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16BA" w:rsidRPr="00125974" w:rsidRDefault="007D16BA" w:rsidP="007D16BA">
      <w:pPr>
        <w:spacing w:after="120"/>
        <w:jc w:val="center"/>
        <w:rPr>
          <w:rFonts w:ascii="Arial Narrow" w:hAnsi="Arial Narrow" w:cs="Arial"/>
          <w:noProof/>
          <w:sz w:val="24"/>
          <w:szCs w:val="24"/>
          <w:lang w:eastAsia="pt-PT"/>
        </w:rPr>
      </w:pPr>
      <w:r w:rsidRPr="00125974">
        <w:rPr>
          <w:rFonts w:ascii="Arial Narrow" w:hAnsi="Arial Narrow" w:cs="Arial"/>
          <w:noProof/>
          <w:sz w:val="24"/>
          <w:szCs w:val="24"/>
          <w:lang w:eastAsia="pt-PT"/>
        </w:rPr>
        <w:t>UNIVERSIDADE DE LISBOA</w:t>
      </w:r>
    </w:p>
    <w:p w:rsidR="007D16BA" w:rsidRPr="00125974" w:rsidRDefault="007D16BA" w:rsidP="007D16BA">
      <w:pPr>
        <w:spacing w:after="120"/>
        <w:jc w:val="center"/>
        <w:rPr>
          <w:rFonts w:ascii="Arial Narrow" w:hAnsi="Arial Narrow" w:cs="Arial"/>
          <w:noProof/>
          <w:sz w:val="24"/>
          <w:szCs w:val="24"/>
          <w:lang w:eastAsia="pt-PT"/>
        </w:rPr>
      </w:pPr>
      <w:r w:rsidRPr="00125974">
        <w:rPr>
          <w:rFonts w:ascii="Arial Narrow" w:hAnsi="Arial Narrow" w:cs="Arial"/>
          <w:noProof/>
          <w:sz w:val="24"/>
          <w:szCs w:val="24"/>
          <w:lang w:eastAsia="pt-PT"/>
        </w:rPr>
        <w:t>FACULDADE DE CIÊNCIAS</w:t>
      </w:r>
    </w:p>
    <w:p w:rsidR="007D16BA" w:rsidRPr="00125974" w:rsidRDefault="007D16BA" w:rsidP="007D16BA">
      <w:pPr>
        <w:pStyle w:val="Style1"/>
        <w:spacing w:after="120"/>
      </w:pPr>
      <w:r>
        <w:t>departamento de engenharia geográfica, geofísica e energia</w:t>
      </w:r>
    </w:p>
    <w:p w:rsidR="007D16BA" w:rsidRDefault="007D16BA" w:rsidP="007D16BA">
      <w:pPr>
        <w:spacing w:after="120"/>
        <w:jc w:val="center"/>
        <w:rPr>
          <w:rFonts w:ascii="Arial Narrow" w:hAnsi="Arial Narrow"/>
          <w:noProof/>
          <w:sz w:val="24"/>
          <w:szCs w:val="24"/>
          <w:lang w:eastAsia="pt-PT"/>
        </w:rPr>
      </w:pPr>
    </w:p>
    <w:p w:rsidR="007D16BA" w:rsidRDefault="007D16BA" w:rsidP="007D16BA">
      <w:pPr>
        <w:spacing w:after="120"/>
        <w:jc w:val="center"/>
        <w:rPr>
          <w:rFonts w:ascii="Arial Narrow" w:hAnsi="Arial Narrow"/>
          <w:noProof/>
          <w:sz w:val="24"/>
          <w:szCs w:val="24"/>
          <w:lang w:eastAsia="pt-PT"/>
        </w:rPr>
      </w:pPr>
    </w:p>
    <w:p w:rsidR="007D16BA" w:rsidRPr="00163967" w:rsidRDefault="007D16BA" w:rsidP="007D16BA">
      <w:pPr>
        <w:spacing w:after="120"/>
        <w:jc w:val="center"/>
        <w:rPr>
          <w:rFonts w:ascii="Arial Narrow" w:hAnsi="Arial Narrow" w:cs="Arial"/>
          <w:sz w:val="24"/>
          <w:szCs w:val="24"/>
        </w:rPr>
      </w:pPr>
      <w:r w:rsidRPr="00163967">
        <w:rPr>
          <w:rFonts w:ascii="Arial Narrow" w:hAnsi="Arial Narrow"/>
          <w:noProof/>
          <w:sz w:val="24"/>
          <w:szCs w:val="24"/>
          <w:lang w:eastAsia="pt-PT"/>
        </w:rPr>
        <w:drawing>
          <wp:inline distT="0" distB="0" distL="0" distR="0">
            <wp:extent cx="2514600" cy="1114425"/>
            <wp:effectExtent l="0" t="0" r="0" b="0"/>
            <wp:docPr id="25" name="Imagem 25" descr="CAPA MESTRADOS Logotipo CIÊNCI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A MESTRADOS Logotipo CIÊNCIAS"/>
                    <pic:cNvPicPr>
                      <a:picLocks noChangeAspect="1" noChangeArrowheads="1"/>
                    </pic:cNvPicPr>
                  </pic:nvPicPr>
                  <pic:blipFill>
                    <a:blip r:embed="rId8" cstate="print">
                      <a:clrChange>
                        <a:clrFrom>
                          <a:srgbClr val="FFFFFE"/>
                        </a:clrFrom>
                        <a:clrTo>
                          <a:srgbClr val="FFFFFE">
                            <a:alpha val="0"/>
                          </a:srgbClr>
                        </a:clrTo>
                      </a:clrChange>
                      <a:extLst>
                        <a:ext uri="{28A0092B-C50C-407E-A947-70E740481C1C}">
                          <a14:useLocalDpi xmlns:a14="http://schemas.microsoft.com/office/drawing/2010/main" val="0"/>
                        </a:ext>
                      </a:extLst>
                    </a:blip>
                    <a:srcRect t="4416"/>
                    <a:stretch>
                      <a:fillRect/>
                    </a:stretch>
                  </pic:blipFill>
                  <pic:spPr bwMode="auto">
                    <a:xfrm>
                      <a:off x="0" y="0"/>
                      <a:ext cx="2514600" cy="1114425"/>
                    </a:xfrm>
                    <a:prstGeom prst="rect">
                      <a:avLst/>
                    </a:prstGeom>
                    <a:noFill/>
                    <a:ln>
                      <a:noFill/>
                    </a:ln>
                  </pic:spPr>
                </pic:pic>
              </a:graphicData>
            </a:graphic>
          </wp:inline>
        </w:drawing>
      </w:r>
    </w:p>
    <w:p w:rsidR="007D16BA" w:rsidRPr="00DC582C" w:rsidRDefault="007D16BA" w:rsidP="007D16BA">
      <w:pPr>
        <w:spacing w:after="120"/>
        <w:jc w:val="center"/>
        <w:rPr>
          <w:rFonts w:ascii="Arial Narrow" w:hAnsi="Arial Narrow" w:cs="Arial"/>
          <w:b/>
          <w:sz w:val="28"/>
          <w:szCs w:val="24"/>
        </w:rPr>
      </w:pPr>
    </w:p>
    <w:p w:rsidR="007D16BA" w:rsidRPr="00DC582C" w:rsidRDefault="007D16BA" w:rsidP="007D16BA">
      <w:pPr>
        <w:spacing w:after="120"/>
        <w:jc w:val="center"/>
        <w:rPr>
          <w:rFonts w:ascii="Arial Narrow" w:hAnsi="Arial Narrow" w:cs="Arial"/>
          <w:b/>
          <w:sz w:val="28"/>
          <w:szCs w:val="24"/>
        </w:rPr>
      </w:pPr>
    </w:p>
    <w:p w:rsidR="007D16BA" w:rsidRPr="00DC582C" w:rsidRDefault="007D16BA" w:rsidP="007D16BA">
      <w:pPr>
        <w:spacing w:after="120"/>
        <w:jc w:val="center"/>
        <w:rPr>
          <w:rFonts w:ascii="Arial Narrow" w:hAnsi="Arial Narrow" w:cs="Arial"/>
          <w:b/>
          <w:sz w:val="32"/>
          <w:szCs w:val="24"/>
        </w:rPr>
      </w:pPr>
    </w:p>
    <w:tbl>
      <w:tblPr>
        <w:tblW w:w="0" w:type="auto"/>
        <w:jc w:val="center"/>
        <w:tblLook w:val="04A0" w:firstRow="1" w:lastRow="0" w:firstColumn="1" w:lastColumn="0" w:noHBand="0" w:noVBand="1"/>
      </w:tblPr>
      <w:tblGrid>
        <w:gridCol w:w="8721"/>
      </w:tblGrid>
      <w:tr w:rsidR="007D16BA" w:rsidRPr="003D1A33" w:rsidTr="006D607F">
        <w:trPr>
          <w:trHeight w:val="1740"/>
          <w:jc w:val="center"/>
        </w:trPr>
        <w:tc>
          <w:tcPr>
            <w:tcW w:w="8721" w:type="dxa"/>
            <w:vAlign w:val="center"/>
          </w:tcPr>
          <w:p w:rsidR="007D16BA" w:rsidRPr="00205FD4" w:rsidRDefault="007D16BA" w:rsidP="006D607F">
            <w:pPr>
              <w:pStyle w:val="Style2"/>
            </w:pPr>
            <w:r>
              <w:t>Promoção do Uso Eficiente de Água e Energia em Unidades de Produção Vitivinícola: Estudo de Casos na Região do Alentejo</w:t>
            </w:r>
          </w:p>
        </w:tc>
      </w:tr>
    </w:tbl>
    <w:p w:rsidR="007D16BA" w:rsidRDefault="007D16BA" w:rsidP="007D16BA">
      <w:pPr>
        <w:pStyle w:val="Style4"/>
      </w:pPr>
    </w:p>
    <w:p w:rsidR="007D16BA" w:rsidRPr="0039547B" w:rsidRDefault="007D16BA" w:rsidP="007D16BA">
      <w:pPr>
        <w:spacing w:after="0"/>
        <w:jc w:val="center"/>
        <w:rPr>
          <w:rFonts w:ascii="Arial Narrow" w:hAnsi="Arial Narrow" w:cs="Arial"/>
          <w:sz w:val="24"/>
          <w:szCs w:val="24"/>
        </w:rPr>
      </w:pPr>
    </w:p>
    <w:p w:rsidR="007D16BA" w:rsidRDefault="007D16BA" w:rsidP="007D16BA">
      <w:pPr>
        <w:spacing w:after="0"/>
        <w:jc w:val="center"/>
        <w:rPr>
          <w:rFonts w:ascii="Arial Narrow" w:hAnsi="Arial Narrow" w:cs="Arial"/>
          <w:sz w:val="24"/>
          <w:szCs w:val="24"/>
        </w:rPr>
      </w:pPr>
    </w:p>
    <w:p w:rsidR="007D16BA" w:rsidRPr="0039547B" w:rsidRDefault="007D16BA" w:rsidP="007D16BA">
      <w:pPr>
        <w:spacing w:after="0"/>
        <w:jc w:val="center"/>
        <w:rPr>
          <w:rFonts w:ascii="Arial Narrow" w:hAnsi="Arial Narrow" w:cs="Arial"/>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5"/>
      </w:tblGrid>
      <w:tr w:rsidR="007D16BA" w:rsidRPr="00A12447" w:rsidTr="006D607F">
        <w:trPr>
          <w:trHeight w:val="902"/>
        </w:trPr>
        <w:tc>
          <w:tcPr>
            <w:tcW w:w="8645" w:type="dxa"/>
            <w:tcBorders>
              <w:top w:val="nil"/>
              <w:left w:val="nil"/>
              <w:bottom w:val="nil"/>
              <w:right w:val="nil"/>
            </w:tcBorders>
            <w:vAlign w:val="center"/>
          </w:tcPr>
          <w:p w:rsidR="007D16BA" w:rsidRPr="00A12447" w:rsidRDefault="007D16BA" w:rsidP="006D607F">
            <w:pPr>
              <w:pStyle w:val="Style3"/>
            </w:pPr>
            <w:r>
              <w:t>Francisco Capôto Relvas</w:t>
            </w:r>
          </w:p>
        </w:tc>
      </w:tr>
    </w:tbl>
    <w:p w:rsidR="007D16BA" w:rsidRDefault="007D16BA" w:rsidP="007D16BA">
      <w:pPr>
        <w:spacing w:after="0"/>
        <w:jc w:val="center"/>
        <w:rPr>
          <w:rFonts w:ascii="Arial Narrow" w:hAnsi="Arial Narrow" w:cs="Arial"/>
          <w:sz w:val="24"/>
          <w:szCs w:val="24"/>
        </w:rPr>
      </w:pPr>
    </w:p>
    <w:p w:rsidR="007D16BA" w:rsidRDefault="007D16BA" w:rsidP="007D16BA">
      <w:pPr>
        <w:spacing w:after="0"/>
        <w:jc w:val="center"/>
        <w:rPr>
          <w:rFonts w:ascii="Arial Narrow" w:hAnsi="Arial Narrow" w:cs="Arial"/>
          <w:sz w:val="24"/>
          <w:szCs w:val="24"/>
        </w:rPr>
      </w:pPr>
    </w:p>
    <w:p w:rsidR="007D16BA" w:rsidRDefault="007D16BA" w:rsidP="007D16BA">
      <w:pPr>
        <w:spacing w:after="0"/>
        <w:jc w:val="center"/>
        <w:rPr>
          <w:rFonts w:ascii="Arial Narrow" w:hAnsi="Arial Narrow" w:cs="Arial"/>
          <w:sz w:val="24"/>
          <w:szCs w:val="24"/>
        </w:rPr>
      </w:pPr>
    </w:p>
    <w:p w:rsidR="007D16BA" w:rsidRDefault="007D16BA" w:rsidP="007D16BA">
      <w:pPr>
        <w:pStyle w:val="Style6"/>
      </w:pPr>
      <w:r>
        <w:t xml:space="preserve">Mestrado Integrado em Engenharia da Energia e do Ambiente  </w:t>
      </w:r>
    </w:p>
    <w:p w:rsidR="007D16BA" w:rsidRDefault="007D16BA" w:rsidP="007D16BA">
      <w:pPr>
        <w:pStyle w:val="Style4"/>
      </w:pPr>
      <w:r>
        <w:t xml:space="preserve"> </w:t>
      </w:r>
    </w:p>
    <w:p w:rsidR="007D16BA" w:rsidRDefault="0007538B" w:rsidP="007D16BA">
      <w:pPr>
        <w:spacing w:after="0"/>
        <w:jc w:val="center"/>
        <w:rPr>
          <w:rFonts w:ascii="Arial Narrow" w:hAnsi="Arial Narrow" w:cs="Arial"/>
          <w:sz w:val="30"/>
          <w:szCs w:val="30"/>
        </w:rPr>
      </w:pPr>
      <w:r>
        <w:rPr>
          <w:rFonts w:ascii="Arial Narrow" w:hAnsi="Arial Narrow" w:cs="Arial"/>
          <w:sz w:val="30"/>
          <w:szCs w:val="30"/>
        </w:rPr>
        <w:t xml:space="preserve">VERSÃO </w:t>
      </w:r>
      <w:r w:rsidR="00F5650E">
        <w:rPr>
          <w:rFonts w:ascii="Arial Narrow" w:hAnsi="Arial Narrow" w:cs="Arial"/>
          <w:sz w:val="30"/>
          <w:szCs w:val="30"/>
        </w:rPr>
        <w:t>PÚBLICA</w:t>
      </w:r>
    </w:p>
    <w:p w:rsidR="007D16BA" w:rsidRPr="003F3159" w:rsidRDefault="007D16BA" w:rsidP="007D16BA">
      <w:pPr>
        <w:spacing w:after="0"/>
        <w:jc w:val="center"/>
        <w:rPr>
          <w:rFonts w:ascii="Arial Narrow" w:hAnsi="Arial Narrow" w:cs="Arial"/>
          <w:sz w:val="30"/>
          <w:szCs w:val="30"/>
        </w:rPr>
      </w:pPr>
    </w:p>
    <w:tbl>
      <w:tblPr>
        <w:tblW w:w="0" w:type="auto"/>
        <w:tblLook w:val="04A0" w:firstRow="1" w:lastRow="0" w:firstColumn="1" w:lastColumn="0" w:noHBand="0" w:noVBand="1"/>
      </w:tblPr>
      <w:tblGrid>
        <w:gridCol w:w="8739"/>
      </w:tblGrid>
      <w:tr w:rsidR="007D16BA" w:rsidRPr="003D1A33" w:rsidTr="006D607F">
        <w:trPr>
          <w:trHeight w:val="1740"/>
        </w:trPr>
        <w:tc>
          <w:tcPr>
            <w:tcW w:w="9515" w:type="dxa"/>
            <w:vAlign w:val="center"/>
          </w:tcPr>
          <w:p w:rsidR="007D16BA" w:rsidRDefault="007D16BA" w:rsidP="006D607F">
            <w:pPr>
              <w:pStyle w:val="Style4"/>
            </w:pPr>
            <w:r>
              <w:t>Dissertação orientada</w:t>
            </w:r>
            <w:r w:rsidRPr="003D1A33">
              <w:t xml:space="preserve"> por:</w:t>
            </w:r>
          </w:p>
          <w:p w:rsidR="007D16BA" w:rsidRDefault="007D16BA" w:rsidP="006D607F">
            <w:pPr>
              <w:pStyle w:val="Style4"/>
            </w:pPr>
            <w:r>
              <w:t>Orientador: Professor Doutro Miguel Brito (FCUL)</w:t>
            </w:r>
          </w:p>
          <w:p w:rsidR="007D16BA" w:rsidRPr="00A12447" w:rsidRDefault="007D16BA" w:rsidP="006D607F">
            <w:pPr>
              <w:pStyle w:val="Style4"/>
            </w:pPr>
            <w:r>
              <w:t xml:space="preserve">Coorientador: </w:t>
            </w:r>
            <w:r w:rsidR="00A956F7">
              <w:t xml:space="preserve">Engenheiro </w:t>
            </w:r>
            <w:r>
              <w:t>João Barroso (CVRA)</w:t>
            </w:r>
          </w:p>
        </w:tc>
      </w:tr>
    </w:tbl>
    <w:p w:rsidR="007D16BA" w:rsidRDefault="007D16BA" w:rsidP="007D16BA">
      <w:pPr>
        <w:spacing w:after="0"/>
        <w:jc w:val="center"/>
        <w:rPr>
          <w:rFonts w:ascii="Arial Narrow" w:hAnsi="Arial Narrow" w:cs="Arial"/>
        </w:rPr>
      </w:pPr>
    </w:p>
    <w:p w:rsidR="007D16BA" w:rsidRPr="0003570D" w:rsidRDefault="007D16BA" w:rsidP="007D16BA">
      <w:pPr>
        <w:spacing w:after="0"/>
        <w:jc w:val="center"/>
        <w:rPr>
          <w:rFonts w:ascii="Arial Narrow" w:hAnsi="Arial Narrow" w:cs="Arial"/>
          <w:sz w:val="24"/>
          <w:szCs w:val="24"/>
        </w:rPr>
      </w:pPr>
    </w:p>
    <w:p w:rsidR="006A4C56" w:rsidRDefault="006A4C56" w:rsidP="006A4C56">
      <w:pPr>
        <w:pStyle w:val="Cabealho1"/>
        <w:rPr>
          <w:rFonts w:cs="Times New Roman"/>
        </w:rPr>
      </w:pPr>
      <w:bookmarkStart w:id="0" w:name="_Toc469405829"/>
      <w:r w:rsidRPr="00332C51">
        <w:rPr>
          <w:rFonts w:cs="Times New Roman"/>
        </w:rPr>
        <w:lastRenderedPageBreak/>
        <w:t>Resumo</w:t>
      </w:r>
      <w:bookmarkEnd w:id="0"/>
    </w:p>
    <w:p w:rsidR="0089010C" w:rsidRPr="00431AAB" w:rsidRDefault="0089010C" w:rsidP="00112595">
      <w:pPr>
        <w:rPr>
          <w:rFonts w:cs="Times New Roman"/>
        </w:rPr>
      </w:pPr>
      <w:r w:rsidRPr="00431AAB">
        <w:rPr>
          <w:rFonts w:cs="Times New Roman"/>
        </w:rPr>
        <w:t>O plano de sustentabilidade dos vinhos do Alentejo</w:t>
      </w:r>
      <w:r w:rsidR="00431AAB">
        <w:rPr>
          <w:rFonts w:cs="Times New Roman"/>
        </w:rPr>
        <w:t xml:space="preserve"> (PSVA)</w:t>
      </w:r>
      <w:r w:rsidRPr="00431AAB">
        <w:rPr>
          <w:rFonts w:cs="Times New Roman"/>
        </w:rPr>
        <w:t xml:space="preserve"> é um programa de desenvolvimento da produção vitivinícola na região do Alentejo promovido pela </w:t>
      </w:r>
      <w:r w:rsidR="00431AAB" w:rsidRPr="00431AAB">
        <w:rPr>
          <w:rFonts w:cs="Times New Roman"/>
        </w:rPr>
        <w:t xml:space="preserve">comissão dos vinhos regionais do Alentejo (CVRA), </w:t>
      </w:r>
      <w:r w:rsidRPr="00431AAB">
        <w:rPr>
          <w:rFonts w:cs="Times New Roman"/>
        </w:rPr>
        <w:t xml:space="preserve">com o </w:t>
      </w:r>
      <w:r w:rsidR="00431AAB" w:rsidRPr="00431AAB">
        <w:rPr>
          <w:rFonts w:cs="Times New Roman"/>
        </w:rPr>
        <w:t>objetivo</w:t>
      </w:r>
      <w:r w:rsidRPr="00431AAB">
        <w:rPr>
          <w:rFonts w:cs="Times New Roman"/>
        </w:rPr>
        <w:t xml:space="preserve"> de</w:t>
      </w:r>
      <w:r w:rsidR="00431AAB" w:rsidRPr="00431AAB">
        <w:rPr>
          <w:rFonts w:cs="Times New Roman"/>
        </w:rPr>
        <w:t xml:space="preserve"> mitigar perdas energéticas e financeiras no setor vitivinícola alentejano, tornando-o ao mesmo </w:t>
      </w:r>
      <w:r w:rsidR="00431AAB">
        <w:rPr>
          <w:rFonts w:cs="Times New Roman"/>
        </w:rPr>
        <w:t xml:space="preserve">tempo </w:t>
      </w:r>
      <w:r w:rsidR="00431AAB" w:rsidRPr="00431AAB">
        <w:rPr>
          <w:rFonts w:cs="Times New Roman"/>
        </w:rPr>
        <w:t xml:space="preserve">apto para </w:t>
      </w:r>
      <w:r w:rsidR="00431AAB">
        <w:rPr>
          <w:rFonts w:cs="Times New Roman"/>
        </w:rPr>
        <w:t>novos</w:t>
      </w:r>
      <w:r w:rsidR="00431AAB" w:rsidRPr="00431AAB">
        <w:rPr>
          <w:rFonts w:cs="Times New Roman"/>
        </w:rPr>
        <w:t xml:space="preserve"> mercado</w:t>
      </w:r>
      <w:r w:rsidR="00431AAB">
        <w:rPr>
          <w:rFonts w:cs="Times New Roman"/>
        </w:rPr>
        <w:t>s.</w:t>
      </w:r>
      <w:r w:rsidR="00431AAB" w:rsidRPr="00431AAB">
        <w:rPr>
          <w:rFonts w:cs="Times New Roman"/>
        </w:rPr>
        <w:t xml:space="preserve"> O sector está cada vez mais competitivo, existindo a necessidade de adaptação</w:t>
      </w:r>
      <w:r w:rsidR="00431AAB">
        <w:rPr>
          <w:rFonts w:cs="Times New Roman"/>
        </w:rPr>
        <w:t>, por parte do AE</w:t>
      </w:r>
      <w:r w:rsidR="00D4308F">
        <w:rPr>
          <w:rFonts w:cs="Times New Roman"/>
        </w:rPr>
        <w:t xml:space="preserve"> (Agente Económico)</w:t>
      </w:r>
      <w:r w:rsidR="00431AAB" w:rsidRPr="00431AAB">
        <w:rPr>
          <w:rFonts w:cs="Times New Roman"/>
        </w:rPr>
        <w:t xml:space="preserve"> ao mercado</w:t>
      </w:r>
      <w:r w:rsidR="00431AAB">
        <w:rPr>
          <w:rFonts w:cs="Times New Roman"/>
        </w:rPr>
        <w:t xml:space="preserve"> e a fatores externos que possam colocar a empresa em stress,</w:t>
      </w:r>
      <w:r w:rsidR="00431AAB" w:rsidRPr="00431AAB">
        <w:rPr>
          <w:rFonts w:cs="Times New Roman"/>
        </w:rPr>
        <w:t xml:space="preserve"> e </w:t>
      </w:r>
      <w:r w:rsidR="00431AAB">
        <w:rPr>
          <w:rFonts w:cs="Times New Roman"/>
        </w:rPr>
        <w:t xml:space="preserve">de </w:t>
      </w:r>
      <w:r w:rsidR="00431AAB" w:rsidRPr="00431AAB">
        <w:rPr>
          <w:rFonts w:cs="Times New Roman"/>
        </w:rPr>
        <w:t xml:space="preserve">constante evolução dos métodos de produção do vinho, para que sejam mais </w:t>
      </w:r>
      <w:r w:rsidR="00431AAB">
        <w:rPr>
          <w:rFonts w:cs="Times New Roman"/>
        </w:rPr>
        <w:t>sustentáveis</w:t>
      </w:r>
      <w:r w:rsidR="00431AAB" w:rsidRPr="00431AAB">
        <w:rPr>
          <w:rFonts w:cs="Times New Roman"/>
        </w:rPr>
        <w:t>. A gestão sustentável de energia é um dos aspetos desta abordagem, em particular na adega.</w:t>
      </w:r>
    </w:p>
    <w:p w:rsidR="0089010C" w:rsidRPr="00431AAB" w:rsidRDefault="0089010C" w:rsidP="00112595">
      <w:pPr>
        <w:rPr>
          <w:rFonts w:cs="Times New Roman"/>
        </w:rPr>
      </w:pPr>
      <w:r w:rsidRPr="00431AAB">
        <w:rPr>
          <w:rFonts w:cs="Times New Roman"/>
        </w:rPr>
        <w:t>No âmbito do plano de sustentabilidade de vinhos do Alentejo</w:t>
      </w:r>
      <w:r w:rsidR="00431AAB">
        <w:rPr>
          <w:rFonts w:cs="Times New Roman"/>
        </w:rPr>
        <w:t xml:space="preserve"> e em parceria com a CVRA,</w:t>
      </w:r>
      <w:r w:rsidRPr="00431AAB">
        <w:rPr>
          <w:rFonts w:cs="Times New Roman"/>
        </w:rPr>
        <w:t xml:space="preserve"> procedeu-se à auditoria de duas adegas da região</w:t>
      </w:r>
      <w:r w:rsidR="00431AAB">
        <w:rPr>
          <w:rFonts w:cs="Times New Roman"/>
        </w:rPr>
        <w:t xml:space="preserve"> alentejana</w:t>
      </w:r>
      <w:r w:rsidRPr="00431AAB">
        <w:rPr>
          <w:rFonts w:cs="Times New Roman"/>
        </w:rPr>
        <w:t xml:space="preserve">. As auditorias avaliaram os consumos de energia e </w:t>
      </w:r>
      <w:r w:rsidR="00431AAB">
        <w:rPr>
          <w:rFonts w:cs="Times New Roman"/>
        </w:rPr>
        <w:t>á</w:t>
      </w:r>
      <w:r w:rsidRPr="00431AAB">
        <w:rPr>
          <w:rFonts w:cs="Times New Roman"/>
        </w:rPr>
        <w:t>gua d</w:t>
      </w:r>
      <w:r w:rsidR="00431AAB">
        <w:rPr>
          <w:rFonts w:cs="Times New Roman"/>
        </w:rPr>
        <w:t xml:space="preserve">e cada uma das </w:t>
      </w:r>
      <w:r w:rsidRPr="00431AAB">
        <w:rPr>
          <w:rFonts w:cs="Times New Roman"/>
        </w:rPr>
        <w:t xml:space="preserve">adegas, permitindo avaliar o seu desempenho, através da determinação de indicadores ambientais como o consumo especifico de energia e agua por unidade de vinho produzido. Os resultados permitem identificar um conjunto de possíveis melhorias, que com um investimento relativamente reduzido, podem contribuir significativamente para </w:t>
      </w:r>
      <w:r w:rsidR="00433917" w:rsidRPr="00431AAB">
        <w:rPr>
          <w:rFonts w:cs="Times New Roman"/>
        </w:rPr>
        <w:t>o</w:t>
      </w:r>
      <w:r w:rsidRPr="00431AAB">
        <w:rPr>
          <w:rFonts w:cs="Times New Roman"/>
        </w:rPr>
        <w:t xml:space="preserve"> melhor do desempenho das adegas.</w:t>
      </w:r>
    </w:p>
    <w:p w:rsidR="0089010C" w:rsidRPr="00431AAB" w:rsidRDefault="0089010C" w:rsidP="00112595">
      <w:pPr>
        <w:rPr>
          <w:rFonts w:cs="Times New Roman"/>
        </w:rPr>
      </w:pPr>
      <w:r w:rsidRPr="00431AAB">
        <w:rPr>
          <w:rFonts w:cs="Times New Roman"/>
        </w:rPr>
        <w:t xml:space="preserve">Estes resultados são ainda comparados </w:t>
      </w:r>
      <w:r w:rsidR="00431AAB">
        <w:rPr>
          <w:rFonts w:cs="Times New Roman"/>
        </w:rPr>
        <w:t xml:space="preserve">entre si e </w:t>
      </w:r>
      <w:r w:rsidRPr="00431AAB">
        <w:rPr>
          <w:rFonts w:cs="Times New Roman"/>
        </w:rPr>
        <w:t>com</w:t>
      </w:r>
      <w:r w:rsidR="00431AAB">
        <w:rPr>
          <w:rFonts w:cs="Times New Roman"/>
        </w:rPr>
        <w:t xml:space="preserve"> os de</w:t>
      </w:r>
      <w:r w:rsidRPr="00431AAB">
        <w:rPr>
          <w:rFonts w:cs="Times New Roman"/>
        </w:rPr>
        <w:t xml:space="preserve"> auditorias semelhantes realizadas em outras adegas da região</w:t>
      </w:r>
      <w:r w:rsidR="00431AAB">
        <w:rPr>
          <w:rFonts w:cs="Times New Roman"/>
        </w:rPr>
        <w:t xml:space="preserve"> alentejana</w:t>
      </w:r>
      <w:r w:rsidRPr="00431AAB">
        <w:rPr>
          <w:rFonts w:cs="Times New Roman"/>
        </w:rPr>
        <w:t>. Verifica-se que as adegas estudadas apresentam desempenhos energéticos</w:t>
      </w:r>
      <w:r w:rsidR="008E29CD" w:rsidRPr="00431AAB">
        <w:rPr>
          <w:rFonts w:cs="Times New Roman"/>
        </w:rPr>
        <w:t xml:space="preserve"> semelhantes</w:t>
      </w:r>
      <w:r w:rsidR="00431AAB" w:rsidRPr="00431AAB">
        <w:rPr>
          <w:rFonts w:cs="Times New Roman"/>
        </w:rPr>
        <w:t>, com exceção de uma adega que se destaca positivamente das outras</w:t>
      </w:r>
      <w:r w:rsidR="00431AAB">
        <w:rPr>
          <w:rFonts w:cs="Times New Roman"/>
        </w:rPr>
        <w:t>, apresentando um melhor rácio consumo/produção</w:t>
      </w:r>
      <w:r w:rsidR="008E29CD" w:rsidRPr="00431AAB">
        <w:rPr>
          <w:rFonts w:cs="Times New Roman"/>
        </w:rPr>
        <w:t xml:space="preserve">. A comparação permite ainda identificar um conjunto de boas práticas que podem recomendar alterações relevantes nos procedimentos e equipamentos para a produção </w:t>
      </w:r>
      <w:r w:rsidR="00431AAB" w:rsidRPr="00431AAB">
        <w:rPr>
          <w:rFonts w:cs="Times New Roman"/>
        </w:rPr>
        <w:t>vitivinícola</w:t>
      </w:r>
      <w:r w:rsidR="008E29CD" w:rsidRPr="00431AAB">
        <w:rPr>
          <w:rFonts w:cs="Times New Roman"/>
        </w:rPr>
        <w:t xml:space="preserve"> da região, contribuindo para reforçar o caracter sustentável do vinho do Alentejo, reduzindo a sua pegada ecológica e os custos de produção enquanto, simultaneamente, contribuindo para a abertura de novos mercados e valorização do produto.</w:t>
      </w:r>
    </w:p>
    <w:p w:rsidR="006A4C56" w:rsidRDefault="006A4C56" w:rsidP="006A4C56">
      <w:pPr>
        <w:rPr>
          <w:lang w:eastAsia="pt-PT"/>
        </w:rPr>
      </w:pPr>
      <w:r w:rsidRPr="00AE59A7">
        <w:rPr>
          <w:b/>
        </w:rPr>
        <w:t>Palavras-Chave:</w:t>
      </w:r>
      <w:r>
        <w:rPr>
          <w:lang w:eastAsia="pt-PT"/>
        </w:rPr>
        <w:t xml:space="preserve"> </w:t>
      </w:r>
      <w:r w:rsidR="00102D0E">
        <w:rPr>
          <w:lang w:eastAsia="pt-PT"/>
        </w:rPr>
        <w:t>M</w:t>
      </w:r>
      <w:r>
        <w:rPr>
          <w:lang w:eastAsia="pt-PT"/>
        </w:rPr>
        <w:t>onitorização, auditor</w:t>
      </w:r>
      <w:r w:rsidR="00102D0E">
        <w:rPr>
          <w:lang w:eastAsia="pt-PT"/>
        </w:rPr>
        <w:t xml:space="preserve">ia, </w:t>
      </w:r>
      <w:r>
        <w:rPr>
          <w:lang w:eastAsia="pt-PT"/>
        </w:rPr>
        <w:t>eficiência energética</w:t>
      </w:r>
      <w:r w:rsidR="0075637C">
        <w:rPr>
          <w:lang w:eastAsia="pt-PT"/>
        </w:rPr>
        <w:t>, adega, Alentejo</w:t>
      </w:r>
    </w:p>
    <w:p w:rsidR="006A4C56" w:rsidRPr="009B298B" w:rsidRDefault="006A4C56" w:rsidP="006A4C56">
      <w:pPr>
        <w:rPr>
          <w:sz w:val="10"/>
          <w:szCs w:val="10"/>
        </w:rPr>
      </w:pPr>
    </w:p>
    <w:p w:rsidR="006A4C56" w:rsidRDefault="006A4C56" w:rsidP="006A4C56">
      <w:pPr>
        <w:pStyle w:val="Cabealho1"/>
        <w:rPr>
          <w:rFonts w:cs="Times New Roman"/>
          <w:lang w:val="en-US"/>
        </w:rPr>
      </w:pPr>
      <w:bookmarkStart w:id="1" w:name="_Toc469405830"/>
      <w:r w:rsidRPr="00391328">
        <w:rPr>
          <w:rFonts w:cs="Times New Roman"/>
          <w:lang w:val="en-US"/>
        </w:rPr>
        <w:t>Abstract</w:t>
      </w:r>
      <w:bookmarkEnd w:id="1"/>
    </w:p>
    <w:p w:rsidR="00431AAB" w:rsidRDefault="00431AAB" w:rsidP="006A4C56">
      <w:pPr>
        <w:rPr>
          <w:rFonts w:cs="Times New Roman"/>
          <w:lang w:val="en-US"/>
        </w:rPr>
      </w:pPr>
      <w:r>
        <w:rPr>
          <w:rFonts w:cs="Times New Roman"/>
          <w:lang w:val="en-US"/>
        </w:rPr>
        <w:t xml:space="preserve">The Alentejo wine sustainability plan (PSVA) is a wine production development program in the Alentejo region promoted by the committee of regional Alentejo wine </w:t>
      </w:r>
      <w:r w:rsidR="00F5650E">
        <w:rPr>
          <w:rFonts w:cs="Times New Roman"/>
          <w:lang w:val="en-US"/>
        </w:rPr>
        <w:t>to</w:t>
      </w:r>
      <w:r>
        <w:rPr>
          <w:rFonts w:cs="Times New Roman"/>
          <w:lang w:val="en-US"/>
        </w:rPr>
        <w:t xml:space="preserve"> mitigate energy and financial losses in the Alentejo wine sector, making it at the same time suitable for new markets. The sector is increasingly competitive, which points for a need of adaptation, by the economic agents (EA) to the market and to external factors that may put the company in stress, and a constant evolution in the wine production methods, </w:t>
      </w:r>
      <w:r w:rsidR="00F5650E">
        <w:rPr>
          <w:rFonts w:cs="Times New Roman"/>
          <w:lang w:val="en-US"/>
        </w:rPr>
        <w:t>to</w:t>
      </w:r>
      <w:r>
        <w:rPr>
          <w:rFonts w:cs="Times New Roman"/>
          <w:lang w:val="en-US"/>
        </w:rPr>
        <w:t xml:space="preserve"> become more sustainable. Sustainable management of energy is one the aspects of this approach, particularly in the cellar.</w:t>
      </w:r>
    </w:p>
    <w:p w:rsidR="00431AAB" w:rsidRDefault="00431AAB" w:rsidP="006A4C56">
      <w:pPr>
        <w:rPr>
          <w:rFonts w:cs="Times New Roman"/>
          <w:lang w:val="en-US"/>
        </w:rPr>
      </w:pPr>
      <w:r>
        <w:rPr>
          <w:rFonts w:cs="Times New Roman"/>
          <w:lang w:val="en-US"/>
        </w:rPr>
        <w:t xml:space="preserve">Under the PSVA goals, two audits were conducted at two wineries in the Alentejo region. The audits evaluated the energy and water consumption of each of the wineries </w:t>
      </w:r>
      <w:bookmarkStart w:id="2" w:name="_GoBack"/>
      <w:bookmarkEnd w:id="2"/>
      <w:r w:rsidR="00F5650E">
        <w:rPr>
          <w:rFonts w:cs="Times New Roman"/>
          <w:lang w:val="en-US"/>
        </w:rPr>
        <w:t>to</w:t>
      </w:r>
      <w:r>
        <w:rPr>
          <w:rFonts w:cs="Times New Roman"/>
          <w:lang w:val="en-US"/>
        </w:rPr>
        <w:t xml:space="preserve"> evaluate its performance, by determining environmental indicators such as the specific consumption of energy and water per unit wine produced. The results allowed to identify </w:t>
      </w:r>
      <w:r w:rsidR="00F5650E">
        <w:rPr>
          <w:rFonts w:cs="Times New Roman"/>
          <w:lang w:val="en-US"/>
        </w:rPr>
        <w:t>several</w:t>
      </w:r>
      <w:r>
        <w:rPr>
          <w:rFonts w:cs="Times New Roman"/>
          <w:lang w:val="en-US"/>
        </w:rPr>
        <w:t xml:space="preserve"> possible improvements that with a relatively small investment, can significantly contribute to the better performance of the wineries.</w:t>
      </w:r>
    </w:p>
    <w:p w:rsidR="00431AAB" w:rsidRPr="00431AAB" w:rsidRDefault="00431AAB" w:rsidP="006A4C56">
      <w:pPr>
        <w:rPr>
          <w:rFonts w:cs="Times New Roman"/>
          <w:lang w:val="en-US"/>
        </w:rPr>
      </w:pPr>
      <w:r>
        <w:rPr>
          <w:rFonts w:cs="Times New Roman"/>
          <w:lang w:val="en-US"/>
        </w:rPr>
        <w:t>These results are still compared with each other and with similar audits in other wineries of the Alentejo region. It appears that the wineries studied have similar energy performance, except for a winery that stands out positively of the others, with a better consumption/production ratio. The comparison also allows to identify a set of best practices that can recommend significant changes in the procedures and equipment for wine production in the region, helping to strengthen the sustainable character of the Alentejo wine, reducing its environmental footprint and production costs while simultaneously contributing to the opening of new markets and appreciation of the product.</w:t>
      </w:r>
    </w:p>
    <w:p w:rsidR="00B851A7" w:rsidRDefault="006A4C56" w:rsidP="006A4C56">
      <w:pPr>
        <w:rPr>
          <w:rFonts w:cs="Times New Roman"/>
          <w:lang w:val="en-US"/>
        </w:rPr>
      </w:pPr>
      <w:r w:rsidRPr="00B73CA5">
        <w:rPr>
          <w:rFonts w:cs="Times New Roman"/>
          <w:b/>
          <w:lang w:val="en-US"/>
        </w:rPr>
        <w:t>Keywords:</w:t>
      </w:r>
      <w:r w:rsidR="00102D0E">
        <w:rPr>
          <w:rFonts w:cs="Times New Roman"/>
          <w:b/>
          <w:lang w:val="en-US"/>
        </w:rPr>
        <w:t xml:space="preserve"> </w:t>
      </w:r>
      <w:r w:rsidR="00102D0E">
        <w:rPr>
          <w:rFonts w:cs="Times New Roman"/>
          <w:lang w:val="en-US"/>
        </w:rPr>
        <w:t>M</w:t>
      </w:r>
      <w:r w:rsidR="00224D19" w:rsidRPr="00B73CA5">
        <w:rPr>
          <w:lang w:val="en-US" w:eastAsia="pt-PT"/>
        </w:rPr>
        <w:t>onitoring</w:t>
      </w:r>
      <w:r w:rsidRPr="00B73CA5">
        <w:rPr>
          <w:lang w:val="en-US" w:eastAsia="pt-PT"/>
        </w:rPr>
        <w:t xml:space="preserve">, </w:t>
      </w:r>
      <w:r w:rsidR="00224D19" w:rsidRPr="00B73CA5">
        <w:rPr>
          <w:lang w:val="en-US" w:eastAsia="pt-PT"/>
        </w:rPr>
        <w:t>audit, energy efficiency, winery, Alentejo</w:t>
      </w:r>
      <w:r w:rsidRPr="00B73CA5">
        <w:rPr>
          <w:lang w:val="en-US" w:eastAsia="pt-PT"/>
        </w:rPr>
        <w:t>.</w:t>
      </w:r>
      <w:r w:rsidR="00B851A7">
        <w:rPr>
          <w:rFonts w:cs="Times New Roman"/>
          <w:lang w:val="en-US"/>
        </w:rPr>
        <w:br w:type="page"/>
      </w:r>
    </w:p>
    <w:sdt>
      <w:sdtPr>
        <w:rPr>
          <w:rFonts w:eastAsiaTheme="minorHAnsi" w:cstheme="minorBidi"/>
          <w:b w:val="0"/>
          <w:sz w:val="22"/>
          <w:szCs w:val="22"/>
          <w:lang w:eastAsia="en-US"/>
        </w:rPr>
        <w:id w:val="-150224743"/>
        <w:docPartObj>
          <w:docPartGallery w:val="Table of Contents"/>
          <w:docPartUnique/>
        </w:docPartObj>
      </w:sdtPr>
      <w:sdtEndPr>
        <w:rPr>
          <w:bCs/>
        </w:rPr>
      </w:sdtEndPr>
      <w:sdtContent>
        <w:p w:rsidR="006A4C56" w:rsidRPr="008155B5" w:rsidRDefault="006A4C56" w:rsidP="006A4C56">
          <w:pPr>
            <w:pStyle w:val="Cabealhodondice"/>
            <w:rPr>
              <w:lang w:val="en-US"/>
            </w:rPr>
          </w:pPr>
          <w:r w:rsidRPr="00593F24">
            <w:rPr>
              <w:lang w:val="en-US"/>
            </w:rPr>
            <w:t>Índice</w:t>
          </w:r>
        </w:p>
        <w:p w:rsidR="006A4C56" w:rsidRPr="008155B5" w:rsidRDefault="006A4C56" w:rsidP="006A4C56">
          <w:pPr>
            <w:rPr>
              <w:lang w:val="en-US" w:eastAsia="pt-PT"/>
            </w:rPr>
          </w:pPr>
        </w:p>
        <w:p w:rsidR="00F5650E" w:rsidRDefault="00BC7DFD">
          <w:pPr>
            <w:pStyle w:val="ndice1"/>
            <w:rPr>
              <w:rFonts w:asciiTheme="minorHAnsi" w:eastAsiaTheme="minorEastAsia" w:hAnsiTheme="minorHAnsi"/>
              <w:noProof/>
              <w:lang w:eastAsia="pt-PT"/>
            </w:rPr>
          </w:pPr>
          <w:r>
            <w:fldChar w:fldCharType="begin"/>
          </w:r>
          <w:r>
            <w:instrText xml:space="preserve"> TOC \o "1-6" \h \z \u </w:instrText>
          </w:r>
          <w:r>
            <w:fldChar w:fldCharType="separate"/>
          </w:r>
          <w:hyperlink w:anchor="_Toc469405829" w:history="1">
            <w:r w:rsidR="00F5650E" w:rsidRPr="00D05F9C">
              <w:rPr>
                <w:rStyle w:val="Hiperligao"/>
                <w:rFonts w:cs="Times New Roman"/>
                <w:noProof/>
              </w:rPr>
              <w:t>Resumo</w:t>
            </w:r>
            <w:r w:rsidR="00F5650E">
              <w:rPr>
                <w:noProof/>
                <w:webHidden/>
              </w:rPr>
              <w:tab/>
            </w:r>
            <w:r w:rsidR="00F5650E">
              <w:rPr>
                <w:noProof/>
                <w:webHidden/>
              </w:rPr>
              <w:fldChar w:fldCharType="begin"/>
            </w:r>
            <w:r w:rsidR="00F5650E">
              <w:rPr>
                <w:noProof/>
                <w:webHidden/>
              </w:rPr>
              <w:instrText xml:space="preserve"> PAGEREF _Toc469405829 \h </w:instrText>
            </w:r>
            <w:r w:rsidR="00F5650E">
              <w:rPr>
                <w:noProof/>
                <w:webHidden/>
              </w:rPr>
            </w:r>
            <w:r w:rsidR="00F5650E">
              <w:rPr>
                <w:noProof/>
                <w:webHidden/>
              </w:rPr>
              <w:fldChar w:fldCharType="separate"/>
            </w:r>
            <w:r w:rsidR="00F5650E">
              <w:rPr>
                <w:noProof/>
                <w:webHidden/>
              </w:rPr>
              <w:t>ii</w:t>
            </w:r>
            <w:r w:rsidR="00F5650E">
              <w:rPr>
                <w:noProof/>
                <w:webHidden/>
              </w:rPr>
              <w:fldChar w:fldCharType="end"/>
            </w:r>
          </w:hyperlink>
        </w:p>
        <w:p w:rsidR="00F5650E" w:rsidRDefault="00F5650E">
          <w:pPr>
            <w:pStyle w:val="ndice1"/>
            <w:rPr>
              <w:rFonts w:asciiTheme="minorHAnsi" w:eastAsiaTheme="minorEastAsia" w:hAnsiTheme="minorHAnsi"/>
              <w:noProof/>
              <w:lang w:eastAsia="pt-PT"/>
            </w:rPr>
          </w:pPr>
          <w:hyperlink w:anchor="_Toc469405830" w:history="1">
            <w:r w:rsidRPr="00D05F9C">
              <w:rPr>
                <w:rStyle w:val="Hiperligao"/>
                <w:rFonts w:cs="Times New Roman"/>
                <w:noProof/>
                <w:lang w:val="en-US"/>
              </w:rPr>
              <w:t>Abstract</w:t>
            </w:r>
            <w:r>
              <w:rPr>
                <w:noProof/>
                <w:webHidden/>
              </w:rPr>
              <w:tab/>
            </w:r>
            <w:r>
              <w:rPr>
                <w:noProof/>
                <w:webHidden/>
              </w:rPr>
              <w:fldChar w:fldCharType="begin"/>
            </w:r>
            <w:r>
              <w:rPr>
                <w:noProof/>
                <w:webHidden/>
              </w:rPr>
              <w:instrText xml:space="preserve"> PAGEREF _Toc469405830 \h </w:instrText>
            </w:r>
            <w:r>
              <w:rPr>
                <w:noProof/>
                <w:webHidden/>
              </w:rPr>
            </w:r>
            <w:r>
              <w:rPr>
                <w:noProof/>
                <w:webHidden/>
              </w:rPr>
              <w:fldChar w:fldCharType="separate"/>
            </w:r>
            <w:r>
              <w:rPr>
                <w:noProof/>
                <w:webHidden/>
              </w:rPr>
              <w:t>ii</w:t>
            </w:r>
            <w:r>
              <w:rPr>
                <w:noProof/>
                <w:webHidden/>
              </w:rPr>
              <w:fldChar w:fldCharType="end"/>
            </w:r>
          </w:hyperlink>
        </w:p>
        <w:p w:rsidR="00F5650E" w:rsidRDefault="00F5650E">
          <w:pPr>
            <w:pStyle w:val="ndice1"/>
            <w:rPr>
              <w:rFonts w:asciiTheme="minorHAnsi" w:eastAsiaTheme="minorEastAsia" w:hAnsiTheme="minorHAnsi"/>
              <w:noProof/>
              <w:lang w:eastAsia="pt-PT"/>
            </w:rPr>
          </w:pPr>
          <w:hyperlink w:anchor="_Toc469405831" w:history="1">
            <w:r w:rsidRPr="00D05F9C">
              <w:rPr>
                <w:rStyle w:val="Hiperligao"/>
                <w:noProof/>
              </w:rPr>
              <w:t>Índice de Figuras</w:t>
            </w:r>
            <w:r>
              <w:rPr>
                <w:noProof/>
                <w:webHidden/>
              </w:rPr>
              <w:tab/>
            </w:r>
            <w:r>
              <w:rPr>
                <w:noProof/>
                <w:webHidden/>
              </w:rPr>
              <w:fldChar w:fldCharType="begin"/>
            </w:r>
            <w:r>
              <w:rPr>
                <w:noProof/>
                <w:webHidden/>
              </w:rPr>
              <w:instrText xml:space="preserve"> PAGEREF _Toc469405831 \h </w:instrText>
            </w:r>
            <w:r>
              <w:rPr>
                <w:noProof/>
                <w:webHidden/>
              </w:rPr>
            </w:r>
            <w:r>
              <w:rPr>
                <w:noProof/>
                <w:webHidden/>
              </w:rPr>
              <w:fldChar w:fldCharType="separate"/>
            </w:r>
            <w:r>
              <w:rPr>
                <w:noProof/>
                <w:webHidden/>
              </w:rPr>
              <w:t>v</w:t>
            </w:r>
            <w:r>
              <w:rPr>
                <w:noProof/>
                <w:webHidden/>
              </w:rPr>
              <w:fldChar w:fldCharType="end"/>
            </w:r>
          </w:hyperlink>
        </w:p>
        <w:p w:rsidR="00F5650E" w:rsidRDefault="00F5650E">
          <w:pPr>
            <w:pStyle w:val="ndice1"/>
            <w:rPr>
              <w:rFonts w:asciiTheme="minorHAnsi" w:eastAsiaTheme="minorEastAsia" w:hAnsiTheme="minorHAnsi"/>
              <w:noProof/>
              <w:lang w:eastAsia="pt-PT"/>
            </w:rPr>
          </w:pPr>
          <w:hyperlink w:anchor="_Toc469405832" w:history="1">
            <w:r w:rsidRPr="00D05F9C">
              <w:rPr>
                <w:rStyle w:val="Hiperligao"/>
                <w:noProof/>
              </w:rPr>
              <w:t>Índice de Tabelas</w:t>
            </w:r>
            <w:r>
              <w:rPr>
                <w:noProof/>
                <w:webHidden/>
              </w:rPr>
              <w:tab/>
            </w:r>
            <w:r>
              <w:rPr>
                <w:noProof/>
                <w:webHidden/>
              </w:rPr>
              <w:fldChar w:fldCharType="begin"/>
            </w:r>
            <w:r>
              <w:rPr>
                <w:noProof/>
                <w:webHidden/>
              </w:rPr>
              <w:instrText xml:space="preserve"> PAGEREF _Toc469405832 \h </w:instrText>
            </w:r>
            <w:r>
              <w:rPr>
                <w:noProof/>
                <w:webHidden/>
              </w:rPr>
            </w:r>
            <w:r>
              <w:rPr>
                <w:noProof/>
                <w:webHidden/>
              </w:rPr>
              <w:fldChar w:fldCharType="separate"/>
            </w:r>
            <w:r>
              <w:rPr>
                <w:noProof/>
                <w:webHidden/>
              </w:rPr>
              <w:t>vi</w:t>
            </w:r>
            <w:r>
              <w:rPr>
                <w:noProof/>
                <w:webHidden/>
              </w:rPr>
              <w:fldChar w:fldCharType="end"/>
            </w:r>
          </w:hyperlink>
        </w:p>
        <w:p w:rsidR="00F5650E" w:rsidRDefault="00F5650E">
          <w:pPr>
            <w:pStyle w:val="ndice1"/>
            <w:rPr>
              <w:rFonts w:asciiTheme="minorHAnsi" w:eastAsiaTheme="minorEastAsia" w:hAnsiTheme="minorHAnsi"/>
              <w:noProof/>
              <w:lang w:eastAsia="pt-PT"/>
            </w:rPr>
          </w:pPr>
          <w:hyperlink w:anchor="_Toc469405833" w:history="1">
            <w:r w:rsidRPr="00D05F9C">
              <w:rPr>
                <w:rStyle w:val="Hiperligao"/>
                <w:rFonts w:cs="Times New Roman"/>
                <w:noProof/>
              </w:rPr>
              <w:t>Agradecimentos</w:t>
            </w:r>
            <w:r>
              <w:rPr>
                <w:noProof/>
                <w:webHidden/>
              </w:rPr>
              <w:tab/>
            </w:r>
            <w:r>
              <w:rPr>
                <w:noProof/>
                <w:webHidden/>
              </w:rPr>
              <w:fldChar w:fldCharType="begin"/>
            </w:r>
            <w:r>
              <w:rPr>
                <w:noProof/>
                <w:webHidden/>
              </w:rPr>
              <w:instrText xml:space="preserve"> PAGEREF _Toc469405833 \h </w:instrText>
            </w:r>
            <w:r>
              <w:rPr>
                <w:noProof/>
                <w:webHidden/>
              </w:rPr>
            </w:r>
            <w:r>
              <w:rPr>
                <w:noProof/>
                <w:webHidden/>
              </w:rPr>
              <w:fldChar w:fldCharType="separate"/>
            </w:r>
            <w:r>
              <w:rPr>
                <w:noProof/>
                <w:webHidden/>
              </w:rPr>
              <w:t>viii</w:t>
            </w:r>
            <w:r>
              <w:rPr>
                <w:noProof/>
                <w:webHidden/>
              </w:rPr>
              <w:fldChar w:fldCharType="end"/>
            </w:r>
          </w:hyperlink>
        </w:p>
        <w:p w:rsidR="00F5650E" w:rsidRDefault="00F5650E">
          <w:pPr>
            <w:pStyle w:val="ndice1"/>
            <w:rPr>
              <w:rFonts w:asciiTheme="minorHAnsi" w:eastAsiaTheme="minorEastAsia" w:hAnsiTheme="minorHAnsi"/>
              <w:noProof/>
              <w:lang w:eastAsia="pt-PT"/>
            </w:rPr>
          </w:pPr>
          <w:hyperlink w:anchor="_Toc469405834" w:history="1">
            <w:r w:rsidRPr="00D05F9C">
              <w:rPr>
                <w:rStyle w:val="Hiperligao"/>
                <w:noProof/>
              </w:rPr>
              <w:t>Simbologia e Notações</w:t>
            </w:r>
            <w:r>
              <w:rPr>
                <w:noProof/>
                <w:webHidden/>
              </w:rPr>
              <w:tab/>
            </w:r>
            <w:r>
              <w:rPr>
                <w:noProof/>
                <w:webHidden/>
              </w:rPr>
              <w:fldChar w:fldCharType="begin"/>
            </w:r>
            <w:r>
              <w:rPr>
                <w:noProof/>
                <w:webHidden/>
              </w:rPr>
              <w:instrText xml:space="preserve"> PAGEREF _Toc469405834 \h </w:instrText>
            </w:r>
            <w:r>
              <w:rPr>
                <w:noProof/>
                <w:webHidden/>
              </w:rPr>
            </w:r>
            <w:r>
              <w:rPr>
                <w:noProof/>
                <w:webHidden/>
              </w:rPr>
              <w:fldChar w:fldCharType="separate"/>
            </w:r>
            <w:r>
              <w:rPr>
                <w:noProof/>
                <w:webHidden/>
              </w:rPr>
              <w:t>ix</w:t>
            </w:r>
            <w:r>
              <w:rPr>
                <w:noProof/>
                <w:webHidden/>
              </w:rPr>
              <w:fldChar w:fldCharType="end"/>
            </w:r>
          </w:hyperlink>
        </w:p>
        <w:p w:rsidR="00F5650E" w:rsidRDefault="00F5650E">
          <w:pPr>
            <w:pStyle w:val="ndice1"/>
            <w:rPr>
              <w:rFonts w:asciiTheme="minorHAnsi" w:eastAsiaTheme="minorEastAsia" w:hAnsiTheme="minorHAnsi"/>
              <w:noProof/>
              <w:lang w:eastAsia="pt-PT"/>
            </w:rPr>
          </w:pPr>
          <w:hyperlink w:anchor="_Toc469405835" w:history="1">
            <w:r w:rsidRPr="00D05F9C">
              <w:rPr>
                <w:rStyle w:val="Hiperligao"/>
                <w:noProof/>
              </w:rPr>
              <w:t>Capítulo 1 – Introdução</w:t>
            </w:r>
            <w:r>
              <w:rPr>
                <w:noProof/>
                <w:webHidden/>
              </w:rPr>
              <w:tab/>
            </w:r>
            <w:r>
              <w:rPr>
                <w:noProof/>
                <w:webHidden/>
              </w:rPr>
              <w:fldChar w:fldCharType="begin"/>
            </w:r>
            <w:r>
              <w:rPr>
                <w:noProof/>
                <w:webHidden/>
              </w:rPr>
              <w:instrText xml:space="preserve"> PAGEREF _Toc469405835 \h </w:instrText>
            </w:r>
            <w:r>
              <w:rPr>
                <w:noProof/>
                <w:webHidden/>
              </w:rPr>
            </w:r>
            <w:r>
              <w:rPr>
                <w:noProof/>
                <w:webHidden/>
              </w:rPr>
              <w:fldChar w:fldCharType="separate"/>
            </w:r>
            <w:r>
              <w:rPr>
                <w:noProof/>
                <w:webHidden/>
              </w:rPr>
              <w:t>10</w:t>
            </w:r>
            <w:r>
              <w:rPr>
                <w:noProof/>
                <w:webHidden/>
              </w:rPr>
              <w:fldChar w:fldCharType="end"/>
            </w:r>
          </w:hyperlink>
        </w:p>
        <w:p w:rsidR="00F5650E" w:rsidRDefault="00F5650E">
          <w:pPr>
            <w:pStyle w:val="ndice2"/>
            <w:rPr>
              <w:rFonts w:asciiTheme="minorHAnsi" w:hAnsiTheme="minorHAnsi" w:cstheme="minorBidi"/>
              <w:noProof/>
            </w:rPr>
          </w:pPr>
          <w:hyperlink w:anchor="_Toc469405836" w:history="1">
            <w:r w:rsidRPr="00D05F9C">
              <w:rPr>
                <w:rStyle w:val="Hiperligao"/>
                <w:noProof/>
              </w:rPr>
              <w:t>1.1.</w:t>
            </w:r>
            <w:r>
              <w:rPr>
                <w:rFonts w:asciiTheme="minorHAnsi" w:hAnsiTheme="minorHAnsi" w:cstheme="minorBidi"/>
                <w:noProof/>
              </w:rPr>
              <w:tab/>
            </w:r>
            <w:r w:rsidRPr="00D05F9C">
              <w:rPr>
                <w:rStyle w:val="Hiperligao"/>
                <w:noProof/>
              </w:rPr>
              <w:t>Motivação</w:t>
            </w:r>
            <w:r>
              <w:rPr>
                <w:noProof/>
                <w:webHidden/>
              </w:rPr>
              <w:tab/>
            </w:r>
            <w:r>
              <w:rPr>
                <w:noProof/>
                <w:webHidden/>
              </w:rPr>
              <w:fldChar w:fldCharType="begin"/>
            </w:r>
            <w:r>
              <w:rPr>
                <w:noProof/>
                <w:webHidden/>
              </w:rPr>
              <w:instrText xml:space="preserve"> PAGEREF _Toc469405836 \h </w:instrText>
            </w:r>
            <w:r>
              <w:rPr>
                <w:noProof/>
                <w:webHidden/>
              </w:rPr>
            </w:r>
            <w:r>
              <w:rPr>
                <w:noProof/>
                <w:webHidden/>
              </w:rPr>
              <w:fldChar w:fldCharType="separate"/>
            </w:r>
            <w:r>
              <w:rPr>
                <w:noProof/>
                <w:webHidden/>
              </w:rPr>
              <w:t>10</w:t>
            </w:r>
            <w:r>
              <w:rPr>
                <w:noProof/>
                <w:webHidden/>
              </w:rPr>
              <w:fldChar w:fldCharType="end"/>
            </w:r>
          </w:hyperlink>
        </w:p>
        <w:p w:rsidR="00F5650E" w:rsidRDefault="00F5650E">
          <w:pPr>
            <w:pStyle w:val="ndice2"/>
            <w:rPr>
              <w:rFonts w:asciiTheme="minorHAnsi" w:hAnsiTheme="minorHAnsi" w:cstheme="minorBidi"/>
              <w:noProof/>
            </w:rPr>
          </w:pPr>
          <w:hyperlink w:anchor="_Toc469405837" w:history="1">
            <w:r w:rsidRPr="00D05F9C">
              <w:rPr>
                <w:rStyle w:val="Hiperligao"/>
                <w:noProof/>
              </w:rPr>
              <w:t>1.2.</w:t>
            </w:r>
            <w:r>
              <w:rPr>
                <w:rFonts w:asciiTheme="minorHAnsi" w:hAnsiTheme="minorHAnsi" w:cstheme="minorBidi"/>
                <w:noProof/>
              </w:rPr>
              <w:tab/>
            </w:r>
            <w:r w:rsidRPr="00D05F9C">
              <w:rPr>
                <w:rStyle w:val="Hiperligao"/>
                <w:noProof/>
              </w:rPr>
              <w:t>Plano de Sustentabilidade da CVRA</w:t>
            </w:r>
            <w:r>
              <w:rPr>
                <w:noProof/>
                <w:webHidden/>
              </w:rPr>
              <w:tab/>
            </w:r>
            <w:r>
              <w:rPr>
                <w:noProof/>
                <w:webHidden/>
              </w:rPr>
              <w:fldChar w:fldCharType="begin"/>
            </w:r>
            <w:r>
              <w:rPr>
                <w:noProof/>
                <w:webHidden/>
              </w:rPr>
              <w:instrText xml:space="preserve"> PAGEREF _Toc469405837 \h </w:instrText>
            </w:r>
            <w:r>
              <w:rPr>
                <w:noProof/>
                <w:webHidden/>
              </w:rPr>
            </w:r>
            <w:r>
              <w:rPr>
                <w:noProof/>
                <w:webHidden/>
              </w:rPr>
              <w:fldChar w:fldCharType="separate"/>
            </w:r>
            <w:r>
              <w:rPr>
                <w:noProof/>
                <w:webHidden/>
              </w:rPr>
              <w:t>10</w:t>
            </w:r>
            <w:r>
              <w:rPr>
                <w:noProof/>
                <w:webHidden/>
              </w:rPr>
              <w:fldChar w:fldCharType="end"/>
            </w:r>
          </w:hyperlink>
        </w:p>
        <w:p w:rsidR="00F5650E" w:rsidRDefault="00F5650E">
          <w:pPr>
            <w:pStyle w:val="ndice3"/>
            <w:tabs>
              <w:tab w:val="left" w:pos="1320"/>
              <w:tab w:val="right" w:leader="dot" w:pos="8729"/>
            </w:tabs>
            <w:rPr>
              <w:rFonts w:asciiTheme="minorHAnsi" w:hAnsiTheme="minorHAnsi" w:cstheme="minorBidi"/>
              <w:noProof/>
            </w:rPr>
          </w:pPr>
          <w:hyperlink w:anchor="_Toc469405838" w:history="1">
            <w:r w:rsidRPr="00D05F9C">
              <w:rPr>
                <w:rStyle w:val="Hiperligao"/>
                <w:noProof/>
              </w:rPr>
              <w:t>1.2.1.</w:t>
            </w:r>
            <w:r>
              <w:rPr>
                <w:rFonts w:asciiTheme="minorHAnsi" w:hAnsiTheme="minorHAnsi" w:cstheme="minorBidi"/>
                <w:noProof/>
              </w:rPr>
              <w:tab/>
            </w:r>
            <w:r w:rsidRPr="00D05F9C">
              <w:rPr>
                <w:rStyle w:val="Hiperligao"/>
                <w:noProof/>
              </w:rPr>
              <w:t>PVSA: Plano de Sustentabilidade dos Vinhos do Alentejo[3]</w:t>
            </w:r>
            <w:r>
              <w:rPr>
                <w:noProof/>
                <w:webHidden/>
              </w:rPr>
              <w:tab/>
            </w:r>
            <w:r>
              <w:rPr>
                <w:noProof/>
                <w:webHidden/>
              </w:rPr>
              <w:fldChar w:fldCharType="begin"/>
            </w:r>
            <w:r>
              <w:rPr>
                <w:noProof/>
                <w:webHidden/>
              </w:rPr>
              <w:instrText xml:space="preserve"> PAGEREF _Toc469405838 \h </w:instrText>
            </w:r>
            <w:r>
              <w:rPr>
                <w:noProof/>
                <w:webHidden/>
              </w:rPr>
            </w:r>
            <w:r>
              <w:rPr>
                <w:noProof/>
                <w:webHidden/>
              </w:rPr>
              <w:fldChar w:fldCharType="separate"/>
            </w:r>
            <w:r>
              <w:rPr>
                <w:noProof/>
                <w:webHidden/>
              </w:rPr>
              <w:t>10</w:t>
            </w:r>
            <w:r>
              <w:rPr>
                <w:noProof/>
                <w:webHidden/>
              </w:rPr>
              <w:fldChar w:fldCharType="end"/>
            </w:r>
          </w:hyperlink>
        </w:p>
        <w:p w:rsidR="00F5650E" w:rsidRDefault="00F5650E">
          <w:pPr>
            <w:pStyle w:val="ndice3"/>
            <w:tabs>
              <w:tab w:val="left" w:pos="1320"/>
              <w:tab w:val="right" w:leader="dot" w:pos="8729"/>
            </w:tabs>
            <w:rPr>
              <w:rFonts w:asciiTheme="minorHAnsi" w:hAnsiTheme="minorHAnsi" w:cstheme="minorBidi"/>
              <w:noProof/>
            </w:rPr>
          </w:pPr>
          <w:hyperlink w:anchor="_Toc469405839" w:history="1">
            <w:r w:rsidRPr="00D05F9C">
              <w:rPr>
                <w:rStyle w:val="Hiperligao"/>
                <w:noProof/>
              </w:rPr>
              <w:t>1.2.2.</w:t>
            </w:r>
            <w:r>
              <w:rPr>
                <w:rFonts w:asciiTheme="minorHAnsi" w:hAnsiTheme="minorHAnsi" w:cstheme="minorBidi"/>
                <w:noProof/>
              </w:rPr>
              <w:tab/>
            </w:r>
            <w:r w:rsidRPr="00D05F9C">
              <w:rPr>
                <w:rStyle w:val="Hiperligao"/>
                <w:noProof/>
              </w:rPr>
              <w:t>Parceria CVRA – FCUL</w:t>
            </w:r>
            <w:r>
              <w:rPr>
                <w:noProof/>
                <w:webHidden/>
              </w:rPr>
              <w:tab/>
            </w:r>
            <w:r>
              <w:rPr>
                <w:noProof/>
                <w:webHidden/>
              </w:rPr>
              <w:fldChar w:fldCharType="begin"/>
            </w:r>
            <w:r>
              <w:rPr>
                <w:noProof/>
                <w:webHidden/>
              </w:rPr>
              <w:instrText xml:space="preserve"> PAGEREF _Toc469405839 \h </w:instrText>
            </w:r>
            <w:r>
              <w:rPr>
                <w:noProof/>
                <w:webHidden/>
              </w:rPr>
            </w:r>
            <w:r>
              <w:rPr>
                <w:noProof/>
                <w:webHidden/>
              </w:rPr>
              <w:fldChar w:fldCharType="separate"/>
            </w:r>
            <w:r>
              <w:rPr>
                <w:noProof/>
                <w:webHidden/>
              </w:rPr>
              <w:t>13</w:t>
            </w:r>
            <w:r>
              <w:rPr>
                <w:noProof/>
                <w:webHidden/>
              </w:rPr>
              <w:fldChar w:fldCharType="end"/>
            </w:r>
          </w:hyperlink>
        </w:p>
        <w:p w:rsidR="00F5650E" w:rsidRDefault="00F5650E">
          <w:pPr>
            <w:pStyle w:val="ndice2"/>
            <w:rPr>
              <w:rFonts w:asciiTheme="minorHAnsi" w:hAnsiTheme="minorHAnsi" w:cstheme="minorBidi"/>
              <w:noProof/>
            </w:rPr>
          </w:pPr>
          <w:hyperlink w:anchor="_Toc469405840" w:history="1">
            <w:r w:rsidRPr="00D05F9C">
              <w:rPr>
                <w:rStyle w:val="Hiperligao"/>
                <w:noProof/>
              </w:rPr>
              <w:t>1.3.</w:t>
            </w:r>
            <w:r>
              <w:rPr>
                <w:rFonts w:asciiTheme="minorHAnsi" w:hAnsiTheme="minorHAnsi" w:cstheme="minorBidi"/>
                <w:noProof/>
              </w:rPr>
              <w:tab/>
            </w:r>
            <w:r w:rsidRPr="00D05F9C">
              <w:rPr>
                <w:rStyle w:val="Hiperligao"/>
                <w:noProof/>
              </w:rPr>
              <w:t>Estrutura da Dissertação</w:t>
            </w:r>
            <w:r>
              <w:rPr>
                <w:noProof/>
                <w:webHidden/>
              </w:rPr>
              <w:tab/>
            </w:r>
            <w:r>
              <w:rPr>
                <w:noProof/>
                <w:webHidden/>
              </w:rPr>
              <w:fldChar w:fldCharType="begin"/>
            </w:r>
            <w:r>
              <w:rPr>
                <w:noProof/>
                <w:webHidden/>
              </w:rPr>
              <w:instrText xml:space="preserve"> PAGEREF _Toc469405840 \h </w:instrText>
            </w:r>
            <w:r>
              <w:rPr>
                <w:noProof/>
                <w:webHidden/>
              </w:rPr>
            </w:r>
            <w:r>
              <w:rPr>
                <w:noProof/>
                <w:webHidden/>
              </w:rPr>
              <w:fldChar w:fldCharType="separate"/>
            </w:r>
            <w:r>
              <w:rPr>
                <w:noProof/>
                <w:webHidden/>
              </w:rPr>
              <w:t>13</w:t>
            </w:r>
            <w:r>
              <w:rPr>
                <w:noProof/>
                <w:webHidden/>
              </w:rPr>
              <w:fldChar w:fldCharType="end"/>
            </w:r>
          </w:hyperlink>
        </w:p>
        <w:p w:rsidR="00F5650E" w:rsidRDefault="00F5650E">
          <w:pPr>
            <w:pStyle w:val="ndice1"/>
            <w:rPr>
              <w:rFonts w:asciiTheme="minorHAnsi" w:eastAsiaTheme="minorEastAsia" w:hAnsiTheme="minorHAnsi"/>
              <w:noProof/>
              <w:lang w:eastAsia="pt-PT"/>
            </w:rPr>
          </w:pPr>
          <w:hyperlink w:anchor="_Toc469405841" w:history="1">
            <w:r w:rsidRPr="00D05F9C">
              <w:rPr>
                <w:rStyle w:val="Hiperligao"/>
                <w:noProof/>
              </w:rPr>
              <w:t xml:space="preserve">Capítulo 2 – </w:t>
            </w:r>
            <w:r w:rsidRPr="00D05F9C">
              <w:rPr>
                <w:rStyle w:val="Hiperligao"/>
                <w:rFonts w:eastAsia="Times New Roman"/>
                <w:noProof/>
                <w:lang w:eastAsia="pt-PT"/>
              </w:rPr>
              <w:t>Estado de Arte</w:t>
            </w:r>
            <w:r>
              <w:rPr>
                <w:noProof/>
                <w:webHidden/>
              </w:rPr>
              <w:tab/>
            </w:r>
            <w:r>
              <w:rPr>
                <w:noProof/>
                <w:webHidden/>
              </w:rPr>
              <w:fldChar w:fldCharType="begin"/>
            </w:r>
            <w:r>
              <w:rPr>
                <w:noProof/>
                <w:webHidden/>
              </w:rPr>
              <w:instrText xml:space="preserve"> PAGEREF _Toc469405841 \h </w:instrText>
            </w:r>
            <w:r>
              <w:rPr>
                <w:noProof/>
                <w:webHidden/>
              </w:rPr>
            </w:r>
            <w:r>
              <w:rPr>
                <w:noProof/>
                <w:webHidden/>
              </w:rPr>
              <w:fldChar w:fldCharType="separate"/>
            </w:r>
            <w:r>
              <w:rPr>
                <w:noProof/>
                <w:webHidden/>
              </w:rPr>
              <w:t>14</w:t>
            </w:r>
            <w:r>
              <w:rPr>
                <w:noProof/>
                <w:webHidden/>
              </w:rPr>
              <w:fldChar w:fldCharType="end"/>
            </w:r>
          </w:hyperlink>
        </w:p>
        <w:p w:rsidR="00F5650E" w:rsidRDefault="00F5650E">
          <w:pPr>
            <w:pStyle w:val="ndice2"/>
            <w:rPr>
              <w:rFonts w:asciiTheme="minorHAnsi" w:hAnsiTheme="minorHAnsi" w:cstheme="minorBidi"/>
              <w:noProof/>
            </w:rPr>
          </w:pPr>
          <w:hyperlink w:anchor="_Toc469405844" w:history="1">
            <w:r w:rsidRPr="00D05F9C">
              <w:rPr>
                <w:rStyle w:val="Hiperligao"/>
                <w:noProof/>
                <w:lang w:val="en-US"/>
              </w:rPr>
              <w:t>2.1.</w:t>
            </w:r>
            <w:r>
              <w:rPr>
                <w:rFonts w:asciiTheme="minorHAnsi" w:hAnsiTheme="minorHAnsi" w:cstheme="minorBidi"/>
                <w:noProof/>
              </w:rPr>
              <w:tab/>
            </w:r>
            <w:r w:rsidRPr="00D05F9C">
              <w:rPr>
                <w:rStyle w:val="Hiperligao"/>
                <w:noProof/>
                <w:lang w:val="en-US"/>
              </w:rPr>
              <w:t>Sustainable Winegrowing Program (EUA – Califórnia)</w:t>
            </w:r>
            <w:r>
              <w:rPr>
                <w:noProof/>
                <w:webHidden/>
              </w:rPr>
              <w:tab/>
            </w:r>
            <w:r>
              <w:rPr>
                <w:noProof/>
                <w:webHidden/>
              </w:rPr>
              <w:fldChar w:fldCharType="begin"/>
            </w:r>
            <w:r>
              <w:rPr>
                <w:noProof/>
                <w:webHidden/>
              </w:rPr>
              <w:instrText xml:space="preserve"> PAGEREF _Toc469405844 \h </w:instrText>
            </w:r>
            <w:r>
              <w:rPr>
                <w:noProof/>
                <w:webHidden/>
              </w:rPr>
            </w:r>
            <w:r>
              <w:rPr>
                <w:noProof/>
                <w:webHidden/>
              </w:rPr>
              <w:fldChar w:fldCharType="separate"/>
            </w:r>
            <w:r>
              <w:rPr>
                <w:noProof/>
                <w:webHidden/>
              </w:rPr>
              <w:t>14</w:t>
            </w:r>
            <w:r>
              <w:rPr>
                <w:noProof/>
                <w:webHidden/>
              </w:rPr>
              <w:fldChar w:fldCharType="end"/>
            </w:r>
          </w:hyperlink>
        </w:p>
        <w:p w:rsidR="00F5650E" w:rsidRDefault="00F5650E">
          <w:pPr>
            <w:pStyle w:val="ndice2"/>
            <w:rPr>
              <w:rFonts w:asciiTheme="minorHAnsi" w:hAnsiTheme="minorHAnsi" w:cstheme="minorBidi"/>
              <w:noProof/>
            </w:rPr>
          </w:pPr>
          <w:hyperlink w:anchor="_Toc469405847" w:history="1">
            <w:r w:rsidRPr="00D05F9C">
              <w:rPr>
                <w:rStyle w:val="Hiperligao"/>
                <w:noProof/>
                <w:lang w:val="en-US"/>
              </w:rPr>
              <w:t>2.2.</w:t>
            </w:r>
            <w:r>
              <w:rPr>
                <w:rFonts w:asciiTheme="minorHAnsi" w:hAnsiTheme="minorHAnsi" w:cstheme="minorBidi"/>
                <w:noProof/>
              </w:rPr>
              <w:tab/>
            </w:r>
            <w:r w:rsidRPr="00D05F9C">
              <w:rPr>
                <w:rStyle w:val="Hiperligao"/>
                <w:noProof/>
                <w:lang w:val="en-US"/>
              </w:rPr>
              <w:t>Sustainable Winegrowing New Zealand (Nova Zelândia)</w:t>
            </w:r>
            <w:r>
              <w:rPr>
                <w:noProof/>
                <w:webHidden/>
              </w:rPr>
              <w:tab/>
            </w:r>
            <w:r>
              <w:rPr>
                <w:noProof/>
                <w:webHidden/>
              </w:rPr>
              <w:fldChar w:fldCharType="begin"/>
            </w:r>
            <w:r>
              <w:rPr>
                <w:noProof/>
                <w:webHidden/>
              </w:rPr>
              <w:instrText xml:space="preserve"> PAGEREF _Toc469405847 \h </w:instrText>
            </w:r>
            <w:r>
              <w:rPr>
                <w:noProof/>
                <w:webHidden/>
              </w:rPr>
            </w:r>
            <w:r>
              <w:rPr>
                <w:noProof/>
                <w:webHidden/>
              </w:rPr>
              <w:fldChar w:fldCharType="separate"/>
            </w:r>
            <w:r>
              <w:rPr>
                <w:noProof/>
                <w:webHidden/>
              </w:rPr>
              <w:t>15</w:t>
            </w:r>
            <w:r>
              <w:rPr>
                <w:noProof/>
                <w:webHidden/>
              </w:rPr>
              <w:fldChar w:fldCharType="end"/>
            </w:r>
          </w:hyperlink>
        </w:p>
        <w:p w:rsidR="00F5650E" w:rsidRDefault="00F5650E">
          <w:pPr>
            <w:pStyle w:val="ndice2"/>
            <w:rPr>
              <w:rFonts w:asciiTheme="minorHAnsi" w:hAnsiTheme="minorHAnsi" w:cstheme="minorBidi"/>
              <w:noProof/>
            </w:rPr>
          </w:pPr>
          <w:hyperlink w:anchor="_Toc469405848" w:history="1">
            <w:r w:rsidRPr="00D05F9C">
              <w:rPr>
                <w:rStyle w:val="Hiperligao"/>
                <w:noProof/>
                <w:lang w:val="en-US"/>
              </w:rPr>
              <w:t>2.3.</w:t>
            </w:r>
            <w:r>
              <w:rPr>
                <w:rFonts w:asciiTheme="minorHAnsi" w:hAnsiTheme="minorHAnsi" w:cstheme="minorBidi"/>
                <w:noProof/>
              </w:rPr>
              <w:tab/>
            </w:r>
            <w:r w:rsidRPr="00D05F9C">
              <w:rPr>
                <w:rStyle w:val="Hiperligao"/>
                <w:noProof/>
                <w:lang w:val="en-US"/>
              </w:rPr>
              <w:t>Integrated Production of Wine (África do Sul)</w:t>
            </w:r>
            <w:r>
              <w:rPr>
                <w:noProof/>
                <w:webHidden/>
              </w:rPr>
              <w:tab/>
            </w:r>
            <w:r>
              <w:rPr>
                <w:noProof/>
                <w:webHidden/>
              </w:rPr>
              <w:fldChar w:fldCharType="begin"/>
            </w:r>
            <w:r>
              <w:rPr>
                <w:noProof/>
                <w:webHidden/>
              </w:rPr>
              <w:instrText xml:space="preserve"> PAGEREF _Toc469405848 \h </w:instrText>
            </w:r>
            <w:r>
              <w:rPr>
                <w:noProof/>
                <w:webHidden/>
              </w:rPr>
            </w:r>
            <w:r>
              <w:rPr>
                <w:noProof/>
                <w:webHidden/>
              </w:rPr>
              <w:fldChar w:fldCharType="separate"/>
            </w:r>
            <w:r>
              <w:rPr>
                <w:noProof/>
                <w:webHidden/>
              </w:rPr>
              <w:t>16</w:t>
            </w:r>
            <w:r>
              <w:rPr>
                <w:noProof/>
                <w:webHidden/>
              </w:rPr>
              <w:fldChar w:fldCharType="end"/>
            </w:r>
          </w:hyperlink>
        </w:p>
        <w:p w:rsidR="00F5650E" w:rsidRDefault="00F5650E">
          <w:pPr>
            <w:pStyle w:val="ndice2"/>
            <w:rPr>
              <w:rFonts w:asciiTheme="minorHAnsi" w:hAnsiTheme="minorHAnsi" w:cstheme="minorBidi"/>
              <w:noProof/>
            </w:rPr>
          </w:pPr>
          <w:hyperlink w:anchor="_Toc469405849" w:history="1">
            <w:r w:rsidRPr="00D05F9C">
              <w:rPr>
                <w:rStyle w:val="Hiperligao"/>
                <w:noProof/>
                <w:lang w:val="en-US"/>
              </w:rPr>
              <w:t>2.4.</w:t>
            </w:r>
            <w:r>
              <w:rPr>
                <w:rFonts w:asciiTheme="minorHAnsi" w:hAnsiTheme="minorHAnsi" w:cstheme="minorBidi"/>
                <w:noProof/>
              </w:rPr>
              <w:tab/>
            </w:r>
            <w:r w:rsidRPr="00D05F9C">
              <w:rPr>
                <w:rStyle w:val="Hiperligao"/>
                <w:noProof/>
                <w:lang w:val="en-US"/>
              </w:rPr>
              <w:t>Australian Wine Industry Stewardship Program (Austrália)</w:t>
            </w:r>
            <w:r>
              <w:rPr>
                <w:noProof/>
                <w:webHidden/>
              </w:rPr>
              <w:tab/>
            </w:r>
            <w:r>
              <w:rPr>
                <w:noProof/>
                <w:webHidden/>
              </w:rPr>
              <w:fldChar w:fldCharType="begin"/>
            </w:r>
            <w:r>
              <w:rPr>
                <w:noProof/>
                <w:webHidden/>
              </w:rPr>
              <w:instrText xml:space="preserve"> PAGEREF _Toc469405849 \h </w:instrText>
            </w:r>
            <w:r>
              <w:rPr>
                <w:noProof/>
                <w:webHidden/>
              </w:rPr>
            </w:r>
            <w:r>
              <w:rPr>
                <w:noProof/>
                <w:webHidden/>
              </w:rPr>
              <w:fldChar w:fldCharType="separate"/>
            </w:r>
            <w:r>
              <w:rPr>
                <w:noProof/>
                <w:webHidden/>
              </w:rPr>
              <w:t>16</w:t>
            </w:r>
            <w:r>
              <w:rPr>
                <w:noProof/>
                <w:webHidden/>
              </w:rPr>
              <w:fldChar w:fldCharType="end"/>
            </w:r>
          </w:hyperlink>
        </w:p>
        <w:p w:rsidR="00F5650E" w:rsidRDefault="00F5650E">
          <w:pPr>
            <w:pStyle w:val="ndice1"/>
            <w:rPr>
              <w:rFonts w:asciiTheme="minorHAnsi" w:eastAsiaTheme="minorEastAsia" w:hAnsiTheme="minorHAnsi"/>
              <w:noProof/>
              <w:lang w:eastAsia="pt-PT"/>
            </w:rPr>
          </w:pPr>
          <w:hyperlink w:anchor="_Toc469405850" w:history="1">
            <w:r w:rsidRPr="00D05F9C">
              <w:rPr>
                <w:rStyle w:val="Hiperligao"/>
                <w:noProof/>
              </w:rPr>
              <w:t xml:space="preserve">Capítulo 3 – </w:t>
            </w:r>
            <w:r w:rsidRPr="00D05F9C">
              <w:rPr>
                <w:rStyle w:val="Hiperligao"/>
                <w:rFonts w:eastAsia="Times New Roman"/>
                <w:noProof/>
                <w:lang w:eastAsia="pt-PT"/>
              </w:rPr>
              <w:t>Metodologia</w:t>
            </w:r>
            <w:r>
              <w:rPr>
                <w:noProof/>
                <w:webHidden/>
              </w:rPr>
              <w:tab/>
            </w:r>
            <w:r>
              <w:rPr>
                <w:noProof/>
                <w:webHidden/>
              </w:rPr>
              <w:fldChar w:fldCharType="begin"/>
            </w:r>
            <w:r>
              <w:rPr>
                <w:noProof/>
                <w:webHidden/>
              </w:rPr>
              <w:instrText xml:space="preserve"> PAGEREF _Toc469405850 \h </w:instrText>
            </w:r>
            <w:r>
              <w:rPr>
                <w:noProof/>
                <w:webHidden/>
              </w:rPr>
            </w:r>
            <w:r>
              <w:rPr>
                <w:noProof/>
                <w:webHidden/>
              </w:rPr>
              <w:fldChar w:fldCharType="separate"/>
            </w:r>
            <w:r>
              <w:rPr>
                <w:noProof/>
                <w:webHidden/>
              </w:rPr>
              <w:t>17</w:t>
            </w:r>
            <w:r>
              <w:rPr>
                <w:noProof/>
                <w:webHidden/>
              </w:rPr>
              <w:fldChar w:fldCharType="end"/>
            </w:r>
          </w:hyperlink>
        </w:p>
        <w:p w:rsidR="00F5650E" w:rsidRDefault="00F5650E">
          <w:pPr>
            <w:pStyle w:val="ndice1"/>
            <w:rPr>
              <w:rFonts w:asciiTheme="minorHAnsi" w:eastAsiaTheme="minorEastAsia" w:hAnsiTheme="minorHAnsi"/>
              <w:noProof/>
              <w:lang w:eastAsia="pt-PT"/>
            </w:rPr>
          </w:pPr>
          <w:hyperlink w:anchor="_Toc469405851" w:history="1">
            <w:r w:rsidRPr="00D05F9C">
              <w:rPr>
                <w:rStyle w:val="Hiperligao"/>
                <w:noProof/>
              </w:rPr>
              <w:t>Capítulo 4 – Caso de Estudo 1: Adega Cooperativa de Borba</w:t>
            </w:r>
            <w:r>
              <w:rPr>
                <w:noProof/>
                <w:webHidden/>
              </w:rPr>
              <w:tab/>
            </w:r>
            <w:r>
              <w:rPr>
                <w:noProof/>
                <w:webHidden/>
              </w:rPr>
              <w:fldChar w:fldCharType="begin"/>
            </w:r>
            <w:r>
              <w:rPr>
                <w:noProof/>
                <w:webHidden/>
              </w:rPr>
              <w:instrText xml:space="preserve"> PAGEREF _Toc469405851 \h </w:instrText>
            </w:r>
            <w:r>
              <w:rPr>
                <w:noProof/>
                <w:webHidden/>
              </w:rPr>
            </w:r>
            <w:r>
              <w:rPr>
                <w:noProof/>
                <w:webHidden/>
              </w:rPr>
              <w:fldChar w:fldCharType="separate"/>
            </w:r>
            <w:r>
              <w:rPr>
                <w:noProof/>
                <w:webHidden/>
              </w:rPr>
              <w:t>18</w:t>
            </w:r>
            <w:r>
              <w:rPr>
                <w:noProof/>
                <w:webHidden/>
              </w:rPr>
              <w:fldChar w:fldCharType="end"/>
            </w:r>
          </w:hyperlink>
        </w:p>
        <w:p w:rsidR="00F5650E" w:rsidRDefault="00F5650E">
          <w:pPr>
            <w:pStyle w:val="ndice2"/>
            <w:rPr>
              <w:rFonts w:asciiTheme="minorHAnsi" w:hAnsiTheme="minorHAnsi" w:cstheme="minorBidi"/>
              <w:noProof/>
            </w:rPr>
          </w:pPr>
          <w:hyperlink w:anchor="_Toc469405852" w:history="1">
            <w:r w:rsidRPr="00D05F9C">
              <w:rPr>
                <w:rStyle w:val="Hiperligao"/>
                <w:rFonts w:eastAsia="Times New Roman"/>
                <w:noProof/>
              </w:rPr>
              <w:t>4.1.</w:t>
            </w:r>
            <w:r>
              <w:rPr>
                <w:rFonts w:asciiTheme="minorHAnsi" w:hAnsiTheme="minorHAnsi" w:cstheme="minorBidi"/>
                <w:noProof/>
              </w:rPr>
              <w:tab/>
            </w:r>
            <w:r w:rsidRPr="00D05F9C">
              <w:rPr>
                <w:rStyle w:val="Hiperligao"/>
                <w:rFonts w:eastAsia="Times New Roman"/>
                <w:noProof/>
              </w:rPr>
              <w:t>Tratamento dos Dados</w:t>
            </w:r>
            <w:r>
              <w:rPr>
                <w:noProof/>
                <w:webHidden/>
              </w:rPr>
              <w:tab/>
            </w:r>
            <w:r>
              <w:rPr>
                <w:noProof/>
                <w:webHidden/>
              </w:rPr>
              <w:fldChar w:fldCharType="begin"/>
            </w:r>
            <w:r>
              <w:rPr>
                <w:noProof/>
                <w:webHidden/>
              </w:rPr>
              <w:instrText xml:space="preserve"> PAGEREF _Toc469405852 \h </w:instrText>
            </w:r>
            <w:r>
              <w:rPr>
                <w:noProof/>
                <w:webHidden/>
              </w:rPr>
            </w:r>
            <w:r>
              <w:rPr>
                <w:noProof/>
                <w:webHidden/>
              </w:rPr>
              <w:fldChar w:fldCharType="separate"/>
            </w:r>
            <w:r>
              <w:rPr>
                <w:noProof/>
                <w:webHidden/>
              </w:rPr>
              <w:t>19</w:t>
            </w:r>
            <w:r>
              <w:rPr>
                <w:noProof/>
                <w:webHidden/>
              </w:rPr>
              <w:fldChar w:fldCharType="end"/>
            </w:r>
          </w:hyperlink>
        </w:p>
        <w:p w:rsidR="00F5650E" w:rsidRDefault="00F5650E">
          <w:pPr>
            <w:pStyle w:val="ndice3"/>
            <w:tabs>
              <w:tab w:val="left" w:pos="1320"/>
              <w:tab w:val="right" w:leader="dot" w:pos="8729"/>
            </w:tabs>
            <w:rPr>
              <w:rFonts w:asciiTheme="minorHAnsi" w:hAnsiTheme="minorHAnsi" w:cstheme="minorBidi"/>
              <w:noProof/>
            </w:rPr>
          </w:pPr>
          <w:hyperlink w:anchor="_Toc469405855" w:history="1">
            <w:r w:rsidRPr="00D05F9C">
              <w:rPr>
                <w:rStyle w:val="Hiperligao"/>
                <w:noProof/>
              </w:rPr>
              <w:t>1.1.1.</w:t>
            </w:r>
            <w:r>
              <w:rPr>
                <w:rFonts w:asciiTheme="minorHAnsi" w:hAnsiTheme="minorHAnsi" w:cstheme="minorBidi"/>
                <w:noProof/>
              </w:rPr>
              <w:tab/>
            </w:r>
            <w:r w:rsidRPr="00D05F9C">
              <w:rPr>
                <w:rStyle w:val="Hiperligao"/>
                <w:noProof/>
              </w:rPr>
              <w:t>Cálculo do consumo elétrico dos Chillers</w:t>
            </w:r>
            <w:r>
              <w:rPr>
                <w:noProof/>
                <w:webHidden/>
              </w:rPr>
              <w:tab/>
            </w:r>
            <w:r>
              <w:rPr>
                <w:noProof/>
                <w:webHidden/>
              </w:rPr>
              <w:fldChar w:fldCharType="begin"/>
            </w:r>
            <w:r>
              <w:rPr>
                <w:noProof/>
                <w:webHidden/>
              </w:rPr>
              <w:instrText xml:space="preserve"> PAGEREF _Toc469405855 \h </w:instrText>
            </w:r>
            <w:r>
              <w:rPr>
                <w:noProof/>
                <w:webHidden/>
              </w:rPr>
            </w:r>
            <w:r>
              <w:rPr>
                <w:noProof/>
                <w:webHidden/>
              </w:rPr>
              <w:fldChar w:fldCharType="separate"/>
            </w:r>
            <w:r>
              <w:rPr>
                <w:noProof/>
                <w:webHidden/>
              </w:rPr>
              <w:t>19</w:t>
            </w:r>
            <w:r>
              <w:rPr>
                <w:noProof/>
                <w:webHidden/>
              </w:rPr>
              <w:fldChar w:fldCharType="end"/>
            </w:r>
          </w:hyperlink>
        </w:p>
        <w:p w:rsidR="00F5650E" w:rsidRDefault="00F5650E">
          <w:pPr>
            <w:pStyle w:val="ndice3"/>
            <w:tabs>
              <w:tab w:val="left" w:pos="1320"/>
              <w:tab w:val="right" w:leader="dot" w:pos="8729"/>
            </w:tabs>
            <w:rPr>
              <w:rFonts w:asciiTheme="minorHAnsi" w:hAnsiTheme="minorHAnsi" w:cstheme="minorBidi"/>
              <w:noProof/>
            </w:rPr>
          </w:pPr>
          <w:hyperlink w:anchor="_Toc469405856" w:history="1">
            <w:r w:rsidRPr="00D05F9C">
              <w:rPr>
                <w:rStyle w:val="Hiperligao"/>
                <w:noProof/>
              </w:rPr>
              <w:t>1.1.2.</w:t>
            </w:r>
            <w:r>
              <w:rPr>
                <w:rFonts w:asciiTheme="minorHAnsi" w:hAnsiTheme="minorHAnsi" w:cstheme="minorBidi"/>
                <w:noProof/>
              </w:rPr>
              <w:tab/>
            </w:r>
            <w:r w:rsidRPr="00D05F9C">
              <w:rPr>
                <w:rStyle w:val="Hiperligao"/>
                <w:noProof/>
              </w:rPr>
              <w:t>Cálculo do consumo elétrico dos compressores</w:t>
            </w:r>
            <w:r>
              <w:rPr>
                <w:noProof/>
                <w:webHidden/>
              </w:rPr>
              <w:tab/>
            </w:r>
            <w:r>
              <w:rPr>
                <w:noProof/>
                <w:webHidden/>
              </w:rPr>
              <w:fldChar w:fldCharType="begin"/>
            </w:r>
            <w:r>
              <w:rPr>
                <w:noProof/>
                <w:webHidden/>
              </w:rPr>
              <w:instrText xml:space="preserve"> PAGEREF _Toc469405856 \h </w:instrText>
            </w:r>
            <w:r>
              <w:rPr>
                <w:noProof/>
                <w:webHidden/>
              </w:rPr>
            </w:r>
            <w:r>
              <w:rPr>
                <w:noProof/>
                <w:webHidden/>
              </w:rPr>
              <w:fldChar w:fldCharType="separate"/>
            </w:r>
            <w:r>
              <w:rPr>
                <w:noProof/>
                <w:webHidden/>
              </w:rPr>
              <w:t>20</w:t>
            </w:r>
            <w:r>
              <w:rPr>
                <w:noProof/>
                <w:webHidden/>
              </w:rPr>
              <w:fldChar w:fldCharType="end"/>
            </w:r>
          </w:hyperlink>
        </w:p>
        <w:p w:rsidR="00F5650E" w:rsidRDefault="00F5650E">
          <w:pPr>
            <w:pStyle w:val="ndice3"/>
            <w:tabs>
              <w:tab w:val="left" w:pos="1320"/>
              <w:tab w:val="right" w:leader="dot" w:pos="8729"/>
            </w:tabs>
            <w:rPr>
              <w:rFonts w:asciiTheme="minorHAnsi" w:hAnsiTheme="minorHAnsi" w:cstheme="minorBidi"/>
              <w:noProof/>
            </w:rPr>
          </w:pPr>
          <w:hyperlink w:anchor="_Toc469405857" w:history="1">
            <w:r w:rsidRPr="00D05F9C">
              <w:rPr>
                <w:rStyle w:val="Hiperligao"/>
                <w:noProof/>
              </w:rPr>
              <w:t>1.1.3.</w:t>
            </w:r>
            <w:r>
              <w:rPr>
                <w:rFonts w:asciiTheme="minorHAnsi" w:hAnsiTheme="minorHAnsi" w:cstheme="minorBidi"/>
                <w:noProof/>
              </w:rPr>
              <w:tab/>
            </w:r>
            <w:r w:rsidRPr="00D05F9C">
              <w:rPr>
                <w:rStyle w:val="Hiperligao"/>
                <w:noProof/>
              </w:rPr>
              <w:t>Cálculo do consumo elétrico da Arca Frigorifica</w:t>
            </w:r>
            <w:r>
              <w:rPr>
                <w:noProof/>
                <w:webHidden/>
              </w:rPr>
              <w:tab/>
            </w:r>
            <w:r>
              <w:rPr>
                <w:noProof/>
                <w:webHidden/>
              </w:rPr>
              <w:fldChar w:fldCharType="begin"/>
            </w:r>
            <w:r>
              <w:rPr>
                <w:noProof/>
                <w:webHidden/>
              </w:rPr>
              <w:instrText xml:space="preserve"> PAGEREF _Toc469405857 \h </w:instrText>
            </w:r>
            <w:r>
              <w:rPr>
                <w:noProof/>
                <w:webHidden/>
              </w:rPr>
            </w:r>
            <w:r>
              <w:rPr>
                <w:noProof/>
                <w:webHidden/>
              </w:rPr>
              <w:fldChar w:fldCharType="separate"/>
            </w:r>
            <w:r>
              <w:rPr>
                <w:noProof/>
                <w:webHidden/>
              </w:rPr>
              <w:t>21</w:t>
            </w:r>
            <w:r>
              <w:rPr>
                <w:noProof/>
                <w:webHidden/>
              </w:rPr>
              <w:fldChar w:fldCharType="end"/>
            </w:r>
          </w:hyperlink>
        </w:p>
        <w:p w:rsidR="00F5650E" w:rsidRDefault="00F5650E">
          <w:pPr>
            <w:pStyle w:val="ndice3"/>
            <w:tabs>
              <w:tab w:val="left" w:pos="1320"/>
              <w:tab w:val="right" w:leader="dot" w:pos="8729"/>
            </w:tabs>
            <w:rPr>
              <w:rFonts w:asciiTheme="minorHAnsi" w:hAnsiTheme="minorHAnsi" w:cstheme="minorBidi"/>
              <w:noProof/>
            </w:rPr>
          </w:pPr>
          <w:hyperlink w:anchor="_Toc469405858" w:history="1">
            <w:r w:rsidRPr="00D05F9C">
              <w:rPr>
                <w:rStyle w:val="Hiperligao"/>
                <w:noProof/>
              </w:rPr>
              <w:t>1.1.4.</w:t>
            </w:r>
            <w:r>
              <w:rPr>
                <w:rFonts w:asciiTheme="minorHAnsi" w:hAnsiTheme="minorHAnsi" w:cstheme="minorBidi"/>
                <w:noProof/>
              </w:rPr>
              <w:tab/>
            </w:r>
            <w:r w:rsidRPr="00D05F9C">
              <w:rPr>
                <w:rStyle w:val="Hiperligao"/>
                <w:noProof/>
              </w:rPr>
              <w:t>Construção do diagrama de carga diário da adega</w:t>
            </w:r>
            <w:r>
              <w:rPr>
                <w:noProof/>
                <w:webHidden/>
              </w:rPr>
              <w:tab/>
            </w:r>
            <w:r>
              <w:rPr>
                <w:noProof/>
                <w:webHidden/>
              </w:rPr>
              <w:fldChar w:fldCharType="begin"/>
            </w:r>
            <w:r>
              <w:rPr>
                <w:noProof/>
                <w:webHidden/>
              </w:rPr>
              <w:instrText xml:space="preserve"> PAGEREF _Toc469405858 \h </w:instrText>
            </w:r>
            <w:r>
              <w:rPr>
                <w:noProof/>
                <w:webHidden/>
              </w:rPr>
            </w:r>
            <w:r>
              <w:rPr>
                <w:noProof/>
                <w:webHidden/>
              </w:rPr>
              <w:fldChar w:fldCharType="separate"/>
            </w:r>
            <w:r>
              <w:rPr>
                <w:noProof/>
                <w:webHidden/>
              </w:rPr>
              <w:t>22</w:t>
            </w:r>
            <w:r>
              <w:rPr>
                <w:noProof/>
                <w:webHidden/>
              </w:rPr>
              <w:fldChar w:fldCharType="end"/>
            </w:r>
          </w:hyperlink>
        </w:p>
        <w:p w:rsidR="00F5650E" w:rsidRDefault="00F5650E">
          <w:pPr>
            <w:pStyle w:val="ndice2"/>
            <w:rPr>
              <w:rFonts w:asciiTheme="minorHAnsi" w:hAnsiTheme="minorHAnsi" w:cstheme="minorBidi"/>
              <w:noProof/>
            </w:rPr>
          </w:pPr>
          <w:hyperlink w:anchor="_Toc469405859" w:history="1">
            <w:r w:rsidRPr="00D05F9C">
              <w:rPr>
                <w:rStyle w:val="Hiperligao"/>
                <w:rFonts w:eastAsia="Times New Roman"/>
                <w:noProof/>
              </w:rPr>
              <w:t>4.2.</w:t>
            </w:r>
            <w:r>
              <w:rPr>
                <w:rFonts w:asciiTheme="minorHAnsi" w:hAnsiTheme="minorHAnsi" w:cstheme="minorBidi"/>
                <w:noProof/>
              </w:rPr>
              <w:tab/>
            </w:r>
            <w:r w:rsidRPr="00D05F9C">
              <w:rPr>
                <w:rStyle w:val="Hiperligao"/>
                <w:rFonts w:eastAsia="Times New Roman"/>
                <w:noProof/>
              </w:rPr>
              <w:t>Consumo de Energia Elétrica</w:t>
            </w:r>
            <w:r>
              <w:rPr>
                <w:noProof/>
                <w:webHidden/>
              </w:rPr>
              <w:tab/>
            </w:r>
            <w:r>
              <w:rPr>
                <w:noProof/>
                <w:webHidden/>
              </w:rPr>
              <w:fldChar w:fldCharType="begin"/>
            </w:r>
            <w:r>
              <w:rPr>
                <w:noProof/>
                <w:webHidden/>
              </w:rPr>
              <w:instrText xml:space="preserve"> PAGEREF _Toc469405859 \h </w:instrText>
            </w:r>
            <w:r>
              <w:rPr>
                <w:noProof/>
                <w:webHidden/>
              </w:rPr>
            </w:r>
            <w:r>
              <w:rPr>
                <w:noProof/>
                <w:webHidden/>
              </w:rPr>
              <w:fldChar w:fldCharType="separate"/>
            </w:r>
            <w:r>
              <w:rPr>
                <w:noProof/>
                <w:webHidden/>
              </w:rPr>
              <w:t>26</w:t>
            </w:r>
            <w:r>
              <w:rPr>
                <w:noProof/>
                <w:webHidden/>
              </w:rPr>
              <w:fldChar w:fldCharType="end"/>
            </w:r>
          </w:hyperlink>
        </w:p>
        <w:p w:rsidR="00F5650E" w:rsidRDefault="00F5650E">
          <w:pPr>
            <w:pStyle w:val="ndice3"/>
            <w:tabs>
              <w:tab w:val="left" w:pos="1320"/>
              <w:tab w:val="right" w:leader="dot" w:pos="8729"/>
            </w:tabs>
            <w:rPr>
              <w:rFonts w:asciiTheme="minorHAnsi" w:hAnsiTheme="minorHAnsi" w:cstheme="minorBidi"/>
              <w:noProof/>
            </w:rPr>
          </w:pPr>
          <w:hyperlink w:anchor="_Toc469405860" w:history="1">
            <w:r w:rsidRPr="00D05F9C">
              <w:rPr>
                <w:rStyle w:val="Hiperligao"/>
                <w:noProof/>
              </w:rPr>
              <w:t>4.2.1.</w:t>
            </w:r>
            <w:r>
              <w:rPr>
                <w:rFonts w:asciiTheme="minorHAnsi" w:hAnsiTheme="minorHAnsi" w:cstheme="minorBidi"/>
                <w:noProof/>
              </w:rPr>
              <w:tab/>
            </w:r>
            <w:r w:rsidRPr="00D05F9C">
              <w:rPr>
                <w:rStyle w:val="Hiperligao"/>
                <w:noProof/>
              </w:rPr>
              <w:t>Consumos de Energia Globais</w:t>
            </w:r>
            <w:r>
              <w:rPr>
                <w:noProof/>
                <w:webHidden/>
              </w:rPr>
              <w:tab/>
            </w:r>
            <w:r>
              <w:rPr>
                <w:noProof/>
                <w:webHidden/>
              </w:rPr>
              <w:fldChar w:fldCharType="begin"/>
            </w:r>
            <w:r>
              <w:rPr>
                <w:noProof/>
                <w:webHidden/>
              </w:rPr>
              <w:instrText xml:space="preserve"> PAGEREF _Toc469405860 \h </w:instrText>
            </w:r>
            <w:r>
              <w:rPr>
                <w:noProof/>
                <w:webHidden/>
              </w:rPr>
            </w:r>
            <w:r>
              <w:rPr>
                <w:noProof/>
                <w:webHidden/>
              </w:rPr>
              <w:fldChar w:fldCharType="separate"/>
            </w:r>
            <w:r>
              <w:rPr>
                <w:noProof/>
                <w:webHidden/>
              </w:rPr>
              <w:t>26</w:t>
            </w:r>
            <w:r>
              <w:rPr>
                <w:noProof/>
                <w:webHidden/>
              </w:rPr>
              <w:fldChar w:fldCharType="end"/>
            </w:r>
          </w:hyperlink>
        </w:p>
        <w:p w:rsidR="00F5650E" w:rsidRDefault="00F5650E">
          <w:pPr>
            <w:pStyle w:val="ndice4"/>
            <w:tabs>
              <w:tab w:val="left" w:pos="1760"/>
              <w:tab w:val="right" w:leader="dot" w:pos="8729"/>
            </w:tabs>
            <w:rPr>
              <w:rFonts w:asciiTheme="minorHAnsi" w:eastAsiaTheme="minorEastAsia" w:hAnsiTheme="minorHAnsi"/>
              <w:noProof/>
              <w:lang w:eastAsia="pt-PT"/>
            </w:rPr>
          </w:pPr>
          <w:hyperlink w:anchor="_Toc469405861" w:history="1">
            <w:r w:rsidRPr="00D05F9C">
              <w:rPr>
                <w:rStyle w:val="Hiperligao"/>
                <w:noProof/>
                <w:lang w:eastAsia="pt-PT"/>
              </w:rPr>
              <w:t>4.2.1.1.</w:t>
            </w:r>
            <w:r>
              <w:rPr>
                <w:rFonts w:asciiTheme="minorHAnsi" w:eastAsiaTheme="minorEastAsia" w:hAnsiTheme="minorHAnsi"/>
                <w:noProof/>
                <w:lang w:eastAsia="pt-PT"/>
              </w:rPr>
              <w:tab/>
            </w:r>
            <w:r w:rsidRPr="00D05F9C">
              <w:rPr>
                <w:rStyle w:val="Hiperligao"/>
                <w:noProof/>
                <w:lang w:eastAsia="pt-PT"/>
              </w:rPr>
              <w:t>Energia Elétrica Ativa</w:t>
            </w:r>
            <w:r>
              <w:rPr>
                <w:noProof/>
                <w:webHidden/>
              </w:rPr>
              <w:tab/>
            </w:r>
            <w:r>
              <w:rPr>
                <w:noProof/>
                <w:webHidden/>
              </w:rPr>
              <w:fldChar w:fldCharType="begin"/>
            </w:r>
            <w:r>
              <w:rPr>
                <w:noProof/>
                <w:webHidden/>
              </w:rPr>
              <w:instrText xml:space="preserve"> PAGEREF _Toc469405861 \h </w:instrText>
            </w:r>
            <w:r>
              <w:rPr>
                <w:noProof/>
                <w:webHidden/>
              </w:rPr>
            </w:r>
            <w:r>
              <w:rPr>
                <w:noProof/>
                <w:webHidden/>
              </w:rPr>
              <w:fldChar w:fldCharType="separate"/>
            </w:r>
            <w:r>
              <w:rPr>
                <w:noProof/>
                <w:webHidden/>
              </w:rPr>
              <w:t>26</w:t>
            </w:r>
            <w:r>
              <w:rPr>
                <w:noProof/>
                <w:webHidden/>
              </w:rPr>
              <w:fldChar w:fldCharType="end"/>
            </w:r>
          </w:hyperlink>
        </w:p>
        <w:p w:rsidR="00F5650E" w:rsidRDefault="00F5650E">
          <w:pPr>
            <w:pStyle w:val="ndice4"/>
            <w:tabs>
              <w:tab w:val="left" w:pos="1760"/>
              <w:tab w:val="right" w:leader="dot" w:pos="8729"/>
            </w:tabs>
            <w:rPr>
              <w:rFonts w:asciiTheme="minorHAnsi" w:eastAsiaTheme="minorEastAsia" w:hAnsiTheme="minorHAnsi"/>
              <w:noProof/>
              <w:lang w:eastAsia="pt-PT"/>
            </w:rPr>
          </w:pPr>
          <w:hyperlink w:anchor="_Toc469405862" w:history="1">
            <w:r w:rsidRPr="00D05F9C">
              <w:rPr>
                <w:rStyle w:val="Hiperligao"/>
                <w:noProof/>
                <w:lang w:eastAsia="pt-PT"/>
              </w:rPr>
              <w:t>4.2.1.2.</w:t>
            </w:r>
            <w:r>
              <w:rPr>
                <w:rFonts w:asciiTheme="minorHAnsi" w:eastAsiaTheme="minorEastAsia" w:hAnsiTheme="minorHAnsi"/>
                <w:noProof/>
                <w:lang w:eastAsia="pt-PT"/>
              </w:rPr>
              <w:tab/>
            </w:r>
            <w:r w:rsidRPr="00D05F9C">
              <w:rPr>
                <w:rStyle w:val="Hiperligao"/>
                <w:noProof/>
                <w:lang w:eastAsia="pt-PT"/>
              </w:rPr>
              <w:t>Energia Elétrica Reativa</w:t>
            </w:r>
            <w:r>
              <w:rPr>
                <w:noProof/>
                <w:webHidden/>
              </w:rPr>
              <w:tab/>
            </w:r>
            <w:r>
              <w:rPr>
                <w:noProof/>
                <w:webHidden/>
              </w:rPr>
              <w:fldChar w:fldCharType="begin"/>
            </w:r>
            <w:r>
              <w:rPr>
                <w:noProof/>
                <w:webHidden/>
              </w:rPr>
              <w:instrText xml:space="preserve"> PAGEREF _Toc469405862 \h </w:instrText>
            </w:r>
            <w:r>
              <w:rPr>
                <w:noProof/>
                <w:webHidden/>
              </w:rPr>
            </w:r>
            <w:r>
              <w:rPr>
                <w:noProof/>
                <w:webHidden/>
              </w:rPr>
              <w:fldChar w:fldCharType="separate"/>
            </w:r>
            <w:r>
              <w:rPr>
                <w:noProof/>
                <w:webHidden/>
              </w:rPr>
              <w:t>27</w:t>
            </w:r>
            <w:r>
              <w:rPr>
                <w:noProof/>
                <w:webHidden/>
              </w:rPr>
              <w:fldChar w:fldCharType="end"/>
            </w:r>
          </w:hyperlink>
        </w:p>
        <w:p w:rsidR="00F5650E" w:rsidRDefault="00F5650E">
          <w:pPr>
            <w:pStyle w:val="ndice4"/>
            <w:tabs>
              <w:tab w:val="left" w:pos="1760"/>
              <w:tab w:val="right" w:leader="dot" w:pos="8729"/>
            </w:tabs>
            <w:rPr>
              <w:rFonts w:asciiTheme="minorHAnsi" w:eastAsiaTheme="minorEastAsia" w:hAnsiTheme="minorHAnsi"/>
              <w:noProof/>
              <w:lang w:eastAsia="pt-PT"/>
            </w:rPr>
          </w:pPr>
          <w:hyperlink w:anchor="_Toc469405863" w:history="1">
            <w:r w:rsidRPr="00D05F9C">
              <w:rPr>
                <w:rStyle w:val="Hiperligao"/>
                <w:noProof/>
                <w:lang w:eastAsia="pt-PT"/>
              </w:rPr>
              <w:t>4.2.1.3.</w:t>
            </w:r>
            <w:r>
              <w:rPr>
                <w:rFonts w:asciiTheme="minorHAnsi" w:eastAsiaTheme="minorEastAsia" w:hAnsiTheme="minorHAnsi"/>
                <w:noProof/>
                <w:lang w:eastAsia="pt-PT"/>
              </w:rPr>
              <w:tab/>
            </w:r>
            <w:r w:rsidRPr="00D05F9C">
              <w:rPr>
                <w:rStyle w:val="Hiperligao"/>
                <w:noProof/>
                <w:lang w:eastAsia="pt-PT"/>
              </w:rPr>
              <w:t>Diagrama de Carga Diário</w:t>
            </w:r>
            <w:r>
              <w:rPr>
                <w:noProof/>
                <w:webHidden/>
              </w:rPr>
              <w:tab/>
            </w:r>
            <w:r>
              <w:rPr>
                <w:noProof/>
                <w:webHidden/>
              </w:rPr>
              <w:fldChar w:fldCharType="begin"/>
            </w:r>
            <w:r>
              <w:rPr>
                <w:noProof/>
                <w:webHidden/>
              </w:rPr>
              <w:instrText xml:space="preserve"> PAGEREF _Toc469405863 \h </w:instrText>
            </w:r>
            <w:r>
              <w:rPr>
                <w:noProof/>
                <w:webHidden/>
              </w:rPr>
            </w:r>
            <w:r>
              <w:rPr>
                <w:noProof/>
                <w:webHidden/>
              </w:rPr>
              <w:fldChar w:fldCharType="separate"/>
            </w:r>
            <w:r>
              <w:rPr>
                <w:noProof/>
                <w:webHidden/>
              </w:rPr>
              <w:t>28</w:t>
            </w:r>
            <w:r>
              <w:rPr>
                <w:noProof/>
                <w:webHidden/>
              </w:rPr>
              <w:fldChar w:fldCharType="end"/>
            </w:r>
          </w:hyperlink>
        </w:p>
        <w:p w:rsidR="00F5650E" w:rsidRDefault="00F5650E">
          <w:pPr>
            <w:pStyle w:val="ndice4"/>
            <w:tabs>
              <w:tab w:val="left" w:pos="1760"/>
              <w:tab w:val="right" w:leader="dot" w:pos="8729"/>
            </w:tabs>
            <w:rPr>
              <w:rFonts w:asciiTheme="minorHAnsi" w:eastAsiaTheme="minorEastAsia" w:hAnsiTheme="minorHAnsi"/>
              <w:noProof/>
              <w:lang w:eastAsia="pt-PT"/>
            </w:rPr>
          </w:pPr>
          <w:hyperlink w:anchor="_Toc469405864" w:history="1">
            <w:r w:rsidRPr="00D05F9C">
              <w:rPr>
                <w:rStyle w:val="Hiperligao"/>
                <w:noProof/>
                <w:lang w:eastAsia="pt-PT"/>
              </w:rPr>
              <w:t>4.2.1.4.</w:t>
            </w:r>
            <w:r>
              <w:rPr>
                <w:rFonts w:asciiTheme="minorHAnsi" w:eastAsiaTheme="minorEastAsia" w:hAnsiTheme="minorHAnsi"/>
                <w:noProof/>
                <w:lang w:eastAsia="pt-PT"/>
              </w:rPr>
              <w:tab/>
            </w:r>
            <w:r w:rsidRPr="00D05F9C">
              <w:rPr>
                <w:rStyle w:val="Hiperligao"/>
                <w:noProof/>
                <w:lang w:eastAsia="pt-PT"/>
              </w:rPr>
              <w:t>Dióxido de Carbono (CO</w:t>
            </w:r>
            <w:r w:rsidRPr="00D05F9C">
              <w:rPr>
                <w:rStyle w:val="Hiperligao"/>
                <w:noProof/>
                <w:vertAlign w:val="subscript"/>
                <w:lang w:eastAsia="pt-PT"/>
              </w:rPr>
              <w:t>2</w:t>
            </w:r>
            <w:r w:rsidRPr="00D05F9C">
              <w:rPr>
                <w:rStyle w:val="Hiperligao"/>
                <w:noProof/>
                <w:lang w:eastAsia="pt-PT"/>
              </w:rPr>
              <w:t>)</w:t>
            </w:r>
            <w:r>
              <w:rPr>
                <w:noProof/>
                <w:webHidden/>
              </w:rPr>
              <w:tab/>
            </w:r>
            <w:r>
              <w:rPr>
                <w:noProof/>
                <w:webHidden/>
              </w:rPr>
              <w:fldChar w:fldCharType="begin"/>
            </w:r>
            <w:r>
              <w:rPr>
                <w:noProof/>
                <w:webHidden/>
              </w:rPr>
              <w:instrText xml:space="preserve"> PAGEREF _Toc469405864 \h </w:instrText>
            </w:r>
            <w:r>
              <w:rPr>
                <w:noProof/>
                <w:webHidden/>
              </w:rPr>
            </w:r>
            <w:r>
              <w:rPr>
                <w:noProof/>
                <w:webHidden/>
              </w:rPr>
              <w:fldChar w:fldCharType="separate"/>
            </w:r>
            <w:r>
              <w:rPr>
                <w:noProof/>
                <w:webHidden/>
              </w:rPr>
              <w:t>29</w:t>
            </w:r>
            <w:r>
              <w:rPr>
                <w:noProof/>
                <w:webHidden/>
              </w:rPr>
              <w:fldChar w:fldCharType="end"/>
            </w:r>
          </w:hyperlink>
        </w:p>
        <w:p w:rsidR="00F5650E" w:rsidRDefault="00F5650E">
          <w:pPr>
            <w:pStyle w:val="ndice3"/>
            <w:tabs>
              <w:tab w:val="left" w:pos="1320"/>
              <w:tab w:val="right" w:leader="dot" w:pos="8729"/>
            </w:tabs>
            <w:rPr>
              <w:rFonts w:asciiTheme="minorHAnsi" w:hAnsiTheme="minorHAnsi" w:cstheme="minorBidi"/>
              <w:noProof/>
            </w:rPr>
          </w:pPr>
          <w:hyperlink w:anchor="_Toc469405865" w:history="1">
            <w:r w:rsidRPr="00D05F9C">
              <w:rPr>
                <w:rStyle w:val="Hiperligao"/>
                <w:noProof/>
              </w:rPr>
              <w:t>4.2.2.</w:t>
            </w:r>
            <w:r>
              <w:rPr>
                <w:rFonts w:asciiTheme="minorHAnsi" w:hAnsiTheme="minorHAnsi" w:cstheme="minorBidi"/>
                <w:noProof/>
              </w:rPr>
              <w:tab/>
            </w:r>
            <w:r w:rsidRPr="00D05F9C">
              <w:rPr>
                <w:rStyle w:val="Hiperligao"/>
                <w:noProof/>
              </w:rPr>
              <w:t>Consumos de Energia Desagregados</w:t>
            </w:r>
            <w:r>
              <w:rPr>
                <w:noProof/>
                <w:webHidden/>
              </w:rPr>
              <w:tab/>
            </w:r>
            <w:r>
              <w:rPr>
                <w:noProof/>
                <w:webHidden/>
              </w:rPr>
              <w:fldChar w:fldCharType="begin"/>
            </w:r>
            <w:r>
              <w:rPr>
                <w:noProof/>
                <w:webHidden/>
              </w:rPr>
              <w:instrText xml:space="preserve"> PAGEREF _Toc469405865 \h </w:instrText>
            </w:r>
            <w:r>
              <w:rPr>
                <w:noProof/>
                <w:webHidden/>
              </w:rPr>
            </w:r>
            <w:r>
              <w:rPr>
                <w:noProof/>
                <w:webHidden/>
              </w:rPr>
              <w:fldChar w:fldCharType="separate"/>
            </w:r>
            <w:r>
              <w:rPr>
                <w:noProof/>
                <w:webHidden/>
              </w:rPr>
              <w:t>30</w:t>
            </w:r>
            <w:r>
              <w:rPr>
                <w:noProof/>
                <w:webHidden/>
              </w:rPr>
              <w:fldChar w:fldCharType="end"/>
            </w:r>
          </w:hyperlink>
        </w:p>
        <w:p w:rsidR="00F5650E" w:rsidRDefault="00F5650E">
          <w:pPr>
            <w:pStyle w:val="ndice4"/>
            <w:tabs>
              <w:tab w:val="left" w:pos="1760"/>
              <w:tab w:val="right" w:leader="dot" w:pos="8729"/>
            </w:tabs>
            <w:rPr>
              <w:rFonts w:asciiTheme="minorHAnsi" w:eastAsiaTheme="minorEastAsia" w:hAnsiTheme="minorHAnsi"/>
              <w:noProof/>
              <w:lang w:eastAsia="pt-PT"/>
            </w:rPr>
          </w:pPr>
          <w:hyperlink w:anchor="_Toc469405866" w:history="1">
            <w:r w:rsidRPr="00D05F9C">
              <w:rPr>
                <w:rStyle w:val="Hiperligao"/>
                <w:noProof/>
                <w:lang w:eastAsia="pt-PT"/>
              </w:rPr>
              <w:t>4.2.2.1.</w:t>
            </w:r>
            <w:r>
              <w:rPr>
                <w:rFonts w:asciiTheme="minorHAnsi" w:eastAsiaTheme="minorEastAsia" w:hAnsiTheme="minorHAnsi"/>
                <w:noProof/>
                <w:lang w:eastAsia="pt-PT"/>
              </w:rPr>
              <w:tab/>
            </w:r>
            <w:r w:rsidRPr="00D05F9C">
              <w:rPr>
                <w:rStyle w:val="Hiperligao"/>
                <w:noProof/>
                <w:lang w:eastAsia="pt-PT"/>
              </w:rPr>
              <w:t>Caracterização Geral das Instalações</w:t>
            </w:r>
            <w:r>
              <w:rPr>
                <w:noProof/>
                <w:webHidden/>
              </w:rPr>
              <w:tab/>
            </w:r>
            <w:r>
              <w:rPr>
                <w:noProof/>
                <w:webHidden/>
              </w:rPr>
              <w:fldChar w:fldCharType="begin"/>
            </w:r>
            <w:r>
              <w:rPr>
                <w:noProof/>
                <w:webHidden/>
              </w:rPr>
              <w:instrText xml:space="preserve"> PAGEREF _Toc469405866 \h </w:instrText>
            </w:r>
            <w:r>
              <w:rPr>
                <w:noProof/>
                <w:webHidden/>
              </w:rPr>
            </w:r>
            <w:r>
              <w:rPr>
                <w:noProof/>
                <w:webHidden/>
              </w:rPr>
              <w:fldChar w:fldCharType="separate"/>
            </w:r>
            <w:r>
              <w:rPr>
                <w:noProof/>
                <w:webHidden/>
              </w:rPr>
              <w:t>30</w:t>
            </w:r>
            <w:r>
              <w:rPr>
                <w:noProof/>
                <w:webHidden/>
              </w:rPr>
              <w:fldChar w:fldCharType="end"/>
            </w:r>
          </w:hyperlink>
        </w:p>
        <w:p w:rsidR="00F5650E" w:rsidRDefault="00F5650E">
          <w:pPr>
            <w:pStyle w:val="ndice4"/>
            <w:tabs>
              <w:tab w:val="left" w:pos="1760"/>
              <w:tab w:val="right" w:leader="dot" w:pos="8729"/>
            </w:tabs>
            <w:rPr>
              <w:rFonts w:asciiTheme="minorHAnsi" w:eastAsiaTheme="minorEastAsia" w:hAnsiTheme="minorHAnsi"/>
              <w:noProof/>
              <w:lang w:eastAsia="pt-PT"/>
            </w:rPr>
          </w:pPr>
          <w:hyperlink w:anchor="_Toc469405867" w:history="1">
            <w:r w:rsidRPr="00D05F9C">
              <w:rPr>
                <w:rStyle w:val="Hiperligao"/>
                <w:noProof/>
                <w:lang w:eastAsia="pt-PT"/>
              </w:rPr>
              <w:t>4.2.2.2.</w:t>
            </w:r>
            <w:r>
              <w:rPr>
                <w:rFonts w:asciiTheme="minorHAnsi" w:eastAsiaTheme="minorEastAsia" w:hAnsiTheme="minorHAnsi"/>
                <w:noProof/>
                <w:lang w:eastAsia="pt-PT"/>
              </w:rPr>
              <w:tab/>
            </w:r>
            <w:r w:rsidRPr="00D05F9C">
              <w:rPr>
                <w:rStyle w:val="Hiperligao"/>
                <w:noProof/>
                <w:lang w:eastAsia="pt-PT"/>
              </w:rPr>
              <w:t>Iluminação</w:t>
            </w:r>
            <w:r>
              <w:rPr>
                <w:noProof/>
                <w:webHidden/>
              </w:rPr>
              <w:tab/>
            </w:r>
            <w:r>
              <w:rPr>
                <w:noProof/>
                <w:webHidden/>
              </w:rPr>
              <w:fldChar w:fldCharType="begin"/>
            </w:r>
            <w:r>
              <w:rPr>
                <w:noProof/>
                <w:webHidden/>
              </w:rPr>
              <w:instrText xml:space="preserve"> PAGEREF _Toc469405867 \h </w:instrText>
            </w:r>
            <w:r>
              <w:rPr>
                <w:noProof/>
                <w:webHidden/>
              </w:rPr>
            </w:r>
            <w:r>
              <w:rPr>
                <w:noProof/>
                <w:webHidden/>
              </w:rPr>
              <w:fldChar w:fldCharType="separate"/>
            </w:r>
            <w:r>
              <w:rPr>
                <w:noProof/>
                <w:webHidden/>
              </w:rPr>
              <w:t>32</w:t>
            </w:r>
            <w:r>
              <w:rPr>
                <w:noProof/>
                <w:webHidden/>
              </w:rPr>
              <w:fldChar w:fldCharType="end"/>
            </w:r>
          </w:hyperlink>
        </w:p>
        <w:p w:rsidR="00F5650E" w:rsidRDefault="00F5650E">
          <w:pPr>
            <w:pStyle w:val="ndice4"/>
            <w:tabs>
              <w:tab w:val="left" w:pos="1760"/>
              <w:tab w:val="right" w:leader="dot" w:pos="8729"/>
            </w:tabs>
            <w:rPr>
              <w:rFonts w:asciiTheme="minorHAnsi" w:eastAsiaTheme="minorEastAsia" w:hAnsiTheme="minorHAnsi"/>
              <w:noProof/>
              <w:lang w:eastAsia="pt-PT"/>
            </w:rPr>
          </w:pPr>
          <w:hyperlink w:anchor="_Toc469405868" w:history="1">
            <w:r w:rsidRPr="00D05F9C">
              <w:rPr>
                <w:rStyle w:val="Hiperligao"/>
                <w:noProof/>
                <w:lang w:eastAsia="pt-PT"/>
              </w:rPr>
              <w:t>4.2.2.3.</w:t>
            </w:r>
            <w:r>
              <w:rPr>
                <w:rFonts w:asciiTheme="minorHAnsi" w:eastAsiaTheme="minorEastAsia" w:hAnsiTheme="minorHAnsi"/>
                <w:noProof/>
                <w:lang w:eastAsia="pt-PT"/>
              </w:rPr>
              <w:tab/>
            </w:r>
            <w:r w:rsidRPr="00D05F9C">
              <w:rPr>
                <w:rStyle w:val="Hiperligao"/>
                <w:noProof/>
                <w:lang w:eastAsia="pt-PT"/>
              </w:rPr>
              <w:t>Equipamentos de Vindima</w:t>
            </w:r>
            <w:r>
              <w:rPr>
                <w:noProof/>
                <w:webHidden/>
              </w:rPr>
              <w:tab/>
            </w:r>
            <w:r>
              <w:rPr>
                <w:noProof/>
                <w:webHidden/>
              </w:rPr>
              <w:fldChar w:fldCharType="begin"/>
            </w:r>
            <w:r>
              <w:rPr>
                <w:noProof/>
                <w:webHidden/>
              </w:rPr>
              <w:instrText xml:space="preserve"> PAGEREF _Toc469405868 \h </w:instrText>
            </w:r>
            <w:r>
              <w:rPr>
                <w:noProof/>
                <w:webHidden/>
              </w:rPr>
            </w:r>
            <w:r>
              <w:rPr>
                <w:noProof/>
                <w:webHidden/>
              </w:rPr>
              <w:fldChar w:fldCharType="separate"/>
            </w:r>
            <w:r>
              <w:rPr>
                <w:noProof/>
                <w:webHidden/>
              </w:rPr>
              <w:t>34</w:t>
            </w:r>
            <w:r>
              <w:rPr>
                <w:noProof/>
                <w:webHidden/>
              </w:rPr>
              <w:fldChar w:fldCharType="end"/>
            </w:r>
          </w:hyperlink>
        </w:p>
        <w:p w:rsidR="00F5650E" w:rsidRDefault="00F5650E">
          <w:pPr>
            <w:pStyle w:val="ndice4"/>
            <w:tabs>
              <w:tab w:val="left" w:pos="1760"/>
              <w:tab w:val="right" w:leader="dot" w:pos="8729"/>
            </w:tabs>
            <w:rPr>
              <w:rFonts w:asciiTheme="minorHAnsi" w:eastAsiaTheme="minorEastAsia" w:hAnsiTheme="minorHAnsi"/>
              <w:noProof/>
              <w:lang w:eastAsia="pt-PT"/>
            </w:rPr>
          </w:pPr>
          <w:hyperlink w:anchor="_Toc469405869" w:history="1">
            <w:r w:rsidRPr="00D05F9C">
              <w:rPr>
                <w:rStyle w:val="Hiperligao"/>
                <w:noProof/>
                <w:lang w:eastAsia="pt-PT"/>
              </w:rPr>
              <w:t>4.2.2.4.</w:t>
            </w:r>
            <w:r>
              <w:rPr>
                <w:rFonts w:asciiTheme="minorHAnsi" w:eastAsiaTheme="minorEastAsia" w:hAnsiTheme="minorHAnsi"/>
                <w:noProof/>
                <w:lang w:eastAsia="pt-PT"/>
              </w:rPr>
              <w:tab/>
            </w:r>
            <w:r w:rsidRPr="00D05F9C">
              <w:rPr>
                <w:rStyle w:val="Hiperligao"/>
                <w:noProof/>
                <w:lang w:eastAsia="pt-PT"/>
              </w:rPr>
              <w:t>Linhas de Engarrafamento</w:t>
            </w:r>
            <w:r>
              <w:rPr>
                <w:noProof/>
                <w:webHidden/>
              </w:rPr>
              <w:tab/>
            </w:r>
            <w:r>
              <w:rPr>
                <w:noProof/>
                <w:webHidden/>
              </w:rPr>
              <w:fldChar w:fldCharType="begin"/>
            </w:r>
            <w:r>
              <w:rPr>
                <w:noProof/>
                <w:webHidden/>
              </w:rPr>
              <w:instrText xml:space="preserve"> PAGEREF _Toc469405869 \h </w:instrText>
            </w:r>
            <w:r>
              <w:rPr>
                <w:noProof/>
                <w:webHidden/>
              </w:rPr>
            </w:r>
            <w:r>
              <w:rPr>
                <w:noProof/>
                <w:webHidden/>
              </w:rPr>
              <w:fldChar w:fldCharType="separate"/>
            </w:r>
            <w:r>
              <w:rPr>
                <w:noProof/>
                <w:webHidden/>
              </w:rPr>
              <w:t>36</w:t>
            </w:r>
            <w:r>
              <w:rPr>
                <w:noProof/>
                <w:webHidden/>
              </w:rPr>
              <w:fldChar w:fldCharType="end"/>
            </w:r>
          </w:hyperlink>
        </w:p>
        <w:p w:rsidR="00F5650E" w:rsidRDefault="00F5650E">
          <w:pPr>
            <w:pStyle w:val="ndice3"/>
            <w:tabs>
              <w:tab w:val="left" w:pos="1320"/>
              <w:tab w:val="right" w:leader="dot" w:pos="8729"/>
            </w:tabs>
            <w:rPr>
              <w:rFonts w:asciiTheme="minorHAnsi" w:hAnsiTheme="minorHAnsi" w:cstheme="minorBidi"/>
              <w:noProof/>
            </w:rPr>
          </w:pPr>
          <w:hyperlink w:anchor="_Toc469405875" w:history="1">
            <w:r w:rsidRPr="00D05F9C">
              <w:rPr>
                <w:rStyle w:val="Hiperligao"/>
                <w:noProof/>
              </w:rPr>
              <w:t>4.1.3.</w:t>
            </w:r>
            <w:r>
              <w:rPr>
                <w:rFonts w:asciiTheme="minorHAnsi" w:hAnsiTheme="minorHAnsi" w:cstheme="minorBidi"/>
                <w:noProof/>
              </w:rPr>
              <w:tab/>
            </w:r>
            <w:r w:rsidRPr="00D05F9C">
              <w:rPr>
                <w:rStyle w:val="Hiperligao"/>
                <w:noProof/>
              </w:rPr>
              <w:t>Comparação de Consumos de Energia Elétrica</w:t>
            </w:r>
            <w:r>
              <w:rPr>
                <w:noProof/>
                <w:webHidden/>
              </w:rPr>
              <w:tab/>
            </w:r>
            <w:r>
              <w:rPr>
                <w:noProof/>
                <w:webHidden/>
              </w:rPr>
              <w:fldChar w:fldCharType="begin"/>
            </w:r>
            <w:r>
              <w:rPr>
                <w:noProof/>
                <w:webHidden/>
              </w:rPr>
              <w:instrText xml:space="preserve"> PAGEREF _Toc469405875 \h </w:instrText>
            </w:r>
            <w:r>
              <w:rPr>
                <w:noProof/>
                <w:webHidden/>
              </w:rPr>
            </w:r>
            <w:r>
              <w:rPr>
                <w:noProof/>
                <w:webHidden/>
              </w:rPr>
              <w:fldChar w:fldCharType="separate"/>
            </w:r>
            <w:r>
              <w:rPr>
                <w:noProof/>
                <w:webHidden/>
              </w:rPr>
              <w:t>40</w:t>
            </w:r>
            <w:r>
              <w:rPr>
                <w:noProof/>
                <w:webHidden/>
              </w:rPr>
              <w:fldChar w:fldCharType="end"/>
            </w:r>
          </w:hyperlink>
        </w:p>
        <w:p w:rsidR="00F5650E" w:rsidRDefault="00F5650E">
          <w:pPr>
            <w:pStyle w:val="ndice3"/>
            <w:tabs>
              <w:tab w:val="left" w:pos="1320"/>
              <w:tab w:val="right" w:leader="dot" w:pos="8729"/>
            </w:tabs>
            <w:rPr>
              <w:rFonts w:asciiTheme="minorHAnsi" w:hAnsiTheme="minorHAnsi" w:cstheme="minorBidi"/>
              <w:noProof/>
            </w:rPr>
          </w:pPr>
          <w:hyperlink w:anchor="_Toc469405876" w:history="1">
            <w:r w:rsidRPr="00D05F9C">
              <w:rPr>
                <w:rStyle w:val="Hiperligao"/>
                <w:noProof/>
              </w:rPr>
              <w:t>4.1.4.</w:t>
            </w:r>
            <w:r>
              <w:rPr>
                <w:rFonts w:asciiTheme="minorHAnsi" w:hAnsiTheme="minorHAnsi" w:cstheme="minorBidi"/>
                <w:noProof/>
              </w:rPr>
              <w:tab/>
            </w:r>
            <w:r w:rsidRPr="00D05F9C">
              <w:rPr>
                <w:rStyle w:val="Hiperligao"/>
                <w:noProof/>
              </w:rPr>
              <w:t>Comparação dos Valores Reais de Consumo com o Consumo Estimado</w:t>
            </w:r>
            <w:r>
              <w:rPr>
                <w:noProof/>
                <w:webHidden/>
              </w:rPr>
              <w:tab/>
            </w:r>
            <w:r>
              <w:rPr>
                <w:noProof/>
                <w:webHidden/>
              </w:rPr>
              <w:fldChar w:fldCharType="begin"/>
            </w:r>
            <w:r>
              <w:rPr>
                <w:noProof/>
                <w:webHidden/>
              </w:rPr>
              <w:instrText xml:space="preserve"> PAGEREF _Toc469405876 \h </w:instrText>
            </w:r>
            <w:r>
              <w:rPr>
                <w:noProof/>
                <w:webHidden/>
              </w:rPr>
            </w:r>
            <w:r>
              <w:rPr>
                <w:noProof/>
                <w:webHidden/>
              </w:rPr>
              <w:fldChar w:fldCharType="separate"/>
            </w:r>
            <w:r>
              <w:rPr>
                <w:noProof/>
                <w:webHidden/>
              </w:rPr>
              <w:t>41</w:t>
            </w:r>
            <w:r>
              <w:rPr>
                <w:noProof/>
                <w:webHidden/>
              </w:rPr>
              <w:fldChar w:fldCharType="end"/>
            </w:r>
          </w:hyperlink>
        </w:p>
        <w:p w:rsidR="00F5650E" w:rsidRDefault="00F5650E">
          <w:pPr>
            <w:pStyle w:val="ndice2"/>
            <w:rPr>
              <w:rFonts w:asciiTheme="minorHAnsi" w:hAnsiTheme="minorHAnsi" w:cstheme="minorBidi"/>
              <w:noProof/>
            </w:rPr>
          </w:pPr>
          <w:hyperlink w:anchor="_Toc469405878" w:history="1">
            <w:r w:rsidRPr="00D05F9C">
              <w:rPr>
                <w:rStyle w:val="Hiperligao"/>
                <w:noProof/>
              </w:rPr>
              <w:t>4.3.</w:t>
            </w:r>
            <w:r>
              <w:rPr>
                <w:rFonts w:asciiTheme="minorHAnsi" w:hAnsiTheme="minorHAnsi" w:cstheme="minorBidi"/>
                <w:noProof/>
              </w:rPr>
              <w:tab/>
            </w:r>
            <w:r w:rsidRPr="00D05F9C">
              <w:rPr>
                <w:rStyle w:val="Hiperligao"/>
                <w:noProof/>
              </w:rPr>
              <w:t>Consumo de Água</w:t>
            </w:r>
            <w:r>
              <w:rPr>
                <w:noProof/>
                <w:webHidden/>
              </w:rPr>
              <w:tab/>
            </w:r>
            <w:r>
              <w:rPr>
                <w:noProof/>
                <w:webHidden/>
              </w:rPr>
              <w:fldChar w:fldCharType="begin"/>
            </w:r>
            <w:r>
              <w:rPr>
                <w:noProof/>
                <w:webHidden/>
              </w:rPr>
              <w:instrText xml:space="preserve"> PAGEREF _Toc469405878 \h </w:instrText>
            </w:r>
            <w:r>
              <w:rPr>
                <w:noProof/>
                <w:webHidden/>
              </w:rPr>
            </w:r>
            <w:r>
              <w:rPr>
                <w:noProof/>
                <w:webHidden/>
              </w:rPr>
              <w:fldChar w:fldCharType="separate"/>
            </w:r>
            <w:r>
              <w:rPr>
                <w:noProof/>
                <w:webHidden/>
              </w:rPr>
              <w:t>42</w:t>
            </w:r>
            <w:r>
              <w:rPr>
                <w:noProof/>
                <w:webHidden/>
              </w:rPr>
              <w:fldChar w:fldCharType="end"/>
            </w:r>
          </w:hyperlink>
        </w:p>
        <w:p w:rsidR="00F5650E" w:rsidRDefault="00F5650E">
          <w:pPr>
            <w:pStyle w:val="ndice2"/>
            <w:rPr>
              <w:rFonts w:asciiTheme="minorHAnsi" w:hAnsiTheme="minorHAnsi" w:cstheme="minorBidi"/>
              <w:noProof/>
            </w:rPr>
          </w:pPr>
          <w:hyperlink w:anchor="_Toc469405880" w:history="1">
            <w:r w:rsidRPr="00D05F9C">
              <w:rPr>
                <w:rStyle w:val="Hiperligao"/>
                <w:noProof/>
              </w:rPr>
              <w:t>4.4.</w:t>
            </w:r>
            <w:r>
              <w:rPr>
                <w:rFonts w:asciiTheme="minorHAnsi" w:hAnsiTheme="minorHAnsi" w:cstheme="minorBidi"/>
                <w:noProof/>
              </w:rPr>
              <w:tab/>
            </w:r>
            <w:r w:rsidRPr="00D05F9C">
              <w:rPr>
                <w:rStyle w:val="Hiperligao"/>
                <w:noProof/>
              </w:rPr>
              <w:t>Análise dos Consumos de Água e Energia</w:t>
            </w:r>
            <w:r>
              <w:rPr>
                <w:noProof/>
                <w:webHidden/>
              </w:rPr>
              <w:tab/>
            </w:r>
            <w:r>
              <w:rPr>
                <w:noProof/>
                <w:webHidden/>
              </w:rPr>
              <w:fldChar w:fldCharType="begin"/>
            </w:r>
            <w:r>
              <w:rPr>
                <w:noProof/>
                <w:webHidden/>
              </w:rPr>
              <w:instrText xml:space="preserve"> PAGEREF _Toc469405880 \h </w:instrText>
            </w:r>
            <w:r>
              <w:rPr>
                <w:noProof/>
                <w:webHidden/>
              </w:rPr>
            </w:r>
            <w:r>
              <w:rPr>
                <w:noProof/>
                <w:webHidden/>
              </w:rPr>
              <w:fldChar w:fldCharType="separate"/>
            </w:r>
            <w:r>
              <w:rPr>
                <w:noProof/>
                <w:webHidden/>
              </w:rPr>
              <w:t>45</w:t>
            </w:r>
            <w:r>
              <w:rPr>
                <w:noProof/>
                <w:webHidden/>
              </w:rPr>
              <w:fldChar w:fldCharType="end"/>
            </w:r>
          </w:hyperlink>
        </w:p>
        <w:p w:rsidR="00F5650E" w:rsidRDefault="00F5650E">
          <w:pPr>
            <w:pStyle w:val="ndice3"/>
            <w:tabs>
              <w:tab w:val="left" w:pos="1320"/>
              <w:tab w:val="right" w:leader="dot" w:pos="8729"/>
            </w:tabs>
            <w:rPr>
              <w:rFonts w:asciiTheme="minorHAnsi" w:hAnsiTheme="minorHAnsi" w:cstheme="minorBidi"/>
              <w:noProof/>
            </w:rPr>
          </w:pPr>
          <w:hyperlink w:anchor="_Toc469405881" w:history="1">
            <w:r w:rsidRPr="00D05F9C">
              <w:rPr>
                <w:rStyle w:val="Hiperligao"/>
                <w:noProof/>
              </w:rPr>
              <w:t>4.4.1.</w:t>
            </w:r>
            <w:r>
              <w:rPr>
                <w:rFonts w:asciiTheme="minorHAnsi" w:hAnsiTheme="minorHAnsi" w:cstheme="minorBidi"/>
                <w:noProof/>
              </w:rPr>
              <w:tab/>
            </w:r>
            <w:r w:rsidRPr="00D05F9C">
              <w:rPr>
                <w:rStyle w:val="Hiperligao"/>
                <w:noProof/>
              </w:rPr>
              <w:t>Indicadores Ambientais</w:t>
            </w:r>
            <w:r>
              <w:rPr>
                <w:noProof/>
                <w:webHidden/>
              </w:rPr>
              <w:tab/>
            </w:r>
            <w:r>
              <w:rPr>
                <w:noProof/>
                <w:webHidden/>
              </w:rPr>
              <w:fldChar w:fldCharType="begin"/>
            </w:r>
            <w:r>
              <w:rPr>
                <w:noProof/>
                <w:webHidden/>
              </w:rPr>
              <w:instrText xml:space="preserve"> PAGEREF _Toc469405881 \h </w:instrText>
            </w:r>
            <w:r>
              <w:rPr>
                <w:noProof/>
                <w:webHidden/>
              </w:rPr>
            </w:r>
            <w:r>
              <w:rPr>
                <w:noProof/>
                <w:webHidden/>
              </w:rPr>
              <w:fldChar w:fldCharType="separate"/>
            </w:r>
            <w:r>
              <w:rPr>
                <w:noProof/>
                <w:webHidden/>
              </w:rPr>
              <w:t>45</w:t>
            </w:r>
            <w:r>
              <w:rPr>
                <w:noProof/>
                <w:webHidden/>
              </w:rPr>
              <w:fldChar w:fldCharType="end"/>
            </w:r>
          </w:hyperlink>
        </w:p>
        <w:p w:rsidR="00F5650E" w:rsidRDefault="00F5650E">
          <w:pPr>
            <w:pStyle w:val="ndice3"/>
            <w:tabs>
              <w:tab w:val="left" w:pos="1320"/>
              <w:tab w:val="right" w:leader="dot" w:pos="8729"/>
            </w:tabs>
            <w:rPr>
              <w:rFonts w:asciiTheme="minorHAnsi" w:hAnsiTheme="minorHAnsi" w:cstheme="minorBidi"/>
              <w:noProof/>
            </w:rPr>
          </w:pPr>
          <w:hyperlink w:anchor="_Toc469405882" w:history="1">
            <w:r w:rsidRPr="00D05F9C">
              <w:rPr>
                <w:rStyle w:val="Hiperligao"/>
                <w:noProof/>
              </w:rPr>
              <w:t>4.4.2.</w:t>
            </w:r>
            <w:r>
              <w:rPr>
                <w:rFonts w:asciiTheme="minorHAnsi" w:hAnsiTheme="minorHAnsi" w:cstheme="minorBidi"/>
                <w:noProof/>
              </w:rPr>
              <w:tab/>
            </w:r>
            <w:r w:rsidRPr="00D05F9C">
              <w:rPr>
                <w:rStyle w:val="Hiperligao"/>
                <w:noProof/>
              </w:rPr>
              <w:t>Redução do Consumo Energético, Ambiental e Económico</w:t>
            </w:r>
            <w:r>
              <w:rPr>
                <w:noProof/>
                <w:webHidden/>
              </w:rPr>
              <w:tab/>
            </w:r>
            <w:r>
              <w:rPr>
                <w:noProof/>
                <w:webHidden/>
              </w:rPr>
              <w:fldChar w:fldCharType="begin"/>
            </w:r>
            <w:r>
              <w:rPr>
                <w:noProof/>
                <w:webHidden/>
              </w:rPr>
              <w:instrText xml:space="preserve"> PAGEREF _Toc469405882 \h </w:instrText>
            </w:r>
            <w:r>
              <w:rPr>
                <w:noProof/>
                <w:webHidden/>
              </w:rPr>
            </w:r>
            <w:r>
              <w:rPr>
                <w:noProof/>
                <w:webHidden/>
              </w:rPr>
              <w:fldChar w:fldCharType="separate"/>
            </w:r>
            <w:r>
              <w:rPr>
                <w:noProof/>
                <w:webHidden/>
              </w:rPr>
              <w:t>45</w:t>
            </w:r>
            <w:r>
              <w:rPr>
                <w:noProof/>
                <w:webHidden/>
              </w:rPr>
              <w:fldChar w:fldCharType="end"/>
            </w:r>
          </w:hyperlink>
        </w:p>
        <w:p w:rsidR="00F5650E" w:rsidRDefault="00F5650E">
          <w:pPr>
            <w:pStyle w:val="ndice4"/>
            <w:tabs>
              <w:tab w:val="left" w:pos="1760"/>
              <w:tab w:val="right" w:leader="dot" w:pos="8729"/>
            </w:tabs>
            <w:rPr>
              <w:rFonts w:asciiTheme="minorHAnsi" w:eastAsiaTheme="minorEastAsia" w:hAnsiTheme="minorHAnsi"/>
              <w:noProof/>
              <w:lang w:eastAsia="pt-PT"/>
            </w:rPr>
          </w:pPr>
          <w:hyperlink w:anchor="_Toc469405883" w:history="1">
            <w:r w:rsidRPr="00D05F9C">
              <w:rPr>
                <w:rStyle w:val="Hiperligao"/>
                <w:noProof/>
              </w:rPr>
              <w:t>4.4.2.1.</w:t>
            </w:r>
            <w:r>
              <w:rPr>
                <w:rFonts w:asciiTheme="minorHAnsi" w:eastAsiaTheme="minorEastAsia" w:hAnsiTheme="minorHAnsi"/>
                <w:noProof/>
                <w:lang w:eastAsia="pt-PT"/>
              </w:rPr>
              <w:tab/>
            </w:r>
            <w:r w:rsidRPr="00D05F9C">
              <w:rPr>
                <w:rStyle w:val="Hiperligao"/>
                <w:noProof/>
              </w:rPr>
              <w:t>Propostas de Melhoria</w:t>
            </w:r>
            <w:r>
              <w:rPr>
                <w:noProof/>
                <w:webHidden/>
              </w:rPr>
              <w:tab/>
            </w:r>
            <w:r>
              <w:rPr>
                <w:noProof/>
                <w:webHidden/>
              </w:rPr>
              <w:fldChar w:fldCharType="begin"/>
            </w:r>
            <w:r>
              <w:rPr>
                <w:noProof/>
                <w:webHidden/>
              </w:rPr>
              <w:instrText xml:space="preserve"> PAGEREF _Toc469405883 \h </w:instrText>
            </w:r>
            <w:r>
              <w:rPr>
                <w:noProof/>
                <w:webHidden/>
              </w:rPr>
            </w:r>
            <w:r>
              <w:rPr>
                <w:noProof/>
                <w:webHidden/>
              </w:rPr>
              <w:fldChar w:fldCharType="separate"/>
            </w:r>
            <w:r>
              <w:rPr>
                <w:noProof/>
                <w:webHidden/>
              </w:rPr>
              <w:t>45</w:t>
            </w:r>
            <w:r>
              <w:rPr>
                <w:noProof/>
                <w:webHidden/>
              </w:rPr>
              <w:fldChar w:fldCharType="end"/>
            </w:r>
          </w:hyperlink>
        </w:p>
        <w:p w:rsidR="00F5650E" w:rsidRDefault="00F5650E">
          <w:pPr>
            <w:pStyle w:val="ndice5"/>
            <w:tabs>
              <w:tab w:val="left" w:pos="1925"/>
              <w:tab w:val="right" w:leader="dot" w:pos="8729"/>
            </w:tabs>
            <w:rPr>
              <w:rFonts w:asciiTheme="minorHAnsi" w:eastAsiaTheme="minorEastAsia" w:hAnsiTheme="minorHAnsi"/>
              <w:noProof/>
              <w:lang w:eastAsia="pt-PT"/>
            </w:rPr>
          </w:pPr>
          <w:hyperlink w:anchor="_Toc469405884" w:history="1">
            <w:r w:rsidRPr="00D05F9C">
              <w:rPr>
                <w:rStyle w:val="Hiperligao"/>
                <w:noProof/>
              </w:rPr>
              <w:t>4.4.2.1.1.</w:t>
            </w:r>
            <w:r>
              <w:rPr>
                <w:rFonts w:asciiTheme="minorHAnsi" w:eastAsiaTheme="minorEastAsia" w:hAnsiTheme="minorHAnsi"/>
                <w:noProof/>
                <w:lang w:eastAsia="pt-PT"/>
              </w:rPr>
              <w:tab/>
            </w:r>
            <w:r w:rsidRPr="00D05F9C">
              <w:rPr>
                <w:rStyle w:val="Hiperligao"/>
                <w:noProof/>
              </w:rPr>
              <w:t>Introdução de um Sistema Solar Fotovoltaico</w:t>
            </w:r>
            <w:r>
              <w:rPr>
                <w:noProof/>
                <w:webHidden/>
              </w:rPr>
              <w:tab/>
            </w:r>
            <w:r>
              <w:rPr>
                <w:noProof/>
                <w:webHidden/>
              </w:rPr>
              <w:fldChar w:fldCharType="begin"/>
            </w:r>
            <w:r>
              <w:rPr>
                <w:noProof/>
                <w:webHidden/>
              </w:rPr>
              <w:instrText xml:space="preserve"> PAGEREF _Toc469405884 \h </w:instrText>
            </w:r>
            <w:r>
              <w:rPr>
                <w:noProof/>
                <w:webHidden/>
              </w:rPr>
            </w:r>
            <w:r>
              <w:rPr>
                <w:noProof/>
                <w:webHidden/>
              </w:rPr>
              <w:fldChar w:fldCharType="separate"/>
            </w:r>
            <w:r>
              <w:rPr>
                <w:noProof/>
                <w:webHidden/>
              </w:rPr>
              <w:t>45</w:t>
            </w:r>
            <w:r>
              <w:rPr>
                <w:noProof/>
                <w:webHidden/>
              </w:rPr>
              <w:fldChar w:fldCharType="end"/>
            </w:r>
          </w:hyperlink>
        </w:p>
        <w:p w:rsidR="00F5650E" w:rsidRDefault="00F5650E">
          <w:pPr>
            <w:pStyle w:val="ndice5"/>
            <w:tabs>
              <w:tab w:val="left" w:pos="1925"/>
              <w:tab w:val="right" w:leader="dot" w:pos="8729"/>
            </w:tabs>
            <w:rPr>
              <w:rFonts w:asciiTheme="minorHAnsi" w:eastAsiaTheme="minorEastAsia" w:hAnsiTheme="minorHAnsi"/>
              <w:noProof/>
              <w:lang w:eastAsia="pt-PT"/>
            </w:rPr>
          </w:pPr>
          <w:hyperlink w:anchor="_Toc469405885" w:history="1">
            <w:r w:rsidRPr="00D05F9C">
              <w:rPr>
                <w:rStyle w:val="Hiperligao"/>
                <w:noProof/>
              </w:rPr>
              <w:t>4.4.2.1.2.</w:t>
            </w:r>
            <w:r>
              <w:rPr>
                <w:rFonts w:asciiTheme="minorHAnsi" w:eastAsiaTheme="minorEastAsia" w:hAnsiTheme="minorHAnsi"/>
                <w:noProof/>
                <w:lang w:eastAsia="pt-PT"/>
              </w:rPr>
              <w:tab/>
            </w:r>
            <w:r w:rsidRPr="00D05F9C">
              <w:rPr>
                <w:rStyle w:val="Hiperligao"/>
                <w:noProof/>
              </w:rPr>
              <w:t>Substituição das Lâmpadas</w:t>
            </w:r>
            <w:r>
              <w:rPr>
                <w:noProof/>
                <w:webHidden/>
              </w:rPr>
              <w:tab/>
            </w:r>
            <w:r>
              <w:rPr>
                <w:noProof/>
                <w:webHidden/>
              </w:rPr>
              <w:fldChar w:fldCharType="begin"/>
            </w:r>
            <w:r>
              <w:rPr>
                <w:noProof/>
                <w:webHidden/>
              </w:rPr>
              <w:instrText xml:space="preserve"> PAGEREF _Toc469405885 \h </w:instrText>
            </w:r>
            <w:r>
              <w:rPr>
                <w:noProof/>
                <w:webHidden/>
              </w:rPr>
            </w:r>
            <w:r>
              <w:rPr>
                <w:noProof/>
                <w:webHidden/>
              </w:rPr>
              <w:fldChar w:fldCharType="separate"/>
            </w:r>
            <w:r>
              <w:rPr>
                <w:noProof/>
                <w:webHidden/>
              </w:rPr>
              <w:t>48</w:t>
            </w:r>
            <w:r>
              <w:rPr>
                <w:noProof/>
                <w:webHidden/>
              </w:rPr>
              <w:fldChar w:fldCharType="end"/>
            </w:r>
          </w:hyperlink>
        </w:p>
        <w:p w:rsidR="00F5650E" w:rsidRDefault="00F5650E">
          <w:pPr>
            <w:pStyle w:val="ndice5"/>
            <w:tabs>
              <w:tab w:val="left" w:pos="1925"/>
              <w:tab w:val="right" w:leader="dot" w:pos="8729"/>
            </w:tabs>
            <w:rPr>
              <w:rFonts w:asciiTheme="minorHAnsi" w:eastAsiaTheme="minorEastAsia" w:hAnsiTheme="minorHAnsi"/>
              <w:noProof/>
              <w:lang w:eastAsia="pt-PT"/>
            </w:rPr>
          </w:pPr>
          <w:hyperlink w:anchor="_Toc469405886" w:history="1">
            <w:r w:rsidRPr="00D05F9C">
              <w:rPr>
                <w:rStyle w:val="Hiperligao"/>
                <w:noProof/>
              </w:rPr>
              <w:t>4.4.2.1.3.</w:t>
            </w:r>
            <w:r>
              <w:rPr>
                <w:rFonts w:asciiTheme="minorHAnsi" w:eastAsiaTheme="minorEastAsia" w:hAnsiTheme="minorHAnsi"/>
                <w:noProof/>
                <w:lang w:eastAsia="pt-PT"/>
              </w:rPr>
              <w:tab/>
            </w:r>
            <w:r w:rsidRPr="00D05F9C">
              <w:rPr>
                <w:rStyle w:val="Hiperligao"/>
                <w:noProof/>
              </w:rPr>
              <w:t>Água</w:t>
            </w:r>
            <w:r>
              <w:rPr>
                <w:noProof/>
                <w:webHidden/>
              </w:rPr>
              <w:tab/>
            </w:r>
            <w:r>
              <w:rPr>
                <w:noProof/>
                <w:webHidden/>
              </w:rPr>
              <w:fldChar w:fldCharType="begin"/>
            </w:r>
            <w:r>
              <w:rPr>
                <w:noProof/>
                <w:webHidden/>
              </w:rPr>
              <w:instrText xml:space="preserve"> PAGEREF _Toc469405886 \h </w:instrText>
            </w:r>
            <w:r>
              <w:rPr>
                <w:noProof/>
                <w:webHidden/>
              </w:rPr>
            </w:r>
            <w:r>
              <w:rPr>
                <w:noProof/>
                <w:webHidden/>
              </w:rPr>
              <w:fldChar w:fldCharType="separate"/>
            </w:r>
            <w:r>
              <w:rPr>
                <w:noProof/>
                <w:webHidden/>
              </w:rPr>
              <w:t>50</w:t>
            </w:r>
            <w:r>
              <w:rPr>
                <w:noProof/>
                <w:webHidden/>
              </w:rPr>
              <w:fldChar w:fldCharType="end"/>
            </w:r>
          </w:hyperlink>
        </w:p>
        <w:p w:rsidR="00F5650E" w:rsidRDefault="00F5650E">
          <w:pPr>
            <w:pStyle w:val="ndice5"/>
            <w:tabs>
              <w:tab w:val="left" w:pos="1925"/>
              <w:tab w:val="right" w:leader="dot" w:pos="8729"/>
            </w:tabs>
            <w:rPr>
              <w:rFonts w:asciiTheme="minorHAnsi" w:eastAsiaTheme="minorEastAsia" w:hAnsiTheme="minorHAnsi"/>
              <w:noProof/>
              <w:lang w:eastAsia="pt-PT"/>
            </w:rPr>
          </w:pPr>
          <w:hyperlink w:anchor="_Toc469405887" w:history="1">
            <w:r w:rsidRPr="00D05F9C">
              <w:rPr>
                <w:rStyle w:val="Hiperligao"/>
                <w:noProof/>
              </w:rPr>
              <w:t>4.4.2.1.4.</w:t>
            </w:r>
            <w:r>
              <w:rPr>
                <w:rFonts w:asciiTheme="minorHAnsi" w:eastAsiaTheme="minorEastAsia" w:hAnsiTheme="minorHAnsi"/>
                <w:noProof/>
                <w:lang w:eastAsia="pt-PT"/>
              </w:rPr>
              <w:tab/>
            </w:r>
            <w:r w:rsidRPr="00D05F9C">
              <w:rPr>
                <w:rStyle w:val="Hiperligao"/>
                <w:noProof/>
              </w:rPr>
              <w:t>Outros</w:t>
            </w:r>
            <w:r>
              <w:rPr>
                <w:noProof/>
                <w:webHidden/>
              </w:rPr>
              <w:tab/>
            </w:r>
            <w:r>
              <w:rPr>
                <w:noProof/>
                <w:webHidden/>
              </w:rPr>
              <w:fldChar w:fldCharType="begin"/>
            </w:r>
            <w:r>
              <w:rPr>
                <w:noProof/>
                <w:webHidden/>
              </w:rPr>
              <w:instrText xml:space="preserve"> PAGEREF _Toc469405887 \h </w:instrText>
            </w:r>
            <w:r>
              <w:rPr>
                <w:noProof/>
                <w:webHidden/>
              </w:rPr>
            </w:r>
            <w:r>
              <w:rPr>
                <w:noProof/>
                <w:webHidden/>
              </w:rPr>
              <w:fldChar w:fldCharType="separate"/>
            </w:r>
            <w:r>
              <w:rPr>
                <w:noProof/>
                <w:webHidden/>
              </w:rPr>
              <w:t>50</w:t>
            </w:r>
            <w:r>
              <w:rPr>
                <w:noProof/>
                <w:webHidden/>
              </w:rPr>
              <w:fldChar w:fldCharType="end"/>
            </w:r>
          </w:hyperlink>
        </w:p>
        <w:p w:rsidR="00F5650E" w:rsidRDefault="00F5650E">
          <w:pPr>
            <w:pStyle w:val="ndice1"/>
            <w:rPr>
              <w:rFonts w:asciiTheme="minorHAnsi" w:eastAsiaTheme="minorEastAsia" w:hAnsiTheme="minorHAnsi"/>
              <w:noProof/>
              <w:lang w:eastAsia="pt-PT"/>
            </w:rPr>
          </w:pPr>
          <w:hyperlink w:anchor="_Toc469405888" w:history="1">
            <w:r w:rsidRPr="00D05F9C">
              <w:rPr>
                <w:rStyle w:val="Hiperligao"/>
                <w:noProof/>
              </w:rPr>
              <w:t>Capítulo 5</w:t>
            </w:r>
            <w:r>
              <w:rPr>
                <w:noProof/>
                <w:webHidden/>
              </w:rPr>
              <w:tab/>
            </w:r>
            <w:r>
              <w:rPr>
                <w:noProof/>
                <w:webHidden/>
              </w:rPr>
              <w:fldChar w:fldCharType="begin"/>
            </w:r>
            <w:r>
              <w:rPr>
                <w:noProof/>
                <w:webHidden/>
              </w:rPr>
              <w:instrText xml:space="preserve"> PAGEREF _Toc469405888 \h </w:instrText>
            </w:r>
            <w:r>
              <w:rPr>
                <w:noProof/>
                <w:webHidden/>
              </w:rPr>
            </w:r>
            <w:r>
              <w:rPr>
                <w:noProof/>
                <w:webHidden/>
              </w:rPr>
              <w:fldChar w:fldCharType="separate"/>
            </w:r>
            <w:r>
              <w:rPr>
                <w:noProof/>
                <w:webHidden/>
              </w:rPr>
              <w:t>51</w:t>
            </w:r>
            <w:r>
              <w:rPr>
                <w:noProof/>
                <w:webHidden/>
              </w:rPr>
              <w:fldChar w:fldCharType="end"/>
            </w:r>
          </w:hyperlink>
        </w:p>
        <w:p w:rsidR="00F5650E" w:rsidRDefault="00F5650E">
          <w:pPr>
            <w:pStyle w:val="ndice1"/>
            <w:rPr>
              <w:rFonts w:asciiTheme="minorHAnsi" w:eastAsiaTheme="minorEastAsia" w:hAnsiTheme="minorHAnsi"/>
              <w:noProof/>
              <w:lang w:eastAsia="pt-PT"/>
            </w:rPr>
          </w:pPr>
          <w:hyperlink w:anchor="_Toc469405889" w:history="1">
            <w:r w:rsidRPr="00D05F9C">
              <w:rPr>
                <w:rStyle w:val="Hiperligao"/>
                <w:noProof/>
              </w:rPr>
              <w:t>Capítulo 6 – Discussão e Comparação de Resultados</w:t>
            </w:r>
            <w:r>
              <w:rPr>
                <w:noProof/>
                <w:webHidden/>
              </w:rPr>
              <w:tab/>
            </w:r>
            <w:r>
              <w:rPr>
                <w:noProof/>
                <w:webHidden/>
              </w:rPr>
              <w:fldChar w:fldCharType="begin"/>
            </w:r>
            <w:r>
              <w:rPr>
                <w:noProof/>
                <w:webHidden/>
              </w:rPr>
              <w:instrText xml:space="preserve"> PAGEREF _Toc469405889 \h </w:instrText>
            </w:r>
            <w:r>
              <w:rPr>
                <w:noProof/>
                <w:webHidden/>
              </w:rPr>
            </w:r>
            <w:r>
              <w:rPr>
                <w:noProof/>
                <w:webHidden/>
              </w:rPr>
              <w:fldChar w:fldCharType="separate"/>
            </w:r>
            <w:r>
              <w:rPr>
                <w:noProof/>
                <w:webHidden/>
              </w:rPr>
              <w:t>52</w:t>
            </w:r>
            <w:r>
              <w:rPr>
                <w:noProof/>
                <w:webHidden/>
              </w:rPr>
              <w:fldChar w:fldCharType="end"/>
            </w:r>
          </w:hyperlink>
        </w:p>
        <w:p w:rsidR="00F5650E" w:rsidRDefault="00F5650E">
          <w:pPr>
            <w:pStyle w:val="ndice2"/>
            <w:rPr>
              <w:rFonts w:asciiTheme="minorHAnsi" w:hAnsiTheme="minorHAnsi" w:cstheme="minorBidi"/>
              <w:noProof/>
            </w:rPr>
          </w:pPr>
          <w:hyperlink w:anchor="_Toc469405896" w:history="1">
            <w:r w:rsidRPr="00D05F9C">
              <w:rPr>
                <w:rStyle w:val="Hiperligao"/>
                <w:noProof/>
              </w:rPr>
              <w:t>6.1.</w:t>
            </w:r>
            <w:r>
              <w:rPr>
                <w:rFonts w:asciiTheme="minorHAnsi" w:hAnsiTheme="minorHAnsi" w:cstheme="minorBidi"/>
                <w:noProof/>
              </w:rPr>
              <w:tab/>
            </w:r>
            <w:r w:rsidRPr="00D05F9C">
              <w:rPr>
                <w:rStyle w:val="Hiperligao"/>
                <w:noProof/>
              </w:rPr>
              <w:t>Comparação dos 6 casos de Estudo</w:t>
            </w:r>
            <w:r>
              <w:rPr>
                <w:noProof/>
                <w:webHidden/>
              </w:rPr>
              <w:tab/>
            </w:r>
            <w:r>
              <w:rPr>
                <w:noProof/>
                <w:webHidden/>
              </w:rPr>
              <w:fldChar w:fldCharType="begin"/>
            </w:r>
            <w:r>
              <w:rPr>
                <w:noProof/>
                <w:webHidden/>
              </w:rPr>
              <w:instrText xml:space="preserve"> PAGEREF _Toc469405896 \h </w:instrText>
            </w:r>
            <w:r>
              <w:rPr>
                <w:noProof/>
                <w:webHidden/>
              </w:rPr>
            </w:r>
            <w:r>
              <w:rPr>
                <w:noProof/>
                <w:webHidden/>
              </w:rPr>
              <w:fldChar w:fldCharType="separate"/>
            </w:r>
            <w:r>
              <w:rPr>
                <w:noProof/>
                <w:webHidden/>
              </w:rPr>
              <w:t>52</w:t>
            </w:r>
            <w:r>
              <w:rPr>
                <w:noProof/>
                <w:webHidden/>
              </w:rPr>
              <w:fldChar w:fldCharType="end"/>
            </w:r>
          </w:hyperlink>
        </w:p>
        <w:p w:rsidR="00F5650E" w:rsidRDefault="00F5650E">
          <w:pPr>
            <w:pStyle w:val="ndice1"/>
            <w:rPr>
              <w:rFonts w:asciiTheme="minorHAnsi" w:eastAsiaTheme="minorEastAsia" w:hAnsiTheme="minorHAnsi"/>
              <w:noProof/>
              <w:lang w:eastAsia="pt-PT"/>
            </w:rPr>
          </w:pPr>
          <w:hyperlink w:anchor="_Toc469405897" w:history="1">
            <w:r w:rsidRPr="00D05F9C">
              <w:rPr>
                <w:rStyle w:val="Hiperligao"/>
                <w:noProof/>
              </w:rPr>
              <w:t>Capítulo 7 – Conclusões e Desenvolvimentos Futuros</w:t>
            </w:r>
            <w:r>
              <w:rPr>
                <w:noProof/>
                <w:webHidden/>
              </w:rPr>
              <w:tab/>
            </w:r>
            <w:r>
              <w:rPr>
                <w:noProof/>
                <w:webHidden/>
              </w:rPr>
              <w:fldChar w:fldCharType="begin"/>
            </w:r>
            <w:r>
              <w:rPr>
                <w:noProof/>
                <w:webHidden/>
              </w:rPr>
              <w:instrText xml:space="preserve"> PAGEREF _Toc469405897 \h </w:instrText>
            </w:r>
            <w:r>
              <w:rPr>
                <w:noProof/>
                <w:webHidden/>
              </w:rPr>
            </w:r>
            <w:r>
              <w:rPr>
                <w:noProof/>
                <w:webHidden/>
              </w:rPr>
              <w:fldChar w:fldCharType="separate"/>
            </w:r>
            <w:r>
              <w:rPr>
                <w:noProof/>
                <w:webHidden/>
              </w:rPr>
              <w:t>57</w:t>
            </w:r>
            <w:r>
              <w:rPr>
                <w:noProof/>
                <w:webHidden/>
              </w:rPr>
              <w:fldChar w:fldCharType="end"/>
            </w:r>
          </w:hyperlink>
        </w:p>
        <w:p w:rsidR="00F5650E" w:rsidRDefault="00F5650E">
          <w:pPr>
            <w:pStyle w:val="ndice1"/>
            <w:rPr>
              <w:rFonts w:asciiTheme="minorHAnsi" w:eastAsiaTheme="minorEastAsia" w:hAnsiTheme="minorHAnsi"/>
              <w:noProof/>
              <w:lang w:eastAsia="pt-PT"/>
            </w:rPr>
          </w:pPr>
          <w:hyperlink w:anchor="_Toc469405898" w:history="1">
            <w:r w:rsidRPr="00D05F9C">
              <w:rPr>
                <w:rStyle w:val="Hiperligao"/>
                <w:noProof/>
              </w:rPr>
              <w:t>Referências Bibliográficas</w:t>
            </w:r>
            <w:r>
              <w:rPr>
                <w:noProof/>
                <w:webHidden/>
              </w:rPr>
              <w:tab/>
            </w:r>
            <w:r>
              <w:rPr>
                <w:noProof/>
                <w:webHidden/>
              </w:rPr>
              <w:fldChar w:fldCharType="begin"/>
            </w:r>
            <w:r>
              <w:rPr>
                <w:noProof/>
                <w:webHidden/>
              </w:rPr>
              <w:instrText xml:space="preserve"> PAGEREF _Toc469405898 \h </w:instrText>
            </w:r>
            <w:r>
              <w:rPr>
                <w:noProof/>
                <w:webHidden/>
              </w:rPr>
            </w:r>
            <w:r>
              <w:rPr>
                <w:noProof/>
                <w:webHidden/>
              </w:rPr>
              <w:fldChar w:fldCharType="separate"/>
            </w:r>
            <w:r>
              <w:rPr>
                <w:noProof/>
                <w:webHidden/>
              </w:rPr>
              <w:t>57</w:t>
            </w:r>
            <w:r>
              <w:rPr>
                <w:noProof/>
                <w:webHidden/>
              </w:rPr>
              <w:fldChar w:fldCharType="end"/>
            </w:r>
          </w:hyperlink>
        </w:p>
        <w:p w:rsidR="00F5650E" w:rsidRDefault="00F5650E">
          <w:pPr>
            <w:pStyle w:val="ndice1"/>
            <w:rPr>
              <w:rFonts w:asciiTheme="minorHAnsi" w:eastAsiaTheme="minorEastAsia" w:hAnsiTheme="minorHAnsi"/>
              <w:noProof/>
              <w:lang w:eastAsia="pt-PT"/>
            </w:rPr>
          </w:pPr>
          <w:hyperlink w:anchor="_Toc469405899" w:history="1">
            <w:r w:rsidRPr="00D05F9C">
              <w:rPr>
                <w:rStyle w:val="Hiperligao"/>
                <w:noProof/>
              </w:rPr>
              <w:t>ANEXO I – Autoavaliação PSVA[29]</w:t>
            </w:r>
            <w:r>
              <w:rPr>
                <w:noProof/>
                <w:webHidden/>
              </w:rPr>
              <w:tab/>
            </w:r>
            <w:r>
              <w:rPr>
                <w:noProof/>
                <w:webHidden/>
              </w:rPr>
              <w:fldChar w:fldCharType="begin"/>
            </w:r>
            <w:r>
              <w:rPr>
                <w:noProof/>
                <w:webHidden/>
              </w:rPr>
              <w:instrText xml:space="preserve"> PAGEREF _Toc469405899 \h </w:instrText>
            </w:r>
            <w:r>
              <w:rPr>
                <w:noProof/>
                <w:webHidden/>
              </w:rPr>
            </w:r>
            <w:r>
              <w:rPr>
                <w:noProof/>
                <w:webHidden/>
              </w:rPr>
              <w:fldChar w:fldCharType="separate"/>
            </w:r>
            <w:r>
              <w:rPr>
                <w:noProof/>
                <w:webHidden/>
              </w:rPr>
              <w:t>60</w:t>
            </w:r>
            <w:r>
              <w:rPr>
                <w:noProof/>
                <w:webHidden/>
              </w:rPr>
              <w:fldChar w:fldCharType="end"/>
            </w:r>
          </w:hyperlink>
        </w:p>
        <w:p w:rsidR="00F5650E" w:rsidRDefault="00F5650E">
          <w:pPr>
            <w:pStyle w:val="ndice1"/>
            <w:rPr>
              <w:rFonts w:asciiTheme="minorHAnsi" w:eastAsiaTheme="minorEastAsia" w:hAnsiTheme="minorHAnsi"/>
              <w:noProof/>
              <w:lang w:eastAsia="pt-PT"/>
            </w:rPr>
          </w:pPr>
          <w:hyperlink w:anchor="_Toc469405900" w:history="1">
            <w:r w:rsidRPr="00D05F9C">
              <w:rPr>
                <w:rStyle w:val="Hiperligao"/>
                <w:noProof/>
              </w:rPr>
              <w:t>ANEXO II – Analisador de Potência</w:t>
            </w:r>
            <w:r>
              <w:rPr>
                <w:noProof/>
                <w:webHidden/>
              </w:rPr>
              <w:tab/>
            </w:r>
            <w:r>
              <w:rPr>
                <w:noProof/>
                <w:webHidden/>
              </w:rPr>
              <w:fldChar w:fldCharType="begin"/>
            </w:r>
            <w:r>
              <w:rPr>
                <w:noProof/>
                <w:webHidden/>
              </w:rPr>
              <w:instrText xml:space="preserve"> PAGEREF _Toc469405900 \h </w:instrText>
            </w:r>
            <w:r>
              <w:rPr>
                <w:noProof/>
                <w:webHidden/>
              </w:rPr>
            </w:r>
            <w:r>
              <w:rPr>
                <w:noProof/>
                <w:webHidden/>
              </w:rPr>
              <w:fldChar w:fldCharType="separate"/>
            </w:r>
            <w:r>
              <w:rPr>
                <w:noProof/>
                <w:webHidden/>
              </w:rPr>
              <w:t>73</w:t>
            </w:r>
            <w:r>
              <w:rPr>
                <w:noProof/>
                <w:webHidden/>
              </w:rPr>
              <w:fldChar w:fldCharType="end"/>
            </w:r>
          </w:hyperlink>
        </w:p>
        <w:p w:rsidR="00224D19" w:rsidRDefault="00BC7DFD" w:rsidP="00224D19">
          <w:pPr>
            <w:rPr>
              <w:bCs/>
            </w:rPr>
          </w:pPr>
          <w:r>
            <w:fldChar w:fldCharType="end"/>
          </w:r>
        </w:p>
      </w:sdtContent>
    </w:sdt>
    <w:p w:rsidR="00214BA0" w:rsidRDefault="00214BA0" w:rsidP="006A4C56">
      <w:pPr>
        <w:pStyle w:val="Cabealho1"/>
        <w:rPr>
          <w:rFonts w:eastAsiaTheme="minorHAnsi" w:cstheme="minorBidi"/>
          <w:b w:val="0"/>
          <w:sz w:val="22"/>
          <w:szCs w:val="22"/>
        </w:rPr>
      </w:pPr>
      <w:r>
        <w:rPr>
          <w:rFonts w:eastAsiaTheme="minorHAnsi" w:cstheme="minorBidi"/>
          <w:b w:val="0"/>
          <w:sz w:val="22"/>
          <w:szCs w:val="22"/>
        </w:rPr>
        <w:br w:type="page"/>
      </w:r>
    </w:p>
    <w:p w:rsidR="006A4C56" w:rsidRDefault="006A4C56" w:rsidP="006A4C56">
      <w:pPr>
        <w:pStyle w:val="Cabealho1"/>
      </w:pPr>
      <w:bookmarkStart w:id="3" w:name="_Toc469405831"/>
      <w:r w:rsidRPr="00275750">
        <w:lastRenderedPageBreak/>
        <w:t>Índice de Figuras</w:t>
      </w:r>
      <w:bookmarkEnd w:id="3"/>
    </w:p>
    <w:p w:rsidR="00350346" w:rsidRPr="00350346" w:rsidRDefault="00350346" w:rsidP="00350346"/>
    <w:p w:rsidR="00F5650E" w:rsidRDefault="006A4C56">
      <w:pPr>
        <w:pStyle w:val="ndicedeilustraes"/>
        <w:tabs>
          <w:tab w:val="right" w:leader="dot" w:pos="8729"/>
        </w:tabs>
        <w:rPr>
          <w:rFonts w:asciiTheme="minorHAnsi" w:eastAsiaTheme="minorEastAsia" w:hAnsiTheme="minorHAnsi"/>
          <w:noProof/>
          <w:lang w:eastAsia="pt-PT"/>
        </w:rPr>
      </w:pPr>
      <w:r>
        <w:fldChar w:fldCharType="begin"/>
      </w:r>
      <w:r>
        <w:instrText xml:space="preserve"> TOC \h \z \c "Figura" </w:instrText>
      </w:r>
      <w:r>
        <w:fldChar w:fldCharType="separate"/>
      </w:r>
      <w:hyperlink r:id="rId9" w:anchor="_Toc469405901" w:history="1">
        <w:r w:rsidR="00F5650E" w:rsidRPr="000116EB">
          <w:rPr>
            <w:rStyle w:val="Hiperligao"/>
            <w:noProof/>
          </w:rPr>
          <w:t>Figura 1: Modelo Governativo do PSVA. Adaptado de CVRA 2015.</w:t>
        </w:r>
        <w:r w:rsidR="00F5650E">
          <w:rPr>
            <w:noProof/>
            <w:webHidden/>
          </w:rPr>
          <w:tab/>
        </w:r>
        <w:r w:rsidR="00F5650E">
          <w:rPr>
            <w:noProof/>
            <w:webHidden/>
          </w:rPr>
          <w:fldChar w:fldCharType="begin"/>
        </w:r>
        <w:r w:rsidR="00F5650E">
          <w:rPr>
            <w:noProof/>
            <w:webHidden/>
          </w:rPr>
          <w:instrText xml:space="preserve"> PAGEREF _Toc469405901 \h </w:instrText>
        </w:r>
        <w:r w:rsidR="00F5650E">
          <w:rPr>
            <w:noProof/>
            <w:webHidden/>
          </w:rPr>
        </w:r>
        <w:r w:rsidR="00F5650E">
          <w:rPr>
            <w:noProof/>
            <w:webHidden/>
          </w:rPr>
          <w:fldChar w:fldCharType="separate"/>
        </w:r>
        <w:r w:rsidR="00F5650E">
          <w:rPr>
            <w:noProof/>
            <w:webHidden/>
          </w:rPr>
          <w:t>11</w:t>
        </w:r>
        <w:r w:rsidR="00F5650E">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10" w:anchor="_Toc469405902" w:history="1">
        <w:r w:rsidRPr="000116EB">
          <w:rPr>
            <w:rStyle w:val="Hiperligao"/>
            <w:noProof/>
          </w:rPr>
          <w:t>Figura 2: Autoavaliação do PSVA, prevista para todos os AE's. Adaptado de CVRA 2015.</w:t>
        </w:r>
        <w:r>
          <w:rPr>
            <w:noProof/>
            <w:webHidden/>
          </w:rPr>
          <w:tab/>
        </w:r>
        <w:r>
          <w:rPr>
            <w:noProof/>
            <w:webHidden/>
          </w:rPr>
          <w:fldChar w:fldCharType="begin"/>
        </w:r>
        <w:r>
          <w:rPr>
            <w:noProof/>
            <w:webHidden/>
          </w:rPr>
          <w:instrText xml:space="preserve"> PAGEREF _Toc469405902 \h </w:instrText>
        </w:r>
        <w:r>
          <w:rPr>
            <w:noProof/>
            <w:webHidden/>
          </w:rPr>
        </w:r>
        <w:r>
          <w:rPr>
            <w:noProof/>
            <w:webHidden/>
          </w:rPr>
          <w:fldChar w:fldCharType="separate"/>
        </w:r>
        <w:r>
          <w:rPr>
            <w:noProof/>
            <w:webHidden/>
          </w:rPr>
          <w:t>12</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11" w:anchor="_Toc469405903" w:history="1">
        <w:r w:rsidRPr="000116EB">
          <w:rPr>
            <w:rStyle w:val="Hiperligao"/>
            <w:noProof/>
          </w:rPr>
          <w:t>Figura 3: Ciclo de melhoria contínua do PSVA.</w:t>
        </w:r>
        <w:r w:rsidRPr="000116EB">
          <w:rPr>
            <w:rStyle w:val="Hiperligao"/>
            <w:rFonts w:cs="Times New Roman"/>
            <w:noProof/>
          </w:rPr>
          <w:t xml:space="preserve"> Adaptado de CVRA 2015.</w:t>
        </w:r>
        <w:r>
          <w:rPr>
            <w:noProof/>
            <w:webHidden/>
          </w:rPr>
          <w:tab/>
        </w:r>
        <w:r>
          <w:rPr>
            <w:noProof/>
            <w:webHidden/>
          </w:rPr>
          <w:fldChar w:fldCharType="begin"/>
        </w:r>
        <w:r>
          <w:rPr>
            <w:noProof/>
            <w:webHidden/>
          </w:rPr>
          <w:instrText xml:space="preserve"> PAGEREF _Toc469405903 \h </w:instrText>
        </w:r>
        <w:r>
          <w:rPr>
            <w:noProof/>
            <w:webHidden/>
          </w:rPr>
        </w:r>
        <w:r>
          <w:rPr>
            <w:noProof/>
            <w:webHidden/>
          </w:rPr>
          <w:fldChar w:fldCharType="separate"/>
        </w:r>
        <w:r>
          <w:rPr>
            <w:noProof/>
            <w:webHidden/>
          </w:rPr>
          <w:t>12</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12" w:anchor="_Toc469405904" w:history="1">
        <w:r w:rsidRPr="000116EB">
          <w:rPr>
            <w:rStyle w:val="Hiperligao"/>
            <w:noProof/>
          </w:rPr>
          <w:t>Figura 15: Localização da adega. Vermelho - Adega Principal; Azul - Adega Chão de Judeus. Imagem adaptada do Bing Maps.</w:t>
        </w:r>
        <w:r>
          <w:rPr>
            <w:noProof/>
            <w:webHidden/>
          </w:rPr>
          <w:tab/>
        </w:r>
        <w:r>
          <w:rPr>
            <w:noProof/>
            <w:webHidden/>
          </w:rPr>
          <w:fldChar w:fldCharType="begin"/>
        </w:r>
        <w:r>
          <w:rPr>
            <w:noProof/>
            <w:webHidden/>
          </w:rPr>
          <w:instrText xml:space="preserve"> PAGEREF _Toc469405904 \h </w:instrText>
        </w:r>
        <w:r>
          <w:rPr>
            <w:noProof/>
            <w:webHidden/>
          </w:rPr>
        </w:r>
        <w:r>
          <w:rPr>
            <w:noProof/>
            <w:webHidden/>
          </w:rPr>
          <w:fldChar w:fldCharType="separate"/>
        </w:r>
        <w:r>
          <w:rPr>
            <w:noProof/>
            <w:webHidden/>
          </w:rPr>
          <w:t>18</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13" w:anchor="_Toc469405905" w:history="1">
        <w:r w:rsidRPr="000116EB">
          <w:rPr>
            <w:rStyle w:val="Hiperligao"/>
            <w:noProof/>
          </w:rPr>
          <w:t>Figura 6: Curva de potência e consumo elétrico dos chillers Carrier da adega de Borba, durante a monitorização.</w:t>
        </w:r>
        <w:r>
          <w:rPr>
            <w:noProof/>
            <w:webHidden/>
          </w:rPr>
          <w:tab/>
        </w:r>
        <w:r>
          <w:rPr>
            <w:noProof/>
            <w:webHidden/>
          </w:rPr>
          <w:fldChar w:fldCharType="begin"/>
        </w:r>
        <w:r>
          <w:rPr>
            <w:noProof/>
            <w:webHidden/>
          </w:rPr>
          <w:instrText xml:space="preserve"> PAGEREF _Toc469405905 \h </w:instrText>
        </w:r>
        <w:r>
          <w:rPr>
            <w:noProof/>
            <w:webHidden/>
          </w:rPr>
        </w:r>
        <w:r>
          <w:rPr>
            <w:noProof/>
            <w:webHidden/>
          </w:rPr>
          <w:fldChar w:fldCharType="separate"/>
        </w:r>
        <w:r>
          <w:rPr>
            <w:noProof/>
            <w:webHidden/>
          </w:rPr>
          <w:t>19</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14" w:anchor="_Toc469405906" w:history="1">
        <w:r w:rsidRPr="000116EB">
          <w:rPr>
            <w:rStyle w:val="Hiperligao"/>
            <w:noProof/>
          </w:rPr>
          <w:t>Figura 7: Curva de potência e consumo elétrico do chiller Daikin da adega de Borba, durante a monitorização.</w:t>
        </w:r>
        <w:r>
          <w:rPr>
            <w:noProof/>
            <w:webHidden/>
          </w:rPr>
          <w:tab/>
        </w:r>
        <w:r>
          <w:rPr>
            <w:noProof/>
            <w:webHidden/>
          </w:rPr>
          <w:fldChar w:fldCharType="begin"/>
        </w:r>
        <w:r>
          <w:rPr>
            <w:noProof/>
            <w:webHidden/>
          </w:rPr>
          <w:instrText xml:space="preserve"> PAGEREF _Toc469405906 \h </w:instrText>
        </w:r>
        <w:r>
          <w:rPr>
            <w:noProof/>
            <w:webHidden/>
          </w:rPr>
        </w:r>
        <w:r>
          <w:rPr>
            <w:noProof/>
            <w:webHidden/>
          </w:rPr>
          <w:fldChar w:fldCharType="separate"/>
        </w:r>
        <w:r>
          <w:rPr>
            <w:noProof/>
            <w:webHidden/>
          </w:rPr>
          <w:t>20</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15" w:anchor="_Toc469405907" w:history="1">
        <w:r w:rsidRPr="000116EB">
          <w:rPr>
            <w:rStyle w:val="Hiperligao"/>
            <w:noProof/>
          </w:rPr>
          <w:t>Figura 8: Curva de potência e consumo elétrico do compressor da adega de Borba, durante a monitorização na época de vindima.</w:t>
        </w:r>
        <w:r>
          <w:rPr>
            <w:noProof/>
            <w:webHidden/>
          </w:rPr>
          <w:tab/>
        </w:r>
        <w:r>
          <w:rPr>
            <w:noProof/>
            <w:webHidden/>
          </w:rPr>
          <w:fldChar w:fldCharType="begin"/>
        </w:r>
        <w:r>
          <w:rPr>
            <w:noProof/>
            <w:webHidden/>
          </w:rPr>
          <w:instrText xml:space="preserve"> PAGEREF _Toc469405907 \h </w:instrText>
        </w:r>
        <w:r>
          <w:rPr>
            <w:noProof/>
            <w:webHidden/>
          </w:rPr>
        </w:r>
        <w:r>
          <w:rPr>
            <w:noProof/>
            <w:webHidden/>
          </w:rPr>
          <w:fldChar w:fldCharType="separate"/>
        </w:r>
        <w:r>
          <w:rPr>
            <w:noProof/>
            <w:webHidden/>
          </w:rPr>
          <w:t>20</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16" w:anchor="_Toc469405908" w:history="1">
        <w:r w:rsidRPr="000116EB">
          <w:rPr>
            <w:rStyle w:val="Hiperligao"/>
            <w:noProof/>
          </w:rPr>
          <w:t>Figura 9: Curva de potência e consumo elétrico da arca frigorífica da adega Cooperativa de Borba.</w:t>
        </w:r>
        <w:r>
          <w:rPr>
            <w:noProof/>
            <w:webHidden/>
          </w:rPr>
          <w:tab/>
        </w:r>
        <w:r>
          <w:rPr>
            <w:noProof/>
            <w:webHidden/>
          </w:rPr>
          <w:fldChar w:fldCharType="begin"/>
        </w:r>
        <w:r>
          <w:rPr>
            <w:noProof/>
            <w:webHidden/>
          </w:rPr>
          <w:instrText xml:space="preserve"> PAGEREF _Toc469405908 \h </w:instrText>
        </w:r>
        <w:r>
          <w:rPr>
            <w:noProof/>
            <w:webHidden/>
          </w:rPr>
        </w:r>
        <w:r>
          <w:rPr>
            <w:noProof/>
            <w:webHidden/>
          </w:rPr>
          <w:fldChar w:fldCharType="separate"/>
        </w:r>
        <w:r>
          <w:rPr>
            <w:noProof/>
            <w:webHidden/>
          </w:rPr>
          <w:t>21</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17" w:anchor="_Toc469405909" w:history="1">
        <w:r w:rsidRPr="000116EB">
          <w:rPr>
            <w:rStyle w:val="Hiperligao"/>
            <w:noProof/>
          </w:rPr>
          <w:t>Figura 10: Ciclo horário semanal de Inverno. [16]</w:t>
        </w:r>
        <w:r>
          <w:rPr>
            <w:noProof/>
            <w:webHidden/>
          </w:rPr>
          <w:tab/>
        </w:r>
        <w:r>
          <w:rPr>
            <w:noProof/>
            <w:webHidden/>
          </w:rPr>
          <w:fldChar w:fldCharType="begin"/>
        </w:r>
        <w:r>
          <w:rPr>
            <w:noProof/>
            <w:webHidden/>
          </w:rPr>
          <w:instrText xml:space="preserve"> PAGEREF _Toc469405909 \h </w:instrText>
        </w:r>
        <w:r>
          <w:rPr>
            <w:noProof/>
            <w:webHidden/>
          </w:rPr>
        </w:r>
        <w:r>
          <w:rPr>
            <w:noProof/>
            <w:webHidden/>
          </w:rPr>
          <w:fldChar w:fldCharType="separate"/>
        </w:r>
        <w:r>
          <w:rPr>
            <w:noProof/>
            <w:webHidden/>
          </w:rPr>
          <w:t>22</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18" w:anchor="_Toc469405910" w:history="1">
        <w:r w:rsidRPr="000116EB">
          <w:rPr>
            <w:rStyle w:val="Hiperligao"/>
            <w:noProof/>
          </w:rPr>
          <w:t>Figura 11: Ciclo horário semanal de Verão. [16]</w:t>
        </w:r>
        <w:r>
          <w:rPr>
            <w:noProof/>
            <w:webHidden/>
          </w:rPr>
          <w:tab/>
        </w:r>
        <w:r>
          <w:rPr>
            <w:noProof/>
            <w:webHidden/>
          </w:rPr>
          <w:fldChar w:fldCharType="begin"/>
        </w:r>
        <w:r>
          <w:rPr>
            <w:noProof/>
            <w:webHidden/>
          </w:rPr>
          <w:instrText xml:space="preserve"> PAGEREF _Toc469405910 \h </w:instrText>
        </w:r>
        <w:r>
          <w:rPr>
            <w:noProof/>
            <w:webHidden/>
          </w:rPr>
        </w:r>
        <w:r>
          <w:rPr>
            <w:noProof/>
            <w:webHidden/>
          </w:rPr>
          <w:fldChar w:fldCharType="separate"/>
        </w:r>
        <w:r>
          <w:rPr>
            <w:noProof/>
            <w:webHidden/>
          </w:rPr>
          <w:t>23</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19" w:anchor="_Toc469405911" w:history="1">
        <w:r w:rsidRPr="000116EB">
          <w:rPr>
            <w:rStyle w:val="Hiperligao"/>
            <w:noProof/>
          </w:rPr>
          <w:t>Figura 12: Diagrama de carga médio dos meses de Inverno.</w:t>
        </w:r>
        <w:r>
          <w:rPr>
            <w:noProof/>
            <w:webHidden/>
          </w:rPr>
          <w:tab/>
        </w:r>
        <w:r>
          <w:rPr>
            <w:noProof/>
            <w:webHidden/>
          </w:rPr>
          <w:fldChar w:fldCharType="begin"/>
        </w:r>
        <w:r>
          <w:rPr>
            <w:noProof/>
            <w:webHidden/>
          </w:rPr>
          <w:instrText xml:space="preserve"> PAGEREF _Toc469405911 \h </w:instrText>
        </w:r>
        <w:r>
          <w:rPr>
            <w:noProof/>
            <w:webHidden/>
          </w:rPr>
        </w:r>
        <w:r>
          <w:rPr>
            <w:noProof/>
            <w:webHidden/>
          </w:rPr>
          <w:fldChar w:fldCharType="separate"/>
        </w:r>
        <w:r>
          <w:rPr>
            <w:noProof/>
            <w:webHidden/>
          </w:rPr>
          <w:t>25</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20" w:anchor="_Toc469405912" w:history="1">
        <w:r w:rsidRPr="000116EB">
          <w:rPr>
            <w:rStyle w:val="Hiperligao"/>
            <w:noProof/>
          </w:rPr>
          <w:t>Figura 13: Consumo de energia ativa em 2014.</w:t>
        </w:r>
        <w:r>
          <w:rPr>
            <w:noProof/>
            <w:webHidden/>
          </w:rPr>
          <w:tab/>
        </w:r>
        <w:r>
          <w:rPr>
            <w:noProof/>
            <w:webHidden/>
          </w:rPr>
          <w:fldChar w:fldCharType="begin"/>
        </w:r>
        <w:r>
          <w:rPr>
            <w:noProof/>
            <w:webHidden/>
          </w:rPr>
          <w:instrText xml:space="preserve"> PAGEREF _Toc469405912 \h </w:instrText>
        </w:r>
        <w:r>
          <w:rPr>
            <w:noProof/>
            <w:webHidden/>
          </w:rPr>
        </w:r>
        <w:r>
          <w:rPr>
            <w:noProof/>
            <w:webHidden/>
          </w:rPr>
          <w:fldChar w:fldCharType="separate"/>
        </w:r>
        <w:r>
          <w:rPr>
            <w:noProof/>
            <w:webHidden/>
          </w:rPr>
          <w:t>26</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21" w:anchor="_Toc469405913" w:history="1">
        <w:r w:rsidRPr="000116EB">
          <w:rPr>
            <w:rStyle w:val="Hiperligao"/>
            <w:noProof/>
          </w:rPr>
          <w:t>Figura 14: Consumo de energia reativa nos anos de 2013 e 2014</w:t>
        </w:r>
        <w:r>
          <w:rPr>
            <w:noProof/>
            <w:webHidden/>
          </w:rPr>
          <w:tab/>
        </w:r>
        <w:r>
          <w:rPr>
            <w:noProof/>
            <w:webHidden/>
          </w:rPr>
          <w:fldChar w:fldCharType="begin"/>
        </w:r>
        <w:r>
          <w:rPr>
            <w:noProof/>
            <w:webHidden/>
          </w:rPr>
          <w:instrText xml:space="preserve"> PAGEREF _Toc469405913 \h </w:instrText>
        </w:r>
        <w:r>
          <w:rPr>
            <w:noProof/>
            <w:webHidden/>
          </w:rPr>
        </w:r>
        <w:r>
          <w:rPr>
            <w:noProof/>
            <w:webHidden/>
          </w:rPr>
          <w:fldChar w:fldCharType="separate"/>
        </w:r>
        <w:r>
          <w:rPr>
            <w:noProof/>
            <w:webHidden/>
          </w:rPr>
          <w:t>27</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22" w:anchor="_Toc469405914" w:history="1">
        <w:r w:rsidRPr="000116EB">
          <w:rPr>
            <w:rStyle w:val="Hiperligao"/>
            <w:noProof/>
          </w:rPr>
          <w:t>Figura 15: Diagrama de carga diário médio para o período de Verão.</w:t>
        </w:r>
        <w:r>
          <w:rPr>
            <w:noProof/>
            <w:webHidden/>
          </w:rPr>
          <w:tab/>
        </w:r>
        <w:r>
          <w:rPr>
            <w:noProof/>
            <w:webHidden/>
          </w:rPr>
          <w:fldChar w:fldCharType="begin"/>
        </w:r>
        <w:r>
          <w:rPr>
            <w:noProof/>
            <w:webHidden/>
          </w:rPr>
          <w:instrText xml:space="preserve"> PAGEREF _Toc469405914 \h </w:instrText>
        </w:r>
        <w:r>
          <w:rPr>
            <w:noProof/>
            <w:webHidden/>
          </w:rPr>
        </w:r>
        <w:r>
          <w:rPr>
            <w:noProof/>
            <w:webHidden/>
          </w:rPr>
          <w:fldChar w:fldCharType="separate"/>
        </w:r>
        <w:r>
          <w:rPr>
            <w:noProof/>
            <w:webHidden/>
          </w:rPr>
          <w:t>28</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23" w:anchor="_Toc469405915" w:history="1">
        <w:r w:rsidRPr="000116EB">
          <w:rPr>
            <w:rStyle w:val="Hiperligao"/>
            <w:noProof/>
          </w:rPr>
          <w:t>Figura 16: Diagrama de carga diário da adega no mês de Setembro.</w:t>
        </w:r>
        <w:r>
          <w:rPr>
            <w:noProof/>
            <w:webHidden/>
          </w:rPr>
          <w:tab/>
        </w:r>
        <w:r>
          <w:rPr>
            <w:noProof/>
            <w:webHidden/>
          </w:rPr>
          <w:fldChar w:fldCharType="begin"/>
        </w:r>
        <w:r>
          <w:rPr>
            <w:noProof/>
            <w:webHidden/>
          </w:rPr>
          <w:instrText xml:space="preserve"> PAGEREF _Toc469405915 \h </w:instrText>
        </w:r>
        <w:r>
          <w:rPr>
            <w:noProof/>
            <w:webHidden/>
          </w:rPr>
        </w:r>
        <w:r>
          <w:rPr>
            <w:noProof/>
            <w:webHidden/>
          </w:rPr>
          <w:fldChar w:fldCharType="separate"/>
        </w:r>
        <w:r>
          <w:rPr>
            <w:noProof/>
            <w:webHidden/>
          </w:rPr>
          <w:t>28</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24" w:anchor="_Toc469405916" w:history="1">
        <w:r w:rsidRPr="000116EB">
          <w:rPr>
            <w:rStyle w:val="Hiperligao"/>
            <w:noProof/>
          </w:rPr>
          <w:t>Figura 17:  Pegada de CO2 proveniente do consumo elétrico da adega no ano de 2014.</w:t>
        </w:r>
        <w:r>
          <w:rPr>
            <w:noProof/>
            <w:webHidden/>
          </w:rPr>
          <w:tab/>
        </w:r>
        <w:r>
          <w:rPr>
            <w:noProof/>
            <w:webHidden/>
          </w:rPr>
          <w:fldChar w:fldCharType="begin"/>
        </w:r>
        <w:r>
          <w:rPr>
            <w:noProof/>
            <w:webHidden/>
          </w:rPr>
          <w:instrText xml:space="preserve"> PAGEREF _Toc469405916 \h </w:instrText>
        </w:r>
        <w:r>
          <w:rPr>
            <w:noProof/>
            <w:webHidden/>
          </w:rPr>
        </w:r>
        <w:r>
          <w:rPr>
            <w:noProof/>
            <w:webHidden/>
          </w:rPr>
          <w:fldChar w:fldCharType="separate"/>
        </w:r>
        <w:r>
          <w:rPr>
            <w:noProof/>
            <w:webHidden/>
          </w:rPr>
          <w:t>29</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25" w:anchor="_Toc469405917" w:history="1">
        <w:r w:rsidRPr="000116EB">
          <w:rPr>
            <w:rStyle w:val="Hiperligao"/>
            <w:noProof/>
          </w:rPr>
          <w:t>Figura 18: Chillers Carrier. Fotografia do autor.</w:t>
        </w:r>
        <w:r>
          <w:rPr>
            <w:noProof/>
            <w:webHidden/>
          </w:rPr>
          <w:tab/>
        </w:r>
        <w:r>
          <w:rPr>
            <w:noProof/>
            <w:webHidden/>
          </w:rPr>
          <w:fldChar w:fldCharType="begin"/>
        </w:r>
        <w:r>
          <w:rPr>
            <w:noProof/>
            <w:webHidden/>
          </w:rPr>
          <w:instrText xml:space="preserve"> PAGEREF _Toc469405917 \h </w:instrText>
        </w:r>
        <w:r>
          <w:rPr>
            <w:noProof/>
            <w:webHidden/>
          </w:rPr>
        </w:r>
        <w:r>
          <w:rPr>
            <w:noProof/>
            <w:webHidden/>
          </w:rPr>
          <w:fldChar w:fldCharType="separate"/>
        </w:r>
        <w:r>
          <w:rPr>
            <w:noProof/>
            <w:webHidden/>
          </w:rPr>
          <w:t>30</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26" w:anchor="_Toc469405918" w:history="1">
        <w:r w:rsidRPr="000116EB">
          <w:rPr>
            <w:rStyle w:val="Hiperligao"/>
            <w:noProof/>
          </w:rPr>
          <w:t>Figura 19: Arca frigorifica. Fotografia do autor.</w:t>
        </w:r>
        <w:r>
          <w:rPr>
            <w:noProof/>
            <w:webHidden/>
          </w:rPr>
          <w:tab/>
        </w:r>
        <w:r>
          <w:rPr>
            <w:noProof/>
            <w:webHidden/>
          </w:rPr>
          <w:fldChar w:fldCharType="begin"/>
        </w:r>
        <w:r>
          <w:rPr>
            <w:noProof/>
            <w:webHidden/>
          </w:rPr>
          <w:instrText xml:space="preserve"> PAGEREF _Toc469405918 \h </w:instrText>
        </w:r>
        <w:r>
          <w:rPr>
            <w:noProof/>
            <w:webHidden/>
          </w:rPr>
        </w:r>
        <w:r>
          <w:rPr>
            <w:noProof/>
            <w:webHidden/>
          </w:rPr>
          <w:fldChar w:fldCharType="separate"/>
        </w:r>
        <w:r>
          <w:rPr>
            <w:noProof/>
            <w:webHidden/>
          </w:rPr>
          <w:t>30</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27" w:anchor="_Toc469405919" w:history="1">
        <w:r w:rsidRPr="000116EB">
          <w:rPr>
            <w:rStyle w:val="Hiperligao"/>
            <w:noProof/>
          </w:rPr>
          <w:t>Figura 20: Chiller Daikin. Fotografia do autor.</w:t>
        </w:r>
        <w:r>
          <w:rPr>
            <w:noProof/>
            <w:webHidden/>
          </w:rPr>
          <w:tab/>
        </w:r>
        <w:r>
          <w:rPr>
            <w:noProof/>
            <w:webHidden/>
          </w:rPr>
          <w:fldChar w:fldCharType="begin"/>
        </w:r>
        <w:r>
          <w:rPr>
            <w:noProof/>
            <w:webHidden/>
          </w:rPr>
          <w:instrText xml:space="preserve"> PAGEREF _Toc469405919 \h </w:instrText>
        </w:r>
        <w:r>
          <w:rPr>
            <w:noProof/>
            <w:webHidden/>
          </w:rPr>
        </w:r>
        <w:r>
          <w:rPr>
            <w:noProof/>
            <w:webHidden/>
          </w:rPr>
          <w:fldChar w:fldCharType="separate"/>
        </w:r>
        <w:r>
          <w:rPr>
            <w:noProof/>
            <w:webHidden/>
          </w:rPr>
          <w:t>30</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28" w:anchor="_Toc469405920" w:history="1">
        <w:r w:rsidRPr="000116EB">
          <w:rPr>
            <w:rStyle w:val="Hiperligao"/>
            <w:noProof/>
          </w:rPr>
          <w:t>Figura 21: a) e b) Linha de montagem Nº 4. Fotografia do autor.</w:t>
        </w:r>
        <w:r>
          <w:rPr>
            <w:noProof/>
            <w:webHidden/>
          </w:rPr>
          <w:tab/>
        </w:r>
        <w:r>
          <w:rPr>
            <w:noProof/>
            <w:webHidden/>
          </w:rPr>
          <w:fldChar w:fldCharType="begin"/>
        </w:r>
        <w:r>
          <w:rPr>
            <w:noProof/>
            <w:webHidden/>
          </w:rPr>
          <w:instrText xml:space="preserve"> PAGEREF _Toc469405920 \h </w:instrText>
        </w:r>
        <w:r>
          <w:rPr>
            <w:noProof/>
            <w:webHidden/>
          </w:rPr>
        </w:r>
        <w:r>
          <w:rPr>
            <w:noProof/>
            <w:webHidden/>
          </w:rPr>
          <w:fldChar w:fldCharType="separate"/>
        </w:r>
        <w:r>
          <w:rPr>
            <w:noProof/>
            <w:webHidden/>
          </w:rPr>
          <w:t>31</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29" w:anchor="_Toc469405921" w:history="1">
        <w:r w:rsidRPr="000116EB">
          <w:rPr>
            <w:rStyle w:val="Hiperligao"/>
            <w:noProof/>
          </w:rPr>
          <w:t>Figura 22: Alguns dos tipos de lâmpadas existentes na adega. Fotografias do autor.</w:t>
        </w:r>
        <w:r>
          <w:rPr>
            <w:noProof/>
            <w:webHidden/>
          </w:rPr>
          <w:tab/>
        </w:r>
        <w:r>
          <w:rPr>
            <w:noProof/>
            <w:webHidden/>
          </w:rPr>
          <w:fldChar w:fldCharType="begin"/>
        </w:r>
        <w:r>
          <w:rPr>
            <w:noProof/>
            <w:webHidden/>
          </w:rPr>
          <w:instrText xml:space="preserve"> PAGEREF _Toc469405921 \h </w:instrText>
        </w:r>
        <w:r>
          <w:rPr>
            <w:noProof/>
            <w:webHidden/>
          </w:rPr>
        </w:r>
        <w:r>
          <w:rPr>
            <w:noProof/>
            <w:webHidden/>
          </w:rPr>
          <w:fldChar w:fldCharType="separate"/>
        </w:r>
        <w:r>
          <w:rPr>
            <w:noProof/>
            <w:webHidden/>
          </w:rPr>
          <w:t>32</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30" w:anchor="_Toc469405922" w:history="1">
        <w:r w:rsidRPr="000116EB">
          <w:rPr>
            <w:rStyle w:val="Hiperligao"/>
            <w:noProof/>
          </w:rPr>
          <w:t>Figura 23: Consumo mensal da iluminação de cada uma das zonas do edifício em estudo.</w:t>
        </w:r>
        <w:r>
          <w:rPr>
            <w:noProof/>
            <w:webHidden/>
          </w:rPr>
          <w:tab/>
        </w:r>
        <w:r>
          <w:rPr>
            <w:noProof/>
            <w:webHidden/>
          </w:rPr>
          <w:fldChar w:fldCharType="begin"/>
        </w:r>
        <w:r>
          <w:rPr>
            <w:noProof/>
            <w:webHidden/>
          </w:rPr>
          <w:instrText xml:space="preserve"> PAGEREF _Toc469405922 \h </w:instrText>
        </w:r>
        <w:r>
          <w:rPr>
            <w:noProof/>
            <w:webHidden/>
          </w:rPr>
        </w:r>
        <w:r>
          <w:rPr>
            <w:noProof/>
            <w:webHidden/>
          </w:rPr>
          <w:fldChar w:fldCharType="separate"/>
        </w:r>
        <w:r>
          <w:rPr>
            <w:noProof/>
            <w:webHidden/>
          </w:rPr>
          <w:t>33</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31" w:anchor="_Toc469405923" w:history="1">
        <w:r w:rsidRPr="000116EB">
          <w:rPr>
            <w:rStyle w:val="Hiperligao"/>
            <w:noProof/>
          </w:rPr>
          <w:t>Figura 24: Consumo dos equipamentos de vindima.</w:t>
        </w:r>
        <w:r>
          <w:rPr>
            <w:noProof/>
            <w:webHidden/>
          </w:rPr>
          <w:tab/>
        </w:r>
        <w:r>
          <w:rPr>
            <w:noProof/>
            <w:webHidden/>
          </w:rPr>
          <w:fldChar w:fldCharType="begin"/>
        </w:r>
        <w:r>
          <w:rPr>
            <w:noProof/>
            <w:webHidden/>
          </w:rPr>
          <w:instrText xml:space="preserve"> PAGEREF _Toc469405923 \h </w:instrText>
        </w:r>
        <w:r>
          <w:rPr>
            <w:noProof/>
            <w:webHidden/>
          </w:rPr>
        </w:r>
        <w:r>
          <w:rPr>
            <w:noProof/>
            <w:webHidden/>
          </w:rPr>
          <w:fldChar w:fldCharType="separate"/>
        </w:r>
        <w:r>
          <w:rPr>
            <w:noProof/>
            <w:webHidden/>
          </w:rPr>
          <w:t>35</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32" w:anchor="_Toc469405924" w:history="1">
        <w:r w:rsidRPr="000116EB">
          <w:rPr>
            <w:rStyle w:val="Hiperligao"/>
            <w:noProof/>
          </w:rPr>
          <w:t>Figura 28: Comparação dos consumos elétricos das linhas de engarrafamento.</w:t>
        </w:r>
        <w:r>
          <w:rPr>
            <w:noProof/>
            <w:webHidden/>
          </w:rPr>
          <w:tab/>
        </w:r>
        <w:r>
          <w:rPr>
            <w:noProof/>
            <w:webHidden/>
          </w:rPr>
          <w:fldChar w:fldCharType="begin"/>
        </w:r>
        <w:r>
          <w:rPr>
            <w:noProof/>
            <w:webHidden/>
          </w:rPr>
          <w:instrText xml:space="preserve"> PAGEREF _Toc469405924 \h </w:instrText>
        </w:r>
        <w:r>
          <w:rPr>
            <w:noProof/>
            <w:webHidden/>
          </w:rPr>
        </w:r>
        <w:r>
          <w:rPr>
            <w:noProof/>
            <w:webHidden/>
          </w:rPr>
          <w:fldChar w:fldCharType="separate"/>
        </w:r>
        <w:r>
          <w:rPr>
            <w:noProof/>
            <w:webHidden/>
          </w:rPr>
          <w:t>39</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33" w:anchor="_Toc469405925" w:history="1">
        <w:r w:rsidRPr="000116EB">
          <w:rPr>
            <w:rStyle w:val="Hiperligao"/>
            <w:noProof/>
          </w:rPr>
          <w:t>Figura 29: Comparação dos consumos elétricos de cada zona da adega de Borba.</w:t>
        </w:r>
        <w:r>
          <w:rPr>
            <w:noProof/>
            <w:webHidden/>
          </w:rPr>
          <w:tab/>
        </w:r>
        <w:r>
          <w:rPr>
            <w:noProof/>
            <w:webHidden/>
          </w:rPr>
          <w:fldChar w:fldCharType="begin"/>
        </w:r>
        <w:r>
          <w:rPr>
            <w:noProof/>
            <w:webHidden/>
          </w:rPr>
          <w:instrText xml:space="preserve"> PAGEREF _Toc469405925 \h </w:instrText>
        </w:r>
        <w:r>
          <w:rPr>
            <w:noProof/>
            <w:webHidden/>
          </w:rPr>
        </w:r>
        <w:r>
          <w:rPr>
            <w:noProof/>
            <w:webHidden/>
          </w:rPr>
          <w:fldChar w:fldCharType="separate"/>
        </w:r>
        <w:r>
          <w:rPr>
            <w:noProof/>
            <w:webHidden/>
          </w:rPr>
          <w:t>40</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34" w:anchor="_Toc469405926" w:history="1">
        <w:r w:rsidRPr="000116EB">
          <w:rPr>
            <w:rStyle w:val="Hiperligao"/>
            <w:noProof/>
          </w:rPr>
          <w:t>Figura 30: Comparação dos valores obtidos pelo estudo feito à adega de Borba com os valores provenientes das faturas.</w:t>
        </w:r>
        <w:r>
          <w:rPr>
            <w:noProof/>
            <w:webHidden/>
          </w:rPr>
          <w:tab/>
        </w:r>
        <w:r>
          <w:rPr>
            <w:noProof/>
            <w:webHidden/>
          </w:rPr>
          <w:fldChar w:fldCharType="begin"/>
        </w:r>
        <w:r>
          <w:rPr>
            <w:noProof/>
            <w:webHidden/>
          </w:rPr>
          <w:instrText xml:space="preserve"> PAGEREF _Toc469405926 \h </w:instrText>
        </w:r>
        <w:r>
          <w:rPr>
            <w:noProof/>
            <w:webHidden/>
          </w:rPr>
        </w:r>
        <w:r>
          <w:rPr>
            <w:noProof/>
            <w:webHidden/>
          </w:rPr>
          <w:fldChar w:fldCharType="separate"/>
        </w:r>
        <w:r>
          <w:rPr>
            <w:noProof/>
            <w:webHidden/>
          </w:rPr>
          <w:t>41</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35" w:anchor="_Toc469405927" w:history="1">
        <w:r w:rsidRPr="000116EB">
          <w:rPr>
            <w:rStyle w:val="Hiperligao"/>
            <w:noProof/>
          </w:rPr>
          <w:t>Figura 31: Consumo anual de água na Adega Cooperativa de Borba.</w:t>
        </w:r>
        <w:r>
          <w:rPr>
            <w:noProof/>
            <w:webHidden/>
          </w:rPr>
          <w:tab/>
        </w:r>
        <w:r>
          <w:rPr>
            <w:noProof/>
            <w:webHidden/>
          </w:rPr>
          <w:fldChar w:fldCharType="begin"/>
        </w:r>
        <w:r>
          <w:rPr>
            <w:noProof/>
            <w:webHidden/>
          </w:rPr>
          <w:instrText xml:space="preserve"> PAGEREF _Toc469405927 \h </w:instrText>
        </w:r>
        <w:r>
          <w:rPr>
            <w:noProof/>
            <w:webHidden/>
          </w:rPr>
        </w:r>
        <w:r>
          <w:rPr>
            <w:noProof/>
            <w:webHidden/>
          </w:rPr>
          <w:fldChar w:fldCharType="separate"/>
        </w:r>
        <w:r>
          <w:rPr>
            <w:noProof/>
            <w:webHidden/>
          </w:rPr>
          <w:t>43</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36" w:anchor="_Toc469405928" w:history="1">
        <w:r w:rsidRPr="000116EB">
          <w:rPr>
            <w:rStyle w:val="Hiperligao"/>
            <w:noProof/>
          </w:rPr>
          <w:t>Figura 32: Distribuição do consumo de água da adega.</w:t>
        </w:r>
        <w:r>
          <w:rPr>
            <w:noProof/>
            <w:webHidden/>
          </w:rPr>
          <w:tab/>
        </w:r>
        <w:r>
          <w:rPr>
            <w:noProof/>
            <w:webHidden/>
          </w:rPr>
          <w:fldChar w:fldCharType="begin"/>
        </w:r>
        <w:r>
          <w:rPr>
            <w:noProof/>
            <w:webHidden/>
          </w:rPr>
          <w:instrText xml:space="preserve"> PAGEREF _Toc469405928 \h </w:instrText>
        </w:r>
        <w:r>
          <w:rPr>
            <w:noProof/>
            <w:webHidden/>
          </w:rPr>
        </w:r>
        <w:r>
          <w:rPr>
            <w:noProof/>
            <w:webHidden/>
          </w:rPr>
          <w:fldChar w:fldCharType="separate"/>
        </w:r>
        <w:r>
          <w:rPr>
            <w:noProof/>
            <w:webHidden/>
          </w:rPr>
          <w:t>44</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37" w:anchor="_Toc469405929" w:history="1">
        <w:r w:rsidRPr="000116EB">
          <w:rPr>
            <w:rStyle w:val="Hiperligao"/>
            <w:noProof/>
          </w:rPr>
          <w:t>Figura 33: Comparação dos 4 cenários para escolha de para qual será o sistema dimensionado.</w:t>
        </w:r>
        <w:r>
          <w:rPr>
            <w:noProof/>
            <w:webHidden/>
          </w:rPr>
          <w:tab/>
        </w:r>
        <w:r>
          <w:rPr>
            <w:noProof/>
            <w:webHidden/>
          </w:rPr>
          <w:fldChar w:fldCharType="begin"/>
        </w:r>
        <w:r>
          <w:rPr>
            <w:noProof/>
            <w:webHidden/>
          </w:rPr>
          <w:instrText xml:space="preserve"> PAGEREF _Toc469405929 \h </w:instrText>
        </w:r>
        <w:r>
          <w:rPr>
            <w:noProof/>
            <w:webHidden/>
          </w:rPr>
        </w:r>
        <w:r>
          <w:rPr>
            <w:noProof/>
            <w:webHidden/>
          </w:rPr>
          <w:fldChar w:fldCharType="separate"/>
        </w:r>
        <w:r>
          <w:rPr>
            <w:noProof/>
            <w:webHidden/>
          </w:rPr>
          <w:t>45</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38" w:anchor="_Toc469405930" w:history="1">
        <w:r w:rsidRPr="000116EB">
          <w:rPr>
            <w:rStyle w:val="Hiperligao"/>
            <w:noProof/>
          </w:rPr>
          <w:t>Figura 34: Energia produzida pelo Sistema PV. Energia Consumida e energia em excesso proveniente dessa produção.</w:t>
        </w:r>
        <w:r>
          <w:rPr>
            <w:noProof/>
            <w:webHidden/>
          </w:rPr>
          <w:tab/>
        </w:r>
        <w:r>
          <w:rPr>
            <w:noProof/>
            <w:webHidden/>
          </w:rPr>
          <w:fldChar w:fldCharType="begin"/>
        </w:r>
        <w:r>
          <w:rPr>
            <w:noProof/>
            <w:webHidden/>
          </w:rPr>
          <w:instrText xml:space="preserve"> PAGEREF _Toc469405930 \h </w:instrText>
        </w:r>
        <w:r>
          <w:rPr>
            <w:noProof/>
            <w:webHidden/>
          </w:rPr>
        </w:r>
        <w:r>
          <w:rPr>
            <w:noProof/>
            <w:webHidden/>
          </w:rPr>
          <w:fldChar w:fldCharType="separate"/>
        </w:r>
        <w:r>
          <w:rPr>
            <w:noProof/>
            <w:webHidden/>
          </w:rPr>
          <w:t>46</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39" w:anchor="_Toc469405931" w:history="1">
        <w:r w:rsidRPr="000116EB">
          <w:rPr>
            <w:rStyle w:val="Hiperligao"/>
            <w:noProof/>
          </w:rPr>
          <w:t>Figura 35: Pegada de CO2, proveniente da energia elétrica consumida, antes e depois da instalação do Sistema PV.</w:t>
        </w:r>
        <w:r>
          <w:rPr>
            <w:noProof/>
            <w:webHidden/>
          </w:rPr>
          <w:tab/>
        </w:r>
        <w:r>
          <w:rPr>
            <w:noProof/>
            <w:webHidden/>
          </w:rPr>
          <w:fldChar w:fldCharType="begin"/>
        </w:r>
        <w:r>
          <w:rPr>
            <w:noProof/>
            <w:webHidden/>
          </w:rPr>
          <w:instrText xml:space="preserve"> PAGEREF _Toc469405931 \h </w:instrText>
        </w:r>
        <w:r>
          <w:rPr>
            <w:noProof/>
            <w:webHidden/>
          </w:rPr>
        </w:r>
        <w:r>
          <w:rPr>
            <w:noProof/>
            <w:webHidden/>
          </w:rPr>
          <w:fldChar w:fldCharType="separate"/>
        </w:r>
        <w:r>
          <w:rPr>
            <w:noProof/>
            <w:webHidden/>
          </w:rPr>
          <w:t>47</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40" w:anchor="_Toc469405932" w:history="1">
        <w:r w:rsidRPr="000116EB">
          <w:rPr>
            <w:rStyle w:val="Hiperligao"/>
            <w:noProof/>
          </w:rPr>
          <w:t>Figura 33: Ilustração das lâmpadas LED. 1 - LED bulb; 2 - Master LED tube e CorePro LED tube; 3 - Projetor LED IP65</w:t>
        </w:r>
        <w:r>
          <w:rPr>
            <w:noProof/>
            <w:webHidden/>
          </w:rPr>
          <w:tab/>
        </w:r>
        <w:r>
          <w:rPr>
            <w:noProof/>
            <w:webHidden/>
          </w:rPr>
          <w:fldChar w:fldCharType="begin"/>
        </w:r>
        <w:r>
          <w:rPr>
            <w:noProof/>
            <w:webHidden/>
          </w:rPr>
          <w:instrText xml:space="preserve"> PAGEREF _Toc469405932 \h </w:instrText>
        </w:r>
        <w:r>
          <w:rPr>
            <w:noProof/>
            <w:webHidden/>
          </w:rPr>
        </w:r>
        <w:r>
          <w:rPr>
            <w:noProof/>
            <w:webHidden/>
          </w:rPr>
          <w:fldChar w:fldCharType="separate"/>
        </w:r>
        <w:r>
          <w:rPr>
            <w:noProof/>
            <w:webHidden/>
          </w:rPr>
          <w:t>49</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41" w:anchor="_Toc469405933" w:history="1">
        <w:r w:rsidRPr="000116EB">
          <w:rPr>
            <w:rStyle w:val="Hiperligao"/>
            <w:noProof/>
          </w:rPr>
          <w:t>Figura 57: Comparação dos valores de referência relativos ao consumo de água por cada litro de vinho (l</w:t>
        </w:r>
        <w:r w:rsidRPr="000116EB">
          <w:rPr>
            <w:rStyle w:val="Hiperligao"/>
            <w:noProof/>
            <w:vertAlign w:val="subscript"/>
          </w:rPr>
          <w:t>água</w:t>
        </w:r>
        <w:r w:rsidRPr="000116EB">
          <w:rPr>
            <w:rStyle w:val="Hiperligao"/>
            <w:noProof/>
          </w:rPr>
          <w:t>/l</w:t>
        </w:r>
        <w:r w:rsidRPr="000116EB">
          <w:rPr>
            <w:rStyle w:val="Hiperligao"/>
            <w:noProof/>
            <w:vertAlign w:val="subscript"/>
          </w:rPr>
          <w:t>vinho</w:t>
        </w:r>
        <w:r w:rsidRPr="000116EB">
          <w:rPr>
            <w:rStyle w:val="Hiperligao"/>
            <w:noProof/>
          </w:rPr>
          <w:t>) com os indicadores respetivos de cada uma das adegas.</w:t>
        </w:r>
        <w:r>
          <w:rPr>
            <w:noProof/>
            <w:webHidden/>
          </w:rPr>
          <w:tab/>
        </w:r>
        <w:r>
          <w:rPr>
            <w:noProof/>
            <w:webHidden/>
          </w:rPr>
          <w:fldChar w:fldCharType="begin"/>
        </w:r>
        <w:r>
          <w:rPr>
            <w:noProof/>
            <w:webHidden/>
          </w:rPr>
          <w:instrText xml:space="preserve"> PAGEREF _Toc469405933 \h </w:instrText>
        </w:r>
        <w:r>
          <w:rPr>
            <w:noProof/>
            <w:webHidden/>
          </w:rPr>
        </w:r>
        <w:r>
          <w:rPr>
            <w:noProof/>
            <w:webHidden/>
          </w:rPr>
          <w:fldChar w:fldCharType="separate"/>
        </w:r>
        <w:r>
          <w:rPr>
            <w:noProof/>
            <w:webHidden/>
          </w:rPr>
          <w:t>53</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42" w:anchor="_Toc469405934" w:history="1">
        <w:r w:rsidRPr="000116EB">
          <w:rPr>
            <w:rStyle w:val="Hiperligao"/>
            <w:noProof/>
          </w:rPr>
          <w:t>Figura 58: Comparação dos valores de referência relativos ao consumo de energia elétrica por cada litro de vinho (kWh/l</w:t>
        </w:r>
        <w:r w:rsidRPr="000116EB">
          <w:rPr>
            <w:rStyle w:val="Hiperligao"/>
            <w:noProof/>
            <w:vertAlign w:val="subscript"/>
          </w:rPr>
          <w:t>vinho</w:t>
        </w:r>
        <w:r w:rsidRPr="000116EB">
          <w:rPr>
            <w:rStyle w:val="Hiperligao"/>
            <w:noProof/>
          </w:rPr>
          <w:t>) com os indicadores respetivos de cada uma das adegas.</w:t>
        </w:r>
        <w:r>
          <w:rPr>
            <w:noProof/>
            <w:webHidden/>
          </w:rPr>
          <w:tab/>
        </w:r>
        <w:r>
          <w:rPr>
            <w:noProof/>
            <w:webHidden/>
          </w:rPr>
          <w:fldChar w:fldCharType="begin"/>
        </w:r>
        <w:r>
          <w:rPr>
            <w:noProof/>
            <w:webHidden/>
          </w:rPr>
          <w:instrText xml:space="preserve"> PAGEREF _Toc469405934 \h </w:instrText>
        </w:r>
        <w:r>
          <w:rPr>
            <w:noProof/>
            <w:webHidden/>
          </w:rPr>
        </w:r>
        <w:r>
          <w:rPr>
            <w:noProof/>
            <w:webHidden/>
          </w:rPr>
          <w:fldChar w:fldCharType="separate"/>
        </w:r>
        <w:r>
          <w:rPr>
            <w:noProof/>
            <w:webHidden/>
          </w:rPr>
          <w:t>53</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43" w:anchor="_Toc469405935" w:history="1">
        <w:r w:rsidRPr="000116EB">
          <w:rPr>
            <w:rStyle w:val="Hiperligao"/>
            <w:noProof/>
          </w:rPr>
          <w:t>Figura 59: Relação entre os indicadores kWh/litro e €/litro.</w:t>
        </w:r>
        <w:r>
          <w:rPr>
            <w:noProof/>
            <w:webHidden/>
          </w:rPr>
          <w:tab/>
        </w:r>
        <w:r>
          <w:rPr>
            <w:noProof/>
            <w:webHidden/>
          </w:rPr>
          <w:fldChar w:fldCharType="begin"/>
        </w:r>
        <w:r>
          <w:rPr>
            <w:noProof/>
            <w:webHidden/>
          </w:rPr>
          <w:instrText xml:space="preserve"> PAGEREF _Toc469405935 \h </w:instrText>
        </w:r>
        <w:r>
          <w:rPr>
            <w:noProof/>
            <w:webHidden/>
          </w:rPr>
        </w:r>
        <w:r>
          <w:rPr>
            <w:noProof/>
            <w:webHidden/>
          </w:rPr>
          <w:fldChar w:fldCharType="separate"/>
        </w:r>
        <w:r>
          <w:rPr>
            <w:noProof/>
            <w:webHidden/>
          </w:rPr>
          <w:t>54</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44" w:anchor="_Toc469405936" w:history="1">
        <w:r w:rsidRPr="000116EB">
          <w:rPr>
            <w:rStyle w:val="Hiperligao"/>
            <w:noProof/>
          </w:rPr>
          <w:t>Figura 60: Indicador ambiental l</w:t>
        </w:r>
        <w:r w:rsidRPr="000116EB">
          <w:rPr>
            <w:rStyle w:val="Hiperligao"/>
            <w:noProof/>
            <w:vertAlign w:val="subscript"/>
          </w:rPr>
          <w:t>água</w:t>
        </w:r>
        <w:r w:rsidRPr="000116EB">
          <w:rPr>
            <w:rStyle w:val="Hiperligao"/>
            <w:noProof/>
          </w:rPr>
          <w:t>/l</w:t>
        </w:r>
        <w:r w:rsidRPr="000116EB">
          <w:rPr>
            <w:rStyle w:val="Hiperligao"/>
            <w:noProof/>
            <w:vertAlign w:val="subscript"/>
          </w:rPr>
          <w:t>vinho</w:t>
        </w:r>
        <w:r w:rsidRPr="000116EB">
          <w:rPr>
            <w:rStyle w:val="Hiperligao"/>
            <w:noProof/>
          </w:rPr>
          <w:t xml:space="preserve"> em função da produção de vinho.</w:t>
        </w:r>
        <w:r>
          <w:rPr>
            <w:noProof/>
            <w:webHidden/>
          </w:rPr>
          <w:tab/>
        </w:r>
        <w:r>
          <w:rPr>
            <w:noProof/>
            <w:webHidden/>
          </w:rPr>
          <w:fldChar w:fldCharType="begin"/>
        </w:r>
        <w:r>
          <w:rPr>
            <w:noProof/>
            <w:webHidden/>
          </w:rPr>
          <w:instrText xml:space="preserve"> PAGEREF _Toc469405936 \h </w:instrText>
        </w:r>
        <w:r>
          <w:rPr>
            <w:noProof/>
            <w:webHidden/>
          </w:rPr>
        </w:r>
        <w:r>
          <w:rPr>
            <w:noProof/>
            <w:webHidden/>
          </w:rPr>
          <w:fldChar w:fldCharType="separate"/>
        </w:r>
        <w:r>
          <w:rPr>
            <w:noProof/>
            <w:webHidden/>
          </w:rPr>
          <w:t>54</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45" w:anchor="_Toc469405937" w:history="1">
        <w:r w:rsidRPr="000116EB">
          <w:rPr>
            <w:rStyle w:val="Hiperligao"/>
            <w:noProof/>
          </w:rPr>
          <w:t>Figura 61: Indicador ambiental kWh/l</w:t>
        </w:r>
        <w:r w:rsidRPr="000116EB">
          <w:rPr>
            <w:rStyle w:val="Hiperligao"/>
            <w:noProof/>
            <w:vertAlign w:val="subscript"/>
          </w:rPr>
          <w:t>vinho</w:t>
        </w:r>
        <w:r w:rsidRPr="000116EB">
          <w:rPr>
            <w:rStyle w:val="Hiperligao"/>
            <w:noProof/>
          </w:rPr>
          <w:t xml:space="preserve"> em função da produção de vinho.</w:t>
        </w:r>
        <w:r>
          <w:rPr>
            <w:noProof/>
            <w:webHidden/>
          </w:rPr>
          <w:tab/>
        </w:r>
        <w:r>
          <w:rPr>
            <w:noProof/>
            <w:webHidden/>
          </w:rPr>
          <w:fldChar w:fldCharType="begin"/>
        </w:r>
        <w:r>
          <w:rPr>
            <w:noProof/>
            <w:webHidden/>
          </w:rPr>
          <w:instrText xml:space="preserve"> PAGEREF _Toc469405937 \h </w:instrText>
        </w:r>
        <w:r>
          <w:rPr>
            <w:noProof/>
            <w:webHidden/>
          </w:rPr>
        </w:r>
        <w:r>
          <w:rPr>
            <w:noProof/>
            <w:webHidden/>
          </w:rPr>
          <w:fldChar w:fldCharType="separate"/>
        </w:r>
        <w:r>
          <w:rPr>
            <w:noProof/>
            <w:webHidden/>
          </w:rPr>
          <w:t>55</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46" w:anchor="_Toc469405938" w:history="1">
        <w:r w:rsidRPr="000116EB">
          <w:rPr>
            <w:rStyle w:val="Hiperligao"/>
            <w:noProof/>
          </w:rPr>
          <w:t>Figura 62: Indicador ambiental €/l</w:t>
        </w:r>
        <w:r w:rsidRPr="000116EB">
          <w:rPr>
            <w:rStyle w:val="Hiperligao"/>
            <w:noProof/>
            <w:vertAlign w:val="subscript"/>
          </w:rPr>
          <w:t>vinho</w:t>
        </w:r>
        <w:r w:rsidRPr="000116EB">
          <w:rPr>
            <w:rStyle w:val="Hiperligao"/>
            <w:noProof/>
          </w:rPr>
          <w:t xml:space="preserve"> em função da produção de vinho.</w:t>
        </w:r>
        <w:r>
          <w:rPr>
            <w:noProof/>
            <w:webHidden/>
          </w:rPr>
          <w:tab/>
        </w:r>
        <w:r>
          <w:rPr>
            <w:noProof/>
            <w:webHidden/>
          </w:rPr>
          <w:fldChar w:fldCharType="begin"/>
        </w:r>
        <w:r>
          <w:rPr>
            <w:noProof/>
            <w:webHidden/>
          </w:rPr>
          <w:instrText xml:space="preserve"> PAGEREF _Toc469405938 \h </w:instrText>
        </w:r>
        <w:r>
          <w:rPr>
            <w:noProof/>
            <w:webHidden/>
          </w:rPr>
        </w:r>
        <w:r>
          <w:rPr>
            <w:noProof/>
            <w:webHidden/>
          </w:rPr>
          <w:fldChar w:fldCharType="separate"/>
        </w:r>
        <w:r>
          <w:rPr>
            <w:noProof/>
            <w:webHidden/>
          </w:rPr>
          <w:t>55</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47" w:anchor="_Toc469405939" w:history="1">
        <w:r w:rsidRPr="000116EB">
          <w:rPr>
            <w:rStyle w:val="Hiperligao"/>
            <w:noProof/>
          </w:rPr>
          <w:t>Figura 63: Indicador ambiental g</w:t>
        </w:r>
        <w:r w:rsidRPr="000116EB">
          <w:rPr>
            <w:rStyle w:val="Hiperligao"/>
            <w:noProof/>
            <w:vertAlign w:val="subscript"/>
          </w:rPr>
          <w:t>CO2</w:t>
        </w:r>
        <w:r w:rsidRPr="000116EB">
          <w:rPr>
            <w:rStyle w:val="Hiperligao"/>
            <w:noProof/>
          </w:rPr>
          <w:t>/l</w:t>
        </w:r>
        <w:r w:rsidRPr="000116EB">
          <w:rPr>
            <w:rStyle w:val="Hiperligao"/>
            <w:noProof/>
            <w:vertAlign w:val="subscript"/>
          </w:rPr>
          <w:t>vinho</w:t>
        </w:r>
        <w:r w:rsidRPr="000116EB">
          <w:rPr>
            <w:rStyle w:val="Hiperligao"/>
            <w:noProof/>
          </w:rPr>
          <w:t xml:space="preserve"> em função da produção de vinho.</w:t>
        </w:r>
        <w:r>
          <w:rPr>
            <w:noProof/>
            <w:webHidden/>
          </w:rPr>
          <w:tab/>
        </w:r>
        <w:r>
          <w:rPr>
            <w:noProof/>
            <w:webHidden/>
          </w:rPr>
          <w:fldChar w:fldCharType="begin"/>
        </w:r>
        <w:r>
          <w:rPr>
            <w:noProof/>
            <w:webHidden/>
          </w:rPr>
          <w:instrText xml:space="preserve"> PAGEREF _Toc469405939 \h </w:instrText>
        </w:r>
        <w:r>
          <w:rPr>
            <w:noProof/>
            <w:webHidden/>
          </w:rPr>
        </w:r>
        <w:r>
          <w:rPr>
            <w:noProof/>
            <w:webHidden/>
          </w:rPr>
          <w:fldChar w:fldCharType="separate"/>
        </w:r>
        <w:r>
          <w:rPr>
            <w:noProof/>
            <w:webHidden/>
          </w:rPr>
          <w:t>55</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48" w:anchor="_Toc469405940" w:history="1">
        <w:r w:rsidRPr="000116EB">
          <w:rPr>
            <w:rStyle w:val="Hiperligao"/>
            <w:noProof/>
          </w:rPr>
          <w:t>Figura 64: Funcionamento básico do Chauvin. Legenda dos botões principais e inputs do equipamento. Adaptado de [30] e [31].</w:t>
        </w:r>
        <w:r>
          <w:rPr>
            <w:noProof/>
            <w:webHidden/>
          </w:rPr>
          <w:tab/>
        </w:r>
        <w:r>
          <w:rPr>
            <w:noProof/>
            <w:webHidden/>
          </w:rPr>
          <w:fldChar w:fldCharType="begin"/>
        </w:r>
        <w:r>
          <w:rPr>
            <w:noProof/>
            <w:webHidden/>
          </w:rPr>
          <w:instrText xml:space="preserve"> PAGEREF _Toc469405940 \h </w:instrText>
        </w:r>
        <w:r>
          <w:rPr>
            <w:noProof/>
            <w:webHidden/>
          </w:rPr>
        </w:r>
        <w:r>
          <w:rPr>
            <w:noProof/>
            <w:webHidden/>
          </w:rPr>
          <w:fldChar w:fldCharType="separate"/>
        </w:r>
        <w:r>
          <w:rPr>
            <w:noProof/>
            <w:webHidden/>
          </w:rPr>
          <w:t>73</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49" w:anchor="_Toc469405941" w:history="1">
        <w:r w:rsidRPr="000116EB">
          <w:rPr>
            <w:rStyle w:val="Hiperligao"/>
            <w:noProof/>
          </w:rPr>
          <w:t>Figura 66: Pinças medidoras de tensão. [32]</w:t>
        </w:r>
        <w:r>
          <w:rPr>
            <w:noProof/>
            <w:webHidden/>
          </w:rPr>
          <w:tab/>
        </w:r>
        <w:r>
          <w:rPr>
            <w:noProof/>
            <w:webHidden/>
          </w:rPr>
          <w:fldChar w:fldCharType="begin"/>
        </w:r>
        <w:r>
          <w:rPr>
            <w:noProof/>
            <w:webHidden/>
          </w:rPr>
          <w:instrText xml:space="preserve"> PAGEREF _Toc469405941 \h </w:instrText>
        </w:r>
        <w:r>
          <w:rPr>
            <w:noProof/>
            <w:webHidden/>
          </w:rPr>
        </w:r>
        <w:r>
          <w:rPr>
            <w:noProof/>
            <w:webHidden/>
          </w:rPr>
          <w:fldChar w:fldCharType="separate"/>
        </w:r>
        <w:r>
          <w:rPr>
            <w:noProof/>
            <w:webHidden/>
          </w:rPr>
          <w:t>73</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50" w:anchor="_Toc469405942" w:history="1">
        <w:r w:rsidRPr="000116EB">
          <w:rPr>
            <w:rStyle w:val="Hiperligao"/>
            <w:noProof/>
          </w:rPr>
          <w:t>Figura 66: Ampflex. [33]</w:t>
        </w:r>
        <w:r>
          <w:rPr>
            <w:noProof/>
            <w:webHidden/>
          </w:rPr>
          <w:tab/>
        </w:r>
        <w:r>
          <w:rPr>
            <w:noProof/>
            <w:webHidden/>
          </w:rPr>
          <w:fldChar w:fldCharType="begin"/>
        </w:r>
        <w:r>
          <w:rPr>
            <w:noProof/>
            <w:webHidden/>
          </w:rPr>
          <w:instrText xml:space="preserve"> PAGEREF _Toc469405942 \h </w:instrText>
        </w:r>
        <w:r>
          <w:rPr>
            <w:noProof/>
            <w:webHidden/>
          </w:rPr>
        </w:r>
        <w:r>
          <w:rPr>
            <w:noProof/>
            <w:webHidden/>
          </w:rPr>
          <w:fldChar w:fldCharType="separate"/>
        </w:r>
        <w:r>
          <w:rPr>
            <w:noProof/>
            <w:webHidden/>
          </w:rPr>
          <w:t>73</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51" w:anchor="_Toc469405943" w:history="1">
        <w:r w:rsidRPr="000116EB">
          <w:rPr>
            <w:rStyle w:val="Hiperligao"/>
            <w:noProof/>
          </w:rPr>
          <w:t>Figura 67: Exemplo de como colocar o chauvin durante uma medição. Adaptado de [34].</w:t>
        </w:r>
        <w:r>
          <w:rPr>
            <w:noProof/>
            <w:webHidden/>
          </w:rPr>
          <w:tab/>
        </w:r>
        <w:r>
          <w:rPr>
            <w:noProof/>
            <w:webHidden/>
          </w:rPr>
          <w:fldChar w:fldCharType="begin"/>
        </w:r>
        <w:r>
          <w:rPr>
            <w:noProof/>
            <w:webHidden/>
          </w:rPr>
          <w:instrText xml:space="preserve"> PAGEREF _Toc469405943 \h </w:instrText>
        </w:r>
        <w:r>
          <w:rPr>
            <w:noProof/>
            <w:webHidden/>
          </w:rPr>
        </w:r>
        <w:r>
          <w:rPr>
            <w:noProof/>
            <w:webHidden/>
          </w:rPr>
          <w:fldChar w:fldCharType="separate"/>
        </w:r>
        <w:r>
          <w:rPr>
            <w:noProof/>
            <w:webHidden/>
          </w:rPr>
          <w:t>74</w:t>
        </w:r>
        <w:r>
          <w:rPr>
            <w:noProof/>
            <w:webHidden/>
          </w:rPr>
          <w:fldChar w:fldCharType="end"/>
        </w:r>
      </w:hyperlink>
    </w:p>
    <w:p w:rsidR="00224D19" w:rsidRDefault="006A4C56" w:rsidP="006A4C56">
      <w:pPr>
        <w:tabs>
          <w:tab w:val="right" w:leader="dot" w:pos="8779"/>
        </w:tabs>
        <w:spacing w:before="120" w:after="120"/>
        <w:ind w:left="993" w:hanging="993"/>
      </w:pPr>
      <w:r>
        <w:fldChar w:fldCharType="end"/>
      </w:r>
    </w:p>
    <w:p w:rsidR="006A4C56" w:rsidRDefault="006A4C56" w:rsidP="006A4C56">
      <w:pPr>
        <w:pStyle w:val="Cabealho1"/>
      </w:pPr>
      <w:bookmarkStart w:id="4" w:name="_Toc469405832"/>
      <w:r w:rsidRPr="00275750">
        <w:t>Índice de Tabelas</w:t>
      </w:r>
      <w:bookmarkEnd w:id="4"/>
    </w:p>
    <w:p w:rsidR="006A4C56" w:rsidRPr="00672C59" w:rsidRDefault="006A4C56" w:rsidP="006A4C56"/>
    <w:p w:rsidR="00F5650E" w:rsidRDefault="006A4C56">
      <w:pPr>
        <w:pStyle w:val="ndicedeilustraes"/>
        <w:tabs>
          <w:tab w:val="right" w:leader="dot" w:pos="8729"/>
        </w:tabs>
        <w:rPr>
          <w:rFonts w:asciiTheme="minorHAnsi" w:eastAsiaTheme="minorEastAsia" w:hAnsiTheme="minorHAnsi"/>
          <w:noProof/>
          <w:lang w:eastAsia="pt-PT"/>
        </w:rPr>
      </w:pPr>
      <w:r>
        <w:fldChar w:fldCharType="begin"/>
      </w:r>
      <w:r>
        <w:instrText xml:space="preserve"> TOC \h \z \c "Tabela" </w:instrText>
      </w:r>
      <w:r>
        <w:fldChar w:fldCharType="separate"/>
      </w:r>
      <w:hyperlink w:anchor="_Toc469405944" w:history="1">
        <w:r w:rsidR="00F5650E" w:rsidRPr="00364110">
          <w:rPr>
            <w:rStyle w:val="Hiperligao"/>
            <w:noProof/>
          </w:rPr>
          <w:t>Tabela 8: Cálculo das horas mensais nas várias tarifas cada período de tempo.</w:t>
        </w:r>
        <w:r w:rsidR="00F5650E">
          <w:rPr>
            <w:noProof/>
            <w:webHidden/>
          </w:rPr>
          <w:tab/>
        </w:r>
        <w:r w:rsidR="00F5650E">
          <w:rPr>
            <w:noProof/>
            <w:webHidden/>
          </w:rPr>
          <w:fldChar w:fldCharType="begin"/>
        </w:r>
        <w:r w:rsidR="00F5650E">
          <w:rPr>
            <w:noProof/>
            <w:webHidden/>
          </w:rPr>
          <w:instrText xml:space="preserve"> PAGEREF _Toc469405944 \h </w:instrText>
        </w:r>
        <w:r w:rsidR="00F5650E">
          <w:rPr>
            <w:noProof/>
            <w:webHidden/>
          </w:rPr>
        </w:r>
        <w:r w:rsidR="00F5650E">
          <w:rPr>
            <w:noProof/>
            <w:webHidden/>
          </w:rPr>
          <w:fldChar w:fldCharType="separate"/>
        </w:r>
        <w:r w:rsidR="00F5650E">
          <w:rPr>
            <w:noProof/>
            <w:webHidden/>
          </w:rPr>
          <w:t>22</w:t>
        </w:r>
        <w:r w:rsidR="00F5650E">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45" w:history="1">
        <w:r w:rsidRPr="00364110">
          <w:rPr>
            <w:rStyle w:val="Hiperligao"/>
            <w:noProof/>
          </w:rPr>
          <w:t>Tabela 9: Nº horas totais mensais de cada um dos periodos de tarifas.</w:t>
        </w:r>
        <w:r>
          <w:rPr>
            <w:noProof/>
            <w:webHidden/>
          </w:rPr>
          <w:tab/>
        </w:r>
        <w:r>
          <w:rPr>
            <w:noProof/>
            <w:webHidden/>
          </w:rPr>
          <w:fldChar w:fldCharType="begin"/>
        </w:r>
        <w:r>
          <w:rPr>
            <w:noProof/>
            <w:webHidden/>
          </w:rPr>
          <w:instrText xml:space="preserve"> PAGEREF _Toc469405945 \h </w:instrText>
        </w:r>
        <w:r>
          <w:rPr>
            <w:noProof/>
            <w:webHidden/>
          </w:rPr>
        </w:r>
        <w:r>
          <w:rPr>
            <w:noProof/>
            <w:webHidden/>
          </w:rPr>
          <w:fldChar w:fldCharType="separate"/>
        </w:r>
        <w:r>
          <w:rPr>
            <w:noProof/>
            <w:webHidden/>
          </w:rPr>
          <w:t>24</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46" w:history="1">
        <w:r w:rsidRPr="00364110">
          <w:rPr>
            <w:rStyle w:val="Hiperligao"/>
            <w:noProof/>
          </w:rPr>
          <w:t>Tabela 10: Informação detalhada das lâmpadas existentes na adega.</w:t>
        </w:r>
        <w:r>
          <w:rPr>
            <w:noProof/>
            <w:webHidden/>
          </w:rPr>
          <w:tab/>
        </w:r>
        <w:r>
          <w:rPr>
            <w:noProof/>
            <w:webHidden/>
          </w:rPr>
          <w:fldChar w:fldCharType="begin"/>
        </w:r>
        <w:r>
          <w:rPr>
            <w:noProof/>
            <w:webHidden/>
          </w:rPr>
          <w:instrText xml:space="preserve"> PAGEREF _Toc469405946 \h </w:instrText>
        </w:r>
        <w:r>
          <w:rPr>
            <w:noProof/>
            <w:webHidden/>
          </w:rPr>
        </w:r>
        <w:r>
          <w:rPr>
            <w:noProof/>
            <w:webHidden/>
          </w:rPr>
          <w:fldChar w:fldCharType="separate"/>
        </w:r>
        <w:r>
          <w:rPr>
            <w:noProof/>
            <w:webHidden/>
          </w:rPr>
          <w:t>31</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47" w:history="1">
        <w:r w:rsidRPr="00364110">
          <w:rPr>
            <w:rStyle w:val="Hiperligao"/>
            <w:noProof/>
          </w:rPr>
          <w:t>Tabela 11: Informação detalhada dos equipamentos pertencentes à zona da adega principal.</w:t>
        </w:r>
        <w:r>
          <w:rPr>
            <w:noProof/>
            <w:webHidden/>
          </w:rPr>
          <w:tab/>
        </w:r>
        <w:r>
          <w:rPr>
            <w:noProof/>
            <w:webHidden/>
          </w:rPr>
          <w:fldChar w:fldCharType="begin"/>
        </w:r>
        <w:r>
          <w:rPr>
            <w:noProof/>
            <w:webHidden/>
          </w:rPr>
          <w:instrText xml:space="preserve"> PAGEREF _Toc469405947 \h </w:instrText>
        </w:r>
        <w:r>
          <w:rPr>
            <w:noProof/>
            <w:webHidden/>
          </w:rPr>
        </w:r>
        <w:r>
          <w:rPr>
            <w:noProof/>
            <w:webHidden/>
          </w:rPr>
          <w:fldChar w:fldCharType="separate"/>
        </w:r>
        <w:r>
          <w:rPr>
            <w:noProof/>
            <w:webHidden/>
          </w:rPr>
          <w:t>33</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48" w:history="1">
        <w:r w:rsidRPr="00364110">
          <w:rPr>
            <w:rStyle w:val="Hiperligao"/>
            <w:noProof/>
          </w:rPr>
          <w:t>Tabela 12: Equipamentos pertencentes à linha de engarrafamento 1.</w:t>
        </w:r>
        <w:r>
          <w:rPr>
            <w:noProof/>
            <w:webHidden/>
          </w:rPr>
          <w:tab/>
        </w:r>
        <w:r>
          <w:rPr>
            <w:noProof/>
            <w:webHidden/>
          </w:rPr>
          <w:fldChar w:fldCharType="begin"/>
        </w:r>
        <w:r>
          <w:rPr>
            <w:noProof/>
            <w:webHidden/>
          </w:rPr>
          <w:instrText xml:space="preserve"> PAGEREF _Toc469405948 \h </w:instrText>
        </w:r>
        <w:r>
          <w:rPr>
            <w:noProof/>
            <w:webHidden/>
          </w:rPr>
        </w:r>
        <w:r>
          <w:rPr>
            <w:noProof/>
            <w:webHidden/>
          </w:rPr>
          <w:fldChar w:fldCharType="separate"/>
        </w:r>
        <w:r>
          <w:rPr>
            <w:noProof/>
            <w:webHidden/>
          </w:rPr>
          <w:t>35</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49" w:history="1">
        <w:r w:rsidRPr="00364110">
          <w:rPr>
            <w:rStyle w:val="Hiperligao"/>
            <w:noProof/>
          </w:rPr>
          <w:t>Tabela 13: Equipamentos pertencentes à linha de engarrafamento 2.</w:t>
        </w:r>
        <w:r>
          <w:rPr>
            <w:noProof/>
            <w:webHidden/>
          </w:rPr>
          <w:tab/>
        </w:r>
        <w:r>
          <w:rPr>
            <w:noProof/>
            <w:webHidden/>
          </w:rPr>
          <w:fldChar w:fldCharType="begin"/>
        </w:r>
        <w:r>
          <w:rPr>
            <w:noProof/>
            <w:webHidden/>
          </w:rPr>
          <w:instrText xml:space="preserve"> PAGEREF _Toc469405949 \h </w:instrText>
        </w:r>
        <w:r>
          <w:rPr>
            <w:noProof/>
            <w:webHidden/>
          </w:rPr>
        </w:r>
        <w:r>
          <w:rPr>
            <w:noProof/>
            <w:webHidden/>
          </w:rPr>
          <w:fldChar w:fldCharType="separate"/>
        </w:r>
        <w:r>
          <w:rPr>
            <w:noProof/>
            <w:webHidden/>
          </w:rPr>
          <w:t>36</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50" w:history="1">
        <w:r w:rsidRPr="00364110">
          <w:rPr>
            <w:rStyle w:val="Hiperligao"/>
            <w:noProof/>
          </w:rPr>
          <w:t>Tabela 14: Equipamentos pertencentes à linha de engarrafamento 3.</w:t>
        </w:r>
        <w:r>
          <w:rPr>
            <w:noProof/>
            <w:webHidden/>
          </w:rPr>
          <w:tab/>
        </w:r>
        <w:r>
          <w:rPr>
            <w:noProof/>
            <w:webHidden/>
          </w:rPr>
          <w:fldChar w:fldCharType="begin"/>
        </w:r>
        <w:r>
          <w:rPr>
            <w:noProof/>
            <w:webHidden/>
          </w:rPr>
          <w:instrText xml:space="preserve"> PAGEREF _Toc469405950 \h </w:instrText>
        </w:r>
        <w:r>
          <w:rPr>
            <w:noProof/>
            <w:webHidden/>
          </w:rPr>
        </w:r>
        <w:r>
          <w:rPr>
            <w:noProof/>
            <w:webHidden/>
          </w:rPr>
          <w:fldChar w:fldCharType="separate"/>
        </w:r>
        <w:r>
          <w:rPr>
            <w:noProof/>
            <w:webHidden/>
          </w:rPr>
          <w:t>36</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51" w:history="1">
        <w:r w:rsidRPr="00364110">
          <w:rPr>
            <w:rStyle w:val="Hiperligao"/>
            <w:noProof/>
          </w:rPr>
          <w:t>Tabela 15: Equipamentos pertencentes à linha de engarrafamento 4.</w:t>
        </w:r>
        <w:r>
          <w:rPr>
            <w:noProof/>
            <w:webHidden/>
          </w:rPr>
          <w:tab/>
        </w:r>
        <w:r>
          <w:rPr>
            <w:noProof/>
            <w:webHidden/>
          </w:rPr>
          <w:fldChar w:fldCharType="begin"/>
        </w:r>
        <w:r>
          <w:rPr>
            <w:noProof/>
            <w:webHidden/>
          </w:rPr>
          <w:instrText xml:space="preserve"> PAGEREF _Toc469405951 \h </w:instrText>
        </w:r>
        <w:r>
          <w:rPr>
            <w:noProof/>
            <w:webHidden/>
          </w:rPr>
        </w:r>
        <w:r>
          <w:rPr>
            <w:noProof/>
            <w:webHidden/>
          </w:rPr>
          <w:fldChar w:fldCharType="separate"/>
        </w:r>
        <w:r>
          <w:rPr>
            <w:noProof/>
            <w:webHidden/>
          </w:rPr>
          <w:t>37</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52" w:history="1">
        <w:r w:rsidRPr="00364110">
          <w:rPr>
            <w:rStyle w:val="Hiperligao"/>
            <w:noProof/>
          </w:rPr>
          <w:t>Tabela 16: Comparação do consumo das linhas de engarrafamento.</w:t>
        </w:r>
        <w:r>
          <w:rPr>
            <w:noProof/>
            <w:webHidden/>
          </w:rPr>
          <w:tab/>
        </w:r>
        <w:r>
          <w:rPr>
            <w:noProof/>
            <w:webHidden/>
          </w:rPr>
          <w:fldChar w:fldCharType="begin"/>
        </w:r>
        <w:r>
          <w:rPr>
            <w:noProof/>
            <w:webHidden/>
          </w:rPr>
          <w:instrText xml:space="preserve"> PAGEREF _Toc469405952 \h </w:instrText>
        </w:r>
        <w:r>
          <w:rPr>
            <w:noProof/>
            <w:webHidden/>
          </w:rPr>
        </w:r>
        <w:r>
          <w:rPr>
            <w:noProof/>
            <w:webHidden/>
          </w:rPr>
          <w:fldChar w:fldCharType="separate"/>
        </w:r>
        <w:r>
          <w:rPr>
            <w:noProof/>
            <w:webHidden/>
          </w:rPr>
          <w:t>37</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53" w:history="1">
        <w:r w:rsidRPr="00364110">
          <w:rPr>
            <w:rStyle w:val="Hiperligao"/>
            <w:noProof/>
          </w:rPr>
          <w:t>Tabela 17: Consumos Anuais, experimentais e provenientes de faturas e o rácio entre ambos.</w:t>
        </w:r>
        <w:r>
          <w:rPr>
            <w:noProof/>
            <w:webHidden/>
          </w:rPr>
          <w:tab/>
        </w:r>
        <w:r>
          <w:rPr>
            <w:noProof/>
            <w:webHidden/>
          </w:rPr>
          <w:fldChar w:fldCharType="begin"/>
        </w:r>
        <w:r>
          <w:rPr>
            <w:noProof/>
            <w:webHidden/>
          </w:rPr>
          <w:instrText xml:space="preserve"> PAGEREF _Toc469405953 \h </w:instrText>
        </w:r>
        <w:r>
          <w:rPr>
            <w:noProof/>
            <w:webHidden/>
          </w:rPr>
        </w:r>
        <w:r>
          <w:rPr>
            <w:noProof/>
            <w:webHidden/>
          </w:rPr>
          <w:fldChar w:fldCharType="separate"/>
        </w:r>
        <w:r>
          <w:rPr>
            <w:noProof/>
            <w:webHidden/>
          </w:rPr>
          <w:t>40</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54" w:history="1">
        <w:r w:rsidRPr="00364110">
          <w:rPr>
            <w:rStyle w:val="Hiperligao"/>
            <w:noProof/>
          </w:rPr>
          <w:t>Tabela 18: Resumo detalhado dos dados relativos ao consumo de água da adega.</w:t>
        </w:r>
        <w:r>
          <w:rPr>
            <w:noProof/>
            <w:webHidden/>
          </w:rPr>
          <w:tab/>
        </w:r>
        <w:r>
          <w:rPr>
            <w:noProof/>
            <w:webHidden/>
          </w:rPr>
          <w:fldChar w:fldCharType="begin"/>
        </w:r>
        <w:r>
          <w:rPr>
            <w:noProof/>
            <w:webHidden/>
          </w:rPr>
          <w:instrText xml:space="preserve"> PAGEREF _Toc469405954 \h </w:instrText>
        </w:r>
        <w:r>
          <w:rPr>
            <w:noProof/>
            <w:webHidden/>
          </w:rPr>
        </w:r>
        <w:r>
          <w:rPr>
            <w:noProof/>
            <w:webHidden/>
          </w:rPr>
          <w:fldChar w:fldCharType="separate"/>
        </w:r>
        <w:r>
          <w:rPr>
            <w:noProof/>
            <w:webHidden/>
          </w:rPr>
          <w:t>41</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55" w:history="1">
        <w:r w:rsidRPr="00364110">
          <w:rPr>
            <w:rStyle w:val="Hiperligao"/>
            <w:noProof/>
          </w:rPr>
          <w:t>Tabela 19: Representação dos cálculos referentes aos gastos na lavagem das cubas e outros equipamentos.</w:t>
        </w:r>
        <w:r>
          <w:rPr>
            <w:noProof/>
            <w:webHidden/>
          </w:rPr>
          <w:tab/>
        </w:r>
        <w:r>
          <w:rPr>
            <w:noProof/>
            <w:webHidden/>
          </w:rPr>
          <w:fldChar w:fldCharType="begin"/>
        </w:r>
        <w:r>
          <w:rPr>
            <w:noProof/>
            <w:webHidden/>
          </w:rPr>
          <w:instrText xml:space="preserve"> PAGEREF _Toc469405955 \h </w:instrText>
        </w:r>
        <w:r>
          <w:rPr>
            <w:noProof/>
            <w:webHidden/>
          </w:rPr>
        </w:r>
        <w:r>
          <w:rPr>
            <w:noProof/>
            <w:webHidden/>
          </w:rPr>
          <w:fldChar w:fldCharType="separate"/>
        </w:r>
        <w:r>
          <w:rPr>
            <w:noProof/>
            <w:webHidden/>
          </w:rPr>
          <w:t>43</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56" w:history="1">
        <w:r w:rsidRPr="00364110">
          <w:rPr>
            <w:rStyle w:val="Hiperligao"/>
            <w:noProof/>
          </w:rPr>
          <w:t>Tabela 20: Valores resultantes dos gastos na lavagem das cubas e outros equipamentos.</w:t>
        </w:r>
        <w:r>
          <w:rPr>
            <w:noProof/>
            <w:webHidden/>
          </w:rPr>
          <w:tab/>
        </w:r>
        <w:r>
          <w:rPr>
            <w:noProof/>
            <w:webHidden/>
          </w:rPr>
          <w:fldChar w:fldCharType="begin"/>
        </w:r>
        <w:r>
          <w:rPr>
            <w:noProof/>
            <w:webHidden/>
          </w:rPr>
          <w:instrText xml:space="preserve"> PAGEREF _Toc469405956 \h </w:instrText>
        </w:r>
        <w:r>
          <w:rPr>
            <w:noProof/>
            <w:webHidden/>
          </w:rPr>
        </w:r>
        <w:r>
          <w:rPr>
            <w:noProof/>
            <w:webHidden/>
          </w:rPr>
          <w:fldChar w:fldCharType="separate"/>
        </w:r>
        <w:r>
          <w:rPr>
            <w:noProof/>
            <w:webHidden/>
          </w:rPr>
          <w:t>43</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57" w:history="1">
        <w:r w:rsidRPr="00364110">
          <w:rPr>
            <w:rStyle w:val="Hiperligao"/>
            <w:noProof/>
          </w:rPr>
          <w:t>Tabela 21: Indicadores ambientais da adega.</w:t>
        </w:r>
        <w:r>
          <w:rPr>
            <w:noProof/>
            <w:webHidden/>
          </w:rPr>
          <w:tab/>
        </w:r>
        <w:r>
          <w:rPr>
            <w:noProof/>
            <w:webHidden/>
          </w:rPr>
          <w:fldChar w:fldCharType="begin"/>
        </w:r>
        <w:r>
          <w:rPr>
            <w:noProof/>
            <w:webHidden/>
          </w:rPr>
          <w:instrText xml:space="preserve"> PAGEREF _Toc469405957 \h </w:instrText>
        </w:r>
        <w:r>
          <w:rPr>
            <w:noProof/>
            <w:webHidden/>
          </w:rPr>
        </w:r>
        <w:r>
          <w:rPr>
            <w:noProof/>
            <w:webHidden/>
          </w:rPr>
          <w:fldChar w:fldCharType="separate"/>
        </w:r>
        <w:r>
          <w:rPr>
            <w:noProof/>
            <w:webHidden/>
          </w:rPr>
          <w:t>44</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58" w:history="1">
        <w:r w:rsidRPr="00364110">
          <w:rPr>
            <w:rStyle w:val="Hiperligao"/>
            <w:noProof/>
          </w:rPr>
          <w:t>Tabela 22: Características do sistema PV dimensionado.</w:t>
        </w:r>
        <w:r>
          <w:rPr>
            <w:noProof/>
            <w:webHidden/>
          </w:rPr>
          <w:tab/>
        </w:r>
        <w:r>
          <w:rPr>
            <w:noProof/>
            <w:webHidden/>
          </w:rPr>
          <w:fldChar w:fldCharType="begin"/>
        </w:r>
        <w:r>
          <w:rPr>
            <w:noProof/>
            <w:webHidden/>
          </w:rPr>
          <w:instrText xml:space="preserve"> PAGEREF _Toc469405958 \h </w:instrText>
        </w:r>
        <w:r>
          <w:rPr>
            <w:noProof/>
            <w:webHidden/>
          </w:rPr>
        </w:r>
        <w:r>
          <w:rPr>
            <w:noProof/>
            <w:webHidden/>
          </w:rPr>
          <w:fldChar w:fldCharType="separate"/>
        </w:r>
        <w:r>
          <w:rPr>
            <w:noProof/>
            <w:webHidden/>
          </w:rPr>
          <w:t>45</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59" w:history="1">
        <w:r w:rsidRPr="00364110">
          <w:rPr>
            <w:rStyle w:val="Hiperligao"/>
            <w:noProof/>
          </w:rPr>
          <w:t>Tabela 23: Produção de CO</w:t>
        </w:r>
        <w:r w:rsidRPr="00364110">
          <w:rPr>
            <w:rStyle w:val="Hiperligao"/>
            <w:noProof/>
            <w:vertAlign w:val="subscript"/>
          </w:rPr>
          <w:t>2</w:t>
        </w:r>
        <w:r w:rsidRPr="00364110">
          <w:rPr>
            <w:rStyle w:val="Hiperligao"/>
            <w:noProof/>
          </w:rPr>
          <w:t>. Comparação das duas Fontes de energia e consequente poupança.</w:t>
        </w:r>
        <w:r>
          <w:rPr>
            <w:noProof/>
            <w:webHidden/>
          </w:rPr>
          <w:tab/>
        </w:r>
        <w:r>
          <w:rPr>
            <w:noProof/>
            <w:webHidden/>
          </w:rPr>
          <w:fldChar w:fldCharType="begin"/>
        </w:r>
        <w:r>
          <w:rPr>
            <w:noProof/>
            <w:webHidden/>
          </w:rPr>
          <w:instrText xml:space="preserve"> PAGEREF _Toc469405959 \h </w:instrText>
        </w:r>
        <w:r>
          <w:rPr>
            <w:noProof/>
            <w:webHidden/>
          </w:rPr>
        </w:r>
        <w:r>
          <w:rPr>
            <w:noProof/>
            <w:webHidden/>
          </w:rPr>
          <w:fldChar w:fldCharType="separate"/>
        </w:r>
        <w:r>
          <w:rPr>
            <w:noProof/>
            <w:webHidden/>
          </w:rPr>
          <w:t>46</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r:id="rId52" w:anchor="_Toc469405960" w:history="1">
        <w:r w:rsidRPr="00364110">
          <w:rPr>
            <w:rStyle w:val="Hiperligao"/>
            <w:noProof/>
          </w:rPr>
          <w:t>Tabela 24: Dados relativos às lâmpadas existentes na adega.</w:t>
        </w:r>
        <w:r>
          <w:rPr>
            <w:noProof/>
            <w:webHidden/>
          </w:rPr>
          <w:tab/>
        </w:r>
        <w:r>
          <w:rPr>
            <w:noProof/>
            <w:webHidden/>
          </w:rPr>
          <w:fldChar w:fldCharType="begin"/>
        </w:r>
        <w:r>
          <w:rPr>
            <w:noProof/>
            <w:webHidden/>
          </w:rPr>
          <w:instrText xml:space="preserve"> PAGEREF _Toc469405960 \h </w:instrText>
        </w:r>
        <w:r>
          <w:rPr>
            <w:noProof/>
            <w:webHidden/>
          </w:rPr>
        </w:r>
        <w:r>
          <w:rPr>
            <w:noProof/>
            <w:webHidden/>
          </w:rPr>
          <w:fldChar w:fldCharType="separate"/>
        </w:r>
        <w:r>
          <w:rPr>
            <w:noProof/>
            <w:webHidden/>
          </w:rPr>
          <w:t>47</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61" w:history="1">
        <w:r w:rsidRPr="00364110">
          <w:rPr>
            <w:rStyle w:val="Hiperligao"/>
            <w:noProof/>
          </w:rPr>
          <w:t>Tabela 25: Dados relativos às lâmpadas LED.</w:t>
        </w:r>
        <w:r>
          <w:rPr>
            <w:noProof/>
            <w:webHidden/>
          </w:rPr>
          <w:tab/>
        </w:r>
        <w:r>
          <w:rPr>
            <w:noProof/>
            <w:webHidden/>
          </w:rPr>
          <w:fldChar w:fldCharType="begin"/>
        </w:r>
        <w:r>
          <w:rPr>
            <w:noProof/>
            <w:webHidden/>
          </w:rPr>
          <w:instrText xml:space="preserve"> PAGEREF _Toc469405961 \h </w:instrText>
        </w:r>
        <w:r>
          <w:rPr>
            <w:noProof/>
            <w:webHidden/>
          </w:rPr>
        </w:r>
        <w:r>
          <w:rPr>
            <w:noProof/>
            <w:webHidden/>
          </w:rPr>
          <w:fldChar w:fldCharType="separate"/>
        </w:r>
        <w:r>
          <w:rPr>
            <w:noProof/>
            <w:webHidden/>
          </w:rPr>
          <w:t>47</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62" w:history="1">
        <w:r w:rsidRPr="00364110">
          <w:rPr>
            <w:rStyle w:val="Hiperligao"/>
            <w:noProof/>
          </w:rPr>
          <w:t>Tabela 26: Dados relativos ao Payback Time da lâmpada LED bulb E40.</w:t>
        </w:r>
        <w:r>
          <w:rPr>
            <w:noProof/>
            <w:webHidden/>
          </w:rPr>
          <w:tab/>
        </w:r>
        <w:r>
          <w:rPr>
            <w:noProof/>
            <w:webHidden/>
          </w:rPr>
          <w:fldChar w:fldCharType="begin"/>
        </w:r>
        <w:r>
          <w:rPr>
            <w:noProof/>
            <w:webHidden/>
          </w:rPr>
          <w:instrText xml:space="preserve"> PAGEREF _Toc469405962 \h </w:instrText>
        </w:r>
        <w:r>
          <w:rPr>
            <w:noProof/>
            <w:webHidden/>
          </w:rPr>
        </w:r>
        <w:r>
          <w:rPr>
            <w:noProof/>
            <w:webHidden/>
          </w:rPr>
          <w:fldChar w:fldCharType="separate"/>
        </w:r>
        <w:r>
          <w:rPr>
            <w:noProof/>
            <w:webHidden/>
          </w:rPr>
          <w:t>48</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63" w:history="1">
        <w:r w:rsidRPr="00364110">
          <w:rPr>
            <w:rStyle w:val="Hiperligao"/>
            <w:noProof/>
          </w:rPr>
          <w:t>Tabela 27: Payback Time das restantes lâmpadas.</w:t>
        </w:r>
        <w:r>
          <w:rPr>
            <w:noProof/>
            <w:webHidden/>
          </w:rPr>
          <w:tab/>
        </w:r>
        <w:r>
          <w:rPr>
            <w:noProof/>
            <w:webHidden/>
          </w:rPr>
          <w:fldChar w:fldCharType="begin"/>
        </w:r>
        <w:r>
          <w:rPr>
            <w:noProof/>
            <w:webHidden/>
          </w:rPr>
          <w:instrText xml:space="preserve"> PAGEREF _Toc469405963 \h </w:instrText>
        </w:r>
        <w:r>
          <w:rPr>
            <w:noProof/>
            <w:webHidden/>
          </w:rPr>
        </w:r>
        <w:r>
          <w:rPr>
            <w:noProof/>
            <w:webHidden/>
          </w:rPr>
          <w:fldChar w:fldCharType="separate"/>
        </w:r>
        <w:r>
          <w:rPr>
            <w:noProof/>
            <w:webHidden/>
          </w:rPr>
          <w:t>48</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64" w:history="1">
        <w:r w:rsidRPr="00364110">
          <w:rPr>
            <w:rStyle w:val="Hiperligao"/>
            <w:noProof/>
          </w:rPr>
          <w:t>Tabela 28: Comparação dos consumos elétricos da iluminação com e sem substituição de lâmpadas na adega. Comparação dos gastos. Poupança anual.</w:t>
        </w:r>
        <w:r>
          <w:rPr>
            <w:noProof/>
            <w:webHidden/>
          </w:rPr>
          <w:tab/>
        </w:r>
        <w:r>
          <w:rPr>
            <w:noProof/>
            <w:webHidden/>
          </w:rPr>
          <w:fldChar w:fldCharType="begin"/>
        </w:r>
        <w:r>
          <w:rPr>
            <w:noProof/>
            <w:webHidden/>
          </w:rPr>
          <w:instrText xml:space="preserve"> PAGEREF _Toc469405964 \h </w:instrText>
        </w:r>
        <w:r>
          <w:rPr>
            <w:noProof/>
            <w:webHidden/>
          </w:rPr>
        </w:r>
        <w:r>
          <w:rPr>
            <w:noProof/>
            <w:webHidden/>
          </w:rPr>
          <w:fldChar w:fldCharType="separate"/>
        </w:r>
        <w:r>
          <w:rPr>
            <w:noProof/>
            <w:webHidden/>
          </w:rPr>
          <w:t>49</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65" w:history="1">
        <w:r w:rsidRPr="00364110">
          <w:rPr>
            <w:rStyle w:val="Hiperligao"/>
            <w:noProof/>
          </w:rPr>
          <w:t>Tabela 49: Produção anual de vinho de cada um dos AE's referente ao ano de 2014.</w:t>
        </w:r>
        <w:r>
          <w:rPr>
            <w:noProof/>
            <w:webHidden/>
          </w:rPr>
          <w:tab/>
        </w:r>
        <w:r>
          <w:rPr>
            <w:noProof/>
            <w:webHidden/>
          </w:rPr>
          <w:fldChar w:fldCharType="begin"/>
        </w:r>
        <w:r>
          <w:rPr>
            <w:noProof/>
            <w:webHidden/>
          </w:rPr>
          <w:instrText xml:space="preserve"> PAGEREF _Toc469405965 \h </w:instrText>
        </w:r>
        <w:r>
          <w:rPr>
            <w:noProof/>
            <w:webHidden/>
          </w:rPr>
        </w:r>
        <w:r>
          <w:rPr>
            <w:noProof/>
            <w:webHidden/>
          </w:rPr>
          <w:fldChar w:fldCharType="separate"/>
        </w:r>
        <w:r>
          <w:rPr>
            <w:noProof/>
            <w:webHidden/>
          </w:rPr>
          <w:t>51</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66" w:history="1">
        <w:r w:rsidRPr="00364110">
          <w:rPr>
            <w:rStyle w:val="Hiperligao"/>
            <w:noProof/>
          </w:rPr>
          <w:t>Tabela 50: Indicadores ambientais de cada uma das adegas.</w:t>
        </w:r>
        <w:r>
          <w:rPr>
            <w:noProof/>
            <w:webHidden/>
          </w:rPr>
          <w:tab/>
        </w:r>
        <w:r>
          <w:rPr>
            <w:noProof/>
            <w:webHidden/>
          </w:rPr>
          <w:fldChar w:fldCharType="begin"/>
        </w:r>
        <w:r>
          <w:rPr>
            <w:noProof/>
            <w:webHidden/>
          </w:rPr>
          <w:instrText xml:space="preserve"> PAGEREF _Toc469405966 \h </w:instrText>
        </w:r>
        <w:r>
          <w:rPr>
            <w:noProof/>
            <w:webHidden/>
          </w:rPr>
        </w:r>
        <w:r>
          <w:rPr>
            <w:noProof/>
            <w:webHidden/>
          </w:rPr>
          <w:fldChar w:fldCharType="separate"/>
        </w:r>
        <w:r>
          <w:rPr>
            <w:noProof/>
            <w:webHidden/>
          </w:rPr>
          <w:t>51</w:t>
        </w:r>
        <w:r>
          <w:rPr>
            <w:noProof/>
            <w:webHidden/>
          </w:rPr>
          <w:fldChar w:fldCharType="end"/>
        </w:r>
      </w:hyperlink>
    </w:p>
    <w:p w:rsidR="00F5650E" w:rsidRDefault="00F5650E">
      <w:pPr>
        <w:pStyle w:val="ndicedeilustraes"/>
        <w:tabs>
          <w:tab w:val="right" w:leader="dot" w:pos="8729"/>
        </w:tabs>
        <w:rPr>
          <w:rFonts w:asciiTheme="minorHAnsi" w:eastAsiaTheme="minorEastAsia" w:hAnsiTheme="minorHAnsi"/>
          <w:noProof/>
          <w:lang w:eastAsia="pt-PT"/>
        </w:rPr>
      </w:pPr>
      <w:hyperlink w:anchor="_Toc469405967" w:history="1">
        <w:r w:rsidRPr="00364110">
          <w:rPr>
            <w:rStyle w:val="Hiperligao"/>
            <w:noProof/>
          </w:rPr>
          <w:t>Tabela 51: Exemplos de medidas de eficiência postas em prática por cada AE.</w:t>
        </w:r>
        <w:r>
          <w:rPr>
            <w:noProof/>
            <w:webHidden/>
          </w:rPr>
          <w:tab/>
        </w:r>
        <w:r>
          <w:rPr>
            <w:noProof/>
            <w:webHidden/>
          </w:rPr>
          <w:fldChar w:fldCharType="begin"/>
        </w:r>
        <w:r>
          <w:rPr>
            <w:noProof/>
            <w:webHidden/>
          </w:rPr>
          <w:instrText xml:space="preserve"> PAGEREF _Toc469405967 \h </w:instrText>
        </w:r>
        <w:r>
          <w:rPr>
            <w:noProof/>
            <w:webHidden/>
          </w:rPr>
        </w:r>
        <w:r>
          <w:rPr>
            <w:noProof/>
            <w:webHidden/>
          </w:rPr>
          <w:fldChar w:fldCharType="separate"/>
        </w:r>
        <w:r>
          <w:rPr>
            <w:noProof/>
            <w:webHidden/>
          </w:rPr>
          <w:t>55</w:t>
        </w:r>
        <w:r>
          <w:rPr>
            <w:noProof/>
            <w:webHidden/>
          </w:rPr>
          <w:fldChar w:fldCharType="end"/>
        </w:r>
      </w:hyperlink>
    </w:p>
    <w:p w:rsidR="00BC7DFD" w:rsidRDefault="006A4C56" w:rsidP="00224D19">
      <w:pPr>
        <w:pStyle w:val="ndicedeilustraes"/>
        <w:tabs>
          <w:tab w:val="right" w:leader="dot" w:pos="8779"/>
        </w:tabs>
        <w:rPr>
          <w:b/>
          <w:bCs/>
          <w:noProof/>
        </w:rPr>
      </w:pPr>
      <w:r>
        <w:rPr>
          <w:b/>
          <w:bCs/>
          <w:noProof/>
        </w:rPr>
        <w:fldChar w:fldCharType="end"/>
      </w:r>
    </w:p>
    <w:p w:rsidR="00C5473E" w:rsidRDefault="00C5473E" w:rsidP="006A4C56">
      <w:pPr>
        <w:spacing w:before="120" w:after="0"/>
        <w:rPr>
          <w:b/>
          <w:bCs/>
          <w:noProof/>
        </w:rPr>
      </w:pPr>
      <w:r>
        <w:rPr>
          <w:b/>
          <w:bCs/>
          <w:noProof/>
        </w:rPr>
        <w:br w:type="page"/>
      </w:r>
    </w:p>
    <w:p w:rsidR="006A4C56" w:rsidRDefault="006A4C56" w:rsidP="006A4C56">
      <w:pPr>
        <w:pStyle w:val="Cabealho1"/>
        <w:rPr>
          <w:rFonts w:cs="Times New Roman"/>
        </w:rPr>
      </w:pPr>
      <w:bookmarkStart w:id="5" w:name="_Toc469405833"/>
      <w:r w:rsidRPr="00332C51">
        <w:rPr>
          <w:rFonts w:cs="Times New Roman"/>
        </w:rPr>
        <w:lastRenderedPageBreak/>
        <w:t>Agradecimentos</w:t>
      </w:r>
      <w:bookmarkEnd w:id="5"/>
    </w:p>
    <w:p w:rsidR="00C5473E" w:rsidRDefault="00C5473E" w:rsidP="006A4C56">
      <w:pPr>
        <w:rPr>
          <w:lang w:eastAsia="pt-PT"/>
        </w:rPr>
      </w:pPr>
      <w:r>
        <w:rPr>
          <w:lang w:eastAsia="pt-PT"/>
        </w:rPr>
        <w:br w:type="page"/>
      </w:r>
    </w:p>
    <w:p w:rsidR="006A4C56" w:rsidRDefault="006A4C56" w:rsidP="006A4C56">
      <w:pPr>
        <w:pStyle w:val="Cabealho1"/>
      </w:pPr>
      <w:bookmarkStart w:id="6" w:name="_Toc469405834"/>
      <w:r w:rsidRPr="00275750">
        <w:lastRenderedPageBreak/>
        <w:t>Simbologia e Notações</w:t>
      </w:r>
      <w:bookmarkEnd w:id="6"/>
    </w:p>
    <w:p w:rsidR="006A4C56" w:rsidRDefault="006A4C56" w:rsidP="006A4C56"/>
    <w:p w:rsidR="006A4C56" w:rsidRPr="00890CD1" w:rsidRDefault="00A65082" w:rsidP="006A4C56">
      <w:pPr>
        <w:rPr>
          <w:rFonts w:eastAsiaTheme="minorEastAsia" w:cs="Times New Roman"/>
        </w:rPr>
      </w:pPr>
      <m:oMath>
        <m:r>
          <w:rPr>
            <w:rFonts w:ascii="Cambria Math" w:hAnsi="Cambria Math" w:cs="Times New Roman"/>
          </w:rPr>
          <m:t>η</m:t>
        </m:r>
      </m:oMath>
      <w:r w:rsidR="006A4C56">
        <w:rPr>
          <w:rFonts w:eastAsiaTheme="minorEastAsia" w:cs="Times New Roman"/>
        </w:rPr>
        <w:tab/>
      </w:r>
      <w:r>
        <w:rPr>
          <w:rFonts w:eastAsiaTheme="minorEastAsia" w:cs="Times New Roman"/>
        </w:rPr>
        <w:t>Eficiência (%)</w:t>
      </w:r>
    </w:p>
    <w:p w:rsidR="006A4C56" w:rsidRDefault="0077452F" w:rsidP="006A4C56">
      <w:pPr>
        <w:rPr>
          <w:rFonts w:cs="Times New Roman"/>
        </w:rPr>
      </w:pPr>
      <m:oMath>
        <m:r>
          <w:rPr>
            <w:rFonts w:ascii="Cambria Math" w:hAnsi="Cambria Math" w:cs="Times New Roman"/>
          </w:rPr>
          <m:t>ϕ</m:t>
        </m:r>
      </m:oMath>
      <w:r>
        <w:rPr>
          <w:rFonts w:cs="Times New Roman"/>
        </w:rPr>
        <w:tab/>
        <w:t xml:space="preserve">Fator de potência </w:t>
      </w:r>
    </w:p>
    <w:p w:rsidR="0077452F" w:rsidRDefault="0077452F" w:rsidP="006A4C56">
      <w:pPr>
        <w:rPr>
          <w:rFonts w:cs="Times New Roman"/>
        </w:rPr>
      </w:pPr>
    </w:p>
    <w:p w:rsidR="006A4C56" w:rsidRPr="00E14912" w:rsidRDefault="006A4C56" w:rsidP="00021C24">
      <w:pPr>
        <w:tabs>
          <w:tab w:val="left" w:pos="709"/>
        </w:tabs>
        <w:rPr>
          <w:rFonts w:cs="Times New Roman"/>
        </w:rPr>
      </w:pPr>
      <w:r>
        <w:rPr>
          <w:rFonts w:cs="Times New Roman"/>
        </w:rPr>
        <w:t>SGE</w:t>
      </w:r>
      <w:r>
        <w:rPr>
          <w:rFonts w:cs="Times New Roman"/>
        </w:rPr>
        <w:tab/>
      </w:r>
      <w:r w:rsidR="00021C24">
        <w:rPr>
          <w:rFonts w:cs="Times New Roman"/>
        </w:rPr>
        <w:tab/>
      </w:r>
      <w:r w:rsidR="00021C24">
        <w:rPr>
          <w:rFonts w:cs="Times New Roman"/>
        </w:rPr>
        <w:tab/>
      </w:r>
      <w:r w:rsidRPr="00E14912">
        <w:rPr>
          <w:rFonts w:cs="Times New Roman"/>
        </w:rPr>
        <w:t>Sistemas de Gestão de Energia</w:t>
      </w:r>
    </w:p>
    <w:p w:rsidR="006A4C56" w:rsidRPr="00D16C57" w:rsidRDefault="006A4C56" w:rsidP="006A4C56">
      <w:pPr>
        <w:rPr>
          <w:rFonts w:cs="Times New Roman"/>
        </w:rPr>
      </w:pPr>
      <w:r w:rsidRPr="00D16C57">
        <w:rPr>
          <w:rFonts w:cs="Times New Roman"/>
        </w:rPr>
        <w:t>ISO</w:t>
      </w:r>
      <w:r w:rsidRPr="00D16C57">
        <w:rPr>
          <w:rFonts w:cs="Times New Roman"/>
        </w:rPr>
        <w:tab/>
      </w:r>
      <w:r w:rsidR="00021C24">
        <w:rPr>
          <w:rFonts w:cs="Times New Roman"/>
        </w:rPr>
        <w:tab/>
      </w:r>
      <w:r w:rsidR="00021C24">
        <w:rPr>
          <w:rFonts w:cs="Times New Roman"/>
        </w:rPr>
        <w:tab/>
      </w:r>
      <w:r w:rsidRPr="00D16C57">
        <w:rPr>
          <w:rFonts w:cs="Times New Roman"/>
        </w:rPr>
        <w:t>Organização Internacional de Normalização</w:t>
      </w:r>
    </w:p>
    <w:p w:rsidR="006A4C56" w:rsidRPr="00D16C57" w:rsidRDefault="006A4C56" w:rsidP="006A4C56">
      <w:pPr>
        <w:rPr>
          <w:rFonts w:cs="Times New Roman"/>
        </w:rPr>
      </w:pPr>
      <w:r w:rsidRPr="00D16C57">
        <w:rPr>
          <w:rFonts w:cs="Times New Roman"/>
        </w:rPr>
        <w:t>EN</w:t>
      </w:r>
      <w:r w:rsidRPr="00D16C57">
        <w:rPr>
          <w:rFonts w:cs="Times New Roman"/>
        </w:rPr>
        <w:tab/>
      </w:r>
      <w:r w:rsidR="00021C24">
        <w:rPr>
          <w:rFonts w:cs="Times New Roman"/>
        </w:rPr>
        <w:tab/>
      </w:r>
      <w:r w:rsidR="00021C24">
        <w:rPr>
          <w:rFonts w:cs="Times New Roman"/>
        </w:rPr>
        <w:tab/>
      </w:r>
      <w:proofErr w:type="spellStart"/>
      <w:r w:rsidRPr="005762B5">
        <w:rPr>
          <w:rFonts w:cs="Times New Roman"/>
          <w:i/>
        </w:rPr>
        <w:t>European</w:t>
      </w:r>
      <w:proofErr w:type="spellEnd"/>
      <w:r w:rsidRPr="005762B5">
        <w:rPr>
          <w:rFonts w:cs="Times New Roman"/>
          <w:i/>
        </w:rPr>
        <w:t xml:space="preserve"> </w:t>
      </w:r>
      <w:proofErr w:type="spellStart"/>
      <w:r w:rsidRPr="005762B5">
        <w:rPr>
          <w:rFonts w:cs="Times New Roman"/>
          <w:i/>
        </w:rPr>
        <w:t>Norm</w:t>
      </w:r>
      <w:proofErr w:type="spellEnd"/>
    </w:p>
    <w:p w:rsidR="006A4C56" w:rsidRPr="00A65082" w:rsidRDefault="006A4C56" w:rsidP="006A4C56">
      <w:pPr>
        <w:rPr>
          <w:rFonts w:cs="Times New Roman"/>
          <w:i/>
        </w:rPr>
      </w:pPr>
      <w:r w:rsidRPr="00A65082">
        <w:rPr>
          <w:rFonts w:cs="Times New Roman"/>
        </w:rPr>
        <w:t>PDCA</w:t>
      </w:r>
      <w:r w:rsidRPr="00A65082">
        <w:rPr>
          <w:rFonts w:cs="Times New Roman"/>
        </w:rPr>
        <w:tab/>
      </w:r>
      <w:r w:rsidR="00021C24" w:rsidRPr="00A65082">
        <w:rPr>
          <w:rFonts w:cs="Times New Roman"/>
        </w:rPr>
        <w:tab/>
      </w:r>
      <w:r w:rsidR="00021C24" w:rsidRPr="00A65082">
        <w:rPr>
          <w:rFonts w:cs="Times New Roman"/>
        </w:rPr>
        <w:tab/>
      </w:r>
      <w:proofErr w:type="spellStart"/>
      <w:r w:rsidRPr="00A65082">
        <w:rPr>
          <w:rFonts w:cs="Times New Roman"/>
          <w:i/>
        </w:rPr>
        <w:t>Plan</w:t>
      </w:r>
      <w:proofErr w:type="spellEnd"/>
      <w:r w:rsidRPr="00A65082">
        <w:rPr>
          <w:rFonts w:cs="Times New Roman"/>
          <w:i/>
        </w:rPr>
        <w:t>-</w:t>
      </w:r>
      <w:r w:rsidR="00021C24" w:rsidRPr="00A65082">
        <w:rPr>
          <w:rFonts w:cs="Times New Roman"/>
          <w:i/>
        </w:rPr>
        <w:t>Do</w:t>
      </w:r>
      <w:r w:rsidRPr="00A65082">
        <w:rPr>
          <w:rFonts w:cs="Times New Roman"/>
          <w:i/>
        </w:rPr>
        <w:t>-</w:t>
      </w:r>
      <w:proofErr w:type="spellStart"/>
      <w:r w:rsidRPr="00A65082">
        <w:rPr>
          <w:rFonts w:cs="Times New Roman"/>
          <w:i/>
        </w:rPr>
        <w:t>Check</w:t>
      </w:r>
      <w:proofErr w:type="spellEnd"/>
      <w:r w:rsidRPr="00A65082">
        <w:rPr>
          <w:rFonts w:cs="Times New Roman"/>
          <w:i/>
        </w:rPr>
        <w:t>-</w:t>
      </w:r>
      <w:proofErr w:type="spellStart"/>
      <w:r w:rsidRPr="00A65082">
        <w:rPr>
          <w:rFonts w:cs="Times New Roman"/>
          <w:i/>
        </w:rPr>
        <w:t>Act</w:t>
      </w:r>
      <w:proofErr w:type="spellEnd"/>
    </w:p>
    <w:p w:rsidR="006A4C56" w:rsidRPr="00112595" w:rsidRDefault="006A4C56" w:rsidP="006A4C56">
      <w:pPr>
        <w:rPr>
          <w:rFonts w:cs="Times New Roman"/>
        </w:rPr>
      </w:pPr>
      <w:r w:rsidRPr="00112595">
        <w:rPr>
          <w:rFonts w:cs="Times New Roman"/>
        </w:rPr>
        <w:t>IDE</w:t>
      </w:r>
      <w:r w:rsidRPr="00112595">
        <w:rPr>
          <w:rFonts w:cs="Times New Roman"/>
        </w:rPr>
        <w:tab/>
      </w:r>
      <w:r w:rsidR="00021C24" w:rsidRPr="00112595">
        <w:rPr>
          <w:rFonts w:cs="Times New Roman"/>
        </w:rPr>
        <w:tab/>
      </w:r>
      <w:r w:rsidR="00021C24" w:rsidRPr="00112595">
        <w:rPr>
          <w:rFonts w:cs="Times New Roman"/>
        </w:rPr>
        <w:tab/>
      </w:r>
      <w:r w:rsidRPr="00E14912">
        <w:rPr>
          <w:rFonts w:cs="Times New Roman"/>
        </w:rPr>
        <w:t>Indicadores de Desempenho Energético</w:t>
      </w:r>
    </w:p>
    <w:p w:rsidR="006A4C56" w:rsidRPr="00E14912" w:rsidRDefault="006A4C56" w:rsidP="006A4C56">
      <w:pPr>
        <w:rPr>
          <w:rFonts w:cs="Times New Roman"/>
        </w:rPr>
      </w:pPr>
      <w:r w:rsidRPr="00E14912">
        <w:rPr>
          <w:rFonts w:cs="Times New Roman"/>
        </w:rPr>
        <w:t>CVRA</w:t>
      </w:r>
      <w:r>
        <w:rPr>
          <w:rFonts w:cs="Times New Roman"/>
        </w:rPr>
        <w:tab/>
      </w:r>
      <w:r w:rsidR="00021C24">
        <w:rPr>
          <w:rFonts w:cs="Times New Roman"/>
        </w:rPr>
        <w:tab/>
      </w:r>
      <w:r w:rsidR="00021C24">
        <w:rPr>
          <w:rFonts w:cs="Times New Roman"/>
        </w:rPr>
        <w:tab/>
      </w:r>
      <w:r w:rsidRPr="00E14912">
        <w:rPr>
          <w:rFonts w:cs="Times New Roman"/>
        </w:rPr>
        <w:t>Comissão Vitivinícola Regional Alentejana</w:t>
      </w:r>
    </w:p>
    <w:p w:rsidR="006A4C56" w:rsidRPr="00E14912" w:rsidRDefault="006A4C56" w:rsidP="006A4C56">
      <w:pPr>
        <w:rPr>
          <w:rFonts w:cs="Times New Roman"/>
        </w:rPr>
      </w:pPr>
      <w:r w:rsidRPr="00E14912">
        <w:rPr>
          <w:rFonts w:cs="Times New Roman"/>
        </w:rPr>
        <w:t>PSVA</w:t>
      </w:r>
      <w:r>
        <w:rPr>
          <w:rFonts w:cs="Times New Roman"/>
        </w:rPr>
        <w:tab/>
      </w:r>
      <w:r w:rsidR="00021C24">
        <w:rPr>
          <w:rFonts w:cs="Times New Roman"/>
        </w:rPr>
        <w:tab/>
      </w:r>
      <w:r w:rsidR="00021C24">
        <w:rPr>
          <w:rFonts w:cs="Times New Roman"/>
        </w:rPr>
        <w:tab/>
      </w:r>
      <w:r w:rsidRPr="00E14912">
        <w:rPr>
          <w:rFonts w:cs="Times New Roman"/>
        </w:rPr>
        <w:t>Plano de Sustentabilidade dos Vinhos do Alentejo</w:t>
      </w:r>
    </w:p>
    <w:p w:rsidR="006A4C56" w:rsidRPr="00E14912" w:rsidRDefault="006A4C56" w:rsidP="006A4C56">
      <w:pPr>
        <w:rPr>
          <w:rFonts w:cs="Times New Roman"/>
        </w:rPr>
      </w:pPr>
      <w:r w:rsidRPr="00E14912">
        <w:rPr>
          <w:rFonts w:cs="Times New Roman"/>
        </w:rPr>
        <w:t>AE</w:t>
      </w:r>
      <w:r>
        <w:rPr>
          <w:rFonts w:cs="Times New Roman"/>
        </w:rPr>
        <w:tab/>
      </w:r>
      <w:r w:rsidR="00021C24">
        <w:rPr>
          <w:rFonts w:cs="Times New Roman"/>
        </w:rPr>
        <w:tab/>
      </w:r>
      <w:r w:rsidR="00021C24">
        <w:rPr>
          <w:rFonts w:cs="Times New Roman"/>
        </w:rPr>
        <w:tab/>
      </w:r>
      <w:r w:rsidRPr="00E14912">
        <w:rPr>
          <w:rFonts w:cs="Times New Roman"/>
        </w:rPr>
        <w:t>Agente Económico</w:t>
      </w:r>
    </w:p>
    <w:p w:rsidR="006A4C56" w:rsidRPr="00E14912" w:rsidRDefault="006A4C56" w:rsidP="006A4C56">
      <w:pPr>
        <w:rPr>
          <w:rFonts w:cs="Times New Roman"/>
        </w:rPr>
      </w:pPr>
      <w:r>
        <w:rPr>
          <w:rFonts w:cs="Times New Roman"/>
        </w:rPr>
        <w:t>EU</w:t>
      </w:r>
      <w:r>
        <w:rPr>
          <w:rFonts w:cs="Times New Roman"/>
        </w:rPr>
        <w:tab/>
      </w:r>
      <w:r w:rsidR="00021C24">
        <w:rPr>
          <w:rFonts w:cs="Times New Roman"/>
        </w:rPr>
        <w:tab/>
      </w:r>
      <w:r w:rsidR="00021C24">
        <w:rPr>
          <w:rFonts w:cs="Times New Roman"/>
        </w:rPr>
        <w:tab/>
      </w:r>
      <w:r w:rsidRPr="00E14912">
        <w:rPr>
          <w:rFonts w:cs="Times New Roman"/>
        </w:rPr>
        <w:t>União Europeia</w:t>
      </w:r>
    </w:p>
    <w:p w:rsidR="006A4C56" w:rsidRPr="00583FE2" w:rsidRDefault="00583FE2" w:rsidP="006A4C56">
      <w:pPr>
        <w:rPr>
          <w:rFonts w:cs="Times New Roman"/>
          <w:lang w:val="en-US"/>
        </w:rPr>
      </w:pPr>
      <w:r w:rsidRPr="00583FE2">
        <w:rPr>
          <w:rFonts w:cs="Times New Roman"/>
          <w:lang w:val="en-US"/>
        </w:rPr>
        <w:t>IIIEE</w:t>
      </w:r>
      <w:r w:rsidR="006A4C56" w:rsidRPr="00583FE2">
        <w:rPr>
          <w:rFonts w:cs="Times New Roman"/>
          <w:lang w:val="en-US"/>
        </w:rPr>
        <w:tab/>
      </w:r>
      <w:r w:rsidR="00021C24" w:rsidRPr="00583FE2">
        <w:rPr>
          <w:rFonts w:cs="Times New Roman"/>
          <w:lang w:val="en-US"/>
        </w:rPr>
        <w:tab/>
      </w:r>
      <w:r w:rsidR="00021C24" w:rsidRPr="00583FE2">
        <w:rPr>
          <w:rFonts w:cs="Times New Roman"/>
          <w:lang w:val="en-US"/>
        </w:rPr>
        <w:tab/>
      </w:r>
      <w:r w:rsidRPr="00583FE2">
        <w:rPr>
          <w:rFonts w:cs="Times New Roman"/>
          <w:i/>
          <w:lang w:val="en-US"/>
        </w:rPr>
        <w:t>International Institute for Industrial and Environmental Economics</w:t>
      </w:r>
    </w:p>
    <w:p w:rsidR="006A4C56" w:rsidRDefault="006A4C56" w:rsidP="006A4C56">
      <w:r>
        <w:t>SGQ</w:t>
      </w:r>
      <w:r>
        <w:tab/>
      </w:r>
      <w:r w:rsidR="00021C24">
        <w:tab/>
      </w:r>
      <w:r w:rsidR="00021C24">
        <w:tab/>
      </w:r>
      <w:r>
        <w:t>Sistema Geral de Qualidade</w:t>
      </w:r>
    </w:p>
    <w:p w:rsidR="006A4C56" w:rsidRDefault="006A4C56" w:rsidP="006A4C56">
      <w:r>
        <w:t>AQS</w:t>
      </w:r>
      <w:r>
        <w:tab/>
      </w:r>
      <w:r w:rsidR="00021C24">
        <w:tab/>
      </w:r>
      <w:r w:rsidR="00021C24">
        <w:tab/>
      </w:r>
      <w:r>
        <w:t>Águas Quentes Sanitárias</w:t>
      </w:r>
    </w:p>
    <w:p w:rsidR="006A4C56" w:rsidRDefault="006A4C56" w:rsidP="006A4C56">
      <w:r>
        <w:t>CUR</w:t>
      </w:r>
      <w:r>
        <w:tab/>
      </w:r>
      <w:r w:rsidR="00021C24">
        <w:tab/>
      </w:r>
      <w:r w:rsidR="00021C24">
        <w:tab/>
      </w:r>
      <w:r w:rsidRPr="00030903">
        <w:t xml:space="preserve">Comercializador de </w:t>
      </w:r>
      <w:r w:rsidR="005762B5" w:rsidRPr="00030903">
        <w:t>Último</w:t>
      </w:r>
      <w:r w:rsidRPr="00030903">
        <w:t xml:space="preserve"> Recurso</w:t>
      </w:r>
    </w:p>
    <w:p w:rsidR="006A4C56" w:rsidRDefault="006A4C56" w:rsidP="006A4C56">
      <w:r>
        <w:t>CIEG</w:t>
      </w:r>
      <w:r>
        <w:tab/>
      </w:r>
      <w:r w:rsidR="00021C24">
        <w:tab/>
      </w:r>
      <w:r w:rsidR="00021C24">
        <w:tab/>
      </w:r>
      <w:r>
        <w:t>Custos de Interesse Económico Geral</w:t>
      </w:r>
    </w:p>
    <w:p w:rsidR="006A4C56" w:rsidRDefault="006A4C56" w:rsidP="006A4C56">
      <w:r>
        <w:t>SEM</w:t>
      </w:r>
      <w:r>
        <w:tab/>
      </w:r>
      <w:r w:rsidR="00021C24">
        <w:tab/>
      </w:r>
      <w:r w:rsidR="00021C24">
        <w:tab/>
      </w:r>
      <w:r>
        <w:t>Sistema Elétrico Nacional</w:t>
      </w:r>
    </w:p>
    <w:p w:rsidR="006A4C56" w:rsidRDefault="006A4C56" w:rsidP="006A4C56">
      <w:r>
        <w:t>UPAC</w:t>
      </w:r>
      <w:r>
        <w:tab/>
      </w:r>
      <w:r w:rsidR="00021C24">
        <w:tab/>
      </w:r>
      <w:r w:rsidR="00021C24">
        <w:tab/>
      </w:r>
      <w:r>
        <w:t>Unidade de Produção de Autoconsumo</w:t>
      </w:r>
    </w:p>
    <w:p w:rsidR="00021C24" w:rsidRPr="00017E37" w:rsidRDefault="00021C24" w:rsidP="006A4C56">
      <w:pPr>
        <w:rPr>
          <w:lang w:val="en-US"/>
        </w:rPr>
      </w:pPr>
      <w:r w:rsidRPr="00017E37">
        <w:rPr>
          <w:lang w:val="en-US"/>
        </w:rPr>
        <w:t>FDS</w:t>
      </w:r>
      <w:r w:rsidRPr="00017E37">
        <w:rPr>
          <w:lang w:val="en-US"/>
        </w:rPr>
        <w:tab/>
      </w:r>
      <w:r w:rsidRPr="00017E37">
        <w:rPr>
          <w:lang w:val="en-US"/>
        </w:rPr>
        <w:tab/>
      </w:r>
      <w:r w:rsidRPr="00017E37">
        <w:rPr>
          <w:lang w:val="en-US"/>
        </w:rPr>
        <w:tab/>
        <w:t>Fins-de-</w:t>
      </w:r>
      <w:proofErr w:type="spellStart"/>
      <w:r w:rsidRPr="00F34C62">
        <w:rPr>
          <w:lang w:val="en-US"/>
        </w:rPr>
        <w:t>semana</w:t>
      </w:r>
      <w:proofErr w:type="spellEnd"/>
    </w:p>
    <w:p w:rsidR="00803898" w:rsidRPr="00017E37" w:rsidRDefault="00AF5F23" w:rsidP="006A4C56">
      <w:pPr>
        <w:rPr>
          <w:i/>
          <w:lang w:val="en-US"/>
        </w:rPr>
      </w:pPr>
      <w:r w:rsidRPr="00017E37">
        <w:rPr>
          <w:lang w:val="en-US"/>
        </w:rPr>
        <w:t>GWP</w:t>
      </w:r>
      <w:r w:rsidRPr="00017E37">
        <w:rPr>
          <w:lang w:val="en-US"/>
        </w:rPr>
        <w:tab/>
      </w:r>
      <w:r w:rsidRPr="00017E37">
        <w:rPr>
          <w:lang w:val="en-US"/>
        </w:rPr>
        <w:tab/>
      </w:r>
      <w:r w:rsidRPr="00017E37">
        <w:rPr>
          <w:lang w:val="en-US"/>
        </w:rPr>
        <w:tab/>
      </w:r>
      <w:r w:rsidRPr="00017E37">
        <w:rPr>
          <w:i/>
          <w:lang w:val="en-US"/>
        </w:rPr>
        <w:t xml:space="preserve">Global Warming </w:t>
      </w:r>
      <w:r w:rsidR="0041044C" w:rsidRPr="00017E37">
        <w:rPr>
          <w:i/>
          <w:lang w:val="en-US"/>
        </w:rPr>
        <w:t>Potential</w:t>
      </w:r>
    </w:p>
    <w:p w:rsidR="00803898" w:rsidRDefault="00803898" w:rsidP="006A4C56">
      <w:pPr>
        <w:rPr>
          <w:lang w:val="en-US"/>
        </w:rPr>
      </w:pPr>
      <w:r w:rsidRPr="00803898">
        <w:rPr>
          <w:lang w:val="en-US"/>
        </w:rPr>
        <w:t>CSWA</w:t>
      </w:r>
      <w:r w:rsidRPr="00803898">
        <w:rPr>
          <w:lang w:val="en-US"/>
        </w:rPr>
        <w:tab/>
      </w:r>
      <w:r w:rsidRPr="00803898">
        <w:rPr>
          <w:lang w:val="en-US"/>
        </w:rPr>
        <w:tab/>
      </w:r>
      <w:r w:rsidRPr="00803898">
        <w:rPr>
          <w:lang w:val="en-US"/>
        </w:rPr>
        <w:tab/>
      </w:r>
      <w:r w:rsidRPr="00803898">
        <w:rPr>
          <w:i/>
          <w:lang w:val="en-US"/>
        </w:rPr>
        <w:t>California Sustainable Winegrowing Alliance</w:t>
      </w:r>
      <w:r w:rsidRPr="00803898">
        <w:rPr>
          <w:lang w:val="en-US"/>
        </w:rPr>
        <w:t xml:space="preserve"> </w:t>
      </w:r>
    </w:p>
    <w:p w:rsidR="00566A99" w:rsidRDefault="00803898" w:rsidP="006A4C56">
      <w:r w:rsidRPr="00017E37">
        <w:t>SWP</w:t>
      </w:r>
      <w:r w:rsidRPr="00017E37">
        <w:tab/>
      </w:r>
      <w:r w:rsidRPr="00017E37">
        <w:tab/>
      </w:r>
      <w:r w:rsidRPr="00017E37">
        <w:tab/>
      </w:r>
      <w:proofErr w:type="spellStart"/>
      <w:r w:rsidRPr="00A76877">
        <w:rPr>
          <w:i/>
        </w:rPr>
        <w:t>Sustainable</w:t>
      </w:r>
      <w:proofErr w:type="spellEnd"/>
      <w:r w:rsidRPr="00A76877">
        <w:rPr>
          <w:i/>
        </w:rPr>
        <w:t xml:space="preserve"> </w:t>
      </w:r>
      <w:proofErr w:type="spellStart"/>
      <w:r w:rsidRPr="00A76877">
        <w:rPr>
          <w:i/>
        </w:rPr>
        <w:t>Winegrowing</w:t>
      </w:r>
      <w:proofErr w:type="spellEnd"/>
      <w:r w:rsidRPr="00A76877">
        <w:rPr>
          <w:i/>
        </w:rPr>
        <w:t xml:space="preserve"> </w:t>
      </w:r>
      <w:proofErr w:type="spellStart"/>
      <w:r w:rsidRPr="00A76877">
        <w:rPr>
          <w:i/>
        </w:rPr>
        <w:t>Program</w:t>
      </w:r>
      <w:proofErr w:type="spellEnd"/>
      <w:r w:rsidRPr="00017E37">
        <w:t xml:space="preserve"> </w:t>
      </w:r>
    </w:p>
    <w:p w:rsidR="006A4C56" w:rsidRPr="00017E37" w:rsidRDefault="00566A99" w:rsidP="006A4C56">
      <w:r>
        <w:t>GEE</w:t>
      </w:r>
      <w:r>
        <w:tab/>
      </w:r>
      <w:r>
        <w:tab/>
      </w:r>
      <w:r>
        <w:tab/>
        <w:t>Gases com Efeito de Estufa</w:t>
      </w:r>
      <w:r w:rsidR="006A4C56" w:rsidRPr="00017E37">
        <w:br w:type="page"/>
      </w:r>
    </w:p>
    <w:p w:rsidR="006A4C56" w:rsidRPr="00017E37" w:rsidRDefault="006A4C56" w:rsidP="006A4C56">
      <w:pPr>
        <w:sectPr w:rsidR="006A4C56" w:rsidRPr="00017E37" w:rsidSect="007D16BA">
          <w:headerReference w:type="even" r:id="rId53"/>
          <w:headerReference w:type="default" r:id="rId54"/>
          <w:footerReference w:type="even" r:id="rId55"/>
          <w:footerReference w:type="default" r:id="rId56"/>
          <w:footerReference w:type="first" r:id="rId57"/>
          <w:footnotePr>
            <w:numFmt w:val="lowerLetter"/>
          </w:footnotePr>
          <w:pgSz w:w="11906" w:h="16838"/>
          <w:pgMar w:top="1417" w:right="1466" w:bottom="1417" w:left="1701" w:header="708" w:footer="708" w:gutter="0"/>
          <w:pgNumType w:fmt="lowerRoman"/>
          <w:cols w:space="708"/>
          <w:titlePg/>
          <w:docGrid w:linePitch="360"/>
        </w:sectPr>
      </w:pPr>
    </w:p>
    <w:p w:rsidR="006A4C56" w:rsidRDefault="006A4C56" w:rsidP="006A4C56">
      <w:pPr>
        <w:pStyle w:val="Cabealho1"/>
      </w:pPr>
      <w:bookmarkStart w:id="7" w:name="_Toc469405835"/>
      <w:r w:rsidRPr="00275750">
        <w:lastRenderedPageBreak/>
        <w:t>Capítulo 1 – Introdução</w:t>
      </w:r>
      <w:bookmarkEnd w:id="7"/>
    </w:p>
    <w:p w:rsidR="006A4C56" w:rsidRPr="00392C54" w:rsidRDefault="006A4C56" w:rsidP="006A4C56">
      <w:r>
        <w:t xml:space="preserve">O mercado dos vinhos tem um papel cada vez mais importante nas exportações portuguesas. </w:t>
      </w:r>
      <w:r w:rsidR="00C75B5D">
        <w:t xml:space="preserve">Estudos estatísticos apontam </w:t>
      </w:r>
      <w:r>
        <w:t>que o comércio do vinho contribui para 725 milhões de euros, perfazendo 1,5% do valor total das exportações nacionais de bens</w:t>
      </w:r>
      <w:r w:rsidR="00792D40">
        <w:t xml:space="preserve"> </w:t>
      </w:r>
      <w:r w:rsidR="00792D40">
        <w:fldChar w:fldCharType="begin" w:fldLock="1"/>
      </w:r>
      <w:r w:rsidR="00792D40">
        <w:instrText>ADDIN CSL_CITATION { "citationItems" : [ { "id" : "ITEM-1", "itemData" : { "URL" : "http://www.viniportugal.pt/OSector", "id" : "ITEM-1", "issued" : { "date-parts" : [ [ "0" ] ] }, "title" : "VINIPORTUGAL - O SECTOR DO VINHO", "type" : "webpage" }, "uris" : [ "http://www.mendeley.com/documents/?uuid=c41482e3-b2cb-3e44-ac5d-0520d58076dc" ] } ], "mendeley" : { "formattedCitation" : "[1]", "plainTextFormattedCitation" : "[1]", "previouslyFormattedCitation" : "[1]" }, "properties" : { "noteIndex" : 0 }, "schema" : "https://github.com/citation-style-language/schema/raw/master/csl-citation.json" }</w:instrText>
      </w:r>
      <w:r w:rsidR="00792D40">
        <w:fldChar w:fldCharType="separate"/>
      </w:r>
      <w:r w:rsidR="00792D40" w:rsidRPr="00792D40">
        <w:rPr>
          <w:noProof/>
        </w:rPr>
        <w:t>[1]</w:t>
      </w:r>
      <w:r w:rsidR="00792D40">
        <w:fldChar w:fldCharType="end"/>
      </w:r>
      <w:r>
        <w:t xml:space="preserve">. </w:t>
      </w:r>
      <w:r w:rsidR="004F4786">
        <w:t>Assim</w:t>
      </w:r>
      <w:r>
        <w:t>,</w:t>
      </w:r>
      <w:r w:rsidR="004F4786">
        <w:t xml:space="preserve"> tendo em conta a grande concorrência,</w:t>
      </w:r>
      <w:r>
        <w:t xml:space="preserve"> é importante </w:t>
      </w:r>
      <w:r w:rsidR="004F4786">
        <w:t>reduzir</w:t>
      </w:r>
      <w:r>
        <w:t xml:space="preserve"> perdas que ocorrem durante o processo de fabrico do produto. Este trabalho tem como objetivo descobrir e </w:t>
      </w:r>
      <w:r w:rsidR="004F4786">
        <w:t>apontar caminhos para reduzir as</w:t>
      </w:r>
      <w:r>
        <w:t xml:space="preserve"> perdas no consumo </w:t>
      </w:r>
      <w:r w:rsidR="00C75B5D">
        <w:t>de água e energia</w:t>
      </w:r>
      <w:r>
        <w:t xml:space="preserve">, </w:t>
      </w:r>
      <w:r w:rsidR="00C75B5D">
        <w:t>maximizando</w:t>
      </w:r>
      <w:r>
        <w:t xml:space="preserve"> </w:t>
      </w:r>
      <w:r w:rsidR="00AD0DF9">
        <w:t>os proveitos</w:t>
      </w:r>
      <w:r>
        <w:t xml:space="preserve"> no setor económico, aumentando a eficiência de todos os processos envolvidos na produção do vinho.</w:t>
      </w:r>
    </w:p>
    <w:p w:rsidR="006A4C56" w:rsidRDefault="006A4C56" w:rsidP="006A4C56">
      <w:pPr>
        <w:spacing w:after="120"/>
      </w:pPr>
    </w:p>
    <w:p w:rsidR="006A4C56" w:rsidRDefault="006A4C56" w:rsidP="00053EA3">
      <w:pPr>
        <w:pStyle w:val="Cabealho2"/>
        <w:numPr>
          <w:ilvl w:val="1"/>
          <w:numId w:val="4"/>
        </w:numPr>
        <w:ind w:left="567" w:hanging="573"/>
      </w:pPr>
      <w:bookmarkStart w:id="8" w:name="_Toc469405836"/>
      <w:r>
        <w:t>Motivação</w:t>
      </w:r>
      <w:bookmarkEnd w:id="8"/>
    </w:p>
    <w:p w:rsidR="006A4C56" w:rsidRPr="00CC3C11" w:rsidRDefault="006A4C56" w:rsidP="006A4C56">
      <w:r w:rsidRPr="00CC3C11">
        <w:t xml:space="preserve">A competição entre empresas é uma constante luta entre organizações que tentam atingir objetivos como o aumento do lucro, ações no mercado e o máximo de vendas em volume, fazendo variar elementos do mercado como o preço, </w:t>
      </w:r>
      <w:r w:rsidR="00907C83">
        <w:t xml:space="preserve">o </w:t>
      </w:r>
      <w:r w:rsidRPr="00CC3C11">
        <w:t>produto</w:t>
      </w:r>
      <w:r w:rsidR="00907C83">
        <w:t>,</w:t>
      </w:r>
      <w:r w:rsidRPr="00CC3C11">
        <w:t xml:space="preserve"> a distribuição e a promoção. </w:t>
      </w:r>
      <w:r w:rsidR="00C75B5D">
        <w:t xml:space="preserve">Para uma empresa </w:t>
      </w:r>
      <w:r w:rsidR="004F4786">
        <w:t>sobressair, a</w:t>
      </w:r>
      <w:r w:rsidRPr="00CC3C11">
        <w:t xml:space="preserve"> chave está na eficiência</w:t>
      </w:r>
      <w:r w:rsidR="00AD0DF9">
        <w:t xml:space="preserve"> e na perceção positiva que os potenciais consumidores possam ter relativamente à marca</w:t>
      </w:r>
      <w:r w:rsidRPr="00CC3C11">
        <w:t>.</w:t>
      </w:r>
    </w:p>
    <w:p w:rsidR="00AB6481" w:rsidRDefault="00C75B5D" w:rsidP="006A4C56">
      <w:r>
        <w:t xml:space="preserve">A eficiência </w:t>
      </w:r>
      <w:r w:rsidR="006A4C56" w:rsidRPr="00CC3C11">
        <w:t xml:space="preserve">é o rácio entre os produtos obtidos e os produtos utlizados. Quanto maior for o rácio, melhor, ou seja, </w:t>
      </w:r>
      <w:r w:rsidR="00907C83">
        <w:t>os</w:t>
      </w:r>
      <w:r w:rsidR="00A956F7">
        <w:t xml:space="preserve"> </w:t>
      </w:r>
      <w:proofErr w:type="spellStart"/>
      <w:r w:rsidR="00A956F7">
        <w:t>AE’s</w:t>
      </w:r>
      <w:proofErr w:type="spellEnd"/>
      <w:r w:rsidR="006A4C56" w:rsidRPr="00CC3C11">
        <w:t xml:space="preserve"> precisam de produzir</w:t>
      </w:r>
      <w:r w:rsidR="006F357B">
        <w:t xml:space="preserve"> mais</w:t>
      </w:r>
      <w:r w:rsidR="006A4C56" w:rsidRPr="00CC3C11">
        <w:t xml:space="preserve"> com menos. </w:t>
      </w:r>
      <w:r w:rsidR="004F4786">
        <w:t>O AE</w:t>
      </w:r>
      <w:r w:rsidR="006F357B">
        <w:t xml:space="preserve"> necessita de atingir a</w:t>
      </w:r>
      <w:r w:rsidR="006A4C56" w:rsidRPr="00CC3C11">
        <w:t xml:space="preserve"> máxima eficiência energética e económica, poupando os f</w:t>
      </w:r>
      <w:r w:rsidR="006F357B">
        <w:t>undos e o próprio meio-ambiente, visto ser um p</w:t>
      </w:r>
      <w:r w:rsidR="004F4786">
        <w:t>onto</w:t>
      </w:r>
      <w:r w:rsidR="00BA5617">
        <w:t xml:space="preserve"> importante</w:t>
      </w:r>
      <w:r w:rsidR="004F4786">
        <w:t xml:space="preserve"> para uma empresa saudável, sendo transversal ao </w:t>
      </w:r>
      <w:r w:rsidR="006F357B">
        <w:t xml:space="preserve">sector vitivinícola. </w:t>
      </w:r>
      <w:r w:rsidR="006A4C56" w:rsidRPr="00CC3C11">
        <w:t>E para atingir todas essas necessidades a adega tem que ser eficiente, não podendo desperdiçar lucro em passo nenhum do processo de produção de vinho.</w:t>
      </w:r>
    </w:p>
    <w:p w:rsidR="006A4C56" w:rsidRDefault="00AB6481" w:rsidP="006A4C56">
      <w:r>
        <w:t>Por outro lado, apesar da ind</w:t>
      </w:r>
      <w:r w:rsidR="00907C83">
        <w:t>ú</w:t>
      </w:r>
      <w:r>
        <w:t>stria vitivinícola ter uma reputação de ser ambientalmente segura, estudo</w:t>
      </w:r>
      <w:r w:rsidR="006F357B">
        <w:t>s</w:t>
      </w:r>
      <w:r>
        <w:t xml:space="preserve"> provaram que o cultivo de uvas e produção de vinho estão associados a várias preocupações ambientais </w:t>
      </w:r>
      <w:r w:rsidR="00792D40">
        <w:fldChar w:fldCharType="begin" w:fldLock="1"/>
      </w:r>
      <w:r w:rsidR="00630EA0">
        <w:instrText>ADDIN CSL_CITATION { "citationItems" : [ { "id" : "ITEM-1", "itemData" : { "DOI" : "10.1016/j.jclepro.2013.04.007", "ISBN" : "0959-6526", "ISSN" : "09596526", "abstract" : "Despite the wine industry's reputation as being environmentally safe, prior research has shown the cultivation of wine grapes and production of wine to be associated with a large number of environmental concerns. The present study utilised an integrative literature review to investigate key areas of environmental concern currently faced by organisations in the global wine industry. Concerns discussed include water use and quality, the generation and management of organic and inorganic waste streams, energy use and the production of greenhouse gas emissions, chemical use, land use issues and the impact on ecosystems. The review reveals current practice within wine organisations to be largely unexplored and inadequate. Practice is characterised by a lack of the quantitative environmental data required if the industry is to bring about lasting environmental improvement to operational processes, products, and towards economically and environmentally improved performance. ?? 2013 Elsevier Ltd. All rights reserved.", "author" : [ { "dropping-particle" : "", "family" : "Christ", "given" : "Katherine L.", "non-dropping-particle" : "", "parse-names" : false, "suffix" : "" }, { "dropping-particle" : "", "family" : "Burritt", "given" : "Roger L.", "non-dropping-particle" : "", "parse-names" : false, "suffix" : "" } ], "container-title" : "Journal of Cleaner Production", "id" : "ITEM-1", "issued" : { "date-parts" : [ [ "2013" ] ] }, "page" : "232-242", "publisher" : "Elsevier Ltd", "title" : "Critical environmental concerns in wine production: An integrative review", "type" : "article-journal", "volume" : "53" }, "uris" : [ "http://www.mendeley.com/documents/?uuid=c168dde2-867b-42c8-abba-c361bceca6c4" ] } ], "mendeley" : { "formattedCitation" : "[2]", "plainTextFormattedCitation" : "[2]", "previouslyFormattedCitation" : "[2]" }, "properties" : { "noteIndex" : 0 }, "schema" : "https://github.com/citation-style-language/schema/raw/master/csl-citation.json" }</w:instrText>
      </w:r>
      <w:r w:rsidR="00792D40">
        <w:fldChar w:fldCharType="separate"/>
      </w:r>
      <w:r w:rsidR="00792D40" w:rsidRPr="00792D40">
        <w:rPr>
          <w:noProof/>
        </w:rPr>
        <w:t>[2]</w:t>
      </w:r>
      <w:r w:rsidR="00792D40">
        <w:fldChar w:fldCharType="end"/>
      </w:r>
      <w:r>
        <w:t xml:space="preserve">. </w:t>
      </w:r>
      <w:r w:rsidR="006A4C56" w:rsidRPr="00CC3C11">
        <w:t>Por essas razões</w:t>
      </w:r>
      <w:r w:rsidR="00A956F7">
        <w:t xml:space="preserve"> a Comissão dos Vinhos Regionais do Alentejo (CVRA) decidiu</w:t>
      </w:r>
      <w:r w:rsidR="006A4C56" w:rsidRPr="00CC3C11">
        <w:t xml:space="preserve"> cria</w:t>
      </w:r>
      <w:r w:rsidR="00A956F7">
        <w:t>r</w:t>
      </w:r>
      <w:r w:rsidR="006A4C56" w:rsidRPr="00CC3C11">
        <w:t xml:space="preserve"> um Plano de Sustentabilidade, onde se insere este trabalho.</w:t>
      </w:r>
    </w:p>
    <w:p w:rsidR="00EE5C93" w:rsidRDefault="00EE5C93" w:rsidP="006A4C56">
      <w:pPr>
        <w:spacing w:after="120"/>
      </w:pPr>
    </w:p>
    <w:p w:rsidR="006A4C56" w:rsidRDefault="006A4C56" w:rsidP="00053EA3">
      <w:pPr>
        <w:pStyle w:val="Cabealho2"/>
        <w:numPr>
          <w:ilvl w:val="1"/>
          <w:numId w:val="4"/>
        </w:numPr>
        <w:spacing w:line="480" w:lineRule="auto"/>
        <w:ind w:left="567" w:hanging="572"/>
      </w:pPr>
      <w:bookmarkStart w:id="9" w:name="_Toc469405837"/>
      <w:r>
        <w:t>Plano de Sustentabilidade da CVRA</w:t>
      </w:r>
      <w:bookmarkEnd w:id="9"/>
    </w:p>
    <w:p w:rsidR="0083093C" w:rsidRPr="0083093C" w:rsidRDefault="0083093C" w:rsidP="00053EA3">
      <w:pPr>
        <w:pStyle w:val="Cabealho3"/>
        <w:numPr>
          <w:ilvl w:val="2"/>
          <w:numId w:val="4"/>
        </w:numPr>
        <w:ind w:left="709" w:hanging="646"/>
        <w:rPr>
          <w:sz w:val="26"/>
          <w:szCs w:val="26"/>
        </w:rPr>
      </w:pPr>
      <w:bookmarkStart w:id="10" w:name="_Toc469405838"/>
      <w:r w:rsidRPr="0083093C">
        <w:rPr>
          <w:sz w:val="26"/>
          <w:szCs w:val="26"/>
        </w:rPr>
        <w:t>PVSA: Plano de Sustentabilidade dos Vinhos do Alentejo</w:t>
      </w:r>
      <w:r w:rsidR="00630EA0">
        <w:rPr>
          <w:sz w:val="26"/>
          <w:szCs w:val="26"/>
        </w:rPr>
        <w:fldChar w:fldCharType="begin" w:fldLock="1"/>
      </w:r>
      <w:r w:rsidR="00630EA0">
        <w:rPr>
          <w:sz w:val="26"/>
          <w:szCs w:val="26"/>
        </w:rPr>
        <w:instrText>ADDIN CSL_CITATION { "citationItems" : [ { "id" : "ITEM-1", "itemData" : { "author" : [ { "dropping-particle" : "", "family" : "Barroso", "given" : "Jo\u00e3o;", "non-dropping-particle" : "", "parse-names" : false, "suffix" : "" } ], "id" : "ITEM-1", "issued" : { "date-parts" : [ [ "2015" ] ] }, "title" : "Plano de Sustentabilidade dos Vinhos do Alentejo (PSVA)", "type" : "article-journal" }, "uris" : [ "http://www.mendeley.com/documents/?uuid=74a7f87c-f152-48d4-9288-0f73ebdb6577" ] } ], "mendeley" : { "formattedCitation" : "[3]", "plainTextFormattedCitation" : "[3]", "previouslyFormattedCitation" : "[3]" }, "properties" : { "noteIndex" : 0 }, "schema" : "https://github.com/citation-style-language/schema/raw/master/csl-citation.json" }</w:instrText>
      </w:r>
      <w:r w:rsidR="00630EA0">
        <w:rPr>
          <w:sz w:val="26"/>
          <w:szCs w:val="26"/>
        </w:rPr>
        <w:fldChar w:fldCharType="separate"/>
      </w:r>
      <w:r w:rsidR="00630EA0" w:rsidRPr="00630EA0">
        <w:rPr>
          <w:b w:val="0"/>
          <w:noProof/>
          <w:sz w:val="26"/>
          <w:szCs w:val="26"/>
        </w:rPr>
        <w:t>[3]</w:t>
      </w:r>
      <w:bookmarkEnd w:id="10"/>
      <w:r w:rsidR="00630EA0">
        <w:rPr>
          <w:sz w:val="26"/>
          <w:szCs w:val="26"/>
        </w:rPr>
        <w:fldChar w:fldCharType="end"/>
      </w:r>
    </w:p>
    <w:p w:rsidR="006A4C56" w:rsidRPr="003C0F34" w:rsidRDefault="006A4C56" w:rsidP="006A4C56">
      <w:r w:rsidRPr="003C0F34">
        <w:t>O PSVA foi desenvolvido com a finalidade de abrir portas</w:t>
      </w:r>
      <w:r w:rsidR="004F4786">
        <w:t xml:space="preserve"> exteriores</w:t>
      </w:r>
      <w:r w:rsidRPr="003C0F34">
        <w:t xml:space="preserve"> à vitivinicultura alentejana, quer aos pequenos quer aos grandes produtores, dando oportunid</w:t>
      </w:r>
      <w:r>
        <w:t>ades de melhoria a cada um dos agentes económicos</w:t>
      </w:r>
      <w:r w:rsidRPr="003C0F34">
        <w:t xml:space="preserve">. A sociedade vitivinícola padece de lacunas, como a falta de comunicação entre consumidores e produtores e a falta de clareza nas afirmações </w:t>
      </w:r>
      <w:r w:rsidR="004F4786">
        <w:t xml:space="preserve">de </w:t>
      </w:r>
      <w:r w:rsidR="00401A2F">
        <w:t>sustentabilidade</w:t>
      </w:r>
      <w:r w:rsidRPr="003C0F34">
        <w:t xml:space="preserve"> feitas pelos produtores, o que faz diminuir o potencial</w:t>
      </w:r>
      <w:r w:rsidR="004F4786">
        <w:t xml:space="preserve"> comercial</w:t>
      </w:r>
      <w:r w:rsidRPr="003C0F34">
        <w:t xml:space="preserve"> destes </w:t>
      </w:r>
      <w:proofErr w:type="spellStart"/>
      <w:r w:rsidRPr="003C0F34">
        <w:t>AE’s</w:t>
      </w:r>
      <w:proofErr w:type="spellEnd"/>
      <w:r w:rsidRPr="003C0F34">
        <w:t xml:space="preserve">. </w:t>
      </w:r>
    </w:p>
    <w:p w:rsidR="006A4C56" w:rsidRPr="003C0F34" w:rsidRDefault="004F4786" w:rsidP="006A4C56">
      <w:pPr>
        <w:rPr>
          <w:rFonts w:cs="Times New Roman"/>
        </w:rPr>
      </w:pPr>
      <w:r>
        <w:rPr>
          <w:rFonts w:cs="Times New Roman"/>
        </w:rPr>
        <w:t>Um agente económico</w:t>
      </w:r>
      <w:r w:rsidR="006A4C56" w:rsidRPr="003C0F34">
        <w:rPr>
          <w:rFonts w:cs="Times New Roman"/>
        </w:rPr>
        <w:t xml:space="preserve"> saudável e competitiv</w:t>
      </w:r>
      <w:r>
        <w:rPr>
          <w:rFonts w:cs="Times New Roman"/>
        </w:rPr>
        <w:t>o</w:t>
      </w:r>
      <w:r w:rsidR="006A4C56" w:rsidRPr="003C0F34">
        <w:rPr>
          <w:rFonts w:cs="Times New Roman"/>
        </w:rPr>
        <w:t xml:space="preserve"> </w:t>
      </w:r>
      <w:r w:rsidR="00D33CF1">
        <w:rPr>
          <w:rFonts w:cs="Times New Roman"/>
        </w:rPr>
        <w:t xml:space="preserve">necessita de ter como um dos seus princípios </w:t>
      </w:r>
      <w:r w:rsidR="006A4C56" w:rsidRPr="003C0F34">
        <w:rPr>
          <w:rFonts w:cs="Times New Roman"/>
        </w:rPr>
        <w:t>a pr</w:t>
      </w:r>
      <w:r w:rsidR="00D33CF1">
        <w:rPr>
          <w:rFonts w:cs="Times New Roman"/>
        </w:rPr>
        <w:t>á</w:t>
      </w:r>
      <w:r w:rsidR="006A4C56" w:rsidRPr="003C0F34">
        <w:rPr>
          <w:rFonts w:cs="Times New Roman"/>
        </w:rPr>
        <w:t>tica de desenvolvimento sustentável. O desenvolvimento sustentável assenta em 3 pilares fundamentais, o desenvolvimento social, ambiental e económico de uma organização</w:t>
      </w:r>
      <w:r w:rsidR="006A4C56">
        <w:rPr>
          <w:rFonts w:cs="Times New Roman"/>
        </w:rPr>
        <w:t>, não sendo permitido a desvalorização de um dos três</w:t>
      </w:r>
      <w:r w:rsidR="00D33CF1">
        <w:rPr>
          <w:rFonts w:cs="Times New Roman"/>
        </w:rPr>
        <w:t xml:space="preserve"> </w:t>
      </w:r>
      <w:r w:rsidR="00D33CF1">
        <w:rPr>
          <w:rFonts w:cs="Times New Roman"/>
        </w:rPr>
        <w:fldChar w:fldCharType="begin" w:fldLock="1"/>
      </w:r>
      <w:r w:rsidR="006D4D39">
        <w:rPr>
          <w:rFonts w:cs="Times New Roman"/>
        </w:rPr>
        <w:instrText>ADDIN CSL_CITATION { "citationItems" : [ { "id" : "ITEM-1", "itemData" : { "URL" : "http://www.worldbank.org/depweb/english/sd.html", "id" : "ITEM-1", "issued" : { "date-parts" : [ [ "0" ] ] }, "title" : "Desenvolvimento Sustent\u00e1vel", "type" : "webpage" }, "uris" : [ "http://www.mendeley.com/documents/?uuid=190c0052-73e3-3508-95f9-afed654db187" ] } ], "mendeley" : { "formattedCitation" : "[4]", "plainTextFormattedCitation" : "[4]", "previouslyFormattedCitation" : "[4]" }, "properties" : { "noteIndex" : 0 }, "schema" : "https://github.com/citation-style-language/schema/raw/master/csl-citation.json" }</w:instrText>
      </w:r>
      <w:r w:rsidR="00D33CF1">
        <w:rPr>
          <w:rFonts w:cs="Times New Roman"/>
        </w:rPr>
        <w:fldChar w:fldCharType="separate"/>
      </w:r>
      <w:r w:rsidR="00D33CF1" w:rsidRPr="00D33CF1">
        <w:rPr>
          <w:rFonts w:cs="Times New Roman"/>
          <w:noProof/>
        </w:rPr>
        <w:t>[4]</w:t>
      </w:r>
      <w:r w:rsidR="00D33CF1">
        <w:rPr>
          <w:rFonts w:cs="Times New Roman"/>
        </w:rPr>
        <w:fldChar w:fldCharType="end"/>
      </w:r>
      <w:r w:rsidR="006A4C56" w:rsidRPr="003C0F34">
        <w:rPr>
          <w:rFonts w:cs="Times New Roman"/>
        </w:rPr>
        <w:t>.</w:t>
      </w:r>
    </w:p>
    <w:p w:rsidR="006A4C56" w:rsidRDefault="006A4C56" w:rsidP="006A4C56">
      <w:pPr>
        <w:rPr>
          <w:rFonts w:cs="Times New Roman"/>
        </w:rPr>
      </w:pPr>
      <w:r w:rsidRPr="003C0F34">
        <w:rPr>
          <w:rFonts w:cs="Times New Roman"/>
        </w:rPr>
        <w:t>Foi com o objetivo de levar este pensamento para tod</w:t>
      </w:r>
      <w:r w:rsidR="00827D60">
        <w:rPr>
          <w:rFonts w:cs="Times New Roman"/>
        </w:rPr>
        <w:t>a</w:t>
      </w:r>
      <w:r w:rsidRPr="003C0F34">
        <w:rPr>
          <w:rFonts w:cs="Times New Roman"/>
        </w:rPr>
        <w:t>s as organizações vitícolas e vitivinícolas que a CVRA parti</w:t>
      </w:r>
      <w:r>
        <w:rPr>
          <w:rFonts w:cs="Times New Roman"/>
        </w:rPr>
        <w:t>u</w:t>
      </w:r>
      <w:r w:rsidRPr="003C0F34">
        <w:rPr>
          <w:rFonts w:cs="Times New Roman"/>
        </w:rPr>
        <w:t xml:space="preserve"> para o desenvolvimento do PSVA.</w:t>
      </w:r>
      <w:r w:rsidR="005859D3">
        <w:rPr>
          <w:rFonts w:cs="Times New Roman"/>
        </w:rPr>
        <w:t xml:space="preserve"> Tendo como</w:t>
      </w:r>
      <w:r w:rsidR="00742116">
        <w:rPr>
          <w:rFonts w:cs="Times New Roman"/>
        </w:rPr>
        <w:t xml:space="preserve"> incentivo várias iniciativas internacionais de sustentabilidade na área da vitivinicultura,</w:t>
      </w:r>
      <w:r w:rsidRPr="003C0F34">
        <w:rPr>
          <w:rFonts w:cs="Times New Roman"/>
        </w:rPr>
        <w:t xml:space="preserve"> </w:t>
      </w:r>
      <w:r w:rsidR="005859D3">
        <w:rPr>
          <w:rFonts w:cs="Times New Roman"/>
        </w:rPr>
        <w:t>e</w:t>
      </w:r>
      <w:r w:rsidRPr="003C0F34">
        <w:rPr>
          <w:rFonts w:cs="Times New Roman"/>
        </w:rPr>
        <w:t xml:space="preserve">ste plano visa melhorar a capacidade de inserção dos </w:t>
      </w:r>
      <w:proofErr w:type="spellStart"/>
      <w:r w:rsidRPr="003C0F34">
        <w:rPr>
          <w:rFonts w:cs="Times New Roman"/>
        </w:rPr>
        <w:t>AE’s</w:t>
      </w:r>
      <w:proofErr w:type="spellEnd"/>
      <w:r w:rsidRPr="003C0F34">
        <w:rPr>
          <w:rFonts w:cs="Times New Roman"/>
        </w:rPr>
        <w:t xml:space="preserve"> em mercados internacionais, auxiliando-os:</w:t>
      </w:r>
    </w:p>
    <w:p w:rsidR="00D636F5" w:rsidRDefault="00D636F5" w:rsidP="006A4C56">
      <w:pPr>
        <w:rPr>
          <w:rFonts w:cs="Times New Roman"/>
        </w:rPr>
      </w:pPr>
    </w:p>
    <w:p w:rsidR="00792D40" w:rsidRDefault="00792D40" w:rsidP="006A4C56">
      <w:pPr>
        <w:rPr>
          <w:rFonts w:cs="Times New Roman"/>
        </w:rPr>
      </w:pPr>
    </w:p>
    <w:p w:rsidR="00D636F5" w:rsidRPr="003C0F34" w:rsidRDefault="00D636F5" w:rsidP="006A4C56">
      <w:pPr>
        <w:rPr>
          <w:rFonts w:cs="Times New Roman"/>
        </w:rPr>
      </w:pPr>
    </w:p>
    <w:p w:rsidR="006A4C56" w:rsidRPr="00A92552" w:rsidRDefault="006A4C56" w:rsidP="00C07B56">
      <w:pPr>
        <w:pStyle w:val="PargrafodaLista"/>
        <w:numPr>
          <w:ilvl w:val="0"/>
          <w:numId w:val="5"/>
        </w:numPr>
        <w:ind w:left="714" w:hanging="357"/>
      </w:pPr>
      <w:r w:rsidRPr="00A92552">
        <w:lastRenderedPageBreak/>
        <w:t>No aumento da viabilidade</w:t>
      </w:r>
      <w:r w:rsidR="008F06F9">
        <w:t xml:space="preserve"> técnica e económica</w:t>
      </w:r>
      <w:r w:rsidRPr="00A92552">
        <w:t>, reduzindo os custos, mitigando as perdas existentes na organização, sejam estas energéticas, em matéria-</w:t>
      </w:r>
      <w:r w:rsidR="008F06F9" w:rsidRPr="00A92552">
        <w:t xml:space="preserve">prima, </w:t>
      </w:r>
      <w:r w:rsidR="008F06F9">
        <w:t>ou económicas;</w:t>
      </w:r>
    </w:p>
    <w:p w:rsidR="006A4C56" w:rsidRPr="00A92552" w:rsidRDefault="006A4C56" w:rsidP="00C07B56">
      <w:pPr>
        <w:pStyle w:val="PargrafodaLista"/>
        <w:numPr>
          <w:ilvl w:val="0"/>
          <w:numId w:val="5"/>
        </w:numPr>
        <w:ind w:left="714" w:hanging="357"/>
      </w:pPr>
      <w:r w:rsidRPr="00A92552">
        <w:t xml:space="preserve">Indicando medidas pró-ativas com o intuito de mitigar as ameaças ao ambiente. Os recursos naturais são importantes no setor vitivinícola e devem ser tratados desse modo, praticando uma boa gestão dos recursos, contribuindo para </w:t>
      </w:r>
      <w:r w:rsidR="008F06F9">
        <w:t>um</w:t>
      </w:r>
      <w:r w:rsidRPr="00A92552">
        <w:t xml:space="preserve">a diminuição </w:t>
      </w:r>
      <w:r w:rsidR="008F06F9">
        <w:t xml:space="preserve">do </w:t>
      </w:r>
      <w:r w:rsidR="008F06F9" w:rsidRPr="00A92552">
        <w:t>consumo</w:t>
      </w:r>
      <w:r w:rsidRPr="00A92552">
        <w:t xml:space="preserve"> exagerado desses recursos. O PSVA vai </w:t>
      </w:r>
      <w:r w:rsidR="008F06F9">
        <w:t>auxiliar</w:t>
      </w:r>
      <w:r w:rsidRPr="00A92552">
        <w:t xml:space="preserve"> os </w:t>
      </w:r>
      <w:proofErr w:type="spellStart"/>
      <w:r w:rsidRPr="00A92552">
        <w:t>AE’s</w:t>
      </w:r>
      <w:proofErr w:type="spellEnd"/>
      <w:r w:rsidRPr="00A92552">
        <w:t>, fornecendo melhores pr</w:t>
      </w:r>
      <w:r w:rsidR="00D33CF1">
        <w:t>á</w:t>
      </w:r>
      <w:r w:rsidRPr="00A92552">
        <w:t xml:space="preserve">ticas ambientais, </w:t>
      </w:r>
      <w:r w:rsidR="008F06F9">
        <w:t xml:space="preserve">e </w:t>
      </w:r>
      <w:r w:rsidRPr="00A92552">
        <w:t>tentando demonstrar os benefícios de cada um</w:t>
      </w:r>
      <w:r w:rsidR="00D33CF1">
        <w:t>a</w:t>
      </w:r>
      <w:r w:rsidRPr="00A92552">
        <w:t>.</w:t>
      </w:r>
    </w:p>
    <w:p w:rsidR="006A4C56" w:rsidRPr="00A92552" w:rsidRDefault="006A4C56" w:rsidP="00C07B56">
      <w:pPr>
        <w:pStyle w:val="PargrafodaLista"/>
        <w:numPr>
          <w:ilvl w:val="0"/>
          <w:numId w:val="5"/>
        </w:numPr>
        <w:ind w:left="714" w:hanging="357"/>
      </w:pPr>
      <w:r w:rsidRPr="00A92552">
        <w:t>Numa resposta efetiva a preocupações sociais, visto que um trabalhador satisfeito é um trabalhador eficaz.</w:t>
      </w:r>
    </w:p>
    <w:p w:rsidR="006A4C56" w:rsidRPr="00A92552" w:rsidRDefault="006A4C56" w:rsidP="00C07B56">
      <w:pPr>
        <w:pStyle w:val="PargrafodaLista"/>
        <w:numPr>
          <w:ilvl w:val="0"/>
          <w:numId w:val="5"/>
        </w:numPr>
        <w:ind w:left="714" w:hanging="357"/>
      </w:pPr>
      <w:r w:rsidRPr="00A92552">
        <w:t>Fornecendo ferramentas para possibilitar um aumento na competitividade do produto final, garantindo a durabilidade do neg</w:t>
      </w:r>
      <w:r w:rsidR="00907C83">
        <w:t>ó</w:t>
      </w:r>
      <w:r w:rsidRPr="00A92552">
        <w:t>cio.</w:t>
      </w:r>
    </w:p>
    <w:p w:rsidR="006A4C56" w:rsidRPr="00A92552" w:rsidRDefault="006A4C56" w:rsidP="00C07B56">
      <w:pPr>
        <w:pStyle w:val="PargrafodaLista"/>
        <w:numPr>
          <w:ilvl w:val="0"/>
          <w:numId w:val="5"/>
        </w:numPr>
        <w:ind w:left="714" w:hanging="357"/>
      </w:pPr>
      <w:r w:rsidRPr="00A92552">
        <w:t>Na minimização de riscos e exposição a responsabilidades, sejam estas de caráter social, económico ou ambiental.</w:t>
      </w:r>
    </w:p>
    <w:p w:rsidR="006A4C56" w:rsidRPr="00A92552" w:rsidRDefault="006A4C56" w:rsidP="00C07B56">
      <w:pPr>
        <w:pStyle w:val="PargrafodaLista"/>
        <w:numPr>
          <w:ilvl w:val="0"/>
          <w:numId w:val="5"/>
        </w:numPr>
        <w:ind w:left="714" w:hanging="357"/>
      </w:pPr>
      <w:r w:rsidRPr="00A92552">
        <w:t xml:space="preserve">Na introdução do produto em mercados novos, como o internacional, </w:t>
      </w:r>
      <w:r w:rsidR="008F06F9">
        <w:t xml:space="preserve">aumentando as </w:t>
      </w:r>
      <w:r w:rsidRPr="00A92552">
        <w:t>exporta</w:t>
      </w:r>
      <w:r w:rsidR="008F06F9">
        <w:t>ções</w:t>
      </w:r>
      <w:r w:rsidRPr="00A92552">
        <w:t xml:space="preserve"> para os EUA, Canadá e países nórdicos.</w:t>
      </w:r>
    </w:p>
    <w:p w:rsidR="006A4C56" w:rsidRDefault="006A4C56" w:rsidP="00C07B56">
      <w:pPr>
        <w:pStyle w:val="PargrafodaLista"/>
        <w:numPr>
          <w:ilvl w:val="0"/>
          <w:numId w:val="5"/>
        </w:numPr>
        <w:ind w:left="714" w:hanging="357"/>
      </w:pPr>
      <w:r w:rsidRPr="00A92552">
        <w:t xml:space="preserve">Possibilitando a interação entre </w:t>
      </w:r>
      <w:proofErr w:type="spellStart"/>
      <w:r w:rsidRPr="00A92552">
        <w:t>AE’s</w:t>
      </w:r>
      <w:proofErr w:type="spellEnd"/>
      <w:r w:rsidRPr="00A92552">
        <w:t xml:space="preserve"> com interesses comuns.</w:t>
      </w:r>
    </w:p>
    <w:p w:rsidR="006F357B" w:rsidRDefault="006F357B" w:rsidP="006F357B"/>
    <w:p w:rsidR="006F357B" w:rsidRPr="003C0F34" w:rsidRDefault="006F357B" w:rsidP="006F357B">
      <w:pPr>
        <w:rPr>
          <w:rFonts w:cs="Times New Roman"/>
        </w:rPr>
      </w:pPr>
      <w:r w:rsidRPr="003C0F34">
        <w:rPr>
          <w:rFonts w:cs="Times New Roman"/>
        </w:rPr>
        <w:t xml:space="preserve">O PSVA está organizado como demonstra a </w:t>
      </w:r>
      <w:r>
        <w:rPr>
          <w:rFonts w:cs="Times New Roman"/>
        </w:rPr>
        <w:fldChar w:fldCharType="begin"/>
      </w:r>
      <w:r>
        <w:rPr>
          <w:rFonts w:cs="Times New Roman"/>
        </w:rPr>
        <w:instrText xml:space="preserve"> REF _Ref454805010 \h </w:instrText>
      </w:r>
      <w:r>
        <w:rPr>
          <w:rFonts w:cs="Times New Roman"/>
        </w:rPr>
      </w:r>
      <w:r>
        <w:rPr>
          <w:rFonts w:cs="Times New Roman"/>
        </w:rPr>
        <w:fldChar w:fldCharType="separate"/>
      </w:r>
      <w:r w:rsidR="00E95403">
        <w:t xml:space="preserve">Figura </w:t>
      </w:r>
      <w:r w:rsidR="00E95403">
        <w:rPr>
          <w:noProof/>
        </w:rPr>
        <w:t>1</w:t>
      </w:r>
      <w:r>
        <w:rPr>
          <w:rFonts w:cs="Times New Roman"/>
        </w:rPr>
        <w:fldChar w:fldCharType="end"/>
      </w:r>
      <w:r w:rsidRPr="003C0F34">
        <w:rPr>
          <w:rFonts w:cs="Times New Roman"/>
        </w:rPr>
        <w:t xml:space="preserve">. Quem toma a decisão final é o concelho Geral da CVRA, sendo as decisões executadas pela </w:t>
      </w:r>
      <w:r>
        <w:rPr>
          <w:rFonts w:cs="Times New Roman"/>
        </w:rPr>
        <w:t>D</w:t>
      </w:r>
      <w:r w:rsidRPr="003C0F34">
        <w:rPr>
          <w:rFonts w:cs="Times New Roman"/>
        </w:rPr>
        <w:t xml:space="preserve">ireção da CVRA e pelo gestor de Sustentabilidade. Por sua vez o órgão executivo consulta os </w:t>
      </w:r>
      <w:proofErr w:type="spellStart"/>
      <w:r w:rsidRPr="003C0F34">
        <w:rPr>
          <w:rFonts w:cs="Times New Roman"/>
        </w:rPr>
        <w:t>AE’s</w:t>
      </w:r>
      <w:proofErr w:type="spellEnd"/>
      <w:r w:rsidRPr="003C0F34">
        <w:rPr>
          <w:rFonts w:cs="Times New Roman"/>
        </w:rPr>
        <w:t xml:space="preserve"> e consultores especializados nas áreas de interesse, tendo em conta que terá que abordar elementos externos ao programa para avaliação (empresas de certificação) e consulta.</w:t>
      </w:r>
    </w:p>
    <w:p w:rsidR="006F357B" w:rsidRDefault="006F357B" w:rsidP="006F357B">
      <w:r w:rsidRPr="003C0F34">
        <w:rPr>
          <w:rFonts w:cs="Times New Roman"/>
          <w:noProof/>
          <w:lang w:eastAsia="pt-PT"/>
        </w:rPr>
        <mc:AlternateContent>
          <mc:Choice Requires="wpg">
            <w:drawing>
              <wp:anchor distT="0" distB="0" distL="114300" distR="114300" simplePos="0" relativeHeight="251439104" behindDoc="0" locked="0" layoutInCell="1" allowOverlap="1" wp14:anchorId="5E92D2B7" wp14:editId="41AAA97F">
                <wp:simplePos x="0" y="0"/>
                <wp:positionH relativeFrom="margin">
                  <wp:posOffset>462915</wp:posOffset>
                </wp:positionH>
                <wp:positionV relativeFrom="paragraph">
                  <wp:posOffset>79375</wp:posOffset>
                </wp:positionV>
                <wp:extent cx="4762501" cy="2395855"/>
                <wp:effectExtent l="0" t="0" r="19050" b="23495"/>
                <wp:wrapNone/>
                <wp:docPr id="2" name="Grupo 2"/>
                <wp:cNvGraphicFramePr/>
                <a:graphic xmlns:a="http://schemas.openxmlformats.org/drawingml/2006/main">
                  <a:graphicData uri="http://schemas.microsoft.com/office/word/2010/wordprocessingGroup">
                    <wpg:wgp>
                      <wpg:cNvGrpSpPr/>
                      <wpg:grpSpPr>
                        <a:xfrm>
                          <a:off x="0" y="0"/>
                          <a:ext cx="4762501" cy="2395855"/>
                          <a:chOff x="-189252" y="0"/>
                          <a:chExt cx="5589927" cy="2581275"/>
                        </a:xfrm>
                      </wpg:grpSpPr>
                      <wpg:grpSp>
                        <wpg:cNvPr id="4" name="Grupo 4"/>
                        <wpg:cNvGrpSpPr/>
                        <wpg:grpSpPr>
                          <a:xfrm>
                            <a:off x="-189252" y="0"/>
                            <a:ext cx="5589927" cy="2581275"/>
                            <a:chOff x="-189252" y="0"/>
                            <a:chExt cx="5589927" cy="2581275"/>
                          </a:xfrm>
                        </wpg:grpSpPr>
                        <wps:wsp>
                          <wps:cNvPr id="5" name="Cortar Retângulo de Canto Simples 5"/>
                          <wps:cNvSpPr/>
                          <wps:spPr>
                            <a:xfrm>
                              <a:off x="485774" y="952500"/>
                              <a:ext cx="2952000" cy="552450"/>
                            </a:xfrm>
                            <a:prstGeom prst="snip1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txbx>
                            <w:txbxContent>
                              <w:p w:rsidR="009A1A99" w:rsidRPr="000A4C16" w:rsidRDefault="009A1A99" w:rsidP="006A4C56">
                                <w:pPr>
                                  <w:spacing w:after="0"/>
                                  <w:jc w:val="center"/>
                                  <w:rPr>
                                    <w:rFonts w:cs="Times New Roman"/>
                                    <w:b/>
                                    <w:color w:val="000000" w:themeColor="text1"/>
                                  </w:rPr>
                                </w:pPr>
                                <w:r w:rsidRPr="000A4C16">
                                  <w:rPr>
                                    <w:rFonts w:cs="Times New Roman"/>
                                    <w:b/>
                                    <w:color w:val="000000" w:themeColor="text1"/>
                                  </w:rPr>
                                  <w:t>Órgão Executivo</w:t>
                                </w:r>
                              </w:p>
                              <w:p w:rsidR="009A1A99" w:rsidRPr="000A4C16" w:rsidRDefault="009A1A99" w:rsidP="006A4C56">
                                <w:pPr>
                                  <w:spacing w:after="0"/>
                                  <w:jc w:val="center"/>
                                  <w:rPr>
                                    <w:rFonts w:cs="Times New Roman"/>
                                    <w:color w:val="000000" w:themeColor="text1"/>
                                    <w:sz w:val="20"/>
                                    <w:szCs w:val="20"/>
                                  </w:rPr>
                                </w:pPr>
                                <w:r w:rsidRPr="000A4C16">
                                  <w:rPr>
                                    <w:rFonts w:cs="Times New Roman"/>
                                    <w:color w:val="000000" w:themeColor="text1"/>
                                    <w:sz w:val="20"/>
                                    <w:szCs w:val="20"/>
                                  </w:rPr>
                                  <w:t xml:space="preserve">Direção da CVRA </w:t>
                                </w:r>
                                <w:proofErr w:type="gramStart"/>
                                <w:r w:rsidRPr="000A4C16">
                                  <w:rPr>
                                    <w:rFonts w:cs="Times New Roman"/>
                                    <w:color w:val="000000" w:themeColor="text1"/>
                                    <w:sz w:val="20"/>
                                    <w:szCs w:val="20"/>
                                  </w:rPr>
                                  <w:t>+</w:t>
                                </w:r>
                                <w:proofErr w:type="gramEnd"/>
                                <w:r w:rsidRPr="000A4C16">
                                  <w:rPr>
                                    <w:rFonts w:cs="Times New Roman"/>
                                    <w:color w:val="000000" w:themeColor="text1"/>
                                    <w:sz w:val="20"/>
                                    <w:szCs w:val="20"/>
                                  </w:rPr>
                                  <w:t xml:space="preserve"> Gestor de Sustentabilidade</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6" name="Cortar Retângulo de Canto Simples 6"/>
                          <wps:cNvSpPr/>
                          <wps:spPr>
                            <a:xfrm>
                              <a:off x="-189252" y="1952625"/>
                              <a:ext cx="2197237" cy="628650"/>
                            </a:xfrm>
                            <a:prstGeom prst="snip1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txbx>
                            <w:txbxContent>
                              <w:p w:rsidR="009A1A99" w:rsidRPr="000A4C16" w:rsidRDefault="009A1A99" w:rsidP="006A4C56">
                                <w:pPr>
                                  <w:spacing w:after="0"/>
                                  <w:jc w:val="center"/>
                                  <w:rPr>
                                    <w:rFonts w:cs="Times New Roman"/>
                                    <w:b/>
                                    <w:color w:val="000000" w:themeColor="text1"/>
                                  </w:rPr>
                                </w:pPr>
                                <w:r w:rsidRPr="000A4C16">
                                  <w:rPr>
                                    <w:rFonts w:cs="Times New Roman"/>
                                    <w:b/>
                                    <w:color w:val="000000" w:themeColor="text1"/>
                                  </w:rPr>
                                  <w:t>Grupo de Consulta</w:t>
                                </w:r>
                              </w:p>
                              <w:p w:rsidR="009A1A99" w:rsidRPr="000A4C16" w:rsidRDefault="009A1A99" w:rsidP="006A4C56">
                                <w:pPr>
                                  <w:spacing w:after="0"/>
                                  <w:jc w:val="center"/>
                                  <w:rPr>
                                    <w:rFonts w:cs="Times New Roman"/>
                                    <w:color w:val="000000" w:themeColor="text1"/>
                                    <w:sz w:val="20"/>
                                    <w:szCs w:val="20"/>
                                  </w:rPr>
                                </w:pPr>
                                <w:r w:rsidRPr="000A4C16">
                                  <w:rPr>
                                    <w:rFonts w:cs="Times New Roman"/>
                                    <w:color w:val="000000" w:themeColor="text1"/>
                                    <w:sz w:val="20"/>
                                    <w:szCs w:val="20"/>
                                  </w:rPr>
                                  <w:t>AE, Consultores de Enologia, Viticultura, Instituições de I&amp;D</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7" name="Cortar Retângulo de Canto Simples 7"/>
                          <wps:cNvSpPr/>
                          <wps:spPr>
                            <a:xfrm flipH="1">
                              <a:off x="2168792" y="1952625"/>
                              <a:ext cx="2197237" cy="628650"/>
                            </a:xfrm>
                            <a:prstGeom prst="snip1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txbx>
                            <w:txbxContent>
                              <w:p w:rsidR="009A1A99" w:rsidRPr="000A4C16" w:rsidRDefault="009A1A99" w:rsidP="006A4C56">
                                <w:pPr>
                                  <w:spacing w:after="0"/>
                                  <w:jc w:val="center"/>
                                  <w:rPr>
                                    <w:color w:val="000000" w:themeColor="text1"/>
                                  </w:rPr>
                                </w:pPr>
                                <w:r w:rsidRPr="000A4C16">
                                  <w:rPr>
                                    <w:b/>
                                    <w:color w:val="000000" w:themeColor="text1"/>
                                  </w:rPr>
                                  <w:t>Consultor Externo</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8" name="Retângulo de Cantos Recortados No Mesmo Lado 8"/>
                          <wps:cNvSpPr/>
                          <wps:spPr>
                            <a:xfrm>
                              <a:off x="933450" y="0"/>
                              <a:ext cx="1905000" cy="628650"/>
                            </a:xfrm>
                            <a:prstGeom prst="snip2Same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txbx>
                            <w:txbxContent>
                              <w:p w:rsidR="009A1A99" w:rsidRPr="000A4C16" w:rsidRDefault="009A1A99" w:rsidP="006A4C56">
                                <w:pPr>
                                  <w:spacing w:after="0"/>
                                  <w:jc w:val="center"/>
                                  <w:rPr>
                                    <w:rFonts w:cs="Times New Roman"/>
                                    <w:b/>
                                    <w:color w:val="000000" w:themeColor="text1"/>
                                  </w:rPr>
                                </w:pPr>
                                <w:r w:rsidRPr="000A4C16">
                                  <w:rPr>
                                    <w:rFonts w:cs="Times New Roman"/>
                                    <w:b/>
                                    <w:color w:val="000000" w:themeColor="text1"/>
                                  </w:rPr>
                                  <w:t>Órgão de Decisão</w:t>
                                </w:r>
                              </w:p>
                              <w:p w:rsidR="009A1A99" w:rsidRPr="000A4C16" w:rsidRDefault="009A1A99" w:rsidP="006A4C56">
                                <w:pPr>
                                  <w:spacing w:after="0"/>
                                  <w:jc w:val="center"/>
                                  <w:rPr>
                                    <w:rFonts w:cs="Times New Roman"/>
                                    <w:color w:val="000000" w:themeColor="text1"/>
                                    <w:sz w:val="20"/>
                                    <w:szCs w:val="20"/>
                                  </w:rPr>
                                </w:pPr>
                                <w:r w:rsidRPr="000A4C16">
                                  <w:rPr>
                                    <w:rFonts w:cs="Times New Roman"/>
                                    <w:color w:val="000000" w:themeColor="text1"/>
                                    <w:sz w:val="20"/>
                                    <w:szCs w:val="20"/>
                                  </w:rPr>
                                  <w:t>Concelho Geral da CVRA</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9" name="Cortar Retângulo de Canto Simples 9"/>
                          <wps:cNvSpPr/>
                          <wps:spPr>
                            <a:xfrm flipH="1">
                              <a:off x="3819525" y="990600"/>
                              <a:ext cx="1581150" cy="476250"/>
                            </a:xfrm>
                            <a:prstGeom prst="snip1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txbx>
                            <w:txbxContent>
                              <w:p w:rsidR="009A1A99" w:rsidRPr="000A4C16" w:rsidRDefault="009A1A99" w:rsidP="006A4C56">
                                <w:pPr>
                                  <w:spacing w:after="0"/>
                                  <w:jc w:val="center"/>
                                  <w:rPr>
                                    <w:rFonts w:cs="Times New Roman"/>
                                    <w:color w:val="000000" w:themeColor="text1"/>
                                  </w:rPr>
                                </w:pPr>
                                <w:r w:rsidRPr="000A4C16">
                                  <w:rPr>
                                    <w:rFonts w:cs="Times New Roman"/>
                                    <w:b/>
                                    <w:color w:val="000000" w:themeColor="text1"/>
                                  </w:rPr>
                                  <w:t>Empresas de Certificação</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g:grpSp>
                      <wps:wsp>
                        <wps:cNvPr id="10" name="Conexão reta 10"/>
                        <wps:cNvCnPr/>
                        <wps:spPr>
                          <a:xfrm>
                            <a:off x="892649" y="1504950"/>
                            <a:ext cx="0" cy="44767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 name="Conexão reta 11"/>
                        <wps:cNvCnPr/>
                        <wps:spPr>
                          <a:xfrm>
                            <a:off x="3150073" y="1504950"/>
                            <a:ext cx="1" cy="44767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 name="Conexão reta 12"/>
                        <wps:cNvCnPr/>
                        <wps:spPr>
                          <a:xfrm flipH="1">
                            <a:off x="3437774" y="1228725"/>
                            <a:ext cx="381751" cy="0"/>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3" name="Conexão reta 13"/>
                        <wps:cNvCnPr/>
                        <wps:spPr>
                          <a:xfrm>
                            <a:off x="1905000" y="628650"/>
                            <a:ext cx="0" cy="3238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E92D2B7" id="Grupo 2" o:spid="_x0000_s1026" style="position:absolute;left:0;text-align:left;margin-left:36.45pt;margin-top:6.25pt;width:375pt;height:188.65pt;z-index:251439104;mso-position-horizontal-relative:margin;mso-width-relative:margin;mso-height-relative:margin" coordorigin="-1892" coordsize="55899,25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">
                <v:group id="Grupo 4" o:spid="_x0000_s1027" style="position:absolute;left:-1892;width:55898;height:25812" coordorigin="-1892" coordsize="55899,25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Cortar Retângulo de Canto Simples 5" o:spid="_x0000_s1028" style="position:absolute;left:4857;top:9525;width:29520;height:5524;visibility:visible;mso-wrap-style:square;v-text-anchor:middle" coordsize="2952000,5524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" adj="-11796480,,5400" path="m,l2859923,r92077,92077l2952000,552450,,552450,,xe" filled="f" strokecolor="#ed7d31 [3205]">
                    <v:stroke joinstyle="round"/>
                    <v:formulas/>
                    <v:path arrowok="t" o:connecttype="custom" o:connectlocs="0,0;2859923,0;2952000,92077;2952000,552450;0,552450;0,0" o:connectangles="0,0,0,0,0,0" textboxrect="0,0,2952000,552450"/>
                    <v:textbox inset=",0,,0">
                      <w:txbxContent>
                        <w:p w:rsidR="009A1A99" w:rsidRPr="000A4C16" w:rsidRDefault="009A1A99" w:rsidP="006A4C56">
                          <w:pPr>
                            <w:spacing w:after="0"/>
                            <w:jc w:val="center"/>
                            <w:rPr>
                              <w:rFonts w:cs="Times New Roman"/>
                              <w:b/>
                              <w:color w:val="000000" w:themeColor="text1"/>
                            </w:rPr>
                          </w:pPr>
                          <w:r w:rsidRPr="000A4C16">
                            <w:rPr>
                              <w:rFonts w:cs="Times New Roman"/>
                              <w:b/>
                              <w:color w:val="000000" w:themeColor="text1"/>
                            </w:rPr>
                            <w:t>Órgão Executivo</w:t>
                          </w:r>
                        </w:p>
                        <w:p w:rsidR="009A1A99" w:rsidRPr="000A4C16" w:rsidRDefault="009A1A99" w:rsidP="006A4C56">
                          <w:pPr>
                            <w:spacing w:after="0"/>
                            <w:jc w:val="center"/>
                            <w:rPr>
                              <w:rFonts w:cs="Times New Roman"/>
                              <w:color w:val="000000" w:themeColor="text1"/>
                              <w:sz w:val="20"/>
                              <w:szCs w:val="20"/>
                            </w:rPr>
                          </w:pPr>
                          <w:r w:rsidRPr="000A4C16">
                            <w:rPr>
                              <w:rFonts w:cs="Times New Roman"/>
                              <w:color w:val="000000" w:themeColor="text1"/>
                              <w:sz w:val="20"/>
                              <w:szCs w:val="20"/>
                            </w:rPr>
                            <w:t>Direção da CVRA + Gestor de Sustentabilidade</w:t>
                          </w:r>
                        </w:p>
                      </w:txbxContent>
                    </v:textbox>
                  </v:shape>
                  <v:shape id="Cortar Retângulo de Canto Simples 6" o:spid="_x0000_s1029" style="position:absolute;left:-1892;top:19526;width:21971;height:6286;visibility:visible;mso-wrap-style:square;v-text-anchor:middle" coordsize="2197237,6286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" adj="-11796480,,5400" path="m,l2092460,r104777,104777l2197237,628650,,628650,,xe" filled="f" strokecolor="#ed7d31 [3205]">
                    <v:stroke joinstyle="round"/>
                    <v:formulas/>
                    <v:path arrowok="t" o:connecttype="custom" o:connectlocs="0,0;2092460,0;2197237,104777;2197237,628650;0,628650;0,0" o:connectangles="0,0,0,0,0,0" textboxrect="0,0,2197237,628650"/>
                    <v:textbox inset=",0,,0">
                      <w:txbxContent>
                        <w:p w:rsidR="009A1A99" w:rsidRPr="000A4C16" w:rsidRDefault="009A1A99" w:rsidP="006A4C56">
                          <w:pPr>
                            <w:spacing w:after="0"/>
                            <w:jc w:val="center"/>
                            <w:rPr>
                              <w:rFonts w:cs="Times New Roman"/>
                              <w:b/>
                              <w:color w:val="000000" w:themeColor="text1"/>
                            </w:rPr>
                          </w:pPr>
                          <w:r w:rsidRPr="000A4C16">
                            <w:rPr>
                              <w:rFonts w:cs="Times New Roman"/>
                              <w:b/>
                              <w:color w:val="000000" w:themeColor="text1"/>
                            </w:rPr>
                            <w:t>Grupo de Consulta</w:t>
                          </w:r>
                        </w:p>
                        <w:p w:rsidR="009A1A99" w:rsidRPr="000A4C16" w:rsidRDefault="009A1A99" w:rsidP="006A4C56">
                          <w:pPr>
                            <w:spacing w:after="0"/>
                            <w:jc w:val="center"/>
                            <w:rPr>
                              <w:rFonts w:cs="Times New Roman"/>
                              <w:color w:val="000000" w:themeColor="text1"/>
                              <w:sz w:val="20"/>
                              <w:szCs w:val="20"/>
                            </w:rPr>
                          </w:pPr>
                          <w:r w:rsidRPr="000A4C16">
                            <w:rPr>
                              <w:rFonts w:cs="Times New Roman"/>
                              <w:color w:val="000000" w:themeColor="text1"/>
                              <w:sz w:val="20"/>
                              <w:szCs w:val="20"/>
                            </w:rPr>
                            <w:t>AE, Consultores de Enologia, Viticultura, Instituições de I&amp;D</w:t>
                          </w:r>
                        </w:p>
                      </w:txbxContent>
                    </v:textbox>
                  </v:shape>
                  <v:shape id="Cortar Retângulo de Canto Simples 7" o:spid="_x0000_s1030" style="position:absolute;left:21687;top:19526;width:21973;height:6286;flip:x;visibility:visible;mso-wrap-style:square;v-text-anchor:middle" coordsize="2197237,6286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" adj="-11796480,,5400" path="m,l2092460,r104777,104777l2197237,628650,,628650,,xe" filled="f" strokecolor="#ed7d31 [3205]">
                    <v:stroke joinstyle="round"/>
                    <v:formulas/>
                    <v:path arrowok="t" o:connecttype="custom" o:connectlocs="0,0;2092460,0;2197237,104777;2197237,628650;0,628650;0,0" o:connectangles="0,0,0,0,0,0" textboxrect="0,0,2197237,628650"/>
                    <v:textbox inset=",0,,0">
                      <w:txbxContent>
                        <w:p w:rsidR="009A1A99" w:rsidRPr="000A4C16" w:rsidRDefault="009A1A99" w:rsidP="006A4C56">
                          <w:pPr>
                            <w:spacing w:after="0"/>
                            <w:jc w:val="center"/>
                            <w:rPr>
                              <w:color w:val="000000" w:themeColor="text1"/>
                            </w:rPr>
                          </w:pPr>
                          <w:r w:rsidRPr="000A4C16">
                            <w:rPr>
                              <w:b/>
                              <w:color w:val="000000" w:themeColor="text1"/>
                            </w:rPr>
                            <w:t>Consultor Externo</w:t>
                          </w:r>
                        </w:p>
                      </w:txbxContent>
                    </v:textbox>
                  </v:shape>
                  <v:shape id="Retângulo de Cantos Recortados No Mesmo Lado 8" o:spid="_x0000_s1031" style="position:absolute;left:9334;width:19050;height:6286;visibility:visible;mso-wrap-style:square;v-text-anchor:middle" coordsize="1905000,6286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" adj="-11796480,,5400" path="m104777,l1800223,r104777,104777l1905000,628650r,l,628650r,l,104777,104777,xe" filled="f" strokecolor="#ed7d31 [3205]">
                    <v:stroke joinstyle="round"/>
                    <v:formulas/>
                    <v:path arrowok="t" o:connecttype="custom" o:connectlocs="104777,0;1800223,0;1905000,104777;1905000,628650;1905000,628650;0,628650;0,628650;0,104777;104777,0" o:connectangles="0,0,0,0,0,0,0,0,0" textboxrect="0,0,1905000,628650"/>
                    <v:textbox inset=",0,,0">
                      <w:txbxContent>
                        <w:p w:rsidR="009A1A99" w:rsidRPr="000A4C16" w:rsidRDefault="009A1A99" w:rsidP="006A4C56">
                          <w:pPr>
                            <w:spacing w:after="0"/>
                            <w:jc w:val="center"/>
                            <w:rPr>
                              <w:rFonts w:cs="Times New Roman"/>
                              <w:b/>
                              <w:color w:val="000000" w:themeColor="text1"/>
                            </w:rPr>
                          </w:pPr>
                          <w:r w:rsidRPr="000A4C16">
                            <w:rPr>
                              <w:rFonts w:cs="Times New Roman"/>
                              <w:b/>
                              <w:color w:val="000000" w:themeColor="text1"/>
                            </w:rPr>
                            <w:t>Órgão de Decisão</w:t>
                          </w:r>
                        </w:p>
                        <w:p w:rsidR="009A1A99" w:rsidRPr="000A4C16" w:rsidRDefault="009A1A99" w:rsidP="006A4C56">
                          <w:pPr>
                            <w:spacing w:after="0"/>
                            <w:jc w:val="center"/>
                            <w:rPr>
                              <w:rFonts w:cs="Times New Roman"/>
                              <w:color w:val="000000" w:themeColor="text1"/>
                              <w:sz w:val="20"/>
                              <w:szCs w:val="20"/>
                            </w:rPr>
                          </w:pPr>
                          <w:r w:rsidRPr="000A4C16">
                            <w:rPr>
                              <w:rFonts w:cs="Times New Roman"/>
                              <w:color w:val="000000" w:themeColor="text1"/>
                              <w:sz w:val="20"/>
                              <w:szCs w:val="20"/>
                            </w:rPr>
                            <w:t>Concelho Geral da CVRA</w:t>
                          </w:r>
                        </w:p>
                      </w:txbxContent>
                    </v:textbox>
                  </v:shape>
                  <v:shape id="Cortar Retângulo de Canto Simples 9" o:spid="_x0000_s1032" style="position:absolute;left:38195;top:9906;width:15811;height:4762;flip:x;visibility:visible;mso-wrap-style:square;v-text-anchor:middle" coordsize="1581150,4762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" adj="-11796480,,5400" path="m,l1501773,r79377,79377l1581150,476250,,476250,,xe" filled="f" strokecolor="#ed7d31 [3205]">
                    <v:stroke joinstyle="round"/>
                    <v:formulas/>
                    <v:path arrowok="t" o:connecttype="custom" o:connectlocs="0,0;1501773,0;1581150,79377;1581150,476250;0,476250;0,0" o:connectangles="0,0,0,0,0,0" textboxrect="0,0,1581150,476250"/>
                    <v:textbox inset=",0,,0">
                      <w:txbxContent>
                        <w:p w:rsidR="009A1A99" w:rsidRPr="000A4C16" w:rsidRDefault="009A1A99" w:rsidP="006A4C56">
                          <w:pPr>
                            <w:spacing w:after="0"/>
                            <w:jc w:val="center"/>
                            <w:rPr>
                              <w:rFonts w:cs="Times New Roman"/>
                              <w:color w:val="000000" w:themeColor="text1"/>
                            </w:rPr>
                          </w:pPr>
                          <w:r w:rsidRPr="000A4C16">
                            <w:rPr>
                              <w:rFonts w:cs="Times New Roman"/>
                              <w:b/>
                              <w:color w:val="000000" w:themeColor="text1"/>
                            </w:rPr>
                            <w:t>Empresas de Certificação</w:t>
                          </w:r>
                        </w:p>
                      </w:txbxContent>
                    </v:textbox>
                  </v:shape>
                </v:group>
                <v:line id="Conexão reta 10" o:spid="_x0000_s1033" style="position:absolute;visibility:visible;mso-wrap-style:square" from="8926,15049" to="8926,19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" strokecolor="black [3213]" strokeweight="2.25pt">
                  <v:stroke joinstyle="miter"/>
                </v:line>
                <v:line id="Conexão reta 11" o:spid="_x0000_s1034" style="position:absolute;visibility:visible;mso-wrap-style:square" from="31500,15049" to="31500,19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" strokecolor="black [3213]" strokeweight="2.25pt">
                  <v:stroke joinstyle="miter"/>
                </v:line>
                <v:line id="Conexão reta 12" o:spid="_x0000_s1035" style="position:absolute;flip:x;visibility:visible;mso-wrap-style:square" from="34377,12287" to="38195,1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" strokecolor="black [3213]" strokeweight="2.25pt">
                  <v:stroke dashstyle="3 1" joinstyle="miter"/>
                </v:line>
                <v:line id="Conexão reta 13" o:spid="_x0000_s1036" style="position:absolute;visibility:visible;mso-wrap-style:square" from="19050,6286" to="19050,9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" strokecolor="black [3213]" strokeweight="2.25pt">
                  <v:stroke joinstyle="miter"/>
                </v:line>
                <w10:wrap anchorx="margin"/>
              </v:group>
            </w:pict>
          </mc:Fallback>
        </mc:AlternateContent>
      </w:r>
    </w:p>
    <w:p w:rsidR="006A4C56" w:rsidRPr="003C0F34" w:rsidRDefault="006A4C56" w:rsidP="006A4C56">
      <w:pPr>
        <w:rPr>
          <w:rFonts w:cs="Times New Roman"/>
        </w:rPr>
      </w:pPr>
    </w:p>
    <w:p w:rsidR="006A4C56" w:rsidRPr="003C0F34" w:rsidRDefault="006A4C56" w:rsidP="006A4C56">
      <w:pPr>
        <w:rPr>
          <w:rFonts w:cs="Times New Roman"/>
        </w:rPr>
      </w:pPr>
    </w:p>
    <w:p w:rsidR="006A4C56" w:rsidRPr="003C0F34" w:rsidRDefault="006A4C56" w:rsidP="006A4C56">
      <w:pPr>
        <w:rPr>
          <w:rFonts w:cs="Times New Roman"/>
        </w:rPr>
      </w:pPr>
      <w:r w:rsidRPr="003C0F34">
        <w:rPr>
          <w:rFonts w:cs="Times New Roman"/>
        </w:rPr>
        <w:tab/>
      </w:r>
    </w:p>
    <w:p w:rsidR="006A4C56" w:rsidRPr="003C0F34" w:rsidRDefault="006A4C56" w:rsidP="006A4C56">
      <w:pPr>
        <w:rPr>
          <w:rFonts w:cs="Times New Roman"/>
        </w:rPr>
      </w:pPr>
    </w:p>
    <w:p w:rsidR="006A4C56" w:rsidRPr="003C0F34" w:rsidRDefault="006A4C56" w:rsidP="006A4C56">
      <w:pPr>
        <w:rPr>
          <w:rFonts w:cs="Times New Roman"/>
        </w:rPr>
      </w:pPr>
    </w:p>
    <w:p w:rsidR="006A4C56" w:rsidRPr="003C0F34" w:rsidRDefault="006A4C56" w:rsidP="006A4C56">
      <w:pPr>
        <w:rPr>
          <w:rFonts w:cs="Times New Roman"/>
        </w:rPr>
      </w:pPr>
    </w:p>
    <w:p w:rsidR="006A4C56" w:rsidRDefault="006A4C56" w:rsidP="006A4C56">
      <w:pPr>
        <w:rPr>
          <w:rFonts w:cs="Times New Roman"/>
        </w:rPr>
      </w:pPr>
    </w:p>
    <w:p w:rsidR="006A4C56" w:rsidRPr="003C0F34" w:rsidRDefault="006A4C56" w:rsidP="006A4C56">
      <w:pPr>
        <w:rPr>
          <w:rFonts w:cs="Times New Roman"/>
        </w:rPr>
      </w:pPr>
    </w:p>
    <w:p w:rsidR="006A4C56" w:rsidRDefault="0083093C" w:rsidP="006A4C56">
      <w:pPr>
        <w:rPr>
          <w:rFonts w:cs="Times New Roman"/>
        </w:rPr>
      </w:pPr>
      <w:r>
        <w:rPr>
          <w:noProof/>
          <w:lang w:eastAsia="pt-PT"/>
        </w:rPr>
        <mc:AlternateContent>
          <mc:Choice Requires="wps">
            <w:drawing>
              <wp:anchor distT="0" distB="0" distL="114300" distR="114300" simplePos="0" relativeHeight="251453440" behindDoc="0" locked="0" layoutInCell="1" allowOverlap="1" wp14:anchorId="4B354002" wp14:editId="54E56285">
                <wp:simplePos x="0" y="0"/>
                <wp:positionH relativeFrom="column">
                  <wp:posOffset>462915</wp:posOffset>
                </wp:positionH>
                <wp:positionV relativeFrom="paragraph">
                  <wp:posOffset>210185</wp:posOffset>
                </wp:positionV>
                <wp:extent cx="4762500" cy="635"/>
                <wp:effectExtent l="0" t="0" r="0" b="18415"/>
                <wp:wrapNone/>
                <wp:docPr id="48" name="Caixa de texto 48"/>
                <wp:cNvGraphicFramePr/>
                <a:graphic xmlns:a="http://schemas.openxmlformats.org/drawingml/2006/main">
                  <a:graphicData uri="http://schemas.microsoft.com/office/word/2010/wordprocessingShape">
                    <wps:wsp>
                      <wps:cNvSpPr txBox="1"/>
                      <wps:spPr>
                        <a:xfrm>
                          <a:off x="0" y="0"/>
                          <a:ext cx="4762500" cy="635"/>
                        </a:xfrm>
                        <a:prstGeom prst="rect">
                          <a:avLst/>
                        </a:prstGeom>
                        <a:solidFill>
                          <a:prstClr val="white"/>
                        </a:solidFill>
                        <a:ln>
                          <a:noFill/>
                        </a:ln>
                      </wps:spPr>
                      <wps:txbx>
                        <w:txbxContent>
                          <w:p w:rsidR="009A1A99" w:rsidRPr="005E149E" w:rsidRDefault="009A1A99" w:rsidP="006A4C56">
                            <w:pPr>
                              <w:pStyle w:val="Legenda"/>
                              <w:rPr>
                                <w:rFonts w:cs="Times New Roman"/>
                                <w:noProof/>
                              </w:rPr>
                            </w:pPr>
                            <w:bookmarkStart w:id="11" w:name="_Ref454805010"/>
                            <w:bookmarkStart w:id="12" w:name="_Toc469405901"/>
                            <w:r>
                              <w:t xml:space="preserve">Figura </w:t>
                            </w:r>
                            <w:r w:rsidR="0079735A">
                              <w:fldChar w:fldCharType="begin"/>
                            </w:r>
                            <w:r w:rsidR="0079735A">
                              <w:instrText xml:space="preserve"> SEQ Figura \* ARABIC </w:instrText>
                            </w:r>
                            <w:r w:rsidR="0079735A">
                              <w:fldChar w:fldCharType="separate"/>
                            </w:r>
                            <w:r>
                              <w:rPr>
                                <w:noProof/>
                              </w:rPr>
                              <w:t>1</w:t>
                            </w:r>
                            <w:r w:rsidR="0079735A">
                              <w:rPr>
                                <w:noProof/>
                              </w:rPr>
                              <w:fldChar w:fldCharType="end"/>
                            </w:r>
                            <w:bookmarkEnd w:id="11"/>
                            <w:r>
                              <w:t>: Modelo Governativo do PSVA. Adaptado de CVRA 2015.</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354002" id="_x0000_t202" coordsize="21600,21600" o:spt="202" path="m,l,21600r21600,l21600,xe">
                <v:stroke joinstyle="miter"/>
                <v:path gradientshapeok="t" o:connecttype="rect"/>
              </v:shapetype>
              <v:shape id="Caixa de texto 48" o:spid="_x0000_s1037" type="#_x0000_t202" style="position:absolute;left:0;text-align:left;margin-left:36.45pt;margin-top:16.55pt;width:375pt;height:.05pt;z-index:25145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" stroked="f">
                <v:textbox style="mso-fit-shape-to-text:t" inset="0,0,0,0">
                  <w:txbxContent>
                    <w:p w:rsidR="009A1A99" w:rsidRPr="005E149E" w:rsidRDefault="009A1A99" w:rsidP="006A4C56">
                      <w:pPr>
                        <w:pStyle w:val="Legenda"/>
                        <w:rPr>
                          <w:rFonts w:cs="Times New Roman"/>
                          <w:noProof/>
                        </w:rPr>
                      </w:pPr>
                      <w:bookmarkStart w:id="13" w:name="_Ref454805010"/>
                      <w:bookmarkStart w:id="14" w:name="_Toc469405901"/>
                      <w:r>
                        <w:t xml:space="preserve">Figura </w:t>
                      </w:r>
                      <w:r w:rsidR="0079735A">
                        <w:fldChar w:fldCharType="begin"/>
                      </w:r>
                      <w:r w:rsidR="0079735A">
                        <w:instrText xml:space="preserve"> SEQ Figura \* ARABIC </w:instrText>
                      </w:r>
                      <w:r w:rsidR="0079735A">
                        <w:fldChar w:fldCharType="separate"/>
                      </w:r>
                      <w:r>
                        <w:rPr>
                          <w:noProof/>
                        </w:rPr>
                        <w:t>1</w:t>
                      </w:r>
                      <w:r w:rsidR="0079735A">
                        <w:rPr>
                          <w:noProof/>
                        </w:rPr>
                        <w:fldChar w:fldCharType="end"/>
                      </w:r>
                      <w:bookmarkEnd w:id="13"/>
                      <w:r>
                        <w:t>: Modelo Governativo do PSVA. Adaptado de CVRA 2015.</w:t>
                      </w:r>
                      <w:bookmarkEnd w:id="14"/>
                    </w:p>
                  </w:txbxContent>
                </v:textbox>
              </v:shape>
            </w:pict>
          </mc:Fallback>
        </mc:AlternateContent>
      </w:r>
    </w:p>
    <w:p w:rsidR="006A4C56" w:rsidRDefault="006A4C56" w:rsidP="006A4C56">
      <w:pPr>
        <w:rPr>
          <w:rFonts w:cs="Times New Roman"/>
        </w:rPr>
      </w:pPr>
    </w:p>
    <w:p w:rsidR="006A4C56" w:rsidRDefault="006A4C56" w:rsidP="006A4C56">
      <w:pPr>
        <w:rPr>
          <w:rFonts w:cs="Times New Roman"/>
        </w:rPr>
      </w:pPr>
    </w:p>
    <w:p w:rsidR="006A4C56" w:rsidRDefault="006A4C56" w:rsidP="006A4C56">
      <w:pPr>
        <w:rPr>
          <w:rFonts w:cs="Times New Roman"/>
        </w:rPr>
      </w:pPr>
      <w:r w:rsidRPr="003C0F34">
        <w:rPr>
          <w:rFonts w:cs="Times New Roman"/>
        </w:rPr>
        <w:t>O plano possui 1</w:t>
      </w:r>
      <w:r w:rsidR="006F357B">
        <w:rPr>
          <w:rFonts w:cs="Times New Roman"/>
        </w:rPr>
        <w:t xml:space="preserve">8 </w:t>
      </w:r>
      <w:r w:rsidR="00A956F7">
        <w:rPr>
          <w:rFonts w:cs="Times New Roman"/>
        </w:rPr>
        <w:t xml:space="preserve">capítulos, </w:t>
      </w:r>
      <w:r w:rsidR="000E44B2">
        <w:rPr>
          <w:rFonts w:cs="Times New Roman"/>
        </w:rPr>
        <w:t xml:space="preserve">cada um </w:t>
      </w:r>
      <w:r w:rsidR="00A956F7">
        <w:rPr>
          <w:rFonts w:cs="Times New Roman"/>
        </w:rPr>
        <w:t xml:space="preserve">com </w:t>
      </w:r>
      <w:r w:rsidRPr="003C0F34">
        <w:rPr>
          <w:rFonts w:cs="Times New Roman"/>
        </w:rPr>
        <w:t>14 setores</w:t>
      </w:r>
      <w:r w:rsidR="00A956F7">
        <w:rPr>
          <w:rFonts w:cs="Times New Roman"/>
        </w:rPr>
        <w:t>,</w:t>
      </w:r>
      <w:r w:rsidR="000E44B2">
        <w:rPr>
          <w:rFonts w:cs="Times New Roman"/>
        </w:rPr>
        <w:t xml:space="preserve"> destinados à melhoria</w:t>
      </w:r>
      <w:r w:rsidRPr="003C0F34">
        <w:rPr>
          <w:rFonts w:cs="Times New Roman"/>
        </w:rPr>
        <w:t xml:space="preserve"> da produção de uva e vinho. </w:t>
      </w:r>
      <w:r w:rsidR="008F06F9">
        <w:rPr>
          <w:rFonts w:cs="Times New Roman"/>
        </w:rPr>
        <w:t>Um desses 18 capítulos é o da e</w:t>
      </w:r>
      <w:r w:rsidRPr="003C0F34">
        <w:rPr>
          <w:rFonts w:cs="Times New Roman"/>
        </w:rPr>
        <w:t xml:space="preserve">ficiência energética, onde assenta este trabalho. Sendo este um plano dirigido a todos os </w:t>
      </w:r>
      <w:proofErr w:type="spellStart"/>
      <w:r w:rsidRPr="003C0F34">
        <w:rPr>
          <w:rFonts w:cs="Times New Roman"/>
        </w:rPr>
        <w:t>AE’s</w:t>
      </w:r>
      <w:proofErr w:type="spellEnd"/>
      <w:r w:rsidRPr="003C0F34">
        <w:rPr>
          <w:rFonts w:cs="Times New Roman"/>
        </w:rPr>
        <w:t>, independente d</w:t>
      </w:r>
      <w:r w:rsidR="00D33CF1">
        <w:rPr>
          <w:rFonts w:cs="Times New Roman"/>
        </w:rPr>
        <w:t>a dimensão</w:t>
      </w:r>
      <w:r w:rsidRPr="003C0F34">
        <w:rPr>
          <w:rFonts w:cs="Times New Roman"/>
        </w:rPr>
        <w:t xml:space="preserve"> da organização, está preparado</w:t>
      </w:r>
      <w:r w:rsidR="00827D60">
        <w:rPr>
          <w:rFonts w:cs="Times New Roman"/>
        </w:rPr>
        <w:t xml:space="preserve"> para</w:t>
      </w:r>
      <w:r w:rsidRPr="003C0F34">
        <w:rPr>
          <w:rFonts w:cs="Times New Roman"/>
        </w:rPr>
        <w:t xml:space="preserve"> </w:t>
      </w:r>
      <w:r w:rsidR="008F06F9">
        <w:rPr>
          <w:rFonts w:cs="Times New Roman"/>
        </w:rPr>
        <w:t xml:space="preserve">ser aplicado tanto por </w:t>
      </w:r>
      <w:proofErr w:type="spellStart"/>
      <w:r w:rsidRPr="003C0F34">
        <w:rPr>
          <w:rFonts w:cs="Times New Roman"/>
        </w:rPr>
        <w:t>AE’s</w:t>
      </w:r>
      <w:proofErr w:type="spellEnd"/>
      <w:r w:rsidRPr="003C0F34">
        <w:rPr>
          <w:rFonts w:cs="Times New Roman"/>
        </w:rPr>
        <w:t xml:space="preserve"> </w:t>
      </w:r>
      <w:r w:rsidR="000E44B2">
        <w:rPr>
          <w:rFonts w:cs="Times New Roman"/>
        </w:rPr>
        <w:t>de maior e menor dimensão, com um nível de maior ou menor desenvolvimento</w:t>
      </w:r>
      <w:r w:rsidRPr="003C0F34">
        <w:rPr>
          <w:rFonts w:cs="Times New Roman"/>
        </w:rPr>
        <w:t xml:space="preserve">. De modo </w:t>
      </w:r>
      <w:r w:rsidR="000E44B2">
        <w:rPr>
          <w:rFonts w:cs="Times New Roman"/>
        </w:rPr>
        <w:t>a definir o nível de desenvolvimento de cada AE</w:t>
      </w:r>
      <w:r w:rsidRPr="003C0F34">
        <w:rPr>
          <w:rFonts w:cs="Times New Roman"/>
        </w:rPr>
        <w:t>, o plano possui um</w:t>
      </w:r>
      <w:r w:rsidR="008F06F9">
        <w:rPr>
          <w:rFonts w:cs="Times New Roman"/>
        </w:rPr>
        <w:t>a</w:t>
      </w:r>
      <w:r w:rsidRPr="003C0F34">
        <w:rPr>
          <w:rFonts w:cs="Times New Roman"/>
        </w:rPr>
        <w:t xml:space="preserve"> autoavaliação</w:t>
      </w:r>
      <w:r w:rsidR="008F06F9">
        <w:rPr>
          <w:rFonts w:cs="Times New Roman"/>
        </w:rPr>
        <w:t xml:space="preserve"> inicial</w:t>
      </w:r>
      <w:r w:rsidRPr="003C0F34">
        <w:rPr>
          <w:rFonts w:cs="Times New Roman"/>
        </w:rPr>
        <w:t xml:space="preserve">, ao qual os </w:t>
      </w:r>
      <w:proofErr w:type="spellStart"/>
      <w:r w:rsidRPr="003C0F34">
        <w:rPr>
          <w:rFonts w:cs="Times New Roman"/>
        </w:rPr>
        <w:t>AE’s</w:t>
      </w:r>
      <w:proofErr w:type="spellEnd"/>
      <w:r w:rsidRPr="003C0F34">
        <w:rPr>
          <w:rFonts w:cs="Times New Roman"/>
        </w:rPr>
        <w:t xml:space="preserve"> terão</w:t>
      </w:r>
      <w:r w:rsidR="008F06F9">
        <w:rPr>
          <w:rFonts w:cs="Times New Roman"/>
        </w:rPr>
        <w:t xml:space="preserve"> </w:t>
      </w:r>
      <w:r w:rsidR="006F357B">
        <w:rPr>
          <w:rFonts w:cs="Times New Roman"/>
        </w:rPr>
        <w:t>obrigatoriamente</w:t>
      </w:r>
      <w:r w:rsidRPr="003C0F34">
        <w:rPr>
          <w:rFonts w:cs="Times New Roman"/>
        </w:rPr>
        <w:t xml:space="preserve"> que responder. Para cada capítulo existem 4 níveis de implementação, do menos para o mais sustentável, como é possível observar na </w:t>
      </w:r>
      <w:r>
        <w:rPr>
          <w:rFonts w:cs="Times New Roman"/>
        </w:rPr>
        <w:fldChar w:fldCharType="begin"/>
      </w:r>
      <w:r>
        <w:rPr>
          <w:rFonts w:cs="Times New Roman"/>
        </w:rPr>
        <w:instrText xml:space="preserve"> REF _Ref447186828 \h </w:instrText>
      </w:r>
      <w:r>
        <w:rPr>
          <w:rFonts w:cs="Times New Roman"/>
        </w:rPr>
      </w:r>
      <w:r>
        <w:rPr>
          <w:rFonts w:cs="Times New Roman"/>
        </w:rPr>
        <w:fldChar w:fldCharType="separate"/>
      </w:r>
      <w:r w:rsidR="00E95403">
        <w:t xml:space="preserve">Figura </w:t>
      </w:r>
      <w:r w:rsidR="00E95403">
        <w:rPr>
          <w:noProof/>
        </w:rPr>
        <w:t>2</w:t>
      </w:r>
      <w:r>
        <w:rPr>
          <w:rFonts w:cs="Times New Roman"/>
        </w:rPr>
        <w:fldChar w:fldCharType="end"/>
      </w:r>
      <w:r w:rsidRPr="003C0F34">
        <w:rPr>
          <w:rFonts w:cs="Times New Roman"/>
        </w:rPr>
        <w:t>.</w:t>
      </w:r>
    </w:p>
    <w:p w:rsidR="006F357B" w:rsidRDefault="006F357B" w:rsidP="006A4C56">
      <w:pPr>
        <w:rPr>
          <w:rFonts w:cs="Times New Roman"/>
        </w:rPr>
      </w:pPr>
      <w:r>
        <w:rPr>
          <w:noProof/>
          <w:lang w:eastAsia="pt-PT"/>
        </w:rPr>
        <w:lastRenderedPageBreak/>
        <mc:AlternateContent>
          <mc:Choice Requires="wps">
            <w:drawing>
              <wp:anchor distT="0" distB="0" distL="114300" distR="114300" simplePos="0" relativeHeight="251454464" behindDoc="0" locked="0" layoutInCell="1" allowOverlap="1" wp14:anchorId="7F016154" wp14:editId="72FFCB9F">
                <wp:simplePos x="0" y="0"/>
                <wp:positionH relativeFrom="column">
                  <wp:posOffset>10160</wp:posOffset>
                </wp:positionH>
                <wp:positionV relativeFrom="paragraph">
                  <wp:posOffset>1634490</wp:posOffset>
                </wp:positionV>
                <wp:extent cx="5581015" cy="635"/>
                <wp:effectExtent l="0" t="0" r="635" b="18415"/>
                <wp:wrapSquare wrapText="bothSides"/>
                <wp:docPr id="49" name="Caixa de texto 49"/>
                <wp:cNvGraphicFramePr/>
                <a:graphic xmlns:a="http://schemas.openxmlformats.org/drawingml/2006/main">
                  <a:graphicData uri="http://schemas.microsoft.com/office/word/2010/wordprocessingShape">
                    <wps:wsp>
                      <wps:cNvSpPr txBox="1"/>
                      <wps:spPr>
                        <a:xfrm>
                          <a:off x="0" y="0"/>
                          <a:ext cx="5581015" cy="635"/>
                        </a:xfrm>
                        <a:prstGeom prst="rect">
                          <a:avLst/>
                        </a:prstGeom>
                        <a:solidFill>
                          <a:prstClr val="white"/>
                        </a:solidFill>
                        <a:ln>
                          <a:noFill/>
                        </a:ln>
                      </wps:spPr>
                      <wps:txbx>
                        <w:txbxContent>
                          <w:p w:rsidR="009A1A99" w:rsidRPr="00132DE5" w:rsidRDefault="009A1A99" w:rsidP="006A4C56">
                            <w:pPr>
                              <w:pStyle w:val="Legenda"/>
                              <w:rPr>
                                <w:rFonts w:cs="Times New Roman"/>
                                <w:noProof/>
                              </w:rPr>
                            </w:pPr>
                            <w:bookmarkStart w:id="15" w:name="_Ref447186828"/>
                            <w:bookmarkStart w:id="16" w:name="_Toc469405902"/>
                            <w:r>
                              <w:t xml:space="preserve">Figura </w:t>
                            </w:r>
                            <w:r w:rsidR="0079735A">
                              <w:fldChar w:fldCharType="begin"/>
                            </w:r>
                            <w:r w:rsidR="0079735A">
                              <w:instrText xml:space="preserve"> SEQ Figura \* ARABIC </w:instrText>
                            </w:r>
                            <w:r w:rsidR="0079735A">
                              <w:fldChar w:fldCharType="separate"/>
                            </w:r>
                            <w:r>
                              <w:rPr>
                                <w:noProof/>
                              </w:rPr>
                              <w:t>2</w:t>
                            </w:r>
                            <w:r w:rsidR="0079735A">
                              <w:rPr>
                                <w:noProof/>
                              </w:rPr>
                              <w:fldChar w:fldCharType="end"/>
                            </w:r>
                            <w:bookmarkEnd w:id="15"/>
                            <w:r>
                              <w:t xml:space="preserve">: Autoavaliação do PSVA, prevista para todos os </w:t>
                            </w:r>
                            <w:proofErr w:type="spellStart"/>
                            <w:r>
                              <w:t>AE's</w:t>
                            </w:r>
                            <w:proofErr w:type="spellEnd"/>
                            <w:r>
                              <w:t>. Adaptado de CVRA 2015.</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016154" id="Caixa de texto 49" o:spid="_x0000_s1038" type="#_x0000_t202" style="position:absolute;left:0;text-align:left;margin-left:.8pt;margin-top:128.7pt;width:439.45pt;height:.05pt;z-index:251454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" stroked="f">
                <v:textbox style="mso-fit-shape-to-text:t" inset="0,0,0,0">
                  <w:txbxContent>
                    <w:p w:rsidR="009A1A99" w:rsidRPr="00132DE5" w:rsidRDefault="009A1A99" w:rsidP="006A4C56">
                      <w:pPr>
                        <w:pStyle w:val="Legenda"/>
                        <w:rPr>
                          <w:rFonts w:cs="Times New Roman"/>
                          <w:noProof/>
                        </w:rPr>
                      </w:pPr>
                      <w:bookmarkStart w:id="17" w:name="_Ref447186828"/>
                      <w:bookmarkStart w:id="18" w:name="_Toc469405902"/>
                      <w:r>
                        <w:t xml:space="preserve">Figura </w:t>
                      </w:r>
                      <w:r w:rsidR="0079735A">
                        <w:fldChar w:fldCharType="begin"/>
                      </w:r>
                      <w:r w:rsidR="0079735A">
                        <w:instrText xml:space="preserve"> SEQ Figura \* ARABIC </w:instrText>
                      </w:r>
                      <w:r w:rsidR="0079735A">
                        <w:fldChar w:fldCharType="separate"/>
                      </w:r>
                      <w:r>
                        <w:rPr>
                          <w:noProof/>
                        </w:rPr>
                        <w:t>2</w:t>
                      </w:r>
                      <w:r w:rsidR="0079735A">
                        <w:rPr>
                          <w:noProof/>
                        </w:rPr>
                        <w:fldChar w:fldCharType="end"/>
                      </w:r>
                      <w:bookmarkEnd w:id="17"/>
                      <w:r>
                        <w:t xml:space="preserve">: Autoavaliação do PSVA, prevista para todos os </w:t>
                      </w:r>
                      <w:proofErr w:type="spellStart"/>
                      <w:r>
                        <w:t>AE's</w:t>
                      </w:r>
                      <w:proofErr w:type="spellEnd"/>
                      <w:r>
                        <w:t>. Adaptado de CVRA 2015.</w:t>
                      </w:r>
                      <w:bookmarkEnd w:id="18"/>
                    </w:p>
                  </w:txbxContent>
                </v:textbox>
                <w10:wrap type="square"/>
              </v:shape>
            </w:pict>
          </mc:Fallback>
        </mc:AlternateContent>
      </w:r>
      <w:r>
        <w:rPr>
          <w:rFonts w:cs="Times New Roman"/>
          <w:noProof/>
          <w:lang w:eastAsia="pt-PT"/>
        </w:rPr>
        <w:drawing>
          <wp:anchor distT="0" distB="0" distL="114300" distR="114300" simplePos="0" relativeHeight="251441152" behindDoc="0" locked="0" layoutInCell="1" allowOverlap="1" wp14:anchorId="5A33998E" wp14:editId="0896D41A">
            <wp:simplePos x="0" y="0"/>
            <wp:positionH relativeFrom="margin">
              <wp:posOffset>-39370</wp:posOffset>
            </wp:positionH>
            <wp:positionV relativeFrom="paragraph">
              <wp:posOffset>0</wp:posOffset>
            </wp:positionV>
            <wp:extent cx="5581015" cy="1638935"/>
            <wp:effectExtent l="0" t="0" r="635" b="0"/>
            <wp:wrapSquare wrapText="bothSides"/>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Níveis de implementação do PSVA.png"/>
                    <pic:cNvPicPr/>
                  </pic:nvPicPr>
                  <pic:blipFill>
                    <a:blip r:embed="rId58">
                      <a:extLst>
                        <a:ext uri="{28A0092B-C50C-407E-A947-70E740481C1C}">
                          <a14:useLocalDpi xmlns:a14="http://schemas.microsoft.com/office/drawing/2010/main" val="0"/>
                        </a:ext>
                      </a:extLst>
                    </a:blip>
                    <a:stretch>
                      <a:fillRect/>
                    </a:stretch>
                  </pic:blipFill>
                  <pic:spPr>
                    <a:xfrm>
                      <a:off x="0" y="0"/>
                      <a:ext cx="5581015" cy="1638935"/>
                    </a:xfrm>
                    <a:prstGeom prst="rect">
                      <a:avLst/>
                    </a:prstGeom>
                  </pic:spPr>
                </pic:pic>
              </a:graphicData>
            </a:graphic>
            <wp14:sizeRelH relativeFrom="page">
              <wp14:pctWidth>0</wp14:pctWidth>
            </wp14:sizeRelH>
            <wp14:sizeRelV relativeFrom="page">
              <wp14:pctHeight>0</wp14:pctHeight>
            </wp14:sizeRelV>
          </wp:anchor>
        </w:drawing>
      </w:r>
    </w:p>
    <w:p w:rsidR="006A4C56" w:rsidRDefault="006A4C56" w:rsidP="006A4C56">
      <w:pPr>
        <w:rPr>
          <w:rFonts w:cs="Times New Roman"/>
        </w:rPr>
      </w:pPr>
      <w:r w:rsidRPr="003C0F34">
        <w:rPr>
          <w:rFonts w:cs="Times New Roman"/>
        </w:rPr>
        <w:t>A organização e implementação deste plano assent</w:t>
      </w:r>
      <w:r w:rsidR="00D33CF1">
        <w:rPr>
          <w:rFonts w:cs="Times New Roman"/>
        </w:rPr>
        <w:t>a nos princípios da ISO 1</w:t>
      </w:r>
      <w:r w:rsidR="000E44B2">
        <w:rPr>
          <w:rFonts w:cs="Times New Roman"/>
        </w:rPr>
        <w:t>4</w:t>
      </w:r>
      <w:r w:rsidR="00D33CF1">
        <w:rPr>
          <w:rFonts w:cs="Times New Roman"/>
        </w:rPr>
        <w:t> 001</w:t>
      </w:r>
      <w:r w:rsidRPr="003C0F34">
        <w:rPr>
          <w:rFonts w:cs="Times New Roman"/>
        </w:rPr>
        <w:t xml:space="preserve">, sendo um desses princípios o da melhoria contínua. Assim, os </w:t>
      </w:r>
      <w:proofErr w:type="spellStart"/>
      <w:r w:rsidRPr="003C0F34">
        <w:rPr>
          <w:rFonts w:cs="Times New Roman"/>
        </w:rPr>
        <w:t>AE’s</w:t>
      </w:r>
      <w:proofErr w:type="spellEnd"/>
      <w:r w:rsidRPr="003C0F34">
        <w:rPr>
          <w:rFonts w:cs="Times New Roman"/>
        </w:rPr>
        <w:t xml:space="preserve"> </w:t>
      </w:r>
      <w:r w:rsidR="008F06F9" w:rsidRPr="003C0F34">
        <w:rPr>
          <w:rFonts w:cs="Times New Roman"/>
        </w:rPr>
        <w:t>e</w:t>
      </w:r>
      <w:r w:rsidR="008F06F9">
        <w:rPr>
          <w:rFonts w:cs="Times New Roman"/>
        </w:rPr>
        <w:t>xecutam</w:t>
      </w:r>
      <w:r w:rsidRPr="003C0F34">
        <w:rPr>
          <w:rFonts w:cs="Times New Roman"/>
        </w:rPr>
        <w:t xml:space="preserve"> uma autoavaliação (</w:t>
      </w:r>
      <w:r w:rsidR="00827D60">
        <w:rPr>
          <w:rFonts w:cs="Times New Roman"/>
          <w:color w:val="FF0000"/>
        </w:rPr>
        <w:fldChar w:fldCharType="begin"/>
      </w:r>
      <w:r w:rsidR="00827D60">
        <w:rPr>
          <w:rFonts w:cs="Times New Roman"/>
        </w:rPr>
        <w:instrText xml:space="preserve"> REF _Ref461096145 \h </w:instrText>
      </w:r>
      <w:r w:rsidR="00827D60">
        <w:rPr>
          <w:rFonts w:cs="Times New Roman"/>
          <w:color w:val="FF0000"/>
        </w:rPr>
      </w:r>
      <w:r w:rsidR="00827D60">
        <w:rPr>
          <w:rFonts w:cs="Times New Roman"/>
          <w:color w:val="FF0000"/>
        </w:rPr>
        <w:fldChar w:fldCharType="separate"/>
      </w:r>
      <w:r w:rsidR="00E95403" w:rsidRPr="00827D60">
        <w:t>A</w:t>
      </w:r>
      <w:r w:rsidR="00E95403">
        <w:t>NEXO</w:t>
      </w:r>
      <w:r w:rsidR="00E95403" w:rsidRPr="00827D60">
        <w:t xml:space="preserve"> I – Autoavaliação PSVA</w:t>
      </w:r>
      <w:r w:rsidR="00827D60">
        <w:rPr>
          <w:rFonts w:cs="Times New Roman"/>
          <w:color w:val="FF0000"/>
        </w:rPr>
        <w:fldChar w:fldCharType="end"/>
      </w:r>
      <w:r w:rsidRPr="003C0F34">
        <w:rPr>
          <w:rFonts w:cs="Times New Roman"/>
        </w:rPr>
        <w:t xml:space="preserve">), </w:t>
      </w:r>
      <w:r w:rsidR="006F357B">
        <w:rPr>
          <w:rFonts w:cs="Times New Roman"/>
        </w:rPr>
        <w:t>a partir d</w:t>
      </w:r>
      <w:r w:rsidR="00827D60">
        <w:rPr>
          <w:rFonts w:cs="Times New Roman"/>
        </w:rPr>
        <w:t>a</w:t>
      </w:r>
      <w:r w:rsidRPr="003C0F34">
        <w:rPr>
          <w:rFonts w:cs="Times New Roman"/>
        </w:rPr>
        <w:t xml:space="preserve"> qual</w:t>
      </w:r>
      <w:r w:rsidR="006F357B">
        <w:rPr>
          <w:rFonts w:cs="Times New Roman"/>
        </w:rPr>
        <w:t xml:space="preserve"> é identificado</w:t>
      </w:r>
      <w:r w:rsidRPr="003C0F34">
        <w:rPr>
          <w:rFonts w:cs="Times New Roman"/>
        </w:rPr>
        <w:t xml:space="preserve"> o desempenho da organização</w:t>
      </w:r>
      <w:r w:rsidR="008F06F9">
        <w:rPr>
          <w:rFonts w:cs="Times New Roman"/>
        </w:rPr>
        <w:t xml:space="preserve"> naquele momento no tempo</w:t>
      </w:r>
      <w:r w:rsidRPr="003C0F34">
        <w:rPr>
          <w:rFonts w:cs="Times New Roman"/>
        </w:rPr>
        <w:t>. Posto isto</w:t>
      </w:r>
      <w:r w:rsidR="008F06F9">
        <w:rPr>
          <w:rFonts w:cs="Times New Roman"/>
        </w:rPr>
        <w:t xml:space="preserve"> e bas</w:t>
      </w:r>
      <w:r w:rsidR="006F357B">
        <w:rPr>
          <w:rFonts w:cs="Times New Roman"/>
        </w:rPr>
        <w:t>e</w:t>
      </w:r>
      <w:r w:rsidR="008F06F9">
        <w:rPr>
          <w:rFonts w:cs="Times New Roman"/>
        </w:rPr>
        <w:t xml:space="preserve">ado nas oportunidades de melhoria identificadas </w:t>
      </w:r>
      <w:r w:rsidRPr="003C0F34">
        <w:rPr>
          <w:rFonts w:cs="Times New Roman"/>
        </w:rPr>
        <w:t xml:space="preserve">segue-se a elaboração de um plano de ação que visa a implementação de melhorias e/ou a mitigação de falhas expostas na organização pela autoavaliação. </w:t>
      </w:r>
      <w:r w:rsidR="008F06F9">
        <w:rPr>
          <w:rFonts w:cs="Times New Roman"/>
        </w:rPr>
        <w:t>No final de um ano de trabalho, e d</w:t>
      </w:r>
      <w:r w:rsidRPr="003C0F34">
        <w:rPr>
          <w:rFonts w:cs="Times New Roman"/>
        </w:rPr>
        <w:t>epois da implementação das alterações, o AE fará de novo uma autoavaliação para</w:t>
      </w:r>
      <w:r w:rsidR="008F06F9">
        <w:rPr>
          <w:rFonts w:cs="Times New Roman"/>
        </w:rPr>
        <w:t xml:space="preserve"> verificar se ocorreu melhoria na generalidade do seu sistema</w:t>
      </w:r>
      <w:r w:rsidR="006F357B">
        <w:rPr>
          <w:rFonts w:cs="Times New Roman"/>
        </w:rPr>
        <w:t xml:space="preserve">, como mostra a </w:t>
      </w:r>
      <w:r w:rsidR="007B0141">
        <w:rPr>
          <w:rFonts w:cs="Times New Roman"/>
        </w:rPr>
        <w:fldChar w:fldCharType="begin"/>
      </w:r>
      <w:r w:rsidR="007B0141">
        <w:rPr>
          <w:rFonts w:cs="Times New Roman"/>
        </w:rPr>
        <w:instrText xml:space="preserve"> REF _Ref456706388 \h </w:instrText>
      </w:r>
      <w:r w:rsidR="007B0141">
        <w:rPr>
          <w:rFonts w:cs="Times New Roman"/>
        </w:rPr>
      </w:r>
      <w:r w:rsidR="007B0141">
        <w:rPr>
          <w:rFonts w:cs="Times New Roman"/>
        </w:rPr>
        <w:fldChar w:fldCharType="separate"/>
      </w:r>
      <w:r w:rsidR="00E95403">
        <w:t xml:space="preserve">Figura </w:t>
      </w:r>
      <w:r w:rsidR="00E95403">
        <w:rPr>
          <w:noProof/>
        </w:rPr>
        <w:t>3</w:t>
      </w:r>
      <w:r w:rsidR="007B0141">
        <w:rPr>
          <w:rFonts w:cs="Times New Roman"/>
        </w:rPr>
        <w:fldChar w:fldCharType="end"/>
      </w:r>
      <w:r w:rsidR="008F06F9">
        <w:rPr>
          <w:rFonts w:cs="Times New Roman"/>
        </w:rPr>
        <w:t>.</w:t>
      </w:r>
    </w:p>
    <w:p w:rsidR="006A4C56" w:rsidRDefault="0083093C" w:rsidP="006A4C56">
      <w:pPr>
        <w:rPr>
          <w:rFonts w:cs="Times New Roman"/>
        </w:rPr>
      </w:pPr>
      <w:r w:rsidRPr="003C0F34">
        <w:rPr>
          <w:rFonts w:cs="Times New Roman"/>
          <w:noProof/>
          <w:lang w:eastAsia="pt-PT"/>
        </w:rPr>
        <mc:AlternateContent>
          <mc:Choice Requires="wpg">
            <w:drawing>
              <wp:anchor distT="0" distB="0" distL="114300" distR="114300" simplePos="0" relativeHeight="251440128" behindDoc="0" locked="0" layoutInCell="1" allowOverlap="1" wp14:anchorId="1D53920F" wp14:editId="2A170E29">
                <wp:simplePos x="0" y="0"/>
                <wp:positionH relativeFrom="margin">
                  <wp:align>center</wp:align>
                </wp:positionH>
                <wp:positionV relativeFrom="paragraph">
                  <wp:posOffset>48260</wp:posOffset>
                </wp:positionV>
                <wp:extent cx="4933950" cy="2182787"/>
                <wp:effectExtent l="0" t="0" r="19050" b="27305"/>
                <wp:wrapNone/>
                <wp:docPr id="14" name="Grupo 14"/>
                <wp:cNvGraphicFramePr/>
                <a:graphic xmlns:a="http://schemas.openxmlformats.org/drawingml/2006/main">
                  <a:graphicData uri="http://schemas.microsoft.com/office/word/2010/wordprocessingGroup">
                    <wpg:wgp>
                      <wpg:cNvGrpSpPr/>
                      <wpg:grpSpPr>
                        <a:xfrm>
                          <a:off x="0" y="0"/>
                          <a:ext cx="4933950" cy="2182787"/>
                          <a:chOff x="0" y="0"/>
                          <a:chExt cx="5496675" cy="3419475"/>
                        </a:xfrm>
                      </wpg:grpSpPr>
                      <wps:wsp>
                        <wps:cNvPr id="15" name="Retângulo de Cantos Recortados No Mesmo Lado 15"/>
                        <wps:cNvSpPr/>
                        <wps:spPr>
                          <a:xfrm>
                            <a:off x="1924050" y="0"/>
                            <a:ext cx="1656000" cy="628650"/>
                          </a:xfrm>
                          <a:prstGeom prst="snip2Same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txbx>
                          <w:txbxContent>
                            <w:p w:rsidR="009A1A99" w:rsidRPr="000A4C16" w:rsidRDefault="009A1A99" w:rsidP="006A4C56">
                              <w:pPr>
                                <w:spacing w:after="0"/>
                                <w:jc w:val="center"/>
                                <w:rPr>
                                  <w:rFonts w:cs="Times New Roman"/>
                                  <w:color w:val="000000" w:themeColor="text1"/>
                                </w:rPr>
                              </w:pPr>
                              <w:r w:rsidRPr="000A4C16">
                                <w:rPr>
                                  <w:rFonts w:cs="Times New Roman"/>
                                  <w:b/>
                                  <w:color w:val="000000" w:themeColor="text1"/>
                                </w:rPr>
                                <w:t>Autoavaliação</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17" name="Retângulo de Cantos Recortados No Mesmo Lado 17"/>
                        <wps:cNvSpPr/>
                        <wps:spPr>
                          <a:xfrm>
                            <a:off x="0" y="1390650"/>
                            <a:ext cx="1620000" cy="628650"/>
                          </a:xfrm>
                          <a:prstGeom prst="snip2Same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txbx>
                          <w:txbxContent>
                            <w:p w:rsidR="009A1A99" w:rsidRPr="000A4C16" w:rsidRDefault="009A1A99" w:rsidP="006A4C56">
                              <w:pPr>
                                <w:spacing w:after="0"/>
                                <w:jc w:val="center"/>
                                <w:rPr>
                                  <w:rFonts w:cs="Times New Roman"/>
                                  <w:color w:val="000000" w:themeColor="text1"/>
                                </w:rPr>
                              </w:pPr>
                              <w:r w:rsidRPr="000A4C16">
                                <w:rPr>
                                  <w:rFonts w:cs="Times New Roman"/>
                                  <w:b/>
                                  <w:color w:val="000000" w:themeColor="text1"/>
                                </w:rPr>
                                <w:t xml:space="preserve">Implementação das alterações </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18" name="Retângulo de Cantos Recortados No Mesmo Lado 18"/>
                        <wps:cNvSpPr/>
                        <wps:spPr>
                          <a:xfrm>
                            <a:off x="3876675" y="1381125"/>
                            <a:ext cx="1620000" cy="628650"/>
                          </a:xfrm>
                          <a:prstGeom prst="snip2Same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txbx>
                          <w:txbxContent>
                            <w:p w:rsidR="009A1A99" w:rsidRPr="000A4C16" w:rsidRDefault="009A1A99" w:rsidP="006A4C56">
                              <w:pPr>
                                <w:spacing w:after="0"/>
                                <w:jc w:val="center"/>
                                <w:rPr>
                                  <w:rFonts w:cs="Times New Roman"/>
                                  <w:color w:val="000000" w:themeColor="text1"/>
                                </w:rPr>
                              </w:pPr>
                              <w:r w:rsidRPr="000A4C16">
                                <w:rPr>
                                  <w:rFonts w:cs="Times New Roman"/>
                                  <w:b/>
                                  <w:color w:val="000000" w:themeColor="text1"/>
                                </w:rPr>
                                <w:t>Interpretação dos resultados</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19" name="Retângulo de Cantos Recortados No Mesmo Lado 19"/>
                        <wps:cNvSpPr/>
                        <wps:spPr>
                          <a:xfrm>
                            <a:off x="1924050" y="2790825"/>
                            <a:ext cx="1656000" cy="628650"/>
                          </a:xfrm>
                          <a:prstGeom prst="snip2Same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txbx>
                          <w:txbxContent>
                            <w:p w:rsidR="009A1A99" w:rsidRPr="000A4C16" w:rsidRDefault="009A1A99" w:rsidP="006A4C56">
                              <w:pPr>
                                <w:spacing w:after="0"/>
                                <w:jc w:val="center"/>
                                <w:rPr>
                                  <w:rFonts w:cs="Times New Roman"/>
                                  <w:color w:val="000000" w:themeColor="text1"/>
                                </w:rPr>
                              </w:pPr>
                              <w:r w:rsidRPr="000A4C16">
                                <w:rPr>
                                  <w:rFonts w:cs="Times New Roman"/>
                                  <w:b/>
                                  <w:color w:val="000000" w:themeColor="text1"/>
                                </w:rPr>
                                <w:t>Plano de ação</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20" name="Oval 20"/>
                        <wps:cNvSpPr/>
                        <wps:spPr>
                          <a:xfrm>
                            <a:off x="1981200" y="971550"/>
                            <a:ext cx="1548000" cy="1548000"/>
                          </a:xfrm>
                          <a:prstGeom prst="ellipse">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txbx>
                          <w:txbxContent>
                            <w:p w:rsidR="009A1A99" w:rsidRPr="000A4C16" w:rsidRDefault="009A1A99" w:rsidP="006A4C56">
                              <w:pPr>
                                <w:jc w:val="center"/>
                                <w:rPr>
                                  <w:rFonts w:cs="Times New Roman"/>
                                  <w:b/>
                                  <w:color w:val="000000" w:themeColor="text1"/>
                                </w:rPr>
                              </w:pPr>
                              <w:r w:rsidRPr="000A4C16">
                                <w:rPr>
                                  <w:rFonts w:cs="Times New Roman"/>
                                  <w:b/>
                                  <w:color w:val="000000" w:themeColor="text1"/>
                                </w:rPr>
                                <w:t>Ciclo de Melhoria Continua do PSVA</w:t>
                              </w:r>
                            </w:p>
                          </w:txbxContent>
                        </wps:txbx>
                        <wps:bodyPr rot="0" spcFirstLastPara="0" vertOverflow="overflow" horzOverflow="overflow" vert="horz" wrap="square" lIns="91440" tIns="72000" rIns="91440" bIns="0" numCol="1" spcCol="0" rtlCol="0" fromWordArt="0" anchor="ctr" anchorCtr="0" forceAA="0" compatLnSpc="1">
                          <a:prstTxWarp prst="textNoShape">
                            <a:avLst/>
                          </a:prstTxWarp>
                          <a:noAutofit/>
                        </wps:bodyPr>
                      </wps:wsp>
                      <wps:wsp>
                        <wps:cNvPr id="21" name="Conexão curva 21"/>
                        <wps:cNvCnPr/>
                        <wps:spPr>
                          <a:xfrm flipH="1" flipV="1">
                            <a:off x="1571625" y="2162175"/>
                            <a:ext cx="190500" cy="847725"/>
                          </a:xfrm>
                          <a:prstGeom prst="curvedConnector3">
                            <a:avLst>
                              <a:gd name="adj1" fmla="val 130000"/>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onexão curva 22"/>
                        <wps:cNvCnPr/>
                        <wps:spPr>
                          <a:xfrm flipH="1">
                            <a:off x="3762375" y="2162175"/>
                            <a:ext cx="361950" cy="800100"/>
                          </a:xfrm>
                          <a:prstGeom prst="curvedConnector3">
                            <a:avLst>
                              <a:gd name="adj1" fmla="val -10526"/>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Conexão curva 23"/>
                        <wps:cNvCnPr/>
                        <wps:spPr>
                          <a:xfrm flipV="1">
                            <a:off x="1466850" y="542925"/>
                            <a:ext cx="361950" cy="752475"/>
                          </a:xfrm>
                          <a:prstGeom prst="curvedConnector3">
                            <a:avLst>
                              <a:gd name="adj1" fmla="val -14407"/>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Conexão curva 24"/>
                        <wps:cNvCnPr/>
                        <wps:spPr>
                          <a:xfrm>
                            <a:off x="3714750" y="542925"/>
                            <a:ext cx="409575" cy="699770"/>
                          </a:xfrm>
                          <a:prstGeom prst="curvedConnector3">
                            <a:avLst>
                              <a:gd name="adj1" fmla="val 12213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D53920F" id="Grupo 14" o:spid="_x0000_s1039" style="position:absolute;left:0;text-align:left;margin-left:0;margin-top:3.8pt;width:388.5pt;height:171.85pt;z-index:251440128;mso-position-horizontal:center;mso-position-horizontal-relative:margin;mso-width-relative:margin;mso-height-relative:margin" coordsize="54966,34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">
                <v:shape id="Retângulo de Cantos Recortados No Mesmo Lado 15" o:spid="_x0000_s1040" style="position:absolute;left:19240;width:16560;height:6286;visibility:visible;mso-wrap-style:square;v-text-anchor:middle" coordsize="1656000,6286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" adj="-11796480,,5400" path="m104777,l1551223,r104777,104777l1656000,628650r,l,628650r,l,104777,104777,xe" filled="f" strokecolor="#ed7d31 [3205]">
                  <v:stroke joinstyle="round"/>
                  <v:formulas/>
                  <v:path arrowok="t" o:connecttype="custom" o:connectlocs="104777,0;1551223,0;1656000,104777;1656000,628650;1656000,628650;0,628650;0,628650;0,104777;104777,0" o:connectangles="0,0,0,0,0,0,0,0,0" textboxrect="0,0,1656000,628650"/>
                  <v:textbox inset=",0,,0">
                    <w:txbxContent>
                      <w:p w:rsidR="009A1A99" w:rsidRPr="000A4C16" w:rsidRDefault="009A1A99" w:rsidP="006A4C56">
                        <w:pPr>
                          <w:spacing w:after="0"/>
                          <w:jc w:val="center"/>
                          <w:rPr>
                            <w:rFonts w:cs="Times New Roman"/>
                            <w:color w:val="000000" w:themeColor="text1"/>
                          </w:rPr>
                        </w:pPr>
                        <w:r w:rsidRPr="000A4C16">
                          <w:rPr>
                            <w:rFonts w:cs="Times New Roman"/>
                            <w:b/>
                            <w:color w:val="000000" w:themeColor="text1"/>
                          </w:rPr>
                          <w:t>Autoavaliação</w:t>
                        </w:r>
                      </w:p>
                    </w:txbxContent>
                  </v:textbox>
                </v:shape>
                <v:shape id="Retângulo de Cantos Recortados No Mesmo Lado 17" o:spid="_x0000_s1041" style="position:absolute;top:13906;width:16200;height:6287;visibility:visible;mso-wrap-style:square;v-text-anchor:middle" coordsize="1620000,6286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" adj="-11796480,,5400" path="m104777,l1515223,r104777,104777l1620000,628650r,l,628650r,l,104777,104777,xe" filled="f" strokecolor="#ed7d31 [3205]">
                  <v:stroke joinstyle="round"/>
                  <v:formulas/>
                  <v:path arrowok="t" o:connecttype="custom" o:connectlocs="104777,0;1515223,0;1620000,104777;1620000,628650;1620000,628650;0,628650;0,628650;0,104777;104777,0" o:connectangles="0,0,0,0,0,0,0,0,0" textboxrect="0,0,1620000,628650"/>
                  <v:textbox inset=",0,,0">
                    <w:txbxContent>
                      <w:p w:rsidR="009A1A99" w:rsidRPr="000A4C16" w:rsidRDefault="009A1A99" w:rsidP="006A4C56">
                        <w:pPr>
                          <w:spacing w:after="0"/>
                          <w:jc w:val="center"/>
                          <w:rPr>
                            <w:rFonts w:cs="Times New Roman"/>
                            <w:color w:val="000000" w:themeColor="text1"/>
                          </w:rPr>
                        </w:pPr>
                        <w:r w:rsidRPr="000A4C16">
                          <w:rPr>
                            <w:rFonts w:cs="Times New Roman"/>
                            <w:b/>
                            <w:color w:val="000000" w:themeColor="text1"/>
                          </w:rPr>
                          <w:t xml:space="preserve">Implementação das alterações </w:t>
                        </w:r>
                      </w:p>
                    </w:txbxContent>
                  </v:textbox>
                </v:shape>
                <v:shape id="Retângulo de Cantos Recortados No Mesmo Lado 18" o:spid="_x0000_s1042" style="position:absolute;left:38766;top:13811;width:16200;height:6286;visibility:visible;mso-wrap-style:square;v-text-anchor:middle" coordsize="1620000,6286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" adj="-11796480,,5400" path="m104777,l1515223,r104777,104777l1620000,628650r,l,628650r,l,104777,104777,xe" filled="f" strokecolor="#ed7d31 [3205]">
                  <v:stroke joinstyle="round"/>
                  <v:formulas/>
                  <v:path arrowok="t" o:connecttype="custom" o:connectlocs="104777,0;1515223,0;1620000,104777;1620000,628650;1620000,628650;0,628650;0,628650;0,104777;104777,0" o:connectangles="0,0,0,0,0,0,0,0,0" textboxrect="0,0,1620000,628650"/>
                  <v:textbox inset=",0,,0">
                    <w:txbxContent>
                      <w:p w:rsidR="009A1A99" w:rsidRPr="000A4C16" w:rsidRDefault="009A1A99" w:rsidP="006A4C56">
                        <w:pPr>
                          <w:spacing w:after="0"/>
                          <w:jc w:val="center"/>
                          <w:rPr>
                            <w:rFonts w:cs="Times New Roman"/>
                            <w:color w:val="000000" w:themeColor="text1"/>
                          </w:rPr>
                        </w:pPr>
                        <w:r w:rsidRPr="000A4C16">
                          <w:rPr>
                            <w:rFonts w:cs="Times New Roman"/>
                            <w:b/>
                            <w:color w:val="000000" w:themeColor="text1"/>
                          </w:rPr>
                          <w:t>Interpretação dos resultados</w:t>
                        </w:r>
                      </w:p>
                    </w:txbxContent>
                  </v:textbox>
                </v:shape>
                <v:shape id="Retângulo de Cantos Recortados No Mesmo Lado 19" o:spid="_x0000_s1043" style="position:absolute;left:19240;top:27908;width:16560;height:6286;visibility:visible;mso-wrap-style:square;v-text-anchor:middle" coordsize="1656000,6286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" adj="-11796480,,5400" path="m104777,l1551223,r104777,104777l1656000,628650r,l,628650r,l,104777,104777,xe" filled="f" strokecolor="#ed7d31 [3205]">
                  <v:stroke joinstyle="round"/>
                  <v:formulas/>
                  <v:path arrowok="t" o:connecttype="custom" o:connectlocs="104777,0;1551223,0;1656000,104777;1656000,628650;1656000,628650;0,628650;0,628650;0,104777;104777,0" o:connectangles="0,0,0,0,0,0,0,0,0" textboxrect="0,0,1656000,628650"/>
                  <v:textbox inset=",0,,0">
                    <w:txbxContent>
                      <w:p w:rsidR="009A1A99" w:rsidRPr="000A4C16" w:rsidRDefault="009A1A99" w:rsidP="006A4C56">
                        <w:pPr>
                          <w:spacing w:after="0"/>
                          <w:jc w:val="center"/>
                          <w:rPr>
                            <w:rFonts w:cs="Times New Roman"/>
                            <w:color w:val="000000" w:themeColor="text1"/>
                          </w:rPr>
                        </w:pPr>
                        <w:r w:rsidRPr="000A4C16">
                          <w:rPr>
                            <w:rFonts w:cs="Times New Roman"/>
                            <w:b/>
                            <w:color w:val="000000" w:themeColor="text1"/>
                          </w:rPr>
                          <w:t>Plano de ação</w:t>
                        </w:r>
                      </w:p>
                    </w:txbxContent>
                  </v:textbox>
                </v:shape>
                <v:oval id="Oval 20" o:spid="_x0000_s1044" style="position:absolute;left:19812;top:9715;width:15480;height:15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" filled="f" strokecolor="#ed7d31 [3205]">
                  <v:textbox inset=",2mm,,0">
                    <w:txbxContent>
                      <w:p w:rsidR="009A1A99" w:rsidRPr="000A4C16" w:rsidRDefault="009A1A99" w:rsidP="006A4C56">
                        <w:pPr>
                          <w:jc w:val="center"/>
                          <w:rPr>
                            <w:rFonts w:cs="Times New Roman"/>
                            <w:b/>
                            <w:color w:val="000000" w:themeColor="text1"/>
                          </w:rPr>
                        </w:pPr>
                        <w:r w:rsidRPr="000A4C16">
                          <w:rPr>
                            <w:rFonts w:cs="Times New Roman"/>
                            <w:b/>
                            <w:color w:val="000000" w:themeColor="text1"/>
                          </w:rPr>
                          <w:t>Ciclo de Melhoria Continua do PSVA</w:t>
                        </w:r>
                      </w:p>
                    </w:txbxContent>
                  </v:textbox>
                </v:oval>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exão curva 21" o:spid="_x0000_s1045" type="#_x0000_t38" style="position:absolute;left:15716;top:21621;width:1905;height:8478;flip:x 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" adj="28080" strokecolor="black [3213]" strokeweight="1.5pt">
                  <v:stroke endarrow="block" joinstyle="miter"/>
                </v:shape>
                <v:shape id="Conexão curva 22" o:spid="_x0000_s1046" type="#_x0000_t38" style="position:absolute;left:37623;top:21621;width:3620;height:8001;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" adj="-2274" strokecolor="black [3213]" strokeweight="1.5pt">
                  <v:stroke endarrow="block" joinstyle="miter"/>
                </v:shape>
                <v:shape id="Conexão curva 23" o:spid="_x0000_s1047" type="#_x0000_t38" style="position:absolute;left:14668;top:5429;width:3620;height:7525;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" adj="-3112" strokecolor="black [3213]" strokeweight="1.5pt">
                  <v:stroke endarrow="block" joinstyle="miter"/>
                </v:shape>
                <v:shape id="Conexão curva 24" o:spid="_x0000_s1048" type="#_x0000_t38" style="position:absolute;left:37147;top:5429;width:4096;height:699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" adj="26380" strokecolor="black [3213]" strokeweight="1.5pt">
                  <v:stroke endarrow="block" joinstyle="miter"/>
                </v:shape>
                <w10:wrap anchorx="margin"/>
              </v:group>
            </w:pict>
          </mc:Fallback>
        </mc:AlternateContent>
      </w:r>
    </w:p>
    <w:p w:rsidR="006A4C56" w:rsidRDefault="006A4C56" w:rsidP="006A4C56">
      <w:pPr>
        <w:rPr>
          <w:rFonts w:cs="Times New Roman"/>
        </w:rPr>
      </w:pPr>
    </w:p>
    <w:p w:rsidR="006A4C56" w:rsidRPr="003C0F34" w:rsidRDefault="006A4C56" w:rsidP="006A4C56">
      <w:pPr>
        <w:rPr>
          <w:rFonts w:cs="Times New Roman"/>
        </w:rPr>
      </w:pPr>
    </w:p>
    <w:p w:rsidR="006A4C56" w:rsidRPr="003C0F34" w:rsidRDefault="006A4C56" w:rsidP="006A4C56">
      <w:pPr>
        <w:rPr>
          <w:rFonts w:cs="Times New Roman"/>
        </w:rPr>
      </w:pPr>
    </w:p>
    <w:p w:rsidR="006A4C56" w:rsidRPr="003C0F34" w:rsidRDefault="006A4C56" w:rsidP="006A4C56">
      <w:pPr>
        <w:rPr>
          <w:rFonts w:cs="Times New Roman"/>
        </w:rPr>
      </w:pPr>
    </w:p>
    <w:p w:rsidR="006A4C56" w:rsidRPr="003C0F34" w:rsidRDefault="006A4C56" w:rsidP="006A4C56">
      <w:pPr>
        <w:rPr>
          <w:rFonts w:cs="Times New Roman"/>
        </w:rPr>
      </w:pPr>
    </w:p>
    <w:p w:rsidR="006A4C56" w:rsidRPr="003C0F34" w:rsidRDefault="006A4C56" w:rsidP="006A4C56">
      <w:pPr>
        <w:rPr>
          <w:rFonts w:cs="Times New Roman"/>
        </w:rPr>
      </w:pPr>
    </w:p>
    <w:p w:rsidR="006A4C56" w:rsidRPr="003C0F34" w:rsidRDefault="006A4C56" w:rsidP="006A4C56">
      <w:pPr>
        <w:rPr>
          <w:rFonts w:cs="Times New Roman"/>
        </w:rPr>
      </w:pPr>
    </w:p>
    <w:p w:rsidR="006A4C56" w:rsidRPr="003C0F34" w:rsidRDefault="006A4C56" w:rsidP="006A4C56">
      <w:pPr>
        <w:rPr>
          <w:rFonts w:cs="Times New Roman"/>
        </w:rPr>
      </w:pPr>
    </w:p>
    <w:p w:rsidR="006A4C56" w:rsidRPr="003C0F34" w:rsidRDefault="0083093C" w:rsidP="006A4C56">
      <w:pPr>
        <w:rPr>
          <w:rFonts w:cs="Times New Roman"/>
        </w:rPr>
      </w:pPr>
      <w:r>
        <w:rPr>
          <w:noProof/>
          <w:lang w:eastAsia="pt-PT"/>
        </w:rPr>
        <mc:AlternateContent>
          <mc:Choice Requires="wps">
            <w:drawing>
              <wp:anchor distT="0" distB="0" distL="114300" distR="114300" simplePos="0" relativeHeight="251455488" behindDoc="0" locked="0" layoutInCell="1" allowOverlap="1" wp14:anchorId="51870406" wp14:editId="43B23ECF">
                <wp:simplePos x="0" y="0"/>
                <wp:positionH relativeFrom="column">
                  <wp:posOffset>256540</wp:posOffset>
                </wp:positionH>
                <wp:positionV relativeFrom="paragraph">
                  <wp:posOffset>29845</wp:posOffset>
                </wp:positionV>
                <wp:extent cx="5039995" cy="635"/>
                <wp:effectExtent l="0" t="0" r="8255" b="18415"/>
                <wp:wrapNone/>
                <wp:docPr id="50" name="Caixa de texto 5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9A1A99" w:rsidRPr="00692EC1" w:rsidRDefault="009A1A99" w:rsidP="006A4C56">
                            <w:pPr>
                              <w:pStyle w:val="Legenda"/>
                              <w:rPr>
                                <w:rFonts w:cs="Times New Roman"/>
                                <w:noProof/>
                              </w:rPr>
                            </w:pPr>
                            <w:bookmarkStart w:id="19" w:name="_Ref456706388"/>
                            <w:bookmarkStart w:id="20" w:name="_Toc469405903"/>
                            <w:r>
                              <w:t xml:space="preserve">Figura </w:t>
                            </w:r>
                            <w:r w:rsidR="0079735A">
                              <w:fldChar w:fldCharType="begin"/>
                            </w:r>
                            <w:r w:rsidR="0079735A">
                              <w:instrText xml:space="preserve"> SEQ Figura \* ARABIC </w:instrText>
                            </w:r>
                            <w:r w:rsidR="0079735A">
                              <w:fldChar w:fldCharType="separate"/>
                            </w:r>
                            <w:r>
                              <w:rPr>
                                <w:noProof/>
                              </w:rPr>
                              <w:t>3</w:t>
                            </w:r>
                            <w:r w:rsidR="0079735A">
                              <w:rPr>
                                <w:noProof/>
                              </w:rPr>
                              <w:fldChar w:fldCharType="end"/>
                            </w:r>
                            <w:bookmarkEnd w:id="19"/>
                            <w:r>
                              <w:t>: Ciclo de melhoria contínua do PSVA.</w:t>
                            </w:r>
                            <w:r>
                              <w:rPr>
                                <w:rFonts w:cs="Times New Roman"/>
                                <w:noProof/>
                              </w:rPr>
                              <w:t xml:space="preserve"> Adaptado de CVRA 2015.</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0406" id="Caixa de texto 50" o:spid="_x0000_s1049" type="#_x0000_t202" style="position:absolute;left:0;text-align:left;margin-left:20.2pt;margin-top:2.35pt;width:396.85pt;height:.05pt;z-index:251455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" stroked="f">
                <v:textbox style="mso-fit-shape-to-text:t" inset="0,0,0,0">
                  <w:txbxContent>
                    <w:p w:rsidR="009A1A99" w:rsidRPr="00692EC1" w:rsidRDefault="009A1A99" w:rsidP="006A4C56">
                      <w:pPr>
                        <w:pStyle w:val="Legenda"/>
                        <w:rPr>
                          <w:rFonts w:cs="Times New Roman"/>
                          <w:noProof/>
                        </w:rPr>
                      </w:pPr>
                      <w:bookmarkStart w:id="21" w:name="_Ref456706388"/>
                      <w:bookmarkStart w:id="22" w:name="_Toc469405903"/>
                      <w:r>
                        <w:t xml:space="preserve">Figura </w:t>
                      </w:r>
                      <w:r w:rsidR="0079735A">
                        <w:fldChar w:fldCharType="begin"/>
                      </w:r>
                      <w:r w:rsidR="0079735A">
                        <w:instrText xml:space="preserve"> SEQ Figura \* ARABIC </w:instrText>
                      </w:r>
                      <w:r w:rsidR="0079735A">
                        <w:fldChar w:fldCharType="separate"/>
                      </w:r>
                      <w:r>
                        <w:rPr>
                          <w:noProof/>
                        </w:rPr>
                        <w:t>3</w:t>
                      </w:r>
                      <w:r w:rsidR="0079735A">
                        <w:rPr>
                          <w:noProof/>
                        </w:rPr>
                        <w:fldChar w:fldCharType="end"/>
                      </w:r>
                      <w:bookmarkEnd w:id="21"/>
                      <w:r>
                        <w:t>: Ciclo de melhoria contínua do PSVA.</w:t>
                      </w:r>
                      <w:r>
                        <w:rPr>
                          <w:rFonts w:cs="Times New Roman"/>
                          <w:noProof/>
                        </w:rPr>
                        <w:t xml:space="preserve"> Adaptado de CVRA 2015.</w:t>
                      </w:r>
                      <w:bookmarkEnd w:id="22"/>
                    </w:p>
                  </w:txbxContent>
                </v:textbox>
              </v:shape>
            </w:pict>
          </mc:Fallback>
        </mc:AlternateContent>
      </w:r>
    </w:p>
    <w:p w:rsidR="006A4C56" w:rsidRDefault="006A4C56" w:rsidP="006A4C56">
      <w:pPr>
        <w:rPr>
          <w:rFonts w:cs="Times New Roman"/>
        </w:rPr>
      </w:pPr>
      <w:r w:rsidRPr="003C0F34">
        <w:rPr>
          <w:rFonts w:cs="Times New Roman"/>
        </w:rPr>
        <w:t xml:space="preserve">A CVRA possui parceiros europeus e nacionais, </w:t>
      </w:r>
      <w:r w:rsidR="00D33CF1">
        <w:rPr>
          <w:rFonts w:cs="Times New Roman"/>
        </w:rPr>
        <w:t>nomeadamente</w:t>
      </w:r>
      <w:r w:rsidR="008F06F9">
        <w:rPr>
          <w:rFonts w:cs="Times New Roman"/>
        </w:rPr>
        <w:t xml:space="preserve"> a Faculdade de Ciências de Lisboa (FCUL), a Universidade de Évora, ou o </w:t>
      </w:r>
      <w:proofErr w:type="spellStart"/>
      <w:r w:rsidR="008F06F9">
        <w:rPr>
          <w:rFonts w:cs="Times New Roman"/>
          <w:i/>
        </w:rPr>
        <w:t>International</w:t>
      </w:r>
      <w:proofErr w:type="spellEnd"/>
      <w:r w:rsidR="008F06F9">
        <w:rPr>
          <w:rFonts w:cs="Times New Roman"/>
          <w:i/>
        </w:rPr>
        <w:t xml:space="preserve"> </w:t>
      </w:r>
      <w:proofErr w:type="spellStart"/>
      <w:r w:rsidR="008F06F9">
        <w:rPr>
          <w:rFonts w:cs="Times New Roman"/>
          <w:i/>
        </w:rPr>
        <w:t>Institue</w:t>
      </w:r>
      <w:proofErr w:type="spellEnd"/>
      <w:r w:rsidR="008F06F9">
        <w:rPr>
          <w:rFonts w:cs="Times New Roman"/>
          <w:i/>
        </w:rPr>
        <w:t xml:space="preserve"> </w:t>
      </w:r>
      <w:r w:rsidR="00583FE2">
        <w:rPr>
          <w:rFonts w:cs="Times New Roman"/>
          <w:i/>
        </w:rPr>
        <w:t>for industrial</w:t>
      </w:r>
      <w:r w:rsidR="008F06F9">
        <w:rPr>
          <w:rFonts w:cs="Times New Roman"/>
          <w:i/>
        </w:rPr>
        <w:t xml:space="preserve"> </w:t>
      </w:r>
      <w:proofErr w:type="spellStart"/>
      <w:r w:rsidR="008F06F9">
        <w:rPr>
          <w:rFonts w:cs="Times New Roman"/>
          <w:i/>
        </w:rPr>
        <w:t>and</w:t>
      </w:r>
      <w:proofErr w:type="spellEnd"/>
      <w:r w:rsidR="008F06F9">
        <w:rPr>
          <w:rFonts w:cs="Times New Roman"/>
          <w:i/>
        </w:rPr>
        <w:t xml:space="preserve"> </w:t>
      </w:r>
      <w:proofErr w:type="spellStart"/>
      <w:r w:rsidR="008F06F9">
        <w:rPr>
          <w:rFonts w:cs="Times New Roman"/>
          <w:i/>
        </w:rPr>
        <w:t>Environmental</w:t>
      </w:r>
      <w:proofErr w:type="spellEnd"/>
      <w:r w:rsidR="008F06F9">
        <w:rPr>
          <w:rFonts w:cs="Times New Roman"/>
          <w:i/>
        </w:rPr>
        <w:t xml:space="preserve"> </w:t>
      </w:r>
      <w:proofErr w:type="spellStart"/>
      <w:r w:rsidR="008F06F9">
        <w:rPr>
          <w:rFonts w:cs="Times New Roman"/>
          <w:i/>
        </w:rPr>
        <w:t>Economics</w:t>
      </w:r>
      <w:proofErr w:type="spellEnd"/>
      <w:r w:rsidR="00583FE2">
        <w:rPr>
          <w:rFonts w:cs="Times New Roman"/>
        </w:rPr>
        <w:t xml:space="preserve"> (IIIEE) da Universidade de </w:t>
      </w:r>
      <w:proofErr w:type="spellStart"/>
      <w:r w:rsidR="00583FE2">
        <w:rPr>
          <w:rFonts w:cs="Times New Roman"/>
        </w:rPr>
        <w:t>Lund</w:t>
      </w:r>
      <w:proofErr w:type="spellEnd"/>
      <w:r w:rsidR="00583FE2">
        <w:rPr>
          <w:rFonts w:cs="Times New Roman"/>
        </w:rPr>
        <w:t xml:space="preserve">, na Suécia. O plano </w:t>
      </w:r>
      <w:r w:rsidR="000E44B2">
        <w:rPr>
          <w:rFonts w:cs="Times New Roman"/>
        </w:rPr>
        <w:t>conta com apoio de fundos comunitários do programa “Alentejo 2020”.</w:t>
      </w:r>
    </w:p>
    <w:p w:rsidR="00D636F5" w:rsidRDefault="00D636F5" w:rsidP="006A4C56">
      <w:pPr>
        <w:rPr>
          <w:rFonts w:cs="Times New Roman"/>
        </w:rPr>
      </w:pPr>
    </w:p>
    <w:p w:rsidR="00D636F5" w:rsidRDefault="00D636F5" w:rsidP="006A4C56">
      <w:pPr>
        <w:rPr>
          <w:rFonts w:cs="Times New Roman"/>
        </w:rPr>
      </w:pPr>
    </w:p>
    <w:p w:rsidR="00D636F5" w:rsidRDefault="00D636F5" w:rsidP="006A4C56">
      <w:pPr>
        <w:rPr>
          <w:rFonts w:cs="Times New Roman"/>
        </w:rPr>
      </w:pPr>
    </w:p>
    <w:p w:rsidR="00D636F5" w:rsidRDefault="00D636F5" w:rsidP="006A4C56">
      <w:pPr>
        <w:rPr>
          <w:rFonts w:cs="Times New Roman"/>
        </w:rPr>
      </w:pPr>
    </w:p>
    <w:p w:rsidR="00D636F5" w:rsidRDefault="00D636F5" w:rsidP="006A4C56">
      <w:pPr>
        <w:rPr>
          <w:rFonts w:cs="Times New Roman"/>
        </w:rPr>
      </w:pPr>
    </w:p>
    <w:p w:rsidR="00D636F5" w:rsidRDefault="00D636F5" w:rsidP="006A4C56">
      <w:pPr>
        <w:rPr>
          <w:rFonts w:cs="Times New Roman"/>
        </w:rPr>
      </w:pPr>
    </w:p>
    <w:p w:rsidR="00D636F5" w:rsidRDefault="00D636F5" w:rsidP="006A4C56">
      <w:pPr>
        <w:rPr>
          <w:rFonts w:cs="Times New Roman"/>
        </w:rPr>
      </w:pPr>
    </w:p>
    <w:p w:rsidR="00D636F5" w:rsidRPr="0083093C" w:rsidRDefault="00D636F5" w:rsidP="00E168E9">
      <w:pPr>
        <w:pStyle w:val="Cabealho3"/>
        <w:numPr>
          <w:ilvl w:val="2"/>
          <w:numId w:val="4"/>
        </w:numPr>
        <w:ind w:left="709" w:hanging="709"/>
        <w:rPr>
          <w:sz w:val="26"/>
          <w:szCs w:val="26"/>
        </w:rPr>
      </w:pPr>
      <w:bookmarkStart w:id="23" w:name="_Toc469405839"/>
      <w:r w:rsidRPr="0083093C">
        <w:rPr>
          <w:sz w:val="26"/>
          <w:szCs w:val="26"/>
        </w:rPr>
        <w:lastRenderedPageBreak/>
        <w:t>Parceria CVRA – FCUL</w:t>
      </w:r>
      <w:bookmarkEnd w:id="23"/>
    </w:p>
    <w:p w:rsidR="00D636F5" w:rsidRDefault="00D636F5" w:rsidP="006A4C56">
      <w:pPr>
        <w:rPr>
          <w:rFonts w:cs="Times New Roman"/>
        </w:rPr>
      </w:pPr>
    </w:p>
    <w:p w:rsidR="006A4C56" w:rsidRPr="003F05F0" w:rsidRDefault="006A4C56" w:rsidP="00053EA3">
      <w:pPr>
        <w:pStyle w:val="Cabealho2"/>
        <w:numPr>
          <w:ilvl w:val="1"/>
          <w:numId w:val="4"/>
        </w:numPr>
        <w:ind w:left="567" w:hanging="573"/>
      </w:pPr>
      <w:bookmarkStart w:id="24" w:name="_Toc469405840"/>
      <w:r>
        <w:t xml:space="preserve">Estrutura da </w:t>
      </w:r>
      <w:r w:rsidR="0037584E">
        <w:t>Dissertação</w:t>
      </w:r>
      <w:bookmarkEnd w:id="24"/>
    </w:p>
    <w:p w:rsidR="006A4C56" w:rsidRDefault="006A4C56" w:rsidP="006A4C56">
      <w:r>
        <w:br w:type="page"/>
      </w:r>
    </w:p>
    <w:p w:rsidR="006A4C56" w:rsidRDefault="006A4C56" w:rsidP="006A4C56">
      <w:pPr>
        <w:pStyle w:val="Cabealho1"/>
        <w:rPr>
          <w:rFonts w:eastAsia="Times New Roman"/>
          <w:lang w:eastAsia="pt-PT"/>
        </w:rPr>
      </w:pPr>
      <w:bookmarkStart w:id="25" w:name="_Toc469405841"/>
      <w:r w:rsidRPr="00275750">
        <w:lastRenderedPageBreak/>
        <w:t xml:space="preserve">Capítulo 2 – </w:t>
      </w:r>
      <w:r>
        <w:rPr>
          <w:rFonts w:eastAsia="Times New Roman"/>
          <w:lang w:eastAsia="pt-PT"/>
        </w:rPr>
        <w:t>Estado de Arte</w:t>
      </w:r>
      <w:bookmarkEnd w:id="25"/>
    </w:p>
    <w:p w:rsidR="00803898" w:rsidRDefault="002B296F" w:rsidP="006A4C56">
      <w:r>
        <w:t xml:space="preserve">As primeiras tentativas de desenvolvimento sustentável na industria </w:t>
      </w:r>
      <w:r w:rsidR="00DB3356">
        <w:t xml:space="preserve">vitivinícola foram provenientes </w:t>
      </w:r>
      <w:r w:rsidR="00F50577">
        <w:t>de</w:t>
      </w:r>
      <w:r w:rsidR="00DB3356">
        <w:t xml:space="preserve"> regiões produtoras de vinho do Novo Mundo.</w:t>
      </w:r>
      <w:r w:rsidR="00A76877">
        <w:t xml:space="preserve"> Estes países fundaram e desenvolveram programas</w:t>
      </w:r>
      <w:r>
        <w:t xml:space="preserve"> </w:t>
      </w:r>
      <w:r w:rsidR="00A76877">
        <w:t xml:space="preserve">tendo como principal objetivo a promoção da sustentabilidade no setor vitivinícola. O primeiro programa de sustentabilidade, com mais de 20 anos (fundado no inicio da década de 90), foi </w:t>
      </w:r>
      <w:r w:rsidR="00F50577">
        <w:t>promovido</w:t>
      </w:r>
      <w:r w:rsidR="00A76877">
        <w:t xml:space="preserve"> na Califórnia pela </w:t>
      </w:r>
      <w:proofErr w:type="spellStart"/>
      <w:r w:rsidR="00A76877">
        <w:rPr>
          <w:i/>
        </w:rPr>
        <w:t>Lodi</w:t>
      </w:r>
      <w:proofErr w:type="spellEnd"/>
      <w:r w:rsidR="00A76877">
        <w:rPr>
          <w:i/>
        </w:rPr>
        <w:t xml:space="preserve"> </w:t>
      </w:r>
      <w:proofErr w:type="spellStart"/>
      <w:r w:rsidR="00A76877">
        <w:rPr>
          <w:i/>
        </w:rPr>
        <w:t>Winegrape</w:t>
      </w:r>
      <w:proofErr w:type="spellEnd"/>
      <w:r w:rsidR="00A76877">
        <w:rPr>
          <w:i/>
        </w:rPr>
        <w:t xml:space="preserve"> </w:t>
      </w:r>
      <w:proofErr w:type="spellStart"/>
      <w:r w:rsidR="00A76877">
        <w:rPr>
          <w:i/>
        </w:rPr>
        <w:t>Comission</w:t>
      </w:r>
      <w:proofErr w:type="spellEnd"/>
      <w:r w:rsidR="00A76877">
        <w:t xml:space="preserve">, intitulado de </w:t>
      </w:r>
      <w:proofErr w:type="spellStart"/>
      <w:r w:rsidR="00A76877">
        <w:rPr>
          <w:i/>
        </w:rPr>
        <w:t>Integrated</w:t>
      </w:r>
      <w:proofErr w:type="spellEnd"/>
      <w:r w:rsidR="00A76877">
        <w:rPr>
          <w:i/>
        </w:rPr>
        <w:t xml:space="preserve"> </w:t>
      </w:r>
      <w:proofErr w:type="spellStart"/>
      <w:r w:rsidR="00A76877">
        <w:rPr>
          <w:i/>
        </w:rPr>
        <w:t>Pest</w:t>
      </w:r>
      <w:proofErr w:type="spellEnd"/>
      <w:r w:rsidR="00A76877">
        <w:rPr>
          <w:i/>
        </w:rPr>
        <w:t xml:space="preserve"> Management</w:t>
      </w:r>
      <w:r w:rsidR="00A76877">
        <w:t>. Seguido a este vieram os programas de sustentabilidade da Nova Zelândia (</w:t>
      </w:r>
      <w:proofErr w:type="spellStart"/>
      <w:r w:rsidR="00A76877">
        <w:rPr>
          <w:i/>
        </w:rPr>
        <w:t>S</w:t>
      </w:r>
      <w:r w:rsidR="00A76877" w:rsidRPr="00A76877">
        <w:rPr>
          <w:i/>
        </w:rPr>
        <w:t>ustainable</w:t>
      </w:r>
      <w:proofErr w:type="spellEnd"/>
      <w:r w:rsidR="00A76877" w:rsidRPr="00A76877">
        <w:rPr>
          <w:i/>
        </w:rPr>
        <w:t xml:space="preserve"> </w:t>
      </w:r>
      <w:proofErr w:type="spellStart"/>
      <w:r w:rsidR="00A76877" w:rsidRPr="00A76877">
        <w:rPr>
          <w:i/>
        </w:rPr>
        <w:t>Winegrowing</w:t>
      </w:r>
      <w:proofErr w:type="spellEnd"/>
      <w:r w:rsidR="00A76877" w:rsidRPr="00A76877">
        <w:rPr>
          <w:i/>
        </w:rPr>
        <w:t xml:space="preserve"> New </w:t>
      </w:r>
      <w:proofErr w:type="spellStart"/>
      <w:r w:rsidR="00A76877" w:rsidRPr="00A76877">
        <w:rPr>
          <w:i/>
        </w:rPr>
        <w:t>Ze</w:t>
      </w:r>
      <w:r w:rsidR="0046360F">
        <w:rPr>
          <w:i/>
        </w:rPr>
        <w:t>a</w:t>
      </w:r>
      <w:r w:rsidR="00A76877" w:rsidRPr="00A76877">
        <w:rPr>
          <w:i/>
        </w:rPr>
        <w:t>land</w:t>
      </w:r>
      <w:proofErr w:type="spellEnd"/>
      <w:r w:rsidR="00A76877">
        <w:t>, 199</w:t>
      </w:r>
      <w:r w:rsidR="004D005E">
        <w:t xml:space="preserve">4 </w:t>
      </w:r>
      <w:r w:rsidR="00630EA0">
        <w:fldChar w:fldCharType="begin" w:fldLock="1"/>
      </w:r>
      <w:r w:rsidR="006D4D39">
        <w:instrText>ADDIN CSL_CITATION { "citationItems" : [ { "id" : "ITEM-1", "itemData" : { "URL" : "http://www.nzwine.com/sustainability/sustainable-winegrowing-new-zealand/", "id" : "ITEM-1", "issued" : { "date-parts" : [ [ "0" ] ] }, "title" : "Sustainable Winegrowing New Zealand \u2022 NZ Wine", "type" : "webpage" }, "uris" : [ "http://www.mendeley.com/documents/?uuid=6cd1e647-efca-3ba0-b583-acba9af37ad2" ] } ], "mendeley" : { "formattedCitation" : "[5]", "plainTextFormattedCitation" : "[5]", "previouslyFormattedCitation" : "[5]" }, "properties" : { "noteIndex" : 0 }, "schema" : "https://github.com/citation-style-language/schema/raw/master/csl-citation.json" }</w:instrText>
      </w:r>
      <w:r w:rsidR="00630EA0">
        <w:fldChar w:fldCharType="separate"/>
      </w:r>
      <w:r w:rsidR="00D33CF1" w:rsidRPr="00D33CF1">
        <w:rPr>
          <w:noProof/>
        </w:rPr>
        <w:t>[5]</w:t>
      </w:r>
      <w:r w:rsidR="00630EA0">
        <w:fldChar w:fldCharType="end"/>
      </w:r>
      <w:r w:rsidR="00A76877">
        <w:t xml:space="preserve">) </w:t>
      </w:r>
      <w:r w:rsidR="00217FB9">
        <w:t xml:space="preserve">(SWNZ) </w:t>
      </w:r>
      <w:r w:rsidR="00A76877">
        <w:t>e da África do Sul (</w:t>
      </w:r>
      <w:proofErr w:type="spellStart"/>
      <w:r w:rsidR="00A76877" w:rsidRPr="00A76877">
        <w:rPr>
          <w:i/>
        </w:rPr>
        <w:t>Integrated</w:t>
      </w:r>
      <w:proofErr w:type="spellEnd"/>
      <w:r w:rsidR="00A76877" w:rsidRPr="00A76877">
        <w:rPr>
          <w:i/>
        </w:rPr>
        <w:t xml:space="preserve"> </w:t>
      </w:r>
      <w:proofErr w:type="spellStart"/>
      <w:r w:rsidR="00A76877" w:rsidRPr="00A76877">
        <w:rPr>
          <w:i/>
        </w:rPr>
        <w:t>Prod</w:t>
      </w:r>
      <w:r w:rsidR="00A76877">
        <w:rPr>
          <w:i/>
        </w:rPr>
        <w:t>u</w:t>
      </w:r>
      <w:r w:rsidR="00A76877" w:rsidRPr="00A76877">
        <w:rPr>
          <w:i/>
        </w:rPr>
        <w:t>ction</w:t>
      </w:r>
      <w:proofErr w:type="spellEnd"/>
      <w:r w:rsidR="00A76877" w:rsidRPr="00A76877">
        <w:rPr>
          <w:i/>
        </w:rPr>
        <w:t xml:space="preserve"> </w:t>
      </w:r>
      <w:proofErr w:type="spellStart"/>
      <w:r w:rsidR="00A76877" w:rsidRPr="00A76877">
        <w:rPr>
          <w:i/>
        </w:rPr>
        <w:t>of</w:t>
      </w:r>
      <w:proofErr w:type="spellEnd"/>
      <w:r w:rsidR="00A76877" w:rsidRPr="00A76877">
        <w:rPr>
          <w:i/>
        </w:rPr>
        <w:t xml:space="preserve"> </w:t>
      </w:r>
      <w:proofErr w:type="spellStart"/>
      <w:r w:rsidR="00A76877" w:rsidRPr="00A76877">
        <w:rPr>
          <w:i/>
        </w:rPr>
        <w:t>Wine</w:t>
      </w:r>
      <w:proofErr w:type="spellEnd"/>
      <w:r w:rsidR="00A76877">
        <w:t xml:space="preserve">, 1998). </w:t>
      </w:r>
      <w:r w:rsidR="00A76877" w:rsidRPr="00A76877">
        <w:t>Em 200</w:t>
      </w:r>
      <w:r w:rsidR="006F2B52">
        <w:t>1</w:t>
      </w:r>
      <w:r w:rsidR="00A76877" w:rsidRPr="00A76877">
        <w:t xml:space="preserve">, </w:t>
      </w:r>
      <w:r w:rsidR="00F50577">
        <w:t>teve inicio</w:t>
      </w:r>
      <w:r w:rsidR="00A76877" w:rsidRPr="00A76877">
        <w:t xml:space="preserve"> o </w:t>
      </w:r>
      <w:proofErr w:type="spellStart"/>
      <w:r w:rsidR="00A76877" w:rsidRPr="00A76877">
        <w:rPr>
          <w:i/>
        </w:rPr>
        <w:t>Sustainable</w:t>
      </w:r>
      <w:proofErr w:type="spellEnd"/>
      <w:r w:rsidR="00A76877" w:rsidRPr="00A76877">
        <w:rPr>
          <w:i/>
        </w:rPr>
        <w:t xml:space="preserve"> </w:t>
      </w:r>
      <w:proofErr w:type="spellStart"/>
      <w:r w:rsidR="00A76877" w:rsidRPr="00A76877">
        <w:rPr>
          <w:i/>
        </w:rPr>
        <w:t>Winegrowing</w:t>
      </w:r>
      <w:proofErr w:type="spellEnd"/>
      <w:r w:rsidR="00A76877" w:rsidRPr="00A76877">
        <w:rPr>
          <w:i/>
        </w:rPr>
        <w:t xml:space="preserve"> </w:t>
      </w:r>
      <w:proofErr w:type="spellStart"/>
      <w:r w:rsidR="00A76877" w:rsidRPr="00A76877">
        <w:rPr>
          <w:i/>
        </w:rPr>
        <w:t>Program</w:t>
      </w:r>
      <w:proofErr w:type="spellEnd"/>
      <w:r w:rsidR="00803898">
        <w:rPr>
          <w:i/>
        </w:rPr>
        <w:t xml:space="preserve"> (</w:t>
      </w:r>
      <w:r w:rsidR="00803898" w:rsidRPr="000A51D8">
        <w:t>SWP</w:t>
      </w:r>
      <w:r w:rsidR="00803898">
        <w:rPr>
          <w:i/>
        </w:rPr>
        <w:t>)</w:t>
      </w:r>
      <w:r w:rsidR="006F2B52">
        <w:rPr>
          <w:i/>
        </w:rPr>
        <w:t>,</w:t>
      </w:r>
      <w:r w:rsidR="00D4308F">
        <w:rPr>
          <w:i/>
        </w:rPr>
        <w:t xml:space="preserve"> </w:t>
      </w:r>
      <w:r w:rsidR="00D4308F" w:rsidRPr="00D4308F">
        <w:t>na califórnia,</w:t>
      </w:r>
      <w:r w:rsidR="006F2B52" w:rsidRPr="00D4308F">
        <w:t xml:space="preserve"> sendo que </w:t>
      </w:r>
      <w:r w:rsidR="00D4308F">
        <w:t>a</w:t>
      </w:r>
      <w:r w:rsidR="006F2B52" w:rsidRPr="00D4308F">
        <w:rPr>
          <w:i/>
        </w:rPr>
        <w:t xml:space="preserve"> </w:t>
      </w:r>
      <w:proofErr w:type="spellStart"/>
      <w:r w:rsidR="006F2B52" w:rsidRPr="00A76877">
        <w:rPr>
          <w:i/>
        </w:rPr>
        <w:t>California</w:t>
      </w:r>
      <w:proofErr w:type="spellEnd"/>
      <w:r w:rsidR="006F2B52" w:rsidRPr="00A76877">
        <w:rPr>
          <w:i/>
        </w:rPr>
        <w:t xml:space="preserve"> </w:t>
      </w:r>
      <w:proofErr w:type="spellStart"/>
      <w:r w:rsidR="006F2B52" w:rsidRPr="00A76877">
        <w:rPr>
          <w:i/>
        </w:rPr>
        <w:t>Sustainable</w:t>
      </w:r>
      <w:proofErr w:type="spellEnd"/>
      <w:r w:rsidR="006F2B52" w:rsidRPr="00A76877">
        <w:rPr>
          <w:i/>
        </w:rPr>
        <w:t xml:space="preserve"> </w:t>
      </w:r>
      <w:proofErr w:type="spellStart"/>
      <w:r w:rsidR="006F2B52" w:rsidRPr="00A76877">
        <w:rPr>
          <w:i/>
        </w:rPr>
        <w:t>Winegrowing</w:t>
      </w:r>
      <w:proofErr w:type="spellEnd"/>
      <w:r w:rsidR="006F2B52" w:rsidRPr="00A76877">
        <w:rPr>
          <w:i/>
        </w:rPr>
        <w:t xml:space="preserve"> </w:t>
      </w:r>
      <w:proofErr w:type="spellStart"/>
      <w:r w:rsidR="006F2B52" w:rsidRPr="00A76877">
        <w:rPr>
          <w:i/>
        </w:rPr>
        <w:t>Alliance</w:t>
      </w:r>
      <w:proofErr w:type="spellEnd"/>
      <w:r w:rsidR="006F2B52" w:rsidRPr="00A76877">
        <w:t xml:space="preserve"> (CSWA)</w:t>
      </w:r>
      <w:r w:rsidR="006F2B52">
        <w:t xml:space="preserve"> foi fundada em 2003,</w:t>
      </w:r>
      <w:r w:rsidR="006F2B52" w:rsidRPr="00A76877">
        <w:t xml:space="preserve"> </w:t>
      </w:r>
      <w:r w:rsidR="00A76877" w:rsidRPr="00A76877">
        <w:t>e em 200</w:t>
      </w:r>
      <w:r w:rsidR="00672D37">
        <w:t>4</w:t>
      </w:r>
      <w:r w:rsidR="00A76877" w:rsidRPr="00A76877">
        <w:t xml:space="preserve"> foi a vez da Austr</w:t>
      </w:r>
      <w:r w:rsidR="00A76877">
        <w:t>á</w:t>
      </w:r>
      <w:r w:rsidR="00A76877" w:rsidRPr="00A76877">
        <w:t>lia</w:t>
      </w:r>
      <w:r w:rsidR="00355D89">
        <w:t xml:space="preserve"> </w:t>
      </w:r>
      <w:r w:rsidR="006C477C" w:rsidRPr="006C477C">
        <w:fldChar w:fldCharType="begin" w:fldLock="1"/>
      </w:r>
      <w:r w:rsidR="006D4D39">
        <w:instrText>ADDIN CSL_CITATION { "citationItems" : [ { "id" : "ITEM-1", "itemData" : { "id" : "ITEM-1", "issued" : { "date-parts" : [ [ "0" ] ] }, "title" : "Australian Wine Industry Stewardship 2009 NATIONAL REPORT", "type" : "article-journal" }, "uris" : [ "http://www.mendeley.com/documents/?uuid=923fc7b8-5c76-380a-b160-604cddabe045" ] } ], "mendeley" : { "formattedCitation" : "[6]", "plainTextFormattedCitation" : "[6]", "previouslyFormattedCitation" : "[6]" }, "properties" : { "noteIndex" : 0 }, "schema" : "https://github.com/citation-style-language/schema/raw/master/csl-citation.json" }</w:instrText>
      </w:r>
      <w:r w:rsidR="006C477C" w:rsidRPr="006C477C">
        <w:fldChar w:fldCharType="separate"/>
      </w:r>
      <w:r w:rsidR="00D33CF1" w:rsidRPr="00D33CF1">
        <w:rPr>
          <w:noProof/>
        </w:rPr>
        <w:t>[6]</w:t>
      </w:r>
      <w:r w:rsidR="006C477C" w:rsidRPr="006C477C">
        <w:fldChar w:fldCharType="end"/>
      </w:r>
      <w:r w:rsidR="00A76877" w:rsidRPr="006C477C">
        <w:t xml:space="preserve">, </w:t>
      </w:r>
      <w:r w:rsidR="00A76877" w:rsidRPr="00A76877">
        <w:t xml:space="preserve">com </w:t>
      </w:r>
      <w:r w:rsidR="00A76877">
        <w:t xml:space="preserve">o </w:t>
      </w:r>
      <w:proofErr w:type="spellStart"/>
      <w:r w:rsidR="00A76877" w:rsidRPr="00A76877">
        <w:rPr>
          <w:i/>
        </w:rPr>
        <w:t>Australian</w:t>
      </w:r>
      <w:proofErr w:type="spellEnd"/>
      <w:r w:rsidR="00A76877" w:rsidRPr="00A76877">
        <w:rPr>
          <w:i/>
        </w:rPr>
        <w:t xml:space="preserve"> </w:t>
      </w:r>
      <w:proofErr w:type="spellStart"/>
      <w:r w:rsidR="00A76877" w:rsidRPr="00A76877">
        <w:rPr>
          <w:i/>
        </w:rPr>
        <w:t>Wine</w:t>
      </w:r>
      <w:proofErr w:type="spellEnd"/>
      <w:r w:rsidR="00A76877" w:rsidRPr="00A76877">
        <w:rPr>
          <w:i/>
        </w:rPr>
        <w:t xml:space="preserve"> </w:t>
      </w:r>
      <w:proofErr w:type="spellStart"/>
      <w:r w:rsidR="00A76877" w:rsidRPr="00A76877">
        <w:rPr>
          <w:i/>
        </w:rPr>
        <w:t>Industry</w:t>
      </w:r>
      <w:proofErr w:type="spellEnd"/>
      <w:r w:rsidR="00A76877" w:rsidRPr="00A76877">
        <w:rPr>
          <w:i/>
        </w:rPr>
        <w:t xml:space="preserve"> </w:t>
      </w:r>
      <w:proofErr w:type="spellStart"/>
      <w:r w:rsidR="00A76877" w:rsidRPr="00A76877">
        <w:rPr>
          <w:i/>
        </w:rPr>
        <w:t>Stewardship</w:t>
      </w:r>
      <w:proofErr w:type="spellEnd"/>
      <w:r w:rsidR="00A76877" w:rsidRPr="00A76877">
        <w:rPr>
          <w:i/>
        </w:rPr>
        <w:t xml:space="preserve"> </w:t>
      </w:r>
      <w:proofErr w:type="spellStart"/>
      <w:r w:rsidR="00A76877" w:rsidRPr="00A76877">
        <w:rPr>
          <w:i/>
        </w:rPr>
        <w:t>Program</w:t>
      </w:r>
      <w:proofErr w:type="spellEnd"/>
      <w:r w:rsidR="000A51D8">
        <w:t xml:space="preserve"> (AWISP)</w:t>
      </w:r>
      <w:r w:rsidR="00217FB9">
        <w:t xml:space="preserve">, </w:t>
      </w:r>
      <w:proofErr w:type="spellStart"/>
      <w:r w:rsidR="00217FB9">
        <w:rPr>
          <w:i/>
        </w:rPr>
        <w:t>Entwine</w:t>
      </w:r>
      <w:proofErr w:type="spellEnd"/>
      <w:r w:rsidR="00217FB9">
        <w:rPr>
          <w:i/>
        </w:rPr>
        <w:t xml:space="preserve"> </w:t>
      </w:r>
      <w:proofErr w:type="spellStart"/>
      <w:r w:rsidR="00217FB9">
        <w:rPr>
          <w:i/>
        </w:rPr>
        <w:t>Australia</w:t>
      </w:r>
      <w:proofErr w:type="spellEnd"/>
      <w:r w:rsidR="00A76877">
        <w:t>.</w:t>
      </w:r>
      <w:r w:rsidR="00803898">
        <w:t xml:space="preserve"> Só na década de 2010, mais precisamente em 2012, é que um país da Europa, França, desenvolveu um programa de sustentabilidade</w:t>
      </w:r>
      <w:r w:rsidR="006F2B52">
        <w:t xml:space="preserve"> </w:t>
      </w:r>
      <w:r w:rsidR="00630EA0">
        <w:fldChar w:fldCharType="begin" w:fldLock="1"/>
      </w:r>
      <w:r w:rsidR="006D4D39">
        <w:instrText>ADDIN CSL_CITATION { "citationItems" : [ { "id" : "ITEM-1", "itemData" : { "author" : [ { "dropping-particle" : "", "family" : "Aureliano", "given" : "Sofia", "non-dropping-particle" : "", "parse-names" : false, "suffix" : "" } ], "id" : "ITEM-1", "issued" : { "date-parts" : [ [ "2016" ] ] }, "page" : "295", "title" : "Plano Estrat\u00e9gico de Desenvolvimento e Promo\u00e7\u00e3o Tur\u00edstica para o Enoturismo no Alentejo e Ribatejo", "type" : "article-journal" }, "uris" : [ "http://www.mendeley.com/documents/?uuid=1b6bd7c3-2daf-4c24-8a9b-228fa2a06971" ] } ], "mendeley" : { "formattedCitation" : "[7]", "plainTextFormattedCitation" : "[7]", "previouslyFormattedCitation" : "[7]" }, "properties" : { "noteIndex" : 0 }, "schema" : "https://github.com/citation-style-language/schema/raw/master/csl-citation.json" }</w:instrText>
      </w:r>
      <w:r w:rsidR="00630EA0">
        <w:fldChar w:fldCharType="separate"/>
      </w:r>
      <w:r w:rsidR="00D33CF1" w:rsidRPr="00D33CF1">
        <w:rPr>
          <w:noProof/>
        </w:rPr>
        <w:t>[7]</w:t>
      </w:r>
      <w:r w:rsidR="00630EA0">
        <w:fldChar w:fldCharType="end"/>
      </w:r>
      <w:r w:rsidR="00803898">
        <w:t xml:space="preserve">. </w:t>
      </w:r>
    </w:p>
    <w:p w:rsidR="00803898" w:rsidRPr="00217FB9" w:rsidRDefault="00803898" w:rsidP="006A4C56">
      <w:r>
        <w:t xml:space="preserve">Como referido no </w:t>
      </w:r>
      <w:r>
        <w:rPr>
          <w:b/>
        </w:rPr>
        <w:t>Capítulo 1</w:t>
      </w:r>
      <w:r>
        <w:t xml:space="preserve">, </w:t>
      </w:r>
      <w:r w:rsidR="00583FE2">
        <w:t>um dos</w:t>
      </w:r>
      <w:r>
        <w:t xml:space="preserve"> programa</w:t>
      </w:r>
      <w:r w:rsidR="00583FE2">
        <w:t>s</w:t>
      </w:r>
      <w:r>
        <w:t xml:space="preserve"> </w:t>
      </w:r>
      <w:r w:rsidR="000E44B2">
        <w:t xml:space="preserve">de sustentabilidade utilizado como orientador </w:t>
      </w:r>
      <w:r>
        <w:t xml:space="preserve">para o PSVA foi o SWP. Foi escolhido visto ser um dos programas mais antigos, ou seja, com mais experiência na área e devido ao facto da Califórnia ter um clima semelhante ao </w:t>
      </w:r>
      <w:r w:rsidR="008C4ABE">
        <w:t xml:space="preserve">do </w:t>
      </w:r>
      <w:r>
        <w:t xml:space="preserve">Alentejo, sendo </w:t>
      </w:r>
      <w:r w:rsidR="006F2B52">
        <w:t>ambos</w:t>
      </w:r>
      <w:r w:rsidR="00630EA0">
        <w:t xml:space="preserve"> do tipo mediterrâneo temperado </w:t>
      </w:r>
      <w:r w:rsidR="00630EA0">
        <w:fldChar w:fldCharType="begin" w:fldLock="1"/>
      </w:r>
      <w:r w:rsidR="006D4D39">
        <w:instrText>ADDIN CSL_CITATION { "citationItems" : [ { "id" : "ITEM-1", "itemData" : { "author" : [ { "dropping-particle" : "", "family" : "Aureliano", "given" : "Sofia", "non-dropping-particle" : "", "parse-names" : false, "suffix" : "" } ], "id" : "ITEM-1", "issued" : { "date-parts" : [ [ "2016" ] ] }, "page" : "295", "title" : "Plano Estrat\u00e9gico de Desenvolvimento e Promo\u00e7\u00e3o Tur\u00edstica para o Enoturismo no Alentejo e Ribatejo", "type" : "article-journal" }, "uris" : [ "http://www.mendeley.com/documents/?uuid=1b6bd7c3-2daf-4c24-8a9b-228fa2a06971" ] } ], "mendeley" : { "formattedCitation" : "[7]", "plainTextFormattedCitation" : "[7]", "previouslyFormattedCitation" : "[7]" }, "properties" : { "noteIndex" : 0 }, "schema" : "https://github.com/citation-style-language/schema/raw/master/csl-citation.json" }</w:instrText>
      </w:r>
      <w:r w:rsidR="00630EA0">
        <w:fldChar w:fldCharType="separate"/>
      </w:r>
      <w:r w:rsidR="00D33CF1" w:rsidRPr="00D33CF1">
        <w:rPr>
          <w:noProof/>
        </w:rPr>
        <w:t>[7]</w:t>
      </w:r>
      <w:r w:rsidR="00630EA0">
        <w:fldChar w:fldCharType="end"/>
      </w:r>
      <w:r w:rsidR="006F2B52">
        <w:t>.</w:t>
      </w:r>
      <w:r w:rsidR="00217FB9" w:rsidRPr="00217FB9">
        <w:t xml:space="preserve"> </w:t>
      </w:r>
      <w:r w:rsidR="00217FB9">
        <w:t xml:space="preserve">Neste capítulo serão abordados mais profundamente os 4 programas pioneiros </w:t>
      </w:r>
      <w:r w:rsidR="000E44B2" w:rsidRPr="000E44B2">
        <w:rPr>
          <w:rFonts w:cs="Times New Roman"/>
          <w:szCs w:val="20"/>
          <w:shd w:val="clear" w:color="auto" w:fill="FFFFFF"/>
        </w:rPr>
        <w:t>no desenvolvimento de melhores pr</w:t>
      </w:r>
      <w:r w:rsidR="000E44B2">
        <w:rPr>
          <w:rFonts w:cs="Times New Roman"/>
          <w:szCs w:val="20"/>
          <w:shd w:val="clear" w:color="auto" w:fill="FFFFFF"/>
        </w:rPr>
        <w:t>á</w:t>
      </w:r>
      <w:r w:rsidR="000E44B2" w:rsidRPr="000E44B2">
        <w:rPr>
          <w:rFonts w:cs="Times New Roman"/>
          <w:szCs w:val="20"/>
          <w:shd w:val="clear" w:color="auto" w:fill="FFFFFF"/>
        </w:rPr>
        <w:t>ticas para a industria vitivinícola</w:t>
      </w:r>
      <w:r w:rsidR="00217FB9">
        <w:t>.</w:t>
      </w:r>
    </w:p>
    <w:p w:rsidR="004B2D29" w:rsidRPr="00217FB9" w:rsidRDefault="004B2D29" w:rsidP="006A4C56"/>
    <w:p w:rsidR="006A4C56" w:rsidRPr="00E75BF6" w:rsidRDefault="006A4C56" w:rsidP="00C07B56">
      <w:pPr>
        <w:pStyle w:val="PargrafodaLista"/>
        <w:keepNext/>
        <w:keepLines/>
        <w:numPr>
          <w:ilvl w:val="0"/>
          <w:numId w:val="3"/>
        </w:numPr>
        <w:spacing w:before="40" w:after="0"/>
        <w:contextualSpacing w:val="0"/>
        <w:outlineLvl w:val="1"/>
        <w:rPr>
          <w:rFonts w:eastAsia="Times New Roman" w:cstheme="majorBidi"/>
          <w:b/>
          <w:vanish/>
          <w:sz w:val="28"/>
          <w:szCs w:val="26"/>
          <w:lang w:eastAsia="pt-PT"/>
        </w:rPr>
      </w:pPr>
      <w:bookmarkStart w:id="26" w:name="_Toc419645460"/>
      <w:bookmarkStart w:id="27" w:name="_Toc419646432"/>
      <w:bookmarkStart w:id="28" w:name="_Toc419646714"/>
      <w:bookmarkStart w:id="29" w:name="_Toc419646740"/>
      <w:bookmarkStart w:id="30" w:name="_Toc419646766"/>
      <w:bookmarkStart w:id="31" w:name="_Toc419646827"/>
      <w:bookmarkStart w:id="32" w:name="_Toc419646859"/>
      <w:bookmarkStart w:id="33" w:name="_Toc419647039"/>
      <w:bookmarkStart w:id="34" w:name="_Toc420410265"/>
      <w:bookmarkStart w:id="35" w:name="_Toc420410357"/>
      <w:bookmarkStart w:id="36" w:name="_Toc420410454"/>
      <w:bookmarkStart w:id="37" w:name="_Toc421192483"/>
      <w:bookmarkStart w:id="38" w:name="_Toc421750393"/>
      <w:bookmarkStart w:id="39" w:name="_Toc421750740"/>
      <w:bookmarkStart w:id="40" w:name="_Toc421888191"/>
      <w:bookmarkStart w:id="41" w:name="_Toc421980058"/>
      <w:bookmarkStart w:id="42" w:name="_Toc422090129"/>
      <w:bookmarkStart w:id="43" w:name="_Toc422139330"/>
      <w:bookmarkStart w:id="44" w:name="_Toc422702013"/>
      <w:bookmarkStart w:id="45" w:name="_Toc422702310"/>
      <w:bookmarkStart w:id="46" w:name="_Toc422872750"/>
      <w:bookmarkStart w:id="47" w:name="_Toc422872824"/>
      <w:bookmarkStart w:id="48" w:name="_Toc422872875"/>
      <w:bookmarkStart w:id="49" w:name="_Toc422872918"/>
      <w:bookmarkStart w:id="50" w:name="_Toc422888200"/>
      <w:bookmarkStart w:id="51" w:name="_Toc422888257"/>
      <w:bookmarkStart w:id="52" w:name="_Toc422888436"/>
      <w:bookmarkStart w:id="53" w:name="_Toc422888492"/>
      <w:bookmarkStart w:id="54" w:name="_Toc422888549"/>
      <w:bookmarkStart w:id="55" w:name="_Toc422888632"/>
      <w:bookmarkStart w:id="56" w:name="_Toc422891346"/>
      <w:bookmarkStart w:id="57" w:name="_Toc423373960"/>
      <w:bookmarkStart w:id="58" w:name="_Toc423399998"/>
      <w:bookmarkStart w:id="59" w:name="_Toc423441718"/>
      <w:bookmarkStart w:id="60" w:name="_Toc423373961"/>
      <w:bookmarkStart w:id="61" w:name="_Toc423399999"/>
      <w:bookmarkStart w:id="62" w:name="_Toc423441719"/>
      <w:bookmarkStart w:id="63" w:name="_Toc423442954"/>
      <w:bookmarkStart w:id="64" w:name="_Toc423443079"/>
      <w:bookmarkStart w:id="65" w:name="_Toc423553001"/>
      <w:bookmarkStart w:id="66" w:name="_Toc423553769"/>
      <w:bookmarkStart w:id="67" w:name="_Toc423553868"/>
      <w:bookmarkStart w:id="68" w:name="_Toc423554070"/>
      <w:bookmarkStart w:id="69" w:name="_Toc423658723"/>
      <w:bookmarkStart w:id="70" w:name="_Toc423659089"/>
      <w:bookmarkStart w:id="71" w:name="_Toc423660594"/>
      <w:bookmarkStart w:id="72" w:name="_Toc423663340"/>
      <w:bookmarkStart w:id="73" w:name="_Toc423663341"/>
      <w:bookmarkStart w:id="74" w:name="_Toc426390731"/>
      <w:bookmarkStart w:id="75" w:name="_Toc426391012"/>
      <w:bookmarkStart w:id="76" w:name="_Toc426391142"/>
      <w:bookmarkStart w:id="77" w:name="_Toc441678736"/>
      <w:bookmarkStart w:id="78" w:name="_Toc441678781"/>
      <w:bookmarkStart w:id="79" w:name="_Toc447810594"/>
      <w:bookmarkStart w:id="80" w:name="_Toc447810641"/>
      <w:bookmarkStart w:id="81" w:name="_Toc448933664"/>
      <w:bookmarkStart w:id="82" w:name="_Toc449023729"/>
      <w:bookmarkStart w:id="83" w:name="_Toc450054649"/>
      <w:bookmarkStart w:id="84" w:name="_Toc451246612"/>
      <w:bookmarkStart w:id="85" w:name="_Toc451788634"/>
      <w:bookmarkStart w:id="86" w:name="_Toc451864435"/>
      <w:bookmarkStart w:id="87" w:name="_Toc451871568"/>
      <w:bookmarkStart w:id="88" w:name="_Toc451879972"/>
      <w:bookmarkStart w:id="89" w:name="_Toc457554097"/>
      <w:bookmarkStart w:id="90" w:name="_Toc457764103"/>
      <w:bookmarkStart w:id="91" w:name="_Toc458684334"/>
      <w:bookmarkStart w:id="92" w:name="_Toc459284310"/>
      <w:bookmarkStart w:id="93" w:name="_Toc460321265"/>
      <w:bookmarkStart w:id="94" w:name="_Toc460512711"/>
      <w:bookmarkStart w:id="95" w:name="_Toc460513934"/>
      <w:bookmarkStart w:id="96" w:name="_Toc460514984"/>
      <w:bookmarkStart w:id="97" w:name="_Toc461118096"/>
      <w:bookmarkStart w:id="98" w:name="_Toc461706659"/>
      <w:bookmarkStart w:id="99" w:name="_Toc461791746"/>
      <w:bookmarkStart w:id="100" w:name="_Toc462176445"/>
      <w:bookmarkStart w:id="101" w:name="_Toc469397641"/>
      <w:bookmarkStart w:id="102" w:name="_Toc469398888"/>
      <w:bookmarkStart w:id="103" w:name="_Toc469405842"/>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rsidR="006A4C56" w:rsidRPr="00E75BF6" w:rsidRDefault="006A4C56" w:rsidP="00C07B56">
      <w:pPr>
        <w:pStyle w:val="PargrafodaLista"/>
        <w:keepNext/>
        <w:keepLines/>
        <w:numPr>
          <w:ilvl w:val="0"/>
          <w:numId w:val="3"/>
        </w:numPr>
        <w:spacing w:before="40" w:after="0"/>
        <w:contextualSpacing w:val="0"/>
        <w:outlineLvl w:val="1"/>
        <w:rPr>
          <w:rFonts w:eastAsia="Times New Roman" w:cstheme="majorBidi"/>
          <w:b/>
          <w:vanish/>
          <w:sz w:val="28"/>
          <w:szCs w:val="26"/>
          <w:lang w:eastAsia="pt-PT"/>
        </w:rPr>
      </w:pPr>
      <w:bookmarkStart w:id="104" w:name="_Toc426390732"/>
      <w:bookmarkStart w:id="105" w:name="_Toc426391013"/>
      <w:bookmarkStart w:id="106" w:name="_Toc426391143"/>
      <w:bookmarkStart w:id="107" w:name="_Toc441678737"/>
      <w:bookmarkStart w:id="108" w:name="_Toc441678782"/>
      <w:bookmarkStart w:id="109" w:name="_Toc447810595"/>
      <w:bookmarkStart w:id="110" w:name="_Toc447810642"/>
      <w:bookmarkStart w:id="111" w:name="_Toc448933665"/>
      <w:bookmarkStart w:id="112" w:name="_Toc449023730"/>
      <w:bookmarkStart w:id="113" w:name="_Toc450054650"/>
      <w:bookmarkStart w:id="114" w:name="_Toc451246613"/>
      <w:bookmarkStart w:id="115" w:name="_Toc451788635"/>
      <w:bookmarkStart w:id="116" w:name="_Toc451864436"/>
      <w:bookmarkStart w:id="117" w:name="_Toc451871569"/>
      <w:bookmarkStart w:id="118" w:name="_Toc451879973"/>
      <w:bookmarkStart w:id="119" w:name="_Toc457554098"/>
      <w:bookmarkStart w:id="120" w:name="_Toc457764104"/>
      <w:bookmarkStart w:id="121" w:name="_Toc458684335"/>
      <w:bookmarkStart w:id="122" w:name="_Toc459284311"/>
      <w:bookmarkStart w:id="123" w:name="_Toc460321266"/>
      <w:bookmarkStart w:id="124" w:name="_Toc460512712"/>
      <w:bookmarkStart w:id="125" w:name="_Toc460513935"/>
      <w:bookmarkStart w:id="126" w:name="_Toc460514985"/>
      <w:bookmarkStart w:id="127" w:name="_Toc461118097"/>
      <w:bookmarkStart w:id="128" w:name="_Toc461706660"/>
      <w:bookmarkStart w:id="129" w:name="_Toc461791747"/>
      <w:bookmarkStart w:id="130" w:name="_Toc462176446"/>
      <w:bookmarkStart w:id="131" w:name="_Toc469397642"/>
      <w:bookmarkStart w:id="132" w:name="_Toc469398889"/>
      <w:bookmarkStart w:id="133" w:name="_Toc46940584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p w:rsidR="006A4C56" w:rsidRPr="002E3E97" w:rsidRDefault="006F2B52" w:rsidP="0046360F">
      <w:pPr>
        <w:pStyle w:val="Cabealho2"/>
        <w:numPr>
          <w:ilvl w:val="1"/>
          <w:numId w:val="3"/>
        </w:numPr>
        <w:ind w:left="567" w:hanging="567"/>
        <w:rPr>
          <w:lang w:val="en-US"/>
        </w:rPr>
      </w:pPr>
      <w:bookmarkStart w:id="134" w:name="_Toc469405844"/>
      <w:r w:rsidRPr="002E3E97">
        <w:rPr>
          <w:i/>
          <w:lang w:val="en-US"/>
        </w:rPr>
        <w:t>Sustainable Winegrowing Program</w:t>
      </w:r>
      <w:r w:rsidR="0046360F">
        <w:rPr>
          <w:lang w:val="en-US"/>
        </w:rPr>
        <w:t xml:space="preserve"> </w:t>
      </w:r>
      <w:r w:rsidR="0046360F" w:rsidRPr="0046360F">
        <w:rPr>
          <w:lang w:val="en-US"/>
        </w:rPr>
        <w:t xml:space="preserve">(EUA – </w:t>
      </w:r>
      <w:proofErr w:type="spellStart"/>
      <w:r w:rsidR="0046360F" w:rsidRPr="0046360F">
        <w:rPr>
          <w:lang w:val="en-US"/>
        </w:rPr>
        <w:t>Califórnia</w:t>
      </w:r>
      <w:proofErr w:type="spellEnd"/>
      <w:r w:rsidR="0046360F" w:rsidRPr="0046360F">
        <w:rPr>
          <w:lang w:val="en-US"/>
        </w:rPr>
        <w:t>)</w:t>
      </w:r>
      <w:bookmarkEnd w:id="134"/>
    </w:p>
    <w:p w:rsidR="006A4C56" w:rsidRDefault="00017E37" w:rsidP="006A4C56">
      <w:r>
        <w:t xml:space="preserve">O estado da califórnia engloba mais de 1 000 adegas, que produzem perto de 2 biliões de litros de vinho, consumindo para isso </w:t>
      </w:r>
      <w:r w:rsidR="006D12DF">
        <w:t xml:space="preserve">mais de 400 </w:t>
      </w:r>
      <w:proofErr w:type="spellStart"/>
      <w:r w:rsidR="006D12DF">
        <w:t>GWh</w:t>
      </w:r>
      <w:proofErr w:type="spellEnd"/>
      <w:r w:rsidR="006D12DF">
        <w:t xml:space="preserve"> de eletricidade anualmente. Grande parte desta eletricidade é consumida para refrigeração, o restante é utilizado para a compressão do ar, necessário para várias atividades na vindima, </w:t>
      </w:r>
      <w:r w:rsidR="00EE3CF2">
        <w:t>como o</w:t>
      </w:r>
      <w:r w:rsidR="006D12DF">
        <w:t xml:space="preserve"> engarrafamento, aquecimento de água, bombagem para extração de água nos furos e para os equipamentos das linhas de </w:t>
      </w:r>
      <w:r w:rsidR="00E44885">
        <w:t xml:space="preserve">engarrafamento </w:t>
      </w:r>
      <w:r w:rsidR="00630EA0">
        <w:fldChar w:fldCharType="begin" w:fldLock="1"/>
      </w:r>
      <w:r w:rsidR="006D4D39">
        <w:instrText>ADDIN CSL_CITATION { "citationItems" : [ { "id" : "ITEM-1", "itemData" : { "author" : [ { "dropping-particle" : "", "family" : "Aureliano", "given" : "Sofia", "non-dropping-particle" : "", "parse-names" : false, "suffix" : "" } ], "id" : "ITEM-1", "issued" : { "date-parts" : [ [ "2016" ] ] }, "page" : "295", "title" : "Plano Estrat\u00e9gico de Desenvolvimento e Promo\u00e7\u00e3o Tur\u00edstica para o Enoturismo no Alentejo e Ribatejo", "type" : "article-journal" }, "uris" : [ "http://www.mendeley.com/documents/?uuid=1b6bd7c3-2daf-4c24-8a9b-228fa2a06971" ] } ], "mendeley" : { "formattedCitation" : "[7]", "plainTextFormattedCitation" : "[7]", "previouslyFormattedCitation" : "[7]" }, "properties" : { "noteIndex" : 0 }, "schema" : "https://github.com/citation-style-language/schema/raw/master/csl-citation.json" }</w:instrText>
      </w:r>
      <w:r w:rsidR="00630EA0">
        <w:fldChar w:fldCharType="separate"/>
      </w:r>
      <w:r w:rsidR="00D33CF1" w:rsidRPr="00D33CF1">
        <w:rPr>
          <w:noProof/>
        </w:rPr>
        <w:t>[7]</w:t>
      </w:r>
      <w:r w:rsidR="00630EA0">
        <w:fldChar w:fldCharType="end"/>
      </w:r>
      <w:r w:rsidR="006D12DF">
        <w:t>.</w:t>
      </w:r>
    </w:p>
    <w:p w:rsidR="006A4C56" w:rsidRDefault="006D12DF" w:rsidP="006A4C56">
      <w:r>
        <w:t>As maiores áreas de utilização de água</w:t>
      </w:r>
      <w:r w:rsidR="002B5798">
        <w:t xml:space="preserve"> no sector vitivinícola</w:t>
      </w:r>
      <w:r>
        <w:t xml:space="preserve"> são a higienização, das cubas de fermentação, barricas, linhas de engarrafamento, zona de esmagamento, entre outras. </w:t>
      </w:r>
    </w:p>
    <w:p w:rsidR="006A4C56" w:rsidRDefault="002B5798" w:rsidP="006A4C56">
      <w:r>
        <w:t xml:space="preserve">Os custos de energia e água aumentaram rapidamente na Califórnia. Para além disso, o uso excessivo de água e energia resulta em </w:t>
      </w:r>
      <w:r w:rsidR="000E44B2">
        <w:t>impactes</w:t>
      </w:r>
      <w:r>
        <w:t xml:space="preserve"> ambientais consideráveis. Tendo isto em conta, os vitivinícolas e vitícolas californianos perceberam que algo teria que ser feito pelo que começaram a implementar práticas sustentáveis nas atividades vitivinícolas.</w:t>
      </w:r>
    </w:p>
    <w:p w:rsidR="002B5798" w:rsidRDefault="00EE3CF2" w:rsidP="006A4C56">
      <w:r>
        <w:t>O plano de sustentabilidade da Califórnia</w:t>
      </w:r>
      <w:r w:rsidR="00F50577">
        <w:t xml:space="preserve"> </w:t>
      </w:r>
      <w:r w:rsidR="00F50577">
        <w:fldChar w:fldCharType="begin" w:fldLock="1"/>
      </w:r>
      <w:r w:rsidR="006D4D39">
        <w:instrText>ADDIN CSL_CITATION { "citationItems" : [ { "id" : "ITEM-1", "itemData" : { "DOI" : "10.2147/IJWR.S5788", "ISSN" : "11791403", "author" : [ { "dropping-particle" : "", "family" : "Zucca", "given" : "Gary", "non-dropping-particle" : "", "parse-names" : false, "suffix" : "" }, { "dropping-particle" : "", "family" : "Smith", "given" : "David E.", "non-dropping-particle" : "", "parse-names" : false, "suffix" : "" }, { "dropping-particle" : "", "family" : "Mitry", "given" : "Darryl J.", "non-dropping-particle" : "", "parse-names" : false, "suffix" : "" } ], "container-title" : "International Journal of Wine Research", "id" : "ITEM-1", "issued" : { "date-parts" : [ [ "2009" ] ] }, "page" : "189-194", "title" : "Sustainable viticulture and winery practices in California: What is it, and do customers care?", "type" : "article-journal", "volume" : "1" }, "uris" : [ "http://www.mendeley.com/documents/?uuid=a505d8b0-a458-496d-a167-712a9196cadd" ] } ], "mendeley" : { "formattedCitation" : "[8]", "plainTextFormattedCitation" : "[8]", "previouslyFormattedCitation" : "[8]" }, "properties" : { "noteIndex" : 0 }, "schema" : "https://github.com/citation-style-language/schema/raw/master/csl-citation.json" }</w:instrText>
      </w:r>
      <w:r w:rsidR="00F50577">
        <w:fldChar w:fldCharType="separate"/>
      </w:r>
      <w:r w:rsidR="00D33CF1" w:rsidRPr="00D33CF1">
        <w:rPr>
          <w:noProof/>
        </w:rPr>
        <w:t>[8]</w:t>
      </w:r>
      <w:r w:rsidR="00F50577">
        <w:fldChar w:fldCharType="end"/>
      </w:r>
      <w:r>
        <w:t>, tendo como objetivo fornecer ferramentas e conhecimento para que as suas adegas pudessem evoluir para uma prática mais sustentável,</w:t>
      </w:r>
      <w:r w:rsidR="00167A3C">
        <w:t xml:space="preserve"> tanto económica, como social e </w:t>
      </w:r>
      <w:r w:rsidR="000E44B2">
        <w:t>ambiental,</w:t>
      </w:r>
      <w:r>
        <w:t xml:space="preserve"> utiliza</w:t>
      </w:r>
      <w:r w:rsidR="00CE75D4">
        <w:t>ndo</w:t>
      </w:r>
      <w:r>
        <w:t xml:space="preserve"> o método de </w:t>
      </w:r>
      <w:proofErr w:type="spellStart"/>
      <w:r>
        <w:rPr>
          <w:i/>
        </w:rPr>
        <w:t>Benchmark</w:t>
      </w:r>
      <w:proofErr w:type="spellEnd"/>
      <w:r>
        <w:t>, ou método de referência, que tem como pol</w:t>
      </w:r>
      <w:r w:rsidR="00F50577">
        <w:t>í</w:t>
      </w:r>
      <w:r>
        <w:t xml:space="preserve">tica a comparação do desempenho energético e de água, individual ou de um grupo de adegas, com uma métrica comum a todas que representa o que é considerado “normal” ou “padrão” e o que é considerado ótimo para esses mesmos valores. Estes valores devem poder ser aplicados a adegas de diferentes </w:t>
      </w:r>
      <w:r w:rsidR="00F50577">
        <w:t>dimensões</w:t>
      </w:r>
      <w:r>
        <w:t>, utilizando por exemplo para a energia uma unidade que meça uso de energia por unidade resultante, neste caso particular, energia por litro de vinho, por exemplo</w:t>
      </w:r>
      <w:r w:rsidR="00167A3C">
        <w:t xml:space="preserve"> </w:t>
      </w:r>
      <w:r w:rsidR="00630EA0">
        <w:fldChar w:fldCharType="begin" w:fldLock="1"/>
      </w:r>
      <w:r w:rsidR="006D4D39">
        <w:instrText>ADDIN CSL_CITATION { "citationItems" : [ { "id" : "ITEM-1", "itemData" : { "author" : [ { "dropping-particle" : "", "family" : "Galitsky", "given" : "Christina", "non-dropping-particle" : "", "parse-names" : false, "suffix" : "" }, { "dropping-particle" : "", "family" : "Worrell", "given" : "Ernst", "non-dropping-particle" : "", "parse-names" : false, "suffix" : "" } ], "container-title" : "Contract", "id" : "ITEM-1", "issue" : "November", "issued" : { "date-parts" : [ [ "2005" ] ] }, "title" : "Pier F Inal P Roject R Eport Best Winery Guidebook : Benchmarking and Energy and Water Savings Tool", "type" : "article-journal" }, "uris" : [ "http://www.mendeley.com/documents/?uuid=04a2da18-066a-4a24-8abd-47111593150b" ] } ], "mendeley" : { "formattedCitation" : "[9]", "plainTextFormattedCitation" : "[9]", "previouslyFormattedCitation" : "[9]" }, "properties" : { "noteIndex" : 0 }, "schema" : "https://github.com/citation-style-language/schema/raw/master/csl-citation.json" }</w:instrText>
      </w:r>
      <w:r w:rsidR="00630EA0">
        <w:fldChar w:fldCharType="separate"/>
      </w:r>
      <w:r w:rsidR="00D33CF1" w:rsidRPr="00D33CF1">
        <w:rPr>
          <w:noProof/>
        </w:rPr>
        <w:t>[9]</w:t>
      </w:r>
      <w:r w:rsidR="00630EA0">
        <w:fldChar w:fldCharType="end"/>
      </w:r>
      <w:r>
        <w:t>.</w:t>
      </w:r>
    </w:p>
    <w:p w:rsidR="00167A3C" w:rsidRPr="00EE3CF2" w:rsidRDefault="00167A3C" w:rsidP="006A4C56">
      <w:r>
        <w:t>O plano proposto pela CSWA, é composto por 14 capítulos com um total de 227 critérios. Esses capítulos são:</w:t>
      </w:r>
    </w:p>
    <w:p w:rsidR="006A4C56" w:rsidRDefault="00DE3F03" w:rsidP="00C07B56">
      <w:pPr>
        <w:pStyle w:val="PargrafodaLista"/>
        <w:numPr>
          <w:ilvl w:val="0"/>
          <w:numId w:val="10"/>
        </w:numPr>
      </w:pPr>
      <w:r>
        <w:t>Vitivinicultura;</w:t>
      </w:r>
    </w:p>
    <w:p w:rsidR="00DE3F03" w:rsidRDefault="00DE3F03" w:rsidP="00C07B56">
      <w:pPr>
        <w:pStyle w:val="PargrafodaLista"/>
        <w:numPr>
          <w:ilvl w:val="0"/>
          <w:numId w:val="10"/>
        </w:numPr>
      </w:pPr>
      <w:r>
        <w:t>Gestão dos solos;</w:t>
      </w:r>
    </w:p>
    <w:p w:rsidR="00DE3F03" w:rsidRDefault="00DE3F03" w:rsidP="00C07B56">
      <w:pPr>
        <w:pStyle w:val="PargrafodaLista"/>
        <w:numPr>
          <w:ilvl w:val="0"/>
          <w:numId w:val="10"/>
        </w:numPr>
      </w:pPr>
      <w:r>
        <w:t>Gestão do consumo de água nas vinhas;</w:t>
      </w:r>
    </w:p>
    <w:p w:rsidR="00DE3F03" w:rsidRDefault="00DE3F03" w:rsidP="00C07B56">
      <w:pPr>
        <w:pStyle w:val="PargrafodaLista"/>
        <w:numPr>
          <w:ilvl w:val="0"/>
          <w:numId w:val="10"/>
        </w:numPr>
      </w:pPr>
      <w:r>
        <w:t>Gestão de pestes;</w:t>
      </w:r>
    </w:p>
    <w:p w:rsidR="00DE3F03" w:rsidRDefault="00DE3F03" w:rsidP="00C07B56">
      <w:pPr>
        <w:pStyle w:val="PargrafodaLista"/>
        <w:numPr>
          <w:ilvl w:val="0"/>
          <w:numId w:val="10"/>
        </w:numPr>
      </w:pPr>
      <w:r>
        <w:t>Qualidade de vinho</w:t>
      </w:r>
    </w:p>
    <w:p w:rsidR="00DE3F03" w:rsidRDefault="00DE3F03" w:rsidP="00C07B56">
      <w:pPr>
        <w:pStyle w:val="PargrafodaLista"/>
        <w:numPr>
          <w:ilvl w:val="0"/>
          <w:numId w:val="10"/>
        </w:numPr>
      </w:pPr>
      <w:r>
        <w:t>Gestão de ecossistemas;</w:t>
      </w:r>
    </w:p>
    <w:p w:rsidR="00DE3F03" w:rsidRDefault="00DE3F03" w:rsidP="00C07B56">
      <w:pPr>
        <w:pStyle w:val="PargrafodaLista"/>
        <w:numPr>
          <w:ilvl w:val="0"/>
          <w:numId w:val="10"/>
        </w:numPr>
      </w:pPr>
      <w:r>
        <w:t>Eficiência energética;</w:t>
      </w:r>
    </w:p>
    <w:p w:rsidR="00DE3F03" w:rsidRDefault="0030249E" w:rsidP="00C07B56">
      <w:pPr>
        <w:pStyle w:val="PargrafodaLista"/>
        <w:numPr>
          <w:ilvl w:val="0"/>
          <w:numId w:val="10"/>
        </w:numPr>
      </w:pPr>
      <w:r>
        <w:lastRenderedPageBreak/>
        <w:t>Conservação e qualidade da água na adega;</w:t>
      </w:r>
    </w:p>
    <w:p w:rsidR="0030249E" w:rsidRDefault="0030249E" w:rsidP="00C07B56">
      <w:pPr>
        <w:pStyle w:val="PargrafodaLista"/>
        <w:numPr>
          <w:ilvl w:val="0"/>
          <w:numId w:val="10"/>
        </w:numPr>
      </w:pPr>
      <w:r>
        <w:t>Manuseamento de materiais;</w:t>
      </w:r>
    </w:p>
    <w:p w:rsidR="0030249E" w:rsidRDefault="0030249E" w:rsidP="00C07B56">
      <w:pPr>
        <w:pStyle w:val="PargrafodaLista"/>
        <w:numPr>
          <w:ilvl w:val="0"/>
          <w:numId w:val="10"/>
        </w:numPr>
      </w:pPr>
      <w:r>
        <w:t>Redução e gestão dos resíduos sólidos;</w:t>
      </w:r>
    </w:p>
    <w:p w:rsidR="0030249E" w:rsidRDefault="0030249E" w:rsidP="00C07B56">
      <w:pPr>
        <w:pStyle w:val="PargrafodaLista"/>
        <w:numPr>
          <w:ilvl w:val="0"/>
          <w:numId w:val="10"/>
        </w:numPr>
      </w:pPr>
      <w:r>
        <w:t>Compras “amigas do ambiente” preferenciais;</w:t>
      </w:r>
    </w:p>
    <w:p w:rsidR="0030249E" w:rsidRDefault="0030249E" w:rsidP="00C07B56">
      <w:pPr>
        <w:pStyle w:val="PargrafodaLista"/>
        <w:numPr>
          <w:ilvl w:val="0"/>
          <w:numId w:val="10"/>
        </w:numPr>
      </w:pPr>
      <w:r>
        <w:t>Recursos humanos;</w:t>
      </w:r>
    </w:p>
    <w:p w:rsidR="0030249E" w:rsidRDefault="0030249E" w:rsidP="00C07B56">
      <w:pPr>
        <w:pStyle w:val="PargrafodaLista"/>
        <w:numPr>
          <w:ilvl w:val="0"/>
          <w:numId w:val="10"/>
        </w:numPr>
      </w:pPr>
      <w:r>
        <w:t>Vizinhos e comunidade;</w:t>
      </w:r>
    </w:p>
    <w:p w:rsidR="0030249E" w:rsidRDefault="0030249E" w:rsidP="00C07B56">
      <w:pPr>
        <w:pStyle w:val="PargrafodaLista"/>
        <w:numPr>
          <w:ilvl w:val="0"/>
          <w:numId w:val="10"/>
        </w:numPr>
      </w:pPr>
      <w:r>
        <w:t>Qualidade do ar.</w:t>
      </w:r>
    </w:p>
    <w:p w:rsidR="0030249E" w:rsidRDefault="0030249E" w:rsidP="0030249E"/>
    <w:p w:rsidR="0030249E" w:rsidRDefault="0030249E" w:rsidP="0030249E">
      <w:r>
        <w:t>Para cada uma das 14 áreas, o plano tem 4 categorias para aumento da sustentabilidade, e cada uma das categorias tem medidas específicas para o estado de evolução que se encontram as vinhas e adegas, com o intuito de englobar todas as adegas, mais ou menos avançadas. Embora o SWP não tenha sido criado com o intuito de ser um manual de “como fazer” nem um manual de regras e obrigações, devido ao interesse mostrado pelos membros, o plano foi desenhado para ser facilmente adaptável à família ISO 14 000.</w:t>
      </w:r>
    </w:p>
    <w:p w:rsidR="0030249E" w:rsidRDefault="0030249E" w:rsidP="0030249E">
      <w:r>
        <w:t xml:space="preserve">O plano entende fazer com que os viticultores e vinicultores entrem num ciclo de melhoria contínua, fazendo com que estes aumentem as práticas sustentáveis. </w:t>
      </w:r>
      <w:r w:rsidR="00CE75D4">
        <w:t>O</w:t>
      </w:r>
      <w:r w:rsidR="00EB207C">
        <w:t xml:space="preserve"> ciclo consiste em fornecer ao participante atividades de autoavaliação, para que estes percebam em que nível do plano de sustentabilidade estão englobados, para posteriormente poderem usufruir de informações importantes e oportunidades educacionais sobre práticas sustentáveis, supervisionando e estudando os resultados das autoavaliações. O plano tem também em vista facilitar a troca de informação e comunicação entre os participantes.</w:t>
      </w:r>
    </w:p>
    <w:p w:rsidR="00747E9B" w:rsidRDefault="00747E9B" w:rsidP="0030249E"/>
    <w:p w:rsidR="00B4264F" w:rsidRPr="00B4264F" w:rsidRDefault="00B4264F" w:rsidP="00B4264F">
      <w:pPr>
        <w:pStyle w:val="PargrafodaLista"/>
        <w:keepNext/>
        <w:keepLines/>
        <w:numPr>
          <w:ilvl w:val="0"/>
          <w:numId w:val="4"/>
        </w:numPr>
        <w:spacing w:after="0"/>
        <w:contextualSpacing w:val="0"/>
        <w:outlineLvl w:val="1"/>
        <w:rPr>
          <w:rFonts w:eastAsiaTheme="majorEastAsia" w:cstheme="majorBidi"/>
          <w:b/>
          <w:i/>
          <w:vanish/>
          <w:sz w:val="28"/>
          <w:szCs w:val="26"/>
          <w:lang w:val="en-US"/>
        </w:rPr>
      </w:pPr>
      <w:bookmarkStart w:id="135" w:name="_Toc458684337"/>
      <w:bookmarkStart w:id="136" w:name="_Toc459284313"/>
      <w:bookmarkStart w:id="137" w:name="_Toc460321268"/>
      <w:bookmarkStart w:id="138" w:name="_Toc460512714"/>
      <w:bookmarkStart w:id="139" w:name="_Toc460513937"/>
      <w:bookmarkStart w:id="140" w:name="_Toc460514987"/>
      <w:bookmarkStart w:id="141" w:name="_Toc461118099"/>
      <w:bookmarkStart w:id="142" w:name="_Toc461706662"/>
      <w:bookmarkStart w:id="143" w:name="_Toc461791749"/>
      <w:bookmarkStart w:id="144" w:name="_Toc462176448"/>
      <w:bookmarkStart w:id="145" w:name="_Toc469397644"/>
      <w:bookmarkStart w:id="146" w:name="_Toc469398891"/>
      <w:bookmarkStart w:id="147" w:name="_Toc469405845"/>
      <w:bookmarkEnd w:id="135"/>
      <w:bookmarkEnd w:id="136"/>
      <w:bookmarkEnd w:id="137"/>
      <w:bookmarkEnd w:id="138"/>
      <w:bookmarkEnd w:id="139"/>
      <w:bookmarkEnd w:id="140"/>
      <w:bookmarkEnd w:id="141"/>
      <w:bookmarkEnd w:id="142"/>
      <w:bookmarkEnd w:id="143"/>
      <w:bookmarkEnd w:id="144"/>
      <w:bookmarkEnd w:id="145"/>
      <w:bookmarkEnd w:id="146"/>
      <w:bookmarkEnd w:id="147"/>
    </w:p>
    <w:p w:rsidR="00B4264F" w:rsidRPr="00B4264F" w:rsidRDefault="00B4264F" w:rsidP="00B4264F">
      <w:pPr>
        <w:pStyle w:val="PargrafodaLista"/>
        <w:keepNext/>
        <w:keepLines/>
        <w:numPr>
          <w:ilvl w:val="1"/>
          <w:numId w:val="4"/>
        </w:numPr>
        <w:spacing w:after="0"/>
        <w:contextualSpacing w:val="0"/>
        <w:outlineLvl w:val="1"/>
        <w:rPr>
          <w:rFonts w:eastAsiaTheme="majorEastAsia" w:cstheme="majorBidi"/>
          <w:b/>
          <w:i/>
          <w:vanish/>
          <w:sz w:val="28"/>
          <w:szCs w:val="26"/>
          <w:lang w:val="en-US"/>
        </w:rPr>
      </w:pPr>
      <w:bookmarkStart w:id="148" w:name="_Toc458684338"/>
      <w:bookmarkStart w:id="149" w:name="_Toc459284314"/>
      <w:bookmarkStart w:id="150" w:name="_Toc460321269"/>
      <w:bookmarkStart w:id="151" w:name="_Toc460512715"/>
      <w:bookmarkStart w:id="152" w:name="_Toc460513938"/>
      <w:bookmarkStart w:id="153" w:name="_Toc460514988"/>
      <w:bookmarkStart w:id="154" w:name="_Toc461118100"/>
      <w:bookmarkStart w:id="155" w:name="_Toc461706663"/>
      <w:bookmarkStart w:id="156" w:name="_Toc461791750"/>
      <w:bookmarkStart w:id="157" w:name="_Toc462176449"/>
      <w:bookmarkStart w:id="158" w:name="_Toc469397645"/>
      <w:bookmarkStart w:id="159" w:name="_Toc469398892"/>
      <w:bookmarkStart w:id="160" w:name="_Toc469405846"/>
      <w:bookmarkEnd w:id="148"/>
      <w:bookmarkEnd w:id="149"/>
      <w:bookmarkEnd w:id="150"/>
      <w:bookmarkEnd w:id="151"/>
      <w:bookmarkEnd w:id="152"/>
      <w:bookmarkEnd w:id="153"/>
      <w:bookmarkEnd w:id="154"/>
      <w:bookmarkEnd w:id="155"/>
      <w:bookmarkEnd w:id="156"/>
      <w:bookmarkEnd w:id="157"/>
      <w:bookmarkEnd w:id="158"/>
      <w:bookmarkEnd w:id="159"/>
      <w:bookmarkEnd w:id="160"/>
    </w:p>
    <w:p w:rsidR="00747E9B" w:rsidRPr="00217FB9" w:rsidRDefault="00747E9B" w:rsidP="00B4264F">
      <w:pPr>
        <w:pStyle w:val="Cabealho2"/>
        <w:numPr>
          <w:ilvl w:val="1"/>
          <w:numId w:val="4"/>
        </w:numPr>
        <w:ind w:left="567" w:hanging="573"/>
        <w:rPr>
          <w:lang w:val="en-US"/>
        </w:rPr>
      </w:pPr>
      <w:bookmarkStart w:id="161" w:name="_Toc469405847"/>
      <w:r w:rsidRPr="0046360F">
        <w:rPr>
          <w:i/>
          <w:lang w:val="en-US"/>
        </w:rPr>
        <w:t>Sustainable Winegrowing</w:t>
      </w:r>
      <w:r w:rsidR="00217FB9">
        <w:rPr>
          <w:i/>
          <w:lang w:val="en-US"/>
        </w:rPr>
        <w:t xml:space="preserve"> New Zealand</w:t>
      </w:r>
      <w:r w:rsidRPr="00217FB9">
        <w:rPr>
          <w:lang w:val="en-US"/>
        </w:rPr>
        <w:t xml:space="preserve"> (Nova </w:t>
      </w:r>
      <w:proofErr w:type="spellStart"/>
      <w:r w:rsidRPr="00217FB9">
        <w:rPr>
          <w:lang w:val="en-US"/>
        </w:rPr>
        <w:t>Zelândia</w:t>
      </w:r>
      <w:proofErr w:type="spellEnd"/>
      <w:r w:rsidRPr="00217FB9">
        <w:rPr>
          <w:lang w:val="en-US"/>
        </w:rPr>
        <w:t>)</w:t>
      </w:r>
      <w:bookmarkEnd w:id="161"/>
    </w:p>
    <w:p w:rsidR="00747E9B" w:rsidRDefault="00747E9B" w:rsidP="00747E9B">
      <w:r>
        <w:t>O plano de sustentabilidade da Nova Zelândia foi criado em 1994, como uma iniciativa da ind</w:t>
      </w:r>
      <w:r w:rsidR="00F50577">
        <w:t>ú</w:t>
      </w:r>
      <w:r>
        <w:t xml:space="preserve">stria conduzida pelos viticultores, </w:t>
      </w:r>
      <w:r w:rsidR="00F50577">
        <w:t xml:space="preserve">mas </w:t>
      </w:r>
      <w:r>
        <w:t xml:space="preserve">apenas introduzida comercialmente em 1997, </w:t>
      </w:r>
      <w:r w:rsidR="00F50577">
        <w:t>quando</w:t>
      </w:r>
      <w:r>
        <w:t xml:space="preserve"> foi adotada por produtores de vinha de tod</w:t>
      </w:r>
      <w:r w:rsidR="00645390">
        <w:t>as as regiões da Nova Zelândia.</w:t>
      </w:r>
      <w:r w:rsidR="00645390">
        <w:fldChar w:fldCharType="begin" w:fldLock="1"/>
      </w:r>
      <w:r w:rsidR="006D4D39">
        <w:instrText>ADDIN CSL_CITATION { "citationItems" : [ { "id" : "ITEM-1", "itemData" : { "id" : "ITEM-1", "issued" : { "date-parts" : [ [ "0" ] ] }, "title" : "Plano Sustentabilidade Nova Zel\u00e2ndia - Procedimentos", "type" : "report" }, "uris" : [ "http://www.mendeley.com/documents/?uuid=d2c35b65-32dc-390a-9d57-936683b965cd" ] } ], "mendeley" : { "formattedCitation" : "[10]", "plainTextFormattedCitation" : "[10]", "previouslyFormattedCitation" : "[10]" }, "properties" : { "noteIndex" : 0 }, "schema" : "https://github.com/citation-style-language/schema/raw/master/csl-citation.json" }</w:instrText>
      </w:r>
      <w:r w:rsidR="00645390">
        <w:fldChar w:fldCharType="separate"/>
      </w:r>
      <w:r w:rsidR="00D33CF1" w:rsidRPr="00D33CF1">
        <w:rPr>
          <w:noProof/>
        </w:rPr>
        <w:t>[10]</w:t>
      </w:r>
      <w:r w:rsidR="00645390">
        <w:fldChar w:fldCharType="end"/>
      </w:r>
    </w:p>
    <w:p w:rsidR="00747E9B" w:rsidRDefault="00747E9B" w:rsidP="00747E9B">
      <w:r>
        <w:t>O programa foi desenhado para ajudar o sector vitivinícola a evoluir continuamente as suas práticas com o intuito de se tornar sustentável e reduzir</w:t>
      </w:r>
      <w:r w:rsidR="00645390">
        <w:t xml:space="preserve"> o impacto que tem no ambiente.</w:t>
      </w:r>
      <w:r w:rsidR="00645390">
        <w:fldChar w:fldCharType="begin" w:fldLock="1"/>
      </w:r>
      <w:r w:rsidR="006D4D39">
        <w:instrText>ADDIN CSL_CITATION { "citationItems" : [ { "id" : "ITEM-1", "itemData" : { "URL" : "http://www.nzwine.com/sustainability/sustainable-winegrowing-new-zealand/", "id" : "ITEM-1", "issued" : { "date-parts" : [ [ "0" ] ] }, "title" : "Sustainable Winegrowing New Zealand \u2022 NZ Wine", "type" : "webpage" }, "uris" : [ "http://www.mendeley.com/documents/?uuid=6cd1e647-efca-3ba0-b583-acba9af37ad2" ] } ], "mendeley" : { "formattedCitation" : "[5]", "plainTextFormattedCitation" : "[5]", "previouslyFormattedCitation" : "[5]" }, "properties" : { "noteIndex" : 0 }, "schema" : "https://github.com/citation-style-language/schema/raw/master/csl-citation.json" }</w:instrText>
      </w:r>
      <w:r w:rsidR="00645390">
        <w:fldChar w:fldCharType="separate"/>
      </w:r>
      <w:r w:rsidR="00D33CF1" w:rsidRPr="00D33CF1">
        <w:rPr>
          <w:noProof/>
        </w:rPr>
        <w:t>[5]</w:t>
      </w:r>
      <w:r w:rsidR="00645390">
        <w:fldChar w:fldCharType="end"/>
      </w:r>
    </w:p>
    <w:p w:rsidR="00747E9B" w:rsidRDefault="00747E9B" w:rsidP="00747E9B">
      <w:r>
        <w:t xml:space="preserve">O </w:t>
      </w:r>
      <w:proofErr w:type="spellStart"/>
      <w:r>
        <w:rPr>
          <w:i/>
        </w:rPr>
        <w:t>Sustainable</w:t>
      </w:r>
      <w:proofErr w:type="spellEnd"/>
      <w:r>
        <w:rPr>
          <w:i/>
        </w:rPr>
        <w:t xml:space="preserve"> </w:t>
      </w:r>
      <w:proofErr w:type="spellStart"/>
      <w:r w:rsidRPr="000C26AF">
        <w:rPr>
          <w:i/>
        </w:rPr>
        <w:t>Winegrowing</w:t>
      </w:r>
      <w:proofErr w:type="spellEnd"/>
      <w:r w:rsidRPr="000C26AF">
        <w:t xml:space="preserve"> faz auditorias que ajudam a manter a integridade do programa, tornando os seus membros responsáveis</w:t>
      </w:r>
      <w:r w:rsidR="00CE5C69" w:rsidRPr="000C26AF">
        <w:t xml:space="preserve"> por</w:t>
      </w:r>
      <w:r w:rsidRPr="000C26AF">
        <w:t xml:space="preserve"> praticarem </w:t>
      </w:r>
      <w:r>
        <w:t xml:space="preserve">uma monitorização frequente, recolhendo e arquivando a informação que obtêm da mesma, aderindo ao mesmo tempo a normas, procedimentos e regulamentos que ajudam a manter objetiva a informação, assegurando sempre que os membros têm a correta formação e conhecimento para o trabalho. As auditorias fornecem também registos dos resultados e auxilia o desenvolvimento da indústria, fornecendo bases para a educação e formação aos seus membros. </w:t>
      </w:r>
    </w:p>
    <w:p w:rsidR="00747E9B" w:rsidRDefault="00747E9B" w:rsidP="00747E9B">
      <w:r>
        <w:t xml:space="preserve">A todas as vinhas e adegas </w:t>
      </w:r>
      <w:r w:rsidR="00F50577">
        <w:t>é</w:t>
      </w:r>
      <w:r>
        <w:t xml:space="preserve"> feita uma auditoria no fim do primeiro ano de registo e participação no programa. Após o primeiro ano, os viticultores podem esperar uma auditoria a cada 3 anos. </w:t>
      </w:r>
      <w:r w:rsidR="00645390">
        <w:fldChar w:fldCharType="begin" w:fldLock="1"/>
      </w:r>
      <w:r w:rsidR="006D4D39">
        <w:instrText>ADDIN CSL_CITATION { "citationItems" : [ { "id" : "ITEM-1", "itemData" : { "id" : "ITEM-1", "issued" : { "date-parts" : [ [ "0" ] ] }, "title" : "Plano Sustentabilidade Nova Zel\u00e2ndia - Procedimentos", "type" : "report" }, "uris" : [ "http://www.mendeley.com/documents/?uuid=d2c35b65-32dc-390a-9d57-936683b965cd" ] } ], "mendeley" : { "formattedCitation" : "[10]", "plainTextFormattedCitation" : "[10]", "previouslyFormattedCitation" : "[10]" }, "properties" : { "noteIndex" : 0 }, "schema" : "https://github.com/citation-style-language/schema/raw/master/csl-citation.json" }</w:instrText>
      </w:r>
      <w:r w:rsidR="00645390">
        <w:fldChar w:fldCharType="separate"/>
      </w:r>
      <w:r w:rsidR="00D33CF1" w:rsidRPr="00D33CF1">
        <w:rPr>
          <w:noProof/>
        </w:rPr>
        <w:t>[10]</w:t>
      </w:r>
      <w:r w:rsidR="00645390">
        <w:fldChar w:fldCharType="end"/>
      </w:r>
    </w:p>
    <w:p w:rsidR="00747E9B" w:rsidRDefault="00747E9B" w:rsidP="00747E9B">
      <w:r>
        <w:t xml:space="preserve">O programa de sustentabilidade da Nova Zelândia procura fornecer o modelo de “melhores práticas” com atitudes ambientais a serem tomadas nas adegas e vinhas, garantindo a melhor qualidade em todos os processos desde a vinha à garrafa. O plano pretende também influenciar os consumidores a prestarem mais atenção ao ambiente, procurando vinho que assegure uma prática sustentável na produção do vinho. </w:t>
      </w:r>
      <w:r w:rsidR="00645390">
        <w:fldChar w:fldCharType="begin" w:fldLock="1"/>
      </w:r>
      <w:r w:rsidR="006D4D39">
        <w:instrText>ADDIN CSL_CITATION { "citationItems" : [ { "id" : "ITEM-1", "itemData" : { "URL" : "http://www.nzwine.com/sustainability/sustainable-winegrowing-new-zealand/", "id" : "ITEM-1", "issued" : { "date-parts" : [ [ "0" ] ] }, "title" : "Sustainable Winegrowing New Zealand \u2022 NZ Wine", "type" : "webpage" }, "uris" : [ "http://www.mendeley.com/documents/?uuid=6cd1e647-efca-3ba0-b583-acba9af37ad2" ] } ], "mendeley" : { "formattedCitation" : "[5]", "plainTextFormattedCitation" : "[5]", "previouslyFormattedCitation" : "[5]" }, "properties" : { "noteIndex" : 0 }, "schema" : "https://github.com/citation-style-language/schema/raw/master/csl-citation.json" }</w:instrText>
      </w:r>
      <w:r w:rsidR="00645390">
        <w:fldChar w:fldCharType="separate"/>
      </w:r>
      <w:r w:rsidR="00D33CF1" w:rsidRPr="00D33CF1">
        <w:rPr>
          <w:noProof/>
        </w:rPr>
        <w:t>[5]</w:t>
      </w:r>
      <w:r w:rsidR="00645390">
        <w:fldChar w:fldCharType="end"/>
      </w:r>
    </w:p>
    <w:p w:rsidR="000A51D8" w:rsidRDefault="000A51D8" w:rsidP="000A51D8"/>
    <w:p w:rsidR="00747E9B" w:rsidRDefault="00747E9B" w:rsidP="000A51D8"/>
    <w:p w:rsidR="00A25397" w:rsidRDefault="00A25397" w:rsidP="000A51D8"/>
    <w:p w:rsidR="000A51D8" w:rsidRDefault="000A51D8" w:rsidP="0046360F">
      <w:pPr>
        <w:pStyle w:val="Cabealho2"/>
        <w:numPr>
          <w:ilvl w:val="1"/>
          <w:numId w:val="4"/>
        </w:numPr>
        <w:ind w:left="426"/>
        <w:rPr>
          <w:i/>
          <w:lang w:val="en-US"/>
        </w:rPr>
      </w:pPr>
      <w:bookmarkStart w:id="162" w:name="_Toc457764106"/>
      <w:bookmarkEnd w:id="162"/>
      <w:r w:rsidRPr="00B4264F">
        <w:rPr>
          <w:i/>
          <w:lang w:val="en-US"/>
        </w:rPr>
        <w:lastRenderedPageBreak/>
        <w:t xml:space="preserve"> </w:t>
      </w:r>
      <w:bookmarkStart w:id="163" w:name="_Toc469405848"/>
      <w:r w:rsidRPr="000A51D8">
        <w:rPr>
          <w:i/>
          <w:lang w:val="en-US"/>
        </w:rPr>
        <w:t xml:space="preserve">Integrated Production of Wine </w:t>
      </w:r>
      <w:r w:rsidR="0046360F">
        <w:rPr>
          <w:lang w:val="en-US"/>
        </w:rPr>
        <w:t>(</w:t>
      </w:r>
      <w:proofErr w:type="spellStart"/>
      <w:r w:rsidR="0046360F" w:rsidRPr="00B73CA5">
        <w:rPr>
          <w:lang w:val="en-US"/>
        </w:rPr>
        <w:t>África</w:t>
      </w:r>
      <w:proofErr w:type="spellEnd"/>
      <w:r w:rsidR="0046360F" w:rsidRPr="00B73CA5">
        <w:rPr>
          <w:lang w:val="en-US"/>
        </w:rPr>
        <w:t xml:space="preserve"> do Sul</w:t>
      </w:r>
      <w:r w:rsidR="0046360F">
        <w:rPr>
          <w:lang w:val="en-US"/>
        </w:rPr>
        <w:t>)</w:t>
      </w:r>
      <w:bookmarkEnd w:id="163"/>
    </w:p>
    <w:p w:rsidR="009D3F3E" w:rsidRDefault="009D3F3E" w:rsidP="000A51D8">
      <w:r>
        <w:t>O IPW é um plano de sustentabilidade ambiental voluntário estabelecido pela ind</w:t>
      </w:r>
      <w:r w:rsidR="00A04674">
        <w:t>ú</w:t>
      </w:r>
      <w:r>
        <w:t>stria do vinho sul</w:t>
      </w:r>
      <w:r w:rsidR="00A04674">
        <w:t>-</w:t>
      </w:r>
      <w:r>
        <w:t>africana em 1998. O plano tem como objetivo</w:t>
      </w:r>
      <w:r w:rsidR="003B4F0C">
        <w:t>s:</w:t>
      </w:r>
      <w:r>
        <w:t xml:space="preserve"> servir como base para a aplicação dos princípios de produção </w:t>
      </w:r>
      <w:r w:rsidR="003B4F0C">
        <w:t>integrada na produção de uva e vinho; regular o registo de vinhas e adegas que estejam interessadas na produção integrada; certificar-se de que os rótulos de vinhos provenientes de produção integrada sejam bem aplicados, assegurando confiança em tais rótulos.</w:t>
      </w:r>
      <w:r w:rsidR="003B4F0C">
        <w:fldChar w:fldCharType="begin" w:fldLock="1"/>
      </w:r>
      <w:r w:rsidR="006D4D39">
        <w:instrText>ADDIN CSL_CITATION { "citationItems" : [ { "id" : "ITEM-1", "itemData" : { "URL" : "http://www.ipw.co.za/", "id" : "ITEM-1", "issued" : { "date-parts" : [ [ "0" ] ] }, "title" : "IPW Home Page", "type" : "webpage" }, "uris" : [ "http://www.mendeley.com/documents/?uuid=e020a864-d4e7-34ac-b0f0-b4a684175794" ] } ], "mendeley" : { "formattedCitation" : "[11]", "plainTextFormattedCitation" : "[11]", "previouslyFormattedCitation" : "[11]" }, "properties" : { "noteIndex" : 0 }, "schema" : "https://github.com/citation-style-language/schema/raw/master/csl-citation.json" }</w:instrText>
      </w:r>
      <w:r w:rsidR="003B4F0C">
        <w:fldChar w:fldCharType="separate"/>
      </w:r>
      <w:r w:rsidR="00D33CF1" w:rsidRPr="00D33CF1">
        <w:rPr>
          <w:noProof/>
        </w:rPr>
        <w:t>[11]</w:t>
      </w:r>
      <w:r w:rsidR="003B4F0C">
        <w:fldChar w:fldCharType="end"/>
      </w:r>
    </w:p>
    <w:p w:rsidR="000A51D8" w:rsidRDefault="000A51D8" w:rsidP="000A51D8">
      <w:r w:rsidRPr="000A51D8">
        <w:t xml:space="preserve">A avaliação do IPW </w:t>
      </w:r>
      <w:r>
        <w:t>é composta por 13 capítulos, com vários subcapítulos, avaliados de 0-5, sendo que 0 equivale a pobre, 2-3 equivale a médio, e 5 a bom</w:t>
      </w:r>
      <w:r w:rsidR="00645390">
        <w:t>.</w:t>
      </w:r>
      <w:r w:rsidR="00645390">
        <w:fldChar w:fldCharType="begin" w:fldLock="1"/>
      </w:r>
      <w:r w:rsidR="006D4D39">
        <w:instrText>ADDIN CSL_CITATION { "citationItems" : [ { "id" : "ITEM-1", "itemData" : { "DOI" : "10.1017/CBO9781107415324.004", "ISBN" : "9788578110796", "ISSN" : "1098-6596", "PMID" : "25246403", "abstract" : "applicability for this approach.", "author" : [ { "dropping-particle" : "", "family" : "Tobergte", "given" : "David R.", "non-dropping-particle" : "", "parse-names" : false, "suffix" : "" }, { "dropping-particle" : "", "family" : "Curtis", "given" : "Shirley", "non-dropping-particle" : "", "parse-names" : false, "suffix" : "" } ], "container-title" : "Journal of Chemical Information and Modeling", "id" : "ITEM-1", "issue" : "9", "issued" : { "date-parts" : [ [ "2013" ] ] }, "page" : "1689-1699", "title" : "Integrated Production of Wine: Guidelines for Cellars", "type" : "article-journal", "volume" : "53" }, "uris" : [ "http://www.mendeley.com/documents/?uuid=2540ab65-bd55-4f93-8784-29c11b17e95e" ] } ], "mendeley" : { "formattedCitation" : "[12]", "plainTextFormattedCitation" : "[12]", "previouslyFormattedCitation" : "[12]" }, "properties" : { "noteIndex" : 0 }, "schema" : "https://github.com/citation-style-language/schema/raw/master/csl-citation.json" }</w:instrText>
      </w:r>
      <w:r w:rsidR="00645390">
        <w:fldChar w:fldCharType="separate"/>
      </w:r>
      <w:r w:rsidR="00D33CF1" w:rsidRPr="00D33CF1">
        <w:rPr>
          <w:noProof/>
        </w:rPr>
        <w:t>[12]</w:t>
      </w:r>
      <w:r w:rsidR="00645390">
        <w:fldChar w:fldCharType="end"/>
      </w:r>
    </w:p>
    <w:p w:rsidR="000A51D8" w:rsidRDefault="000A51D8" w:rsidP="000A51D8">
      <w:r>
        <w:t>Os capítulos são:</w:t>
      </w:r>
    </w:p>
    <w:p w:rsidR="000A51D8" w:rsidRDefault="000A51D8" w:rsidP="000A51D8">
      <w:pPr>
        <w:pStyle w:val="PargrafodaLista"/>
        <w:numPr>
          <w:ilvl w:val="0"/>
          <w:numId w:val="18"/>
        </w:numPr>
      </w:pPr>
      <w:r>
        <w:t>Treino do IPW</w:t>
      </w:r>
      <w:r w:rsidR="00E91ED3">
        <w:t>;</w:t>
      </w:r>
    </w:p>
    <w:p w:rsidR="000A51D8" w:rsidRDefault="000A51D8" w:rsidP="000A51D8">
      <w:pPr>
        <w:pStyle w:val="PargrafodaLista"/>
        <w:numPr>
          <w:ilvl w:val="0"/>
          <w:numId w:val="18"/>
        </w:numPr>
      </w:pPr>
      <w:r>
        <w:t>Qualidade das uvas;</w:t>
      </w:r>
    </w:p>
    <w:p w:rsidR="000A51D8" w:rsidRDefault="000A51D8" w:rsidP="000A51D8">
      <w:pPr>
        <w:pStyle w:val="PargrafodaLista"/>
        <w:numPr>
          <w:ilvl w:val="0"/>
          <w:numId w:val="18"/>
        </w:numPr>
      </w:pPr>
      <w:r>
        <w:t>Consumo da energia e emissões de carbono</w:t>
      </w:r>
      <w:r w:rsidR="00E91ED3">
        <w:t>;</w:t>
      </w:r>
    </w:p>
    <w:p w:rsidR="000A51D8" w:rsidRDefault="00E91ED3" w:rsidP="000A51D8">
      <w:pPr>
        <w:pStyle w:val="PargrafodaLista"/>
        <w:numPr>
          <w:ilvl w:val="0"/>
          <w:numId w:val="18"/>
        </w:numPr>
      </w:pPr>
      <w:r>
        <w:t>Implementação</w:t>
      </w:r>
      <w:r w:rsidR="000A51D8">
        <w:t xml:space="preserve"> e manutenção das infraestruturas e equipamentos;</w:t>
      </w:r>
    </w:p>
    <w:p w:rsidR="00E91ED3" w:rsidRDefault="00E91ED3" w:rsidP="000A51D8">
      <w:pPr>
        <w:pStyle w:val="PargrafodaLista"/>
        <w:numPr>
          <w:ilvl w:val="0"/>
          <w:numId w:val="18"/>
        </w:numPr>
      </w:pPr>
      <w:r>
        <w:t>Níveis</w:t>
      </w:r>
      <w:r w:rsidR="000A51D8">
        <w:t xml:space="preserve"> de SO</w:t>
      </w:r>
      <w:r w:rsidR="000A51D8">
        <w:rPr>
          <w:vertAlign w:val="subscript"/>
        </w:rPr>
        <w:t>2</w:t>
      </w:r>
      <w:r>
        <w:t>;</w:t>
      </w:r>
    </w:p>
    <w:p w:rsidR="00E91ED3" w:rsidRDefault="00E91ED3" w:rsidP="000A51D8">
      <w:pPr>
        <w:pStyle w:val="PargrafodaLista"/>
        <w:numPr>
          <w:ilvl w:val="0"/>
          <w:numId w:val="18"/>
        </w:numPr>
      </w:pPr>
      <w:r>
        <w:t>Substâncias adicionadas ao vinho:</w:t>
      </w:r>
    </w:p>
    <w:p w:rsidR="00E91ED3" w:rsidRDefault="00E91ED3" w:rsidP="000A51D8">
      <w:pPr>
        <w:pStyle w:val="PargrafodaLista"/>
        <w:numPr>
          <w:ilvl w:val="0"/>
          <w:numId w:val="18"/>
        </w:numPr>
      </w:pPr>
      <w:r>
        <w:t>Arrefecimento;</w:t>
      </w:r>
    </w:p>
    <w:p w:rsidR="00E91ED3" w:rsidRDefault="00E91ED3" w:rsidP="000A51D8">
      <w:pPr>
        <w:pStyle w:val="PargrafodaLista"/>
        <w:numPr>
          <w:ilvl w:val="0"/>
          <w:numId w:val="18"/>
        </w:numPr>
      </w:pPr>
      <w:r>
        <w:t>Gestão das águas residuais;</w:t>
      </w:r>
    </w:p>
    <w:p w:rsidR="00E91ED3" w:rsidRDefault="00E91ED3" w:rsidP="000A51D8">
      <w:pPr>
        <w:pStyle w:val="PargrafodaLista"/>
        <w:numPr>
          <w:ilvl w:val="0"/>
          <w:numId w:val="18"/>
        </w:numPr>
      </w:pPr>
      <w:r>
        <w:t>Desinfetantes e agentes de limpeza;</w:t>
      </w:r>
    </w:p>
    <w:p w:rsidR="00E91ED3" w:rsidRDefault="00E91ED3" w:rsidP="000A51D8">
      <w:pPr>
        <w:pStyle w:val="PargrafodaLista"/>
        <w:numPr>
          <w:ilvl w:val="0"/>
          <w:numId w:val="18"/>
        </w:numPr>
      </w:pPr>
      <w:r>
        <w:t>Gestão de resíduos sólidos;</w:t>
      </w:r>
    </w:p>
    <w:p w:rsidR="00E91ED3" w:rsidRDefault="00E91ED3" w:rsidP="000A51D8">
      <w:pPr>
        <w:pStyle w:val="PargrafodaLista"/>
        <w:numPr>
          <w:ilvl w:val="0"/>
          <w:numId w:val="18"/>
        </w:numPr>
      </w:pPr>
      <w:r>
        <w:t>Poluição sonora;</w:t>
      </w:r>
    </w:p>
    <w:p w:rsidR="00E91ED3" w:rsidRDefault="00E91ED3" w:rsidP="000A51D8">
      <w:pPr>
        <w:pStyle w:val="PargrafodaLista"/>
        <w:numPr>
          <w:ilvl w:val="0"/>
          <w:numId w:val="18"/>
        </w:numPr>
      </w:pPr>
      <w:r>
        <w:t>Material de empacotamento;</w:t>
      </w:r>
    </w:p>
    <w:p w:rsidR="0046360F" w:rsidRDefault="00E91ED3" w:rsidP="0046360F">
      <w:pPr>
        <w:pStyle w:val="PargrafodaLista"/>
        <w:numPr>
          <w:ilvl w:val="0"/>
          <w:numId w:val="18"/>
        </w:numPr>
      </w:pPr>
      <w:r>
        <w:t>Engarrafamento.</w:t>
      </w:r>
    </w:p>
    <w:p w:rsidR="00BD3EC0" w:rsidRPr="004E6A45" w:rsidRDefault="00BD3EC0" w:rsidP="0046360F"/>
    <w:p w:rsidR="003D5F47" w:rsidRDefault="003D5F47" w:rsidP="003D5F47">
      <w:pPr>
        <w:pStyle w:val="Cabealho2"/>
        <w:numPr>
          <w:ilvl w:val="1"/>
          <w:numId w:val="4"/>
        </w:numPr>
        <w:ind w:left="567" w:hanging="556"/>
        <w:rPr>
          <w:lang w:val="en-US"/>
        </w:rPr>
      </w:pPr>
      <w:bookmarkStart w:id="164" w:name="_Toc469405849"/>
      <w:r w:rsidRPr="003D5F47">
        <w:rPr>
          <w:i/>
          <w:lang w:val="en-US"/>
        </w:rPr>
        <w:t>Australian Wine Industry Stewardship Program</w:t>
      </w:r>
      <w:r w:rsidRPr="003D5F47">
        <w:rPr>
          <w:lang w:val="en-US"/>
        </w:rPr>
        <w:t xml:space="preserve"> </w:t>
      </w:r>
      <w:r>
        <w:rPr>
          <w:lang w:val="en-US"/>
        </w:rPr>
        <w:t>(</w:t>
      </w:r>
      <w:proofErr w:type="spellStart"/>
      <w:r w:rsidRPr="006C477C">
        <w:rPr>
          <w:lang w:val="en-US"/>
        </w:rPr>
        <w:t>Austrália</w:t>
      </w:r>
      <w:proofErr w:type="spellEnd"/>
      <w:r>
        <w:rPr>
          <w:lang w:val="en-US"/>
        </w:rPr>
        <w:t>)</w:t>
      </w:r>
      <w:bookmarkEnd w:id="164"/>
    </w:p>
    <w:p w:rsidR="00005FBB" w:rsidRDefault="00747E9B" w:rsidP="003D5F47">
      <w:r w:rsidRPr="00355D89">
        <w:t xml:space="preserve">O plano de sustentabilidade australiano </w:t>
      </w:r>
      <w:r w:rsidR="00A04674">
        <w:t>começou</w:t>
      </w:r>
      <w:r w:rsidR="00355D89" w:rsidRPr="00355D89">
        <w:t xml:space="preserve"> em 200</w:t>
      </w:r>
      <w:r w:rsidR="006C477C">
        <w:t>4</w:t>
      </w:r>
      <w:r w:rsidR="00355D89">
        <w:t xml:space="preserve">, </w:t>
      </w:r>
      <w:r w:rsidR="003324C0">
        <w:t>e foi evoluindo desde então passando por mais dois estágios. E</w:t>
      </w:r>
      <w:r w:rsidR="00355D89">
        <w:t>m resposta às tendências protetoras do ambiente que foram surgindo</w:t>
      </w:r>
      <w:r w:rsidR="003324C0">
        <w:t xml:space="preserve">, como as avaliações da pegada de carbono, o plano deu lugar ao </w:t>
      </w:r>
      <w:proofErr w:type="spellStart"/>
      <w:r w:rsidR="003324C0" w:rsidRPr="003324C0">
        <w:rPr>
          <w:i/>
        </w:rPr>
        <w:t>Australian</w:t>
      </w:r>
      <w:proofErr w:type="spellEnd"/>
      <w:r w:rsidR="003324C0" w:rsidRPr="003324C0">
        <w:rPr>
          <w:i/>
        </w:rPr>
        <w:t xml:space="preserve"> </w:t>
      </w:r>
      <w:proofErr w:type="spellStart"/>
      <w:r w:rsidR="003324C0" w:rsidRPr="003324C0">
        <w:rPr>
          <w:i/>
        </w:rPr>
        <w:t>Wine</w:t>
      </w:r>
      <w:proofErr w:type="spellEnd"/>
      <w:r w:rsidR="003324C0" w:rsidRPr="003324C0">
        <w:rPr>
          <w:i/>
        </w:rPr>
        <w:t xml:space="preserve"> </w:t>
      </w:r>
      <w:proofErr w:type="spellStart"/>
      <w:r w:rsidR="003324C0" w:rsidRPr="003324C0">
        <w:rPr>
          <w:i/>
        </w:rPr>
        <w:t>Environmental</w:t>
      </w:r>
      <w:proofErr w:type="spellEnd"/>
      <w:r w:rsidR="003324C0" w:rsidRPr="003324C0">
        <w:rPr>
          <w:i/>
        </w:rPr>
        <w:t xml:space="preserve"> </w:t>
      </w:r>
      <w:proofErr w:type="spellStart"/>
      <w:r w:rsidR="003324C0" w:rsidRPr="003324C0">
        <w:rPr>
          <w:i/>
        </w:rPr>
        <w:t>Stewardship</w:t>
      </w:r>
      <w:proofErr w:type="spellEnd"/>
      <w:r w:rsidR="000E44B2">
        <w:rPr>
          <w:i/>
        </w:rPr>
        <w:t xml:space="preserve"> (</w:t>
      </w:r>
      <w:r w:rsidR="000E44B2">
        <w:t>AWES</w:t>
      </w:r>
      <w:r w:rsidR="003324C0">
        <w:t>)</w:t>
      </w:r>
      <w:r w:rsidR="00355D89">
        <w:t xml:space="preserve">. </w:t>
      </w:r>
      <w:r w:rsidR="003324C0">
        <w:t>Aqui a WFA (</w:t>
      </w:r>
      <w:proofErr w:type="spellStart"/>
      <w:r w:rsidR="003324C0">
        <w:rPr>
          <w:i/>
        </w:rPr>
        <w:t>Winemakers</w:t>
      </w:r>
      <w:proofErr w:type="spellEnd"/>
      <w:r w:rsidR="003324C0">
        <w:rPr>
          <w:i/>
        </w:rPr>
        <w:t xml:space="preserve"> </w:t>
      </w:r>
      <w:proofErr w:type="spellStart"/>
      <w:r w:rsidR="003324C0">
        <w:rPr>
          <w:i/>
        </w:rPr>
        <w:t>Federation</w:t>
      </w:r>
      <w:proofErr w:type="spellEnd"/>
      <w:r w:rsidR="003324C0">
        <w:rPr>
          <w:i/>
        </w:rPr>
        <w:t xml:space="preserve"> </w:t>
      </w:r>
      <w:proofErr w:type="spellStart"/>
      <w:r w:rsidR="003324C0">
        <w:rPr>
          <w:i/>
        </w:rPr>
        <w:t>of</w:t>
      </w:r>
      <w:proofErr w:type="spellEnd"/>
      <w:r w:rsidR="003324C0">
        <w:rPr>
          <w:i/>
        </w:rPr>
        <w:t xml:space="preserve"> </w:t>
      </w:r>
      <w:proofErr w:type="spellStart"/>
      <w:r w:rsidR="003324C0" w:rsidRPr="003324C0">
        <w:t>Australia</w:t>
      </w:r>
      <w:proofErr w:type="spellEnd"/>
      <w:r w:rsidR="003324C0">
        <w:t xml:space="preserve">), entidade que administra o plano desde 2005, toma um papel mais ativo na área internacional, de modo a </w:t>
      </w:r>
      <w:r w:rsidR="00005FBB">
        <w:t>assegurar</w:t>
      </w:r>
      <w:r w:rsidR="003324C0">
        <w:t xml:space="preserve"> que</w:t>
      </w:r>
      <w:r w:rsidR="00005FBB">
        <w:t xml:space="preserve"> as iniciativas ambientais provenientes</w:t>
      </w:r>
      <w:r w:rsidR="003324C0">
        <w:t xml:space="preserve"> </w:t>
      </w:r>
      <w:r w:rsidR="00005FBB">
        <w:t>tanto</w:t>
      </w:r>
      <w:r w:rsidR="003324C0">
        <w:t xml:space="preserve"> </w:t>
      </w:r>
      <w:r w:rsidR="00005FBB">
        <w:t>d</w:t>
      </w:r>
      <w:r w:rsidR="003324C0">
        <w:t xml:space="preserve">a indústria vitivinícola australiana como </w:t>
      </w:r>
      <w:r w:rsidR="00005FBB">
        <w:t>d</w:t>
      </w:r>
      <w:r w:rsidR="003324C0">
        <w:t>a internacional</w:t>
      </w:r>
      <w:r w:rsidR="00005FBB">
        <w:t xml:space="preserve"> sejam reconhecidas e apoiadas por uma grande parte dos produtores de vinho.</w:t>
      </w:r>
      <w:r w:rsidR="009D3F3E">
        <w:fldChar w:fldCharType="begin" w:fldLock="1"/>
      </w:r>
      <w:r w:rsidR="006D4D39">
        <w:instrText>ADDIN CSL_CITATION { "citationItems" : [ { "id" : "ITEM-1", "itemData" : { "id" : "ITEM-1", "issued" : { "date-parts" : [ [ "2013" ] ] }, "title" : "Australian Wine Environmental Stewardship Coordination Project Title: Australian Wine Environmental Stewardship Coordination", "type" : "article-journal" }, "uris" : [ "http://www.mendeley.com/documents/?uuid=50fd2adf-bac9-3e45-816f-bb4797834c25" ] } ], "mendeley" : { "formattedCitation" : "[13]", "plainTextFormattedCitation" : "[13]", "previouslyFormattedCitation" : "[13]" }, "properties" : { "noteIndex" : 0 }, "schema" : "https://github.com/citation-style-language/schema/raw/master/csl-citation.json" }</w:instrText>
      </w:r>
      <w:r w:rsidR="009D3F3E">
        <w:fldChar w:fldCharType="separate"/>
      </w:r>
      <w:r w:rsidR="00D33CF1" w:rsidRPr="00D33CF1">
        <w:rPr>
          <w:noProof/>
        </w:rPr>
        <w:t>[13]</w:t>
      </w:r>
      <w:r w:rsidR="009D3F3E">
        <w:fldChar w:fldCharType="end"/>
      </w:r>
      <w:r w:rsidR="00005FBB">
        <w:t xml:space="preserve"> </w:t>
      </w:r>
    </w:p>
    <w:p w:rsidR="00747E9B" w:rsidRDefault="00050458" w:rsidP="003D5F47">
      <w:r w:rsidRPr="003324C0">
        <w:t>De</w:t>
      </w:r>
      <w:r>
        <w:t xml:space="preserve"> forma semelhante aos restantes planos </w:t>
      </w:r>
      <w:r w:rsidR="00005FBB">
        <w:t>mencionados</w:t>
      </w:r>
      <w:r>
        <w:t>, os objetivos deste passavam por fornecer coordenação e ajuda</w:t>
      </w:r>
      <w:r w:rsidR="000E44B2">
        <w:t xml:space="preserve"> para as iniciativas nacionais da ind</w:t>
      </w:r>
      <w:r w:rsidR="00CE5C69">
        <w:t>ú</w:t>
      </w:r>
      <w:r w:rsidR="000E44B2">
        <w:t>stria em relação à proteção ambiental</w:t>
      </w:r>
      <w:r>
        <w:t xml:space="preserve"> para o ambiente, trabalha</w:t>
      </w:r>
      <w:r w:rsidR="006C477C">
        <w:t>n</w:t>
      </w:r>
      <w:r>
        <w:t>do com associações industriais regionais</w:t>
      </w:r>
      <w:r w:rsidR="00CE5C69">
        <w:t>,</w:t>
      </w:r>
      <w:r w:rsidR="006C477C">
        <w:t xml:space="preserve"> auxiliando na coordenação de</w:t>
      </w:r>
      <w:r>
        <w:t xml:space="preserve"> grupos de formação e auditorias energéticas. Outro dos objetivos do plano foi o de criar uma plataforma </w:t>
      </w:r>
      <w:r w:rsidRPr="00A04674">
        <w:rPr>
          <w:i/>
        </w:rPr>
        <w:t>online</w:t>
      </w:r>
      <w:r>
        <w:t>, onde os viticultores e vinicultores interessados se pudessem registar, abrindo uma porta para uma biblioteca de informação relativa a boas práticas ambientais</w:t>
      </w:r>
      <w:r w:rsidR="006B68C3">
        <w:t xml:space="preserve"> e módulos de formação relativos ao ambiente.</w:t>
      </w:r>
    </w:p>
    <w:p w:rsidR="009D3F3E" w:rsidRDefault="00005FBB" w:rsidP="003D5F47">
      <w:r>
        <w:t>Em 2009,</w:t>
      </w:r>
      <w:r w:rsidR="003324C0">
        <w:t xml:space="preserve"> o AWES </w:t>
      </w:r>
      <w:r>
        <w:t xml:space="preserve">deu lugar </w:t>
      </w:r>
      <w:r w:rsidR="003324C0">
        <w:t>ao</w:t>
      </w:r>
      <w:r w:rsidR="00672D37">
        <w:t xml:space="preserve"> </w:t>
      </w:r>
      <w:proofErr w:type="spellStart"/>
      <w:r w:rsidR="00672D37">
        <w:rPr>
          <w:i/>
        </w:rPr>
        <w:t>Entwine</w:t>
      </w:r>
      <w:proofErr w:type="spellEnd"/>
      <w:r w:rsidR="00672D37">
        <w:t>. Este programa foi desenvolvido a pensar, que assim como os restantes planos aqui mencionados, é necessário englobar as vinhas e as adegas, e não só apenas uma delas. Assim, todos os processos de produção, desde o crescimento da uva até ao engarrafamento do vinho são estudados no programa, de modo a implementar novas práticas que protejam o ambiente e que sejam mais eficientes que as que se praticam</w:t>
      </w:r>
      <w:r w:rsidR="009D3F3E">
        <w:fldChar w:fldCharType="begin" w:fldLock="1"/>
      </w:r>
      <w:r w:rsidR="006D4D39">
        <w:instrText>ADDIN CSL_CITATION { "citationItems" : [ { "id" : "ITEM-1", "itemData" : { "id" : "ITEM-1", "issued" : { "date-parts" : [ [ "0" ] ] }, "title" : "Australian Wine Industry Stewardship 2009 NATIONAL REPORT", "type" : "article-journal" }, "uris" : [ "http://www.mendeley.com/documents/?uuid=923fc7b8-5c76-380a-b160-604cddabe045" ] } ], "mendeley" : { "formattedCitation" : "[6]", "plainTextFormattedCitation" : "[6]", "previouslyFormattedCitation" : "[6]" }, "properties" : { "noteIndex" : 0 }, "schema" : "https://github.com/citation-style-language/schema/raw/master/csl-citation.json" }</w:instrText>
      </w:r>
      <w:r w:rsidR="009D3F3E">
        <w:fldChar w:fldCharType="separate"/>
      </w:r>
      <w:r w:rsidR="00D33CF1" w:rsidRPr="00D33CF1">
        <w:rPr>
          <w:noProof/>
        </w:rPr>
        <w:t>[6]</w:t>
      </w:r>
      <w:r w:rsidR="009D3F3E">
        <w:fldChar w:fldCharType="end"/>
      </w:r>
      <w:r w:rsidR="00672D37">
        <w:t>.</w:t>
      </w:r>
      <w:r>
        <w:t xml:space="preserve"> A criação de uma plataforma </w:t>
      </w:r>
      <w:proofErr w:type="spellStart"/>
      <w:r>
        <w:rPr>
          <w:i/>
        </w:rPr>
        <w:t>Entwine</w:t>
      </w:r>
      <w:proofErr w:type="spellEnd"/>
      <w:r>
        <w:t xml:space="preserve"> </w:t>
      </w:r>
      <w:r w:rsidRPr="00A04674">
        <w:rPr>
          <w:i/>
        </w:rPr>
        <w:t>online</w:t>
      </w:r>
      <w:r>
        <w:t xml:space="preserve"> foi finalmente aprovada, estando focada em capturar, armazenar e reportar toda a informação proveniente dos membros da </w:t>
      </w:r>
      <w:proofErr w:type="spellStart"/>
      <w:r>
        <w:rPr>
          <w:i/>
        </w:rPr>
        <w:t>Entwine</w:t>
      </w:r>
      <w:proofErr w:type="spellEnd"/>
      <w:r>
        <w:t>.</w:t>
      </w:r>
      <w:r w:rsidR="00A04674">
        <w:t xml:space="preserve"> </w:t>
      </w:r>
    </w:p>
    <w:p w:rsidR="00050458" w:rsidRDefault="00301DCB" w:rsidP="003D5F47">
      <w:r>
        <w:t xml:space="preserve">A </w:t>
      </w:r>
      <w:proofErr w:type="spellStart"/>
      <w:r>
        <w:rPr>
          <w:i/>
        </w:rPr>
        <w:t>Entwine</w:t>
      </w:r>
      <w:proofErr w:type="spellEnd"/>
      <w:r>
        <w:t xml:space="preserve"> </w:t>
      </w:r>
      <w:r w:rsidR="009D3F3E">
        <w:t>aprovou</w:t>
      </w:r>
      <w:r>
        <w:t xml:space="preserve"> 3 tipos de certificação</w:t>
      </w:r>
      <w:r w:rsidR="009D3F3E">
        <w:t xml:space="preserve"> ambiental</w:t>
      </w:r>
      <w:r>
        <w:t xml:space="preserve">, a primeira originalmente aprovada pela </w:t>
      </w:r>
      <w:proofErr w:type="spellStart"/>
      <w:r>
        <w:rPr>
          <w:i/>
        </w:rPr>
        <w:t>Entwine</w:t>
      </w:r>
      <w:proofErr w:type="spellEnd"/>
      <w:r>
        <w:t xml:space="preserve">, </w:t>
      </w:r>
      <w:proofErr w:type="spellStart"/>
      <w:r>
        <w:rPr>
          <w:i/>
        </w:rPr>
        <w:t>Freshcare</w:t>
      </w:r>
      <w:proofErr w:type="spellEnd"/>
      <w:r>
        <w:t xml:space="preserve">, que </w:t>
      </w:r>
      <w:proofErr w:type="spellStart"/>
      <w:r>
        <w:t>detem</w:t>
      </w:r>
      <w:proofErr w:type="spellEnd"/>
      <w:r>
        <w:t xml:space="preserve"> 93% do número total de membros, a ISO 14 001, que representa 4% dos membros </w:t>
      </w:r>
      <w:r w:rsidR="009D3F3E">
        <w:t xml:space="preserve">e a </w:t>
      </w:r>
      <w:r w:rsidR="009D3F3E">
        <w:rPr>
          <w:i/>
        </w:rPr>
        <w:t xml:space="preserve">MV </w:t>
      </w:r>
      <w:proofErr w:type="spellStart"/>
      <w:r w:rsidR="009D3F3E">
        <w:rPr>
          <w:i/>
        </w:rPr>
        <w:t>System</w:t>
      </w:r>
      <w:proofErr w:type="spellEnd"/>
      <w:r w:rsidR="009D3F3E">
        <w:t xml:space="preserve"> proveniente </w:t>
      </w:r>
      <w:r w:rsidR="000E44B2">
        <w:t>d</w:t>
      </w:r>
      <w:r w:rsidR="009D3F3E">
        <w:t xml:space="preserve">o vale de </w:t>
      </w:r>
      <w:proofErr w:type="spellStart"/>
      <w:r w:rsidR="009D3F3E" w:rsidRPr="00A25397">
        <w:rPr>
          <w:i/>
        </w:rPr>
        <w:t>Mclaren</w:t>
      </w:r>
      <w:proofErr w:type="spellEnd"/>
      <w:r w:rsidR="009D3F3E">
        <w:t xml:space="preserve"> e que possui cerca de 3% dos membros</w:t>
      </w:r>
      <w:r w:rsidR="00EE19E9">
        <w:t xml:space="preserve"> </w:t>
      </w:r>
      <w:r w:rsidR="00EE19E9">
        <w:fldChar w:fldCharType="begin" w:fldLock="1"/>
      </w:r>
      <w:r w:rsidR="00550196">
        <w:instrText>ADDIN CSL_CITATION { "citationItems" : [ { "id" : "ITEM-1", "itemData" : { "id" : "ITEM-1", "issued" : { "date-parts" : [ [ "2013" ] ] }, "title" : "Australian Wine Environmental Stewardship Coordination Project Title: Australian Wine Environmental Stewardship Coordination", "type" : "article-journal" }, "uris" : [ "http://www.mendeley.com/documents/?uuid=50fd2adf-bac9-3e45-816f-bb4797834c25" ] } ], "mendeley" : { "formattedCitation" : "[13]", "plainTextFormattedCitation" : "[13]", "previouslyFormattedCitation" : "[13]" }, "properties" : { "noteIndex" : 0 }, "schema" : "https://github.com/citation-style-language/schema/raw/master/csl-citation.json" }</w:instrText>
      </w:r>
      <w:r w:rsidR="00EE19E9">
        <w:fldChar w:fldCharType="separate"/>
      </w:r>
      <w:r w:rsidR="00EE19E9" w:rsidRPr="00EE19E9">
        <w:rPr>
          <w:noProof/>
        </w:rPr>
        <w:t>[13]</w:t>
      </w:r>
      <w:r w:rsidR="00EE19E9">
        <w:fldChar w:fldCharType="end"/>
      </w:r>
      <w:r w:rsidR="00EE19E9">
        <w:t>.</w:t>
      </w:r>
    </w:p>
    <w:p w:rsidR="006A4C56" w:rsidRPr="00275750" w:rsidRDefault="006A4C56" w:rsidP="006A4C56">
      <w:pPr>
        <w:pStyle w:val="Cabealho1"/>
      </w:pPr>
      <w:bookmarkStart w:id="165" w:name="_Toc469405850"/>
      <w:r w:rsidRPr="00275750">
        <w:lastRenderedPageBreak/>
        <w:t xml:space="preserve">Capítulo 3 </w:t>
      </w:r>
      <w:r>
        <w:t>–</w:t>
      </w:r>
      <w:r w:rsidRPr="00275750">
        <w:t xml:space="preserve"> </w:t>
      </w:r>
      <w:r>
        <w:rPr>
          <w:rFonts w:eastAsia="Times New Roman"/>
          <w:lang w:eastAsia="pt-PT"/>
        </w:rPr>
        <w:t>Metodologia</w:t>
      </w:r>
      <w:bookmarkEnd w:id="165"/>
      <w:r w:rsidR="00274D45">
        <w:rPr>
          <w:rFonts w:eastAsia="Times New Roman"/>
          <w:lang w:eastAsia="pt-PT"/>
        </w:rPr>
        <w:t xml:space="preserve"> </w:t>
      </w:r>
    </w:p>
    <w:p w:rsidR="006A4C56" w:rsidRPr="00511C38" w:rsidRDefault="006A4C56" w:rsidP="00214BA0">
      <w:r w:rsidRPr="00511C38">
        <w:rPr>
          <w:b/>
        </w:rPr>
        <w:br w:type="page"/>
      </w:r>
    </w:p>
    <w:p w:rsidR="006A4C56" w:rsidRDefault="006A4C56" w:rsidP="006A4C56">
      <w:pPr>
        <w:pStyle w:val="Cabealho1"/>
      </w:pPr>
      <w:bookmarkStart w:id="166" w:name="_Toc469405851"/>
      <w:r w:rsidRPr="00275750">
        <w:lastRenderedPageBreak/>
        <w:t xml:space="preserve">Capítulo 4 </w:t>
      </w:r>
      <w:r>
        <w:t>–</w:t>
      </w:r>
      <w:r w:rsidRPr="00275750">
        <w:t xml:space="preserve"> </w:t>
      </w:r>
      <w:r>
        <w:t>Caso de Estudo 1: Adega Cooperativa de Borba</w:t>
      </w:r>
      <w:bookmarkEnd w:id="166"/>
    </w:p>
    <w:p w:rsidR="002F5A79" w:rsidRDefault="002F5A79" w:rsidP="002F5A79">
      <w:pPr>
        <w:pStyle w:val="PargrafodaLista"/>
        <w:ind w:left="0"/>
        <w:rPr>
          <w:b/>
        </w:rPr>
      </w:pPr>
    </w:p>
    <w:p w:rsidR="00C33DFC" w:rsidRDefault="00C33DFC" w:rsidP="00C33DFC">
      <w:r>
        <w:t>No âmbito da auditoria do uso de água e energia na unidade de produção vitivinícola, o plano de trabalho foi definido da seguinte forma:</w:t>
      </w:r>
    </w:p>
    <w:p w:rsidR="002F5A79" w:rsidRPr="00F045E8" w:rsidRDefault="002F5A79" w:rsidP="00C07B56">
      <w:pPr>
        <w:numPr>
          <w:ilvl w:val="0"/>
          <w:numId w:val="8"/>
        </w:numPr>
        <w:spacing w:after="0"/>
        <w:ind w:left="360" w:hanging="360"/>
        <w:contextualSpacing/>
        <w:rPr>
          <w:rFonts w:ascii="Calibri" w:eastAsia="Calibri" w:hAnsi="Calibri" w:cs="Calibri"/>
        </w:rPr>
      </w:pPr>
      <w:r w:rsidRPr="00F045E8">
        <w:rPr>
          <w:rFonts w:ascii="Calibri" w:eastAsia="Calibri" w:hAnsi="Calibri" w:cs="Calibri"/>
        </w:rPr>
        <w:t>Levantamento dos principais pontos de utilização de água e energia na unidade de produção vitivinícola;</w:t>
      </w:r>
    </w:p>
    <w:p w:rsidR="002F5A79" w:rsidRPr="00F045E8" w:rsidRDefault="002F5A79" w:rsidP="00C07B56">
      <w:pPr>
        <w:numPr>
          <w:ilvl w:val="0"/>
          <w:numId w:val="8"/>
        </w:numPr>
        <w:spacing w:after="0"/>
        <w:ind w:left="360" w:hanging="360"/>
        <w:contextualSpacing/>
        <w:rPr>
          <w:rFonts w:ascii="Calibri" w:eastAsia="Calibri" w:hAnsi="Calibri" w:cs="Calibri"/>
        </w:rPr>
      </w:pPr>
      <w:r w:rsidRPr="00F045E8">
        <w:rPr>
          <w:rFonts w:ascii="Calibri" w:eastAsia="Calibri" w:hAnsi="Calibri" w:cs="Calibri"/>
        </w:rPr>
        <w:t>Quantificação da utilização mensal de utilização de água e energia da unidade a partir dos dados obtidos no levantamento;</w:t>
      </w:r>
    </w:p>
    <w:p w:rsidR="002F5A79" w:rsidRPr="00F045E8" w:rsidRDefault="002F5A79" w:rsidP="00C07B56">
      <w:pPr>
        <w:numPr>
          <w:ilvl w:val="0"/>
          <w:numId w:val="8"/>
        </w:numPr>
        <w:spacing w:after="0"/>
        <w:ind w:left="360" w:hanging="360"/>
        <w:contextualSpacing/>
        <w:rPr>
          <w:rFonts w:ascii="Calibri" w:eastAsia="Calibri" w:hAnsi="Calibri" w:cs="Calibri"/>
        </w:rPr>
      </w:pPr>
      <w:r w:rsidRPr="00F045E8">
        <w:rPr>
          <w:rFonts w:ascii="Calibri" w:eastAsia="Calibri" w:hAnsi="Calibri" w:cs="Calibri"/>
        </w:rPr>
        <w:t>Validação da quantificação mensal de utilização de água e energia da unidade através de histórico mensal de consumos de água e energia da unidade;</w:t>
      </w:r>
    </w:p>
    <w:p w:rsidR="002F5A79" w:rsidRPr="00F045E8" w:rsidRDefault="002F5A79" w:rsidP="00C07B56">
      <w:pPr>
        <w:numPr>
          <w:ilvl w:val="0"/>
          <w:numId w:val="8"/>
        </w:numPr>
        <w:spacing w:after="0"/>
        <w:ind w:left="360" w:hanging="360"/>
        <w:contextualSpacing/>
        <w:rPr>
          <w:rFonts w:ascii="Calibri" w:eastAsia="Calibri" w:hAnsi="Calibri" w:cs="Calibri"/>
        </w:rPr>
      </w:pPr>
      <w:r w:rsidRPr="00F045E8">
        <w:rPr>
          <w:rFonts w:ascii="Calibri" w:eastAsia="Calibri" w:hAnsi="Calibri" w:cs="Calibri"/>
        </w:rPr>
        <w:t>Análise do impacto de medidas de racionalização de utilização de água e energia: viabilidade de implementação, investimento e tempo de retorno financeiro;</w:t>
      </w:r>
    </w:p>
    <w:p w:rsidR="002F5A79" w:rsidRPr="002051C4" w:rsidRDefault="002F5A79" w:rsidP="00C07B56">
      <w:pPr>
        <w:numPr>
          <w:ilvl w:val="0"/>
          <w:numId w:val="8"/>
        </w:numPr>
        <w:spacing w:after="0"/>
        <w:ind w:left="360" w:hanging="360"/>
        <w:contextualSpacing/>
        <w:rPr>
          <w:rFonts w:ascii="Calibri" w:eastAsia="Calibri" w:hAnsi="Calibri" w:cs="Calibri"/>
          <w:sz w:val="24"/>
        </w:rPr>
      </w:pPr>
      <w:r w:rsidRPr="00F045E8">
        <w:rPr>
          <w:rFonts w:ascii="Calibri" w:eastAsia="Calibri" w:hAnsi="Calibri" w:cs="Calibri"/>
        </w:rPr>
        <w:t>Elaboração do relatório da atividade desenvolvida.</w:t>
      </w:r>
    </w:p>
    <w:p w:rsidR="002F5A79" w:rsidRPr="002051C4" w:rsidRDefault="002F5A79" w:rsidP="002F5A79">
      <w:pPr>
        <w:spacing w:after="0"/>
        <w:contextualSpacing/>
        <w:rPr>
          <w:rFonts w:ascii="Calibri" w:eastAsia="Calibri" w:hAnsi="Calibri" w:cs="Calibri"/>
          <w:sz w:val="24"/>
        </w:rPr>
      </w:pPr>
    </w:p>
    <w:p w:rsidR="00C33DFC" w:rsidRDefault="002F5A79" w:rsidP="00C33DFC">
      <w:r>
        <w:t>Embora a Cooperativa de Borba seja composta por duas adegas, a “</w:t>
      </w:r>
      <w:r>
        <w:rPr>
          <w:b/>
        </w:rPr>
        <w:t>Adega Principal</w:t>
      </w:r>
      <w:r>
        <w:t>” e a de “</w:t>
      </w:r>
      <w:r w:rsidRPr="00A85D26">
        <w:rPr>
          <w:b/>
        </w:rPr>
        <w:t>Chão</w:t>
      </w:r>
      <w:r>
        <w:t xml:space="preserve"> </w:t>
      </w:r>
      <w:r w:rsidRPr="00A85D26">
        <w:rPr>
          <w:b/>
        </w:rPr>
        <w:t>de</w:t>
      </w:r>
      <w:r>
        <w:t xml:space="preserve"> </w:t>
      </w:r>
      <w:r w:rsidRPr="00A85D26">
        <w:rPr>
          <w:b/>
        </w:rPr>
        <w:t>Judeus</w:t>
      </w:r>
      <w:r>
        <w:t xml:space="preserve">” (recentemente construída), como é possível ver na </w:t>
      </w:r>
      <w:r w:rsidR="007B0141">
        <w:fldChar w:fldCharType="begin"/>
      </w:r>
      <w:r w:rsidR="007B0141">
        <w:instrText xml:space="preserve"> REF _Ref456706585 \h </w:instrText>
      </w:r>
      <w:r w:rsidR="007B0141">
        <w:fldChar w:fldCharType="separate"/>
      </w:r>
      <w:r w:rsidR="00E95403">
        <w:t xml:space="preserve">Figura </w:t>
      </w:r>
      <w:r w:rsidR="00E95403">
        <w:rPr>
          <w:noProof/>
        </w:rPr>
        <w:t>15</w:t>
      </w:r>
      <w:r w:rsidR="007B0141">
        <w:fldChar w:fldCharType="end"/>
      </w:r>
      <w:r>
        <w:t xml:space="preserve">, </w:t>
      </w:r>
      <w:r w:rsidR="00C33DFC">
        <w:t>apenas foi estudada a primeira, devido ao facto de possuir a maioria do consumo da cooperativa.</w:t>
      </w:r>
    </w:p>
    <w:p w:rsidR="002F5A79" w:rsidRDefault="005D6569" w:rsidP="002F5A79">
      <w:r>
        <w:rPr>
          <w:noProof/>
          <w:lang w:eastAsia="pt-PT"/>
        </w:rPr>
        <mc:AlternateContent>
          <mc:Choice Requires="wpg">
            <w:drawing>
              <wp:anchor distT="0" distB="0" distL="114300" distR="114300" simplePos="0" relativeHeight="251638784" behindDoc="0" locked="0" layoutInCell="1" allowOverlap="1" wp14:anchorId="441DA52C" wp14:editId="40565DBB">
                <wp:simplePos x="0" y="0"/>
                <wp:positionH relativeFrom="column">
                  <wp:posOffset>-3810</wp:posOffset>
                </wp:positionH>
                <wp:positionV relativeFrom="paragraph">
                  <wp:posOffset>219075</wp:posOffset>
                </wp:positionV>
                <wp:extent cx="5400040" cy="3352165"/>
                <wp:effectExtent l="0" t="0" r="0" b="635"/>
                <wp:wrapNone/>
                <wp:docPr id="209" name="Grupo 209"/>
                <wp:cNvGraphicFramePr/>
                <a:graphic xmlns:a="http://schemas.openxmlformats.org/drawingml/2006/main">
                  <a:graphicData uri="http://schemas.microsoft.com/office/word/2010/wordprocessingGroup">
                    <wpg:wgp>
                      <wpg:cNvGrpSpPr/>
                      <wpg:grpSpPr>
                        <a:xfrm>
                          <a:off x="0" y="0"/>
                          <a:ext cx="5400040" cy="3352165"/>
                          <a:chOff x="0" y="0"/>
                          <a:chExt cx="5400040" cy="3352165"/>
                        </a:xfrm>
                      </wpg:grpSpPr>
                      <wpg:grpSp>
                        <wpg:cNvPr id="203" name="Grupo 203"/>
                        <wpg:cNvGrpSpPr/>
                        <wpg:grpSpPr>
                          <a:xfrm>
                            <a:off x="0" y="0"/>
                            <a:ext cx="5400040" cy="2901315"/>
                            <a:chOff x="0" y="0"/>
                            <a:chExt cx="5400040" cy="2901315"/>
                          </a:xfrm>
                        </wpg:grpSpPr>
                        <wpg:grpSp>
                          <wpg:cNvPr id="204" name="Grupo 204"/>
                          <wpg:cNvGrpSpPr/>
                          <wpg:grpSpPr>
                            <a:xfrm>
                              <a:off x="0" y="0"/>
                              <a:ext cx="5400040" cy="2901315"/>
                              <a:chOff x="0" y="0"/>
                              <a:chExt cx="5400040" cy="2901315"/>
                            </a:xfrm>
                          </wpg:grpSpPr>
                          <pic:pic xmlns:pic="http://schemas.openxmlformats.org/drawingml/2006/picture">
                            <pic:nvPicPr>
                              <pic:cNvPr id="205" name="Imagem 205"/>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5400040" cy="2901315"/>
                              </a:xfrm>
                              <a:prstGeom prst="rect">
                                <a:avLst/>
                              </a:prstGeom>
                            </pic:spPr>
                          </pic:pic>
                          <wps:wsp>
                            <wps:cNvPr id="206" name="Retângulo 206"/>
                            <wps:cNvSpPr/>
                            <wps:spPr>
                              <a:xfrm rot="19562843">
                                <a:off x="3505629" y="1313645"/>
                                <a:ext cx="762429" cy="483596"/>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7" name="Retângulo 207"/>
                          <wps:cNvSpPr/>
                          <wps:spPr>
                            <a:xfrm rot="19736306">
                              <a:off x="2627290" y="1426981"/>
                              <a:ext cx="620762" cy="329700"/>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8" name="Caixa de texto 208"/>
                        <wps:cNvSpPr txBox="1"/>
                        <wps:spPr>
                          <a:xfrm>
                            <a:off x="0" y="2962275"/>
                            <a:ext cx="5400040" cy="389890"/>
                          </a:xfrm>
                          <a:prstGeom prst="rect">
                            <a:avLst/>
                          </a:prstGeom>
                          <a:solidFill>
                            <a:prstClr val="white"/>
                          </a:solidFill>
                          <a:ln>
                            <a:noFill/>
                          </a:ln>
                        </wps:spPr>
                        <wps:txbx>
                          <w:txbxContent>
                            <w:p w:rsidR="009A1A99" w:rsidRPr="00924696" w:rsidRDefault="009A1A99" w:rsidP="005D6569">
                              <w:pPr>
                                <w:pStyle w:val="Legenda"/>
                                <w:rPr>
                                  <w:i/>
                                  <w:noProof/>
                                </w:rPr>
                              </w:pPr>
                              <w:bookmarkStart w:id="167" w:name="_Ref456706585"/>
                              <w:bookmarkStart w:id="168" w:name="_Toc469405904"/>
                              <w:r>
                                <w:t xml:space="preserve">Figura </w:t>
                              </w:r>
                              <w:r w:rsidR="0079735A">
                                <w:fldChar w:fldCharType="begin"/>
                              </w:r>
                              <w:r w:rsidR="0079735A">
                                <w:instrText xml:space="preserve"> SEQ Figura \* ARABIC </w:instrText>
                              </w:r>
                              <w:r w:rsidR="0079735A">
                                <w:fldChar w:fldCharType="separate"/>
                              </w:r>
                              <w:r>
                                <w:rPr>
                                  <w:noProof/>
                                </w:rPr>
                                <w:t>15</w:t>
                              </w:r>
                              <w:r w:rsidR="0079735A">
                                <w:rPr>
                                  <w:noProof/>
                                </w:rPr>
                                <w:fldChar w:fldCharType="end"/>
                              </w:r>
                              <w:bookmarkEnd w:id="167"/>
                              <w:r>
                                <w:t xml:space="preserve">: </w:t>
                              </w:r>
                              <w:r w:rsidRPr="00D73514">
                                <w:t xml:space="preserve">Localização da adega. Vermelho - Adega </w:t>
                              </w:r>
                              <w:r>
                                <w:t>Principal</w:t>
                              </w:r>
                              <w:r w:rsidRPr="00D73514">
                                <w:t>; Azul - Adega Chão de Judeus.</w:t>
                              </w:r>
                              <w:r>
                                <w:t xml:space="preserve"> Imagem adaptada do</w:t>
                              </w:r>
                              <w:r w:rsidRPr="00D73514">
                                <w:t xml:space="preserve"> </w:t>
                              </w:r>
                              <w:r w:rsidRPr="00924696">
                                <w:rPr>
                                  <w:i/>
                                </w:rPr>
                                <w:t xml:space="preserve">Bing </w:t>
                              </w:r>
                              <w:proofErr w:type="spellStart"/>
                              <w:r w:rsidRPr="00924696">
                                <w:rPr>
                                  <w:i/>
                                </w:rPr>
                                <w:t>Maps</w:t>
                              </w:r>
                              <w:proofErr w:type="spellEnd"/>
                              <w:r w:rsidRPr="00924696">
                                <w:rPr>
                                  <w:i/>
                                </w:rPr>
                                <w:t>.</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1DA52C" id="Grupo 209" o:spid="_x0000_s1050" style="position:absolute;left:0;text-align:left;margin-left:-.3pt;margin-top:17.25pt;width:425.2pt;height:263.95pt;z-index:251638784" coordsize="54000,33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">
                <v:group id="Grupo 203" o:spid="_x0000_s1051" style="position:absolute;width:54000;height:29013" coordsize="54000,29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upo 204" o:spid="_x0000_s1052" style="position:absolute;width:54000;height:29013" coordsize="54000,29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05" o:spid="_x0000_s1053" type="#_x0000_t75" style="position:absolute;width:54000;height:290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">
                      <v:imagedata r:id="rId60" o:title=""/>
                      <v:path arrowok="t"/>
                    </v:shape>
                    <v:rect id="Retângulo 206" o:spid="_x0000_s1054" style="position:absolute;left:35056;top:13136;width:7624;height:4836;rotation:-222511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" filled="f" strokecolor="red" strokeweight="1.5pt"/>
                  </v:group>
                  <v:rect id="Retângulo 207" o:spid="_x0000_s1055" style="position:absolute;left:26272;top:14269;width:6208;height:3297;rotation:-203565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" filled="f" strokecolor="#2e74b5 [2404]" strokeweight="1.5pt"/>
                </v:group>
                <v:shape id="Caixa de texto 208" o:spid="_x0000_s1056" type="#_x0000_t202" style="position:absolute;top:29622;width:5400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" stroked="f">
                  <v:textbox style="mso-fit-shape-to-text:t" inset="0,0,0,0">
                    <w:txbxContent>
                      <w:p w:rsidR="009A1A99" w:rsidRPr="00924696" w:rsidRDefault="009A1A99" w:rsidP="005D6569">
                        <w:pPr>
                          <w:pStyle w:val="Legenda"/>
                          <w:rPr>
                            <w:i/>
                            <w:noProof/>
                          </w:rPr>
                        </w:pPr>
                        <w:bookmarkStart w:id="169" w:name="_Ref456706585"/>
                        <w:bookmarkStart w:id="170" w:name="_Toc469405904"/>
                        <w:r>
                          <w:t xml:space="preserve">Figura </w:t>
                        </w:r>
                        <w:r w:rsidR="0079735A">
                          <w:fldChar w:fldCharType="begin"/>
                        </w:r>
                        <w:r w:rsidR="0079735A">
                          <w:instrText xml:space="preserve"> SEQ Figura \* ARABIC </w:instrText>
                        </w:r>
                        <w:r w:rsidR="0079735A">
                          <w:fldChar w:fldCharType="separate"/>
                        </w:r>
                        <w:r>
                          <w:rPr>
                            <w:noProof/>
                          </w:rPr>
                          <w:t>15</w:t>
                        </w:r>
                        <w:r w:rsidR="0079735A">
                          <w:rPr>
                            <w:noProof/>
                          </w:rPr>
                          <w:fldChar w:fldCharType="end"/>
                        </w:r>
                        <w:bookmarkEnd w:id="169"/>
                        <w:r>
                          <w:t xml:space="preserve">: </w:t>
                        </w:r>
                        <w:r w:rsidRPr="00D73514">
                          <w:t xml:space="preserve">Localização da adega. Vermelho - Adega </w:t>
                        </w:r>
                        <w:r>
                          <w:t>Principal</w:t>
                        </w:r>
                        <w:r w:rsidRPr="00D73514">
                          <w:t>; Azul - Adega Chão de Judeus.</w:t>
                        </w:r>
                        <w:r>
                          <w:t xml:space="preserve"> Imagem adaptada do</w:t>
                        </w:r>
                        <w:r w:rsidRPr="00D73514">
                          <w:t xml:space="preserve"> </w:t>
                        </w:r>
                        <w:r w:rsidRPr="00924696">
                          <w:rPr>
                            <w:i/>
                          </w:rPr>
                          <w:t xml:space="preserve">Bing </w:t>
                        </w:r>
                        <w:proofErr w:type="spellStart"/>
                        <w:r w:rsidRPr="00924696">
                          <w:rPr>
                            <w:i/>
                          </w:rPr>
                          <w:t>Maps</w:t>
                        </w:r>
                        <w:proofErr w:type="spellEnd"/>
                        <w:r w:rsidRPr="00924696">
                          <w:rPr>
                            <w:i/>
                          </w:rPr>
                          <w:t>.</w:t>
                        </w:r>
                        <w:bookmarkEnd w:id="170"/>
                      </w:p>
                    </w:txbxContent>
                  </v:textbox>
                </v:shape>
              </v:group>
            </w:pict>
          </mc:Fallback>
        </mc:AlternateContent>
      </w:r>
    </w:p>
    <w:p w:rsidR="002F5A79" w:rsidRDefault="002F5A79" w:rsidP="002F5A79"/>
    <w:p w:rsidR="002F5A79" w:rsidRDefault="002F5A79" w:rsidP="002F5A79"/>
    <w:p w:rsidR="002F5A79" w:rsidRDefault="002F5A79" w:rsidP="002F5A79"/>
    <w:p w:rsidR="002F5A79" w:rsidRDefault="002F5A79" w:rsidP="002F5A79"/>
    <w:p w:rsidR="002F5A79" w:rsidRDefault="002F5A79" w:rsidP="002F5A79"/>
    <w:p w:rsidR="002F5A79" w:rsidRDefault="002F5A79" w:rsidP="002F5A79"/>
    <w:p w:rsidR="002F5A79" w:rsidRDefault="002F5A79" w:rsidP="002F5A79"/>
    <w:p w:rsidR="002F5A79" w:rsidRDefault="002F5A79" w:rsidP="002F5A79"/>
    <w:p w:rsidR="002F5A79" w:rsidRDefault="002F5A79" w:rsidP="002F5A79"/>
    <w:p w:rsidR="002F5A79" w:rsidRDefault="002F5A79" w:rsidP="002F5A79"/>
    <w:p w:rsidR="002F5A79" w:rsidRDefault="002F5A79" w:rsidP="002F5A79"/>
    <w:p w:rsidR="006A4C56" w:rsidRDefault="002F5A79" w:rsidP="002F5A79">
      <w:r>
        <w:br w:type="page"/>
      </w:r>
    </w:p>
    <w:p w:rsidR="00274D45" w:rsidRDefault="00274D45" w:rsidP="00274D45">
      <w:pPr>
        <w:pStyle w:val="Cabealho2"/>
        <w:numPr>
          <w:ilvl w:val="1"/>
          <w:numId w:val="2"/>
        </w:numPr>
        <w:tabs>
          <w:tab w:val="left" w:pos="851"/>
        </w:tabs>
        <w:ind w:left="426" w:hanging="437"/>
        <w:rPr>
          <w:rFonts w:eastAsia="Times New Roman"/>
          <w:lang w:eastAsia="pt-PT"/>
        </w:rPr>
      </w:pPr>
      <w:bookmarkStart w:id="171" w:name="_Toc469405852"/>
      <w:r>
        <w:rPr>
          <w:rFonts w:eastAsia="Times New Roman"/>
          <w:lang w:eastAsia="pt-PT"/>
        </w:rPr>
        <w:lastRenderedPageBreak/>
        <w:t>Tratamento dos Dados</w:t>
      </w:r>
      <w:bookmarkEnd w:id="171"/>
    </w:p>
    <w:p w:rsidR="00274D45" w:rsidRPr="00274D45" w:rsidRDefault="00274D45" w:rsidP="00274D45">
      <w:pPr>
        <w:pStyle w:val="PargrafodaLista"/>
        <w:keepNext/>
        <w:keepLines/>
        <w:numPr>
          <w:ilvl w:val="0"/>
          <w:numId w:val="20"/>
        </w:numPr>
        <w:spacing w:before="160" w:after="120"/>
        <w:contextualSpacing w:val="0"/>
        <w:outlineLvl w:val="2"/>
        <w:rPr>
          <w:rFonts w:eastAsiaTheme="majorEastAsia" w:cstheme="majorBidi"/>
          <w:b/>
          <w:vanish/>
          <w:sz w:val="24"/>
          <w:szCs w:val="24"/>
        </w:rPr>
      </w:pPr>
      <w:bookmarkStart w:id="172" w:name="_Toc469397664"/>
      <w:bookmarkStart w:id="173" w:name="_Toc469398911"/>
      <w:bookmarkStart w:id="174" w:name="_Toc469405853"/>
      <w:bookmarkEnd w:id="172"/>
      <w:bookmarkEnd w:id="173"/>
      <w:bookmarkEnd w:id="174"/>
    </w:p>
    <w:p w:rsidR="00274D45" w:rsidRPr="00274D45" w:rsidRDefault="00274D45" w:rsidP="00274D45">
      <w:pPr>
        <w:pStyle w:val="PargrafodaLista"/>
        <w:keepNext/>
        <w:keepLines/>
        <w:numPr>
          <w:ilvl w:val="1"/>
          <w:numId w:val="20"/>
        </w:numPr>
        <w:spacing w:before="160" w:after="120"/>
        <w:contextualSpacing w:val="0"/>
        <w:outlineLvl w:val="2"/>
        <w:rPr>
          <w:rFonts w:eastAsiaTheme="majorEastAsia" w:cstheme="majorBidi"/>
          <w:b/>
          <w:vanish/>
          <w:sz w:val="24"/>
          <w:szCs w:val="24"/>
        </w:rPr>
      </w:pPr>
      <w:bookmarkStart w:id="175" w:name="_Toc469397665"/>
      <w:bookmarkStart w:id="176" w:name="_Toc469398912"/>
      <w:bookmarkStart w:id="177" w:name="_Toc469405854"/>
      <w:bookmarkEnd w:id="175"/>
      <w:bookmarkEnd w:id="176"/>
      <w:bookmarkEnd w:id="177"/>
    </w:p>
    <w:p w:rsidR="00274D45" w:rsidRPr="008A3603" w:rsidRDefault="00274D45" w:rsidP="00274D45">
      <w:pPr>
        <w:pStyle w:val="Cabealho3"/>
        <w:numPr>
          <w:ilvl w:val="2"/>
          <w:numId w:val="20"/>
        </w:numPr>
        <w:ind w:left="567" w:hanging="567"/>
        <w:rPr>
          <w:sz w:val="24"/>
        </w:rPr>
      </w:pPr>
      <w:bookmarkStart w:id="178" w:name="_Toc469405855"/>
      <w:r w:rsidRPr="008A3603">
        <w:rPr>
          <w:sz w:val="24"/>
        </w:rPr>
        <w:t xml:space="preserve">Cálculo do consumo elétrico dos </w:t>
      </w:r>
      <w:r w:rsidRPr="008A3603">
        <w:rPr>
          <w:i/>
          <w:sz w:val="24"/>
        </w:rPr>
        <w:t>Chillers</w:t>
      </w:r>
      <w:bookmarkEnd w:id="178"/>
    </w:p>
    <w:p w:rsidR="00274D45" w:rsidRDefault="00274D45" w:rsidP="00274D45">
      <w:r>
        <w:rPr>
          <w:noProof/>
          <w:lang w:eastAsia="pt-PT"/>
        </w:rPr>
        <mc:AlternateContent>
          <mc:Choice Requires="wpg">
            <w:drawing>
              <wp:anchor distT="0" distB="0" distL="114300" distR="114300" simplePos="0" relativeHeight="252034048" behindDoc="0" locked="0" layoutInCell="1" allowOverlap="1">
                <wp:simplePos x="0" y="0"/>
                <wp:positionH relativeFrom="column">
                  <wp:posOffset>9525</wp:posOffset>
                </wp:positionH>
                <wp:positionV relativeFrom="paragraph">
                  <wp:posOffset>2262505</wp:posOffset>
                </wp:positionV>
                <wp:extent cx="5579745" cy="3114675"/>
                <wp:effectExtent l="0" t="0" r="1905" b="9525"/>
                <wp:wrapSquare wrapText="bothSides"/>
                <wp:docPr id="87" name="Grupo 87"/>
                <wp:cNvGraphicFramePr/>
                <a:graphic xmlns:a="http://schemas.openxmlformats.org/drawingml/2006/main">
                  <a:graphicData uri="http://schemas.microsoft.com/office/word/2010/wordprocessingGroup">
                    <wpg:wgp>
                      <wpg:cNvGrpSpPr/>
                      <wpg:grpSpPr>
                        <a:xfrm>
                          <a:off x="0" y="0"/>
                          <a:ext cx="5579745" cy="3114675"/>
                          <a:chOff x="0" y="0"/>
                          <a:chExt cx="5579745" cy="3114675"/>
                        </a:xfrm>
                      </wpg:grpSpPr>
                      <wpg:graphicFrame>
                        <wpg:cNvPr id="79" name="Gráfico 79"/>
                        <wpg:cNvFrPr/>
                        <wpg:xfrm>
                          <a:off x="0" y="0"/>
                          <a:ext cx="5579745" cy="2879725"/>
                        </wpg:xfrm>
                        <a:graphic>
                          <a:graphicData uri="http://schemas.openxmlformats.org/drawingml/2006/chart">
                            <c:chart xmlns:c="http://schemas.openxmlformats.org/drawingml/2006/chart" xmlns:r="http://schemas.openxmlformats.org/officeDocument/2006/relationships" r:id="rId61"/>
                          </a:graphicData>
                        </a:graphic>
                      </wpg:graphicFrame>
                      <wps:wsp>
                        <wps:cNvPr id="45" name="Caixa de texto 45"/>
                        <wps:cNvSpPr txBox="1"/>
                        <wps:spPr>
                          <a:xfrm>
                            <a:off x="95250" y="2943225"/>
                            <a:ext cx="5399405" cy="171450"/>
                          </a:xfrm>
                          <a:prstGeom prst="rect">
                            <a:avLst/>
                          </a:prstGeom>
                          <a:solidFill>
                            <a:prstClr val="white"/>
                          </a:solidFill>
                          <a:ln>
                            <a:noFill/>
                          </a:ln>
                        </wps:spPr>
                        <wps:txbx>
                          <w:txbxContent>
                            <w:p w:rsidR="00274D45" w:rsidRPr="00773E83" w:rsidRDefault="00274D45" w:rsidP="00274D45">
                              <w:pPr>
                                <w:pStyle w:val="Legenda"/>
                                <w:rPr>
                                  <w:noProof/>
                                </w:rPr>
                              </w:pPr>
                              <w:bookmarkStart w:id="179" w:name="_Toc469405905"/>
                              <w:r>
                                <w:t xml:space="preserve">Figura </w:t>
                              </w:r>
                              <w:r w:rsidR="0079735A">
                                <w:fldChar w:fldCharType="begin"/>
                              </w:r>
                              <w:r w:rsidR="0079735A">
                                <w:instrText xml:space="preserve"> SEQ Figura \* ARABIC </w:instrText>
                              </w:r>
                              <w:r w:rsidR="0079735A">
                                <w:fldChar w:fldCharType="separate"/>
                              </w:r>
                              <w:r w:rsidR="00A24C9F">
                                <w:rPr>
                                  <w:noProof/>
                                </w:rPr>
                                <w:t>6</w:t>
                              </w:r>
                              <w:r w:rsidR="0079735A">
                                <w:rPr>
                                  <w:noProof/>
                                </w:rPr>
                                <w:fldChar w:fldCharType="end"/>
                              </w:r>
                              <w:r>
                                <w:t xml:space="preserve">: </w:t>
                              </w:r>
                              <w:r w:rsidRPr="003821A3">
                                <w:t xml:space="preserve">Curva de potência e consumo elétrico dos chillers </w:t>
                              </w:r>
                              <w:r w:rsidRPr="006E429B">
                                <w:rPr>
                                  <w:i/>
                                </w:rPr>
                                <w:t>Carrier</w:t>
                              </w:r>
                              <w:r w:rsidRPr="003821A3">
                                <w:t xml:space="preserve"> da adega de Borba, durante a monitorização.</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upo 87" o:spid="_x0000_s1057" style="position:absolute;left:0;text-align:left;margin-left:.75pt;margin-top:178.15pt;width:439.35pt;height:245.25pt;z-index:252034048" coordsize="55797,3114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">
                <v:shape id="Gráfico 79" o:spid="_x0000_s1058" type="#_x0000_t75" style="position:absolute;width:55778;height:287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">
                  <v:imagedata r:id="rId62" o:title=""/>
                  <o:lock v:ext="edit" aspectratio="f"/>
                </v:shape>
                <v:shape id="Caixa de texto 45" o:spid="_x0000_s1059" type="#_x0000_t202" style="position:absolute;left:952;top:29432;width:53994;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ljbxQAAANsAAAAPAAAAZHJzL2Rvd25yZXYueG1sRI9Pa8JA&#10;FMTvBb/D8oReim4aW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a5ljbxQAAANsAAAAP&#10;AAAAAAAAAAAAAAAAAAcCAABkcnMvZG93bnJldi54bWxQSwUGAAAAAAMAAwC3AAAA+QIAAAAA&#10;" stroked="f">
                  <v:textbox inset="0,0,0,0">
                    <w:txbxContent>
                      <w:p w:rsidR="00274D45" w:rsidRPr="00773E83" w:rsidRDefault="00274D45" w:rsidP="00274D45">
                        <w:pPr>
                          <w:pStyle w:val="Legenda"/>
                          <w:rPr>
                            <w:noProof/>
                          </w:rPr>
                        </w:pPr>
                        <w:bookmarkStart w:id="180" w:name="_Toc469405905"/>
                        <w:r>
                          <w:t xml:space="preserve">Figura </w:t>
                        </w:r>
                        <w:r w:rsidR="0079735A">
                          <w:fldChar w:fldCharType="begin"/>
                        </w:r>
                        <w:r w:rsidR="0079735A">
                          <w:instrText xml:space="preserve"> SEQ Figura \* ARABIC </w:instrText>
                        </w:r>
                        <w:r w:rsidR="0079735A">
                          <w:fldChar w:fldCharType="separate"/>
                        </w:r>
                        <w:r w:rsidR="00A24C9F">
                          <w:rPr>
                            <w:noProof/>
                          </w:rPr>
                          <w:t>6</w:t>
                        </w:r>
                        <w:r w:rsidR="0079735A">
                          <w:rPr>
                            <w:noProof/>
                          </w:rPr>
                          <w:fldChar w:fldCharType="end"/>
                        </w:r>
                        <w:r>
                          <w:t xml:space="preserve">: </w:t>
                        </w:r>
                        <w:r w:rsidRPr="003821A3">
                          <w:t xml:space="preserve">Curva de potência e consumo elétrico dos chillers </w:t>
                        </w:r>
                        <w:r w:rsidRPr="006E429B">
                          <w:rPr>
                            <w:i/>
                          </w:rPr>
                          <w:t>Carrier</w:t>
                        </w:r>
                        <w:r w:rsidRPr="003821A3">
                          <w:t xml:space="preserve"> da adega de Borba, durante a monitorização.</w:t>
                        </w:r>
                        <w:bookmarkEnd w:id="180"/>
                      </w:p>
                    </w:txbxContent>
                  </v:textbox>
                </v:shape>
                <w10:wrap type="square"/>
              </v:group>
            </w:pict>
          </mc:Fallback>
        </mc:AlternateContent>
      </w:r>
      <w:r>
        <w:t xml:space="preserve">Na adega Cooperativa de Borba, existem 3 </w:t>
      </w:r>
      <w:r>
        <w:rPr>
          <w:i/>
        </w:rPr>
        <w:t>chillers</w:t>
      </w:r>
      <w:r>
        <w:t>, um mais recente da marca</w:t>
      </w:r>
      <w:r>
        <w:rPr>
          <w:i/>
        </w:rPr>
        <w:t xml:space="preserve"> </w:t>
      </w:r>
      <w:proofErr w:type="spellStart"/>
      <w:r>
        <w:rPr>
          <w:i/>
        </w:rPr>
        <w:t>Daikin</w:t>
      </w:r>
      <w:proofErr w:type="spellEnd"/>
      <w:r>
        <w:t xml:space="preserve"> e outros dois da marca Carrier, sendo apenas utilizados na época de vindima, não tendo sido possível uma monitorização diária completa destes equipamentos. Foram efetuadas duas monitorizações, uma aos </w:t>
      </w:r>
      <w:r>
        <w:rPr>
          <w:i/>
        </w:rPr>
        <w:t>chillers</w:t>
      </w:r>
      <w:r>
        <w:t xml:space="preserve"> </w:t>
      </w:r>
      <w:r>
        <w:rPr>
          <w:i/>
        </w:rPr>
        <w:t>Carrier</w:t>
      </w:r>
      <w:r>
        <w:t xml:space="preserve">, durante 4 horas e 35 minutos, e outra ao </w:t>
      </w:r>
      <w:r>
        <w:rPr>
          <w:i/>
        </w:rPr>
        <w:t xml:space="preserve">chiller </w:t>
      </w:r>
      <w:proofErr w:type="spellStart"/>
      <w:r>
        <w:rPr>
          <w:i/>
        </w:rPr>
        <w:t>Daikin</w:t>
      </w:r>
      <w:proofErr w:type="spellEnd"/>
      <w:r>
        <w:t xml:space="preserve">, durante 5 horas e 35 minutos. Então, para calcular o consumo elétrico destes equipamentos, é importante ter em conta que o consumo elétrico foi dividido em dois consumos estratégicos, o consumo diurno (8h00 – 18h30) e o consumo noturno (18h30 – 8h00). Durante a época de vindima, a adega recebe uvas até as 18h30 de cada dia, e tendo em conta que o consumo elétrico da adega é sensivelmente constante, visto que as atividades praticadas durante o horário podem ser consideradas de intensidade constante durante o horário de funcionamento e observando a </w:t>
      </w:r>
      <w:r w:rsidR="00E90B17">
        <w:fldChar w:fldCharType="begin"/>
      </w:r>
      <w:r w:rsidR="00E90B17">
        <w:instrText xml:space="preserve"> REF _Ref469392283 \h </w:instrText>
      </w:r>
      <w:r w:rsidR="00E90B17">
        <w:fldChar w:fldCharType="separate"/>
      </w:r>
      <w:r w:rsidR="00E90B17">
        <w:t xml:space="preserve">Figura </w:t>
      </w:r>
      <w:r w:rsidR="00E90B17">
        <w:rPr>
          <w:noProof/>
        </w:rPr>
        <w:t>6</w:t>
      </w:r>
      <w:r w:rsidR="00E90B17">
        <w:fldChar w:fldCharType="end"/>
      </w:r>
      <w:r>
        <w:t xml:space="preserve"> e a </w:t>
      </w:r>
      <w:r w:rsidR="00E90B17">
        <w:fldChar w:fldCharType="begin"/>
      </w:r>
      <w:r w:rsidR="00E90B17">
        <w:instrText xml:space="preserve"> REF _Ref469392292 \h </w:instrText>
      </w:r>
      <w:r w:rsidR="00E90B17">
        <w:fldChar w:fldCharType="separate"/>
      </w:r>
      <w:r w:rsidR="00E90B17">
        <w:t xml:space="preserve">Figura </w:t>
      </w:r>
      <w:r w:rsidR="00E90B17">
        <w:rPr>
          <w:noProof/>
        </w:rPr>
        <w:t>7</w:t>
      </w:r>
      <w:r w:rsidR="00E90B17">
        <w:fldChar w:fldCharType="end"/>
      </w:r>
      <w:r>
        <w:t xml:space="preserve">, que representam a curva de potência e o consumo elétrico dos 3 </w:t>
      </w:r>
      <w:r w:rsidRPr="00440669">
        <w:t xml:space="preserve">chillers </w:t>
      </w:r>
      <w:r>
        <w:t xml:space="preserve">da adega durante a monitorização, verifica-se que o aumento do consumo é praticamente linear ao tempo, sendo possível estimar o consumo elétrico diurno da adega através da monitorização efetuada. </w:t>
      </w:r>
    </w:p>
    <w:p w:rsidR="00274D45" w:rsidRDefault="00274D45" w:rsidP="00274D45"/>
    <w:p w:rsidR="00274D45" w:rsidRDefault="00274D45" w:rsidP="00274D45"/>
    <w:p w:rsidR="00274D45" w:rsidRDefault="00274D45" w:rsidP="00274D45"/>
    <w:p w:rsidR="00274D45" w:rsidRDefault="00274D45" w:rsidP="00274D45"/>
    <w:p w:rsidR="00274D45" w:rsidRDefault="00274D45" w:rsidP="00274D45"/>
    <w:p w:rsidR="00274D45" w:rsidRDefault="00274D45" w:rsidP="00274D45"/>
    <w:p w:rsidR="00274D45" w:rsidRDefault="00274D45" w:rsidP="00274D45"/>
    <w:p w:rsidR="00274D45" w:rsidRDefault="00274D45" w:rsidP="00274D45"/>
    <w:p w:rsidR="00274D45" w:rsidRDefault="00274D45" w:rsidP="00274D45"/>
    <w:p w:rsidR="00274D45" w:rsidRDefault="00274D45" w:rsidP="00274D45">
      <w:r>
        <w:rPr>
          <w:noProof/>
          <w:lang w:eastAsia="pt-PT"/>
        </w:rPr>
        <w:lastRenderedPageBreak/>
        <mc:AlternateContent>
          <mc:Choice Requires="wpg">
            <w:drawing>
              <wp:anchor distT="0" distB="0" distL="114300" distR="114300" simplePos="0" relativeHeight="252037120" behindDoc="0" locked="0" layoutInCell="1" allowOverlap="1">
                <wp:simplePos x="0" y="0"/>
                <wp:positionH relativeFrom="column">
                  <wp:posOffset>-114300</wp:posOffset>
                </wp:positionH>
                <wp:positionV relativeFrom="paragraph">
                  <wp:posOffset>0</wp:posOffset>
                </wp:positionV>
                <wp:extent cx="5579745" cy="2933700"/>
                <wp:effectExtent l="0" t="0" r="1905" b="0"/>
                <wp:wrapSquare wrapText="bothSides"/>
                <wp:docPr id="90" name="Grupo 90"/>
                <wp:cNvGraphicFramePr/>
                <a:graphic xmlns:a="http://schemas.openxmlformats.org/drawingml/2006/main">
                  <a:graphicData uri="http://schemas.microsoft.com/office/word/2010/wordprocessingGroup">
                    <wpg:wgp>
                      <wpg:cNvGrpSpPr/>
                      <wpg:grpSpPr>
                        <a:xfrm>
                          <a:off x="0" y="0"/>
                          <a:ext cx="5579745" cy="2933700"/>
                          <a:chOff x="0" y="0"/>
                          <a:chExt cx="5579745" cy="2933700"/>
                        </a:xfrm>
                      </wpg:grpSpPr>
                      <wpg:graphicFrame>
                        <wpg:cNvPr id="71" name="Gráfico 71"/>
                        <wpg:cNvFrPr/>
                        <wpg:xfrm>
                          <a:off x="0" y="0"/>
                          <a:ext cx="5579745" cy="2879725"/>
                        </wpg:xfrm>
                        <a:graphic>
                          <a:graphicData uri="http://schemas.openxmlformats.org/drawingml/2006/chart">
                            <c:chart xmlns:c="http://schemas.openxmlformats.org/drawingml/2006/chart" xmlns:r="http://schemas.openxmlformats.org/officeDocument/2006/relationships" r:id="rId63"/>
                          </a:graphicData>
                        </a:graphic>
                      </wpg:graphicFrame>
                      <wps:wsp>
                        <wps:cNvPr id="47" name="Caixa de texto 47"/>
                        <wps:cNvSpPr txBox="1"/>
                        <wps:spPr>
                          <a:xfrm>
                            <a:off x="95250" y="2752725"/>
                            <a:ext cx="5399405" cy="180975"/>
                          </a:xfrm>
                          <a:prstGeom prst="rect">
                            <a:avLst/>
                          </a:prstGeom>
                          <a:solidFill>
                            <a:prstClr val="white"/>
                          </a:solidFill>
                          <a:ln>
                            <a:noFill/>
                          </a:ln>
                        </wps:spPr>
                        <wps:txbx>
                          <w:txbxContent>
                            <w:p w:rsidR="00274D45" w:rsidRPr="0086420D" w:rsidRDefault="00274D45" w:rsidP="00274D45">
                              <w:pPr>
                                <w:pStyle w:val="Legenda"/>
                                <w:rPr>
                                  <w:noProof/>
                                </w:rPr>
                              </w:pPr>
                              <w:bookmarkStart w:id="181" w:name="_Toc469405906"/>
                              <w:r>
                                <w:t xml:space="preserve">Figura </w:t>
                              </w:r>
                              <w:r w:rsidR="0079735A">
                                <w:fldChar w:fldCharType="begin"/>
                              </w:r>
                              <w:r w:rsidR="0079735A">
                                <w:instrText xml:space="preserve"> SEQ Figura \* ARABIC </w:instrText>
                              </w:r>
                              <w:r w:rsidR="0079735A">
                                <w:fldChar w:fldCharType="separate"/>
                              </w:r>
                              <w:r w:rsidR="00E90B17">
                                <w:rPr>
                                  <w:noProof/>
                                </w:rPr>
                                <w:t>7</w:t>
                              </w:r>
                              <w:r w:rsidR="0079735A">
                                <w:rPr>
                                  <w:noProof/>
                                </w:rPr>
                                <w:fldChar w:fldCharType="end"/>
                              </w:r>
                              <w:r>
                                <w:t xml:space="preserve">: </w:t>
                              </w:r>
                              <w:r w:rsidRPr="0046304C">
                                <w:t>Curva de potência e consumo elétrico do chiller</w:t>
                              </w:r>
                              <w:r>
                                <w:t xml:space="preserve"> </w:t>
                              </w:r>
                              <w:proofErr w:type="spellStart"/>
                              <w:r w:rsidRPr="006E429B">
                                <w:rPr>
                                  <w:i/>
                                </w:rPr>
                                <w:t>Daikin</w:t>
                              </w:r>
                              <w:proofErr w:type="spellEnd"/>
                              <w:r w:rsidRPr="0046304C">
                                <w:t xml:space="preserve"> da adega de Borba, durante a monitorização.</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upo 90" o:spid="_x0000_s1060" style="position:absolute;left:0;text-align:left;margin-left:-9pt;margin-top:0;width:439.35pt;height:231pt;z-index:252037120" coordsize="55797,2933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">
                <v:shape id="Gráfico 71" o:spid="_x0000_s1061" type="#_x0000_t75" style="position:absolute;width:55778;height:287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">
                  <v:imagedata r:id="rId64" o:title=""/>
                  <o:lock v:ext="edit" aspectratio="f"/>
                </v:shape>
                <v:shape id="Caixa de texto 47" o:spid="_x0000_s1062" type="#_x0000_t202" style="position:absolute;left:952;top:27527;width:53994;height:1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GM3xQAAANsAAAAPAAAAZHJzL2Rvd25yZXYueG1sRI9Pa8JA&#10;FMTvBb/D8oReim4aip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AFeGM3xQAAANsAAAAP&#10;AAAAAAAAAAAAAAAAAAcCAABkcnMvZG93bnJldi54bWxQSwUGAAAAAAMAAwC3AAAA+QIAAAAA&#10;" stroked="f">
                  <v:textbox inset="0,0,0,0">
                    <w:txbxContent>
                      <w:p w:rsidR="00274D45" w:rsidRPr="0086420D" w:rsidRDefault="00274D45" w:rsidP="00274D45">
                        <w:pPr>
                          <w:pStyle w:val="Legenda"/>
                          <w:rPr>
                            <w:noProof/>
                          </w:rPr>
                        </w:pPr>
                        <w:bookmarkStart w:id="182" w:name="_Toc469405906"/>
                        <w:r>
                          <w:t xml:space="preserve">Figura </w:t>
                        </w:r>
                        <w:r w:rsidR="0079735A">
                          <w:fldChar w:fldCharType="begin"/>
                        </w:r>
                        <w:r w:rsidR="0079735A">
                          <w:instrText xml:space="preserve"> SEQ Figura \* ARABIC </w:instrText>
                        </w:r>
                        <w:r w:rsidR="0079735A">
                          <w:fldChar w:fldCharType="separate"/>
                        </w:r>
                        <w:r w:rsidR="00E90B17">
                          <w:rPr>
                            <w:noProof/>
                          </w:rPr>
                          <w:t>7</w:t>
                        </w:r>
                        <w:r w:rsidR="0079735A">
                          <w:rPr>
                            <w:noProof/>
                          </w:rPr>
                          <w:fldChar w:fldCharType="end"/>
                        </w:r>
                        <w:r>
                          <w:t xml:space="preserve">: </w:t>
                        </w:r>
                        <w:r w:rsidRPr="0046304C">
                          <w:t>Curva de potência e consumo elétrico do chiller</w:t>
                        </w:r>
                        <w:r>
                          <w:t xml:space="preserve"> </w:t>
                        </w:r>
                        <w:proofErr w:type="spellStart"/>
                        <w:r w:rsidRPr="006E429B">
                          <w:rPr>
                            <w:i/>
                          </w:rPr>
                          <w:t>Daikin</w:t>
                        </w:r>
                        <w:proofErr w:type="spellEnd"/>
                        <w:r w:rsidRPr="0046304C">
                          <w:t xml:space="preserve"> da adega de Borba, durante a monitorização.</w:t>
                        </w:r>
                        <w:bookmarkEnd w:id="182"/>
                      </w:p>
                    </w:txbxContent>
                  </v:textbox>
                </v:shape>
                <w10:wrap type="square"/>
              </v:group>
            </w:pict>
          </mc:Fallback>
        </mc:AlternateContent>
      </w:r>
    </w:p>
    <w:p w:rsidR="00274D45" w:rsidRDefault="00274D45" w:rsidP="00274D45">
      <w:r>
        <w:t xml:space="preserve">Sabendo que no período de monitorização, os </w:t>
      </w:r>
      <w:r>
        <w:rPr>
          <w:i/>
        </w:rPr>
        <w:t>chillers Carrier</w:t>
      </w:r>
      <w:r>
        <w:t xml:space="preserve"> consumiram 483 kWh, então durante o período de funcionamento da adega (10,5h) terão consumido 912 kWh. O mesmo raciocínio se aplica para o outro </w:t>
      </w:r>
      <w:r>
        <w:rPr>
          <w:i/>
        </w:rPr>
        <w:t>chiller</w:t>
      </w:r>
      <w:r>
        <w:t xml:space="preserve">. </w:t>
      </w:r>
    </w:p>
    <w:p w:rsidR="00274D45" w:rsidRDefault="00274D45" w:rsidP="00274D45">
      <w:r>
        <w:t xml:space="preserve">A monitorização foi realizada durante o dia, pelo que o consumo que estes equipamentos têm durante a noite é desconhecido. No entanto, de acordo com </w:t>
      </w:r>
      <w:r w:rsidRPr="00D7758A">
        <w:fldChar w:fldCharType="begin" w:fldLock="1"/>
      </w:r>
      <w:r>
        <w:instrText>ADDIN CSL_CITATION { "citationItems" : [ { "id" : "ITEM-1", "itemData" : { "author" : [ { "dropping-particle" : "", "family" : "Mendon\u00e7a", "given" : "Marta", "non-dropping-particle" : "", "parse-names" : false, "suffix" : "" } ], "id" : "ITEM-1", "issued" : { "date-parts" : [ [ "2015" ] ] }, "publisher" : "FCUL", "title" : "Disserta\u00e7\u00e3o de Mestrado", "type" : "thesis" }, "uris" : [ "http://www.mendeley.com/documents/?uuid=a40b4895-8ad4-3641-b7d0-58699bb40f99" ] } ], "mendeley" : { "formattedCitation" : "[15]", "plainTextFormattedCitation" : "[15]", "previouslyFormattedCitation" : "[15]" }, "properties" : { "noteIndex" : 0 }, "schema" : "https://github.com/citation-style-language/schema/raw/master/csl-citation.json" }</w:instrText>
      </w:r>
      <w:r w:rsidRPr="00D7758A">
        <w:fldChar w:fldCharType="separate"/>
      </w:r>
      <w:r w:rsidRPr="00D7758A">
        <w:rPr>
          <w:noProof/>
        </w:rPr>
        <w:t>[15]</w:t>
      </w:r>
      <w:r w:rsidRPr="00D7758A">
        <w:fldChar w:fldCharType="end"/>
      </w:r>
      <w:r>
        <w:t xml:space="preserve">, um </w:t>
      </w:r>
      <w:r>
        <w:rPr>
          <w:i/>
        </w:rPr>
        <w:t xml:space="preserve">chiller </w:t>
      </w:r>
      <w:r>
        <w:t xml:space="preserve">típico diminui o seu consumo em cerca de 50% a partir do horário de encerramento. Após o encerramento da adega, o </w:t>
      </w:r>
      <w:r>
        <w:rPr>
          <w:i/>
        </w:rPr>
        <w:t>chiller</w:t>
      </w:r>
      <w:r>
        <w:t xml:space="preserve"> terá que manter apenas a temperatura das cubas estável, visto que não são recebidas mais uvas. Assim, e assumindo que os dias de vindima são semelhantes, é possível calcular o consumo anual dos </w:t>
      </w:r>
      <w:r>
        <w:rPr>
          <w:i/>
        </w:rPr>
        <w:t>chillers</w:t>
      </w:r>
      <w:r>
        <w:t>.</w:t>
      </w:r>
    </w:p>
    <w:p w:rsidR="008A2185" w:rsidRPr="008A3603" w:rsidRDefault="008A2185" w:rsidP="008A2185">
      <w:pPr>
        <w:pStyle w:val="Cabealho3"/>
        <w:numPr>
          <w:ilvl w:val="2"/>
          <w:numId w:val="20"/>
        </w:numPr>
        <w:ind w:left="567" w:hanging="567"/>
        <w:rPr>
          <w:sz w:val="24"/>
        </w:rPr>
      </w:pPr>
      <w:bookmarkStart w:id="183" w:name="_Toc469405856"/>
      <w:r w:rsidRPr="008A3603">
        <w:rPr>
          <w:sz w:val="24"/>
        </w:rPr>
        <w:t xml:space="preserve">Cálculo do consumo </w:t>
      </w:r>
      <w:r>
        <w:rPr>
          <w:sz w:val="24"/>
        </w:rPr>
        <w:t xml:space="preserve">elétrico </w:t>
      </w:r>
      <w:r w:rsidRPr="008A3603">
        <w:rPr>
          <w:sz w:val="24"/>
        </w:rPr>
        <w:t>dos compressores</w:t>
      </w:r>
      <w:bookmarkEnd w:id="183"/>
    </w:p>
    <w:p w:rsidR="008A2185" w:rsidRDefault="008A2185" w:rsidP="008A2185">
      <w:r>
        <w:rPr>
          <w:noProof/>
          <w:lang w:eastAsia="pt-PT"/>
        </w:rPr>
        <mc:AlternateContent>
          <mc:Choice Requires="wpg">
            <w:drawing>
              <wp:anchor distT="0" distB="0" distL="114300" distR="114300" simplePos="0" relativeHeight="252041216" behindDoc="0" locked="0" layoutInCell="1" allowOverlap="1">
                <wp:simplePos x="0" y="0"/>
                <wp:positionH relativeFrom="margin">
                  <wp:align>center</wp:align>
                </wp:positionH>
                <wp:positionV relativeFrom="paragraph">
                  <wp:posOffset>791210</wp:posOffset>
                </wp:positionV>
                <wp:extent cx="5579745" cy="3152775"/>
                <wp:effectExtent l="0" t="0" r="1905" b="9525"/>
                <wp:wrapSquare wrapText="bothSides"/>
                <wp:docPr id="102" name="Grupo 102"/>
                <wp:cNvGraphicFramePr/>
                <a:graphic xmlns:a="http://schemas.openxmlformats.org/drawingml/2006/main">
                  <a:graphicData uri="http://schemas.microsoft.com/office/word/2010/wordprocessingGroup">
                    <wpg:wgp>
                      <wpg:cNvGrpSpPr/>
                      <wpg:grpSpPr>
                        <a:xfrm>
                          <a:off x="0" y="0"/>
                          <a:ext cx="5579745" cy="3152775"/>
                          <a:chOff x="0" y="0"/>
                          <a:chExt cx="5579745" cy="3152775"/>
                        </a:xfrm>
                      </wpg:grpSpPr>
                      <wpg:graphicFrame>
                        <wpg:cNvPr id="92" name="Gráfico 92"/>
                        <wpg:cNvFrPr/>
                        <wpg:xfrm>
                          <a:off x="0" y="0"/>
                          <a:ext cx="5579745" cy="2879725"/>
                        </wpg:xfrm>
                        <a:graphic>
                          <a:graphicData uri="http://schemas.openxmlformats.org/drawingml/2006/chart">
                            <c:chart xmlns:c="http://schemas.openxmlformats.org/drawingml/2006/chart" xmlns:r="http://schemas.openxmlformats.org/officeDocument/2006/relationships" r:id="rId65"/>
                          </a:graphicData>
                        </a:graphic>
                      </wpg:graphicFrame>
                      <wps:wsp>
                        <wps:cNvPr id="91" name="Caixa de texto 91"/>
                        <wps:cNvSpPr txBox="1"/>
                        <wps:spPr>
                          <a:xfrm>
                            <a:off x="95250" y="2876550"/>
                            <a:ext cx="5399405" cy="276225"/>
                          </a:xfrm>
                          <a:prstGeom prst="rect">
                            <a:avLst/>
                          </a:prstGeom>
                          <a:solidFill>
                            <a:prstClr val="white"/>
                          </a:solidFill>
                          <a:ln>
                            <a:noFill/>
                          </a:ln>
                        </wps:spPr>
                        <wps:txbx>
                          <w:txbxContent>
                            <w:p w:rsidR="008A2185" w:rsidRPr="000E1E75" w:rsidRDefault="008A2185" w:rsidP="008A2185">
                              <w:pPr>
                                <w:pStyle w:val="Legenda"/>
                                <w:rPr>
                                  <w:noProof/>
                                </w:rPr>
                              </w:pPr>
                              <w:bookmarkStart w:id="184" w:name="_Ref469392325"/>
                              <w:bookmarkStart w:id="185" w:name="_Toc469405907"/>
                              <w:r>
                                <w:t xml:space="preserve">Figura </w:t>
                              </w:r>
                              <w:r w:rsidR="0079735A">
                                <w:fldChar w:fldCharType="begin"/>
                              </w:r>
                              <w:r w:rsidR="0079735A">
                                <w:instrText xml:space="preserve"> SEQ Figura \* ARABIC </w:instrText>
                              </w:r>
                              <w:r w:rsidR="0079735A">
                                <w:fldChar w:fldCharType="separate"/>
                              </w:r>
                              <w:r w:rsidR="00E90B17">
                                <w:rPr>
                                  <w:noProof/>
                                </w:rPr>
                                <w:t>8</w:t>
                              </w:r>
                              <w:r w:rsidR="0079735A">
                                <w:rPr>
                                  <w:noProof/>
                                </w:rPr>
                                <w:fldChar w:fldCharType="end"/>
                              </w:r>
                              <w:bookmarkEnd w:id="184"/>
                              <w:r>
                                <w:t xml:space="preserve">: </w:t>
                              </w:r>
                              <w:r w:rsidRPr="00FF2BCC">
                                <w:t>Curva de potência e consumo elétrico do compressor da adega de Borba, durante a monitorização na época de vindima.</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upo 102" o:spid="_x0000_s1063" style="position:absolute;left:0;text-align:left;margin-left:0;margin-top:62.3pt;width:439.35pt;height:248.25pt;z-index:252041216;mso-position-horizontal:center;mso-position-horizontal-relative:margin" coordsize="55797,3152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">
                <v:shape id="Gráfico 92" o:spid="_x0000_s1064" type="#_x0000_t75" style="position:absolute;width:55778;height:287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">
                  <v:imagedata r:id="rId66" o:title=""/>
                  <o:lock v:ext="edit" aspectratio="f"/>
                </v:shape>
                <v:shape id="Caixa de texto 91" o:spid="_x0000_s1065" type="#_x0000_t202" style="position:absolute;left:952;top:28765;width:53994;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" stroked="f">
                  <v:textbox inset="0,0,0,0">
                    <w:txbxContent>
                      <w:p w:rsidR="008A2185" w:rsidRPr="000E1E75" w:rsidRDefault="008A2185" w:rsidP="008A2185">
                        <w:pPr>
                          <w:pStyle w:val="Legenda"/>
                          <w:rPr>
                            <w:noProof/>
                          </w:rPr>
                        </w:pPr>
                        <w:bookmarkStart w:id="186" w:name="_Ref469392325"/>
                        <w:bookmarkStart w:id="187" w:name="_Toc469405907"/>
                        <w:r>
                          <w:t xml:space="preserve">Figura </w:t>
                        </w:r>
                        <w:r w:rsidR="0079735A">
                          <w:fldChar w:fldCharType="begin"/>
                        </w:r>
                        <w:r w:rsidR="0079735A">
                          <w:instrText xml:space="preserve"> SEQ Figura \* ARABIC </w:instrText>
                        </w:r>
                        <w:r w:rsidR="0079735A">
                          <w:fldChar w:fldCharType="separate"/>
                        </w:r>
                        <w:r w:rsidR="00E90B17">
                          <w:rPr>
                            <w:noProof/>
                          </w:rPr>
                          <w:t>8</w:t>
                        </w:r>
                        <w:r w:rsidR="0079735A">
                          <w:rPr>
                            <w:noProof/>
                          </w:rPr>
                          <w:fldChar w:fldCharType="end"/>
                        </w:r>
                        <w:bookmarkEnd w:id="186"/>
                        <w:r>
                          <w:t xml:space="preserve">: </w:t>
                        </w:r>
                        <w:r w:rsidRPr="00FF2BCC">
                          <w:t>Curva de potência e consumo elétrico do compressor da adega de Borba, durante a monitorização na época de vindima.</w:t>
                        </w:r>
                        <w:bookmarkEnd w:id="187"/>
                      </w:p>
                    </w:txbxContent>
                  </v:textbox>
                </v:shape>
                <w10:wrap type="square" anchorx="margin"/>
              </v:group>
            </w:pict>
          </mc:Fallback>
        </mc:AlternateContent>
      </w:r>
      <w:r>
        <w:t xml:space="preserve">Só foi possível monitorizar o compressor numa altura de pouca intensidade da adega, pelo que esta monitorização não reflete o verdadeiro consumo elétrico do equipamento. Na </w:t>
      </w:r>
      <w:r w:rsidR="00E90B17">
        <w:fldChar w:fldCharType="begin"/>
      </w:r>
      <w:r w:rsidR="00E90B17">
        <w:instrText xml:space="preserve"> REF _Ref469392325 \h </w:instrText>
      </w:r>
      <w:r w:rsidR="00E90B17">
        <w:fldChar w:fldCharType="separate"/>
      </w:r>
      <w:r w:rsidR="00E90B17">
        <w:t xml:space="preserve">Figura </w:t>
      </w:r>
      <w:r w:rsidR="00E90B17">
        <w:rPr>
          <w:noProof/>
        </w:rPr>
        <w:t>8</w:t>
      </w:r>
      <w:r w:rsidR="00E90B17">
        <w:fldChar w:fldCharType="end"/>
      </w:r>
      <w:r>
        <w:t xml:space="preserve"> é possível observar a curva de potência do equipamento e o seu consumo elétrico durante a monitorização.</w:t>
      </w:r>
    </w:p>
    <w:p w:rsidR="008A2185" w:rsidRDefault="008A2185" w:rsidP="008A2185">
      <w:pPr>
        <w:rPr>
          <w:b/>
        </w:rPr>
      </w:pPr>
      <w:r>
        <w:lastRenderedPageBreak/>
        <w:t xml:space="preserve">O compressor é um equipamento que só está ligado quando o depósito de ar comprimido fica abaixo do </w:t>
      </w:r>
      <w:proofErr w:type="spellStart"/>
      <w:r w:rsidRPr="006A4C56">
        <w:rPr>
          <w:i/>
        </w:rPr>
        <w:t>setpoint</w:t>
      </w:r>
      <w:proofErr w:type="spellEnd"/>
      <w:r>
        <w:t xml:space="preserve"> estabelecido. Embora fique em </w:t>
      </w:r>
      <w:proofErr w:type="spellStart"/>
      <w:r w:rsidRPr="006A4C56">
        <w:rPr>
          <w:i/>
        </w:rPr>
        <w:t>stand-by</w:t>
      </w:r>
      <w:proofErr w:type="spellEnd"/>
      <w:r>
        <w:t xml:space="preserve">, o seu consumo nessas horas é residual como é possível verificar na </w:t>
      </w:r>
      <w:r>
        <w:fldChar w:fldCharType="begin"/>
      </w:r>
      <w:r>
        <w:instrText xml:space="preserve"> REF _Ref460497751 \h </w:instrText>
      </w:r>
      <w:r>
        <w:fldChar w:fldCharType="separate"/>
      </w:r>
      <w:r>
        <w:t xml:space="preserve">Figura </w:t>
      </w:r>
      <w:r>
        <w:rPr>
          <w:noProof/>
        </w:rPr>
        <w:t>8</w:t>
      </w:r>
      <w:r>
        <w:fldChar w:fldCharType="end"/>
      </w:r>
      <w:r>
        <w:t xml:space="preserve">. Assim, é possível mais uma vez assumir que entre as 8h e as 18h30 será praticamente constante, pelo que é possível calcular o consumo elétrico diário do compressor e posteriormente o consumo anual (ou seja, o consumo no período de vindima, visto que só trabalha após esse período). </w:t>
      </w:r>
    </w:p>
    <w:p w:rsidR="008A2185" w:rsidRDefault="008A2185" w:rsidP="00274D45">
      <w:pPr>
        <w:rPr>
          <w:lang w:eastAsia="pt-PT"/>
        </w:rPr>
      </w:pPr>
    </w:p>
    <w:p w:rsidR="008A2185" w:rsidRPr="00037695" w:rsidRDefault="008A2185" w:rsidP="008A2185">
      <w:pPr>
        <w:pStyle w:val="Cabealho3"/>
        <w:numPr>
          <w:ilvl w:val="2"/>
          <w:numId w:val="20"/>
        </w:numPr>
        <w:ind w:left="284" w:hanging="284"/>
        <w:rPr>
          <w:sz w:val="24"/>
        </w:rPr>
      </w:pPr>
      <w:bookmarkStart w:id="188" w:name="_Toc469405857"/>
      <w:r w:rsidRPr="00037695">
        <w:rPr>
          <w:sz w:val="24"/>
        </w:rPr>
        <w:t>Cálculo do consumo elétrico da Arca Frigorifica</w:t>
      </w:r>
      <w:bookmarkEnd w:id="188"/>
    </w:p>
    <w:p w:rsidR="008A2185" w:rsidRDefault="008A2185" w:rsidP="008A2185">
      <w:r>
        <w:t xml:space="preserve">A arca frigorífica da adega de Borba foi monitorizada durante 17,17 horas. Observando a </w:t>
      </w:r>
      <w:r w:rsidR="00E90B17">
        <w:fldChar w:fldCharType="begin"/>
      </w:r>
      <w:r w:rsidR="00E90B17">
        <w:instrText xml:space="preserve"> REF _Ref469392347 \h </w:instrText>
      </w:r>
      <w:r w:rsidR="00E90B17">
        <w:fldChar w:fldCharType="separate"/>
      </w:r>
      <w:r w:rsidR="00E90B17">
        <w:t xml:space="preserve">Figura </w:t>
      </w:r>
      <w:r w:rsidR="00E90B17">
        <w:rPr>
          <w:noProof/>
        </w:rPr>
        <w:t>9</w:t>
      </w:r>
      <w:r w:rsidR="00E90B17">
        <w:fldChar w:fldCharType="end"/>
      </w:r>
      <w:r>
        <w:t>, que representa a curva de potência e o respetivo consumo elétrico deste equipamento, verifica-se que o consumo da arca frigorífica é previsível e constante pelo que se pode chegar ao seu consumo diário, multiplicando pelo período. No entanto existe a necessidade de afirmar que a estimativa pode não ser o mais precisa, visto que não foi feita nenhuma monitorização durante a época de vindima, altura em que o consumo será previsivelmente mais elevado.</w:t>
      </w:r>
    </w:p>
    <w:p w:rsidR="008A2185" w:rsidRDefault="008A2185" w:rsidP="008A2185">
      <w:pPr>
        <w:keepNext/>
      </w:pPr>
      <w:r>
        <w:rPr>
          <w:noProof/>
          <w:lang w:eastAsia="pt-PT"/>
        </w:rPr>
        <mc:AlternateContent>
          <mc:Choice Requires="wps">
            <w:drawing>
              <wp:anchor distT="0" distB="0" distL="114300" distR="114300" simplePos="0" relativeHeight="252044288" behindDoc="0" locked="0" layoutInCell="1" allowOverlap="1" wp14:anchorId="7CDCCAB5" wp14:editId="3D598CBF">
                <wp:simplePos x="0" y="0"/>
                <wp:positionH relativeFrom="column">
                  <wp:posOffset>-3810</wp:posOffset>
                </wp:positionH>
                <wp:positionV relativeFrom="paragraph">
                  <wp:posOffset>2940050</wp:posOffset>
                </wp:positionV>
                <wp:extent cx="5579745" cy="635"/>
                <wp:effectExtent l="0" t="0" r="1905" b="18415"/>
                <wp:wrapSquare wrapText="bothSides"/>
                <wp:docPr id="104" name="Caixa de texto 10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rsidR="008A2185" w:rsidRPr="00D36011" w:rsidRDefault="008A2185" w:rsidP="008A2185">
                            <w:pPr>
                              <w:pStyle w:val="Legenda"/>
                              <w:rPr>
                                <w:noProof/>
                              </w:rPr>
                            </w:pPr>
                            <w:bookmarkStart w:id="189" w:name="_Ref469392347"/>
                            <w:bookmarkStart w:id="190" w:name="_Toc469405908"/>
                            <w:r>
                              <w:t xml:space="preserve">Figura </w:t>
                            </w:r>
                            <w:r w:rsidR="0079735A">
                              <w:fldChar w:fldCharType="begin"/>
                            </w:r>
                            <w:r w:rsidR="0079735A">
                              <w:instrText xml:space="preserve"> SEQ Figura \* ARABIC </w:instrText>
                            </w:r>
                            <w:r w:rsidR="0079735A">
                              <w:fldChar w:fldCharType="separate"/>
                            </w:r>
                            <w:r>
                              <w:rPr>
                                <w:noProof/>
                              </w:rPr>
                              <w:t>9</w:t>
                            </w:r>
                            <w:r w:rsidR="0079735A">
                              <w:rPr>
                                <w:noProof/>
                              </w:rPr>
                              <w:fldChar w:fldCharType="end"/>
                            </w:r>
                            <w:bookmarkEnd w:id="189"/>
                            <w:r>
                              <w:t xml:space="preserve">: </w:t>
                            </w:r>
                            <w:r w:rsidRPr="00F93645">
                              <w:t>Curva de potência e consumo elétrico da arca frigorífica da adega Cooperativa de Borba.</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DCCAB5" id="Caixa de texto 104" o:spid="_x0000_s1066" type="#_x0000_t202" style="position:absolute;left:0;text-align:left;margin-left:-.3pt;margin-top:231.5pt;width:439.35pt;height:.05pt;z-index:252044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" stroked="f">
                <v:textbox style="mso-fit-shape-to-text:t" inset="0,0,0,0">
                  <w:txbxContent>
                    <w:p w:rsidR="008A2185" w:rsidRPr="00D36011" w:rsidRDefault="008A2185" w:rsidP="008A2185">
                      <w:pPr>
                        <w:pStyle w:val="Legenda"/>
                        <w:rPr>
                          <w:noProof/>
                        </w:rPr>
                      </w:pPr>
                      <w:bookmarkStart w:id="191" w:name="_Ref469392347"/>
                      <w:bookmarkStart w:id="192" w:name="_Toc469405908"/>
                      <w:r>
                        <w:t xml:space="preserve">Figura </w:t>
                      </w:r>
                      <w:r w:rsidR="0079735A">
                        <w:fldChar w:fldCharType="begin"/>
                      </w:r>
                      <w:r w:rsidR="0079735A">
                        <w:instrText xml:space="preserve"> SEQ Figura \* ARABIC </w:instrText>
                      </w:r>
                      <w:r w:rsidR="0079735A">
                        <w:fldChar w:fldCharType="separate"/>
                      </w:r>
                      <w:r>
                        <w:rPr>
                          <w:noProof/>
                        </w:rPr>
                        <w:t>9</w:t>
                      </w:r>
                      <w:r w:rsidR="0079735A">
                        <w:rPr>
                          <w:noProof/>
                        </w:rPr>
                        <w:fldChar w:fldCharType="end"/>
                      </w:r>
                      <w:bookmarkEnd w:id="191"/>
                      <w:r>
                        <w:t xml:space="preserve">: </w:t>
                      </w:r>
                      <w:r w:rsidRPr="00F93645">
                        <w:t>Curva de potência e consumo elétrico da arca frigorífica da adega Cooperativa de Borba.</w:t>
                      </w:r>
                      <w:bookmarkEnd w:id="192"/>
                    </w:p>
                  </w:txbxContent>
                </v:textbox>
                <w10:wrap type="square"/>
              </v:shape>
            </w:pict>
          </mc:Fallback>
        </mc:AlternateContent>
      </w:r>
      <w:r>
        <w:rPr>
          <w:noProof/>
          <w:lang w:eastAsia="pt-PT"/>
        </w:rPr>
        <w:drawing>
          <wp:anchor distT="0" distB="0" distL="114300" distR="114300" simplePos="0" relativeHeight="252043264" behindDoc="0" locked="0" layoutInCell="1" allowOverlap="1" wp14:anchorId="2F795321" wp14:editId="5C76E75D">
            <wp:simplePos x="0" y="0"/>
            <wp:positionH relativeFrom="column">
              <wp:posOffset>-3810</wp:posOffset>
            </wp:positionH>
            <wp:positionV relativeFrom="paragraph">
              <wp:posOffset>3175</wp:posOffset>
            </wp:positionV>
            <wp:extent cx="5580000" cy="2880000"/>
            <wp:effectExtent l="0" t="0" r="1905" b="0"/>
            <wp:wrapSquare wrapText="bothSides"/>
            <wp:docPr id="105" name="Gráfico 105"/>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14:sizeRelH relativeFrom="page">
              <wp14:pctWidth>0</wp14:pctWidth>
            </wp14:sizeRelH>
            <wp14:sizeRelV relativeFrom="page">
              <wp14:pctHeight>0</wp14:pctHeight>
            </wp14:sizeRelV>
          </wp:anchor>
        </w:drawing>
      </w:r>
    </w:p>
    <w:p w:rsidR="008A2185" w:rsidRDefault="008A2185" w:rsidP="008A2185">
      <w:pPr>
        <w:rPr>
          <w:lang w:eastAsia="pt-PT"/>
        </w:rPr>
      </w:pPr>
      <w:r w:rsidRPr="00E01B3E">
        <w:t>Depois de se ter todos os dados devidamente organizados e o consumo de todos os equipamentos calculados, será interessante distribuir o consumo mensalmente. Aqui é importante saber o calendário de consumo da adega, de modo a saber o que está em funcionamento em cada mês do ano. Posto isto, é possível fazer a comparação do consumo elétrico calculado através do estudo efetuado à adega com o consumo que vem nas faturas. Assim, é possível ter uma noção de quão preciso foi o estudo.</w:t>
      </w:r>
    </w:p>
    <w:p w:rsidR="00274D45" w:rsidRDefault="00274D45" w:rsidP="00274D45">
      <w:pPr>
        <w:rPr>
          <w:lang w:eastAsia="pt-PT"/>
        </w:rPr>
      </w:pPr>
      <w:r>
        <w:rPr>
          <w:lang w:eastAsia="pt-PT"/>
        </w:rPr>
        <w:br w:type="page"/>
      </w:r>
    </w:p>
    <w:p w:rsidR="008A2185" w:rsidRPr="00037695" w:rsidRDefault="008A2185" w:rsidP="008A2185">
      <w:pPr>
        <w:pStyle w:val="Cabealho3"/>
        <w:numPr>
          <w:ilvl w:val="2"/>
          <w:numId w:val="20"/>
        </w:numPr>
        <w:ind w:left="426" w:hanging="426"/>
        <w:rPr>
          <w:sz w:val="24"/>
        </w:rPr>
      </w:pPr>
      <w:bookmarkStart w:id="193" w:name="_Toc469405858"/>
      <w:r w:rsidRPr="00037695">
        <w:rPr>
          <w:sz w:val="24"/>
        </w:rPr>
        <w:lastRenderedPageBreak/>
        <w:t>Construção do diagrama de carga diário da adega</w:t>
      </w:r>
      <w:bookmarkEnd w:id="193"/>
    </w:p>
    <w:p w:rsidR="008A2185" w:rsidRDefault="008A2185" w:rsidP="008A2185">
      <w:r>
        <w:t>De modo a fazer um estudo aprofundado do consumo da adega, optou-se por construir a curva de consumo elétrico diária para cada mês do ano, em vez de ser apenas estudado o consumo mensal da adega. Este estudo assenta nos dados de consumo elétrico contidos nas faturas e na informação fornecida pelos trabalhadores sobre o funcionamento da adega.</w:t>
      </w:r>
    </w:p>
    <w:p w:rsidR="008A2185" w:rsidRDefault="008A2185" w:rsidP="008A2185">
      <w:r>
        <w:t xml:space="preserve">Antes de definir o diagrama de carga, é necessário saber-se qual o ciclo horário para o fornecimento de energia da adega. Na adega Cooperativa de Borba, como não foi encontrada informação nenhuma sobre qual o ciclo horário da adega, assumiu-se que seria o ciclo horário semanal para todos os fornecimentos em Portugal continental </w:t>
      </w:r>
      <w:r>
        <w:fldChar w:fldCharType="begin" w:fldLock="1"/>
      </w:r>
      <w:r>
        <w:instrText>ADDIN CSL_CITATION { "citationItems" : [ { "id" : "ITEM-1", "itemData" : { "URL" : "http://www.erse.pt/pt/electricidade/tarifaseprecos/periodoshorarios/Paginas/CicloSemanalTodosFornecPtCont.aspx", "id" : "ITEM-1", "issued" : { "date-parts" : [ [ "0" ] ] }, "title" : "Ciclo Semanal para todos os fornecimentos em PT Continental", "type" : "webpage" }, "uris" : [ "http://www.mendeley.com/documents/?uuid=e02cdeaf-9297-3d97-b9f7-b3e04d9aa794" ] } ], "mendeley" : { "formattedCitation" : "[16]", "plainTextFormattedCitation" : "[16]", "previouslyFormattedCitation" : "[16]" }, "properties" : { "noteIndex" : 0 }, "schema" : "https://github.com/citation-style-language/schema/raw/master/csl-citation.json" }</w:instrText>
      </w:r>
      <w:r>
        <w:fldChar w:fldCharType="separate"/>
      </w:r>
      <w:r w:rsidRPr="00D7758A">
        <w:rPr>
          <w:noProof/>
        </w:rPr>
        <w:t>[16]</w:t>
      </w:r>
      <w:r>
        <w:fldChar w:fldCharType="end"/>
      </w:r>
      <w:r>
        <w:t xml:space="preserve">, por ser o que melhor assentava no consumo da adega. Os consumos elétricos dividem-se por tarifas em tarifa de Ponta, de Cheia, de Vazio e de </w:t>
      </w:r>
      <w:proofErr w:type="spellStart"/>
      <w:r>
        <w:t>Super-vazio</w:t>
      </w:r>
      <w:proofErr w:type="spellEnd"/>
      <w:r>
        <w:t xml:space="preserve">. Estes consumos estão todos representados nas faturas. </w:t>
      </w:r>
    </w:p>
    <w:p w:rsidR="008A2185" w:rsidRDefault="008A2185" w:rsidP="008A2185">
      <w:r>
        <w:t xml:space="preserve">Para a elaboração do diagrama de carga diário foram estabelecidos 2 períodos de funcionamento da adega, o período de trabalho e o período fora de trabalho. </w:t>
      </w:r>
    </w:p>
    <w:p w:rsidR="008A2185" w:rsidRDefault="008A2185" w:rsidP="008A2185">
      <w:pPr>
        <w:rPr>
          <w:u w:val="single"/>
        </w:rPr>
      </w:pPr>
      <w:r w:rsidRPr="00721502">
        <w:rPr>
          <w:u w:val="single"/>
        </w:rPr>
        <w:t>Caso de estudo 1</w:t>
      </w:r>
    </w:p>
    <w:p w:rsidR="008A2185" w:rsidRDefault="008A2185" w:rsidP="008A2185">
      <w:r>
        <w:t xml:space="preserve">No caso da adega Cooperativa de Borba, o período de trabalho engloba todas as horas em que a adega está em funcionamento, ou seja, todos os dias da semana entre as 9:00h e as 17:00h. As restantes horas da semana e os fins-de-sema fazem parte do período fora de trabalho. Assim, é possível verificar na </w:t>
      </w:r>
      <w:r w:rsidR="0022609B">
        <w:fldChar w:fldCharType="begin"/>
      </w:r>
      <w:r w:rsidR="0022609B">
        <w:instrText xml:space="preserve"> REF _Ref469397322 \h </w:instrText>
      </w:r>
      <w:r w:rsidR="0022609B">
        <w:fldChar w:fldCharType="separate"/>
      </w:r>
      <w:r w:rsidR="0022609B">
        <w:t xml:space="preserve">Figura </w:t>
      </w:r>
      <w:r w:rsidR="0022609B">
        <w:rPr>
          <w:noProof/>
        </w:rPr>
        <w:t>10</w:t>
      </w:r>
      <w:r w:rsidR="0022609B">
        <w:fldChar w:fldCharType="end"/>
      </w:r>
      <w:r>
        <w:t xml:space="preserve"> e </w:t>
      </w:r>
      <w:r w:rsidR="0022609B">
        <w:fldChar w:fldCharType="begin"/>
      </w:r>
      <w:r w:rsidR="0022609B">
        <w:instrText xml:space="preserve"> REF _Ref469397333 \h </w:instrText>
      </w:r>
      <w:r w:rsidR="0022609B">
        <w:fldChar w:fldCharType="separate"/>
      </w:r>
      <w:r w:rsidR="0022609B">
        <w:t xml:space="preserve">Figura </w:t>
      </w:r>
      <w:r w:rsidR="0022609B">
        <w:rPr>
          <w:noProof/>
        </w:rPr>
        <w:t>11</w:t>
      </w:r>
      <w:r w:rsidR="0022609B">
        <w:fldChar w:fldCharType="end"/>
      </w:r>
      <w:r>
        <w:t>, quais os períodos tarifários englobados no período de trabalho e no período fora de trabalho.</w:t>
      </w:r>
    </w:p>
    <w:p w:rsidR="008A2185" w:rsidRDefault="008A2185" w:rsidP="008A2185">
      <w:r>
        <w:rPr>
          <w:noProof/>
          <w:lang w:eastAsia="pt-PT"/>
        </w:rPr>
        <w:drawing>
          <wp:anchor distT="0" distB="0" distL="114300" distR="114300" simplePos="0" relativeHeight="252046336" behindDoc="0" locked="0" layoutInCell="1" allowOverlap="1" wp14:anchorId="3126887A" wp14:editId="2E4E6B11">
            <wp:simplePos x="0" y="0"/>
            <wp:positionH relativeFrom="column">
              <wp:posOffset>1146175</wp:posOffset>
            </wp:positionH>
            <wp:positionV relativeFrom="paragraph">
              <wp:posOffset>118110</wp:posOffset>
            </wp:positionV>
            <wp:extent cx="3521710" cy="2876550"/>
            <wp:effectExtent l="0" t="0" r="2540" b="0"/>
            <wp:wrapSquare wrapText="bothSides"/>
            <wp:docPr id="110" name="Imagem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m 51"/>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521710" cy="2876550"/>
                    </a:xfrm>
                    <a:prstGeom prst="rect">
                      <a:avLst/>
                    </a:prstGeom>
                  </pic:spPr>
                </pic:pic>
              </a:graphicData>
            </a:graphic>
            <wp14:sizeRelH relativeFrom="margin">
              <wp14:pctWidth>0</wp14:pctWidth>
            </wp14:sizeRelH>
            <wp14:sizeRelV relativeFrom="margin">
              <wp14:pctHeight>0</wp14:pctHeight>
            </wp14:sizeRelV>
          </wp:anchor>
        </w:drawing>
      </w:r>
    </w:p>
    <w:p w:rsidR="008A2185" w:rsidRDefault="008A2185" w:rsidP="008A2185"/>
    <w:p w:rsidR="008A2185" w:rsidRDefault="008A2185" w:rsidP="008A2185"/>
    <w:p w:rsidR="008A2185" w:rsidRDefault="008A2185" w:rsidP="008A2185"/>
    <w:p w:rsidR="008A2185" w:rsidRDefault="008A2185" w:rsidP="008A2185"/>
    <w:p w:rsidR="008A2185" w:rsidRDefault="008A2185" w:rsidP="008A2185"/>
    <w:p w:rsidR="008A2185" w:rsidRDefault="008A2185" w:rsidP="008A2185"/>
    <w:p w:rsidR="008A2185" w:rsidRDefault="008A2185" w:rsidP="008A2185"/>
    <w:p w:rsidR="008A2185" w:rsidRDefault="008A2185" w:rsidP="008A2185"/>
    <w:p w:rsidR="008A2185" w:rsidRDefault="008A2185" w:rsidP="008A2185"/>
    <w:p w:rsidR="008A2185" w:rsidRDefault="008A2185" w:rsidP="008A2185"/>
    <w:p w:rsidR="008A2185" w:rsidRDefault="008A2185" w:rsidP="008A2185">
      <w:r>
        <w:rPr>
          <w:noProof/>
          <w:lang w:eastAsia="pt-PT"/>
        </w:rPr>
        <mc:AlternateContent>
          <mc:Choice Requires="wps">
            <w:drawing>
              <wp:anchor distT="0" distB="0" distL="114300" distR="114300" simplePos="0" relativeHeight="252048384" behindDoc="0" locked="0" layoutInCell="1" allowOverlap="1" wp14:anchorId="116E2E3D" wp14:editId="4AF0A371">
                <wp:simplePos x="0" y="0"/>
                <wp:positionH relativeFrom="margin">
                  <wp:align>center</wp:align>
                </wp:positionH>
                <wp:positionV relativeFrom="paragraph">
                  <wp:posOffset>201295</wp:posOffset>
                </wp:positionV>
                <wp:extent cx="5148580" cy="190500"/>
                <wp:effectExtent l="0" t="0" r="0" b="0"/>
                <wp:wrapSquare wrapText="bothSides"/>
                <wp:docPr id="106" name="Caixa de texto 106"/>
                <wp:cNvGraphicFramePr/>
                <a:graphic xmlns:a="http://schemas.openxmlformats.org/drawingml/2006/main">
                  <a:graphicData uri="http://schemas.microsoft.com/office/word/2010/wordprocessingShape">
                    <wps:wsp>
                      <wps:cNvSpPr txBox="1"/>
                      <wps:spPr>
                        <a:xfrm>
                          <a:off x="0" y="0"/>
                          <a:ext cx="5148580" cy="190500"/>
                        </a:xfrm>
                        <a:prstGeom prst="rect">
                          <a:avLst/>
                        </a:prstGeom>
                        <a:solidFill>
                          <a:prstClr val="white"/>
                        </a:solidFill>
                        <a:ln>
                          <a:noFill/>
                        </a:ln>
                      </wps:spPr>
                      <wps:txbx>
                        <w:txbxContent>
                          <w:p w:rsidR="008A2185" w:rsidRPr="002B6C95" w:rsidRDefault="008A2185" w:rsidP="008A2185">
                            <w:pPr>
                              <w:pStyle w:val="Legenda"/>
                              <w:rPr>
                                <w:noProof/>
                              </w:rPr>
                            </w:pPr>
                            <w:bookmarkStart w:id="194" w:name="_Ref469397322"/>
                            <w:bookmarkStart w:id="195" w:name="_Toc469405909"/>
                            <w:r>
                              <w:t xml:space="preserve">Figura </w:t>
                            </w:r>
                            <w:r w:rsidR="0079735A">
                              <w:fldChar w:fldCharType="begin"/>
                            </w:r>
                            <w:r w:rsidR="0079735A">
                              <w:instrText xml:space="preserve"> SEQ Figura \* ARABIC </w:instrText>
                            </w:r>
                            <w:r w:rsidR="0079735A">
                              <w:fldChar w:fldCharType="separate"/>
                            </w:r>
                            <w:r>
                              <w:rPr>
                                <w:noProof/>
                              </w:rPr>
                              <w:t>10</w:t>
                            </w:r>
                            <w:r w:rsidR="0079735A">
                              <w:rPr>
                                <w:noProof/>
                              </w:rPr>
                              <w:fldChar w:fldCharType="end"/>
                            </w:r>
                            <w:bookmarkEnd w:id="194"/>
                            <w:r>
                              <w:t xml:space="preserve">: Ciclo horário semanal de Inverno. </w:t>
                            </w:r>
                            <w:r>
                              <w:fldChar w:fldCharType="begin" w:fldLock="1"/>
                            </w:r>
                            <w:r>
                              <w:instrText>ADDIN CSL_CITATION { "citationItems" : [ { "id" : "ITEM-1", "itemData" : { "URL" : "http://www.erse.pt/pt/electricidade/tarifaseprecos/periodoshorarios/Paginas/CicloSemanalTodosFornecPtCont.aspx", "id" : "ITEM-1", "issued" : { "date-parts" : [ [ "0" ] ] }, "title" : "Ciclo Semanal para todos os fornecimentos em PT Continental", "type" : "webpage" }, "uris" : [ "http://www.mendeley.com/documents/?uuid=e02cdeaf-9297-3d97-b9f7-b3e04d9aa794" ] } ], "mendeley" : { "formattedCitation" : "[16]", "plainTextFormattedCitation" : "[16]", "previouslyFormattedCitation" : "[16]" }, "properties" : { "noteIndex" : 0 }, "schema" : "https://github.com/citation-style-language/schema/raw/master/csl-citation.json" }</w:instrText>
                            </w:r>
                            <w:r>
                              <w:fldChar w:fldCharType="separate"/>
                            </w:r>
                            <w:r w:rsidRPr="00D7758A">
                              <w:rPr>
                                <w:noProof/>
                              </w:rPr>
                              <w:t>[16]</w:t>
                            </w:r>
                            <w:bookmarkEnd w:id="19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16E2E3D" id="Caixa de texto 106" o:spid="_x0000_s1067" type="#_x0000_t202" style="position:absolute;left:0;text-align:left;margin-left:0;margin-top:15.85pt;width:405.4pt;height:15pt;z-index:252048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" stroked="f">
                <v:textbox inset="0,0,0,0">
                  <w:txbxContent>
                    <w:p w:rsidR="008A2185" w:rsidRPr="002B6C95" w:rsidRDefault="008A2185" w:rsidP="008A2185">
                      <w:pPr>
                        <w:pStyle w:val="Legenda"/>
                        <w:rPr>
                          <w:noProof/>
                        </w:rPr>
                      </w:pPr>
                      <w:bookmarkStart w:id="196" w:name="_Ref469397322"/>
                      <w:bookmarkStart w:id="197" w:name="_Toc469405909"/>
                      <w:r>
                        <w:t xml:space="preserve">Figura </w:t>
                      </w:r>
                      <w:r w:rsidR="0079735A">
                        <w:fldChar w:fldCharType="begin"/>
                      </w:r>
                      <w:r w:rsidR="0079735A">
                        <w:instrText xml:space="preserve"> SEQ Figura \* ARABIC </w:instrText>
                      </w:r>
                      <w:r w:rsidR="0079735A">
                        <w:fldChar w:fldCharType="separate"/>
                      </w:r>
                      <w:r>
                        <w:rPr>
                          <w:noProof/>
                        </w:rPr>
                        <w:t>10</w:t>
                      </w:r>
                      <w:r w:rsidR="0079735A">
                        <w:rPr>
                          <w:noProof/>
                        </w:rPr>
                        <w:fldChar w:fldCharType="end"/>
                      </w:r>
                      <w:bookmarkEnd w:id="196"/>
                      <w:r>
                        <w:t xml:space="preserve">: Ciclo horário semanal de Inverno. </w:t>
                      </w:r>
                      <w:r>
                        <w:fldChar w:fldCharType="begin" w:fldLock="1"/>
                      </w:r>
                      <w:r>
                        <w:instrText>ADDIN CSL_CITATION { "citationItems" : [ { "id" : "ITEM-1", "itemData" : { "URL" : "http://www.erse.pt/pt/electricidade/tarifaseprecos/periodoshorarios/Paginas/CicloSemanalTodosFornecPtCont.aspx", "id" : "ITEM-1", "issued" : { "date-parts" : [ [ "0" ] ] }, "title" : "Ciclo Semanal para todos os fornecimentos em PT Continental", "type" : "webpage" }, "uris" : [ "http://www.mendeley.com/documents/?uuid=e02cdeaf-9297-3d97-b9f7-b3e04d9aa794" ] } ], "mendeley" : { "formattedCitation" : "[16]", "plainTextFormattedCitation" : "[16]", "previouslyFormattedCitation" : "[16]" }, "properties" : { "noteIndex" : 0 }, "schema" : "https://github.com/citation-style-language/schema/raw/master/csl-citation.json" }</w:instrText>
                      </w:r>
                      <w:r>
                        <w:fldChar w:fldCharType="separate"/>
                      </w:r>
                      <w:r w:rsidRPr="00D7758A">
                        <w:rPr>
                          <w:noProof/>
                        </w:rPr>
                        <w:t>[16]</w:t>
                      </w:r>
                      <w:bookmarkEnd w:id="197"/>
                      <w:r>
                        <w:fldChar w:fldCharType="end"/>
                      </w:r>
                    </w:p>
                  </w:txbxContent>
                </v:textbox>
                <w10:wrap type="square" anchorx="margin"/>
              </v:shape>
            </w:pict>
          </mc:Fallback>
        </mc:AlternateContent>
      </w:r>
    </w:p>
    <w:p w:rsidR="008A2185" w:rsidRDefault="008A2185" w:rsidP="008A2185"/>
    <w:p w:rsidR="008A2185" w:rsidRDefault="008A2185" w:rsidP="008A2185"/>
    <w:p w:rsidR="008A2185" w:rsidRDefault="008A2185" w:rsidP="008A2185"/>
    <w:p w:rsidR="008A2185" w:rsidRDefault="008A2185" w:rsidP="008A2185"/>
    <w:p w:rsidR="008A2185" w:rsidRDefault="008A2185" w:rsidP="008A2185"/>
    <w:p w:rsidR="008A2185" w:rsidRDefault="008A2185" w:rsidP="008A2185"/>
    <w:p w:rsidR="008A2185" w:rsidRDefault="008A2185" w:rsidP="008A2185">
      <w:r>
        <w:rPr>
          <w:noProof/>
          <w:lang w:eastAsia="pt-PT"/>
        </w:rPr>
        <w:lastRenderedPageBreak/>
        <w:drawing>
          <wp:anchor distT="0" distB="0" distL="114300" distR="114300" simplePos="0" relativeHeight="252047360" behindDoc="0" locked="0" layoutInCell="1" allowOverlap="1" wp14:anchorId="0CBAF242" wp14:editId="7AEC7709">
            <wp:simplePos x="0" y="0"/>
            <wp:positionH relativeFrom="margin">
              <wp:align>center</wp:align>
            </wp:positionH>
            <wp:positionV relativeFrom="paragraph">
              <wp:posOffset>0</wp:posOffset>
            </wp:positionV>
            <wp:extent cx="3520800" cy="2876400"/>
            <wp:effectExtent l="0" t="0" r="3810" b="635"/>
            <wp:wrapSquare wrapText="bothSides"/>
            <wp:docPr id="111" name="Imagem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3" name="Imagem 63"/>
                    <pic:cNvPicPr>
                      <a:picLocks/>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520800" cy="2876400"/>
                    </a:xfrm>
                    <a:prstGeom prst="rect">
                      <a:avLst/>
                    </a:prstGeom>
                  </pic:spPr>
                </pic:pic>
              </a:graphicData>
            </a:graphic>
            <wp14:sizeRelH relativeFrom="margin">
              <wp14:pctWidth>0</wp14:pctWidth>
            </wp14:sizeRelH>
            <wp14:sizeRelV relativeFrom="margin">
              <wp14:pctHeight>0</wp14:pctHeight>
            </wp14:sizeRelV>
          </wp:anchor>
        </w:drawing>
      </w:r>
    </w:p>
    <w:p w:rsidR="008A2185" w:rsidRDefault="008A2185" w:rsidP="008A2185"/>
    <w:p w:rsidR="008A2185" w:rsidRDefault="008A2185" w:rsidP="008A2185"/>
    <w:p w:rsidR="008A2185" w:rsidRDefault="008A2185" w:rsidP="008A2185"/>
    <w:p w:rsidR="008A2185" w:rsidRDefault="008A2185" w:rsidP="008A2185"/>
    <w:p w:rsidR="008A2185" w:rsidRDefault="008A2185" w:rsidP="008A2185"/>
    <w:p w:rsidR="008A2185" w:rsidRDefault="008A2185" w:rsidP="008A2185"/>
    <w:p w:rsidR="008A2185" w:rsidRDefault="008A2185" w:rsidP="008A2185"/>
    <w:p w:rsidR="008A2185" w:rsidRDefault="008A2185" w:rsidP="008A2185"/>
    <w:p w:rsidR="008A2185" w:rsidRDefault="008A2185" w:rsidP="008A2185"/>
    <w:p w:rsidR="008A2185" w:rsidRDefault="008A2185" w:rsidP="008A2185"/>
    <w:p w:rsidR="008A2185" w:rsidRDefault="008A2185" w:rsidP="008A2185">
      <w:r>
        <w:rPr>
          <w:noProof/>
          <w:lang w:eastAsia="pt-PT"/>
        </w:rPr>
        <mc:AlternateContent>
          <mc:Choice Requires="wps">
            <w:drawing>
              <wp:anchor distT="0" distB="0" distL="114300" distR="114300" simplePos="0" relativeHeight="252051456" behindDoc="0" locked="0" layoutInCell="1" allowOverlap="1" wp14:anchorId="5C9F82CA" wp14:editId="6E695639">
                <wp:simplePos x="0" y="0"/>
                <wp:positionH relativeFrom="column">
                  <wp:posOffset>1024890</wp:posOffset>
                </wp:positionH>
                <wp:positionV relativeFrom="paragraph">
                  <wp:posOffset>44450</wp:posOffset>
                </wp:positionV>
                <wp:extent cx="3520440" cy="161925"/>
                <wp:effectExtent l="0" t="0" r="3810" b="9525"/>
                <wp:wrapSquare wrapText="bothSides"/>
                <wp:docPr id="108" name="Caixa de texto 108"/>
                <wp:cNvGraphicFramePr/>
                <a:graphic xmlns:a="http://schemas.openxmlformats.org/drawingml/2006/main">
                  <a:graphicData uri="http://schemas.microsoft.com/office/word/2010/wordprocessingShape">
                    <wps:wsp>
                      <wps:cNvSpPr txBox="1"/>
                      <wps:spPr>
                        <a:xfrm>
                          <a:off x="0" y="0"/>
                          <a:ext cx="3520440" cy="161925"/>
                        </a:xfrm>
                        <a:prstGeom prst="rect">
                          <a:avLst/>
                        </a:prstGeom>
                        <a:solidFill>
                          <a:prstClr val="white"/>
                        </a:solidFill>
                        <a:ln>
                          <a:noFill/>
                        </a:ln>
                      </wps:spPr>
                      <wps:txbx>
                        <w:txbxContent>
                          <w:p w:rsidR="008A2185" w:rsidRPr="00605459" w:rsidRDefault="008A2185" w:rsidP="008A2185">
                            <w:pPr>
                              <w:pStyle w:val="Legenda"/>
                              <w:rPr>
                                <w:noProof/>
                              </w:rPr>
                            </w:pPr>
                            <w:bookmarkStart w:id="198" w:name="_Ref469397333"/>
                            <w:bookmarkStart w:id="199" w:name="_Toc469405910"/>
                            <w:r>
                              <w:t xml:space="preserve">Figura </w:t>
                            </w:r>
                            <w:r w:rsidR="0079735A">
                              <w:fldChar w:fldCharType="begin"/>
                            </w:r>
                            <w:r w:rsidR="0079735A">
                              <w:instrText xml:space="preserve"> SEQ Figura \* ARABIC </w:instrText>
                            </w:r>
                            <w:r w:rsidR="0079735A">
                              <w:fldChar w:fldCharType="separate"/>
                            </w:r>
                            <w:r>
                              <w:rPr>
                                <w:noProof/>
                              </w:rPr>
                              <w:t>11</w:t>
                            </w:r>
                            <w:r w:rsidR="0079735A">
                              <w:rPr>
                                <w:noProof/>
                              </w:rPr>
                              <w:fldChar w:fldCharType="end"/>
                            </w:r>
                            <w:bookmarkEnd w:id="198"/>
                            <w:r>
                              <w:t xml:space="preserve">: </w:t>
                            </w:r>
                            <w:r w:rsidRPr="00E10439">
                              <w:t>Ciclo horário semanal de</w:t>
                            </w:r>
                            <w:r>
                              <w:t xml:space="preserve"> Verão. </w:t>
                            </w:r>
                            <w:r>
                              <w:fldChar w:fldCharType="begin" w:fldLock="1"/>
                            </w:r>
                            <w:r>
                              <w:instrText>ADDIN CSL_CITATION { "citationItems" : [ { "id" : "ITEM-1", "itemData" : { "URL" : "http://www.erse.pt/pt/electricidade/tarifaseprecos/periodoshorarios/Paginas/CicloSemanalTodosFornecPtCont.aspx", "id" : "ITEM-1", "issued" : { "date-parts" : [ [ "0" ] ] }, "title" : "Ciclo Semanal para todos os fornecimentos em PT Continental", "type" : "webpage" }, "uris" : [ "http://www.mendeley.com/documents/?uuid=e02cdeaf-9297-3d97-b9f7-b3e04d9aa794" ] } ], "mendeley" : { "formattedCitation" : "[16]", "plainTextFormattedCitation" : "[16]", "previouslyFormattedCitation" : "[16]" }, "properties" : { "noteIndex" : 0 }, "schema" : "https://github.com/citation-style-language/schema/raw/master/csl-citation.json" }</w:instrText>
                            </w:r>
                            <w:r>
                              <w:fldChar w:fldCharType="separate"/>
                            </w:r>
                            <w:r w:rsidRPr="00D7758A">
                              <w:rPr>
                                <w:noProof/>
                              </w:rPr>
                              <w:t>[16]</w:t>
                            </w:r>
                            <w:bookmarkEnd w:id="19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9F82CA" id="Caixa de texto 108" o:spid="_x0000_s1068" type="#_x0000_t202" style="position:absolute;left:0;text-align:left;margin-left:80.7pt;margin-top:3.5pt;width:277.2pt;height:12.75pt;z-index:25205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" stroked="f">
                <v:textbox inset="0,0,0,0">
                  <w:txbxContent>
                    <w:p w:rsidR="008A2185" w:rsidRPr="00605459" w:rsidRDefault="008A2185" w:rsidP="008A2185">
                      <w:pPr>
                        <w:pStyle w:val="Legenda"/>
                        <w:rPr>
                          <w:noProof/>
                        </w:rPr>
                      </w:pPr>
                      <w:bookmarkStart w:id="200" w:name="_Ref469397333"/>
                      <w:bookmarkStart w:id="201" w:name="_Toc469405910"/>
                      <w:r>
                        <w:t xml:space="preserve">Figura </w:t>
                      </w:r>
                      <w:r w:rsidR="0079735A">
                        <w:fldChar w:fldCharType="begin"/>
                      </w:r>
                      <w:r w:rsidR="0079735A">
                        <w:instrText xml:space="preserve"> SEQ Figura \* ARABIC </w:instrText>
                      </w:r>
                      <w:r w:rsidR="0079735A">
                        <w:fldChar w:fldCharType="separate"/>
                      </w:r>
                      <w:r>
                        <w:rPr>
                          <w:noProof/>
                        </w:rPr>
                        <w:t>11</w:t>
                      </w:r>
                      <w:r w:rsidR="0079735A">
                        <w:rPr>
                          <w:noProof/>
                        </w:rPr>
                        <w:fldChar w:fldCharType="end"/>
                      </w:r>
                      <w:bookmarkEnd w:id="200"/>
                      <w:r>
                        <w:t xml:space="preserve">: </w:t>
                      </w:r>
                      <w:r w:rsidRPr="00E10439">
                        <w:t>Ciclo horário semanal de</w:t>
                      </w:r>
                      <w:r>
                        <w:t xml:space="preserve"> Verão. </w:t>
                      </w:r>
                      <w:r>
                        <w:fldChar w:fldCharType="begin" w:fldLock="1"/>
                      </w:r>
                      <w:r>
                        <w:instrText>ADDIN CSL_CITATION { "citationItems" : [ { "id" : "ITEM-1", "itemData" : { "URL" : "http://www.erse.pt/pt/electricidade/tarifaseprecos/periodoshorarios/Paginas/CicloSemanalTodosFornecPtCont.aspx", "id" : "ITEM-1", "issued" : { "date-parts" : [ [ "0" ] ] }, "title" : "Ciclo Semanal para todos os fornecimentos em PT Continental", "type" : "webpage" }, "uris" : [ "http://www.mendeley.com/documents/?uuid=e02cdeaf-9297-3d97-b9f7-b3e04d9aa794" ] } ], "mendeley" : { "formattedCitation" : "[16]", "plainTextFormattedCitation" : "[16]", "previouslyFormattedCitation" : "[16]" }, "properties" : { "noteIndex" : 0 }, "schema" : "https://github.com/citation-style-language/schema/raw/master/csl-citation.json" }</w:instrText>
                      </w:r>
                      <w:r>
                        <w:fldChar w:fldCharType="separate"/>
                      </w:r>
                      <w:r w:rsidRPr="00D7758A">
                        <w:rPr>
                          <w:noProof/>
                        </w:rPr>
                        <w:t>[16]</w:t>
                      </w:r>
                      <w:bookmarkEnd w:id="201"/>
                      <w:r>
                        <w:fldChar w:fldCharType="end"/>
                      </w:r>
                    </w:p>
                  </w:txbxContent>
                </v:textbox>
                <w10:wrap type="square"/>
              </v:shape>
            </w:pict>
          </mc:Fallback>
        </mc:AlternateContent>
      </w:r>
    </w:p>
    <w:p w:rsidR="008A2185" w:rsidRDefault="008A2185" w:rsidP="008A2185"/>
    <w:p w:rsidR="008A2185" w:rsidRDefault="008A2185" w:rsidP="008A2185">
      <w:r>
        <w:t xml:space="preserve">Para chegar à curva de consumo diária da adega foi admitido que a adega tem um período de funcionamento das 8h00 às 17h00, durante 5 dias por semana, 4,33 semanas por mês (52 semanas no período de 1 ano). Assim, chega-se à conclusão que a adega tem cerca de 195 horas (194,85) por mês pertencentes ao período de trabalho. Por outro lado, admitindo que não se trabalha aos fins-de-semana e sabendo o período de funcionamento da adega, sabe-se que são cerca de 325 horas (324,75) por mês as horas que englobam o período fora de trabalho. Depois de se saber as horas totais mensais de cada período de trabalho é necessário dividir essas horas pelos períodos tarifários (Ponta, Cheia, Vazio e Super vazio). Na </w:t>
      </w:r>
      <w:r w:rsidR="00E90B17">
        <w:fldChar w:fldCharType="begin"/>
      </w:r>
      <w:r w:rsidR="00E90B17">
        <w:instrText xml:space="preserve"> REF _Ref455577235 \h </w:instrText>
      </w:r>
      <w:r w:rsidR="00E90B17">
        <w:fldChar w:fldCharType="separate"/>
      </w:r>
      <w:r w:rsidR="0022609B">
        <w:t xml:space="preserve">Tabela </w:t>
      </w:r>
      <w:r w:rsidR="0022609B">
        <w:rPr>
          <w:noProof/>
        </w:rPr>
        <w:t>8</w:t>
      </w:r>
      <w:r w:rsidR="00E90B17">
        <w:fldChar w:fldCharType="end"/>
      </w:r>
      <w:r>
        <w:t xml:space="preserve"> estão representadas o número de horas totais mensais de cada período tarifário.</w:t>
      </w:r>
    </w:p>
    <w:p w:rsidR="008A2185" w:rsidRDefault="008A2185" w:rsidP="008A2185">
      <w:pPr>
        <w:rPr>
          <w:u w:val="single"/>
        </w:rPr>
      </w:pPr>
      <w:r w:rsidRPr="00721502">
        <w:rPr>
          <w:u w:val="single"/>
        </w:rPr>
        <w:t>Horário de Inverno</w:t>
      </w:r>
    </w:p>
    <w:p w:rsidR="008A2185" w:rsidRPr="00721502" w:rsidRDefault="008A2185" w:rsidP="008A2185">
      <w:pPr>
        <w:rPr>
          <w:u w:val="single"/>
        </w:rPr>
      </w:pPr>
    </w:p>
    <w:p w:rsidR="008A2185" w:rsidRDefault="008A2185" w:rsidP="008A2185">
      <w:pPr>
        <w:pStyle w:val="Legenda"/>
        <w:keepNext/>
      </w:pPr>
      <w:bookmarkStart w:id="202" w:name="_Toc469405944"/>
      <w:r>
        <w:t xml:space="preserve">Tabela </w:t>
      </w:r>
      <w:r w:rsidR="0079735A">
        <w:fldChar w:fldCharType="begin"/>
      </w:r>
      <w:r w:rsidR="0079735A">
        <w:instrText xml:space="preserve"> SEQ Tabela \* ARABIC </w:instrText>
      </w:r>
      <w:r w:rsidR="0079735A">
        <w:fldChar w:fldCharType="separate"/>
      </w:r>
      <w:r w:rsidR="0022609B">
        <w:rPr>
          <w:noProof/>
        </w:rPr>
        <w:t>8</w:t>
      </w:r>
      <w:r w:rsidR="0079735A">
        <w:rPr>
          <w:noProof/>
        </w:rPr>
        <w:fldChar w:fldCharType="end"/>
      </w:r>
      <w:r>
        <w:t xml:space="preserve">: </w:t>
      </w:r>
      <w:r w:rsidRPr="005A7756">
        <w:t>Cálculo das horas mensais na</w:t>
      </w:r>
      <w:r>
        <w:t>s</w:t>
      </w:r>
      <w:r w:rsidRPr="005A7756">
        <w:t xml:space="preserve"> </w:t>
      </w:r>
      <w:r>
        <w:t xml:space="preserve">várias </w:t>
      </w:r>
      <w:r w:rsidRPr="005A7756">
        <w:t>tarifa</w:t>
      </w:r>
      <w:r>
        <w:t>s</w:t>
      </w:r>
      <w:r w:rsidRPr="005A7756">
        <w:t xml:space="preserve"> cada período de tempo</w:t>
      </w:r>
      <w:r>
        <w:t>.</w:t>
      </w:r>
      <w:bookmarkEnd w:id="202"/>
    </w:p>
    <w:p w:rsidR="008A2185" w:rsidRPr="000F574F" w:rsidRDefault="008A2185" w:rsidP="008A2185">
      <w:pPr>
        <w:rPr>
          <w:u w:val="single"/>
        </w:rPr>
      </w:pPr>
      <w:r w:rsidRPr="000F574F">
        <w:rPr>
          <w:u w:val="single"/>
        </w:rPr>
        <w:t>Período de Ponta</w:t>
      </w:r>
    </w:p>
    <w:tbl>
      <w:tblPr>
        <w:tblStyle w:val="TabelaSimples2"/>
        <w:tblW w:w="8504" w:type="dxa"/>
        <w:tblLook w:val="04A0" w:firstRow="1" w:lastRow="0" w:firstColumn="1" w:lastColumn="0" w:noHBand="0" w:noVBand="1"/>
      </w:tblPr>
      <w:tblGrid>
        <w:gridCol w:w="2721"/>
        <w:gridCol w:w="5783"/>
      </w:tblGrid>
      <w:tr w:rsidR="008A2185" w:rsidTr="002260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1" w:type="dxa"/>
            <w:tcBorders>
              <w:top w:val="single" w:sz="12" w:space="0" w:color="auto"/>
              <w:bottom w:val="single" w:sz="8" w:space="0" w:color="auto"/>
            </w:tcBorders>
          </w:tcPr>
          <w:p w:rsidR="008A2185" w:rsidRPr="00507094" w:rsidRDefault="008A2185" w:rsidP="0022609B">
            <w:pPr>
              <w:rPr>
                <w:b w:val="0"/>
                <w:sz w:val="20"/>
                <w:szCs w:val="20"/>
              </w:rPr>
            </w:pPr>
            <w:r w:rsidRPr="00507094">
              <w:rPr>
                <w:b w:val="0"/>
                <w:sz w:val="20"/>
                <w:szCs w:val="20"/>
              </w:rPr>
              <w:t>09:30 – 12:00</w:t>
            </w:r>
          </w:p>
        </w:tc>
        <w:tc>
          <w:tcPr>
            <w:tcW w:w="5783" w:type="dxa"/>
            <w:tcBorders>
              <w:top w:val="single" w:sz="12" w:space="0" w:color="auto"/>
              <w:bottom w:val="single" w:sz="8" w:space="0" w:color="auto"/>
            </w:tcBorders>
            <w:vAlign w:val="center"/>
          </w:tcPr>
          <w:p w:rsidR="008A2185" w:rsidRPr="00507094" w:rsidRDefault="008A2185" w:rsidP="0022609B">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507094">
              <w:rPr>
                <w:b w:val="0"/>
                <w:sz w:val="20"/>
                <w:szCs w:val="20"/>
              </w:rPr>
              <w:t>2,5 horas/dia no período de trabalho</w:t>
            </w:r>
          </w:p>
        </w:tc>
      </w:tr>
      <w:tr w:rsidR="008A2185" w:rsidTr="002260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1" w:type="dxa"/>
            <w:tcBorders>
              <w:top w:val="single" w:sz="8" w:space="0" w:color="auto"/>
              <w:bottom w:val="single" w:sz="8" w:space="0" w:color="auto"/>
            </w:tcBorders>
          </w:tcPr>
          <w:p w:rsidR="008A2185" w:rsidRPr="00507094" w:rsidRDefault="008A2185" w:rsidP="0022609B">
            <w:pPr>
              <w:rPr>
                <w:b w:val="0"/>
                <w:sz w:val="20"/>
                <w:szCs w:val="20"/>
              </w:rPr>
            </w:pPr>
            <w:r w:rsidRPr="00507094">
              <w:rPr>
                <w:b w:val="0"/>
                <w:sz w:val="20"/>
                <w:szCs w:val="20"/>
              </w:rPr>
              <w:t>18:30 – 21:00</w:t>
            </w:r>
          </w:p>
        </w:tc>
        <w:tc>
          <w:tcPr>
            <w:tcW w:w="5783" w:type="dxa"/>
            <w:tcBorders>
              <w:top w:val="single" w:sz="8" w:space="0" w:color="auto"/>
              <w:bottom w:val="single" w:sz="8" w:space="0" w:color="auto"/>
            </w:tcBorders>
            <w:vAlign w:val="center"/>
          </w:tcPr>
          <w:p w:rsidR="008A2185" w:rsidRPr="00507094" w:rsidRDefault="008A2185" w:rsidP="0022609B">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094">
              <w:rPr>
                <w:sz w:val="20"/>
                <w:szCs w:val="20"/>
              </w:rPr>
              <w:t>2,5 horas/dia no período fora de trabalho</w:t>
            </w:r>
          </w:p>
        </w:tc>
      </w:tr>
      <w:tr w:rsidR="008A2185" w:rsidTr="0022609B">
        <w:trPr>
          <w:trHeight w:val="567"/>
        </w:trPr>
        <w:tc>
          <w:tcPr>
            <w:cnfStyle w:val="001000000000" w:firstRow="0" w:lastRow="0" w:firstColumn="1" w:lastColumn="0" w:oddVBand="0" w:evenVBand="0" w:oddHBand="0" w:evenHBand="0" w:firstRowFirstColumn="0" w:firstRowLastColumn="0" w:lastRowFirstColumn="0" w:lastRowLastColumn="0"/>
            <w:tcW w:w="2721" w:type="dxa"/>
            <w:tcBorders>
              <w:top w:val="single" w:sz="8" w:space="0" w:color="auto"/>
              <w:bottom w:val="single" w:sz="8" w:space="0" w:color="auto"/>
            </w:tcBorders>
            <w:vAlign w:val="center"/>
          </w:tcPr>
          <w:p w:rsidR="008A2185" w:rsidRPr="00507094" w:rsidRDefault="008A2185" w:rsidP="0022609B">
            <w:pPr>
              <w:jc w:val="left"/>
              <w:rPr>
                <w:bCs w:val="0"/>
                <w:sz w:val="20"/>
                <w:szCs w:val="20"/>
              </w:rPr>
            </w:pPr>
            <w:r w:rsidRPr="00507094">
              <w:rPr>
                <w:bCs w:val="0"/>
                <w:sz w:val="20"/>
                <w:szCs w:val="20"/>
              </w:rPr>
              <w:t xml:space="preserve">Período de Trabalho </w:t>
            </w:r>
          </w:p>
          <w:p w:rsidR="008A2185" w:rsidRPr="00507094" w:rsidRDefault="008A2185" w:rsidP="0022609B">
            <w:pPr>
              <w:jc w:val="left"/>
              <w:rPr>
                <w:bCs w:val="0"/>
                <w:sz w:val="20"/>
                <w:szCs w:val="20"/>
              </w:rPr>
            </w:pPr>
            <w:r w:rsidRPr="00507094">
              <w:rPr>
                <w:bCs w:val="0"/>
                <w:sz w:val="20"/>
                <w:szCs w:val="20"/>
              </w:rPr>
              <w:t xml:space="preserve">Nº horas/mês </w:t>
            </w:r>
          </w:p>
        </w:tc>
        <w:tc>
          <w:tcPr>
            <w:tcW w:w="5783" w:type="dxa"/>
            <w:tcBorders>
              <w:top w:val="single" w:sz="8" w:space="0" w:color="auto"/>
              <w:bottom w:val="single" w:sz="8" w:space="0" w:color="auto"/>
            </w:tcBorders>
            <w:vAlign w:val="center"/>
          </w:tcPr>
          <w:p w:rsidR="008A2185" w:rsidRPr="00507094" w:rsidRDefault="008A2185" w:rsidP="0022609B">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2,5</m:t>
                </m:r>
                <m:f>
                  <m:fPr>
                    <m:ctrlPr>
                      <w:rPr>
                        <w:rFonts w:ascii="Cambria Math" w:hAnsi="Cambria Math"/>
                        <w:bCs/>
                        <w:i/>
                        <w:sz w:val="18"/>
                        <w:szCs w:val="18"/>
                      </w:rPr>
                    </m:ctrlPr>
                  </m:fPr>
                  <m:num>
                    <m:r>
                      <w:rPr>
                        <w:rFonts w:ascii="Cambria Math" w:hAnsi="Cambria Math"/>
                        <w:sz w:val="18"/>
                        <w:szCs w:val="18"/>
                      </w:rPr>
                      <m:t>horas</m:t>
                    </m:r>
                  </m:num>
                  <m:den>
                    <m:r>
                      <w:rPr>
                        <w:rFonts w:ascii="Cambria Math" w:hAnsi="Cambria Math"/>
                        <w:sz w:val="18"/>
                        <w:szCs w:val="18"/>
                      </w:rPr>
                      <m:t>dia</m:t>
                    </m:r>
                  </m:den>
                </m:f>
                <m:r>
                  <w:rPr>
                    <w:rFonts w:ascii="Cambria Math" w:hAnsi="Cambria Math"/>
                    <w:sz w:val="18"/>
                    <w:szCs w:val="18"/>
                  </w:rPr>
                  <m:t>×5</m:t>
                </m:r>
                <m:f>
                  <m:fPr>
                    <m:ctrlPr>
                      <w:rPr>
                        <w:rFonts w:ascii="Cambria Math" w:hAnsi="Cambria Math"/>
                        <w:bCs/>
                        <w:i/>
                        <w:sz w:val="18"/>
                        <w:szCs w:val="18"/>
                      </w:rPr>
                    </m:ctrlPr>
                  </m:fPr>
                  <m:num>
                    <m:r>
                      <w:rPr>
                        <w:rFonts w:ascii="Cambria Math" w:hAnsi="Cambria Math"/>
                        <w:sz w:val="18"/>
                        <w:szCs w:val="18"/>
                      </w:rPr>
                      <m:t xml:space="preserve"> dias</m:t>
                    </m:r>
                  </m:num>
                  <m:den>
                    <m:r>
                      <w:rPr>
                        <w:rFonts w:ascii="Cambria Math" w:hAnsi="Cambria Math"/>
                        <w:sz w:val="18"/>
                        <w:szCs w:val="18"/>
                      </w:rPr>
                      <m:t>semana</m:t>
                    </m:r>
                  </m:den>
                </m:f>
                <m:r>
                  <w:rPr>
                    <w:rFonts w:ascii="Cambria Math" w:hAnsi="Cambria Math"/>
                    <w:sz w:val="18"/>
                    <w:szCs w:val="18"/>
                  </w:rPr>
                  <m:t>×3,</m:t>
                </m:r>
                <m:f>
                  <m:fPr>
                    <m:ctrlPr>
                      <w:rPr>
                        <w:rFonts w:ascii="Cambria Math" w:hAnsi="Cambria Math"/>
                        <w:bCs/>
                        <w:i/>
                        <w:sz w:val="18"/>
                        <w:szCs w:val="18"/>
                      </w:rPr>
                    </m:ctrlPr>
                  </m:fPr>
                  <m:num>
                    <m:r>
                      <w:rPr>
                        <w:rFonts w:ascii="Cambria Math" w:hAnsi="Cambria Math"/>
                        <w:sz w:val="18"/>
                        <w:szCs w:val="18"/>
                      </w:rPr>
                      <m:t>44semanas</m:t>
                    </m:r>
                  </m:num>
                  <m:den>
                    <m:r>
                      <w:rPr>
                        <w:rFonts w:ascii="Cambria Math" w:hAnsi="Cambria Math"/>
                        <w:sz w:val="18"/>
                        <w:szCs w:val="18"/>
                      </w:rPr>
                      <m:t>mês</m:t>
                    </m:r>
                  </m:den>
                </m:f>
                <m:r>
                  <w:rPr>
                    <w:rFonts w:ascii="Cambria Math" w:eastAsiaTheme="minorEastAsia" w:hAnsi="Cambria Math"/>
                    <w:sz w:val="18"/>
                    <w:szCs w:val="18"/>
                  </w:rPr>
                  <m:t>=</m:t>
                </m:r>
                <m:r>
                  <m:rPr>
                    <m:sty m:val="bi"/>
                  </m:rPr>
                  <w:rPr>
                    <w:rFonts w:ascii="Cambria Math" w:eastAsiaTheme="minorEastAsia" w:hAnsi="Cambria Math"/>
                    <w:sz w:val="18"/>
                    <w:szCs w:val="18"/>
                  </w:rPr>
                  <m:t>54 horas/mês</m:t>
                </m:r>
              </m:oMath>
            </m:oMathPara>
          </w:p>
        </w:tc>
      </w:tr>
      <w:tr w:rsidR="008A2185" w:rsidTr="0022609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721" w:type="dxa"/>
            <w:tcBorders>
              <w:top w:val="single" w:sz="8" w:space="0" w:color="auto"/>
              <w:bottom w:val="single" w:sz="12" w:space="0" w:color="auto"/>
            </w:tcBorders>
            <w:vAlign w:val="center"/>
          </w:tcPr>
          <w:p w:rsidR="008A2185" w:rsidRPr="00507094" w:rsidRDefault="008A2185" w:rsidP="0022609B">
            <w:pPr>
              <w:jc w:val="left"/>
              <w:rPr>
                <w:bCs w:val="0"/>
                <w:sz w:val="20"/>
                <w:szCs w:val="20"/>
              </w:rPr>
            </w:pPr>
            <w:r w:rsidRPr="00507094">
              <w:rPr>
                <w:bCs w:val="0"/>
                <w:sz w:val="20"/>
                <w:szCs w:val="20"/>
              </w:rPr>
              <w:t>Período Fora de Trabalho</w:t>
            </w:r>
          </w:p>
          <w:p w:rsidR="008A2185" w:rsidRPr="00507094" w:rsidRDefault="008A2185" w:rsidP="0022609B">
            <w:pPr>
              <w:jc w:val="left"/>
              <w:rPr>
                <w:bCs w:val="0"/>
                <w:sz w:val="20"/>
                <w:szCs w:val="20"/>
              </w:rPr>
            </w:pPr>
            <w:r w:rsidRPr="00507094">
              <w:rPr>
                <w:bCs w:val="0"/>
                <w:sz w:val="20"/>
                <w:szCs w:val="20"/>
              </w:rPr>
              <w:t>Nº horas/mês</w:t>
            </w:r>
          </w:p>
        </w:tc>
        <w:tc>
          <w:tcPr>
            <w:tcW w:w="5783" w:type="dxa"/>
            <w:tcBorders>
              <w:top w:val="single" w:sz="8" w:space="0" w:color="auto"/>
              <w:bottom w:val="single" w:sz="12" w:space="0" w:color="auto"/>
            </w:tcBorders>
            <w:vAlign w:val="center"/>
          </w:tcPr>
          <w:p w:rsidR="008A2185" w:rsidRPr="00507094" w:rsidRDefault="008A2185" w:rsidP="0022609B">
            <w:pPr>
              <w:jc w:val="center"/>
              <w:cnfStyle w:val="000000100000" w:firstRow="0" w:lastRow="0" w:firstColumn="0" w:lastColumn="0" w:oddVBand="0" w:evenVBand="0" w:oddHBand="1" w:evenHBand="0" w:firstRowFirstColumn="0" w:firstRowLastColumn="0" w:lastRowFirstColumn="0" w:lastRowLastColumn="0"/>
              <w:rPr>
                <w:rFonts w:eastAsia="Calibri" w:cs="Times New Roman"/>
                <w:bCs/>
                <w:sz w:val="18"/>
                <w:szCs w:val="18"/>
              </w:rPr>
            </w:pPr>
            <m:oMathPara>
              <m:oMath>
                <m:r>
                  <w:rPr>
                    <w:rFonts w:ascii="Cambria Math" w:hAnsi="Cambria Math"/>
                    <w:sz w:val="18"/>
                    <w:szCs w:val="18"/>
                  </w:rPr>
                  <m:t>2,5</m:t>
                </m:r>
                <m:f>
                  <m:fPr>
                    <m:ctrlPr>
                      <w:rPr>
                        <w:rFonts w:ascii="Cambria Math" w:hAnsi="Cambria Math"/>
                        <w:bCs/>
                        <w:i/>
                        <w:sz w:val="18"/>
                        <w:szCs w:val="18"/>
                      </w:rPr>
                    </m:ctrlPr>
                  </m:fPr>
                  <m:num>
                    <m:r>
                      <w:rPr>
                        <w:rFonts w:ascii="Cambria Math" w:hAnsi="Cambria Math"/>
                        <w:sz w:val="18"/>
                        <w:szCs w:val="18"/>
                      </w:rPr>
                      <m:t>horas</m:t>
                    </m:r>
                  </m:num>
                  <m:den>
                    <m:r>
                      <w:rPr>
                        <w:rFonts w:ascii="Cambria Math" w:hAnsi="Cambria Math"/>
                        <w:sz w:val="18"/>
                        <w:szCs w:val="18"/>
                      </w:rPr>
                      <m:t>dia</m:t>
                    </m:r>
                  </m:den>
                </m:f>
                <m:r>
                  <w:rPr>
                    <w:rFonts w:ascii="Cambria Math" w:hAnsi="Cambria Math"/>
                    <w:sz w:val="18"/>
                    <w:szCs w:val="18"/>
                  </w:rPr>
                  <m:t>×5</m:t>
                </m:r>
                <m:f>
                  <m:fPr>
                    <m:ctrlPr>
                      <w:rPr>
                        <w:rFonts w:ascii="Cambria Math" w:hAnsi="Cambria Math"/>
                        <w:bCs/>
                        <w:i/>
                        <w:sz w:val="18"/>
                        <w:szCs w:val="18"/>
                      </w:rPr>
                    </m:ctrlPr>
                  </m:fPr>
                  <m:num>
                    <m:r>
                      <w:rPr>
                        <w:rFonts w:ascii="Cambria Math" w:hAnsi="Cambria Math"/>
                        <w:sz w:val="18"/>
                        <w:szCs w:val="18"/>
                      </w:rPr>
                      <m:t xml:space="preserve"> dias</m:t>
                    </m:r>
                  </m:num>
                  <m:den>
                    <m:r>
                      <w:rPr>
                        <w:rFonts w:ascii="Cambria Math" w:hAnsi="Cambria Math"/>
                        <w:sz w:val="18"/>
                        <w:szCs w:val="18"/>
                      </w:rPr>
                      <m:t>semana</m:t>
                    </m:r>
                  </m:den>
                </m:f>
                <m:r>
                  <w:rPr>
                    <w:rFonts w:ascii="Cambria Math" w:hAnsi="Cambria Math"/>
                    <w:sz w:val="18"/>
                    <w:szCs w:val="18"/>
                  </w:rPr>
                  <m:t>×3,</m:t>
                </m:r>
                <m:f>
                  <m:fPr>
                    <m:ctrlPr>
                      <w:rPr>
                        <w:rFonts w:ascii="Cambria Math" w:hAnsi="Cambria Math"/>
                        <w:bCs/>
                        <w:i/>
                        <w:sz w:val="18"/>
                        <w:szCs w:val="18"/>
                      </w:rPr>
                    </m:ctrlPr>
                  </m:fPr>
                  <m:num>
                    <m:r>
                      <w:rPr>
                        <w:rFonts w:ascii="Cambria Math" w:hAnsi="Cambria Math"/>
                        <w:sz w:val="18"/>
                        <w:szCs w:val="18"/>
                      </w:rPr>
                      <m:t>44semanas</m:t>
                    </m:r>
                  </m:num>
                  <m:den>
                    <m:r>
                      <w:rPr>
                        <w:rFonts w:ascii="Cambria Math" w:hAnsi="Cambria Math"/>
                        <w:sz w:val="18"/>
                        <w:szCs w:val="18"/>
                      </w:rPr>
                      <m:t>mês</m:t>
                    </m:r>
                  </m:den>
                </m:f>
                <m:r>
                  <w:rPr>
                    <w:rFonts w:ascii="Cambria Math" w:eastAsiaTheme="minorEastAsia" w:hAnsi="Cambria Math"/>
                    <w:sz w:val="18"/>
                    <w:szCs w:val="18"/>
                  </w:rPr>
                  <m:t>=</m:t>
                </m:r>
                <m:r>
                  <m:rPr>
                    <m:sty m:val="bi"/>
                  </m:rPr>
                  <w:rPr>
                    <w:rFonts w:ascii="Cambria Math" w:eastAsiaTheme="minorEastAsia" w:hAnsi="Cambria Math"/>
                    <w:sz w:val="18"/>
                    <w:szCs w:val="18"/>
                  </w:rPr>
                  <m:t>54 horas/mês</m:t>
                </m:r>
              </m:oMath>
            </m:oMathPara>
          </w:p>
        </w:tc>
      </w:tr>
    </w:tbl>
    <w:p w:rsidR="008A2185" w:rsidRDefault="008A2185" w:rsidP="008A2185"/>
    <w:p w:rsidR="008A2185" w:rsidRDefault="008A2185" w:rsidP="008A2185">
      <w:pPr>
        <w:rPr>
          <w:u w:val="single"/>
        </w:rPr>
      </w:pPr>
    </w:p>
    <w:p w:rsidR="008A2185" w:rsidRDefault="008A2185" w:rsidP="008A2185">
      <w:pPr>
        <w:rPr>
          <w:u w:val="single"/>
        </w:rPr>
      </w:pPr>
    </w:p>
    <w:p w:rsidR="008A2185" w:rsidRDefault="008A2185" w:rsidP="008A2185">
      <w:pPr>
        <w:rPr>
          <w:u w:val="single"/>
        </w:rPr>
      </w:pPr>
    </w:p>
    <w:p w:rsidR="008A2185" w:rsidRDefault="008A2185" w:rsidP="008A2185">
      <w:pPr>
        <w:rPr>
          <w:u w:val="single"/>
        </w:rPr>
      </w:pPr>
    </w:p>
    <w:p w:rsidR="008A2185" w:rsidRDefault="008A2185" w:rsidP="008A2185">
      <w:pPr>
        <w:rPr>
          <w:u w:val="single"/>
        </w:rPr>
      </w:pPr>
    </w:p>
    <w:p w:rsidR="008A2185" w:rsidRDefault="008A2185" w:rsidP="008A2185">
      <w:pPr>
        <w:rPr>
          <w:u w:val="single"/>
        </w:rPr>
      </w:pPr>
    </w:p>
    <w:p w:rsidR="008A2185" w:rsidRPr="00021C24" w:rsidRDefault="008A2185" w:rsidP="008A2185">
      <w:pPr>
        <w:rPr>
          <w:u w:val="single"/>
        </w:rPr>
      </w:pPr>
      <w:r w:rsidRPr="00021C24">
        <w:rPr>
          <w:u w:val="single"/>
        </w:rPr>
        <w:lastRenderedPageBreak/>
        <w:t>Período de Cheia</w:t>
      </w:r>
    </w:p>
    <w:tbl>
      <w:tblPr>
        <w:tblStyle w:val="TabelaSimples2"/>
        <w:tblW w:w="8504" w:type="dxa"/>
        <w:tblLook w:val="04A0" w:firstRow="1" w:lastRow="0" w:firstColumn="1" w:lastColumn="0" w:noHBand="0" w:noVBand="1"/>
      </w:tblPr>
      <w:tblGrid>
        <w:gridCol w:w="2721"/>
        <w:gridCol w:w="5783"/>
      </w:tblGrid>
      <w:tr w:rsidR="008A2185" w:rsidTr="002260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1" w:type="dxa"/>
            <w:tcBorders>
              <w:top w:val="single" w:sz="12" w:space="0" w:color="auto"/>
              <w:bottom w:val="single" w:sz="8" w:space="0" w:color="auto"/>
            </w:tcBorders>
          </w:tcPr>
          <w:p w:rsidR="008A2185" w:rsidRPr="00507094" w:rsidRDefault="008A2185" w:rsidP="0022609B">
            <w:pPr>
              <w:rPr>
                <w:b w:val="0"/>
                <w:sz w:val="20"/>
                <w:szCs w:val="20"/>
              </w:rPr>
            </w:pPr>
            <w:r w:rsidRPr="00507094">
              <w:rPr>
                <w:b w:val="0"/>
                <w:sz w:val="20"/>
                <w:szCs w:val="20"/>
              </w:rPr>
              <w:t>07:00 – 09:30</w:t>
            </w:r>
          </w:p>
          <w:p w:rsidR="008A2185" w:rsidRPr="00507094" w:rsidRDefault="008A2185" w:rsidP="0022609B">
            <w:pPr>
              <w:rPr>
                <w:b w:val="0"/>
                <w:sz w:val="20"/>
                <w:szCs w:val="20"/>
              </w:rPr>
            </w:pPr>
            <w:r w:rsidRPr="00507094">
              <w:rPr>
                <w:b w:val="0"/>
                <w:sz w:val="20"/>
                <w:szCs w:val="20"/>
              </w:rPr>
              <w:t>12:00 – 17:00</w:t>
            </w:r>
          </w:p>
        </w:tc>
        <w:tc>
          <w:tcPr>
            <w:tcW w:w="5783" w:type="dxa"/>
            <w:tcBorders>
              <w:top w:val="single" w:sz="12" w:space="0" w:color="auto"/>
              <w:bottom w:val="single" w:sz="8" w:space="0" w:color="auto"/>
            </w:tcBorders>
            <w:vAlign w:val="center"/>
          </w:tcPr>
          <w:p w:rsidR="008A2185" w:rsidRPr="00507094" w:rsidRDefault="008A2185" w:rsidP="0022609B">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507094">
              <w:rPr>
                <w:b w:val="0"/>
                <w:sz w:val="20"/>
                <w:szCs w:val="20"/>
              </w:rPr>
              <w:t>6,5 horas/dia no período de trabalho</w:t>
            </w:r>
          </w:p>
        </w:tc>
      </w:tr>
      <w:tr w:rsidR="008A2185" w:rsidTr="002260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1" w:type="dxa"/>
            <w:tcBorders>
              <w:top w:val="single" w:sz="8" w:space="0" w:color="auto"/>
              <w:bottom w:val="single" w:sz="8" w:space="0" w:color="auto"/>
            </w:tcBorders>
          </w:tcPr>
          <w:p w:rsidR="008A2185" w:rsidRPr="00507094" w:rsidRDefault="008A2185" w:rsidP="0022609B">
            <w:pPr>
              <w:rPr>
                <w:b w:val="0"/>
                <w:sz w:val="20"/>
                <w:szCs w:val="20"/>
              </w:rPr>
            </w:pPr>
            <w:r w:rsidRPr="00507094">
              <w:rPr>
                <w:b w:val="0"/>
                <w:sz w:val="20"/>
                <w:szCs w:val="20"/>
              </w:rPr>
              <w:t>17:00 – 18:30</w:t>
            </w:r>
          </w:p>
          <w:p w:rsidR="008A2185" w:rsidRPr="00507094" w:rsidRDefault="008A2185" w:rsidP="0022609B">
            <w:pPr>
              <w:rPr>
                <w:b w:val="0"/>
                <w:sz w:val="20"/>
                <w:szCs w:val="20"/>
              </w:rPr>
            </w:pPr>
            <w:r w:rsidRPr="00507094">
              <w:rPr>
                <w:b w:val="0"/>
                <w:sz w:val="20"/>
                <w:szCs w:val="20"/>
              </w:rPr>
              <w:t>21:00 – 24:00</w:t>
            </w:r>
          </w:p>
          <w:p w:rsidR="008A2185" w:rsidRPr="00507094" w:rsidRDefault="008A2185" w:rsidP="0022609B">
            <w:pPr>
              <w:rPr>
                <w:b w:val="0"/>
                <w:sz w:val="20"/>
                <w:szCs w:val="20"/>
              </w:rPr>
            </w:pPr>
            <w:r w:rsidRPr="00507094">
              <w:rPr>
                <w:b w:val="0"/>
                <w:sz w:val="20"/>
                <w:szCs w:val="20"/>
              </w:rPr>
              <w:t>09:30 – 13:00 (Sábado)</w:t>
            </w:r>
          </w:p>
          <w:p w:rsidR="008A2185" w:rsidRPr="00507094" w:rsidRDefault="008A2185" w:rsidP="0022609B">
            <w:pPr>
              <w:rPr>
                <w:b w:val="0"/>
                <w:sz w:val="20"/>
                <w:szCs w:val="20"/>
              </w:rPr>
            </w:pPr>
            <w:r w:rsidRPr="00507094">
              <w:rPr>
                <w:b w:val="0"/>
                <w:sz w:val="20"/>
                <w:szCs w:val="20"/>
              </w:rPr>
              <w:t>18:30 – 22:00 (Sábado)</w:t>
            </w:r>
          </w:p>
        </w:tc>
        <w:tc>
          <w:tcPr>
            <w:tcW w:w="5783" w:type="dxa"/>
            <w:tcBorders>
              <w:top w:val="single" w:sz="8" w:space="0" w:color="auto"/>
              <w:bottom w:val="single" w:sz="8" w:space="0" w:color="auto"/>
            </w:tcBorders>
            <w:vAlign w:val="center"/>
          </w:tcPr>
          <w:p w:rsidR="008A2185" w:rsidRPr="00507094" w:rsidRDefault="008A2185" w:rsidP="0022609B">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094">
              <w:rPr>
                <w:sz w:val="20"/>
                <w:szCs w:val="20"/>
              </w:rPr>
              <w:t xml:space="preserve"> 5,5 horas/dia (durante a semana) e 7 horas (Sábado) no período fora de trabalho</w:t>
            </w:r>
          </w:p>
        </w:tc>
      </w:tr>
      <w:tr w:rsidR="008A2185" w:rsidTr="0022609B">
        <w:trPr>
          <w:trHeight w:val="567"/>
        </w:trPr>
        <w:tc>
          <w:tcPr>
            <w:cnfStyle w:val="001000000000" w:firstRow="0" w:lastRow="0" w:firstColumn="1" w:lastColumn="0" w:oddVBand="0" w:evenVBand="0" w:oddHBand="0" w:evenHBand="0" w:firstRowFirstColumn="0" w:firstRowLastColumn="0" w:lastRowFirstColumn="0" w:lastRowLastColumn="0"/>
            <w:tcW w:w="2721" w:type="dxa"/>
            <w:tcBorders>
              <w:top w:val="single" w:sz="8" w:space="0" w:color="auto"/>
              <w:bottom w:val="single" w:sz="8" w:space="0" w:color="auto"/>
            </w:tcBorders>
            <w:vAlign w:val="center"/>
          </w:tcPr>
          <w:p w:rsidR="008A2185" w:rsidRPr="00507094" w:rsidRDefault="008A2185" w:rsidP="0022609B">
            <w:pPr>
              <w:jc w:val="left"/>
              <w:rPr>
                <w:bCs w:val="0"/>
                <w:sz w:val="20"/>
                <w:szCs w:val="20"/>
              </w:rPr>
            </w:pPr>
            <w:r w:rsidRPr="00507094">
              <w:rPr>
                <w:bCs w:val="0"/>
                <w:sz w:val="20"/>
                <w:szCs w:val="20"/>
              </w:rPr>
              <w:t xml:space="preserve">Período de Trabalho </w:t>
            </w:r>
          </w:p>
          <w:p w:rsidR="008A2185" w:rsidRPr="00507094" w:rsidRDefault="008A2185" w:rsidP="0022609B">
            <w:pPr>
              <w:jc w:val="left"/>
              <w:rPr>
                <w:bCs w:val="0"/>
                <w:sz w:val="20"/>
                <w:szCs w:val="20"/>
              </w:rPr>
            </w:pPr>
            <w:r w:rsidRPr="00507094">
              <w:rPr>
                <w:bCs w:val="0"/>
                <w:sz w:val="20"/>
                <w:szCs w:val="20"/>
              </w:rPr>
              <w:t xml:space="preserve">Nº horas/mês </w:t>
            </w:r>
          </w:p>
        </w:tc>
        <w:tc>
          <w:tcPr>
            <w:tcW w:w="5783" w:type="dxa"/>
            <w:tcBorders>
              <w:top w:val="single" w:sz="8" w:space="0" w:color="auto"/>
              <w:bottom w:val="single" w:sz="8" w:space="0" w:color="auto"/>
            </w:tcBorders>
            <w:vAlign w:val="center"/>
          </w:tcPr>
          <w:p w:rsidR="008A2185" w:rsidRPr="00507094" w:rsidRDefault="008A2185" w:rsidP="0022609B">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6,5</m:t>
                </m:r>
                <m:f>
                  <m:fPr>
                    <m:ctrlPr>
                      <w:rPr>
                        <w:rFonts w:ascii="Cambria Math" w:hAnsi="Cambria Math"/>
                        <w:bCs/>
                        <w:i/>
                        <w:sz w:val="18"/>
                        <w:szCs w:val="18"/>
                      </w:rPr>
                    </m:ctrlPr>
                  </m:fPr>
                  <m:num>
                    <m:r>
                      <w:rPr>
                        <w:rFonts w:ascii="Cambria Math" w:hAnsi="Cambria Math"/>
                        <w:sz w:val="18"/>
                        <w:szCs w:val="18"/>
                      </w:rPr>
                      <m:t>horas</m:t>
                    </m:r>
                  </m:num>
                  <m:den>
                    <m:r>
                      <w:rPr>
                        <w:rFonts w:ascii="Cambria Math" w:hAnsi="Cambria Math"/>
                        <w:sz w:val="18"/>
                        <w:szCs w:val="18"/>
                      </w:rPr>
                      <m:t>dia</m:t>
                    </m:r>
                  </m:den>
                </m:f>
                <m:r>
                  <w:rPr>
                    <w:rFonts w:ascii="Cambria Math" w:hAnsi="Cambria Math"/>
                    <w:sz w:val="18"/>
                    <w:szCs w:val="18"/>
                  </w:rPr>
                  <m:t>×5</m:t>
                </m:r>
                <m:f>
                  <m:fPr>
                    <m:ctrlPr>
                      <w:rPr>
                        <w:rFonts w:ascii="Cambria Math" w:hAnsi="Cambria Math"/>
                        <w:bCs/>
                        <w:i/>
                        <w:sz w:val="18"/>
                        <w:szCs w:val="18"/>
                      </w:rPr>
                    </m:ctrlPr>
                  </m:fPr>
                  <m:num>
                    <m:r>
                      <w:rPr>
                        <w:rFonts w:ascii="Cambria Math" w:hAnsi="Cambria Math"/>
                        <w:sz w:val="18"/>
                        <w:szCs w:val="18"/>
                      </w:rPr>
                      <m:t>dias</m:t>
                    </m:r>
                  </m:num>
                  <m:den>
                    <m:r>
                      <w:rPr>
                        <w:rFonts w:ascii="Cambria Math" w:hAnsi="Cambria Math"/>
                        <w:sz w:val="18"/>
                        <w:szCs w:val="18"/>
                      </w:rPr>
                      <m:t>semana</m:t>
                    </m:r>
                  </m:den>
                </m:f>
                <m:r>
                  <w:rPr>
                    <w:rFonts w:ascii="Cambria Math" w:hAnsi="Cambria Math"/>
                    <w:sz w:val="18"/>
                    <w:szCs w:val="18"/>
                  </w:rPr>
                  <m:t>×4,33</m:t>
                </m:r>
                <m:f>
                  <m:fPr>
                    <m:ctrlPr>
                      <w:rPr>
                        <w:rFonts w:ascii="Cambria Math" w:hAnsi="Cambria Math"/>
                        <w:bCs/>
                        <w:i/>
                        <w:sz w:val="18"/>
                        <w:szCs w:val="18"/>
                      </w:rPr>
                    </m:ctrlPr>
                  </m:fPr>
                  <m:num>
                    <m:r>
                      <w:rPr>
                        <w:rFonts w:ascii="Cambria Math" w:hAnsi="Cambria Math"/>
                        <w:sz w:val="18"/>
                        <w:szCs w:val="18"/>
                      </w:rPr>
                      <m:t>dias</m:t>
                    </m:r>
                  </m:num>
                  <m:den>
                    <m:r>
                      <w:rPr>
                        <w:rFonts w:ascii="Cambria Math" w:hAnsi="Cambria Math"/>
                        <w:sz w:val="18"/>
                        <w:szCs w:val="18"/>
                      </w:rPr>
                      <m:t>semana</m:t>
                    </m:r>
                  </m:den>
                </m:f>
                <m:r>
                  <w:rPr>
                    <w:rFonts w:ascii="Cambria Math" w:hAnsi="Cambria Math"/>
                    <w:sz w:val="18"/>
                    <w:szCs w:val="18"/>
                  </w:rPr>
                  <m:t>=</m:t>
                </m:r>
                <m:r>
                  <m:rPr>
                    <m:sty m:val="bi"/>
                  </m:rPr>
                  <w:rPr>
                    <w:rFonts w:ascii="Cambria Math" w:hAnsi="Cambria Math"/>
                    <w:sz w:val="18"/>
                    <w:szCs w:val="18"/>
                  </w:rPr>
                  <m:t>141 horas/mês</m:t>
                </m:r>
              </m:oMath>
            </m:oMathPara>
          </w:p>
        </w:tc>
      </w:tr>
      <w:tr w:rsidR="008A2185" w:rsidTr="0022609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721" w:type="dxa"/>
            <w:tcBorders>
              <w:top w:val="single" w:sz="8" w:space="0" w:color="auto"/>
              <w:bottom w:val="single" w:sz="12" w:space="0" w:color="auto"/>
            </w:tcBorders>
            <w:vAlign w:val="center"/>
          </w:tcPr>
          <w:p w:rsidR="008A2185" w:rsidRPr="00507094" w:rsidRDefault="008A2185" w:rsidP="0022609B">
            <w:pPr>
              <w:jc w:val="left"/>
              <w:rPr>
                <w:bCs w:val="0"/>
                <w:sz w:val="20"/>
                <w:szCs w:val="20"/>
              </w:rPr>
            </w:pPr>
            <w:r w:rsidRPr="00507094">
              <w:rPr>
                <w:bCs w:val="0"/>
                <w:sz w:val="20"/>
                <w:szCs w:val="20"/>
              </w:rPr>
              <w:t>Período Fora de Trabalho</w:t>
            </w:r>
          </w:p>
          <w:p w:rsidR="008A2185" w:rsidRPr="00507094" w:rsidRDefault="008A2185" w:rsidP="0022609B">
            <w:pPr>
              <w:jc w:val="left"/>
              <w:rPr>
                <w:bCs w:val="0"/>
                <w:sz w:val="20"/>
                <w:szCs w:val="20"/>
              </w:rPr>
            </w:pPr>
            <w:r w:rsidRPr="00507094">
              <w:rPr>
                <w:bCs w:val="0"/>
                <w:sz w:val="20"/>
                <w:szCs w:val="20"/>
              </w:rPr>
              <w:t>Nº horas/mês</w:t>
            </w:r>
          </w:p>
        </w:tc>
        <w:tc>
          <w:tcPr>
            <w:tcW w:w="5783" w:type="dxa"/>
            <w:tcBorders>
              <w:top w:val="single" w:sz="8" w:space="0" w:color="auto"/>
              <w:bottom w:val="single" w:sz="12" w:space="0" w:color="auto"/>
            </w:tcBorders>
            <w:vAlign w:val="center"/>
          </w:tcPr>
          <w:p w:rsidR="008A2185" w:rsidRPr="00507094" w:rsidRDefault="0079735A" w:rsidP="0022609B">
            <w:pPr>
              <w:jc w:val="center"/>
              <w:cnfStyle w:val="000000100000" w:firstRow="0" w:lastRow="0" w:firstColumn="0" w:lastColumn="0" w:oddVBand="0" w:evenVBand="0" w:oddHBand="1" w:evenHBand="0" w:firstRowFirstColumn="0" w:firstRowLastColumn="0" w:lastRowFirstColumn="0" w:lastRowLastColumn="0"/>
              <w:rPr>
                <w:rFonts w:eastAsia="Calibri" w:cs="Times New Roman"/>
                <w:bCs/>
                <w:sz w:val="18"/>
                <w:szCs w:val="18"/>
              </w:rPr>
            </w:pPr>
            <m:oMathPara>
              <m:oMath>
                <m:d>
                  <m:dPr>
                    <m:ctrlPr>
                      <w:rPr>
                        <w:rFonts w:ascii="Cambria Math" w:hAnsi="Cambria Math"/>
                        <w:bCs/>
                        <w:i/>
                        <w:sz w:val="18"/>
                        <w:szCs w:val="18"/>
                      </w:rPr>
                    </m:ctrlPr>
                  </m:dPr>
                  <m:e>
                    <m:r>
                      <w:rPr>
                        <w:rFonts w:ascii="Cambria Math" w:hAnsi="Cambria Math"/>
                        <w:sz w:val="18"/>
                        <w:szCs w:val="18"/>
                      </w:rPr>
                      <m:t>5,5</m:t>
                    </m:r>
                    <m:f>
                      <m:fPr>
                        <m:ctrlPr>
                          <w:rPr>
                            <w:rFonts w:ascii="Cambria Math" w:hAnsi="Cambria Math"/>
                            <w:bCs/>
                            <w:i/>
                            <w:sz w:val="18"/>
                            <w:szCs w:val="18"/>
                          </w:rPr>
                        </m:ctrlPr>
                      </m:fPr>
                      <m:num>
                        <m:r>
                          <w:rPr>
                            <w:rFonts w:ascii="Cambria Math" w:hAnsi="Cambria Math"/>
                            <w:sz w:val="18"/>
                            <w:szCs w:val="18"/>
                          </w:rPr>
                          <m:t>horas</m:t>
                        </m:r>
                      </m:num>
                      <m:den>
                        <m:r>
                          <w:rPr>
                            <w:rFonts w:ascii="Cambria Math" w:hAnsi="Cambria Math"/>
                            <w:sz w:val="18"/>
                            <w:szCs w:val="18"/>
                          </w:rPr>
                          <m:t>dia</m:t>
                        </m:r>
                      </m:den>
                    </m:f>
                    <m:r>
                      <w:rPr>
                        <w:rFonts w:ascii="Cambria Math" w:hAnsi="Cambria Math"/>
                        <w:sz w:val="18"/>
                        <w:szCs w:val="18"/>
                      </w:rPr>
                      <m:t>×5</m:t>
                    </m:r>
                    <m:f>
                      <m:fPr>
                        <m:ctrlPr>
                          <w:rPr>
                            <w:rFonts w:ascii="Cambria Math" w:hAnsi="Cambria Math"/>
                            <w:bCs/>
                            <w:i/>
                            <w:sz w:val="18"/>
                            <w:szCs w:val="18"/>
                          </w:rPr>
                        </m:ctrlPr>
                      </m:fPr>
                      <m:num>
                        <m:r>
                          <w:rPr>
                            <w:rFonts w:ascii="Cambria Math" w:hAnsi="Cambria Math"/>
                            <w:sz w:val="18"/>
                            <w:szCs w:val="18"/>
                          </w:rPr>
                          <m:t xml:space="preserve"> dias</m:t>
                        </m:r>
                      </m:num>
                      <m:den>
                        <m:r>
                          <w:rPr>
                            <w:rFonts w:ascii="Cambria Math" w:hAnsi="Cambria Math"/>
                            <w:sz w:val="18"/>
                            <w:szCs w:val="18"/>
                          </w:rPr>
                          <m:t>semana</m:t>
                        </m:r>
                      </m:den>
                    </m:f>
                    <m:r>
                      <w:rPr>
                        <w:rFonts w:ascii="Cambria Math" w:hAnsi="Cambria Math"/>
                        <w:sz w:val="18"/>
                        <w:szCs w:val="18"/>
                      </w:rPr>
                      <m:t>+7</m:t>
                    </m:r>
                    <m:f>
                      <m:fPr>
                        <m:ctrlPr>
                          <w:rPr>
                            <w:rFonts w:ascii="Cambria Math" w:hAnsi="Cambria Math"/>
                            <w:i/>
                            <w:sz w:val="18"/>
                            <w:szCs w:val="18"/>
                          </w:rPr>
                        </m:ctrlPr>
                      </m:fPr>
                      <m:num>
                        <m:r>
                          <w:rPr>
                            <w:rFonts w:ascii="Cambria Math" w:hAnsi="Cambria Math"/>
                            <w:sz w:val="18"/>
                            <w:szCs w:val="18"/>
                          </w:rPr>
                          <m:t>horas</m:t>
                        </m:r>
                      </m:num>
                      <m:den>
                        <m:r>
                          <w:rPr>
                            <w:rFonts w:ascii="Cambria Math" w:hAnsi="Cambria Math"/>
                            <w:sz w:val="18"/>
                            <w:szCs w:val="18"/>
                          </w:rPr>
                          <m:t>semana</m:t>
                        </m:r>
                      </m:den>
                    </m:f>
                    <m:ctrlPr>
                      <w:rPr>
                        <w:rFonts w:ascii="Cambria Math" w:hAnsi="Cambria Math"/>
                        <w:i/>
                        <w:sz w:val="18"/>
                        <w:szCs w:val="18"/>
                      </w:rPr>
                    </m:ctrlPr>
                  </m:e>
                </m:d>
                <m:r>
                  <w:rPr>
                    <w:rFonts w:ascii="Cambria Math" w:hAnsi="Cambria Math"/>
                    <w:sz w:val="18"/>
                    <w:szCs w:val="18"/>
                  </w:rPr>
                  <m:t>×3,44</m:t>
                </m:r>
                <m:f>
                  <m:fPr>
                    <m:ctrlPr>
                      <w:rPr>
                        <w:rFonts w:ascii="Cambria Math" w:hAnsi="Cambria Math"/>
                        <w:bCs/>
                        <w:i/>
                        <w:sz w:val="18"/>
                        <w:szCs w:val="18"/>
                      </w:rPr>
                    </m:ctrlPr>
                  </m:fPr>
                  <m:num>
                    <m:r>
                      <w:rPr>
                        <w:rFonts w:ascii="Cambria Math" w:hAnsi="Cambria Math"/>
                        <w:sz w:val="18"/>
                        <w:szCs w:val="18"/>
                      </w:rPr>
                      <m:t xml:space="preserve"> semanas</m:t>
                    </m:r>
                  </m:num>
                  <m:den>
                    <m:r>
                      <w:rPr>
                        <w:rFonts w:ascii="Cambria Math" w:hAnsi="Cambria Math"/>
                        <w:sz w:val="18"/>
                        <w:szCs w:val="18"/>
                      </w:rPr>
                      <m:t>mês</m:t>
                    </m:r>
                  </m:den>
                </m:f>
                <m:r>
                  <w:rPr>
                    <w:rFonts w:ascii="Cambria Math" w:eastAsiaTheme="minorEastAsia" w:hAnsi="Cambria Math"/>
                    <w:sz w:val="18"/>
                    <w:szCs w:val="18"/>
                  </w:rPr>
                  <m:t>=</m:t>
                </m:r>
                <m:r>
                  <m:rPr>
                    <m:sty m:val="bi"/>
                  </m:rPr>
                  <w:rPr>
                    <w:rFonts w:ascii="Cambria Math" w:eastAsiaTheme="minorEastAsia" w:hAnsi="Cambria Math"/>
                    <w:sz w:val="18"/>
                    <w:szCs w:val="18"/>
                  </w:rPr>
                  <m:t>150 horas/mês</m:t>
                </m:r>
              </m:oMath>
            </m:oMathPara>
          </w:p>
        </w:tc>
      </w:tr>
    </w:tbl>
    <w:p w:rsidR="008A2185" w:rsidRDefault="008A2185" w:rsidP="008A2185">
      <w:pPr>
        <w:rPr>
          <w:u w:val="single"/>
        </w:rPr>
      </w:pPr>
    </w:p>
    <w:p w:rsidR="008A2185" w:rsidRPr="006D4D39" w:rsidRDefault="008A2185" w:rsidP="008A2185">
      <w:pPr>
        <w:rPr>
          <w:u w:val="single"/>
        </w:rPr>
      </w:pPr>
      <w:r w:rsidRPr="00507094">
        <w:rPr>
          <w:u w:val="single"/>
        </w:rPr>
        <w:t>Período de Vazio</w:t>
      </w:r>
    </w:p>
    <w:tbl>
      <w:tblPr>
        <w:tblStyle w:val="TabelaSimples2"/>
        <w:tblW w:w="8504" w:type="dxa"/>
        <w:tblLook w:val="04A0" w:firstRow="1" w:lastRow="0" w:firstColumn="1" w:lastColumn="0" w:noHBand="0" w:noVBand="1"/>
      </w:tblPr>
      <w:tblGrid>
        <w:gridCol w:w="2721"/>
        <w:gridCol w:w="5783"/>
      </w:tblGrid>
      <w:tr w:rsidR="008A2185" w:rsidTr="002260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1" w:type="dxa"/>
            <w:tcBorders>
              <w:top w:val="single" w:sz="12" w:space="0" w:color="auto"/>
              <w:bottom w:val="single" w:sz="8" w:space="0" w:color="auto"/>
            </w:tcBorders>
          </w:tcPr>
          <w:p w:rsidR="008A2185" w:rsidRPr="00507094" w:rsidRDefault="008A2185" w:rsidP="0022609B">
            <w:pPr>
              <w:rPr>
                <w:b w:val="0"/>
                <w:sz w:val="20"/>
                <w:szCs w:val="20"/>
              </w:rPr>
            </w:pPr>
          </w:p>
        </w:tc>
        <w:tc>
          <w:tcPr>
            <w:tcW w:w="5783" w:type="dxa"/>
            <w:tcBorders>
              <w:top w:val="single" w:sz="12" w:space="0" w:color="auto"/>
              <w:bottom w:val="single" w:sz="8" w:space="0" w:color="auto"/>
            </w:tcBorders>
            <w:vAlign w:val="center"/>
          </w:tcPr>
          <w:p w:rsidR="008A2185" w:rsidRPr="00507094" w:rsidRDefault="008A2185" w:rsidP="0022609B">
            <w:pPr>
              <w:jc w:val="center"/>
              <w:cnfStyle w:val="100000000000" w:firstRow="1" w:lastRow="0" w:firstColumn="0" w:lastColumn="0" w:oddVBand="0" w:evenVBand="0" w:oddHBand="0" w:evenHBand="0" w:firstRowFirstColumn="0" w:firstRowLastColumn="0" w:lastRowFirstColumn="0" w:lastRowLastColumn="0"/>
              <w:rPr>
                <w:b w:val="0"/>
                <w:sz w:val="20"/>
                <w:szCs w:val="20"/>
              </w:rPr>
            </w:pPr>
            <w:r>
              <w:rPr>
                <w:b w:val="0"/>
                <w:sz w:val="20"/>
                <w:szCs w:val="20"/>
              </w:rPr>
              <w:t>0</w:t>
            </w:r>
            <w:r w:rsidRPr="00507094">
              <w:rPr>
                <w:b w:val="0"/>
                <w:sz w:val="20"/>
                <w:szCs w:val="20"/>
              </w:rPr>
              <w:t xml:space="preserve"> horas/dia no período de trabalho</w:t>
            </w:r>
          </w:p>
        </w:tc>
      </w:tr>
      <w:tr w:rsidR="008A2185" w:rsidTr="002260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1" w:type="dxa"/>
            <w:tcBorders>
              <w:top w:val="single" w:sz="8" w:space="0" w:color="auto"/>
              <w:bottom w:val="single" w:sz="8" w:space="0" w:color="auto"/>
            </w:tcBorders>
          </w:tcPr>
          <w:p w:rsidR="008A2185" w:rsidRPr="00507094" w:rsidRDefault="008A2185" w:rsidP="0022609B">
            <w:pPr>
              <w:rPr>
                <w:b w:val="0"/>
                <w:sz w:val="20"/>
                <w:szCs w:val="20"/>
              </w:rPr>
            </w:pPr>
            <w:r>
              <w:rPr>
                <w:b w:val="0"/>
                <w:sz w:val="20"/>
                <w:szCs w:val="20"/>
              </w:rPr>
              <w:t>00</w:t>
            </w:r>
            <w:r w:rsidRPr="00507094">
              <w:rPr>
                <w:b w:val="0"/>
                <w:sz w:val="20"/>
                <w:szCs w:val="20"/>
              </w:rPr>
              <w:t xml:space="preserve">:00 – </w:t>
            </w:r>
            <w:r>
              <w:rPr>
                <w:b w:val="0"/>
                <w:sz w:val="20"/>
                <w:szCs w:val="20"/>
              </w:rPr>
              <w:t>02</w:t>
            </w:r>
            <w:r w:rsidRPr="00507094">
              <w:rPr>
                <w:b w:val="0"/>
                <w:sz w:val="20"/>
                <w:szCs w:val="20"/>
              </w:rPr>
              <w:t>:</w:t>
            </w:r>
            <w:r>
              <w:rPr>
                <w:b w:val="0"/>
                <w:sz w:val="20"/>
                <w:szCs w:val="20"/>
              </w:rPr>
              <w:t>0</w:t>
            </w:r>
            <w:r w:rsidRPr="00507094">
              <w:rPr>
                <w:b w:val="0"/>
                <w:sz w:val="20"/>
                <w:szCs w:val="20"/>
              </w:rPr>
              <w:t>0</w:t>
            </w:r>
          </w:p>
          <w:p w:rsidR="008A2185" w:rsidRPr="00507094" w:rsidRDefault="008A2185" w:rsidP="0022609B">
            <w:pPr>
              <w:rPr>
                <w:b w:val="0"/>
                <w:sz w:val="20"/>
                <w:szCs w:val="20"/>
              </w:rPr>
            </w:pPr>
            <w:r>
              <w:rPr>
                <w:b w:val="0"/>
                <w:sz w:val="20"/>
                <w:szCs w:val="20"/>
              </w:rPr>
              <w:t>06</w:t>
            </w:r>
            <w:r w:rsidRPr="00507094">
              <w:rPr>
                <w:b w:val="0"/>
                <w:sz w:val="20"/>
                <w:szCs w:val="20"/>
              </w:rPr>
              <w:t xml:space="preserve">:00 – </w:t>
            </w:r>
            <w:r>
              <w:rPr>
                <w:b w:val="0"/>
                <w:sz w:val="20"/>
                <w:szCs w:val="20"/>
              </w:rPr>
              <w:t>07</w:t>
            </w:r>
            <w:r w:rsidRPr="00507094">
              <w:rPr>
                <w:b w:val="0"/>
                <w:sz w:val="20"/>
                <w:szCs w:val="20"/>
              </w:rPr>
              <w:t>:00</w:t>
            </w:r>
          </w:p>
          <w:p w:rsidR="008A2185" w:rsidRPr="00507094" w:rsidRDefault="008A2185" w:rsidP="0022609B">
            <w:pPr>
              <w:rPr>
                <w:b w:val="0"/>
                <w:sz w:val="20"/>
                <w:szCs w:val="20"/>
              </w:rPr>
            </w:pPr>
            <w:r w:rsidRPr="00507094">
              <w:rPr>
                <w:b w:val="0"/>
                <w:sz w:val="20"/>
                <w:szCs w:val="20"/>
              </w:rPr>
              <w:t>0</w:t>
            </w:r>
            <w:r>
              <w:rPr>
                <w:b w:val="0"/>
                <w:sz w:val="20"/>
                <w:szCs w:val="20"/>
              </w:rPr>
              <w:t>6</w:t>
            </w:r>
            <w:r w:rsidRPr="00507094">
              <w:rPr>
                <w:b w:val="0"/>
                <w:sz w:val="20"/>
                <w:szCs w:val="20"/>
              </w:rPr>
              <w:t>:</w:t>
            </w:r>
            <w:r>
              <w:rPr>
                <w:b w:val="0"/>
                <w:sz w:val="20"/>
                <w:szCs w:val="20"/>
              </w:rPr>
              <w:t>0</w:t>
            </w:r>
            <w:r w:rsidRPr="00507094">
              <w:rPr>
                <w:b w:val="0"/>
                <w:sz w:val="20"/>
                <w:szCs w:val="20"/>
              </w:rPr>
              <w:t xml:space="preserve">0 – </w:t>
            </w:r>
            <w:r>
              <w:rPr>
                <w:b w:val="0"/>
                <w:sz w:val="20"/>
                <w:szCs w:val="20"/>
              </w:rPr>
              <w:t>09</w:t>
            </w:r>
            <w:r w:rsidRPr="00507094">
              <w:rPr>
                <w:b w:val="0"/>
                <w:sz w:val="20"/>
                <w:szCs w:val="20"/>
              </w:rPr>
              <w:t>:</w:t>
            </w:r>
            <w:r>
              <w:rPr>
                <w:b w:val="0"/>
                <w:sz w:val="20"/>
                <w:szCs w:val="20"/>
              </w:rPr>
              <w:t>3</w:t>
            </w:r>
            <w:r w:rsidRPr="00507094">
              <w:rPr>
                <w:b w:val="0"/>
                <w:sz w:val="20"/>
                <w:szCs w:val="20"/>
              </w:rPr>
              <w:t>0 (Sábado)</w:t>
            </w:r>
          </w:p>
          <w:p w:rsidR="008A2185" w:rsidRDefault="008A2185" w:rsidP="0022609B">
            <w:pPr>
              <w:rPr>
                <w:b w:val="0"/>
                <w:sz w:val="20"/>
                <w:szCs w:val="20"/>
              </w:rPr>
            </w:pPr>
            <w:r w:rsidRPr="00507094">
              <w:rPr>
                <w:b w:val="0"/>
                <w:sz w:val="20"/>
                <w:szCs w:val="20"/>
              </w:rPr>
              <w:t>1</w:t>
            </w:r>
            <w:r>
              <w:rPr>
                <w:b w:val="0"/>
                <w:sz w:val="20"/>
                <w:szCs w:val="20"/>
              </w:rPr>
              <w:t>3</w:t>
            </w:r>
            <w:r w:rsidRPr="00507094">
              <w:rPr>
                <w:b w:val="0"/>
                <w:sz w:val="20"/>
                <w:szCs w:val="20"/>
              </w:rPr>
              <w:t>:</w:t>
            </w:r>
            <w:r>
              <w:rPr>
                <w:b w:val="0"/>
                <w:sz w:val="20"/>
                <w:szCs w:val="20"/>
              </w:rPr>
              <w:t>0</w:t>
            </w:r>
            <w:r w:rsidRPr="00507094">
              <w:rPr>
                <w:b w:val="0"/>
                <w:sz w:val="20"/>
                <w:szCs w:val="20"/>
              </w:rPr>
              <w:t xml:space="preserve">0 – </w:t>
            </w:r>
            <w:r>
              <w:rPr>
                <w:b w:val="0"/>
                <w:sz w:val="20"/>
                <w:szCs w:val="20"/>
              </w:rPr>
              <w:t>18</w:t>
            </w:r>
            <w:r w:rsidRPr="00507094">
              <w:rPr>
                <w:b w:val="0"/>
                <w:sz w:val="20"/>
                <w:szCs w:val="20"/>
              </w:rPr>
              <w:t>:</w:t>
            </w:r>
            <w:r>
              <w:rPr>
                <w:b w:val="0"/>
                <w:sz w:val="20"/>
                <w:szCs w:val="20"/>
              </w:rPr>
              <w:t>3</w:t>
            </w:r>
            <w:r w:rsidRPr="00507094">
              <w:rPr>
                <w:b w:val="0"/>
                <w:sz w:val="20"/>
                <w:szCs w:val="20"/>
              </w:rPr>
              <w:t>0 (Sábado)</w:t>
            </w:r>
          </w:p>
          <w:p w:rsidR="008A2185" w:rsidRDefault="008A2185" w:rsidP="0022609B">
            <w:pPr>
              <w:rPr>
                <w:b w:val="0"/>
                <w:sz w:val="20"/>
                <w:szCs w:val="20"/>
              </w:rPr>
            </w:pPr>
            <w:r>
              <w:rPr>
                <w:b w:val="0"/>
                <w:sz w:val="20"/>
                <w:szCs w:val="20"/>
              </w:rPr>
              <w:t>22:00 – 24:00 (Sábado)</w:t>
            </w:r>
          </w:p>
          <w:p w:rsidR="008A2185" w:rsidRDefault="008A2185" w:rsidP="0022609B">
            <w:pPr>
              <w:rPr>
                <w:b w:val="0"/>
                <w:sz w:val="20"/>
                <w:szCs w:val="20"/>
              </w:rPr>
            </w:pPr>
            <w:r>
              <w:rPr>
                <w:b w:val="0"/>
                <w:sz w:val="20"/>
                <w:szCs w:val="20"/>
              </w:rPr>
              <w:t>00:00 – 02:00 (Domingo)</w:t>
            </w:r>
          </w:p>
          <w:p w:rsidR="008A2185" w:rsidRPr="00507094" w:rsidRDefault="008A2185" w:rsidP="0022609B">
            <w:pPr>
              <w:rPr>
                <w:b w:val="0"/>
                <w:sz w:val="20"/>
                <w:szCs w:val="20"/>
              </w:rPr>
            </w:pPr>
            <w:r>
              <w:rPr>
                <w:b w:val="0"/>
                <w:sz w:val="20"/>
                <w:szCs w:val="20"/>
              </w:rPr>
              <w:t>06:00 – 24:00 (Domingo)</w:t>
            </w:r>
          </w:p>
        </w:tc>
        <w:tc>
          <w:tcPr>
            <w:tcW w:w="5783" w:type="dxa"/>
            <w:tcBorders>
              <w:top w:val="single" w:sz="8" w:space="0" w:color="auto"/>
              <w:bottom w:val="single" w:sz="8" w:space="0" w:color="auto"/>
            </w:tcBorders>
            <w:vAlign w:val="center"/>
          </w:tcPr>
          <w:p w:rsidR="008A2185" w:rsidRPr="00507094" w:rsidRDefault="008A2185" w:rsidP="0022609B">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094">
              <w:rPr>
                <w:sz w:val="20"/>
                <w:szCs w:val="20"/>
              </w:rPr>
              <w:t xml:space="preserve"> </w:t>
            </w:r>
            <w:r>
              <w:rPr>
                <w:sz w:val="20"/>
                <w:szCs w:val="20"/>
              </w:rPr>
              <w:t>3</w:t>
            </w:r>
            <w:r w:rsidRPr="00507094">
              <w:rPr>
                <w:sz w:val="20"/>
                <w:szCs w:val="20"/>
              </w:rPr>
              <w:t xml:space="preserve"> horas/dia</w:t>
            </w:r>
            <w:r>
              <w:rPr>
                <w:sz w:val="20"/>
                <w:szCs w:val="20"/>
              </w:rPr>
              <w:t xml:space="preserve"> (durante a semana),</w:t>
            </w:r>
            <w:r w:rsidRPr="00507094">
              <w:rPr>
                <w:sz w:val="20"/>
                <w:szCs w:val="20"/>
              </w:rPr>
              <w:t xml:space="preserve"> </w:t>
            </w:r>
            <w:r>
              <w:rPr>
                <w:sz w:val="20"/>
                <w:szCs w:val="20"/>
              </w:rPr>
              <w:t>13</w:t>
            </w:r>
            <w:r w:rsidRPr="00507094">
              <w:rPr>
                <w:sz w:val="20"/>
                <w:szCs w:val="20"/>
              </w:rPr>
              <w:t xml:space="preserve"> horas</w:t>
            </w:r>
            <w:r>
              <w:rPr>
                <w:sz w:val="20"/>
                <w:szCs w:val="20"/>
              </w:rPr>
              <w:t>/dia</w:t>
            </w:r>
            <w:r w:rsidRPr="00507094">
              <w:rPr>
                <w:sz w:val="20"/>
                <w:szCs w:val="20"/>
              </w:rPr>
              <w:t xml:space="preserve"> (Sábado) </w:t>
            </w:r>
            <w:r>
              <w:rPr>
                <w:sz w:val="20"/>
                <w:szCs w:val="20"/>
              </w:rPr>
              <w:t xml:space="preserve">e 20 horas/dia (Domingo) </w:t>
            </w:r>
            <w:r w:rsidRPr="00507094">
              <w:rPr>
                <w:sz w:val="20"/>
                <w:szCs w:val="20"/>
              </w:rPr>
              <w:t>no período fora de trabalho</w:t>
            </w:r>
          </w:p>
        </w:tc>
      </w:tr>
      <w:tr w:rsidR="008A2185" w:rsidTr="0022609B">
        <w:trPr>
          <w:trHeight w:val="397"/>
        </w:trPr>
        <w:tc>
          <w:tcPr>
            <w:cnfStyle w:val="001000000000" w:firstRow="0" w:lastRow="0" w:firstColumn="1" w:lastColumn="0" w:oddVBand="0" w:evenVBand="0" w:oddHBand="0" w:evenHBand="0" w:firstRowFirstColumn="0" w:firstRowLastColumn="0" w:lastRowFirstColumn="0" w:lastRowLastColumn="0"/>
            <w:tcW w:w="2721" w:type="dxa"/>
            <w:tcBorders>
              <w:top w:val="single" w:sz="8" w:space="0" w:color="auto"/>
              <w:bottom w:val="single" w:sz="8" w:space="0" w:color="auto"/>
            </w:tcBorders>
            <w:vAlign w:val="center"/>
          </w:tcPr>
          <w:p w:rsidR="008A2185" w:rsidRPr="00507094" w:rsidRDefault="008A2185" w:rsidP="0022609B">
            <w:pPr>
              <w:jc w:val="left"/>
              <w:rPr>
                <w:bCs w:val="0"/>
                <w:sz w:val="20"/>
                <w:szCs w:val="20"/>
              </w:rPr>
            </w:pPr>
            <w:r w:rsidRPr="00507094">
              <w:rPr>
                <w:bCs w:val="0"/>
                <w:sz w:val="20"/>
                <w:szCs w:val="20"/>
              </w:rPr>
              <w:t xml:space="preserve">Período de Trabalho </w:t>
            </w:r>
          </w:p>
          <w:p w:rsidR="008A2185" w:rsidRPr="00507094" w:rsidRDefault="008A2185" w:rsidP="0022609B">
            <w:pPr>
              <w:jc w:val="left"/>
              <w:rPr>
                <w:bCs w:val="0"/>
                <w:sz w:val="20"/>
                <w:szCs w:val="20"/>
              </w:rPr>
            </w:pPr>
            <w:r w:rsidRPr="00507094">
              <w:rPr>
                <w:bCs w:val="0"/>
                <w:sz w:val="20"/>
                <w:szCs w:val="20"/>
              </w:rPr>
              <w:t xml:space="preserve">Nº horas/mês </w:t>
            </w:r>
          </w:p>
        </w:tc>
        <w:tc>
          <w:tcPr>
            <w:tcW w:w="5783" w:type="dxa"/>
            <w:tcBorders>
              <w:top w:val="single" w:sz="8" w:space="0" w:color="auto"/>
              <w:bottom w:val="single" w:sz="8" w:space="0" w:color="auto"/>
            </w:tcBorders>
            <w:vAlign w:val="center"/>
          </w:tcPr>
          <w:p w:rsidR="008A2185" w:rsidRPr="00507094" w:rsidRDefault="008A2185" w:rsidP="0022609B">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m:t>
                </m:r>
              </m:oMath>
            </m:oMathPara>
          </w:p>
        </w:tc>
      </w:tr>
      <w:tr w:rsidR="008A2185" w:rsidTr="0022609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721" w:type="dxa"/>
            <w:tcBorders>
              <w:top w:val="single" w:sz="8" w:space="0" w:color="auto"/>
              <w:bottom w:val="single" w:sz="12" w:space="0" w:color="auto"/>
            </w:tcBorders>
            <w:vAlign w:val="center"/>
          </w:tcPr>
          <w:p w:rsidR="008A2185" w:rsidRPr="00507094" w:rsidRDefault="008A2185" w:rsidP="0022609B">
            <w:pPr>
              <w:jc w:val="left"/>
              <w:rPr>
                <w:bCs w:val="0"/>
                <w:sz w:val="20"/>
                <w:szCs w:val="20"/>
              </w:rPr>
            </w:pPr>
            <w:r w:rsidRPr="00507094">
              <w:rPr>
                <w:bCs w:val="0"/>
                <w:sz w:val="20"/>
                <w:szCs w:val="20"/>
              </w:rPr>
              <w:t>Período Fora de Trabalho</w:t>
            </w:r>
          </w:p>
          <w:p w:rsidR="008A2185" w:rsidRPr="00507094" w:rsidRDefault="008A2185" w:rsidP="0022609B">
            <w:pPr>
              <w:jc w:val="left"/>
              <w:rPr>
                <w:bCs w:val="0"/>
                <w:sz w:val="20"/>
                <w:szCs w:val="20"/>
              </w:rPr>
            </w:pPr>
            <w:r w:rsidRPr="00507094">
              <w:rPr>
                <w:bCs w:val="0"/>
                <w:sz w:val="20"/>
                <w:szCs w:val="20"/>
              </w:rPr>
              <w:t>Nº horas/mês</w:t>
            </w:r>
          </w:p>
        </w:tc>
        <w:tc>
          <w:tcPr>
            <w:tcW w:w="5783" w:type="dxa"/>
            <w:tcBorders>
              <w:top w:val="single" w:sz="8" w:space="0" w:color="auto"/>
              <w:bottom w:val="single" w:sz="12" w:space="0" w:color="auto"/>
            </w:tcBorders>
            <w:vAlign w:val="center"/>
          </w:tcPr>
          <w:p w:rsidR="008A2185" w:rsidRPr="00507094" w:rsidRDefault="0079735A" w:rsidP="0022609B">
            <w:pPr>
              <w:jc w:val="center"/>
              <w:cnfStyle w:val="000000100000" w:firstRow="0" w:lastRow="0" w:firstColumn="0" w:lastColumn="0" w:oddVBand="0" w:evenVBand="0" w:oddHBand="1" w:evenHBand="0" w:firstRowFirstColumn="0" w:firstRowLastColumn="0" w:lastRowFirstColumn="0" w:lastRowLastColumn="0"/>
              <w:rPr>
                <w:rFonts w:eastAsia="Calibri" w:cs="Times New Roman"/>
                <w:bCs/>
                <w:sz w:val="18"/>
                <w:szCs w:val="18"/>
              </w:rPr>
            </w:pPr>
            <m:oMathPara>
              <m:oMath>
                <m:d>
                  <m:dPr>
                    <m:ctrlPr>
                      <w:rPr>
                        <w:rFonts w:ascii="Cambria Math" w:hAnsi="Cambria Math"/>
                        <w:bCs/>
                        <w:i/>
                        <w:sz w:val="18"/>
                        <w:szCs w:val="18"/>
                      </w:rPr>
                    </m:ctrlPr>
                  </m:dPr>
                  <m:e>
                    <m:r>
                      <w:rPr>
                        <w:rFonts w:ascii="Cambria Math" w:hAnsi="Cambria Math"/>
                        <w:sz w:val="18"/>
                        <w:szCs w:val="18"/>
                      </w:rPr>
                      <m:t>3</m:t>
                    </m:r>
                    <m:f>
                      <m:fPr>
                        <m:ctrlPr>
                          <w:rPr>
                            <w:rFonts w:ascii="Cambria Math" w:hAnsi="Cambria Math"/>
                            <w:bCs/>
                            <w:i/>
                            <w:sz w:val="18"/>
                            <w:szCs w:val="18"/>
                          </w:rPr>
                        </m:ctrlPr>
                      </m:fPr>
                      <m:num>
                        <m:r>
                          <w:rPr>
                            <w:rFonts w:ascii="Cambria Math" w:hAnsi="Cambria Math"/>
                            <w:sz w:val="18"/>
                            <w:szCs w:val="18"/>
                          </w:rPr>
                          <m:t>horas</m:t>
                        </m:r>
                      </m:num>
                      <m:den>
                        <m:r>
                          <w:rPr>
                            <w:rFonts w:ascii="Cambria Math" w:hAnsi="Cambria Math"/>
                            <w:sz w:val="18"/>
                            <w:szCs w:val="18"/>
                          </w:rPr>
                          <m:t>dia</m:t>
                        </m:r>
                      </m:den>
                    </m:f>
                    <m:r>
                      <w:rPr>
                        <w:rFonts w:ascii="Cambria Math" w:hAnsi="Cambria Math"/>
                        <w:sz w:val="18"/>
                        <w:szCs w:val="18"/>
                      </w:rPr>
                      <m:t>×5</m:t>
                    </m:r>
                    <m:f>
                      <m:fPr>
                        <m:ctrlPr>
                          <w:rPr>
                            <w:rFonts w:ascii="Cambria Math" w:hAnsi="Cambria Math"/>
                            <w:bCs/>
                            <w:i/>
                            <w:sz w:val="18"/>
                            <w:szCs w:val="18"/>
                          </w:rPr>
                        </m:ctrlPr>
                      </m:fPr>
                      <m:num>
                        <m:r>
                          <w:rPr>
                            <w:rFonts w:ascii="Cambria Math" w:hAnsi="Cambria Math"/>
                            <w:sz w:val="18"/>
                            <w:szCs w:val="18"/>
                          </w:rPr>
                          <m:t xml:space="preserve"> dias</m:t>
                        </m:r>
                      </m:num>
                      <m:den>
                        <m:r>
                          <w:rPr>
                            <w:rFonts w:ascii="Cambria Math" w:hAnsi="Cambria Math"/>
                            <w:sz w:val="18"/>
                            <w:szCs w:val="18"/>
                          </w:rPr>
                          <m:t>semana</m:t>
                        </m:r>
                      </m:den>
                    </m:f>
                    <m:r>
                      <w:rPr>
                        <w:rFonts w:ascii="Cambria Math" w:hAnsi="Cambria Math"/>
                        <w:sz w:val="18"/>
                        <w:szCs w:val="18"/>
                      </w:rPr>
                      <m:t>+13</m:t>
                    </m:r>
                    <m:f>
                      <m:fPr>
                        <m:ctrlPr>
                          <w:rPr>
                            <w:rFonts w:ascii="Cambria Math" w:hAnsi="Cambria Math"/>
                            <w:i/>
                            <w:sz w:val="18"/>
                            <w:szCs w:val="18"/>
                          </w:rPr>
                        </m:ctrlPr>
                      </m:fPr>
                      <m:num>
                        <m:r>
                          <w:rPr>
                            <w:rFonts w:ascii="Cambria Math" w:hAnsi="Cambria Math"/>
                            <w:sz w:val="18"/>
                            <w:szCs w:val="18"/>
                          </w:rPr>
                          <m:t>horas</m:t>
                        </m:r>
                      </m:num>
                      <m:den>
                        <m:r>
                          <w:rPr>
                            <w:rFonts w:ascii="Cambria Math" w:hAnsi="Cambria Math"/>
                            <w:sz w:val="18"/>
                            <w:szCs w:val="18"/>
                          </w:rPr>
                          <m:t>semana</m:t>
                        </m:r>
                      </m:den>
                    </m:f>
                    <m:r>
                      <w:rPr>
                        <w:rFonts w:ascii="Cambria Math" w:hAnsi="Cambria Math"/>
                        <w:sz w:val="18"/>
                        <w:szCs w:val="18"/>
                      </w:rPr>
                      <m:t>+20</m:t>
                    </m:r>
                    <m:f>
                      <m:fPr>
                        <m:ctrlPr>
                          <w:rPr>
                            <w:rFonts w:ascii="Cambria Math" w:hAnsi="Cambria Math"/>
                            <w:i/>
                            <w:sz w:val="18"/>
                            <w:szCs w:val="18"/>
                          </w:rPr>
                        </m:ctrlPr>
                      </m:fPr>
                      <m:num>
                        <m:r>
                          <w:rPr>
                            <w:rFonts w:ascii="Cambria Math" w:hAnsi="Cambria Math"/>
                            <w:sz w:val="18"/>
                            <w:szCs w:val="18"/>
                          </w:rPr>
                          <m:t>horas</m:t>
                        </m:r>
                      </m:num>
                      <m:den>
                        <m:r>
                          <w:rPr>
                            <w:rFonts w:ascii="Cambria Math" w:hAnsi="Cambria Math"/>
                            <w:sz w:val="18"/>
                            <w:szCs w:val="18"/>
                          </w:rPr>
                          <m:t>semana</m:t>
                        </m:r>
                      </m:den>
                    </m:f>
                    <m:ctrlPr>
                      <w:rPr>
                        <w:rFonts w:ascii="Cambria Math" w:hAnsi="Cambria Math"/>
                        <w:i/>
                        <w:sz w:val="18"/>
                        <w:szCs w:val="18"/>
                      </w:rPr>
                    </m:ctrlPr>
                  </m:e>
                </m:d>
                <m:r>
                  <w:rPr>
                    <w:rFonts w:ascii="Cambria Math" w:hAnsi="Cambria Math"/>
                    <w:sz w:val="18"/>
                    <w:szCs w:val="18"/>
                  </w:rPr>
                  <m:t>×3,44</m:t>
                </m:r>
                <m:f>
                  <m:fPr>
                    <m:ctrlPr>
                      <w:rPr>
                        <w:rFonts w:ascii="Cambria Math" w:hAnsi="Cambria Math"/>
                        <w:bCs/>
                        <w:i/>
                        <w:sz w:val="18"/>
                        <w:szCs w:val="18"/>
                      </w:rPr>
                    </m:ctrlPr>
                  </m:fPr>
                  <m:num>
                    <m:r>
                      <w:rPr>
                        <w:rFonts w:ascii="Cambria Math" w:hAnsi="Cambria Math"/>
                        <w:sz w:val="18"/>
                        <w:szCs w:val="18"/>
                      </w:rPr>
                      <m:t xml:space="preserve"> semanas</m:t>
                    </m:r>
                  </m:num>
                  <m:den>
                    <m:r>
                      <w:rPr>
                        <w:rFonts w:ascii="Cambria Math" w:hAnsi="Cambria Math"/>
                        <w:sz w:val="18"/>
                        <w:szCs w:val="18"/>
                      </w:rPr>
                      <m:t>mês</m:t>
                    </m:r>
                  </m:den>
                </m:f>
                <m:r>
                  <w:rPr>
                    <w:rFonts w:ascii="Cambria Math" w:eastAsiaTheme="minorEastAsia" w:hAnsi="Cambria Math"/>
                    <w:sz w:val="18"/>
                    <w:szCs w:val="18"/>
                  </w:rPr>
                  <m:t>=</m:t>
                </m:r>
                <m:r>
                  <m:rPr>
                    <m:sty m:val="bi"/>
                  </m:rPr>
                  <w:rPr>
                    <w:rFonts w:ascii="Cambria Math" w:eastAsiaTheme="minorEastAsia" w:hAnsi="Cambria Math"/>
                    <w:sz w:val="18"/>
                    <w:szCs w:val="18"/>
                  </w:rPr>
                  <m:t>208 horas/mês</m:t>
                </m:r>
              </m:oMath>
            </m:oMathPara>
          </w:p>
        </w:tc>
      </w:tr>
    </w:tbl>
    <w:p w:rsidR="008A2185" w:rsidRPr="009377CB" w:rsidRDefault="008A2185" w:rsidP="008A2185">
      <w:pPr>
        <w:rPr>
          <w:sz w:val="8"/>
          <w:szCs w:val="8"/>
          <w:u w:val="single"/>
        </w:rPr>
      </w:pPr>
    </w:p>
    <w:p w:rsidR="008A2185" w:rsidRPr="006D4D39" w:rsidRDefault="008A2185" w:rsidP="008A2185">
      <w:pPr>
        <w:rPr>
          <w:u w:val="single"/>
        </w:rPr>
      </w:pPr>
      <w:r>
        <w:rPr>
          <w:u w:val="single"/>
        </w:rPr>
        <w:t>Período de Super Vazio</w:t>
      </w:r>
    </w:p>
    <w:tbl>
      <w:tblPr>
        <w:tblStyle w:val="TabelaSimples2"/>
        <w:tblW w:w="8504" w:type="dxa"/>
        <w:tblLook w:val="04A0" w:firstRow="1" w:lastRow="0" w:firstColumn="1" w:lastColumn="0" w:noHBand="0" w:noVBand="1"/>
      </w:tblPr>
      <w:tblGrid>
        <w:gridCol w:w="2721"/>
        <w:gridCol w:w="5783"/>
      </w:tblGrid>
      <w:tr w:rsidR="008A2185" w:rsidTr="002260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1" w:type="dxa"/>
            <w:tcBorders>
              <w:top w:val="single" w:sz="12" w:space="0" w:color="auto"/>
              <w:bottom w:val="single" w:sz="8" w:space="0" w:color="auto"/>
            </w:tcBorders>
          </w:tcPr>
          <w:p w:rsidR="008A2185" w:rsidRPr="00507094" w:rsidRDefault="008A2185" w:rsidP="0022609B">
            <w:pPr>
              <w:jc w:val="left"/>
              <w:rPr>
                <w:b w:val="0"/>
                <w:sz w:val="20"/>
                <w:szCs w:val="20"/>
              </w:rPr>
            </w:pPr>
            <w:r>
              <w:rPr>
                <w:b w:val="0"/>
                <w:sz w:val="20"/>
                <w:szCs w:val="20"/>
              </w:rPr>
              <w:t xml:space="preserve">          –</w:t>
            </w:r>
          </w:p>
        </w:tc>
        <w:tc>
          <w:tcPr>
            <w:tcW w:w="5783" w:type="dxa"/>
            <w:tcBorders>
              <w:top w:val="single" w:sz="12" w:space="0" w:color="auto"/>
              <w:bottom w:val="single" w:sz="8" w:space="0" w:color="auto"/>
            </w:tcBorders>
            <w:vAlign w:val="center"/>
          </w:tcPr>
          <w:p w:rsidR="008A2185" w:rsidRPr="00507094" w:rsidRDefault="008A2185" w:rsidP="0022609B">
            <w:pPr>
              <w:jc w:val="center"/>
              <w:cnfStyle w:val="100000000000" w:firstRow="1" w:lastRow="0" w:firstColumn="0" w:lastColumn="0" w:oddVBand="0" w:evenVBand="0" w:oddHBand="0" w:evenHBand="0" w:firstRowFirstColumn="0" w:firstRowLastColumn="0" w:lastRowFirstColumn="0" w:lastRowLastColumn="0"/>
              <w:rPr>
                <w:b w:val="0"/>
                <w:sz w:val="20"/>
                <w:szCs w:val="20"/>
              </w:rPr>
            </w:pPr>
            <w:r>
              <w:rPr>
                <w:b w:val="0"/>
                <w:sz w:val="20"/>
                <w:szCs w:val="20"/>
              </w:rPr>
              <w:t>0</w:t>
            </w:r>
            <w:r w:rsidRPr="00507094">
              <w:rPr>
                <w:b w:val="0"/>
                <w:sz w:val="20"/>
                <w:szCs w:val="20"/>
              </w:rPr>
              <w:t xml:space="preserve"> horas/dia no período de trabalho</w:t>
            </w:r>
          </w:p>
        </w:tc>
      </w:tr>
      <w:tr w:rsidR="008A2185" w:rsidTr="002260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1" w:type="dxa"/>
            <w:tcBorders>
              <w:top w:val="single" w:sz="8" w:space="0" w:color="auto"/>
              <w:bottom w:val="single" w:sz="8" w:space="0" w:color="auto"/>
            </w:tcBorders>
          </w:tcPr>
          <w:p w:rsidR="008A2185" w:rsidRPr="00507094" w:rsidRDefault="008A2185" w:rsidP="0022609B">
            <w:pPr>
              <w:rPr>
                <w:b w:val="0"/>
                <w:sz w:val="20"/>
                <w:szCs w:val="20"/>
              </w:rPr>
            </w:pPr>
            <w:r>
              <w:rPr>
                <w:b w:val="0"/>
                <w:sz w:val="20"/>
                <w:szCs w:val="20"/>
              </w:rPr>
              <w:t>02</w:t>
            </w:r>
            <w:r w:rsidRPr="00507094">
              <w:rPr>
                <w:b w:val="0"/>
                <w:sz w:val="20"/>
                <w:szCs w:val="20"/>
              </w:rPr>
              <w:t xml:space="preserve">:00 – </w:t>
            </w:r>
            <w:r>
              <w:rPr>
                <w:b w:val="0"/>
                <w:sz w:val="20"/>
                <w:szCs w:val="20"/>
              </w:rPr>
              <w:t>06</w:t>
            </w:r>
            <w:r w:rsidRPr="00507094">
              <w:rPr>
                <w:b w:val="0"/>
                <w:sz w:val="20"/>
                <w:szCs w:val="20"/>
              </w:rPr>
              <w:t>:</w:t>
            </w:r>
            <w:r>
              <w:rPr>
                <w:b w:val="0"/>
                <w:sz w:val="20"/>
                <w:szCs w:val="20"/>
              </w:rPr>
              <w:t>00</w:t>
            </w:r>
          </w:p>
        </w:tc>
        <w:tc>
          <w:tcPr>
            <w:tcW w:w="5783" w:type="dxa"/>
            <w:tcBorders>
              <w:top w:val="single" w:sz="8" w:space="0" w:color="auto"/>
              <w:bottom w:val="single" w:sz="8" w:space="0" w:color="auto"/>
            </w:tcBorders>
            <w:vAlign w:val="center"/>
          </w:tcPr>
          <w:p w:rsidR="008A2185" w:rsidRPr="00507094" w:rsidRDefault="008A2185" w:rsidP="0022609B">
            <w:pPr>
              <w:jc w:val="center"/>
              <w:cnfStyle w:val="000000100000" w:firstRow="0" w:lastRow="0" w:firstColumn="0" w:lastColumn="0" w:oddVBand="0" w:evenVBand="0" w:oddHBand="1" w:evenHBand="0" w:firstRowFirstColumn="0" w:firstRowLastColumn="0" w:lastRowFirstColumn="0" w:lastRowLastColumn="0"/>
              <w:rPr>
                <w:sz w:val="20"/>
                <w:szCs w:val="20"/>
              </w:rPr>
            </w:pPr>
            <w:r w:rsidRPr="00507094">
              <w:rPr>
                <w:sz w:val="20"/>
                <w:szCs w:val="20"/>
              </w:rPr>
              <w:t xml:space="preserve"> </w:t>
            </w:r>
            <w:r>
              <w:rPr>
                <w:sz w:val="20"/>
                <w:szCs w:val="20"/>
              </w:rPr>
              <w:t>4</w:t>
            </w:r>
            <w:r w:rsidRPr="00507094">
              <w:rPr>
                <w:sz w:val="20"/>
                <w:szCs w:val="20"/>
              </w:rPr>
              <w:t xml:space="preserve"> horas/dia</w:t>
            </w:r>
            <w:r>
              <w:rPr>
                <w:sz w:val="20"/>
                <w:szCs w:val="20"/>
              </w:rPr>
              <w:t xml:space="preserve"> </w:t>
            </w:r>
            <w:r w:rsidRPr="00507094">
              <w:rPr>
                <w:sz w:val="20"/>
                <w:szCs w:val="20"/>
              </w:rPr>
              <w:t>no período fora de trabalho</w:t>
            </w:r>
          </w:p>
        </w:tc>
      </w:tr>
      <w:tr w:rsidR="008A2185" w:rsidTr="0022609B">
        <w:trPr>
          <w:trHeight w:val="397"/>
        </w:trPr>
        <w:tc>
          <w:tcPr>
            <w:cnfStyle w:val="001000000000" w:firstRow="0" w:lastRow="0" w:firstColumn="1" w:lastColumn="0" w:oddVBand="0" w:evenVBand="0" w:oddHBand="0" w:evenHBand="0" w:firstRowFirstColumn="0" w:firstRowLastColumn="0" w:lastRowFirstColumn="0" w:lastRowLastColumn="0"/>
            <w:tcW w:w="2721" w:type="dxa"/>
            <w:tcBorders>
              <w:top w:val="single" w:sz="8" w:space="0" w:color="auto"/>
              <w:bottom w:val="single" w:sz="8" w:space="0" w:color="auto"/>
            </w:tcBorders>
            <w:vAlign w:val="center"/>
          </w:tcPr>
          <w:p w:rsidR="008A2185" w:rsidRPr="00507094" w:rsidRDefault="008A2185" w:rsidP="0022609B">
            <w:pPr>
              <w:jc w:val="left"/>
              <w:rPr>
                <w:bCs w:val="0"/>
                <w:sz w:val="20"/>
                <w:szCs w:val="20"/>
              </w:rPr>
            </w:pPr>
            <w:r w:rsidRPr="00507094">
              <w:rPr>
                <w:bCs w:val="0"/>
                <w:sz w:val="20"/>
                <w:szCs w:val="20"/>
              </w:rPr>
              <w:t xml:space="preserve">Período de Trabalho </w:t>
            </w:r>
          </w:p>
          <w:p w:rsidR="008A2185" w:rsidRPr="00507094" w:rsidRDefault="008A2185" w:rsidP="0022609B">
            <w:pPr>
              <w:jc w:val="left"/>
              <w:rPr>
                <w:bCs w:val="0"/>
                <w:sz w:val="20"/>
                <w:szCs w:val="20"/>
              </w:rPr>
            </w:pPr>
            <w:r w:rsidRPr="00507094">
              <w:rPr>
                <w:bCs w:val="0"/>
                <w:sz w:val="20"/>
                <w:szCs w:val="20"/>
              </w:rPr>
              <w:t xml:space="preserve">Nº horas/mês </w:t>
            </w:r>
          </w:p>
        </w:tc>
        <w:tc>
          <w:tcPr>
            <w:tcW w:w="5783" w:type="dxa"/>
            <w:tcBorders>
              <w:top w:val="single" w:sz="8" w:space="0" w:color="auto"/>
              <w:bottom w:val="single" w:sz="8" w:space="0" w:color="auto"/>
            </w:tcBorders>
            <w:vAlign w:val="center"/>
          </w:tcPr>
          <w:p w:rsidR="008A2185" w:rsidRPr="00507094" w:rsidRDefault="008A2185" w:rsidP="0022609B">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m:t>
                </m:r>
              </m:oMath>
            </m:oMathPara>
          </w:p>
        </w:tc>
      </w:tr>
      <w:tr w:rsidR="008A2185" w:rsidTr="0022609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721" w:type="dxa"/>
            <w:tcBorders>
              <w:top w:val="single" w:sz="8" w:space="0" w:color="auto"/>
              <w:bottom w:val="single" w:sz="12" w:space="0" w:color="auto"/>
            </w:tcBorders>
            <w:vAlign w:val="center"/>
          </w:tcPr>
          <w:p w:rsidR="008A2185" w:rsidRPr="00507094" w:rsidRDefault="008A2185" w:rsidP="0022609B">
            <w:pPr>
              <w:jc w:val="left"/>
              <w:rPr>
                <w:bCs w:val="0"/>
                <w:sz w:val="20"/>
                <w:szCs w:val="20"/>
              </w:rPr>
            </w:pPr>
            <w:r w:rsidRPr="00507094">
              <w:rPr>
                <w:bCs w:val="0"/>
                <w:sz w:val="20"/>
                <w:szCs w:val="20"/>
              </w:rPr>
              <w:t>Período Fora de Trabalho</w:t>
            </w:r>
          </w:p>
          <w:p w:rsidR="008A2185" w:rsidRPr="00507094" w:rsidRDefault="008A2185" w:rsidP="0022609B">
            <w:pPr>
              <w:jc w:val="left"/>
              <w:rPr>
                <w:bCs w:val="0"/>
                <w:sz w:val="20"/>
                <w:szCs w:val="20"/>
              </w:rPr>
            </w:pPr>
            <w:r w:rsidRPr="00507094">
              <w:rPr>
                <w:bCs w:val="0"/>
                <w:sz w:val="20"/>
                <w:szCs w:val="20"/>
              </w:rPr>
              <w:t>Nº horas/mês</w:t>
            </w:r>
          </w:p>
        </w:tc>
        <w:tc>
          <w:tcPr>
            <w:tcW w:w="5783" w:type="dxa"/>
            <w:tcBorders>
              <w:top w:val="single" w:sz="8" w:space="0" w:color="auto"/>
              <w:bottom w:val="single" w:sz="12" w:space="0" w:color="auto"/>
            </w:tcBorders>
            <w:vAlign w:val="center"/>
          </w:tcPr>
          <w:p w:rsidR="008A2185" w:rsidRPr="00507094" w:rsidRDefault="008A2185" w:rsidP="0022609B">
            <w:pPr>
              <w:jc w:val="center"/>
              <w:cnfStyle w:val="000000100000" w:firstRow="0" w:lastRow="0" w:firstColumn="0" w:lastColumn="0" w:oddVBand="0" w:evenVBand="0" w:oddHBand="1" w:evenHBand="0" w:firstRowFirstColumn="0" w:firstRowLastColumn="0" w:lastRowFirstColumn="0" w:lastRowLastColumn="0"/>
              <w:rPr>
                <w:rFonts w:eastAsia="Calibri" w:cs="Times New Roman"/>
                <w:bCs/>
                <w:sz w:val="18"/>
                <w:szCs w:val="18"/>
              </w:rPr>
            </w:pPr>
            <m:oMathPara>
              <m:oMath>
                <m:r>
                  <w:rPr>
                    <w:rFonts w:ascii="Cambria Math" w:hAnsi="Cambria Math"/>
                    <w:sz w:val="18"/>
                    <w:szCs w:val="18"/>
                  </w:rPr>
                  <m:t>4</m:t>
                </m:r>
                <m:f>
                  <m:fPr>
                    <m:ctrlPr>
                      <w:rPr>
                        <w:rFonts w:ascii="Cambria Math" w:hAnsi="Cambria Math"/>
                        <w:bCs/>
                        <w:i/>
                        <w:sz w:val="18"/>
                        <w:szCs w:val="18"/>
                      </w:rPr>
                    </m:ctrlPr>
                  </m:fPr>
                  <m:num>
                    <m:r>
                      <w:rPr>
                        <w:rFonts w:ascii="Cambria Math" w:hAnsi="Cambria Math"/>
                        <w:sz w:val="18"/>
                        <w:szCs w:val="18"/>
                      </w:rPr>
                      <m:t>horas</m:t>
                    </m:r>
                  </m:num>
                  <m:den>
                    <m:r>
                      <w:rPr>
                        <w:rFonts w:ascii="Cambria Math" w:hAnsi="Cambria Math"/>
                        <w:sz w:val="18"/>
                        <w:szCs w:val="18"/>
                      </w:rPr>
                      <m:t>dia</m:t>
                    </m:r>
                  </m:den>
                </m:f>
                <m:r>
                  <w:rPr>
                    <w:rFonts w:ascii="Cambria Math" w:hAnsi="Cambria Math"/>
                    <w:sz w:val="18"/>
                    <w:szCs w:val="18"/>
                  </w:rPr>
                  <m:t>×7</m:t>
                </m:r>
                <m:f>
                  <m:fPr>
                    <m:ctrlPr>
                      <w:rPr>
                        <w:rFonts w:ascii="Cambria Math" w:hAnsi="Cambria Math"/>
                        <w:i/>
                        <w:sz w:val="18"/>
                        <w:szCs w:val="18"/>
                      </w:rPr>
                    </m:ctrlPr>
                  </m:fPr>
                  <m:num>
                    <m:r>
                      <w:rPr>
                        <w:rFonts w:ascii="Cambria Math" w:hAnsi="Cambria Math"/>
                        <w:sz w:val="18"/>
                        <w:szCs w:val="18"/>
                      </w:rPr>
                      <m:t>dias</m:t>
                    </m:r>
                  </m:num>
                  <m:den>
                    <m:r>
                      <w:rPr>
                        <w:rFonts w:ascii="Cambria Math" w:hAnsi="Cambria Math"/>
                        <w:sz w:val="18"/>
                        <w:szCs w:val="18"/>
                      </w:rPr>
                      <m:t>semana</m:t>
                    </m:r>
                  </m:den>
                </m:f>
                <m:r>
                  <w:rPr>
                    <w:rFonts w:ascii="Cambria Math" w:hAnsi="Cambria Math"/>
                    <w:sz w:val="18"/>
                    <w:szCs w:val="18"/>
                  </w:rPr>
                  <m:t>×3,44</m:t>
                </m:r>
                <m:f>
                  <m:fPr>
                    <m:ctrlPr>
                      <w:rPr>
                        <w:rFonts w:ascii="Cambria Math" w:hAnsi="Cambria Math"/>
                        <w:bCs/>
                        <w:i/>
                        <w:sz w:val="18"/>
                        <w:szCs w:val="18"/>
                      </w:rPr>
                    </m:ctrlPr>
                  </m:fPr>
                  <m:num>
                    <m:r>
                      <w:rPr>
                        <w:rFonts w:ascii="Cambria Math" w:hAnsi="Cambria Math"/>
                        <w:sz w:val="18"/>
                        <w:szCs w:val="18"/>
                      </w:rPr>
                      <m:t xml:space="preserve"> semanas</m:t>
                    </m:r>
                  </m:num>
                  <m:den>
                    <m:r>
                      <w:rPr>
                        <w:rFonts w:ascii="Cambria Math" w:hAnsi="Cambria Math"/>
                        <w:sz w:val="18"/>
                        <w:szCs w:val="18"/>
                      </w:rPr>
                      <m:t>mês</m:t>
                    </m:r>
                  </m:den>
                </m:f>
                <m:r>
                  <w:rPr>
                    <w:rFonts w:ascii="Cambria Math" w:eastAsiaTheme="minorEastAsia" w:hAnsi="Cambria Math"/>
                    <w:sz w:val="18"/>
                    <w:szCs w:val="18"/>
                  </w:rPr>
                  <m:t>=</m:t>
                </m:r>
                <m:r>
                  <m:rPr>
                    <m:sty m:val="bi"/>
                  </m:rPr>
                  <w:rPr>
                    <w:rFonts w:ascii="Cambria Math" w:eastAsiaTheme="minorEastAsia" w:hAnsi="Cambria Math"/>
                    <w:sz w:val="18"/>
                    <w:szCs w:val="18"/>
                  </w:rPr>
                  <m:t>121 horas/mês</m:t>
                </m:r>
              </m:oMath>
            </m:oMathPara>
          </w:p>
        </w:tc>
      </w:tr>
    </w:tbl>
    <w:p w:rsidR="008A2185" w:rsidRDefault="008A2185" w:rsidP="008A2185"/>
    <w:p w:rsidR="008A2185" w:rsidRDefault="008A2185" w:rsidP="008A2185">
      <w:r>
        <w:t>Sabendo as horas correspondentes a cada período de tarifa, é necessário dividir o consumo de cada mês por cada um desses períodos de tarifa, para saber qual a potência debitada a cada hora. Os períodos de vazio e super vazio apenas pertencem ao período fora de trabalho.</w:t>
      </w:r>
    </w:p>
    <w:p w:rsidR="008A2185" w:rsidRDefault="008A2185" w:rsidP="008A2185">
      <w:r>
        <w:t>No caso dos períodos de cheia e ponta, assume-se que após o encerramento da adega, esta teria um consumo constante pelo que a potência debitada nos períodos de ponta e cheia, fora do período de trabalho, seria igual à potência do período de vazio.</w:t>
      </w:r>
    </w:p>
    <w:p w:rsidR="008A2185" w:rsidRDefault="008A2185" w:rsidP="008A2185">
      <w:r>
        <w:t xml:space="preserve">Por último foram calculadas as potências de cheia e ponta no período de trabalho. Sabendo a potência debitada por hora no período fora de trabalho, e sabendo o número de horas desse período é possível saber o consumo elétrico desse mesmo período e o consumo remanescente, através da equação (1). Através das </w:t>
      </w:r>
      <w:proofErr w:type="gramStart"/>
      <w:r>
        <w:t>variáveis ”consumo</w:t>
      </w:r>
      <w:proofErr w:type="gramEnd"/>
      <w:r>
        <w:t>” e “número de horas mensais de trabalho”, é calculada a potência.</w:t>
      </w:r>
    </w:p>
    <w:p w:rsidR="008A2185" w:rsidRDefault="008A2185" w:rsidP="008A2185"/>
    <w:p w:rsidR="008A2185" w:rsidRDefault="008A2185" w:rsidP="008A2185"/>
    <w:p w:rsidR="008A2185" w:rsidRDefault="0079735A" w:rsidP="008A2185">
      <m:oMathPara>
        <m:oMath>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otência</m:t>
                      </m:r>
                    </m:e>
                    <m:sub>
                      <m:r>
                        <w:rPr>
                          <w:rFonts w:ascii="Cambria Math" w:hAnsi="Cambria Math"/>
                        </w:rPr>
                        <m:t>tarifa x</m:t>
                      </m:r>
                    </m:sub>
                  </m:sSub>
                  <m:r>
                    <w:rPr>
                      <w:rFonts w:ascii="Cambria Math" w:hAnsi="Cambria Math"/>
                    </w:rPr>
                    <m:t>×Nº</m:t>
                  </m:r>
                  <m:f>
                    <m:fPr>
                      <m:ctrlPr>
                        <w:rPr>
                          <w:rFonts w:ascii="Cambria Math" w:hAnsi="Cambria Math"/>
                          <w:i/>
                        </w:rPr>
                      </m:ctrlPr>
                    </m:fPr>
                    <m:num>
                      <m:r>
                        <w:rPr>
                          <w:rFonts w:ascii="Cambria Math" w:hAnsi="Cambria Math"/>
                        </w:rPr>
                        <m:t>horas</m:t>
                      </m:r>
                    </m:num>
                    <m:den>
                      <m:r>
                        <w:rPr>
                          <w:rFonts w:ascii="Cambria Math" w:hAnsi="Cambria Math"/>
                        </w:rPr>
                        <m:t>mês</m:t>
                      </m:r>
                    </m:den>
                  </m:f>
                  <m:r>
                    <w:rPr>
                      <w:rFonts w:ascii="Cambria Math" w:hAnsi="Cambria Math"/>
                    </w:rPr>
                    <m:t>fora de trab.</m:t>
                  </m:r>
                </m:num>
                <m:den>
                  <m:sSub>
                    <m:sSubPr>
                      <m:ctrlPr>
                        <w:rPr>
                          <w:rFonts w:ascii="Cambria Math" w:hAnsi="Cambria Math"/>
                          <w:i/>
                        </w:rPr>
                      </m:ctrlPr>
                    </m:sSubPr>
                    <m:e>
                      <m:r>
                        <w:rPr>
                          <w:rFonts w:ascii="Cambria Math" w:hAnsi="Cambria Math"/>
                        </w:rPr>
                        <m:t>Consumo</m:t>
                      </m:r>
                    </m:e>
                    <m:sub>
                      <m:r>
                        <w:rPr>
                          <w:rFonts w:ascii="Cambria Math" w:hAnsi="Cambria Math"/>
                        </w:rPr>
                        <m:t>tarifa x</m:t>
                      </m:r>
                    </m:sub>
                  </m:sSub>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onsumo</m:t>
                  </m:r>
                </m:e>
                <m:sub>
                  <m:r>
                    <w:rPr>
                      <w:rFonts w:ascii="Cambria Math" w:hAnsi="Cambria Math"/>
                    </w:rPr>
                    <m:t>tarifa x</m:t>
                  </m:r>
                </m:sub>
              </m:sSub>
            </m:num>
            <m:den>
              <m:r>
                <w:rPr>
                  <w:rFonts w:ascii="Cambria Math" w:hAnsi="Cambria Math"/>
                </w:rPr>
                <m:t>Nº</m:t>
              </m:r>
              <m:f>
                <m:fPr>
                  <m:ctrlPr>
                    <w:rPr>
                      <w:rFonts w:ascii="Cambria Math" w:hAnsi="Cambria Math"/>
                      <w:i/>
                    </w:rPr>
                  </m:ctrlPr>
                </m:fPr>
                <m:num>
                  <m:r>
                    <w:rPr>
                      <w:rFonts w:ascii="Cambria Math" w:hAnsi="Cambria Math"/>
                    </w:rPr>
                    <m:t>horas</m:t>
                  </m:r>
                </m:num>
                <m:den>
                  <m:r>
                    <w:rPr>
                      <w:rFonts w:ascii="Cambria Math" w:hAnsi="Cambria Math"/>
                    </w:rPr>
                    <m:t>mês</m:t>
                  </m:r>
                </m:den>
              </m:f>
              <m:r>
                <w:rPr>
                  <w:rFonts w:ascii="Cambria Math" w:hAnsi="Cambria Math"/>
                </w:rPr>
                <m:t xml:space="preserve"> Trab.</m:t>
              </m:r>
            </m:den>
          </m:f>
          <m:r>
            <w:rPr>
              <w:rFonts w:ascii="Cambria Math" w:eastAsiaTheme="minorEastAsia" w:hAnsi="Cambria Math"/>
            </w:rPr>
            <m:t xml:space="preserve">  (1)</m:t>
          </m:r>
        </m:oMath>
      </m:oMathPara>
    </w:p>
    <w:p w:rsidR="008A2185" w:rsidRDefault="008A2185" w:rsidP="008A2185">
      <w:pPr>
        <w:rPr>
          <w:u w:val="single"/>
        </w:rPr>
      </w:pPr>
    </w:p>
    <w:p w:rsidR="008A2185" w:rsidRDefault="008A2185" w:rsidP="008A2185">
      <w:pPr>
        <w:rPr>
          <w:u w:val="single"/>
        </w:rPr>
      </w:pPr>
    </w:p>
    <w:p w:rsidR="008A2185" w:rsidRPr="00AB7626" w:rsidRDefault="008A2185" w:rsidP="008A2185">
      <w:pPr>
        <w:rPr>
          <w:u w:val="single"/>
        </w:rPr>
      </w:pPr>
      <w:r w:rsidRPr="00AB7626">
        <w:rPr>
          <w:u w:val="single"/>
        </w:rPr>
        <w:t>Horário de Verão</w:t>
      </w:r>
    </w:p>
    <w:p w:rsidR="008A2185" w:rsidRDefault="008A2185" w:rsidP="008A2185">
      <w:r>
        <w:t xml:space="preserve">As horas totais mensais de cada um dos períodos de tarifas estão representadas na </w:t>
      </w:r>
      <w:r w:rsidR="0022609B">
        <w:fldChar w:fldCharType="begin"/>
      </w:r>
      <w:r w:rsidR="0022609B">
        <w:instrText xml:space="preserve"> REF _Ref457558761 \h </w:instrText>
      </w:r>
      <w:r w:rsidR="0022609B">
        <w:fldChar w:fldCharType="separate"/>
      </w:r>
      <w:r w:rsidR="0022609B">
        <w:t xml:space="preserve">Tabela </w:t>
      </w:r>
      <w:r w:rsidR="0022609B">
        <w:rPr>
          <w:noProof/>
        </w:rPr>
        <w:t>9</w:t>
      </w:r>
      <w:r w:rsidR="0022609B">
        <w:fldChar w:fldCharType="end"/>
      </w:r>
      <w:r>
        <w:t>.</w:t>
      </w:r>
    </w:p>
    <w:p w:rsidR="008A2185" w:rsidRDefault="008A2185" w:rsidP="008A2185">
      <w:pPr>
        <w:pStyle w:val="Legenda"/>
        <w:keepNext/>
      </w:pPr>
      <w:bookmarkStart w:id="203" w:name="_Toc469405945"/>
      <w:r>
        <w:t xml:space="preserve">Tabela </w:t>
      </w:r>
      <w:r w:rsidR="0079735A">
        <w:fldChar w:fldCharType="begin"/>
      </w:r>
      <w:r w:rsidR="0079735A">
        <w:instrText xml:space="preserve"> SEQ Tabela \* ARABIC </w:instrText>
      </w:r>
      <w:r w:rsidR="0079735A">
        <w:fldChar w:fldCharType="separate"/>
      </w:r>
      <w:r w:rsidR="0022609B">
        <w:rPr>
          <w:noProof/>
        </w:rPr>
        <w:t>9</w:t>
      </w:r>
      <w:r w:rsidR="0079735A">
        <w:rPr>
          <w:noProof/>
        </w:rPr>
        <w:fldChar w:fldCharType="end"/>
      </w:r>
      <w:r>
        <w:t>: Nº horas totais mensais</w:t>
      </w:r>
      <w:r>
        <w:rPr>
          <w:noProof/>
        </w:rPr>
        <w:t xml:space="preserve"> de cada um dos periodos de tarifas.</w:t>
      </w:r>
      <w:bookmarkEnd w:id="203"/>
    </w:p>
    <w:tbl>
      <w:tblPr>
        <w:tblStyle w:val="TabelaSimples2"/>
        <w:tblW w:w="8465" w:type="dxa"/>
        <w:tblLook w:val="04A0" w:firstRow="1" w:lastRow="0" w:firstColumn="1" w:lastColumn="0" w:noHBand="0" w:noVBand="1"/>
      </w:tblPr>
      <w:tblGrid>
        <w:gridCol w:w="2438"/>
        <w:gridCol w:w="1361"/>
        <w:gridCol w:w="1775"/>
        <w:gridCol w:w="1474"/>
        <w:gridCol w:w="1417"/>
      </w:tblGrid>
      <w:tr w:rsidR="008A2185" w:rsidTr="002260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8" w:type="dxa"/>
            <w:tcBorders>
              <w:top w:val="single" w:sz="12" w:space="0" w:color="auto"/>
            </w:tcBorders>
          </w:tcPr>
          <w:p w:rsidR="008A2185" w:rsidRPr="00EA4B3E" w:rsidRDefault="008A2185" w:rsidP="0022609B">
            <w:pPr>
              <w:rPr>
                <w:sz w:val="20"/>
                <w:szCs w:val="20"/>
              </w:rPr>
            </w:pPr>
          </w:p>
        </w:tc>
        <w:tc>
          <w:tcPr>
            <w:tcW w:w="1361" w:type="dxa"/>
            <w:tcBorders>
              <w:top w:val="single" w:sz="12" w:space="0" w:color="auto"/>
            </w:tcBorders>
            <w:vAlign w:val="center"/>
          </w:tcPr>
          <w:p w:rsidR="008A2185" w:rsidRPr="00EA4B3E" w:rsidRDefault="008A2185" w:rsidP="0022609B">
            <w:pPr>
              <w:jc w:val="center"/>
              <w:cnfStyle w:val="100000000000" w:firstRow="1" w:lastRow="0" w:firstColumn="0" w:lastColumn="0" w:oddVBand="0" w:evenVBand="0" w:oddHBand="0" w:evenHBand="0" w:firstRowFirstColumn="0" w:firstRowLastColumn="0" w:lastRowFirstColumn="0" w:lastRowLastColumn="0"/>
              <w:rPr>
                <w:sz w:val="20"/>
                <w:szCs w:val="20"/>
              </w:rPr>
            </w:pPr>
            <w:r w:rsidRPr="00EA4B3E">
              <w:rPr>
                <w:sz w:val="20"/>
                <w:szCs w:val="20"/>
              </w:rPr>
              <w:t>Ponta</w:t>
            </w:r>
          </w:p>
        </w:tc>
        <w:tc>
          <w:tcPr>
            <w:tcW w:w="1775" w:type="dxa"/>
            <w:tcBorders>
              <w:top w:val="single" w:sz="12" w:space="0" w:color="auto"/>
            </w:tcBorders>
            <w:vAlign w:val="center"/>
          </w:tcPr>
          <w:p w:rsidR="008A2185" w:rsidRPr="00EA4B3E" w:rsidRDefault="008A2185" w:rsidP="0022609B">
            <w:pPr>
              <w:jc w:val="center"/>
              <w:cnfStyle w:val="100000000000" w:firstRow="1" w:lastRow="0" w:firstColumn="0" w:lastColumn="0" w:oddVBand="0" w:evenVBand="0" w:oddHBand="0" w:evenHBand="0" w:firstRowFirstColumn="0" w:firstRowLastColumn="0" w:lastRowFirstColumn="0" w:lastRowLastColumn="0"/>
              <w:rPr>
                <w:sz w:val="20"/>
                <w:szCs w:val="20"/>
              </w:rPr>
            </w:pPr>
            <w:r w:rsidRPr="00EA4B3E">
              <w:rPr>
                <w:sz w:val="20"/>
                <w:szCs w:val="20"/>
              </w:rPr>
              <w:t>Cheia</w:t>
            </w:r>
          </w:p>
        </w:tc>
        <w:tc>
          <w:tcPr>
            <w:tcW w:w="1474" w:type="dxa"/>
            <w:tcBorders>
              <w:top w:val="single" w:sz="12" w:space="0" w:color="auto"/>
            </w:tcBorders>
            <w:vAlign w:val="center"/>
          </w:tcPr>
          <w:p w:rsidR="008A2185" w:rsidRPr="00EA4B3E" w:rsidRDefault="008A2185" w:rsidP="0022609B">
            <w:pPr>
              <w:jc w:val="center"/>
              <w:cnfStyle w:val="100000000000" w:firstRow="1" w:lastRow="0" w:firstColumn="0" w:lastColumn="0" w:oddVBand="0" w:evenVBand="0" w:oddHBand="0" w:evenHBand="0" w:firstRowFirstColumn="0" w:firstRowLastColumn="0" w:lastRowFirstColumn="0" w:lastRowLastColumn="0"/>
              <w:rPr>
                <w:sz w:val="20"/>
                <w:szCs w:val="20"/>
              </w:rPr>
            </w:pPr>
            <w:r w:rsidRPr="00EA4B3E">
              <w:rPr>
                <w:sz w:val="20"/>
                <w:szCs w:val="20"/>
              </w:rPr>
              <w:t>Vazio</w:t>
            </w:r>
          </w:p>
        </w:tc>
        <w:tc>
          <w:tcPr>
            <w:tcW w:w="1417" w:type="dxa"/>
            <w:tcBorders>
              <w:top w:val="single" w:sz="12" w:space="0" w:color="auto"/>
            </w:tcBorders>
            <w:vAlign w:val="center"/>
          </w:tcPr>
          <w:p w:rsidR="008A2185" w:rsidRPr="00EA4B3E" w:rsidRDefault="008A2185" w:rsidP="0022609B">
            <w:pPr>
              <w:jc w:val="center"/>
              <w:cnfStyle w:val="100000000000" w:firstRow="1" w:lastRow="0" w:firstColumn="0" w:lastColumn="0" w:oddVBand="0" w:evenVBand="0" w:oddHBand="0" w:evenHBand="0" w:firstRowFirstColumn="0" w:firstRowLastColumn="0" w:lastRowFirstColumn="0" w:lastRowLastColumn="0"/>
              <w:rPr>
                <w:sz w:val="20"/>
                <w:szCs w:val="20"/>
              </w:rPr>
            </w:pPr>
            <w:r w:rsidRPr="00EA4B3E">
              <w:rPr>
                <w:sz w:val="20"/>
                <w:szCs w:val="20"/>
              </w:rPr>
              <w:t>Super Vazio</w:t>
            </w:r>
          </w:p>
        </w:tc>
      </w:tr>
      <w:tr w:rsidR="008A2185" w:rsidTr="002260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8" w:type="dxa"/>
            <w:tcBorders>
              <w:top w:val="single" w:sz="12" w:space="0" w:color="auto"/>
            </w:tcBorders>
          </w:tcPr>
          <w:p w:rsidR="008A2185" w:rsidRPr="00EA4B3E" w:rsidRDefault="008A2185" w:rsidP="0022609B">
            <w:pPr>
              <w:rPr>
                <w:sz w:val="20"/>
                <w:szCs w:val="20"/>
              </w:rPr>
            </w:pPr>
            <w:r w:rsidRPr="00EA4B3E">
              <w:rPr>
                <w:sz w:val="20"/>
                <w:szCs w:val="20"/>
              </w:rPr>
              <w:t>Período Trabalho</w:t>
            </w:r>
            <w:r>
              <w:rPr>
                <w:sz w:val="20"/>
                <w:szCs w:val="20"/>
              </w:rPr>
              <w:t xml:space="preserve"> </w:t>
            </w:r>
          </w:p>
        </w:tc>
        <w:tc>
          <w:tcPr>
            <w:tcW w:w="1361" w:type="dxa"/>
            <w:tcBorders>
              <w:top w:val="single" w:sz="12" w:space="0" w:color="auto"/>
            </w:tcBorders>
            <w:vAlign w:val="center"/>
          </w:tcPr>
          <w:p w:rsidR="008A2185" w:rsidRPr="00EA4B3E" w:rsidRDefault="008A2185" w:rsidP="0022609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5 horas/mês</w:t>
            </w:r>
          </w:p>
        </w:tc>
        <w:tc>
          <w:tcPr>
            <w:tcW w:w="1775" w:type="dxa"/>
            <w:tcBorders>
              <w:top w:val="single" w:sz="12" w:space="0" w:color="auto"/>
            </w:tcBorders>
            <w:vAlign w:val="center"/>
          </w:tcPr>
          <w:p w:rsidR="008A2185" w:rsidRPr="00EA4B3E" w:rsidRDefault="008A2185" w:rsidP="0022609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0 horas/mês</w:t>
            </w:r>
          </w:p>
        </w:tc>
        <w:tc>
          <w:tcPr>
            <w:tcW w:w="1474" w:type="dxa"/>
            <w:tcBorders>
              <w:top w:val="single" w:sz="12" w:space="0" w:color="auto"/>
            </w:tcBorders>
            <w:vAlign w:val="center"/>
          </w:tcPr>
          <w:p w:rsidR="008A2185" w:rsidRPr="00EA4B3E" w:rsidRDefault="008A2185" w:rsidP="0022609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417" w:type="dxa"/>
            <w:tcBorders>
              <w:top w:val="single" w:sz="12" w:space="0" w:color="auto"/>
            </w:tcBorders>
            <w:vAlign w:val="center"/>
          </w:tcPr>
          <w:p w:rsidR="008A2185" w:rsidRPr="00EA4B3E" w:rsidRDefault="008A2185" w:rsidP="0022609B">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 </w:t>
            </w:r>
          </w:p>
        </w:tc>
      </w:tr>
      <w:tr w:rsidR="008A2185" w:rsidTr="0022609B">
        <w:tc>
          <w:tcPr>
            <w:cnfStyle w:val="001000000000" w:firstRow="0" w:lastRow="0" w:firstColumn="1" w:lastColumn="0" w:oddVBand="0" w:evenVBand="0" w:oddHBand="0" w:evenHBand="0" w:firstRowFirstColumn="0" w:firstRowLastColumn="0" w:lastRowFirstColumn="0" w:lastRowLastColumn="0"/>
            <w:tcW w:w="2438" w:type="dxa"/>
            <w:tcBorders>
              <w:bottom w:val="single" w:sz="12" w:space="0" w:color="auto"/>
            </w:tcBorders>
          </w:tcPr>
          <w:p w:rsidR="008A2185" w:rsidRPr="00EA4B3E" w:rsidRDefault="008A2185" w:rsidP="0022609B">
            <w:pPr>
              <w:rPr>
                <w:sz w:val="20"/>
                <w:szCs w:val="20"/>
              </w:rPr>
            </w:pPr>
            <w:r w:rsidRPr="00EA4B3E">
              <w:rPr>
                <w:sz w:val="20"/>
                <w:szCs w:val="20"/>
              </w:rPr>
              <w:t>Período Fora de Trabalho</w:t>
            </w:r>
          </w:p>
        </w:tc>
        <w:tc>
          <w:tcPr>
            <w:tcW w:w="1361" w:type="dxa"/>
            <w:tcBorders>
              <w:bottom w:val="single" w:sz="12" w:space="0" w:color="auto"/>
            </w:tcBorders>
            <w:vAlign w:val="center"/>
          </w:tcPr>
          <w:p w:rsidR="008A2185" w:rsidRPr="00EA4B3E" w:rsidRDefault="008A2185" w:rsidP="0022609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775" w:type="dxa"/>
            <w:tcBorders>
              <w:bottom w:val="single" w:sz="12" w:space="0" w:color="auto"/>
            </w:tcBorders>
            <w:vAlign w:val="center"/>
          </w:tcPr>
          <w:p w:rsidR="008A2185" w:rsidRPr="00EA4B3E" w:rsidRDefault="008A2185" w:rsidP="0022609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4 horas/mês</w:t>
            </w:r>
          </w:p>
        </w:tc>
        <w:tc>
          <w:tcPr>
            <w:tcW w:w="1474" w:type="dxa"/>
            <w:tcBorders>
              <w:bottom w:val="single" w:sz="12" w:space="0" w:color="auto"/>
            </w:tcBorders>
            <w:vAlign w:val="center"/>
          </w:tcPr>
          <w:p w:rsidR="008A2185" w:rsidRPr="00EA4B3E" w:rsidRDefault="008A2185" w:rsidP="0022609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8 horas/mês</w:t>
            </w:r>
          </w:p>
        </w:tc>
        <w:tc>
          <w:tcPr>
            <w:tcW w:w="1417" w:type="dxa"/>
            <w:tcBorders>
              <w:bottom w:val="single" w:sz="12" w:space="0" w:color="auto"/>
            </w:tcBorders>
            <w:vAlign w:val="center"/>
          </w:tcPr>
          <w:p w:rsidR="008A2185" w:rsidRPr="00EA4B3E" w:rsidRDefault="008A2185" w:rsidP="0022609B">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1 horas/mês</w:t>
            </w:r>
          </w:p>
        </w:tc>
      </w:tr>
    </w:tbl>
    <w:p w:rsidR="008A2185" w:rsidRDefault="008A2185" w:rsidP="008A2185"/>
    <w:p w:rsidR="008A2185" w:rsidRDefault="008A2185" w:rsidP="008A2185"/>
    <w:p w:rsidR="008A2185" w:rsidRDefault="008A2185" w:rsidP="008A2185">
      <w:r>
        <w:t xml:space="preserve">Os valores representados na </w:t>
      </w:r>
      <w:r w:rsidR="0022609B">
        <w:fldChar w:fldCharType="begin"/>
      </w:r>
      <w:r w:rsidR="0022609B">
        <w:instrText xml:space="preserve"> REF _Ref457558761 \h </w:instrText>
      </w:r>
      <w:r w:rsidR="0022609B">
        <w:fldChar w:fldCharType="separate"/>
      </w:r>
      <w:r w:rsidR="0022609B">
        <w:t xml:space="preserve">Tabela </w:t>
      </w:r>
      <w:r w:rsidR="0022609B">
        <w:rPr>
          <w:noProof/>
        </w:rPr>
        <w:t>9</w:t>
      </w:r>
      <w:r w:rsidR="0022609B">
        <w:fldChar w:fldCharType="end"/>
      </w:r>
      <w:r>
        <w:t xml:space="preserve"> foram calculados da mesma forma demonstrada no horário de Inverno.</w:t>
      </w:r>
    </w:p>
    <w:p w:rsidR="008A2185" w:rsidRDefault="008A2185" w:rsidP="008A2185">
      <w:pPr>
        <w:rPr>
          <w:color w:val="FF0000"/>
        </w:rPr>
      </w:pPr>
      <w:r w:rsidRPr="00954C40">
        <w:t xml:space="preserve">Nos meses de vindima, foi admitido o </w:t>
      </w:r>
      <w:r>
        <w:t xml:space="preserve">horário de </w:t>
      </w:r>
      <w:r w:rsidRPr="00954C40">
        <w:t xml:space="preserve">funcionamento normal da adega com exceção do encerramento, </w:t>
      </w:r>
      <w:r>
        <w:t>que é alargado das</w:t>
      </w:r>
      <w:r w:rsidRPr="00954C40">
        <w:t xml:space="preserve"> 17:00 </w:t>
      </w:r>
      <w:r>
        <w:t>para as</w:t>
      </w:r>
      <w:r w:rsidRPr="00954C40">
        <w:t xml:space="preserve"> 18:30.</w:t>
      </w:r>
    </w:p>
    <w:p w:rsidR="008A2185" w:rsidRDefault="008A2185" w:rsidP="008A2185">
      <w:r>
        <w:rPr>
          <w:noProof/>
          <w:lang w:eastAsia="pt-PT"/>
        </w:rPr>
        <mc:AlternateContent>
          <mc:Choice Requires="wps">
            <w:drawing>
              <wp:anchor distT="0" distB="0" distL="114300" distR="114300" simplePos="0" relativeHeight="252050432" behindDoc="0" locked="0" layoutInCell="1" allowOverlap="1" wp14:anchorId="5A1DB68D" wp14:editId="40F12427">
                <wp:simplePos x="0" y="0"/>
                <wp:positionH relativeFrom="margin">
                  <wp:align>center</wp:align>
                </wp:positionH>
                <wp:positionV relativeFrom="paragraph">
                  <wp:posOffset>3978275</wp:posOffset>
                </wp:positionV>
                <wp:extent cx="5399405" cy="200025"/>
                <wp:effectExtent l="0" t="0" r="0" b="9525"/>
                <wp:wrapSquare wrapText="bothSides"/>
                <wp:docPr id="109" name="Caixa de texto 109"/>
                <wp:cNvGraphicFramePr/>
                <a:graphic xmlns:a="http://schemas.openxmlformats.org/drawingml/2006/main">
                  <a:graphicData uri="http://schemas.microsoft.com/office/word/2010/wordprocessingShape">
                    <wps:wsp>
                      <wps:cNvSpPr txBox="1"/>
                      <wps:spPr>
                        <a:xfrm>
                          <a:off x="0" y="0"/>
                          <a:ext cx="5399405" cy="200025"/>
                        </a:xfrm>
                        <a:prstGeom prst="rect">
                          <a:avLst/>
                        </a:prstGeom>
                        <a:solidFill>
                          <a:prstClr val="white"/>
                        </a:solidFill>
                        <a:ln>
                          <a:noFill/>
                        </a:ln>
                      </wps:spPr>
                      <wps:txbx>
                        <w:txbxContent>
                          <w:p w:rsidR="008A2185" w:rsidRPr="00B51DFA" w:rsidRDefault="008A2185" w:rsidP="008A2185">
                            <w:pPr>
                              <w:pStyle w:val="Legenda"/>
                            </w:pPr>
                            <w:bookmarkStart w:id="204" w:name="_Ref469397481"/>
                            <w:bookmarkStart w:id="205" w:name="_Toc469405911"/>
                            <w:r>
                              <w:t xml:space="preserve">Figura </w:t>
                            </w:r>
                            <w:r w:rsidR="0079735A">
                              <w:fldChar w:fldCharType="begin"/>
                            </w:r>
                            <w:r w:rsidR="0079735A">
                              <w:instrText xml:space="preserve"> SEQ Figura \* ARABIC </w:instrText>
                            </w:r>
                            <w:r w:rsidR="0079735A">
                              <w:fldChar w:fldCharType="separate"/>
                            </w:r>
                            <w:r w:rsidR="0022609B">
                              <w:rPr>
                                <w:noProof/>
                              </w:rPr>
                              <w:t>12</w:t>
                            </w:r>
                            <w:r w:rsidR="0079735A">
                              <w:rPr>
                                <w:noProof/>
                              </w:rPr>
                              <w:fldChar w:fldCharType="end"/>
                            </w:r>
                            <w:bookmarkEnd w:id="204"/>
                            <w:r>
                              <w:t xml:space="preserve">: </w:t>
                            </w:r>
                            <w:r w:rsidRPr="00603222">
                              <w:t>Diagrama de carga médio dos meses de Inverno.</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1DB68D" id="Caixa de texto 109" o:spid="_x0000_s1069" type="#_x0000_t202" style="position:absolute;left:0;text-align:left;margin-left:0;margin-top:313.25pt;width:425.15pt;height:15.75pt;z-index:2520504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" stroked="f">
                <v:textbox inset="0,0,0,0">
                  <w:txbxContent>
                    <w:p w:rsidR="008A2185" w:rsidRPr="00B51DFA" w:rsidRDefault="008A2185" w:rsidP="008A2185">
                      <w:pPr>
                        <w:pStyle w:val="Legenda"/>
                      </w:pPr>
                      <w:bookmarkStart w:id="206" w:name="_Ref469397481"/>
                      <w:bookmarkStart w:id="207" w:name="_Toc469405911"/>
                      <w:r>
                        <w:t xml:space="preserve">Figura </w:t>
                      </w:r>
                      <w:r w:rsidR="0079735A">
                        <w:fldChar w:fldCharType="begin"/>
                      </w:r>
                      <w:r w:rsidR="0079735A">
                        <w:instrText xml:space="preserve"> SEQ Figura \* ARABIC </w:instrText>
                      </w:r>
                      <w:r w:rsidR="0079735A">
                        <w:fldChar w:fldCharType="separate"/>
                      </w:r>
                      <w:r w:rsidR="0022609B">
                        <w:rPr>
                          <w:noProof/>
                        </w:rPr>
                        <w:t>12</w:t>
                      </w:r>
                      <w:r w:rsidR="0079735A">
                        <w:rPr>
                          <w:noProof/>
                        </w:rPr>
                        <w:fldChar w:fldCharType="end"/>
                      </w:r>
                      <w:bookmarkEnd w:id="206"/>
                      <w:r>
                        <w:t xml:space="preserve">: </w:t>
                      </w:r>
                      <w:r w:rsidRPr="00603222">
                        <w:t>Diagrama de carga médio dos meses de Inverno.</w:t>
                      </w:r>
                      <w:bookmarkEnd w:id="207"/>
                    </w:p>
                  </w:txbxContent>
                </v:textbox>
                <w10:wrap type="square" anchorx="margin"/>
              </v:shape>
            </w:pict>
          </mc:Fallback>
        </mc:AlternateContent>
      </w:r>
      <w:r w:rsidRPr="00975F71">
        <w:rPr>
          <w:noProof/>
          <w:lang w:eastAsia="pt-PT"/>
        </w:rPr>
        <w:drawing>
          <wp:anchor distT="0" distB="0" distL="114300" distR="114300" simplePos="0" relativeHeight="252049408" behindDoc="0" locked="0" layoutInCell="1" allowOverlap="1" wp14:anchorId="7E04B957" wp14:editId="16474242">
            <wp:simplePos x="0" y="0"/>
            <wp:positionH relativeFrom="margin">
              <wp:align>center</wp:align>
            </wp:positionH>
            <wp:positionV relativeFrom="paragraph">
              <wp:posOffset>1327150</wp:posOffset>
            </wp:positionV>
            <wp:extent cx="5399405" cy="2519680"/>
            <wp:effectExtent l="0" t="0" r="0" b="0"/>
            <wp:wrapSquare wrapText="bothSides"/>
            <wp:docPr id="112" name="Gráfico 112"/>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14:sizeRelV relativeFrom="margin">
              <wp14:pctHeight>0</wp14:pctHeight>
            </wp14:sizeRelV>
          </wp:anchor>
        </w:drawing>
      </w:r>
      <w:r>
        <w:t xml:space="preserve">Finalmente com os dados todos calculados é possível traçar a linha de consumo da adega. Neste trabalho foram elaborados 14 diagramas de carga, um para cada mês do ano, um que representa a média dos meses de Inverno e outro que representa a média dos meses de Verão. A </w:t>
      </w:r>
      <w:r w:rsidR="0022609B">
        <w:fldChar w:fldCharType="begin"/>
      </w:r>
      <w:r w:rsidR="0022609B">
        <w:instrText xml:space="preserve"> REF _Ref469397481 \h </w:instrText>
      </w:r>
      <w:r w:rsidR="0022609B">
        <w:fldChar w:fldCharType="separate"/>
      </w:r>
      <w:r w:rsidR="0022609B">
        <w:t xml:space="preserve">Figura </w:t>
      </w:r>
      <w:r w:rsidR="0022609B">
        <w:rPr>
          <w:noProof/>
        </w:rPr>
        <w:t>12</w:t>
      </w:r>
      <w:r w:rsidR="0022609B">
        <w:fldChar w:fldCharType="end"/>
      </w:r>
      <w:r>
        <w:t xml:space="preserve"> representa como forma de exemplo o diagrama de carga de Inverno. Os resultados ilustram as limitações da metodologia utilizada: o consumo de ponta de manhã estimado é superior ao consumo médio durante o dia o que é difícil de explicar. Contudo, para se obter um melhor resultado seria necessário a monitorização de um dia típico de cada mês, ao longo do ano.</w:t>
      </w:r>
    </w:p>
    <w:p w:rsidR="008A2185" w:rsidRDefault="008A2185" w:rsidP="00274D45">
      <w:pPr>
        <w:rPr>
          <w:lang w:eastAsia="pt-PT"/>
        </w:rPr>
      </w:pPr>
    </w:p>
    <w:p w:rsidR="008A2185" w:rsidRDefault="008A2185" w:rsidP="00274D45">
      <w:pPr>
        <w:rPr>
          <w:lang w:eastAsia="pt-PT"/>
        </w:rPr>
      </w:pPr>
      <w:r>
        <w:rPr>
          <w:lang w:eastAsia="pt-PT"/>
        </w:rPr>
        <w:br w:type="page"/>
      </w:r>
    </w:p>
    <w:p w:rsidR="006A4C56" w:rsidRDefault="005D6569" w:rsidP="00C07B56">
      <w:pPr>
        <w:pStyle w:val="Cabealho2"/>
        <w:numPr>
          <w:ilvl w:val="1"/>
          <w:numId w:val="2"/>
        </w:numPr>
        <w:tabs>
          <w:tab w:val="left" w:pos="851"/>
        </w:tabs>
        <w:ind w:left="709"/>
        <w:rPr>
          <w:rFonts w:eastAsia="Times New Roman"/>
          <w:lang w:eastAsia="pt-PT"/>
        </w:rPr>
      </w:pPr>
      <w:bookmarkStart w:id="208" w:name="_Toc469405859"/>
      <w:r>
        <w:rPr>
          <w:rFonts w:eastAsia="Times New Roman"/>
          <w:lang w:eastAsia="pt-PT"/>
        </w:rPr>
        <w:lastRenderedPageBreak/>
        <w:t>Consumo de Energia Elétrica</w:t>
      </w:r>
      <w:bookmarkEnd w:id="208"/>
    </w:p>
    <w:p w:rsidR="005D6569" w:rsidRPr="005D6569" w:rsidRDefault="005D6569" w:rsidP="005D6569">
      <w:pPr>
        <w:rPr>
          <w:lang w:eastAsia="pt-PT"/>
        </w:rPr>
      </w:pPr>
    </w:p>
    <w:p w:rsidR="005D6569" w:rsidRDefault="005D6569" w:rsidP="00C07B56">
      <w:pPr>
        <w:pStyle w:val="Cabealho3"/>
        <w:numPr>
          <w:ilvl w:val="2"/>
          <w:numId w:val="2"/>
        </w:numPr>
        <w:ind w:left="709"/>
        <w:rPr>
          <w:lang w:eastAsia="pt-PT"/>
        </w:rPr>
      </w:pPr>
      <w:bookmarkStart w:id="209" w:name="_Toc469405860"/>
      <w:r>
        <w:rPr>
          <w:lang w:eastAsia="pt-PT"/>
        </w:rPr>
        <w:t>Consumos de Energia Globais</w:t>
      </w:r>
      <w:bookmarkEnd w:id="209"/>
    </w:p>
    <w:p w:rsidR="005D6569" w:rsidRPr="005D6569" w:rsidRDefault="005D6569" w:rsidP="005D6569">
      <w:pPr>
        <w:rPr>
          <w:lang w:eastAsia="pt-PT"/>
        </w:rPr>
      </w:pPr>
      <w:r>
        <w:t>O fornecimento de energia na Adega de Borba é feito pela Endesa, em Média Tensão (MT), com uma potência contratada de 740 kW.</w:t>
      </w:r>
    </w:p>
    <w:p w:rsidR="005D6569" w:rsidRPr="005D6569" w:rsidRDefault="005D6569" w:rsidP="005D6569">
      <w:pPr>
        <w:rPr>
          <w:lang w:eastAsia="pt-PT"/>
        </w:rPr>
      </w:pPr>
    </w:p>
    <w:p w:rsidR="005D6569" w:rsidRDefault="005D6569" w:rsidP="00C07B56">
      <w:pPr>
        <w:pStyle w:val="Cabealho4"/>
        <w:numPr>
          <w:ilvl w:val="3"/>
          <w:numId w:val="2"/>
        </w:numPr>
        <w:ind w:left="1134"/>
        <w:rPr>
          <w:lang w:eastAsia="pt-PT"/>
        </w:rPr>
      </w:pPr>
      <w:bookmarkStart w:id="210" w:name="_Toc469405861"/>
      <w:r>
        <w:rPr>
          <w:lang w:eastAsia="pt-PT"/>
        </w:rPr>
        <w:t>Energia Elétrica Ativa</w:t>
      </w:r>
      <w:bookmarkEnd w:id="210"/>
    </w:p>
    <w:p w:rsidR="00C33DFC" w:rsidRDefault="00C33DFC" w:rsidP="00C33DFC">
      <w:r>
        <w:t xml:space="preserve">Através das faturas eletrónicas fornecidas pela adega, foi possível traçar o perfil energético anual da mesma. Ao longo do ano, a adega consumiu cerca de 1 </w:t>
      </w:r>
      <w:proofErr w:type="spellStart"/>
      <w:r>
        <w:t>GWh</w:t>
      </w:r>
      <w:proofErr w:type="spellEnd"/>
      <w:r>
        <w:t xml:space="preserve">, sendo que o seu mês de maior consumo foi o de </w:t>
      </w:r>
      <w:proofErr w:type="gramStart"/>
      <w:r>
        <w:t>Setembro</w:t>
      </w:r>
      <w:proofErr w:type="gramEnd"/>
      <w:r>
        <w:t xml:space="preserve">, seguindo-se do mês de Outubro (época da vindima), como se observa na </w:t>
      </w:r>
      <w:r w:rsidRPr="005D6569">
        <w:fldChar w:fldCharType="begin"/>
      </w:r>
      <w:r w:rsidRPr="005D6569">
        <w:instrText xml:space="preserve"> REF _Ref445471365 \h  \* MERGEFORMAT </w:instrText>
      </w:r>
      <w:r w:rsidRPr="005D6569">
        <w:fldChar w:fldCharType="separate"/>
      </w:r>
      <w:r w:rsidR="0022609B" w:rsidRPr="00A83CCA">
        <w:t xml:space="preserve">Figura </w:t>
      </w:r>
      <w:r w:rsidR="0022609B">
        <w:rPr>
          <w:noProof/>
        </w:rPr>
        <w:t>13</w:t>
      </w:r>
      <w:r w:rsidRPr="005D6569">
        <w:fldChar w:fldCharType="end"/>
      </w:r>
      <w:r>
        <w:t xml:space="preserve">. </w:t>
      </w:r>
    </w:p>
    <w:p w:rsidR="005D6569" w:rsidRDefault="00CF06C1" w:rsidP="005D6569">
      <w:r>
        <w:rPr>
          <w:noProof/>
          <w:lang w:eastAsia="pt-PT"/>
        </w:rPr>
        <mc:AlternateContent>
          <mc:Choice Requires="wps">
            <w:drawing>
              <wp:anchor distT="0" distB="0" distL="114300" distR="114300" simplePos="0" relativeHeight="251645952" behindDoc="0" locked="0" layoutInCell="1" allowOverlap="1" wp14:anchorId="4C56931E" wp14:editId="3056CAFA">
                <wp:simplePos x="0" y="0"/>
                <wp:positionH relativeFrom="column">
                  <wp:posOffset>100965</wp:posOffset>
                </wp:positionH>
                <wp:positionV relativeFrom="paragraph">
                  <wp:posOffset>2805430</wp:posOffset>
                </wp:positionV>
                <wp:extent cx="5198110" cy="258445"/>
                <wp:effectExtent l="0" t="0" r="2540" b="8255"/>
                <wp:wrapSquare wrapText="bothSides"/>
                <wp:docPr id="212" name="Caixa de texto 212"/>
                <wp:cNvGraphicFramePr/>
                <a:graphic xmlns:a="http://schemas.openxmlformats.org/drawingml/2006/main">
                  <a:graphicData uri="http://schemas.microsoft.com/office/word/2010/wordprocessingShape">
                    <wps:wsp>
                      <wps:cNvSpPr txBox="1"/>
                      <wps:spPr>
                        <a:xfrm>
                          <a:off x="0" y="0"/>
                          <a:ext cx="5198110" cy="258445"/>
                        </a:xfrm>
                        <a:prstGeom prst="rect">
                          <a:avLst/>
                        </a:prstGeom>
                        <a:solidFill>
                          <a:prstClr val="white"/>
                        </a:solidFill>
                        <a:ln>
                          <a:noFill/>
                        </a:ln>
                      </wps:spPr>
                      <wps:txbx>
                        <w:txbxContent>
                          <w:p w:rsidR="009A1A99" w:rsidRPr="005D6569" w:rsidRDefault="009A1A99" w:rsidP="005D6569">
                            <w:pPr>
                              <w:pStyle w:val="Legenda"/>
                              <w:rPr>
                                <w:noProof/>
                              </w:rPr>
                            </w:pPr>
                            <w:bookmarkStart w:id="211" w:name="_Ref445471365"/>
                            <w:bookmarkStart w:id="212" w:name="_Toc469405912"/>
                            <w:r w:rsidRPr="00A83CCA">
                              <w:t xml:space="preserve">Figura </w:t>
                            </w:r>
                            <w:r w:rsidR="0079735A">
                              <w:fldChar w:fldCharType="begin"/>
                            </w:r>
                            <w:r w:rsidR="0079735A">
                              <w:instrText xml:space="preserve"> SEQ Figura \* ARABIC </w:instrText>
                            </w:r>
                            <w:r w:rsidR="0079735A">
                              <w:fldChar w:fldCharType="separate"/>
                            </w:r>
                            <w:r w:rsidR="0022609B">
                              <w:rPr>
                                <w:noProof/>
                              </w:rPr>
                              <w:t>13</w:t>
                            </w:r>
                            <w:r w:rsidR="0079735A">
                              <w:rPr>
                                <w:noProof/>
                              </w:rPr>
                              <w:fldChar w:fldCharType="end"/>
                            </w:r>
                            <w:bookmarkEnd w:id="211"/>
                            <w:r w:rsidRPr="00A83CCA">
                              <w:t>: Consumo de energia ativa em 2014.</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56931E" id="Caixa de texto 212" o:spid="_x0000_s1070" type="#_x0000_t202" style="position:absolute;left:0;text-align:left;margin-left:7.95pt;margin-top:220.9pt;width:409.3pt;height:20.3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" stroked="f">
                <v:textbox style="mso-fit-shape-to-text:t" inset="0,0,0,0">
                  <w:txbxContent>
                    <w:p w:rsidR="009A1A99" w:rsidRPr="005D6569" w:rsidRDefault="009A1A99" w:rsidP="005D6569">
                      <w:pPr>
                        <w:pStyle w:val="Legenda"/>
                        <w:rPr>
                          <w:noProof/>
                        </w:rPr>
                      </w:pPr>
                      <w:bookmarkStart w:id="213" w:name="_Ref445471365"/>
                      <w:bookmarkStart w:id="214" w:name="_Toc469405912"/>
                      <w:r w:rsidRPr="00A83CCA">
                        <w:t xml:space="preserve">Figura </w:t>
                      </w:r>
                      <w:r w:rsidR="0079735A">
                        <w:fldChar w:fldCharType="begin"/>
                      </w:r>
                      <w:r w:rsidR="0079735A">
                        <w:instrText xml:space="preserve"> SEQ Figura \* ARABIC </w:instrText>
                      </w:r>
                      <w:r w:rsidR="0079735A">
                        <w:fldChar w:fldCharType="separate"/>
                      </w:r>
                      <w:r w:rsidR="0022609B">
                        <w:rPr>
                          <w:noProof/>
                        </w:rPr>
                        <w:t>13</w:t>
                      </w:r>
                      <w:r w:rsidR="0079735A">
                        <w:rPr>
                          <w:noProof/>
                        </w:rPr>
                        <w:fldChar w:fldCharType="end"/>
                      </w:r>
                      <w:bookmarkEnd w:id="213"/>
                      <w:r w:rsidRPr="00A83CCA">
                        <w:t>: Consumo de energia ativa em 2014.</w:t>
                      </w:r>
                      <w:bookmarkEnd w:id="214"/>
                    </w:p>
                  </w:txbxContent>
                </v:textbox>
                <w10:wrap type="square"/>
              </v:shape>
            </w:pict>
          </mc:Fallback>
        </mc:AlternateContent>
      </w:r>
      <w:r>
        <w:rPr>
          <w:noProof/>
          <w:lang w:eastAsia="pt-PT"/>
        </w:rPr>
        <w:drawing>
          <wp:inline distT="0" distB="0" distL="0" distR="0" wp14:anchorId="0CB5B3F0" wp14:editId="31C4ACDE">
            <wp:extent cx="5198400" cy="2696400"/>
            <wp:effectExtent l="0" t="0" r="2540" b="8890"/>
            <wp:docPr id="33" name="Gráfico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CF06C1" w:rsidRDefault="00CF06C1" w:rsidP="005D6569"/>
    <w:p w:rsidR="005D6569" w:rsidRDefault="00C33DFC" w:rsidP="005D6569">
      <w:r>
        <w:t>Verifica-se</w:t>
      </w:r>
      <w:r w:rsidR="005D6569">
        <w:t xml:space="preserve"> que o consumo médio mensal ronda os 63 </w:t>
      </w:r>
      <w:proofErr w:type="spellStart"/>
      <w:r w:rsidR="00CF06C1">
        <w:t>M</w:t>
      </w:r>
      <w:r w:rsidR="005D6569">
        <w:t>Wh</w:t>
      </w:r>
      <w:proofErr w:type="spellEnd"/>
      <w:r w:rsidR="005D6569">
        <w:t xml:space="preserve">, excluindo os meses de </w:t>
      </w:r>
      <w:proofErr w:type="gramStart"/>
      <w:r w:rsidR="005D6569">
        <w:t>Setembro</w:t>
      </w:r>
      <w:proofErr w:type="gramEnd"/>
      <w:r w:rsidR="005D6569">
        <w:t xml:space="preserve"> e Outubro, que fogem a essa mesma média. </w:t>
      </w:r>
      <w:r w:rsidR="005D6569" w:rsidRPr="005D6569">
        <w:rPr>
          <w:rFonts w:cs="Segoe UI"/>
        </w:rPr>
        <w:t>Este</w:t>
      </w:r>
      <w:r w:rsidR="005D6569">
        <w:t xml:space="preserve"> consumo</w:t>
      </w:r>
      <w:r w:rsidR="005D6569" w:rsidRPr="005D6569">
        <w:rPr>
          <w:rFonts w:cs="Segoe UI"/>
        </w:rPr>
        <w:t xml:space="preserve">, típico para </w:t>
      </w:r>
      <w:r w:rsidR="005D6569">
        <w:t>consumidores de área agrícola e vitivinícola</w:t>
      </w:r>
      <w:r w:rsidR="005D6569" w:rsidRPr="005D6569">
        <w:rPr>
          <w:rFonts w:cs="Segoe UI"/>
        </w:rPr>
        <w:t>, apresenta desafios especiais com um consumo durante os meses de vindima que chega a ser três vezes superior ao consumo médio para os restantes meses do ano</w:t>
      </w:r>
      <w:r w:rsidR="005D6569">
        <w:t>.</w:t>
      </w:r>
    </w:p>
    <w:p w:rsidR="00C90AB4" w:rsidRDefault="00C90AB4" w:rsidP="005D6569">
      <w:r>
        <w:br w:type="page"/>
      </w:r>
    </w:p>
    <w:p w:rsidR="005D6569" w:rsidRDefault="005D6569" w:rsidP="00C07B56">
      <w:pPr>
        <w:pStyle w:val="Cabealho4"/>
        <w:numPr>
          <w:ilvl w:val="3"/>
          <w:numId w:val="2"/>
        </w:numPr>
        <w:ind w:left="1134"/>
        <w:rPr>
          <w:lang w:eastAsia="pt-PT"/>
        </w:rPr>
      </w:pPr>
      <w:bookmarkStart w:id="215" w:name="_Toc469405862"/>
      <w:r>
        <w:rPr>
          <w:lang w:eastAsia="pt-PT"/>
        </w:rPr>
        <w:lastRenderedPageBreak/>
        <w:t>Energia Elétrica Reativa</w:t>
      </w:r>
      <w:bookmarkEnd w:id="215"/>
    </w:p>
    <w:p w:rsidR="005D6569" w:rsidRPr="00C90AB4" w:rsidRDefault="005D6569" w:rsidP="005D6569">
      <w:pPr>
        <w:autoSpaceDE w:val="0"/>
        <w:autoSpaceDN w:val="0"/>
        <w:adjustRightInd w:val="0"/>
        <w:spacing w:after="0"/>
        <w:rPr>
          <w:rFonts w:cs="Times New Roman"/>
        </w:rPr>
      </w:pPr>
    </w:p>
    <w:p w:rsidR="00C33DFC" w:rsidRPr="00C90AB4" w:rsidRDefault="00C33DFC" w:rsidP="00C33DFC">
      <w:pPr>
        <w:autoSpaceDE w:val="0"/>
        <w:autoSpaceDN w:val="0"/>
        <w:adjustRightInd w:val="0"/>
        <w:spacing w:after="0"/>
        <w:rPr>
          <w:rFonts w:cs="Times New Roman"/>
        </w:rPr>
      </w:pPr>
      <w:r w:rsidRPr="00C90AB4">
        <w:rPr>
          <w:rFonts w:cs="Times New Roman"/>
        </w:rPr>
        <w:t>A adega cooperativa de Borba já implantou um banco de condensadores há bastante tempo.</w:t>
      </w:r>
      <w:r w:rsidRPr="00C90AB4">
        <w:rPr>
          <w:rFonts w:cs="Times New Roman"/>
          <w:color w:val="FF0000"/>
        </w:rPr>
        <w:t xml:space="preserve"> </w:t>
      </w:r>
      <w:r w:rsidRPr="00C90AB4">
        <w:rPr>
          <w:rFonts w:cs="Times New Roman"/>
        </w:rPr>
        <w:t>Contudo, não existem dados anteriores à implantação do banco de condensadores para comparação. No início de 2013, houve uma alteração nos escalões da energia reativa</w:t>
      </w:r>
      <w:r>
        <w:rPr>
          <w:rFonts w:cs="Times New Roman"/>
        </w:rPr>
        <w:t xml:space="preserve">, que se repercutiu nas faturas da adega, uma vez que </w:t>
      </w:r>
      <w:r w:rsidRPr="00C90AB4">
        <w:rPr>
          <w:rFonts w:cs="Times New Roman"/>
        </w:rPr>
        <w:t>o banco de condensadores não tinha um controlador</w:t>
      </w:r>
      <w:r>
        <w:rPr>
          <w:rFonts w:cs="Times New Roman"/>
        </w:rPr>
        <w:t xml:space="preserve"> instalado. E</w:t>
      </w:r>
      <w:r w:rsidRPr="00C90AB4">
        <w:rPr>
          <w:rFonts w:cs="Times New Roman"/>
        </w:rPr>
        <w:t xml:space="preserve">m </w:t>
      </w:r>
      <w:proofErr w:type="gramStart"/>
      <w:r w:rsidRPr="00C90AB4">
        <w:rPr>
          <w:rFonts w:cs="Times New Roman"/>
        </w:rPr>
        <w:t>Setembro</w:t>
      </w:r>
      <w:proofErr w:type="gramEnd"/>
      <w:r w:rsidRPr="00C90AB4">
        <w:rPr>
          <w:rFonts w:cs="Times New Roman"/>
        </w:rPr>
        <w:t xml:space="preserve"> desse mesmo ano, </w:t>
      </w:r>
      <w:r>
        <w:rPr>
          <w:rFonts w:cs="Times New Roman"/>
        </w:rPr>
        <w:t>instal</w:t>
      </w:r>
      <w:r w:rsidRPr="00C90AB4">
        <w:rPr>
          <w:rFonts w:cs="Times New Roman"/>
        </w:rPr>
        <w:t>o</w:t>
      </w:r>
      <w:r>
        <w:rPr>
          <w:rFonts w:cs="Times New Roman"/>
        </w:rPr>
        <w:t>u-se o</w:t>
      </w:r>
      <w:r w:rsidRPr="00C90AB4">
        <w:rPr>
          <w:rFonts w:cs="Times New Roman"/>
        </w:rPr>
        <w:t xml:space="preserve"> controlador </w:t>
      </w:r>
      <w:r>
        <w:rPr>
          <w:rFonts w:cs="Times New Roman"/>
        </w:rPr>
        <w:t>e observou-se uma significante diminuição do consumo de energia reativa entre os dois anos,</w:t>
      </w:r>
      <w:r w:rsidRPr="00EF508D">
        <w:rPr>
          <w:rFonts w:cs="Times New Roman"/>
        </w:rPr>
        <w:t xml:space="preserve"> </w:t>
      </w:r>
      <w:r w:rsidRPr="00C90AB4">
        <w:rPr>
          <w:rFonts w:cs="Times New Roman"/>
        </w:rPr>
        <w:fldChar w:fldCharType="begin"/>
      </w:r>
      <w:r w:rsidRPr="00C90AB4">
        <w:rPr>
          <w:rFonts w:cs="Times New Roman"/>
        </w:rPr>
        <w:instrText xml:space="preserve"> REF _Ref445470604 \h  \* MERGEFORMAT </w:instrText>
      </w:r>
      <w:r w:rsidRPr="00C90AB4">
        <w:rPr>
          <w:rFonts w:cs="Times New Roman"/>
        </w:rPr>
      </w:r>
      <w:r w:rsidRPr="00C90AB4">
        <w:rPr>
          <w:rFonts w:cs="Times New Roman"/>
        </w:rPr>
        <w:fldChar w:fldCharType="separate"/>
      </w:r>
      <w:r w:rsidR="0022609B" w:rsidRPr="0022609B">
        <w:rPr>
          <w:rFonts w:cs="Times New Roman"/>
        </w:rPr>
        <w:t xml:space="preserve">Figura </w:t>
      </w:r>
      <w:r w:rsidR="0022609B" w:rsidRPr="0022609B">
        <w:rPr>
          <w:rFonts w:cs="Times New Roman"/>
          <w:noProof/>
        </w:rPr>
        <w:t>14</w:t>
      </w:r>
      <w:r w:rsidRPr="00C90AB4">
        <w:rPr>
          <w:rFonts w:cs="Times New Roman"/>
        </w:rPr>
        <w:fldChar w:fldCharType="end"/>
      </w:r>
      <w:r>
        <w:rPr>
          <w:rFonts w:cs="Times New Roman"/>
        </w:rPr>
        <w:t>, produzindo uma poupança de 84% correspondente a 3800€/ano</w:t>
      </w:r>
      <w:r w:rsidRPr="00C90AB4">
        <w:rPr>
          <w:rFonts w:cs="Times New Roman"/>
        </w:rPr>
        <w:t>.</w:t>
      </w:r>
    </w:p>
    <w:p w:rsidR="005D6569" w:rsidRDefault="00CF06C1" w:rsidP="005D6569">
      <w:r>
        <w:rPr>
          <w:noProof/>
          <w:lang w:eastAsia="pt-PT"/>
        </w:rPr>
        <mc:AlternateContent>
          <mc:Choice Requires="wps">
            <w:drawing>
              <wp:anchor distT="0" distB="0" distL="114300" distR="114300" simplePos="0" relativeHeight="251650048" behindDoc="0" locked="0" layoutInCell="1" allowOverlap="1" wp14:anchorId="6128A0B4" wp14:editId="6EAA1458">
                <wp:simplePos x="0" y="0"/>
                <wp:positionH relativeFrom="margin">
                  <wp:align>center</wp:align>
                </wp:positionH>
                <wp:positionV relativeFrom="paragraph">
                  <wp:posOffset>3073400</wp:posOffset>
                </wp:positionV>
                <wp:extent cx="5380355" cy="258445"/>
                <wp:effectExtent l="0" t="0" r="0" b="8255"/>
                <wp:wrapSquare wrapText="bothSides"/>
                <wp:docPr id="215" name="Caixa de texto 215"/>
                <wp:cNvGraphicFramePr/>
                <a:graphic xmlns:a="http://schemas.openxmlformats.org/drawingml/2006/main">
                  <a:graphicData uri="http://schemas.microsoft.com/office/word/2010/wordprocessingShape">
                    <wps:wsp>
                      <wps:cNvSpPr txBox="1"/>
                      <wps:spPr>
                        <a:xfrm>
                          <a:off x="0" y="0"/>
                          <a:ext cx="5380355" cy="258445"/>
                        </a:xfrm>
                        <a:prstGeom prst="rect">
                          <a:avLst/>
                        </a:prstGeom>
                        <a:solidFill>
                          <a:prstClr val="white"/>
                        </a:solidFill>
                        <a:ln>
                          <a:noFill/>
                        </a:ln>
                      </wps:spPr>
                      <wps:txbx>
                        <w:txbxContent>
                          <w:p w:rsidR="009A1A99" w:rsidRPr="00C90AB4" w:rsidRDefault="009A1A99" w:rsidP="005D6569">
                            <w:pPr>
                              <w:pStyle w:val="Legenda"/>
                            </w:pPr>
                            <w:bookmarkStart w:id="216" w:name="_Ref445470604"/>
                            <w:bookmarkStart w:id="217" w:name="_Toc469405913"/>
                            <w:r w:rsidRPr="00C90AB4">
                              <w:t xml:space="preserve">Figura </w:t>
                            </w:r>
                            <w:r w:rsidR="0079735A">
                              <w:fldChar w:fldCharType="begin"/>
                            </w:r>
                            <w:r w:rsidR="0079735A">
                              <w:instrText xml:space="preserve"> SEQ Figura \* ARABIC </w:instrText>
                            </w:r>
                            <w:r w:rsidR="0079735A">
                              <w:fldChar w:fldCharType="separate"/>
                            </w:r>
                            <w:r w:rsidR="0022609B">
                              <w:rPr>
                                <w:noProof/>
                              </w:rPr>
                              <w:t>14</w:t>
                            </w:r>
                            <w:r w:rsidR="0079735A">
                              <w:rPr>
                                <w:noProof/>
                              </w:rPr>
                              <w:fldChar w:fldCharType="end"/>
                            </w:r>
                            <w:bookmarkEnd w:id="216"/>
                            <w:r w:rsidRPr="00C90AB4">
                              <w:t>: Consumo de energia reativa nos anos de 2013 e 2014</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28A0B4" id="Caixa de texto 215" o:spid="_x0000_s1071" type="#_x0000_t202" style="position:absolute;left:0;text-align:left;margin-left:0;margin-top:242pt;width:423.65pt;height:20.35pt;z-index:2516500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" stroked="f">
                <v:textbox style="mso-fit-shape-to-text:t" inset="0,0,0,0">
                  <w:txbxContent>
                    <w:p w:rsidR="009A1A99" w:rsidRPr="00C90AB4" w:rsidRDefault="009A1A99" w:rsidP="005D6569">
                      <w:pPr>
                        <w:pStyle w:val="Legenda"/>
                      </w:pPr>
                      <w:bookmarkStart w:id="218" w:name="_Ref445470604"/>
                      <w:bookmarkStart w:id="219" w:name="_Toc469405913"/>
                      <w:r w:rsidRPr="00C90AB4">
                        <w:t xml:space="preserve">Figura </w:t>
                      </w:r>
                      <w:r w:rsidR="0079735A">
                        <w:fldChar w:fldCharType="begin"/>
                      </w:r>
                      <w:r w:rsidR="0079735A">
                        <w:instrText xml:space="preserve"> SEQ Figura \* ARABIC </w:instrText>
                      </w:r>
                      <w:r w:rsidR="0079735A">
                        <w:fldChar w:fldCharType="separate"/>
                      </w:r>
                      <w:r w:rsidR="0022609B">
                        <w:rPr>
                          <w:noProof/>
                        </w:rPr>
                        <w:t>14</w:t>
                      </w:r>
                      <w:r w:rsidR="0079735A">
                        <w:rPr>
                          <w:noProof/>
                        </w:rPr>
                        <w:fldChar w:fldCharType="end"/>
                      </w:r>
                      <w:bookmarkEnd w:id="218"/>
                      <w:r w:rsidRPr="00C90AB4">
                        <w:t>: Consumo de energia reativa nos anos de 2013 e 2014</w:t>
                      </w:r>
                      <w:bookmarkEnd w:id="219"/>
                    </w:p>
                  </w:txbxContent>
                </v:textbox>
                <w10:wrap type="square" anchorx="margin"/>
              </v:shape>
            </w:pict>
          </mc:Fallback>
        </mc:AlternateContent>
      </w:r>
      <w:r w:rsidR="00856D94">
        <w:rPr>
          <w:noProof/>
          <w:lang w:eastAsia="pt-PT"/>
        </w:rPr>
        <w:drawing>
          <wp:anchor distT="0" distB="0" distL="114300" distR="114300" simplePos="0" relativeHeight="251649024" behindDoc="0" locked="0" layoutInCell="1" allowOverlap="1" wp14:anchorId="0DDB76F2" wp14:editId="376EE8DF">
            <wp:simplePos x="0" y="0"/>
            <wp:positionH relativeFrom="column">
              <wp:posOffset>5715</wp:posOffset>
            </wp:positionH>
            <wp:positionV relativeFrom="paragraph">
              <wp:posOffset>193675</wp:posOffset>
            </wp:positionV>
            <wp:extent cx="5380355" cy="2879725"/>
            <wp:effectExtent l="0" t="0" r="0" b="0"/>
            <wp:wrapSquare wrapText="bothSides"/>
            <wp:docPr id="214" name="Gráfico 214"/>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r w:rsidR="005D6569">
        <w:t xml:space="preserve"> </w:t>
      </w:r>
    </w:p>
    <w:p w:rsidR="00CF06C1" w:rsidRDefault="00CF06C1" w:rsidP="005D6569"/>
    <w:p w:rsidR="00C90AB4" w:rsidRDefault="00C90AB4" w:rsidP="005D6569">
      <w:r>
        <w:br w:type="page"/>
      </w:r>
    </w:p>
    <w:p w:rsidR="005D6569" w:rsidRDefault="005D6569" w:rsidP="00C07B56">
      <w:pPr>
        <w:pStyle w:val="Cabealho4"/>
        <w:numPr>
          <w:ilvl w:val="3"/>
          <w:numId w:val="2"/>
        </w:numPr>
        <w:ind w:left="1134"/>
        <w:rPr>
          <w:lang w:eastAsia="pt-PT"/>
        </w:rPr>
      </w:pPr>
      <w:bookmarkStart w:id="220" w:name="_Toc469405863"/>
      <w:r>
        <w:rPr>
          <w:lang w:eastAsia="pt-PT"/>
        </w:rPr>
        <w:lastRenderedPageBreak/>
        <w:t>Diagrama de Carga Diário</w:t>
      </w:r>
      <w:bookmarkEnd w:id="220"/>
    </w:p>
    <w:p w:rsidR="00C90AB4" w:rsidRDefault="00EA28C8" w:rsidP="00C90AB4">
      <w:r>
        <w:rPr>
          <w:noProof/>
          <w:lang w:eastAsia="pt-PT"/>
        </w:rPr>
        <mc:AlternateContent>
          <mc:Choice Requires="wps">
            <w:drawing>
              <wp:anchor distT="0" distB="0" distL="114300" distR="114300" simplePos="0" relativeHeight="251665408" behindDoc="0" locked="0" layoutInCell="1" allowOverlap="1" wp14:anchorId="34E88D60" wp14:editId="588477F6">
                <wp:simplePos x="0" y="0"/>
                <wp:positionH relativeFrom="margin">
                  <wp:posOffset>189865</wp:posOffset>
                </wp:positionH>
                <wp:positionV relativeFrom="paragraph">
                  <wp:posOffset>3608070</wp:posOffset>
                </wp:positionV>
                <wp:extent cx="5198110" cy="258445"/>
                <wp:effectExtent l="0" t="0" r="2540" b="8255"/>
                <wp:wrapSquare wrapText="bothSides"/>
                <wp:docPr id="231" name="Caixa de texto 231"/>
                <wp:cNvGraphicFramePr/>
                <a:graphic xmlns:a="http://schemas.openxmlformats.org/drawingml/2006/main">
                  <a:graphicData uri="http://schemas.microsoft.com/office/word/2010/wordprocessingShape">
                    <wps:wsp>
                      <wps:cNvSpPr txBox="1"/>
                      <wps:spPr>
                        <a:xfrm>
                          <a:off x="0" y="0"/>
                          <a:ext cx="5198110" cy="258445"/>
                        </a:xfrm>
                        <a:prstGeom prst="rect">
                          <a:avLst/>
                        </a:prstGeom>
                        <a:solidFill>
                          <a:prstClr val="white"/>
                        </a:solidFill>
                        <a:ln>
                          <a:noFill/>
                        </a:ln>
                      </wps:spPr>
                      <wps:txbx>
                        <w:txbxContent>
                          <w:p w:rsidR="009A1A99" w:rsidRPr="00C90AB4" w:rsidRDefault="009A1A99" w:rsidP="00C90AB4">
                            <w:pPr>
                              <w:pStyle w:val="Legenda"/>
                              <w:rPr>
                                <w:noProof/>
                              </w:rPr>
                            </w:pPr>
                            <w:bookmarkStart w:id="221" w:name="_Ref445471718"/>
                            <w:bookmarkStart w:id="222" w:name="_Toc469405914"/>
                            <w:r w:rsidRPr="00C90AB4">
                              <w:t xml:space="preserve">Figura </w:t>
                            </w:r>
                            <w:r w:rsidR="0079735A">
                              <w:fldChar w:fldCharType="begin"/>
                            </w:r>
                            <w:r w:rsidR="0079735A">
                              <w:instrText xml:space="preserve"> SEQ Figura \* ARABIC </w:instrText>
                            </w:r>
                            <w:r w:rsidR="0079735A">
                              <w:fldChar w:fldCharType="separate"/>
                            </w:r>
                            <w:r w:rsidR="0022609B">
                              <w:rPr>
                                <w:noProof/>
                              </w:rPr>
                              <w:t>15</w:t>
                            </w:r>
                            <w:r w:rsidR="0079735A">
                              <w:rPr>
                                <w:noProof/>
                              </w:rPr>
                              <w:fldChar w:fldCharType="end"/>
                            </w:r>
                            <w:bookmarkEnd w:id="221"/>
                            <w:r w:rsidRPr="00C90AB4">
                              <w:t>: Diagrama de carga diário médio para o período de Verão.</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88D60" id="Caixa de texto 231" o:spid="_x0000_s1072" type="#_x0000_t202" style="position:absolute;left:0;text-align:left;margin-left:14.95pt;margin-top:284.1pt;width:409.3pt;height:20.3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" stroked="f">
                <v:textbox style="mso-fit-shape-to-text:t" inset="0,0,0,0">
                  <w:txbxContent>
                    <w:p w:rsidR="009A1A99" w:rsidRPr="00C90AB4" w:rsidRDefault="009A1A99" w:rsidP="00C90AB4">
                      <w:pPr>
                        <w:pStyle w:val="Legenda"/>
                        <w:rPr>
                          <w:noProof/>
                        </w:rPr>
                      </w:pPr>
                      <w:bookmarkStart w:id="223" w:name="_Ref445471718"/>
                      <w:bookmarkStart w:id="224" w:name="_Toc469405914"/>
                      <w:r w:rsidRPr="00C90AB4">
                        <w:t xml:space="preserve">Figura </w:t>
                      </w:r>
                      <w:r w:rsidR="0079735A">
                        <w:fldChar w:fldCharType="begin"/>
                      </w:r>
                      <w:r w:rsidR="0079735A">
                        <w:instrText xml:space="preserve"> SEQ Figura \* ARABIC </w:instrText>
                      </w:r>
                      <w:r w:rsidR="0079735A">
                        <w:fldChar w:fldCharType="separate"/>
                      </w:r>
                      <w:r w:rsidR="0022609B">
                        <w:rPr>
                          <w:noProof/>
                        </w:rPr>
                        <w:t>15</w:t>
                      </w:r>
                      <w:r w:rsidR="0079735A">
                        <w:rPr>
                          <w:noProof/>
                        </w:rPr>
                        <w:fldChar w:fldCharType="end"/>
                      </w:r>
                      <w:bookmarkEnd w:id="223"/>
                      <w:r w:rsidRPr="00C90AB4">
                        <w:t>: Diagrama de carga diário médio para o período de Verão.</w:t>
                      </w:r>
                      <w:bookmarkEnd w:id="224"/>
                    </w:p>
                  </w:txbxContent>
                </v:textbox>
                <w10:wrap type="square" anchorx="margin"/>
              </v:shape>
            </w:pict>
          </mc:Fallback>
        </mc:AlternateContent>
      </w:r>
      <w:r>
        <w:rPr>
          <w:noProof/>
          <w:lang w:eastAsia="pt-PT"/>
        </w:rPr>
        <w:drawing>
          <wp:anchor distT="0" distB="0" distL="114300" distR="114300" simplePos="0" relativeHeight="251666432" behindDoc="0" locked="0" layoutInCell="1" allowOverlap="1" wp14:anchorId="6CFAFB45" wp14:editId="73867D46">
            <wp:simplePos x="0" y="0"/>
            <wp:positionH relativeFrom="margin">
              <wp:posOffset>189865</wp:posOffset>
            </wp:positionH>
            <wp:positionV relativeFrom="paragraph">
              <wp:posOffset>895614</wp:posOffset>
            </wp:positionV>
            <wp:extent cx="5198110" cy="2692400"/>
            <wp:effectExtent l="0" t="0" r="2540" b="0"/>
            <wp:wrapSquare wrapText="bothSides"/>
            <wp:docPr id="232" name="Gráfico 232"/>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anchor>
        </w:drawing>
      </w:r>
      <w:r w:rsidR="00C33DFC" w:rsidRPr="00C33DFC">
        <w:t xml:space="preserve"> </w:t>
      </w:r>
      <w:r w:rsidR="00C33DFC">
        <w:t xml:space="preserve">Através do estudo do comportamento energético da adega e da rotina diária foi possível traçar o perfil de consumo energético da mesma durante um dia típico de cada mês do ano, como foi referido no </w:t>
      </w:r>
      <w:r w:rsidR="00C33DFC">
        <w:rPr>
          <w:b/>
        </w:rPr>
        <w:t>Capítulo 3.2.4</w:t>
      </w:r>
      <w:r w:rsidR="00C33DFC">
        <w:t xml:space="preserve">. Assim, ainda no capítulo referido, é possível observar o diagrama de carga de Inverno na </w:t>
      </w:r>
      <w:r w:rsidR="00C33DFC">
        <w:fldChar w:fldCharType="begin"/>
      </w:r>
      <w:r w:rsidR="00C33DFC">
        <w:instrText xml:space="preserve"> REF _Ref455396485 \h </w:instrText>
      </w:r>
      <w:r w:rsidR="00C33DFC">
        <w:fldChar w:fldCharType="separate"/>
      </w:r>
      <w:r w:rsidR="00E95403">
        <w:t xml:space="preserve">Figura </w:t>
      </w:r>
      <w:r w:rsidR="00E95403">
        <w:rPr>
          <w:noProof/>
        </w:rPr>
        <w:t>12</w:t>
      </w:r>
      <w:r w:rsidR="00C33DFC">
        <w:fldChar w:fldCharType="end"/>
      </w:r>
      <w:r w:rsidR="00C33DFC">
        <w:t xml:space="preserve">, e no presente capítulo o diagrama de carga de Verão, na </w:t>
      </w:r>
      <w:r w:rsidR="00C33DFC">
        <w:fldChar w:fldCharType="begin"/>
      </w:r>
      <w:r w:rsidR="00C33DFC">
        <w:instrText xml:space="preserve"> REF _Ref445471718 \h </w:instrText>
      </w:r>
      <w:r w:rsidR="00C33DFC">
        <w:fldChar w:fldCharType="separate"/>
      </w:r>
      <w:r w:rsidR="0022609B" w:rsidRPr="00C90AB4">
        <w:t xml:space="preserve">Figura </w:t>
      </w:r>
      <w:r w:rsidR="0022609B">
        <w:rPr>
          <w:noProof/>
        </w:rPr>
        <w:t>15</w:t>
      </w:r>
      <w:r w:rsidR="00C33DFC">
        <w:fldChar w:fldCharType="end"/>
      </w:r>
      <w:r w:rsidR="00C33DFC">
        <w:t xml:space="preserve">, e o diagrama de carga do mês de </w:t>
      </w:r>
      <w:proofErr w:type="gramStart"/>
      <w:r w:rsidR="00C33DFC">
        <w:t>Setembro</w:t>
      </w:r>
      <w:proofErr w:type="gramEnd"/>
      <w:r w:rsidR="00C33DFC">
        <w:t xml:space="preserve">, o mês onde mais se faz sentir o período de vindima, na </w:t>
      </w:r>
      <w:r w:rsidR="00C33DFC">
        <w:fldChar w:fldCharType="begin"/>
      </w:r>
      <w:r w:rsidR="00C33DFC">
        <w:instrText xml:space="preserve"> REF _Ref445472987 \h </w:instrText>
      </w:r>
      <w:r w:rsidR="00C33DFC">
        <w:fldChar w:fldCharType="separate"/>
      </w:r>
      <w:r w:rsidR="0022609B" w:rsidRPr="00F432F2">
        <w:t xml:space="preserve">Figura </w:t>
      </w:r>
      <w:r w:rsidR="0022609B">
        <w:rPr>
          <w:noProof/>
        </w:rPr>
        <w:t>16</w:t>
      </w:r>
      <w:r w:rsidR="00C33DFC">
        <w:fldChar w:fldCharType="end"/>
      </w:r>
      <w:r w:rsidR="00C33DFC">
        <w:t>.</w:t>
      </w:r>
    </w:p>
    <w:p w:rsidR="00EA28C8" w:rsidRPr="00EA28C8" w:rsidRDefault="00EA28C8" w:rsidP="00C90AB4">
      <w:pPr>
        <w:rPr>
          <w:sz w:val="6"/>
          <w:szCs w:val="6"/>
        </w:rPr>
      </w:pPr>
    </w:p>
    <w:p w:rsidR="00C90AB4" w:rsidRDefault="00C90AB4" w:rsidP="00C90AB4">
      <w:r>
        <w:t>Como é possível verificar, no período de Verão, o consumo aumenta ligeiramente, possivelmente devido ao aumento do calor e consequente aumento do trabalho dos equipamentos de frio.</w:t>
      </w:r>
    </w:p>
    <w:p w:rsidR="00C90AB4" w:rsidRDefault="00EA28C8" w:rsidP="00C90AB4">
      <w:r>
        <w:rPr>
          <w:noProof/>
          <w:lang w:eastAsia="pt-PT"/>
        </w:rPr>
        <w:drawing>
          <wp:anchor distT="0" distB="0" distL="114300" distR="114300" simplePos="0" relativeHeight="251662336" behindDoc="0" locked="0" layoutInCell="1" allowOverlap="1" wp14:anchorId="0980E656" wp14:editId="3111271E">
            <wp:simplePos x="0" y="0"/>
            <wp:positionH relativeFrom="margin">
              <wp:posOffset>90805</wp:posOffset>
            </wp:positionH>
            <wp:positionV relativeFrom="paragraph">
              <wp:posOffset>807720</wp:posOffset>
            </wp:positionV>
            <wp:extent cx="5399405" cy="2879725"/>
            <wp:effectExtent l="0" t="0" r="0" b="0"/>
            <wp:wrapSquare wrapText="bothSides"/>
            <wp:docPr id="234" name="Gráfico 23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anchor>
        </w:drawing>
      </w:r>
      <w:r>
        <w:rPr>
          <w:noProof/>
          <w:lang w:eastAsia="pt-PT"/>
        </w:rPr>
        <mc:AlternateContent>
          <mc:Choice Requires="wps">
            <w:drawing>
              <wp:anchor distT="0" distB="0" distL="114300" distR="114300" simplePos="0" relativeHeight="251661312" behindDoc="0" locked="0" layoutInCell="1" allowOverlap="1" wp14:anchorId="7A167460" wp14:editId="4A7B75D8">
                <wp:simplePos x="0" y="0"/>
                <wp:positionH relativeFrom="margin">
                  <wp:posOffset>90805</wp:posOffset>
                </wp:positionH>
                <wp:positionV relativeFrom="paragraph">
                  <wp:posOffset>3722741</wp:posOffset>
                </wp:positionV>
                <wp:extent cx="5399405" cy="258445"/>
                <wp:effectExtent l="0" t="0" r="0" b="8255"/>
                <wp:wrapSquare wrapText="bothSides"/>
                <wp:docPr id="233" name="Caixa de texto 233"/>
                <wp:cNvGraphicFramePr/>
                <a:graphic xmlns:a="http://schemas.openxmlformats.org/drawingml/2006/main">
                  <a:graphicData uri="http://schemas.microsoft.com/office/word/2010/wordprocessingShape">
                    <wps:wsp>
                      <wps:cNvSpPr txBox="1"/>
                      <wps:spPr>
                        <a:xfrm>
                          <a:off x="0" y="0"/>
                          <a:ext cx="5399405" cy="258445"/>
                        </a:xfrm>
                        <a:prstGeom prst="rect">
                          <a:avLst/>
                        </a:prstGeom>
                        <a:solidFill>
                          <a:prstClr val="white"/>
                        </a:solidFill>
                        <a:ln>
                          <a:noFill/>
                        </a:ln>
                      </wps:spPr>
                      <wps:txbx>
                        <w:txbxContent>
                          <w:p w:rsidR="009A1A99" w:rsidRPr="00F432F2" w:rsidRDefault="009A1A99" w:rsidP="00C90AB4">
                            <w:pPr>
                              <w:pStyle w:val="Legenda"/>
                              <w:rPr>
                                <w:noProof/>
                              </w:rPr>
                            </w:pPr>
                            <w:bookmarkStart w:id="225" w:name="_Ref445472987"/>
                            <w:bookmarkStart w:id="226" w:name="_Toc469405915"/>
                            <w:r w:rsidRPr="00F432F2">
                              <w:t xml:space="preserve">Figura </w:t>
                            </w:r>
                            <w:r w:rsidR="0079735A">
                              <w:fldChar w:fldCharType="begin"/>
                            </w:r>
                            <w:r w:rsidR="0079735A">
                              <w:instrText xml:space="preserve"> SEQ Figura \* ARABIC </w:instrText>
                            </w:r>
                            <w:r w:rsidR="0079735A">
                              <w:fldChar w:fldCharType="separate"/>
                            </w:r>
                            <w:r w:rsidR="0022609B">
                              <w:rPr>
                                <w:noProof/>
                              </w:rPr>
                              <w:t>16</w:t>
                            </w:r>
                            <w:r w:rsidR="0079735A">
                              <w:rPr>
                                <w:noProof/>
                              </w:rPr>
                              <w:fldChar w:fldCharType="end"/>
                            </w:r>
                            <w:bookmarkEnd w:id="225"/>
                            <w:r w:rsidRPr="00F432F2">
                              <w:t xml:space="preserve">: Diagrama de carga diário da adega no mês de </w:t>
                            </w:r>
                            <w:proofErr w:type="gramStart"/>
                            <w:r w:rsidRPr="00F432F2">
                              <w:t>Setembro</w:t>
                            </w:r>
                            <w:proofErr w:type="gramEnd"/>
                            <w:r w:rsidRPr="00F432F2">
                              <w:t>.</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167460" id="Caixa de texto 233" o:spid="_x0000_s1073" type="#_x0000_t202" style="position:absolute;left:0;text-align:left;margin-left:7.15pt;margin-top:293.15pt;width:425.15pt;height:20.3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" stroked="f">
                <v:textbox style="mso-fit-shape-to-text:t" inset="0,0,0,0">
                  <w:txbxContent>
                    <w:p w:rsidR="009A1A99" w:rsidRPr="00F432F2" w:rsidRDefault="009A1A99" w:rsidP="00C90AB4">
                      <w:pPr>
                        <w:pStyle w:val="Legenda"/>
                        <w:rPr>
                          <w:noProof/>
                        </w:rPr>
                      </w:pPr>
                      <w:bookmarkStart w:id="227" w:name="_Ref445472987"/>
                      <w:bookmarkStart w:id="228" w:name="_Toc469405915"/>
                      <w:r w:rsidRPr="00F432F2">
                        <w:t xml:space="preserve">Figura </w:t>
                      </w:r>
                      <w:r w:rsidR="0079735A">
                        <w:fldChar w:fldCharType="begin"/>
                      </w:r>
                      <w:r w:rsidR="0079735A">
                        <w:instrText xml:space="preserve"> SEQ Figura \* ARABIC </w:instrText>
                      </w:r>
                      <w:r w:rsidR="0079735A">
                        <w:fldChar w:fldCharType="separate"/>
                      </w:r>
                      <w:r w:rsidR="0022609B">
                        <w:rPr>
                          <w:noProof/>
                        </w:rPr>
                        <w:t>16</w:t>
                      </w:r>
                      <w:r w:rsidR="0079735A">
                        <w:rPr>
                          <w:noProof/>
                        </w:rPr>
                        <w:fldChar w:fldCharType="end"/>
                      </w:r>
                      <w:bookmarkEnd w:id="227"/>
                      <w:r w:rsidRPr="00F432F2">
                        <w:t xml:space="preserve">: Diagrama de carga diário da adega no mês de </w:t>
                      </w:r>
                      <w:proofErr w:type="gramStart"/>
                      <w:r w:rsidRPr="00F432F2">
                        <w:t>Setembro</w:t>
                      </w:r>
                      <w:proofErr w:type="gramEnd"/>
                      <w:r w:rsidRPr="00F432F2">
                        <w:t>.</w:t>
                      </w:r>
                      <w:bookmarkEnd w:id="228"/>
                    </w:p>
                  </w:txbxContent>
                </v:textbox>
                <w10:wrap type="square" anchorx="margin"/>
              </v:shape>
            </w:pict>
          </mc:Fallback>
        </mc:AlternateContent>
      </w:r>
      <w:r w:rsidR="00C90AB4">
        <w:t>Observa</w:t>
      </w:r>
      <w:r w:rsidR="00532253">
        <w:t xml:space="preserve">ndo o diagrama de carga de </w:t>
      </w:r>
      <w:proofErr w:type="gramStart"/>
      <w:r w:rsidR="00532253">
        <w:t>Setembro</w:t>
      </w:r>
      <w:proofErr w:type="gramEnd"/>
      <w:r w:rsidR="00532253">
        <w:t xml:space="preserve">, é visível </w:t>
      </w:r>
      <w:r w:rsidR="00C90AB4">
        <w:t xml:space="preserve">que a curva toma valores muito superiores aos da média, ao longo do dia. Isto deve-se, mais uma vez, à época de vindima. Nesta época, para além dos equipamentos que costumam funcionar o ano todo, estão </w:t>
      </w:r>
      <w:r w:rsidR="00C17860">
        <w:t>também os equipamentos de vindima a funcionar</w:t>
      </w:r>
      <w:r w:rsidR="00C90AB4">
        <w:t xml:space="preserve">, como é o caso dos </w:t>
      </w:r>
      <w:r w:rsidR="00C90AB4" w:rsidRPr="00C90AB4">
        <w:rPr>
          <w:i/>
        </w:rPr>
        <w:t>chillers</w:t>
      </w:r>
      <w:r w:rsidR="00C90AB4">
        <w:t>.</w:t>
      </w:r>
    </w:p>
    <w:p w:rsidR="003D4940" w:rsidRDefault="003D4940" w:rsidP="00C90AB4">
      <w:pPr>
        <w:rPr>
          <w:lang w:eastAsia="pt-PT"/>
        </w:rPr>
      </w:pPr>
      <w:r>
        <w:rPr>
          <w:lang w:eastAsia="pt-PT"/>
        </w:rPr>
        <w:br w:type="page"/>
      </w:r>
    </w:p>
    <w:p w:rsidR="005D6569" w:rsidRPr="005D6569" w:rsidRDefault="005D6569" w:rsidP="00C07B56">
      <w:pPr>
        <w:pStyle w:val="Cabealho4"/>
        <w:numPr>
          <w:ilvl w:val="3"/>
          <w:numId w:val="2"/>
        </w:numPr>
        <w:ind w:left="1134"/>
        <w:rPr>
          <w:lang w:eastAsia="pt-PT"/>
        </w:rPr>
      </w:pPr>
      <w:bookmarkStart w:id="229" w:name="_Toc469405864"/>
      <w:r>
        <w:rPr>
          <w:lang w:eastAsia="pt-PT"/>
        </w:rPr>
        <w:lastRenderedPageBreak/>
        <w:t>Dióxido de Carbono (CO</w:t>
      </w:r>
      <w:r>
        <w:rPr>
          <w:vertAlign w:val="subscript"/>
          <w:lang w:eastAsia="pt-PT"/>
        </w:rPr>
        <w:t>2</w:t>
      </w:r>
      <w:r>
        <w:rPr>
          <w:lang w:eastAsia="pt-PT"/>
        </w:rPr>
        <w:t>)</w:t>
      </w:r>
      <w:bookmarkEnd w:id="229"/>
    </w:p>
    <w:p w:rsidR="00F432F2" w:rsidRDefault="00F432F2" w:rsidP="00F432F2">
      <w:r>
        <w:t>Para a produção da energia utilizada pela adega durante o ano de 2014, foram produzidas cerca de 383 toneladas de CO</w:t>
      </w:r>
      <w:r w:rsidRPr="00F432F2">
        <w:rPr>
          <w:vertAlign w:val="subscript"/>
        </w:rPr>
        <w:t>2</w:t>
      </w:r>
      <w:r>
        <w:t>, de acordo com os dados fornecidos pelo comerciante de energia elétrica.</w:t>
      </w:r>
    </w:p>
    <w:p w:rsidR="00F432F2" w:rsidRPr="00F432F2" w:rsidRDefault="00F432F2" w:rsidP="00F432F2">
      <w:pPr>
        <w:rPr>
          <w:color w:val="FF0000"/>
        </w:rPr>
      </w:pPr>
      <w:r>
        <w:t>A pegada de carbono, que mede a quantidade de dióxido de carbono (CO</w:t>
      </w:r>
      <w:r w:rsidRPr="00F432F2">
        <w:rPr>
          <w:vertAlign w:val="subscript"/>
        </w:rPr>
        <w:t>2</w:t>
      </w:r>
      <w:r>
        <w:t xml:space="preserve">) que é produzida e libertada para o meio ambiente, é um importante indicador energético ambiental. Essa informação relativa apenas à produção de carbono associada ao consumo de energia elétrica na adega é fornecida todos os meses pela </w:t>
      </w:r>
      <w:r w:rsidRPr="00F432F2">
        <w:rPr>
          <w:i/>
        </w:rPr>
        <w:t>Endesa</w:t>
      </w:r>
      <w:r>
        <w:t xml:space="preserve"> na fatura da empresa. Na </w:t>
      </w:r>
      <w:r w:rsidRPr="00F432F2">
        <w:fldChar w:fldCharType="begin"/>
      </w:r>
      <w:r w:rsidRPr="00F432F2">
        <w:instrText xml:space="preserve"> REF _Ref445473470 \h  \* MERGEFORMAT </w:instrText>
      </w:r>
      <w:r w:rsidRPr="00F432F2">
        <w:fldChar w:fldCharType="separate"/>
      </w:r>
      <w:r w:rsidR="0022609B" w:rsidRPr="00F432F2">
        <w:t xml:space="preserve">Figura </w:t>
      </w:r>
      <w:r w:rsidR="0022609B">
        <w:rPr>
          <w:noProof/>
        </w:rPr>
        <w:t>17</w:t>
      </w:r>
      <w:r w:rsidRPr="00F432F2">
        <w:fldChar w:fldCharType="end"/>
      </w:r>
      <w:r>
        <w:t xml:space="preserve"> estão representados esses dados.</w:t>
      </w:r>
    </w:p>
    <w:p w:rsidR="00F432F2" w:rsidRDefault="00856D94" w:rsidP="00F432F2">
      <w:r>
        <w:rPr>
          <w:noProof/>
          <w:lang w:eastAsia="pt-PT"/>
        </w:rPr>
        <w:drawing>
          <wp:anchor distT="0" distB="0" distL="114300" distR="114300" simplePos="0" relativeHeight="251669504" behindDoc="0" locked="0" layoutInCell="1" allowOverlap="1" wp14:anchorId="7D64B9C1" wp14:editId="1C371C99">
            <wp:simplePos x="0" y="0"/>
            <wp:positionH relativeFrom="column">
              <wp:posOffset>-80010</wp:posOffset>
            </wp:positionH>
            <wp:positionV relativeFrom="paragraph">
              <wp:posOffset>262255</wp:posOffset>
            </wp:positionV>
            <wp:extent cx="5398820" cy="2575499"/>
            <wp:effectExtent l="0" t="0" r="0" b="0"/>
            <wp:wrapTight wrapText="bothSides">
              <wp:wrapPolygon edited="0">
                <wp:start x="0" y="0"/>
                <wp:lineTo x="0" y="21414"/>
                <wp:lineTo x="21493" y="21414"/>
                <wp:lineTo x="21493" y="0"/>
                <wp:lineTo x="0" y="0"/>
              </wp:wrapPolygon>
            </wp:wrapTight>
            <wp:docPr id="237" name="Gráfico 237"/>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anchor>
        </w:drawing>
      </w:r>
      <w:r>
        <w:rPr>
          <w:noProof/>
          <w:lang w:eastAsia="pt-PT"/>
        </w:rPr>
        <mc:AlternateContent>
          <mc:Choice Requires="wps">
            <w:drawing>
              <wp:anchor distT="0" distB="0" distL="114300" distR="114300" simplePos="0" relativeHeight="251670528" behindDoc="0" locked="0" layoutInCell="1" allowOverlap="1" wp14:anchorId="0950DA40" wp14:editId="7DD1735B">
                <wp:simplePos x="0" y="0"/>
                <wp:positionH relativeFrom="column">
                  <wp:posOffset>72357</wp:posOffset>
                </wp:positionH>
                <wp:positionV relativeFrom="paragraph">
                  <wp:posOffset>2891158</wp:posOffset>
                </wp:positionV>
                <wp:extent cx="5398803" cy="258442"/>
                <wp:effectExtent l="0" t="0" r="0" b="8255"/>
                <wp:wrapTight wrapText="bothSides">
                  <wp:wrapPolygon edited="0">
                    <wp:start x="0" y="0"/>
                    <wp:lineTo x="0" y="20698"/>
                    <wp:lineTo x="21493" y="20698"/>
                    <wp:lineTo x="21493" y="0"/>
                    <wp:lineTo x="0" y="0"/>
                  </wp:wrapPolygon>
                </wp:wrapTight>
                <wp:docPr id="238" name="Caixa de texto 238"/>
                <wp:cNvGraphicFramePr/>
                <a:graphic xmlns:a="http://schemas.openxmlformats.org/drawingml/2006/main">
                  <a:graphicData uri="http://schemas.microsoft.com/office/word/2010/wordprocessingShape">
                    <wps:wsp>
                      <wps:cNvSpPr txBox="1"/>
                      <wps:spPr>
                        <a:xfrm>
                          <a:off x="0" y="0"/>
                          <a:ext cx="5398803" cy="258442"/>
                        </a:xfrm>
                        <a:prstGeom prst="rect">
                          <a:avLst/>
                        </a:prstGeom>
                        <a:solidFill>
                          <a:prstClr val="white"/>
                        </a:solidFill>
                        <a:ln>
                          <a:noFill/>
                        </a:ln>
                      </wps:spPr>
                      <wps:txbx>
                        <w:txbxContent>
                          <w:p w:rsidR="009A1A99" w:rsidRPr="00F432F2" w:rsidRDefault="009A1A99" w:rsidP="00F432F2">
                            <w:pPr>
                              <w:pStyle w:val="Legenda"/>
                              <w:rPr>
                                <w:noProof/>
                              </w:rPr>
                            </w:pPr>
                            <w:bookmarkStart w:id="230" w:name="_Ref445473470"/>
                            <w:bookmarkStart w:id="231" w:name="_Toc469405916"/>
                            <w:r w:rsidRPr="00F432F2">
                              <w:t xml:space="preserve">Figura </w:t>
                            </w:r>
                            <w:r w:rsidR="0079735A">
                              <w:fldChar w:fldCharType="begin"/>
                            </w:r>
                            <w:r w:rsidR="0079735A">
                              <w:instrText xml:space="preserve"> SEQ Figura \* ARABIC </w:instrText>
                            </w:r>
                            <w:r w:rsidR="0079735A">
                              <w:fldChar w:fldCharType="separate"/>
                            </w:r>
                            <w:r w:rsidR="0022609B">
                              <w:rPr>
                                <w:noProof/>
                              </w:rPr>
                              <w:t>17</w:t>
                            </w:r>
                            <w:r w:rsidR="0079735A">
                              <w:rPr>
                                <w:noProof/>
                              </w:rPr>
                              <w:fldChar w:fldCharType="end"/>
                            </w:r>
                            <w:bookmarkEnd w:id="230"/>
                            <w:r w:rsidRPr="00F432F2">
                              <w:t>:  Pegada de CO2 proveniente do consumo elétrico da adega</w:t>
                            </w:r>
                            <w:r>
                              <w:t xml:space="preserve"> no ano de 2014</w:t>
                            </w:r>
                            <w:r w:rsidRPr="00F432F2">
                              <w:t>.</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50DA40" id="Caixa de texto 238" o:spid="_x0000_s1074" type="#_x0000_t202" style="position:absolute;left:0;text-align:left;margin-left:5.7pt;margin-top:227.65pt;width:425.1pt;height:20.3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" stroked="f">
                <v:textbox style="mso-fit-shape-to-text:t" inset="0,0,0,0">
                  <w:txbxContent>
                    <w:p w:rsidR="009A1A99" w:rsidRPr="00F432F2" w:rsidRDefault="009A1A99" w:rsidP="00F432F2">
                      <w:pPr>
                        <w:pStyle w:val="Legenda"/>
                        <w:rPr>
                          <w:noProof/>
                        </w:rPr>
                      </w:pPr>
                      <w:bookmarkStart w:id="232" w:name="_Ref445473470"/>
                      <w:bookmarkStart w:id="233" w:name="_Toc469405916"/>
                      <w:r w:rsidRPr="00F432F2">
                        <w:t xml:space="preserve">Figura </w:t>
                      </w:r>
                      <w:r w:rsidR="0079735A">
                        <w:fldChar w:fldCharType="begin"/>
                      </w:r>
                      <w:r w:rsidR="0079735A">
                        <w:instrText xml:space="preserve"> SEQ Figura \* ARABIC </w:instrText>
                      </w:r>
                      <w:r w:rsidR="0079735A">
                        <w:fldChar w:fldCharType="separate"/>
                      </w:r>
                      <w:r w:rsidR="0022609B">
                        <w:rPr>
                          <w:noProof/>
                        </w:rPr>
                        <w:t>17</w:t>
                      </w:r>
                      <w:r w:rsidR="0079735A">
                        <w:rPr>
                          <w:noProof/>
                        </w:rPr>
                        <w:fldChar w:fldCharType="end"/>
                      </w:r>
                      <w:bookmarkEnd w:id="232"/>
                      <w:r w:rsidRPr="00F432F2">
                        <w:t>:  Pegada de CO2 proveniente do consumo elétrico da adega</w:t>
                      </w:r>
                      <w:r>
                        <w:t xml:space="preserve"> no ano de 2014</w:t>
                      </w:r>
                      <w:r w:rsidRPr="00F432F2">
                        <w:t>.</w:t>
                      </w:r>
                      <w:bookmarkEnd w:id="233"/>
                    </w:p>
                  </w:txbxContent>
                </v:textbox>
                <w10:wrap type="tight"/>
              </v:shape>
            </w:pict>
          </mc:Fallback>
        </mc:AlternateContent>
      </w:r>
    </w:p>
    <w:p w:rsidR="00F432F2" w:rsidRDefault="00F432F2" w:rsidP="00F432F2">
      <w:r>
        <w:br w:type="page"/>
      </w:r>
    </w:p>
    <w:p w:rsidR="00F432F2" w:rsidRDefault="00F432F2" w:rsidP="00C07B56">
      <w:pPr>
        <w:pStyle w:val="Cabealho3"/>
        <w:numPr>
          <w:ilvl w:val="2"/>
          <w:numId w:val="2"/>
        </w:numPr>
        <w:ind w:left="709"/>
      </w:pPr>
      <w:bookmarkStart w:id="234" w:name="_Toc469405865"/>
      <w:r>
        <w:lastRenderedPageBreak/>
        <w:t>Consumos de Energia Desagregados</w:t>
      </w:r>
      <w:bookmarkEnd w:id="234"/>
    </w:p>
    <w:p w:rsidR="00EA28C8" w:rsidRDefault="00EA28C8" w:rsidP="00EA28C8">
      <w:r>
        <w:t>O horário de funcionamento, está dependente da época do ano. Fora da época da vindima, existe atividade entre as 8:00h e as 17:00h, sendo que dentro da época da vindima as atividades podem chegar a decorrer entre as 7:00h e as 4:00h do dia seguinte.</w:t>
      </w:r>
    </w:p>
    <w:p w:rsidR="00EA28C8" w:rsidRDefault="00EA28C8" w:rsidP="00EA28C8">
      <w:r>
        <w:t xml:space="preserve">Durante o relatório vão ser </w:t>
      </w:r>
      <w:r w:rsidRPr="0022609B">
        <w:t xml:space="preserve">utilizados </w:t>
      </w:r>
      <w:r w:rsidR="00B02BA1" w:rsidRPr="0022609B">
        <w:t>quatro</w:t>
      </w:r>
      <w:r w:rsidRPr="0022609B">
        <w:t xml:space="preserve"> termos </w:t>
      </w:r>
      <w:r>
        <w:t>diferentes para separar zonas de consumo de eletricidade da adega. A “</w:t>
      </w:r>
      <w:r w:rsidRPr="00EA28C8">
        <w:rPr>
          <w:b/>
        </w:rPr>
        <w:t>Iluminação</w:t>
      </w:r>
      <w:r>
        <w:t>” inclui todo o consumo referente à iluminação da adega de Borba. O termo “</w:t>
      </w:r>
      <w:r w:rsidRPr="00EA28C8">
        <w:rPr>
          <w:b/>
        </w:rPr>
        <w:t>Equipamentos de Vindima</w:t>
      </w:r>
      <w:r>
        <w:t>” inclui todos os equipamentos apenas utilizados na vindima, com exceção dos dois equipamentos de frio e o filtro tangencial que trabalham para lá da época de vindima. Por último, o termo “</w:t>
      </w:r>
      <w:r w:rsidRPr="00EA28C8">
        <w:rPr>
          <w:b/>
        </w:rPr>
        <w:t>Linhas de Engarrafamento</w:t>
      </w:r>
      <w:r>
        <w:t xml:space="preserve">” compreende todo o consumo respeitante às linhas de engarrafamento da </w:t>
      </w:r>
      <w:r w:rsidRPr="0022609B">
        <w:t>adega</w:t>
      </w:r>
      <w:r w:rsidR="00B02BA1" w:rsidRPr="0022609B">
        <w:t xml:space="preserve"> e o termo “</w:t>
      </w:r>
      <w:r w:rsidR="00B02BA1" w:rsidRPr="0022609B">
        <w:rPr>
          <w:b/>
        </w:rPr>
        <w:t>Outros</w:t>
      </w:r>
      <w:r w:rsidR="00B02BA1" w:rsidRPr="0022609B">
        <w:t>”, que contém todos os equipamentos que não foram englobados nos três sectores de consumo anteriores</w:t>
      </w:r>
      <w:r w:rsidRPr="0022609B">
        <w:t>.</w:t>
      </w:r>
    </w:p>
    <w:p w:rsidR="00EA28C8" w:rsidRDefault="00EA28C8" w:rsidP="00EA28C8">
      <w:r>
        <w:t xml:space="preserve">Os dados que serão aqui apresentados foram levantados na semana de 25 a 29 de </w:t>
      </w:r>
      <w:proofErr w:type="gramStart"/>
      <w:r>
        <w:t>Maio</w:t>
      </w:r>
      <w:proofErr w:type="gramEnd"/>
      <w:r>
        <w:t xml:space="preserve"> de 2015, já referido no </w:t>
      </w:r>
      <w:r w:rsidRPr="00EA28C8">
        <w:rPr>
          <w:b/>
        </w:rPr>
        <w:t>Capítulo 1.2.1</w:t>
      </w:r>
      <w:r>
        <w:t>. De salientar que devido ao facto de ter sido num período fora da vindima, grande parte das máquinas estavam desligadas, pelo que a monitorização de algumas das mesmas não foi possível.</w:t>
      </w:r>
    </w:p>
    <w:p w:rsidR="00B851A7" w:rsidRPr="005F6CDC" w:rsidRDefault="00B851A7" w:rsidP="00B851A7">
      <w:pPr>
        <w:rPr>
          <w:sz w:val="6"/>
          <w:szCs w:val="6"/>
        </w:rPr>
      </w:pPr>
    </w:p>
    <w:p w:rsidR="005A77B6" w:rsidRDefault="005A77B6" w:rsidP="00C07B56">
      <w:pPr>
        <w:pStyle w:val="Cabealho4"/>
        <w:numPr>
          <w:ilvl w:val="3"/>
          <w:numId w:val="2"/>
        </w:numPr>
        <w:ind w:left="993" w:hanging="993"/>
        <w:rPr>
          <w:lang w:eastAsia="pt-PT"/>
        </w:rPr>
      </w:pPr>
      <w:bookmarkStart w:id="235" w:name="_Toc469405866"/>
      <w:r>
        <w:rPr>
          <w:lang w:eastAsia="pt-PT"/>
        </w:rPr>
        <w:t>Caracterização Geral das Instalações</w:t>
      </w:r>
      <w:bookmarkEnd w:id="235"/>
    </w:p>
    <w:p w:rsidR="005F6CDC" w:rsidRDefault="005F6CDC" w:rsidP="00B851A7">
      <w:pPr>
        <w:rPr>
          <w:b/>
        </w:rPr>
      </w:pPr>
    </w:p>
    <w:p w:rsidR="005F6CDC" w:rsidRDefault="005F6CDC" w:rsidP="00B851A7">
      <w:r w:rsidRPr="00950FE6">
        <w:rPr>
          <w:b/>
        </w:rPr>
        <w:t>Sistemas de Refrigeração e climatização</w:t>
      </w:r>
    </w:p>
    <w:p w:rsidR="00B851A7" w:rsidRDefault="00B851A7" w:rsidP="00B851A7">
      <w:r>
        <w:t xml:space="preserve">De modo a manter os produtos (uva e mosto) a temperaturas controladas, é necessário um equipamento que produza frio, pois as temperaturas na zona são muito elevadas. </w:t>
      </w:r>
    </w:p>
    <w:p w:rsidR="00B851A7" w:rsidRDefault="000F6512" w:rsidP="00B851A7">
      <w:r>
        <w:rPr>
          <w:noProof/>
          <w:lang w:eastAsia="pt-PT"/>
        </w:rPr>
        <w:drawing>
          <wp:anchor distT="0" distB="0" distL="114300" distR="114300" simplePos="0" relativeHeight="251691008" behindDoc="0" locked="0" layoutInCell="1" allowOverlap="1" wp14:anchorId="67436D68" wp14:editId="20C918A8">
            <wp:simplePos x="0" y="0"/>
            <wp:positionH relativeFrom="column">
              <wp:posOffset>461963</wp:posOffset>
            </wp:positionH>
            <wp:positionV relativeFrom="paragraph">
              <wp:posOffset>2328862</wp:posOffset>
            </wp:positionV>
            <wp:extent cx="1799590" cy="2616835"/>
            <wp:effectExtent l="0" t="8573" r="1588" b="1587"/>
            <wp:wrapNone/>
            <wp:docPr id="246" name="Imagem 2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6" name="Imagem 246"/>
                    <pic:cNvPicPr>
                      <a:picLocks/>
                    </pic:cNvPicPr>
                  </pic:nvPicPr>
                  <pic:blipFill rotWithShape="1">
                    <a:blip r:embed="rId76" cstate="print">
                      <a:extLst>
                        <a:ext uri="{28A0092B-C50C-407E-A947-70E740481C1C}">
                          <a14:useLocalDpi xmlns:a14="http://schemas.microsoft.com/office/drawing/2010/main" val="0"/>
                        </a:ext>
                      </a:extLst>
                    </a:blip>
                    <a:srcRect l="2415" r="27038"/>
                    <a:stretch/>
                  </pic:blipFill>
                  <pic:spPr bwMode="auto">
                    <a:xfrm rot="16200000">
                      <a:off x="0" y="0"/>
                      <a:ext cx="1799590" cy="2616835"/>
                    </a:xfrm>
                    <a:prstGeom prst="rect">
                      <a:avLst/>
                    </a:prstGeom>
                    <a:ln w="38100" cap="sq">
                      <a:noFill/>
                      <a:prstDash val="solid"/>
                      <a:miter lim="800000"/>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pt-PT"/>
        </w:rPr>
        <mc:AlternateContent>
          <mc:Choice Requires="wps">
            <w:drawing>
              <wp:anchor distT="0" distB="0" distL="114300" distR="114300" simplePos="0" relativeHeight="251677696" behindDoc="0" locked="0" layoutInCell="1" allowOverlap="1" wp14:anchorId="5DC3B1C2" wp14:editId="37873951">
                <wp:simplePos x="0" y="0"/>
                <wp:positionH relativeFrom="margin">
                  <wp:posOffset>55880</wp:posOffset>
                </wp:positionH>
                <wp:positionV relativeFrom="paragraph">
                  <wp:posOffset>2533650</wp:posOffset>
                </wp:positionV>
                <wp:extent cx="5486400" cy="166370"/>
                <wp:effectExtent l="0" t="0" r="0" b="5080"/>
                <wp:wrapSquare wrapText="bothSides"/>
                <wp:docPr id="243" name="Caixa de texto 243"/>
                <wp:cNvGraphicFramePr/>
                <a:graphic xmlns:a="http://schemas.openxmlformats.org/drawingml/2006/main">
                  <a:graphicData uri="http://schemas.microsoft.com/office/word/2010/wordprocessingShape">
                    <wps:wsp>
                      <wps:cNvSpPr txBox="1"/>
                      <wps:spPr>
                        <a:xfrm>
                          <a:off x="0" y="0"/>
                          <a:ext cx="5486400" cy="166370"/>
                        </a:xfrm>
                        <a:prstGeom prst="rect">
                          <a:avLst/>
                        </a:prstGeom>
                        <a:solidFill>
                          <a:prstClr val="white"/>
                        </a:solidFill>
                        <a:ln>
                          <a:noFill/>
                        </a:ln>
                        <a:effectLst/>
                      </wps:spPr>
                      <wps:txbx>
                        <w:txbxContent>
                          <w:p w:rsidR="009A1A99" w:rsidRPr="00B851A7" w:rsidRDefault="009A1A99" w:rsidP="00B851A7">
                            <w:pPr>
                              <w:pStyle w:val="Legenda"/>
                              <w:rPr>
                                <w:noProof/>
                              </w:rPr>
                            </w:pPr>
                            <w:bookmarkStart w:id="236" w:name="_Ref445477296"/>
                            <w:bookmarkStart w:id="237" w:name="_Toc469405917"/>
                            <w:r w:rsidRPr="00B851A7">
                              <w:t xml:space="preserve">Figura </w:t>
                            </w:r>
                            <w:r w:rsidR="0079735A">
                              <w:fldChar w:fldCharType="begin"/>
                            </w:r>
                            <w:r w:rsidR="0079735A">
                              <w:instrText xml:space="preserve"> SEQ Figura \* ARABIC </w:instrText>
                            </w:r>
                            <w:r w:rsidR="0079735A">
                              <w:fldChar w:fldCharType="separate"/>
                            </w:r>
                            <w:r w:rsidR="0022609B">
                              <w:rPr>
                                <w:noProof/>
                              </w:rPr>
                              <w:t>18</w:t>
                            </w:r>
                            <w:r w:rsidR="0079735A">
                              <w:rPr>
                                <w:noProof/>
                              </w:rPr>
                              <w:fldChar w:fldCharType="end"/>
                            </w:r>
                            <w:bookmarkEnd w:id="236"/>
                            <w:r w:rsidRPr="00B851A7">
                              <w:t xml:space="preserve">: </w:t>
                            </w:r>
                            <w:r w:rsidRPr="008E3E87">
                              <w:rPr>
                                <w:i/>
                              </w:rPr>
                              <w:t>Chillers</w:t>
                            </w:r>
                            <w:r w:rsidRPr="00B851A7">
                              <w:t xml:space="preserve"> Carrier. Fotografia do autor.</w:t>
                            </w:r>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DC3B1C2" id="Caixa de texto 243" o:spid="_x0000_s1075" type="#_x0000_t202" style="position:absolute;left:0;text-align:left;margin-left:4.4pt;margin-top:199.5pt;width:6in;height:13.1pt;z-index:2516776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" stroked="f">
                <v:textbox inset="0,0,0,0">
                  <w:txbxContent>
                    <w:p w:rsidR="009A1A99" w:rsidRPr="00B851A7" w:rsidRDefault="009A1A99" w:rsidP="00B851A7">
                      <w:pPr>
                        <w:pStyle w:val="Legenda"/>
                        <w:rPr>
                          <w:noProof/>
                        </w:rPr>
                      </w:pPr>
                      <w:bookmarkStart w:id="238" w:name="_Ref445477296"/>
                      <w:bookmarkStart w:id="239" w:name="_Toc469405917"/>
                      <w:r w:rsidRPr="00B851A7">
                        <w:t xml:space="preserve">Figura </w:t>
                      </w:r>
                      <w:r w:rsidR="0079735A">
                        <w:fldChar w:fldCharType="begin"/>
                      </w:r>
                      <w:r w:rsidR="0079735A">
                        <w:instrText xml:space="preserve"> SEQ Figura \* ARABIC </w:instrText>
                      </w:r>
                      <w:r w:rsidR="0079735A">
                        <w:fldChar w:fldCharType="separate"/>
                      </w:r>
                      <w:r w:rsidR="0022609B">
                        <w:rPr>
                          <w:noProof/>
                        </w:rPr>
                        <w:t>18</w:t>
                      </w:r>
                      <w:r w:rsidR="0079735A">
                        <w:rPr>
                          <w:noProof/>
                        </w:rPr>
                        <w:fldChar w:fldCharType="end"/>
                      </w:r>
                      <w:bookmarkEnd w:id="238"/>
                      <w:r w:rsidRPr="00B851A7">
                        <w:t xml:space="preserve">: </w:t>
                      </w:r>
                      <w:r w:rsidRPr="008E3E87">
                        <w:rPr>
                          <w:i/>
                        </w:rPr>
                        <w:t>Chillers</w:t>
                      </w:r>
                      <w:r w:rsidRPr="00B851A7">
                        <w:t xml:space="preserve"> Carrier. Fotografia do autor.</w:t>
                      </w:r>
                      <w:bookmarkEnd w:id="239"/>
                    </w:p>
                  </w:txbxContent>
                </v:textbox>
                <w10:wrap type="square" anchorx="margin"/>
              </v:shape>
            </w:pict>
          </mc:Fallback>
        </mc:AlternateContent>
      </w:r>
      <w:r>
        <w:rPr>
          <w:noProof/>
          <w:lang w:eastAsia="pt-PT"/>
        </w:rPr>
        <mc:AlternateContent>
          <mc:Choice Requires="wpg">
            <w:drawing>
              <wp:anchor distT="0" distB="0" distL="114300" distR="114300" simplePos="0" relativeHeight="251676672" behindDoc="0" locked="0" layoutInCell="1" allowOverlap="1" wp14:anchorId="59AEAA19" wp14:editId="1CC05A79">
                <wp:simplePos x="0" y="0"/>
                <wp:positionH relativeFrom="column">
                  <wp:posOffset>53340</wp:posOffset>
                </wp:positionH>
                <wp:positionV relativeFrom="paragraph">
                  <wp:posOffset>491490</wp:posOffset>
                </wp:positionV>
                <wp:extent cx="5416550" cy="1979930"/>
                <wp:effectExtent l="0" t="0" r="0" b="1270"/>
                <wp:wrapSquare wrapText="bothSides"/>
                <wp:docPr id="84" name="Grupo 84"/>
                <wp:cNvGraphicFramePr/>
                <a:graphic xmlns:a="http://schemas.openxmlformats.org/drawingml/2006/main">
                  <a:graphicData uri="http://schemas.microsoft.com/office/word/2010/wordprocessingGroup">
                    <wpg:wgp>
                      <wpg:cNvGrpSpPr/>
                      <wpg:grpSpPr>
                        <a:xfrm>
                          <a:off x="0" y="0"/>
                          <a:ext cx="5416550" cy="1979930"/>
                          <a:chOff x="0" y="0"/>
                          <a:chExt cx="5416550" cy="1979930"/>
                        </a:xfrm>
                      </wpg:grpSpPr>
                      <pic:pic xmlns:pic="http://schemas.openxmlformats.org/drawingml/2006/picture">
                        <pic:nvPicPr>
                          <pic:cNvPr id="241" name="Imagem 241"/>
                          <pic:cNvPicPr>
                            <a:picLocks noChangeAspect="1"/>
                          </pic:cNvPicPr>
                        </pic:nvPicPr>
                        <pic:blipFill rotWithShape="1">
                          <a:blip r:embed="rId77" cstate="print">
                            <a:extLst>
                              <a:ext uri="{28A0092B-C50C-407E-A947-70E740481C1C}">
                                <a14:useLocalDpi xmlns:a14="http://schemas.microsoft.com/office/drawing/2010/main" val="0"/>
                              </a:ext>
                            </a:extLst>
                          </a:blip>
                          <a:srcRect t="20845" b="25103"/>
                          <a:stretch/>
                        </pic:blipFill>
                        <pic:spPr bwMode="auto">
                          <a:xfrm>
                            <a:off x="0" y="0"/>
                            <a:ext cx="5416550" cy="1979930"/>
                          </a:xfrm>
                          <a:prstGeom prst="rect">
                            <a:avLst/>
                          </a:prstGeom>
                          <a:ln w="38100" cap="sq">
                            <a:noFill/>
                            <a:prstDash val="solid"/>
                            <a:miter lim="800000"/>
                          </a:ln>
                          <a:effectLst/>
                          <a:extLst>
                            <a:ext uri="{53640926-AAD7-44D8-BBD7-CCE9431645EC}">
                              <a14:shadowObscured xmlns:a14="http://schemas.microsoft.com/office/drawing/2010/main"/>
                            </a:ext>
                          </a:extLst>
                        </pic:spPr>
                      </pic:pic>
                      <pic:pic xmlns:pic="http://schemas.openxmlformats.org/drawingml/2006/picture">
                        <pic:nvPicPr>
                          <pic:cNvPr id="242" name="Imagem 242"/>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2343150" y="133350"/>
                            <a:ext cx="615950" cy="223520"/>
                          </a:xfrm>
                          <a:prstGeom prst="rect">
                            <a:avLst/>
                          </a:prstGeom>
                        </pic:spPr>
                      </pic:pic>
                    </wpg:wgp>
                  </a:graphicData>
                </a:graphic>
              </wp:anchor>
            </w:drawing>
          </mc:Choice>
          <mc:Fallback>
            <w:pict>
              <v:group w14:anchorId="436F8D10" id="Grupo 84" o:spid="_x0000_s1026" style="position:absolute;margin-left:4.2pt;margin-top:38.7pt;width:426.5pt;height:155.9pt;z-index:251676672" coordsize="54165,1979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">
                <v:shape id="Imagem 241" o:spid="_x0000_s1027" type="#_x0000_t75" style="position:absolute;width:54165;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" strokeweight="3pt">
                  <v:stroke endcap="square"/>
                  <v:imagedata r:id="rId107" o:title="" croptop="13661f" cropbottom="16452f"/>
                  <v:path arrowok="t"/>
                </v:shape>
                <v:shape id="Imagem 242" o:spid="_x0000_s1028" type="#_x0000_t75" style="position:absolute;left:23431;top:1333;width:6160;height:2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">
                  <v:imagedata r:id="rId108" o:title=""/>
                  <v:path arrowok="t"/>
                </v:shape>
                <w10:wrap type="square"/>
              </v:group>
            </w:pict>
          </mc:Fallback>
        </mc:AlternateContent>
      </w:r>
      <w:r w:rsidR="00B851A7">
        <w:t xml:space="preserve">Para isso são </w:t>
      </w:r>
      <w:r w:rsidR="00B02BA1">
        <w:t>utilizados</w:t>
      </w:r>
      <w:r w:rsidR="00B851A7">
        <w:t xml:space="preserve"> três </w:t>
      </w:r>
      <w:r w:rsidR="00B851A7" w:rsidRPr="00B851A7">
        <w:rPr>
          <w:i/>
        </w:rPr>
        <w:t>chillers</w:t>
      </w:r>
      <w:r w:rsidR="00B851A7">
        <w:t xml:space="preserve">, dois da marca </w:t>
      </w:r>
      <w:r w:rsidR="00B851A7" w:rsidRPr="00B851A7">
        <w:rPr>
          <w:i/>
        </w:rPr>
        <w:t xml:space="preserve">Carrier e </w:t>
      </w:r>
      <w:r w:rsidR="00B851A7">
        <w:t xml:space="preserve">um da marca </w:t>
      </w:r>
      <w:proofErr w:type="spellStart"/>
      <w:r w:rsidR="00B851A7" w:rsidRPr="00B851A7">
        <w:rPr>
          <w:i/>
        </w:rPr>
        <w:t>Daikin</w:t>
      </w:r>
      <w:proofErr w:type="spellEnd"/>
      <w:r w:rsidR="00B851A7">
        <w:t xml:space="preserve">, representados respetivamente na </w:t>
      </w:r>
      <w:r w:rsidR="00B851A7" w:rsidRPr="00B851A7">
        <w:fldChar w:fldCharType="begin"/>
      </w:r>
      <w:r w:rsidR="00B851A7" w:rsidRPr="00B851A7">
        <w:instrText xml:space="preserve"> REF _Ref445477296 \h  \* MERGEFORMAT </w:instrText>
      </w:r>
      <w:r w:rsidR="00B851A7" w:rsidRPr="00B851A7">
        <w:fldChar w:fldCharType="separate"/>
      </w:r>
      <w:r w:rsidR="0022609B" w:rsidRPr="00B851A7">
        <w:t xml:space="preserve">Figura </w:t>
      </w:r>
      <w:r w:rsidR="0022609B">
        <w:rPr>
          <w:noProof/>
        </w:rPr>
        <w:t>18</w:t>
      </w:r>
      <w:r w:rsidR="00B851A7" w:rsidRPr="00B851A7">
        <w:fldChar w:fldCharType="end"/>
      </w:r>
      <w:r w:rsidR="00B851A7">
        <w:t xml:space="preserve"> e na </w:t>
      </w:r>
      <w:r w:rsidR="00B851A7">
        <w:rPr>
          <w:b/>
        </w:rPr>
        <w:fldChar w:fldCharType="begin"/>
      </w:r>
      <w:r w:rsidR="00B851A7">
        <w:instrText xml:space="preserve"> REF _Ref449023517 \h </w:instrText>
      </w:r>
      <w:r w:rsidR="00B851A7">
        <w:rPr>
          <w:b/>
        </w:rPr>
      </w:r>
      <w:r w:rsidR="00B851A7">
        <w:rPr>
          <w:b/>
        </w:rPr>
        <w:fldChar w:fldCharType="separate"/>
      </w:r>
      <w:r w:rsidR="0022609B">
        <w:t xml:space="preserve">Figura </w:t>
      </w:r>
      <w:r w:rsidR="0022609B">
        <w:rPr>
          <w:noProof/>
        </w:rPr>
        <w:t>20</w:t>
      </w:r>
      <w:r w:rsidR="00B851A7">
        <w:rPr>
          <w:b/>
        </w:rPr>
        <w:fldChar w:fldCharType="end"/>
      </w:r>
      <w:r w:rsidR="00B851A7">
        <w:t>, e ainda uma arca frigor</w:t>
      </w:r>
      <w:r w:rsidR="005F6CDC">
        <w:t>í</w:t>
      </w:r>
      <w:r w:rsidR="00B851A7">
        <w:t xml:space="preserve">fica, representada na </w:t>
      </w:r>
      <w:r w:rsidR="00B851A7" w:rsidRPr="00B851A7">
        <w:fldChar w:fldCharType="begin"/>
      </w:r>
      <w:r w:rsidR="00B851A7" w:rsidRPr="00B851A7">
        <w:instrText xml:space="preserve"> REF _Ref445477762 \h  \* MERGEFORMAT </w:instrText>
      </w:r>
      <w:r w:rsidR="00B851A7" w:rsidRPr="00B851A7">
        <w:fldChar w:fldCharType="separate"/>
      </w:r>
      <w:r w:rsidR="0022609B" w:rsidRPr="00856D94">
        <w:t xml:space="preserve">Figura </w:t>
      </w:r>
      <w:r w:rsidR="0022609B">
        <w:rPr>
          <w:noProof/>
        </w:rPr>
        <w:t>19</w:t>
      </w:r>
      <w:r w:rsidR="00B851A7" w:rsidRPr="00B851A7">
        <w:fldChar w:fldCharType="end"/>
      </w:r>
      <w:r w:rsidR="00B851A7">
        <w:t>.</w:t>
      </w:r>
    </w:p>
    <w:p w:rsidR="00B851A7" w:rsidRDefault="000F6512" w:rsidP="00B851A7">
      <w:r>
        <w:rPr>
          <w:noProof/>
          <w:lang w:eastAsia="pt-PT"/>
        </w:rPr>
        <w:drawing>
          <wp:anchor distT="0" distB="0" distL="114300" distR="114300" simplePos="0" relativeHeight="251687936" behindDoc="0" locked="0" layoutInCell="1" allowOverlap="1" wp14:anchorId="1A5BA22F" wp14:editId="4869B0D4">
            <wp:simplePos x="0" y="0"/>
            <wp:positionH relativeFrom="column">
              <wp:posOffset>2777490</wp:posOffset>
            </wp:positionH>
            <wp:positionV relativeFrom="paragraph">
              <wp:posOffset>2316480</wp:posOffset>
            </wp:positionV>
            <wp:extent cx="2701925" cy="1799590"/>
            <wp:effectExtent l="0" t="0" r="3175" b="0"/>
            <wp:wrapNone/>
            <wp:docPr id="249" name="Imagem 2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9" name="Imagem 249"/>
                    <pic:cNvPicPr>
                      <a:picLocks/>
                    </pic:cNvPicPr>
                  </pic:nvPicPr>
                  <pic:blipFill rotWithShape="1">
                    <a:blip r:embed="rId109" cstate="print">
                      <a:extLst>
                        <a:ext uri="{28A0092B-C50C-407E-A947-70E740481C1C}">
                          <a14:useLocalDpi xmlns:a14="http://schemas.microsoft.com/office/drawing/2010/main" val="0"/>
                        </a:ext>
                      </a:extLst>
                    </a:blip>
                    <a:srcRect t="8702" r="14805"/>
                    <a:stretch/>
                  </pic:blipFill>
                  <pic:spPr bwMode="auto">
                    <a:xfrm>
                      <a:off x="0" y="0"/>
                      <a:ext cx="2701925" cy="17995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851A7" w:rsidRDefault="00B851A7" w:rsidP="00B851A7"/>
    <w:p w:rsidR="00B851A7" w:rsidRDefault="00B851A7" w:rsidP="00B851A7"/>
    <w:p w:rsidR="00B851A7" w:rsidRDefault="00B851A7" w:rsidP="00B851A7"/>
    <w:p w:rsidR="00B851A7" w:rsidRDefault="00B851A7" w:rsidP="00B851A7"/>
    <w:p w:rsidR="00B851A7" w:rsidRDefault="00B851A7" w:rsidP="00B851A7"/>
    <w:p w:rsidR="00B851A7" w:rsidRDefault="00B851A7" w:rsidP="00B851A7"/>
    <w:p w:rsidR="000F6512" w:rsidRDefault="000F6512" w:rsidP="00B851A7">
      <w:pPr>
        <w:rPr>
          <w:b/>
        </w:rPr>
      </w:pPr>
      <w:r>
        <w:rPr>
          <w:noProof/>
          <w:lang w:eastAsia="pt-PT"/>
        </w:rPr>
        <mc:AlternateContent>
          <mc:Choice Requires="wps">
            <w:drawing>
              <wp:anchor distT="0" distB="0" distL="114300" distR="114300" simplePos="0" relativeHeight="251688960" behindDoc="0" locked="0" layoutInCell="1" allowOverlap="1" wp14:anchorId="19B180FF" wp14:editId="49AE7128">
                <wp:simplePos x="0" y="0"/>
                <wp:positionH relativeFrom="column">
                  <wp:posOffset>2764790</wp:posOffset>
                </wp:positionH>
                <wp:positionV relativeFrom="paragraph">
                  <wp:posOffset>56515</wp:posOffset>
                </wp:positionV>
                <wp:extent cx="2879725" cy="133350"/>
                <wp:effectExtent l="0" t="0" r="0" b="0"/>
                <wp:wrapNone/>
                <wp:docPr id="250" name="Caixa de texto 250"/>
                <wp:cNvGraphicFramePr/>
                <a:graphic xmlns:a="http://schemas.openxmlformats.org/drawingml/2006/main">
                  <a:graphicData uri="http://schemas.microsoft.com/office/word/2010/wordprocessingShape">
                    <wps:wsp>
                      <wps:cNvSpPr txBox="1"/>
                      <wps:spPr>
                        <a:xfrm>
                          <a:off x="0" y="0"/>
                          <a:ext cx="2879725" cy="133350"/>
                        </a:xfrm>
                        <a:prstGeom prst="rect">
                          <a:avLst/>
                        </a:prstGeom>
                        <a:solidFill>
                          <a:prstClr val="white"/>
                        </a:solidFill>
                        <a:ln>
                          <a:noFill/>
                        </a:ln>
                      </wps:spPr>
                      <wps:txbx>
                        <w:txbxContent>
                          <w:p w:rsidR="009A1A99" w:rsidRPr="00856D94" w:rsidRDefault="009A1A99" w:rsidP="00B851A7">
                            <w:pPr>
                              <w:pStyle w:val="Legenda"/>
                              <w:rPr>
                                <w:noProof/>
                              </w:rPr>
                            </w:pPr>
                            <w:bookmarkStart w:id="240" w:name="_Ref445477762"/>
                            <w:bookmarkStart w:id="241" w:name="_Toc469405918"/>
                            <w:r w:rsidRPr="00856D94">
                              <w:t xml:space="preserve">Figura </w:t>
                            </w:r>
                            <w:r w:rsidR="0079735A">
                              <w:fldChar w:fldCharType="begin"/>
                            </w:r>
                            <w:r w:rsidR="0079735A">
                              <w:instrText xml:space="preserve"> SEQ Figura \* ARABIC </w:instrText>
                            </w:r>
                            <w:r w:rsidR="0079735A">
                              <w:fldChar w:fldCharType="separate"/>
                            </w:r>
                            <w:r w:rsidR="0022609B">
                              <w:rPr>
                                <w:noProof/>
                              </w:rPr>
                              <w:t>19</w:t>
                            </w:r>
                            <w:r w:rsidR="0079735A">
                              <w:rPr>
                                <w:noProof/>
                              </w:rPr>
                              <w:fldChar w:fldCharType="end"/>
                            </w:r>
                            <w:bookmarkEnd w:id="240"/>
                            <w:r w:rsidRPr="00856D94">
                              <w:t>: Arca frigorifica. Fotografia do autor.</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B180FF" id="Caixa de texto 250" o:spid="_x0000_s1076" type="#_x0000_t202" style="position:absolute;left:0;text-align:left;margin-left:217.7pt;margin-top:4.45pt;width:226.75pt;height:10.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" stroked="f">
                <v:textbox inset="0,0,0,0">
                  <w:txbxContent>
                    <w:p w:rsidR="009A1A99" w:rsidRPr="00856D94" w:rsidRDefault="009A1A99" w:rsidP="00B851A7">
                      <w:pPr>
                        <w:pStyle w:val="Legenda"/>
                        <w:rPr>
                          <w:noProof/>
                        </w:rPr>
                      </w:pPr>
                      <w:bookmarkStart w:id="242" w:name="_Ref445477762"/>
                      <w:bookmarkStart w:id="243" w:name="_Toc469405918"/>
                      <w:r w:rsidRPr="00856D94">
                        <w:t xml:space="preserve">Figura </w:t>
                      </w:r>
                      <w:r w:rsidR="0079735A">
                        <w:fldChar w:fldCharType="begin"/>
                      </w:r>
                      <w:r w:rsidR="0079735A">
                        <w:instrText xml:space="preserve"> SEQ Figura \* ARABIC </w:instrText>
                      </w:r>
                      <w:r w:rsidR="0079735A">
                        <w:fldChar w:fldCharType="separate"/>
                      </w:r>
                      <w:r w:rsidR="0022609B">
                        <w:rPr>
                          <w:noProof/>
                        </w:rPr>
                        <w:t>19</w:t>
                      </w:r>
                      <w:r w:rsidR="0079735A">
                        <w:rPr>
                          <w:noProof/>
                        </w:rPr>
                        <w:fldChar w:fldCharType="end"/>
                      </w:r>
                      <w:bookmarkEnd w:id="242"/>
                      <w:r w:rsidRPr="00856D94">
                        <w:t>: Arca frigorifica. Fotografia do autor.</w:t>
                      </w:r>
                      <w:bookmarkEnd w:id="243"/>
                    </w:p>
                  </w:txbxContent>
                </v:textbox>
              </v:shape>
            </w:pict>
          </mc:Fallback>
        </mc:AlternateContent>
      </w:r>
      <w:r>
        <w:rPr>
          <w:noProof/>
          <w:lang w:eastAsia="pt-PT"/>
        </w:rPr>
        <mc:AlternateContent>
          <mc:Choice Requires="wps">
            <w:drawing>
              <wp:anchor distT="0" distB="0" distL="114300" distR="114300" simplePos="0" relativeHeight="251692032" behindDoc="0" locked="0" layoutInCell="1" allowOverlap="1" wp14:anchorId="4437E00D" wp14:editId="2E9B285E">
                <wp:simplePos x="0" y="0"/>
                <wp:positionH relativeFrom="column">
                  <wp:posOffset>144145</wp:posOffset>
                </wp:positionH>
                <wp:positionV relativeFrom="paragraph">
                  <wp:posOffset>46990</wp:posOffset>
                </wp:positionV>
                <wp:extent cx="2519045" cy="133350"/>
                <wp:effectExtent l="0" t="0" r="0" b="0"/>
                <wp:wrapNone/>
                <wp:docPr id="256" name="Caixa de texto 256"/>
                <wp:cNvGraphicFramePr/>
                <a:graphic xmlns:a="http://schemas.openxmlformats.org/drawingml/2006/main">
                  <a:graphicData uri="http://schemas.microsoft.com/office/word/2010/wordprocessingShape">
                    <wps:wsp>
                      <wps:cNvSpPr txBox="1"/>
                      <wps:spPr>
                        <a:xfrm>
                          <a:off x="0" y="0"/>
                          <a:ext cx="2519045" cy="133350"/>
                        </a:xfrm>
                        <a:prstGeom prst="rect">
                          <a:avLst/>
                        </a:prstGeom>
                        <a:solidFill>
                          <a:prstClr val="white"/>
                        </a:solidFill>
                        <a:ln>
                          <a:noFill/>
                        </a:ln>
                      </wps:spPr>
                      <wps:txbx>
                        <w:txbxContent>
                          <w:p w:rsidR="009A1A99" w:rsidRPr="00936EAB" w:rsidRDefault="009A1A99" w:rsidP="00B851A7">
                            <w:pPr>
                              <w:pStyle w:val="Legenda"/>
                              <w:rPr>
                                <w:noProof/>
                              </w:rPr>
                            </w:pPr>
                            <w:bookmarkStart w:id="244" w:name="_Ref449023517"/>
                            <w:bookmarkStart w:id="245" w:name="_Toc469405919"/>
                            <w:r>
                              <w:t xml:space="preserve">Figura </w:t>
                            </w:r>
                            <w:r w:rsidR="0079735A">
                              <w:fldChar w:fldCharType="begin"/>
                            </w:r>
                            <w:r w:rsidR="0079735A">
                              <w:instrText xml:space="preserve"> SEQ Figura \* ARABIC </w:instrText>
                            </w:r>
                            <w:r w:rsidR="0079735A">
                              <w:fldChar w:fldCharType="separate"/>
                            </w:r>
                            <w:r w:rsidR="0022609B">
                              <w:rPr>
                                <w:noProof/>
                              </w:rPr>
                              <w:t>20</w:t>
                            </w:r>
                            <w:r w:rsidR="0079735A">
                              <w:rPr>
                                <w:noProof/>
                              </w:rPr>
                              <w:fldChar w:fldCharType="end"/>
                            </w:r>
                            <w:bookmarkEnd w:id="244"/>
                            <w:r>
                              <w:t xml:space="preserve">: </w:t>
                            </w:r>
                            <w:r w:rsidRPr="008E3E87">
                              <w:rPr>
                                <w:i/>
                              </w:rPr>
                              <w:t>Chiller</w:t>
                            </w:r>
                            <w:r w:rsidRPr="00A30ADC">
                              <w:t xml:space="preserve"> </w:t>
                            </w:r>
                            <w:proofErr w:type="spellStart"/>
                            <w:r w:rsidRPr="000F6512">
                              <w:rPr>
                                <w:i/>
                              </w:rPr>
                              <w:t>Daikin</w:t>
                            </w:r>
                            <w:proofErr w:type="spellEnd"/>
                            <w:r w:rsidRPr="000F6512">
                              <w:rPr>
                                <w:i/>
                              </w:rPr>
                              <w:t>.</w:t>
                            </w:r>
                            <w:r w:rsidRPr="00A30ADC">
                              <w:t xml:space="preserve"> Fotografia do autor.</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37E00D" id="Caixa de texto 256" o:spid="_x0000_s1077" type="#_x0000_t202" style="position:absolute;left:0;text-align:left;margin-left:11.35pt;margin-top:3.7pt;width:198.35pt;height:10.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" stroked="f">
                <v:textbox inset="0,0,0,0">
                  <w:txbxContent>
                    <w:p w:rsidR="009A1A99" w:rsidRPr="00936EAB" w:rsidRDefault="009A1A99" w:rsidP="00B851A7">
                      <w:pPr>
                        <w:pStyle w:val="Legenda"/>
                        <w:rPr>
                          <w:noProof/>
                        </w:rPr>
                      </w:pPr>
                      <w:bookmarkStart w:id="246" w:name="_Ref449023517"/>
                      <w:bookmarkStart w:id="247" w:name="_Toc469405919"/>
                      <w:r>
                        <w:t xml:space="preserve">Figura </w:t>
                      </w:r>
                      <w:r w:rsidR="0079735A">
                        <w:fldChar w:fldCharType="begin"/>
                      </w:r>
                      <w:r w:rsidR="0079735A">
                        <w:instrText xml:space="preserve"> SEQ Figura \* ARABIC </w:instrText>
                      </w:r>
                      <w:r w:rsidR="0079735A">
                        <w:fldChar w:fldCharType="separate"/>
                      </w:r>
                      <w:r w:rsidR="0022609B">
                        <w:rPr>
                          <w:noProof/>
                        </w:rPr>
                        <w:t>20</w:t>
                      </w:r>
                      <w:r w:rsidR="0079735A">
                        <w:rPr>
                          <w:noProof/>
                        </w:rPr>
                        <w:fldChar w:fldCharType="end"/>
                      </w:r>
                      <w:bookmarkEnd w:id="246"/>
                      <w:r>
                        <w:t xml:space="preserve">: </w:t>
                      </w:r>
                      <w:r w:rsidRPr="008E3E87">
                        <w:rPr>
                          <w:i/>
                        </w:rPr>
                        <w:t>Chiller</w:t>
                      </w:r>
                      <w:r w:rsidRPr="00A30ADC">
                        <w:t xml:space="preserve"> </w:t>
                      </w:r>
                      <w:proofErr w:type="spellStart"/>
                      <w:r w:rsidRPr="000F6512">
                        <w:rPr>
                          <w:i/>
                        </w:rPr>
                        <w:t>Daikin</w:t>
                      </w:r>
                      <w:proofErr w:type="spellEnd"/>
                      <w:r w:rsidRPr="000F6512">
                        <w:rPr>
                          <w:i/>
                        </w:rPr>
                        <w:t>.</w:t>
                      </w:r>
                      <w:r w:rsidRPr="00A30ADC">
                        <w:t xml:space="preserve"> Fotografia do autor.</w:t>
                      </w:r>
                      <w:bookmarkEnd w:id="247"/>
                    </w:p>
                  </w:txbxContent>
                </v:textbox>
              </v:shape>
            </w:pict>
          </mc:Fallback>
        </mc:AlternateContent>
      </w:r>
    </w:p>
    <w:p w:rsidR="00B851A7" w:rsidRPr="00B851A7" w:rsidRDefault="00B851A7" w:rsidP="00B851A7">
      <w:pPr>
        <w:rPr>
          <w:b/>
        </w:rPr>
      </w:pPr>
      <w:r w:rsidRPr="00B851A7">
        <w:rPr>
          <w:b/>
        </w:rPr>
        <w:lastRenderedPageBreak/>
        <w:t>Sistemas de AQS</w:t>
      </w:r>
      <w:r w:rsidR="00856D94">
        <w:rPr>
          <w:b/>
        </w:rPr>
        <w:t xml:space="preserve"> (Águas Quentes Sanitárias)</w:t>
      </w:r>
    </w:p>
    <w:p w:rsidR="00EA28C8" w:rsidRPr="00B851A7" w:rsidRDefault="00B851A7" w:rsidP="00EA28C8">
      <w:pPr>
        <w:rPr>
          <w:color w:val="000000" w:themeColor="text1"/>
        </w:rPr>
      </w:pPr>
      <w:r>
        <w:t xml:space="preserve">A adega Cooperativa de Borba possui um sistema solar térmico, marca e modelo </w:t>
      </w:r>
      <w:proofErr w:type="spellStart"/>
      <w:r w:rsidRPr="00B851A7">
        <w:rPr>
          <w:i/>
        </w:rPr>
        <w:t>Buderus</w:t>
      </w:r>
      <w:proofErr w:type="spellEnd"/>
      <w:r w:rsidRPr="00B851A7">
        <w:rPr>
          <w:i/>
        </w:rPr>
        <w:t xml:space="preserve"> </w:t>
      </w:r>
      <w:proofErr w:type="spellStart"/>
      <w:r w:rsidRPr="00B851A7">
        <w:rPr>
          <w:i/>
        </w:rPr>
        <w:t>Vaciosol</w:t>
      </w:r>
      <w:proofErr w:type="spellEnd"/>
      <w:r w:rsidRPr="00B851A7">
        <w:rPr>
          <w:i/>
        </w:rPr>
        <w:t xml:space="preserve"> CPC I2,</w:t>
      </w:r>
      <w:r>
        <w:t xml:space="preserve"> que efetua o aquecimento da água para higienização. </w:t>
      </w:r>
      <w:r w:rsidRPr="00B851A7">
        <w:rPr>
          <w:color w:val="000000" w:themeColor="text1"/>
        </w:rPr>
        <w:t>São ao todo 14 painéis solares e um depósito de 6700l</w:t>
      </w:r>
      <w:r w:rsidR="00EA28C8">
        <w:rPr>
          <w:color w:val="000000" w:themeColor="text1"/>
        </w:rPr>
        <w:t>, tendo como auxiliar</w:t>
      </w:r>
      <w:r w:rsidR="00EA28C8" w:rsidRPr="00B851A7">
        <w:rPr>
          <w:color w:val="000000" w:themeColor="text1"/>
        </w:rPr>
        <w:t xml:space="preserve"> o gás butano.</w:t>
      </w:r>
    </w:p>
    <w:p w:rsidR="00B851A7" w:rsidRPr="00B851A7" w:rsidRDefault="00B851A7" w:rsidP="00B851A7">
      <w:pPr>
        <w:rPr>
          <w:color w:val="000000" w:themeColor="text1"/>
        </w:rPr>
      </w:pPr>
    </w:p>
    <w:p w:rsidR="00B851A7" w:rsidRPr="00B851A7" w:rsidRDefault="00B851A7" w:rsidP="00B851A7">
      <w:pPr>
        <w:rPr>
          <w:b/>
        </w:rPr>
      </w:pPr>
      <w:r w:rsidRPr="00B851A7">
        <w:rPr>
          <w:b/>
        </w:rPr>
        <w:t>Linhas de Engarrafamento</w:t>
      </w:r>
    </w:p>
    <w:p w:rsidR="00B851A7" w:rsidRPr="001542B7" w:rsidRDefault="00B851A7" w:rsidP="00B851A7">
      <w:r>
        <w:t xml:space="preserve">Na linha de engarrafamento, ocorre a lavagem, o enchimento, o embalamento e empacotamento das garrafas de vinho. É um sistema automatizado pelo que acarreta consumos energéticos à adega. A adega possui 4 linhas de engarrafamento, sendo que a linha nº 4 faz o empacotamento de vinho em </w:t>
      </w:r>
      <w:proofErr w:type="spellStart"/>
      <w:r w:rsidRPr="00B851A7">
        <w:rPr>
          <w:i/>
        </w:rPr>
        <w:t>bag</w:t>
      </w:r>
      <w:proofErr w:type="spellEnd"/>
      <w:r w:rsidRPr="00B851A7">
        <w:rPr>
          <w:i/>
        </w:rPr>
        <w:t xml:space="preserve"> in </w:t>
      </w:r>
      <w:r w:rsidRPr="00770D0C">
        <w:t>box</w:t>
      </w:r>
      <w:r>
        <w:t xml:space="preserve">, estando representada na </w:t>
      </w:r>
      <w:r w:rsidRPr="00B851A7">
        <w:fldChar w:fldCharType="begin"/>
      </w:r>
      <w:r w:rsidRPr="00B851A7">
        <w:instrText xml:space="preserve"> REF _Ref445478077 \h  \* MERGEFORMAT </w:instrText>
      </w:r>
      <w:r w:rsidRPr="00B851A7">
        <w:fldChar w:fldCharType="separate"/>
      </w:r>
      <w:r w:rsidR="0022609B" w:rsidRPr="00856D94">
        <w:t xml:space="preserve">Figura </w:t>
      </w:r>
      <w:r w:rsidR="0022609B">
        <w:rPr>
          <w:noProof/>
        </w:rPr>
        <w:t>21</w:t>
      </w:r>
      <w:r w:rsidRPr="00B851A7">
        <w:fldChar w:fldCharType="end"/>
      </w:r>
      <w:r>
        <w:t>.</w:t>
      </w:r>
    </w:p>
    <w:p w:rsidR="00B851A7" w:rsidRDefault="000F6512" w:rsidP="00B851A7">
      <w:r>
        <w:rPr>
          <w:noProof/>
          <w:lang w:eastAsia="pt-PT"/>
        </w:rPr>
        <mc:AlternateContent>
          <mc:Choice Requires="wpg">
            <w:drawing>
              <wp:anchor distT="0" distB="0" distL="114300" distR="114300" simplePos="0" relativeHeight="251951104" behindDoc="0" locked="0" layoutInCell="1" allowOverlap="1" wp14:anchorId="1168693B" wp14:editId="6D99B00F">
                <wp:simplePos x="0" y="0"/>
                <wp:positionH relativeFrom="column">
                  <wp:posOffset>-22860</wp:posOffset>
                </wp:positionH>
                <wp:positionV relativeFrom="paragraph">
                  <wp:posOffset>262255</wp:posOffset>
                </wp:positionV>
                <wp:extent cx="5571490" cy="2382520"/>
                <wp:effectExtent l="38100" t="38100" r="0" b="0"/>
                <wp:wrapNone/>
                <wp:docPr id="101" name="Grupo 101"/>
                <wp:cNvGraphicFramePr/>
                <a:graphic xmlns:a="http://schemas.openxmlformats.org/drawingml/2006/main">
                  <a:graphicData uri="http://schemas.microsoft.com/office/word/2010/wordprocessingGroup">
                    <wpg:wgp>
                      <wpg:cNvGrpSpPr/>
                      <wpg:grpSpPr>
                        <a:xfrm>
                          <a:off x="0" y="0"/>
                          <a:ext cx="5571490" cy="2382520"/>
                          <a:chOff x="0" y="0"/>
                          <a:chExt cx="5571490" cy="2382520"/>
                        </a:xfrm>
                      </wpg:grpSpPr>
                      <wpg:grpSp>
                        <wpg:cNvPr id="94" name="Grupo 94"/>
                        <wpg:cNvGrpSpPr/>
                        <wpg:grpSpPr>
                          <a:xfrm>
                            <a:off x="0" y="0"/>
                            <a:ext cx="5571490" cy="2382520"/>
                            <a:chOff x="0" y="0"/>
                            <a:chExt cx="5571490" cy="2382520"/>
                          </a:xfrm>
                        </wpg:grpSpPr>
                        <wpg:grpSp>
                          <wpg:cNvPr id="251" name="Grupo 251"/>
                          <wpg:cNvGrpSpPr/>
                          <wpg:grpSpPr>
                            <a:xfrm>
                              <a:off x="0" y="0"/>
                              <a:ext cx="5571490" cy="2382520"/>
                              <a:chOff x="66675" y="0"/>
                              <a:chExt cx="5571490" cy="2382520"/>
                            </a:xfrm>
                          </wpg:grpSpPr>
                          <wpg:grpSp>
                            <wpg:cNvPr id="252" name="Grupo 252"/>
                            <wpg:cNvGrpSpPr/>
                            <wpg:grpSpPr>
                              <a:xfrm>
                                <a:off x="66675" y="0"/>
                                <a:ext cx="5420169" cy="1992630"/>
                                <a:chOff x="66675" y="0"/>
                                <a:chExt cx="5420169" cy="1992630"/>
                              </a:xfrm>
                            </wpg:grpSpPr>
                            <pic:pic xmlns:pic="http://schemas.openxmlformats.org/drawingml/2006/picture">
                              <pic:nvPicPr>
                                <pic:cNvPr id="253" name="Imagem 253"/>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2830004" y="0"/>
                                  <a:ext cx="2656840" cy="1991995"/>
                                </a:xfrm>
                                <a:prstGeom prst="rect">
                                  <a:avLst/>
                                </a:prstGeom>
                                <a:ln w="38100" cap="sq">
                                  <a:no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254" name="Imagem 254"/>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66675" y="0"/>
                                  <a:ext cx="2656840" cy="1992630"/>
                                </a:xfrm>
                                <a:prstGeom prst="rect">
                                  <a:avLst/>
                                </a:prstGeom>
                                <a:ln w="38100" cap="sq">
                                  <a:noFill/>
                                  <a:prstDash val="solid"/>
                                  <a:miter lim="800000"/>
                                </a:ln>
                                <a:effectLst>
                                  <a:outerShdw blurRad="50800" dist="38100" dir="2700000" algn="tl" rotWithShape="0">
                                    <a:srgbClr val="000000">
                                      <a:alpha val="43000"/>
                                    </a:srgbClr>
                                  </a:outerShdw>
                                </a:effectLst>
                              </pic:spPr>
                            </pic:pic>
                          </wpg:grpSp>
                          <wps:wsp>
                            <wps:cNvPr id="255" name="Caixa de texto 255"/>
                            <wps:cNvSpPr txBox="1"/>
                            <wps:spPr>
                              <a:xfrm>
                                <a:off x="66675" y="2124075"/>
                                <a:ext cx="5571490" cy="258445"/>
                              </a:xfrm>
                              <a:prstGeom prst="rect">
                                <a:avLst/>
                              </a:prstGeom>
                              <a:solidFill>
                                <a:prstClr val="white"/>
                              </a:solidFill>
                              <a:ln>
                                <a:noFill/>
                              </a:ln>
                            </wps:spPr>
                            <wps:txbx>
                              <w:txbxContent>
                                <w:p w:rsidR="009A1A99" w:rsidRPr="00856D94" w:rsidRDefault="009A1A99" w:rsidP="00B851A7">
                                  <w:pPr>
                                    <w:pStyle w:val="Legenda"/>
                                    <w:rPr>
                                      <w:noProof/>
                                    </w:rPr>
                                  </w:pPr>
                                  <w:bookmarkStart w:id="248" w:name="_Ref445478077"/>
                                  <w:bookmarkStart w:id="249" w:name="_Toc469405920"/>
                                  <w:r w:rsidRPr="00856D94">
                                    <w:t xml:space="preserve">Figura </w:t>
                                  </w:r>
                                  <w:r w:rsidR="0079735A">
                                    <w:fldChar w:fldCharType="begin"/>
                                  </w:r>
                                  <w:r w:rsidR="0079735A">
                                    <w:instrText xml:space="preserve"> SEQ Figura \* ARABIC </w:instrText>
                                  </w:r>
                                  <w:r w:rsidR="0079735A">
                                    <w:fldChar w:fldCharType="separate"/>
                                  </w:r>
                                  <w:r w:rsidR="0022609B">
                                    <w:rPr>
                                      <w:noProof/>
                                    </w:rPr>
                                    <w:t>21</w:t>
                                  </w:r>
                                  <w:r w:rsidR="0079735A">
                                    <w:rPr>
                                      <w:noProof/>
                                    </w:rPr>
                                    <w:fldChar w:fldCharType="end"/>
                                  </w:r>
                                  <w:bookmarkEnd w:id="248"/>
                                  <w:r w:rsidRPr="00856D94">
                                    <w:t>: a) e b) Linha de montagem Nº 4. Fotografia do autor.</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85" name="Caixa de texto 85"/>
                          <wps:cNvSpPr txBox="1"/>
                          <wps:spPr>
                            <a:xfrm>
                              <a:off x="2295525" y="1657350"/>
                              <a:ext cx="361950" cy="333375"/>
                            </a:xfrm>
                            <a:prstGeom prst="rect">
                              <a:avLst/>
                            </a:prstGeom>
                            <a:noFill/>
                            <a:ln w="6350">
                              <a:noFill/>
                            </a:ln>
                          </wps:spPr>
                          <wps:txbx>
                            <w:txbxContent>
                              <w:p w:rsidR="009A1A99" w:rsidRPr="000F6512" w:rsidRDefault="009A1A99" w:rsidP="000F6512">
                                <w:pPr>
                                  <w:jc w:val="center"/>
                                  <w:rPr>
                                    <w:b/>
                                    <w:color w:val="FFFFFF" w:themeColor="background1"/>
                                    <w:sz w:val="26"/>
                                    <w:szCs w:val="26"/>
                                  </w:rPr>
                                </w:pPr>
                                <w:r w:rsidRPr="000F6512">
                                  <w:rPr>
                                    <w:b/>
                                    <w:color w:val="FFFFFF" w:themeColor="background1"/>
                                    <w:sz w:val="26"/>
                                    <w:szCs w:val="2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9" name="Caixa de texto 89"/>
                        <wps:cNvSpPr txBox="1"/>
                        <wps:spPr>
                          <a:xfrm>
                            <a:off x="5057775" y="1657350"/>
                            <a:ext cx="361950" cy="333375"/>
                          </a:xfrm>
                          <a:prstGeom prst="rect">
                            <a:avLst/>
                          </a:prstGeom>
                          <a:noFill/>
                          <a:ln w="6350">
                            <a:noFill/>
                          </a:ln>
                        </wps:spPr>
                        <wps:txbx>
                          <w:txbxContent>
                            <w:p w:rsidR="009A1A99" w:rsidRPr="000F6512" w:rsidRDefault="009A1A99" w:rsidP="000F6512">
                              <w:pPr>
                                <w:jc w:val="center"/>
                                <w:rPr>
                                  <w:b/>
                                  <w:color w:val="FFFFFF" w:themeColor="background1"/>
                                  <w:sz w:val="26"/>
                                  <w:szCs w:val="26"/>
                                </w:rPr>
                              </w:pPr>
                              <w:r>
                                <w:rPr>
                                  <w:b/>
                                  <w:color w:val="FFFFFF" w:themeColor="background1"/>
                                  <w:sz w:val="26"/>
                                  <w:szCs w:val="26"/>
                                </w:rPr>
                                <w:t>b</w:t>
                              </w:r>
                              <w:r w:rsidRPr="000F6512">
                                <w:rPr>
                                  <w:b/>
                                  <w:color w:val="FFFFFF" w:themeColor="background1"/>
                                  <w:sz w:val="26"/>
                                  <w:szCs w:val="2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168693B" id="Grupo 101" o:spid="_x0000_s1078" style="position:absolute;left:0;text-align:left;margin-left:-1.8pt;margin-top:20.65pt;width:438.7pt;height:187.6pt;z-index:251951104" coordsize="55714,2382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">
                <v:group id="Grupo 94" o:spid="_x0000_s1079" style="position:absolute;width:55714;height:23825" coordsize="55714,23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group id="Grupo 251" o:spid="_x0000_s1080" style="position:absolute;width:55714;height:23825" coordorigin="666" coordsize="55714,23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">
                    <v:group id="Grupo 252" o:spid="_x0000_s1081" style="position:absolute;left:666;width:54202;height:19926" coordorigin="666" coordsize="54201,19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shape id="Imagem 253" o:spid="_x0000_s1082" type="#_x0000_t75" style="position:absolute;left:28300;width:26568;height:19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" strokeweight="3pt">
                        <v:stroke endcap="square"/>
                        <v:imagedata r:id="rId112" o:title=""/>
                        <v:shadow on="t" color="black" opacity="28180f" origin="-.5,-.5" offset=".74836mm,.74836mm"/>
                        <v:path arrowok="t"/>
                      </v:shape>
                      <v:shape id="Imagem 254" o:spid="_x0000_s1083" type="#_x0000_t75" style="position:absolute;left:666;width:26569;height:19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" strokeweight="3pt">
                        <v:stroke endcap="square"/>
                        <v:imagedata r:id="rId113" o:title=""/>
                        <v:shadow on="t" color="black" opacity="28180f" origin="-.5,-.5" offset=".74836mm,.74836mm"/>
                        <v:path arrowok="t"/>
                      </v:shape>
                    </v:group>
                    <v:shape id="Caixa de texto 255" o:spid="_x0000_s1084" type="#_x0000_t202" style="position:absolute;left:666;top:21240;width:5571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" stroked="f">
                      <v:textbox style="mso-fit-shape-to-text:t" inset="0,0,0,0">
                        <w:txbxContent>
                          <w:p w:rsidR="009A1A99" w:rsidRPr="00856D94" w:rsidRDefault="009A1A99" w:rsidP="00B851A7">
                            <w:pPr>
                              <w:pStyle w:val="Legenda"/>
                              <w:rPr>
                                <w:noProof/>
                              </w:rPr>
                            </w:pPr>
                            <w:bookmarkStart w:id="250" w:name="_Ref445478077"/>
                            <w:bookmarkStart w:id="251" w:name="_Toc469405920"/>
                            <w:r w:rsidRPr="00856D94">
                              <w:t xml:space="preserve">Figura </w:t>
                            </w:r>
                            <w:r w:rsidR="0079735A">
                              <w:fldChar w:fldCharType="begin"/>
                            </w:r>
                            <w:r w:rsidR="0079735A">
                              <w:instrText xml:space="preserve"> SEQ Figura \* ARABIC </w:instrText>
                            </w:r>
                            <w:r w:rsidR="0079735A">
                              <w:fldChar w:fldCharType="separate"/>
                            </w:r>
                            <w:r w:rsidR="0022609B">
                              <w:rPr>
                                <w:noProof/>
                              </w:rPr>
                              <w:t>21</w:t>
                            </w:r>
                            <w:r w:rsidR="0079735A">
                              <w:rPr>
                                <w:noProof/>
                              </w:rPr>
                              <w:fldChar w:fldCharType="end"/>
                            </w:r>
                            <w:bookmarkEnd w:id="250"/>
                            <w:r w:rsidRPr="00856D94">
                              <w:t>: a) e b) Linha de montagem Nº 4. Fotografia do autor.</w:t>
                            </w:r>
                            <w:bookmarkEnd w:id="251"/>
                          </w:p>
                        </w:txbxContent>
                      </v:textbox>
                    </v:shape>
                  </v:group>
                  <v:shape id="Caixa de texto 85" o:spid="_x0000_s1085" type="#_x0000_t202" style="position:absolute;left:22955;top:16573;width:3619;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" filled="f" stroked="f" strokeweight=".5pt">
                    <v:textbox>
                      <w:txbxContent>
                        <w:p w:rsidR="009A1A99" w:rsidRPr="000F6512" w:rsidRDefault="009A1A99" w:rsidP="000F6512">
                          <w:pPr>
                            <w:jc w:val="center"/>
                            <w:rPr>
                              <w:b/>
                              <w:color w:val="FFFFFF" w:themeColor="background1"/>
                              <w:sz w:val="26"/>
                              <w:szCs w:val="26"/>
                            </w:rPr>
                          </w:pPr>
                          <w:r w:rsidRPr="000F6512">
                            <w:rPr>
                              <w:b/>
                              <w:color w:val="FFFFFF" w:themeColor="background1"/>
                              <w:sz w:val="26"/>
                              <w:szCs w:val="26"/>
                            </w:rPr>
                            <w:t>a)</w:t>
                          </w:r>
                        </w:p>
                      </w:txbxContent>
                    </v:textbox>
                  </v:shape>
                </v:group>
                <v:shape id="Caixa de texto 89" o:spid="_x0000_s1086" type="#_x0000_t202" style="position:absolute;left:50577;top:16573;width:3620;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" filled="f" stroked="f" strokeweight=".5pt">
                  <v:textbox>
                    <w:txbxContent>
                      <w:p w:rsidR="009A1A99" w:rsidRPr="000F6512" w:rsidRDefault="009A1A99" w:rsidP="000F6512">
                        <w:pPr>
                          <w:jc w:val="center"/>
                          <w:rPr>
                            <w:b/>
                            <w:color w:val="FFFFFF" w:themeColor="background1"/>
                            <w:sz w:val="26"/>
                            <w:szCs w:val="26"/>
                          </w:rPr>
                        </w:pPr>
                        <w:r>
                          <w:rPr>
                            <w:b/>
                            <w:color w:val="FFFFFF" w:themeColor="background1"/>
                            <w:sz w:val="26"/>
                            <w:szCs w:val="26"/>
                          </w:rPr>
                          <w:t>b</w:t>
                        </w:r>
                        <w:r w:rsidRPr="000F6512">
                          <w:rPr>
                            <w:b/>
                            <w:color w:val="FFFFFF" w:themeColor="background1"/>
                            <w:sz w:val="26"/>
                            <w:szCs w:val="26"/>
                          </w:rPr>
                          <w:t>)</w:t>
                        </w:r>
                      </w:p>
                    </w:txbxContent>
                  </v:textbox>
                </v:shape>
              </v:group>
            </w:pict>
          </mc:Fallback>
        </mc:AlternateContent>
      </w:r>
    </w:p>
    <w:p w:rsidR="00B851A7" w:rsidRDefault="00B851A7" w:rsidP="00B851A7">
      <w:pPr>
        <w:rPr>
          <w:lang w:eastAsia="pt-PT"/>
        </w:rPr>
      </w:pPr>
      <w:r>
        <w:rPr>
          <w:lang w:eastAsia="pt-PT"/>
        </w:rPr>
        <w:br w:type="page"/>
      </w:r>
    </w:p>
    <w:p w:rsidR="005A77B6" w:rsidRDefault="005A77B6" w:rsidP="00C07B56">
      <w:pPr>
        <w:pStyle w:val="Cabealho4"/>
        <w:numPr>
          <w:ilvl w:val="3"/>
          <w:numId w:val="2"/>
        </w:numPr>
        <w:ind w:left="993" w:hanging="993"/>
        <w:rPr>
          <w:lang w:eastAsia="pt-PT"/>
        </w:rPr>
      </w:pPr>
      <w:bookmarkStart w:id="252" w:name="_Toc469405867"/>
      <w:r>
        <w:rPr>
          <w:lang w:eastAsia="pt-PT"/>
        </w:rPr>
        <w:lastRenderedPageBreak/>
        <w:t>Iluminação</w:t>
      </w:r>
      <w:bookmarkEnd w:id="252"/>
    </w:p>
    <w:p w:rsidR="00856D94" w:rsidRDefault="00856D94" w:rsidP="00856D94">
      <w:r>
        <w:t xml:space="preserve">O sistema de iluminação é baseado em lâmpadas fluorescentes tubulares de 36 W e 58 W, </w:t>
      </w:r>
      <w:r w:rsidR="00EA28C8">
        <w:t>distribuídas</w:t>
      </w:r>
      <w:r>
        <w:t xml:space="preserve"> por toda a extensão da adega, económicas de 125 W e 75W, exteriores assim como uma lâmpada de Halogéneo de 650W. Na adega </w:t>
      </w:r>
      <w:r w:rsidR="00C17860">
        <w:t>de Borba</w:t>
      </w:r>
      <w:r>
        <w:t xml:space="preserve">, existem também lâmpadas de vapor de Mercúrio HPL 250 W e focos de 400W. A zona de barricas é basicamente iluminada por lâmpadas economizadoras de 12W. Algumas das lâmpadas referidas estão representadas </w:t>
      </w:r>
      <w:r w:rsidRPr="00856D94">
        <w:t xml:space="preserve">na </w:t>
      </w:r>
      <w:r w:rsidR="00ED7A68">
        <w:fldChar w:fldCharType="begin"/>
      </w:r>
      <w:r w:rsidR="00ED7A68">
        <w:instrText xml:space="preserve"> REF _Ref445480607 \h </w:instrText>
      </w:r>
      <w:r w:rsidR="00ED7A68">
        <w:fldChar w:fldCharType="separate"/>
      </w:r>
      <w:r w:rsidR="0022609B" w:rsidRPr="00ED7A68">
        <w:t xml:space="preserve">Figura </w:t>
      </w:r>
      <w:r w:rsidR="0022609B">
        <w:rPr>
          <w:noProof/>
        </w:rPr>
        <w:t>22</w:t>
      </w:r>
      <w:r w:rsidR="00ED7A68">
        <w:fldChar w:fldCharType="end"/>
      </w:r>
      <w:r>
        <w:t>.</w:t>
      </w:r>
    </w:p>
    <w:p w:rsidR="00856D94" w:rsidRDefault="00856D94" w:rsidP="00856D94">
      <w:r>
        <w:t xml:space="preserve">Na </w:t>
      </w:r>
      <w:r w:rsidR="00ED7A68">
        <w:fldChar w:fldCharType="begin"/>
      </w:r>
      <w:r w:rsidR="00ED7A68">
        <w:instrText xml:space="preserve"> REF _Ref445737991 \h </w:instrText>
      </w:r>
      <w:r w:rsidR="00ED7A68">
        <w:fldChar w:fldCharType="separate"/>
      </w:r>
      <w:r w:rsidR="00E95403" w:rsidRPr="00ED7A68">
        <w:t xml:space="preserve">Tabela </w:t>
      </w:r>
      <w:r w:rsidR="00E95403">
        <w:rPr>
          <w:noProof/>
        </w:rPr>
        <w:t>10</w:t>
      </w:r>
      <w:r w:rsidR="00ED7A68">
        <w:fldChar w:fldCharType="end"/>
      </w:r>
      <w:r>
        <w:t xml:space="preserve"> é possível ver a listagem das lâmpadas na adega.</w:t>
      </w:r>
    </w:p>
    <w:p w:rsidR="00856D94" w:rsidRDefault="00856D94" w:rsidP="00856D94">
      <w:pPr>
        <w:pStyle w:val="PargrafodaLista"/>
        <w:ind w:left="0"/>
      </w:pPr>
      <w:r>
        <w:rPr>
          <w:noProof/>
          <w:lang w:eastAsia="pt-PT"/>
        </w:rPr>
        <mc:AlternateContent>
          <mc:Choice Requires="wpg">
            <w:drawing>
              <wp:anchor distT="0" distB="0" distL="114300" distR="114300" simplePos="0" relativeHeight="251694080" behindDoc="0" locked="0" layoutInCell="1" allowOverlap="1" wp14:anchorId="3C040F0F" wp14:editId="02C2839A">
                <wp:simplePos x="0" y="0"/>
                <wp:positionH relativeFrom="margin">
                  <wp:posOffset>427853</wp:posOffset>
                </wp:positionH>
                <wp:positionV relativeFrom="paragraph">
                  <wp:posOffset>74005</wp:posOffset>
                </wp:positionV>
                <wp:extent cx="4509770" cy="2661285"/>
                <wp:effectExtent l="38100" t="38100" r="100330" b="5715"/>
                <wp:wrapSquare wrapText="bothSides"/>
                <wp:docPr id="261" name="Grupo 261"/>
                <wp:cNvGraphicFramePr/>
                <a:graphic xmlns:a="http://schemas.openxmlformats.org/drawingml/2006/main">
                  <a:graphicData uri="http://schemas.microsoft.com/office/word/2010/wordprocessingGroup">
                    <wpg:wgp>
                      <wpg:cNvGrpSpPr/>
                      <wpg:grpSpPr>
                        <a:xfrm>
                          <a:off x="0" y="0"/>
                          <a:ext cx="4509770" cy="2661285"/>
                          <a:chOff x="-1554122" y="41279"/>
                          <a:chExt cx="7071124" cy="4375769"/>
                        </a:xfrm>
                      </wpg:grpSpPr>
                      <wpg:grpSp>
                        <wpg:cNvPr id="262" name="Grupo 262"/>
                        <wpg:cNvGrpSpPr/>
                        <wpg:grpSpPr>
                          <a:xfrm>
                            <a:off x="-1554122" y="41279"/>
                            <a:ext cx="7071124" cy="3744545"/>
                            <a:chOff x="-1740828" y="45476"/>
                            <a:chExt cx="7774629" cy="4125156"/>
                          </a:xfrm>
                        </wpg:grpSpPr>
                        <pic:pic xmlns:pic="http://schemas.openxmlformats.org/drawingml/2006/picture">
                          <pic:nvPicPr>
                            <pic:cNvPr id="263" name="Imagem 263"/>
                            <pic:cNvPicPr preferRelativeResize="0">
                              <a:picLocks/>
                            </pic:cNvPicPr>
                          </pic:nvPicPr>
                          <pic:blipFill rotWithShape="1">
                            <a:blip r:embed="rId114" cstate="print">
                              <a:extLst>
                                <a:ext uri="{28A0092B-C50C-407E-A947-70E740481C1C}">
                                  <a14:useLocalDpi xmlns:a14="http://schemas.microsoft.com/office/drawing/2010/main" val="0"/>
                                </a:ext>
                              </a:extLst>
                            </a:blip>
                            <a:srcRect l="30936" t="13026" r="29171" b="38127"/>
                            <a:stretch/>
                          </pic:blipFill>
                          <pic:spPr bwMode="auto">
                            <a:xfrm>
                              <a:off x="-1740828" y="45477"/>
                              <a:ext cx="2314342" cy="1956264"/>
                            </a:xfrm>
                            <a:prstGeom prst="rect">
                              <a:avLst/>
                            </a:prstGeom>
                            <a:ln w="38100" cap="sq">
                              <a:no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264" name="Imagem 264"/>
                            <pic:cNvPicPr preferRelativeResize="0">
                              <a:picLocks/>
                            </pic:cNvPicPr>
                          </pic:nvPicPr>
                          <pic:blipFill rotWithShape="1">
                            <a:blip r:embed="rId115" cstate="print">
                              <a:extLst>
                                <a:ext uri="{28A0092B-C50C-407E-A947-70E740481C1C}">
                                  <a14:useLocalDpi xmlns:a14="http://schemas.microsoft.com/office/drawing/2010/main" val="0"/>
                                </a:ext>
                              </a:extLst>
                            </a:blip>
                            <a:srcRect l="29742" t="11733" r="27760" b="43001"/>
                            <a:stretch/>
                          </pic:blipFill>
                          <pic:spPr bwMode="auto">
                            <a:xfrm rot="16200000">
                              <a:off x="2420343" y="557173"/>
                              <a:ext cx="4125156" cy="3101761"/>
                            </a:xfrm>
                            <a:prstGeom prst="rect">
                              <a:avLst/>
                            </a:prstGeom>
                            <a:ln w="38100" cap="sq">
                              <a:no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265" name="Imagem 265"/>
                            <pic:cNvPicPr preferRelativeResize="0">
                              <a:picLocks/>
                            </pic:cNvPicPr>
                          </pic:nvPicPr>
                          <pic:blipFill rotWithShape="1">
                            <a:blip r:embed="rId116" cstate="print">
                              <a:extLst>
                                <a:ext uri="{28A0092B-C50C-407E-A947-70E740481C1C}">
                                  <a14:useLocalDpi xmlns:a14="http://schemas.microsoft.com/office/drawing/2010/main" val="0"/>
                                </a:ext>
                              </a:extLst>
                            </a:blip>
                            <a:srcRect l="5537" t="11723" r="20218" b="30308"/>
                            <a:stretch/>
                          </pic:blipFill>
                          <pic:spPr bwMode="auto">
                            <a:xfrm>
                              <a:off x="-1740828" y="2131903"/>
                              <a:ext cx="2314177" cy="2021476"/>
                            </a:xfrm>
                            <a:prstGeom prst="rect">
                              <a:avLst/>
                            </a:prstGeom>
                            <a:ln w="38100" cap="sq">
                              <a:no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266" name="Imagem 266"/>
                            <pic:cNvPicPr preferRelativeResize="0">
                              <a:picLocks/>
                            </pic:cNvPicPr>
                          </pic:nvPicPr>
                          <pic:blipFill rotWithShape="1">
                            <a:blip r:embed="rId117" cstate="print">
                              <a:extLst>
                                <a:ext uri="{28A0092B-C50C-407E-A947-70E740481C1C}">
                                  <a14:useLocalDpi xmlns:a14="http://schemas.microsoft.com/office/drawing/2010/main" val="0"/>
                                </a:ext>
                              </a:extLst>
                            </a:blip>
                            <a:srcRect l="36472" t="15632"/>
                            <a:stretch/>
                          </pic:blipFill>
                          <pic:spPr bwMode="auto">
                            <a:xfrm>
                              <a:off x="701990" y="45477"/>
                              <a:ext cx="2108945" cy="1956264"/>
                            </a:xfrm>
                            <a:prstGeom prst="rect">
                              <a:avLst/>
                            </a:prstGeom>
                            <a:ln w="38100" cap="sq">
                              <a:no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pic:pic xmlns:pic="http://schemas.openxmlformats.org/drawingml/2006/picture">
                          <pic:nvPicPr>
                            <pic:cNvPr id="267" name="Imagem 267"/>
                            <pic:cNvPicPr preferRelativeResize="0">
                              <a:picLocks/>
                            </pic:cNvPicPr>
                          </pic:nvPicPr>
                          <pic:blipFill rotWithShape="1">
                            <a:blip r:embed="rId118" cstate="print">
                              <a:extLst>
                                <a:ext uri="{28A0092B-C50C-407E-A947-70E740481C1C}">
                                  <a14:useLocalDpi xmlns:a14="http://schemas.microsoft.com/office/drawing/2010/main" val="0"/>
                                </a:ext>
                              </a:extLst>
                            </a:blip>
                            <a:srcRect l="18260" r="514"/>
                            <a:stretch/>
                          </pic:blipFill>
                          <pic:spPr bwMode="auto">
                            <a:xfrm>
                              <a:off x="701992" y="2131903"/>
                              <a:ext cx="2108946" cy="2021476"/>
                            </a:xfrm>
                            <a:prstGeom prst="rect">
                              <a:avLst/>
                            </a:prstGeom>
                            <a:ln w="38100" cap="sq">
                              <a:no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g:grpSp>
                      <wps:wsp>
                        <wps:cNvPr id="268" name="Caixa de texto 268"/>
                        <wps:cNvSpPr txBox="1"/>
                        <wps:spPr>
                          <a:xfrm>
                            <a:off x="-1532432" y="3984319"/>
                            <a:ext cx="7049434" cy="432729"/>
                          </a:xfrm>
                          <a:prstGeom prst="rect">
                            <a:avLst/>
                          </a:prstGeom>
                          <a:solidFill>
                            <a:prstClr val="white"/>
                          </a:solidFill>
                          <a:ln>
                            <a:noFill/>
                          </a:ln>
                          <a:effectLst/>
                        </wps:spPr>
                        <wps:txbx>
                          <w:txbxContent>
                            <w:p w:rsidR="009A1A99" w:rsidRPr="00ED7A68" w:rsidRDefault="009A1A99" w:rsidP="00856D94">
                              <w:pPr>
                                <w:pStyle w:val="Legenda"/>
                                <w:rPr>
                                  <w:noProof/>
                                </w:rPr>
                              </w:pPr>
                              <w:bookmarkStart w:id="253" w:name="_Ref445480607"/>
                              <w:bookmarkStart w:id="254" w:name="_Toc469405921"/>
                              <w:r w:rsidRPr="00ED7A68">
                                <w:t xml:space="preserve">Figura </w:t>
                              </w:r>
                              <w:r w:rsidR="0079735A">
                                <w:fldChar w:fldCharType="begin"/>
                              </w:r>
                              <w:r w:rsidR="0079735A">
                                <w:instrText xml:space="preserve"> SEQ Figura \* ARABIC </w:instrText>
                              </w:r>
                              <w:r w:rsidR="0079735A">
                                <w:fldChar w:fldCharType="separate"/>
                              </w:r>
                              <w:r w:rsidR="0022609B">
                                <w:rPr>
                                  <w:noProof/>
                                </w:rPr>
                                <w:t>22</w:t>
                              </w:r>
                              <w:r w:rsidR="0079735A">
                                <w:rPr>
                                  <w:noProof/>
                                </w:rPr>
                                <w:fldChar w:fldCharType="end"/>
                              </w:r>
                              <w:bookmarkEnd w:id="253"/>
                              <w:r w:rsidRPr="00ED7A68">
                                <w:t>: Alguns dos tipos de lâmpadas existentes na adega. Fotografias do autor.</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040F0F" id="Grupo 261" o:spid="_x0000_s1087" style="position:absolute;left:0;text-align:left;margin-left:33.7pt;margin-top:5.85pt;width:355.1pt;height:209.55pt;z-index:251694080;mso-position-horizontal-relative:margin;mso-width-relative:margin;mso-height-relative:margin" coordorigin="-15541,412" coordsize="70711,437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">
                <v:group id="Grupo 262" o:spid="_x0000_s1088" style="position:absolute;left:-15541;top:412;width:70711;height:37446" coordorigin="-17408,454" coordsize="77746,41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Imagem 263" o:spid="_x0000_s1089" type="#_x0000_t75" style="position:absolute;left:-17408;top:454;width:23143;height:1956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" strokeweight="3pt">
                    <v:stroke endcap="square"/>
                    <v:imagedata r:id="rId119" o:title="" croptop="8537f" cropbottom="24987f" cropleft="20274f" cropright="19118f"/>
                    <v:shadow on="t" color="black" opacity="28180f" origin="-.5,-.5" offset=".74836mm,.74836mm"/>
                    <v:path arrowok="t"/>
                    <o:lock v:ext="edit" aspectratio="f"/>
                  </v:shape>
                  <v:shape id="Imagem 264" o:spid="_x0000_s1090" type="#_x0000_t75" style="position:absolute;left:24203;top:5571;width:41252;height:31018;rotation:-9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" strokeweight="3pt">
                    <v:stroke endcap="square"/>
                    <v:imagedata r:id="rId120" o:title="" croptop="7689f" cropbottom="28181f" cropleft="19492f" cropright="18193f"/>
                    <v:shadow on="t" color="black" opacity="28180f" origin="-.5,-.5" offset=".74836mm,.74836mm"/>
                    <v:path arrowok="t"/>
                    <o:lock v:ext="edit" aspectratio="f"/>
                  </v:shape>
                  <v:shape id="Imagem 265" o:spid="_x0000_s1091" type="#_x0000_t75" style="position:absolute;left:-17408;top:21319;width:23141;height:202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" strokeweight="3pt">
                    <v:stroke endcap="square"/>
                    <v:imagedata r:id="rId121" o:title="" croptop="7683f" cropbottom="19863f" cropleft="3629f" cropright="13250f"/>
                    <v:shadow on="t" color="black" opacity="28180f" origin="-.5,-.5" offset=".74836mm,.74836mm"/>
                    <v:path arrowok="t"/>
                    <o:lock v:ext="edit" aspectratio="f"/>
                  </v:shape>
                  <v:shape id="Imagem 266" o:spid="_x0000_s1092" type="#_x0000_t75" style="position:absolute;left:7019;top:454;width:21090;height:1956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" strokeweight="3pt">
                    <v:stroke endcap="square"/>
                    <v:imagedata r:id="rId122" o:title="" croptop="10245f" cropleft="23902f"/>
                    <v:shadow on="t" color="black" opacity="28180f" origin="-.5,-.5" offset=".74836mm,.74836mm"/>
                    <v:path arrowok="t"/>
                    <o:lock v:ext="edit" aspectratio="f"/>
                  </v:shape>
                  <v:shape id="Imagem 267" o:spid="_x0000_s1093" type="#_x0000_t75" style="position:absolute;left:7019;top:21319;width:21090;height:202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" strokeweight="3pt">
                    <v:stroke endcap="square"/>
                    <v:imagedata r:id="rId123" o:title="" cropleft="11967f" cropright="337f"/>
                    <v:shadow on="t" color="black" opacity="28180f" origin="-.5,-.5" offset=".74836mm,.74836mm"/>
                    <v:path arrowok="t"/>
                    <o:lock v:ext="edit" aspectratio="f"/>
                  </v:shape>
                </v:group>
                <v:shape id="Caixa de texto 268" o:spid="_x0000_s1094" type="#_x0000_t202" style="position:absolute;left:-15324;top:39843;width:70494;height:4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" stroked="f">
                  <v:textbox inset="0,0,0,0">
                    <w:txbxContent>
                      <w:p w:rsidR="009A1A99" w:rsidRPr="00ED7A68" w:rsidRDefault="009A1A99" w:rsidP="00856D94">
                        <w:pPr>
                          <w:pStyle w:val="Legenda"/>
                          <w:rPr>
                            <w:noProof/>
                          </w:rPr>
                        </w:pPr>
                        <w:bookmarkStart w:id="255" w:name="_Ref445480607"/>
                        <w:bookmarkStart w:id="256" w:name="_Toc469405921"/>
                        <w:r w:rsidRPr="00ED7A68">
                          <w:t xml:space="preserve">Figura </w:t>
                        </w:r>
                        <w:r w:rsidR="0079735A">
                          <w:fldChar w:fldCharType="begin"/>
                        </w:r>
                        <w:r w:rsidR="0079735A">
                          <w:instrText xml:space="preserve"> SEQ Figura \* ARABIC </w:instrText>
                        </w:r>
                        <w:r w:rsidR="0079735A">
                          <w:fldChar w:fldCharType="separate"/>
                        </w:r>
                        <w:r w:rsidR="0022609B">
                          <w:rPr>
                            <w:noProof/>
                          </w:rPr>
                          <w:t>22</w:t>
                        </w:r>
                        <w:r w:rsidR="0079735A">
                          <w:rPr>
                            <w:noProof/>
                          </w:rPr>
                          <w:fldChar w:fldCharType="end"/>
                        </w:r>
                        <w:bookmarkEnd w:id="255"/>
                        <w:r w:rsidRPr="00ED7A68">
                          <w:t>: Alguns dos tipos de lâmpadas existentes na adega. Fotografias do autor.</w:t>
                        </w:r>
                        <w:bookmarkEnd w:id="256"/>
                      </w:p>
                    </w:txbxContent>
                  </v:textbox>
                </v:shape>
                <w10:wrap type="square" anchorx="margin"/>
              </v:group>
            </w:pict>
          </mc:Fallback>
        </mc:AlternateContent>
      </w:r>
    </w:p>
    <w:p w:rsidR="00856D94" w:rsidRDefault="00856D94" w:rsidP="00856D94">
      <w:pPr>
        <w:pStyle w:val="PargrafodaLista"/>
        <w:ind w:left="0"/>
      </w:pPr>
    </w:p>
    <w:p w:rsidR="00856D94" w:rsidRDefault="00856D94" w:rsidP="00856D94">
      <w:pPr>
        <w:pStyle w:val="PargrafodaLista"/>
        <w:ind w:left="792"/>
      </w:pPr>
    </w:p>
    <w:p w:rsidR="00856D94" w:rsidRDefault="00856D94" w:rsidP="00856D94">
      <w:pPr>
        <w:pStyle w:val="PargrafodaLista"/>
        <w:ind w:left="792"/>
      </w:pPr>
    </w:p>
    <w:p w:rsidR="00856D94" w:rsidRDefault="00856D94" w:rsidP="00856D94">
      <w:pPr>
        <w:pStyle w:val="PargrafodaLista"/>
        <w:ind w:left="792"/>
      </w:pPr>
    </w:p>
    <w:p w:rsidR="00856D94" w:rsidRDefault="00856D94" w:rsidP="00856D94">
      <w:pPr>
        <w:pStyle w:val="PargrafodaLista"/>
        <w:ind w:left="792"/>
      </w:pPr>
    </w:p>
    <w:p w:rsidR="00856D94" w:rsidRDefault="00856D94" w:rsidP="00856D94">
      <w:pPr>
        <w:pStyle w:val="PargrafodaLista"/>
        <w:ind w:left="792"/>
      </w:pPr>
    </w:p>
    <w:p w:rsidR="00856D94" w:rsidRDefault="00856D94" w:rsidP="00856D94">
      <w:pPr>
        <w:pStyle w:val="PargrafodaLista"/>
        <w:ind w:left="792"/>
      </w:pPr>
    </w:p>
    <w:p w:rsidR="00856D94" w:rsidRDefault="00856D94" w:rsidP="00856D94">
      <w:pPr>
        <w:pStyle w:val="PargrafodaLista"/>
        <w:ind w:left="792"/>
      </w:pPr>
    </w:p>
    <w:p w:rsidR="00856D94" w:rsidRDefault="00856D94" w:rsidP="00856D94">
      <w:pPr>
        <w:pStyle w:val="PargrafodaLista"/>
        <w:ind w:left="792"/>
      </w:pPr>
    </w:p>
    <w:p w:rsidR="00856D94" w:rsidRDefault="00856D94" w:rsidP="00856D94">
      <w:pPr>
        <w:pStyle w:val="PargrafodaLista"/>
        <w:ind w:left="792"/>
      </w:pPr>
    </w:p>
    <w:p w:rsidR="00856D94" w:rsidRDefault="00856D94" w:rsidP="00856D94">
      <w:pPr>
        <w:pStyle w:val="PargrafodaLista"/>
        <w:ind w:left="792"/>
      </w:pPr>
    </w:p>
    <w:p w:rsidR="00856D94" w:rsidRDefault="00856D94" w:rsidP="00856D94">
      <w:pPr>
        <w:pStyle w:val="PargrafodaLista"/>
        <w:ind w:left="792"/>
      </w:pPr>
    </w:p>
    <w:p w:rsidR="00856D94" w:rsidRDefault="00856D94" w:rsidP="00856D94">
      <w:pPr>
        <w:pStyle w:val="PargrafodaLista"/>
        <w:ind w:left="792"/>
      </w:pPr>
    </w:p>
    <w:p w:rsidR="00856D94" w:rsidRDefault="00856D94" w:rsidP="00856D94">
      <w:pPr>
        <w:pStyle w:val="PargrafodaLista"/>
        <w:ind w:left="792"/>
      </w:pPr>
    </w:p>
    <w:p w:rsidR="00856D94" w:rsidRDefault="00856D94" w:rsidP="00856D94">
      <w:pPr>
        <w:pStyle w:val="PargrafodaLista"/>
        <w:ind w:left="792"/>
      </w:pPr>
    </w:p>
    <w:p w:rsidR="00856D94" w:rsidRDefault="00856D94" w:rsidP="00856D94">
      <w:pPr>
        <w:pStyle w:val="PargrafodaLista"/>
        <w:ind w:left="792"/>
      </w:pPr>
    </w:p>
    <w:p w:rsidR="00856D94" w:rsidRDefault="00856D94" w:rsidP="00856D94">
      <w:pPr>
        <w:pStyle w:val="PargrafodaLista"/>
        <w:ind w:left="792"/>
      </w:pPr>
    </w:p>
    <w:p w:rsidR="00856D94" w:rsidRDefault="00856D94" w:rsidP="00856D94">
      <w:pPr>
        <w:pStyle w:val="PargrafodaLista"/>
        <w:ind w:left="792"/>
      </w:pPr>
    </w:p>
    <w:p w:rsidR="00856D94" w:rsidRPr="00ED7A68" w:rsidRDefault="00856D94" w:rsidP="00856D94">
      <w:pPr>
        <w:pStyle w:val="Legenda"/>
        <w:keepNext/>
        <w:rPr>
          <w:color w:val="404040" w:themeColor="text1" w:themeTint="BF"/>
        </w:rPr>
      </w:pPr>
      <w:r>
        <w:rPr>
          <w:b/>
          <w:color w:val="404040" w:themeColor="text1" w:themeTint="BF"/>
        </w:rPr>
        <w:t xml:space="preserve">      </w:t>
      </w:r>
      <w:bookmarkStart w:id="257" w:name="_Ref445737991"/>
      <w:bookmarkStart w:id="258" w:name="_Ref445737987"/>
      <w:bookmarkStart w:id="259" w:name="_Toc469405946"/>
      <w:r w:rsidRPr="00ED7A68">
        <w:t xml:space="preserve">Tabela </w:t>
      </w:r>
      <w:r w:rsidR="0079735A">
        <w:fldChar w:fldCharType="begin"/>
      </w:r>
      <w:r w:rsidR="0079735A">
        <w:instrText xml:space="preserve"> SEQ Tabela \* ARABIC </w:instrText>
      </w:r>
      <w:r w:rsidR="0079735A">
        <w:fldChar w:fldCharType="separate"/>
      </w:r>
      <w:r w:rsidR="0022609B">
        <w:rPr>
          <w:noProof/>
        </w:rPr>
        <w:t>10</w:t>
      </w:r>
      <w:r w:rsidR="0079735A">
        <w:rPr>
          <w:noProof/>
        </w:rPr>
        <w:fldChar w:fldCharType="end"/>
      </w:r>
      <w:bookmarkEnd w:id="257"/>
      <w:r w:rsidRPr="00ED7A68">
        <w:t>: Informação detalhada das lâmpadas existentes na adega.</w:t>
      </w:r>
      <w:bookmarkEnd w:id="258"/>
      <w:bookmarkEnd w:id="259"/>
    </w:p>
    <w:tbl>
      <w:tblPr>
        <w:tblStyle w:val="TabelaSimples2"/>
        <w:tblW w:w="4834" w:type="pct"/>
        <w:jc w:val="center"/>
        <w:tblLayout w:type="fixed"/>
        <w:tblLook w:val="04A0" w:firstRow="1" w:lastRow="0" w:firstColumn="1" w:lastColumn="0" w:noHBand="0" w:noVBand="1"/>
      </w:tblPr>
      <w:tblGrid>
        <w:gridCol w:w="1557"/>
        <w:gridCol w:w="1526"/>
        <w:gridCol w:w="442"/>
        <w:gridCol w:w="727"/>
        <w:gridCol w:w="732"/>
        <w:gridCol w:w="1025"/>
        <w:gridCol w:w="732"/>
        <w:gridCol w:w="1173"/>
        <w:gridCol w:w="583"/>
      </w:tblGrid>
      <w:tr w:rsidR="00856D94" w:rsidRPr="006B6955" w:rsidTr="00C17860">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16" w:type="pct"/>
            <w:vMerge w:val="restart"/>
            <w:tcBorders>
              <w:top w:val="single" w:sz="12" w:space="0" w:color="auto"/>
              <w:bottom w:val="single" w:sz="4" w:space="0" w:color="auto"/>
            </w:tcBorders>
            <w:vAlign w:val="center"/>
            <w:hideMark/>
          </w:tcPr>
          <w:p w:rsidR="00856D94" w:rsidRPr="006B6955" w:rsidRDefault="00856D94" w:rsidP="00286A63">
            <w:pPr>
              <w:jc w:val="center"/>
              <w:rPr>
                <w:rFonts w:eastAsia="Times New Roman" w:cs="Times New Roman"/>
                <w:color w:val="000000"/>
                <w:sz w:val="18"/>
                <w:szCs w:val="18"/>
                <w:lang w:eastAsia="pt-PT"/>
              </w:rPr>
            </w:pPr>
            <w:r w:rsidRPr="006B6955">
              <w:rPr>
                <w:rFonts w:eastAsia="Times New Roman" w:cs="Times New Roman"/>
                <w:color w:val="000000"/>
                <w:sz w:val="18"/>
                <w:szCs w:val="18"/>
                <w:lang w:eastAsia="pt-PT"/>
              </w:rPr>
              <w:t>Área Funcionamento</w:t>
            </w:r>
          </w:p>
        </w:tc>
        <w:tc>
          <w:tcPr>
            <w:tcW w:w="1158" w:type="pct"/>
            <w:gridSpan w:val="2"/>
            <w:tcBorders>
              <w:top w:val="single" w:sz="12" w:space="0" w:color="auto"/>
              <w:bottom w:val="nil"/>
            </w:tcBorders>
            <w:vAlign w:val="bottom"/>
            <w:hideMark/>
          </w:tcPr>
          <w:p w:rsidR="00856D94" w:rsidRPr="006B6955" w:rsidRDefault="00856D94" w:rsidP="00286A6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Tipo Equipamento</w:t>
            </w:r>
          </w:p>
        </w:tc>
        <w:tc>
          <w:tcPr>
            <w:tcW w:w="428" w:type="pct"/>
            <w:vMerge w:val="restart"/>
            <w:tcBorders>
              <w:top w:val="single" w:sz="12" w:space="0" w:color="auto"/>
            </w:tcBorders>
            <w:noWrap/>
            <w:vAlign w:val="center"/>
            <w:hideMark/>
          </w:tcPr>
          <w:p w:rsidR="00856D94" w:rsidRPr="006B6955" w:rsidRDefault="00856D94" w:rsidP="00286A6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proofErr w:type="spellStart"/>
            <w:r w:rsidRPr="006B6955">
              <w:rPr>
                <w:rFonts w:eastAsia="Times New Roman" w:cs="Times New Roman"/>
                <w:color w:val="000000"/>
                <w:sz w:val="18"/>
                <w:szCs w:val="18"/>
                <w:lang w:eastAsia="pt-PT"/>
              </w:rPr>
              <w:t>Pot</w:t>
            </w:r>
            <w:proofErr w:type="spellEnd"/>
            <w:r>
              <w:rPr>
                <w:rFonts w:eastAsia="Times New Roman" w:cs="Times New Roman"/>
                <w:color w:val="000000"/>
                <w:sz w:val="18"/>
                <w:szCs w:val="18"/>
                <w:lang w:eastAsia="pt-PT"/>
              </w:rPr>
              <w:t>.</w:t>
            </w:r>
            <w:r w:rsidRPr="006B6955">
              <w:rPr>
                <w:rFonts w:eastAsia="Times New Roman" w:cs="Times New Roman"/>
                <w:color w:val="000000"/>
                <w:sz w:val="18"/>
                <w:szCs w:val="18"/>
                <w:lang w:eastAsia="pt-PT"/>
              </w:rPr>
              <w:t xml:space="preserve"> (W)</w:t>
            </w:r>
          </w:p>
        </w:tc>
        <w:tc>
          <w:tcPr>
            <w:tcW w:w="431" w:type="pct"/>
            <w:vMerge w:val="restart"/>
            <w:tcBorders>
              <w:top w:val="single" w:sz="12" w:space="0" w:color="auto"/>
            </w:tcBorders>
            <w:noWrap/>
            <w:vAlign w:val="center"/>
            <w:hideMark/>
          </w:tcPr>
          <w:p w:rsidR="00856D94" w:rsidRPr="006B6955" w:rsidRDefault="00856D94" w:rsidP="00286A6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Horas/dia</w:t>
            </w:r>
          </w:p>
        </w:tc>
        <w:tc>
          <w:tcPr>
            <w:tcW w:w="603" w:type="pct"/>
            <w:vMerge w:val="restart"/>
            <w:tcBorders>
              <w:top w:val="single" w:sz="12" w:space="0" w:color="auto"/>
            </w:tcBorders>
            <w:vAlign w:val="center"/>
            <w:hideMark/>
          </w:tcPr>
          <w:p w:rsidR="00856D94" w:rsidRPr="006B6955" w:rsidRDefault="00856D94" w:rsidP="00286A6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Consumo Diário (kWh/dia)</w:t>
            </w:r>
          </w:p>
        </w:tc>
        <w:tc>
          <w:tcPr>
            <w:tcW w:w="431" w:type="pct"/>
            <w:vMerge w:val="restart"/>
            <w:tcBorders>
              <w:top w:val="single" w:sz="12" w:space="0" w:color="auto"/>
            </w:tcBorders>
            <w:vAlign w:val="center"/>
            <w:hideMark/>
          </w:tcPr>
          <w:p w:rsidR="00856D94" w:rsidRPr="006B6955" w:rsidRDefault="00856D94" w:rsidP="00286A6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Nº dias</w:t>
            </w:r>
          </w:p>
        </w:tc>
        <w:tc>
          <w:tcPr>
            <w:tcW w:w="690" w:type="pct"/>
            <w:vMerge w:val="restart"/>
            <w:tcBorders>
              <w:top w:val="single" w:sz="12" w:space="0" w:color="auto"/>
            </w:tcBorders>
            <w:vAlign w:val="center"/>
            <w:hideMark/>
          </w:tcPr>
          <w:p w:rsidR="00856D94" w:rsidRPr="006B6955" w:rsidRDefault="00856D94" w:rsidP="00286A6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Consumo Anual (kWh/ano)</w:t>
            </w:r>
          </w:p>
        </w:tc>
        <w:tc>
          <w:tcPr>
            <w:tcW w:w="343" w:type="pct"/>
            <w:vMerge w:val="restart"/>
            <w:tcBorders>
              <w:top w:val="single" w:sz="12" w:space="0" w:color="auto"/>
            </w:tcBorders>
            <w:vAlign w:val="center"/>
          </w:tcPr>
          <w:p w:rsidR="00856D94" w:rsidRPr="006B6955" w:rsidRDefault="00856D94" w:rsidP="00286A6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Pr>
                <w:rFonts w:eastAsia="Times New Roman" w:cs="Times New Roman"/>
                <w:color w:val="000000"/>
                <w:sz w:val="18"/>
                <w:szCs w:val="18"/>
                <w:lang w:eastAsia="pt-PT"/>
              </w:rPr>
              <w:t>%</w:t>
            </w:r>
          </w:p>
        </w:tc>
      </w:tr>
      <w:tr w:rsidR="00856D94" w:rsidRPr="006B6955" w:rsidTr="00C17860">
        <w:trPr>
          <w:cnfStyle w:val="000000100000" w:firstRow="0" w:lastRow="0" w:firstColumn="0" w:lastColumn="0" w:oddVBand="0" w:evenVBand="0" w:oddHBand="1" w:evenHBand="0" w:firstRowFirstColumn="0" w:firstRowLastColumn="0" w:lastRowFirstColumn="0" w:lastRowLastColumn="0"/>
          <w:trHeight w:val="615"/>
          <w:jc w:val="center"/>
        </w:trPr>
        <w:tc>
          <w:tcPr>
            <w:cnfStyle w:val="001000000000" w:firstRow="0" w:lastRow="0" w:firstColumn="1" w:lastColumn="0" w:oddVBand="0" w:evenVBand="0" w:oddHBand="0" w:evenHBand="0" w:firstRowFirstColumn="0" w:firstRowLastColumn="0" w:lastRowFirstColumn="0" w:lastRowLastColumn="0"/>
            <w:tcW w:w="916" w:type="pct"/>
            <w:vMerge/>
            <w:tcBorders>
              <w:bottom w:val="single" w:sz="8" w:space="0" w:color="auto"/>
            </w:tcBorders>
            <w:hideMark/>
          </w:tcPr>
          <w:p w:rsidR="00856D94" w:rsidRPr="006B6955" w:rsidRDefault="00856D94" w:rsidP="00286A63">
            <w:pPr>
              <w:rPr>
                <w:rFonts w:eastAsia="Times New Roman" w:cs="Times New Roman"/>
                <w:color w:val="000000"/>
                <w:sz w:val="18"/>
                <w:szCs w:val="18"/>
                <w:lang w:eastAsia="pt-PT"/>
              </w:rPr>
            </w:pPr>
          </w:p>
        </w:tc>
        <w:tc>
          <w:tcPr>
            <w:tcW w:w="898" w:type="pct"/>
            <w:tcBorders>
              <w:top w:val="nil"/>
              <w:bottom w:val="single" w:sz="8" w:space="0" w:color="auto"/>
            </w:tcBorders>
            <w:vAlign w:val="center"/>
            <w:hideMark/>
          </w:tcPr>
          <w:p w:rsidR="00856D94" w:rsidRPr="006B6955" w:rsidRDefault="00856D94" w:rsidP="00286A6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18"/>
                <w:szCs w:val="18"/>
                <w:lang w:eastAsia="pt-PT"/>
              </w:rPr>
            </w:pPr>
            <w:r w:rsidRPr="006B6955">
              <w:rPr>
                <w:rFonts w:eastAsia="Times New Roman" w:cs="Times New Roman"/>
                <w:b/>
                <w:bCs/>
                <w:color w:val="000000"/>
                <w:sz w:val="18"/>
                <w:szCs w:val="18"/>
                <w:lang w:eastAsia="pt-PT"/>
              </w:rPr>
              <w:t>Nome</w:t>
            </w:r>
          </w:p>
        </w:tc>
        <w:tc>
          <w:tcPr>
            <w:tcW w:w="260" w:type="pct"/>
            <w:tcBorders>
              <w:top w:val="nil"/>
              <w:bottom w:val="single" w:sz="8" w:space="0" w:color="auto"/>
            </w:tcBorders>
            <w:vAlign w:val="center"/>
            <w:hideMark/>
          </w:tcPr>
          <w:p w:rsidR="00856D94" w:rsidRPr="006B6955" w:rsidRDefault="00856D94" w:rsidP="00286A6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18"/>
                <w:szCs w:val="18"/>
                <w:lang w:eastAsia="pt-PT"/>
              </w:rPr>
            </w:pPr>
            <w:r w:rsidRPr="006B6955">
              <w:rPr>
                <w:rFonts w:eastAsia="Times New Roman" w:cs="Times New Roman"/>
                <w:b/>
                <w:bCs/>
                <w:color w:val="000000"/>
                <w:sz w:val="18"/>
                <w:szCs w:val="18"/>
                <w:lang w:eastAsia="pt-PT"/>
              </w:rPr>
              <w:t>Nº</w:t>
            </w:r>
          </w:p>
        </w:tc>
        <w:tc>
          <w:tcPr>
            <w:tcW w:w="428" w:type="pct"/>
            <w:vMerge/>
            <w:tcBorders>
              <w:bottom w:val="single" w:sz="8" w:space="0" w:color="auto"/>
            </w:tcBorders>
            <w:hideMark/>
          </w:tcPr>
          <w:p w:rsidR="00856D94" w:rsidRPr="006B6955" w:rsidRDefault="00856D94" w:rsidP="00286A6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18"/>
                <w:szCs w:val="18"/>
                <w:lang w:eastAsia="pt-PT"/>
              </w:rPr>
            </w:pPr>
          </w:p>
        </w:tc>
        <w:tc>
          <w:tcPr>
            <w:tcW w:w="431" w:type="pct"/>
            <w:vMerge/>
            <w:tcBorders>
              <w:bottom w:val="single" w:sz="8" w:space="0" w:color="auto"/>
            </w:tcBorders>
            <w:hideMark/>
          </w:tcPr>
          <w:p w:rsidR="00856D94" w:rsidRPr="006B6955" w:rsidRDefault="00856D94" w:rsidP="00286A6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p>
        </w:tc>
        <w:tc>
          <w:tcPr>
            <w:tcW w:w="603" w:type="pct"/>
            <w:vMerge/>
            <w:tcBorders>
              <w:bottom w:val="single" w:sz="8" w:space="0" w:color="auto"/>
            </w:tcBorders>
            <w:hideMark/>
          </w:tcPr>
          <w:p w:rsidR="00856D94" w:rsidRPr="006B6955" w:rsidRDefault="00856D94" w:rsidP="00286A6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p>
        </w:tc>
        <w:tc>
          <w:tcPr>
            <w:tcW w:w="431" w:type="pct"/>
            <w:vMerge/>
            <w:tcBorders>
              <w:bottom w:val="single" w:sz="8" w:space="0" w:color="auto"/>
            </w:tcBorders>
            <w:hideMark/>
          </w:tcPr>
          <w:p w:rsidR="00856D94" w:rsidRPr="006B6955" w:rsidRDefault="00856D94" w:rsidP="00286A6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18"/>
                <w:szCs w:val="18"/>
                <w:lang w:eastAsia="pt-PT"/>
              </w:rPr>
            </w:pPr>
          </w:p>
        </w:tc>
        <w:tc>
          <w:tcPr>
            <w:tcW w:w="690" w:type="pct"/>
            <w:vMerge/>
            <w:tcBorders>
              <w:bottom w:val="single" w:sz="8" w:space="0" w:color="auto"/>
            </w:tcBorders>
            <w:hideMark/>
          </w:tcPr>
          <w:p w:rsidR="00856D94" w:rsidRPr="006B6955" w:rsidRDefault="00856D94" w:rsidP="00286A6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18"/>
                <w:szCs w:val="18"/>
                <w:lang w:eastAsia="pt-PT"/>
              </w:rPr>
            </w:pPr>
          </w:p>
        </w:tc>
        <w:tc>
          <w:tcPr>
            <w:tcW w:w="343" w:type="pct"/>
            <w:vMerge/>
            <w:tcBorders>
              <w:bottom w:val="single" w:sz="8" w:space="0" w:color="auto"/>
            </w:tcBorders>
          </w:tcPr>
          <w:p w:rsidR="00856D94" w:rsidRPr="006B6955" w:rsidRDefault="00856D94" w:rsidP="00286A63">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18"/>
                <w:szCs w:val="18"/>
                <w:lang w:eastAsia="pt-PT"/>
              </w:rPr>
            </w:pPr>
          </w:p>
        </w:tc>
      </w:tr>
      <w:tr w:rsidR="00C17860" w:rsidRPr="006B6955" w:rsidTr="00C17860">
        <w:trPr>
          <w:trHeight w:val="300"/>
          <w:jc w:val="center"/>
        </w:trPr>
        <w:tc>
          <w:tcPr>
            <w:cnfStyle w:val="001000000000" w:firstRow="0" w:lastRow="0" w:firstColumn="1" w:lastColumn="0" w:oddVBand="0" w:evenVBand="0" w:oddHBand="0" w:evenHBand="0" w:firstRowFirstColumn="0" w:firstRowLastColumn="0" w:lastRowFirstColumn="0" w:lastRowLastColumn="0"/>
            <w:tcW w:w="916" w:type="pct"/>
            <w:tcBorders>
              <w:top w:val="single" w:sz="8" w:space="0" w:color="auto"/>
              <w:bottom w:val="nil"/>
            </w:tcBorders>
            <w:noWrap/>
            <w:vAlign w:val="center"/>
            <w:hideMark/>
          </w:tcPr>
          <w:p w:rsidR="00C17860" w:rsidRPr="006B6955" w:rsidRDefault="00C17860" w:rsidP="00C17860">
            <w:pPr>
              <w:jc w:val="center"/>
              <w:rPr>
                <w:rFonts w:eastAsia="Times New Roman" w:cs="Times New Roman"/>
                <w:b w:val="0"/>
                <w:color w:val="000000"/>
                <w:sz w:val="18"/>
                <w:szCs w:val="18"/>
                <w:lang w:eastAsia="pt-PT"/>
              </w:rPr>
            </w:pPr>
            <w:r w:rsidRPr="00C02666">
              <w:rPr>
                <w:rFonts w:eastAsia="Times New Roman" w:cs="Times New Roman"/>
                <w:b w:val="0"/>
                <w:color w:val="000000"/>
                <w:sz w:val="18"/>
                <w:szCs w:val="18"/>
                <w:lang w:eastAsia="pt-PT"/>
              </w:rPr>
              <w:t>Adega Principal</w:t>
            </w:r>
          </w:p>
        </w:tc>
        <w:tc>
          <w:tcPr>
            <w:tcW w:w="898" w:type="pct"/>
            <w:tcBorders>
              <w:top w:val="single" w:sz="8" w:space="0" w:color="auto"/>
              <w:bottom w:val="nil"/>
            </w:tcBorders>
            <w:noWrap/>
            <w:vAlign w:val="center"/>
            <w:hideMark/>
          </w:tcPr>
          <w:p w:rsidR="00C17860" w:rsidRPr="006B6955" w:rsidRDefault="00C17860" w:rsidP="00C17860">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pt-PT"/>
              </w:rPr>
            </w:pPr>
            <w:r>
              <w:rPr>
                <w:rFonts w:eastAsia="Times New Roman" w:cs="Times New Roman"/>
                <w:b/>
                <w:color w:val="000000"/>
                <w:sz w:val="18"/>
                <w:szCs w:val="18"/>
                <w:lang w:eastAsia="pt-PT"/>
              </w:rPr>
              <w:t>Fluorescente</w:t>
            </w:r>
          </w:p>
        </w:tc>
        <w:tc>
          <w:tcPr>
            <w:tcW w:w="260" w:type="pct"/>
            <w:tcBorders>
              <w:top w:val="single" w:sz="8" w:space="0" w:color="auto"/>
              <w:bottom w:val="nil"/>
            </w:tcBorders>
            <w:noWrap/>
            <w:vAlign w:val="center"/>
            <w:hideMark/>
          </w:tcPr>
          <w:p w:rsidR="00C17860" w:rsidRPr="006B6955"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80</w:t>
            </w:r>
          </w:p>
        </w:tc>
        <w:tc>
          <w:tcPr>
            <w:tcW w:w="428" w:type="pct"/>
            <w:tcBorders>
              <w:top w:val="single" w:sz="8" w:space="0" w:color="auto"/>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2X36</w:t>
            </w:r>
          </w:p>
        </w:tc>
        <w:tc>
          <w:tcPr>
            <w:tcW w:w="431" w:type="pct"/>
            <w:tcBorders>
              <w:top w:val="single" w:sz="8" w:space="0" w:color="auto"/>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9</w:t>
            </w:r>
          </w:p>
        </w:tc>
        <w:tc>
          <w:tcPr>
            <w:tcW w:w="603" w:type="pct"/>
            <w:tcBorders>
              <w:top w:val="single" w:sz="8" w:space="0" w:color="auto"/>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51,84</w:t>
            </w:r>
          </w:p>
        </w:tc>
        <w:tc>
          <w:tcPr>
            <w:tcW w:w="431" w:type="pct"/>
            <w:tcBorders>
              <w:top w:val="single" w:sz="8" w:space="0" w:color="auto"/>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30</w:t>
            </w:r>
          </w:p>
        </w:tc>
        <w:tc>
          <w:tcPr>
            <w:tcW w:w="690" w:type="pct"/>
            <w:tcBorders>
              <w:top w:val="single" w:sz="8" w:space="0" w:color="auto"/>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1</w:t>
            </w:r>
            <w:r>
              <w:rPr>
                <w:rFonts w:eastAsia="Times New Roman" w:cs="Times New Roman"/>
                <w:color w:val="000000"/>
                <w:sz w:val="18"/>
                <w:szCs w:val="18"/>
                <w:lang w:eastAsia="pt-PT"/>
              </w:rPr>
              <w:t xml:space="preserve"> </w:t>
            </w:r>
            <w:r w:rsidRPr="00DB7674">
              <w:rPr>
                <w:rFonts w:eastAsia="Times New Roman" w:cs="Times New Roman"/>
                <w:color w:val="000000"/>
                <w:sz w:val="18"/>
                <w:szCs w:val="18"/>
                <w:lang w:eastAsia="pt-PT"/>
              </w:rPr>
              <w:t>555</w:t>
            </w:r>
          </w:p>
        </w:tc>
        <w:tc>
          <w:tcPr>
            <w:tcW w:w="343" w:type="pct"/>
            <w:tcBorders>
              <w:top w:val="single" w:sz="8" w:space="0" w:color="auto"/>
              <w:bottom w:val="nil"/>
            </w:tcBorders>
            <w:vAlign w:val="center"/>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1</w:t>
            </w:r>
            <w:r>
              <w:rPr>
                <w:rFonts w:eastAsia="Times New Roman" w:cs="Times New Roman"/>
                <w:color w:val="000000"/>
                <w:sz w:val="18"/>
                <w:szCs w:val="18"/>
                <w:lang w:eastAsia="pt-PT"/>
              </w:rPr>
              <w:t>2</w:t>
            </w:r>
          </w:p>
        </w:tc>
      </w:tr>
      <w:tr w:rsidR="00C17860" w:rsidRPr="006B6955" w:rsidTr="00C1786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16" w:type="pct"/>
            <w:tcBorders>
              <w:top w:val="nil"/>
              <w:bottom w:val="nil"/>
            </w:tcBorders>
            <w:noWrap/>
            <w:vAlign w:val="center"/>
            <w:hideMark/>
          </w:tcPr>
          <w:p w:rsidR="00C17860" w:rsidRPr="006B6955" w:rsidRDefault="00C17860" w:rsidP="00C17860">
            <w:pPr>
              <w:jc w:val="center"/>
              <w:rPr>
                <w:rFonts w:eastAsia="Times New Roman" w:cs="Times New Roman"/>
                <w:b w:val="0"/>
                <w:color w:val="000000"/>
                <w:sz w:val="18"/>
                <w:szCs w:val="18"/>
                <w:lang w:eastAsia="pt-PT"/>
              </w:rPr>
            </w:pPr>
            <w:r w:rsidRPr="006B6955">
              <w:rPr>
                <w:rFonts w:eastAsia="Times New Roman" w:cs="Times New Roman"/>
                <w:b w:val="0"/>
                <w:color w:val="000000"/>
                <w:sz w:val="18"/>
                <w:szCs w:val="18"/>
                <w:lang w:eastAsia="pt-PT"/>
              </w:rPr>
              <w:t>Adega Principal</w:t>
            </w:r>
          </w:p>
        </w:tc>
        <w:tc>
          <w:tcPr>
            <w:tcW w:w="898" w:type="pct"/>
            <w:tcBorders>
              <w:top w:val="nil"/>
              <w:bottom w:val="nil"/>
            </w:tcBorders>
            <w:noWrap/>
            <w:vAlign w:val="center"/>
            <w:hideMark/>
          </w:tcPr>
          <w:p w:rsidR="00C17860" w:rsidRPr="006B6955" w:rsidRDefault="00C17860" w:rsidP="00C17860">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pt-PT"/>
              </w:rPr>
            </w:pPr>
            <w:r>
              <w:rPr>
                <w:rFonts w:eastAsia="Times New Roman" w:cs="Times New Roman"/>
                <w:b/>
                <w:color w:val="000000"/>
                <w:sz w:val="18"/>
                <w:szCs w:val="18"/>
                <w:lang w:eastAsia="pt-PT"/>
              </w:rPr>
              <w:t>Focos</w:t>
            </w:r>
          </w:p>
        </w:tc>
        <w:tc>
          <w:tcPr>
            <w:tcW w:w="260" w:type="pct"/>
            <w:tcBorders>
              <w:top w:val="nil"/>
              <w:bottom w:val="nil"/>
            </w:tcBorders>
            <w:noWrap/>
            <w:vAlign w:val="center"/>
            <w:hideMark/>
          </w:tcPr>
          <w:p w:rsidR="00C17860" w:rsidRPr="006B6955"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4</w:t>
            </w:r>
          </w:p>
        </w:tc>
        <w:tc>
          <w:tcPr>
            <w:tcW w:w="428"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400</w:t>
            </w:r>
          </w:p>
        </w:tc>
        <w:tc>
          <w:tcPr>
            <w:tcW w:w="431"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9</w:t>
            </w:r>
          </w:p>
        </w:tc>
        <w:tc>
          <w:tcPr>
            <w:tcW w:w="603"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14,40</w:t>
            </w:r>
          </w:p>
        </w:tc>
        <w:tc>
          <w:tcPr>
            <w:tcW w:w="431"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30</w:t>
            </w:r>
          </w:p>
        </w:tc>
        <w:tc>
          <w:tcPr>
            <w:tcW w:w="690"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432</w:t>
            </w:r>
          </w:p>
        </w:tc>
        <w:tc>
          <w:tcPr>
            <w:tcW w:w="343" w:type="pct"/>
            <w:tcBorders>
              <w:top w:val="nil"/>
              <w:bottom w:val="nil"/>
            </w:tcBorders>
            <w:vAlign w:val="center"/>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Pr>
                <w:rFonts w:eastAsia="Times New Roman" w:cs="Times New Roman"/>
                <w:color w:val="000000"/>
                <w:sz w:val="18"/>
                <w:szCs w:val="18"/>
                <w:lang w:eastAsia="pt-PT"/>
              </w:rPr>
              <w:t>3</w:t>
            </w:r>
          </w:p>
        </w:tc>
      </w:tr>
      <w:tr w:rsidR="00C17860" w:rsidRPr="006B6955" w:rsidTr="00C17860">
        <w:trPr>
          <w:trHeight w:val="300"/>
          <w:jc w:val="center"/>
        </w:trPr>
        <w:tc>
          <w:tcPr>
            <w:cnfStyle w:val="001000000000" w:firstRow="0" w:lastRow="0" w:firstColumn="1" w:lastColumn="0" w:oddVBand="0" w:evenVBand="0" w:oddHBand="0" w:evenHBand="0" w:firstRowFirstColumn="0" w:firstRowLastColumn="0" w:lastRowFirstColumn="0" w:lastRowLastColumn="0"/>
            <w:tcW w:w="916" w:type="pct"/>
            <w:tcBorders>
              <w:top w:val="nil"/>
              <w:bottom w:val="nil"/>
            </w:tcBorders>
            <w:noWrap/>
            <w:vAlign w:val="center"/>
            <w:hideMark/>
          </w:tcPr>
          <w:p w:rsidR="00C17860" w:rsidRPr="006B6955" w:rsidRDefault="00C17860" w:rsidP="00C17860">
            <w:pPr>
              <w:jc w:val="center"/>
              <w:rPr>
                <w:rFonts w:eastAsia="Times New Roman" w:cs="Times New Roman"/>
                <w:b w:val="0"/>
                <w:color w:val="000000"/>
                <w:sz w:val="18"/>
                <w:szCs w:val="18"/>
                <w:lang w:eastAsia="pt-PT"/>
              </w:rPr>
            </w:pPr>
            <w:r w:rsidRPr="006B6955">
              <w:rPr>
                <w:rFonts w:eastAsia="Times New Roman" w:cs="Times New Roman"/>
                <w:b w:val="0"/>
                <w:color w:val="000000"/>
                <w:sz w:val="18"/>
                <w:szCs w:val="18"/>
                <w:lang w:eastAsia="pt-PT"/>
              </w:rPr>
              <w:t>Adega Principal</w:t>
            </w:r>
          </w:p>
        </w:tc>
        <w:tc>
          <w:tcPr>
            <w:tcW w:w="898" w:type="pct"/>
            <w:tcBorders>
              <w:top w:val="nil"/>
              <w:bottom w:val="nil"/>
            </w:tcBorders>
            <w:noWrap/>
            <w:vAlign w:val="center"/>
            <w:hideMark/>
          </w:tcPr>
          <w:p w:rsidR="00C17860" w:rsidRPr="006B6955" w:rsidRDefault="00C17860" w:rsidP="00C17860">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pt-PT"/>
              </w:rPr>
            </w:pPr>
            <w:r>
              <w:rPr>
                <w:rFonts w:eastAsia="Times New Roman" w:cs="Times New Roman"/>
                <w:b/>
                <w:color w:val="000000"/>
                <w:sz w:val="18"/>
                <w:szCs w:val="18"/>
                <w:lang w:eastAsia="pt-PT"/>
              </w:rPr>
              <w:t>Fluorescente</w:t>
            </w:r>
          </w:p>
        </w:tc>
        <w:tc>
          <w:tcPr>
            <w:tcW w:w="260" w:type="pct"/>
            <w:tcBorders>
              <w:top w:val="nil"/>
              <w:bottom w:val="nil"/>
            </w:tcBorders>
            <w:noWrap/>
            <w:vAlign w:val="center"/>
            <w:hideMark/>
          </w:tcPr>
          <w:p w:rsidR="00C17860" w:rsidRPr="006B6955"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23</w:t>
            </w:r>
          </w:p>
        </w:tc>
        <w:tc>
          <w:tcPr>
            <w:tcW w:w="428"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36</w:t>
            </w:r>
          </w:p>
        </w:tc>
        <w:tc>
          <w:tcPr>
            <w:tcW w:w="431"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9</w:t>
            </w:r>
          </w:p>
        </w:tc>
        <w:tc>
          <w:tcPr>
            <w:tcW w:w="603"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7,45</w:t>
            </w:r>
          </w:p>
        </w:tc>
        <w:tc>
          <w:tcPr>
            <w:tcW w:w="431"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30</w:t>
            </w:r>
          </w:p>
        </w:tc>
        <w:tc>
          <w:tcPr>
            <w:tcW w:w="690"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224</w:t>
            </w:r>
          </w:p>
        </w:tc>
        <w:tc>
          <w:tcPr>
            <w:tcW w:w="343" w:type="pct"/>
            <w:tcBorders>
              <w:top w:val="nil"/>
              <w:bottom w:val="nil"/>
            </w:tcBorders>
            <w:vAlign w:val="center"/>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Pr>
                <w:rFonts w:eastAsia="Times New Roman" w:cs="Times New Roman"/>
                <w:color w:val="000000"/>
                <w:sz w:val="18"/>
                <w:szCs w:val="18"/>
                <w:lang w:eastAsia="pt-PT"/>
              </w:rPr>
              <w:t>2</w:t>
            </w:r>
          </w:p>
        </w:tc>
      </w:tr>
      <w:tr w:rsidR="00C17860" w:rsidRPr="006B6955" w:rsidTr="00C1786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16" w:type="pct"/>
            <w:tcBorders>
              <w:top w:val="nil"/>
              <w:bottom w:val="nil"/>
            </w:tcBorders>
            <w:noWrap/>
            <w:vAlign w:val="center"/>
            <w:hideMark/>
          </w:tcPr>
          <w:p w:rsidR="00C17860" w:rsidRPr="006B6955" w:rsidRDefault="00C17860" w:rsidP="00C17860">
            <w:pPr>
              <w:jc w:val="center"/>
              <w:rPr>
                <w:rFonts w:eastAsia="Times New Roman" w:cs="Times New Roman"/>
                <w:b w:val="0"/>
                <w:color w:val="000000"/>
                <w:sz w:val="18"/>
                <w:szCs w:val="18"/>
                <w:lang w:eastAsia="pt-PT"/>
              </w:rPr>
            </w:pPr>
            <w:r w:rsidRPr="006B6955">
              <w:rPr>
                <w:rFonts w:eastAsia="Times New Roman" w:cs="Times New Roman"/>
                <w:b w:val="0"/>
                <w:color w:val="000000"/>
                <w:sz w:val="18"/>
                <w:szCs w:val="18"/>
                <w:lang w:eastAsia="pt-PT"/>
              </w:rPr>
              <w:t>Exterior</w:t>
            </w:r>
          </w:p>
        </w:tc>
        <w:tc>
          <w:tcPr>
            <w:tcW w:w="898" w:type="pct"/>
            <w:tcBorders>
              <w:top w:val="nil"/>
              <w:bottom w:val="nil"/>
            </w:tcBorders>
            <w:noWrap/>
            <w:vAlign w:val="center"/>
            <w:hideMark/>
          </w:tcPr>
          <w:p w:rsidR="00C17860" w:rsidRPr="006B6955" w:rsidRDefault="00C17860" w:rsidP="00C17860">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pt-PT"/>
              </w:rPr>
            </w:pPr>
            <w:r>
              <w:rPr>
                <w:rFonts w:eastAsia="Times New Roman" w:cs="Times New Roman"/>
                <w:b/>
                <w:color w:val="000000"/>
                <w:sz w:val="18"/>
                <w:szCs w:val="18"/>
                <w:lang w:eastAsia="pt-PT"/>
              </w:rPr>
              <w:t>Fluorescente</w:t>
            </w:r>
          </w:p>
        </w:tc>
        <w:tc>
          <w:tcPr>
            <w:tcW w:w="260" w:type="pct"/>
            <w:tcBorders>
              <w:top w:val="nil"/>
              <w:bottom w:val="nil"/>
            </w:tcBorders>
            <w:noWrap/>
            <w:vAlign w:val="center"/>
            <w:hideMark/>
          </w:tcPr>
          <w:p w:rsidR="00C17860" w:rsidRPr="006B6955"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5</w:t>
            </w:r>
          </w:p>
        </w:tc>
        <w:tc>
          <w:tcPr>
            <w:tcW w:w="428"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125</w:t>
            </w:r>
          </w:p>
        </w:tc>
        <w:tc>
          <w:tcPr>
            <w:tcW w:w="431"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5</w:t>
            </w:r>
          </w:p>
        </w:tc>
        <w:tc>
          <w:tcPr>
            <w:tcW w:w="603"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3,13</w:t>
            </w:r>
          </w:p>
        </w:tc>
        <w:tc>
          <w:tcPr>
            <w:tcW w:w="431"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264</w:t>
            </w:r>
          </w:p>
        </w:tc>
        <w:tc>
          <w:tcPr>
            <w:tcW w:w="690"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825</w:t>
            </w:r>
          </w:p>
        </w:tc>
        <w:tc>
          <w:tcPr>
            <w:tcW w:w="343" w:type="pct"/>
            <w:tcBorders>
              <w:top w:val="nil"/>
              <w:bottom w:val="nil"/>
            </w:tcBorders>
            <w:vAlign w:val="center"/>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Pr>
                <w:rFonts w:eastAsia="Times New Roman" w:cs="Times New Roman"/>
                <w:color w:val="000000"/>
                <w:sz w:val="18"/>
                <w:szCs w:val="18"/>
                <w:lang w:eastAsia="pt-PT"/>
              </w:rPr>
              <w:t>6</w:t>
            </w:r>
          </w:p>
        </w:tc>
      </w:tr>
      <w:tr w:rsidR="00C17860" w:rsidRPr="006B6955" w:rsidTr="00C17860">
        <w:trPr>
          <w:trHeight w:val="300"/>
          <w:jc w:val="center"/>
        </w:trPr>
        <w:tc>
          <w:tcPr>
            <w:cnfStyle w:val="001000000000" w:firstRow="0" w:lastRow="0" w:firstColumn="1" w:lastColumn="0" w:oddVBand="0" w:evenVBand="0" w:oddHBand="0" w:evenHBand="0" w:firstRowFirstColumn="0" w:firstRowLastColumn="0" w:lastRowFirstColumn="0" w:lastRowLastColumn="0"/>
            <w:tcW w:w="916" w:type="pct"/>
            <w:tcBorders>
              <w:top w:val="nil"/>
              <w:bottom w:val="nil"/>
            </w:tcBorders>
            <w:noWrap/>
            <w:vAlign w:val="center"/>
            <w:hideMark/>
          </w:tcPr>
          <w:p w:rsidR="00C17860" w:rsidRPr="006B6955" w:rsidRDefault="00C17860" w:rsidP="00C17860">
            <w:pPr>
              <w:jc w:val="center"/>
              <w:rPr>
                <w:rFonts w:eastAsia="Times New Roman" w:cs="Times New Roman"/>
                <w:b w:val="0"/>
                <w:color w:val="000000"/>
                <w:sz w:val="18"/>
                <w:szCs w:val="18"/>
                <w:lang w:eastAsia="pt-PT"/>
              </w:rPr>
            </w:pPr>
            <w:r w:rsidRPr="006B6955">
              <w:rPr>
                <w:rFonts w:eastAsia="Times New Roman" w:cs="Times New Roman"/>
                <w:b w:val="0"/>
                <w:color w:val="000000"/>
                <w:sz w:val="18"/>
                <w:szCs w:val="18"/>
                <w:lang w:eastAsia="pt-PT"/>
              </w:rPr>
              <w:t>Exterior</w:t>
            </w:r>
          </w:p>
        </w:tc>
        <w:tc>
          <w:tcPr>
            <w:tcW w:w="898" w:type="pct"/>
            <w:tcBorders>
              <w:top w:val="nil"/>
              <w:bottom w:val="nil"/>
            </w:tcBorders>
            <w:noWrap/>
            <w:vAlign w:val="center"/>
            <w:hideMark/>
          </w:tcPr>
          <w:p w:rsidR="00C17860" w:rsidRPr="006B6955" w:rsidRDefault="00C17860" w:rsidP="00C17860">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pt-PT"/>
              </w:rPr>
            </w:pPr>
            <w:r>
              <w:rPr>
                <w:rFonts w:eastAsia="Times New Roman" w:cs="Times New Roman"/>
                <w:b/>
                <w:color w:val="000000"/>
                <w:sz w:val="18"/>
                <w:szCs w:val="18"/>
                <w:lang w:eastAsia="pt-PT"/>
              </w:rPr>
              <w:t>Economizadora</w:t>
            </w:r>
          </w:p>
        </w:tc>
        <w:tc>
          <w:tcPr>
            <w:tcW w:w="260" w:type="pct"/>
            <w:tcBorders>
              <w:top w:val="nil"/>
              <w:bottom w:val="nil"/>
            </w:tcBorders>
            <w:noWrap/>
            <w:vAlign w:val="center"/>
            <w:hideMark/>
          </w:tcPr>
          <w:p w:rsidR="00C17860" w:rsidRPr="006B6955"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1</w:t>
            </w:r>
          </w:p>
        </w:tc>
        <w:tc>
          <w:tcPr>
            <w:tcW w:w="428"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75</w:t>
            </w:r>
          </w:p>
        </w:tc>
        <w:tc>
          <w:tcPr>
            <w:tcW w:w="431"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5</w:t>
            </w:r>
          </w:p>
        </w:tc>
        <w:tc>
          <w:tcPr>
            <w:tcW w:w="603"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0,38</w:t>
            </w:r>
          </w:p>
        </w:tc>
        <w:tc>
          <w:tcPr>
            <w:tcW w:w="431"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264</w:t>
            </w:r>
          </w:p>
        </w:tc>
        <w:tc>
          <w:tcPr>
            <w:tcW w:w="690"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99</w:t>
            </w:r>
          </w:p>
        </w:tc>
        <w:tc>
          <w:tcPr>
            <w:tcW w:w="343" w:type="pct"/>
            <w:tcBorders>
              <w:top w:val="nil"/>
              <w:bottom w:val="nil"/>
            </w:tcBorders>
            <w:vAlign w:val="center"/>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lt; 1</w:t>
            </w:r>
          </w:p>
        </w:tc>
      </w:tr>
      <w:tr w:rsidR="00C17860" w:rsidRPr="006B6955" w:rsidTr="00C1786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16" w:type="pct"/>
            <w:tcBorders>
              <w:top w:val="nil"/>
              <w:bottom w:val="nil"/>
            </w:tcBorders>
            <w:noWrap/>
            <w:vAlign w:val="center"/>
            <w:hideMark/>
          </w:tcPr>
          <w:p w:rsidR="00C17860" w:rsidRPr="006B6955" w:rsidRDefault="00C17860" w:rsidP="00C17860">
            <w:pPr>
              <w:jc w:val="center"/>
              <w:rPr>
                <w:rFonts w:eastAsia="Times New Roman" w:cs="Times New Roman"/>
                <w:b w:val="0"/>
                <w:color w:val="000000"/>
                <w:sz w:val="18"/>
                <w:szCs w:val="18"/>
                <w:lang w:eastAsia="pt-PT"/>
              </w:rPr>
            </w:pPr>
            <w:r w:rsidRPr="006B6955">
              <w:rPr>
                <w:rFonts w:eastAsia="Times New Roman" w:cs="Times New Roman"/>
                <w:b w:val="0"/>
                <w:color w:val="000000"/>
                <w:sz w:val="18"/>
                <w:szCs w:val="18"/>
                <w:lang w:eastAsia="pt-PT"/>
              </w:rPr>
              <w:t>Exterior</w:t>
            </w:r>
          </w:p>
        </w:tc>
        <w:tc>
          <w:tcPr>
            <w:tcW w:w="898" w:type="pct"/>
            <w:tcBorders>
              <w:top w:val="nil"/>
              <w:bottom w:val="nil"/>
            </w:tcBorders>
            <w:noWrap/>
            <w:vAlign w:val="center"/>
            <w:hideMark/>
          </w:tcPr>
          <w:p w:rsidR="00C17860" w:rsidRPr="006B6955" w:rsidRDefault="00C17860" w:rsidP="00C17860">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pt-PT"/>
              </w:rPr>
            </w:pPr>
            <w:r>
              <w:rPr>
                <w:rFonts w:eastAsia="Times New Roman" w:cs="Times New Roman"/>
                <w:b/>
                <w:color w:val="000000"/>
                <w:sz w:val="18"/>
                <w:szCs w:val="18"/>
                <w:lang w:eastAsia="pt-PT"/>
              </w:rPr>
              <w:t>Fluorescente</w:t>
            </w:r>
          </w:p>
        </w:tc>
        <w:tc>
          <w:tcPr>
            <w:tcW w:w="260" w:type="pct"/>
            <w:tcBorders>
              <w:top w:val="nil"/>
              <w:bottom w:val="nil"/>
            </w:tcBorders>
            <w:noWrap/>
            <w:vAlign w:val="center"/>
            <w:hideMark/>
          </w:tcPr>
          <w:p w:rsidR="00C17860" w:rsidRPr="006B6955"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1</w:t>
            </w:r>
          </w:p>
        </w:tc>
        <w:tc>
          <w:tcPr>
            <w:tcW w:w="428"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650</w:t>
            </w:r>
          </w:p>
        </w:tc>
        <w:tc>
          <w:tcPr>
            <w:tcW w:w="431"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5</w:t>
            </w:r>
          </w:p>
        </w:tc>
        <w:tc>
          <w:tcPr>
            <w:tcW w:w="603"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3,25</w:t>
            </w:r>
          </w:p>
        </w:tc>
        <w:tc>
          <w:tcPr>
            <w:tcW w:w="431"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264</w:t>
            </w:r>
          </w:p>
        </w:tc>
        <w:tc>
          <w:tcPr>
            <w:tcW w:w="690"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858</w:t>
            </w:r>
          </w:p>
        </w:tc>
        <w:tc>
          <w:tcPr>
            <w:tcW w:w="343" w:type="pct"/>
            <w:tcBorders>
              <w:top w:val="nil"/>
              <w:bottom w:val="nil"/>
            </w:tcBorders>
            <w:vAlign w:val="center"/>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Pr>
                <w:rFonts w:eastAsia="Times New Roman" w:cs="Times New Roman"/>
                <w:color w:val="000000"/>
                <w:sz w:val="18"/>
                <w:szCs w:val="18"/>
                <w:lang w:eastAsia="pt-PT"/>
              </w:rPr>
              <w:t>7</w:t>
            </w:r>
          </w:p>
        </w:tc>
      </w:tr>
      <w:tr w:rsidR="00C17860" w:rsidRPr="006B6955" w:rsidTr="00C17860">
        <w:trPr>
          <w:trHeight w:val="300"/>
          <w:jc w:val="center"/>
        </w:trPr>
        <w:tc>
          <w:tcPr>
            <w:cnfStyle w:val="001000000000" w:firstRow="0" w:lastRow="0" w:firstColumn="1" w:lastColumn="0" w:oddVBand="0" w:evenVBand="0" w:oddHBand="0" w:evenHBand="0" w:firstRowFirstColumn="0" w:firstRowLastColumn="0" w:lastRowFirstColumn="0" w:lastRowLastColumn="0"/>
            <w:tcW w:w="916" w:type="pct"/>
            <w:tcBorders>
              <w:top w:val="nil"/>
              <w:bottom w:val="nil"/>
            </w:tcBorders>
            <w:noWrap/>
            <w:vAlign w:val="center"/>
            <w:hideMark/>
          </w:tcPr>
          <w:p w:rsidR="00C17860" w:rsidRPr="006B6955" w:rsidRDefault="00C17860" w:rsidP="00C17860">
            <w:pPr>
              <w:jc w:val="center"/>
              <w:rPr>
                <w:rFonts w:eastAsia="Times New Roman" w:cs="Times New Roman"/>
                <w:b w:val="0"/>
                <w:color w:val="000000"/>
                <w:sz w:val="18"/>
                <w:szCs w:val="18"/>
                <w:lang w:eastAsia="pt-PT"/>
              </w:rPr>
            </w:pPr>
            <w:r w:rsidRPr="006B6955">
              <w:rPr>
                <w:rFonts w:eastAsia="Times New Roman" w:cs="Times New Roman"/>
                <w:b w:val="0"/>
                <w:color w:val="000000"/>
                <w:sz w:val="18"/>
                <w:szCs w:val="18"/>
                <w:lang w:eastAsia="pt-PT"/>
              </w:rPr>
              <w:t>Adega Principal</w:t>
            </w:r>
          </w:p>
        </w:tc>
        <w:tc>
          <w:tcPr>
            <w:tcW w:w="898" w:type="pct"/>
            <w:tcBorders>
              <w:top w:val="nil"/>
              <w:bottom w:val="nil"/>
            </w:tcBorders>
            <w:noWrap/>
            <w:vAlign w:val="center"/>
            <w:hideMark/>
          </w:tcPr>
          <w:p w:rsidR="00C17860" w:rsidRPr="006B6955" w:rsidRDefault="00C17860" w:rsidP="00C17860">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pt-PT"/>
              </w:rPr>
            </w:pPr>
            <w:r>
              <w:rPr>
                <w:rFonts w:eastAsia="Times New Roman" w:cs="Times New Roman"/>
                <w:b/>
                <w:color w:val="000000"/>
                <w:sz w:val="18"/>
                <w:szCs w:val="18"/>
                <w:lang w:eastAsia="pt-PT"/>
              </w:rPr>
              <w:t>HPL</w:t>
            </w:r>
          </w:p>
        </w:tc>
        <w:tc>
          <w:tcPr>
            <w:tcW w:w="260" w:type="pct"/>
            <w:tcBorders>
              <w:top w:val="nil"/>
              <w:bottom w:val="nil"/>
            </w:tcBorders>
            <w:noWrap/>
            <w:vAlign w:val="center"/>
            <w:hideMark/>
          </w:tcPr>
          <w:p w:rsidR="00C17860" w:rsidRPr="006B6955"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52</w:t>
            </w:r>
          </w:p>
        </w:tc>
        <w:tc>
          <w:tcPr>
            <w:tcW w:w="428"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250</w:t>
            </w:r>
          </w:p>
        </w:tc>
        <w:tc>
          <w:tcPr>
            <w:tcW w:w="431"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9</w:t>
            </w:r>
          </w:p>
        </w:tc>
        <w:tc>
          <w:tcPr>
            <w:tcW w:w="603"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117,00</w:t>
            </w:r>
          </w:p>
        </w:tc>
        <w:tc>
          <w:tcPr>
            <w:tcW w:w="431"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30</w:t>
            </w:r>
          </w:p>
        </w:tc>
        <w:tc>
          <w:tcPr>
            <w:tcW w:w="690"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3</w:t>
            </w:r>
            <w:r>
              <w:rPr>
                <w:rFonts w:eastAsia="Times New Roman" w:cs="Times New Roman"/>
                <w:color w:val="000000"/>
                <w:sz w:val="18"/>
                <w:szCs w:val="18"/>
                <w:lang w:eastAsia="pt-PT"/>
              </w:rPr>
              <w:t xml:space="preserve"> </w:t>
            </w:r>
            <w:r w:rsidRPr="00DB7674">
              <w:rPr>
                <w:rFonts w:eastAsia="Times New Roman" w:cs="Times New Roman"/>
                <w:color w:val="000000"/>
                <w:sz w:val="18"/>
                <w:szCs w:val="18"/>
                <w:lang w:eastAsia="pt-PT"/>
              </w:rPr>
              <w:t>510</w:t>
            </w:r>
          </w:p>
        </w:tc>
        <w:tc>
          <w:tcPr>
            <w:tcW w:w="343" w:type="pct"/>
            <w:tcBorders>
              <w:top w:val="nil"/>
              <w:bottom w:val="nil"/>
            </w:tcBorders>
            <w:vAlign w:val="center"/>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Pr>
                <w:rFonts w:eastAsia="Times New Roman" w:cs="Times New Roman"/>
                <w:color w:val="000000"/>
                <w:sz w:val="18"/>
                <w:szCs w:val="18"/>
                <w:lang w:eastAsia="pt-PT"/>
              </w:rPr>
              <w:t>27</w:t>
            </w:r>
          </w:p>
        </w:tc>
      </w:tr>
      <w:tr w:rsidR="00C17860" w:rsidRPr="006B6955" w:rsidTr="00C1786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16" w:type="pct"/>
            <w:tcBorders>
              <w:top w:val="nil"/>
              <w:bottom w:val="nil"/>
            </w:tcBorders>
            <w:noWrap/>
            <w:vAlign w:val="center"/>
            <w:hideMark/>
          </w:tcPr>
          <w:p w:rsidR="00C17860" w:rsidRPr="006B6955" w:rsidRDefault="00C17860" w:rsidP="00C17860">
            <w:pPr>
              <w:jc w:val="center"/>
              <w:rPr>
                <w:rFonts w:eastAsia="Times New Roman" w:cs="Times New Roman"/>
                <w:b w:val="0"/>
                <w:color w:val="000000"/>
                <w:sz w:val="18"/>
                <w:szCs w:val="18"/>
                <w:lang w:eastAsia="pt-PT"/>
              </w:rPr>
            </w:pPr>
            <w:r w:rsidRPr="006B6955">
              <w:rPr>
                <w:rFonts w:eastAsia="Times New Roman" w:cs="Times New Roman"/>
                <w:b w:val="0"/>
                <w:color w:val="000000"/>
                <w:sz w:val="18"/>
                <w:szCs w:val="18"/>
                <w:lang w:eastAsia="pt-PT"/>
              </w:rPr>
              <w:t xml:space="preserve">Linha </w:t>
            </w:r>
            <w:proofErr w:type="spellStart"/>
            <w:r>
              <w:rPr>
                <w:rFonts w:eastAsia="Times New Roman" w:cs="Times New Roman"/>
                <w:b w:val="0"/>
                <w:color w:val="000000"/>
                <w:sz w:val="18"/>
                <w:szCs w:val="18"/>
                <w:lang w:eastAsia="pt-PT"/>
              </w:rPr>
              <w:t>Engarraf</w:t>
            </w:r>
            <w:proofErr w:type="spellEnd"/>
            <w:r>
              <w:rPr>
                <w:rFonts w:eastAsia="Times New Roman" w:cs="Times New Roman"/>
                <w:b w:val="0"/>
                <w:color w:val="000000"/>
                <w:sz w:val="18"/>
                <w:szCs w:val="18"/>
                <w:lang w:eastAsia="pt-PT"/>
              </w:rPr>
              <w:t>.</w:t>
            </w:r>
          </w:p>
        </w:tc>
        <w:tc>
          <w:tcPr>
            <w:tcW w:w="898" w:type="pct"/>
            <w:tcBorders>
              <w:top w:val="nil"/>
              <w:bottom w:val="nil"/>
            </w:tcBorders>
            <w:noWrap/>
            <w:vAlign w:val="center"/>
            <w:hideMark/>
          </w:tcPr>
          <w:p w:rsidR="00C17860" w:rsidRPr="006B6955" w:rsidRDefault="00C17860" w:rsidP="00C17860">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pt-PT"/>
              </w:rPr>
            </w:pPr>
            <w:r>
              <w:rPr>
                <w:rFonts w:eastAsia="Times New Roman" w:cs="Times New Roman"/>
                <w:b/>
                <w:color w:val="000000"/>
                <w:sz w:val="18"/>
                <w:szCs w:val="18"/>
                <w:lang w:eastAsia="pt-PT"/>
              </w:rPr>
              <w:t>Fluorescente</w:t>
            </w:r>
          </w:p>
        </w:tc>
        <w:tc>
          <w:tcPr>
            <w:tcW w:w="260" w:type="pct"/>
            <w:tcBorders>
              <w:top w:val="nil"/>
              <w:bottom w:val="nil"/>
            </w:tcBorders>
            <w:noWrap/>
            <w:vAlign w:val="center"/>
            <w:hideMark/>
          </w:tcPr>
          <w:p w:rsidR="00C17860" w:rsidRPr="006B6955"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12</w:t>
            </w:r>
          </w:p>
        </w:tc>
        <w:tc>
          <w:tcPr>
            <w:tcW w:w="428"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2X36</w:t>
            </w:r>
          </w:p>
        </w:tc>
        <w:tc>
          <w:tcPr>
            <w:tcW w:w="431"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9</w:t>
            </w:r>
          </w:p>
        </w:tc>
        <w:tc>
          <w:tcPr>
            <w:tcW w:w="603"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7,78</w:t>
            </w:r>
          </w:p>
        </w:tc>
        <w:tc>
          <w:tcPr>
            <w:tcW w:w="431"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Pr>
                <w:rFonts w:eastAsia="Times New Roman" w:cs="Times New Roman"/>
                <w:color w:val="000000"/>
                <w:sz w:val="18"/>
                <w:szCs w:val="18"/>
                <w:lang w:eastAsia="pt-PT"/>
              </w:rPr>
              <w:t>219</w:t>
            </w:r>
          </w:p>
        </w:tc>
        <w:tc>
          <w:tcPr>
            <w:tcW w:w="690"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Pr>
                <w:rFonts w:eastAsia="Times New Roman" w:cs="Times New Roman"/>
                <w:color w:val="000000"/>
                <w:sz w:val="18"/>
                <w:szCs w:val="18"/>
                <w:lang w:eastAsia="pt-PT"/>
              </w:rPr>
              <w:t>1 514</w:t>
            </w:r>
          </w:p>
        </w:tc>
        <w:tc>
          <w:tcPr>
            <w:tcW w:w="343" w:type="pct"/>
            <w:tcBorders>
              <w:top w:val="nil"/>
              <w:bottom w:val="nil"/>
            </w:tcBorders>
            <w:vAlign w:val="center"/>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Pr>
                <w:rFonts w:eastAsia="Times New Roman" w:cs="Times New Roman"/>
                <w:color w:val="000000"/>
                <w:sz w:val="18"/>
                <w:szCs w:val="18"/>
                <w:lang w:eastAsia="pt-PT"/>
              </w:rPr>
              <w:t>12</w:t>
            </w:r>
          </w:p>
        </w:tc>
      </w:tr>
      <w:tr w:rsidR="00C17860" w:rsidRPr="006B6955" w:rsidTr="00C17860">
        <w:trPr>
          <w:trHeight w:val="300"/>
          <w:jc w:val="center"/>
        </w:trPr>
        <w:tc>
          <w:tcPr>
            <w:cnfStyle w:val="001000000000" w:firstRow="0" w:lastRow="0" w:firstColumn="1" w:lastColumn="0" w:oddVBand="0" w:evenVBand="0" w:oddHBand="0" w:evenHBand="0" w:firstRowFirstColumn="0" w:firstRowLastColumn="0" w:lastRowFirstColumn="0" w:lastRowLastColumn="0"/>
            <w:tcW w:w="916" w:type="pct"/>
            <w:tcBorders>
              <w:top w:val="nil"/>
              <w:bottom w:val="nil"/>
            </w:tcBorders>
            <w:noWrap/>
            <w:vAlign w:val="center"/>
            <w:hideMark/>
          </w:tcPr>
          <w:p w:rsidR="00C17860" w:rsidRPr="006B6955" w:rsidRDefault="00C17860" w:rsidP="00C17860">
            <w:pPr>
              <w:jc w:val="center"/>
              <w:rPr>
                <w:rFonts w:eastAsia="Times New Roman" w:cs="Times New Roman"/>
                <w:b w:val="0"/>
                <w:color w:val="000000"/>
                <w:sz w:val="18"/>
                <w:szCs w:val="18"/>
                <w:lang w:eastAsia="pt-PT"/>
              </w:rPr>
            </w:pPr>
            <w:r>
              <w:rPr>
                <w:rFonts w:eastAsia="Times New Roman" w:cs="Times New Roman"/>
                <w:b w:val="0"/>
                <w:color w:val="000000"/>
                <w:sz w:val="18"/>
                <w:szCs w:val="18"/>
                <w:lang w:eastAsia="pt-PT"/>
              </w:rPr>
              <w:t xml:space="preserve">Linha </w:t>
            </w:r>
            <w:proofErr w:type="spellStart"/>
            <w:r>
              <w:rPr>
                <w:rFonts w:eastAsia="Times New Roman" w:cs="Times New Roman"/>
                <w:b w:val="0"/>
                <w:color w:val="000000"/>
                <w:sz w:val="18"/>
                <w:szCs w:val="18"/>
                <w:lang w:eastAsia="pt-PT"/>
              </w:rPr>
              <w:t>Engarraf</w:t>
            </w:r>
            <w:proofErr w:type="spellEnd"/>
            <w:r>
              <w:rPr>
                <w:rFonts w:eastAsia="Times New Roman" w:cs="Times New Roman"/>
                <w:b w:val="0"/>
                <w:color w:val="000000"/>
                <w:sz w:val="18"/>
                <w:szCs w:val="18"/>
                <w:lang w:eastAsia="pt-PT"/>
              </w:rPr>
              <w:t>.</w:t>
            </w:r>
          </w:p>
        </w:tc>
        <w:tc>
          <w:tcPr>
            <w:tcW w:w="898" w:type="pct"/>
            <w:tcBorders>
              <w:top w:val="nil"/>
              <w:bottom w:val="nil"/>
            </w:tcBorders>
            <w:noWrap/>
            <w:vAlign w:val="center"/>
            <w:hideMark/>
          </w:tcPr>
          <w:p w:rsidR="00C17860" w:rsidRPr="006B6955" w:rsidRDefault="00C17860" w:rsidP="00C17860">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pt-PT"/>
              </w:rPr>
            </w:pPr>
            <w:r>
              <w:rPr>
                <w:rFonts w:eastAsia="Times New Roman" w:cs="Times New Roman"/>
                <w:b/>
                <w:color w:val="000000"/>
                <w:sz w:val="18"/>
                <w:szCs w:val="18"/>
                <w:lang w:eastAsia="pt-PT"/>
              </w:rPr>
              <w:t>Fluorescente</w:t>
            </w:r>
          </w:p>
        </w:tc>
        <w:tc>
          <w:tcPr>
            <w:tcW w:w="260" w:type="pct"/>
            <w:tcBorders>
              <w:top w:val="nil"/>
              <w:bottom w:val="nil"/>
            </w:tcBorders>
            <w:noWrap/>
            <w:vAlign w:val="center"/>
            <w:hideMark/>
          </w:tcPr>
          <w:p w:rsidR="00C17860" w:rsidRPr="006B6955"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2</w:t>
            </w:r>
          </w:p>
        </w:tc>
        <w:tc>
          <w:tcPr>
            <w:tcW w:w="428"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125</w:t>
            </w:r>
          </w:p>
        </w:tc>
        <w:tc>
          <w:tcPr>
            <w:tcW w:w="431"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9</w:t>
            </w:r>
          </w:p>
        </w:tc>
        <w:tc>
          <w:tcPr>
            <w:tcW w:w="603"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2,25</w:t>
            </w:r>
          </w:p>
        </w:tc>
        <w:tc>
          <w:tcPr>
            <w:tcW w:w="431"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Pr>
                <w:rFonts w:eastAsia="Times New Roman" w:cs="Times New Roman"/>
                <w:color w:val="000000"/>
                <w:sz w:val="18"/>
                <w:szCs w:val="18"/>
                <w:lang w:eastAsia="pt-PT"/>
              </w:rPr>
              <w:t>219</w:t>
            </w:r>
          </w:p>
        </w:tc>
        <w:tc>
          <w:tcPr>
            <w:tcW w:w="690"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Pr>
                <w:rFonts w:eastAsia="Times New Roman" w:cs="Times New Roman"/>
                <w:color w:val="000000"/>
                <w:sz w:val="18"/>
                <w:szCs w:val="18"/>
                <w:lang w:eastAsia="pt-PT"/>
              </w:rPr>
              <w:t>438</w:t>
            </w:r>
          </w:p>
        </w:tc>
        <w:tc>
          <w:tcPr>
            <w:tcW w:w="343" w:type="pct"/>
            <w:tcBorders>
              <w:top w:val="nil"/>
              <w:bottom w:val="nil"/>
            </w:tcBorders>
            <w:vAlign w:val="center"/>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Pr>
                <w:rFonts w:eastAsia="Times New Roman" w:cs="Times New Roman"/>
                <w:color w:val="000000"/>
                <w:sz w:val="18"/>
                <w:szCs w:val="18"/>
                <w:lang w:eastAsia="pt-PT"/>
              </w:rPr>
              <w:t>3</w:t>
            </w:r>
          </w:p>
        </w:tc>
      </w:tr>
      <w:tr w:rsidR="00C17860" w:rsidRPr="006B6955" w:rsidTr="00C1786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16" w:type="pct"/>
            <w:tcBorders>
              <w:top w:val="nil"/>
              <w:bottom w:val="nil"/>
            </w:tcBorders>
            <w:noWrap/>
            <w:vAlign w:val="center"/>
            <w:hideMark/>
          </w:tcPr>
          <w:p w:rsidR="00C17860" w:rsidRPr="006B6955" w:rsidRDefault="00C17860" w:rsidP="00C17860">
            <w:pPr>
              <w:jc w:val="center"/>
              <w:rPr>
                <w:rFonts w:eastAsia="Times New Roman" w:cs="Times New Roman"/>
                <w:b w:val="0"/>
                <w:color w:val="000000"/>
                <w:sz w:val="18"/>
                <w:szCs w:val="18"/>
                <w:lang w:eastAsia="pt-PT"/>
              </w:rPr>
            </w:pPr>
            <w:r>
              <w:rPr>
                <w:rFonts w:eastAsia="Times New Roman" w:cs="Times New Roman"/>
                <w:b w:val="0"/>
                <w:color w:val="000000"/>
                <w:sz w:val="18"/>
                <w:szCs w:val="18"/>
                <w:lang w:eastAsia="pt-PT"/>
              </w:rPr>
              <w:t xml:space="preserve">Linha </w:t>
            </w:r>
            <w:proofErr w:type="spellStart"/>
            <w:r>
              <w:rPr>
                <w:rFonts w:eastAsia="Times New Roman" w:cs="Times New Roman"/>
                <w:b w:val="0"/>
                <w:color w:val="000000"/>
                <w:sz w:val="18"/>
                <w:szCs w:val="18"/>
                <w:lang w:eastAsia="pt-PT"/>
              </w:rPr>
              <w:t>Engarraf</w:t>
            </w:r>
            <w:proofErr w:type="spellEnd"/>
            <w:r>
              <w:rPr>
                <w:rFonts w:eastAsia="Times New Roman" w:cs="Times New Roman"/>
                <w:b w:val="0"/>
                <w:color w:val="000000"/>
                <w:sz w:val="18"/>
                <w:szCs w:val="18"/>
                <w:lang w:eastAsia="pt-PT"/>
              </w:rPr>
              <w:t>.</w:t>
            </w:r>
          </w:p>
        </w:tc>
        <w:tc>
          <w:tcPr>
            <w:tcW w:w="898" w:type="pct"/>
            <w:tcBorders>
              <w:top w:val="nil"/>
              <w:bottom w:val="nil"/>
            </w:tcBorders>
            <w:noWrap/>
            <w:vAlign w:val="center"/>
            <w:hideMark/>
          </w:tcPr>
          <w:p w:rsidR="00C17860" w:rsidRPr="006B6955" w:rsidRDefault="00C17860" w:rsidP="00C17860">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pt-PT"/>
              </w:rPr>
            </w:pPr>
            <w:r>
              <w:rPr>
                <w:rFonts w:eastAsia="Times New Roman" w:cs="Times New Roman"/>
                <w:b/>
                <w:color w:val="000000"/>
                <w:sz w:val="18"/>
                <w:szCs w:val="18"/>
                <w:lang w:eastAsia="pt-PT"/>
              </w:rPr>
              <w:t>Fluorescente</w:t>
            </w:r>
          </w:p>
        </w:tc>
        <w:tc>
          <w:tcPr>
            <w:tcW w:w="260" w:type="pct"/>
            <w:tcBorders>
              <w:top w:val="nil"/>
              <w:bottom w:val="nil"/>
            </w:tcBorders>
            <w:noWrap/>
            <w:vAlign w:val="center"/>
            <w:hideMark/>
          </w:tcPr>
          <w:p w:rsidR="00C17860" w:rsidRPr="006B6955"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17</w:t>
            </w:r>
          </w:p>
        </w:tc>
        <w:tc>
          <w:tcPr>
            <w:tcW w:w="428"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2X58</w:t>
            </w:r>
          </w:p>
        </w:tc>
        <w:tc>
          <w:tcPr>
            <w:tcW w:w="431"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9</w:t>
            </w:r>
          </w:p>
        </w:tc>
        <w:tc>
          <w:tcPr>
            <w:tcW w:w="603"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17,75</w:t>
            </w:r>
          </w:p>
        </w:tc>
        <w:tc>
          <w:tcPr>
            <w:tcW w:w="431"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Pr>
                <w:rFonts w:eastAsia="Times New Roman" w:cs="Times New Roman"/>
                <w:color w:val="000000"/>
                <w:sz w:val="18"/>
                <w:szCs w:val="18"/>
                <w:lang w:eastAsia="pt-PT"/>
              </w:rPr>
              <w:t>219</w:t>
            </w:r>
          </w:p>
        </w:tc>
        <w:tc>
          <w:tcPr>
            <w:tcW w:w="690"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Pr>
                <w:rFonts w:eastAsia="Times New Roman" w:cs="Times New Roman"/>
                <w:color w:val="000000"/>
                <w:sz w:val="18"/>
                <w:szCs w:val="18"/>
                <w:lang w:eastAsia="pt-PT"/>
              </w:rPr>
              <w:t>3 455</w:t>
            </w:r>
          </w:p>
        </w:tc>
        <w:tc>
          <w:tcPr>
            <w:tcW w:w="343" w:type="pct"/>
            <w:tcBorders>
              <w:top w:val="nil"/>
              <w:bottom w:val="nil"/>
            </w:tcBorders>
            <w:vAlign w:val="center"/>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Pr>
                <w:rFonts w:eastAsia="Times New Roman" w:cs="Times New Roman"/>
                <w:color w:val="000000"/>
                <w:sz w:val="18"/>
                <w:szCs w:val="18"/>
                <w:lang w:eastAsia="pt-PT"/>
              </w:rPr>
              <w:t>26</w:t>
            </w:r>
          </w:p>
        </w:tc>
      </w:tr>
      <w:tr w:rsidR="00C17860" w:rsidRPr="006B6955" w:rsidTr="00C17860">
        <w:trPr>
          <w:trHeight w:val="300"/>
          <w:jc w:val="center"/>
        </w:trPr>
        <w:tc>
          <w:tcPr>
            <w:cnfStyle w:val="001000000000" w:firstRow="0" w:lastRow="0" w:firstColumn="1" w:lastColumn="0" w:oddVBand="0" w:evenVBand="0" w:oddHBand="0" w:evenHBand="0" w:firstRowFirstColumn="0" w:firstRowLastColumn="0" w:lastRowFirstColumn="0" w:lastRowLastColumn="0"/>
            <w:tcW w:w="916" w:type="pct"/>
            <w:tcBorders>
              <w:top w:val="nil"/>
              <w:bottom w:val="nil"/>
            </w:tcBorders>
            <w:noWrap/>
            <w:vAlign w:val="center"/>
            <w:hideMark/>
          </w:tcPr>
          <w:p w:rsidR="00C17860" w:rsidRPr="006B6955" w:rsidRDefault="00C17860" w:rsidP="00C17860">
            <w:pPr>
              <w:jc w:val="center"/>
              <w:rPr>
                <w:rFonts w:eastAsia="Times New Roman" w:cs="Times New Roman"/>
                <w:b w:val="0"/>
                <w:color w:val="000000"/>
                <w:sz w:val="18"/>
                <w:szCs w:val="18"/>
                <w:lang w:eastAsia="pt-PT"/>
              </w:rPr>
            </w:pPr>
            <w:r w:rsidRPr="006B6955">
              <w:rPr>
                <w:rFonts w:eastAsia="Times New Roman" w:cs="Times New Roman"/>
                <w:b w:val="0"/>
                <w:color w:val="000000"/>
                <w:sz w:val="18"/>
                <w:szCs w:val="18"/>
                <w:lang w:eastAsia="pt-PT"/>
              </w:rPr>
              <w:t>Zona das Barricas</w:t>
            </w:r>
          </w:p>
        </w:tc>
        <w:tc>
          <w:tcPr>
            <w:tcW w:w="898" w:type="pct"/>
            <w:tcBorders>
              <w:top w:val="nil"/>
              <w:bottom w:val="nil"/>
            </w:tcBorders>
            <w:noWrap/>
            <w:vAlign w:val="center"/>
            <w:hideMark/>
          </w:tcPr>
          <w:p w:rsidR="00C17860" w:rsidRPr="006B6955" w:rsidRDefault="00C17860" w:rsidP="00C17860">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pt-PT"/>
              </w:rPr>
            </w:pPr>
            <w:r>
              <w:rPr>
                <w:rFonts w:eastAsia="Times New Roman" w:cs="Times New Roman"/>
                <w:b/>
                <w:color w:val="000000"/>
                <w:sz w:val="18"/>
                <w:szCs w:val="18"/>
                <w:lang w:eastAsia="pt-PT"/>
              </w:rPr>
              <w:t>Economizadora</w:t>
            </w:r>
          </w:p>
        </w:tc>
        <w:tc>
          <w:tcPr>
            <w:tcW w:w="260" w:type="pct"/>
            <w:tcBorders>
              <w:top w:val="nil"/>
              <w:bottom w:val="nil"/>
            </w:tcBorders>
            <w:noWrap/>
            <w:vAlign w:val="center"/>
            <w:hideMark/>
          </w:tcPr>
          <w:p w:rsidR="00C17860" w:rsidRPr="006B6955"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73</w:t>
            </w:r>
          </w:p>
        </w:tc>
        <w:tc>
          <w:tcPr>
            <w:tcW w:w="428"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12</w:t>
            </w:r>
          </w:p>
        </w:tc>
        <w:tc>
          <w:tcPr>
            <w:tcW w:w="431"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4</w:t>
            </w:r>
          </w:p>
        </w:tc>
        <w:tc>
          <w:tcPr>
            <w:tcW w:w="603"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3,50</w:t>
            </w:r>
          </w:p>
        </w:tc>
        <w:tc>
          <w:tcPr>
            <w:tcW w:w="431"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40</w:t>
            </w:r>
          </w:p>
        </w:tc>
        <w:tc>
          <w:tcPr>
            <w:tcW w:w="690" w:type="pct"/>
            <w:tcBorders>
              <w:top w:val="nil"/>
              <w:bottom w:val="nil"/>
            </w:tcBorders>
            <w:noWrap/>
            <w:vAlign w:val="center"/>
            <w:hideMark/>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140</w:t>
            </w:r>
          </w:p>
        </w:tc>
        <w:tc>
          <w:tcPr>
            <w:tcW w:w="343" w:type="pct"/>
            <w:tcBorders>
              <w:top w:val="nil"/>
              <w:bottom w:val="nil"/>
            </w:tcBorders>
            <w:vAlign w:val="center"/>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lt; 1</w:t>
            </w:r>
          </w:p>
        </w:tc>
      </w:tr>
      <w:tr w:rsidR="00C17860" w:rsidRPr="006B6955" w:rsidTr="00C1786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16" w:type="pct"/>
            <w:tcBorders>
              <w:top w:val="nil"/>
              <w:bottom w:val="nil"/>
            </w:tcBorders>
            <w:noWrap/>
            <w:vAlign w:val="center"/>
            <w:hideMark/>
          </w:tcPr>
          <w:p w:rsidR="00C17860" w:rsidRPr="006B6955" w:rsidRDefault="00C17860" w:rsidP="00C17860">
            <w:pPr>
              <w:jc w:val="center"/>
              <w:rPr>
                <w:rFonts w:eastAsia="Times New Roman" w:cs="Times New Roman"/>
                <w:b w:val="0"/>
                <w:color w:val="000000"/>
                <w:sz w:val="18"/>
                <w:szCs w:val="18"/>
                <w:lang w:eastAsia="pt-PT"/>
              </w:rPr>
            </w:pPr>
            <w:r w:rsidRPr="006B6955">
              <w:rPr>
                <w:rFonts w:eastAsia="Times New Roman" w:cs="Times New Roman"/>
                <w:b w:val="0"/>
                <w:color w:val="000000"/>
                <w:sz w:val="18"/>
                <w:szCs w:val="18"/>
                <w:lang w:eastAsia="pt-PT"/>
              </w:rPr>
              <w:t>Zona das Barricas</w:t>
            </w:r>
          </w:p>
        </w:tc>
        <w:tc>
          <w:tcPr>
            <w:tcW w:w="898" w:type="pct"/>
            <w:tcBorders>
              <w:top w:val="nil"/>
              <w:bottom w:val="nil"/>
            </w:tcBorders>
            <w:noWrap/>
            <w:vAlign w:val="center"/>
            <w:hideMark/>
          </w:tcPr>
          <w:p w:rsidR="00C17860" w:rsidRPr="006B6955" w:rsidRDefault="00C17860" w:rsidP="00C17860">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pt-PT"/>
              </w:rPr>
            </w:pPr>
            <w:r>
              <w:rPr>
                <w:rFonts w:eastAsia="Times New Roman" w:cs="Times New Roman"/>
                <w:b/>
                <w:color w:val="000000"/>
                <w:sz w:val="18"/>
                <w:szCs w:val="18"/>
                <w:lang w:eastAsia="pt-PT"/>
              </w:rPr>
              <w:t>Fluorescentes</w:t>
            </w:r>
          </w:p>
        </w:tc>
        <w:tc>
          <w:tcPr>
            <w:tcW w:w="260" w:type="pct"/>
            <w:tcBorders>
              <w:top w:val="nil"/>
              <w:bottom w:val="nil"/>
            </w:tcBorders>
            <w:noWrap/>
            <w:vAlign w:val="center"/>
            <w:hideMark/>
          </w:tcPr>
          <w:p w:rsidR="00C17860" w:rsidRPr="006B6955"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6B6955">
              <w:rPr>
                <w:rFonts w:eastAsia="Times New Roman" w:cs="Times New Roman"/>
                <w:color w:val="000000"/>
                <w:sz w:val="18"/>
                <w:szCs w:val="18"/>
                <w:lang w:eastAsia="pt-PT"/>
              </w:rPr>
              <w:t>24</w:t>
            </w:r>
          </w:p>
        </w:tc>
        <w:tc>
          <w:tcPr>
            <w:tcW w:w="428"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36</w:t>
            </w:r>
          </w:p>
        </w:tc>
        <w:tc>
          <w:tcPr>
            <w:tcW w:w="431"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4</w:t>
            </w:r>
          </w:p>
        </w:tc>
        <w:tc>
          <w:tcPr>
            <w:tcW w:w="603"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3,46</w:t>
            </w:r>
          </w:p>
        </w:tc>
        <w:tc>
          <w:tcPr>
            <w:tcW w:w="431"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40</w:t>
            </w:r>
          </w:p>
        </w:tc>
        <w:tc>
          <w:tcPr>
            <w:tcW w:w="690" w:type="pct"/>
            <w:tcBorders>
              <w:top w:val="nil"/>
              <w:bottom w:val="nil"/>
            </w:tcBorders>
            <w:noWrap/>
            <w:vAlign w:val="center"/>
            <w:hideMark/>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138</w:t>
            </w:r>
          </w:p>
        </w:tc>
        <w:tc>
          <w:tcPr>
            <w:tcW w:w="343" w:type="pct"/>
            <w:tcBorders>
              <w:top w:val="nil"/>
              <w:bottom w:val="nil"/>
            </w:tcBorders>
            <w:vAlign w:val="center"/>
          </w:tcPr>
          <w:p w:rsidR="00C17860" w:rsidRPr="00DB7674" w:rsidRDefault="00C17860" w:rsidP="00C1786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pt-PT"/>
              </w:rPr>
            </w:pPr>
            <w:r w:rsidRPr="00DB7674">
              <w:rPr>
                <w:rFonts w:eastAsia="Times New Roman" w:cs="Times New Roman"/>
                <w:color w:val="000000"/>
                <w:sz w:val="18"/>
                <w:szCs w:val="18"/>
                <w:lang w:eastAsia="pt-PT"/>
              </w:rPr>
              <w:t>&lt; 1</w:t>
            </w:r>
          </w:p>
        </w:tc>
      </w:tr>
      <w:tr w:rsidR="00C17860" w:rsidRPr="006B6955" w:rsidTr="00C17860">
        <w:trPr>
          <w:trHeight w:val="300"/>
          <w:jc w:val="center"/>
        </w:trPr>
        <w:tc>
          <w:tcPr>
            <w:cnfStyle w:val="001000000000" w:firstRow="0" w:lastRow="0" w:firstColumn="1" w:lastColumn="0" w:oddVBand="0" w:evenVBand="0" w:oddHBand="0" w:evenHBand="0" w:firstRowFirstColumn="0" w:firstRowLastColumn="0" w:lastRowFirstColumn="0" w:lastRowLastColumn="0"/>
            <w:tcW w:w="3536" w:type="pct"/>
            <w:gridSpan w:val="6"/>
            <w:tcBorders>
              <w:top w:val="nil"/>
              <w:bottom w:val="single" w:sz="12" w:space="0" w:color="auto"/>
            </w:tcBorders>
            <w:noWrap/>
            <w:vAlign w:val="center"/>
          </w:tcPr>
          <w:p w:rsidR="00C17860" w:rsidRPr="00DB7674" w:rsidRDefault="00C17860" w:rsidP="00C17860">
            <w:pPr>
              <w:rPr>
                <w:rFonts w:eastAsia="Times New Roman" w:cs="Times New Roman"/>
                <w:b w:val="0"/>
                <w:color w:val="000000"/>
                <w:sz w:val="18"/>
                <w:szCs w:val="18"/>
                <w:lang w:eastAsia="pt-PT"/>
              </w:rPr>
            </w:pPr>
          </w:p>
        </w:tc>
        <w:tc>
          <w:tcPr>
            <w:tcW w:w="431" w:type="pct"/>
            <w:tcBorders>
              <w:top w:val="nil"/>
              <w:bottom w:val="single" w:sz="12" w:space="0" w:color="auto"/>
            </w:tcBorders>
            <w:noWrap/>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pt-PT"/>
              </w:rPr>
            </w:pPr>
            <w:r w:rsidRPr="00DB7674">
              <w:rPr>
                <w:rFonts w:eastAsia="Times New Roman" w:cs="Times New Roman"/>
                <w:b/>
                <w:color w:val="000000"/>
                <w:sz w:val="18"/>
                <w:szCs w:val="18"/>
                <w:lang w:eastAsia="pt-PT"/>
              </w:rPr>
              <w:t>Total</w:t>
            </w:r>
          </w:p>
        </w:tc>
        <w:tc>
          <w:tcPr>
            <w:tcW w:w="690" w:type="pct"/>
            <w:tcBorders>
              <w:top w:val="nil"/>
              <w:bottom w:val="single" w:sz="12" w:space="0" w:color="auto"/>
            </w:tcBorders>
            <w:noWrap/>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pt-PT"/>
              </w:rPr>
            </w:pPr>
            <w:r>
              <w:rPr>
                <w:rFonts w:eastAsia="Times New Roman" w:cs="Times New Roman"/>
                <w:b/>
                <w:color w:val="000000"/>
                <w:sz w:val="18"/>
                <w:szCs w:val="18"/>
                <w:lang w:eastAsia="pt-PT"/>
              </w:rPr>
              <w:t xml:space="preserve">13 </w:t>
            </w:r>
            <w:r w:rsidRPr="00DB7674">
              <w:rPr>
                <w:rFonts w:eastAsia="Times New Roman" w:cs="Times New Roman"/>
                <w:b/>
                <w:color w:val="000000"/>
                <w:sz w:val="18"/>
                <w:szCs w:val="18"/>
                <w:lang w:eastAsia="pt-PT"/>
              </w:rPr>
              <w:t>1</w:t>
            </w:r>
            <w:r>
              <w:rPr>
                <w:rFonts w:eastAsia="Times New Roman" w:cs="Times New Roman"/>
                <w:b/>
                <w:color w:val="000000"/>
                <w:sz w:val="18"/>
                <w:szCs w:val="18"/>
                <w:lang w:eastAsia="pt-PT"/>
              </w:rPr>
              <w:t>18</w:t>
            </w:r>
          </w:p>
        </w:tc>
        <w:tc>
          <w:tcPr>
            <w:tcW w:w="343" w:type="pct"/>
            <w:tcBorders>
              <w:top w:val="nil"/>
              <w:bottom w:val="single" w:sz="12" w:space="0" w:color="auto"/>
            </w:tcBorders>
          </w:tcPr>
          <w:p w:rsidR="00C17860" w:rsidRPr="00DB7674" w:rsidRDefault="00C17860" w:rsidP="00C1786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pt-PT"/>
              </w:rPr>
            </w:pPr>
          </w:p>
        </w:tc>
      </w:tr>
    </w:tbl>
    <w:p w:rsidR="00856D94" w:rsidRDefault="00856D94" w:rsidP="00952100">
      <w:pPr>
        <w:jc w:val="left"/>
      </w:pPr>
    </w:p>
    <w:p w:rsidR="00856D94" w:rsidRDefault="00856D94" w:rsidP="00952100">
      <w:pPr>
        <w:pStyle w:val="PargrafodaLista"/>
        <w:ind w:left="792"/>
      </w:pPr>
    </w:p>
    <w:p w:rsidR="00856D94" w:rsidRDefault="00856D94" w:rsidP="00952100">
      <w:pPr>
        <w:jc w:val="left"/>
      </w:pPr>
    </w:p>
    <w:p w:rsidR="00856D94" w:rsidRDefault="00856D94" w:rsidP="00952100">
      <w:pPr>
        <w:jc w:val="left"/>
      </w:pPr>
    </w:p>
    <w:p w:rsidR="00ED7A68" w:rsidRDefault="00A24C9F" w:rsidP="00ED7A68">
      <w:r>
        <w:rPr>
          <w:noProof/>
          <w:lang w:eastAsia="pt-PT"/>
        </w:rPr>
        <w:lastRenderedPageBreak/>
        <w:drawing>
          <wp:anchor distT="0" distB="0" distL="114300" distR="114300" simplePos="0" relativeHeight="251862016" behindDoc="0" locked="0" layoutInCell="1" allowOverlap="1" wp14:anchorId="7BFD8886" wp14:editId="486B7E9B">
            <wp:simplePos x="0" y="0"/>
            <wp:positionH relativeFrom="margin">
              <wp:posOffset>81280</wp:posOffset>
            </wp:positionH>
            <wp:positionV relativeFrom="paragraph">
              <wp:posOffset>1706880</wp:posOffset>
            </wp:positionV>
            <wp:extent cx="5399405" cy="2879725"/>
            <wp:effectExtent l="0" t="0" r="0" b="0"/>
            <wp:wrapSquare wrapText="bothSides"/>
            <wp:docPr id="387" name="Gráfico 3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anchor>
        </w:drawing>
      </w:r>
      <w:r>
        <w:rPr>
          <w:noProof/>
          <w:lang w:eastAsia="pt-PT"/>
        </w:rPr>
        <mc:AlternateContent>
          <mc:Choice Requires="wps">
            <w:drawing>
              <wp:anchor distT="0" distB="0" distL="114300" distR="114300" simplePos="0" relativeHeight="251860992" behindDoc="0" locked="0" layoutInCell="1" allowOverlap="1" wp14:anchorId="7B3F538E" wp14:editId="477559A9">
                <wp:simplePos x="0" y="0"/>
                <wp:positionH relativeFrom="column">
                  <wp:posOffset>89535</wp:posOffset>
                </wp:positionH>
                <wp:positionV relativeFrom="paragraph">
                  <wp:posOffset>4676775</wp:posOffset>
                </wp:positionV>
                <wp:extent cx="5399405" cy="258445"/>
                <wp:effectExtent l="0" t="0" r="0" b="8255"/>
                <wp:wrapSquare wrapText="bothSides"/>
                <wp:docPr id="270" name="Caixa de texto 270"/>
                <wp:cNvGraphicFramePr/>
                <a:graphic xmlns:a="http://schemas.openxmlformats.org/drawingml/2006/main">
                  <a:graphicData uri="http://schemas.microsoft.com/office/word/2010/wordprocessingShape">
                    <wps:wsp>
                      <wps:cNvSpPr txBox="1"/>
                      <wps:spPr>
                        <a:xfrm>
                          <a:off x="0" y="0"/>
                          <a:ext cx="5399405" cy="258445"/>
                        </a:xfrm>
                        <a:prstGeom prst="rect">
                          <a:avLst/>
                        </a:prstGeom>
                        <a:solidFill>
                          <a:prstClr val="white"/>
                        </a:solidFill>
                        <a:ln>
                          <a:noFill/>
                        </a:ln>
                      </wps:spPr>
                      <wps:txbx>
                        <w:txbxContent>
                          <w:p w:rsidR="009A1A99" w:rsidRPr="00ED7A68" w:rsidRDefault="009A1A99" w:rsidP="00ED7A68">
                            <w:pPr>
                              <w:pStyle w:val="Legenda"/>
                              <w:rPr>
                                <w:noProof/>
                              </w:rPr>
                            </w:pPr>
                            <w:bookmarkStart w:id="260" w:name="_Ref445738114"/>
                            <w:bookmarkStart w:id="261" w:name="_Toc469405922"/>
                            <w:r w:rsidRPr="00ED7A68">
                              <w:t xml:space="preserve">Figura </w:t>
                            </w:r>
                            <w:r w:rsidR="0079735A">
                              <w:fldChar w:fldCharType="begin"/>
                            </w:r>
                            <w:r w:rsidR="0079735A">
                              <w:instrText xml:space="preserve"> SEQ Figura \* ARABIC </w:instrText>
                            </w:r>
                            <w:r w:rsidR="0079735A">
                              <w:fldChar w:fldCharType="separate"/>
                            </w:r>
                            <w:r w:rsidR="0022609B">
                              <w:rPr>
                                <w:noProof/>
                              </w:rPr>
                              <w:t>23</w:t>
                            </w:r>
                            <w:r w:rsidR="0079735A">
                              <w:rPr>
                                <w:noProof/>
                              </w:rPr>
                              <w:fldChar w:fldCharType="end"/>
                            </w:r>
                            <w:bookmarkEnd w:id="260"/>
                            <w:r w:rsidRPr="00ED7A68">
                              <w:t>: Consumo mensal da iluminação de cada uma das zonas do edifício em estudo.</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F538E" id="Caixa de texto 270" o:spid="_x0000_s1095" type="#_x0000_t202" style="position:absolute;left:0;text-align:left;margin-left:7.05pt;margin-top:368.25pt;width:425.15pt;height:20.35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" stroked="f">
                <v:textbox style="mso-fit-shape-to-text:t" inset="0,0,0,0">
                  <w:txbxContent>
                    <w:p w:rsidR="009A1A99" w:rsidRPr="00ED7A68" w:rsidRDefault="009A1A99" w:rsidP="00ED7A68">
                      <w:pPr>
                        <w:pStyle w:val="Legenda"/>
                        <w:rPr>
                          <w:noProof/>
                        </w:rPr>
                      </w:pPr>
                      <w:bookmarkStart w:id="262" w:name="_Ref445738114"/>
                      <w:bookmarkStart w:id="263" w:name="_Toc469405922"/>
                      <w:r w:rsidRPr="00ED7A68">
                        <w:t xml:space="preserve">Figura </w:t>
                      </w:r>
                      <w:r w:rsidR="0079735A">
                        <w:fldChar w:fldCharType="begin"/>
                      </w:r>
                      <w:r w:rsidR="0079735A">
                        <w:instrText xml:space="preserve"> SEQ Figura \* ARABIC </w:instrText>
                      </w:r>
                      <w:r w:rsidR="0079735A">
                        <w:fldChar w:fldCharType="separate"/>
                      </w:r>
                      <w:r w:rsidR="0022609B">
                        <w:rPr>
                          <w:noProof/>
                        </w:rPr>
                        <w:t>23</w:t>
                      </w:r>
                      <w:r w:rsidR="0079735A">
                        <w:rPr>
                          <w:noProof/>
                        </w:rPr>
                        <w:fldChar w:fldCharType="end"/>
                      </w:r>
                      <w:bookmarkEnd w:id="262"/>
                      <w:r w:rsidRPr="00ED7A68">
                        <w:t>: Consumo mensal da iluminação de cada uma das zonas do edifício em estudo.</w:t>
                      </w:r>
                      <w:bookmarkEnd w:id="263"/>
                    </w:p>
                  </w:txbxContent>
                </v:textbox>
                <w10:wrap type="square"/>
              </v:shape>
            </w:pict>
          </mc:Fallback>
        </mc:AlternateContent>
      </w:r>
      <w:r w:rsidR="00856D94">
        <w:t>Ao longo do ano, a adega consome cerca de 11 500 kWh, despendidos para a iluminação. Esta estimativa foi feita com a ajuda dos funcionários da</w:t>
      </w:r>
      <w:r w:rsidR="004F4780">
        <w:t xml:space="preserve"> adega</w:t>
      </w:r>
      <w:r w:rsidR="00856D94">
        <w:t xml:space="preserve"> Cooperativa de Borba. Visto que era impraticável uma monitorização constante de todos os equipamentos da adega ao longo de um ano, alguns dados são obtidos por suposições, através do conhecimento da rotina da adega. Dependendo da zona onde está colocada, cada lâmpada tem um “calendário” diferente de utilização, que foi estudado, mais uma vez, com a ajuda dos trabalhadores da adega. As lâmpadas pertencentes à área das linhas de engarrafamento estão em funcionamento cerca de 155 dias por ano (é uma média dos dias em que cada linha está em funcionamento). Por outro lado, no exterior as lâmpadas estão ligadas 5 horas do dia, pois possuem um temporizador que as desliga após esse período, ao longo de 264 dias.</w:t>
      </w:r>
      <w:r>
        <w:t xml:space="preserve"> </w:t>
      </w:r>
      <w:r w:rsidR="00ED7A68">
        <w:t xml:space="preserve">Na </w:t>
      </w:r>
      <w:r w:rsidR="00ED7A68" w:rsidRPr="00ED7A68">
        <w:fldChar w:fldCharType="begin"/>
      </w:r>
      <w:r w:rsidR="00ED7A68" w:rsidRPr="00ED7A68">
        <w:instrText xml:space="preserve"> REF _Ref445738114 \h  \* MERGEFORMAT </w:instrText>
      </w:r>
      <w:r w:rsidR="00ED7A68" w:rsidRPr="00ED7A68">
        <w:fldChar w:fldCharType="separate"/>
      </w:r>
      <w:r w:rsidR="0022609B" w:rsidRPr="00ED7A68">
        <w:t xml:space="preserve">Figura </w:t>
      </w:r>
      <w:r w:rsidR="0022609B">
        <w:rPr>
          <w:noProof/>
        </w:rPr>
        <w:t>23</w:t>
      </w:r>
      <w:r w:rsidR="00ED7A68" w:rsidRPr="00ED7A68">
        <w:fldChar w:fldCharType="end"/>
      </w:r>
      <w:r w:rsidR="00ED7A68">
        <w:t xml:space="preserve">, é possível observar o consumo mensal de cada uma das divisões da adega. </w:t>
      </w:r>
    </w:p>
    <w:p w:rsidR="00ED7A68" w:rsidRDefault="00ED7A68" w:rsidP="00ED7A68">
      <w:r>
        <w:t xml:space="preserve">Verifica-se que em 3 meses, a energia elétrica utilizada consumida para iluminação na zona da adega perfaz </w:t>
      </w:r>
      <w:r w:rsidR="00C17860">
        <w:t>44</w:t>
      </w:r>
      <w:r>
        <w:t xml:space="preserve">% do consumo elétrico total anual despendido para a iluminação (ver </w:t>
      </w:r>
      <w:r w:rsidRPr="00512FB6">
        <w:fldChar w:fldCharType="begin"/>
      </w:r>
      <w:r w:rsidRPr="00512FB6">
        <w:instrText xml:space="preserve"> REF _Ref445737991 \h </w:instrText>
      </w:r>
      <w:r w:rsidR="00512FB6" w:rsidRPr="00512FB6">
        <w:instrText xml:space="preserve"> \* MERGEFORMAT </w:instrText>
      </w:r>
      <w:r w:rsidRPr="00512FB6">
        <w:fldChar w:fldCharType="separate"/>
      </w:r>
      <w:r w:rsidR="00E95403" w:rsidRPr="00ED7A68">
        <w:t xml:space="preserve">Tabela </w:t>
      </w:r>
      <w:r w:rsidR="00E95403">
        <w:rPr>
          <w:noProof/>
        </w:rPr>
        <w:t>10</w:t>
      </w:r>
      <w:r w:rsidRPr="00512FB6">
        <w:fldChar w:fldCharType="end"/>
      </w:r>
      <w:r>
        <w:t>, sendo que a lâmpada HPL 250W, produz a grande maioria do consumo elétrico dessa zona</w:t>
      </w:r>
      <w:r w:rsidR="00512FB6">
        <w:t>)</w:t>
      </w:r>
      <w:r>
        <w:t>.</w:t>
      </w:r>
      <w:r w:rsidR="003D4940">
        <w:t xml:space="preserve"> É ainda de notar que a zona das barricas tem um consumo elétrico irrelevante face aos restantes.</w:t>
      </w:r>
    </w:p>
    <w:p w:rsidR="00856D94" w:rsidRDefault="00ED7A68" w:rsidP="00ED7A68">
      <w:r>
        <w:t>A</w:t>
      </w:r>
      <w:r w:rsidRPr="00C07BFE">
        <w:t xml:space="preserve">o todo, o consumo da iluminação é de </w:t>
      </w:r>
      <w:r>
        <w:t>1,</w:t>
      </w:r>
      <w:r w:rsidR="00C17860">
        <w:t>3</w:t>
      </w:r>
      <w:r>
        <w:t xml:space="preserve">% </w:t>
      </w:r>
      <w:r w:rsidRPr="00C07BFE">
        <w:t>do consumo total da adega.</w:t>
      </w:r>
      <w:r w:rsidR="00856D94">
        <w:t xml:space="preserve"> </w:t>
      </w:r>
    </w:p>
    <w:p w:rsidR="00856D94" w:rsidRDefault="00856D94" w:rsidP="00856D94">
      <w:pPr>
        <w:rPr>
          <w:lang w:eastAsia="pt-PT"/>
        </w:rPr>
      </w:pPr>
      <w:r>
        <w:rPr>
          <w:lang w:eastAsia="pt-PT"/>
        </w:rPr>
        <w:br w:type="page"/>
      </w:r>
    </w:p>
    <w:p w:rsidR="005A77B6" w:rsidRDefault="005A77B6" w:rsidP="00C07B56">
      <w:pPr>
        <w:pStyle w:val="Cabealho4"/>
        <w:numPr>
          <w:ilvl w:val="3"/>
          <w:numId w:val="2"/>
        </w:numPr>
        <w:ind w:left="993" w:hanging="993"/>
        <w:rPr>
          <w:lang w:eastAsia="pt-PT"/>
        </w:rPr>
      </w:pPr>
      <w:bookmarkStart w:id="264" w:name="_Toc469405868"/>
      <w:r>
        <w:rPr>
          <w:lang w:eastAsia="pt-PT"/>
        </w:rPr>
        <w:lastRenderedPageBreak/>
        <w:t>Equipamentos de Vindima</w:t>
      </w:r>
      <w:bookmarkEnd w:id="264"/>
    </w:p>
    <w:p w:rsidR="00ED7A68" w:rsidRDefault="00ED7A68" w:rsidP="00ED7A68">
      <w:r>
        <w:t xml:space="preserve">Na adega principal, foram listados todos os equipamentos existentes, sendo que foi feita uma estimativa do consumo anual desta zona da adega em grande parte com base na experiência dos trabalhadores da adega, como já referido anteriormente. Na </w:t>
      </w:r>
      <w:r>
        <w:fldChar w:fldCharType="begin"/>
      </w:r>
      <w:r>
        <w:instrText xml:space="preserve"> REF _Ref449024713 \h </w:instrText>
      </w:r>
      <w:r>
        <w:fldChar w:fldCharType="separate"/>
      </w:r>
      <w:r w:rsidR="00E95403">
        <w:t xml:space="preserve">Tabela </w:t>
      </w:r>
      <w:r w:rsidR="00E95403">
        <w:rPr>
          <w:noProof/>
        </w:rPr>
        <w:t>11</w:t>
      </w:r>
      <w:r>
        <w:fldChar w:fldCharType="end"/>
      </w:r>
      <w:r>
        <w:t>, está representado um resumo dos dados obtidos para esta área da adega.</w:t>
      </w:r>
    </w:p>
    <w:p w:rsidR="00ED7A68" w:rsidRPr="00ED7A68" w:rsidRDefault="00ED7A68" w:rsidP="00ED7A68"/>
    <w:p w:rsidR="00ED7A68" w:rsidRDefault="00ED7A68" w:rsidP="00ED7A68">
      <w:pPr>
        <w:pStyle w:val="Legenda"/>
        <w:keepNext/>
      </w:pPr>
      <w:bookmarkStart w:id="265" w:name="_Ref449024713"/>
      <w:bookmarkStart w:id="266" w:name="_Toc469405947"/>
      <w:r>
        <w:t xml:space="preserve">Tabela </w:t>
      </w:r>
      <w:r w:rsidR="0079735A">
        <w:fldChar w:fldCharType="begin"/>
      </w:r>
      <w:r w:rsidR="0079735A">
        <w:instrText xml:space="preserve"> SEQ Tabela \* ARABIC </w:instrText>
      </w:r>
      <w:r w:rsidR="0079735A">
        <w:fldChar w:fldCharType="separate"/>
      </w:r>
      <w:r w:rsidR="0022609B">
        <w:rPr>
          <w:noProof/>
        </w:rPr>
        <w:t>11</w:t>
      </w:r>
      <w:r w:rsidR="0079735A">
        <w:rPr>
          <w:noProof/>
        </w:rPr>
        <w:fldChar w:fldCharType="end"/>
      </w:r>
      <w:bookmarkEnd w:id="265"/>
      <w:r>
        <w:t xml:space="preserve">: </w:t>
      </w:r>
      <w:r w:rsidRPr="001F4965">
        <w:t>Informação detalhada dos equipamentos pertencentes à zona da adega principal.</w:t>
      </w:r>
      <w:bookmarkEnd w:id="266"/>
    </w:p>
    <w:tbl>
      <w:tblPr>
        <w:tblStyle w:val="TabelaSimples2"/>
        <w:tblW w:w="8645" w:type="dxa"/>
        <w:tblLook w:val="04A0" w:firstRow="1" w:lastRow="0" w:firstColumn="1" w:lastColumn="0" w:noHBand="0" w:noVBand="1"/>
      </w:tblPr>
      <w:tblGrid>
        <w:gridCol w:w="2891"/>
        <w:gridCol w:w="1320"/>
        <w:gridCol w:w="1123"/>
        <w:gridCol w:w="1191"/>
        <w:gridCol w:w="1587"/>
        <w:gridCol w:w="533"/>
      </w:tblGrid>
      <w:tr w:rsidR="00E64B4F" w:rsidRPr="000B2C2A" w:rsidTr="0084354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91" w:type="dxa"/>
            <w:tcBorders>
              <w:top w:val="single" w:sz="12" w:space="0" w:color="auto"/>
              <w:bottom w:val="single" w:sz="8" w:space="0" w:color="auto"/>
            </w:tcBorders>
            <w:noWrap/>
            <w:vAlign w:val="center"/>
            <w:hideMark/>
          </w:tcPr>
          <w:p w:rsidR="00E64B4F" w:rsidRPr="000B2C2A" w:rsidRDefault="00E64B4F" w:rsidP="0084354C">
            <w:pPr>
              <w:jc w:val="left"/>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Equipamento</w:t>
            </w:r>
          </w:p>
        </w:tc>
        <w:tc>
          <w:tcPr>
            <w:tcW w:w="1320" w:type="dxa"/>
            <w:tcBorders>
              <w:top w:val="single" w:sz="12" w:space="0" w:color="auto"/>
              <w:bottom w:val="single" w:sz="8" w:space="0" w:color="auto"/>
            </w:tcBorders>
            <w:noWrap/>
            <w:vAlign w:val="center"/>
            <w:hideMark/>
          </w:tcPr>
          <w:p w:rsidR="00E64B4F" w:rsidRPr="000B2C2A" w:rsidRDefault="00E64B4F" w:rsidP="00AC144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 xml:space="preserve">Nº </w:t>
            </w:r>
            <w:proofErr w:type="spellStart"/>
            <w:r w:rsidRPr="000B2C2A">
              <w:rPr>
                <w:rFonts w:ascii="Calibri" w:eastAsia="Times New Roman" w:hAnsi="Calibri" w:cs="Times New Roman"/>
                <w:color w:val="000000"/>
                <w:lang w:eastAsia="pt-PT"/>
              </w:rPr>
              <w:t>Equip</w:t>
            </w:r>
            <w:proofErr w:type="spellEnd"/>
            <w:r w:rsidRPr="000B2C2A">
              <w:rPr>
                <w:rFonts w:ascii="Calibri" w:eastAsia="Times New Roman" w:hAnsi="Calibri" w:cs="Times New Roman"/>
                <w:color w:val="000000"/>
                <w:lang w:eastAsia="pt-PT"/>
              </w:rPr>
              <w:t>.</w:t>
            </w:r>
          </w:p>
        </w:tc>
        <w:tc>
          <w:tcPr>
            <w:tcW w:w="1123" w:type="dxa"/>
            <w:tcBorders>
              <w:top w:val="single" w:sz="12" w:space="0" w:color="auto"/>
            </w:tcBorders>
            <w:vAlign w:val="center"/>
          </w:tcPr>
          <w:p w:rsidR="00E64B4F" w:rsidRPr="000B2C2A" w:rsidRDefault="00E64B4F" w:rsidP="0084354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Nº Horas/dia</w:t>
            </w:r>
          </w:p>
        </w:tc>
        <w:tc>
          <w:tcPr>
            <w:tcW w:w="1191" w:type="dxa"/>
            <w:tcBorders>
              <w:top w:val="single" w:sz="12" w:space="0" w:color="auto"/>
            </w:tcBorders>
            <w:vAlign w:val="center"/>
          </w:tcPr>
          <w:p w:rsidR="00E64B4F" w:rsidRPr="000B2C2A" w:rsidRDefault="00E64B4F" w:rsidP="0084354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Nº dias/ano</w:t>
            </w:r>
          </w:p>
        </w:tc>
        <w:tc>
          <w:tcPr>
            <w:tcW w:w="1587" w:type="dxa"/>
            <w:tcBorders>
              <w:top w:val="single" w:sz="12" w:space="0" w:color="auto"/>
            </w:tcBorders>
            <w:noWrap/>
            <w:vAlign w:val="center"/>
            <w:hideMark/>
          </w:tcPr>
          <w:p w:rsidR="00E64B4F" w:rsidRPr="000B2C2A" w:rsidRDefault="00E64B4F" w:rsidP="0084354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Consumo Anual (kWh)</w:t>
            </w:r>
          </w:p>
        </w:tc>
        <w:tc>
          <w:tcPr>
            <w:tcW w:w="533" w:type="dxa"/>
            <w:tcBorders>
              <w:top w:val="single" w:sz="12" w:space="0" w:color="auto"/>
            </w:tcBorders>
            <w:vAlign w:val="center"/>
          </w:tcPr>
          <w:p w:rsidR="00E64B4F" w:rsidRPr="000B2C2A" w:rsidRDefault="00E64B4F" w:rsidP="0084354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w:t>
            </w:r>
          </w:p>
        </w:tc>
      </w:tr>
      <w:tr w:rsidR="00E64B4F" w:rsidRPr="000B2C2A" w:rsidTr="008435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single" w:sz="8" w:space="0" w:color="auto"/>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Tegões</w:t>
            </w:r>
          </w:p>
        </w:tc>
        <w:tc>
          <w:tcPr>
            <w:tcW w:w="1320" w:type="dxa"/>
            <w:tcBorders>
              <w:top w:val="single" w:sz="8" w:space="0" w:color="auto"/>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4</w:t>
            </w:r>
          </w:p>
        </w:tc>
        <w:tc>
          <w:tcPr>
            <w:tcW w:w="1123" w:type="dxa"/>
            <w:tcBorders>
              <w:top w:val="single" w:sz="8" w:space="0" w:color="auto"/>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8</w:t>
            </w:r>
          </w:p>
        </w:tc>
        <w:tc>
          <w:tcPr>
            <w:tcW w:w="1191" w:type="dxa"/>
            <w:tcBorders>
              <w:top w:val="single" w:sz="8" w:space="0" w:color="auto"/>
              <w:bottom w:val="nil"/>
            </w:tcBorders>
            <w:vAlign w:val="center"/>
          </w:tcPr>
          <w:p w:rsidR="00E64B4F" w:rsidRPr="000B2C2A" w:rsidRDefault="00AC144D"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40</w:t>
            </w:r>
          </w:p>
        </w:tc>
        <w:tc>
          <w:tcPr>
            <w:tcW w:w="1587" w:type="dxa"/>
            <w:tcBorders>
              <w:top w:val="single" w:sz="8" w:space="0" w:color="auto"/>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7360</w:t>
            </w:r>
          </w:p>
        </w:tc>
        <w:tc>
          <w:tcPr>
            <w:tcW w:w="533" w:type="dxa"/>
            <w:tcBorders>
              <w:top w:val="single" w:sz="8" w:space="0" w:color="auto"/>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lt; 5</w:t>
            </w:r>
          </w:p>
        </w:tc>
      </w:tr>
      <w:tr w:rsidR="00E64B4F" w:rsidRPr="000B2C2A" w:rsidTr="0084354C">
        <w:trPr>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Desengaçadores</w:t>
            </w:r>
          </w:p>
        </w:tc>
        <w:tc>
          <w:tcPr>
            <w:tcW w:w="1320"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4</w:t>
            </w:r>
          </w:p>
        </w:tc>
        <w:tc>
          <w:tcPr>
            <w:tcW w:w="1123"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8</w:t>
            </w:r>
          </w:p>
        </w:tc>
        <w:tc>
          <w:tcPr>
            <w:tcW w:w="1191" w:type="dxa"/>
            <w:tcBorders>
              <w:top w:val="nil"/>
              <w:bottom w:val="nil"/>
            </w:tcBorders>
            <w:vAlign w:val="center"/>
          </w:tcPr>
          <w:p w:rsidR="00E64B4F" w:rsidRPr="000B2C2A" w:rsidRDefault="00AC144D"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40</w:t>
            </w:r>
          </w:p>
        </w:tc>
        <w:tc>
          <w:tcPr>
            <w:tcW w:w="1587"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10848</w:t>
            </w:r>
          </w:p>
        </w:tc>
        <w:tc>
          <w:tcPr>
            <w:tcW w:w="533"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lt; 5</w:t>
            </w:r>
          </w:p>
        </w:tc>
      </w:tr>
      <w:tr w:rsidR="00E64B4F" w:rsidRPr="000B2C2A" w:rsidTr="008435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Bombas Massa</w:t>
            </w:r>
          </w:p>
        </w:tc>
        <w:tc>
          <w:tcPr>
            <w:tcW w:w="1320" w:type="dxa"/>
            <w:tcBorders>
              <w:top w:val="nil"/>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4</w:t>
            </w:r>
          </w:p>
        </w:tc>
        <w:tc>
          <w:tcPr>
            <w:tcW w:w="1123"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8</w:t>
            </w:r>
          </w:p>
        </w:tc>
        <w:tc>
          <w:tcPr>
            <w:tcW w:w="1191" w:type="dxa"/>
            <w:tcBorders>
              <w:top w:val="nil"/>
              <w:bottom w:val="nil"/>
            </w:tcBorders>
            <w:vAlign w:val="center"/>
          </w:tcPr>
          <w:p w:rsidR="00E64B4F" w:rsidRPr="000B2C2A" w:rsidRDefault="00AC144D"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40</w:t>
            </w:r>
          </w:p>
        </w:tc>
        <w:tc>
          <w:tcPr>
            <w:tcW w:w="1587" w:type="dxa"/>
            <w:tcBorders>
              <w:top w:val="nil"/>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9600</w:t>
            </w:r>
          </w:p>
        </w:tc>
        <w:tc>
          <w:tcPr>
            <w:tcW w:w="533"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lt; 5</w:t>
            </w:r>
          </w:p>
        </w:tc>
      </w:tr>
      <w:tr w:rsidR="00E64B4F" w:rsidRPr="000B2C2A" w:rsidTr="0084354C">
        <w:trPr>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Transportadores de Engaço</w:t>
            </w:r>
          </w:p>
        </w:tc>
        <w:tc>
          <w:tcPr>
            <w:tcW w:w="1320"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7</w:t>
            </w:r>
          </w:p>
        </w:tc>
        <w:tc>
          <w:tcPr>
            <w:tcW w:w="1123"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8</w:t>
            </w:r>
          </w:p>
        </w:tc>
        <w:tc>
          <w:tcPr>
            <w:tcW w:w="1191" w:type="dxa"/>
            <w:tcBorders>
              <w:top w:val="nil"/>
              <w:bottom w:val="nil"/>
            </w:tcBorders>
            <w:vAlign w:val="center"/>
          </w:tcPr>
          <w:p w:rsidR="00E64B4F" w:rsidRPr="000B2C2A" w:rsidRDefault="00AC144D"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40</w:t>
            </w:r>
          </w:p>
        </w:tc>
        <w:tc>
          <w:tcPr>
            <w:tcW w:w="1587"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7184</w:t>
            </w:r>
          </w:p>
        </w:tc>
        <w:tc>
          <w:tcPr>
            <w:tcW w:w="533"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lt; 5</w:t>
            </w:r>
          </w:p>
        </w:tc>
      </w:tr>
      <w:tr w:rsidR="00E64B4F" w:rsidRPr="000B2C2A" w:rsidTr="008435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Bombas Peristálticas</w:t>
            </w:r>
          </w:p>
        </w:tc>
        <w:tc>
          <w:tcPr>
            <w:tcW w:w="1320" w:type="dxa"/>
            <w:tcBorders>
              <w:top w:val="nil"/>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3</w:t>
            </w:r>
          </w:p>
        </w:tc>
        <w:tc>
          <w:tcPr>
            <w:tcW w:w="1123"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5</w:t>
            </w:r>
          </w:p>
        </w:tc>
        <w:tc>
          <w:tcPr>
            <w:tcW w:w="1191" w:type="dxa"/>
            <w:tcBorders>
              <w:top w:val="nil"/>
              <w:bottom w:val="nil"/>
            </w:tcBorders>
            <w:vAlign w:val="center"/>
          </w:tcPr>
          <w:p w:rsidR="00E64B4F" w:rsidRPr="000B2C2A" w:rsidRDefault="00AC144D"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40</w:t>
            </w:r>
          </w:p>
        </w:tc>
        <w:tc>
          <w:tcPr>
            <w:tcW w:w="1587" w:type="dxa"/>
            <w:tcBorders>
              <w:top w:val="nil"/>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7440</w:t>
            </w:r>
          </w:p>
        </w:tc>
        <w:tc>
          <w:tcPr>
            <w:tcW w:w="533"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lt; 5</w:t>
            </w:r>
          </w:p>
        </w:tc>
      </w:tr>
      <w:tr w:rsidR="00E64B4F" w:rsidRPr="000B2C2A" w:rsidTr="0084354C">
        <w:trPr>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Motores Cubas</w:t>
            </w:r>
          </w:p>
        </w:tc>
        <w:tc>
          <w:tcPr>
            <w:tcW w:w="1320"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142</w:t>
            </w:r>
          </w:p>
        </w:tc>
        <w:tc>
          <w:tcPr>
            <w:tcW w:w="1123"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1,25</w:t>
            </w:r>
          </w:p>
        </w:tc>
        <w:tc>
          <w:tcPr>
            <w:tcW w:w="1191" w:type="dxa"/>
            <w:tcBorders>
              <w:top w:val="nil"/>
              <w:bottom w:val="nil"/>
            </w:tcBorders>
            <w:vAlign w:val="center"/>
          </w:tcPr>
          <w:p w:rsidR="00E64B4F" w:rsidRPr="000B2C2A" w:rsidRDefault="00AC144D"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40</w:t>
            </w:r>
          </w:p>
        </w:tc>
        <w:tc>
          <w:tcPr>
            <w:tcW w:w="1587"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12425</w:t>
            </w:r>
          </w:p>
        </w:tc>
        <w:tc>
          <w:tcPr>
            <w:tcW w:w="533"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lt; 5</w:t>
            </w:r>
          </w:p>
        </w:tc>
      </w:tr>
      <w:tr w:rsidR="00E64B4F" w:rsidRPr="000B2C2A" w:rsidTr="008435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Cubas Rotativas</w:t>
            </w:r>
          </w:p>
        </w:tc>
        <w:tc>
          <w:tcPr>
            <w:tcW w:w="1320" w:type="dxa"/>
            <w:tcBorders>
              <w:top w:val="nil"/>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9</w:t>
            </w:r>
          </w:p>
        </w:tc>
        <w:tc>
          <w:tcPr>
            <w:tcW w:w="1123"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0,15</w:t>
            </w:r>
          </w:p>
        </w:tc>
        <w:tc>
          <w:tcPr>
            <w:tcW w:w="1191" w:type="dxa"/>
            <w:tcBorders>
              <w:top w:val="nil"/>
              <w:bottom w:val="nil"/>
            </w:tcBorders>
            <w:vAlign w:val="center"/>
          </w:tcPr>
          <w:p w:rsidR="00E64B4F" w:rsidRPr="000B2C2A" w:rsidRDefault="00AC144D"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40</w:t>
            </w:r>
          </w:p>
        </w:tc>
        <w:tc>
          <w:tcPr>
            <w:tcW w:w="1587" w:type="dxa"/>
            <w:tcBorders>
              <w:top w:val="nil"/>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297</w:t>
            </w:r>
          </w:p>
        </w:tc>
        <w:tc>
          <w:tcPr>
            <w:tcW w:w="533"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lt; 5</w:t>
            </w:r>
          </w:p>
        </w:tc>
      </w:tr>
      <w:tr w:rsidR="00E64B4F" w:rsidRPr="000B2C2A" w:rsidTr="0084354C">
        <w:trPr>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Centrais Hidráulicas</w:t>
            </w:r>
          </w:p>
        </w:tc>
        <w:tc>
          <w:tcPr>
            <w:tcW w:w="1320"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3</w:t>
            </w:r>
          </w:p>
        </w:tc>
        <w:tc>
          <w:tcPr>
            <w:tcW w:w="1123"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1,5</w:t>
            </w:r>
          </w:p>
        </w:tc>
        <w:tc>
          <w:tcPr>
            <w:tcW w:w="1191" w:type="dxa"/>
            <w:tcBorders>
              <w:top w:val="nil"/>
              <w:bottom w:val="nil"/>
            </w:tcBorders>
            <w:vAlign w:val="center"/>
          </w:tcPr>
          <w:p w:rsidR="00E64B4F" w:rsidRPr="000B2C2A" w:rsidRDefault="00AC144D"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30</w:t>
            </w:r>
          </w:p>
        </w:tc>
        <w:tc>
          <w:tcPr>
            <w:tcW w:w="1587"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900</w:t>
            </w:r>
          </w:p>
        </w:tc>
        <w:tc>
          <w:tcPr>
            <w:tcW w:w="533"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lt; 5</w:t>
            </w:r>
          </w:p>
        </w:tc>
      </w:tr>
      <w:tr w:rsidR="00E64B4F" w:rsidRPr="000B2C2A" w:rsidTr="008435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 xml:space="preserve">Prensa </w:t>
            </w:r>
            <w:proofErr w:type="spellStart"/>
            <w:r w:rsidRPr="000B2C2A">
              <w:rPr>
                <w:rFonts w:ascii="Calibri" w:eastAsia="Times New Roman" w:hAnsi="Calibri" w:cs="Times New Roman"/>
                <w:i/>
                <w:color w:val="000000"/>
                <w:lang w:eastAsia="pt-PT"/>
              </w:rPr>
              <w:t>Wilmes</w:t>
            </w:r>
            <w:proofErr w:type="spellEnd"/>
          </w:p>
        </w:tc>
        <w:tc>
          <w:tcPr>
            <w:tcW w:w="1320" w:type="dxa"/>
            <w:tcBorders>
              <w:top w:val="nil"/>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1</w:t>
            </w:r>
          </w:p>
        </w:tc>
        <w:tc>
          <w:tcPr>
            <w:tcW w:w="1123"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4</w:t>
            </w:r>
          </w:p>
        </w:tc>
        <w:tc>
          <w:tcPr>
            <w:tcW w:w="1191" w:type="dxa"/>
            <w:tcBorders>
              <w:top w:val="nil"/>
              <w:bottom w:val="nil"/>
            </w:tcBorders>
            <w:vAlign w:val="center"/>
          </w:tcPr>
          <w:p w:rsidR="00E64B4F" w:rsidRPr="000B2C2A" w:rsidRDefault="00AC144D"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30</w:t>
            </w:r>
          </w:p>
        </w:tc>
        <w:tc>
          <w:tcPr>
            <w:tcW w:w="1587" w:type="dxa"/>
            <w:tcBorders>
              <w:top w:val="nil"/>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1080</w:t>
            </w:r>
          </w:p>
        </w:tc>
        <w:tc>
          <w:tcPr>
            <w:tcW w:w="533"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lt; 5</w:t>
            </w:r>
          </w:p>
        </w:tc>
      </w:tr>
      <w:tr w:rsidR="00E64B4F" w:rsidRPr="000B2C2A" w:rsidTr="0084354C">
        <w:trPr>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Filtro Tangencial</w:t>
            </w:r>
          </w:p>
        </w:tc>
        <w:tc>
          <w:tcPr>
            <w:tcW w:w="1320"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1</w:t>
            </w:r>
          </w:p>
        </w:tc>
        <w:tc>
          <w:tcPr>
            <w:tcW w:w="1123"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1 667</w:t>
            </w:r>
          </w:p>
        </w:tc>
        <w:tc>
          <w:tcPr>
            <w:tcW w:w="1191"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Horas/ano</w:t>
            </w:r>
          </w:p>
        </w:tc>
        <w:tc>
          <w:tcPr>
            <w:tcW w:w="1587"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35000</w:t>
            </w:r>
          </w:p>
        </w:tc>
        <w:tc>
          <w:tcPr>
            <w:tcW w:w="533"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8</w:t>
            </w:r>
          </w:p>
        </w:tc>
      </w:tr>
      <w:tr w:rsidR="00E64B4F" w:rsidRPr="000B2C2A" w:rsidTr="008435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Filtro Vácuo</w:t>
            </w:r>
          </w:p>
        </w:tc>
        <w:tc>
          <w:tcPr>
            <w:tcW w:w="1320" w:type="dxa"/>
            <w:tcBorders>
              <w:top w:val="nil"/>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2</w:t>
            </w:r>
          </w:p>
        </w:tc>
        <w:tc>
          <w:tcPr>
            <w:tcW w:w="1123"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6</w:t>
            </w:r>
          </w:p>
        </w:tc>
        <w:tc>
          <w:tcPr>
            <w:tcW w:w="1191" w:type="dxa"/>
            <w:tcBorders>
              <w:top w:val="nil"/>
              <w:bottom w:val="nil"/>
            </w:tcBorders>
            <w:vAlign w:val="center"/>
          </w:tcPr>
          <w:p w:rsidR="00E64B4F" w:rsidRPr="000B2C2A" w:rsidRDefault="00AC144D"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30</w:t>
            </w:r>
          </w:p>
        </w:tc>
        <w:tc>
          <w:tcPr>
            <w:tcW w:w="1587" w:type="dxa"/>
            <w:tcBorders>
              <w:top w:val="nil"/>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7848</w:t>
            </w:r>
          </w:p>
        </w:tc>
        <w:tc>
          <w:tcPr>
            <w:tcW w:w="533"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lt; 5</w:t>
            </w:r>
          </w:p>
        </w:tc>
      </w:tr>
      <w:tr w:rsidR="00E64B4F" w:rsidRPr="000B2C2A" w:rsidTr="0084354C">
        <w:trPr>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Sem Fins</w:t>
            </w:r>
          </w:p>
        </w:tc>
        <w:tc>
          <w:tcPr>
            <w:tcW w:w="1320"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2</w:t>
            </w:r>
          </w:p>
        </w:tc>
        <w:tc>
          <w:tcPr>
            <w:tcW w:w="1123"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7</w:t>
            </w:r>
          </w:p>
        </w:tc>
        <w:tc>
          <w:tcPr>
            <w:tcW w:w="1191" w:type="dxa"/>
            <w:tcBorders>
              <w:top w:val="nil"/>
              <w:bottom w:val="nil"/>
            </w:tcBorders>
            <w:vAlign w:val="center"/>
          </w:tcPr>
          <w:p w:rsidR="00E64B4F" w:rsidRPr="000B2C2A" w:rsidRDefault="00AC144D"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40</w:t>
            </w:r>
          </w:p>
        </w:tc>
        <w:tc>
          <w:tcPr>
            <w:tcW w:w="1587"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4800</w:t>
            </w:r>
          </w:p>
        </w:tc>
        <w:tc>
          <w:tcPr>
            <w:tcW w:w="533"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lt; 5</w:t>
            </w:r>
          </w:p>
        </w:tc>
      </w:tr>
      <w:tr w:rsidR="00E64B4F" w:rsidRPr="000B2C2A" w:rsidTr="008435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Prensas</w:t>
            </w:r>
          </w:p>
        </w:tc>
        <w:tc>
          <w:tcPr>
            <w:tcW w:w="1320" w:type="dxa"/>
            <w:tcBorders>
              <w:top w:val="nil"/>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10</w:t>
            </w:r>
          </w:p>
        </w:tc>
        <w:tc>
          <w:tcPr>
            <w:tcW w:w="1123"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7,5</w:t>
            </w:r>
          </w:p>
        </w:tc>
        <w:tc>
          <w:tcPr>
            <w:tcW w:w="1191" w:type="dxa"/>
            <w:tcBorders>
              <w:top w:val="nil"/>
              <w:bottom w:val="nil"/>
            </w:tcBorders>
            <w:vAlign w:val="center"/>
          </w:tcPr>
          <w:p w:rsidR="00E64B4F" w:rsidRPr="000B2C2A" w:rsidRDefault="00AC144D"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40</w:t>
            </w:r>
          </w:p>
        </w:tc>
        <w:tc>
          <w:tcPr>
            <w:tcW w:w="1587" w:type="dxa"/>
            <w:tcBorders>
              <w:top w:val="nil"/>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51520</w:t>
            </w:r>
          </w:p>
        </w:tc>
        <w:tc>
          <w:tcPr>
            <w:tcW w:w="533"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11</w:t>
            </w:r>
          </w:p>
        </w:tc>
      </w:tr>
      <w:tr w:rsidR="00E64B4F" w:rsidRPr="000B2C2A" w:rsidTr="0084354C">
        <w:trPr>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2F1126">
              <w:rPr>
                <w:rFonts w:ascii="Calibri" w:eastAsia="Times New Roman" w:hAnsi="Calibri" w:cs="Times New Roman"/>
                <w:i/>
                <w:color w:val="000000"/>
                <w:lang w:eastAsia="pt-PT"/>
              </w:rPr>
              <w:t>Chillers</w:t>
            </w:r>
          </w:p>
        </w:tc>
        <w:tc>
          <w:tcPr>
            <w:tcW w:w="1320"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3</w:t>
            </w:r>
          </w:p>
        </w:tc>
        <w:tc>
          <w:tcPr>
            <w:tcW w:w="1123"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24</w:t>
            </w:r>
          </w:p>
        </w:tc>
        <w:tc>
          <w:tcPr>
            <w:tcW w:w="1191"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60</w:t>
            </w:r>
          </w:p>
        </w:tc>
        <w:tc>
          <w:tcPr>
            <w:tcW w:w="1587"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251700</w:t>
            </w:r>
          </w:p>
        </w:tc>
        <w:tc>
          <w:tcPr>
            <w:tcW w:w="533"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51</w:t>
            </w:r>
          </w:p>
        </w:tc>
      </w:tr>
      <w:tr w:rsidR="00E64B4F" w:rsidRPr="000B2C2A" w:rsidTr="008435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Compressor</w:t>
            </w:r>
          </w:p>
        </w:tc>
        <w:tc>
          <w:tcPr>
            <w:tcW w:w="1320" w:type="dxa"/>
            <w:tcBorders>
              <w:top w:val="nil"/>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1</w:t>
            </w:r>
          </w:p>
        </w:tc>
        <w:tc>
          <w:tcPr>
            <w:tcW w:w="1123"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9</w:t>
            </w:r>
          </w:p>
        </w:tc>
        <w:tc>
          <w:tcPr>
            <w:tcW w:w="1191"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30</w:t>
            </w:r>
          </w:p>
        </w:tc>
        <w:tc>
          <w:tcPr>
            <w:tcW w:w="1587" w:type="dxa"/>
            <w:tcBorders>
              <w:top w:val="nil"/>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618</w:t>
            </w:r>
          </w:p>
        </w:tc>
        <w:tc>
          <w:tcPr>
            <w:tcW w:w="533"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lt; 5</w:t>
            </w:r>
          </w:p>
        </w:tc>
      </w:tr>
      <w:tr w:rsidR="00E64B4F" w:rsidRPr="000B2C2A" w:rsidTr="0084354C">
        <w:trPr>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Arca Frigorifica</w:t>
            </w:r>
          </w:p>
        </w:tc>
        <w:tc>
          <w:tcPr>
            <w:tcW w:w="1320"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1</w:t>
            </w:r>
          </w:p>
        </w:tc>
        <w:tc>
          <w:tcPr>
            <w:tcW w:w="1123" w:type="dxa"/>
            <w:tcBorders>
              <w:top w:val="nil"/>
              <w:bottom w:val="nil"/>
            </w:tcBorders>
            <w:vAlign w:val="center"/>
          </w:tcPr>
          <w:p w:rsidR="00E64B4F"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24</w:t>
            </w:r>
          </w:p>
        </w:tc>
        <w:tc>
          <w:tcPr>
            <w:tcW w:w="1191" w:type="dxa"/>
            <w:tcBorders>
              <w:top w:val="nil"/>
              <w:bottom w:val="nil"/>
            </w:tcBorders>
            <w:vAlign w:val="center"/>
          </w:tcPr>
          <w:p w:rsidR="00E64B4F"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120</w:t>
            </w:r>
          </w:p>
        </w:tc>
        <w:tc>
          <w:tcPr>
            <w:tcW w:w="1587"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13672</w:t>
            </w:r>
          </w:p>
        </w:tc>
        <w:tc>
          <w:tcPr>
            <w:tcW w:w="533" w:type="dxa"/>
            <w:tcBorders>
              <w:top w:val="nil"/>
              <w:bottom w:val="nil"/>
            </w:tcBorders>
            <w:vAlign w:val="center"/>
          </w:tcPr>
          <w:p w:rsidR="00E64B4F"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lt; 5</w:t>
            </w:r>
          </w:p>
        </w:tc>
      </w:tr>
      <w:tr w:rsidR="00E64B4F" w:rsidRPr="000B2C2A" w:rsidTr="008435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Colhedor de amostra</w:t>
            </w:r>
          </w:p>
        </w:tc>
        <w:tc>
          <w:tcPr>
            <w:tcW w:w="1320" w:type="dxa"/>
            <w:tcBorders>
              <w:top w:val="nil"/>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1</w:t>
            </w:r>
          </w:p>
        </w:tc>
        <w:tc>
          <w:tcPr>
            <w:tcW w:w="1123"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10</w:t>
            </w:r>
          </w:p>
        </w:tc>
        <w:tc>
          <w:tcPr>
            <w:tcW w:w="1191"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55</w:t>
            </w:r>
          </w:p>
        </w:tc>
        <w:tc>
          <w:tcPr>
            <w:tcW w:w="1587" w:type="dxa"/>
            <w:tcBorders>
              <w:top w:val="nil"/>
              <w:bottom w:val="nil"/>
            </w:tcBorders>
            <w:noWrap/>
            <w:vAlign w:val="center"/>
            <w:hideMark/>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2200</w:t>
            </w:r>
          </w:p>
        </w:tc>
        <w:tc>
          <w:tcPr>
            <w:tcW w:w="533" w:type="dxa"/>
            <w:tcBorders>
              <w:top w:val="nil"/>
              <w:bottom w:val="nil"/>
            </w:tcBorders>
            <w:vAlign w:val="center"/>
          </w:tcPr>
          <w:p w:rsidR="00E64B4F" w:rsidRPr="000B2C2A" w:rsidRDefault="00E64B4F" w:rsidP="00AC144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lt; 5</w:t>
            </w:r>
          </w:p>
        </w:tc>
      </w:tr>
      <w:tr w:rsidR="00E64B4F" w:rsidRPr="000B2C2A" w:rsidTr="0084354C">
        <w:trPr>
          <w:trHeight w:val="315"/>
        </w:trPr>
        <w:tc>
          <w:tcPr>
            <w:cnfStyle w:val="001000000000" w:firstRow="0" w:lastRow="0" w:firstColumn="1" w:lastColumn="0" w:oddVBand="0" w:evenVBand="0" w:oddHBand="0" w:evenHBand="0" w:firstRowFirstColumn="0" w:firstRowLastColumn="0" w:lastRowFirstColumn="0" w:lastRowLastColumn="0"/>
            <w:tcW w:w="2891" w:type="dxa"/>
            <w:tcBorders>
              <w:top w:val="nil"/>
              <w:bottom w:val="nil"/>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Equip</w:t>
            </w:r>
            <w:r>
              <w:rPr>
                <w:rFonts w:ascii="Calibri" w:eastAsia="Times New Roman" w:hAnsi="Calibri" w:cs="Times New Roman"/>
                <w:color w:val="000000"/>
                <w:lang w:eastAsia="pt-PT"/>
              </w:rPr>
              <w:t>amento de</w:t>
            </w:r>
            <w:r w:rsidRPr="000B2C2A">
              <w:rPr>
                <w:rFonts w:ascii="Calibri" w:eastAsia="Times New Roman" w:hAnsi="Calibri" w:cs="Times New Roman"/>
                <w:color w:val="000000"/>
                <w:lang w:eastAsia="pt-PT"/>
              </w:rPr>
              <w:t xml:space="preserve"> frio</w:t>
            </w:r>
          </w:p>
        </w:tc>
        <w:tc>
          <w:tcPr>
            <w:tcW w:w="1320"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2</w:t>
            </w:r>
          </w:p>
        </w:tc>
        <w:tc>
          <w:tcPr>
            <w:tcW w:w="1123"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8</w:t>
            </w:r>
          </w:p>
        </w:tc>
        <w:tc>
          <w:tcPr>
            <w:tcW w:w="1191" w:type="dxa"/>
            <w:tcBorders>
              <w:top w:val="nil"/>
              <w:bottom w:val="nil"/>
            </w:tcBorders>
            <w:vAlign w:val="center"/>
          </w:tcPr>
          <w:p w:rsidR="00E64B4F" w:rsidRPr="000B2C2A" w:rsidRDefault="00AC144D"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190</w:t>
            </w:r>
          </w:p>
        </w:tc>
        <w:tc>
          <w:tcPr>
            <w:tcW w:w="1587" w:type="dxa"/>
            <w:tcBorders>
              <w:top w:val="nil"/>
              <w:bottom w:val="nil"/>
            </w:tcBorders>
            <w:noWrap/>
            <w:vAlign w:val="center"/>
            <w:hideMark/>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45696</w:t>
            </w:r>
          </w:p>
        </w:tc>
        <w:tc>
          <w:tcPr>
            <w:tcW w:w="533" w:type="dxa"/>
            <w:tcBorders>
              <w:top w:val="nil"/>
              <w:bottom w:val="nil"/>
            </w:tcBorders>
            <w:vAlign w:val="center"/>
          </w:tcPr>
          <w:p w:rsidR="00E64B4F" w:rsidRPr="000B2C2A" w:rsidRDefault="00E64B4F" w:rsidP="00AC144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10</w:t>
            </w:r>
          </w:p>
        </w:tc>
      </w:tr>
      <w:tr w:rsidR="00E64B4F" w:rsidRPr="000B2C2A" w:rsidTr="0084354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91" w:type="dxa"/>
            <w:tcBorders>
              <w:top w:val="nil"/>
              <w:bottom w:val="single" w:sz="12" w:space="0" w:color="auto"/>
            </w:tcBorders>
            <w:noWrap/>
            <w:hideMark/>
          </w:tcPr>
          <w:p w:rsidR="00E64B4F" w:rsidRPr="000B2C2A" w:rsidRDefault="00E64B4F" w:rsidP="00ED7A68">
            <w:pPr>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 </w:t>
            </w:r>
          </w:p>
        </w:tc>
        <w:tc>
          <w:tcPr>
            <w:tcW w:w="1320" w:type="dxa"/>
            <w:tcBorders>
              <w:top w:val="nil"/>
              <w:bottom w:val="single" w:sz="12" w:space="0" w:color="auto"/>
            </w:tcBorders>
            <w:noWrap/>
            <w:hideMark/>
          </w:tcPr>
          <w:p w:rsidR="00E64B4F" w:rsidRPr="000B2C2A" w:rsidRDefault="00E64B4F" w:rsidP="00ED7A6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lang w:eastAsia="pt-PT"/>
              </w:rPr>
            </w:pPr>
            <w:r w:rsidRPr="000B2C2A">
              <w:rPr>
                <w:rFonts w:ascii="Calibri" w:eastAsia="Times New Roman" w:hAnsi="Calibri" w:cs="Times New Roman"/>
                <w:b/>
                <w:bCs/>
                <w:color w:val="000000"/>
                <w:lang w:eastAsia="pt-PT"/>
              </w:rPr>
              <w:t>Total</w:t>
            </w:r>
          </w:p>
        </w:tc>
        <w:tc>
          <w:tcPr>
            <w:tcW w:w="1123" w:type="dxa"/>
            <w:tcBorders>
              <w:top w:val="nil"/>
              <w:bottom w:val="single" w:sz="12" w:space="0" w:color="auto"/>
            </w:tcBorders>
          </w:tcPr>
          <w:p w:rsidR="00E64B4F" w:rsidRPr="000B2C2A" w:rsidRDefault="00E64B4F" w:rsidP="00ED7A6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p>
        </w:tc>
        <w:tc>
          <w:tcPr>
            <w:tcW w:w="1191" w:type="dxa"/>
            <w:tcBorders>
              <w:top w:val="nil"/>
              <w:bottom w:val="single" w:sz="12" w:space="0" w:color="auto"/>
            </w:tcBorders>
          </w:tcPr>
          <w:p w:rsidR="00E64B4F" w:rsidRPr="000B2C2A" w:rsidRDefault="00E64B4F" w:rsidP="00ED7A6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p>
        </w:tc>
        <w:tc>
          <w:tcPr>
            <w:tcW w:w="1587" w:type="dxa"/>
            <w:tcBorders>
              <w:top w:val="nil"/>
              <w:bottom w:val="single" w:sz="12" w:space="0" w:color="auto"/>
            </w:tcBorders>
            <w:noWrap/>
            <w:hideMark/>
          </w:tcPr>
          <w:p w:rsidR="00E64B4F" w:rsidRPr="000B2C2A" w:rsidRDefault="00E64B4F" w:rsidP="00ED7A6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0B2C2A">
              <w:rPr>
                <w:rFonts w:ascii="Calibri" w:eastAsia="Times New Roman" w:hAnsi="Calibri" w:cs="Times New Roman"/>
                <w:color w:val="000000"/>
                <w:lang w:eastAsia="pt-PT"/>
              </w:rPr>
              <w:t>470187</w:t>
            </w:r>
          </w:p>
        </w:tc>
        <w:tc>
          <w:tcPr>
            <w:tcW w:w="533" w:type="dxa"/>
            <w:tcBorders>
              <w:top w:val="nil"/>
              <w:bottom w:val="single" w:sz="12" w:space="0" w:color="auto"/>
            </w:tcBorders>
            <w:vAlign w:val="center"/>
          </w:tcPr>
          <w:p w:rsidR="00E64B4F" w:rsidRPr="000B2C2A" w:rsidRDefault="00E64B4F" w:rsidP="00ED7A6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p>
        </w:tc>
      </w:tr>
    </w:tbl>
    <w:p w:rsidR="00ED7A68" w:rsidRDefault="00ED7A68" w:rsidP="00ED7A68"/>
    <w:p w:rsidR="00ED7A68" w:rsidRDefault="00ED7A68" w:rsidP="00ED7A68">
      <w:r>
        <w:t>Os equipamentos em cima listados, trabalham apenas em época de vindima,</w:t>
      </w:r>
      <w:r w:rsidR="00AC144D">
        <w:t xml:space="preserve"> com exceção dos equipamentos de frio e do filtro tangencial,</w:t>
      </w:r>
      <w:r>
        <w:t xml:space="preserve"> como foi referido anteriormente no relatório. O consumo dos chillers preenchem mais de 50% do consumo total. Ao todo, est</w:t>
      </w:r>
      <w:r w:rsidR="007417D1">
        <w:t>e sector contribui para 42</w:t>
      </w:r>
      <w:r>
        <w:t xml:space="preserve">% do </w:t>
      </w:r>
      <w:r w:rsidR="00B31120">
        <w:t xml:space="preserve">consumo elétrico total da adega </w:t>
      </w:r>
      <w:r>
        <w:t xml:space="preserve">e em apenas 3 meses, o que explica o pico de </w:t>
      </w:r>
      <w:proofErr w:type="gramStart"/>
      <w:r>
        <w:t>Setembro</w:t>
      </w:r>
      <w:proofErr w:type="gramEnd"/>
      <w:r>
        <w:t xml:space="preserve">. Na </w:t>
      </w:r>
      <w:r w:rsidRPr="00ED7A68">
        <w:fldChar w:fldCharType="begin"/>
      </w:r>
      <w:r w:rsidRPr="00ED7A68">
        <w:instrText xml:space="preserve"> REF _Ref445824480 \h  \* MERGEFORMAT </w:instrText>
      </w:r>
      <w:r w:rsidRPr="00ED7A68">
        <w:fldChar w:fldCharType="separate"/>
      </w:r>
      <w:r w:rsidR="00A24C9F" w:rsidRPr="00ED7A68">
        <w:t xml:space="preserve">Figura </w:t>
      </w:r>
      <w:r w:rsidR="00A24C9F">
        <w:rPr>
          <w:noProof/>
        </w:rPr>
        <w:t>24</w:t>
      </w:r>
      <w:r w:rsidRPr="00ED7A68">
        <w:fldChar w:fldCharType="end"/>
      </w:r>
      <w:r>
        <w:t>, é possível observar o consumo dos equipamentos listados graficamente apresentados.</w:t>
      </w:r>
    </w:p>
    <w:p w:rsidR="00ED7A68" w:rsidRDefault="00ED7A68" w:rsidP="00ED7A68"/>
    <w:p w:rsidR="00ED7A68" w:rsidRDefault="00ED7A68" w:rsidP="00ED7A68"/>
    <w:p w:rsidR="00ED7A68" w:rsidRDefault="00ED7A68" w:rsidP="00ED7A68"/>
    <w:p w:rsidR="00ED7A68" w:rsidRDefault="00ED7A68" w:rsidP="00ED7A68"/>
    <w:p w:rsidR="00ED7A68" w:rsidRDefault="00ED7A68" w:rsidP="00ED7A68"/>
    <w:p w:rsidR="00ED7A68" w:rsidRDefault="00ED7A68" w:rsidP="00ED7A68"/>
    <w:p w:rsidR="00ED7A68" w:rsidRDefault="00ED7A68" w:rsidP="00ED7A68"/>
    <w:p w:rsidR="00ED7A68" w:rsidRDefault="00ED7A68" w:rsidP="00ED7A68"/>
    <w:p w:rsidR="00ED7A68" w:rsidRPr="005E6CE4" w:rsidRDefault="003D4940" w:rsidP="00ED7A68">
      <w:pPr>
        <w:rPr>
          <w:lang w:eastAsia="pt-PT"/>
        </w:rPr>
      </w:pPr>
      <w:r>
        <w:rPr>
          <w:noProof/>
          <w:lang w:eastAsia="pt-PT"/>
        </w:rPr>
        <w:lastRenderedPageBreak/>
        <w:drawing>
          <wp:anchor distT="0" distB="0" distL="114300" distR="114300" simplePos="0" relativeHeight="251707392" behindDoc="0" locked="0" layoutInCell="1" allowOverlap="1" wp14:anchorId="5EE4D8F2" wp14:editId="0C63B78D">
            <wp:simplePos x="0" y="0"/>
            <wp:positionH relativeFrom="column">
              <wp:posOffset>-60960</wp:posOffset>
            </wp:positionH>
            <wp:positionV relativeFrom="paragraph">
              <wp:posOffset>0</wp:posOffset>
            </wp:positionV>
            <wp:extent cx="5400040" cy="2952750"/>
            <wp:effectExtent l="0" t="0" r="0" b="0"/>
            <wp:wrapSquare wrapText="bothSides"/>
            <wp:docPr id="273" name="Gráfico 2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anchor>
        </w:drawing>
      </w:r>
      <w:r>
        <w:rPr>
          <w:noProof/>
          <w:lang w:eastAsia="pt-PT"/>
        </w:rPr>
        <mc:AlternateContent>
          <mc:Choice Requires="wps">
            <w:drawing>
              <wp:anchor distT="0" distB="0" distL="114300" distR="114300" simplePos="0" relativeHeight="251708416" behindDoc="0" locked="0" layoutInCell="1" allowOverlap="1" wp14:anchorId="68854475" wp14:editId="5BA02B19">
                <wp:simplePos x="0" y="0"/>
                <wp:positionH relativeFrom="column">
                  <wp:posOffset>186690</wp:posOffset>
                </wp:positionH>
                <wp:positionV relativeFrom="paragraph">
                  <wp:posOffset>2948305</wp:posOffset>
                </wp:positionV>
                <wp:extent cx="5400040" cy="258445"/>
                <wp:effectExtent l="0" t="0" r="0" b="8255"/>
                <wp:wrapSquare wrapText="bothSides"/>
                <wp:docPr id="274" name="Caixa de texto 274"/>
                <wp:cNvGraphicFramePr/>
                <a:graphic xmlns:a="http://schemas.openxmlformats.org/drawingml/2006/main">
                  <a:graphicData uri="http://schemas.microsoft.com/office/word/2010/wordprocessingShape">
                    <wps:wsp>
                      <wps:cNvSpPr txBox="1"/>
                      <wps:spPr>
                        <a:xfrm>
                          <a:off x="0" y="0"/>
                          <a:ext cx="5400040" cy="258445"/>
                        </a:xfrm>
                        <a:prstGeom prst="rect">
                          <a:avLst/>
                        </a:prstGeom>
                        <a:solidFill>
                          <a:prstClr val="white"/>
                        </a:solidFill>
                        <a:ln>
                          <a:noFill/>
                        </a:ln>
                      </wps:spPr>
                      <wps:txbx>
                        <w:txbxContent>
                          <w:p w:rsidR="009A1A99" w:rsidRPr="00ED7A68" w:rsidRDefault="009A1A99" w:rsidP="00ED7A68">
                            <w:pPr>
                              <w:pStyle w:val="Legenda"/>
                              <w:rPr>
                                <w:noProof/>
                              </w:rPr>
                            </w:pPr>
                            <w:bookmarkStart w:id="267" w:name="_Ref445824480"/>
                            <w:bookmarkStart w:id="268" w:name="_Toc469405923"/>
                            <w:r w:rsidRPr="00ED7A68">
                              <w:t xml:space="preserve">Figura </w:t>
                            </w:r>
                            <w:r w:rsidR="0079735A">
                              <w:fldChar w:fldCharType="begin"/>
                            </w:r>
                            <w:r w:rsidR="0079735A">
                              <w:instrText xml:space="preserve"> SEQ Figura \* ARABIC </w:instrText>
                            </w:r>
                            <w:r w:rsidR="0079735A">
                              <w:fldChar w:fldCharType="separate"/>
                            </w:r>
                            <w:r w:rsidR="00A24C9F">
                              <w:rPr>
                                <w:noProof/>
                              </w:rPr>
                              <w:t>24</w:t>
                            </w:r>
                            <w:r w:rsidR="0079735A">
                              <w:rPr>
                                <w:noProof/>
                              </w:rPr>
                              <w:fldChar w:fldCharType="end"/>
                            </w:r>
                            <w:bookmarkEnd w:id="267"/>
                            <w:r w:rsidRPr="00ED7A68">
                              <w:t>: Consumo dos equipamentos de vindima.</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854475" id="Caixa de texto 274" o:spid="_x0000_s1096" type="#_x0000_t202" style="position:absolute;left:0;text-align:left;margin-left:14.7pt;margin-top:232.15pt;width:425.2pt;height:20.3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" stroked="f">
                <v:textbox style="mso-fit-shape-to-text:t" inset="0,0,0,0">
                  <w:txbxContent>
                    <w:p w:rsidR="009A1A99" w:rsidRPr="00ED7A68" w:rsidRDefault="009A1A99" w:rsidP="00ED7A68">
                      <w:pPr>
                        <w:pStyle w:val="Legenda"/>
                        <w:rPr>
                          <w:noProof/>
                        </w:rPr>
                      </w:pPr>
                      <w:bookmarkStart w:id="269" w:name="_Ref445824480"/>
                      <w:bookmarkStart w:id="270" w:name="_Toc469405923"/>
                      <w:r w:rsidRPr="00ED7A68">
                        <w:t xml:space="preserve">Figura </w:t>
                      </w:r>
                      <w:r w:rsidR="0079735A">
                        <w:fldChar w:fldCharType="begin"/>
                      </w:r>
                      <w:r w:rsidR="0079735A">
                        <w:instrText xml:space="preserve"> SEQ Figura \* ARABIC </w:instrText>
                      </w:r>
                      <w:r w:rsidR="0079735A">
                        <w:fldChar w:fldCharType="separate"/>
                      </w:r>
                      <w:r w:rsidR="00A24C9F">
                        <w:rPr>
                          <w:noProof/>
                        </w:rPr>
                        <w:t>24</w:t>
                      </w:r>
                      <w:r w:rsidR="0079735A">
                        <w:rPr>
                          <w:noProof/>
                        </w:rPr>
                        <w:fldChar w:fldCharType="end"/>
                      </w:r>
                      <w:bookmarkEnd w:id="269"/>
                      <w:r w:rsidRPr="00ED7A68">
                        <w:t>: Consumo dos equipamentos de vindima.</w:t>
                      </w:r>
                      <w:bookmarkEnd w:id="270"/>
                    </w:p>
                  </w:txbxContent>
                </v:textbox>
                <w10:wrap type="square"/>
              </v:shape>
            </w:pict>
          </mc:Fallback>
        </mc:AlternateContent>
      </w:r>
      <w:r w:rsidR="00B31120">
        <w:rPr>
          <w:lang w:eastAsia="pt-PT"/>
        </w:rPr>
        <w:t xml:space="preserve">Como é possível verificar, são poucos os equipamentos que consomem mais de 10 000 kWh, o que significa que </w:t>
      </w:r>
      <w:r w:rsidR="005E6CE4">
        <w:rPr>
          <w:lang w:eastAsia="pt-PT"/>
        </w:rPr>
        <w:t xml:space="preserve">o consumo elétrico dos 3 meses de vindima está concentrado em 10 (3 </w:t>
      </w:r>
      <w:r w:rsidR="005E6CE4">
        <w:rPr>
          <w:i/>
          <w:lang w:eastAsia="pt-PT"/>
        </w:rPr>
        <w:t>chillers</w:t>
      </w:r>
      <w:r w:rsidR="005E6CE4">
        <w:rPr>
          <w:lang w:eastAsia="pt-PT"/>
        </w:rPr>
        <w:t xml:space="preserve">) equipamentos, sendo que os </w:t>
      </w:r>
      <w:r w:rsidR="005E6CE4">
        <w:rPr>
          <w:i/>
          <w:lang w:eastAsia="pt-PT"/>
        </w:rPr>
        <w:t xml:space="preserve">chillers </w:t>
      </w:r>
      <w:r w:rsidR="005E6CE4" w:rsidRPr="005E6CE4">
        <w:rPr>
          <w:lang w:eastAsia="pt-PT"/>
        </w:rPr>
        <w:t>ainda se destaca</w:t>
      </w:r>
      <w:r w:rsidR="005E6CE4">
        <w:rPr>
          <w:lang w:eastAsia="pt-PT"/>
        </w:rPr>
        <w:t>m dos restantes como os maiores consumidores transpondo a barreira dos 100 000 kWh.</w:t>
      </w:r>
    </w:p>
    <w:p w:rsidR="00ED7A68" w:rsidRDefault="00ED7A68" w:rsidP="00ED7A68">
      <w:pPr>
        <w:rPr>
          <w:lang w:eastAsia="pt-PT"/>
        </w:rPr>
      </w:pPr>
      <w:r>
        <w:t>Estes equipamentos sofrem manutenção todos os anos, de modo que estejam sempre adequados ao funcionamento, nunca consumindo mais energia do que a necessária.</w:t>
      </w:r>
    </w:p>
    <w:p w:rsidR="00ED7A68" w:rsidRDefault="00ED7A68" w:rsidP="00ED7A68">
      <w:pPr>
        <w:rPr>
          <w:lang w:eastAsia="pt-PT"/>
        </w:rPr>
      </w:pPr>
      <w:r>
        <w:rPr>
          <w:lang w:eastAsia="pt-PT"/>
        </w:rPr>
        <w:br w:type="page"/>
      </w:r>
    </w:p>
    <w:p w:rsidR="005A77B6" w:rsidRDefault="00ED7A68" w:rsidP="00C07B56">
      <w:pPr>
        <w:pStyle w:val="Cabealho4"/>
        <w:numPr>
          <w:ilvl w:val="3"/>
          <w:numId w:val="2"/>
        </w:numPr>
        <w:ind w:left="993" w:hanging="993"/>
        <w:rPr>
          <w:lang w:eastAsia="pt-PT"/>
        </w:rPr>
      </w:pPr>
      <w:bookmarkStart w:id="271" w:name="_Toc469405869"/>
      <w:r>
        <w:rPr>
          <w:lang w:eastAsia="pt-PT"/>
        </w:rPr>
        <w:lastRenderedPageBreak/>
        <w:t>L</w:t>
      </w:r>
      <w:r w:rsidR="005A77B6">
        <w:rPr>
          <w:lang w:eastAsia="pt-PT"/>
        </w:rPr>
        <w:t>inhas de Engarrafamento</w:t>
      </w:r>
      <w:bookmarkEnd w:id="271"/>
    </w:p>
    <w:p w:rsidR="00EA28C8" w:rsidRDefault="00EA28C8" w:rsidP="00EA28C8">
      <w:r>
        <w:t xml:space="preserve">Nas tabelas que se seguem estão representados resumos dos dados obtidos para cada uma das 4 linhas de engarrafamento existentes na adega. Durante o estudo da adega, não foi possível a monitorização do compressor que fornece o ar comprimido a todas as máquinas das linhas de engarrafamento. A </w:t>
      </w:r>
      <w:r>
        <w:fldChar w:fldCharType="begin"/>
      </w:r>
      <w:r>
        <w:instrText xml:space="preserve"> REF _Ref449025018 \h </w:instrText>
      </w:r>
      <w:r>
        <w:fldChar w:fldCharType="separate"/>
      </w:r>
      <w:r w:rsidR="00E95403">
        <w:t xml:space="preserve">Tabela </w:t>
      </w:r>
      <w:r w:rsidR="00E95403">
        <w:rPr>
          <w:noProof/>
        </w:rPr>
        <w:t>12</w:t>
      </w:r>
      <w:r>
        <w:fldChar w:fldCharType="end"/>
      </w:r>
      <w:r>
        <w:t>, representa os equipamentos pertencentes à linha de engarrafamento 1.</w:t>
      </w:r>
    </w:p>
    <w:p w:rsidR="00AF2A9F" w:rsidRDefault="00AF2A9F" w:rsidP="00ED7A68"/>
    <w:tbl>
      <w:tblPr>
        <w:tblStyle w:val="TabelaSimples2"/>
        <w:tblpPr w:leftFromText="141" w:rightFromText="141" w:vertAnchor="page" w:horzAnchor="margin" w:tblpY="3766"/>
        <w:tblW w:w="8527" w:type="dxa"/>
        <w:tblLook w:val="04A0" w:firstRow="1" w:lastRow="0" w:firstColumn="1" w:lastColumn="0" w:noHBand="0" w:noVBand="1"/>
      </w:tblPr>
      <w:tblGrid>
        <w:gridCol w:w="5556"/>
        <w:gridCol w:w="2374"/>
        <w:gridCol w:w="597"/>
      </w:tblGrid>
      <w:tr w:rsidR="00A24C9F" w:rsidRPr="00222B16" w:rsidTr="00A24C9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556" w:type="dxa"/>
            <w:tcBorders>
              <w:top w:val="single" w:sz="12" w:space="0" w:color="auto"/>
              <w:bottom w:val="single" w:sz="4" w:space="0" w:color="auto"/>
            </w:tcBorders>
            <w:noWrap/>
            <w:vAlign w:val="center"/>
            <w:hideMark/>
          </w:tcPr>
          <w:p w:rsidR="00A24C9F" w:rsidRPr="00222B16" w:rsidRDefault="00A24C9F" w:rsidP="00A24C9F">
            <w:pPr>
              <w:rPr>
                <w:rFonts w:ascii="Calibri" w:eastAsia="Times New Roman" w:hAnsi="Calibri" w:cs="Times New Roman"/>
                <w:color w:val="000000"/>
                <w:lang w:eastAsia="pt-PT"/>
              </w:rPr>
            </w:pPr>
            <w:bookmarkStart w:id="272" w:name="_Ref438927516"/>
            <w:bookmarkStart w:id="273" w:name="_Ref449025018"/>
            <w:r w:rsidRPr="00222B16">
              <w:rPr>
                <w:rFonts w:ascii="Calibri" w:eastAsia="Times New Roman" w:hAnsi="Calibri" w:cs="Times New Roman"/>
                <w:color w:val="000000"/>
                <w:lang w:eastAsia="pt-PT"/>
              </w:rPr>
              <w:t>Equipamento</w:t>
            </w:r>
          </w:p>
        </w:tc>
        <w:tc>
          <w:tcPr>
            <w:tcW w:w="2374" w:type="dxa"/>
            <w:tcBorders>
              <w:top w:val="single" w:sz="12" w:space="0" w:color="auto"/>
              <w:bottom w:val="single" w:sz="4" w:space="0" w:color="auto"/>
            </w:tcBorders>
            <w:noWrap/>
            <w:vAlign w:val="center"/>
            <w:hideMark/>
          </w:tcPr>
          <w:p w:rsidR="00A24C9F" w:rsidRPr="00222B16" w:rsidRDefault="00A24C9F" w:rsidP="00A24C9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222B16">
              <w:rPr>
                <w:rFonts w:ascii="Calibri" w:eastAsia="Times New Roman" w:hAnsi="Calibri" w:cs="Times New Roman"/>
                <w:color w:val="000000"/>
                <w:lang w:eastAsia="pt-PT"/>
              </w:rPr>
              <w:t>Consumo Anual (kWh)</w:t>
            </w:r>
          </w:p>
        </w:tc>
        <w:tc>
          <w:tcPr>
            <w:tcW w:w="597" w:type="dxa"/>
            <w:tcBorders>
              <w:top w:val="single" w:sz="12" w:space="0" w:color="auto"/>
              <w:bottom w:val="single" w:sz="4" w:space="0" w:color="auto"/>
            </w:tcBorders>
          </w:tcPr>
          <w:p w:rsidR="00A24C9F" w:rsidRPr="00222B16" w:rsidRDefault="00A24C9F" w:rsidP="00A24C9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w:t>
            </w:r>
          </w:p>
        </w:tc>
      </w:tr>
      <w:tr w:rsidR="00A24C9F" w:rsidRPr="00222B16" w:rsidTr="00A24C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single" w:sz="4" w:space="0" w:color="auto"/>
              <w:bottom w:val="nil"/>
            </w:tcBorders>
            <w:noWrap/>
            <w:vAlign w:val="center"/>
            <w:hideMark/>
          </w:tcPr>
          <w:p w:rsidR="00A24C9F" w:rsidRPr="00222B16" w:rsidRDefault="00A24C9F" w:rsidP="00A24C9F">
            <w:pPr>
              <w:rPr>
                <w:rFonts w:ascii="Calibri" w:eastAsia="Times New Roman" w:hAnsi="Calibri" w:cs="Times New Roman"/>
                <w:color w:val="000000"/>
                <w:sz w:val="20"/>
                <w:szCs w:val="20"/>
                <w:lang w:eastAsia="pt-PT"/>
              </w:rPr>
            </w:pPr>
            <w:r w:rsidRPr="00222B16">
              <w:rPr>
                <w:rFonts w:ascii="Calibri" w:eastAsia="Times New Roman" w:hAnsi="Calibri" w:cs="Times New Roman"/>
                <w:color w:val="000000"/>
                <w:sz w:val="20"/>
                <w:szCs w:val="20"/>
                <w:lang w:eastAsia="pt-PT"/>
              </w:rPr>
              <w:t>Transportadores</w:t>
            </w:r>
          </w:p>
        </w:tc>
        <w:tc>
          <w:tcPr>
            <w:tcW w:w="2374" w:type="dxa"/>
            <w:tcBorders>
              <w:top w:val="single" w:sz="4" w:space="0" w:color="auto"/>
              <w:bottom w:val="nil"/>
            </w:tcBorders>
            <w:noWrap/>
            <w:vAlign w:val="center"/>
            <w:hideMark/>
          </w:tcPr>
          <w:p w:rsidR="00A24C9F" w:rsidRPr="00222B16" w:rsidRDefault="00A24C9F" w:rsidP="00A24C9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13 292</w:t>
            </w:r>
          </w:p>
        </w:tc>
        <w:tc>
          <w:tcPr>
            <w:tcW w:w="597" w:type="dxa"/>
            <w:tcBorders>
              <w:top w:val="single" w:sz="4" w:space="0" w:color="auto"/>
              <w:bottom w:val="nil"/>
            </w:tcBorders>
            <w:vAlign w:val="center"/>
          </w:tcPr>
          <w:p w:rsidR="00A24C9F" w:rsidRDefault="00A24C9F" w:rsidP="00A24C9F">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3</w:t>
            </w:r>
          </w:p>
        </w:tc>
      </w:tr>
      <w:tr w:rsidR="00A24C9F" w:rsidRPr="00222B16" w:rsidTr="00A24C9F">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tcPr>
          <w:p w:rsidR="00A24C9F" w:rsidRPr="00222B16" w:rsidRDefault="00A24C9F" w:rsidP="00A24C9F">
            <w:pPr>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Quadros de Controlo</w:t>
            </w:r>
          </w:p>
        </w:tc>
        <w:tc>
          <w:tcPr>
            <w:tcW w:w="2374" w:type="dxa"/>
            <w:tcBorders>
              <w:top w:val="nil"/>
              <w:bottom w:val="nil"/>
            </w:tcBorders>
            <w:noWrap/>
            <w:vAlign w:val="center"/>
          </w:tcPr>
          <w:p w:rsidR="00A24C9F" w:rsidRPr="00222B16" w:rsidRDefault="00A24C9F" w:rsidP="00A24C9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30 720</w:t>
            </w:r>
          </w:p>
        </w:tc>
        <w:tc>
          <w:tcPr>
            <w:tcW w:w="597" w:type="dxa"/>
            <w:tcBorders>
              <w:top w:val="nil"/>
              <w:bottom w:val="nil"/>
            </w:tcBorders>
            <w:vAlign w:val="center"/>
          </w:tcPr>
          <w:p w:rsidR="00A24C9F" w:rsidRDefault="00A24C9F" w:rsidP="00A24C9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0</w:t>
            </w:r>
          </w:p>
        </w:tc>
      </w:tr>
      <w:tr w:rsidR="00A24C9F" w:rsidRPr="00222B16" w:rsidTr="00A24C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A24C9F" w:rsidRPr="00222B16" w:rsidRDefault="00A24C9F" w:rsidP="00A24C9F">
            <w:pPr>
              <w:rPr>
                <w:rFonts w:ascii="Calibri" w:eastAsia="Times New Roman" w:hAnsi="Calibri" w:cs="Times New Roman"/>
                <w:color w:val="000000"/>
                <w:sz w:val="20"/>
                <w:szCs w:val="20"/>
                <w:lang w:eastAsia="pt-PT"/>
              </w:rPr>
            </w:pPr>
            <w:r w:rsidRPr="00222B16">
              <w:rPr>
                <w:rFonts w:ascii="Calibri" w:eastAsia="Times New Roman" w:hAnsi="Calibri" w:cs="Times New Roman"/>
                <w:color w:val="000000"/>
                <w:sz w:val="20"/>
                <w:szCs w:val="20"/>
                <w:lang w:eastAsia="pt-PT"/>
              </w:rPr>
              <w:t>Alimentadoras de Rolha</w:t>
            </w:r>
          </w:p>
        </w:tc>
        <w:tc>
          <w:tcPr>
            <w:tcW w:w="2374" w:type="dxa"/>
            <w:tcBorders>
              <w:top w:val="nil"/>
              <w:bottom w:val="nil"/>
            </w:tcBorders>
            <w:noWrap/>
            <w:vAlign w:val="center"/>
            <w:hideMark/>
          </w:tcPr>
          <w:p w:rsidR="00A24C9F" w:rsidRPr="00222B16" w:rsidRDefault="00A24C9F" w:rsidP="00A24C9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1 536</w:t>
            </w:r>
          </w:p>
        </w:tc>
        <w:tc>
          <w:tcPr>
            <w:tcW w:w="597" w:type="dxa"/>
            <w:tcBorders>
              <w:top w:val="nil"/>
              <w:bottom w:val="nil"/>
            </w:tcBorders>
            <w:vAlign w:val="center"/>
          </w:tcPr>
          <w:p w:rsidR="00A24C9F" w:rsidRDefault="00A24C9F" w:rsidP="00A24C9F">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5</w:t>
            </w:r>
          </w:p>
        </w:tc>
      </w:tr>
      <w:tr w:rsidR="00A24C9F" w:rsidRPr="00222B16" w:rsidTr="00A24C9F">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A24C9F" w:rsidRPr="00222B16" w:rsidRDefault="00A24C9F" w:rsidP="00A24C9F">
            <w:pPr>
              <w:rPr>
                <w:rFonts w:ascii="Calibri" w:eastAsia="Times New Roman" w:hAnsi="Calibri" w:cs="Times New Roman"/>
                <w:color w:val="000000"/>
                <w:sz w:val="20"/>
                <w:szCs w:val="20"/>
                <w:lang w:eastAsia="pt-PT"/>
              </w:rPr>
            </w:pPr>
            <w:proofErr w:type="spellStart"/>
            <w:r w:rsidRPr="00222B16">
              <w:rPr>
                <w:rFonts w:ascii="Calibri" w:eastAsia="Times New Roman" w:hAnsi="Calibri" w:cs="Times New Roman"/>
                <w:color w:val="000000"/>
                <w:sz w:val="20"/>
                <w:szCs w:val="20"/>
                <w:lang w:eastAsia="pt-PT"/>
              </w:rPr>
              <w:t>Enxaguadora</w:t>
            </w:r>
            <w:proofErr w:type="spellEnd"/>
            <w:r w:rsidRPr="00222B16">
              <w:rPr>
                <w:rFonts w:ascii="Calibri" w:eastAsia="Times New Roman" w:hAnsi="Calibri" w:cs="Times New Roman"/>
                <w:color w:val="000000"/>
                <w:sz w:val="20"/>
                <w:szCs w:val="20"/>
                <w:lang w:eastAsia="pt-PT"/>
              </w:rPr>
              <w:t xml:space="preserve">, Enchedora e </w:t>
            </w:r>
            <w:proofErr w:type="spellStart"/>
            <w:r w:rsidRPr="00222B16">
              <w:rPr>
                <w:rFonts w:ascii="Calibri" w:eastAsia="Times New Roman" w:hAnsi="Calibri" w:cs="Times New Roman"/>
                <w:color w:val="000000"/>
                <w:sz w:val="20"/>
                <w:szCs w:val="20"/>
                <w:lang w:eastAsia="pt-PT"/>
              </w:rPr>
              <w:t>Rolhadora</w:t>
            </w:r>
            <w:proofErr w:type="spellEnd"/>
          </w:p>
        </w:tc>
        <w:tc>
          <w:tcPr>
            <w:tcW w:w="2374" w:type="dxa"/>
            <w:tcBorders>
              <w:top w:val="nil"/>
              <w:bottom w:val="nil"/>
            </w:tcBorders>
            <w:noWrap/>
            <w:vAlign w:val="center"/>
            <w:hideMark/>
          </w:tcPr>
          <w:p w:rsidR="00A24C9F" w:rsidRPr="00222B16" w:rsidRDefault="00A24C9F" w:rsidP="00A24C9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7 168</w:t>
            </w:r>
          </w:p>
        </w:tc>
        <w:tc>
          <w:tcPr>
            <w:tcW w:w="597" w:type="dxa"/>
            <w:tcBorders>
              <w:top w:val="nil"/>
              <w:bottom w:val="nil"/>
            </w:tcBorders>
            <w:vAlign w:val="center"/>
          </w:tcPr>
          <w:p w:rsidR="00A24C9F" w:rsidRDefault="00A24C9F" w:rsidP="00A24C9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7</w:t>
            </w:r>
          </w:p>
        </w:tc>
      </w:tr>
      <w:tr w:rsidR="00A24C9F" w:rsidRPr="00222B16" w:rsidTr="00A24C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A24C9F" w:rsidRPr="00222B16" w:rsidRDefault="00A24C9F" w:rsidP="00A24C9F">
            <w:pPr>
              <w:rPr>
                <w:rFonts w:ascii="Calibri" w:eastAsia="Times New Roman" w:hAnsi="Calibri" w:cs="Times New Roman"/>
                <w:color w:val="000000"/>
                <w:sz w:val="20"/>
                <w:szCs w:val="20"/>
                <w:lang w:eastAsia="pt-PT"/>
              </w:rPr>
            </w:pPr>
            <w:r w:rsidRPr="00222B16">
              <w:rPr>
                <w:rFonts w:ascii="Calibri" w:eastAsia="Times New Roman" w:hAnsi="Calibri" w:cs="Times New Roman"/>
                <w:color w:val="000000"/>
                <w:sz w:val="20"/>
                <w:szCs w:val="20"/>
                <w:lang w:eastAsia="pt-PT"/>
              </w:rPr>
              <w:t>Laser</w:t>
            </w:r>
          </w:p>
        </w:tc>
        <w:tc>
          <w:tcPr>
            <w:tcW w:w="2374" w:type="dxa"/>
            <w:tcBorders>
              <w:top w:val="nil"/>
              <w:bottom w:val="nil"/>
            </w:tcBorders>
            <w:noWrap/>
            <w:vAlign w:val="center"/>
            <w:hideMark/>
          </w:tcPr>
          <w:p w:rsidR="00A24C9F" w:rsidRPr="00222B16" w:rsidRDefault="00A24C9F" w:rsidP="00A24C9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sidRPr="00222B16">
              <w:rPr>
                <w:rFonts w:ascii="Calibri" w:eastAsia="Times New Roman" w:hAnsi="Calibri" w:cs="Times New Roman"/>
                <w:color w:val="000000"/>
                <w:sz w:val="20"/>
                <w:szCs w:val="20"/>
                <w:lang w:eastAsia="pt-PT"/>
              </w:rPr>
              <w:t>4</w:t>
            </w:r>
            <w:r>
              <w:rPr>
                <w:rFonts w:ascii="Calibri" w:eastAsia="Times New Roman" w:hAnsi="Calibri" w:cs="Times New Roman"/>
                <w:color w:val="000000"/>
                <w:sz w:val="20"/>
                <w:szCs w:val="20"/>
                <w:lang w:eastAsia="pt-PT"/>
              </w:rPr>
              <w:t>52</w:t>
            </w:r>
          </w:p>
        </w:tc>
        <w:tc>
          <w:tcPr>
            <w:tcW w:w="597" w:type="dxa"/>
            <w:tcBorders>
              <w:top w:val="nil"/>
              <w:bottom w:val="nil"/>
            </w:tcBorders>
            <w:vAlign w:val="center"/>
          </w:tcPr>
          <w:p w:rsidR="00A24C9F" w:rsidRDefault="00A24C9F" w:rsidP="00A24C9F">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t; 1</w:t>
            </w:r>
          </w:p>
        </w:tc>
      </w:tr>
      <w:tr w:rsidR="00A24C9F" w:rsidRPr="00222B16" w:rsidTr="00A24C9F">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A24C9F" w:rsidRPr="00222B16" w:rsidRDefault="00A24C9F" w:rsidP="00A24C9F">
            <w:pPr>
              <w:rPr>
                <w:rFonts w:ascii="Calibri" w:eastAsia="Times New Roman" w:hAnsi="Calibri" w:cs="Times New Roman"/>
                <w:color w:val="000000"/>
                <w:sz w:val="20"/>
                <w:szCs w:val="20"/>
                <w:lang w:eastAsia="pt-PT"/>
              </w:rPr>
            </w:pPr>
            <w:r w:rsidRPr="00222B16">
              <w:rPr>
                <w:rFonts w:ascii="Calibri" w:eastAsia="Times New Roman" w:hAnsi="Calibri" w:cs="Times New Roman"/>
                <w:color w:val="000000"/>
                <w:sz w:val="20"/>
                <w:szCs w:val="20"/>
                <w:lang w:eastAsia="pt-PT"/>
              </w:rPr>
              <w:t xml:space="preserve">Lavadora de </w:t>
            </w:r>
            <w:r>
              <w:rPr>
                <w:rFonts w:ascii="Calibri" w:eastAsia="Times New Roman" w:hAnsi="Calibri" w:cs="Times New Roman"/>
                <w:color w:val="000000"/>
                <w:sz w:val="20"/>
                <w:szCs w:val="20"/>
                <w:lang w:eastAsia="pt-PT"/>
              </w:rPr>
              <w:t>e</w:t>
            </w:r>
            <w:r w:rsidRPr="00222B16">
              <w:rPr>
                <w:rFonts w:ascii="Calibri" w:eastAsia="Times New Roman" w:hAnsi="Calibri" w:cs="Times New Roman"/>
                <w:color w:val="000000"/>
                <w:sz w:val="20"/>
                <w:szCs w:val="20"/>
                <w:lang w:eastAsia="pt-PT"/>
              </w:rPr>
              <w:t>xteriores</w:t>
            </w:r>
          </w:p>
        </w:tc>
        <w:tc>
          <w:tcPr>
            <w:tcW w:w="2374" w:type="dxa"/>
            <w:tcBorders>
              <w:top w:val="nil"/>
              <w:bottom w:val="nil"/>
            </w:tcBorders>
            <w:noWrap/>
            <w:vAlign w:val="center"/>
            <w:hideMark/>
          </w:tcPr>
          <w:p w:rsidR="00A24C9F" w:rsidRPr="00222B16" w:rsidRDefault="00A24C9F" w:rsidP="00A24C9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2 458</w:t>
            </w:r>
          </w:p>
        </w:tc>
        <w:tc>
          <w:tcPr>
            <w:tcW w:w="597" w:type="dxa"/>
            <w:tcBorders>
              <w:top w:val="nil"/>
              <w:bottom w:val="nil"/>
            </w:tcBorders>
            <w:vAlign w:val="center"/>
          </w:tcPr>
          <w:p w:rsidR="00A24C9F" w:rsidRDefault="00A24C9F" w:rsidP="00A24C9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2</w:t>
            </w:r>
          </w:p>
        </w:tc>
      </w:tr>
      <w:tr w:rsidR="00A24C9F" w:rsidRPr="00222B16" w:rsidTr="00A24C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A24C9F" w:rsidRPr="00222B16" w:rsidRDefault="00A24C9F" w:rsidP="00A24C9F">
            <w:pPr>
              <w:rPr>
                <w:rFonts w:ascii="Calibri" w:eastAsia="Times New Roman" w:hAnsi="Calibri" w:cs="Times New Roman"/>
                <w:color w:val="000000"/>
                <w:sz w:val="20"/>
                <w:szCs w:val="20"/>
                <w:lang w:eastAsia="pt-PT"/>
              </w:rPr>
            </w:pPr>
            <w:proofErr w:type="spellStart"/>
            <w:r w:rsidRPr="00222B16">
              <w:rPr>
                <w:rFonts w:ascii="Calibri" w:eastAsia="Times New Roman" w:hAnsi="Calibri" w:cs="Times New Roman"/>
                <w:color w:val="000000"/>
                <w:sz w:val="20"/>
                <w:szCs w:val="20"/>
                <w:lang w:eastAsia="pt-PT"/>
              </w:rPr>
              <w:t>Capsuladora</w:t>
            </w:r>
            <w:proofErr w:type="spellEnd"/>
            <w:r w:rsidRPr="00222B16">
              <w:rPr>
                <w:rFonts w:ascii="Calibri" w:eastAsia="Times New Roman" w:hAnsi="Calibri" w:cs="Times New Roman"/>
                <w:color w:val="000000"/>
                <w:sz w:val="20"/>
                <w:szCs w:val="20"/>
                <w:lang w:eastAsia="pt-PT"/>
              </w:rPr>
              <w:t xml:space="preserve"> e Rotuladora</w:t>
            </w:r>
          </w:p>
        </w:tc>
        <w:tc>
          <w:tcPr>
            <w:tcW w:w="2374" w:type="dxa"/>
            <w:tcBorders>
              <w:top w:val="nil"/>
              <w:bottom w:val="nil"/>
            </w:tcBorders>
            <w:noWrap/>
            <w:vAlign w:val="center"/>
            <w:hideMark/>
          </w:tcPr>
          <w:p w:rsidR="00A24C9F" w:rsidRPr="00222B16" w:rsidRDefault="00A24C9F" w:rsidP="00A24C9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4 813</w:t>
            </w:r>
          </w:p>
        </w:tc>
        <w:tc>
          <w:tcPr>
            <w:tcW w:w="597" w:type="dxa"/>
            <w:tcBorders>
              <w:top w:val="nil"/>
              <w:bottom w:val="nil"/>
            </w:tcBorders>
            <w:vAlign w:val="center"/>
          </w:tcPr>
          <w:p w:rsidR="00A24C9F" w:rsidRDefault="00A24C9F" w:rsidP="00A24C9F">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5</w:t>
            </w:r>
          </w:p>
        </w:tc>
      </w:tr>
      <w:tr w:rsidR="00A24C9F" w:rsidRPr="00222B16" w:rsidTr="00A24C9F">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A24C9F" w:rsidRPr="00222B16" w:rsidRDefault="00A24C9F" w:rsidP="00A24C9F">
            <w:pPr>
              <w:rPr>
                <w:rFonts w:ascii="Calibri" w:eastAsia="Times New Roman" w:hAnsi="Calibri" w:cs="Times New Roman"/>
                <w:color w:val="000000"/>
                <w:sz w:val="20"/>
                <w:szCs w:val="20"/>
                <w:lang w:eastAsia="pt-PT"/>
              </w:rPr>
            </w:pPr>
            <w:r w:rsidRPr="00222B16">
              <w:rPr>
                <w:rFonts w:ascii="Calibri" w:eastAsia="Times New Roman" w:hAnsi="Calibri" w:cs="Times New Roman"/>
                <w:color w:val="000000"/>
                <w:sz w:val="20"/>
                <w:szCs w:val="20"/>
                <w:lang w:eastAsia="pt-PT"/>
              </w:rPr>
              <w:t>Secadora de Exteriores</w:t>
            </w:r>
          </w:p>
        </w:tc>
        <w:tc>
          <w:tcPr>
            <w:tcW w:w="2374" w:type="dxa"/>
            <w:tcBorders>
              <w:top w:val="nil"/>
              <w:bottom w:val="nil"/>
            </w:tcBorders>
            <w:noWrap/>
            <w:vAlign w:val="center"/>
            <w:hideMark/>
          </w:tcPr>
          <w:p w:rsidR="00A24C9F" w:rsidRPr="00222B16" w:rsidRDefault="00A24C9F" w:rsidP="00A24C9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16 384</w:t>
            </w:r>
          </w:p>
        </w:tc>
        <w:tc>
          <w:tcPr>
            <w:tcW w:w="597" w:type="dxa"/>
            <w:tcBorders>
              <w:top w:val="nil"/>
              <w:bottom w:val="nil"/>
            </w:tcBorders>
            <w:vAlign w:val="center"/>
          </w:tcPr>
          <w:p w:rsidR="00A24C9F" w:rsidRDefault="00A24C9F" w:rsidP="00A24C9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6</w:t>
            </w:r>
          </w:p>
        </w:tc>
      </w:tr>
      <w:tr w:rsidR="00A24C9F" w:rsidRPr="00222B16" w:rsidTr="00A24C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A24C9F" w:rsidRPr="00222B16" w:rsidRDefault="00A24C9F" w:rsidP="00A24C9F">
            <w:pPr>
              <w:rPr>
                <w:rFonts w:ascii="Calibri" w:eastAsia="Times New Roman" w:hAnsi="Calibri" w:cs="Times New Roman"/>
                <w:color w:val="000000"/>
                <w:sz w:val="20"/>
                <w:szCs w:val="20"/>
                <w:lang w:eastAsia="pt-PT"/>
              </w:rPr>
            </w:pPr>
            <w:r w:rsidRPr="00222B16">
              <w:rPr>
                <w:rFonts w:ascii="Calibri" w:eastAsia="Times New Roman" w:hAnsi="Calibri" w:cs="Times New Roman"/>
                <w:color w:val="000000"/>
                <w:sz w:val="20"/>
                <w:szCs w:val="20"/>
                <w:lang w:eastAsia="pt-PT"/>
              </w:rPr>
              <w:t>Máquinas de Cola</w:t>
            </w:r>
          </w:p>
        </w:tc>
        <w:tc>
          <w:tcPr>
            <w:tcW w:w="2374" w:type="dxa"/>
            <w:tcBorders>
              <w:top w:val="nil"/>
              <w:bottom w:val="nil"/>
            </w:tcBorders>
            <w:noWrap/>
            <w:vAlign w:val="center"/>
            <w:hideMark/>
          </w:tcPr>
          <w:p w:rsidR="00A24C9F" w:rsidRPr="00222B16" w:rsidRDefault="00A24C9F" w:rsidP="00A24C9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12 513</w:t>
            </w:r>
          </w:p>
        </w:tc>
        <w:tc>
          <w:tcPr>
            <w:tcW w:w="597" w:type="dxa"/>
            <w:tcBorders>
              <w:top w:val="nil"/>
              <w:bottom w:val="nil"/>
            </w:tcBorders>
            <w:vAlign w:val="center"/>
          </w:tcPr>
          <w:p w:rsidR="00A24C9F" w:rsidRDefault="00A24C9F" w:rsidP="00A24C9F">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2</w:t>
            </w:r>
          </w:p>
        </w:tc>
      </w:tr>
      <w:tr w:rsidR="00A24C9F" w:rsidRPr="00222B16" w:rsidTr="00A24C9F">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A24C9F" w:rsidRPr="00222B16" w:rsidRDefault="00A24C9F" w:rsidP="00A24C9F">
            <w:pPr>
              <w:rPr>
                <w:rFonts w:ascii="Calibri" w:eastAsia="Times New Roman" w:hAnsi="Calibri" w:cs="Times New Roman"/>
                <w:color w:val="000000"/>
                <w:sz w:val="20"/>
                <w:szCs w:val="20"/>
                <w:lang w:eastAsia="pt-PT"/>
              </w:rPr>
            </w:pPr>
            <w:r w:rsidRPr="00222B16">
              <w:rPr>
                <w:rFonts w:ascii="Calibri" w:eastAsia="Times New Roman" w:hAnsi="Calibri" w:cs="Times New Roman"/>
                <w:color w:val="000000"/>
                <w:sz w:val="20"/>
                <w:szCs w:val="20"/>
                <w:lang w:eastAsia="pt-PT"/>
              </w:rPr>
              <w:t>Formadora de Caixas e Encaixotadora</w:t>
            </w:r>
          </w:p>
        </w:tc>
        <w:tc>
          <w:tcPr>
            <w:tcW w:w="2374" w:type="dxa"/>
            <w:tcBorders>
              <w:top w:val="nil"/>
              <w:bottom w:val="nil"/>
            </w:tcBorders>
            <w:noWrap/>
            <w:vAlign w:val="center"/>
            <w:hideMark/>
          </w:tcPr>
          <w:p w:rsidR="00A24C9F" w:rsidRPr="00222B16" w:rsidRDefault="00A24C9F" w:rsidP="00A24C9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7 926</w:t>
            </w:r>
          </w:p>
        </w:tc>
        <w:tc>
          <w:tcPr>
            <w:tcW w:w="597" w:type="dxa"/>
            <w:tcBorders>
              <w:top w:val="nil"/>
              <w:bottom w:val="nil"/>
            </w:tcBorders>
            <w:vAlign w:val="center"/>
          </w:tcPr>
          <w:p w:rsidR="00A24C9F" w:rsidRDefault="00A24C9F" w:rsidP="00A24C9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w:t>
            </w:r>
          </w:p>
        </w:tc>
      </w:tr>
      <w:tr w:rsidR="00A24C9F" w:rsidRPr="00222B16" w:rsidTr="00A24C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A24C9F" w:rsidRPr="00222B16" w:rsidRDefault="00A24C9F" w:rsidP="00A24C9F">
            <w:pPr>
              <w:rPr>
                <w:rFonts w:ascii="Calibri" w:eastAsia="Times New Roman" w:hAnsi="Calibri" w:cs="Times New Roman"/>
                <w:color w:val="000000"/>
                <w:sz w:val="20"/>
                <w:szCs w:val="20"/>
                <w:lang w:eastAsia="pt-PT"/>
              </w:rPr>
            </w:pPr>
            <w:r w:rsidRPr="00222B16">
              <w:rPr>
                <w:rFonts w:ascii="Calibri" w:eastAsia="Times New Roman" w:hAnsi="Calibri" w:cs="Times New Roman"/>
                <w:color w:val="000000"/>
                <w:sz w:val="20"/>
                <w:szCs w:val="20"/>
                <w:lang w:eastAsia="pt-PT"/>
              </w:rPr>
              <w:t>Controlo de Peso</w:t>
            </w:r>
          </w:p>
        </w:tc>
        <w:tc>
          <w:tcPr>
            <w:tcW w:w="2374" w:type="dxa"/>
            <w:tcBorders>
              <w:top w:val="nil"/>
              <w:bottom w:val="nil"/>
            </w:tcBorders>
            <w:noWrap/>
            <w:vAlign w:val="center"/>
            <w:hideMark/>
          </w:tcPr>
          <w:p w:rsidR="00A24C9F" w:rsidRPr="00222B16" w:rsidRDefault="00A24C9F" w:rsidP="00A24C9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2 048</w:t>
            </w:r>
          </w:p>
        </w:tc>
        <w:tc>
          <w:tcPr>
            <w:tcW w:w="597" w:type="dxa"/>
            <w:tcBorders>
              <w:top w:val="nil"/>
              <w:bottom w:val="nil"/>
            </w:tcBorders>
            <w:vAlign w:val="center"/>
          </w:tcPr>
          <w:p w:rsidR="00A24C9F" w:rsidRDefault="00A24C9F" w:rsidP="00A24C9F">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w:t>
            </w:r>
          </w:p>
        </w:tc>
      </w:tr>
      <w:tr w:rsidR="00A24C9F" w:rsidRPr="00222B16" w:rsidTr="00A24C9F">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A24C9F" w:rsidRPr="00222B16" w:rsidRDefault="00A24C9F" w:rsidP="00A24C9F">
            <w:pPr>
              <w:rPr>
                <w:rFonts w:ascii="Calibri" w:eastAsia="Times New Roman" w:hAnsi="Calibri" w:cs="Times New Roman"/>
                <w:color w:val="000000"/>
                <w:sz w:val="20"/>
                <w:szCs w:val="20"/>
                <w:lang w:eastAsia="pt-PT"/>
              </w:rPr>
            </w:pPr>
            <w:r w:rsidRPr="00222B16">
              <w:rPr>
                <w:rFonts w:ascii="Calibri" w:eastAsia="Times New Roman" w:hAnsi="Calibri" w:cs="Times New Roman"/>
                <w:color w:val="000000"/>
                <w:sz w:val="20"/>
                <w:szCs w:val="20"/>
                <w:lang w:eastAsia="pt-PT"/>
              </w:rPr>
              <w:t>Fechadora de Caixas</w:t>
            </w:r>
          </w:p>
        </w:tc>
        <w:tc>
          <w:tcPr>
            <w:tcW w:w="2374" w:type="dxa"/>
            <w:tcBorders>
              <w:top w:val="nil"/>
              <w:bottom w:val="nil"/>
            </w:tcBorders>
            <w:noWrap/>
            <w:vAlign w:val="center"/>
            <w:hideMark/>
          </w:tcPr>
          <w:p w:rsidR="00A24C9F" w:rsidRPr="00222B16" w:rsidRDefault="00A24C9F" w:rsidP="00A24C9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482</w:t>
            </w:r>
          </w:p>
        </w:tc>
        <w:tc>
          <w:tcPr>
            <w:tcW w:w="597" w:type="dxa"/>
            <w:tcBorders>
              <w:top w:val="nil"/>
              <w:bottom w:val="nil"/>
            </w:tcBorders>
            <w:vAlign w:val="center"/>
          </w:tcPr>
          <w:p w:rsidR="00A24C9F" w:rsidRDefault="00A24C9F" w:rsidP="00A24C9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lt; 1</w:t>
            </w:r>
          </w:p>
        </w:tc>
      </w:tr>
      <w:tr w:rsidR="00A24C9F" w:rsidRPr="00222B16" w:rsidTr="00A24C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A24C9F" w:rsidRPr="00222B16" w:rsidRDefault="00A24C9F" w:rsidP="00A24C9F">
            <w:pPr>
              <w:rPr>
                <w:rFonts w:ascii="Calibri" w:eastAsia="Times New Roman" w:hAnsi="Calibri" w:cs="Times New Roman"/>
                <w:color w:val="000000"/>
                <w:sz w:val="20"/>
                <w:szCs w:val="20"/>
                <w:lang w:eastAsia="pt-PT"/>
              </w:rPr>
            </w:pPr>
            <w:r w:rsidRPr="00222B16">
              <w:rPr>
                <w:rFonts w:ascii="Calibri" w:eastAsia="Times New Roman" w:hAnsi="Calibri" w:cs="Times New Roman"/>
                <w:color w:val="000000"/>
                <w:sz w:val="20"/>
                <w:szCs w:val="20"/>
                <w:lang w:eastAsia="pt-PT"/>
              </w:rPr>
              <w:t>Mangueira e pistola M</w:t>
            </w:r>
            <w:r>
              <w:rPr>
                <w:rFonts w:ascii="Calibri" w:eastAsia="Times New Roman" w:hAnsi="Calibri" w:cs="Times New Roman"/>
                <w:color w:val="000000"/>
                <w:sz w:val="20"/>
                <w:szCs w:val="20"/>
                <w:lang w:eastAsia="pt-PT"/>
              </w:rPr>
              <w:t>á</w:t>
            </w:r>
            <w:r w:rsidRPr="00222B16">
              <w:rPr>
                <w:rFonts w:ascii="Calibri" w:eastAsia="Times New Roman" w:hAnsi="Calibri" w:cs="Times New Roman"/>
                <w:color w:val="000000"/>
                <w:sz w:val="20"/>
                <w:szCs w:val="20"/>
                <w:lang w:eastAsia="pt-PT"/>
              </w:rPr>
              <w:t>quina Cola 1 e 2</w:t>
            </w:r>
          </w:p>
        </w:tc>
        <w:tc>
          <w:tcPr>
            <w:tcW w:w="2374" w:type="dxa"/>
            <w:tcBorders>
              <w:top w:val="nil"/>
              <w:bottom w:val="nil"/>
            </w:tcBorders>
            <w:noWrap/>
            <w:vAlign w:val="center"/>
            <w:hideMark/>
          </w:tcPr>
          <w:p w:rsidR="00A24C9F" w:rsidRPr="00222B16" w:rsidRDefault="00A24C9F" w:rsidP="00A24C9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246</w:t>
            </w:r>
          </w:p>
        </w:tc>
        <w:tc>
          <w:tcPr>
            <w:tcW w:w="597" w:type="dxa"/>
            <w:tcBorders>
              <w:top w:val="nil"/>
              <w:bottom w:val="nil"/>
            </w:tcBorders>
            <w:vAlign w:val="center"/>
          </w:tcPr>
          <w:p w:rsidR="00A24C9F" w:rsidRDefault="00A24C9F" w:rsidP="00A24C9F">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t; 1</w:t>
            </w:r>
          </w:p>
        </w:tc>
      </w:tr>
      <w:tr w:rsidR="00A24C9F" w:rsidRPr="00222B16" w:rsidTr="00A24C9F">
        <w:trPr>
          <w:trHeight w:val="315"/>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A24C9F" w:rsidRPr="00222B16" w:rsidRDefault="00A24C9F" w:rsidP="00A24C9F">
            <w:pPr>
              <w:rPr>
                <w:rFonts w:ascii="Calibri" w:eastAsia="Times New Roman" w:hAnsi="Calibri" w:cs="Times New Roman"/>
                <w:color w:val="000000"/>
                <w:sz w:val="20"/>
                <w:szCs w:val="20"/>
                <w:lang w:eastAsia="pt-PT"/>
              </w:rPr>
            </w:pPr>
            <w:r w:rsidRPr="00222B16">
              <w:rPr>
                <w:rFonts w:ascii="Calibri" w:eastAsia="Times New Roman" w:hAnsi="Calibri" w:cs="Times New Roman"/>
                <w:color w:val="000000"/>
                <w:sz w:val="20"/>
                <w:szCs w:val="20"/>
                <w:lang w:eastAsia="pt-PT"/>
              </w:rPr>
              <w:t>Codificador de Caixas</w:t>
            </w:r>
          </w:p>
        </w:tc>
        <w:tc>
          <w:tcPr>
            <w:tcW w:w="2374" w:type="dxa"/>
            <w:tcBorders>
              <w:top w:val="nil"/>
              <w:bottom w:val="nil"/>
            </w:tcBorders>
            <w:noWrap/>
            <w:vAlign w:val="center"/>
            <w:hideMark/>
          </w:tcPr>
          <w:p w:rsidR="00A24C9F" w:rsidRPr="00222B16" w:rsidRDefault="00A24C9F" w:rsidP="00A24C9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3 768</w:t>
            </w:r>
          </w:p>
        </w:tc>
        <w:tc>
          <w:tcPr>
            <w:tcW w:w="597" w:type="dxa"/>
            <w:tcBorders>
              <w:top w:val="nil"/>
              <w:bottom w:val="nil"/>
            </w:tcBorders>
            <w:vAlign w:val="center"/>
          </w:tcPr>
          <w:p w:rsidR="00A24C9F" w:rsidRDefault="00A24C9F" w:rsidP="00A24C9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4</w:t>
            </w:r>
          </w:p>
        </w:tc>
      </w:tr>
      <w:tr w:rsidR="00A24C9F" w:rsidRPr="000669A5" w:rsidTr="00A24C9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556" w:type="dxa"/>
            <w:tcBorders>
              <w:top w:val="nil"/>
              <w:bottom w:val="single" w:sz="12" w:space="0" w:color="auto"/>
            </w:tcBorders>
            <w:noWrap/>
            <w:vAlign w:val="center"/>
          </w:tcPr>
          <w:p w:rsidR="00A24C9F" w:rsidRPr="00222B16" w:rsidRDefault="00A24C9F" w:rsidP="00A24C9F">
            <w:pPr>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Total</w:t>
            </w:r>
          </w:p>
        </w:tc>
        <w:tc>
          <w:tcPr>
            <w:tcW w:w="2374" w:type="dxa"/>
            <w:tcBorders>
              <w:top w:val="nil"/>
              <w:bottom w:val="single" w:sz="12" w:space="0" w:color="auto"/>
            </w:tcBorders>
            <w:noWrap/>
            <w:vAlign w:val="center"/>
          </w:tcPr>
          <w:p w:rsidR="00A24C9F" w:rsidRPr="000669A5" w:rsidRDefault="00A24C9F" w:rsidP="00A24C9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sidRPr="000669A5">
              <w:rPr>
                <w:rFonts w:ascii="Calibri" w:eastAsia="Times New Roman" w:hAnsi="Calibri" w:cs="Times New Roman"/>
                <w:color w:val="000000"/>
                <w:sz w:val="20"/>
                <w:szCs w:val="20"/>
                <w:lang w:eastAsia="pt-PT"/>
              </w:rPr>
              <w:t>103 305</w:t>
            </w:r>
          </w:p>
        </w:tc>
        <w:tc>
          <w:tcPr>
            <w:tcW w:w="597" w:type="dxa"/>
            <w:tcBorders>
              <w:top w:val="nil"/>
              <w:bottom w:val="single" w:sz="12" w:space="0" w:color="auto"/>
            </w:tcBorders>
            <w:vAlign w:val="center"/>
          </w:tcPr>
          <w:p w:rsidR="00A24C9F" w:rsidRPr="000669A5" w:rsidRDefault="00A24C9F" w:rsidP="00A24C9F">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p>
        </w:tc>
      </w:tr>
    </w:tbl>
    <w:p w:rsidR="00ED7A68" w:rsidRDefault="00ED7A68" w:rsidP="00ED7A68">
      <w:pPr>
        <w:pStyle w:val="Legenda"/>
        <w:keepNext/>
      </w:pPr>
      <w:bookmarkStart w:id="274" w:name="_Toc469405948"/>
      <w:bookmarkEnd w:id="272"/>
      <w:r>
        <w:t xml:space="preserve">Tabela </w:t>
      </w:r>
      <w:r w:rsidR="0079735A">
        <w:fldChar w:fldCharType="begin"/>
      </w:r>
      <w:r w:rsidR="0079735A">
        <w:instrText xml:space="preserve"> SEQ Tabela \* ARABIC </w:instrText>
      </w:r>
      <w:r w:rsidR="0079735A">
        <w:fldChar w:fldCharType="separate"/>
      </w:r>
      <w:r w:rsidR="00E95403">
        <w:rPr>
          <w:noProof/>
        </w:rPr>
        <w:t>12</w:t>
      </w:r>
      <w:r w:rsidR="0079735A">
        <w:rPr>
          <w:noProof/>
        </w:rPr>
        <w:fldChar w:fldCharType="end"/>
      </w:r>
      <w:bookmarkEnd w:id="273"/>
      <w:r>
        <w:t xml:space="preserve">: </w:t>
      </w:r>
      <w:r w:rsidRPr="00B353BC">
        <w:t>Equipamentos pertencentes à linha de engarrafamento 1.</w:t>
      </w:r>
      <w:bookmarkEnd w:id="274"/>
    </w:p>
    <w:p w:rsidR="00ED7A68" w:rsidRDefault="00ED7A68" w:rsidP="00ED7A68"/>
    <w:p w:rsidR="00ED7A68" w:rsidRDefault="00ED7A68" w:rsidP="00ED7A68">
      <w:r>
        <w:t xml:space="preserve">Ao todo, a linha de engarrafamento 1 consome cerca de 103 805 kWh por ano, estando em funcionamento 128 dias, com uma média de 8 horas por dia. </w:t>
      </w:r>
    </w:p>
    <w:p w:rsidR="00ED7A68" w:rsidRDefault="00ED7A68" w:rsidP="00ED7A68">
      <w:pPr>
        <w:rPr>
          <w:lang w:eastAsia="pt-PT"/>
        </w:rPr>
      </w:pPr>
    </w:p>
    <w:p w:rsidR="00ED7A68" w:rsidRDefault="00ED7A68" w:rsidP="00ED7A68">
      <w:pPr>
        <w:rPr>
          <w:lang w:eastAsia="pt-PT"/>
        </w:rPr>
      </w:pPr>
    </w:p>
    <w:p w:rsidR="00A24C9F" w:rsidRDefault="00A24C9F" w:rsidP="00ED7A68">
      <w:pPr>
        <w:rPr>
          <w:lang w:eastAsia="pt-PT"/>
        </w:rPr>
      </w:pPr>
    </w:p>
    <w:p w:rsidR="00ED7A68" w:rsidRDefault="00ED7A68" w:rsidP="00ED7A68">
      <w:pPr>
        <w:rPr>
          <w:lang w:eastAsia="pt-PT"/>
        </w:rPr>
      </w:pPr>
    </w:p>
    <w:p w:rsidR="00ED7A68" w:rsidRDefault="00ED7A68" w:rsidP="00ED7A68">
      <w:pPr>
        <w:rPr>
          <w:lang w:eastAsia="pt-PT"/>
        </w:rPr>
      </w:pPr>
    </w:p>
    <w:p w:rsidR="00512FB6" w:rsidRDefault="00512FB6" w:rsidP="00ED7A68">
      <w:pPr>
        <w:rPr>
          <w:lang w:eastAsia="pt-PT"/>
        </w:rPr>
      </w:pPr>
    </w:p>
    <w:p w:rsidR="00ED7A68" w:rsidRDefault="00ED7A68" w:rsidP="00ED7A68">
      <w:pPr>
        <w:rPr>
          <w:lang w:eastAsia="pt-PT"/>
        </w:rPr>
      </w:pPr>
    </w:p>
    <w:p w:rsidR="00ED7A68" w:rsidRDefault="00ED7A68" w:rsidP="00ED7A68">
      <w:pPr>
        <w:rPr>
          <w:lang w:eastAsia="pt-PT"/>
        </w:rPr>
      </w:pPr>
    </w:p>
    <w:p w:rsidR="00ED7A68" w:rsidRDefault="00ED7A68" w:rsidP="00ED7A68">
      <w:pPr>
        <w:rPr>
          <w:lang w:eastAsia="pt-PT"/>
        </w:rPr>
      </w:pPr>
    </w:p>
    <w:p w:rsidR="00ED7A68" w:rsidRDefault="00ED7A68" w:rsidP="00ED7A68">
      <w:pPr>
        <w:rPr>
          <w:lang w:eastAsia="pt-PT"/>
        </w:rPr>
      </w:pPr>
    </w:p>
    <w:p w:rsidR="00ED7A68" w:rsidRDefault="00ED7A68" w:rsidP="00ED7A68">
      <w:pPr>
        <w:rPr>
          <w:lang w:eastAsia="pt-PT"/>
        </w:rPr>
      </w:pPr>
    </w:p>
    <w:p w:rsidR="00ED7A68" w:rsidRDefault="00ED7A68" w:rsidP="00ED7A68">
      <w:pPr>
        <w:rPr>
          <w:lang w:eastAsia="pt-PT"/>
        </w:rPr>
      </w:pPr>
    </w:p>
    <w:p w:rsidR="00ED7A68" w:rsidRDefault="00ED7A68" w:rsidP="00ED7A68">
      <w:pPr>
        <w:rPr>
          <w:lang w:eastAsia="pt-PT"/>
        </w:rPr>
      </w:pPr>
    </w:p>
    <w:p w:rsidR="00ED7A68" w:rsidRDefault="00ED7A68" w:rsidP="00ED7A68">
      <w:pPr>
        <w:rPr>
          <w:lang w:eastAsia="pt-PT"/>
        </w:rPr>
      </w:pPr>
    </w:p>
    <w:p w:rsidR="00ED7A68" w:rsidRDefault="00ED7A68" w:rsidP="00ED7A68">
      <w:pPr>
        <w:rPr>
          <w:lang w:eastAsia="pt-PT"/>
        </w:rPr>
      </w:pPr>
      <w:r>
        <w:lastRenderedPageBreak/>
        <w:t xml:space="preserve">Na </w:t>
      </w:r>
      <w:r w:rsidRPr="00EA735F">
        <w:fldChar w:fldCharType="begin"/>
      </w:r>
      <w:r w:rsidRPr="00ED7A68">
        <w:instrText xml:space="preserve"> REF _Ref446320163 \h  \* MERGEFORMAT </w:instrText>
      </w:r>
      <w:r w:rsidRPr="00EA735F">
        <w:fldChar w:fldCharType="separate"/>
      </w:r>
      <w:r w:rsidR="00E95403" w:rsidRPr="00C466DA">
        <w:t xml:space="preserve">Tabela </w:t>
      </w:r>
      <w:r w:rsidR="00E95403">
        <w:rPr>
          <w:noProof/>
        </w:rPr>
        <w:t>13</w:t>
      </w:r>
      <w:r w:rsidRPr="00EA735F">
        <w:fldChar w:fldCharType="end"/>
      </w:r>
      <w:r w:rsidRPr="00ED7A68">
        <w:t xml:space="preserve"> </w:t>
      </w:r>
      <w:r>
        <w:t>estão representados os valores de consumo da linha de engarrafamento 2.</w:t>
      </w:r>
    </w:p>
    <w:p w:rsidR="00ED7A68" w:rsidRPr="00C466DA" w:rsidRDefault="00ED7A68" w:rsidP="00ED7A68">
      <w:pPr>
        <w:pStyle w:val="Legenda"/>
        <w:keepNext/>
      </w:pPr>
      <w:bookmarkStart w:id="275" w:name="_Ref438927483"/>
      <w:bookmarkStart w:id="276" w:name="_Ref446320163"/>
      <w:bookmarkStart w:id="277" w:name="_Toc469405949"/>
      <w:r w:rsidRPr="00C466DA">
        <w:t xml:space="preserve">Tabela </w:t>
      </w:r>
      <w:r w:rsidR="0079735A">
        <w:fldChar w:fldCharType="begin"/>
      </w:r>
      <w:r w:rsidR="0079735A">
        <w:instrText xml:space="preserve"> SEQ Tabela \* ARABIC </w:instrText>
      </w:r>
      <w:r w:rsidR="0079735A">
        <w:fldChar w:fldCharType="separate"/>
      </w:r>
      <w:r w:rsidR="00E95403">
        <w:rPr>
          <w:noProof/>
        </w:rPr>
        <w:t>13</w:t>
      </w:r>
      <w:r w:rsidR="0079735A">
        <w:rPr>
          <w:noProof/>
        </w:rPr>
        <w:fldChar w:fldCharType="end"/>
      </w:r>
      <w:bookmarkEnd w:id="275"/>
      <w:bookmarkEnd w:id="276"/>
      <w:r w:rsidRPr="00C466DA">
        <w:t>: Equipamentos pertencentes à linha de engarrafamento 2.</w:t>
      </w:r>
      <w:bookmarkEnd w:id="277"/>
    </w:p>
    <w:tbl>
      <w:tblPr>
        <w:tblStyle w:val="TabelaSimples2"/>
        <w:tblpPr w:leftFromText="141" w:rightFromText="141" w:vertAnchor="page" w:horzAnchor="margin" w:tblpY="2221"/>
        <w:tblW w:w="8527" w:type="dxa"/>
        <w:tblLook w:val="04A0" w:firstRow="1" w:lastRow="0" w:firstColumn="1" w:lastColumn="0" w:noHBand="0" w:noVBand="1"/>
      </w:tblPr>
      <w:tblGrid>
        <w:gridCol w:w="5556"/>
        <w:gridCol w:w="2374"/>
        <w:gridCol w:w="597"/>
      </w:tblGrid>
      <w:tr w:rsidR="00C466DA" w:rsidRPr="00593534" w:rsidTr="00C466D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single" w:sz="12" w:space="0" w:color="auto"/>
              <w:bottom w:val="single" w:sz="8" w:space="0" w:color="auto"/>
            </w:tcBorders>
            <w:noWrap/>
            <w:vAlign w:val="center"/>
          </w:tcPr>
          <w:p w:rsidR="00C466DA" w:rsidRPr="00593534" w:rsidRDefault="00C466DA" w:rsidP="00C466DA">
            <w:pPr>
              <w:rPr>
                <w:rFonts w:ascii="Calibri" w:eastAsia="Times New Roman" w:hAnsi="Calibri" w:cs="Times New Roman"/>
                <w:color w:val="000000"/>
                <w:lang w:eastAsia="pt-PT"/>
              </w:rPr>
            </w:pPr>
            <w:r>
              <w:rPr>
                <w:rFonts w:ascii="Calibri" w:eastAsia="Times New Roman" w:hAnsi="Calibri" w:cs="Times New Roman"/>
                <w:color w:val="000000"/>
                <w:lang w:eastAsia="pt-PT"/>
              </w:rPr>
              <w:t>Equipamento</w:t>
            </w:r>
          </w:p>
        </w:tc>
        <w:tc>
          <w:tcPr>
            <w:tcW w:w="2374" w:type="dxa"/>
            <w:tcBorders>
              <w:top w:val="single" w:sz="12" w:space="0" w:color="auto"/>
              <w:bottom w:val="single" w:sz="8" w:space="0" w:color="auto"/>
            </w:tcBorders>
            <w:noWrap/>
            <w:vAlign w:val="center"/>
          </w:tcPr>
          <w:p w:rsidR="00C466DA" w:rsidRPr="00593534" w:rsidRDefault="00C466DA" w:rsidP="00C466D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Consumo Anual (kWh)</w:t>
            </w:r>
          </w:p>
        </w:tc>
        <w:tc>
          <w:tcPr>
            <w:tcW w:w="597" w:type="dxa"/>
            <w:tcBorders>
              <w:top w:val="single" w:sz="12" w:space="0" w:color="auto"/>
              <w:bottom w:val="single" w:sz="8" w:space="0" w:color="auto"/>
            </w:tcBorders>
          </w:tcPr>
          <w:p w:rsidR="00C466DA" w:rsidRDefault="00C466DA" w:rsidP="00C466D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w:t>
            </w:r>
          </w:p>
        </w:tc>
      </w:tr>
      <w:tr w:rsidR="00C466DA" w:rsidRPr="00593534" w:rsidTr="00C46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single" w:sz="8" w:space="0" w:color="auto"/>
              <w:bottom w:val="nil"/>
            </w:tcBorders>
            <w:noWrap/>
            <w:vAlign w:val="center"/>
            <w:hideMark/>
          </w:tcPr>
          <w:p w:rsidR="00C466DA" w:rsidRPr="00593534" w:rsidRDefault="00C466DA" w:rsidP="00C466DA">
            <w:pPr>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Transportadores</w:t>
            </w:r>
          </w:p>
        </w:tc>
        <w:tc>
          <w:tcPr>
            <w:tcW w:w="2374" w:type="dxa"/>
            <w:tcBorders>
              <w:top w:val="single" w:sz="8" w:space="0" w:color="auto"/>
              <w:bottom w:val="nil"/>
            </w:tcBorders>
            <w:noWrap/>
            <w:vAlign w:val="center"/>
            <w:hideMark/>
          </w:tcPr>
          <w:p w:rsidR="00C466DA" w:rsidRPr="00593534" w:rsidRDefault="00C466DA" w:rsidP="00C466D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21</w:t>
            </w:r>
            <w:r>
              <w:rPr>
                <w:rFonts w:ascii="Calibri" w:eastAsia="Times New Roman" w:hAnsi="Calibri" w:cs="Times New Roman"/>
                <w:color w:val="000000"/>
                <w:sz w:val="20"/>
                <w:szCs w:val="20"/>
                <w:lang w:eastAsia="pt-PT"/>
              </w:rPr>
              <w:t xml:space="preserve"> </w:t>
            </w:r>
            <w:r w:rsidRPr="00593534">
              <w:rPr>
                <w:rFonts w:ascii="Calibri" w:eastAsia="Times New Roman" w:hAnsi="Calibri" w:cs="Times New Roman"/>
                <w:color w:val="000000"/>
                <w:sz w:val="20"/>
                <w:szCs w:val="20"/>
                <w:lang w:eastAsia="pt-PT"/>
              </w:rPr>
              <w:t>2</w:t>
            </w:r>
            <w:r>
              <w:rPr>
                <w:rFonts w:ascii="Calibri" w:eastAsia="Times New Roman" w:hAnsi="Calibri" w:cs="Times New Roman"/>
                <w:color w:val="000000"/>
                <w:sz w:val="20"/>
                <w:szCs w:val="20"/>
                <w:lang w:eastAsia="pt-PT"/>
              </w:rPr>
              <w:t>78</w:t>
            </w:r>
          </w:p>
        </w:tc>
        <w:tc>
          <w:tcPr>
            <w:tcW w:w="597" w:type="dxa"/>
            <w:tcBorders>
              <w:top w:val="single" w:sz="8" w:space="0" w:color="auto"/>
              <w:bottom w:val="nil"/>
            </w:tcBorders>
            <w:vAlign w:val="center"/>
          </w:tcPr>
          <w:p w:rsidR="00C466DA" w:rsidRDefault="00C466DA" w:rsidP="00C466DA">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8</w:t>
            </w:r>
          </w:p>
        </w:tc>
      </w:tr>
      <w:tr w:rsidR="00C466DA" w:rsidRPr="00593534" w:rsidTr="00C466DA">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593534" w:rsidRDefault="00C466DA" w:rsidP="00C466DA">
            <w:pPr>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Bombas Vácuo</w:t>
            </w:r>
          </w:p>
        </w:tc>
        <w:tc>
          <w:tcPr>
            <w:tcW w:w="2374" w:type="dxa"/>
            <w:tcBorders>
              <w:top w:val="nil"/>
              <w:bottom w:val="nil"/>
            </w:tcBorders>
            <w:noWrap/>
            <w:vAlign w:val="center"/>
            <w:hideMark/>
          </w:tcPr>
          <w:p w:rsidR="00C466DA" w:rsidRPr="00593534" w:rsidRDefault="00C466DA" w:rsidP="00C466D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3 720</w:t>
            </w:r>
          </w:p>
        </w:tc>
        <w:tc>
          <w:tcPr>
            <w:tcW w:w="597" w:type="dxa"/>
            <w:tcBorders>
              <w:top w:val="nil"/>
              <w:bottom w:val="nil"/>
            </w:tcBorders>
            <w:vAlign w:val="center"/>
          </w:tcPr>
          <w:p w:rsidR="00C466DA" w:rsidRDefault="00C466DA" w:rsidP="00C466DA">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5</w:t>
            </w:r>
          </w:p>
        </w:tc>
      </w:tr>
      <w:tr w:rsidR="00C466DA" w:rsidRPr="00593534" w:rsidTr="00C46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593534" w:rsidRDefault="00C466DA" w:rsidP="00C466DA">
            <w:pPr>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Quadros Controlo</w:t>
            </w:r>
          </w:p>
        </w:tc>
        <w:tc>
          <w:tcPr>
            <w:tcW w:w="2374" w:type="dxa"/>
            <w:tcBorders>
              <w:top w:val="nil"/>
              <w:bottom w:val="nil"/>
            </w:tcBorders>
            <w:noWrap/>
            <w:vAlign w:val="center"/>
            <w:hideMark/>
          </w:tcPr>
          <w:p w:rsidR="00C466DA" w:rsidRPr="00593534" w:rsidRDefault="00C466DA" w:rsidP="00C466D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22 320</w:t>
            </w:r>
          </w:p>
        </w:tc>
        <w:tc>
          <w:tcPr>
            <w:tcW w:w="597" w:type="dxa"/>
            <w:tcBorders>
              <w:top w:val="nil"/>
              <w:bottom w:val="nil"/>
            </w:tcBorders>
            <w:vAlign w:val="center"/>
          </w:tcPr>
          <w:p w:rsidR="00C466DA" w:rsidRDefault="00C466DA" w:rsidP="00C466DA">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9</w:t>
            </w:r>
          </w:p>
        </w:tc>
      </w:tr>
      <w:tr w:rsidR="00C466DA" w:rsidRPr="00593534" w:rsidTr="00C466DA">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593534" w:rsidRDefault="00C466DA" w:rsidP="00C466DA">
            <w:pPr>
              <w:rPr>
                <w:rFonts w:ascii="Calibri" w:eastAsia="Times New Roman" w:hAnsi="Calibri" w:cs="Times New Roman"/>
                <w:color w:val="000000"/>
                <w:sz w:val="20"/>
                <w:szCs w:val="20"/>
                <w:lang w:eastAsia="pt-PT"/>
              </w:rPr>
            </w:pPr>
            <w:proofErr w:type="spellStart"/>
            <w:r w:rsidRPr="00593534">
              <w:rPr>
                <w:rFonts w:ascii="Calibri" w:eastAsia="Times New Roman" w:hAnsi="Calibri" w:cs="Times New Roman"/>
                <w:color w:val="000000"/>
                <w:sz w:val="20"/>
                <w:szCs w:val="20"/>
                <w:lang w:eastAsia="pt-PT"/>
              </w:rPr>
              <w:t>Despaletizador</w:t>
            </w:r>
            <w:proofErr w:type="spellEnd"/>
          </w:p>
        </w:tc>
        <w:tc>
          <w:tcPr>
            <w:tcW w:w="2374" w:type="dxa"/>
            <w:tcBorders>
              <w:top w:val="nil"/>
              <w:bottom w:val="nil"/>
            </w:tcBorders>
            <w:noWrap/>
            <w:vAlign w:val="center"/>
            <w:hideMark/>
          </w:tcPr>
          <w:p w:rsidR="00C466DA" w:rsidRPr="00593534" w:rsidRDefault="00C466DA" w:rsidP="00C466D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2</w:t>
            </w:r>
            <w:r>
              <w:rPr>
                <w:rFonts w:ascii="Calibri" w:eastAsia="Times New Roman" w:hAnsi="Calibri" w:cs="Times New Roman"/>
                <w:color w:val="000000"/>
                <w:sz w:val="20"/>
                <w:szCs w:val="20"/>
                <w:lang w:eastAsia="pt-PT"/>
              </w:rPr>
              <w:t xml:space="preserve"> </w:t>
            </w:r>
            <w:r w:rsidRPr="00593534">
              <w:rPr>
                <w:rFonts w:ascii="Calibri" w:eastAsia="Times New Roman" w:hAnsi="Calibri" w:cs="Times New Roman"/>
                <w:color w:val="000000"/>
                <w:sz w:val="20"/>
                <w:szCs w:val="20"/>
                <w:lang w:eastAsia="pt-PT"/>
              </w:rPr>
              <w:t>97</w:t>
            </w:r>
            <w:r>
              <w:rPr>
                <w:rFonts w:ascii="Calibri" w:eastAsia="Times New Roman" w:hAnsi="Calibri" w:cs="Times New Roman"/>
                <w:color w:val="000000"/>
                <w:sz w:val="20"/>
                <w:szCs w:val="20"/>
                <w:lang w:eastAsia="pt-PT"/>
              </w:rPr>
              <w:t>6</w:t>
            </w:r>
          </w:p>
        </w:tc>
        <w:tc>
          <w:tcPr>
            <w:tcW w:w="597" w:type="dxa"/>
            <w:tcBorders>
              <w:top w:val="nil"/>
              <w:bottom w:val="nil"/>
            </w:tcBorders>
            <w:vAlign w:val="center"/>
          </w:tcPr>
          <w:p w:rsidR="00C466DA" w:rsidRDefault="00C466DA" w:rsidP="00C466DA">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4</w:t>
            </w:r>
          </w:p>
        </w:tc>
      </w:tr>
      <w:tr w:rsidR="00C466DA" w:rsidRPr="00593534" w:rsidTr="00C46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593534" w:rsidRDefault="00C466DA" w:rsidP="00C466DA">
            <w:pPr>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Alimentador de Rolhas</w:t>
            </w:r>
          </w:p>
        </w:tc>
        <w:tc>
          <w:tcPr>
            <w:tcW w:w="2374" w:type="dxa"/>
            <w:tcBorders>
              <w:top w:val="nil"/>
              <w:bottom w:val="nil"/>
            </w:tcBorders>
            <w:noWrap/>
            <w:vAlign w:val="center"/>
            <w:hideMark/>
          </w:tcPr>
          <w:p w:rsidR="00C466DA" w:rsidRPr="00593534" w:rsidRDefault="00C466DA" w:rsidP="00C466D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1</w:t>
            </w:r>
            <w:r>
              <w:rPr>
                <w:rFonts w:ascii="Calibri" w:eastAsia="Times New Roman" w:hAnsi="Calibri" w:cs="Times New Roman"/>
                <w:color w:val="000000"/>
                <w:sz w:val="20"/>
                <w:szCs w:val="20"/>
                <w:lang w:eastAsia="pt-PT"/>
              </w:rPr>
              <w:t xml:space="preserve"> </w:t>
            </w:r>
            <w:r w:rsidRPr="00593534">
              <w:rPr>
                <w:rFonts w:ascii="Calibri" w:eastAsia="Times New Roman" w:hAnsi="Calibri" w:cs="Times New Roman"/>
                <w:color w:val="000000"/>
                <w:sz w:val="20"/>
                <w:szCs w:val="20"/>
                <w:lang w:eastAsia="pt-PT"/>
              </w:rPr>
              <w:t>48</w:t>
            </w:r>
            <w:r>
              <w:rPr>
                <w:rFonts w:ascii="Calibri" w:eastAsia="Times New Roman" w:hAnsi="Calibri" w:cs="Times New Roman"/>
                <w:color w:val="000000"/>
                <w:sz w:val="20"/>
                <w:szCs w:val="20"/>
                <w:lang w:eastAsia="pt-PT"/>
              </w:rPr>
              <w:t>8</w:t>
            </w:r>
          </w:p>
        </w:tc>
        <w:tc>
          <w:tcPr>
            <w:tcW w:w="597" w:type="dxa"/>
            <w:tcBorders>
              <w:top w:val="nil"/>
              <w:bottom w:val="nil"/>
            </w:tcBorders>
            <w:vAlign w:val="center"/>
          </w:tcPr>
          <w:p w:rsidR="00C466DA" w:rsidRDefault="00C466DA" w:rsidP="00C466DA">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w:t>
            </w:r>
          </w:p>
        </w:tc>
      </w:tr>
      <w:tr w:rsidR="00C466DA" w:rsidRPr="00593534" w:rsidTr="00C466DA">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593534" w:rsidRDefault="00C466DA" w:rsidP="00C466DA">
            <w:pPr>
              <w:rPr>
                <w:rFonts w:ascii="Calibri" w:eastAsia="Times New Roman" w:hAnsi="Calibri" w:cs="Times New Roman"/>
                <w:color w:val="000000"/>
                <w:sz w:val="20"/>
                <w:szCs w:val="20"/>
                <w:lang w:eastAsia="pt-PT"/>
              </w:rPr>
            </w:pPr>
            <w:proofErr w:type="spellStart"/>
            <w:r w:rsidRPr="00593534">
              <w:rPr>
                <w:rFonts w:ascii="Calibri" w:eastAsia="Times New Roman" w:hAnsi="Calibri" w:cs="Times New Roman"/>
                <w:color w:val="000000"/>
                <w:sz w:val="20"/>
                <w:szCs w:val="20"/>
                <w:lang w:eastAsia="pt-PT"/>
              </w:rPr>
              <w:t>Enxaguadora</w:t>
            </w:r>
            <w:proofErr w:type="spellEnd"/>
            <w:r w:rsidRPr="00593534">
              <w:rPr>
                <w:rFonts w:ascii="Calibri" w:eastAsia="Times New Roman" w:hAnsi="Calibri" w:cs="Times New Roman"/>
                <w:color w:val="000000"/>
                <w:sz w:val="20"/>
                <w:szCs w:val="20"/>
                <w:lang w:eastAsia="pt-PT"/>
              </w:rPr>
              <w:t xml:space="preserve">, Enchedora e </w:t>
            </w:r>
            <w:proofErr w:type="spellStart"/>
            <w:r w:rsidRPr="00593534">
              <w:rPr>
                <w:rFonts w:ascii="Calibri" w:eastAsia="Times New Roman" w:hAnsi="Calibri" w:cs="Times New Roman"/>
                <w:color w:val="000000"/>
                <w:sz w:val="20"/>
                <w:szCs w:val="20"/>
                <w:lang w:eastAsia="pt-PT"/>
              </w:rPr>
              <w:t>Rolhadora</w:t>
            </w:r>
            <w:proofErr w:type="spellEnd"/>
          </w:p>
        </w:tc>
        <w:tc>
          <w:tcPr>
            <w:tcW w:w="2374" w:type="dxa"/>
            <w:tcBorders>
              <w:top w:val="nil"/>
              <w:bottom w:val="nil"/>
            </w:tcBorders>
            <w:noWrap/>
            <w:vAlign w:val="center"/>
            <w:hideMark/>
          </w:tcPr>
          <w:p w:rsidR="00C466DA" w:rsidRPr="00593534" w:rsidRDefault="00C466DA" w:rsidP="00C466D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4 538</w:t>
            </w:r>
          </w:p>
        </w:tc>
        <w:tc>
          <w:tcPr>
            <w:tcW w:w="597" w:type="dxa"/>
            <w:tcBorders>
              <w:top w:val="nil"/>
              <w:bottom w:val="nil"/>
            </w:tcBorders>
            <w:vAlign w:val="center"/>
          </w:tcPr>
          <w:p w:rsidR="00C466DA" w:rsidRDefault="00C466DA" w:rsidP="00C466DA">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6</w:t>
            </w:r>
          </w:p>
        </w:tc>
      </w:tr>
      <w:tr w:rsidR="00C466DA" w:rsidRPr="00593534" w:rsidTr="00C46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593534" w:rsidRDefault="00C466DA" w:rsidP="00C466DA">
            <w:pPr>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Laser</w:t>
            </w:r>
          </w:p>
        </w:tc>
        <w:tc>
          <w:tcPr>
            <w:tcW w:w="2374" w:type="dxa"/>
            <w:tcBorders>
              <w:top w:val="nil"/>
              <w:bottom w:val="nil"/>
            </w:tcBorders>
            <w:noWrap/>
            <w:vAlign w:val="center"/>
            <w:hideMark/>
          </w:tcPr>
          <w:p w:rsidR="00C466DA" w:rsidRPr="00593534" w:rsidRDefault="00C466DA" w:rsidP="00C466D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167</w:t>
            </w:r>
          </w:p>
        </w:tc>
        <w:tc>
          <w:tcPr>
            <w:tcW w:w="597" w:type="dxa"/>
            <w:tcBorders>
              <w:top w:val="nil"/>
              <w:bottom w:val="nil"/>
            </w:tcBorders>
            <w:vAlign w:val="center"/>
          </w:tcPr>
          <w:p w:rsidR="00C466DA" w:rsidRDefault="00C466DA" w:rsidP="00C466DA">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t; 1</w:t>
            </w:r>
          </w:p>
        </w:tc>
      </w:tr>
      <w:tr w:rsidR="00C466DA" w:rsidRPr="00593534" w:rsidTr="00C466DA">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593534" w:rsidRDefault="00C466DA" w:rsidP="00C466DA">
            <w:pPr>
              <w:rPr>
                <w:rFonts w:ascii="Calibri" w:eastAsia="Times New Roman" w:hAnsi="Calibri" w:cs="Times New Roman"/>
                <w:color w:val="000000"/>
                <w:sz w:val="20"/>
                <w:szCs w:val="20"/>
                <w:lang w:eastAsia="pt-PT"/>
              </w:rPr>
            </w:pPr>
            <w:proofErr w:type="spellStart"/>
            <w:r w:rsidRPr="00593534">
              <w:rPr>
                <w:rFonts w:ascii="Calibri" w:eastAsia="Times New Roman" w:hAnsi="Calibri" w:cs="Times New Roman"/>
                <w:color w:val="000000"/>
                <w:sz w:val="20"/>
                <w:szCs w:val="20"/>
                <w:lang w:eastAsia="pt-PT"/>
              </w:rPr>
              <w:t>Capsuladora</w:t>
            </w:r>
            <w:proofErr w:type="spellEnd"/>
            <w:r w:rsidRPr="00593534">
              <w:rPr>
                <w:rFonts w:ascii="Calibri" w:eastAsia="Times New Roman" w:hAnsi="Calibri" w:cs="Times New Roman"/>
                <w:color w:val="000000"/>
                <w:sz w:val="20"/>
                <w:szCs w:val="20"/>
                <w:lang w:eastAsia="pt-PT"/>
              </w:rPr>
              <w:t xml:space="preserve"> - Distribuidora de Capsulas</w:t>
            </w:r>
          </w:p>
        </w:tc>
        <w:tc>
          <w:tcPr>
            <w:tcW w:w="2374" w:type="dxa"/>
            <w:tcBorders>
              <w:top w:val="nil"/>
              <w:bottom w:val="nil"/>
            </w:tcBorders>
            <w:noWrap/>
            <w:vAlign w:val="center"/>
            <w:hideMark/>
          </w:tcPr>
          <w:p w:rsidR="00C466DA" w:rsidRPr="00593534" w:rsidRDefault="00C466DA" w:rsidP="00C466D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74</w:t>
            </w:r>
            <w:r>
              <w:rPr>
                <w:rFonts w:ascii="Calibri" w:eastAsia="Times New Roman" w:hAnsi="Calibri" w:cs="Times New Roman"/>
                <w:color w:val="000000"/>
                <w:sz w:val="20"/>
                <w:szCs w:val="20"/>
                <w:lang w:eastAsia="pt-PT"/>
              </w:rPr>
              <w:t>4</w:t>
            </w:r>
          </w:p>
        </w:tc>
        <w:tc>
          <w:tcPr>
            <w:tcW w:w="597" w:type="dxa"/>
            <w:tcBorders>
              <w:top w:val="nil"/>
              <w:bottom w:val="nil"/>
            </w:tcBorders>
            <w:vAlign w:val="center"/>
          </w:tcPr>
          <w:p w:rsidR="00C466DA" w:rsidRDefault="00C466DA" w:rsidP="00C466DA">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lt; 1</w:t>
            </w:r>
          </w:p>
        </w:tc>
      </w:tr>
      <w:tr w:rsidR="00C466DA" w:rsidRPr="00593534" w:rsidTr="00C46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593534" w:rsidRDefault="00C466DA" w:rsidP="00C466DA">
            <w:pPr>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Secadora de exteriores</w:t>
            </w:r>
          </w:p>
        </w:tc>
        <w:tc>
          <w:tcPr>
            <w:tcW w:w="2374" w:type="dxa"/>
            <w:tcBorders>
              <w:top w:val="nil"/>
              <w:bottom w:val="nil"/>
            </w:tcBorders>
            <w:noWrap/>
            <w:vAlign w:val="center"/>
            <w:hideMark/>
          </w:tcPr>
          <w:p w:rsidR="00C466DA" w:rsidRPr="00593534" w:rsidRDefault="00C466DA" w:rsidP="00C466D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9</w:t>
            </w:r>
            <w:r>
              <w:rPr>
                <w:rFonts w:ascii="Calibri" w:eastAsia="Times New Roman" w:hAnsi="Calibri" w:cs="Times New Roman"/>
                <w:color w:val="000000"/>
                <w:sz w:val="20"/>
                <w:szCs w:val="20"/>
                <w:lang w:eastAsia="pt-PT"/>
              </w:rPr>
              <w:t xml:space="preserve"> </w:t>
            </w:r>
            <w:r w:rsidRPr="00593534">
              <w:rPr>
                <w:rFonts w:ascii="Calibri" w:eastAsia="Times New Roman" w:hAnsi="Calibri" w:cs="Times New Roman"/>
                <w:color w:val="000000"/>
                <w:sz w:val="20"/>
                <w:szCs w:val="20"/>
                <w:lang w:eastAsia="pt-PT"/>
              </w:rPr>
              <w:t>6</w:t>
            </w:r>
            <w:r>
              <w:rPr>
                <w:rFonts w:ascii="Calibri" w:eastAsia="Times New Roman" w:hAnsi="Calibri" w:cs="Times New Roman"/>
                <w:color w:val="000000"/>
                <w:sz w:val="20"/>
                <w:szCs w:val="20"/>
                <w:lang w:eastAsia="pt-PT"/>
              </w:rPr>
              <w:t>72</w:t>
            </w:r>
          </w:p>
        </w:tc>
        <w:tc>
          <w:tcPr>
            <w:tcW w:w="597" w:type="dxa"/>
            <w:tcBorders>
              <w:top w:val="nil"/>
              <w:bottom w:val="nil"/>
            </w:tcBorders>
            <w:vAlign w:val="center"/>
          </w:tcPr>
          <w:p w:rsidR="00C466DA" w:rsidRDefault="00C466DA" w:rsidP="00C466DA">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3</w:t>
            </w:r>
          </w:p>
        </w:tc>
      </w:tr>
      <w:tr w:rsidR="00C466DA" w:rsidRPr="00593534" w:rsidTr="00C466DA">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593534" w:rsidRDefault="00C466DA" w:rsidP="00C466DA">
            <w:pPr>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Rotuladora</w:t>
            </w:r>
          </w:p>
        </w:tc>
        <w:tc>
          <w:tcPr>
            <w:tcW w:w="2374" w:type="dxa"/>
            <w:tcBorders>
              <w:top w:val="nil"/>
              <w:bottom w:val="nil"/>
            </w:tcBorders>
            <w:noWrap/>
            <w:vAlign w:val="center"/>
            <w:hideMark/>
          </w:tcPr>
          <w:p w:rsidR="00C466DA" w:rsidRPr="00593534" w:rsidRDefault="00C466DA" w:rsidP="00C466D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3</w:t>
            </w:r>
            <w:r>
              <w:rPr>
                <w:rFonts w:ascii="Calibri" w:eastAsia="Times New Roman" w:hAnsi="Calibri" w:cs="Times New Roman"/>
                <w:color w:val="000000"/>
                <w:sz w:val="20"/>
                <w:szCs w:val="20"/>
                <w:lang w:eastAsia="pt-PT"/>
              </w:rPr>
              <w:t xml:space="preserve"> </w:t>
            </w:r>
            <w:r w:rsidRPr="00593534">
              <w:rPr>
                <w:rFonts w:ascii="Calibri" w:eastAsia="Times New Roman" w:hAnsi="Calibri" w:cs="Times New Roman"/>
                <w:color w:val="000000"/>
                <w:sz w:val="20"/>
                <w:szCs w:val="20"/>
                <w:lang w:eastAsia="pt-PT"/>
              </w:rPr>
              <w:t>7</w:t>
            </w:r>
            <w:r>
              <w:rPr>
                <w:rFonts w:ascii="Calibri" w:eastAsia="Times New Roman" w:hAnsi="Calibri" w:cs="Times New Roman"/>
                <w:color w:val="000000"/>
                <w:sz w:val="20"/>
                <w:szCs w:val="20"/>
                <w:lang w:eastAsia="pt-PT"/>
              </w:rPr>
              <w:t>20</w:t>
            </w:r>
          </w:p>
        </w:tc>
        <w:tc>
          <w:tcPr>
            <w:tcW w:w="597" w:type="dxa"/>
            <w:tcBorders>
              <w:top w:val="nil"/>
              <w:bottom w:val="nil"/>
            </w:tcBorders>
            <w:vAlign w:val="center"/>
          </w:tcPr>
          <w:p w:rsidR="00C466DA" w:rsidRDefault="00C466DA" w:rsidP="00C466DA">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5</w:t>
            </w:r>
          </w:p>
        </w:tc>
      </w:tr>
      <w:tr w:rsidR="00C466DA" w:rsidRPr="00593534" w:rsidTr="00C46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593534" w:rsidRDefault="00C466DA" w:rsidP="00C466DA">
            <w:pPr>
              <w:rPr>
                <w:rFonts w:ascii="Calibri" w:eastAsia="Times New Roman" w:hAnsi="Calibri" w:cs="Times New Roman"/>
                <w:color w:val="000000"/>
                <w:sz w:val="20"/>
                <w:szCs w:val="20"/>
                <w:lang w:eastAsia="pt-PT"/>
              </w:rPr>
            </w:pPr>
            <w:proofErr w:type="spellStart"/>
            <w:r w:rsidRPr="00593534">
              <w:rPr>
                <w:rFonts w:ascii="Calibri" w:eastAsia="Times New Roman" w:hAnsi="Calibri" w:cs="Times New Roman"/>
                <w:color w:val="000000"/>
                <w:sz w:val="20"/>
                <w:szCs w:val="20"/>
                <w:lang w:eastAsia="pt-PT"/>
              </w:rPr>
              <w:t>Wrap</w:t>
            </w:r>
            <w:proofErr w:type="spellEnd"/>
            <w:r w:rsidRPr="00593534">
              <w:rPr>
                <w:rFonts w:ascii="Calibri" w:eastAsia="Times New Roman" w:hAnsi="Calibri" w:cs="Times New Roman"/>
                <w:color w:val="000000"/>
                <w:sz w:val="20"/>
                <w:szCs w:val="20"/>
                <w:lang w:eastAsia="pt-PT"/>
              </w:rPr>
              <w:t xml:space="preserve"> </w:t>
            </w:r>
            <w:proofErr w:type="spellStart"/>
            <w:r w:rsidRPr="00593534">
              <w:rPr>
                <w:rFonts w:ascii="Calibri" w:eastAsia="Times New Roman" w:hAnsi="Calibri" w:cs="Times New Roman"/>
                <w:color w:val="000000"/>
                <w:sz w:val="20"/>
                <w:szCs w:val="20"/>
                <w:lang w:eastAsia="pt-PT"/>
              </w:rPr>
              <w:t>Around</w:t>
            </w:r>
            <w:proofErr w:type="spellEnd"/>
          </w:p>
        </w:tc>
        <w:tc>
          <w:tcPr>
            <w:tcW w:w="2374" w:type="dxa"/>
            <w:tcBorders>
              <w:top w:val="nil"/>
              <w:bottom w:val="nil"/>
            </w:tcBorders>
            <w:noWrap/>
            <w:vAlign w:val="center"/>
            <w:hideMark/>
          </w:tcPr>
          <w:p w:rsidR="00C466DA" w:rsidRPr="00593534" w:rsidRDefault="00C466DA" w:rsidP="00C466D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1 190</w:t>
            </w:r>
          </w:p>
        </w:tc>
        <w:tc>
          <w:tcPr>
            <w:tcW w:w="597" w:type="dxa"/>
            <w:tcBorders>
              <w:top w:val="nil"/>
              <w:bottom w:val="nil"/>
            </w:tcBorders>
            <w:vAlign w:val="center"/>
          </w:tcPr>
          <w:p w:rsidR="00C466DA" w:rsidRDefault="00C466DA" w:rsidP="00C466DA">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w:t>
            </w:r>
          </w:p>
        </w:tc>
      </w:tr>
      <w:tr w:rsidR="00C466DA" w:rsidRPr="00593534" w:rsidTr="00C466DA">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593534" w:rsidRDefault="00C466DA" w:rsidP="00C466DA">
            <w:pPr>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 xml:space="preserve">Máquina da Cola </w:t>
            </w:r>
          </w:p>
        </w:tc>
        <w:tc>
          <w:tcPr>
            <w:tcW w:w="2374" w:type="dxa"/>
            <w:tcBorders>
              <w:top w:val="nil"/>
              <w:bottom w:val="nil"/>
            </w:tcBorders>
            <w:noWrap/>
            <w:vAlign w:val="center"/>
            <w:hideMark/>
          </w:tcPr>
          <w:p w:rsidR="00C466DA" w:rsidRPr="00593534" w:rsidRDefault="00C466DA" w:rsidP="00C466D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1</w:t>
            </w:r>
            <w:r>
              <w:rPr>
                <w:rFonts w:ascii="Calibri" w:eastAsia="Times New Roman" w:hAnsi="Calibri" w:cs="Times New Roman"/>
                <w:color w:val="000000"/>
                <w:sz w:val="20"/>
                <w:szCs w:val="20"/>
                <w:lang w:eastAsia="pt-PT"/>
              </w:rPr>
              <w:t xml:space="preserve"> </w:t>
            </w:r>
            <w:r w:rsidRPr="00593534">
              <w:rPr>
                <w:rFonts w:ascii="Calibri" w:eastAsia="Times New Roman" w:hAnsi="Calibri" w:cs="Times New Roman"/>
                <w:color w:val="000000"/>
                <w:sz w:val="20"/>
                <w:szCs w:val="20"/>
                <w:lang w:eastAsia="pt-PT"/>
              </w:rPr>
              <w:t>48</w:t>
            </w:r>
            <w:r>
              <w:rPr>
                <w:rFonts w:ascii="Calibri" w:eastAsia="Times New Roman" w:hAnsi="Calibri" w:cs="Times New Roman"/>
                <w:color w:val="000000"/>
                <w:sz w:val="20"/>
                <w:szCs w:val="20"/>
                <w:lang w:eastAsia="pt-PT"/>
              </w:rPr>
              <w:t>8</w:t>
            </w:r>
          </w:p>
        </w:tc>
        <w:tc>
          <w:tcPr>
            <w:tcW w:w="597" w:type="dxa"/>
            <w:tcBorders>
              <w:top w:val="nil"/>
              <w:bottom w:val="nil"/>
            </w:tcBorders>
            <w:vAlign w:val="center"/>
          </w:tcPr>
          <w:p w:rsidR="00C466DA" w:rsidRDefault="00C466DA" w:rsidP="00C466DA">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2</w:t>
            </w:r>
          </w:p>
        </w:tc>
      </w:tr>
      <w:tr w:rsidR="00C466DA" w:rsidRPr="00593534" w:rsidTr="00C46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593534" w:rsidRDefault="00C466DA" w:rsidP="00C466DA">
            <w:pPr>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Mangueiras e pistolas</w:t>
            </w:r>
            <w:r>
              <w:rPr>
                <w:rFonts w:ascii="Calibri" w:eastAsia="Times New Roman" w:hAnsi="Calibri" w:cs="Times New Roman"/>
                <w:color w:val="000000"/>
                <w:sz w:val="20"/>
                <w:szCs w:val="20"/>
                <w:lang w:eastAsia="pt-PT"/>
              </w:rPr>
              <w:t xml:space="preserve"> da</w:t>
            </w:r>
            <w:r w:rsidRPr="00593534">
              <w:rPr>
                <w:rFonts w:ascii="Calibri" w:eastAsia="Times New Roman" w:hAnsi="Calibri" w:cs="Times New Roman"/>
                <w:color w:val="000000"/>
                <w:sz w:val="20"/>
                <w:szCs w:val="20"/>
                <w:lang w:eastAsia="pt-PT"/>
              </w:rPr>
              <w:t xml:space="preserve"> M</w:t>
            </w:r>
            <w:r>
              <w:rPr>
                <w:rFonts w:ascii="Calibri" w:eastAsia="Times New Roman" w:hAnsi="Calibri" w:cs="Times New Roman"/>
                <w:color w:val="000000"/>
                <w:sz w:val="20"/>
                <w:szCs w:val="20"/>
                <w:lang w:eastAsia="pt-PT"/>
              </w:rPr>
              <w:t>á</w:t>
            </w:r>
            <w:r w:rsidRPr="00593534">
              <w:rPr>
                <w:rFonts w:ascii="Calibri" w:eastAsia="Times New Roman" w:hAnsi="Calibri" w:cs="Times New Roman"/>
                <w:color w:val="000000"/>
                <w:sz w:val="20"/>
                <w:szCs w:val="20"/>
                <w:lang w:eastAsia="pt-PT"/>
              </w:rPr>
              <w:t>quina</w:t>
            </w:r>
            <w:r>
              <w:rPr>
                <w:rFonts w:ascii="Calibri" w:eastAsia="Times New Roman" w:hAnsi="Calibri" w:cs="Times New Roman"/>
                <w:color w:val="000000"/>
                <w:sz w:val="20"/>
                <w:szCs w:val="20"/>
                <w:lang w:eastAsia="pt-PT"/>
              </w:rPr>
              <w:t xml:space="preserve"> de</w:t>
            </w:r>
            <w:r w:rsidRPr="00593534">
              <w:rPr>
                <w:rFonts w:ascii="Calibri" w:eastAsia="Times New Roman" w:hAnsi="Calibri" w:cs="Times New Roman"/>
                <w:color w:val="000000"/>
                <w:sz w:val="20"/>
                <w:szCs w:val="20"/>
                <w:lang w:eastAsia="pt-PT"/>
              </w:rPr>
              <w:t xml:space="preserve"> Cola</w:t>
            </w:r>
          </w:p>
        </w:tc>
        <w:tc>
          <w:tcPr>
            <w:tcW w:w="2374" w:type="dxa"/>
            <w:tcBorders>
              <w:top w:val="nil"/>
              <w:bottom w:val="nil"/>
            </w:tcBorders>
            <w:noWrap/>
            <w:vAlign w:val="center"/>
            <w:hideMark/>
          </w:tcPr>
          <w:p w:rsidR="00C466DA" w:rsidRPr="00593534" w:rsidRDefault="00C466DA" w:rsidP="00C466D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744</w:t>
            </w:r>
          </w:p>
        </w:tc>
        <w:tc>
          <w:tcPr>
            <w:tcW w:w="597" w:type="dxa"/>
            <w:tcBorders>
              <w:top w:val="nil"/>
              <w:bottom w:val="nil"/>
            </w:tcBorders>
            <w:vAlign w:val="center"/>
          </w:tcPr>
          <w:p w:rsidR="00C466DA" w:rsidRDefault="00C466DA" w:rsidP="00C466DA">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t; 1</w:t>
            </w:r>
          </w:p>
        </w:tc>
      </w:tr>
      <w:tr w:rsidR="00C466DA" w:rsidRPr="00593534" w:rsidTr="00C466DA">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593534" w:rsidRDefault="00C466DA" w:rsidP="00C466DA">
            <w:pPr>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Codificador de Caixas</w:t>
            </w:r>
          </w:p>
        </w:tc>
        <w:tc>
          <w:tcPr>
            <w:tcW w:w="2374" w:type="dxa"/>
            <w:tcBorders>
              <w:top w:val="nil"/>
              <w:bottom w:val="nil"/>
            </w:tcBorders>
            <w:noWrap/>
            <w:vAlign w:val="center"/>
            <w:hideMark/>
          </w:tcPr>
          <w:p w:rsidR="00C466DA" w:rsidRPr="00593534" w:rsidRDefault="00C466DA" w:rsidP="00C466D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1</w:t>
            </w:r>
            <w:r>
              <w:rPr>
                <w:rFonts w:ascii="Calibri" w:eastAsia="Times New Roman" w:hAnsi="Calibri" w:cs="Times New Roman"/>
                <w:color w:val="000000"/>
                <w:sz w:val="20"/>
                <w:szCs w:val="20"/>
                <w:lang w:eastAsia="pt-PT"/>
              </w:rPr>
              <w:t xml:space="preserve"> </w:t>
            </w:r>
            <w:r w:rsidRPr="00593534">
              <w:rPr>
                <w:rFonts w:ascii="Calibri" w:eastAsia="Times New Roman" w:hAnsi="Calibri" w:cs="Times New Roman"/>
                <w:color w:val="000000"/>
                <w:sz w:val="20"/>
                <w:szCs w:val="20"/>
                <w:lang w:eastAsia="pt-PT"/>
              </w:rPr>
              <w:t>07</w:t>
            </w:r>
            <w:r>
              <w:rPr>
                <w:rFonts w:ascii="Calibri" w:eastAsia="Times New Roman" w:hAnsi="Calibri" w:cs="Times New Roman"/>
                <w:color w:val="000000"/>
                <w:sz w:val="20"/>
                <w:szCs w:val="20"/>
                <w:lang w:eastAsia="pt-PT"/>
              </w:rPr>
              <w:t>9</w:t>
            </w:r>
          </w:p>
        </w:tc>
        <w:tc>
          <w:tcPr>
            <w:tcW w:w="597" w:type="dxa"/>
            <w:tcBorders>
              <w:top w:val="nil"/>
              <w:bottom w:val="nil"/>
            </w:tcBorders>
            <w:vAlign w:val="center"/>
          </w:tcPr>
          <w:p w:rsidR="00C466DA" w:rsidRDefault="00C466DA" w:rsidP="00C466DA">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lt; 1</w:t>
            </w:r>
          </w:p>
        </w:tc>
      </w:tr>
      <w:tr w:rsidR="00C466DA" w:rsidRPr="00593534" w:rsidTr="00C46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593534" w:rsidRDefault="00C466DA" w:rsidP="00C466DA">
            <w:pPr>
              <w:rPr>
                <w:rFonts w:ascii="Calibri" w:eastAsia="Times New Roman" w:hAnsi="Calibri" w:cs="Times New Roman"/>
                <w:color w:val="000000"/>
                <w:sz w:val="20"/>
                <w:szCs w:val="20"/>
                <w:lang w:eastAsia="pt-PT"/>
              </w:rPr>
            </w:pPr>
            <w:proofErr w:type="spellStart"/>
            <w:r w:rsidRPr="00593534">
              <w:rPr>
                <w:rFonts w:ascii="Calibri" w:eastAsia="Times New Roman" w:hAnsi="Calibri" w:cs="Times New Roman"/>
                <w:color w:val="000000"/>
                <w:sz w:val="20"/>
                <w:szCs w:val="20"/>
                <w:lang w:eastAsia="pt-PT"/>
              </w:rPr>
              <w:t>Paletizador</w:t>
            </w:r>
            <w:proofErr w:type="spellEnd"/>
          </w:p>
        </w:tc>
        <w:tc>
          <w:tcPr>
            <w:tcW w:w="2374" w:type="dxa"/>
            <w:tcBorders>
              <w:top w:val="nil"/>
              <w:bottom w:val="nil"/>
            </w:tcBorders>
            <w:noWrap/>
            <w:vAlign w:val="center"/>
            <w:hideMark/>
          </w:tcPr>
          <w:p w:rsidR="00C466DA" w:rsidRPr="00593534" w:rsidRDefault="00C466DA" w:rsidP="00C466D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1 042</w:t>
            </w:r>
          </w:p>
        </w:tc>
        <w:tc>
          <w:tcPr>
            <w:tcW w:w="597" w:type="dxa"/>
            <w:tcBorders>
              <w:top w:val="nil"/>
              <w:bottom w:val="nil"/>
            </w:tcBorders>
            <w:vAlign w:val="center"/>
          </w:tcPr>
          <w:p w:rsidR="00C466DA" w:rsidRDefault="00C466DA" w:rsidP="00C466DA">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t; 1</w:t>
            </w:r>
          </w:p>
        </w:tc>
      </w:tr>
      <w:tr w:rsidR="00C466DA" w:rsidRPr="00593534" w:rsidTr="00E179B7">
        <w:trPr>
          <w:trHeight w:val="315"/>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593534" w:rsidRDefault="00C466DA" w:rsidP="00C466DA">
            <w:pPr>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Envolvedora</w:t>
            </w:r>
          </w:p>
        </w:tc>
        <w:tc>
          <w:tcPr>
            <w:tcW w:w="2374" w:type="dxa"/>
            <w:tcBorders>
              <w:top w:val="nil"/>
              <w:bottom w:val="nil"/>
            </w:tcBorders>
            <w:noWrap/>
            <w:vAlign w:val="center"/>
            <w:hideMark/>
          </w:tcPr>
          <w:p w:rsidR="00C466DA" w:rsidRPr="00593534" w:rsidRDefault="00C466DA" w:rsidP="00C466D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sidRPr="00593534">
              <w:rPr>
                <w:rFonts w:ascii="Calibri" w:eastAsia="Times New Roman" w:hAnsi="Calibri" w:cs="Times New Roman"/>
                <w:color w:val="000000"/>
                <w:sz w:val="20"/>
                <w:szCs w:val="20"/>
                <w:lang w:eastAsia="pt-PT"/>
              </w:rPr>
              <w:t>1</w:t>
            </w:r>
            <w:r>
              <w:rPr>
                <w:rFonts w:ascii="Calibri" w:eastAsia="Times New Roman" w:hAnsi="Calibri" w:cs="Times New Roman"/>
                <w:color w:val="000000"/>
                <w:sz w:val="20"/>
                <w:szCs w:val="20"/>
                <w:lang w:eastAsia="pt-PT"/>
              </w:rPr>
              <w:t xml:space="preserve"> </w:t>
            </w:r>
            <w:r w:rsidRPr="00593534">
              <w:rPr>
                <w:rFonts w:ascii="Calibri" w:eastAsia="Times New Roman" w:hAnsi="Calibri" w:cs="Times New Roman"/>
                <w:color w:val="000000"/>
                <w:sz w:val="20"/>
                <w:szCs w:val="20"/>
                <w:lang w:eastAsia="pt-PT"/>
              </w:rPr>
              <w:t>11</w:t>
            </w:r>
            <w:r>
              <w:rPr>
                <w:rFonts w:ascii="Calibri" w:eastAsia="Times New Roman" w:hAnsi="Calibri" w:cs="Times New Roman"/>
                <w:color w:val="000000"/>
                <w:sz w:val="20"/>
                <w:szCs w:val="20"/>
                <w:lang w:eastAsia="pt-PT"/>
              </w:rPr>
              <w:t>6</w:t>
            </w:r>
          </w:p>
        </w:tc>
        <w:tc>
          <w:tcPr>
            <w:tcW w:w="597" w:type="dxa"/>
            <w:tcBorders>
              <w:top w:val="nil"/>
              <w:bottom w:val="nil"/>
            </w:tcBorders>
            <w:vAlign w:val="center"/>
          </w:tcPr>
          <w:p w:rsidR="00C466DA" w:rsidRDefault="00C466DA" w:rsidP="00C466DA">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lt; 1</w:t>
            </w:r>
          </w:p>
        </w:tc>
      </w:tr>
      <w:tr w:rsidR="00E179B7" w:rsidRPr="00593534" w:rsidTr="000669A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556" w:type="dxa"/>
            <w:tcBorders>
              <w:top w:val="nil"/>
              <w:bottom w:val="single" w:sz="12" w:space="0" w:color="auto"/>
            </w:tcBorders>
            <w:noWrap/>
            <w:vAlign w:val="center"/>
          </w:tcPr>
          <w:p w:rsidR="00E179B7" w:rsidRPr="00593534" w:rsidRDefault="00E179B7" w:rsidP="00C466DA">
            <w:pPr>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Total</w:t>
            </w:r>
          </w:p>
        </w:tc>
        <w:tc>
          <w:tcPr>
            <w:tcW w:w="2374" w:type="dxa"/>
            <w:tcBorders>
              <w:top w:val="nil"/>
              <w:bottom w:val="single" w:sz="12" w:space="0" w:color="auto"/>
            </w:tcBorders>
            <w:noWrap/>
            <w:vAlign w:val="center"/>
          </w:tcPr>
          <w:p w:rsidR="00E179B7" w:rsidRPr="00593534" w:rsidRDefault="000669A5" w:rsidP="00C466D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77 283</w:t>
            </w:r>
          </w:p>
        </w:tc>
        <w:tc>
          <w:tcPr>
            <w:tcW w:w="597" w:type="dxa"/>
            <w:tcBorders>
              <w:top w:val="nil"/>
              <w:bottom w:val="single" w:sz="12" w:space="0" w:color="auto"/>
            </w:tcBorders>
            <w:vAlign w:val="center"/>
          </w:tcPr>
          <w:p w:rsidR="00E179B7" w:rsidRDefault="00E179B7" w:rsidP="00C466DA">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p>
        </w:tc>
      </w:tr>
    </w:tbl>
    <w:p w:rsidR="00E179B7" w:rsidRDefault="00E179B7" w:rsidP="00C466DA"/>
    <w:p w:rsidR="00C466DA" w:rsidRDefault="00C466DA" w:rsidP="00C466DA">
      <w:r>
        <w:t>No período de um ano a linha de engarrafamento 2 consome cerca de 77 283 kWh, estando em funcionamento 93 dias, com uma média de 8 horas por dia.</w:t>
      </w:r>
    </w:p>
    <w:p w:rsidR="00C466DA" w:rsidRDefault="00C466DA" w:rsidP="00C466DA">
      <w:r>
        <w:t xml:space="preserve">Na </w:t>
      </w:r>
      <w:r w:rsidRPr="00C466DA">
        <w:fldChar w:fldCharType="begin"/>
      </w:r>
      <w:r w:rsidRPr="00C466DA">
        <w:instrText xml:space="preserve"> REF _Ref446320360 \h  \* MERGEFORMAT </w:instrText>
      </w:r>
      <w:r w:rsidRPr="00C466DA">
        <w:fldChar w:fldCharType="separate"/>
      </w:r>
      <w:r w:rsidR="00E95403" w:rsidRPr="00C466DA">
        <w:t xml:space="preserve">Tabela </w:t>
      </w:r>
      <w:r w:rsidR="00E95403">
        <w:rPr>
          <w:noProof/>
        </w:rPr>
        <w:t>14</w:t>
      </w:r>
      <w:r w:rsidRPr="00C466DA">
        <w:fldChar w:fldCharType="end"/>
      </w:r>
      <w:r w:rsidRPr="00C466DA">
        <w:rPr>
          <w:b/>
        </w:rPr>
        <w:t xml:space="preserve"> </w:t>
      </w:r>
      <w:r>
        <w:t>estão representados os valores de consumo da linha de engarrafamento 3.</w:t>
      </w:r>
    </w:p>
    <w:p w:rsidR="00C466DA" w:rsidRPr="00C466DA" w:rsidRDefault="00C466DA" w:rsidP="00C466DA">
      <w:pPr>
        <w:pStyle w:val="Legenda"/>
        <w:keepNext/>
        <w:spacing w:after="0"/>
      </w:pPr>
      <w:bookmarkStart w:id="278" w:name="_Ref446320189"/>
      <w:bookmarkStart w:id="279" w:name="_Ref446320360"/>
      <w:bookmarkStart w:id="280" w:name="_Toc469405950"/>
      <w:r w:rsidRPr="00C466DA">
        <w:t xml:space="preserve">Tabela </w:t>
      </w:r>
      <w:r w:rsidR="0079735A">
        <w:fldChar w:fldCharType="begin"/>
      </w:r>
      <w:r w:rsidR="0079735A">
        <w:instrText xml:space="preserve"> SEQ Tabela \* ARABIC </w:instrText>
      </w:r>
      <w:r w:rsidR="0079735A">
        <w:fldChar w:fldCharType="separate"/>
      </w:r>
      <w:r w:rsidR="00E95403">
        <w:rPr>
          <w:noProof/>
        </w:rPr>
        <w:t>14</w:t>
      </w:r>
      <w:r w:rsidR="0079735A">
        <w:rPr>
          <w:noProof/>
        </w:rPr>
        <w:fldChar w:fldCharType="end"/>
      </w:r>
      <w:bookmarkEnd w:id="278"/>
      <w:bookmarkEnd w:id="279"/>
      <w:r w:rsidRPr="00C466DA">
        <w:t>: Equipamentos pertencentes à linha de engarrafamento 3.</w:t>
      </w:r>
      <w:bookmarkEnd w:id="280"/>
    </w:p>
    <w:tbl>
      <w:tblPr>
        <w:tblStyle w:val="TabelaSimples2"/>
        <w:tblpPr w:leftFromText="141" w:rightFromText="141" w:vertAnchor="page" w:horzAnchor="margin" w:tblpY="9483"/>
        <w:tblW w:w="8526" w:type="dxa"/>
        <w:tblLook w:val="04A0" w:firstRow="1" w:lastRow="0" w:firstColumn="1" w:lastColumn="0" w:noHBand="0" w:noVBand="1"/>
      </w:tblPr>
      <w:tblGrid>
        <w:gridCol w:w="5556"/>
        <w:gridCol w:w="2375"/>
        <w:gridCol w:w="595"/>
      </w:tblGrid>
      <w:tr w:rsidR="00C466DA" w:rsidRPr="00BB7F90" w:rsidTr="00E179B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single" w:sz="12" w:space="0" w:color="auto"/>
              <w:bottom w:val="single" w:sz="8" w:space="0" w:color="auto"/>
            </w:tcBorders>
            <w:noWrap/>
            <w:vAlign w:val="center"/>
          </w:tcPr>
          <w:p w:rsidR="00C466DA" w:rsidRPr="00BB7F90" w:rsidRDefault="00C466DA" w:rsidP="00E179B7">
            <w:pPr>
              <w:jc w:val="center"/>
              <w:rPr>
                <w:rFonts w:ascii="Calibri" w:eastAsia="Times New Roman" w:hAnsi="Calibri" w:cs="Times New Roman"/>
                <w:color w:val="000000"/>
                <w:lang w:eastAsia="pt-PT"/>
              </w:rPr>
            </w:pPr>
            <w:r>
              <w:rPr>
                <w:rFonts w:ascii="Calibri" w:eastAsia="Times New Roman" w:hAnsi="Calibri" w:cs="Times New Roman"/>
                <w:color w:val="000000"/>
                <w:lang w:eastAsia="pt-PT"/>
              </w:rPr>
              <w:t>Equipamento</w:t>
            </w:r>
          </w:p>
        </w:tc>
        <w:tc>
          <w:tcPr>
            <w:tcW w:w="2375" w:type="dxa"/>
            <w:tcBorders>
              <w:top w:val="single" w:sz="12" w:space="0" w:color="auto"/>
              <w:bottom w:val="single" w:sz="8" w:space="0" w:color="auto"/>
            </w:tcBorders>
            <w:noWrap/>
            <w:vAlign w:val="center"/>
          </w:tcPr>
          <w:p w:rsidR="00C466DA" w:rsidRPr="00BB7F90" w:rsidRDefault="00C466DA" w:rsidP="00E179B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Consumo Anual (k</w:t>
            </w:r>
            <w:r w:rsidR="00E179B7">
              <w:rPr>
                <w:rFonts w:ascii="Calibri" w:eastAsia="Times New Roman" w:hAnsi="Calibri" w:cs="Times New Roman"/>
                <w:color w:val="000000"/>
                <w:lang w:eastAsia="pt-PT"/>
              </w:rPr>
              <w:t>W</w:t>
            </w:r>
            <w:r>
              <w:rPr>
                <w:rFonts w:ascii="Calibri" w:eastAsia="Times New Roman" w:hAnsi="Calibri" w:cs="Times New Roman"/>
                <w:color w:val="000000"/>
                <w:lang w:eastAsia="pt-PT"/>
              </w:rPr>
              <w:t>h)</w:t>
            </w:r>
          </w:p>
        </w:tc>
        <w:tc>
          <w:tcPr>
            <w:tcW w:w="595" w:type="dxa"/>
            <w:tcBorders>
              <w:top w:val="single" w:sz="12" w:space="0" w:color="auto"/>
              <w:bottom w:val="single" w:sz="8" w:space="0" w:color="auto"/>
            </w:tcBorders>
            <w:vAlign w:val="center"/>
          </w:tcPr>
          <w:p w:rsidR="00C466DA" w:rsidRDefault="00C466DA" w:rsidP="00E179B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w:t>
            </w:r>
          </w:p>
        </w:tc>
      </w:tr>
      <w:tr w:rsidR="00C466DA" w:rsidRPr="00BB7F90" w:rsidTr="00E179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single" w:sz="8" w:space="0" w:color="auto"/>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r w:rsidRPr="00BB7F90">
              <w:rPr>
                <w:rFonts w:ascii="Calibri" w:eastAsia="Times New Roman" w:hAnsi="Calibri" w:cs="Times New Roman"/>
                <w:color w:val="000000"/>
                <w:sz w:val="20"/>
                <w:szCs w:val="20"/>
                <w:lang w:eastAsia="pt-PT"/>
              </w:rPr>
              <w:t>Transportadores</w:t>
            </w:r>
          </w:p>
        </w:tc>
        <w:tc>
          <w:tcPr>
            <w:tcW w:w="2375" w:type="dxa"/>
            <w:tcBorders>
              <w:top w:val="single" w:sz="8" w:space="0" w:color="auto"/>
              <w:bottom w:val="nil"/>
            </w:tcBorders>
            <w:noWrap/>
            <w:vAlign w:val="center"/>
            <w:hideMark/>
          </w:tcPr>
          <w:p w:rsidR="00C466DA" w:rsidRPr="00BB7F90"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57 341</w:t>
            </w:r>
          </w:p>
        </w:tc>
        <w:tc>
          <w:tcPr>
            <w:tcW w:w="595" w:type="dxa"/>
            <w:tcBorders>
              <w:top w:val="single" w:sz="8" w:space="0" w:color="auto"/>
              <w:bottom w:val="nil"/>
            </w:tcBorders>
            <w:vAlign w:val="center"/>
          </w:tcPr>
          <w:p w:rsidR="00C466DA"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8</w:t>
            </w:r>
          </w:p>
        </w:tc>
      </w:tr>
      <w:tr w:rsidR="00C466DA" w:rsidRPr="00BB7F90" w:rsidTr="00E179B7">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r w:rsidRPr="00BB7F90">
              <w:rPr>
                <w:rFonts w:ascii="Calibri" w:eastAsia="Times New Roman" w:hAnsi="Calibri" w:cs="Times New Roman"/>
                <w:color w:val="000000"/>
                <w:sz w:val="20"/>
                <w:szCs w:val="20"/>
                <w:lang w:eastAsia="pt-PT"/>
              </w:rPr>
              <w:t>Bombas Vácuo</w:t>
            </w:r>
          </w:p>
        </w:tc>
        <w:tc>
          <w:tcPr>
            <w:tcW w:w="2375" w:type="dxa"/>
            <w:tcBorders>
              <w:top w:val="nil"/>
              <w:bottom w:val="nil"/>
            </w:tcBorders>
            <w:noWrap/>
            <w:vAlign w:val="center"/>
            <w:hideMark/>
          </w:tcPr>
          <w:p w:rsidR="00C466DA" w:rsidRPr="00BB7F90" w:rsidRDefault="00C466DA" w:rsidP="00E179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7 240</w:t>
            </w:r>
          </w:p>
        </w:tc>
        <w:tc>
          <w:tcPr>
            <w:tcW w:w="595" w:type="dxa"/>
            <w:tcBorders>
              <w:top w:val="nil"/>
              <w:bottom w:val="nil"/>
            </w:tcBorders>
            <w:vAlign w:val="center"/>
          </w:tcPr>
          <w:p w:rsidR="00C466DA" w:rsidRDefault="00C466DA" w:rsidP="00E179B7">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5</w:t>
            </w:r>
          </w:p>
        </w:tc>
      </w:tr>
      <w:tr w:rsidR="00C466DA" w:rsidRPr="00BB7F90" w:rsidTr="00E179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r w:rsidRPr="00BB7F90">
              <w:rPr>
                <w:rFonts w:ascii="Calibri" w:eastAsia="Times New Roman" w:hAnsi="Calibri" w:cs="Times New Roman"/>
                <w:color w:val="000000"/>
                <w:sz w:val="20"/>
                <w:szCs w:val="20"/>
                <w:lang w:eastAsia="pt-PT"/>
              </w:rPr>
              <w:t>Quadros Controlo</w:t>
            </w:r>
          </w:p>
        </w:tc>
        <w:tc>
          <w:tcPr>
            <w:tcW w:w="2375" w:type="dxa"/>
            <w:tcBorders>
              <w:top w:val="nil"/>
              <w:bottom w:val="nil"/>
            </w:tcBorders>
            <w:noWrap/>
            <w:vAlign w:val="center"/>
            <w:hideMark/>
          </w:tcPr>
          <w:p w:rsidR="00C466DA" w:rsidRPr="00BB7F90"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43 4</w:t>
            </w:r>
            <w:r w:rsidRPr="00BB7F90">
              <w:rPr>
                <w:rFonts w:ascii="Calibri" w:eastAsia="Times New Roman" w:hAnsi="Calibri" w:cs="Times New Roman"/>
                <w:color w:val="000000"/>
                <w:sz w:val="20"/>
                <w:szCs w:val="20"/>
                <w:lang w:eastAsia="pt-PT"/>
              </w:rPr>
              <w:t>40</w:t>
            </w:r>
          </w:p>
        </w:tc>
        <w:tc>
          <w:tcPr>
            <w:tcW w:w="595" w:type="dxa"/>
            <w:tcBorders>
              <w:top w:val="nil"/>
              <w:bottom w:val="nil"/>
            </w:tcBorders>
            <w:vAlign w:val="center"/>
          </w:tcPr>
          <w:p w:rsidR="00C466DA"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1</w:t>
            </w:r>
          </w:p>
        </w:tc>
      </w:tr>
      <w:tr w:rsidR="00C466DA" w:rsidRPr="00BB7F90" w:rsidTr="00E179B7">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proofErr w:type="spellStart"/>
            <w:r w:rsidRPr="00BB7F90">
              <w:rPr>
                <w:rFonts w:ascii="Calibri" w:eastAsia="Times New Roman" w:hAnsi="Calibri" w:cs="Times New Roman"/>
                <w:color w:val="000000"/>
                <w:sz w:val="20"/>
                <w:szCs w:val="20"/>
                <w:lang w:eastAsia="pt-PT"/>
              </w:rPr>
              <w:t>Despaletizador</w:t>
            </w:r>
            <w:proofErr w:type="spellEnd"/>
          </w:p>
        </w:tc>
        <w:tc>
          <w:tcPr>
            <w:tcW w:w="2375" w:type="dxa"/>
            <w:tcBorders>
              <w:top w:val="nil"/>
              <w:bottom w:val="nil"/>
            </w:tcBorders>
            <w:noWrap/>
            <w:vAlign w:val="center"/>
            <w:hideMark/>
          </w:tcPr>
          <w:p w:rsidR="00C466DA" w:rsidRPr="00BB7F90" w:rsidRDefault="00C466DA" w:rsidP="00E179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5 792</w:t>
            </w:r>
          </w:p>
        </w:tc>
        <w:tc>
          <w:tcPr>
            <w:tcW w:w="595" w:type="dxa"/>
            <w:tcBorders>
              <w:top w:val="nil"/>
              <w:bottom w:val="nil"/>
            </w:tcBorders>
            <w:vAlign w:val="center"/>
          </w:tcPr>
          <w:p w:rsidR="00C466DA" w:rsidRDefault="00C466DA" w:rsidP="00E179B7">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w:t>
            </w:r>
          </w:p>
        </w:tc>
      </w:tr>
      <w:tr w:rsidR="00C466DA" w:rsidRPr="00BB7F90" w:rsidTr="00E179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r w:rsidRPr="00BB7F90">
              <w:rPr>
                <w:rFonts w:ascii="Calibri" w:eastAsia="Times New Roman" w:hAnsi="Calibri" w:cs="Times New Roman"/>
                <w:color w:val="000000"/>
                <w:sz w:val="20"/>
                <w:szCs w:val="20"/>
                <w:lang w:eastAsia="pt-PT"/>
              </w:rPr>
              <w:t>Alimentador de Rolhas</w:t>
            </w:r>
          </w:p>
        </w:tc>
        <w:tc>
          <w:tcPr>
            <w:tcW w:w="2375" w:type="dxa"/>
            <w:tcBorders>
              <w:top w:val="nil"/>
              <w:bottom w:val="nil"/>
            </w:tcBorders>
            <w:noWrap/>
            <w:vAlign w:val="center"/>
            <w:hideMark/>
          </w:tcPr>
          <w:p w:rsidR="00C466DA" w:rsidRPr="00BB7F90"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2 896</w:t>
            </w:r>
          </w:p>
        </w:tc>
        <w:tc>
          <w:tcPr>
            <w:tcW w:w="595" w:type="dxa"/>
            <w:tcBorders>
              <w:top w:val="nil"/>
              <w:bottom w:val="nil"/>
            </w:tcBorders>
            <w:vAlign w:val="center"/>
          </w:tcPr>
          <w:p w:rsidR="00C466DA"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t; 1</w:t>
            </w:r>
          </w:p>
        </w:tc>
      </w:tr>
      <w:tr w:rsidR="00C466DA" w:rsidRPr="00BB7F90" w:rsidTr="00E179B7">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proofErr w:type="spellStart"/>
            <w:r w:rsidRPr="00BB7F90">
              <w:rPr>
                <w:rFonts w:ascii="Calibri" w:eastAsia="Times New Roman" w:hAnsi="Calibri" w:cs="Times New Roman"/>
                <w:color w:val="000000"/>
                <w:sz w:val="20"/>
                <w:szCs w:val="20"/>
                <w:lang w:eastAsia="pt-PT"/>
              </w:rPr>
              <w:t>Enxaguadora</w:t>
            </w:r>
            <w:proofErr w:type="spellEnd"/>
            <w:r w:rsidRPr="00BB7F90">
              <w:rPr>
                <w:rFonts w:ascii="Calibri" w:eastAsia="Times New Roman" w:hAnsi="Calibri" w:cs="Times New Roman"/>
                <w:color w:val="000000"/>
                <w:sz w:val="20"/>
                <w:szCs w:val="20"/>
                <w:lang w:eastAsia="pt-PT"/>
              </w:rPr>
              <w:t xml:space="preserve">, Enchedora e </w:t>
            </w:r>
            <w:proofErr w:type="spellStart"/>
            <w:r w:rsidRPr="00BB7F90">
              <w:rPr>
                <w:rFonts w:ascii="Calibri" w:eastAsia="Times New Roman" w:hAnsi="Calibri" w:cs="Times New Roman"/>
                <w:color w:val="000000"/>
                <w:sz w:val="20"/>
                <w:szCs w:val="20"/>
                <w:lang w:eastAsia="pt-PT"/>
              </w:rPr>
              <w:t>Rolhadora</w:t>
            </w:r>
            <w:proofErr w:type="spellEnd"/>
          </w:p>
        </w:tc>
        <w:tc>
          <w:tcPr>
            <w:tcW w:w="2375" w:type="dxa"/>
            <w:tcBorders>
              <w:top w:val="nil"/>
              <w:bottom w:val="nil"/>
            </w:tcBorders>
            <w:noWrap/>
            <w:vAlign w:val="center"/>
            <w:hideMark/>
          </w:tcPr>
          <w:p w:rsidR="00C466DA" w:rsidRPr="00BB7F90" w:rsidRDefault="00C466DA" w:rsidP="00E179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27 802</w:t>
            </w:r>
          </w:p>
        </w:tc>
        <w:tc>
          <w:tcPr>
            <w:tcW w:w="595" w:type="dxa"/>
            <w:tcBorders>
              <w:top w:val="nil"/>
              <w:bottom w:val="nil"/>
            </w:tcBorders>
            <w:vAlign w:val="center"/>
          </w:tcPr>
          <w:p w:rsidR="00C466DA" w:rsidRDefault="00C466DA" w:rsidP="00E179B7">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4</w:t>
            </w:r>
          </w:p>
        </w:tc>
      </w:tr>
      <w:tr w:rsidR="00C466DA" w:rsidRPr="00BB7F90" w:rsidTr="00E179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r w:rsidRPr="00BB7F90">
              <w:rPr>
                <w:rFonts w:ascii="Calibri" w:eastAsia="Times New Roman" w:hAnsi="Calibri" w:cs="Times New Roman"/>
                <w:color w:val="000000"/>
                <w:sz w:val="20"/>
                <w:szCs w:val="20"/>
                <w:lang w:eastAsia="pt-PT"/>
              </w:rPr>
              <w:t>Controlo de Rolhas</w:t>
            </w:r>
          </w:p>
        </w:tc>
        <w:tc>
          <w:tcPr>
            <w:tcW w:w="2375" w:type="dxa"/>
            <w:tcBorders>
              <w:top w:val="nil"/>
              <w:bottom w:val="nil"/>
            </w:tcBorders>
            <w:noWrap/>
            <w:vAlign w:val="center"/>
            <w:hideMark/>
          </w:tcPr>
          <w:p w:rsidR="00C466DA" w:rsidRPr="00BB7F90"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14</w:t>
            </w:r>
          </w:p>
        </w:tc>
        <w:tc>
          <w:tcPr>
            <w:tcW w:w="595" w:type="dxa"/>
            <w:tcBorders>
              <w:top w:val="nil"/>
              <w:bottom w:val="nil"/>
            </w:tcBorders>
            <w:vAlign w:val="center"/>
          </w:tcPr>
          <w:p w:rsidR="00C466DA"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t; 1</w:t>
            </w:r>
          </w:p>
        </w:tc>
      </w:tr>
      <w:tr w:rsidR="00C466DA" w:rsidRPr="00BB7F90" w:rsidTr="00E179B7">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r w:rsidRPr="00BB7F90">
              <w:rPr>
                <w:rFonts w:ascii="Calibri" w:eastAsia="Times New Roman" w:hAnsi="Calibri" w:cs="Times New Roman"/>
                <w:color w:val="000000"/>
                <w:sz w:val="20"/>
                <w:szCs w:val="20"/>
                <w:lang w:eastAsia="pt-PT"/>
              </w:rPr>
              <w:t>Laser</w:t>
            </w:r>
          </w:p>
        </w:tc>
        <w:tc>
          <w:tcPr>
            <w:tcW w:w="2375" w:type="dxa"/>
            <w:tcBorders>
              <w:top w:val="nil"/>
              <w:bottom w:val="nil"/>
            </w:tcBorders>
            <w:noWrap/>
            <w:vAlign w:val="center"/>
            <w:hideMark/>
          </w:tcPr>
          <w:p w:rsidR="00C466DA" w:rsidRPr="00BB7F90" w:rsidRDefault="00C466DA" w:rsidP="00E179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sidRPr="00BB7F90">
              <w:rPr>
                <w:rFonts w:ascii="Calibri" w:eastAsia="Times New Roman" w:hAnsi="Calibri" w:cs="Times New Roman"/>
                <w:color w:val="000000"/>
                <w:sz w:val="20"/>
                <w:szCs w:val="20"/>
                <w:lang w:eastAsia="pt-PT"/>
              </w:rPr>
              <w:t>7</w:t>
            </w:r>
            <w:r>
              <w:rPr>
                <w:rFonts w:ascii="Calibri" w:eastAsia="Times New Roman" w:hAnsi="Calibri" w:cs="Times New Roman"/>
                <w:color w:val="000000"/>
                <w:sz w:val="20"/>
                <w:szCs w:val="20"/>
                <w:lang w:eastAsia="pt-PT"/>
              </w:rPr>
              <w:t>24</w:t>
            </w:r>
          </w:p>
        </w:tc>
        <w:tc>
          <w:tcPr>
            <w:tcW w:w="595" w:type="dxa"/>
            <w:tcBorders>
              <w:top w:val="nil"/>
              <w:bottom w:val="nil"/>
            </w:tcBorders>
            <w:vAlign w:val="center"/>
          </w:tcPr>
          <w:p w:rsidR="00C466DA" w:rsidRDefault="00C466DA" w:rsidP="00E179B7">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lt; 1</w:t>
            </w:r>
          </w:p>
        </w:tc>
      </w:tr>
      <w:tr w:rsidR="00C466DA" w:rsidRPr="00BB7F90" w:rsidTr="00E179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proofErr w:type="spellStart"/>
            <w:r w:rsidRPr="00BB7F90">
              <w:rPr>
                <w:rFonts w:ascii="Calibri" w:eastAsia="Times New Roman" w:hAnsi="Calibri" w:cs="Times New Roman"/>
                <w:color w:val="000000"/>
                <w:sz w:val="20"/>
                <w:szCs w:val="20"/>
                <w:lang w:eastAsia="pt-PT"/>
              </w:rPr>
              <w:t>Capsuladora</w:t>
            </w:r>
            <w:proofErr w:type="spellEnd"/>
            <w:r w:rsidRPr="00BB7F90">
              <w:rPr>
                <w:rFonts w:ascii="Calibri" w:eastAsia="Times New Roman" w:hAnsi="Calibri" w:cs="Times New Roman"/>
                <w:color w:val="000000"/>
                <w:sz w:val="20"/>
                <w:szCs w:val="20"/>
                <w:lang w:eastAsia="pt-PT"/>
              </w:rPr>
              <w:t xml:space="preserve"> </w:t>
            </w:r>
          </w:p>
        </w:tc>
        <w:tc>
          <w:tcPr>
            <w:tcW w:w="2375" w:type="dxa"/>
            <w:tcBorders>
              <w:top w:val="nil"/>
              <w:bottom w:val="nil"/>
            </w:tcBorders>
            <w:noWrap/>
            <w:vAlign w:val="center"/>
            <w:hideMark/>
          </w:tcPr>
          <w:p w:rsidR="00C466DA" w:rsidRPr="00BB7F90"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sidRPr="00BB7F90">
              <w:rPr>
                <w:rFonts w:ascii="Calibri" w:eastAsia="Times New Roman" w:hAnsi="Calibri" w:cs="Times New Roman"/>
                <w:color w:val="000000"/>
                <w:sz w:val="20"/>
                <w:szCs w:val="20"/>
                <w:lang w:eastAsia="pt-PT"/>
              </w:rPr>
              <w:t>4</w:t>
            </w:r>
            <w:r>
              <w:rPr>
                <w:rFonts w:ascii="Calibri" w:eastAsia="Times New Roman" w:hAnsi="Calibri" w:cs="Times New Roman"/>
                <w:color w:val="000000"/>
                <w:sz w:val="20"/>
                <w:szCs w:val="20"/>
                <w:lang w:eastAsia="pt-PT"/>
              </w:rPr>
              <w:t>34</w:t>
            </w:r>
          </w:p>
        </w:tc>
        <w:tc>
          <w:tcPr>
            <w:tcW w:w="595" w:type="dxa"/>
            <w:tcBorders>
              <w:top w:val="nil"/>
              <w:bottom w:val="nil"/>
            </w:tcBorders>
            <w:vAlign w:val="center"/>
          </w:tcPr>
          <w:p w:rsidR="00C466DA"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t; 1</w:t>
            </w:r>
          </w:p>
        </w:tc>
      </w:tr>
      <w:tr w:rsidR="00C466DA" w:rsidRPr="00BB7F90" w:rsidTr="00E179B7">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r w:rsidRPr="00BB7F90">
              <w:rPr>
                <w:rFonts w:ascii="Calibri" w:eastAsia="Times New Roman" w:hAnsi="Calibri" w:cs="Times New Roman"/>
                <w:color w:val="000000"/>
                <w:sz w:val="20"/>
                <w:szCs w:val="20"/>
                <w:lang w:eastAsia="pt-PT"/>
              </w:rPr>
              <w:t>Secadora de exteriores</w:t>
            </w:r>
          </w:p>
        </w:tc>
        <w:tc>
          <w:tcPr>
            <w:tcW w:w="2375" w:type="dxa"/>
            <w:tcBorders>
              <w:top w:val="nil"/>
              <w:bottom w:val="nil"/>
            </w:tcBorders>
            <w:noWrap/>
            <w:vAlign w:val="center"/>
            <w:hideMark/>
          </w:tcPr>
          <w:p w:rsidR="00C466DA" w:rsidRPr="00BB7F90" w:rsidRDefault="00C466DA" w:rsidP="00E179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28 960</w:t>
            </w:r>
          </w:p>
        </w:tc>
        <w:tc>
          <w:tcPr>
            <w:tcW w:w="595" w:type="dxa"/>
            <w:tcBorders>
              <w:top w:val="nil"/>
              <w:bottom w:val="nil"/>
            </w:tcBorders>
            <w:vAlign w:val="center"/>
          </w:tcPr>
          <w:p w:rsidR="00C466DA" w:rsidRDefault="00C466DA" w:rsidP="00E179B7">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5</w:t>
            </w:r>
          </w:p>
        </w:tc>
      </w:tr>
      <w:tr w:rsidR="00C466DA" w:rsidRPr="00BB7F90" w:rsidTr="00E179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r w:rsidRPr="00BB7F90">
              <w:rPr>
                <w:rFonts w:ascii="Calibri" w:eastAsia="Times New Roman" w:hAnsi="Calibri" w:cs="Times New Roman"/>
                <w:color w:val="000000"/>
                <w:sz w:val="20"/>
                <w:szCs w:val="20"/>
                <w:lang w:eastAsia="pt-PT"/>
              </w:rPr>
              <w:t xml:space="preserve">Rotuladora, Armazenamento Bobines </w:t>
            </w:r>
            <w:proofErr w:type="spellStart"/>
            <w:r w:rsidRPr="00BB7F90">
              <w:rPr>
                <w:rFonts w:ascii="Calibri" w:eastAsia="Times New Roman" w:hAnsi="Calibri" w:cs="Times New Roman"/>
                <w:color w:val="000000"/>
                <w:sz w:val="20"/>
                <w:szCs w:val="20"/>
                <w:lang w:eastAsia="pt-PT"/>
              </w:rPr>
              <w:t>Rot</w:t>
            </w:r>
            <w:proofErr w:type="spellEnd"/>
          </w:p>
        </w:tc>
        <w:tc>
          <w:tcPr>
            <w:tcW w:w="2375" w:type="dxa"/>
            <w:tcBorders>
              <w:top w:val="nil"/>
              <w:bottom w:val="nil"/>
            </w:tcBorders>
            <w:noWrap/>
            <w:vAlign w:val="center"/>
            <w:hideMark/>
          </w:tcPr>
          <w:p w:rsidR="00C466DA" w:rsidRPr="00BB7F90"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7 240</w:t>
            </w:r>
          </w:p>
        </w:tc>
        <w:tc>
          <w:tcPr>
            <w:tcW w:w="595" w:type="dxa"/>
            <w:tcBorders>
              <w:top w:val="nil"/>
              <w:bottom w:val="nil"/>
            </w:tcBorders>
            <w:vAlign w:val="center"/>
          </w:tcPr>
          <w:p w:rsidR="00C466DA"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4</w:t>
            </w:r>
          </w:p>
        </w:tc>
      </w:tr>
      <w:tr w:rsidR="00C466DA" w:rsidRPr="00BB7F90" w:rsidTr="00E179B7">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proofErr w:type="spellStart"/>
            <w:r w:rsidRPr="00BB7F90">
              <w:rPr>
                <w:rFonts w:ascii="Calibri" w:eastAsia="Times New Roman" w:hAnsi="Calibri" w:cs="Times New Roman"/>
                <w:color w:val="000000"/>
                <w:sz w:val="20"/>
                <w:szCs w:val="20"/>
                <w:lang w:eastAsia="pt-PT"/>
              </w:rPr>
              <w:t>Wrap</w:t>
            </w:r>
            <w:proofErr w:type="spellEnd"/>
            <w:r w:rsidRPr="00BB7F90">
              <w:rPr>
                <w:rFonts w:ascii="Calibri" w:eastAsia="Times New Roman" w:hAnsi="Calibri" w:cs="Times New Roman"/>
                <w:color w:val="000000"/>
                <w:sz w:val="20"/>
                <w:szCs w:val="20"/>
                <w:lang w:eastAsia="pt-PT"/>
              </w:rPr>
              <w:t xml:space="preserve"> </w:t>
            </w:r>
            <w:proofErr w:type="spellStart"/>
            <w:r w:rsidRPr="00BB7F90">
              <w:rPr>
                <w:rFonts w:ascii="Calibri" w:eastAsia="Times New Roman" w:hAnsi="Calibri" w:cs="Times New Roman"/>
                <w:color w:val="000000"/>
                <w:sz w:val="20"/>
                <w:szCs w:val="20"/>
                <w:lang w:eastAsia="pt-PT"/>
              </w:rPr>
              <w:t>Around</w:t>
            </w:r>
            <w:proofErr w:type="spellEnd"/>
          </w:p>
        </w:tc>
        <w:tc>
          <w:tcPr>
            <w:tcW w:w="2375" w:type="dxa"/>
            <w:tcBorders>
              <w:top w:val="nil"/>
              <w:bottom w:val="nil"/>
            </w:tcBorders>
            <w:noWrap/>
            <w:vAlign w:val="center"/>
            <w:hideMark/>
          </w:tcPr>
          <w:p w:rsidR="00C466DA" w:rsidRPr="00BB7F90" w:rsidRDefault="00C466DA" w:rsidP="00E179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11 584</w:t>
            </w:r>
          </w:p>
        </w:tc>
        <w:tc>
          <w:tcPr>
            <w:tcW w:w="595" w:type="dxa"/>
            <w:tcBorders>
              <w:top w:val="nil"/>
              <w:bottom w:val="nil"/>
            </w:tcBorders>
            <w:vAlign w:val="center"/>
          </w:tcPr>
          <w:p w:rsidR="00C466DA" w:rsidRDefault="00C466DA" w:rsidP="00E179B7">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6</w:t>
            </w:r>
          </w:p>
        </w:tc>
      </w:tr>
      <w:tr w:rsidR="00C466DA" w:rsidRPr="00BB7F90" w:rsidTr="00E179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r w:rsidRPr="00BB7F90">
              <w:rPr>
                <w:rFonts w:ascii="Calibri" w:eastAsia="Times New Roman" w:hAnsi="Calibri" w:cs="Times New Roman"/>
                <w:color w:val="000000"/>
                <w:sz w:val="20"/>
                <w:szCs w:val="20"/>
                <w:lang w:eastAsia="pt-PT"/>
              </w:rPr>
              <w:t xml:space="preserve">Máquina da Cola </w:t>
            </w:r>
          </w:p>
        </w:tc>
        <w:tc>
          <w:tcPr>
            <w:tcW w:w="2375" w:type="dxa"/>
            <w:tcBorders>
              <w:top w:val="nil"/>
              <w:bottom w:val="nil"/>
            </w:tcBorders>
            <w:noWrap/>
            <w:vAlign w:val="center"/>
            <w:hideMark/>
          </w:tcPr>
          <w:p w:rsidR="00C466DA" w:rsidRPr="00BB7F90"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2 896</w:t>
            </w:r>
          </w:p>
        </w:tc>
        <w:tc>
          <w:tcPr>
            <w:tcW w:w="595" w:type="dxa"/>
            <w:tcBorders>
              <w:top w:val="nil"/>
              <w:bottom w:val="nil"/>
            </w:tcBorders>
            <w:vAlign w:val="center"/>
          </w:tcPr>
          <w:p w:rsidR="00C466DA"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t; 1</w:t>
            </w:r>
          </w:p>
        </w:tc>
      </w:tr>
      <w:tr w:rsidR="00C466DA" w:rsidRPr="00BB7F90" w:rsidTr="00E179B7">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proofErr w:type="gramStart"/>
            <w:r w:rsidRPr="00BB7F90">
              <w:rPr>
                <w:rFonts w:ascii="Calibri" w:eastAsia="Times New Roman" w:hAnsi="Calibri" w:cs="Times New Roman"/>
                <w:color w:val="000000"/>
                <w:sz w:val="20"/>
                <w:szCs w:val="20"/>
                <w:lang w:eastAsia="pt-PT"/>
              </w:rPr>
              <w:t>Mangueiras e pistolas Maquina</w:t>
            </w:r>
            <w:proofErr w:type="gramEnd"/>
            <w:r w:rsidRPr="00BB7F90">
              <w:rPr>
                <w:rFonts w:ascii="Calibri" w:eastAsia="Times New Roman" w:hAnsi="Calibri" w:cs="Times New Roman"/>
                <w:color w:val="000000"/>
                <w:sz w:val="20"/>
                <w:szCs w:val="20"/>
                <w:lang w:eastAsia="pt-PT"/>
              </w:rPr>
              <w:t xml:space="preserve"> Cola</w:t>
            </w:r>
          </w:p>
        </w:tc>
        <w:tc>
          <w:tcPr>
            <w:tcW w:w="2375" w:type="dxa"/>
            <w:tcBorders>
              <w:top w:val="nil"/>
              <w:bottom w:val="nil"/>
            </w:tcBorders>
            <w:noWrap/>
            <w:vAlign w:val="center"/>
            <w:hideMark/>
          </w:tcPr>
          <w:p w:rsidR="00C466DA" w:rsidRPr="00BB7F90" w:rsidRDefault="00C466DA" w:rsidP="00E179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2 896</w:t>
            </w:r>
          </w:p>
        </w:tc>
        <w:tc>
          <w:tcPr>
            <w:tcW w:w="595" w:type="dxa"/>
            <w:tcBorders>
              <w:top w:val="nil"/>
              <w:bottom w:val="nil"/>
            </w:tcBorders>
            <w:vAlign w:val="center"/>
          </w:tcPr>
          <w:p w:rsidR="00C466DA" w:rsidRDefault="00C466DA" w:rsidP="00E179B7">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lt; 1</w:t>
            </w:r>
          </w:p>
        </w:tc>
      </w:tr>
      <w:tr w:rsidR="00C466DA" w:rsidRPr="00BB7F90" w:rsidTr="00E179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r w:rsidRPr="00BB7F90">
              <w:rPr>
                <w:rFonts w:ascii="Calibri" w:eastAsia="Times New Roman" w:hAnsi="Calibri" w:cs="Times New Roman"/>
                <w:color w:val="000000"/>
                <w:sz w:val="20"/>
                <w:szCs w:val="20"/>
                <w:lang w:eastAsia="pt-PT"/>
              </w:rPr>
              <w:t>Codificador de Caixas</w:t>
            </w:r>
          </w:p>
        </w:tc>
        <w:tc>
          <w:tcPr>
            <w:tcW w:w="2375" w:type="dxa"/>
            <w:tcBorders>
              <w:top w:val="nil"/>
              <w:bottom w:val="nil"/>
            </w:tcBorders>
            <w:noWrap/>
            <w:vAlign w:val="center"/>
            <w:hideMark/>
          </w:tcPr>
          <w:p w:rsidR="00C466DA" w:rsidRPr="00BB7F90"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2 100</w:t>
            </w:r>
          </w:p>
        </w:tc>
        <w:tc>
          <w:tcPr>
            <w:tcW w:w="595" w:type="dxa"/>
            <w:tcBorders>
              <w:top w:val="nil"/>
              <w:bottom w:val="nil"/>
            </w:tcBorders>
            <w:vAlign w:val="center"/>
          </w:tcPr>
          <w:p w:rsidR="00C466DA"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 &lt; 1</w:t>
            </w:r>
          </w:p>
        </w:tc>
      </w:tr>
      <w:tr w:rsidR="00C466DA" w:rsidRPr="00BB7F90" w:rsidTr="00E179B7">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proofErr w:type="spellStart"/>
            <w:r w:rsidRPr="00BB7F90">
              <w:rPr>
                <w:rFonts w:ascii="Calibri" w:eastAsia="Times New Roman" w:hAnsi="Calibri" w:cs="Times New Roman"/>
                <w:color w:val="000000"/>
                <w:sz w:val="20"/>
                <w:szCs w:val="20"/>
                <w:lang w:eastAsia="pt-PT"/>
              </w:rPr>
              <w:t>Paletizador</w:t>
            </w:r>
            <w:proofErr w:type="spellEnd"/>
          </w:p>
        </w:tc>
        <w:tc>
          <w:tcPr>
            <w:tcW w:w="2375" w:type="dxa"/>
            <w:tcBorders>
              <w:top w:val="nil"/>
              <w:bottom w:val="nil"/>
            </w:tcBorders>
            <w:noWrap/>
            <w:vAlign w:val="center"/>
            <w:hideMark/>
          </w:tcPr>
          <w:p w:rsidR="00C466DA" w:rsidRPr="00BB7F90" w:rsidRDefault="00C466DA" w:rsidP="00E179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2 027</w:t>
            </w:r>
          </w:p>
        </w:tc>
        <w:tc>
          <w:tcPr>
            <w:tcW w:w="595" w:type="dxa"/>
            <w:tcBorders>
              <w:top w:val="nil"/>
              <w:bottom w:val="nil"/>
            </w:tcBorders>
            <w:vAlign w:val="center"/>
          </w:tcPr>
          <w:p w:rsidR="00C466DA" w:rsidRDefault="00C466DA" w:rsidP="00E179B7">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lt; 1</w:t>
            </w:r>
          </w:p>
        </w:tc>
      </w:tr>
      <w:tr w:rsidR="00C466DA" w:rsidRPr="00BB7F90" w:rsidTr="00E179B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BB7F90" w:rsidRDefault="00C466DA" w:rsidP="00E179B7">
            <w:pPr>
              <w:rPr>
                <w:rFonts w:ascii="Calibri" w:eastAsia="Times New Roman" w:hAnsi="Calibri" w:cs="Times New Roman"/>
                <w:color w:val="000000"/>
                <w:sz w:val="20"/>
                <w:szCs w:val="20"/>
                <w:lang w:eastAsia="pt-PT"/>
              </w:rPr>
            </w:pPr>
            <w:r w:rsidRPr="00BB7F90">
              <w:rPr>
                <w:rFonts w:ascii="Calibri" w:eastAsia="Times New Roman" w:hAnsi="Calibri" w:cs="Times New Roman"/>
                <w:color w:val="000000"/>
                <w:sz w:val="20"/>
                <w:szCs w:val="20"/>
                <w:lang w:eastAsia="pt-PT"/>
              </w:rPr>
              <w:t>Envolvedora</w:t>
            </w:r>
          </w:p>
        </w:tc>
        <w:tc>
          <w:tcPr>
            <w:tcW w:w="2375" w:type="dxa"/>
            <w:tcBorders>
              <w:top w:val="nil"/>
              <w:bottom w:val="nil"/>
            </w:tcBorders>
            <w:noWrap/>
            <w:vAlign w:val="center"/>
            <w:hideMark/>
          </w:tcPr>
          <w:p w:rsidR="00C466DA" w:rsidRPr="00BB7F90"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2 172</w:t>
            </w:r>
          </w:p>
        </w:tc>
        <w:tc>
          <w:tcPr>
            <w:tcW w:w="595" w:type="dxa"/>
            <w:tcBorders>
              <w:top w:val="nil"/>
              <w:bottom w:val="nil"/>
            </w:tcBorders>
            <w:vAlign w:val="center"/>
          </w:tcPr>
          <w:p w:rsidR="00C466DA" w:rsidRDefault="00C466DA" w:rsidP="00E179B7">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t; 1</w:t>
            </w:r>
          </w:p>
        </w:tc>
      </w:tr>
      <w:tr w:rsidR="00E179B7" w:rsidRPr="00BB7F90" w:rsidTr="000669A5">
        <w:trPr>
          <w:trHeight w:val="315"/>
        </w:trPr>
        <w:tc>
          <w:tcPr>
            <w:cnfStyle w:val="001000000000" w:firstRow="0" w:lastRow="0" w:firstColumn="1" w:lastColumn="0" w:oddVBand="0" w:evenVBand="0" w:oddHBand="0" w:evenHBand="0" w:firstRowFirstColumn="0" w:firstRowLastColumn="0" w:lastRowFirstColumn="0" w:lastRowLastColumn="0"/>
            <w:tcW w:w="5556" w:type="dxa"/>
            <w:tcBorders>
              <w:top w:val="nil"/>
              <w:bottom w:val="single" w:sz="12" w:space="0" w:color="auto"/>
            </w:tcBorders>
            <w:noWrap/>
            <w:vAlign w:val="center"/>
          </w:tcPr>
          <w:p w:rsidR="00E179B7" w:rsidRPr="00BB7F90" w:rsidRDefault="00E179B7" w:rsidP="00E179B7">
            <w:pPr>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Total</w:t>
            </w:r>
          </w:p>
        </w:tc>
        <w:tc>
          <w:tcPr>
            <w:tcW w:w="2375" w:type="dxa"/>
            <w:tcBorders>
              <w:top w:val="nil"/>
              <w:bottom w:val="single" w:sz="12" w:space="0" w:color="auto"/>
            </w:tcBorders>
            <w:noWrap/>
            <w:vAlign w:val="center"/>
          </w:tcPr>
          <w:p w:rsidR="00E179B7" w:rsidRDefault="000669A5" w:rsidP="00E179B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205 848</w:t>
            </w:r>
          </w:p>
        </w:tc>
        <w:tc>
          <w:tcPr>
            <w:tcW w:w="595" w:type="dxa"/>
            <w:tcBorders>
              <w:top w:val="nil"/>
              <w:bottom w:val="single" w:sz="12" w:space="0" w:color="auto"/>
            </w:tcBorders>
            <w:vAlign w:val="center"/>
          </w:tcPr>
          <w:p w:rsidR="00E179B7" w:rsidRDefault="00E179B7" w:rsidP="00E179B7">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p>
        </w:tc>
      </w:tr>
    </w:tbl>
    <w:p w:rsidR="00C466DA" w:rsidRPr="00DD2717" w:rsidRDefault="00C466DA" w:rsidP="00C466DA">
      <w:r>
        <w:lastRenderedPageBreak/>
        <w:t xml:space="preserve">Anualmente, a linha de engarrafamento 3 consome cerca de 205 848 kWh, estando em funcionamento 181 dias, com uma média de 8 horas por dia. É a linha de engarrafamento com maior consumo da adega. O consumo da linha de engarrafamento 4, a linha de empacotamento </w:t>
      </w:r>
      <w:proofErr w:type="spellStart"/>
      <w:r>
        <w:rPr>
          <w:i/>
        </w:rPr>
        <w:t>bag</w:t>
      </w:r>
      <w:proofErr w:type="spellEnd"/>
      <w:r>
        <w:rPr>
          <w:i/>
        </w:rPr>
        <w:t xml:space="preserve"> in box</w:t>
      </w:r>
      <w:r>
        <w:t xml:space="preserve">, está apresentado na </w:t>
      </w:r>
      <w:r w:rsidRPr="00C466DA">
        <w:fldChar w:fldCharType="begin"/>
      </w:r>
      <w:r w:rsidRPr="00C466DA">
        <w:instrText xml:space="preserve"> REF _Ref438927435 \h  \* MERGEFORMAT </w:instrText>
      </w:r>
      <w:r w:rsidRPr="00C466DA">
        <w:fldChar w:fldCharType="separate"/>
      </w:r>
      <w:r w:rsidR="00E95403" w:rsidRPr="00C466DA">
        <w:t xml:space="preserve">Tabela </w:t>
      </w:r>
      <w:r w:rsidR="00E95403">
        <w:rPr>
          <w:noProof/>
        </w:rPr>
        <w:t>15</w:t>
      </w:r>
      <w:r w:rsidRPr="00C466DA">
        <w:fldChar w:fldCharType="end"/>
      </w:r>
      <w:r>
        <w:t>.</w:t>
      </w:r>
    </w:p>
    <w:p w:rsidR="00C466DA" w:rsidRPr="00C466DA" w:rsidRDefault="00C466DA" w:rsidP="00C466DA">
      <w:pPr>
        <w:pStyle w:val="Legenda"/>
        <w:keepNext/>
      </w:pPr>
      <w:bookmarkStart w:id="281" w:name="_Ref438927435"/>
      <w:bookmarkStart w:id="282" w:name="_Toc469405951"/>
      <w:r w:rsidRPr="00C466DA">
        <w:t xml:space="preserve">Tabela </w:t>
      </w:r>
      <w:r w:rsidR="0079735A">
        <w:fldChar w:fldCharType="begin"/>
      </w:r>
      <w:r w:rsidR="0079735A">
        <w:instrText xml:space="preserve"> SEQ Tabela \* ARABIC </w:instrText>
      </w:r>
      <w:r w:rsidR="0079735A">
        <w:fldChar w:fldCharType="separate"/>
      </w:r>
      <w:r w:rsidR="00E95403">
        <w:rPr>
          <w:noProof/>
        </w:rPr>
        <w:t>15</w:t>
      </w:r>
      <w:r w:rsidR="0079735A">
        <w:rPr>
          <w:noProof/>
        </w:rPr>
        <w:fldChar w:fldCharType="end"/>
      </w:r>
      <w:bookmarkEnd w:id="281"/>
      <w:r w:rsidRPr="00C466DA">
        <w:t>: Equipamentos pertencentes à linha de engarrafamento 4.</w:t>
      </w:r>
      <w:bookmarkEnd w:id="282"/>
    </w:p>
    <w:tbl>
      <w:tblPr>
        <w:tblStyle w:val="TabelaSimples2"/>
        <w:tblW w:w="8527" w:type="dxa"/>
        <w:tblLook w:val="04A0" w:firstRow="1" w:lastRow="0" w:firstColumn="1" w:lastColumn="0" w:noHBand="0" w:noVBand="1"/>
      </w:tblPr>
      <w:tblGrid>
        <w:gridCol w:w="5556"/>
        <w:gridCol w:w="2374"/>
        <w:gridCol w:w="597"/>
      </w:tblGrid>
      <w:tr w:rsidR="00C466DA" w:rsidRPr="00DD2717" w:rsidTr="00286A6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single" w:sz="12" w:space="0" w:color="auto"/>
              <w:bottom w:val="single" w:sz="8" w:space="0" w:color="auto"/>
            </w:tcBorders>
            <w:noWrap/>
            <w:vAlign w:val="center"/>
          </w:tcPr>
          <w:p w:rsidR="00C466DA" w:rsidRPr="00DD2717" w:rsidRDefault="00C466DA" w:rsidP="00286A63">
            <w:pPr>
              <w:rPr>
                <w:rFonts w:ascii="Calibri" w:eastAsia="Times New Roman" w:hAnsi="Calibri" w:cs="Times New Roman"/>
                <w:color w:val="000000"/>
                <w:lang w:eastAsia="pt-PT"/>
              </w:rPr>
            </w:pPr>
            <w:r>
              <w:rPr>
                <w:rFonts w:ascii="Calibri" w:eastAsia="Times New Roman" w:hAnsi="Calibri" w:cs="Times New Roman"/>
                <w:color w:val="000000"/>
                <w:lang w:eastAsia="pt-PT"/>
              </w:rPr>
              <w:t>Equipamento</w:t>
            </w:r>
          </w:p>
        </w:tc>
        <w:tc>
          <w:tcPr>
            <w:tcW w:w="2374" w:type="dxa"/>
            <w:tcBorders>
              <w:top w:val="single" w:sz="12" w:space="0" w:color="auto"/>
              <w:bottom w:val="single" w:sz="8" w:space="0" w:color="auto"/>
            </w:tcBorders>
            <w:noWrap/>
            <w:vAlign w:val="center"/>
          </w:tcPr>
          <w:p w:rsidR="00C466DA" w:rsidRPr="00DD2717" w:rsidRDefault="00C466DA" w:rsidP="00286A6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Consumo Anual (kWh)</w:t>
            </w:r>
          </w:p>
        </w:tc>
        <w:tc>
          <w:tcPr>
            <w:tcW w:w="597" w:type="dxa"/>
            <w:tcBorders>
              <w:top w:val="single" w:sz="12" w:space="0" w:color="auto"/>
              <w:bottom w:val="single" w:sz="8" w:space="0" w:color="auto"/>
            </w:tcBorders>
          </w:tcPr>
          <w:p w:rsidR="00C466DA" w:rsidRDefault="00C466DA" w:rsidP="00286A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w:t>
            </w:r>
          </w:p>
        </w:tc>
      </w:tr>
      <w:tr w:rsidR="00C466DA" w:rsidRPr="00DD2717" w:rsidTr="00286A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single" w:sz="8" w:space="0" w:color="auto"/>
              <w:bottom w:val="nil"/>
            </w:tcBorders>
            <w:noWrap/>
            <w:vAlign w:val="center"/>
            <w:hideMark/>
          </w:tcPr>
          <w:p w:rsidR="00C466DA" w:rsidRPr="00DD2717" w:rsidRDefault="00C466DA" w:rsidP="00286A63">
            <w:pPr>
              <w:rPr>
                <w:rFonts w:ascii="Calibri" w:eastAsia="Times New Roman" w:hAnsi="Calibri" w:cs="Times New Roman"/>
                <w:color w:val="000000"/>
                <w:sz w:val="20"/>
                <w:szCs w:val="20"/>
                <w:lang w:eastAsia="pt-PT"/>
              </w:rPr>
            </w:pPr>
            <w:r w:rsidRPr="00DD2717">
              <w:rPr>
                <w:rFonts w:ascii="Calibri" w:eastAsia="Times New Roman" w:hAnsi="Calibri" w:cs="Times New Roman"/>
                <w:color w:val="000000"/>
                <w:sz w:val="20"/>
                <w:szCs w:val="20"/>
                <w:lang w:eastAsia="pt-PT"/>
              </w:rPr>
              <w:t>Transportadores</w:t>
            </w:r>
          </w:p>
        </w:tc>
        <w:tc>
          <w:tcPr>
            <w:tcW w:w="2374" w:type="dxa"/>
            <w:tcBorders>
              <w:top w:val="single" w:sz="8" w:space="0" w:color="auto"/>
              <w:bottom w:val="nil"/>
            </w:tcBorders>
            <w:noWrap/>
            <w:vAlign w:val="center"/>
            <w:hideMark/>
          </w:tcPr>
          <w:p w:rsidR="00C466DA" w:rsidRPr="00DD2717"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30 445</w:t>
            </w:r>
          </w:p>
        </w:tc>
        <w:tc>
          <w:tcPr>
            <w:tcW w:w="597" w:type="dxa"/>
            <w:tcBorders>
              <w:top w:val="single" w:sz="8" w:space="0" w:color="auto"/>
              <w:bottom w:val="nil"/>
            </w:tcBorders>
            <w:vAlign w:val="center"/>
          </w:tcPr>
          <w:p w:rsidR="00C466DA"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5</w:t>
            </w:r>
          </w:p>
        </w:tc>
      </w:tr>
      <w:tr w:rsidR="00C466DA" w:rsidRPr="00DD2717" w:rsidTr="00286A63">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DD2717" w:rsidRDefault="00C466DA" w:rsidP="00286A63">
            <w:pPr>
              <w:rPr>
                <w:rFonts w:ascii="Calibri" w:eastAsia="Times New Roman" w:hAnsi="Calibri" w:cs="Times New Roman"/>
                <w:color w:val="000000"/>
                <w:sz w:val="20"/>
                <w:szCs w:val="20"/>
                <w:lang w:eastAsia="pt-PT"/>
              </w:rPr>
            </w:pPr>
            <w:r w:rsidRPr="00DD2717">
              <w:rPr>
                <w:rFonts w:ascii="Calibri" w:eastAsia="Times New Roman" w:hAnsi="Calibri" w:cs="Times New Roman"/>
                <w:color w:val="000000"/>
                <w:sz w:val="20"/>
                <w:szCs w:val="20"/>
                <w:lang w:eastAsia="pt-PT"/>
              </w:rPr>
              <w:t xml:space="preserve">Grupo Enchimento </w:t>
            </w:r>
            <w:proofErr w:type="spellStart"/>
            <w:r w:rsidRPr="00DD2717">
              <w:rPr>
                <w:rFonts w:ascii="Calibri" w:eastAsia="Times New Roman" w:hAnsi="Calibri" w:cs="Times New Roman"/>
                <w:color w:val="000000"/>
                <w:sz w:val="20"/>
                <w:szCs w:val="20"/>
                <w:lang w:eastAsia="pt-PT"/>
              </w:rPr>
              <w:t>Astepo</w:t>
            </w:r>
            <w:proofErr w:type="spellEnd"/>
          </w:p>
        </w:tc>
        <w:tc>
          <w:tcPr>
            <w:tcW w:w="2374" w:type="dxa"/>
            <w:tcBorders>
              <w:top w:val="nil"/>
              <w:bottom w:val="nil"/>
            </w:tcBorders>
            <w:noWrap/>
            <w:vAlign w:val="center"/>
            <w:hideMark/>
          </w:tcPr>
          <w:p w:rsidR="00C466DA" w:rsidRPr="00DD2717" w:rsidRDefault="00C466DA" w:rsidP="00286A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3 066</w:t>
            </w:r>
          </w:p>
        </w:tc>
        <w:tc>
          <w:tcPr>
            <w:tcW w:w="597" w:type="dxa"/>
            <w:tcBorders>
              <w:top w:val="nil"/>
              <w:bottom w:val="nil"/>
            </w:tcBorders>
            <w:vAlign w:val="center"/>
          </w:tcPr>
          <w:p w:rsidR="00C466DA" w:rsidRDefault="00C466DA" w:rsidP="00286A63">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2</w:t>
            </w:r>
          </w:p>
        </w:tc>
      </w:tr>
      <w:tr w:rsidR="00C466DA" w:rsidRPr="00DD2717" w:rsidTr="00286A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DD2717" w:rsidRDefault="00C466DA" w:rsidP="00286A63">
            <w:pPr>
              <w:rPr>
                <w:rFonts w:ascii="Calibri" w:eastAsia="Times New Roman" w:hAnsi="Calibri" w:cs="Times New Roman"/>
                <w:color w:val="000000"/>
                <w:sz w:val="20"/>
                <w:szCs w:val="20"/>
                <w:lang w:eastAsia="pt-PT"/>
              </w:rPr>
            </w:pPr>
            <w:r w:rsidRPr="00DD2717">
              <w:rPr>
                <w:rFonts w:ascii="Calibri" w:eastAsia="Times New Roman" w:hAnsi="Calibri" w:cs="Times New Roman"/>
                <w:color w:val="000000"/>
                <w:sz w:val="20"/>
                <w:szCs w:val="20"/>
                <w:lang w:eastAsia="pt-PT"/>
              </w:rPr>
              <w:t>Grupo Enchimento Guedes &amp; Russo</w:t>
            </w:r>
          </w:p>
        </w:tc>
        <w:tc>
          <w:tcPr>
            <w:tcW w:w="2374" w:type="dxa"/>
            <w:tcBorders>
              <w:top w:val="nil"/>
              <w:bottom w:val="nil"/>
            </w:tcBorders>
            <w:noWrap/>
            <w:vAlign w:val="center"/>
            <w:hideMark/>
          </w:tcPr>
          <w:p w:rsidR="00C466DA" w:rsidRPr="00DD2717"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sidRPr="00DD2717">
              <w:rPr>
                <w:rFonts w:ascii="Calibri" w:eastAsia="Times New Roman" w:hAnsi="Calibri" w:cs="Times New Roman"/>
                <w:color w:val="000000"/>
                <w:sz w:val="20"/>
                <w:szCs w:val="20"/>
                <w:lang w:eastAsia="pt-PT"/>
              </w:rPr>
              <w:t>-</w:t>
            </w:r>
          </w:p>
        </w:tc>
        <w:tc>
          <w:tcPr>
            <w:tcW w:w="597" w:type="dxa"/>
            <w:tcBorders>
              <w:top w:val="nil"/>
              <w:bottom w:val="nil"/>
            </w:tcBorders>
            <w:vAlign w:val="center"/>
          </w:tcPr>
          <w:p w:rsidR="00C466DA"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w:t>
            </w:r>
          </w:p>
        </w:tc>
      </w:tr>
      <w:tr w:rsidR="00C466DA" w:rsidRPr="00DD2717" w:rsidTr="00286A63">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DD2717" w:rsidRDefault="00C466DA" w:rsidP="00286A63">
            <w:pPr>
              <w:rPr>
                <w:rFonts w:ascii="Calibri" w:eastAsia="Times New Roman" w:hAnsi="Calibri" w:cs="Times New Roman"/>
                <w:color w:val="000000"/>
                <w:sz w:val="20"/>
                <w:szCs w:val="20"/>
                <w:lang w:eastAsia="pt-PT"/>
              </w:rPr>
            </w:pPr>
            <w:r w:rsidRPr="00DD2717">
              <w:rPr>
                <w:rFonts w:ascii="Calibri" w:eastAsia="Times New Roman" w:hAnsi="Calibri" w:cs="Times New Roman"/>
                <w:color w:val="000000"/>
                <w:sz w:val="20"/>
                <w:szCs w:val="20"/>
                <w:lang w:eastAsia="pt-PT"/>
              </w:rPr>
              <w:t>Máquinas de Cola</w:t>
            </w:r>
          </w:p>
        </w:tc>
        <w:tc>
          <w:tcPr>
            <w:tcW w:w="2374" w:type="dxa"/>
            <w:tcBorders>
              <w:top w:val="nil"/>
              <w:bottom w:val="nil"/>
            </w:tcBorders>
            <w:noWrap/>
            <w:vAlign w:val="center"/>
            <w:hideMark/>
          </w:tcPr>
          <w:p w:rsidR="00C466DA" w:rsidRPr="00DD2717" w:rsidRDefault="00C466DA" w:rsidP="00286A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36 669</w:t>
            </w:r>
          </w:p>
        </w:tc>
        <w:tc>
          <w:tcPr>
            <w:tcW w:w="597" w:type="dxa"/>
            <w:tcBorders>
              <w:top w:val="nil"/>
              <w:bottom w:val="nil"/>
            </w:tcBorders>
            <w:vAlign w:val="center"/>
          </w:tcPr>
          <w:p w:rsidR="00C466DA" w:rsidRDefault="00C466DA" w:rsidP="00286A63">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9</w:t>
            </w:r>
          </w:p>
        </w:tc>
      </w:tr>
      <w:tr w:rsidR="00C466DA" w:rsidRPr="00DD2717" w:rsidTr="00286A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DD2717" w:rsidRDefault="00C466DA" w:rsidP="00286A63">
            <w:pPr>
              <w:rPr>
                <w:rFonts w:ascii="Calibri" w:eastAsia="Times New Roman" w:hAnsi="Calibri" w:cs="Times New Roman"/>
                <w:color w:val="000000"/>
                <w:sz w:val="20"/>
                <w:szCs w:val="20"/>
                <w:lang w:eastAsia="pt-PT"/>
              </w:rPr>
            </w:pPr>
            <w:r w:rsidRPr="00DD2717">
              <w:rPr>
                <w:rFonts w:ascii="Calibri" w:eastAsia="Times New Roman" w:hAnsi="Calibri" w:cs="Times New Roman"/>
                <w:color w:val="000000"/>
                <w:sz w:val="20"/>
                <w:szCs w:val="20"/>
                <w:lang w:eastAsia="pt-PT"/>
              </w:rPr>
              <w:t>Mangueiras Maquinas Cola</w:t>
            </w:r>
          </w:p>
        </w:tc>
        <w:tc>
          <w:tcPr>
            <w:tcW w:w="2374" w:type="dxa"/>
            <w:tcBorders>
              <w:top w:val="nil"/>
              <w:bottom w:val="nil"/>
            </w:tcBorders>
            <w:noWrap/>
            <w:vAlign w:val="center"/>
            <w:hideMark/>
          </w:tcPr>
          <w:p w:rsidR="00C466DA" w:rsidRPr="00DD2717"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1 533</w:t>
            </w:r>
          </w:p>
        </w:tc>
        <w:tc>
          <w:tcPr>
            <w:tcW w:w="597" w:type="dxa"/>
            <w:tcBorders>
              <w:top w:val="nil"/>
              <w:bottom w:val="nil"/>
            </w:tcBorders>
            <w:vAlign w:val="center"/>
          </w:tcPr>
          <w:p w:rsidR="00C466DA"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t; 1</w:t>
            </w:r>
          </w:p>
        </w:tc>
      </w:tr>
      <w:tr w:rsidR="00C466DA" w:rsidRPr="00DD2717" w:rsidTr="00286A63">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DD2717" w:rsidRDefault="00C466DA" w:rsidP="00286A63">
            <w:pPr>
              <w:rPr>
                <w:rFonts w:ascii="Calibri" w:eastAsia="Times New Roman" w:hAnsi="Calibri" w:cs="Times New Roman"/>
                <w:color w:val="000000"/>
                <w:sz w:val="20"/>
                <w:szCs w:val="20"/>
                <w:lang w:eastAsia="pt-PT"/>
              </w:rPr>
            </w:pPr>
            <w:r w:rsidRPr="00DD2717">
              <w:rPr>
                <w:rFonts w:ascii="Calibri" w:eastAsia="Times New Roman" w:hAnsi="Calibri" w:cs="Times New Roman"/>
                <w:color w:val="000000"/>
                <w:sz w:val="20"/>
                <w:szCs w:val="20"/>
                <w:lang w:eastAsia="pt-PT"/>
              </w:rPr>
              <w:t>Formadora de Caixas</w:t>
            </w:r>
          </w:p>
        </w:tc>
        <w:tc>
          <w:tcPr>
            <w:tcW w:w="2374" w:type="dxa"/>
            <w:tcBorders>
              <w:top w:val="nil"/>
              <w:bottom w:val="nil"/>
            </w:tcBorders>
            <w:noWrap/>
            <w:vAlign w:val="center"/>
            <w:hideMark/>
          </w:tcPr>
          <w:p w:rsidR="00C466DA" w:rsidRPr="00DD2717" w:rsidRDefault="00C466DA" w:rsidP="00286A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15 330</w:t>
            </w:r>
          </w:p>
        </w:tc>
        <w:tc>
          <w:tcPr>
            <w:tcW w:w="597" w:type="dxa"/>
            <w:tcBorders>
              <w:top w:val="nil"/>
              <w:bottom w:val="nil"/>
            </w:tcBorders>
            <w:vAlign w:val="center"/>
          </w:tcPr>
          <w:p w:rsidR="00C466DA" w:rsidRDefault="00C466DA" w:rsidP="00286A63">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8</w:t>
            </w:r>
          </w:p>
        </w:tc>
      </w:tr>
      <w:tr w:rsidR="00C466DA" w:rsidRPr="00DD2717" w:rsidTr="00286A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DD2717" w:rsidRDefault="00C466DA" w:rsidP="00286A63">
            <w:pPr>
              <w:rPr>
                <w:rFonts w:ascii="Calibri" w:eastAsia="Times New Roman" w:hAnsi="Calibri" w:cs="Times New Roman"/>
                <w:color w:val="000000"/>
                <w:sz w:val="20"/>
                <w:szCs w:val="20"/>
                <w:lang w:eastAsia="pt-PT"/>
              </w:rPr>
            </w:pPr>
            <w:r w:rsidRPr="00DD2717">
              <w:rPr>
                <w:rFonts w:ascii="Calibri" w:eastAsia="Times New Roman" w:hAnsi="Calibri" w:cs="Times New Roman"/>
                <w:color w:val="000000"/>
                <w:sz w:val="20"/>
                <w:szCs w:val="20"/>
                <w:lang w:eastAsia="pt-PT"/>
              </w:rPr>
              <w:t>Fechadora de Caixas</w:t>
            </w:r>
          </w:p>
        </w:tc>
        <w:tc>
          <w:tcPr>
            <w:tcW w:w="2374" w:type="dxa"/>
            <w:tcBorders>
              <w:top w:val="nil"/>
              <w:bottom w:val="nil"/>
            </w:tcBorders>
            <w:noWrap/>
            <w:vAlign w:val="center"/>
            <w:hideMark/>
          </w:tcPr>
          <w:p w:rsidR="00C466DA" w:rsidRPr="00DD2717"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13 797</w:t>
            </w:r>
          </w:p>
        </w:tc>
        <w:tc>
          <w:tcPr>
            <w:tcW w:w="597" w:type="dxa"/>
            <w:tcBorders>
              <w:top w:val="nil"/>
              <w:bottom w:val="nil"/>
            </w:tcBorders>
            <w:vAlign w:val="center"/>
          </w:tcPr>
          <w:p w:rsidR="00C466DA"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7</w:t>
            </w:r>
          </w:p>
        </w:tc>
      </w:tr>
      <w:tr w:rsidR="00C466DA" w:rsidRPr="00DD2717" w:rsidTr="00286A63">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DD2717" w:rsidRDefault="00C466DA" w:rsidP="00286A63">
            <w:pPr>
              <w:rPr>
                <w:rFonts w:ascii="Calibri" w:eastAsia="Times New Roman" w:hAnsi="Calibri" w:cs="Times New Roman"/>
                <w:color w:val="000000"/>
                <w:sz w:val="20"/>
                <w:szCs w:val="20"/>
                <w:lang w:eastAsia="pt-PT"/>
              </w:rPr>
            </w:pPr>
            <w:r w:rsidRPr="00DD2717">
              <w:rPr>
                <w:rFonts w:ascii="Calibri" w:eastAsia="Times New Roman" w:hAnsi="Calibri" w:cs="Times New Roman"/>
                <w:color w:val="000000"/>
                <w:sz w:val="20"/>
                <w:szCs w:val="20"/>
                <w:lang w:eastAsia="pt-PT"/>
              </w:rPr>
              <w:t>Codificador de Caixas</w:t>
            </w:r>
          </w:p>
        </w:tc>
        <w:tc>
          <w:tcPr>
            <w:tcW w:w="2374" w:type="dxa"/>
            <w:tcBorders>
              <w:top w:val="nil"/>
              <w:bottom w:val="nil"/>
            </w:tcBorders>
            <w:noWrap/>
            <w:vAlign w:val="center"/>
            <w:hideMark/>
          </w:tcPr>
          <w:p w:rsidR="00C466DA" w:rsidRPr="00DD2717" w:rsidRDefault="00C466DA" w:rsidP="00286A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4 446</w:t>
            </w:r>
          </w:p>
        </w:tc>
        <w:tc>
          <w:tcPr>
            <w:tcW w:w="597" w:type="dxa"/>
            <w:tcBorders>
              <w:top w:val="nil"/>
              <w:bottom w:val="nil"/>
            </w:tcBorders>
            <w:vAlign w:val="center"/>
          </w:tcPr>
          <w:p w:rsidR="00C466DA" w:rsidRDefault="00C466DA" w:rsidP="00286A63">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2</w:t>
            </w:r>
          </w:p>
        </w:tc>
      </w:tr>
      <w:tr w:rsidR="00C466DA" w:rsidRPr="00DD2717" w:rsidTr="00286A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0E1538" w:rsidRDefault="00C466DA" w:rsidP="00286A63">
            <w:pPr>
              <w:rPr>
                <w:rFonts w:ascii="Calibri" w:eastAsia="Times New Roman" w:hAnsi="Calibri" w:cs="Times New Roman"/>
                <w:sz w:val="20"/>
                <w:szCs w:val="20"/>
                <w:lang w:eastAsia="pt-PT"/>
              </w:rPr>
            </w:pPr>
            <w:proofErr w:type="spellStart"/>
            <w:r w:rsidRPr="000E1538">
              <w:rPr>
                <w:rFonts w:ascii="Calibri" w:eastAsia="Times New Roman" w:hAnsi="Calibri" w:cs="Times New Roman"/>
                <w:sz w:val="20"/>
                <w:szCs w:val="20"/>
                <w:lang w:eastAsia="pt-PT"/>
              </w:rPr>
              <w:t>Retralizador</w:t>
            </w:r>
            <w:proofErr w:type="spellEnd"/>
            <w:r w:rsidRPr="000E1538">
              <w:rPr>
                <w:rFonts w:ascii="Calibri" w:eastAsia="Times New Roman" w:hAnsi="Calibri" w:cs="Times New Roman"/>
                <w:sz w:val="20"/>
                <w:szCs w:val="20"/>
                <w:lang w:eastAsia="pt-PT"/>
              </w:rPr>
              <w:t xml:space="preserve"> de Caixas</w:t>
            </w:r>
          </w:p>
        </w:tc>
        <w:tc>
          <w:tcPr>
            <w:tcW w:w="2374" w:type="dxa"/>
            <w:tcBorders>
              <w:top w:val="nil"/>
              <w:bottom w:val="nil"/>
            </w:tcBorders>
            <w:noWrap/>
            <w:vAlign w:val="center"/>
            <w:hideMark/>
          </w:tcPr>
          <w:p w:rsidR="00C466DA" w:rsidRPr="00DD2717"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84 315</w:t>
            </w:r>
          </w:p>
        </w:tc>
        <w:tc>
          <w:tcPr>
            <w:tcW w:w="597" w:type="dxa"/>
            <w:tcBorders>
              <w:top w:val="nil"/>
              <w:bottom w:val="nil"/>
            </w:tcBorders>
            <w:vAlign w:val="center"/>
          </w:tcPr>
          <w:p w:rsidR="00C466DA"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43</w:t>
            </w:r>
          </w:p>
        </w:tc>
      </w:tr>
      <w:tr w:rsidR="00C466DA" w:rsidRPr="00DD2717" w:rsidTr="00286A63">
        <w:trPr>
          <w:trHeight w:val="300"/>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DD2717" w:rsidRDefault="00C466DA" w:rsidP="00286A63">
            <w:pPr>
              <w:rPr>
                <w:rFonts w:ascii="Calibri" w:eastAsia="Times New Roman" w:hAnsi="Calibri" w:cs="Times New Roman"/>
                <w:color w:val="000000"/>
                <w:sz w:val="20"/>
                <w:szCs w:val="20"/>
                <w:lang w:eastAsia="pt-PT"/>
              </w:rPr>
            </w:pPr>
            <w:r w:rsidRPr="00DD2717">
              <w:rPr>
                <w:rFonts w:ascii="Calibri" w:eastAsia="Times New Roman" w:hAnsi="Calibri" w:cs="Times New Roman"/>
                <w:color w:val="000000"/>
                <w:sz w:val="20"/>
                <w:szCs w:val="20"/>
                <w:lang w:eastAsia="pt-PT"/>
              </w:rPr>
              <w:t xml:space="preserve">Robot </w:t>
            </w:r>
            <w:proofErr w:type="spellStart"/>
            <w:r w:rsidRPr="00DD2717">
              <w:rPr>
                <w:rFonts w:ascii="Calibri" w:eastAsia="Times New Roman" w:hAnsi="Calibri" w:cs="Times New Roman"/>
                <w:color w:val="000000"/>
                <w:sz w:val="20"/>
                <w:szCs w:val="20"/>
                <w:lang w:eastAsia="pt-PT"/>
              </w:rPr>
              <w:t>Paletizador</w:t>
            </w:r>
            <w:proofErr w:type="spellEnd"/>
          </w:p>
        </w:tc>
        <w:tc>
          <w:tcPr>
            <w:tcW w:w="2374" w:type="dxa"/>
            <w:tcBorders>
              <w:top w:val="nil"/>
              <w:bottom w:val="nil"/>
            </w:tcBorders>
            <w:noWrap/>
            <w:vAlign w:val="center"/>
            <w:hideMark/>
          </w:tcPr>
          <w:p w:rsidR="00C466DA" w:rsidRPr="00DD2717" w:rsidRDefault="00C466DA" w:rsidP="00286A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3 066</w:t>
            </w:r>
          </w:p>
        </w:tc>
        <w:tc>
          <w:tcPr>
            <w:tcW w:w="597" w:type="dxa"/>
            <w:tcBorders>
              <w:top w:val="nil"/>
              <w:bottom w:val="nil"/>
            </w:tcBorders>
            <w:vAlign w:val="center"/>
          </w:tcPr>
          <w:p w:rsidR="00C466DA" w:rsidRDefault="00C466DA" w:rsidP="00286A63">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2</w:t>
            </w:r>
          </w:p>
        </w:tc>
      </w:tr>
      <w:tr w:rsidR="00C466DA" w:rsidRPr="00DD2717" w:rsidTr="00E179B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556" w:type="dxa"/>
            <w:tcBorders>
              <w:top w:val="nil"/>
              <w:bottom w:val="nil"/>
            </w:tcBorders>
            <w:noWrap/>
            <w:vAlign w:val="center"/>
            <w:hideMark/>
          </w:tcPr>
          <w:p w:rsidR="00C466DA" w:rsidRPr="00DD2717" w:rsidRDefault="00C466DA" w:rsidP="00286A63">
            <w:pPr>
              <w:rPr>
                <w:rFonts w:ascii="Calibri" w:eastAsia="Times New Roman" w:hAnsi="Calibri" w:cs="Times New Roman"/>
                <w:color w:val="000000"/>
                <w:sz w:val="20"/>
                <w:szCs w:val="20"/>
                <w:lang w:eastAsia="pt-PT"/>
              </w:rPr>
            </w:pPr>
            <w:r w:rsidRPr="00DD2717">
              <w:rPr>
                <w:rFonts w:ascii="Calibri" w:eastAsia="Times New Roman" w:hAnsi="Calibri" w:cs="Times New Roman"/>
                <w:color w:val="000000"/>
                <w:sz w:val="20"/>
                <w:szCs w:val="20"/>
                <w:lang w:eastAsia="pt-PT"/>
              </w:rPr>
              <w:t>Etiquetadoras</w:t>
            </w:r>
          </w:p>
        </w:tc>
        <w:tc>
          <w:tcPr>
            <w:tcW w:w="2374" w:type="dxa"/>
            <w:tcBorders>
              <w:top w:val="nil"/>
              <w:bottom w:val="nil"/>
            </w:tcBorders>
            <w:noWrap/>
            <w:vAlign w:val="center"/>
            <w:hideMark/>
          </w:tcPr>
          <w:p w:rsidR="00C466DA" w:rsidRPr="00DD2717"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5 362</w:t>
            </w:r>
          </w:p>
        </w:tc>
        <w:tc>
          <w:tcPr>
            <w:tcW w:w="597" w:type="dxa"/>
            <w:tcBorders>
              <w:top w:val="nil"/>
              <w:bottom w:val="nil"/>
            </w:tcBorders>
            <w:vAlign w:val="center"/>
          </w:tcPr>
          <w:p w:rsidR="00C466DA"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3</w:t>
            </w:r>
          </w:p>
        </w:tc>
      </w:tr>
      <w:tr w:rsidR="00E179B7" w:rsidRPr="00DD2717" w:rsidTr="000669A5">
        <w:trPr>
          <w:trHeight w:val="315"/>
        </w:trPr>
        <w:tc>
          <w:tcPr>
            <w:cnfStyle w:val="001000000000" w:firstRow="0" w:lastRow="0" w:firstColumn="1" w:lastColumn="0" w:oddVBand="0" w:evenVBand="0" w:oddHBand="0" w:evenHBand="0" w:firstRowFirstColumn="0" w:firstRowLastColumn="0" w:lastRowFirstColumn="0" w:lastRowLastColumn="0"/>
            <w:tcW w:w="5556" w:type="dxa"/>
            <w:tcBorders>
              <w:top w:val="nil"/>
              <w:bottom w:val="single" w:sz="12" w:space="0" w:color="auto"/>
            </w:tcBorders>
            <w:noWrap/>
            <w:vAlign w:val="center"/>
          </w:tcPr>
          <w:p w:rsidR="00E179B7" w:rsidRPr="00DD2717" w:rsidRDefault="00E179B7" w:rsidP="00286A63">
            <w:pPr>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Total</w:t>
            </w:r>
          </w:p>
        </w:tc>
        <w:tc>
          <w:tcPr>
            <w:tcW w:w="2374" w:type="dxa"/>
            <w:tcBorders>
              <w:top w:val="nil"/>
              <w:bottom w:val="single" w:sz="12" w:space="0" w:color="auto"/>
            </w:tcBorders>
            <w:noWrap/>
            <w:vAlign w:val="center"/>
          </w:tcPr>
          <w:p w:rsidR="00E179B7" w:rsidRDefault="000669A5" w:rsidP="00286A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pt-PT"/>
              </w:rPr>
            </w:pPr>
            <w:r>
              <w:rPr>
                <w:rFonts w:ascii="Calibri" w:eastAsia="Times New Roman" w:hAnsi="Calibri" w:cs="Times New Roman"/>
                <w:color w:val="000000"/>
                <w:sz w:val="20"/>
                <w:szCs w:val="20"/>
                <w:lang w:eastAsia="pt-PT"/>
              </w:rPr>
              <w:t>198 030</w:t>
            </w:r>
          </w:p>
        </w:tc>
        <w:tc>
          <w:tcPr>
            <w:tcW w:w="597" w:type="dxa"/>
            <w:tcBorders>
              <w:top w:val="nil"/>
              <w:bottom w:val="single" w:sz="12" w:space="0" w:color="auto"/>
            </w:tcBorders>
            <w:vAlign w:val="center"/>
          </w:tcPr>
          <w:p w:rsidR="00E179B7" w:rsidRDefault="00E179B7" w:rsidP="00286A63">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p>
        </w:tc>
      </w:tr>
    </w:tbl>
    <w:p w:rsidR="00C466DA" w:rsidRDefault="00C466DA" w:rsidP="00C466DA"/>
    <w:p w:rsidR="00C466DA" w:rsidRDefault="00C466DA" w:rsidP="00C466DA">
      <w:r>
        <w:t>A linha 4 consome cerca de 198 030 kWh, estando em funcionamento 219 dias, com uma média de 14 horas por dia.</w:t>
      </w:r>
    </w:p>
    <w:p w:rsidR="00C466DA" w:rsidRPr="00D46DEE" w:rsidRDefault="00C466DA" w:rsidP="00C466DA">
      <w:pPr>
        <w:rPr>
          <w:color w:val="404040" w:themeColor="text1" w:themeTint="BF"/>
        </w:rPr>
      </w:pPr>
      <w:r>
        <w:t xml:space="preserve">Como é possível verificar, os motores utilizados para o transporte das garrafas durante o processo de engarrafamento são grandes consumidores de energia elétrica, contribuindo com cerca de 21% para o consumo elétrico total das linhas de engarrafamento. Isto pode dever-se ao facto de serem bastantes motores e durante o funcionamento das linhas, os transportadores estarem em constante funcionamento. No entanto, existem outros equipamentos com grandes consumos como são o caso das máquinas de cola, dos quadros de controlo, e do </w:t>
      </w:r>
      <w:proofErr w:type="spellStart"/>
      <w:r w:rsidRPr="00D46DEE">
        <w:t>retralizador</w:t>
      </w:r>
      <w:proofErr w:type="spellEnd"/>
      <w:r>
        <w:t xml:space="preserve"> de caixas.</w:t>
      </w:r>
    </w:p>
    <w:p w:rsidR="00C466DA" w:rsidRDefault="00C466DA" w:rsidP="00C466DA">
      <w:r>
        <w:t xml:space="preserve">Na </w:t>
      </w:r>
      <w:r w:rsidRPr="00C466DA">
        <w:fldChar w:fldCharType="begin"/>
      </w:r>
      <w:r w:rsidRPr="00C466DA">
        <w:instrText xml:space="preserve"> REF _Ref438928047 \h  \* MERGEFORMAT </w:instrText>
      </w:r>
      <w:r w:rsidRPr="00C466DA">
        <w:fldChar w:fldCharType="separate"/>
      </w:r>
      <w:r w:rsidR="00E95403" w:rsidRPr="00C466DA">
        <w:t xml:space="preserve">Tabela </w:t>
      </w:r>
      <w:r w:rsidR="00E95403">
        <w:rPr>
          <w:noProof/>
        </w:rPr>
        <w:t>16</w:t>
      </w:r>
      <w:r w:rsidRPr="00C466DA">
        <w:fldChar w:fldCharType="end"/>
      </w:r>
      <w:r>
        <w:t xml:space="preserve">, estão representados os consumos anuais de cada uma das linhas. </w:t>
      </w:r>
    </w:p>
    <w:p w:rsidR="00C466DA" w:rsidRDefault="00C466DA" w:rsidP="00C466DA"/>
    <w:p w:rsidR="00C466DA" w:rsidRPr="00C466DA" w:rsidRDefault="00C466DA" w:rsidP="00C466DA">
      <w:pPr>
        <w:pStyle w:val="Legenda"/>
        <w:keepNext/>
      </w:pPr>
      <w:bookmarkStart w:id="283" w:name="_Ref438928047"/>
      <w:bookmarkStart w:id="284" w:name="_Toc469405952"/>
      <w:r w:rsidRPr="00C466DA">
        <w:t xml:space="preserve">Tabela </w:t>
      </w:r>
      <w:r w:rsidR="0079735A">
        <w:fldChar w:fldCharType="begin"/>
      </w:r>
      <w:r w:rsidR="0079735A">
        <w:instrText xml:space="preserve"> SEQ Tabela \* ARABI</w:instrText>
      </w:r>
      <w:r w:rsidR="0079735A">
        <w:instrText xml:space="preserve">C </w:instrText>
      </w:r>
      <w:r w:rsidR="0079735A">
        <w:fldChar w:fldCharType="separate"/>
      </w:r>
      <w:r w:rsidR="00E95403">
        <w:rPr>
          <w:noProof/>
        </w:rPr>
        <w:t>16</w:t>
      </w:r>
      <w:r w:rsidR="0079735A">
        <w:rPr>
          <w:noProof/>
        </w:rPr>
        <w:fldChar w:fldCharType="end"/>
      </w:r>
      <w:bookmarkEnd w:id="283"/>
      <w:r w:rsidRPr="00C466DA">
        <w:t>: Comparação do consumo das linhas de engarrafamento.</w:t>
      </w:r>
      <w:bookmarkEnd w:id="284"/>
    </w:p>
    <w:tbl>
      <w:tblPr>
        <w:tblStyle w:val="TabelaSimples2"/>
        <w:tblW w:w="8196" w:type="dxa"/>
        <w:tblLook w:val="04A0" w:firstRow="1" w:lastRow="0" w:firstColumn="1" w:lastColumn="0" w:noHBand="0" w:noVBand="1"/>
      </w:tblPr>
      <w:tblGrid>
        <w:gridCol w:w="5245"/>
        <w:gridCol w:w="2268"/>
        <w:gridCol w:w="683"/>
      </w:tblGrid>
      <w:tr w:rsidR="00C466DA" w:rsidRPr="004512F5" w:rsidTr="001E26A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245" w:type="dxa"/>
            <w:tcBorders>
              <w:top w:val="single" w:sz="12" w:space="0" w:color="auto"/>
              <w:bottom w:val="single" w:sz="12" w:space="0" w:color="auto"/>
            </w:tcBorders>
            <w:noWrap/>
          </w:tcPr>
          <w:p w:rsidR="00C466DA" w:rsidRPr="004512F5" w:rsidRDefault="00C466DA" w:rsidP="00286A63">
            <w:pPr>
              <w:rPr>
                <w:rFonts w:ascii="Calibri" w:eastAsia="Times New Roman" w:hAnsi="Calibri" w:cs="Times New Roman"/>
                <w:color w:val="000000"/>
                <w:lang w:eastAsia="pt-PT"/>
              </w:rPr>
            </w:pPr>
            <w:r>
              <w:rPr>
                <w:rFonts w:ascii="Calibri" w:eastAsia="Times New Roman" w:hAnsi="Calibri" w:cs="Times New Roman"/>
                <w:color w:val="000000"/>
                <w:lang w:eastAsia="pt-PT"/>
              </w:rPr>
              <w:t>Linhas de Engarrafamento</w:t>
            </w:r>
          </w:p>
        </w:tc>
        <w:tc>
          <w:tcPr>
            <w:tcW w:w="2268" w:type="dxa"/>
            <w:tcBorders>
              <w:top w:val="single" w:sz="12" w:space="0" w:color="auto"/>
              <w:bottom w:val="single" w:sz="12" w:space="0" w:color="auto"/>
            </w:tcBorders>
            <w:noWrap/>
            <w:vAlign w:val="center"/>
          </w:tcPr>
          <w:p w:rsidR="00C466DA" w:rsidRPr="004512F5" w:rsidRDefault="00C466DA" w:rsidP="00286A63">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lang w:eastAsia="pt-PT"/>
              </w:rPr>
            </w:pPr>
            <w:r w:rsidRPr="004512F5">
              <w:rPr>
                <w:rFonts w:ascii="Calibri" w:eastAsia="Times New Roman" w:hAnsi="Calibri" w:cs="Times New Roman"/>
                <w:color w:val="000000"/>
                <w:lang w:eastAsia="pt-PT"/>
              </w:rPr>
              <w:t>Consumo Anual</w:t>
            </w:r>
            <w:r>
              <w:rPr>
                <w:rFonts w:ascii="Calibri" w:eastAsia="Times New Roman" w:hAnsi="Calibri" w:cs="Times New Roman"/>
                <w:color w:val="000000"/>
                <w:lang w:eastAsia="pt-PT"/>
              </w:rPr>
              <w:t xml:space="preserve"> (kWh)</w:t>
            </w:r>
          </w:p>
        </w:tc>
        <w:tc>
          <w:tcPr>
            <w:tcW w:w="683" w:type="dxa"/>
            <w:tcBorders>
              <w:top w:val="single" w:sz="12" w:space="0" w:color="auto"/>
              <w:bottom w:val="single" w:sz="12" w:space="0" w:color="auto"/>
            </w:tcBorders>
            <w:vAlign w:val="bottom"/>
          </w:tcPr>
          <w:p w:rsidR="00C466DA" w:rsidRPr="007C4501" w:rsidRDefault="00C466DA" w:rsidP="00286A63">
            <w:pPr>
              <w:jc w:val="right"/>
              <w:cnfStyle w:val="100000000000" w:firstRow="1" w:lastRow="0" w:firstColumn="0" w:lastColumn="0" w:oddVBand="0" w:evenVBand="0" w:oddHBand="0" w:evenHBand="0" w:firstRowFirstColumn="0" w:firstRowLastColumn="0" w:lastRowFirstColumn="0" w:lastRowLastColumn="0"/>
              <w:rPr>
                <w:rFonts w:ascii="Calibri" w:hAnsi="Calibri"/>
                <w:b w:val="0"/>
                <w:color w:val="000000"/>
              </w:rPr>
            </w:pPr>
            <w:r>
              <w:rPr>
                <w:rFonts w:ascii="Calibri" w:hAnsi="Calibri"/>
                <w:b w:val="0"/>
                <w:color w:val="000000"/>
              </w:rPr>
              <w:t>%</w:t>
            </w:r>
          </w:p>
        </w:tc>
      </w:tr>
      <w:tr w:rsidR="00C466DA" w:rsidRPr="004512F5" w:rsidTr="001E26A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245" w:type="dxa"/>
            <w:tcBorders>
              <w:top w:val="single" w:sz="12" w:space="0" w:color="auto"/>
              <w:bottom w:val="nil"/>
            </w:tcBorders>
            <w:noWrap/>
          </w:tcPr>
          <w:p w:rsidR="00C466DA" w:rsidRPr="004E01BE" w:rsidRDefault="00C466DA" w:rsidP="00286A63">
            <w:pPr>
              <w:rPr>
                <w:rFonts w:ascii="Calibri" w:eastAsia="Times New Roman" w:hAnsi="Calibri" w:cs="Times New Roman"/>
                <w:b w:val="0"/>
                <w:color w:val="000000"/>
                <w:lang w:eastAsia="pt-PT"/>
              </w:rPr>
            </w:pPr>
            <w:r w:rsidRPr="004E01BE">
              <w:rPr>
                <w:rFonts w:ascii="Calibri" w:eastAsia="Times New Roman" w:hAnsi="Calibri" w:cs="Times New Roman"/>
                <w:b w:val="0"/>
                <w:color w:val="000000"/>
                <w:lang w:eastAsia="pt-PT"/>
              </w:rPr>
              <w:t>Linha de engarrafamento 1</w:t>
            </w:r>
          </w:p>
        </w:tc>
        <w:tc>
          <w:tcPr>
            <w:tcW w:w="2268" w:type="dxa"/>
            <w:tcBorders>
              <w:top w:val="single" w:sz="12" w:space="0" w:color="auto"/>
              <w:bottom w:val="nil"/>
            </w:tcBorders>
            <w:noWrap/>
            <w:vAlign w:val="center"/>
          </w:tcPr>
          <w:p w:rsidR="00C466DA" w:rsidRPr="004E01BE"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103 805</w:t>
            </w:r>
          </w:p>
        </w:tc>
        <w:tc>
          <w:tcPr>
            <w:tcW w:w="683" w:type="dxa"/>
            <w:tcBorders>
              <w:top w:val="single" w:sz="12" w:space="0" w:color="auto"/>
              <w:bottom w:val="nil"/>
            </w:tcBorders>
            <w:vAlign w:val="center"/>
          </w:tcPr>
          <w:p w:rsidR="00C466DA" w:rsidRPr="004E01BE"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8</w:t>
            </w:r>
          </w:p>
        </w:tc>
      </w:tr>
      <w:tr w:rsidR="00C466DA" w:rsidRPr="004512F5" w:rsidTr="00286A63">
        <w:trPr>
          <w:trHeight w:val="315"/>
        </w:trPr>
        <w:tc>
          <w:tcPr>
            <w:cnfStyle w:val="001000000000" w:firstRow="0" w:lastRow="0" w:firstColumn="1" w:lastColumn="0" w:oddVBand="0" w:evenVBand="0" w:oddHBand="0" w:evenHBand="0" w:firstRowFirstColumn="0" w:firstRowLastColumn="0" w:lastRowFirstColumn="0" w:lastRowLastColumn="0"/>
            <w:tcW w:w="5245" w:type="dxa"/>
            <w:tcBorders>
              <w:top w:val="nil"/>
              <w:bottom w:val="nil"/>
            </w:tcBorders>
            <w:noWrap/>
            <w:hideMark/>
          </w:tcPr>
          <w:p w:rsidR="00C466DA" w:rsidRPr="004E01BE" w:rsidRDefault="00C466DA" w:rsidP="00286A63">
            <w:pPr>
              <w:rPr>
                <w:rFonts w:ascii="Calibri" w:eastAsia="Times New Roman" w:hAnsi="Calibri" w:cs="Times New Roman"/>
                <w:b w:val="0"/>
                <w:color w:val="000000"/>
                <w:lang w:eastAsia="pt-PT"/>
              </w:rPr>
            </w:pPr>
            <w:r w:rsidRPr="004E01BE">
              <w:rPr>
                <w:rFonts w:ascii="Calibri" w:eastAsia="Times New Roman" w:hAnsi="Calibri" w:cs="Times New Roman"/>
                <w:b w:val="0"/>
                <w:color w:val="000000"/>
                <w:lang w:eastAsia="pt-PT"/>
              </w:rPr>
              <w:t>Linha de engarrafamento 2</w:t>
            </w:r>
          </w:p>
        </w:tc>
        <w:tc>
          <w:tcPr>
            <w:tcW w:w="2268" w:type="dxa"/>
            <w:tcBorders>
              <w:top w:val="nil"/>
              <w:bottom w:val="nil"/>
            </w:tcBorders>
            <w:noWrap/>
            <w:vAlign w:val="center"/>
            <w:hideMark/>
          </w:tcPr>
          <w:p w:rsidR="00C466DA" w:rsidRPr="004E01BE" w:rsidRDefault="00C466DA" w:rsidP="00286A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77 283</w:t>
            </w:r>
          </w:p>
        </w:tc>
        <w:tc>
          <w:tcPr>
            <w:tcW w:w="683" w:type="dxa"/>
            <w:tcBorders>
              <w:top w:val="nil"/>
              <w:bottom w:val="nil"/>
            </w:tcBorders>
            <w:vAlign w:val="center"/>
          </w:tcPr>
          <w:p w:rsidR="00C466DA" w:rsidRPr="004E01BE" w:rsidRDefault="00C466DA" w:rsidP="00286A63">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3</w:t>
            </w:r>
          </w:p>
        </w:tc>
      </w:tr>
      <w:tr w:rsidR="00C466DA" w:rsidRPr="004512F5" w:rsidTr="00286A6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245" w:type="dxa"/>
            <w:tcBorders>
              <w:top w:val="nil"/>
              <w:bottom w:val="nil"/>
            </w:tcBorders>
            <w:noWrap/>
            <w:hideMark/>
          </w:tcPr>
          <w:p w:rsidR="00C466DA" w:rsidRPr="004E01BE" w:rsidRDefault="00C466DA" w:rsidP="00286A63">
            <w:pPr>
              <w:rPr>
                <w:rFonts w:ascii="Calibri" w:eastAsia="Times New Roman" w:hAnsi="Calibri" w:cs="Times New Roman"/>
                <w:b w:val="0"/>
                <w:color w:val="000000"/>
                <w:lang w:eastAsia="pt-PT"/>
              </w:rPr>
            </w:pPr>
            <w:r w:rsidRPr="004E01BE">
              <w:rPr>
                <w:rFonts w:ascii="Calibri" w:eastAsia="Times New Roman" w:hAnsi="Calibri" w:cs="Times New Roman"/>
                <w:b w:val="0"/>
                <w:color w:val="000000"/>
                <w:lang w:eastAsia="pt-PT"/>
              </w:rPr>
              <w:t>Linha de engarrafamento 3</w:t>
            </w:r>
          </w:p>
        </w:tc>
        <w:tc>
          <w:tcPr>
            <w:tcW w:w="2268" w:type="dxa"/>
            <w:tcBorders>
              <w:top w:val="nil"/>
              <w:bottom w:val="nil"/>
            </w:tcBorders>
            <w:noWrap/>
            <w:vAlign w:val="center"/>
            <w:hideMark/>
          </w:tcPr>
          <w:p w:rsidR="00C466DA" w:rsidRPr="004E01BE"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205 848</w:t>
            </w:r>
          </w:p>
        </w:tc>
        <w:tc>
          <w:tcPr>
            <w:tcW w:w="683" w:type="dxa"/>
            <w:tcBorders>
              <w:top w:val="nil"/>
              <w:bottom w:val="nil"/>
            </w:tcBorders>
            <w:vAlign w:val="center"/>
          </w:tcPr>
          <w:p w:rsidR="00C466DA" w:rsidRPr="004E01BE"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35</w:t>
            </w:r>
          </w:p>
        </w:tc>
      </w:tr>
      <w:tr w:rsidR="00C466DA" w:rsidRPr="004512F5" w:rsidTr="001E26A3">
        <w:trPr>
          <w:trHeight w:val="315"/>
        </w:trPr>
        <w:tc>
          <w:tcPr>
            <w:cnfStyle w:val="001000000000" w:firstRow="0" w:lastRow="0" w:firstColumn="1" w:lastColumn="0" w:oddVBand="0" w:evenVBand="0" w:oddHBand="0" w:evenHBand="0" w:firstRowFirstColumn="0" w:firstRowLastColumn="0" w:lastRowFirstColumn="0" w:lastRowLastColumn="0"/>
            <w:tcW w:w="5245" w:type="dxa"/>
            <w:tcBorders>
              <w:top w:val="nil"/>
              <w:bottom w:val="single" w:sz="12" w:space="0" w:color="auto"/>
            </w:tcBorders>
            <w:noWrap/>
            <w:hideMark/>
          </w:tcPr>
          <w:p w:rsidR="00C466DA" w:rsidRPr="004E01BE" w:rsidRDefault="00C466DA" w:rsidP="00286A63">
            <w:pPr>
              <w:rPr>
                <w:rFonts w:ascii="Calibri" w:eastAsia="Times New Roman" w:hAnsi="Calibri" w:cs="Times New Roman"/>
                <w:b w:val="0"/>
                <w:color w:val="000000"/>
                <w:lang w:eastAsia="pt-PT"/>
              </w:rPr>
            </w:pPr>
            <w:r w:rsidRPr="004E01BE">
              <w:rPr>
                <w:rFonts w:ascii="Calibri" w:eastAsia="Times New Roman" w:hAnsi="Calibri" w:cs="Times New Roman"/>
                <w:b w:val="0"/>
                <w:color w:val="000000"/>
                <w:lang w:eastAsia="pt-PT"/>
              </w:rPr>
              <w:t>Linha de engarrafamento 4</w:t>
            </w:r>
          </w:p>
        </w:tc>
        <w:tc>
          <w:tcPr>
            <w:tcW w:w="2268" w:type="dxa"/>
            <w:tcBorders>
              <w:top w:val="nil"/>
              <w:bottom w:val="single" w:sz="12" w:space="0" w:color="auto"/>
            </w:tcBorders>
            <w:noWrap/>
            <w:vAlign w:val="center"/>
            <w:hideMark/>
          </w:tcPr>
          <w:p w:rsidR="00C466DA" w:rsidRPr="004E01BE" w:rsidRDefault="00C466DA" w:rsidP="00286A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198 030</w:t>
            </w:r>
          </w:p>
        </w:tc>
        <w:tc>
          <w:tcPr>
            <w:tcW w:w="683" w:type="dxa"/>
            <w:tcBorders>
              <w:top w:val="nil"/>
              <w:bottom w:val="single" w:sz="12" w:space="0" w:color="auto"/>
            </w:tcBorders>
            <w:vAlign w:val="center"/>
          </w:tcPr>
          <w:p w:rsidR="00C466DA" w:rsidRPr="004E01BE" w:rsidRDefault="00C466DA" w:rsidP="00286A63">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4</w:t>
            </w:r>
          </w:p>
        </w:tc>
      </w:tr>
    </w:tbl>
    <w:p w:rsidR="00C466DA" w:rsidRDefault="00C466DA" w:rsidP="00C466DA"/>
    <w:p w:rsidR="00C466DA" w:rsidRDefault="00C466DA" w:rsidP="00C466DA">
      <w:r>
        <w:t xml:space="preserve">Na </w:t>
      </w:r>
      <w:r w:rsidRPr="00C466DA">
        <w:fldChar w:fldCharType="begin"/>
      </w:r>
      <w:r w:rsidRPr="00C466DA">
        <w:instrText xml:space="preserve"> REF _Ref445892894 \h  \* MERGEFORMAT </w:instrText>
      </w:r>
      <w:r w:rsidRPr="00C466DA">
        <w:fldChar w:fldCharType="separate"/>
      </w:r>
      <w:r w:rsidR="00E95403" w:rsidRPr="00C466DA">
        <w:t xml:space="preserve">Figura </w:t>
      </w:r>
      <w:r w:rsidR="00E95403">
        <w:rPr>
          <w:noProof/>
        </w:rPr>
        <w:t>28</w:t>
      </w:r>
      <w:r w:rsidRPr="00C466DA">
        <w:fldChar w:fldCharType="end"/>
      </w:r>
      <w:r w:rsidRPr="004E01BE">
        <w:t>,</w:t>
      </w:r>
      <w:r>
        <w:t xml:space="preserve"> é possível observar graficamente a comparação de consumos elétricos entre cada uma das linhas de engarrafamento.</w:t>
      </w:r>
    </w:p>
    <w:p w:rsidR="00C466DA" w:rsidRDefault="00C466DA" w:rsidP="00C466DA"/>
    <w:p w:rsidR="00C466DA" w:rsidRDefault="00C466DA" w:rsidP="00C466DA"/>
    <w:p w:rsidR="00C466DA" w:rsidRDefault="00C466DA" w:rsidP="00C466DA"/>
    <w:p w:rsidR="00C466DA" w:rsidRDefault="00C466DA" w:rsidP="00C466DA"/>
    <w:p w:rsidR="00C466DA" w:rsidRDefault="005E6CE4" w:rsidP="00C466DA">
      <w:r>
        <w:rPr>
          <w:noProof/>
          <w:lang w:eastAsia="pt-PT"/>
        </w:rPr>
        <w:lastRenderedPageBreak/>
        <mc:AlternateContent>
          <mc:Choice Requires="wps">
            <w:drawing>
              <wp:anchor distT="0" distB="0" distL="114300" distR="114300" simplePos="0" relativeHeight="251714560" behindDoc="0" locked="0" layoutInCell="1" allowOverlap="1" wp14:anchorId="2AA23BD2" wp14:editId="2CDDA3AF">
                <wp:simplePos x="0" y="0"/>
                <wp:positionH relativeFrom="margin">
                  <wp:align>center</wp:align>
                </wp:positionH>
                <wp:positionV relativeFrom="paragraph">
                  <wp:posOffset>2881630</wp:posOffset>
                </wp:positionV>
                <wp:extent cx="5399405" cy="258445"/>
                <wp:effectExtent l="0" t="0" r="0" b="8255"/>
                <wp:wrapSquare wrapText="bothSides"/>
                <wp:docPr id="278" name="Caixa de texto 278"/>
                <wp:cNvGraphicFramePr/>
                <a:graphic xmlns:a="http://schemas.openxmlformats.org/drawingml/2006/main">
                  <a:graphicData uri="http://schemas.microsoft.com/office/word/2010/wordprocessingShape">
                    <wps:wsp>
                      <wps:cNvSpPr txBox="1"/>
                      <wps:spPr>
                        <a:xfrm>
                          <a:off x="0" y="0"/>
                          <a:ext cx="5399405" cy="258445"/>
                        </a:xfrm>
                        <a:prstGeom prst="rect">
                          <a:avLst/>
                        </a:prstGeom>
                        <a:solidFill>
                          <a:prstClr val="white"/>
                        </a:solidFill>
                        <a:ln>
                          <a:noFill/>
                        </a:ln>
                      </wps:spPr>
                      <wps:txbx>
                        <w:txbxContent>
                          <w:p w:rsidR="009A1A99" w:rsidRPr="00C466DA" w:rsidRDefault="009A1A99" w:rsidP="00C466DA">
                            <w:pPr>
                              <w:pStyle w:val="Legenda"/>
                              <w:rPr>
                                <w:noProof/>
                              </w:rPr>
                            </w:pPr>
                            <w:bookmarkStart w:id="285" w:name="_Ref445892894"/>
                            <w:bookmarkStart w:id="286" w:name="_Toc469405924"/>
                            <w:r w:rsidRPr="00C466DA">
                              <w:t xml:space="preserve">Figura </w:t>
                            </w:r>
                            <w:r w:rsidR="0079735A">
                              <w:fldChar w:fldCharType="begin"/>
                            </w:r>
                            <w:r w:rsidR="0079735A">
                              <w:instrText xml:space="preserve"> SEQ Figura \* ARABIC </w:instrText>
                            </w:r>
                            <w:r w:rsidR="0079735A">
                              <w:fldChar w:fldCharType="separate"/>
                            </w:r>
                            <w:r>
                              <w:rPr>
                                <w:noProof/>
                              </w:rPr>
                              <w:t>28</w:t>
                            </w:r>
                            <w:r w:rsidR="0079735A">
                              <w:rPr>
                                <w:noProof/>
                              </w:rPr>
                              <w:fldChar w:fldCharType="end"/>
                            </w:r>
                            <w:bookmarkEnd w:id="285"/>
                            <w:r w:rsidRPr="00C466DA">
                              <w:t>: Comparação dos consumos elétricos das linhas de engarrafamento.</w:t>
                            </w:r>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A23BD2" id="Caixa de texto 278" o:spid="_x0000_s1097" type="#_x0000_t202" style="position:absolute;left:0;text-align:left;margin-left:0;margin-top:226.9pt;width:425.15pt;height:20.35pt;z-index:251714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" stroked="f">
                <v:textbox style="mso-fit-shape-to-text:t" inset="0,0,0,0">
                  <w:txbxContent>
                    <w:p w:rsidR="009A1A99" w:rsidRPr="00C466DA" w:rsidRDefault="009A1A99" w:rsidP="00C466DA">
                      <w:pPr>
                        <w:pStyle w:val="Legenda"/>
                        <w:rPr>
                          <w:noProof/>
                        </w:rPr>
                      </w:pPr>
                      <w:bookmarkStart w:id="287" w:name="_Ref445892894"/>
                      <w:bookmarkStart w:id="288" w:name="_Toc469405924"/>
                      <w:r w:rsidRPr="00C466DA">
                        <w:t xml:space="preserve">Figura </w:t>
                      </w:r>
                      <w:r w:rsidR="0079735A">
                        <w:fldChar w:fldCharType="begin"/>
                      </w:r>
                      <w:r w:rsidR="0079735A">
                        <w:instrText xml:space="preserve"> SEQ Figura \* ARABIC </w:instrText>
                      </w:r>
                      <w:r w:rsidR="0079735A">
                        <w:fldChar w:fldCharType="separate"/>
                      </w:r>
                      <w:r>
                        <w:rPr>
                          <w:noProof/>
                        </w:rPr>
                        <w:t>28</w:t>
                      </w:r>
                      <w:r w:rsidR="0079735A">
                        <w:rPr>
                          <w:noProof/>
                        </w:rPr>
                        <w:fldChar w:fldCharType="end"/>
                      </w:r>
                      <w:bookmarkEnd w:id="287"/>
                      <w:r w:rsidRPr="00C466DA">
                        <w:t>: Comparação dos consumos elétricos das linhas de engarrafamento.</w:t>
                      </w:r>
                      <w:bookmarkEnd w:id="288"/>
                    </w:p>
                  </w:txbxContent>
                </v:textbox>
                <w10:wrap type="square" anchorx="margin"/>
              </v:shape>
            </w:pict>
          </mc:Fallback>
        </mc:AlternateContent>
      </w:r>
      <w:r>
        <w:rPr>
          <w:noProof/>
          <w:lang w:eastAsia="pt-PT"/>
        </w:rPr>
        <w:drawing>
          <wp:anchor distT="0" distB="0" distL="114300" distR="114300" simplePos="0" relativeHeight="251715584" behindDoc="0" locked="0" layoutInCell="1" allowOverlap="1" wp14:anchorId="4DDD337C" wp14:editId="3A0CFDC1">
            <wp:simplePos x="0" y="0"/>
            <wp:positionH relativeFrom="margin">
              <wp:align>center</wp:align>
            </wp:positionH>
            <wp:positionV relativeFrom="paragraph">
              <wp:posOffset>0</wp:posOffset>
            </wp:positionV>
            <wp:extent cx="5399405" cy="2879725"/>
            <wp:effectExtent l="0" t="0" r="0" b="0"/>
            <wp:wrapSquare wrapText="bothSides"/>
            <wp:docPr id="279" name="Gráfico 2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anchor>
        </w:drawing>
      </w:r>
    </w:p>
    <w:p w:rsidR="00C466DA" w:rsidRDefault="00C466DA" w:rsidP="00C466DA">
      <w:r>
        <w:t xml:space="preserve">As linhas de engarrafamento 3 e 4 possuem um consumo bem mais elevado que as restantes duas, </w:t>
      </w:r>
      <w:r w:rsidR="00EA28C8">
        <w:t>uma vez que, apesar de serem mais recentes</w:t>
      </w:r>
      <w:r>
        <w:t xml:space="preserve">, são linhas maiores que as duas primeiras e trabalham mais horas do que as 2 restantes. Ao todo, a secção das linhas de engarrafamento consome cerca de 584 965 kWh, perfazendo mais de </w:t>
      </w:r>
      <w:r w:rsidRPr="000E1538">
        <w:t>50% (</w:t>
      </w:r>
      <w:r w:rsidR="007417D1">
        <w:t>56</w:t>
      </w:r>
      <w:r w:rsidRPr="000E1538">
        <w:t xml:space="preserve">%) </w:t>
      </w:r>
      <w:r>
        <w:t>do consumo elétrico total da adega.</w:t>
      </w:r>
    </w:p>
    <w:p w:rsidR="00ED7A68" w:rsidRDefault="00ED7A68" w:rsidP="00ED7A68">
      <w:pPr>
        <w:rPr>
          <w:lang w:eastAsia="pt-PT"/>
        </w:rPr>
      </w:pPr>
      <w:r>
        <w:rPr>
          <w:lang w:eastAsia="pt-PT"/>
        </w:rPr>
        <w:br w:type="page"/>
      </w:r>
    </w:p>
    <w:p w:rsidR="00845369" w:rsidRPr="00845369" w:rsidRDefault="00845369" w:rsidP="00845369">
      <w:pPr>
        <w:pStyle w:val="PargrafodaLista"/>
        <w:keepNext/>
        <w:keepLines/>
        <w:numPr>
          <w:ilvl w:val="0"/>
          <w:numId w:val="4"/>
        </w:numPr>
        <w:spacing w:before="160" w:after="120"/>
        <w:contextualSpacing w:val="0"/>
        <w:outlineLvl w:val="2"/>
        <w:rPr>
          <w:rFonts w:eastAsiaTheme="majorEastAsia" w:cstheme="majorBidi"/>
          <w:b/>
          <w:vanish/>
          <w:sz w:val="28"/>
          <w:szCs w:val="24"/>
          <w:lang w:eastAsia="pt-PT"/>
        </w:rPr>
      </w:pPr>
      <w:bookmarkStart w:id="289" w:name="_Toc449023741"/>
      <w:bookmarkStart w:id="290" w:name="_Toc450054661"/>
      <w:bookmarkStart w:id="291" w:name="_Toc451246624"/>
      <w:bookmarkStart w:id="292" w:name="_Toc451788654"/>
      <w:bookmarkStart w:id="293" w:name="_Toc451864455"/>
      <w:bookmarkStart w:id="294" w:name="_Toc451871588"/>
      <w:bookmarkStart w:id="295" w:name="_Toc451879992"/>
      <w:bookmarkStart w:id="296" w:name="_Toc457554116"/>
      <w:bookmarkStart w:id="297" w:name="_Toc457764127"/>
      <w:bookmarkStart w:id="298" w:name="_Toc458684358"/>
      <w:bookmarkStart w:id="299" w:name="_Toc459284334"/>
      <w:bookmarkStart w:id="300" w:name="_Toc460321289"/>
      <w:bookmarkStart w:id="301" w:name="_Toc460512748"/>
      <w:bookmarkStart w:id="302" w:name="_Toc460513971"/>
      <w:bookmarkStart w:id="303" w:name="_Toc460515021"/>
      <w:bookmarkStart w:id="304" w:name="_Toc461118133"/>
      <w:bookmarkStart w:id="305" w:name="_Toc461706696"/>
      <w:bookmarkStart w:id="306" w:name="_Toc461791783"/>
      <w:bookmarkStart w:id="307" w:name="_Toc462176482"/>
      <w:bookmarkStart w:id="308" w:name="_Toc469397681"/>
      <w:bookmarkStart w:id="309" w:name="_Toc469398928"/>
      <w:bookmarkStart w:id="310" w:name="_Toc469405870"/>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p>
    <w:p w:rsidR="00845369" w:rsidRPr="00845369" w:rsidRDefault="00845369" w:rsidP="00845369">
      <w:pPr>
        <w:pStyle w:val="PargrafodaLista"/>
        <w:keepNext/>
        <w:keepLines/>
        <w:numPr>
          <w:ilvl w:val="0"/>
          <w:numId w:val="4"/>
        </w:numPr>
        <w:spacing w:before="160" w:after="120"/>
        <w:contextualSpacing w:val="0"/>
        <w:outlineLvl w:val="2"/>
        <w:rPr>
          <w:rFonts w:eastAsiaTheme="majorEastAsia" w:cstheme="majorBidi"/>
          <w:b/>
          <w:vanish/>
          <w:sz w:val="28"/>
          <w:szCs w:val="24"/>
          <w:lang w:eastAsia="pt-PT"/>
        </w:rPr>
      </w:pPr>
      <w:bookmarkStart w:id="311" w:name="_Toc458684359"/>
      <w:bookmarkStart w:id="312" w:name="_Toc459284335"/>
      <w:bookmarkStart w:id="313" w:name="_Toc460321290"/>
      <w:bookmarkStart w:id="314" w:name="_Toc460512749"/>
      <w:bookmarkStart w:id="315" w:name="_Toc460513972"/>
      <w:bookmarkStart w:id="316" w:name="_Toc460515022"/>
      <w:bookmarkStart w:id="317" w:name="_Toc461118134"/>
      <w:bookmarkStart w:id="318" w:name="_Toc461706697"/>
      <w:bookmarkStart w:id="319" w:name="_Toc461791784"/>
      <w:bookmarkStart w:id="320" w:name="_Toc462176483"/>
      <w:bookmarkStart w:id="321" w:name="_Toc469397682"/>
      <w:bookmarkStart w:id="322" w:name="_Toc469398929"/>
      <w:bookmarkStart w:id="323" w:name="_Toc469405871"/>
      <w:bookmarkEnd w:id="311"/>
      <w:bookmarkEnd w:id="312"/>
      <w:bookmarkEnd w:id="313"/>
      <w:bookmarkEnd w:id="314"/>
      <w:bookmarkEnd w:id="315"/>
      <w:bookmarkEnd w:id="316"/>
      <w:bookmarkEnd w:id="317"/>
      <w:bookmarkEnd w:id="318"/>
      <w:bookmarkEnd w:id="319"/>
      <w:bookmarkEnd w:id="320"/>
      <w:bookmarkEnd w:id="321"/>
      <w:bookmarkEnd w:id="322"/>
      <w:bookmarkEnd w:id="323"/>
    </w:p>
    <w:p w:rsidR="00845369" w:rsidRPr="00845369" w:rsidRDefault="00845369" w:rsidP="00845369">
      <w:pPr>
        <w:pStyle w:val="PargrafodaLista"/>
        <w:keepNext/>
        <w:keepLines/>
        <w:numPr>
          <w:ilvl w:val="1"/>
          <w:numId w:val="4"/>
        </w:numPr>
        <w:spacing w:before="160" w:after="120"/>
        <w:contextualSpacing w:val="0"/>
        <w:outlineLvl w:val="2"/>
        <w:rPr>
          <w:rFonts w:eastAsiaTheme="majorEastAsia" w:cstheme="majorBidi"/>
          <w:b/>
          <w:vanish/>
          <w:sz w:val="28"/>
          <w:szCs w:val="24"/>
          <w:lang w:eastAsia="pt-PT"/>
        </w:rPr>
      </w:pPr>
      <w:bookmarkStart w:id="324" w:name="_Toc458684360"/>
      <w:bookmarkStart w:id="325" w:name="_Toc459284336"/>
      <w:bookmarkStart w:id="326" w:name="_Toc460321291"/>
      <w:bookmarkStart w:id="327" w:name="_Toc460512750"/>
      <w:bookmarkStart w:id="328" w:name="_Toc460513973"/>
      <w:bookmarkStart w:id="329" w:name="_Toc460515023"/>
      <w:bookmarkStart w:id="330" w:name="_Toc461118135"/>
      <w:bookmarkStart w:id="331" w:name="_Toc461706698"/>
      <w:bookmarkStart w:id="332" w:name="_Toc461791785"/>
      <w:bookmarkStart w:id="333" w:name="_Toc462176484"/>
      <w:bookmarkStart w:id="334" w:name="_Toc469397683"/>
      <w:bookmarkStart w:id="335" w:name="_Toc469398930"/>
      <w:bookmarkStart w:id="336" w:name="_Toc469405872"/>
      <w:bookmarkEnd w:id="324"/>
      <w:bookmarkEnd w:id="325"/>
      <w:bookmarkEnd w:id="326"/>
      <w:bookmarkEnd w:id="327"/>
      <w:bookmarkEnd w:id="328"/>
      <w:bookmarkEnd w:id="329"/>
      <w:bookmarkEnd w:id="330"/>
      <w:bookmarkEnd w:id="331"/>
      <w:bookmarkEnd w:id="332"/>
      <w:bookmarkEnd w:id="333"/>
      <w:bookmarkEnd w:id="334"/>
      <w:bookmarkEnd w:id="335"/>
      <w:bookmarkEnd w:id="336"/>
    </w:p>
    <w:p w:rsidR="00845369" w:rsidRPr="00845369" w:rsidRDefault="00845369" w:rsidP="00845369">
      <w:pPr>
        <w:pStyle w:val="PargrafodaLista"/>
        <w:keepNext/>
        <w:keepLines/>
        <w:numPr>
          <w:ilvl w:val="2"/>
          <w:numId w:val="4"/>
        </w:numPr>
        <w:spacing w:before="160" w:after="120"/>
        <w:contextualSpacing w:val="0"/>
        <w:outlineLvl w:val="2"/>
        <w:rPr>
          <w:rFonts w:eastAsiaTheme="majorEastAsia" w:cstheme="majorBidi"/>
          <w:b/>
          <w:vanish/>
          <w:sz w:val="28"/>
          <w:szCs w:val="24"/>
          <w:lang w:eastAsia="pt-PT"/>
        </w:rPr>
      </w:pPr>
      <w:bookmarkStart w:id="337" w:name="_Toc458684361"/>
      <w:bookmarkStart w:id="338" w:name="_Toc459284337"/>
      <w:bookmarkStart w:id="339" w:name="_Toc460321292"/>
      <w:bookmarkStart w:id="340" w:name="_Toc460512751"/>
      <w:bookmarkStart w:id="341" w:name="_Toc460513974"/>
      <w:bookmarkStart w:id="342" w:name="_Toc460515024"/>
      <w:bookmarkStart w:id="343" w:name="_Toc461118136"/>
      <w:bookmarkStart w:id="344" w:name="_Toc461706699"/>
      <w:bookmarkStart w:id="345" w:name="_Toc461791786"/>
      <w:bookmarkStart w:id="346" w:name="_Toc462176485"/>
      <w:bookmarkStart w:id="347" w:name="_Toc469397684"/>
      <w:bookmarkStart w:id="348" w:name="_Toc469398931"/>
      <w:bookmarkStart w:id="349" w:name="_Toc469405873"/>
      <w:bookmarkEnd w:id="337"/>
      <w:bookmarkEnd w:id="338"/>
      <w:bookmarkEnd w:id="339"/>
      <w:bookmarkEnd w:id="340"/>
      <w:bookmarkEnd w:id="341"/>
      <w:bookmarkEnd w:id="342"/>
      <w:bookmarkEnd w:id="343"/>
      <w:bookmarkEnd w:id="344"/>
      <w:bookmarkEnd w:id="345"/>
      <w:bookmarkEnd w:id="346"/>
      <w:bookmarkEnd w:id="347"/>
      <w:bookmarkEnd w:id="348"/>
      <w:bookmarkEnd w:id="349"/>
    </w:p>
    <w:p w:rsidR="00845369" w:rsidRPr="00845369" w:rsidRDefault="00845369" w:rsidP="00845369">
      <w:pPr>
        <w:pStyle w:val="PargrafodaLista"/>
        <w:keepNext/>
        <w:keepLines/>
        <w:numPr>
          <w:ilvl w:val="2"/>
          <w:numId w:val="4"/>
        </w:numPr>
        <w:spacing w:before="160" w:after="120"/>
        <w:contextualSpacing w:val="0"/>
        <w:outlineLvl w:val="2"/>
        <w:rPr>
          <w:rFonts w:eastAsiaTheme="majorEastAsia" w:cstheme="majorBidi"/>
          <w:b/>
          <w:vanish/>
          <w:sz w:val="28"/>
          <w:szCs w:val="24"/>
          <w:lang w:eastAsia="pt-PT"/>
        </w:rPr>
      </w:pPr>
      <w:bookmarkStart w:id="350" w:name="_Toc458684362"/>
      <w:bookmarkStart w:id="351" w:name="_Toc459284338"/>
      <w:bookmarkStart w:id="352" w:name="_Toc460321293"/>
      <w:bookmarkStart w:id="353" w:name="_Toc460512752"/>
      <w:bookmarkStart w:id="354" w:name="_Toc460513975"/>
      <w:bookmarkStart w:id="355" w:name="_Toc460515025"/>
      <w:bookmarkStart w:id="356" w:name="_Toc461118137"/>
      <w:bookmarkStart w:id="357" w:name="_Toc461706700"/>
      <w:bookmarkStart w:id="358" w:name="_Toc461791787"/>
      <w:bookmarkStart w:id="359" w:name="_Toc462176486"/>
      <w:bookmarkStart w:id="360" w:name="_Toc469397685"/>
      <w:bookmarkStart w:id="361" w:name="_Toc469398932"/>
      <w:bookmarkStart w:id="362" w:name="_Toc469405874"/>
      <w:bookmarkEnd w:id="350"/>
      <w:bookmarkEnd w:id="351"/>
      <w:bookmarkEnd w:id="352"/>
      <w:bookmarkEnd w:id="353"/>
      <w:bookmarkEnd w:id="354"/>
      <w:bookmarkEnd w:id="355"/>
      <w:bookmarkEnd w:id="356"/>
      <w:bookmarkEnd w:id="357"/>
      <w:bookmarkEnd w:id="358"/>
      <w:bookmarkEnd w:id="359"/>
      <w:bookmarkEnd w:id="360"/>
      <w:bookmarkEnd w:id="361"/>
      <w:bookmarkEnd w:id="362"/>
    </w:p>
    <w:p w:rsidR="005A77B6" w:rsidRDefault="005A77B6" w:rsidP="00845369">
      <w:pPr>
        <w:pStyle w:val="Cabealho3"/>
        <w:numPr>
          <w:ilvl w:val="2"/>
          <w:numId w:val="4"/>
        </w:numPr>
        <w:ind w:left="504"/>
        <w:rPr>
          <w:lang w:eastAsia="pt-PT"/>
        </w:rPr>
      </w:pPr>
      <w:bookmarkStart w:id="363" w:name="_Toc469405875"/>
      <w:r>
        <w:rPr>
          <w:lang w:eastAsia="pt-PT"/>
        </w:rPr>
        <w:t>Comparação de Consumos de Energia</w:t>
      </w:r>
      <w:r w:rsidR="00552B80">
        <w:rPr>
          <w:lang w:eastAsia="pt-PT"/>
        </w:rPr>
        <w:t xml:space="preserve"> Elétrica</w:t>
      </w:r>
      <w:bookmarkEnd w:id="363"/>
    </w:p>
    <w:p w:rsidR="00C466DA" w:rsidRDefault="00C466DA" w:rsidP="00C466DA">
      <w:r>
        <w:t>É</w:t>
      </w:r>
      <w:r w:rsidR="0005428D">
        <w:t xml:space="preserve"> </w:t>
      </w:r>
      <w:r>
        <w:t xml:space="preserve">visível, na </w:t>
      </w:r>
      <w:r w:rsidRPr="00C466DA">
        <w:fldChar w:fldCharType="begin"/>
      </w:r>
      <w:r w:rsidRPr="00C466DA">
        <w:instrText xml:space="preserve"> REF _Ref445893285 \h  \* MERGEFORMAT </w:instrText>
      </w:r>
      <w:r w:rsidRPr="00C466DA">
        <w:fldChar w:fldCharType="separate"/>
      </w:r>
      <w:r w:rsidR="00E95403" w:rsidRPr="00C466DA">
        <w:t xml:space="preserve">Figura </w:t>
      </w:r>
      <w:r w:rsidR="00E95403">
        <w:rPr>
          <w:noProof/>
        </w:rPr>
        <w:t>29</w:t>
      </w:r>
      <w:r w:rsidRPr="00C466DA">
        <w:fldChar w:fldCharType="end"/>
      </w:r>
      <w:r>
        <w:rPr>
          <w:b/>
        </w:rPr>
        <w:t>,</w:t>
      </w:r>
      <w:r w:rsidRPr="008E2E17">
        <w:rPr>
          <w:b/>
        </w:rPr>
        <w:t xml:space="preserve"> </w:t>
      </w:r>
      <w:r>
        <w:t xml:space="preserve">que </w:t>
      </w:r>
      <w:r w:rsidR="0005428D">
        <w:t>as</w:t>
      </w:r>
      <w:r>
        <w:t xml:space="preserve"> áreas da Adega de Borba </w:t>
      </w:r>
      <w:r w:rsidR="0005428D">
        <w:t>onde existe mais consumo (mais de 90% do consumo total da adega) s</w:t>
      </w:r>
      <w:r>
        <w:t xml:space="preserve">ão a zona dos </w:t>
      </w:r>
      <w:r w:rsidRPr="00500162">
        <w:rPr>
          <w:b/>
        </w:rPr>
        <w:t>“Equipamentos de Vindima”</w:t>
      </w:r>
      <w:r>
        <w:t xml:space="preserve"> </w:t>
      </w:r>
      <w:r w:rsidR="0005428D">
        <w:t xml:space="preserve">e </w:t>
      </w:r>
      <w:r>
        <w:t>das “</w:t>
      </w:r>
      <w:r w:rsidRPr="00500162">
        <w:rPr>
          <w:b/>
        </w:rPr>
        <w:t>Linhas de Engarrafamento</w:t>
      </w:r>
      <w:r>
        <w:t>”, sendo que a primeira é sazonal e a outra anual. A “</w:t>
      </w:r>
      <w:r w:rsidRPr="00500162">
        <w:rPr>
          <w:b/>
        </w:rPr>
        <w:t>Iluminação</w:t>
      </w:r>
      <w:r>
        <w:t>” apenas constitui menos de 1% do consumo total. A parcela “</w:t>
      </w:r>
      <w:r w:rsidRPr="004B6BC9">
        <w:rPr>
          <w:b/>
        </w:rPr>
        <w:t>Outros</w:t>
      </w:r>
      <w:r>
        <w:t xml:space="preserve">” é referente a consumos da bomba do furo de água </w:t>
      </w:r>
      <w:r w:rsidR="00D7758A">
        <w:fldChar w:fldCharType="begin" w:fldLock="1"/>
      </w:r>
      <w:r w:rsidR="00D7758A">
        <w:instrText>ADDIN CSL_CITATION { "citationItems" : [ { "id" : "ITEM-1", "itemData" : { "author" : [ { "dropping-particle" : "", "family" : "Mendon\u00e7a", "given" : "Marta", "non-dropping-particle" : "", "parse-names" : false, "suffix" : "" } ], "id" : "ITEM-1", "issued" : { "date-parts" : [ [ "2015" ] ] }, "publisher" : "FCUL", "title" : "Disserta\u00e7\u00e3o de Mestrado", "type" : "thesis" }, "uris" : [ "http://www.mendeley.com/documents/?uuid=a40b4895-8ad4-3641-b7d0-58699bb40f99" ] } ], "mendeley" : { "formattedCitation" : "[15]", "plainTextFormattedCitation" : "[15]", "previouslyFormattedCitation" : "[15]" }, "properties" : { "noteIndex" : 0 }, "schema" : "https://github.com/citation-style-language/schema/raw/master/csl-citation.json" }</w:instrText>
      </w:r>
      <w:r w:rsidR="00D7758A">
        <w:fldChar w:fldCharType="separate"/>
      </w:r>
      <w:r w:rsidR="00D7758A" w:rsidRPr="00D7758A">
        <w:rPr>
          <w:noProof/>
        </w:rPr>
        <w:t>[15]</w:t>
      </w:r>
      <w:r w:rsidR="00D7758A">
        <w:fldChar w:fldCharType="end"/>
      </w:r>
      <w:r w:rsidR="00D7758A">
        <w:fldChar w:fldCharType="begin" w:fldLock="1"/>
      </w:r>
      <w:r w:rsidR="00D7758A">
        <w:instrText>ADDIN CSL_CITATION { "citationItems" : [ { "id" : "ITEM-1", "itemData" : { "author" : [ { "dropping-particle" : "", "family" : "Baeta", "given" : "Sofia", "non-dropping-particle" : "", "parse-names" : false, "suffix" : "" } ], "id" : "ITEM-1", "issued" : { "date-parts" : [ [ "2015" ] ] }, "title" : "Disserta\u00e7\u00e3o de Mestrado", "type" : "thesis" }, "uris" : [ "http://www.mendeley.com/documents/?uuid=94de37d6-880d-3edd-9cb3-d9e84c33ba38" ] } ], "mendeley" : { "formattedCitation" : "[24]", "plainTextFormattedCitation" : "[24]", "previouslyFormattedCitation" : "[24]" }, "properties" : { "noteIndex" : 0 }, "schema" : "https://github.com/citation-style-language/schema/raw/master/csl-citation.json" }</w:instrText>
      </w:r>
      <w:r w:rsidR="00D7758A">
        <w:fldChar w:fldCharType="separate"/>
      </w:r>
      <w:r w:rsidR="00D7758A" w:rsidRPr="00D7758A">
        <w:rPr>
          <w:noProof/>
        </w:rPr>
        <w:t>[24]</w:t>
      </w:r>
      <w:r w:rsidR="00D7758A">
        <w:fldChar w:fldCharType="end"/>
      </w:r>
      <w:r>
        <w:t>.</w:t>
      </w:r>
    </w:p>
    <w:p w:rsidR="00C466DA" w:rsidRDefault="00147EB8" w:rsidP="00C466DA">
      <w:r>
        <w:rPr>
          <w:noProof/>
          <w:lang w:eastAsia="pt-PT"/>
        </w:rPr>
        <mc:AlternateContent>
          <mc:Choice Requires="wps">
            <w:drawing>
              <wp:anchor distT="0" distB="0" distL="114300" distR="114300" simplePos="0" relativeHeight="251721728" behindDoc="0" locked="0" layoutInCell="1" allowOverlap="1" wp14:anchorId="1F6FA98F" wp14:editId="19C8A1A0">
                <wp:simplePos x="0" y="0"/>
                <wp:positionH relativeFrom="column">
                  <wp:posOffset>491490</wp:posOffset>
                </wp:positionH>
                <wp:positionV relativeFrom="paragraph">
                  <wp:posOffset>3145155</wp:posOffset>
                </wp:positionV>
                <wp:extent cx="4585970" cy="258445"/>
                <wp:effectExtent l="0" t="0" r="5080" b="8255"/>
                <wp:wrapSquare wrapText="bothSides"/>
                <wp:docPr id="282" name="Caixa de texto 282"/>
                <wp:cNvGraphicFramePr/>
                <a:graphic xmlns:a="http://schemas.openxmlformats.org/drawingml/2006/main">
                  <a:graphicData uri="http://schemas.microsoft.com/office/word/2010/wordprocessingShape">
                    <wps:wsp>
                      <wps:cNvSpPr txBox="1"/>
                      <wps:spPr>
                        <a:xfrm>
                          <a:off x="0" y="0"/>
                          <a:ext cx="4585970" cy="258445"/>
                        </a:xfrm>
                        <a:prstGeom prst="rect">
                          <a:avLst/>
                        </a:prstGeom>
                        <a:solidFill>
                          <a:prstClr val="white"/>
                        </a:solidFill>
                        <a:ln>
                          <a:noFill/>
                        </a:ln>
                      </wps:spPr>
                      <wps:txbx>
                        <w:txbxContent>
                          <w:p w:rsidR="009A1A99" w:rsidRPr="00C466DA" w:rsidRDefault="009A1A99" w:rsidP="00C466DA">
                            <w:pPr>
                              <w:pStyle w:val="Legenda"/>
                              <w:rPr>
                                <w:noProof/>
                              </w:rPr>
                            </w:pPr>
                            <w:bookmarkStart w:id="364" w:name="_Ref445893285"/>
                            <w:bookmarkStart w:id="365" w:name="_Toc469405925"/>
                            <w:r w:rsidRPr="00C466DA">
                              <w:t xml:space="preserve">Figura </w:t>
                            </w:r>
                            <w:r w:rsidR="0079735A">
                              <w:fldChar w:fldCharType="begin"/>
                            </w:r>
                            <w:r w:rsidR="0079735A">
                              <w:instrText xml:space="preserve"> SEQ Figura \* ARABIC </w:instrText>
                            </w:r>
                            <w:r w:rsidR="0079735A">
                              <w:fldChar w:fldCharType="separate"/>
                            </w:r>
                            <w:r>
                              <w:rPr>
                                <w:noProof/>
                              </w:rPr>
                              <w:t>29</w:t>
                            </w:r>
                            <w:r w:rsidR="0079735A">
                              <w:rPr>
                                <w:noProof/>
                              </w:rPr>
                              <w:fldChar w:fldCharType="end"/>
                            </w:r>
                            <w:bookmarkEnd w:id="364"/>
                            <w:r w:rsidRPr="00C466DA">
                              <w:t>: Comparação dos consumos</w:t>
                            </w:r>
                            <w:r>
                              <w:t xml:space="preserve"> elétricos</w:t>
                            </w:r>
                            <w:r w:rsidRPr="00C466DA">
                              <w:t xml:space="preserve"> de cada zona da adega de Borba.</w:t>
                            </w:r>
                            <w:bookmarkEnd w:id="3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6FA98F" id="Caixa de texto 282" o:spid="_x0000_s1098" type="#_x0000_t202" style="position:absolute;left:0;text-align:left;margin-left:38.7pt;margin-top:247.65pt;width:361.1pt;height:20.3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" stroked="f">
                <v:textbox style="mso-fit-shape-to-text:t" inset="0,0,0,0">
                  <w:txbxContent>
                    <w:p w:rsidR="009A1A99" w:rsidRPr="00C466DA" w:rsidRDefault="009A1A99" w:rsidP="00C466DA">
                      <w:pPr>
                        <w:pStyle w:val="Legenda"/>
                        <w:rPr>
                          <w:noProof/>
                        </w:rPr>
                      </w:pPr>
                      <w:bookmarkStart w:id="366" w:name="_Ref445893285"/>
                      <w:bookmarkStart w:id="367" w:name="_Toc469405925"/>
                      <w:r w:rsidRPr="00C466DA">
                        <w:t xml:space="preserve">Figura </w:t>
                      </w:r>
                      <w:r w:rsidR="0079735A">
                        <w:fldChar w:fldCharType="begin"/>
                      </w:r>
                      <w:r w:rsidR="0079735A">
                        <w:instrText xml:space="preserve"> SEQ Figura \* ARABIC </w:instrText>
                      </w:r>
                      <w:r w:rsidR="0079735A">
                        <w:fldChar w:fldCharType="separate"/>
                      </w:r>
                      <w:r>
                        <w:rPr>
                          <w:noProof/>
                        </w:rPr>
                        <w:t>29</w:t>
                      </w:r>
                      <w:r w:rsidR="0079735A">
                        <w:rPr>
                          <w:noProof/>
                        </w:rPr>
                        <w:fldChar w:fldCharType="end"/>
                      </w:r>
                      <w:bookmarkEnd w:id="366"/>
                      <w:r w:rsidRPr="00C466DA">
                        <w:t>: Comparação dos consumos</w:t>
                      </w:r>
                      <w:r>
                        <w:t xml:space="preserve"> elétricos</w:t>
                      </w:r>
                      <w:r w:rsidRPr="00C466DA">
                        <w:t xml:space="preserve"> de cada zona da adega de Borba.</w:t>
                      </w:r>
                      <w:bookmarkEnd w:id="367"/>
                    </w:p>
                  </w:txbxContent>
                </v:textbox>
                <w10:wrap type="square"/>
              </v:shape>
            </w:pict>
          </mc:Fallback>
        </mc:AlternateContent>
      </w:r>
      <w:r>
        <w:rPr>
          <w:noProof/>
          <w:lang w:eastAsia="pt-PT"/>
        </w:rPr>
        <w:drawing>
          <wp:anchor distT="0" distB="0" distL="114300" distR="114300" simplePos="0" relativeHeight="251722752" behindDoc="0" locked="0" layoutInCell="1" allowOverlap="1" wp14:anchorId="40ED4653" wp14:editId="69AFB7C4">
            <wp:simplePos x="0" y="0"/>
            <wp:positionH relativeFrom="column">
              <wp:posOffset>-3810</wp:posOffset>
            </wp:positionH>
            <wp:positionV relativeFrom="paragraph">
              <wp:posOffset>268605</wp:posOffset>
            </wp:positionV>
            <wp:extent cx="5399405" cy="2879725"/>
            <wp:effectExtent l="0" t="0" r="0" b="0"/>
            <wp:wrapSquare wrapText="bothSides"/>
            <wp:docPr id="283" name="Gráfico 2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anchor>
        </w:drawing>
      </w:r>
    </w:p>
    <w:p w:rsidR="00C466DA" w:rsidRDefault="00C466DA" w:rsidP="00C466DA">
      <w:pPr>
        <w:rPr>
          <w:lang w:eastAsia="pt-PT"/>
        </w:rPr>
      </w:pPr>
      <w:r>
        <w:rPr>
          <w:lang w:eastAsia="pt-PT"/>
        </w:rPr>
        <w:br w:type="page"/>
      </w:r>
    </w:p>
    <w:p w:rsidR="005A77B6" w:rsidRDefault="005A77B6" w:rsidP="00C07B56">
      <w:pPr>
        <w:pStyle w:val="Cabealho3"/>
        <w:numPr>
          <w:ilvl w:val="2"/>
          <w:numId w:val="4"/>
        </w:numPr>
        <w:ind w:left="567" w:hanging="567"/>
        <w:rPr>
          <w:lang w:eastAsia="pt-PT"/>
        </w:rPr>
      </w:pPr>
      <w:bookmarkStart w:id="368" w:name="_Toc469405876"/>
      <w:r>
        <w:rPr>
          <w:lang w:eastAsia="pt-PT"/>
        </w:rPr>
        <w:lastRenderedPageBreak/>
        <w:t>Comparação dos Valores Reais de Consumo com o Consumo Estimado</w:t>
      </w:r>
      <w:bookmarkEnd w:id="368"/>
    </w:p>
    <w:p w:rsidR="005A77B6" w:rsidRDefault="00C466DA" w:rsidP="005A77B6">
      <w:r>
        <w:rPr>
          <w:noProof/>
          <w:lang w:eastAsia="pt-PT"/>
        </w:rPr>
        <mc:AlternateContent>
          <mc:Choice Requires="wpg">
            <w:drawing>
              <wp:anchor distT="0" distB="0" distL="114300" distR="114300" simplePos="0" relativeHeight="251727872" behindDoc="0" locked="0" layoutInCell="1" allowOverlap="1" wp14:anchorId="1529BD56" wp14:editId="7D514BA1">
                <wp:simplePos x="0" y="0"/>
                <wp:positionH relativeFrom="column">
                  <wp:posOffset>-3810</wp:posOffset>
                </wp:positionH>
                <wp:positionV relativeFrom="paragraph">
                  <wp:posOffset>643890</wp:posOffset>
                </wp:positionV>
                <wp:extent cx="5524500" cy="3352165"/>
                <wp:effectExtent l="0" t="0" r="0" b="635"/>
                <wp:wrapSquare wrapText="bothSides"/>
                <wp:docPr id="288" name="Grupo 288"/>
                <wp:cNvGraphicFramePr/>
                <a:graphic xmlns:a="http://schemas.openxmlformats.org/drawingml/2006/main">
                  <a:graphicData uri="http://schemas.microsoft.com/office/word/2010/wordprocessingGroup">
                    <wpg:wgp>
                      <wpg:cNvGrpSpPr/>
                      <wpg:grpSpPr>
                        <a:xfrm>
                          <a:off x="0" y="0"/>
                          <a:ext cx="5524500" cy="3352165"/>
                          <a:chOff x="0" y="0"/>
                          <a:chExt cx="5524500" cy="3352165"/>
                        </a:xfrm>
                      </wpg:grpSpPr>
                      <wps:wsp>
                        <wps:cNvPr id="286" name="Caixa de texto 286"/>
                        <wps:cNvSpPr txBox="1"/>
                        <wps:spPr>
                          <a:xfrm>
                            <a:off x="57150" y="2962275"/>
                            <a:ext cx="5467350" cy="389890"/>
                          </a:xfrm>
                          <a:prstGeom prst="rect">
                            <a:avLst/>
                          </a:prstGeom>
                          <a:solidFill>
                            <a:prstClr val="white"/>
                          </a:solidFill>
                          <a:ln>
                            <a:noFill/>
                          </a:ln>
                        </wps:spPr>
                        <wps:txbx>
                          <w:txbxContent>
                            <w:p w:rsidR="009A1A99" w:rsidRPr="00C466DA" w:rsidRDefault="009A1A99" w:rsidP="00C466DA">
                              <w:pPr>
                                <w:pStyle w:val="Legenda"/>
                                <w:rPr>
                                  <w:noProof/>
                                </w:rPr>
                              </w:pPr>
                              <w:bookmarkStart w:id="369" w:name="_Ref445894556"/>
                              <w:bookmarkStart w:id="370" w:name="_Toc469405926"/>
                              <w:r w:rsidRPr="00C466DA">
                                <w:t xml:space="preserve">Figura </w:t>
                              </w:r>
                              <w:r w:rsidR="0079735A">
                                <w:fldChar w:fldCharType="begin"/>
                              </w:r>
                              <w:r w:rsidR="0079735A">
                                <w:instrText xml:space="preserve"> SEQ Figura \* ARABIC </w:instrText>
                              </w:r>
                              <w:r w:rsidR="0079735A">
                                <w:fldChar w:fldCharType="separate"/>
                              </w:r>
                              <w:r>
                                <w:rPr>
                                  <w:noProof/>
                                </w:rPr>
                                <w:t>30</w:t>
                              </w:r>
                              <w:r w:rsidR="0079735A">
                                <w:rPr>
                                  <w:noProof/>
                                </w:rPr>
                                <w:fldChar w:fldCharType="end"/>
                              </w:r>
                              <w:bookmarkEnd w:id="369"/>
                              <w:r w:rsidRPr="00C466DA">
                                <w:t>: Comparação dos valores obtidos pelo estudo feito à adega de Borba com os valores provenientes das faturas.</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287" name="Gráfico 287"/>
                        <wpg:cNvFrPr/>
                        <wpg:xfrm>
                          <a:off x="0" y="0"/>
                          <a:ext cx="5399405" cy="2879725"/>
                        </wpg:xfrm>
                        <a:graphic>
                          <a:graphicData uri="http://schemas.openxmlformats.org/drawingml/2006/chart">
                            <c:chart xmlns:c="http://schemas.openxmlformats.org/drawingml/2006/chart" xmlns:r="http://schemas.openxmlformats.org/officeDocument/2006/relationships" r:id="rId128"/>
                          </a:graphicData>
                        </a:graphic>
                      </wpg:graphicFrame>
                    </wpg:wgp>
                  </a:graphicData>
                </a:graphic>
              </wp:anchor>
            </w:drawing>
          </mc:Choice>
          <mc:Fallback>
            <w:pict>
              <v:group w14:anchorId="1529BD56" id="Grupo 288" o:spid="_x0000_s1099" style="position:absolute;left:0;text-align:left;margin-left:-.3pt;margin-top:50.7pt;width:435pt;height:263.95pt;z-index:251727872" coordsize="55245,33521"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">
                <v:shape id="Caixa de texto 286" o:spid="_x0000_s1100" type="#_x0000_t202" style="position:absolute;left:571;top:29622;width:5467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" stroked="f">
                  <v:textbox style="mso-fit-shape-to-text:t" inset="0,0,0,0">
                    <w:txbxContent>
                      <w:p w:rsidR="009A1A99" w:rsidRPr="00C466DA" w:rsidRDefault="009A1A99" w:rsidP="00C466DA">
                        <w:pPr>
                          <w:pStyle w:val="Legenda"/>
                          <w:rPr>
                            <w:noProof/>
                          </w:rPr>
                        </w:pPr>
                        <w:bookmarkStart w:id="371" w:name="_Ref445894556"/>
                        <w:bookmarkStart w:id="372" w:name="_Toc469405926"/>
                        <w:r w:rsidRPr="00C466DA">
                          <w:t xml:space="preserve">Figura </w:t>
                        </w:r>
                        <w:r w:rsidR="0079735A">
                          <w:fldChar w:fldCharType="begin"/>
                        </w:r>
                        <w:r w:rsidR="0079735A">
                          <w:instrText xml:space="preserve"> SEQ Figura \* ARABIC </w:instrText>
                        </w:r>
                        <w:r w:rsidR="0079735A">
                          <w:fldChar w:fldCharType="separate"/>
                        </w:r>
                        <w:r>
                          <w:rPr>
                            <w:noProof/>
                          </w:rPr>
                          <w:t>30</w:t>
                        </w:r>
                        <w:r w:rsidR="0079735A">
                          <w:rPr>
                            <w:noProof/>
                          </w:rPr>
                          <w:fldChar w:fldCharType="end"/>
                        </w:r>
                        <w:bookmarkEnd w:id="371"/>
                        <w:r w:rsidRPr="00C466DA">
                          <w:t>: Comparação dos valores obtidos pelo estudo feito à adega de Borba com os valores provenientes das faturas.</w:t>
                        </w:r>
                        <w:bookmarkEnd w:id="372"/>
                      </w:p>
                    </w:txbxContent>
                  </v:textbox>
                </v:shape>
                <v:shape id="Gráfico 287" o:spid="_x0000_s1101" type="#_x0000_t75" style="position:absolute;width:54010;height:287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">
                  <v:imagedata r:id="rId129" o:title=""/>
                  <o:lock v:ext="edit" aspectratio="f"/>
                </v:shape>
                <w10:wrap type="square"/>
              </v:group>
            </w:pict>
          </mc:Fallback>
        </mc:AlternateContent>
      </w:r>
      <w:r w:rsidR="00EA28C8">
        <w:t>Através das faturas traçou-se a curva de consumo de energia ativa da adega ao longo do ano de 2014. Essa curva foi comparada com os valores obtidos da recolha de dados no estudo da adega. Como é possível observar na</w:t>
      </w:r>
      <w:r w:rsidR="00EA28C8">
        <w:rPr>
          <w:b/>
        </w:rPr>
        <w:t xml:space="preserve"> </w:t>
      </w:r>
      <w:r w:rsidR="00EA28C8" w:rsidRPr="00EA735F">
        <w:fldChar w:fldCharType="begin"/>
      </w:r>
      <w:r w:rsidR="00EA28C8" w:rsidRPr="00EA735F">
        <w:instrText xml:space="preserve"> REF _Ref445894556 \h  \* MERGEFORMAT </w:instrText>
      </w:r>
      <w:r w:rsidR="00EA28C8" w:rsidRPr="00EA735F">
        <w:fldChar w:fldCharType="separate"/>
      </w:r>
      <w:r w:rsidR="00E95403" w:rsidRPr="00C466DA">
        <w:t xml:space="preserve">Figura </w:t>
      </w:r>
      <w:r w:rsidR="00E95403">
        <w:rPr>
          <w:noProof/>
        </w:rPr>
        <w:t>30</w:t>
      </w:r>
      <w:r w:rsidR="00EA28C8" w:rsidRPr="00EA735F">
        <w:fldChar w:fldCharType="end"/>
      </w:r>
      <w:r w:rsidR="00EA28C8">
        <w:t>, os valores estão próximos.</w:t>
      </w:r>
    </w:p>
    <w:p w:rsidR="00C466DA" w:rsidRDefault="00C466DA" w:rsidP="005A77B6"/>
    <w:p w:rsidR="00C466DA" w:rsidRPr="0032710C" w:rsidRDefault="00EA28C8" w:rsidP="00C466DA">
      <w:r>
        <w:t>A</w:t>
      </w:r>
      <w:r w:rsidR="00C466DA">
        <w:t xml:space="preserve"> </w:t>
      </w:r>
      <w:r w:rsidR="00C466DA" w:rsidRPr="00C466DA">
        <w:fldChar w:fldCharType="begin"/>
      </w:r>
      <w:r w:rsidR="00C466DA" w:rsidRPr="00C466DA">
        <w:instrText xml:space="preserve"> REF _Ref445894847 \h  \* MERGEFORMAT </w:instrText>
      </w:r>
      <w:r w:rsidR="00C466DA" w:rsidRPr="00C466DA">
        <w:fldChar w:fldCharType="separate"/>
      </w:r>
      <w:r w:rsidR="00E95403" w:rsidRPr="00C466DA">
        <w:t xml:space="preserve">Tabela </w:t>
      </w:r>
      <w:r w:rsidR="00E95403">
        <w:rPr>
          <w:noProof/>
        </w:rPr>
        <w:t>17</w:t>
      </w:r>
      <w:r w:rsidR="00C466DA" w:rsidRPr="00C466DA">
        <w:fldChar w:fldCharType="end"/>
      </w:r>
      <w:r w:rsidR="00C466DA">
        <w:t xml:space="preserve">, </w:t>
      </w:r>
      <w:proofErr w:type="gramStart"/>
      <w:r>
        <w:t xml:space="preserve">demonstra </w:t>
      </w:r>
      <w:r w:rsidR="00C466DA">
        <w:t xml:space="preserve"> que</w:t>
      </w:r>
      <w:proofErr w:type="gramEnd"/>
      <w:r w:rsidR="00C466DA">
        <w:t xml:space="preserve"> a diferença percentual entre os dois conjuntos de valores é de 6%.</w:t>
      </w:r>
    </w:p>
    <w:p w:rsidR="00C466DA" w:rsidRPr="00C466DA" w:rsidRDefault="00C466DA" w:rsidP="00C466DA">
      <w:pPr>
        <w:pStyle w:val="Legenda"/>
        <w:keepNext/>
        <w:rPr>
          <w:color w:val="404040" w:themeColor="text1" w:themeTint="BF"/>
        </w:rPr>
      </w:pPr>
      <w:bookmarkStart w:id="373" w:name="_Ref445894847"/>
      <w:bookmarkStart w:id="374" w:name="_Toc469405953"/>
      <w:r w:rsidRPr="00C466DA">
        <w:t xml:space="preserve">Tabela </w:t>
      </w:r>
      <w:r w:rsidR="0079735A">
        <w:fldChar w:fldCharType="begin"/>
      </w:r>
      <w:r w:rsidR="0079735A">
        <w:instrText xml:space="preserve"> SEQ Tabela \* ARABIC </w:instrText>
      </w:r>
      <w:r w:rsidR="0079735A">
        <w:fldChar w:fldCharType="separate"/>
      </w:r>
      <w:r w:rsidR="00E95403">
        <w:rPr>
          <w:noProof/>
        </w:rPr>
        <w:t>17</w:t>
      </w:r>
      <w:r w:rsidR="0079735A">
        <w:rPr>
          <w:noProof/>
        </w:rPr>
        <w:fldChar w:fldCharType="end"/>
      </w:r>
      <w:bookmarkEnd w:id="373"/>
      <w:r w:rsidRPr="00C466DA">
        <w:t>: Consumos Anuais, experimentais e provenientes de faturas e o rácio entre ambos.</w:t>
      </w:r>
      <w:bookmarkEnd w:id="374"/>
    </w:p>
    <w:tbl>
      <w:tblPr>
        <w:tblStyle w:val="TabelaSimples2"/>
        <w:tblW w:w="0" w:type="auto"/>
        <w:tblLook w:val="04A0" w:firstRow="1" w:lastRow="0" w:firstColumn="1" w:lastColumn="0" w:noHBand="0" w:noVBand="1"/>
      </w:tblPr>
      <w:tblGrid>
        <w:gridCol w:w="4247"/>
        <w:gridCol w:w="4247"/>
      </w:tblGrid>
      <w:tr w:rsidR="00C466DA" w:rsidTr="00286A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top w:val="single" w:sz="12" w:space="0" w:color="auto"/>
              <w:bottom w:val="nil"/>
            </w:tcBorders>
          </w:tcPr>
          <w:p w:rsidR="00C466DA" w:rsidRDefault="00C466DA" w:rsidP="00286A63">
            <w:r>
              <w:t>Consumo Anual (fatura eletrónica)</w:t>
            </w:r>
          </w:p>
        </w:tc>
        <w:tc>
          <w:tcPr>
            <w:tcW w:w="4247" w:type="dxa"/>
            <w:tcBorders>
              <w:top w:val="single" w:sz="12" w:space="0" w:color="auto"/>
              <w:bottom w:val="nil"/>
            </w:tcBorders>
          </w:tcPr>
          <w:p w:rsidR="00C466DA" w:rsidRPr="00643BC6" w:rsidRDefault="00C466DA" w:rsidP="00286A63">
            <w:pPr>
              <w:jc w:val="right"/>
              <w:cnfStyle w:val="100000000000" w:firstRow="1" w:lastRow="0" w:firstColumn="0" w:lastColumn="0" w:oddVBand="0" w:evenVBand="0" w:oddHBand="0" w:evenHBand="0" w:firstRowFirstColumn="0" w:firstRowLastColumn="0" w:lastRowFirstColumn="0" w:lastRowLastColumn="0"/>
              <w:rPr>
                <w:rFonts w:ascii="Calibri" w:hAnsi="Calibri"/>
                <w:b w:val="0"/>
                <w:color w:val="000000"/>
              </w:rPr>
            </w:pPr>
            <w:r w:rsidRPr="00643BC6">
              <w:rPr>
                <w:rFonts w:ascii="Calibri" w:hAnsi="Calibri"/>
                <w:b w:val="0"/>
                <w:color w:val="000000"/>
              </w:rPr>
              <w:t>1</w:t>
            </w:r>
            <w:r>
              <w:rPr>
                <w:rFonts w:ascii="Calibri" w:hAnsi="Calibri"/>
                <w:b w:val="0"/>
                <w:color w:val="000000"/>
              </w:rPr>
              <w:t> </w:t>
            </w:r>
            <w:r w:rsidRPr="00643BC6">
              <w:rPr>
                <w:rFonts w:ascii="Calibri" w:hAnsi="Calibri"/>
                <w:b w:val="0"/>
                <w:color w:val="000000"/>
              </w:rPr>
              <w:t>006</w:t>
            </w:r>
            <w:r>
              <w:rPr>
                <w:rFonts w:ascii="Calibri" w:hAnsi="Calibri"/>
                <w:b w:val="0"/>
                <w:color w:val="000000"/>
              </w:rPr>
              <w:t xml:space="preserve"> </w:t>
            </w:r>
            <w:r w:rsidRPr="00643BC6">
              <w:rPr>
                <w:rFonts w:ascii="Calibri" w:hAnsi="Calibri"/>
                <w:b w:val="0"/>
                <w:color w:val="000000"/>
              </w:rPr>
              <w:t>465 kWh</w:t>
            </w:r>
          </w:p>
        </w:tc>
      </w:tr>
      <w:tr w:rsidR="00C466DA" w:rsidTr="00286A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top w:val="nil"/>
              <w:bottom w:val="nil"/>
            </w:tcBorders>
          </w:tcPr>
          <w:p w:rsidR="00C466DA" w:rsidRDefault="00C466DA" w:rsidP="00286A63">
            <w:r>
              <w:t>Consumo Anual (resultados experimentais)</w:t>
            </w:r>
          </w:p>
        </w:tc>
        <w:tc>
          <w:tcPr>
            <w:tcW w:w="4247" w:type="dxa"/>
            <w:tcBorders>
              <w:top w:val="nil"/>
              <w:bottom w:val="nil"/>
            </w:tcBorders>
          </w:tcPr>
          <w:p w:rsidR="00C466DA" w:rsidRPr="007C4501" w:rsidRDefault="00C466DA" w:rsidP="00286A63">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 082 606 kWh</w:t>
            </w:r>
          </w:p>
        </w:tc>
      </w:tr>
      <w:tr w:rsidR="00C466DA" w:rsidTr="00286A63">
        <w:tc>
          <w:tcPr>
            <w:cnfStyle w:val="001000000000" w:firstRow="0" w:lastRow="0" w:firstColumn="1" w:lastColumn="0" w:oddVBand="0" w:evenVBand="0" w:oddHBand="0" w:evenHBand="0" w:firstRowFirstColumn="0" w:firstRowLastColumn="0" w:lastRowFirstColumn="0" w:lastRowLastColumn="0"/>
            <w:tcW w:w="4247" w:type="dxa"/>
            <w:tcBorders>
              <w:top w:val="nil"/>
              <w:bottom w:val="single" w:sz="12" w:space="0" w:color="auto"/>
            </w:tcBorders>
          </w:tcPr>
          <w:p w:rsidR="00C466DA" w:rsidRDefault="00C466DA" w:rsidP="00286A63">
            <w:r>
              <w:t>Rácio Anual</w:t>
            </w:r>
          </w:p>
        </w:tc>
        <w:tc>
          <w:tcPr>
            <w:tcW w:w="4247" w:type="dxa"/>
            <w:tcBorders>
              <w:top w:val="nil"/>
              <w:bottom w:val="single" w:sz="12" w:space="0" w:color="auto"/>
            </w:tcBorders>
          </w:tcPr>
          <w:p w:rsidR="00C466DA" w:rsidRPr="007C4501" w:rsidRDefault="00C466DA" w:rsidP="00286A63">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06%</w:t>
            </w:r>
          </w:p>
        </w:tc>
      </w:tr>
    </w:tbl>
    <w:p w:rsidR="00C466DA" w:rsidRDefault="00C466DA" w:rsidP="00C466DA"/>
    <w:p w:rsidR="00C466DA" w:rsidRDefault="00EA28C8" w:rsidP="00C466DA">
      <w:r>
        <w:t>Apesar da proximidade dos valores, terá ocorrido uma sobrestimação dos consumos elétricos, em particular na época da vindima. Ainda assim, visto que a diferença não foi muito significante, é possível partir para a elaboração de propostas de melhoria tendo em base os valores encontrados com o estudo da adega.</w:t>
      </w:r>
      <w:r w:rsidR="00C466DA">
        <w:br w:type="page"/>
      </w:r>
    </w:p>
    <w:p w:rsidR="00E90B17" w:rsidRPr="00E90B17" w:rsidRDefault="00E90B17" w:rsidP="00E90B17">
      <w:pPr>
        <w:pStyle w:val="PargrafodaLista"/>
        <w:keepNext/>
        <w:keepLines/>
        <w:numPr>
          <w:ilvl w:val="1"/>
          <w:numId w:val="4"/>
        </w:numPr>
        <w:spacing w:after="0"/>
        <w:contextualSpacing w:val="0"/>
        <w:outlineLvl w:val="1"/>
        <w:rPr>
          <w:rFonts w:eastAsiaTheme="majorEastAsia" w:cstheme="majorBidi"/>
          <w:b/>
          <w:vanish/>
          <w:sz w:val="28"/>
          <w:szCs w:val="26"/>
        </w:rPr>
      </w:pPr>
      <w:bookmarkStart w:id="375" w:name="_Toc469397688"/>
      <w:bookmarkStart w:id="376" w:name="_Toc469398935"/>
      <w:bookmarkStart w:id="377" w:name="_Toc469405877"/>
      <w:bookmarkEnd w:id="375"/>
      <w:bookmarkEnd w:id="376"/>
      <w:bookmarkEnd w:id="377"/>
    </w:p>
    <w:p w:rsidR="00F432F2" w:rsidRDefault="009E65FE" w:rsidP="00E90B17">
      <w:pPr>
        <w:pStyle w:val="Cabealho2"/>
        <w:numPr>
          <w:ilvl w:val="1"/>
          <w:numId w:val="4"/>
        </w:numPr>
        <w:ind w:left="567" w:hanging="573"/>
      </w:pPr>
      <w:bookmarkStart w:id="378" w:name="_Toc469405878"/>
      <w:r>
        <w:t>Consumo de Água</w:t>
      </w:r>
      <w:bookmarkEnd w:id="378"/>
    </w:p>
    <w:p w:rsidR="00EA28C8" w:rsidRPr="00A95311" w:rsidRDefault="00EA28C8" w:rsidP="00EA28C8">
      <w:r>
        <w:t>Neste sector agroindustrial, a água, para além de ser útil para o crescimento da uva (processo não incluído no âmbito do presente trabalho), é essencial na higienização diária e contínua de todos os equipamentos existentes na adega, para controlo das pragas bacterianas indesejáveis (e.g. derivadas da fermentação). Toda a água utilizada pela adega provém do furo da mesma, com exceção de uma parcela que apenas abastece um escritório, a qual não foi contabilizada. A bomba que extrai a água do furo da adega, tem uma potência de 10 kW e um caudal de 12 m</w:t>
      </w:r>
      <w:r w:rsidRPr="00EA28C8">
        <w:rPr>
          <w:vertAlign w:val="superscript"/>
        </w:rPr>
        <w:t>3</w:t>
      </w:r>
      <w:r>
        <w:t>/h.</w:t>
      </w:r>
    </w:p>
    <w:p w:rsidR="00EA28C8" w:rsidRDefault="00EA28C8" w:rsidP="00EA28C8">
      <w:r>
        <w:t xml:space="preserve">Através dos dados fornecidos pela adega, foi possível construir a </w:t>
      </w:r>
      <w:r>
        <w:fldChar w:fldCharType="begin"/>
      </w:r>
      <w:r>
        <w:instrText xml:space="preserve"> REF _Ref449453565 \h </w:instrText>
      </w:r>
      <w:r>
        <w:fldChar w:fldCharType="separate"/>
      </w:r>
      <w:r w:rsidR="00E95403" w:rsidRPr="00CE7AD8">
        <w:t xml:space="preserve">Tabela </w:t>
      </w:r>
      <w:r w:rsidR="00E95403">
        <w:rPr>
          <w:noProof/>
        </w:rPr>
        <w:t>18</w:t>
      </w:r>
      <w:r>
        <w:fldChar w:fldCharType="end"/>
      </w:r>
      <w:r>
        <w:t>, discriminando os gastos de água de algumas tarefas da adega.</w:t>
      </w:r>
    </w:p>
    <w:p w:rsidR="00C466DA" w:rsidRDefault="00C466DA" w:rsidP="00C466DA">
      <w:pPr>
        <w:rPr>
          <w:b/>
          <w:i/>
          <w:color w:val="404040" w:themeColor="text1" w:themeTint="BF"/>
        </w:rPr>
      </w:pPr>
      <w:r>
        <w:rPr>
          <w:b/>
          <w:i/>
          <w:color w:val="404040" w:themeColor="text1" w:themeTint="BF"/>
        </w:rPr>
        <w:t xml:space="preserve">   </w:t>
      </w:r>
    </w:p>
    <w:p w:rsidR="00C466DA" w:rsidRPr="00CE7AD8" w:rsidRDefault="00C466DA" w:rsidP="00C466DA">
      <w:pPr>
        <w:pStyle w:val="Legenda"/>
        <w:keepNext/>
        <w:spacing w:after="0"/>
      </w:pPr>
      <w:r w:rsidRPr="00CE7AD8">
        <w:t xml:space="preserve">    </w:t>
      </w:r>
      <w:bookmarkStart w:id="379" w:name="_Ref449453565"/>
      <w:bookmarkStart w:id="380" w:name="_Toc469405954"/>
      <w:r w:rsidRPr="00CE7AD8">
        <w:t xml:space="preserve">Tabela </w:t>
      </w:r>
      <w:r w:rsidR="0079735A">
        <w:fldChar w:fldCharType="begin"/>
      </w:r>
      <w:r w:rsidR="0079735A">
        <w:instrText xml:space="preserve"> SEQ Tabela \* ARABIC </w:instrText>
      </w:r>
      <w:r w:rsidR="0079735A">
        <w:fldChar w:fldCharType="separate"/>
      </w:r>
      <w:r w:rsidR="00E95403">
        <w:rPr>
          <w:noProof/>
        </w:rPr>
        <w:t>18</w:t>
      </w:r>
      <w:r w:rsidR="0079735A">
        <w:rPr>
          <w:noProof/>
        </w:rPr>
        <w:fldChar w:fldCharType="end"/>
      </w:r>
      <w:bookmarkEnd w:id="379"/>
      <w:r w:rsidRPr="00CE7AD8">
        <w:t>: Resumo detalhado dos dados relativos ao consumo de água da adega.</w:t>
      </w:r>
      <w:bookmarkEnd w:id="380"/>
    </w:p>
    <w:tbl>
      <w:tblPr>
        <w:tblStyle w:val="TabelaSimples2"/>
        <w:tblpPr w:leftFromText="141" w:rightFromText="141" w:vertAnchor="page" w:horzAnchor="margin" w:tblpXSpec="center" w:tblpY="4816"/>
        <w:tblW w:w="8276" w:type="dxa"/>
        <w:tblLayout w:type="fixed"/>
        <w:tblLook w:val="04A0" w:firstRow="1" w:lastRow="0" w:firstColumn="1" w:lastColumn="0" w:noHBand="0" w:noVBand="1"/>
      </w:tblPr>
      <w:tblGrid>
        <w:gridCol w:w="625"/>
        <w:gridCol w:w="112"/>
        <w:gridCol w:w="908"/>
        <w:gridCol w:w="112"/>
        <w:gridCol w:w="1192"/>
        <w:gridCol w:w="112"/>
        <w:gridCol w:w="1135"/>
        <w:gridCol w:w="112"/>
        <w:gridCol w:w="1305"/>
        <w:gridCol w:w="112"/>
        <w:gridCol w:w="1305"/>
        <w:gridCol w:w="112"/>
        <w:gridCol w:w="1022"/>
        <w:gridCol w:w="112"/>
      </w:tblGrid>
      <w:tr w:rsidR="000F6512" w:rsidRPr="00FE3142" w:rsidTr="000F6512">
        <w:trPr>
          <w:gridAfter w:val="1"/>
          <w:cnfStyle w:val="100000000000" w:firstRow="1" w:lastRow="0" w:firstColumn="0" w:lastColumn="0" w:oddVBand="0" w:evenVBand="0" w:oddHBand="0" w:evenHBand="0" w:firstRowFirstColumn="0" w:firstRowLastColumn="0" w:lastRowFirstColumn="0" w:lastRowLastColumn="0"/>
          <w:wAfter w:w="112" w:type="dxa"/>
          <w:trHeight w:val="850"/>
        </w:trPr>
        <w:tc>
          <w:tcPr>
            <w:cnfStyle w:val="001000000000" w:firstRow="0" w:lastRow="0" w:firstColumn="1" w:lastColumn="0" w:oddVBand="0" w:evenVBand="0" w:oddHBand="0" w:evenHBand="0" w:firstRowFirstColumn="0" w:firstRowLastColumn="0" w:lastRowFirstColumn="0" w:lastRowLastColumn="0"/>
            <w:tcW w:w="625" w:type="dxa"/>
            <w:tcBorders>
              <w:top w:val="single" w:sz="12" w:space="0" w:color="auto"/>
              <w:bottom w:val="single" w:sz="4" w:space="0" w:color="auto"/>
            </w:tcBorders>
            <w:vAlign w:val="center"/>
            <w:hideMark/>
          </w:tcPr>
          <w:p w:rsidR="000F6512" w:rsidRPr="00FE3142" w:rsidRDefault="000F6512" w:rsidP="000F6512">
            <w:pPr>
              <w:jc w:val="center"/>
              <w:rPr>
                <w:rFonts w:eastAsia="Times New Roman" w:cs="Times New Roman"/>
                <w:color w:val="000000"/>
                <w:sz w:val="20"/>
                <w:szCs w:val="20"/>
                <w:lang w:eastAsia="pt-PT"/>
              </w:rPr>
            </w:pPr>
            <w:r w:rsidRPr="00FE3142">
              <w:rPr>
                <w:rFonts w:eastAsia="Times New Roman" w:cs="Times New Roman"/>
                <w:color w:val="000000"/>
                <w:sz w:val="20"/>
                <w:szCs w:val="20"/>
                <w:lang w:eastAsia="pt-PT"/>
              </w:rPr>
              <w:t>Mês</w:t>
            </w:r>
          </w:p>
        </w:tc>
        <w:tc>
          <w:tcPr>
            <w:tcW w:w="1020" w:type="dxa"/>
            <w:gridSpan w:val="2"/>
            <w:tcBorders>
              <w:top w:val="single" w:sz="12" w:space="0" w:color="auto"/>
              <w:bottom w:val="single" w:sz="4" w:space="0" w:color="auto"/>
            </w:tcBorders>
            <w:vAlign w:val="center"/>
            <w:hideMark/>
          </w:tcPr>
          <w:p w:rsidR="000F6512" w:rsidRPr="00FE3142" w:rsidRDefault="000F6512" w:rsidP="000F651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Consumo mensal (m</w:t>
            </w:r>
            <w:r w:rsidRPr="00FE3142">
              <w:rPr>
                <w:rFonts w:eastAsia="Times New Roman" w:cs="Times New Roman"/>
                <w:color w:val="000000"/>
                <w:sz w:val="20"/>
                <w:szCs w:val="20"/>
                <w:vertAlign w:val="superscript"/>
                <w:lang w:eastAsia="pt-PT"/>
              </w:rPr>
              <w:t>3</w:t>
            </w:r>
            <w:r>
              <w:rPr>
                <w:rFonts w:eastAsia="Times New Roman" w:cs="Times New Roman"/>
                <w:color w:val="000000"/>
                <w:sz w:val="20"/>
                <w:szCs w:val="20"/>
                <w:lang w:eastAsia="pt-PT"/>
              </w:rPr>
              <w:t>/mês</w:t>
            </w:r>
            <w:r w:rsidRPr="00FE3142">
              <w:rPr>
                <w:rFonts w:eastAsia="Times New Roman" w:cs="Times New Roman"/>
                <w:color w:val="000000"/>
                <w:sz w:val="20"/>
                <w:szCs w:val="20"/>
                <w:lang w:eastAsia="pt-PT"/>
              </w:rPr>
              <w:t>)</w:t>
            </w:r>
          </w:p>
        </w:tc>
        <w:tc>
          <w:tcPr>
            <w:tcW w:w="1304" w:type="dxa"/>
            <w:gridSpan w:val="2"/>
            <w:tcBorders>
              <w:top w:val="single" w:sz="12" w:space="0" w:color="auto"/>
              <w:bottom w:val="single" w:sz="4" w:space="0" w:color="auto"/>
            </w:tcBorders>
            <w:vAlign w:val="center"/>
            <w:hideMark/>
          </w:tcPr>
          <w:p w:rsidR="000F6512" w:rsidRPr="00FE3142" w:rsidRDefault="000F6512" w:rsidP="000F651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Pr>
                <w:rFonts w:eastAsia="Times New Roman" w:cs="Times New Roman"/>
                <w:color w:val="000000"/>
                <w:sz w:val="20"/>
                <w:szCs w:val="20"/>
                <w:lang w:eastAsia="pt-PT"/>
              </w:rPr>
              <w:t>Consumo m</w:t>
            </w:r>
            <w:r w:rsidRPr="00FE3142">
              <w:rPr>
                <w:rFonts w:eastAsia="Times New Roman" w:cs="Times New Roman"/>
                <w:color w:val="000000"/>
                <w:sz w:val="20"/>
                <w:szCs w:val="20"/>
                <w:lang w:eastAsia="pt-PT"/>
              </w:rPr>
              <w:t>édi</w:t>
            </w:r>
            <w:r>
              <w:rPr>
                <w:rFonts w:eastAsia="Times New Roman" w:cs="Times New Roman"/>
                <w:color w:val="000000"/>
                <w:sz w:val="20"/>
                <w:szCs w:val="20"/>
                <w:lang w:eastAsia="pt-PT"/>
              </w:rPr>
              <w:t xml:space="preserve">o </w:t>
            </w:r>
            <w:r w:rsidRPr="00FE3142">
              <w:rPr>
                <w:rFonts w:eastAsia="Times New Roman" w:cs="Times New Roman"/>
                <w:color w:val="000000"/>
                <w:sz w:val="20"/>
                <w:szCs w:val="20"/>
                <w:lang w:eastAsia="pt-PT"/>
              </w:rPr>
              <w:t>diári</w:t>
            </w:r>
            <w:r>
              <w:rPr>
                <w:rFonts w:eastAsia="Times New Roman" w:cs="Times New Roman"/>
                <w:color w:val="000000"/>
                <w:sz w:val="20"/>
                <w:szCs w:val="20"/>
                <w:lang w:eastAsia="pt-PT"/>
              </w:rPr>
              <w:t>o</w:t>
            </w:r>
            <w:r w:rsidRPr="00FE3142">
              <w:rPr>
                <w:rFonts w:eastAsia="Times New Roman" w:cs="Times New Roman"/>
                <w:color w:val="000000"/>
                <w:sz w:val="20"/>
                <w:szCs w:val="20"/>
                <w:lang w:eastAsia="pt-PT"/>
              </w:rPr>
              <w:t xml:space="preserve"> mensal (m</w:t>
            </w:r>
            <w:r w:rsidRPr="00FE3142">
              <w:rPr>
                <w:rFonts w:eastAsia="Times New Roman" w:cs="Times New Roman"/>
                <w:color w:val="000000"/>
                <w:sz w:val="20"/>
                <w:szCs w:val="20"/>
                <w:vertAlign w:val="superscript"/>
                <w:lang w:eastAsia="pt-PT"/>
              </w:rPr>
              <w:t>3</w:t>
            </w:r>
            <w:r>
              <w:rPr>
                <w:rFonts w:eastAsia="Times New Roman" w:cs="Times New Roman"/>
                <w:color w:val="000000"/>
                <w:sz w:val="20"/>
                <w:szCs w:val="20"/>
                <w:lang w:eastAsia="pt-PT"/>
              </w:rPr>
              <w:t>/dia</w:t>
            </w:r>
            <w:r w:rsidRPr="00FE3142">
              <w:rPr>
                <w:rFonts w:eastAsia="Times New Roman" w:cs="Times New Roman"/>
                <w:color w:val="000000"/>
                <w:sz w:val="20"/>
                <w:szCs w:val="20"/>
                <w:lang w:eastAsia="pt-PT"/>
              </w:rPr>
              <w:t>)</w:t>
            </w:r>
          </w:p>
        </w:tc>
        <w:tc>
          <w:tcPr>
            <w:tcW w:w="1247" w:type="dxa"/>
            <w:gridSpan w:val="2"/>
            <w:tcBorders>
              <w:top w:val="single" w:sz="12" w:space="0" w:color="auto"/>
              <w:bottom w:val="single" w:sz="4" w:space="0" w:color="auto"/>
            </w:tcBorders>
            <w:vAlign w:val="center"/>
            <w:hideMark/>
          </w:tcPr>
          <w:p w:rsidR="000F6512" w:rsidRPr="00FE3142" w:rsidRDefault="000F6512" w:rsidP="000F651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 xml:space="preserve">Consumo mensal </w:t>
            </w:r>
            <w:r>
              <w:rPr>
                <w:rFonts w:eastAsia="Times New Roman" w:cs="Times New Roman"/>
                <w:color w:val="000000"/>
                <w:sz w:val="20"/>
                <w:szCs w:val="20"/>
                <w:lang w:eastAsia="pt-PT"/>
              </w:rPr>
              <w:t>água</w:t>
            </w:r>
            <w:r w:rsidRPr="00FE3142">
              <w:rPr>
                <w:rFonts w:eastAsia="Times New Roman" w:cs="Times New Roman"/>
                <w:color w:val="000000"/>
                <w:sz w:val="20"/>
                <w:szCs w:val="20"/>
                <w:lang w:eastAsia="pt-PT"/>
              </w:rPr>
              <w:t xml:space="preserve"> tratada (m</w:t>
            </w:r>
            <w:r w:rsidRPr="00FE3142">
              <w:rPr>
                <w:rFonts w:eastAsia="Times New Roman" w:cs="Times New Roman"/>
                <w:color w:val="000000"/>
                <w:sz w:val="20"/>
                <w:szCs w:val="20"/>
                <w:vertAlign w:val="superscript"/>
                <w:lang w:eastAsia="pt-PT"/>
              </w:rPr>
              <w:t>3</w:t>
            </w:r>
            <w:r>
              <w:rPr>
                <w:rFonts w:eastAsia="Times New Roman" w:cs="Times New Roman"/>
                <w:color w:val="000000"/>
                <w:sz w:val="20"/>
                <w:szCs w:val="20"/>
                <w:lang w:eastAsia="pt-PT"/>
              </w:rPr>
              <w:t>/mês</w:t>
            </w:r>
            <w:r w:rsidRPr="00FE3142">
              <w:rPr>
                <w:rFonts w:eastAsia="Times New Roman" w:cs="Times New Roman"/>
                <w:color w:val="000000"/>
                <w:sz w:val="20"/>
                <w:szCs w:val="20"/>
                <w:lang w:eastAsia="pt-PT"/>
              </w:rPr>
              <w:t>)</w:t>
            </w:r>
          </w:p>
        </w:tc>
        <w:tc>
          <w:tcPr>
            <w:tcW w:w="1417" w:type="dxa"/>
            <w:gridSpan w:val="2"/>
            <w:tcBorders>
              <w:top w:val="single" w:sz="12" w:space="0" w:color="auto"/>
              <w:bottom w:val="single" w:sz="4" w:space="0" w:color="auto"/>
            </w:tcBorders>
            <w:vAlign w:val="center"/>
            <w:hideMark/>
          </w:tcPr>
          <w:p w:rsidR="000F6512" w:rsidRPr="00FE3142" w:rsidRDefault="000F6512" w:rsidP="000F651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 xml:space="preserve">Consumo mensal linhas </w:t>
            </w:r>
            <w:proofErr w:type="spellStart"/>
            <w:r w:rsidRPr="00FE3142">
              <w:rPr>
                <w:rFonts w:eastAsia="Times New Roman" w:cs="Times New Roman"/>
                <w:color w:val="000000"/>
                <w:sz w:val="20"/>
                <w:szCs w:val="20"/>
                <w:lang w:eastAsia="pt-PT"/>
              </w:rPr>
              <w:t>engarra</w:t>
            </w:r>
            <w:r>
              <w:rPr>
                <w:rFonts w:eastAsia="Times New Roman" w:cs="Times New Roman"/>
                <w:color w:val="000000"/>
                <w:sz w:val="20"/>
                <w:szCs w:val="20"/>
                <w:lang w:eastAsia="pt-PT"/>
              </w:rPr>
              <w:t>f</w:t>
            </w:r>
            <w:proofErr w:type="spellEnd"/>
            <w:r>
              <w:rPr>
                <w:rFonts w:eastAsia="Times New Roman" w:cs="Times New Roman"/>
                <w:color w:val="000000"/>
                <w:sz w:val="20"/>
                <w:szCs w:val="20"/>
                <w:lang w:eastAsia="pt-PT"/>
              </w:rPr>
              <w:t>.</w:t>
            </w:r>
            <w:r w:rsidRPr="00FE3142">
              <w:rPr>
                <w:rFonts w:eastAsia="Times New Roman" w:cs="Times New Roman"/>
                <w:color w:val="000000"/>
                <w:sz w:val="20"/>
                <w:szCs w:val="20"/>
                <w:lang w:eastAsia="pt-PT"/>
              </w:rPr>
              <w:t xml:space="preserve"> (m</w:t>
            </w:r>
            <w:r w:rsidRPr="00FE3142">
              <w:rPr>
                <w:rFonts w:eastAsia="Times New Roman" w:cs="Times New Roman"/>
                <w:color w:val="000000"/>
                <w:sz w:val="20"/>
                <w:szCs w:val="20"/>
                <w:vertAlign w:val="superscript"/>
                <w:lang w:eastAsia="pt-PT"/>
              </w:rPr>
              <w:t>3</w:t>
            </w:r>
            <w:r>
              <w:rPr>
                <w:rFonts w:eastAsia="Times New Roman" w:cs="Times New Roman"/>
                <w:color w:val="000000"/>
                <w:sz w:val="20"/>
                <w:szCs w:val="20"/>
                <w:lang w:eastAsia="pt-PT"/>
              </w:rPr>
              <w:t>/mês</w:t>
            </w:r>
            <w:r w:rsidRPr="00FE3142">
              <w:rPr>
                <w:rFonts w:eastAsia="Times New Roman" w:cs="Times New Roman"/>
                <w:color w:val="000000"/>
                <w:sz w:val="20"/>
                <w:szCs w:val="20"/>
                <w:lang w:eastAsia="pt-PT"/>
              </w:rPr>
              <w:t>)</w:t>
            </w:r>
          </w:p>
        </w:tc>
        <w:tc>
          <w:tcPr>
            <w:tcW w:w="1417" w:type="dxa"/>
            <w:gridSpan w:val="2"/>
            <w:tcBorders>
              <w:top w:val="single" w:sz="12" w:space="0" w:color="auto"/>
              <w:bottom w:val="single" w:sz="4" w:space="0" w:color="auto"/>
            </w:tcBorders>
            <w:vAlign w:val="center"/>
            <w:hideMark/>
          </w:tcPr>
          <w:p w:rsidR="000F6512" w:rsidRPr="00FE3142" w:rsidRDefault="000F6512" w:rsidP="000F651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proofErr w:type="spellStart"/>
            <w:r w:rsidRPr="00FE3142">
              <w:rPr>
                <w:rFonts w:eastAsia="Times New Roman" w:cs="Times New Roman"/>
                <w:color w:val="000000"/>
                <w:sz w:val="20"/>
                <w:szCs w:val="20"/>
                <w:lang w:eastAsia="pt-PT"/>
              </w:rPr>
              <w:t>Recup</w:t>
            </w:r>
            <w:proofErr w:type="spellEnd"/>
            <w:r>
              <w:rPr>
                <w:rFonts w:eastAsia="Times New Roman" w:cs="Times New Roman"/>
                <w:color w:val="000000"/>
                <w:sz w:val="20"/>
                <w:szCs w:val="20"/>
                <w:lang w:eastAsia="pt-PT"/>
              </w:rPr>
              <w:t>.</w:t>
            </w:r>
            <w:r w:rsidRPr="00FE3142">
              <w:rPr>
                <w:rFonts w:eastAsia="Times New Roman" w:cs="Times New Roman"/>
                <w:color w:val="000000"/>
                <w:sz w:val="20"/>
                <w:szCs w:val="20"/>
                <w:lang w:eastAsia="pt-PT"/>
              </w:rPr>
              <w:t xml:space="preserve"> mensal Linhas </w:t>
            </w:r>
            <w:proofErr w:type="spellStart"/>
            <w:r w:rsidRPr="00FE3142">
              <w:rPr>
                <w:rFonts w:eastAsia="Times New Roman" w:cs="Times New Roman"/>
                <w:color w:val="000000"/>
                <w:sz w:val="20"/>
                <w:szCs w:val="20"/>
                <w:lang w:eastAsia="pt-PT"/>
              </w:rPr>
              <w:t>engarraf</w:t>
            </w:r>
            <w:proofErr w:type="spellEnd"/>
            <w:r>
              <w:rPr>
                <w:rFonts w:eastAsia="Times New Roman" w:cs="Times New Roman"/>
                <w:color w:val="000000"/>
                <w:sz w:val="20"/>
                <w:szCs w:val="20"/>
                <w:lang w:eastAsia="pt-PT"/>
              </w:rPr>
              <w:t>.</w:t>
            </w:r>
            <w:r w:rsidRPr="00FE3142">
              <w:rPr>
                <w:rFonts w:eastAsia="Times New Roman" w:cs="Times New Roman"/>
                <w:color w:val="000000"/>
                <w:sz w:val="20"/>
                <w:szCs w:val="20"/>
                <w:lang w:eastAsia="pt-PT"/>
              </w:rPr>
              <w:t xml:space="preserve"> (m</w:t>
            </w:r>
            <w:r w:rsidRPr="00FE3142">
              <w:rPr>
                <w:rFonts w:eastAsia="Times New Roman" w:cs="Times New Roman"/>
                <w:color w:val="000000"/>
                <w:sz w:val="20"/>
                <w:szCs w:val="20"/>
                <w:vertAlign w:val="superscript"/>
                <w:lang w:eastAsia="pt-PT"/>
              </w:rPr>
              <w:t>3</w:t>
            </w:r>
            <w:r>
              <w:rPr>
                <w:rFonts w:eastAsia="Times New Roman" w:cs="Times New Roman"/>
                <w:color w:val="000000"/>
                <w:sz w:val="20"/>
                <w:szCs w:val="20"/>
                <w:lang w:eastAsia="pt-PT"/>
              </w:rPr>
              <w:t>/mês</w:t>
            </w:r>
            <w:r w:rsidRPr="00FE3142">
              <w:rPr>
                <w:rFonts w:eastAsia="Times New Roman" w:cs="Times New Roman"/>
                <w:color w:val="000000"/>
                <w:sz w:val="20"/>
                <w:szCs w:val="20"/>
                <w:lang w:eastAsia="pt-PT"/>
              </w:rPr>
              <w:t>)</w:t>
            </w:r>
          </w:p>
        </w:tc>
        <w:tc>
          <w:tcPr>
            <w:tcW w:w="1134" w:type="dxa"/>
            <w:gridSpan w:val="2"/>
            <w:tcBorders>
              <w:top w:val="single" w:sz="12" w:space="0" w:color="auto"/>
              <w:bottom w:val="single" w:sz="4" w:space="0" w:color="auto"/>
            </w:tcBorders>
            <w:vAlign w:val="center"/>
            <w:hideMark/>
          </w:tcPr>
          <w:p w:rsidR="000F6512" w:rsidRPr="00FE3142" w:rsidRDefault="000F6512" w:rsidP="000F651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proofErr w:type="spellStart"/>
            <w:r>
              <w:rPr>
                <w:rFonts w:eastAsia="Times New Roman" w:cs="Times New Roman"/>
                <w:color w:val="000000"/>
                <w:sz w:val="20"/>
                <w:szCs w:val="20"/>
                <w:lang w:eastAsia="pt-PT"/>
              </w:rPr>
              <w:t>Lav</w:t>
            </w:r>
            <w:proofErr w:type="spellEnd"/>
            <w:r>
              <w:rPr>
                <w:rFonts w:eastAsia="Times New Roman" w:cs="Times New Roman"/>
                <w:color w:val="000000"/>
                <w:sz w:val="20"/>
                <w:szCs w:val="20"/>
                <w:lang w:eastAsia="pt-PT"/>
              </w:rPr>
              <w:t>.</w:t>
            </w:r>
            <w:r w:rsidRPr="00FE3142">
              <w:rPr>
                <w:rFonts w:eastAsia="Times New Roman" w:cs="Times New Roman"/>
                <w:color w:val="000000"/>
                <w:sz w:val="20"/>
                <w:szCs w:val="20"/>
                <w:lang w:eastAsia="pt-PT"/>
              </w:rPr>
              <w:t xml:space="preserve"> </w:t>
            </w:r>
            <w:proofErr w:type="spellStart"/>
            <w:r>
              <w:rPr>
                <w:rFonts w:eastAsia="Times New Roman" w:cs="Times New Roman"/>
                <w:color w:val="000000"/>
                <w:sz w:val="20"/>
                <w:szCs w:val="20"/>
                <w:lang w:eastAsia="pt-PT"/>
              </w:rPr>
              <w:t>Equip</w:t>
            </w:r>
            <w:proofErr w:type="spellEnd"/>
            <w:r>
              <w:rPr>
                <w:rFonts w:eastAsia="Times New Roman" w:cs="Times New Roman"/>
                <w:color w:val="000000"/>
                <w:sz w:val="20"/>
                <w:szCs w:val="20"/>
                <w:lang w:eastAsia="pt-PT"/>
              </w:rPr>
              <w:t>.</w:t>
            </w:r>
            <w:r w:rsidRPr="00FE3142">
              <w:rPr>
                <w:rFonts w:eastAsia="Times New Roman" w:cs="Times New Roman"/>
                <w:color w:val="000000"/>
                <w:sz w:val="20"/>
                <w:szCs w:val="20"/>
                <w:lang w:eastAsia="pt-PT"/>
              </w:rPr>
              <w:t xml:space="preserve"> </w:t>
            </w:r>
            <w:r>
              <w:rPr>
                <w:rFonts w:eastAsia="Times New Roman" w:cs="Times New Roman"/>
                <w:color w:val="000000"/>
                <w:sz w:val="20"/>
                <w:szCs w:val="20"/>
                <w:lang w:eastAsia="pt-PT"/>
              </w:rPr>
              <w:t xml:space="preserve">adega </w:t>
            </w:r>
            <w:r w:rsidRPr="00FE3142">
              <w:rPr>
                <w:rFonts w:eastAsia="Times New Roman" w:cs="Times New Roman"/>
                <w:color w:val="000000"/>
                <w:sz w:val="20"/>
                <w:szCs w:val="20"/>
                <w:lang w:eastAsia="pt-PT"/>
              </w:rPr>
              <w:t>(m</w:t>
            </w:r>
            <w:r w:rsidRPr="00FE3142">
              <w:rPr>
                <w:rFonts w:eastAsia="Times New Roman" w:cs="Times New Roman"/>
                <w:color w:val="000000"/>
                <w:sz w:val="20"/>
                <w:szCs w:val="20"/>
                <w:vertAlign w:val="superscript"/>
                <w:lang w:eastAsia="pt-PT"/>
              </w:rPr>
              <w:t>3</w:t>
            </w:r>
            <w:r>
              <w:rPr>
                <w:rFonts w:eastAsia="Times New Roman" w:cs="Times New Roman"/>
                <w:color w:val="000000"/>
                <w:sz w:val="20"/>
                <w:szCs w:val="20"/>
                <w:lang w:eastAsia="pt-PT"/>
              </w:rPr>
              <w:t>/ano</w:t>
            </w:r>
            <w:r w:rsidRPr="00FE3142">
              <w:rPr>
                <w:rFonts w:eastAsia="Times New Roman" w:cs="Times New Roman"/>
                <w:color w:val="000000"/>
                <w:sz w:val="20"/>
                <w:szCs w:val="20"/>
                <w:lang w:eastAsia="pt-PT"/>
              </w:rPr>
              <w:t>)</w:t>
            </w:r>
          </w:p>
        </w:tc>
      </w:tr>
      <w:tr w:rsidR="000F6512" w:rsidRPr="00FE3142" w:rsidTr="000F65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37" w:type="dxa"/>
            <w:gridSpan w:val="2"/>
            <w:tcBorders>
              <w:top w:val="single" w:sz="4" w:space="0" w:color="auto"/>
              <w:bottom w:val="nil"/>
            </w:tcBorders>
            <w:noWrap/>
            <w:hideMark/>
          </w:tcPr>
          <w:p w:rsidR="000F6512" w:rsidRPr="00FE3142" w:rsidRDefault="000F6512" w:rsidP="000F6512">
            <w:pPr>
              <w:jc w:val="center"/>
              <w:rPr>
                <w:rFonts w:eastAsia="Times New Roman" w:cs="Times New Roman"/>
                <w:color w:val="000000"/>
                <w:sz w:val="20"/>
                <w:szCs w:val="20"/>
                <w:lang w:eastAsia="pt-PT"/>
              </w:rPr>
            </w:pPr>
            <w:r>
              <w:rPr>
                <w:rFonts w:eastAsia="Times New Roman" w:cs="Times New Roman"/>
                <w:color w:val="000000"/>
                <w:sz w:val="20"/>
                <w:szCs w:val="20"/>
                <w:lang w:eastAsia="pt-PT"/>
              </w:rPr>
              <w:t>Jan</w:t>
            </w:r>
          </w:p>
        </w:tc>
        <w:tc>
          <w:tcPr>
            <w:tcW w:w="1020" w:type="dxa"/>
            <w:gridSpan w:val="2"/>
            <w:tcBorders>
              <w:top w:val="single" w:sz="4" w:space="0" w:color="auto"/>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2673</w:t>
            </w:r>
          </w:p>
        </w:tc>
        <w:tc>
          <w:tcPr>
            <w:tcW w:w="1304" w:type="dxa"/>
            <w:gridSpan w:val="2"/>
            <w:tcBorders>
              <w:top w:val="single" w:sz="4" w:space="0" w:color="auto"/>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34</w:t>
            </w:r>
          </w:p>
        </w:tc>
        <w:tc>
          <w:tcPr>
            <w:tcW w:w="1247" w:type="dxa"/>
            <w:gridSpan w:val="2"/>
            <w:tcBorders>
              <w:top w:val="single" w:sz="4" w:space="0" w:color="auto"/>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604</w:t>
            </w:r>
          </w:p>
        </w:tc>
        <w:tc>
          <w:tcPr>
            <w:tcW w:w="1417" w:type="dxa"/>
            <w:gridSpan w:val="2"/>
            <w:tcBorders>
              <w:top w:val="single" w:sz="4" w:space="0" w:color="auto"/>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604</w:t>
            </w:r>
          </w:p>
        </w:tc>
        <w:tc>
          <w:tcPr>
            <w:tcW w:w="1417" w:type="dxa"/>
            <w:gridSpan w:val="2"/>
            <w:tcBorders>
              <w:top w:val="single" w:sz="4" w:space="0" w:color="auto"/>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40</w:t>
            </w:r>
          </w:p>
        </w:tc>
        <w:tc>
          <w:tcPr>
            <w:tcW w:w="1134" w:type="dxa"/>
            <w:gridSpan w:val="2"/>
            <w:vMerge w:val="restart"/>
            <w:tcBorders>
              <w:top w:val="single" w:sz="4" w:space="0" w:color="auto"/>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980</w:t>
            </w:r>
          </w:p>
        </w:tc>
      </w:tr>
      <w:tr w:rsidR="000F6512" w:rsidRPr="00FE3142" w:rsidTr="000F6512">
        <w:trPr>
          <w:trHeight w:val="300"/>
        </w:trPr>
        <w:tc>
          <w:tcPr>
            <w:cnfStyle w:val="001000000000" w:firstRow="0" w:lastRow="0" w:firstColumn="1" w:lastColumn="0" w:oddVBand="0" w:evenVBand="0" w:oddHBand="0" w:evenHBand="0" w:firstRowFirstColumn="0" w:firstRowLastColumn="0" w:lastRowFirstColumn="0" w:lastRowLastColumn="0"/>
            <w:tcW w:w="737" w:type="dxa"/>
            <w:gridSpan w:val="2"/>
            <w:tcBorders>
              <w:top w:val="nil"/>
              <w:bottom w:val="nil"/>
            </w:tcBorders>
            <w:noWrap/>
            <w:hideMark/>
          </w:tcPr>
          <w:p w:rsidR="000F6512" w:rsidRPr="00FE3142" w:rsidRDefault="000F6512" w:rsidP="000F6512">
            <w:pPr>
              <w:jc w:val="center"/>
              <w:rPr>
                <w:rFonts w:eastAsia="Times New Roman" w:cs="Times New Roman"/>
                <w:color w:val="000000"/>
                <w:sz w:val="20"/>
                <w:szCs w:val="20"/>
                <w:lang w:eastAsia="pt-PT"/>
              </w:rPr>
            </w:pPr>
            <w:proofErr w:type="spellStart"/>
            <w:r>
              <w:rPr>
                <w:rFonts w:eastAsia="Times New Roman" w:cs="Times New Roman"/>
                <w:color w:val="000000"/>
                <w:sz w:val="20"/>
                <w:szCs w:val="20"/>
                <w:lang w:eastAsia="pt-PT"/>
              </w:rPr>
              <w:t>Fev</w:t>
            </w:r>
            <w:proofErr w:type="spellEnd"/>
          </w:p>
        </w:tc>
        <w:tc>
          <w:tcPr>
            <w:tcW w:w="1020"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524</w:t>
            </w:r>
          </w:p>
        </w:tc>
        <w:tc>
          <w:tcPr>
            <w:tcW w:w="1304"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80</w:t>
            </w:r>
          </w:p>
        </w:tc>
        <w:tc>
          <w:tcPr>
            <w:tcW w:w="1247"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583</w:t>
            </w:r>
          </w:p>
        </w:tc>
        <w:tc>
          <w:tcPr>
            <w:tcW w:w="1417"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583</w:t>
            </w:r>
          </w:p>
        </w:tc>
        <w:tc>
          <w:tcPr>
            <w:tcW w:w="1417"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7</w:t>
            </w:r>
          </w:p>
        </w:tc>
        <w:tc>
          <w:tcPr>
            <w:tcW w:w="1134" w:type="dxa"/>
            <w:gridSpan w:val="2"/>
            <w:vMerge/>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p>
        </w:tc>
      </w:tr>
      <w:tr w:rsidR="000F6512" w:rsidRPr="00FE3142" w:rsidTr="000F65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37" w:type="dxa"/>
            <w:gridSpan w:val="2"/>
            <w:tcBorders>
              <w:top w:val="nil"/>
              <w:bottom w:val="nil"/>
            </w:tcBorders>
            <w:noWrap/>
            <w:hideMark/>
          </w:tcPr>
          <w:p w:rsidR="000F6512" w:rsidRPr="00FE3142" w:rsidRDefault="000F6512" w:rsidP="000F6512">
            <w:pPr>
              <w:jc w:val="center"/>
              <w:rPr>
                <w:rFonts w:eastAsia="Times New Roman" w:cs="Times New Roman"/>
                <w:color w:val="000000"/>
                <w:sz w:val="20"/>
                <w:szCs w:val="20"/>
                <w:lang w:eastAsia="pt-PT"/>
              </w:rPr>
            </w:pPr>
            <w:r>
              <w:rPr>
                <w:rFonts w:eastAsia="Times New Roman" w:cs="Times New Roman"/>
                <w:color w:val="000000"/>
                <w:sz w:val="20"/>
                <w:szCs w:val="20"/>
                <w:lang w:eastAsia="pt-PT"/>
              </w:rPr>
              <w:t>Mar</w:t>
            </w:r>
          </w:p>
        </w:tc>
        <w:tc>
          <w:tcPr>
            <w:tcW w:w="1020"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199</w:t>
            </w:r>
          </w:p>
        </w:tc>
        <w:tc>
          <w:tcPr>
            <w:tcW w:w="1304"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60</w:t>
            </w:r>
          </w:p>
        </w:tc>
        <w:tc>
          <w:tcPr>
            <w:tcW w:w="1247"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468</w:t>
            </w:r>
          </w:p>
        </w:tc>
        <w:tc>
          <w:tcPr>
            <w:tcW w:w="1417"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468</w:t>
            </w:r>
          </w:p>
        </w:tc>
        <w:tc>
          <w:tcPr>
            <w:tcW w:w="1417"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37</w:t>
            </w:r>
          </w:p>
        </w:tc>
        <w:tc>
          <w:tcPr>
            <w:tcW w:w="1134" w:type="dxa"/>
            <w:gridSpan w:val="2"/>
            <w:vMerge/>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p>
        </w:tc>
      </w:tr>
      <w:tr w:rsidR="000F6512" w:rsidRPr="00FE3142" w:rsidTr="000F6512">
        <w:trPr>
          <w:trHeight w:val="315"/>
        </w:trPr>
        <w:tc>
          <w:tcPr>
            <w:cnfStyle w:val="001000000000" w:firstRow="0" w:lastRow="0" w:firstColumn="1" w:lastColumn="0" w:oddVBand="0" w:evenVBand="0" w:oddHBand="0" w:evenHBand="0" w:firstRowFirstColumn="0" w:firstRowLastColumn="0" w:lastRowFirstColumn="0" w:lastRowLastColumn="0"/>
            <w:tcW w:w="737" w:type="dxa"/>
            <w:gridSpan w:val="2"/>
            <w:tcBorders>
              <w:top w:val="nil"/>
              <w:bottom w:val="nil"/>
            </w:tcBorders>
            <w:noWrap/>
            <w:hideMark/>
          </w:tcPr>
          <w:p w:rsidR="000F6512" w:rsidRPr="00FE3142" w:rsidRDefault="000F6512" w:rsidP="000F6512">
            <w:pPr>
              <w:jc w:val="center"/>
              <w:rPr>
                <w:rFonts w:eastAsia="Times New Roman" w:cs="Times New Roman"/>
                <w:color w:val="000000"/>
                <w:sz w:val="20"/>
                <w:szCs w:val="20"/>
                <w:lang w:eastAsia="pt-PT"/>
              </w:rPr>
            </w:pPr>
            <w:proofErr w:type="spellStart"/>
            <w:r>
              <w:rPr>
                <w:rFonts w:eastAsia="Times New Roman" w:cs="Times New Roman"/>
                <w:color w:val="000000"/>
                <w:sz w:val="20"/>
                <w:szCs w:val="20"/>
                <w:lang w:eastAsia="pt-PT"/>
              </w:rPr>
              <w:t>Abr</w:t>
            </w:r>
            <w:proofErr w:type="spellEnd"/>
          </w:p>
        </w:tc>
        <w:tc>
          <w:tcPr>
            <w:tcW w:w="1020"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269</w:t>
            </w:r>
          </w:p>
        </w:tc>
        <w:tc>
          <w:tcPr>
            <w:tcW w:w="1304"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60</w:t>
            </w:r>
          </w:p>
        </w:tc>
        <w:tc>
          <w:tcPr>
            <w:tcW w:w="1247"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563</w:t>
            </w:r>
          </w:p>
        </w:tc>
        <w:tc>
          <w:tcPr>
            <w:tcW w:w="1417"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563</w:t>
            </w:r>
          </w:p>
        </w:tc>
        <w:tc>
          <w:tcPr>
            <w:tcW w:w="1417"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9</w:t>
            </w:r>
          </w:p>
        </w:tc>
        <w:tc>
          <w:tcPr>
            <w:tcW w:w="1134" w:type="dxa"/>
            <w:gridSpan w:val="2"/>
            <w:vMerge/>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p>
        </w:tc>
      </w:tr>
      <w:tr w:rsidR="000F6512" w:rsidRPr="00FE3142" w:rsidTr="000F65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37" w:type="dxa"/>
            <w:gridSpan w:val="2"/>
            <w:tcBorders>
              <w:top w:val="nil"/>
              <w:bottom w:val="nil"/>
            </w:tcBorders>
            <w:noWrap/>
            <w:hideMark/>
          </w:tcPr>
          <w:p w:rsidR="000F6512" w:rsidRPr="00FE3142" w:rsidRDefault="000F6512" w:rsidP="000F6512">
            <w:pPr>
              <w:jc w:val="center"/>
              <w:rPr>
                <w:rFonts w:eastAsia="Times New Roman" w:cs="Times New Roman"/>
                <w:color w:val="000000"/>
                <w:sz w:val="20"/>
                <w:szCs w:val="20"/>
                <w:lang w:eastAsia="pt-PT"/>
              </w:rPr>
            </w:pPr>
            <w:proofErr w:type="spellStart"/>
            <w:r>
              <w:rPr>
                <w:rFonts w:eastAsia="Times New Roman" w:cs="Times New Roman"/>
                <w:color w:val="000000"/>
                <w:sz w:val="20"/>
                <w:szCs w:val="20"/>
                <w:lang w:eastAsia="pt-PT"/>
              </w:rPr>
              <w:t>Mai</w:t>
            </w:r>
            <w:proofErr w:type="spellEnd"/>
          </w:p>
        </w:tc>
        <w:tc>
          <w:tcPr>
            <w:tcW w:w="1020"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278</w:t>
            </w:r>
          </w:p>
        </w:tc>
        <w:tc>
          <w:tcPr>
            <w:tcW w:w="1304"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61</w:t>
            </w:r>
          </w:p>
        </w:tc>
        <w:tc>
          <w:tcPr>
            <w:tcW w:w="1247"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604</w:t>
            </w:r>
          </w:p>
        </w:tc>
        <w:tc>
          <w:tcPr>
            <w:tcW w:w="1417"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604</w:t>
            </w:r>
          </w:p>
        </w:tc>
        <w:tc>
          <w:tcPr>
            <w:tcW w:w="1417"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50</w:t>
            </w:r>
          </w:p>
        </w:tc>
        <w:tc>
          <w:tcPr>
            <w:tcW w:w="1134" w:type="dxa"/>
            <w:gridSpan w:val="2"/>
            <w:vMerge/>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p>
        </w:tc>
      </w:tr>
      <w:tr w:rsidR="000F6512" w:rsidRPr="00FE3142" w:rsidTr="000F6512">
        <w:trPr>
          <w:trHeight w:val="300"/>
        </w:trPr>
        <w:tc>
          <w:tcPr>
            <w:cnfStyle w:val="001000000000" w:firstRow="0" w:lastRow="0" w:firstColumn="1" w:lastColumn="0" w:oddVBand="0" w:evenVBand="0" w:oddHBand="0" w:evenHBand="0" w:firstRowFirstColumn="0" w:firstRowLastColumn="0" w:lastRowFirstColumn="0" w:lastRowLastColumn="0"/>
            <w:tcW w:w="737" w:type="dxa"/>
            <w:gridSpan w:val="2"/>
            <w:tcBorders>
              <w:top w:val="nil"/>
              <w:bottom w:val="nil"/>
            </w:tcBorders>
            <w:noWrap/>
            <w:hideMark/>
          </w:tcPr>
          <w:p w:rsidR="000F6512" w:rsidRPr="00FE3142" w:rsidRDefault="000F6512" w:rsidP="000F6512">
            <w:pPr>
              <w:jc w:val="center"/>
              <w:rPr>
                <w:rFonts w:eastAsia="Times New Roman" w:cs="Times New Roman"/>
                <w:color w:val="000000"/>
                <w:sz w:val="20"/>
                <w:szCs w:val="20"/>
                <w:lang w:eastAsia="pt-PT"/>
              </w:rPr>
            </w:pPr>
            <w:proofErr w:type="spellStart"/>
            <w:r>
              <w:rPr>
                <w:rFonts w:eastAsia="Times New Roman" w:cs="Times New Roman"/>
                <w:color w:val="000000"/>
                <w:sz w:val="20"/>
                <w:szCs w:val="20"/>
                <w:lang w:eastAsia="pt-PT"/>
              </w:rPr>
              <w:t>Jun</w:t>
            </w:r>
            <w:proofErr w:type="spellEnd"/>
          </w:p>
        </w:tc>
        <w:tc>
          <w:tcPr>
            <w:tcW w:w="1020"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302</w:t>
            </w:r>
          </w:p>
        </w:tc>
        <w:tc>
          <w:tcPr>
            <w:tcW w:w="1304"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72</w:t>
            </w:r>
          </w:p>
        </w:tc>
        <w:tc>
          <w:tcPr>
            <w:tcW w:w="1247"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613</w:t>
            </w:r>
          </w:p>
        </w:tc>
        <w:tc>
          <w:tcPr>
            <w:tcW w:w="1417"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613</w:t>
            </w:r>
          </w:p>
        </w:tc>
        <w:tc>
          <w:tcPr>
            <w:tcW w:w="1417"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4</w:t>
            </w:r>
          </w:p>
        </w:tc>
        <w:tc>
          <w:tcPr>
            <w:tcW w:w="1134" w:type="dxa"/>
            <w:gridSpan w:val="2"/>
            <w:vMerge/>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p>
        </w:tc>
      </w:tr>
      <w:tr w:rsidR="000F6512" w:rsidRPr="00FE3142" w:rsidTr="000F65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37" w:type="dxa"/>
            <w:gridSpan w:val="2"/>
            <w:tcBorders>
              <w:top w:val="nil"/>
              <w:bottom w:val="nil"/>
            </w:tcBorders>
            <w:noWrap/>
            <w:hideMark/>
          </w:tcPr>
          <w:p w:rsidR="000F6512" w:rsidRPr="00FE3142" w:rsidRDefault="000F6512" w:rsidP="000F6512">
            <w:pPr>
              <w:jc w:val="center"/>
              <w:rPr>
                <w:rFonts w:eastAsia="Times New Roman" w:cs="Times New Roman"/>
                <w:color w:val="000000"/>
                <w:sz w:val="20"/>
                <w:szCs w:val="20"/>
                <w:lang w:eastAsia="pt-PT"/>
              </w:rPr>
            </w:pPr>
            <w:proofErr w:type="spellStart"/>
            <w:r>
              <w:rPr>
                <w:rFonts w:eastAsia="Times New Roman" w:cs="Times New Roman"/>
                <w:color w:val="000000"/>
                <w:sz w:val="20"/>
                <w:szCs w:val="20"/>
                <w:lang w:eastAsia="pt-PT"/>
              </w:rPr>
              <w:t>Jul</w:t>
            </w:r>
            <w:proofErr w:type="spellEnd"/>
          </w:p>
        </w:tc>
        <w:tc>
          <w:tcPr>
            <w:tcW w:w="1020"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364</w:t>
            </w:r>
          </w:p>
        </w:tc>
        <w:tc>
          <w:tcPr>
            <w:tcW w:w="1304"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57</w:t>
            </w:r>
          </w:p>
        </w:tc>
        <w:tc>
          <w:tcPr>
            <w:tcW w:w="1247"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618</w:t>
            </w:r>
          </w:p>
        </w:tc>
        <w:tc>
          <w:tcPr>
            <w:tcW w:w="1417"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618</w:t>
            </w:r>
          </w:p>
        </w:tc>
        <w:tc>
          <w:tcPr>
            <w:tcW w:w="1417"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36</w:t>
            </w:r>
          </w:p>
        </w:tc>
        <w:tc>
          <w:tcPr>
            <w:tcW w:w="1134" w:type="dxa"/>
            <w:gridSpan w:val="2"/>
            <w:vMerge/>
            <w:vAlign w:val="center"/>
            <w:hideMark/>
          </w:tcPr>
          <w:p w:rsidR="000F6512" w:rsidRPr="00FE3142" w:rsidRDefault="000F6512" w:rsidP="000F651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p>
        </w:tc>
      </w:tr>
      <w:tr w:rsidR="000F6512" w:rsidRPr="00FE3142" w:rsidTr="000F6512">
        <w:trPr>
          <w:trHeight w:val="300"/>
        </w:trPr>
        <w:tc>
          <w:tcPr>
            <w:cnfStyle w:val="001000000000" w:firstRow="0" w:lastRow="0" w:firstColumn="1" w:lastColumn="0" w:oddVBand="0" w:evenVBand="0" w:oddHBand="0" w:evenHBand="0" w:firstRowFirstColumn="0" w:firstRowLastColumn="0" w:lastRowFirstColumn="0" w:lastRowLastColumn="0"/>
            <w:tcW w:w="737" w:type="dxa"/>
            <w:gridSpan w:val="2"/>
            <w:tcBorders>
              <w:top w:val="nil"/>
              <w:bottom w:val="nil"/>
            </w:tcBorders>
            <w:noWrap/>
            <w:hideMark/>
          </w:tcPr>
          <w:p w:rsidR="000F6512" w:rsidRPr="00FE3142" w:rsidRDefault="000F6512" w:rsidP="000F6512">
            <w:pPr>
              <w:jc w:val="center"/>
              <w:rPr>
                <w:rFonts w:eastAsia="Times New Roman" w:cs="Times New Roman"/>
                <w:color w:val="000000"/>
                <w:sz w:val="20"/>
                <w:szCs w:val="20"/>
                <w:lang w:eastAsia="pt-PT"/>
              </w:rPr>
            </w:pPr>
            <w:r>
              <w:rPr>
                <w:rFonts w:eastAsia="Times New Roman" w:cs="Times New Roman"/>
                <w:color w:val="000000"/>
                <w:sz w:val="20"/>
                <w:szCs w:val="20"/>
                <w:lang w:eastAsia="pt-PT"/>
              </w:rPr>
              <w:t>Ago</w:t>
            </w:r>
          </w:p>
        </w:tc>
        <w:tc>
          <w:tcPr>
            <w:tcW w:w="1020"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400</w:t>
            </w:r>
          </w:p>
        </w:tc>
        <w:tc>
          <w:tcPr>
            <w:tcW w:w="1304"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61</w:t>
            </w:r>
          </w:p>
        </w:tc>
        <w:tc>
          <w:tcPr>
            <w:tcW w:w="1247"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365</w:t>
            </w:r>
          </w:p>
        </w:tc>
        <w:tc>
          <w:tcPr>
            <w:tcW w:w="1417"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365</w:t>
            </w:r>
          </w:p>
        </w:tc>
        <w:tc>
          <w:tcPr>
            <w:tcW w:w="1417"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0</w:t>
            </w:r>
          </w:p>
        </w:tc>
        <w:tc>
          <w:tcPr>
            <w:tcW w:w="1134" w:type="dxa"/>
            <w:gridSpan w:val="2"/>
            <w:vMerge/>
            <w:tcBorders>
              <w:bottom w:val="nil"/>
            </w:tcBorders>
            <w:vAlign w:val="center"/>
            <w:hideMark/>
          </w:tcPr>
          <w:p w:rsidR="000F6512" w:rsidRPr="00FE3142" w:rsidRDefault="000F6512" w:rsidP="000F651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p>
        </w:tc>
      </w:tr>
      <w:tr w:rsidR="000F6512" w:rsidRPr="00FE3142" w:rsidTr="000F65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37" w:type="dxa"/>
            <w:gridSpan w:val="2"/>
            <w:tcBorders>
              <w:top w:val="nil"/>
              <w:bottom w:val="nil"/>
            </w:tcBorders>
            <w:noWrap/>
            <w:hideMark/>
          </w:tcPr>
          <w:p w:rsidR="000F6512" w:rsidRPr="00FE3142" w:rsidRDefault="000F6512" w:rsidP="000F6512">
            <w:pPr>
              <w:jc w:val="center"/>
              <w:rPr>
                <w:rFonts w:eastAsia="Times New Roman" w:cs="Times New Roman"/>
                <w:color w:val="000000"/>
                <w:sz w:val="20"/>
                <w:szCs w:val="20"/>
                <w:lang w:eastAsia="pt-PT"/>
              </w:rPr>
            </w:pPr>
            <w:r>
              <w:rPr>
                <w:rFonts w:eastAsia="Times New Roman" w:cs="Times New Roman"/>
                <w:color w:val="000000"/>
                <w:sz w:val="20"/>
                <w:szCs w:val="20"/>
                <w:lang w:eastAsia="pt-PT"/>
              </w:rPr>
              <w:t>Set</w:t>
            </w:r>
          </w:p>
        </w:tc>
        <w:tc>
          <w:tcPr>
            <w:tcW w:w="1020"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3884</w:t>
            </w:r>
          </w:p>
        </w:tc>
        <w:tc>
          <w:tcPr>
            <w:tcW w:w="1304"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69</w:t>
            </w:r>
          </w:p>
        </w:tc>
        <w:tc>
          <w:tcPr>
            <w:tcW w:w="1247"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667</w:t>
            </w:r>
          </w:p>
        </w:tc>
        <w:tc>
          <w:tcPr>
            <w:tcW w:w="1417"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667</w:t>
            </w:r>
          </w:p>
        </w:tc>
        <w:tc>
          <w:tcPr>
            <w:tcW w:w="1417"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5</w:t>
            </w:r>
          </w:p>
        </w:tc>
        <w:tc>
          <w:tcPr>
            <w:tcW w:w="1134" w:type="dxa"/>
            <w:gridSpan w:val="2"/>
            <w:vMerge/>
            <w:tcBorders>
              <w:top w:val="nil"/>
              <w:bottom w:val="nil"/>
            </w:tcBorders>
            <w:vAlign w:val="center"/>
            <w:hideMark/>
          </w:tcPr>
          <w:p w:rsidR="000F6512" w:rsidRPr="00FE3142" w:rsidRDefault="000F6512" w:rsidP="000F651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p>
        </w:tc>
      </w:tr>
      <w:tr w:rsidR="000F6512" w:rsidRPr="00FE3142" w:rsidTr="000F6512">
        <w:trPr>
          <w:trHeight w:val="300"/>
        </w:trPr>
        <w:tc>
          <w:tcPr>
            <w:cnfStyle w:val="001000000000" w:firstRow="0" w:lastRow="0" w:firstColumn="1" w:lastColumn="0" w:oddVBand="0" w:evenVBand="0" w:oddHBand="0" w:evenHBand="0" w:firstRowFirstColumn="0" w:firstRowLastColumn="0" w:lastRowFirstColumn="0" w:lastRowLastColumn="0"/>
            <w:tcW w:w="737" w:type="dxa"/>
            <w:gridSpan w:val="2"/>
            <w:tcBorders>
              <w:top w:val="nil"/>
              <w:bottom w:val="nil"/>
            </w:tcBorders>
            <w:noWrap/>
            <w:hideMark/>
          </w:tcPr>
          <w:p w:rsidR="000F6512" w:rsidRPr="00FE3142" w:rsidRDefault="000F6512" w:rsidP="000F6512">
            <w:pPr>
              <w:jc w:val="center"/>
              <w:rPr>
                <w:rFonts w:eastAsia="Times New Roman" w:cs="Times New Roman"/>
                <w:color w:val="000000"/>
                <w:sz w:val="20"/>
                <w:szCs w:val="20"/>
                <w:lang w:eastAsia="pt-PT"/>
              </w:rPr>
            </w:pPr>
            <w:r>
              <w:rPr>
                <w:rFonts w:eastAsia="Times New Roman" w:cs="Times New Roman"/>
                <w:color w:val="000000"/>
                <w:sz w:val="20"/>
                <w:szCs w:val="20"/>
                <w:lang w:eastAsia="pt-PT"/>
              </w:rPr>
              <w:t>Out</w:t>
            </w:r>
          </w:p>
        </w:tc>
        <w:tc>
          <w:tcPr>
            <w:tcW w:w="1020"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2876</w:t>
            </w:r>
          </w:p>
        </w:tc>
        <w:tc>
          <w:tcPr>
            <w:tcW w:w="1304"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31</w:t>
            </w:r>
          </w:p>
        </w:tc>
        <w:tc>
          <w:tcPr>
            <w:tcW w:w="1247"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980</w:t>
            </w:r>
          </w:p>
        </w:tc>
        <w:tc>
          <w:tcPr>
            <w:tcW w:w="1417"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980</w:t>
            </w:r>
          </w:p>
        </w:tc>
        <w:tc>
          <w:tcPr>
            <w:tcW w:w="1417" w:type="dxa"/>
            <w:gridSpan w:val="2"/>
            <w:tcBorders>
              <w:top w:val="nil"/>
              <w:bottom w:val="nil"/>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35</w:t>
            </w:r>
          </w:p>
        </w:tc>
        <w:tc>
          <w:tcPr>
            <w:tcW w:w="1134" w:type="dxa"/>
            <w:gridSpan w:val="2"/>
            <w:vMerge/>
            <w:tcBorders>
              <w:top w:val="nil"/>
            </w:tcBorders>
            <w:vAlign w:val="center"/>
            <w:hideMark/>
          </w:tcPr>
          <w:p w:rsidR="000F6512" w:rsidRPr="00FE3142" w:rsidRDefault="000F6512" w:rsidP="000F651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p>
        </w:tc>
      </w:tr>
      <w:tr w:rsidR="000F6512" w:rsidRPr="00FE3142" w:rsidTr="000F65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37" w:type="dxa"/>
            <w:gridSpan w:val="2"/>
            <w:tcBorders>
              <w:top w:val="nil"/>
              <w:bottom w:val="nil"/>
            </w:tcBorders>
            <w:noWrap/>
            <w:hideMark/>
          </w:tcPr>
          <w:p w:rsidR="000F6512" w:rsidRPr="00FE3142" w:rsidRDefault="000F6512" w:rsidP="000F6512">
            <w:pPr>
              <w:jc w:val="center"/>
              <w:rPr>
                <w:rFonts w:eastAsia="Times New Roman" w:cs="Times New Roman"/>
                <w:color w:val="000000"/>
                <w:sz w:val="20"/>
                <w:szCs w:val="20"/>
                <w:lang w:eastAsia="pt-PT"/>
              </w:rPr>
            </w:pPr>
            <w:proofErr w:type="spellStart"/>
            <w:r>
              <w:rPr>
                <w:rFonts w:eastAsia="Times New Roman" w:cs="Times New Roman"/>
                <w:color w:val="000000"/>
                <w:sz w:val="20"/>
                <w:szCs w:val="20"/>
                <w:lang w:eastAsia="pt-PT"/>
              </w:rPr>
              <w:t>Nov</w:t>
            </w:r>
            <w:proofErr w:type="spellEnd"/>
          </w:p>
        </w:tc>
        <w:tc>
          <w:tcPr>
            <w:tcW w:w="1020"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792</w:t>
            </w:r>
          </w:p>
        </w:tc>
        <w:tc>
          <w:tcPr>
            <w:tcW w:w="1304"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05</w:t>
            </w:r>
          </w:p>
        </w:tc>
        <w:tc>
          <w:tcPr>
            <w:tcW w:w="1247"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725</w:t>
            </w:r>
          </w:p>
        </w:tc>
        <w:tc>
          <w:tcPr>
            <w:tcW w:w="1417"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725</w:t>
            </w:r>
          </w:p>
        </w:tc>
        <w:tc>
          <w:tcPr>
            <w:tcW w:w="1417" w:type="dxa"/>
            <w:gridSpan w:val="2"/>
            <w:tcBorders>
              <w:top w:val="nil"/>
              <w:bottom w:val="nil"/>
            </w:tcBorders>
            <w:noWrap/>
            <w:vAlign w:val="center"/>
            <w:hideMark/>
          </w:tcPr>
          <w:p w:rsidR="000F6512" w:rsidRPr="00FE3142" w:rsidRDefault="000F6512" w:rsidP="000F65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14</w:t>
            </w:r>
          </w:p>
        </w:tc>
        <w:tc>
          <w:tcPr>
            <w:tcW w:w="1134" w:type="dxa"/>
            <w:gridSpan w:val="2"/>
            <w:vMerge/>
            <w:vAlign w:val="center"/>
            <w:hideMark/>
          </w:tcPr>
          <w:p w:rsidR="000F6512" w:rsidRPr="00FE3142" w:rsidRDefault="000F6512" w:rsidP="000F651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pt-PT"/>
              </w:rPr>
            </w:pPr>
          </w:p>
        </w:tc>
      </w:tr>
      <w:tr w:rsidR="000F6512" w:rsidRPr="00FE3142" w:rsidTr="000F6512">
        <w:trPr>
          <w:trHeight w:val="300"/>
        </w:trPr>
        <w:tc>
          <w:tcPr>
            <w:cnfStyle w:val="001000000000" w:firstRow="0" w:lastRow="0" w:firstColumn="1" w:lastColumn="0" w:oddVBand="0" w:evenVBand="0" w:oddHBand="0" w:evenHBand="0" w:firstRowFirstColumn="0" w:firstRowLastColumn="0" w:lastRowFirstColumn="0" w:lastRowLastColumn="0"/>
            <w:tcW w:w="737" w:type="dxa"/>
            <w:gridSpan w:val="2"/>
            <w:tcBorders>
              <w:top w:val="nil"/>
              <w:bottom w:val="single" w:sz="12" w:space="0" w:color="auto"/>
            </w:tcBorders>
            <w:noWrap/>
            <w:hideMark/>
          </w:tcPr>
          <w:p w:rsidR="000F6512" w:rsidRPr="00FE3142" w:rsidRDefault="000F6512" w:rsidP="000F6512">
            <w:pPr>
              <w:jc w:val="center"/>
              <w:rPr>
                <w:rFonts w:eastAsia="Times New Roman" w:cs="Times New Roman"/>
                <w:color w:val="000000"/>
                <w:sz w:val="20"/>
                <w:szCs w:val="20"/>
                <w:lang w:eastAsia="pt-PT"/>
              </w:rPr>
            </w:pPr>
            <w:r>
              <w:rPr>
                <w:rFonts w:eastAsia="Times New Roman" w:cs="Times New Roman"/>
                <w:color w:val="000000"/>
                <w:sz w:val="20"/>
                <w:szCs w:val="20"/>
                <w:lang w:eastAsia="pt-PT"/>
              </w:rPr>
              <w:t>Dez</w:t>
            </w:r>
          </w:p>
        </w:tc>
        <w:tc>
          <w:tcPr>
            <w:tcW w:w="1020" w:type="dxa"/>
            <w:gridSpan w:val="2"/>
            <w:tcBorders>
              <w:top w:val="nil"/>
              <w:bottom w:val="single" w:sz="12" w:space="0" w:color="auto"/>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982</w:t>
            </w:r>
          </w:p>
        </w:tc>
        <w:tc>
          <w:tcPr>
            <w:tcW w:w="1304" w:type="dxa"/>
            <w:gridSpan w:val="2"/>
            <w:tcBorders>
              <w:top w:val="nil"/>
              <w:bottom w:val="single" w:sz="12" w:space="0" w:color="auto"/>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43</w:t>
            </w:r>
          </w:p>
        </w:tc>
        <w:tc>
          <w:tcPr>
            <w:tcW w:w="1247" w:type="dxa"/>
            <w:gridSpan w:val="2"/>
            <w:tcBorders>
              <w:top w:val="nil"/>
              <w:bottom w:val="single" w:sz="12" w:space="0" w:color="auto"/>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560</w:t>
            </w:r>
          </w:p>
        </w:tc>
        <w:tc>
          <w:tcPr>
            <w:tcW w:w="1417" w:type="dxa"/>
            <w:gridSpan w:val="2"/>
            <w:tcBorders>
              <w:top w:val="nil"/>
              <w:bottom w:val="single" w:sz="12" w:space="0" w:color="auto"/>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560</w:t>
            </w:r>
          </w:p>
        </w:tc>
        <w:tc>
          <w:tcPr>
            <w:tcW w:w="1417" w:type="dxa"/>
            <w:gridSpan w:val="2"/>
            <w:tcBorders>
              <w:top w:val="nil"/>
              <w:bottom w:val="single" w:sz="12" w:space="0" w:color="auto"/>
            </w:tcBorders>
            <w:noWrap/>
            <w:vAlign w:val="center"/>
            <w:hideMark/>
          </w:tcPr>
          <w:p w:rsidR="000F6512" w:rsidRPr="00FE3142" w:rsidRDefault="000F6512" w:rsidP="000F651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r w:rsidRPr="00FE3142">
              <w:rPr>
                <w:rFonts w:eastAsia="Times New Roman" w:cs="Times New Roman"/>
                <w:color w:val="000000"/>
                <w:sz w:val="20"/>
                <w:szCs w:val="20"/>
                <w:lang w:eastAsia="pt-PT"/>
              </w:rPr>
              <w:t>37</w:t>
            </w:r>
          </w:p>
        </w:tc>
        <w:tc>
          <w:tcPr>
            <w:tcW w:w="1134" w:type="dxa"/>
            <w:gridSpan w:val="2"/>
            <w:vMerge/>
            <w:tcBorders>
              <w:bottom w:val="single" w:sz="12" w:space="0" w:color="auto"/>
            </w:tcBorders>
            <w:vAlign w:val="center"/>
            <w:hideMark/>
          </w:tcPr>
          <w:p w:rsidR="000F6512" w:rsidRPr="00FE3142" w:rsidRDefault="000F6512" w:rsidP="000F651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pt-PT"/>
              </w:rPr>
            </w:pPr>
          </w:p>
        </w:tc>
      </w:tr>
    </w:tbl>
    <w:p w:rsidR="00C466DA" w:rsidRDefault="00C466DA" w:rsidP="00C466DA"/>
    <w:p w:rsidR="00EA28C8" w:rsidRDefault="00EA28C8" w:rsidP="00EA28C8">
      <w:r>
        <w:t>Anualmente, a Adega Cooperativa de Borba gasta uma média de 21600 m</w:t>
      </w:r>
      <w:r>
        <w:rPr>
          <w:vertAlign w:val="superscript"/>
        </w:rPr>
        <w:t>3</w:t>
      </w:r>
      <w:r>
        <w:t xml:space="preserve">. O mês crítico, no qual há maior gasto de água, é o de </w:t>
      </w:r>
      <w:proofErr w:type="gramStart"/>
      <w:r>
        <w:t>Setembro</w:t>
      </w:r>
      <w:proofErr w:type="gramEnd"/>
      <w:r>
        <w:t xml:space="preserve">, coincidindo com a época de vindima. </w:t>
      </w:r>
    </w:p>
    <w:p w:rsidR="00EA28C8" w:rsidRDefault="00EA28C8" w:rsidP="00EA28C8">
      <w:r>
        <w:t>A água proveniente do furo é tratada antes de chegar à adega. Desta água, uma parcela passa por um filtro, tendo um tratamento especial, pois vai ser utlizada na lavagem e enxaguamento das garrafas e ainda no laboratório da adega. Através de um procedimento denominado de CIP (</w:t>
      </w:r>
      <w:proofErr w:type="spellStart"/>
      <w:r>
        <w:rPr>
          <w:i/>
        </w:rPr>
        <w:t>Cleaning</w:t>
      </w:r>
      <w:proofErr w:type="spellEnd"/>
      <w:r>
        <w:rPr>
          <w:i/>
        </w:rPr>
        <w:t xml:space="preserve"> In </w:t>
      </w:r>
      <w:proofErr w:type="spellStart"/>
      <w:r>
        <w:rPr>
          <w:i/>
        </w:rPr>
        <w:t>Place</w:t>
      </w:r>
      <w:proofErr w:type="spellEnd"/>
      <w:r>
        <w:t xml:space="preserve">), parte da água utilizada nas linhas de engarrafamento é recuperada. Esta lavagem tem como objetivo a limpeza de áreas grandes em fábricas utilizando </w:t>
      </w:r>
      <w:r w:rsidRPr="00940C05">
        <w:t>um</w:t>
      </w:r>
      <w:r>
        <w:t xml:space="preserve"> </w:t>
      </w:r>
      <w:proofErr w:type="spellStart"/>
      <w:r w:rsidRPr="00940C05">
        <w:rPr>
          <w:i/>
        </w:rPr>
        <w:t>mix</w:t>
      </w:r>
      <w:proofErr w:type="spellEnd"/>
      <w:r>
        <w:rPr>
          <w:i/>
        </w:rPr>
        <w:t xml:space="preserve"> </w:t>
      </w:r>
      <w:r>
        <w:t xml:space="preserve">de produtos químicos, calor e água para higienizar máquinas, ou tubagens, sem as desmontar.  Em circuito fechado, as linhas são lavadas e a água que resta da lavagem é reaproveitada e armazenada num depósito. Este depósito dispõe de duas sondas, uma que regista a quantidade de água no depósito, não permitindo que seja inferior a um nível pré-determinado, e outra que mede a concentração do produto na água evitando alterações. A água utilizada na lavagem das garrafas é também recuperada, tratada e reintegrada na rede geral da adega. </w:t>
      </w:r>
    </w:p>
    <w:p w:rsidR="00EA28C8" w:rsidRPr="00BC0542" w:rsidRDefault="00EA28C8" w:rsidP="00EA28C8">
      <w:r>
        <w:t xml:space="preserve">Na lavagem de equipamentos da adega utilizados na vindima, estando dentro destes incluídos as cubas, são gastos anualmente uma média </w:t>
      </w:r>
      <w:r w:rsidRPr="00C97369">
        <w:t>de 980 m</w:t>
      </w:r>
      <w:r w:rsidRPr="00C97369">
        <w:rPr>
          <w:vertAlign w:val="superscript"/>
        </w:rPr>
        <w:t>3</w:t>
      </w:r>
      <w:r>
        <w:t>, sendo este último valor uma estimativa obtida através do conhecimento da rotina da adega, fornecido pelos funcionários da mesma.</w:t>
      </w:r>
    </w:p>
    <w:p w:rsidR="00C466DA" w:rsidRDefault="00EA28C8" w:rsidP="00EA28C8">
      <w:r>
        <w:t xml:space="preserve">Na </w:t>
      </w:r>
      <w:r>
        <w:fldChar w:fldCharType="begin"/>
      </w:r>
      <w:r>
        <w:instrText xml:space="preserve"> REF _Ref449026766 \h </w:instrText>
      </w:r>
      <w:r>
        <w:fldChar w:fldCharType="separate"/>
      </w:r>
      <w:r w:rsidR="00E95403">
        <w:t xml:space="preserve">Figura </w:t>
      </w:r>
      <w:r w:rsidR="00E95403">
        <w:rPr>
          <w:noProof/>
        </w:rPr>
        <w:t>31</w:t>
      </w:r>
      <w:r>
        <w:fldChar w:fldCharType="end"/>
      </w:r>
      <w:r>
        <w:t>, abaixo representada, observa-se o perfil da curva de consumo de água da adega.</w:t>
      </w:r>
      <w:r w:rsidR="00C466DA">
        <w:br w:type="page"/>
      </w:r>
    </w:p>
    <w:p w:rsidR="00EA28C8" w:rsidRDefault="00EA28C8" w:rsidP="00C466DA">
      <w:r>
        <w:rPr>
          <w:noProof/>
          <w:lang w:eastAsia="pt-PT"/>
        </w:rPr>
        <w:lastRenderedPageBreak/>
        <mc:AlternateContent>
          <mc:Choice Requires="wps">
            <w:drawing>
              <wp:anchor distT="0" distB="0" distL="114300" distR="114300" simplePos="0" relativeHeight="251730944" behindDoc="0" locked="0" layoutInCell="1" allowOverlap="1" wp14:anchorId="32CF52F4" wp14:editId="56AE3108">
                <wp:simplePos x="0" y="0"/>
                <wp:positionH relativeFrom="column">
                  <wp:posOffset>-3810</wp:posOffset>
                </wp:positionH>
                <wp:positionV relativeFrom="paragraph">
                  <wp:posOffset>2836281</wp:posOffset>
                </wp:positionV>
                <wp:extent cx="5399405" cy="635"/>
                <wp:effectExtent l="0" t="0" r="0" b="8255"/>
                <wp:wrapSquare wrapText="bothSides"/>
                <wp:docPr id="236" name="Caixa de texto 236"/>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rsidR="009A1A99" w:rsidRPr="00397600" w:rsidRDefault="009A1A99" w:rsidP="0056101C">
                            <w:pPr>
                              <w:pStyle w:val="Legenda"/>
                              <w:rPr>
                                <w:noProof/>
                              </w:rPr>
                            </w:pPr>
                            <w:bookmarkStart w:id="381" w:name="_Ref449026766"/>
                            <w:bookmarkStart w:id="382" w:name="_Toc469405927"/>
                            <w:r>
                              <w:t xml:space="preserve">Figura </w:t>
                            </w:r>
                            <w:r w:rsidR="0079735A">
                              <w:fldChar w:fldCharType="begin"/>
                            </w:r>
                            <w:r w:rsidR="0079735A">
                              <w:instrText xml:space="preserve"> SEQ Figura \* ARABIC </w:instrText>
                            </w:r>
                            <w:r w:rsidR="0079735A">
                              <w:fldChar w:fldCharType="separate"/>
                            </w:r>
                            <w:r>
                              <w:rPr>
                                <w:noProof/>
                              </w:rPr>
                              <w:t>31</w:t>
                            </w:r>
                            <w:r w:rsidR="0079735A">
                              <w:rPr>
                                <w:noProof/>
                              </w:rPr>
                              <w:fldChar w:fldCharType="end"/>
                            </w:r>
                            <w:bookmarkEnd w:id="381"/>
                            <w:r>
                              <w:t xml:space="preserve">: </w:t>
                            </w:r>
                            <w:r w:rsidRPr="00F11516">
                              <w:t>Consumo anual de água na Adega Cooperativa de Borba.</w:t>
                            </w:r>
                            <w:bookmarkEnd w:id="3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CF52F4" id="Caixa de texto 236" o:spid="_x0000_s1102" type="#_x0000_t202" style="position:absolute;left:0;text-align:left;margin-left:-.3pt;margin-top:223.35pt;width:425.15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" stroked="f">
                <v:textbox style="mso-fit-shape-to-text:t" inset="0,0,0,0">
                  <w:txbxContent>
                    <w:p w:rsidR="009A1A99" w:rsidRPr="00397600" w:rsidRDefault="009A1A99" w:rsidP="0056101C">
                      <w:pPr>
                        <w:pStyle w:val="Legenda"/>
                        <w:rPr>
                          <w:noProof/>
                        </w:rPr>
                      </w:pPr>
                      <w:bookmarkStart w:id="383" w:name="_Ref449026766"/>
                      <w:bookmarkStart w:id="384" w:name="_Toc469405927"/>
                      <w:r>
                        <w:t xml:space="preserve">Figura </w:t>
                      </w:r>
                      <w:r w:rsidR="0079735A">
                        <w:fldChar w:fldCharType="begin"/>
                      </w:r>
                      <w:r w:rsidR="0079735A">
                        <w:instrText xml:space="preserve"> SEQ Figura \* ARABIC </w:instrText>
                      </w:r>
                      <w:r w:rsidR="0079735A">
                        <w:fldChar w:fldCharType="separate"/>
                      </w:r>
                      <w:r>
                        <w:rPr>
                          <w:noProof/>
                        </w:rPr>
                        <w:t>31</w:t>
                      </w:r>
                      <w:r w:rsidR="0079735A">
                        <w:rPr>
                          <w:noProof/>
                        </w:rPr>
                        <w:fldChar w:fldCharType="end"/>
                      </w:r>
                      <w:bookmarkEnd w:id="383"/>
                      <w:r>
                        <w:t xml:space="preserve">: </w:t>
                      </w:r>
                      <w:r w:rsidRPr="00F11516">
                        <w:t>Consumo anual de água na Adega Cooperativa de Borba.</w:t>
                      </w:r>
                      <w:bookmarkEnd w:id="384"/>
                    </w:p>
                  </w:txbxContent>
                </v:textbox>
                <w10:wrap type="square"/>
              </v:shape>
            </w:pict>
          </mc:Fallback>
        </mc:AlternateContent>
      </w:r>
      <w:r>
        <w:rPr>
          <w:noProof/>
          <w:lang w:eastAsia="pt-PT"/>
        </w:rPr>
        <w:drawing>
          <wp:anchor distT="0" distB="0" distL="114300" distR="114300" simplePos="0" relativeHeight="251728896" behindDoc="0" locked="0" layoutInCell="1" allowOverlap="1" wp14:anchorId="739BEA4D" wp14:editId="3F78897A">
            <wp:simplePos x="0" y="0"/>
            <wp:positionH relativeFrom="column">
              <wp:posOffset>-3810</wp:posOffset>
            </wp:positionH>
            <wp:positionV relativeFrom="paragraph">
              <wp:posOffset>0</wp:posOffset>
            </wp:positionV>
            <wp:extent cx="5399405" cy="2879725"/>
            <wp:effectExtent l="0" t="0" r="0" b="0"/>
            <wp:wrapSquare wrapText="bothSides"/>
            <wp:docPr id="227" name="Gráfico 2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14:sizeRelH relativeFrom="page">
              <wp14:pctWidth>0</wp14:pctWidth>
            </wp14:sizeRelH>
            <wp14:sizeRelV relativeFrom="page">
              <wp14:pctHeight>0</wp14:pctHeight>
            </wp14:sizeRelV>
          </wp:anchor>
        </w:drawing>
      </w:r>
    </w:p>
    <w:p w:rsidR="00EA28C8" w:rsidRDefault="00EA28C8" w:rsidP="00EA28C8">
      <w:r>
        <w:t>A monitorização foi efetuada pela própria adega, recolhendo o número de m</w:t>
      </w:r>
      <w:r>
        <w:rPr>
          <w:vertAlign w:val="superscript"/>
        </w:rPr>
        <w:t>3</w:t>
      </w:r>
      <w:r>
        <w:t xml:space="preserve"> consumidos em cada dia que a adega este</w:t>
      </w:r>
      <w:r w:rsidR="00C0633A">
        <w:t>ve</w:t>
      </w:r>
      <w:r>
        <w:t xml:space="preserve"> em funcionamento.</w:t>
      </w:r>
    </w:p>
    <w:p w:rsidR="00EA28C8" w:rsidRDefault="00EA28C8" w:rsidP="00EA28C8">
      <w:r>
        <w:t>Na lavagem das linhas de engarrafamento, opta-se pelo procedimento CIP, já referido em cima. Contudo, por vezes é derramado vinho no chão, sendo este lavado com mangueiras. O processo dura até o chão estar completamente lavado. O caudal das mangueiras utilizadas é de 1,1 l/s.</w:t>
      </w:r>
    </w:p>
    <w:p w:rsidR="00EA28C8" w:rsidRDefault="00EA28C8" w:rsidP="00EA28C8">
      <w:r>
        <w:t xml:space="preserve">A lavagem das cubas, é feita através de um mecanismo de limpeza em forma de esfera que faz dispersar uma espuma à base de soda cáustica que juntamente com a água higieniza a cuba. Toda a água utlizada numa cuba para lavagem é reutilizada para pelo menos 15 cubas. O princípio básico do processo passa por ligar a mangueira a uma ponta em </w:t>
      </w:r>
      <w:r w:rsidRPr="00504BD3">
        <w:t>forma de esfera, que normalmente faz parte da tampa, e a água segue em circuito fechado de volta para o depósito.</w:t>
      </w:r>
      <w:r>
        <w:t xml:space="preserve"> </w:t>
      </w:r>
    </w:p>
    <w:p w:rsidR="00EA28C8" w:rsidRPr="00EA5F7E" w:rsidRDefault="00EA28C8" w:rsidP="00EA28C8">
      <w:pPr>
        <w:rPr>
          <w:b/>
        </w:rPr>
      </w:pPr>
      <w:r>
        <w:t>Para desinfeção das cubas, o processo é o mesmo, mas para uma questão de higienização, a água é apenas reutilizada para 4 a 5 cubas.</w:t>
      </w:r>
    </w:p>
    <w:p w:rsidR="00EA28C8" w:rsidRDefault="00EA28C8" w:rsidP="00EA28C8">
      <w:r>
        <w:t>Os restantes equipamentos da adega, utlizados na vindima, são lavados através da aplicação de uma espuma e enxaguamento livre.</w:t>
      </w:r>
    </w:p>
    <w:p w:rsidR="00EA28C8" w:rsidRPr="002F1126" w:rsidRDefault="00EA28C8" w:rsidP="00EA28C8">
      <w:r>
        <w:t xml:space="preserve">Assim, após o tratamento dos dados adquiridos falando com os funcionários da adega foi possível fazer uma estimativa da água utilizada nos equipamentos da adega. Esta estimativa está representada na </w:t>
      </w:r>
      <w:r w:rsidRPr="0056101C">
        <w:fldChar w:fldCharType="begin"/>
      </w:r>
      <w:r w:rsidRPr="0056101C">
        <w:instrText xml:space="preserve"> REF _Ref438927037 \h  \* MERGEFORMAT </w:instrText>
      </w:r>
      <w:r w:rsidRPr="0056101C">
        <w:fldChar w:fldCharType="separate"/>
      </w:r>
      <w:r w:rsidR="00E95403" w:rsidRPr="0056101C">
        <w:t xml:space="preserve">Tabela </w:t>
      </w:r>
      <w:r w:rsidR="00E95403">
        <w:rPr>
          <w:noProof/>
        </w:rPr>
        <w:t>19</w:t>
      </w:r>
      <w:r w:rsidRPr="0056101C">
        <w:fldChar w:fldCharType="end"/>
      </w:r>
      <w:r w:rsidRPr="002F1126">
        <w:t xml:space="preserve"> e</w:t>
      </w:r>
      <w:r>
        <w:t xml:space="preserve"> </w:t>
      </w:r>
      <w:r w:rsidRPr="007B6569">
        <w:fldChar w:fldCharType="begin"/>
      </w:r>
      <w:r w:rsidRPr="007B6569">
        <w:instrText xml:space="preserve"> REF _Ref446320710 \h  \* MERGEFORMAT </w:instrText>
      </w:r>
      <w:r w:rsidRPr="007B6569">
        <w:fldChar w:fldCharType="separate"/>
      </w:r>
      <w:r w:rsidR="00E95403" w:rsidRPr="0056101C">
        <w:t xml:space="preserve">Tabela </w:t>
      </w:r>
      <w:r w:rsidR="00E95403">
        <w:rPr>
          <w:noProof/>
        </w:rPr>
        <w:t>20</w:t>
      </w:r>
      <w:r w:rsidRPr="007B6569">
        <w:fldChar w:fldCharType="end"/>
      </w:r>
      <w:r>
        <w:t>.</w:t>
      </w:r>
    </w:p>
    <w:p w:rsidR="0056101C" w:rsidRPr="002F1126" w:rsidRDefault="0056101C" w:rsidP="0056101C"/>
    <w:p w:rsidR="0056101C" w:rsidRDefault="0056101C" w:rsidP="0056101C"/>
    <w:p w:rsidR="0056101C" w:rsidRPr="0056101C" w:rsidRDefault="0056101C" w:rsidP="0056101C">
      <w:pPr>
        <w:pStyle w:val="Legenda"/>
        <w:keepNext/>
        <w:rPr>
          <w:color w:val="404040" w:themeColor="text1" w:themeTint="BF"/>
        </w:rPr>
      </w:pPr>
      <w:bookmarkStart w:id="385" w:name="_Ref438927037"/>
      <w:bookmarkStart w:id="386" w:name="_Toc469405955"/>
      <w:r w:rsidRPr="0056101C">
        <w:rPr>
          <w:noProof/>
          <w:lang w:eastAsia="pt-PT"/>
        </w:rPr>
        <w:lastRenderedPageBreak/>
        <w:drawing>
          <wp:anchor distT="0" distB="0" distL="114300" distR="114300" simplePos="0" relativeHeight="251732992" behindDoc="0" locked="0" layoutInCell="1" allowOverlap="1" wp14:anchorId="0E3EF0C1" wp14:editId="1FA6D104">
            <wp:simplePos x="0" y="0"/>
            <wp:positionH relativeFrom="margin">
              <wp:align>center</wp:align>
            </wp:positionH>
            <wp:positionV relativeFrom="paragraph">
              <wp:posOffset>208932</wp:posOffset>
            </wp:positionV>
            <wp:extent cx="5436000" cy="1546322"/>
            <wp:effectExtent l="0" t="0" r="0" b="0"/>
            <wp:wrapSquare wrapText="bothSides"/>
            <wp:docPr id="244" name="Imagem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436000" cy="1546322"/>
                    </a:xfrm>
                    <a:prstGeom prst="rect">
                      <a:avLst/>
                    </a:prstGeom>
                    <a:noFill/>
                    <a:ln>
                      <a:noFill/>
                    </a:ln>
                  </pic:spPr>
                </pic:pic>
              </a:graphicData>
            </a:graphic>
            <wp14:sizeRelH relativeFrom="page">
              <wp14:pctWidth>0</wp14:pctWidth>
            </wp14:sizeRelH>
            <wp14:sizeRelV relativeFrom="page">
              <wp14:pctHeight>0</wp14:pctHeight>
            </wp14:sizeRelV>
          </wp:anchor>
        </w:drawing>
      </w:r>
      <w:r w:rsidRPr="0056101C">
        <w:t xml:space="preserve">Tabela </w:t>
      </w:r>
      <w:r w:rsidR="0079735A">
        <w:fldChar w:fldCharType="begin"/>
      </w:r>
      <w:r w:rsidR="0079735A">
        <w:instrText xml:space="preserve"> SEQ Tabela \* ARABIC </w:instrText>
      </w:r>
      <w:r w:rsidR="0079735A">
        <w:fldChar w:fldCharType="separate"/>
      </w:r>
      <w:r w:rsidR="00E95403">
        <w:rPr>
          <w:noProof/>
        </w:rPr>
        <w:t>19</w:t>
      </w:r>
      <w:r w:rsidR="0079735A">
        <w:rPr>
          <w:noProof/>
        </w:rPr>
        <w:fldChar w:fldCharType="end"/>
      </w:r>
      <w:bookmarkEnd w:id="385"/>
      <w:r w:rsidRPr="0056101C">
        <w:t>: Representação dos cálculos referentes aos gastos na lavagem das cubas e outros equipamentos.</w:t>
      </w:r>
      <w:bookmarkEnd w:id="386"/>
    </w:p>
    <w:p w:rsidR="0056101C" w:rsidRDefault="0056101C" w:rsidP="0056101C">
      <w:pPr>
        <w:pStyle w:val="Legenda"/>
        <w:keepNext/>
        <w:tabs>
          <w:tab w:val="right" w:pos="8504"/>
        </w:tabs>
        <w:spacing w:after="0"/>
        <w:rPr>
          <w:b/>
          <w:i/>
          <w:color w:val="404040" w:themeColor="text1" w:themeTint="BF"/>
        </w:rPr>
      </w:pPr>
      <w:bookmarkStart w:id="387" w:name="_Ref438927041"/>
    </w:p>
    <w:p w:rsidR="0056101C" w:rsidRPr="0056101C" w:rsidRDefault="0056101C" w:rsidP="0056101C">
      <w:pPr>
        <w:pStyle w:val="Legenda"/>
        <w:keepNext/>
        <w:tabs>
          <w:tab w:val="right" w:pos="8504"/>
        </w:tabs>
        <w:spacing w:after="0"/>
        <w:rPr>
          <w:color w:val="404040" w:themeColor="text1" w:themeTint="BF"/>
        </w:rPr>
      </w:pPr>
      <w:bookmarkStart w:id="388" w:name="_Ref446320710"/>
      <w:bookmarkStart w:id="389" w:name="_Toc469405956"/>
      <w:r w:rsidRPr="0056101C">
        <w:t xml:space="preserve">Tabela </w:t>
      </w:r>
      <w:r w:rsidR="0079735A">
        <w:fldChar w:fldCharType="begin"/>
      </w:r>
      <w:r w:rsidR="0079735A">
        <w:instrText xml:space="preserve"> SEQ Tabela \* ARABIC </w:instrText>
      </w:r>
      <w:r w:rsidR="0079735A">
        <w:fldChar w:fldCharType="separate"/>
      </w:r>
      <w:r w:rsidR="00E95403">
        <w:rPr>
          <w:noProof/>
        </w:rPr>
        <w:t>20</w:t>
      </w:r>
      <w:r w:rsidR="0079735A">
        <w:rPr>
          <w:noProof/>
        </w:rPr>
        <w:fldChar w:fldCharType="end"/>
      </w:r>
      <w:bookmarkEnd w:id="387"/>
      <w:bookmarkEnd w:id="388"/>
      <w:r w:rsidRPr="0056101C">
        <w:t>: Valores resultantes dos gastos na lavagem das cubas e outros equipamentos.</w:t>
      </w:r>
      <w:bookmarkEnd w:id="389"/>
    </w:p>
    <w:tbl>
      <w:tblPr>
        <w:tblStyle w:val="TabelaSimples2"/>
        <w:tblpPr w:leftFromText="141" w:rightFromText="141" w:vertAnchor="page" w:horzAnchor="margin" w:tblpXSpec="right" w:tblpY="4756"/>
        <w:tblW w:w="8530" w:type="dxa"/>
        <w:tblLook w:val="04A0" w:firstRow="1" w:lastRow="0" w:firstColumn="1" w:lastColumn="0" w:noHBand="0" w:noVBand="1"/>
      </w:tblPr>
      <w:tblGrid>
        <w:gridCol w:w="1814"/>
        <w:gridCol w:w="1984"/>
        <w:gridCol w:w="2126"/>
        <w:gridCol w:w="2606"/>
      </w:tblGrid>
      <w:tr w:rsidR="0056101C" w:rsidTr="008D16DA">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814" w:type="dxa"/>
            <w:tcBorders>
              <w:top w:val="single" w:sz="12" w:space="0" w:color="auto"/>
              <w:bottom w:val="single" w:sz="8" w:space="0" w:color="auto"/>
            </w:tcBorders>
            <w:vAlign w:val="center"/>
          </w:tcPr>
          <w:p w:rsidR="0056101C" w:rsidRDefault="0056101C" w:rsidP="008D16DA">
            <w:pPr>
              <w:jc w:val="center"/>
            </w:pPr>
          </w:p>
        </w:tc>
        <w:tc>
          <w:tcPr>
            <w:tcW w:w="1984" w:type="dxa"/>
            <w:tcBorders>
              <w:top w:val="single" w:sz="12" w:space="0" w:color="auto"/>
              <w:bottom w:val="single" w:sz="8" w:space="0" w:color="auto"/>
            </w:tcBorders>
            <w:vAlign w:val="center"/>
          </w:tcPr>
          <w:p w:rsidR="0056101C" w:rsidRPr="00915937" w:rsidRDefault="0056101C" w:rsidP="008D16DA">
            <w:pPr>
              <w:jc w:val="center"/>
              <w:cnfStyle w:val="100000000000" w:firstRow="1" w:lastRow="0" w:firstColumn="0" w:lastColumn="0" w:oddVBand="0" w:evenVBand="0" w:oddHBand="0" w:evenHBand="0" w:firstRowFirstColumn="0" w:firstRowLastColumn="0" w:lastRowFirstColumn="0" w:lastRowLastColumn="0"/>
              <w:rPr>
                <w:b w:val="0"/>
              </w:rPr>
            </w:pPr>
            <w:r w:rsidRPr="00915937">
              <w:t>Antes da Vindima</w:t>
            </w:r>
          </w:p>
        </w:tc>
        <w:tc>
          <w:tcPr>
            <w:tcW w:w="2126" w:type="dxa"/>
            <w:tcBorders>
              <w:top w:val="single" w:sz="12" w:space="0" w:color="auto"/>
              <w:bottom w:val="single" w:sz="8" w:space="0" w:color="auto"/>
            </w:tcBorders>
            <w:vAlign w:val="center"/>
          </w:tcPr>
          <w:p w:rsidR="0056101C" w:rsidRPr="00915937" w:rsidRDefault="0056101C" w:rsidP="008D16DA">
            <w:pPr>
              <w:jc w:val="right"/>
              <w:cnfStyle w:val="100000000000" w:firstRow="1" w:lastRow="0" w:firstColumn="0" w:lastColumn="0" w:oddVBand="0" w:evenVBand="0" w:oddHBand="0" w:evenHBand="0" w:firstRowFirstColumn="0" w:firstRowLastColumn="0" w:lastRowFirstColumn="0" w:lastRowLastColumn="0"/>
              <w:rPr>
                <w:b w:val="0"/>
              </w:rPr>
            </w:pPr>
            <w:r w:rsidRPr="00915937">
              <w:t>Vindima</w:t>
            </w:r>
          </w:p>
        </w:tc>
        <w:tc>
          <w:tcPr>
            <w:tcW w:w="2606" w:type="dxa"/>
            <w:tcBorders>
              <w:top w:val="single" w:sz="12" w:space="0" w:color="auto"/>
              <w:bottom w:val="single" w:sz="8" w:space="0" w:color="auto"/>
            </w:tcBorders>
            <w:vAlign w:val="center"/>
          </w:tcPr>
          <w:p w:rsidR="0056101C" w:rsidRPr="00915937" w:rsidRDefault="0056101C" w:rsidP="008D16DA">
            <w:pPr>
              <w:jc w:val="right"/>
              <w:cnfStyle w:val="100000000000" w:firstRow="1" w:lastRow="0" w:firstColumn="0" w:lastColumn="0" w:oddVBand="0" w:evenVBand="0" w:oddHBand="0" w:evenHBand="0" w:firstRowFirstColumn="0" w:firstRowLastColumn="0" w:lastRowFirstColumn="0" w:lastRowLastColumn="0"/>
              <w:rPr>
                <w:b w:val="0"/>
              </w:rPr>
            </w:pPr>
            <w:r w:rsidRPr="00915937">
              <w:t>Depois da Vindima</w:t>
            </w:r>
          </w:p>
        </w:tc>
      </w:tr>
      <w:tr w:rsidR="0056101C" w:rsidTr="00C0633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14" w:type="dxa"/>
            <w:tcBorders>
              <w:top w:val="single" w:sz="8" w:space="0" w:color="auto"/>
              <w:bottom w:val="nil"/>
            </w:tcBorders>
            <w:vAlign w:val="center"/>
          </w:tcPr>
          <w:p w:rsidR="0056101C" w:rsidRPr="008D16DA" w:rsidRDefault="008D16DA" w:rsidP="008D16DA">
            <w:pPr>
              <w:rPr>
                <w:b w:val="0"/>
                <w:sz w:val="20"/>
                <w:szCs w:val="20"/>
              </w:rPr>
            </w:pPr>
            <w:r>
              <w:rPr>
                <w:sz w:val="20"/>
                <w:szCs w:val="20"/>
              </w:rPr>
              <w:t xml:space="preserve">Cubas </w:t>
            </w:r>
            <w:proofErr w:type="spellStart"/>
            <w:r>
              <w:rPr>
                <w:sz w:val="20"/>
                <w:szCs w:val="20"/>
              </w:rPr>
              <w:t>Ferment</w:t>
            </w:r>
            <w:proofErr w:type="spellEnd"/>
            <w:r>
              <w:rPr>
                <w:sz w:val="20"/>
                <w:szCs w:val="20"/>
              </w:rPr>
              <w:t>.</w:t>
            </w:r>
          </w:p>
        </w:tc>
        <w:tc>
          <w:tcPr>
            <w:tcW w:w="1984" w:type="dxa"/>
            <w:tcBorders>
              <w:top w:val="single" w:sz="8" w:space="0" w:color="auto"/>
              <w:bottom w:val="nil"/>
            </w:tcBorders>
            <w:vAlign w:val="center"/>
          </w:tcPr>
          <w:p w:rsidR="0056101C" w:rsidRPr="007729AD" w:rsidRDefault="0056101C" w:rsidP="00C0633A">
            <w:pPr>
              <w:jc w:val="center"/>
              <w:cnfStyle w:val="000000100000" w:firstRow="0" w:lastRow="0" w:firstColumn="0" w:lastColumn="0" w:oddVBand="0" w:evenVBand="0" w:oddHBand="1" w:evenHBand="0" w:firstRowFirstColumn="0" w:firstRowLastColumn="0" w:lastRowFirstColumn="0" w:lastRowLastColumn="0"/>
            </w:pPr>
            <m:oMathPara>
              <m:oMathParaPr>
                <m:jc m:val="right"/>
              </m:oMathParaPr>
              <m:oMath>
                <m:r>
                  <m:rPr>
                    <m:sty m:val="p"/>
                  </m:rPr>
                  <w:rPr>
                    <w:rFonts w:ascii="Cambria Math" w:hAnsi="Cambria Math"/>
                  </w:rPr>
                  <m:t>5714 l</m:t>
                </m:r>
              </m:oMath>
            </m:oMathPara>
          </w:p>
        </w:tc>
        <w:tc>
          <w:tcPr>
            <w:tcW w:w="2126" w:type="dxa"/>
            <w:tcBorders>
              <w:top w:val="single" w:sz="8" w:space="0" w:color="auto"/>
              <w:bottom w:val="nil"/>
            </w:tcBorders>
            <w:vAlign w:val="center"/>
          </w:tcPr>
          <w:p w:rsidR="0056101C" w:rsidRPr="007729AD" w:rsidRDefault="0056101C" w:rsidP="008D16DA">
            <w:pPr>
              <w:jc w:val="right"/>
              <w:cnfStyle w:val="000000100000" w:firstRow="0" w:lastRow="0" w:firstColumn="0" w:lastColumn="0" w:oddVBand="0" w:evenVBand="0" w:oddHBand="1" w:evenHBand="0" w:firstRowFirstColumn="0" w:firstRowLastColumn="0" w:lastRowFirstColumn="0" w:lastRowLastColumn="0"/>
            </w:pPr>
            <m:oMathPara>
              <m:oMathParaPr>
                <m:jc m:val="right"/>
              </m:oMathParaPr>
              <m:oMath>
                <m:r>
                  <m:rPr>
                    <m:sty m:val="p"/>
                  </m:rPr>
                  <w:rPr>
                    <w:rFonts w:ascii="Cambria Math" w:hAnsi="Cambria Math"/>
                  </w:rPr>
                  <m:t>528000 l</m:t>
                </m:r>
              </m:oMath>
            </m:oMathPara>
          </w:p>
        </w:tc>
        <w:tc>
          <w:tcPr>
            <w:tcW w:w="2606" w:type="dxa"/>
            <w:tcBorders>
              <w:top w:val="single" w:sz="8" w:space="0" w:color="auto"/>
              <w:bottom w:val="nil"/>
            </w:tcBorders>
            <w:vAlign w:val="center"/>
          </w:tcPr>
          <w:p w:rsidR="0056101C" w:rsidRPr="007729AD" w:rsidRDefault="0056101C" w:rsidP="008D16DA">
            <w:pPr>
              <w:jc w:val="right"/>
              <w:cnfStyle w:val="000000100000" w:firstRow="0" w:lastRow="0" w:firstColumn="0" w:lastColumn="0" w:oddVBand="0" w:evenVBand="0" w:oddHBand="1" w:evenHBand="0" w:firstRowFirstColumn="0" w:firstRowLastColumn="0" w:lastRowFirstColumn="0" w:lastRowLastColumn="0"/>
            </w:pPr>
            <m:oMathPara>
              <m:oMathParaPr>
                <m:jc m:val="right"/>
              </m:oMathParaPr>
              <m:oMath>
                <m:r>
                  <m:rPr>
                    <m:sty m:val="p"/>
                  </m:rPr>
                  <w:rPr>
                    <w:rFonts w:ascii="Cambria Math" w:hAnsi="Cambria Math"/>
                  </w:rPr>
                  <m:t>5714 l</m:t>
                </m:r>
              </m:oMath>
            </m:oMathPara>
          </w:p>
        </w:tc>
      </w:tr>
      <w:tr w:rsidR="0056101C" w:rsidTr="00C0633A">
        <w:trPr>
          <w:trHeight w:val="397"/>
        </w:trPr>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vAlign w:val="center"/>
          </w:tcPr>
          <w:p w:rsidR="0056101C" w:rsidRPr="008D16DA" w:rsidRDefault="0056101C" w:rsidP="00940C05">
            <w:pPr>
              <w:rPr>
                <w:b w:val="0"/>
                <w:sz w:val="20"/>
                <w:szCs w:val="20"/>
              </w:rPr>
            </w:pPr>
            <w:r w:rsidRPr="008D16DA">
              <w:rPr>
                <w:sz w:val="20"/>
                <w:szCs w:val="20"/>
              </w:rPr>
              <w:t xml:space="preserve">Cubas </w:t>
            </w:r>
            <w:r w:rsidR="00940C05">
              <w:rPr>
                <w:sz w:val="20"/>
                <w:szCs w:val="20"/>
              </w:rPr>
              <w:t>D</w:t>
            </w:r>
            <w:r w:rsidRPr="008D16DA">
              <w:rPr>
                <w:sz w:val="20"/>
                <w:szCs w:val="20"/>
              </w:rPr>
              <w:t>ep</w:t>
            </w:r>
            <w:r w:rsidR="008D16DA">
              <w:rPr>
                <w:sz w:val="20"/>
                <w:szCs w:val="20"/>
              </w:rPr>
              <w:t>ósito</w:t>
            </w:r>
          </w:p>
        </w:tc>
        <w:tc>
          <w:tcPr>
            <w:tcW w:w="1984" w:type="dxa"/>
            <w:tcBorders>
              <w:top w:val="nil"/>
              <w:bottom w:val="nil"/>
            </w:tcBorders>
            <w:vAlign w:val="center"/>
          </w:tcPr>
          <w:p w:rsidR="0056101C" w:rsidRPr="007729AD" w:rsidRDefault="0056101C" w:rsidP="00C0633A">
            <w:pPr>
              <w:jc w:val="center"/>
              <w:cnfStyle w:val="000000000000" w:firstRow="0" w:lastRow="0" w:firstColumn="0" w:lastColumn="0" w:oddVBand="0" w:evenVBand="0" w:oddHBand="0" w:evenHBand="0" w:firstRowFirstColumn="0" w:firstRowLastColumn="0" w:lastRowFirstColumn="0" w:lastRowLastColumn="0"/>
            </w:pPr>
            <m:oMathPara>
              <m:oMathParaPr>
                <m:jc m:val="right"/>
              </m:oMathParaPr>
              <m:oMath>
                <m:r>
                  <m:rPr>
                    <m:sty m:val="p"/>
                  </m:rPr>
                  <w:rPr>
                    <w:rFonts w:ascii="Cambria Math" w:hAnsi="Cambria Math"/>
                  </w:rPr>
                  <m:t>3714 l</m:t>
                </m:r>
              </m:oMath>
            </m:oMathPara>
          </w:p>
        </w:tc>
        <w:tc>
          <w:tcPr>
            <w:tcW w:w="2126" w:type="dxa"/>
            <w:tcBorders>
              <w:top w:val="nil"/>
              <w:bottom w:val="nil"/>
            </w:tcBorders>
            <w:vAlign w:val="center"/>
          </w:tcPr>
          <w:p w:rsidR="0056101C" w:rsidRPr="007729AD" w:rsidRDefault="0056101C" w:rsidP="008D16DA">
            <w:pPr>
              <w:jc w:val="right"/>
              <w:cnfStyle w:val="000000000000" w:firstRow="0" w:lastRow="0" w:firstColumn="0" w:lastColumn="0" w:oddVBand="0" w:evenVBand="0" w:oddHBand="0" w:evenHBand="0" w:firstRowFirstColumn="0" w:firstRowLastColumn="0" w:lastRowFirstColumn="0" w:lastRowLastColumn="0"/>
            </w:pPr>
            <m:oMathPara>
              <m:oMathParaPr>
                <m:jc m:val="right"/>
              </m:oMathParaPr>
              <m:oMath>
                <m:r>
                  <m:rPr>
                    <m:sty m:val="p"/>
                  </m:rPr>
                  <w:rPr>
                    <w:rFonts w:ascii="Cambria Math" w:hAnsi="Cambria Math"/>
                  </w:rPr>
                  <m:t>156000 l</m:t>
                </m:r>
              </m:oMath>
            </m:oMathPara>
          </w:p>
        </w:tc>
        <w:tc>
          <w:tcPr>
            <w:tcW w:w="2606" w:type="dxa"/>
            <w:tcBorders>
              <w:top w:val="nil"/>
              <w:bottom w:val="nil"/>
            </w:tcBorders>
            <w:vAlign w:val="center"/>
          </w:tcPr>
          <w:p w:rsidR="0056101C" w:rsidRPr="007729AD" w:rsidRDefault="0056101C" w:rsidP="008D16DA">
            <w:pPr>
              <w:jc w:val="right"/>
              <w:cnfStyle w:val="000000000000" w:firstRow="0" w:lastRow="0" w:firstColumn="0" w:lastColumn="0" w:oddVBand="0" w:evenVBand="0" w:oddHBand="0" w:evenHBand="0" w:firstRowFirstColumn="0" w:firstRowLastColumn="0" w:lastRowFirstColumn="0" w:lastRowLastColumn="0"/>
            </w:pPr>
            <m:oMathPara>
              <m:oMathParaPr>
                <m:jc m:val="right"/>
              </m:oMathParaPr>
              <m:oMath>
                <m:r>
                  <m:rPr>
                    <m:sty m:val="p"/>
                  </m:rPr>
                  <w:rPr>
                    <w:rFonts w:ascii="Cambria Math" w:hAnsi="Cambria Math"/>
                  </w:rPr>
                  <m:t>3714 l</m:t>
                </m:r>
              </m:oMath>
            </m:oMathPara>
          </w:p>
        </w:tc>
      </w:tr>
      <w:tr w:rsidR="0056101C" w:rsidTr="008D16D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14" w:type="dxa"/>
            <w:tcBorders>
              <w:top w:val="nil"/>
              <w:bottom w:val="single" w:sz="12" w:space="0" w:color="auto"/>
            </w:tcBorders>
            <w:vAlign w:val="center"/>
          </w:tcPr>
          <w:p w:rsidR="0056101C" w:rsidRPr="008D16DA" w:rsidRDefault="0056101C" w:rsidP="008D16DA">
            <w:pPr>
              <w:rPr>
                <w:b w:val="0"/>
                <w:sz w:val="20"/>
                <w:szCs w:val="20"/>
              </w:rPr>
            </w:pPr>
            <w:r w:rsidRPr="008D16DA">
              <w:rPr>
                <w:sz w:val="20"/>
                <w:szCs w:val="20"/>
              </w:rPr>
              <w:t xml:space="preserve">Outros </w:t>
            </w:r>
            <w:proofErr w:type="spellStart"/>
            <w:r w:rsidRPr="008D16DA">
              <w:rPr>
                <w:sz w:val="20"/>
                <w:szCs w:val="20"/>
              </w:rPr>
              <w:t>Equ</w:t>
            </w:r>
            <w:r w:rsidR="008D16DA">
              <w:rPr>
                <w:sz w:val="20"/>
                <w:szCs w:val="20"/>
              </w:rPr>
              <w:t>ip</w:t>
            </w:r>
            <w:proofErr w:type="spellEnd"/>
            <w:r w:rsidR="008D16DA">
              <w:rPr>
                <w:sz w:val="20"/>
                <w:szCs w:val="20"/>
              </w:rPr>
              <w:t>.</w:t>
            </w:r>
          </w:p>
        </w:tc>
        <w:tc>
          <w:tcPr>
            <w:tcW w:w="1984" w:type="dxa"/>
            <w:tcBorders>
              <w:top w:val="nil"/>
              <w:bottom w:val="single" w:sz="12" w:space="0" w:color="auto"/>
            </w:tcBorders>
            <w:vAlign w:val="center"/>
          </w:tcPr>
          <w:p w:rsidR="0056101C" w:rsidRPr="00B119E6" w:rsidRDefault="0056101C" w:rsidP="008D16DA">
            <w:pPr>
              <w:jc w:val="center"/>
              <w:cnfStyle w:val="000000100000" w:firstRow="0" w:lastRow="0" w:firstColumn="0" w:lastColumn="0" w:oddVBand="0" w:evenVBand="0" w:oddHBand="1" w:evenHBand="0" w:firstRowFirstColumn="0" w:firstRowLastColumn="0" w:lastRowFirstColumn="0" w:lastRowLastColumn="0"/>
              <w:rPr>
                <w:rFonts w:eastAsia="Calibri" w:cs="Times New Roman"/>
              </w:rPr>
            </w:pPr>
            <w:r w:rsidRPr="00B119E6">
              <w:rPr>
                <w:rFonts w:eastAsia="Calibri" w:cs="Times New Roman"/>
              </w:rPr>
              <w:t>-</w:t>
            </w:r>
          </w:p>
        </w:tc>
        <w:tc>
          <w:tcPr>
            <w:tcW w:w="2126" w:type="dxa"/>
            <w:tcBorders>
              <w:top w:val="nil"/>
              <w:bottom w:val="single" w:sz="12" w:space="0" w:color="auto"/>
            </w:tcBorders>
            <w:vAlign w:val="center"/>
          </w:tcPr>
          <w:p w:rsidR="0056101C" w:rsidRPr="007729AD" w:rsidRDefault="0056101C" w:rsidP="008D16DA">
            <w:pPr>
              <w:jc w:val="right"/>
              <w:cnfStyle w:val="000000100000" w:firstRow="0" w:lastRow="0" w:firstColumn="0" w:lastColumn="0" w:oddVBand="0" w:evenVBand="0" w:oddHBand="1" w:evenHBand="0" w:firstRowFirstColumn="0" w:firstRowLastColumn="0" w:lastRowFirstColumn="0" w:lastRowLastColumn="0"/>
            </w:pPr>
            <m:oMathPara>
              <m:oMathParaPr>
                <m:jc m:val="right"/>
              </m:oMathParaPr>
              <m:oMath>
                <m:r>
                  <m:rPr>
                    <m:sty m:val="p"/>
                  </m:rPr>
                  <w:rPr>
                    <w:rFonts w:ascii="Cambria Math" w:hAnsi="Cambria Math"/>
                  </w:rPr>
                  <m:t>277200 l</m:t>
                </m:r>
              </m:oMath>
            </m:oMathPara>
          </w:p>
        </w:tc>
        <w:tc>
          <w:tcPr>
            <w:tcW w:w="2606" w:type="dxa"/>
            <w:tcBorders>
              <w:top w:val="nil"/>
              <w:bottom w:val="single" w:sz="12" w:space="0" w:color="auto"/>
            </w:tcBorders>
            <w:vAlign w:val="center"/>
          </w:tcPr>
          <w:p w:rsidR="0056101C" w:rsidRPr="00B119E6" w:rsidRDefault="0056101C" w:rsidP="008D16DA">
            <w:pPr>
              <w:jc w:val="center"/>
              <w:cnfStyle w:val="000000100000" w:firstRow="0" w:lastRow="0" w:firstColumn="0" w:lastColumn="0" w:oddVBand="0" w:evenVBand="0" w:oddHBand="1" w:evenHBand="0" w:firstRowFirstColumn="0" w:firstRowLastColumn="0" w:lastRowFirstColumn="0" w:lastRowLastColumn="0"/>
              <w:rPr>
                <w:rFonts w:eastAsia="Calibri" w:cs="Times New Roman"/>
              </w:rPr>
            </w:pPr>
            <w:r w:rsidRPr="00B119E6">
              <w:rPr>
                <w:rFonts w:eastAsia="Calibri" w:cs="Times New Roman"/>
              </w:rPr>
              <w:t>-</w:t>
            </w:r>
          </w:p>
        </w:tc>
      </w:tr>
    </w:tbl>
    <w:p w:rsidR="0056101C" w:rsidRDefault="0056101C" w:rsidP="0056101C"/>
    <w:p w:rsidR="0056101C" w:rsidRDefault="0056101C" w:rsidP="0056101C">
      <w:pPr>
        <w:rPr>
          <w:b/>
        </w:rPr>
      </w:pPr>
      <w:r>
        <w:rPr>
          <w:noProof/>
          <w:lang w:eastAsia="pt-PT"/>
        </w:rPr>
        <mc:AlternateContent>
          <mc:Choice Requires="wps">
            <w:drawing>
              <wp:anchor distT="0" distB="0" distL="114300" distR="114300" simplePos="0" relativeHeight="251738112" behindDoc="0" locked="0" layoutInCell="1" allowOverlap="1" wp14:anchorId="5DAD4312" wp14:editId="5AF2E15B">
                <wp:simplePos x="0" y="0"/>
                <wp:positionH relativeFrom="column">
                  <wp:posOffset>90805</wp:posOffset>
                </wp:positionH>
                <wp:positionV relativeFrom="paragraph">
                  <wp:posOffset>3408680</wp:posOffset>
                </wp:positionV>
                <wp:extent cx="5399405" cy="635"/>
                <wp:effectExtent l="0" t="0" r="0" b="18415"/>
                <wp:wrapSquare wrapText="bothSides"/>
                <wp:docPr id="62" name="Caixa de texto 62"/>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rsidR="009A1A99" w:rsidRPr="004C702C" w:rsidRDefault="009A1A99" w:rsidP="0056101C">
                            <w:pPr>
                              <w:pStyle w:val="Legenda"/>
                              <w:rPr>
                                <w:noProof/>
                              </w:rPr>
                            </w:pPr>
                            <w:bookmarkStart w:id="390" w:name="_Ref449026698"/>
                            <w:bookmarkStart w:id="391" w:name="_Toc469405928"/>
                            <w:r>
                              <w:t xml:space="preserve">Figura </w:t>
                            </w:r>
                            <w:r w:rsidR="0079735A">
                              <w:fldChar w:fldCharType="begin"/>
                            </w:r>
                            <w:r w:rsidR="0079735A">
                              <w:instrText xml:space="preserve"> SEQ Figura \* ARABIC </w:instrText>
                            </w:r>
                            <w:r w:rsidR="0079735A">
                              <w:fldChar w:fldCharType="separate"/>
                            </w:r>
                            <w:r>
                              <w:rPr>
                                <w:noProof/>
                              </w:rPr>
                              <w:t>32</w:t>
                            </w:r>
                            <w:r w:rsidR="0079735A">
                              <w:rPr>
                                <w:noProof/>
                              </w:rPr>
                              <w:fldChar w:fldCharType="end"/>
                            </w:r>
                            <w:bookmarkEnd w:id="390"/>
                            <w:r>
                              <w:t xml:space="preserve">: </w:t>
                            </w:r>
                            <w:r w:rsidRPr="008A457E">
                              <w:t>Distribuição do consumo de água da adega.</w:t>
                            </w:r>
                            <w:bookmarkEnd w:id="3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D4312" id="Caixa de texto 62" o:spid="_x0000_s1103" type="#_x0000_t202" style="position:absolute;left:0;text-align:left;margin-left:7.15pt;margin-top:268.4pt;width:425.15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" stroked="f">
                <v:textbox style="mso-fit-shape-to-text:t" inset="0,0,0,0">
                  <w:txbxContent>
                    <w:p w:rsidR="009A1A99" w:rsidRPr="004C702C" w:rsidRDefault="009A1A99" w:rsidP="0056101C">
                      <w:pPr>
                        <w:pStyle w:val="Legenda"/>
                        <w:rPr>
                          <w:noProof/>
                        </w:rPr>
                      </w:pPr>
                      <w:bookmarkStart w:id="392" w:name="_Ref449026698"/>
                      <w:bookmarkStart w:id="393" w:name="_Toc469405928"/>
                      <w:r>
                        <w:t xml:space="preserve">Figura </w:t>
                      </w:r>
                      <w:r w:rsidR="0079735A">
                        <w:fldChar w:fldCharType="begin"/>
                      </w:r>
                      <w:r w:rsidR="0079735A">
                        <w:instrText xml:space="preserve"> SEQ Figura \* ARABIC </w:instrText>
                      </w:r>
                      <w:r w:rsidR="0079735A">
                        <w:fldChar w:fldCharType="separate"/>
                      </w:r>
                      <w:r>
                        <w:rPr>
                          <w:noProof/>
                        </w:rPr>
                        <w:t>32</w:t>
                      </w:r>
                      <w:r w:rsidR="0079735A">
                        <w:rPr>
                          <w:noProof/>
                        </w:rPr>
                        <w:fldChar w:fldCharType="end"/>
                      </w:r>
                      <w:bookmarkEnd w:id="392"/>
                      <w:r>
                        <w:t xml:space="preserve">: </w:t>
                      </w:r>
                      <w:r w:rsidRPr="008A457E">
                        <w:t>Distribuição do consumo de água da adega.</w:t>
                      </w:r>
                      <w:bookmarkEnd w:id="393"/>
                    </w:p>
                  </w:txbxContent>
                </v:textbox>
                <w10:wrap type="square"/>
              </v:shape>
            </w:pict>
          </mc:Fallback>
        </mc:AlternateContent>
      </w:r>
      <w:r>
        <w:rPr>
          <w:noProof/>
          <w:lang w:eastAsia="pt-PT"/>
        </w:rPr>
        <w:drawing>
          <wp:anchor distT="0" distB="0" distL="114300" distR="114300" simplePos="0" relativeHeight="251736064" behindDoc="0" locked="0" layoutInCell="1" allowOverlap="1" wp14:anchorId="32BC3567" wp14:editId="795985FC">
            <wp:simplePos x="0" y="0"/>
            <wp:positionH relativeFrom="margin">
              <wp:align>center</wp:align>
            </wp:positionH>
            <wp:positionV relativeFrom="paragraph">
              <wp:posOffset>471805</wp:posOffset>
            </wp:positionV>
            <wp:extent cx="5399405" cy="2879725"/>
            <wp:effectExtent l="0" t="0" r="0" b="0"/>
            <wp:wrapSquare wrapText="bothSides"/>
            <wp:docPr id="57" name="Gráfico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anchor>
        </w:drawing>
      </w:r>
      <w:r>
        <w:t xml:space="preserve">Como é possível verificar, existem diversas atividades onde é consumida água, podendo ser comparadas na </w:t>
      </w:r>
      <w:r>
        <w:rPr>
          <w:b/>
        </w:rPr>
        <w:fldChar w:fldCharType="begin"/>
      </w:r>
      <w:r>
        <w:instrText xml:space="preserve"> REF _Ref449026698 \h </w:instrText>
      </w:r>
      <w:r>
        <w:rPr>
          <w:b/>
        </w:rPr>
      </w:r>
      <w:r>
        <w:rPr>
          <w:b/>
        </w:rPr>
        <w:fldChar w:fldCharType="separate"/>
      </w:r>
      <w:r w:rsidR="00E95403">
        <w:t xml:space="preserve">Figura </w:t>
      </w:r>
      <w:r w:rsidR="00E95403">
        <w:rPr>
          <w:noProof/>
        </w:rPr>
        <w:t>32</w:t>
      </w:r>
      <w:r>
        <w:rPr>
          <w:b/>
        </w:rPr>
        <w:fldChar w:fldCharType="end"/>
      </w:r>
      <w:r>
        <w:rPr>
          <w:b/>
        </w:rPr>
        <w:t>.</w:t>
      </w:r>
    </w:p>
    <w:p w:rsidR="007B6569" w:rsidRDefault="0056101C" w:rsidP="0056101C">
      <w:r w:rsidRPr="00C07BFE">
        <w:t xml:space="preserve">Como é possível verificar </w:t>
      </w:r>
      <w:r>
        <w:t>na figura</w:t>
      </w:r>
      <w:r w:rsidRPr="00C07BFE">
        <w:t>, a lavagem dos equipamentos perfaz uma parte muito pequena do consumo de água da adega</w:t>
      </w:r>
      <w:r>
        <w:t>, embora não contenha a lavagem das tubagens e trasfegas</w:t>
      </w:r>
      <w:r w:rsidRPr="00C07BFE">
        <w:t>. A maior parcela pertence à vinificação, lavagem de tubagens e das trasfegas, lavagens estas que não estão incluídas na lavagem de equipamentos.</w:t>
      </w:r>
      <w:r>
        <w:t xml:space="preserve"> </w:t>
      </w:r>
      <w:r w:rsidRPr="00C07BFE">
        <w:t>O engarrafamento por outro lado também constitui um papel importante no consumo de água visto que</w:t>
      </w:r>
      <w:r w:rsidR="00AF2A9F">
        <w:t xml:space="preserve"> mais de 30% do consumo provém </w:t>
      </w:r>
      <w:r w:rsidRPr="00C07BFE">
        <w:t>desse sector.</w:t>
      </w:r>
      <w:r>
        <w:t xml:space="preserve"> No ano de 2014 foram recuperados 314 m</w:t>
      </w:r>
      <w:r>
        <w:rPr>
          <w:vertAlign w:val="superscript"/>
        </w:rPr>
        <w:t>3</w:t>
      </w:r>
      <w:r>
        <w:t xml:space="preserve"> nas linhas de engarrafamento.</w:t>
      </w:r>
      <w:r w:rsidR="007B6569">
        <w:br w:type="page"/>
      </w:r>
    </w:p>
    <w:p w:rsidR="006A638A" w:rsidRPr="006A638A" w:rsidRDefault="006A638A" w:rsidP="00C07B56">
      <w:pPr>
        <w:pStyle w:val="PargrafodaLista"/>
        <w:keepNext/>
        <w:keepLines/>
        <w:numPr>
          <w:ilvl w:val="1"/>
          <w:numId w:val="2"/>
        </w:numPr>
        <w:spacing w:after="0"/>
        <w:contextualSpacing w:val="0"/>
        <w:outlineLvl w:val="1"/>
        <w:rPr>
          <w:rFonts w:eastAsiaTheme="majorEastAsia" w:cstheme="majorBidi"/>
          <w:b/>
          <w:vanish/>
          <w:sz w:val="28"/>
          <w:szCs w:val="26"/>
        </w:rPr>
      </w:pPr>
      <w:bookmarkStart w:id="394" w:name="_Toc450054670"/>
      <w:bookmarkStart w:id="395" w:name="_Toc451246633"/>
      <w:bookmarkStart w:id="396" w:name="_Toc451788663"/>
      <w:bookmarkStart w:id="397" w:name="_Toc451864464"/>
      <w:bookmarkStart w:id="398" w:name="_Toc451871597"/>
      <w:bookmarkStart w:id="399" w:name="_Toc451880001"/>
      <w:bookmarkStart w:id="400" w:name="_Toc457554125"/>
      <w:bookmarkStart w:id="401" w:name="_Toc457764136"/>
      <w:bookmarkStart w:id="402" w:name="_Toc458684366"/>
      <w:bookmarkStart w:id="403" w:name="_Toc459284342"/>
      <w:bookmarkStart w:id="404" w:name="_Toc460321297"/>
      <w:bookmarkStart w:id="405" w:name="_Toc460512756"/>
      <w:bookmarkStart w:id="406" w:name="_Toc460513979"/>
      <w:bookmarkStart w:id="407" w:name="_Toc460515029"/>
      <w:bookmarkStart w:id="408" w:name="_Toc461118141"/>
      <w:bookmarkStart w:id="409" w:name="_Toc461706704"/>
      <w:bookmarkStart w:id="410" w:name="_Toc461791791"/>
      <w:bookmarkStart w:id="411" w:name="_Toc462176490"/>
      <w:bookmarkStart w:id="412" w:name="_Toc469397690"/>
      <w:bookmarkStart w:id="413" w:name="_Toc469398937"/>
      <w:bookmarkStart w:id="414" w:name="_Toc469405879"/>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p>
    <w:p w:rsidR="006A4C56" w:rsidRDefault="006A638A" w:rsidP="00F23F3C">
      <w:pPr>
        <w:pStyle w:val="Cabealho2"/>
        <w:numPr>
          <w:ilvl w:val="1"/>
          <w:numId w:val="2"/>
        </w:numPr>
        <w:ind w:left="567" w:hanging="578"/>
      </w:pPr>
      <w:bookmarkStart w:id="415" w:name="_Toc469405880"/>
      <w:r>
        <w:t>Análise dos Consumos de Água e Energia</w:t>
      </w:r>
      <w:bookmarkEnd w:id="415"/>
    </w:p>
    <w:p w:rsidR="009E2A90" w:rsidRPr="009E2A90" w:rsidRDefault="009E2A90" w:rsidP="009E2A90"/>
    <w:p w:rsidR="006A638A" w:rsidRDefault="006A638A" w:rsidP="00C07B56">
      <w:pPr>
        <w:pStyle w:val="Cabealho3"/>
        <w:numPr>
          <w:ilvl w:val="2"/>
          <w:numId w:val="2"/>
        </w:numPr>
        <w:ind w:left="709"/>
      </w:pPr>
      <w:bookmarkStart w:id="416" w:name="_Toc469405881"/>
      <w:r>
        <w:t xml:space="preserve">Indicadores </w:t>
      </w:r>
      <w:r w:rsidR="00D34B19">
        <w:t>Ambientais</w:t>
      </w:r>
      <w:bookmarkEnd w:id="416"/>
    </w:p>
    <w:p w:rsidR="009E2A90" w:rsidRDefault="009E2A90" w:rsidP="009E2A90">
      <w:r>
        <w:t xml:space="preserve">No ano de 2014 foram engarrafadas 12 044 821 garrafas de vinho e produzidos cerca de </w:t>
      </w:r>
      <w:r w:rsidRPr="00CD680E">
        <w:t>12 000 000</w:t>
      </w:r>
      <w:r w:rsidRPr="00945059">
        <w:t xml:space="preserve"> </w:t>
      </w:r>
      <w:r>
        <w:t xml:space="preserve">litros de vinho engarrafados. </w:t>
      </w:r>
      <w:r w:rsidR="00EA28C8">
        <w:t>Durante este processo, f</w:t>
      </w:r>
      <w:r>
        <w:t>oram consumidos 1 0</w:t>
      </w:r>
      <w:r w:rsidR="003910F1">
        <w:t>06 465 kWh, a que correspondem</w:t>
      </w:r>
      <w:r>
        <w:t xml:space="preserve"> cerca de 383 toneladas de CO</w:t>
      </w:r>
      <w:r>
        <w:softHyphen/>
      </w:r>
      <w:r>
        <w:softHyphen/>
      </w:r>
      <w:r w:rsidRPr="009E2A90">
        <w:rPr>
          <w:vertAlign w:val="subscript"/>
        </w:rPr>
        <w:t>2</w:t>
      </w:r>
      <w:r>
        <w:t xml:space="preserve">, como já havia sido referido no </w:t>
      </w:r>
      <w:r w:rsidR="00940C05">
        <w:rPr>
          <w:b/>
        </w:rPr>
        <w:t>Capítulo 4.1.1.4</w:t>
      </w:r>
      <w:r>
        <w:t>.</w:t>
      </w:r>
    </w:p>
    <w:p w:rsidR="009E2A90" w:rsidRDefault="009E2A90" w:rsidP="009E2A90">
      <w:pPr>
        <w:ind w:right="-143"/>
      </w:pPr>
      <w:r>
        <w:t xml:space="preserve">Os </w:t>
      </w:r>
      <w:r w:rsidRPr="00F23F3C">
        <w:t xml:space="preserve">indicadores </w:t>
      </w:r>
      <w:r w:rsidR="00E35BCF" w:rsidRPr="00F23F3C">
        <w:t>ambientais</w:t>
      </w:r>
      <w:r>
        <w:t xml:space="preserve"> da adega, referentes apenas à produção do vinho estão representados na </w:t>
      </w:r>
      <w:r w:rsidRPr="009E2A90">
        <w:fldChar w:fldCharType="begin"/>
      </w:r>
      <w:r w:rsidRPr="009E2A90">
        <w:instrText xml:space="preserve"> REF _Ref445912727 \h  \* MERGEFORMAT </w:instrText>
      </w:r>
      <w:r w:rsidRPr="009E2A90">
        <w:fldChar w:fldCharType="separate"/>
      </w:r>
      <w:r w:rsidR="00E95403" w:rsidRPr="009E2A90">
        <w:t xml:space="preserve">Tabela </w:t>
      </w:r>
      <w:r w:rsidR="00E95403">
        <w:rPr>
          <w:noProof/>
        </w:rPr>
        <w:t>21</w:t>
      </w:r>
      <w:r w:rsidRPr="009E2A90">
        <w:fldChar w:fldCharType="end"/>
      </w:r>
      <w:r>
        <w:t>.</w:t>
      </w:r>
    </w:p>
    <w:p w:rsidR="009E2A90" w:rsidRPr="009E2A90" w:rsidRDefault="009E2A90" w:rsidP="009E2A90">
      <w:pPr>
        <w:pStyle w:val="Legenda"/>
        <w:keepNext/>
      </w:pPr>
      <w:bookmarkStart w:id="417" w:name="_Ref445912727"/>
      <w:bookmarkStart w:id="418" w:name="_Toc469405957"/>
      <w:r w:rsidRPr="009E2A90">
        <w:t xml:space="preserve">Tabela </w:t>
      </w:r>
      <w:r w:rsidR="0079735A">
        <w:fldChar w:fldCharType="begin"/>
      </w:r>
      <w:r w:rsidR="0079735A">
        <w:instrText xml:space="preserve"> SEQ Tabela \* ARABIC </w:instrText>
      </w:r>
      <w:r w:rsidR="0079735A">
        <w:fldChar w:fldCharType="separate"/>
      </w:r>
      <w:r w:rsidR="00E95403">
        <w:rPr>
          <w:noProof/>
        </w:rPr>
        <w:t>21</w:t>
      </w:r>
      <w:r w:rsidR="0079735A">
        <w:rPr>
          <w:noProof/>
        </w:rPr>
        <w:fldChar w:fldCharType="end"/>
      </w:r>
      <w:bookmarkEnd w:id="417"/>
      <w:r w:rsidRPr="009E2A90">
        <w:t>: Indicadores ambientais da adega.</w:t>
      </w:r>
      <w:bookmarkEnd w:id="418"/>
    </w:p>
    <w:tbl>
      <w:tblPr>
        <w:tblStyle w:val="TabelaSimples2"/>
        <w:tblpPr w:leftFromText="141" w:rightFromText="141" w:vertAnchor="text" w:horzAnchor="margin" w:tblpY="-63"/>
        <w:tblW w:w="0" w:type="auto"/>
        <w:tblBorders>
          <w:top w:val="none" w:sz="0" w:space="0" w:color="auto"/>
          <w:bottom w:val="none" w:sz="0" w:space="0" w:color="auto"/>
        </w:tblBorders>
        <w:tblLook w:val="04A0" w:firstRow="1" w:lastRow="0" w:firstColumn="1" w:lastColumn="0" w:noHBand="0" w:noVBand="1"/>
      </w:tblPr>
      <w:tblGrid>
        <w:gridCol w:w="6350"/>
        <w:gridCol w:w="1277"/>
        <w:gridCol w:w="854"/>
      </w:tblGrid>
      <w:tr w:rsidR="009E2A90" w:rsidTr="006B01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50" w:type="dxa"/>
            <w:tcBorders>
              <w:top w:val="single" w:sz="12" w:space="0" w:color="auto"/>
              <w:bottom w:val="single" w:sz="12" w:space="0" w:color="auto"/>
            </w:tcBorders>
            <w:vAlign w:val="center"/>
          </w:tcPr>
          <w:p w:rsidR="009E2A90" w:rsidRPr="00F23F3C" w:rsidRDefault="009E2A90" w:rsidP="006B01E4">
            <w:pPr>
              <w:rPr>
                <w:b w:val="0"/>
                <w:bCs w:val="0"/>
              </w:rPr>
            </w:pPr>
            <w:r w:rsidRPr="00F23F3C">
              <w:t>Indicadores ambientais</w:t>
            </w:r>
          </w:p>
        </w:tc>
        <w:tc>
          <w:tcPr>
            <w:tcW w:w="2131" w:type="dxa"/>
            <w:gridSpan w:val="2"/>
            <w:tcBorders>
              <w:top w:val="single" w:sz="12" w:space="0" w:color="auto"/>
              <w:bottom w:val="single" w:sz="12" w:space="0" w:color="auto"/>
            </w:tcBorders>
            <w:vAlign w:val="center"/>
          </w:tcPr>
          <w:p w:rsidR="009E2A90" w:rsidRDefault="009E2A90" w:rsidP="006B01E4">
            <w:pPr>
              <w:cnfStyle w:val="100000000000" w:firstRow="1" w:lastRow="0" w:firstColumn="0" w:lastColumn="0" w:oddVBand="0" w:evenVBand="0" w:oddHBand="0" w:evenHBand="0" w:firstRowFirstColumn="0" w:firstRowLastColumn="0" w:lastRowFirstColumn="0" w:lastRowLastColumn="0"/>
            </w:pPr>
          </w:p>
        </w:tc>
      </w:tr>
      <w:tr w:rsidR="009E2A90" w:rsidTr="000406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50" w:type="dxa"/>
            <w:tcBorders>
              <w:top w:val="single" w:sz="12" w:space="0" w:color="auto"/>
              <w:bottom w:val="none" w:sz="0" w:space="0" w:color="auto"/>
            </w:tcBorders>
          </w:tcPr>
          <w:p w:rsidR="009E2A90" w:rsidRPr="00B3604A" w:rsidRDefault="009E2A90" w:rsidP="00A654DD">
            <w:pPr>
              <w:rPr>
                <w:b w:val="0"/>
                <w:sz w:val="20"/>
                <w:szCs w:val="20"/>
              </w:rPr>
            </w:pPr>
            <w:r w:rsidRPr="00B3604A">
              <w:rPr>
                <w:b w:val="0"/>
                <w:sz w:val="20"/>
                <w:szCs w:val="20"/>
              </w:rPr>
              <w:t xml:space="preserve">Custo da eletricidade por unidade de vinho </w:t>
            </w:r>
            <w:r w:rsidR="00A654DD">
              <w:rPr>
                <w:b w:val="0"/>
                <w:sz w:val="20"/>
                <w:szCs w:val="20"/>
              </w:rPr>
              <w:t>engarrafado</w:t>
            </w:r>
          </w:p>
        </w:tc>
        <w:tc>
          <w:tcPr>
            <w:tcW w:w="1277" w:type="dxa"/>
            <w:tcBorders>
              <w:top w:val="single" w:sz="12" w:space="0" w:color="auto"/>
              <w:bottom w:val="none" w:sz="0" w:space="0" w:color="auto"/>
            </w:tcBorders>
            <w:vAlign w:val="center"/>
          </w:tcPr>
          <w:p w:rsidR="009E2A90" w:rsidRPr="00B3604A" w:rsidRDefault="009E2A90" w:rsidP="006B01E4">
            <w:pPr>
              <w:jc w:val="center"/>
              <w:cnfStyle w:val="000000100000" w:firstRow="0" w:lastRow="0" w:firstColumn="0" w:lastColumn="0" w:oddVBand="0" w:evenVBand="0" w:oddHBand="1" w:evenHBand="0" w:firstRowFirstColumn="0" w:firstRowLastColumn="0" w:lastRowFirstColumn="0" w:lastRowLastColumn="0"/>
              <w:rPr>
                <w:sz w:val="20"/>
                <w:szCs w:val="20"/>
              </w:rPr>
            </w:pPr>
            <w:r w:rsidRPr="00B3604A">
              <w:rPr>
                <w:sz w:val="20"/>
                <w:szCs w:val="20"/>
              </w:rPr>
              <w:t>€/l</w:t>
            </w:r>
          </w:p>
        </w:tc>
        <w:tc>
          <w:tcPr>
            <w:tcW w:w="854" w:type="dxa"/>
            <w:tcBorders>
              <w:top w:val="single" w:sz="12" w:space="0" w:color="auto"/>
              <w:bottom w:val="none" w:sz="0" w:space="0" w:color="auto"/>
            </w:tcBorders>
            <w:vAlign w:val="center"/>
          </w:tcPr>
          <w:p w:rsidR="009E2A90" w:rsidRPr="00CC2149" w:rsidRDefault="009E2A90" w:rsidP="006B01E4">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25</w:t>
            </w:r>
          </w:p>
        </w:tc>
      </w:tr>
      <w:tr w:rsidR="009E2A90" w:rsidTr="00E35BCF">
        <w:tc>
          <w:tcPr>
            <w:cnfStyle w:val="001000000000" w:firstRow="0" w:lastRow="0" w:firstColumn="1" w:lastColumn="0" w:oddVBand="0" w:evenVBand="0" w:oddHBand="0" w:evenHBand="0" w:firstRowFirstColumn="0" w:firstRowLastColumn="0" w:lastRowFirstColumn="0" w:lastRowLastColumn="0"/>
            <w:tcW w:w="6350" w:type="dxa"/>
          </w:tcPr>
          <w:p w:rsidR="009E2A90" w:rsidRPr="00B3604A" w:rsidRDefault="009E2A90" w:rsidP="00A654DD">
            <w:pPr>
              <w:rPr>
                <w:b w:val="0"/>
                <w:sz w:val="20"/>
                <w:szCs w:val="20"/>
              </w:rPr>
            </w:pPr>
            <w:r w:rsidRPr="00B3604A">
              <w:rPr>
                <w:b w:val="0"/>
                <w:sz w:val="20"/>
                <w:szCs w:val="20"/>
              </w:rPr>
              <w:t xml:space="preserve">Energia consumida por unidade de vinho </w:t>
            </w:r>
            <w:r w:rsidR="00A654DD">
              <w:rPr>
                <w:b w:val="0"/>
                <w:sz w:val="20"/>
                <w:szCs w:val="20"/>
              </w:rPr>
              <w:t>engarrafado</w:t>
            </w:r>
          </w:p>
        </w:tc>
        <w:tc>
          <w:tcPr>
            <w:tcW w:w="1277" w:type="dxa"/>
            <w:vAlign w:val="center"/>
          </w:tcPr>
          <w:p w:rsidR="009E2A90" w:rsidRPr="00B3604A" w:rsidRDefault="009E2A90" w:rsidP="006B01E4">
            <w:pPr>
              <w:jc w:val="center"/>
              <w:cnfStyle w:val="000000000000" w:firstRow="0" w:lastRow="0" w:firstColumn="0" w:lastColumn="0" w:oddVBand="0" w:evenVBand="0" w:oddHBand="0" w:evenHBand="0" w:firstRowFirstColumn="0" w:firstRowLastColumn="0" w:lastRowFirstColumn="0" w:lastRowLastColumn="0"/>
              <w:rPr>
                <w:sz w:val="20"/>
                <w:szCs w:val="20"/>
              </w:rPr>
            </w:pPr>
            <w:r w:rsidRPr="00B3604A">
              <w:rPr>
                <w:sz w:val="20"/>
                <w:szCs w:val="20"/>
              </w:rPr>
              <w:t>kWh/l</w:t>
            </w:r>
          </w:p>
        </w:tc>
        <w:tc>
          <w:tcPr>
            <w:tcW w:w="854" w:type="dxa"/>
            <w:vAlign w:val="center"/>
          </w:tcPr>
          <w:p w:rsidR="009E2A90" w:rsidRPr="00CC2149" w:rsidRDefault="009E2A90" w:rsidP="006B01E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84</w:t>
            </w:r>
          </w:p>
        </w:tc>
      </w:tr>
      <w:tr w:rsidR="009E2A90" w:rsidTr="000406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50" w:type="dxa"/>
            <w:tcBorders>
              <w:top w:val="none" w:sz="0" w:space="0" w:color="auto"/>
              <w:bottom w:val="none" w:sz="0" w:space="0" w:color="auto"/>
            </w:tcBorders>
          </w:tcPr>
          <w:p w:rsidR="009E2A90" w:rsidRPr="00B3604A" w:rsidRDefault="009E2A90" w:rsidP="00A654DD">
            <w:pPr>
              <w:rPr>
                <w:b w:val="0"/>
                <w:sz w:val="20"/>
                <w:szCs w:val="20"/>
              </w:rPr>
            </w:pPr>
            <w:r w:rsidRPr="00B3604A">
              <w:rPr>
                <w:b w:val="0"/>
                <w:sz w:val="20"/>
                <w:szCs w:val="20"/>
              </w:rPr>
              <w:t xml:space="preserve">Água consumida por unidade de vinho </w:t>
            </w:r>
            <w:r w:rsidR="00A654DD">
              <w:rPr>
                <w:b w:val="0"/>
                <w:sz w:val="20"/>
                <w:szCs w:val="20"/>
              </w:rPr>
              <w:t>engarrafado</w:t>
            </w:r>
          </w:p>
        </w:tc>
        <w:tc>
          <w:tcPr>
            <w:tcW w:w="1277" w:type="dxa"/>
            <w:tcBorders>
              <w:top w:val="none" w:sz="0" w:space="0" w:color="auto"/>
              <w:bottom w:val="none" w:sz="0" w:space="0" w:color="auto"/>
            </w:tcBorders>
            <w:vAlign w:val="center"/>
          </w:tcPr>
          <w:p w:rsidR="009E2A90" w:rsidRPr="00B3604A" w:rsidRDefault="009E2A90" w:rsidP="006B01E4">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l</w:t>
            </w:r>
          </w:p>
        </w:tc>
        <w:tc>
          <w:tcPr>
            <w:tcW w:w="854" w:type="dxa"/>
            <w:tcBorders>
              <w:top w:val="none" w:sz="0" w:space="0" w:color="auto"/>
              <w:bottom w:val="none" w:sz="0" w:space="0" w:color="auto"/>
            </w:tcBorders>
            <w:vAlign w:val="center"/>
          </w:tcPr>
          <w:p w:rsidR="009E2A90" w:rsidRPr="00CC2149" w:rsidRDefault="009E2A90" w:rsidP="006B01E4">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795</w:t>
            </w:r>
          </w:p>
        </w:tc>
      </w:tr>
      <w:tr w:rsidR="009E2A90" w:rsidTr="00E35BCF">
        <w:tc>
          <w:tcPr>
            <w:cnfStyle w:val="001000000000" w:firstRow="0" w:lastRow="0" w:firstColumn="1" w:lastColumn="0" w:oddVBand="0" w:evenVBand="0" w:oddHBand="0" w:evenHBand="0" w:firstRowFirstColumn="0" w:firstRowLastColumn="0" w:lastRowFirstColumn="0" w:lastRowLastColumn="0"/>
            <w:tcW w:w="6350" w:type="dxa"/>
            <w:tcBorders>
              <w:bottom w:val="single" w:sz="12" w:space="0" w:color="auto"/>
            </w:tcBorders>
          </w:tcPr>
          <w:p w:rsidR="009E2A90" w:rsidRPr="00B3604A" w:rsidRDefault="009E2A90" w:rsidP="00A654DD">
            <w:pPr>
              <w:rPr>
                <w:b w:val="0"/>
                <w:sz w:val="20"/>
                <w:szCs w:val="20"/>
              </w:rPr>
            </w:pPr>
            <w:r w:rsidRPr="00B3604A">
              <w:rPr>
                <w:b w:val="0"/>
                <w:sz w:val="20"/>
                <w:szCs w:val="20"/>
              </w:rPr>
              <w:t>Quantidade de CO</w:t>
            </w:r>
            <w:r w:rsidRPr="00B3604A">
              <w:rPr>
                <w:b w:val="0"/>
                <w:sz w:val="20"/>
                <w:szCs w:val="20"/>
                <w:vertAlign w:val="subscript"/>
              </w:rPr>
              <w:t>2</w:t>
            </w:r>
            <w:r w:rsidRPr="00B3604A">
              <w:rPr>
                <w:b w:val="0"/>
                <w:sz w:val="20"/>
                <w:szCs w:val="20"/>
              </w:rPr>
              <w:t xml:space="preserve"> produzido por unidade de vinho </w:t>
            </w:r>
            <w:r w:rsidR="00A654DD">
              <w:rPr>
                <w:b w:val="0"/>
                <w:sz w:val="20"/>
                <w:szCs w:val="20"/>
              </w:rPr>
              <w:t>engarrafado</w:t>
            </w:r>
          </w:p>
        </w:tc>
        <w:tc>
          <w:tcPr>
            <w:tcW w:w="1277" w:type="dxa"/>
            <w:tcBorders>
              <w:bottom w:val="single" w:sz="12" w:space="0" w:color="auto"/>
            </w:tcBorders>
            <w:vAlign w:val="center"/>
          </w:tcPr>
          <w:p w:rsidR="009E2A90" w:rsidRPr="00B3604A" w:rsidRDefault="009E2A90" w:rsidP="006B01E4">
            <w:pPr>
              <w:jc w:val="center"/>
              <w:cnfStyle w:val="000000000000" w:firstRow="0" w:lastRow="0" w:firstColumn="0" w:lastColumn="0" w:oddVBand="0" w:evenVBand="0" w:oddHBand="0" w:evenHBand="0" w:firstRowFirstColumn="0" w:firstRowLastColumn="0" w:lastRowFirstColumn="0" w:lastRowLastColumn="0"/>
              <w:rPr>
                <w:sz w:val="20"/>
                <w:szCs w:val="20"/>
              </w:rPr>
            </w:pPr>
            <w:r w:rsidRPr="00B3604A">
              <w:rPr>
                <w:sz w:val="20"/>
                <w:szCs w:val="20"/>
              </w:rPr>
              <w:t>g/l</w:t>
            </w:r>
          </w:p>
        </w:tc>
        <w:tc>
          <w:tcPr>
            <w:tcW w:w="854" w:type="dxa"/>
            <w:tcBorders>
              <w:bottom w:val="single" w:sz="12" w:space="0" w:color="auto"/>
            </w:tcBorders>
            <w:vAlign w:val="center"/>
          </w:tcPr>
          <w:p w:rsidR="009E2A90" w:rsidRPr="00CC2149" w:rsidRDefault="009E2A90" w:rsidP="006B01E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9</w:t>
            </w:r>
          </w:p>
        </w:tc>
      </w:tr>
    </w:tbl>
    <w:p w:rsidR="009E2A90" w:rsidRDefault="009E2A90" w:rsidP="009E2A90"/>
    <w:p w:rsidR="00E35BCF" w:rsidRDefault="00E35BCF" w:rsidP="009E2A90">
      <w:r>
        <w:t xml:space="preserve">Estes indicadores foram calculados com base nos resultados obtidos do estudo feito aos consumos da adega, juntamente com a informação proveniente das faturas elétricas. </w:t>
      </w:r>
    </w:p>
    <w:p w:rsidR="006A638A" w:rsidRDefault="006A638A" w:rsidP="00C07B56">
      <w:pPr>
        <w:pStyle w:val="Cabealho3"/>
        <w:numPr>
          <w:ilvl w:val="2"/>
          <w:numId w:val="2"/>
        </w:numPr>
        <w:ind w:left="709"/>
      </w:pPr>
      <w:bookmarkStart w:id="419" w:name="_Toc469405882"/>
      <w:r>
        <w:t>Redução do Consumo Energético, Ambiental e Económico</w:t>
      </w:r>
      <w:bookmarkEnd w:id="419"/>
    </w:p>
    <w:p w:rsidR="009E2A90" w:rsidRDefault="009E2A90" w:rsidP="00EA735F"/>
    <w:p w:rsidR="006A638A" w:rsidRDefault="006A638A" w:rsidP="00C07B56">
      <w:pPr>
        <w:pStyle w:val="Cabealho4"/>
        <w:numPr>
          <w:ilvl w:val="3"/>
          <w:numId w:val="2"/>
        </w:numPr>
        <w:ind w:left="993" w:hanging="993"/>
      </w:pPr>
      <w:bookmarkStart w:id="420" w:name="_Toc469405883"/>
      <w:r>
        <w:t>Propostas de Melhoria</w:t>
      </w:r>
      <w:bookmarkEnd w:id="420"/>
    </w:p>
    <w:p w:rsidR="006A638A" w:rsidRDefault="006A638A" w:rsidP="00C07B56">
      <w:pPr>
        <w:pStyle w:val="Cabealho5"/>
        <w:numPr>
          <w:ilvl w:val="4"/>
          <w:numId w:val="2"/>
        </w:numPr>
        <w:ind w:left="993" w:hanging="993"/>
      </w:pPr>
      <w:bookmarkStart w:id="421" w:name="_Toc469405884"/>
      <w:r>
        <w:t>Introdução de um Sistema Solar Fotovoltaico</w:t>
      </w:r>
      <w:bookmarkEnd w:id="421"/>
    </w:p>
    <w:p w:rsidR="006B01E4" w:rsidRDefault="00C25039" w:rsidP="006B01E4">
      <w:r>
        <w:rPr>
          <w:noProof/>
          <w:lang w:eastAsia="pt-PT"/>
        </w:rPr>
        <mc:AlternateContent>
          <mc:Choice Requires="wpg">
            <w:drawing>
              <wp:anchor distT="0" distB="0" distL="114300" distR="114300" simplePos="0" relativeHeight="251740160" behindDoc="0" locked="0" layoutInCell="1" allowOverlap="1" wp14:anchorId="7A75FF04" wp14:editId="1BC54101">
                <wp:simplePos x="0" y="0"/>
                <wp:positionH relativeFrom="margin">
                  <wp:posOffset>199390</wp:posOffset>
                </wp:positionH>
                <wp:positionV relativeFrom="paragraph">
                  <wp:posOffset>1115060</wp:posOffset>
                </wp:positionV>
                <wp:extent cx="5181600" cy="3134995"/>
                <wp:effectExtent l="0" t="0" r="0" b="8255"/>
                <wp:wrapSquare wrapText="bothSides"/>
                <wp:docPr id="245" name="Grupo 245"/>
                <wp:cNvGraphicFramePr/>
                <a:graphic xmlns:a="http://schemas.openxmlformats.org/drawingml/2006/main">
                  <a:graphicData uri="http://schemas.microsoft.com/office/word/2010/wordprocessingGroup">
                    <wpg:wgp>
                      <wpg:cNvGrpSpPr/>
                      <wpg:grpSpPr>
                        <a:xfrm>
                          <a:off x="0" y="0"/>
                          <a:ext cx="5181600" cy="3134995"/>
                          <a:chOff x="0" y="0"/>
                          <a:chExt cx="5181600" cy="3134995"/>
                        </a:xfrm>
                      </wpg:grpSpPr>
                      <wpg:grpSp>
                        <wpg:cNvPr id="247" name="Grupo 247"/>
                        <wpg:cNvGrpSpPr/>
                        <wpg:grpSpPr>
                          <a:xfrm>
                            <a:off x="0" y="0"/>
                            <a:ext cx="5133975" cy="2741295"/>
                            <a:chOff x="0" y="0"/>
                            <a:chExt cx="5133975" cy="2741295"/>
                          </a:xfrm>
                        </wpg:grpSpPr>
                        <pic:pic xmlns:pic="http://schemas.openxmlformats.org/drawingml/2006/picture">
                          <pic:nvPicPr>
                            <pic:cNvPr id="272" name="Imagem 272"/>
                            <pic:cNvPicPr>
                              <a:picLocks/>
                            </pic:cNvPicPr>
                          </pic:nvPicPr>
                          <pic:blipFill rotWithShape="1">
                            <a:blip r:embed="rId133" cstate="print">
                              <a:extLst>
                                <a:ext uri="{28A0092B-C50C-407E-A947-70E740481C1C}">
                                  <a14:useLocalDpi xmlns:a14="http://schemas.microsoft.com/office/drawing/2010/main" val="0"/>
                                </a:ext>
                              </a:extLst>
                            </a:blip>
                            <a:srcRect l="624" t="936" r="1209" b="1007"/>
                            <a:stretch/>
                          </pic:blipFill>
                          <pic:spPr bwMode="auto">
                            <a:xfrm>
                              <a:off x="0" y="0"/>
                              <a:ext cx="2555875" cy="13315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5" name="Imagem 275"/>
                            <pic:cNvPicPr>
                              <a:picLocks/>
                            </pic:cNvPicPr>
                          </pic:nvPicPr>
                          <pic:blipFill rotWithShape="1">
                            <a:blip r:embed="rId134" cstate="print">
                              <a:extLst>
                                <a:ext uri="{28A0092B-C50C-407E-A947-70E740481C1C}">
                                  <a14:useLocalDpi xmlns:a14="http://schemas.microsoft.com/office/drawing/2010/main" val="0"/>
                                </a:ext>
                              </a:extLst>
                            </a:blip>
                            <a:srcRect l="588" t="1068" r="1043" b="1433"/>
                            <a:stretch/>
                          </pic:blipFill>
                          <pic:spPr bwMode="auto">
                            <a:xfrm>
                              <a:off x="2578100" y="0"/>
                              <a:ext cx="2555875" cy="13315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7" name="Imagem 277"/>
                            <pic:cNvPicPr>
                              <a:picLocks/>
                            </pic:cNvPicPr>
                          </pic:nvPicPr>
                          <pic:blipFill rotWithShape="1">
                            <a:blip r:embed="rId135" cstate="print">
                              <a:extLst>
                                <a:ext uri="{28A0092B-C50C-407E-A947-70E740481C1C}">
                                  <a14:useLocalDpi xmlns:a14="http://schemas.microsoft.com/office/drawing/2010/main" val="0"/>
                                </a:ext>
                              </a:extLst>
                            </a:blip>
                            <a:srcRect l="759" t="1609" r="658" b="1215"/>
                            <a:stretch/>
                          </pic:blipFill>
                          <pic:spPr bwMode="auto">
                            <a:xfrm>
                              <a:off x="0" y="1409700"/>
                              <a:ext cx="2555875" cy="13315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81" name="Imagem 281"/>
                            <pic:cNvPicPr>
                              <a:picLocks/>
                            </pic:cNvPicPr>
                          </pic:nvPicPr>
                          <pic:blipFill rotWithShape="1">
                            <a:blip r:embed="rId136" cstate="print">
                              <a:extLst>
                                <a:ext uri="{28A0092B-C50C-407E-A947-70E740481C1C}">
                                  <a14:useLocalDpi xmlns:a14="http://schemas.microsoft.com/office/drawing/2010/main" val="0"/>
                                </a:ext>
                              </a:extLst>
                            </a:blip>
                            <a:srcRect l="823" t="1063" r="1094" b="1190"/>
                            <a:stretch/>
                          </pic:blipFill>
                          <pic:spPr bwMode="auto">
                            <a:xfrm>
                              <a:off x="2578100" y="1409700"/>
                              <a:ext cx="2555875" cy="1331595"/>
                            </a:xfrm>
                            <a:prstGeom prst="rect">
                              <a:avLst/>
                            </a:prstGeom>
                            <a:noFill/>
                            <a:ln>
                              <a:noFill/>
                            </a:ln>
                            <a:extLst>
                              <a:ext uri="{53640926-AAD7-44D8-BBD7-CCE9431645EC}">
                                <a14:shadowObscured xmlns:a14="http://schemas.microsoft.com/office/drawing/2010/main"/>
                              </a:ext>
                            </a:extLst>
                          </pic:spPr>
                        </pic:pic>
                      </wpg:grpSp>
                      <wps:wsp>
                        <wps:cNvPr id="285" name="Caixa de texto 285"/>
                        <wps:cNvSpPr txBox="1"/>
                        <wps:spPr>
                          <a:xfrm>
                            <a:off x="47625" y="2876550"/>
                            <a:ext cx="5133975" cy="258445"/>
                          </a:xfrm>
                          <a:prstGeom prst="rect">
                            <a:avLst/>
                          </a:prstGeom>
                          <a:solidFill>
                            <a:prstClr val="white"/>
                          </a:solidFill>
                          <a:ln>
                            <a:noFill/>
                          </a:ln>
                        </wps:spPr>
                        <wps:txbx>
                          <w:txbxContent>
                            <w:p w:rsidR="009A1A99" w:rsidRPr="006B01E4" w:rsidRDefault="009A1A99" w:rsidP="006B01E4">
                              <w:pPr>
                                <w:pStyle w:val="Legenda"/>
                                <w:rPr>
                                  <w:noProof/>
                                </w:rPr>
                              </w:pPr>
                              <w:bookmarkStart w:id="422" w:name="_Ref445914484"/>
                              <w:bookmarkStart w:id="423" w:name="_Toc469405929"/>
                              <w:r w:rsidRPr="006B01E4">
                                <w:t xml:space="preserve">Figura </w:t>
                              </w:r>
                              <w:r w:rsidR="0079735A">
                                <w:fldChar w:fldCharType="begin"/>
                              </w:r>
                              <w:r w:rsidR="0079735A">
                                <w:instrText xml:space="preserve"> SEQ Figura \* ARABIC </w:instrText>
                              </w:r>
                              <w:r w:rsidR="0079735A">
                                <w:fldChar w:fldCharType="separate"/>
                              </w:r>
                              <w:r>
                                <w:rPr>
                                  <w:noProof/>
                                </w:rPr>
                                <w:t>33</w:t>
                              </w:r>
                              <w:r w:rsidR="0079735A">
                                <w:rPr>
                                  <w:noProof/>
                                </w:rPr>
                                <w:fldChar w:fldCharType="end"/>
                              </w:r>
                              <w:bookmarkEnd w:id="422"/>
                              <w:r w:rsidRPr="006B01E4">
                                <w:t>: Comparação dos 4 cenários para escolha de para qual será o sistema dimensionado.</w:t>
                              </w:r>
                              <w:bookmarkEnd w:id="4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75FF04" id="Grupo 245" o:spid="_x0000_s1104" style="position:absolute;left:0;text-align:left;margin-left:15.7pt;margin-top:87.8pt;width:408pt;height:246.85pt;z-index:251740160;mso-position-horizontal-relative:margin" coordsize="51816,3134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">
                <v:group id="Grupo 247" o:spid="_x0000_s1105" style="position:absolute;width:51339;height:27412" coordsize="51339,27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">
                  <v:shape id="Imagem 272" o:spid="_x0000_s1106" type="#_x0000_t75" style="position:absolute;width:25558;height:13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">
                    <v:imagedata r:id="rId137" o:title="" croptop="613f" cropbottom="660f" cropleft="409f" cropright="792f"/>
                    <v:path arrowok="t"/>
                    <o:lock v:ext="edit" aspectratio="f"/>
                  </v:shape>
                  <v:shape id="Imagem 275" o:spid="_x0000_s1107" type="#_x0000_t75" style="position:absolute;left:25781;width:25558;height:13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">
                    <v:imagedata r:id="rId138" o:title="" croptop="700f" cropbottom="939f" cropleft="385f" cropright="684f"/>
                    <v:path arrowok="t"/>
                    <o:lock v:ext="edit" aspectratio="f"/>
                  </v:shape>
                  <v:shape id="Imagem 277" o:spid="_x0000_s1108" type="#_x0000_t75" style="position:absolute;top:14097;width:25558;height:13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">
                    <v:imagedata r:id="rId139" o:title="" croptop="1054f" cropbottom="796f" cropleft="497f" cropright="431f"/>
                    <v:path arrowok="t"/>
                    <o:lock v:ext="edit" aspectratio="f"/>
                  </v:shape>
                  <v:shape id="Imagem 281" o:spid="_x0000_s1109" type="#_x0000_t75" style="position:absolute;left:25781;top:14097;width:25558;height:13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">
                    <v:imagedata r:id="rId140" o:title="" croptop="697f" cropbottom="780f" cropleft="539f" cropright="717f"/>
                    <v:path arrowok="t"/>
                    <o:lock v:ext="edit" aspectratio="f"/>
                  </v:shape>
                </v:group>
                <v:shape id="Caixa de texto 285" o:spid="_x0000_s1110" type="#_x0000_t202" style="position:absolute;left:476;top:28765;width:5134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" stroked="f">
                  <v:textbox style="mso-fit-shape-to-text:t" inset="0,0,0,0">
                    <w:txbxContent>
                      <w:p w:rsidR="009A1A99" w:rsidRPr="006B01E4" w:rsidRDefault="009A1A99" w:rsidP="006B01E4">
                        <w:pPr>
                          <w:pStyle w:val="Legenda"/>
                          <w:rPr>
                            <w:noProof/>
                          </w:rPr>
                        </w:pPr>
                        <w:bookmarkStart w:id="424" w:name="_Ref445914484"/>
                        <w:bookmarkStart w:id="425" w:name="_Toc469405929"/>
                        <w:r w:rsidRPr="006B01E4">
                          <w:t xml:space="preserve">Figura </w:t>
                        </w:r>
                        <w:r w:rsidR="0079735A">
                          <w:fldChar w:fldCharType="begin"/>
                        </w:r>
                        <w:r w:rsidR="0079735A">
                          <w:instrText xml:space="preserve"> SEQ Figura \* ARABIC </w:instrText>
                        </w:r>
                        <w:r w:rsidR="0079735A">
                          <w:fldChar w:fldCharType="separate"/>
                        </w:r>
                        <w:r>
                          <w:rPr>
                            <w:noProof/>
                          </w:rPr>
                          <w:t>33</w:t>
                        </w:r>
                        <w:r w:rsidR="0079735A">
                          <w:rPr>
                            <w:noProof/>
                          </w:rPr>
                          <w:fldChar w:fldCharType="end"/>
                        </w:r>
                        <w:bookmarkEnd w:id="424"/>
                        <w:r w:rsidRPr="006B01E4">
                          <w:t>: Comparação dos 4 cenários para escolha de para qual será o sistema dimensionado.</w:t>
                        </w:r>
                        <w:bookmarkEnd w:id="425"/>
                      </w:p>
                    </w:txbxContent>
                  </v:textbox>
                </v:shape>
                <w10:wrap type="square" anchorx="margin"/>
              </v:group>
            </w:pict>
          </mc:Fallback>
        </mc:AlternateContent>
      </w:r>
      <w:r w:rsidR="006B01E4">
        <w:t xml:space="preserve">Para o dimensionamento do sistema foi assumido que o diagrama de carga da mesma seria o descrito no </w:t>
      </w:r>
      <w:r w:rsidR="006B01E4" w:rsidRPr="00077C7F">
        <w:rPr>
          <w:b/>
        </w:rPr>
        <w:t xml:space="preserve">Capítulo </w:t>
      </w:r>
      <w:r w:rsidR="006B01E4">
        <w:rPr>
          <w:b/>
        </w:rPr>
        <w:t>4</w:t>
      </w:r>
      <w:r w:rsidR="006B01E4" w:rsidRPr="00077C7F">
        <w:rPr>
          <w:b/>
        </w:rPr>
        <w:t>.1.</w:t>
      </w:r>
      <w:r w:rsidR="006B01E4">
        <w:rPr>
          <w:b/>
        </w:rPr>
        <w:t>1</w:t>
      </w:r>
      <w:r w:rsidR="006B01E4">
        <w:t>.</w:t>
      </w:r>
      <w:r w:rsidR="006B01E4" w:rsidRPr="006B01E4">
        <w:rPr>
          <w:b/>
        </w:rPr>
        <w:t>3</w:t>
      </w:r>
      <w:r w:rsidR="006B01E4">
        <w:t>.</w:t>
      </w:r>
      <w:r w:rsidR="000B5848">
        <w:t xml:space="preserve"> Como já foi referido, </w:t>
      </w:r>
      <w:r w:rsidR="006B01E4">
        <w:t xml:space="preserve">foram estudados 4 cenários diferentes, um cenário para o mês de menor radiação do ano (dimensionamento para o mês Dezembro), o caso de maior consumo por parte da adega (dimensionamento para o mês de </w:t>
      </w:r>
      <w:proofErr w:type="gramStart"/>
      <w:r w:rsidR="006B01E4">
        <w:t>Setembro</w:t>
      </w:r>
      <w:proofErr w:type="gramEnd"/>
      <w:r w:rsidR="006B01E4">
        <w:t xml:space="preserve">), um caso para o mês de maior radiação do ano (dimensionamento para o mês de Julho) e um cenário para uma média anual, cenários ilustrados na </w:t>
      </w:r>
      <w:r w:rsidR="006B01E4" w:rsidRPr="006B01E4">
        <w:fldChar w:fldCharType="begin"/>
      </w:r>
      <w:r w:rsidR="006B01E4" w:rsidRPr="006B01E4">
        <w:instrText xml:space="preserve"> REF _Ref445914484 \h  \* MERGEFORMAT </w:instrText>
      </w:r>
      <w:r w:rsidR="006B01E4" w:rsidRPr="006B01E4">
        <w:fldChar w:fldCharType="separate"/>
      </w:r>
      <w:r w:rsidR="00E95403" w:rsidRPr="006B01E4">
        <w:t xml:space="preserve">Figura </w:t>
      </w:r>
      <w:r w:rsidR="00E95403">
        <w:rPr>
          <w:noProof/>
        </w:rPr>
        <w:t>33</w:t>
      </w:r>
      <w:r w:rsidR="006B01E4" w:rsidRPr="006B01E4">
        <w:fldChar w:fldCharType="end"/>
      </w:r>
      <w:r w:rsidR="006B01E4">
        <w:t>.</w:t>
      </w:r>
    </w:p>
    <w:p w:rsidR="00400300" w:rsidRDefault="00400300" w:rsidP="006B01E4">
      <w:pPr>
        <w:rPr>
          <w:noProof/>
          <w:lang w:eastAsia="pt-PT"/>
        </w:rPr>
      </w:pPr>
    </w:p>
    <w:p w:rsidR="00DB0EAC" w:rsidRPr="00DB0EAC" w:rsidRDefault="00EA28C8" w:rsidP="00DB0EAC">
      <w:r>
        <w:rPr>
          <w:noProof/>
          <w:lang w:eastAsia="pt-PT"/>
        </w:rPr>
        <w:lastRenderedPageBreak/>
        <mc:AlternateContent>
          <mc:Choice Requires="wps">
            <w:drawing>
              <wp:anchor distT="0" distB="0" distL="114300" distR="114300" simplePos="0" relativeHeight="251748352" behindDoc="0" locked="0" layoutInCell="1" allowOverlap="1" wp14:anchorId="795B8346" wp14:editId="46C8124F">
                <wp:simplePos x="0" y="0"/>
                <wp:positionH relativeFrom="margin">
                  <wp:posOffset>92710</wp:posOffset>
                </wp:positionH>
                <wp:positionV relativeFrom="paragraph">
                  <wp:posOffset>4518924</wp:posOffset>
                </wp:positionV>
                <wp:extent cx="5399405" cy="284480"/>
                <wp:effectExtent l="0" t="0" r="0" b="1270"/>
                <wp:wrapSquare wrapText="bothSides"/>
                <wp:docPr id="291" name="Caixa de texto 291"/>
                <wp:cNvGraphicFramePr/>
                <a:graphic xmlns:a="http://schemas.openxmlformats.org/drawingml/2006/main">
                  <a:graphicData uri="http://schemas.microsoft.com/office/word/2010/wordprocessingShape">
                    <wps:wsp>
                      <wps:cNvSpPr txBox="1"/>
                      <wps:spPr>
                        <a:xfrm>
                          <a:off x="0" y="0"/>
                          <a:ext cx="5399405" cy="284480"/>
                        </a:xfrm>
                        <a:prstGeom prst="rect">
                          <a:avLst/>
                        </a:prstGeom>
                        <a:solidFill>
                          <a:prstClr val="white"/>
                        </a:solidFill>
                        <a:ln>
                          <a:noFill/>
                        </a:ln>
                      </wps:spPr>
                      <wps:txbx>
                        <w:txbxContent>
                          <w:p w:rsidR="009A1A99" w:rsidRPr="00A87BEE" w:rsidRDefault="009A1A99" w:rsidP="002B0EF4">
                            <w:pPr>
                              <w:pStyle w:val="Legenda"/>
                              <w:rPr>
                                <w:noProof/>
                              </w:rPr>
                            </w:pPr>
                            <w:bookmarkStart w:id="426" w:name="_Ref449452284"/>
                            <w:bookmarkStart w:id="427" w:name="_Toc469405930"/>
                            <w:r>
                              <w:t xml:space="preserve">Figura </w:t>
                            </w:r>
                            <w:r w:rsidR="0079735A">
                              <w:fldChar w:fldCharType="begin"/>
                            </w:r>
                            <w:r w:rsidR="0079735A">
                              <w:instrText xml:space="preserve"> SEQ Figura \* ARABIC </w:instrText>
                            </w:r>
                            <w:r w:rsidR="0079735A">
                              <w:fldChar w:fldCharType="separate"/>
                            </w:r>
                            <w:r>
                              <w:rPr>
                                <w:noProof/>
                              </w:rPr>
                              <w:t>34</w:t>
                            </w:r>
                            <w:r w:rsidR="0079735A">
                              <w:rPr>
                                <w:noProof/>
                              </w:rPr>
                              <w:fldChar w:fldCharType="end"/>
                            </w:r>
                            <w:bookmarkEnd w:id="426"/>
                            <w:r>
                              <w:t>: Energia produzida pelo Sistema PV. Energia Consumida e energia em excesso proveniente dessa produção.</w:t>
                            </w:r>
                            <w:bookmarkEnd w:id="4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5B8346" id="Caixa de texto 291" o:spid="_x0000_s1111" type="#_x0000_t202" style="position:absolute;left:0;text-align:left;margin-left:7.3pt;margin-top:355.8pt;width:425.15pt;height:22.4pt;z-index:251748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" stroked="f">
                <v:textbox inset="0,0,0,0">
                  <w:txbxContent>
                    <w:p w:rsidR="009A1A99" w:rsidRPr="00A87BEE" w:rsidRDefault="009A1A99" w:rsidP="002B0EF4">
                      <w:pPr>
                        <w:pStyle w:val="Legenda"/>
                        <w:rPr>
                          <w:noProof/>
                        </w:rPr>
                      </w:pPr>
                      <w:bookmarkStart w:id="428" w:name="_Ref449452284"/>
                      <w:bookmarkStart w:id="429" w:name="_Toc469405930"/>
                      <w:r>
                        <w:t xml:space="preserve">Figura </w:t>
                      </w:r>
                      <w:r w:rsidR="0079735A">
                        <w:fldChar w:fldCharType="begin"/>
                      </w:r>
                      <w:r w:rsidR="0079735A">
                        <w:instrText xml:space="preserve"> SEQ Figura \* ARABIC </w:instrText>
                      </w:r>
                      <w:r w:rsidR="0079735A">
                        <w:fldChar w:fldCharType="separate"/>
                      </w:r>
                      <w:r>
                        <w:rPr>
                          <w:noProof/>
                        </w:rPr>
                        <w:t>34</w:t>
                      </w:r>
                      <w:r w:rsidR="0079735A">
                        <w:rPr>
                          <w:noProof/>
                        </w:rPr>
                        <w:fldChar w:fldCharType="end"/>
                      </w:r>
                      <w:bookmarkEnd w:id="428"/>
                      <w:r>
                        <w:t>: Energia produzida pelo Sistema PV. Energia Consumida e energia em excesso proveniente dessa produção.</w:t>
                      </w:r>
                      <w:bookmarkEnd w:id="429"/>
                    </w:p>
                  </w:txbxContent>
                </v:textbox>
                <w10:wrap type="square" anchorx="margin"/>
              </v:shape>
            </w:pict>
          </mc:Fallback>
        </mc:AlternateContent>
      </w:r>
      <w:r>
        <w:rPr>
          <w:noProof/>
          <w:lang w:eastAsia="pt-PT"/>
        </w:rPr>
        <w:drawing>
          <wp:anchor distT="0" distB="0" distL="114300" distR="114300" simplePos="0" relativeHeight="251747328" behindDoc="0" locked="0" layoutInCell="1" allowOverlap="1" wp14:anchorId="04734089" wp14:editId="547F8775">
            <wp:simplePos x="0" y="0"/>
            <wp:positionH relativeFrom="margin">
              <wp:posOffset>90805</wp:posOffset>
            </wp:positionH>
            <wp:positionV relativeFrom="paragraph">
              <wp:posOffset>1568821</wp:posOffset>
            </wp:positionV>
            <wp:extent cx="5399405" cy="2879725"/>
            <wp:effectExtent l="0" t="0" r="0" b="0"/>
            <wp:wrapSquare wrapText="bothSides"/>
            <wp:docPr id="290" name="Gráfico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anchor>
        </w:drawing>
      </w:r>
      <w:r w:rsidR="006B01E4">
        <w:rPr>
          <w:noProof/>
          <w:lang w:eastAsia="pt-PT"/>
        </w:rPr>
        <w:t xml:space="preserve">Como é possível observar </w:t>
      </w:r>
      <w:r w:rsidR="006B01E4" w:rsidRPr="00515616">
        <w:rPr>
          <w:noProof/>
          <w:lang w:eastAsia="pt-PT"/>
        </w:rPr>
        <w:t xml:space="preserve">na </w:t>
      </w:r>
      <w:r w:rsidR="006B01E4" w:rsidRPr="00515616">
        <w:rPr>
          <w:noProof/>
          <w:lang w:eastAsia="pt-PT"/>
        </w:rPr>
        <w:fldChar w:fldCharType="begin"/>
      </w:r>
      <w:r w:rsidR="006B01E4" w:rsidRPr="00515616">
        <w:rPr>
          <w:noProof/>
          <w:lang w:eastAsia="pt-PT"/>
        </w:rPr>
        <w:instrText xml:space="preserve"> REF _Ref445914484 \h  \* MERGEFORMAT </w:instrText>
      </w:r>
      <w:r w:rsidR="006B01E4" w:rsidRPr="00515616">
        <w:rPr>
          <w:noProof/>
          <w:lang w:eastAsia="pt-PT"/>
        </w:rPr>
      </w:r>
      <w:r w:rsidR="006B01E4" w:rsidRPr="00515616">
        <w:rPr>
          <w:noProof/>
          <w:lang w:eastAsia="pt-PT"/>
        </w:rPr>
        <w:fldChar w:fldCharType="separate"/>
      </w:r>
      <w:r w:rsidR="00E95403" w:rsidRPr="006B01E4">
        <w:t xml:space="preserve">Figura </w:t>
      </w:r>
      <w:r w:rsidR="00E95403">
        <w:rPr>
          <w:noProof/>
        </w:rPr>
        <w:t>33</w:t>
      </w:r>
      <w:r w:rsidR="006B01E4" w:rsidRPr="00515616">
        <w:rPr>
          <w:noProof/>
          <w:lang w:eastAsia="pt-PT"/>
        </w:rPr>
        <w:fldChar w:fldCharType="end"/>
      </w:r>
      <w:r w:rsidR="006B01E4">
        <w:rPr>
          <w:noProof/>
          <w:lang w:eastAsia="pt-PT"/>
        </w:rPr>
        <w:t xml:space="preserve">, o cenário que melhor responde às necessidades da adega e exigências do regulamento, tendo tambem em conta que a lesgislação em vigor penaliza a venda de energia à rede, é o cenário 3, ou seja, o cenário que se dimensiona o sistema para o mês de Julho, em que a energia produzida em excesso é a menor possível. A potência pico do sistema PV será então a potência máxima necessária para um dia tipico do mês de Julho (visto no diagrama de carga de Julho), ou seja, 226 kWp. Na </w:t>
      </w:r>
      <w:r w:rsidR="002B0EF4">
        <w:rPr>
          <w:noProof/>
          <w:lang w:eastAsia="pt-PT"/>
        </w:rPr>
        <w:fldChar w:fldCharType="begin"/>
      </w:r>
      <w:r w:rsidR="002B0EF4">
        <w:rPr>
          <w:noProof/>
          <w:lang w:eastAsia="pt-PT"/>
        </w:rPr>
        <w:instrText xml:space="preserve"> REF _Ref449452284 \h </w:instrText>
      </w:r>
      <w:r w:rsidR="002B0EF4">
        <w:rPr>
          <w:noProof/>
          <w:lang w:eastAsia="pt-PT"/>
        </w:rPr>
      </w:r>
      <w:r w:rsidR="002B0EF4">
        <w:rPr>
          <w:noProof/>
          <w:lang w:eastAsia="pt-PT"/>
        </w:rPr>
        <w:fldChar w:fldCharType="separate"/>
      </w:r>
      <w:r w:rsidR="00E95403">
        <w:t xml:space="preserve">Figura </w:t>
      </w:r>
      <w:r w:rsidR="00E95403">
        <w:rPr>
          <w:noProof/>
        </w:rPr>
        <w:t>34</w:t>
      </w:r>
      <w:r w:rsidR="002B0EF4">
        <w:rPr>
          <w:noProof/>
          <w:lang w:eastAsia="pt-PT"/>
        </w:rPr>
        <w:fldChar w:fldCharType="end"/>
      </w:r>
      <w:r w:rsidR="006B01E4">
        <w:rPr>
          <w:noProof/>
          <w:lang w:eastAsia="pt-PT"/>
        </w:rPr>
        <w:t>, é possivel verificar a</w:t>
      </w:r>
      <w:r w:rsidR="002B0EF4">
        <w:rPr>
          <w:noProof/>
          <w:lang w:eastAsia="pt-PT"/>
        </w:rPr>
        <w:t xml:space="preserve"> energia produzida pelo sistema que é consumida e a que está em excesso (sendo vendida à rede) de um dia típico de cada mês do ano.</w:t>
      </w:r>
      <w:r w:rsidR="00DB0EAC">
        <w:rPr>
          <w:noProof/>
          <w:lang w:eastAsia="pt-PT"/>
        </w:rPr>
        <w:t xml:space="preserve"> </w:t>
      </w:r>
      <w:r w:rsidR="00DB0EAC" w:rsidRPr="00CF1172">
        <w:t xml:space="preserve">É de notar que em </w:t>
      </w:r>
      <w:proofErr w:type="gramStart"/>
      <w:r w:rsidR="00DB0EAC" w:rsidRPr="00CF1172">
        <w:t>Julho</w:t>
      </w:r>
      <w:proofErr w:type="gramEnd"/>
      <w:r w:rsidR="00DB0EAC" w:rsidRPr="00CF1172">
        <w:t>, nas horas de maior produção do painel, não existe energia desperdiçada.</w:t>
      </w:r>
    </w:p>
    <w:p w:rsidR="00EA28C8" w:rsidRPr="00EA28C8" w:rsidRDefault="00EA28C8" w:rsidP="00D7199D">
      <w:pPr>
        <w:rPr>
          <w:noProof/>
          <w:sz w:val="4"/>
          <w:szCs w:val="4"/>
          <w:lang w:eastAsia="pt-PT"/>
        </w:rPr>
      </w:pPr>
    </w:p>
    <w:p w:rsidR="00D7199D" w:rsidRDefault="00D7199D" w:rsidP="00D7199D">
      <w:r>
        <w:rPr>
          <w:noProof/>
          <w:lang w:eastAsia="pt-PT"/>
        </w:rPr>
        <w:t xml:space="preserve">Um sistema PV, para além do investimento inicial, </w:t>
      </w:r>
      <w:r w:rsidR="00502515">
        <w:rPr>
          <w:noProof/>
          <w:lang w:eastAsia="pt-PT"/>
        </w:rPr>
        <w:t xml:space="preserve">inlcui </w:t>
      </w:r>
      <w:r>
        <w:rPr>
          <w:noProof/>
          <w:lang w:eastAsia="pt-PT"/>
        </w:rPr>
        <w:t>custos de manutenção e operação (O&amp;M), que são normalmente calculados admitindo que ao longo da vida útil do sistema perfazem 2% do investimento inicial ao ano. Para o cálculo da poupança obtida com o sistema PV, é necessário ter os custos de O&amp;M em consideração, a receita proveniente do consumo evitado pelo sistema e a receita proveniente da energia vendida à RESP.</w:t>
      </w:r>
    </w:p>
    <w:p w:rsidR="00D7199D" w:rsidRDefault="00D7199D" w:rsidP="00D7199D">
      <w:pPr>
        <w:rPr>
          <w:noProof/>
          <w:lang w:eastAsia="pt-PT"/>
        </w:rPr>
      </w:pPr>
      <w:r>
        <w:rPr>
          <w:noProof/>
          <w:lang w:eastAsia="pt-PT"/>
        </w:rPr>
        <w:t xml:space="preserve">Assim, assumindo que o preço do Wp se situa nos 1,2€/Wp, um sistema desta dimensão teria um investimento </w:t>
      </w:r>
      <w:r w:rsidR="00CE7AD8">
        <w:rPr>
          <w:noProof/>
          <w:lang w:eastAsia="pt-PT"/>
        </w:rPr>
        <w:t xml:space="preserve">de </w:t>
      </w:r>
      <w:r>
        <w:rPr>
          <w:noProof/>
          <w:lang w:eastAsia="pt-PT"/>
        </w:rPr>
        <w:t xml:space="preserve"> 2</w:t>
      </w:r>
      <w:r w:rsidR="00CE7AD8">
        <w:rPr>
          <w:noProof/>
          <w:lang w:eastAsia="pt-PT"/>
        </w:rPr>
        <w:t>95</w:t>
      </w:r>
      <w:r>
        <w:rPr>
          <w:noProof/>
          <w:lang w:eastAsia="pt-PT"/>
        </w:rPr>
        <w:t> 000 €, mas como é possível observar na</w:t>
      </w:r>
      <w:r w:rsidR="00C25039">
        <w:rPr>
          <w:noProof/>
          <w:lang w:eastAsia="pt-PT"/>
        </w:rPr>
        <w:t xml:space="preserve"> </w:t>
      </w:r>
      <w:r w:rsidR="00C25039">
        <w:rPr>
          <w:noProof/>
          <w:lang w:eastAsia="pt-PT"/>
        </w:rPr>
        <w:fldChar w:fldCharType="begin"/>
      </w:r>
      <w:r w:rsidR="00C25039">
        <w:rPr>
          <w:noProof/>
          <w:lang w:eastAsia="pt-PT"/>
        </w:rPr>
        <w:instrText xml:space="preserve"> REF _Ref457559301 \h </w:instrText>
      </w:r>
      <w:r w:rsidR="00C25039">
        <w:rPr>
          <w:noProof/>
          <w:lang w:eastAsia="pt-PT"/>
        </w:rPr>
      </w:r>
      <w:r w:rsidR="00C25039">
        <w:rPr>
          <w:noProof/>
          <w:lang w:eastAsia="pt-PT"/>
        </w:rPr>
        <w:fldChar w:fldCharType="separate"/>
      </w:r>
      <w:r w:rsidR="00E95403">
        <w:t xml:space="preserve">Tabela </w:t>
      </w:r>
      <w:r w:rsidR="00E95403">
        <w:rPr>
          <w:noProof/>
        </w:rPr>
        <w:t>22</w:t>
      </w:r>
      <w:r w:rsidR="00C25039">
        <w:rPr>
          <w:noProof/>
          <w:lang w:eastAsia="pt-PT"/>
        </w:rPr>
        <w:fldChar w:fldCharType="end"/>
      </w:r>
      <w:r>
        <w:rPr>
          <w:noProof/>
          <w:lang w:eastAsia="pt-PT"/>
        </w:rPr>
        <w:t xml:space="preserve">, conduzirá a uma poupança anual na ordem dos </w:t>
      </w:r>
      <w:r w:rsidR="00CE7AD8">
        <w:rPr>
          <w:noProof/>
          <w:lang w:eastAsia="pt-PT"/>
        </w:rPr>
        <w:t>35 000</w:t>
      </w:r>
      <w:r>
        <w:rPr>
          <w:noProof/>
          <w:lang w:eastAsia="pt-PT"/>
        </w:rPr>
        <w:t xml:space="preserve"> €, permitindo recuperar o investimento total em menos de 9 anos. </w:t>
      </w:r>
    </w:p>
    <w:tbl>
      <w:tblPr>
        <w:tblStyle w:val="TabelaSimples2"/>
        <w:tblpPr w:leftFromText="141" w:rightFromText="141" w:vertAnchor="text" w:horzAnchor="margin" w:tblpXSpec="center" w:tblpY="332"/>
        <w:tblW w:w="0" w:type="auto"/>
        <w:tblLook w:val="04A0" w:firstRow="1" w:lastRow="0" w:firstColumn="1" w:lastColumn="0" w:noHBand="0" w:noVBand="1"/>
      </w:tblPr>
      <w:tblGrid>
        <w:gridCol w:w="2268"/>
        <w:gridCol w:w="1979"/>
        <w:gridCol w:w="2124"/>
        <w:gridCol w:w="30"/>
      </w:tblGrid>
      <w:tr w:rsidR="00C25039" w:rsidTr="00C25039">
        <w:trPr>
          <w:gridAfter w:val="1"/>
          <w:cnfStyle w:val="100000000000" w:firstRow="1" w:lastRow="0" w:firstColumn="0" w:lastColumn="0" w:oddVBand="0" w:evenVBand="0" w:oddHBand="0" w:evenHBand="0" w:firstRowFirstColumn="0" w:firstRowLastColumn="0" w:lastRowFirstColumn="0" w:lastRowLastColumn="0"/>
          <w:wAfter w:w="30" w:type="dxa"/>
        </w:trPr>
        <w:tc>
          <w:tcPr>
            <w:cnfStyle w:val="001000000000" w:firstRow="0" w:lastRow="0" w:firstColumn="1" w:lastColumn="0" w:oddVBand="0" w:evenVBand="0" w:oddHBand="0" w:evenHBand="0" w:firstRowFirstColumn="0" w:firstRowLastColumn="0" w:lastRowFirstColumn="0" w:lastRowLastColumn="0"/>
            <w:tcW w:w="6371" w:type="dxa"/>
            <w:gridSpan w:val="3"/>
            <w:tcBorders>
              <w:top w:val="single" w:sz="12" w:space="0" w:color="auto"/>
            </w:tcBorders>
            <w:vAlign w:val="center"/>
          </w:tcPr>
          <w:p w:rsidR="00C25039" w:rsidRDefault="00C25039" w:rsidP="00C25039">
            <w:pPr>
              <w:jc w:val="center"/>
              <w:rPr>
                <w:b w:val="0"/>
                <w:bCs w:val="0"/>
                <w:noProof/>
                <w:lang w:eastAsia="pt-PT"/>
              </w:rPr>
            </w:pPr>
            <w:r>
              <w:rPr>
                <w:noProof/>
                <w:lang w:eastAsia="pt-PT"/>
              </w:rPr>
              <w:t>Sistema Solar Fotovoltaico</w:t>
            </w:r>
          </w:p>
        </w:tc>
      </w:tr>
      <w:tr w:rsidR="00C25039" w:rsidTr="00C25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auto"/>
              <w:bottom w:val="nil"/>
            </w:tcBorders>
            <w:vAlign w:val="center"/>
          </w:tcPr>
          <w:p w:rsidR="00C25039" w:rsidRDefault="00C25039" w:rsidP="00C25039">
            <w:pPr>
              <w:jc w:val="center"/>
              <w:rPr>
                <w:noProof/>
                <w:lang w:eastAsia="pt-PT"/>
              </w:rPr>
            </w:pPr>
            <w:r>
              <w:rPr>
                <w:noProof/>
                <w:lang w:eastAsia="pt-PT"/>
              </w:rPr>
              <w:t>Potência Pico (kWp)</w:t>
            </w:r>
          </w:p>
        </w:tc>
        <w:tc>
          <w:tcPr>
            <w:tcW w:w="1979" w:type="dxa"/>
            <w:tcBorders>
              <w:top w:val="single" w:sz="12" w:space="0" w:color="auto"/>
              <w:bottom w:val="nil"/>
            </w:tcBorders>
            <w:vAlign w:val="center"/>
          </w:tcPr>
          <w:p w:rsidR="00C25039" w:rsidRPr="005E797C" w:rsidRDefault="00C25039" w:rsidP="00C25039">
            <w:pPr>
              <w:jc w:val="center"/>
              <w:cnfStyle w:val="000000100000" w:firstRow="0" w:lastRow="0" w:firstColumn="0" w:lastColumn="0" w:oddVBand="0" w:evenVBand="0" w:oddHBand="1" w:evenHBand="0" w:firstRowFirstColumn="0" w:firstRowLastColumn="0" w:lastRowFirstColumn="0" w:lastRowLastColumn="0"/>
              <w:rPr>
                <w:b/>
                <w:noProof/>
                <w:lang w:eastAsia="pt-PT"/>
              </w:rPr>
            </w:pPr>
            <w:r w:rsidRPr="005E797C">
              <w:rPr>
                <w:b/>
                <w:noProof/>
                <w:lang w:eastAsia="pt-PT"/>
              </w:rPr>
              <w:t>Nº Módulos</w:t>
            </w:r>
          </w:p>
        </w:tc>
        <w:tc>
          <w:tcPr>
            <w:tcW w:w="2154" w:type="dxa"/>
            <w:gridSpan w:val="2"/>
            <w:tcBorders>
              <w:top w:val="single" w:sz="12" w:space="0" w:color="auto"/>
              <w:bottom w:val="nil"/>
            </w:tcBorders>
            <w:vAlign w:val="center"/>
          </w:tcPr>
          <w:p w:rsidR="00C25039" w:rsidRPr="005E797C" w:rsidRDefault="00C25039" w:rsidP="00C25039">
            <w:pPr>
              <w:jc w:val="center"/>
              <w:cnfStyle w:val="000000100000" w:firstRow="0" w:lastRow="0" w:firstColumn="0" w:lastColumn="0" w:oddVBand="0" w:evenVBand="0" w:oddHBand="1" w:evenHBand="0" w:firstRowFirstColumn="0" w:firstRowLastColumn="0" w:lastRowFirstColumn="0" w:lastRowLastColumn="0"/>
              <w:rPr>
                <w:b/>
                <w:noProof/>
                <w:lang w:eastAsia="pt-PT"/>
              </w:rPr>
            </w:pPr>
            <w:r w:rsidRPr="005E797C">
              <w:rPr>
                <w:b/>
                <w:noProof/>
                <w:lang w:eastAsia="pt-PT"/>
              </w:rPr>
              <w:t>Área Ocupação (m</w:t>
            </w:r>
            <w:r w:rsidRPr="005E797C">
              <w:rPr>
                <w:b/>
                <w:noProof/>
                <w:vertAlign w:val="superscript"/>
                <w:lang w:eastAsia="pt-PT"/>
              </w:rPr>
              <w:t>2</w:t>
            </w:r>
            <w:r w:rsidRPr="005E797C">
              <w:rPr>
                <w:b/>
                <w:noProof/>
                <w:lang w:eastAsia="pt-PT"/>
              </w:rPr>
              <w:t>)</w:t>
            </w:r>
          </w:p>
        </w:tc>
      </w:tr>
      <w:tr w:rsidR="00C25039" w:rsidTr="00C25039">
        <w:tc>
          <w:tcPr>
            <w:cnfStyle w:val="001000000000" w:firstRow="0" w:lastRow="0" w:firstColumn="1" w:lastColumn="0" w:oddVBand="0" w:evenVBand="0" w:oddHBand="0" w:evenHBand="0" w:firstRowFirstColumn="0" w:firstRowLastColumn="0" w:lastRowFirstColumn="0" w:lastRowLastColumn="0"/>
            <w:tcW w:w="2268" w:type="dxa"/>
            <w:tcBorders>
              <w:top w:val="nil"/>
              <w:bottom w:val="single" w:sz="12" w:space="0" w:color="auto"/>
            </w:tcBorders>
            <w:vAlign w:val="center"/>
          </w:tcPr>
          <w:p w:rsidR="00C25039" w:rsidRPr="005E797C" w:rsidRDefault="00C25039" w:rsidP="00C25039">
            <w:pPr>
              <w:jc w:val="center"/>
              <w:rPr>
                <w:b w:val="0"/>
                <w:noProof/>
                <w:lang w:eastAsia="pt-PT"/>
              </w:rPr>
            </w:pPr>
            <w:r w:rsidRPr="005E797C">
              <w:rPr>
                <w:b w:val="0"/>
                <w:noProof/>
                <w:lang w:eastAsia="pt-PT"/>
              </w:rPr>
              <w:t>2</w:t>
            </w:r>
            <w:r>
              <w:rPr>
                <w:b w:val="0"/>
                <w:noProof/>
                <w:lang w:eastAsia="pt-PT"/>
              </w:rPr>
              <w:t>46</w:t>
            </w:r>
          </w:p>
        </w:tc>
        <w:tc>
          <w:tcPr>
            <w:tcW w:w="1979" w:type="dxa"/>
            <w:tcBorders>
              <w:top w:val="nil"/>
              <w:bottom w:val="single" w:sz="12" w:space="0" w:color="auto"/>
            </w:tcBorders>
            <w:vAlign w:val="center"/>
          </w:tcPr>
          <w:p w:rsidR="00C25039" w:rsidRPr="005E797C" w:rsidRDefault="00C25039" w:rsidP="00C25039">
            <w:pPr>
              <w:jc w:val="center"/>
              <w:cnfStyle w:val="000000000000" w:firstRow="0" w:lastRow="0" w:firstColumn="0" w:lastColumn="0" w:oddVBand="0" w:evenVBand="0" w:oddHBand="0" w:evenHBand="0" w:firstRowFirstColumn="0" w:firstRowLastColumn="0" w:lastRowFirstColumn="0" w:lastRowLastColumn="0"/>
              <w:rPr>
                <w:noProof/>
                <w:lang w:eastAsia="pt-PT"/>
              </w:rPr>
            </w:pPr>
            <w:r>
              <w:rPr>
                <w:noProof/>
                <w:lang w:eastAsia="pt-PT"/>
              </w:rPr>
              <w:t>864</w:t>
            </w:r>
          </w:p>
        </w:tc>
        <w:tc>
          <w:tcPr>
            <w:tcW w:w="2154" w:type="dxa"/>
            <w:gridSpan w:val="2"/>
            <w:tcBorders>
              <w:top w:val="nil"/>
              <w:bottom w:val="single" w:sz="12" w:space="0" w:color="auto"/>
            </w:tcBorders>
            <w:vAlign w:val="center"/>
          </w:tcPr>
          <w:p w:rsidR="00C25039" w:rsidRPr="005E797C" w:rsidRDefault="00C25039" w:rsidP="00C25039">
            <w:pPr>
              <w:jc w:val="center"/>
              <w:cnfStyle w:val="000000000000" w:firstRow="0" w:lastRow="0" w:firstColumn="0" w:lastColumn="0" w:oddVBand="0" w:evenVBand="0" w:oddHBand="0" w:evenHBand="0" w:firstRowFirstColumn="0" w:firstRowLastColumn="0" w:lastRowFirstColumn="0" w:lastRowLastColumn="0"/>
              <w:rPr>
                <w:noProof/>
                <w:lang w:eastAsia="pt-PT"/>
              </w:rPr>
            </w:pPr>
            <w:r w:rsidRPr="005E797C">
              <w:rPr>
                <w:noProof/>
                <w:lang w:eastAsia="pt-PT"/>
              </w:rPr>
              <w:t>1</w:t>
            </w:r>
            <w:r>
              <w:rPr>
                <w:noProof/>
                <w:lang w:eastAsia="pt-PT"/>
              </w:rPr>
              <w:t>447</w:t>
            </w:r>
          </w:p>
        </w:tc>
      </w:tr>
      <w:tr w:rsidR="00C25039" w:rsidTr="00C25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auto"/>
              <w:bottom w:val="nil"/>
            </w:tcBorders>
            <w:vAlign w:val="center"/>
          </w:tcPr>
          <w:p w:rsidR="00C25039" w:rsidRPr="005E797C" w:rsidRDefault="00C25039" w:rsidP="00C25039">
            <w:pPr>
              <w:jc w:val="center"/>
              <w:rPr>
                <w:noProof/>
                <w:lang w:eastAsia="pt-PT"/>
              </w:rPr>
            </w:pPr>
            <w:r w:rsidRPr="005E797C">
              <w:rPr>
                <w:noProof/>
                <w:lang w:eastAsia="pt-PT"/>
              </w:rPr>
              <w:t>Investimento</w:t>
            </w:r>
          </w:p>
        </w:tc>
        <w:tc>
          <w:tcPr>
            <w:tcW w:w="1979" w:type="dxa"/>
            <w:tcBorders>
              <w:top w:val="single" w:sz="12" w:space="0" w:color="auto"/>
              <w:bottom w:val="nil"/>
            </w:tcBorders>
            <w:vAlign w:val="center"/>
          </w:tcPr>
          <w:p w:rsidR="00C25039" w:rsidRPr="005E797C" w:rsidRDefault="00C25039" w:rsidP="00C25039">
            <w:pPr>
              <w:jc w:val="center"/>
              <w:cnfStyle w:val="000000100000" w:firstRow="0" w:lastRow="0" w:firstColumn="0" w:lastColumn="0" w:oddVBand="0" w:evenVBand="0" w:oddHBand="1" w:evenHBand="0" w:firstRowFirstColumn="0" w:firstRowLastColumn="0" w:lastRowFirstColumn="0" w:lastRowLastColumn="0"/>
              <w:rPr>
                <w:b/>
                <w:noProof/>
                <w:lang w:eastAsia="pt-PT"/>
              </w:rPr>
            </w:pPr>
            <w:r w:rsidRPr="005E797C">
              <w:rPr>
                <w:b/>
                <w:noProof/>
                <w:lang w:eastAsia="pt-PT"/>
              </w:rPr>
              <w:t>Poupança Anual</w:t>
            </w:r>
          </w:p>
        </w:tc>
        <w:tc>
          <w:tcPr>
            <w:tcW w:w="2154" w:type="dxa"/>
            <w:gridSpan w:val="2"/>
            <w:tcBorders>
              <w:top w:val="single" w:sz="12" w:space="0" w:color="auto"/>
              <w:bottom w:val="nil"/>
            </w:tcBorders>
            <w:vAlign w:val="center"/>
          </w:tcPr>
          <w:p w:rsidR="00C25039" w:rsidRPr="005E797C" w:rsidRDefault="00C25039" w:rsidP="00C25039">
            <w:pPr>
              <w:jc w:val="center"/>
              <w:cnfStyle w:val="000000100000" w:firstRow="0" w:lastRow="0" w:firstColumn="0" w:lastColumn="0" w:oddVBand="0" w:evenVBand="0" w:oddHBand="1" w:evenHBand="0" w:firstRowFirstColumn="0" w:firstRowLastColumn="0" w:lastRowFirstColumn="0" w:lastRowLastColumn="0"/>
              <w:rPr>
                <w:b/>
                <w:i/>
                <w:noProof/>
                <w:lang w:eastAsia="pt-PT"/>
              </w:rPr>
            </w:pPr>
            <w:r w:rsidRPr="005E797C">
              <w:rPr>
                <w:b/>
                <w:i/>
                <w:noProof/>
                <w:lang w:eastAsia="pt-PT"/>
              </w:rPr>
              <w:t>Payback Time</w:t>
            </w:r>
          </w:p>
        </w:tc>
      </w:tr>
      <w:tr w:rsidR="00C25039" w:rsidTr="00C25039">
        <w:tc>
          <w:tcPr>
            <w:cnfStyle w:val="001000000000" w:firstRow="0" w:lastRow="0" w:firstColumn="1" w:lastColumn="0" w:oddVBand="0" w:evenVBand="0" w:oddHBand="0" w:evenHBand="0" w:firstRowFirstColumn="0" w:firstRowLastColumn="0" w:lastRowFirstColumn="0" w:lastRowLastColumn="0"/>
            <w:tcW w:w="2268" w:type="dxa"/>
            <w:tcBorders>
              <w:top w:val="nil"/>
              <w:bottom w:val="single" w:sz="12" w:space="0" w:color="auto"/>
            </w:tcBorders>
            <w:vAlign w:val="center"/>
          </w:tcPr>
          <w:p w:rsidR="00C25039" w:rsidRPr="003A382B" w:rsidRDefault="00C25039" w:rsidP="00C25039">
            <w:pPr>
              <w:jc w:val="center"/>
              <w:rPr>
                <w:b w:val="0"/>
                <w:noProof/>
                <w:lang w:eastAsia="pt-PT"/>
              </w:rPr>
            </w:pPr>
            <w:r w:rsidRPr="003A382B">
              <w:rPr>
                <w:b w:val="0"/>
                <w:noProof/>
                <w:lang w:eastAsia="pt-PT"/>
              </w:rPr>
              <w:t>2</w:t>
            </w:r>
            <w:r>
              <w:rPr>
                <w:b w:val="0"/>
                <w:noProof/>
                <w:lang w:eastAsia="pt-PT"/>
              </w:rPr>
              <w:t>95</w:t>
            </w:r>
            <w:r w:rsidRPr="003A382B">
              <w:rPr>
                <w:b w:val="0"/>
                <w:noProof/>
                <w:lang w:eastAsia="pt-PT"/>
              </w:rPr>
              <w:t> 000 €</w:t>
            </w:r>
          </w:p>
        </w:tc>
        <w:tc>
          <w:tcPr>
            <w:tcW w:w="1979" w:type="dxa"/>
            <w:tcBorders>
              <w:top w:val="nil"/>
              <w:bottom w:val="single" w:sz="12" w:space="0" w:color="auto"/>
            </w:tcBorders>
            <w:vAlign w:val="center"/>
          </w:tcPr>
          <w:p w:rsidR="00C25039" w:rsidRPr="003A382B" w:rsidRDefault="00C25039" w:rsidP="00C25039">
            <w:pPr>
              <w:jc w:val="center"/>
              <w:cnfStyle w:val="000000000000" w:firstRow="0" w:lastRow="0" w:firstColumn="0" w:lastColumn="0" w:oddVBand="0" w:evenVBand="0" w:oddHBand="0" w:evenHBand="0" w:firstRowFirstColumn="0" w:firstRowLastColumn="0" w:lastRowFirstColumn="0" w:lastRowLastColumn="0"/>
              <w:rPr>
                <w:noProof/>
                <w:lang w:eastAsia="pt-PT"/>
              </w:rPr>
            </w:pPr>
            <w:r>
              <w:rPr>
                <w:noProof/>
                <w:lang w:eastAsia="pt-PT"/>
              </w:rPr>
              <w:t>34 441</w:t>
            </w:r>
            <w:r w:rsidRPr="003A382B">
              <w:rPr>
                <w:noProof/>
                <w:lang w:eastAsia="pt-PT"/>
              </w:rPr>
              <w:t xml:space="preserve"> €</w:t>
            </w:r>
          </w:p>
        </w:tc>
        <w:tc>
          <w:tcPr>
            <w:tcW w:w="2154" w:type="dxa"/>
            <w:gridSpan w:val="2"/>
            <w:tcBorders>
              <w:top w:val="nil"/>
              <w:bottom w:val="single" w:sz="12" w:space="0" w:color="auto"/>
            </w:tcBorders>
            <w:vAlign w:val="center"/>
          </w:tcPr>
          <w:p w:rsidR="00C25039" w:rsidRPr="003A382B" w:rsidRDefault="00C25039" w:rsidP="00C25039">
            <w:pPr>
              <w:jc w:val="center"/>
              <w:cnfStyle w:val="000000000000" w:firstRow="0" w:lastRow="0" w:firstColumn="0" w:lastColumn="0" w:oddVBand="0" w:evenVBand="0" w:oddHBand="0" w:evenHBand="0" w:firstRowFirstColumn="0" w:firstRowLastColumn="0" w:lastRowFirstColumn="0" w:lastRowLastColumn="0"/>
              <w:rPr>
                <w:noProof/>
                <w:lang w:eastAsia="pt-PT"/>
              </w:rPr>
            </w:pPr>
            <w:r>
              <w:rPr>
                <w:noProof/>
                <w:lang w:eastAsia="pt-PT"/>
              </w:rPr>
              <w:t>8,</w:t>
            </w:r>
            <w:r w:rsidRPr="003A382B">
              <w:rPr>
                <w:noProof/>
                <w:lang w:eastAsia="pt-PT"/>
              </w:rPr>
              <w:t>6 anos</w:t>
            </w:r>
          </w:p>
        </w:tc>
      </w:tr>
    </w:tbl>
    <w:p w:rsidR="00C25039" w:rsidRDefault="00C25039" w:rsidP="00C25039">
      <w:pPr>
        <w:pStyle w:val="Legenda"/>
        <w:keepNext/>
      </w:pPr>
      <w:bookmarkStart w:id="430" w:name="_Ref457559301"/>
      <w:bookmarkStart w:id="431" w:name="_Toc469405958"/>
      <w:r>
        <w:t xml:space="preserve">Tabela </w:t>
      </w:r>
      <w:r w:rsidR="0079735A">
        <w:fldChar w:fldCharType="begin"/>
      </w:r>
      <w:r w:rsidR="0079735A">
        <w:instrText xml:space="preserve"> SEQ Tabela \* ARABIC </w:instrText>
      </w:r>
      <w:r w:rsidR="0079735A">
        <w:fldChar w:fldCharType="separate"/>
      </w:r>
      <w:r w:rsidR="00E95403">
        <w:rPr>
          <w:noProof/>
        </w:rPr>
        <w:t>22</w:t>
      </w:r>
      <w:r w:rsidR="0079735A">
        <w:rPr>
          <w:noProof/>
        </w:rPr>
        <w:fldChar w:fldCharType="end"/>
      </w:r>
      <w:bookmarkEnd w:id="430"/>
      <w:r>
        <w:t>: Características do sistema PV dimensionado.</w:t>
      </w:r>
      <w:bookmarkEnd w:id="431"/>
    </w:p>
    <w:p w:rsidR="00C25039" w:rsidRDefault="00C25039" w:rsidP="00D7199D">
      <w:pPr>
        <w:pStyle w:val="Legenda"/>
        <w:keepNext/>
      </w:pPr>
      <w:bookmarkStart w:id="432" w:name="_Ref449453260"/>
    </w:p>
    <w:bookmarkEnd w:id="432"/>
    <w:p w:rsidR="00D7199D" w:rsidRPr="005E797C" w:rsidRDefault="00D7199D" w:rsidP="00D7199D">
      <w:pPr>
        <w:rPr>
          <w:noProof/>
          <w:lang w:eastAsia="pt-PT"/>
        </w:rPr>
      </w:pPr>
    </w:p>
    <w:p w:rsidR="00D7199D" w:rsidRDefault="00D7199D" w:rsidP="00D7199D">
      <w:pPr>
        <w:rPr>
          <w:noProof/>
          <w:lang w:eastAsia="pt-PT"/>
        </w:rPr>
      </w:pPr>
    </w:p>
    <w:p w:rsidR="00D7199D" w:rsidRDefault="00D7199D" w:rsidP="00D7199D">
      <w:pPr>
        <w:rPr>
          <w:noProof/>
          <w:lang w:eastAsia="pt-PT"/>
        </w:rPr>
      </w:pPr>
    </w:p>
    <w:p w:rsidR="00D7199D" w:rsidRDefault="00D7199D" w:rsidP="00D7199D">
      <w:r>
        <w:t xml:space="preserve">Ao instalar este sistema PV, contribui-se para a diminuição da pegada de carbono da adega. Como referido no </w:t>
      </w:r>
      <w:r>
        <w:rPr>
          <w:b/>
        </w:rPr>
        <w:t xml:space="preserve">Capítulo </w:t>
      </w:r>
      <w:r w:rsidR="00CE7AD8">
        <w:rPr>
          <w:b/>
        </w:rPr>
        <w:t>4.1.1.4</w:t>
      </w:r>
      <w:r>
        <w:t xml:space="preserve">, anualmente a adega produz cerca de </w:t>
      </w:r>
      <w:r w:rsidR="00C17860">
        <w:t>3</w:t>
      </w:r>
      <w:r>
        <w:t>83 toneladas de CO</w:t>
      </w:r>
      <w:r>
        <w:rPr>
          <w:vertAlign w:val="subscript"/>
        </w:rPr>
        <w:t>2</w:t>
      </w:r>
      <w:r w:rsidR="00D350C4">
        <w:t xml:space="preserve">, </w:t>
      </w:r>
      <w:r w:rsidR="00D350C4" w:rsidRPr="00A24C9F">
        <w:t>como consequência do consumo da energia elétrica</w:t>
      </w:r>
      <w:r w:rsidRPr="00A24C9F">
        <w:t xml:space="preserve">. Com a introdução do PV, </w:t>
      </w:r>
      <w:r w:rsidR="00AF5F23" w:rsidRPr="00A24C9F">
        <w:t>29</w:t>
      </w:r>
      <w:r w:rsidRPr="00A24C9F">
        <w:t xml:space="preserve">% dessa produção </w:t>
      </w:r>
      <w:r w:rsidR="00D350C4" w:rsidRPr="00A24C9F">
        <w:t>seria</w:t>
      </w:r>
      <w:r w:rsidRPr="00A24C9F">
        <w:t xml:space="preserve"> eliminada. </w:t>
      </w:r>
      <w:r w:rsidR="00AF5F23" w:rsidRPr="00A24C9F">
        <w:t>Na</w:t>
      </w:r>
      <w:r w:rsidR="00F9060D" w:rsidRPr="00A24C9F">
        <w:t xml:space="preserve"> </w:t>
      </w:r>
      <w:r w:rsidR="00F9060D" w:rsidRPr="00A24C9F">
        <w:fldChar w:fldCharType="begin"/>
      </w:r>
      <w:r w:rsidR="00F9060D" w:rsidRPr="00A24C9F">
        <w:instrText xml:space="preserve"> REF _Ref461113701 \h </w:instrText>
      </w:r>
      <w:r w:rsidR="00F9060D" w:rsidRPr="00A24C9F">
        <w:fldChar w:fldCharType="separate"/>
      </w:r>
      <w:r w:rsidR="00E95403" w:rsidRPr="00A24C9F">
        <w:t xml:space="preserve">Tabela </w:t>
      </w:r>
      <w:r w:rsidR="00E95403" w:rsidRPr="00A24C9F">
        <w:rPr>
          <w:noProof/>
        </w:rPr>
        <w:t>23</w:t>
      </w:r>
      <w:r w:rsidR="00F9060D" w:rsidRPr="00A24C9F">
        <w:fldChar w:fldCharType="end"/>
      </w:r>
      <w:r w:rsidR="00C25039" w:rsidRPr="00A24C9F">
        <w:t>,</w:t>
      </w:r>
      <w:r w:rsidR="00AF5F23" w:rsidRPr="00A24C9F">
        <w:t xml:space="preserve"> estão representadas as produções de CO</w:t>
      </w:r>
      <w:r w:rsidR="00AF5F23" w:rsidRPr="00A24C9F">
        <w:rPr>
          <w:vertAlign w:val="subscript"/>
        </w:rPr>
        <w:t>2</w:t>
      </w:r>
      <w:r w:rsidR="00AF5F23" w:rsidRPr="00A24C9F">
        <w:t xml:space="preserve"> da energia proveniente da </w:t>
      </w:r>
      <w:r w:rsidR="00AF5F23">
        <w:t xml:space="preserve">companhia Endesa, do sistema PV dimensionado e da adega de Borba após a instalação do sistema PV (balanço entre a produção PV e a energia proveniente da Endesa). </w:t>
      </w:r>
      <w:r>
        <w:t xml:space="preserve">Observando a </w:t>
      </w:r>
      <w:r w:rsidRPr="00CE7AD8">
        <w:fldChar w:fldCharType="begin"/>
      </w:r>
      <w:r w:rsidRPr="00CE7AD8">
        <w:instrText xml:space="preserve"> REF _Ref445992420 \h  \* MERGEFORMAT </w:instrText>
      </w:r>
      <w:r w:rsidRPr="00CE7AD8">
        <w:fldChar w:fldCharType="separate"/>
      </w:r>
      <w:r w:rsidR="00E95403" w:rsidRPr="00CE7AD8">
        <w:t xml:space="preserve">Figura </w:t>
      </w:r>
      <w:r w:rsidR="00E95403">
        <w:rPr>
          <w:noProof/>
        </w:rPr>
        <w:t>35</w:t>
      </w:r>
      <w:r w:rsidRPr="00CE7AD8">
        <w:fldChar w:fldCharType="end"/>
      </w:r>
      <w:r w:rsidRPr="00CE7AD8">
        <w:t>,</w:t>
      </w:r>
      <w:r>
        <w:t xml:space="preserve"> é possível verificar a diferença da pegada de CO</w:t>
      </w:r>
      <w:r>
        <w:rPr>
          <w:vertAlign w:val="subscript"/>
        </w:rPr>
        <w:t>2</w:t>
      </w:r>
      <w:r>
        <w:t>, proveniente do consumo de energia elétrica, antes e depois da introdução do sistema PV dimensionado.</w:t>
      </w:r>
    </w:p>
    <w:tbl>
      <w:tblPr>
        <w:tblStyle w:val="TabelaSimples2"/>
        <w:tblpPr w:leftFromText="141" w:rightFromText="141" w:vertAnchor="page" w:horzAnchor="margin" w:tblpY="1672"/>
        <w:tblW w:w="8730" w:type="dxa"/>
        <w:tblBorders>
          <w:top w:val="none" w:sz="0" w:space="0" w:color="auto"/>
          <w:bottom w:val="none" w:sz="0" w:space="0" w:color="auto"/>
        </w:tblBorders>
        <w:tblLook w:val="04A0" w:firstRow="1" w:lastRow="0" w:firstColumn="1" w:lastColumn="0" w:noHBand="0" w:noVBand="1"/>
      </w:tblPr>
      <w:tblGrid>
        <w:gridCol w:w="2268"/>
        <w:gridCol w:w="1757"/>
        <w:gridCol w:w="1304"/>
        <w:gridCol w:w="1417"/>
        <w:gridCol w:w="1984"/>
      </w:tblGrid>
      <w:tr w:rsidR="00EA28C8" w:rsidRPr="00AF5F23" w:rsidTr="00EA28C8">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auto"/>
              <w:bottom w:val="single" w:sz="8" w:space="0" w:color="auto"/>
            </w:tcBorders>
            <w:noWrap/>
            <w:hideMark/>
          </w:tcPr>
          <w:p w:rsidR="00EA28C8" w:rsidRPr="00AF5F23" w:rsidRDefault="00EA28C8" w:rsidP="00EA28C8">
            <w:pPr>
              <w:jc w:val="left"/>
              <w:rPr>
                <w:rFonts w:ascii="Calibri" w:eastAsia="Times New Roman" w:hAnsi="Calibri" w:cs="Times New Roman"/>
                <w:color w:val="000000"/>
                <w:lang w:eastAsia="pt-PT"/>
              </w:rPr>
            </w:pPr>
            <w:bookmarkStart w:id="433" w:name="_Ref456711979"/>
            <w:bookmarkStart w:id="434" w:name="_Ref451865028"/>
            <w:bookmarkStart w:id="435" w:name="_Ref449459461"/>
            <w:bookmarkStart w:id="436" w:name="_Ref457559673"/>
            <w:r w:rsidRPr="00AF5F23">
              <w:rPr>
                <w:rFonts w:ascii="Calibri" w:eastAsia="Times New Roman" w:hAnsi="Calibri" w:cs="Times New Roman"/>
                <w:color w:val="000000"/>
                <w:lang w:eastAsia="pt-PT"/>
              </w:rPr>
              <w:lastRenderedPageBreak/>
              <w:t>Produção de CO</w:t>
            </w:r>
            <w:r w:rsidRPr="00AF5F23">
              <w:rPr>
                <w:rFonts w:ascii="Calibri" w:eastAsia="Times New Roman" w:hAnsi="Calibri" w:cs="Times New Roman"/>
                <w:color w:val="000000"/>
                <w:vertAlign w:val="subscript"/>
                <w:lang w:eastAsia="pt-PT"/>
              </w:rPr>
              <w:t>2</w:t>
            </w:r>
          </w:p>
        </w:tc>
        <w:tc>
          <w:tcPr>
            <w:tcW w:w="1757" w:type="dxa"/>
            <w:tcBorders>
              <w:top w:val="single" w:sz="12" w:space="0" w:color="auto"/>
              <w:bottom w:val="single" w:sz="8" w:space="0" w:color="auto"/>
            </w:tcBorders>
            <w:noWrap/>
            <w:vAlign w:val="center"/>
            <w:hideMark/>
          </w:tcPr>
          <w:p w:rsidR="00EA28C8" w:rsidRPr="00AF5F23" w:rsidRDefault="00EA28C8" w:rsidP="00EA28C8">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Endesa</w:t>
            </w:r>
          </w:p>
        </w:tc>
        <w:tc>
          <w:tcPr>
            <w:tcW w:w="1304" w:type="dxa"/>
            <w:tcBorders>
              <w:top w:val="single" w:sz="12" w:space="0" w:color="auto"/>
              <w:bottom w:val="single" w:sz="8" w:space="0" w:color="auto"/>
            </w:tcBorders>
            <w:noWrap/>
            <w:vAlign w:val="center"/>
            <w:hideMark/>
          </w:tcPr>
          <w:p w:rsidR="00EA28C8" w:rsidRPr="00AF5F23" w:rsidRDefault="00EA28C8" w:rsidP="00EA28C8">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PV</w:t>
            </w:r>
          </w:p>
        </w:tc>
        <w:tc>
          <w:tcPr>
            <w:tcW w:w="1417" w:type="dxa"/>
            <w:tcBorders>
              <w:top w:val="single" w:sz="12" w:space="0" w:color="auto"/>
              <w:bottom w:val="single" w:sz="8" w:space="0" w:color="auto"/>
            </w:tcBorders>
            <w:noWrap/>
            <w:vAlign w:val="center"/>
            <w:hideMark/>
          </w:tcPr>
          <w:p w:rsidR="00EA28C8" w:rsidRPr="00AF5F23" w:rsidRDefault="00EA28C8" w:rsidP="00EA28C8">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Poupança</w:t>
            </w:r>
          </w:p>
        </w:tc>
        <w:tc>
          <w:tcPr>
            <w:tcW w:w="1984" w:type="dxa"/>
            <w:tcBorders>
              <w:top w:val="single" w:sz="12" w:space="0" w:color="auto"/>
              <w:bottom w:val="single" w:sz="8" w:space="0" w:color="auto"/>
            </w:tcBorders>
            <w:noWrap/>
            <w:vAlign w:val="center"/>
            <w:hideMark/>
          </w:tcPr>
          <w:p w:rsidR="00EA28C8" w:rsidRPr="00AF5F23" w:rsidRDefault="00EA28C8" w:rsidP="00EA28C8">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Empresa com PV</w:t>
            </w:r>
          </w:p>
        </w:tc>
      </w:tr>
      <w:tr w:rsidR="00EA28C8" w:rsidRPr="00AF5F23" w:rsidTr="00EA28C8">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2268" w:type="dxa"/>
            <w:tcBorders>
              <w:top w:val="single" w:sz="8" w:space="0" w:color="auto"/>
              <w:bottom w:val="single" w:sz="8" w:space="0" w:color="auto"/>
            </w:tcBorders>
            <w:noWrap/>
            <w:hideMark/>
          </w:tcPr>
          <w:p w:rsidR="00EA28C8" w:rsidRPr="00AF5F23" w:rsidRDefault="00EA28C8" w:rsidP="00EA28C8">
            <w:pPr>
              <w:jc w:val="left"/>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Meses</w:t>
            </w:r>
          </w:p>
        </w:tc>
        <w:tc>
          <w:tcPr>
            <w:tcW w:w="1757" w:type="dxa"/>
            <w:tcBorders>
              <w:top w:val="single" w:sz="8" w:space="0" w:color="auto"/>
              <w:bottom w:val="single" w:sz="8" w:space="0" w:color="auto"/>
            </w:tcBorders>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CO</w:t>
            </w:r>
            <w:r w:rsidRPr="00AF5F23">
              <w:rPr>
                <w:rFonts w:ascii="Calibri" w:eastAsia="Times New Roman" w:hAnsi="Calibri" w:cs="Times New Roman"/>
                <w:color w:val="000000"/>
                <w:vertAlign w:val="subscript"/>
                <w:lang w:eastAsia="pt-PT"/>
              </w:rPr>
              <w:t>2</w:t>
            </w:r>
            <w:r w:rsidRPr="00AF5F23">
              <w:rPr>
                <w:rFonts w:ascii="Calibri" w:eastAsia="Times New Roman" w:hAnsi="Calibri" w:cs="Times New Roman"/>
                <w:color w:val="000000"/>
                <w:lang w:eastAsia="pt-PT"/>
              </w:rPr>
              <w:t xml:space="preserve"> (kg)</w:t>
            </w:r>
          </w:p>
        </w:tc>
        <w:tc>
          <w:tcPr>
            <w:tcW w:w="1304" w:type="dxa"/>
            <w:tcBorders>
              <w:top w:val="single" w:sz="8" w:space="0" w:color="auto"/>
              <w:bottom w:val="single" w:sz="8" w:space="0" w:color="auto"/>
            </w:tcBorders>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CO</w:t>
            </w:r>
            <w:r w:rsidRPr="00AF5F23">
              <w:rPr>
                <w:rFonts w:ascii="Calibri" w:eastAsia="Times New Roman" w:hAnsi="Calibri" w:cs="Times New Roman"/>
                <w:color w:val="000000"/>
                <w:vertAlign w:val="subscript"/>
                <w:lang w:eastAsia="pt-PT"/>
              </w:rPr>
              <w:t>2</w:t>
            </w:r>
            <w:r w:rsidRPr="00AF5F23">
              <w:rPr>
                <w:rFonts w:ascii="Calibri" w:eastAsia="Times New Roman" w:hAnsi="Calibri" w:cs="Times New Roman"/>
                <w:color w:val="000000"/>
                <w:lang w:eastAsia="pt-PT"/>
              </w:rPr>
              <w:t xml:space="preserve"> (kg)</w:t>
            </w:r>
          </w:p>
        </w:tc>
        <w:tc>
          <w:tcPr>
            <w:tcW w:w="1417" w:type="dxa"/>
            <w:tcBorders>
              <w:top w:val="single" w:sz="8" w:space="0" w:color="auto"/>
              <w:bottom w:val="single" w:sz="8" w:space="0" w:color="auto"/>
            </w:tcBorders>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CO</w:t>
            </w:r>
            <w:r w:rsidRPr="00AF5F23">
              <w:rPr>
                <w:rFonts w:ascii="Calibri" w:eastAsia="Times New Roman" w:hAnsi="Calibri" w:cs="Times New Roman"/>
                <w:color w:val="000000"/>
                <w:vertAlign w:val="subscript"/>
                <w:lang w:eastAsia="pt-PT"/>
              </w:rPr>
              <w:t>2</w:t>
            </w:r>
            <w:r w:rsidRPr="00AF5F23">
              <w:rPr>
                <w:rFonts w:ascii="Calibri" w:eastAsia="Times New Roman" w:hAnsi="Calibri" w:cs="Times New Roman"/>
                <w:color w:val="000000"/>
                <w:lang w:eastAsia="pt-PT"/>
              </w:rPr>
              <w:t xml:space="preserve"> (kg)</w:t>
            </w:r>
          </w:p>
        </w:tc>
        <w:tc>
          <w:tcPr>
            <w:tcW w:w="1984" w:type="dxa"/>
            <w:tcBorders>
              <w:top w:val="single" w:sz="8" w:space="0" w:color="auto"/>
              <w:bottom w:val="single" w:sz="8" w:space="0" w:color="auto"/>
            </w:tcBorders>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CO</w:t>
            </w:r>
            <w:r w:rsidRPr="00AF5F23">
              <w:rPr>
                <w:rFonts w:ascii="Calibri" w:eastAsia="Times New Roman" w:hAnsi="Calibri" w:cs="Times New Roman"/>
                <w:color w:val="000000"/>
                <w:vertAlign w:val="subscript"/>
                <w:lang w:eastAsia="pt-PT"/>
              </w:rPr>
              <w:t>2</w:t>
            </w:r>
            <w:r w:rsidRPr="00AF5F23">
              <w:rPr>
                <w:rFonts w:ascii="Calibri" w:eastAsia="Times New Roman" w:hAnsi="Calibri" w:cs="Times New Roman"/>
                <w:color w:val="000000"/>
                <w:lang w:eastAsia="pt-PT"/>
              </w:rPr>
              <w:t xml:space="preserve"> (kg)</w:t>
            </w:r>
          </w:p>
        </w:tc>
      </w:tr>
      <w:tr w:rsidR="00EA28C8" w:rsidRPr="00AF5F23" w:rsidTr="00EA28C8">
        <w:trPr>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single" w:sz="8" w:space="0" w:color="auto"/>
            </w:tcBorders>
            <w:noWrap/>
            <w:hideMark/>
          </w:tcPr>
          <w:p w:rsidR="00EA28C8" w:rsidRPr="00AF5F23" w:rsidRDefault="00EA28C8" w:rsidP="00EA28C8">
            <w:pPr>
              <w:jc w:val="left"/>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Janeiro</w:t>
            </w:r>
          </w:p>
        </w:tc>
        <w:tc>
          <w:tcPr>
            <w:tcW w:w="1757" w:type="dxa"/>
            <w:tcBorders>
              <w:top w:val="single" w:sz="8" w:space="0" w:color="auto"/>
            </w:tcBorders>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27</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992</w:t>
            </w:r>
          </w:p>
        </w:tc>
        <w:tc>
          <w:tcPr>
            <w:tcW w:w="1304" w:type="dxa"/>
            <w:tcBorders>
              <w:top w:val="single" w:sz="8" w:space="0" w:color="auto"/>
            </w:tcBorders>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698</w:t>
            </w:r>
          </w:p>
        </w:tc>
        <w:tc>
          <w:tcPr>
            <w:tcW w:w="1417" w:type="dxa"/>
            <w:tcBorders>
              <w:top w:val="single" w:sz="8" w:space="0" w:color="auto"/>
            </w:tcBorders>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6</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193</w:t>
            </w:r>
          </w:p>
        </w:tc>
        <w:tc>
          <w:tcPr>
            <w:tcW w:w="1984" w:type="dxa"/>
            <w:tcBorders>
              <w:top w:val="single" w:sz="8" w:space="0" w:color="auto"/>
            </w:tcBorders>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20965</w:t>
            </w:r>
          </w:p>
        </w:tc>
      </w:tr>
      <w:tr w:rsidR="00EA28C8" w:rsidRPr="00AF5F23" w:rsidTr="00EA28C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EA28C8" w:rsidRPr="00AF5F23" w:rsidRDefault="00EA28C8" w:rsidP="00EA28C8">
            <w:pPr>
              <w:jc w:val="left"/>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Fevereiro</w:t>
            </w:r>
          </w:p>
        </w:tc>
        <w:tc>
          <w:tcPr>
            <w:tcW w:w="1757"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25</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104</w:t>
            </w:r>
          </w:p>
        </w:tc>
        <w:tc>
          <w:tcPr>
            <w:tcW w:w="1304"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868</w:t>
            </w:r>
          </w:p>
        </w:tc>
        <w:tc>
          <w:tcPr>
            <w:tcW w:w="1417"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7</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703</w:t>
            </w:r>
          </w:p>
        </w:tc>
        <w:tc>
          <w:tcPr>
            <w:tcW w:w="1984"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6652</w:t>
            </w:r>
          </w:p>
        </w:tc>
      </w:tr>
      <w:tr w:rsidR="00EA28C8" w:rsidRPr="00AF5F23" w:rsidTr="00EA28C8">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EA28C8" w:rsidRPr="00AF5F23" w:rsidRDefault="00EA28C8" w:rsidP="00EA28C8">
            <w:pPr>
              <w:jc w:val="left"/>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Março</w:t>
            </w:r>
          </w:p>
        </w:tc>
        <w:tc>
          <w:tcPr>
            <w:tcW w:w="1757"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22</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401</w:t>
            </w:r>
          </w:p>
        </w:tc>
        <w:tc>
          <w:tcPr>
            <w:tcW w:w="1304"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021</w:t>
            </w:r>
          </w:p>
        </w:tc>
        <w:tc>
          <w:tcPr>
            <w:tcW w:w="1417"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9</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056</w:t>
            </w:r>
          </w:p>
        </w:tc>
        <w:tc>
          <w:tcPr>
            <w:tcW w:w="1984"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2677</w:t>
            </w:r>
          </w:p>
        </w:tc>
      </w:tr>
      <w:tr w:rsidR="00EA28C8" w:rsidRPr="00AF5F23" w:rsidTr="00EA28C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EA28C8" w:rsidRPr="00AF5F23" w:rsidRDefault="00EA28C8" w:rsidP="00EA28C8">
            <w:pPr>
              <w:jc w:val="left"/>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Abril</w:t>
            </w:r>
          </w:p>
        </w:tc>
        <w:tc>
          <w:tcPr>
            <w:tcW w:w="1757"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22</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915</w:t>
            </w:r>
          </w:p>
        </w:tc>
        <w:tc>
          <w:tcPr>
            <w:tcW w:w="1304"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096</w:t>
            </w:r>
          </w:p>
        </w:tc>
        <w:tc>
          <w:tcPr>
            <w:tcW w:w="1417"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9</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726</w:t>
            </w:r>
          </w:p>
        </w:tc>
        <w:tc>
          <w:tcPr>
            <w:tcW w:w="1984"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2541</w:t>
            </w:r>
          </w:p>
        </w:tc>
      </w:tr>
      <w:tr w:rsidR="00EA28C8" w:rsidRPr="00AF5F23" w:rsidTr="00EA28C8">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EA28C8" w:rsidRPr="00AF5F23" w:rsidRDefault="00EA28C8" w:rsidP="00EA28C8">
            <w:pPr>
              <w:jc w:val="left"/>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Maio</w:t>
            </w:r>
          </w:p>
        </w:tc>
        <w:tc>
          <w:tcPr>
            <w:tcW w:w="1757"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22</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149</w:t>
            </w:r>
          </w:p>
        </w:tc>
        <w:tc>
          <w:tcPr>
            <w:tcW w:w="1304"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186</w:t>
            </w:r>
          </w:p>
        </w:tc>
        <w:tc>
          <w:tcPr>
            <w:tcW w:w="1417"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0</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523</w:t>
            </w:r>
          </w:p>
        </w:tc>
        <w:tc>
          <w:tcPr>
            <w:tcW w:w="1984"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2482</w:t>
            </w:r>
          </w:p>
        </w:tc>
      </w:tr>
      <w:tr w:rsidR="00EA28C8" w:rsidRPr="00AF5F23" w:rsidTr="00EA28C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EA28C8" w:rsidRPr="00AF5F23" w:rsidRDefault="00EA28C8" w:rsidP="00EA28C8">
            <w:pPr>
              <w:jc w:val="left"/>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Junho</w:t>
            </w:r>
          </w:p>
        </w:tc>
        <w:tc>
          <w:tcPr>
            <w:tcW w:w="1757"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26</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176</w:t>
            </w:r>
          </w:p>
        </w:tc>
        <w:tc>
          <w:tcPr>
            <w:tcW w:w="1304"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304</w:t>
            </w:r>
          </w:p>
        </w:tc>
        <w:tc>
          <w:tcPr>
            <w:tcW w:w="1417"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1</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575</w:t>
            </w:r>
          </w:p>
        </w:tc>
        <w:tc>
          <w:tcPr>
            <w:tcW w:w="1984"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2498</w:t>
            </w:r>
          </w:p>
        </w:tc>
      </w:tr>
      <w:tr w:rsidR="00EA28C8" w:rsidRPr="00AF5F23" w:rsidTr="00EA28C8">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EA28C8" w:rsidRPr="00AF5F23" w:rsidRDefault="00EA28C8" w:rsidP="00EA28C8">
            <w:pPr>
              <w:jc w:val="left"/>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Julho</w:t>
            </w:r>
          </w:p>
        </w:tc>
        <w:tc>
          <w:tcPr>
            <w:tcW w:w="1757"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25</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853</w:t>
            </w:r>
          </w:p>
        </w:tc>
        <w:tc>
          <w:tcPr>
            <w:tcW w:w="1304"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384</w:t>
            </w:r>
          </w:p>
        </w:tc>
        <w:tc>
          <w:tcPr>
            <w:tcW w:w="1417"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2</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278</w:t>
            </w:r>
          </w:p>
        </w:tc>
        <w:tc>
          <w:tcPr>
            <w:tcW w:w="1984"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2804</w:t>
            </w:r>
          </w:p>
        </w:tc>
      </w:tr>
      <w:tr w:rsidR="00EA28C8" w:rsidRPr="00AF5F23" w:rsidTr="00EA28C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EA28C8" w:rsidRPr="00AF5F23" w:rsidRDefault="00EA28C8" w:rsidP="00EA28C8">
            <w:pPr>
              <w:jc w:val="left"/>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Agosto</w:t>
            </w:r>
          </w:p>
        </w:tc>
        <w:tc>
          <w:tcPr>
            <w:tcW w:w="1757"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23</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145</w:t>
            </w:r>
          </w:p>
        </w:tc>
        <w:tc>
          <w:tcPr>
            <w:tcW w:w="1304"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185</w:t>
            </w:r>
          </w:p>
        </w:tc>
        <w:tc>
          <w:tcPr>
            <w:tcW w:w="1417"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0</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514</w:t>
            </w:r>
          </w:p>
        </w:tc>
        <w:tc>
          <w:tcPr>
            <w:tcW w:w="1984"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4775</w:t>
            </w:r>
          </w:p>
        </w:tc>
      </w:tr>
      <w:tr w:rsidR="00EA28C8" w:rsidRPr="00AF5F23" w:rsidTr="00EA28C8">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EA28C8" w:rsidRPr="00AF5F23" w:rsidRDefault="00EA28C8" w:rsidP="00EA28C8">
            <w:pPr>
              <w:jc w:val="left"/>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Setembro</w:t>
            </w:r>
          </w:p>
        </w:tc>
        <w:tc>
          <w:tcPr>
            <w:tcW w:w="1757"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87</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939</w:t>
            </w:r>
          </w:p>
        </w:tc>
        <w:tc>
          <w:tcPr>
            <w:tcW w:w="1304"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219</w:t>
            </w:r>
          </w:p>
        </w:tc>
        <w:tc>
          <w:tcPr>
            <w:tcW w:w="1417"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0</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820</w:t>
            </w:r>
          </w:p>
        </w:tc>
        <w:tc>
          <w:tcPr>
            <w:tcW w:w="1984"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80519</w:t>
            </w:r>
          </w:p>
        </w:tc>
      </w:tr>
      <w:tr w:rsidR="00EA28C8" w:rsidRPr="00AF5F23" w:rsidTr="00EA28C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EA28C8" w:rsidRPr="00AF5F23" w:rsidRDefault="00EA28C8" w:rsidP="00EA28C8">
            <w:pPr>
              <w:jc w:val="left"/>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Outubro</w:t>
            </w:r>
          </w:p>
        </w:tc>
        <w:tc>
          <w:tcPr>
            <w:tcW w:w="1757"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46</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467</w:t>
            </w:r>
          </w:p>
        </w:tc>
        <w:tc>
          <w:tcPr>
            <w:tcW w:w="1304"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010</w:t>
            </w:r>
          </w:p>
        </w:tc>
        <w:tc>
          <w:tcPr>
            <w:tcW w:w="1417"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8</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966</w:t>
            </w:r>
          </w:p>
        </w:tc>
        <w:tc>
          <w:tcPr>
            <w:tcW w:w="1984" w:type="dxa"/>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39298</w:t>
            </w:r>
          </w:p>
        </w:tc>
      </w:tr>
      <w:tr w:rsidR="00EA28C8" w:rsidRPr="00AF5F23" w:rsidTr="00EA28C8">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EA28C8" w:rsidRPr="00AF5F23" w:rsidRDefault="00EA28C8" w:rsidP="00EA28C8">
            <w:pPr>
              <w:jc w:val="left"/>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Novembro</w:t>
            </w:r>
          </w:p>
        </w:tc>
        <w:tc>
          <w:tcPr>
            <w:tcW w:w="1757"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26</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618</w:t>
            </w:r>
          </w:p>
        </w:tc>
        <w:tc>
          <w:tcPr>
            <w:tcW w:w="1304"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794</w:t>
            </w:r>
          </w:p>
        </w:tc>
        <w:tc>
          <w:tcPr>
            <w:tcW w:w="1417"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7</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048</w:t>
            </w:r>
          </w:p>
        </w:tc>
        <w:tc>
          <w:tcPr>
            <w:tcW w:w="1984" w:type="dxa"/>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21687</w:t>
            </w:r>
          </w:p>
        </w:tc>
      </w:tr>
      <w:tr w:rsidR="00EA28C8" w:rsidRPr="00AF5F23" w:rsidTr="00EA28C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auto"/>
            </w:tcBorders>
            <w:noWrap/>
            <w:hideMark/>
          </w:tcPr>
          <w:p w:rsidR="00EA28C8" w:rsidRPr="00AF5F23" w:rsidRDefault="00EA28C8" w:rsidP="00EA28C8">
            <w:pPr>
              <w:jc w:val="left"/>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Dezembro</w:t>
            </w:r>
          </w:p>
        </w:tc>
        <w:tc>
          <w:tcPr>
            <w:tcW w:w="1757" w:type="dxa"/>
            <w:tcBorders>
              <w:bottom w:val="single" w:sz="8" w:space="0" w:color="auto"/>
            </w:tcBorders>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26</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044</w:t>
            </w:r>
          </w:p>
        </w:tc>
        <w:tc>
          <w:tcPr>
            <w:tcW w:w="1304" w:type="dxa"/>
            <w:tcBorders>
              <w:bottom w:val="single" w:sz="8" w:space="0" w:color="auto"/>
            </w:tcBorders>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648</w:t>
            </w:r>
          </w:p>
        </w:tc>
        <w:tc>
          <w:tcPr>
            <w:tcW w:w="1417" w:type="dxa"/>
            <w:tcBorders>
              <w:bottom w:val="single" w:sz="8" w:space="0" w:color="auto"/>
            </w:tcBorders>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5</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753</w:t>
            </w:r>
          </w:p>
        </w:tc>
        <w:tc>
          <w:tcPr>
            <w:tcW w:w="1984" w:type="dxa"/>
            <w:tcBorders>
              <w:bottom w:val="single" w:sz="8" w:space="0" w:color="auto"/>
            </w:tcBorders>
            <w:noWrap/>
            <w:hideMark/>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9515</w:t>
            </w:r>
          </w:p>
        </w:tc>
      </w:tr>
      <w:tr w:rsidR="00EA28C8" w:rsidRPr="00AF5F23" w:rsidTr="00EA28C8">
        <w:trPr>
          <w:trHeight w:val="315"/>
        </w:trPr>
        <w:tc>
          <w:tcPr>
            <w:cnfStyle w:val="001000000000" w:firstRow="0" w:lastRow="0" w:firstColumn="1" w:lastColumn="0" w:oddVBand="0" w:evenVBand="0" w:oddHBand="0" w:evenHBand="0" w:firstRowFirstColumn="0" w:firstRowLastColumn="0" w:lastRowFirstColumn="0" w:lastRowLastColumn="0"/>
            <w:tcW w:w="2268" w:type="dxa"/>
            <w:tcBorders>
              <w:top w:val="single" w:sz="8" w:space="0" w:color="auto"/>
              <w:bottom w:val="single" w:sz="12" w:space="0" w:color="auto"/>
            </w:tcBorders>
            <w:noWrap/>
            <w:hideMark/>
          </w:tcPr>
          <w:p w:rsidR="00EA28C8" w:rsidRPr="00AF5F23" w:rsidRDefault="00EA28C8" w:rsidP="00EA28C8">
            <w:pPr>
              <w:jc w:val="left"/>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Total</w:t>
            </w:r>
          </w:p>
        </w:tc>
        <w:tc>
          <w:tcPr>
            <w:tcW w:w="1757" w:type="dxa"/>
            <w:tcBorders>
              <w:top w:val="single" w:sz="8" w:space="0" w:color="auto"/>
              <w:bottom w:val="single" w:sz="12" w:space="0" w:color="auto"/>
            </w:tcBorders>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382</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803</w:t>
            </w:r>
          </w:p>
        </w:tc>
        <w:tc>
          <w:tcPr>
            <w:tcW w:w="1304" w:type="dxa"/>
            <w:tcBorders>
              <w:top w:val="single" w:sz="8" w:space="0" w:color="auto"/>
              <w:bottom w:val="single" w:sz="12" w:space="0" w:color="auto"/>
            </w:tcBorders>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w:t>
            </w:r>
            <w:r>
              <w:rPr>
                <w:rFonts w:ascii="Calibri" w:eastAsia="Times New Roman" w:hAnsi="Calibri" w:cs="Times New Roman"/>
                <w:color w:val="000000"/>
                <w:lang w:eastAsia="pt-PT"/>
              </w:rPr>
              <w:t xml:space="preserve">2 </w:t>
            </w:r>
            <w:r w:rsidRPr="00AF5F23">
              <w:rPr>
                <w:rFonts w:ascii="Calibri" w:eastAsia="Times New Roman" w:hAnsi="Calibri" w:cs="Times New Roman"/>
                <w:color w:val="000000"/>
                <w:lang w:eastAsia="pt-PT"/>
              </w:rPr>
              <w:t>414</w:t>
            </w:r>
          </w:p>
        </w:tc>
        <w:tc>
          <w:tcPr>
            <w:tcW w:w="1417" w:type="dxa"/>
            <w:tcBorders>
              <w:top w:val="single" w:sz="8" w:space="0" w:color="auto"/>
              <w:bottom w:val="single" w:sz="12" w:space="0" w:color="auto"/>
            </w:tcBorders>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110</w:t>
            </w:r>
            <w:r>
              <w:rPr>
                <w:rFonts w:ascii="Calibri" w:eastAsia="Times New Roman" w:hAnsi="Calibri" w:cs="Times New Roman"/>
                <w:color w:val="000000"/>
                <w:lang w:eastAsia="pt-PT"/>
              </w:rPr>
              <w:t xml:space="preserve"> </w:t>
            </w:r>
            <w:r w:rsidRPr="00AF5F23">
              <w:rPr>
                <w:rFonts w:ascii="Calibri" w:eastAsia="Times New Roman" w:hAnsi="Calibri" w:cs="Times New Roman"/>
                <w:color w:val="000000"/>
                <w:lang w:eastAsia="pt-PT"/>
              </w:rPr>
              <w:t>156</w:t>
            </w:r>
          </w:p>
        </w:tc>
        <w:tc>
          <w:tcPr>
            <w:tcW w:w="1984" w:type="dxa"/>
            <w:tcBorders>
              <w:top w:val="single" w:sz="8" w:space="0" w:color="auto"/>
              <w:bottom w:val="single" w:sz="12" w:space="0" w:color="auto"/>
            </w:tcBorders>
            <w:noWrap/>
            <w:hideMark/>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AF5F23">
              <w:rPr>
                <w:rFonts w:ascii="Calibri" w:eastAsia="Times New Roman" w:hAnsi="Calibri" w:cs="Times New Roman"/>
                <w:color w:val="000000"/>
                <w:lang w:eastAsia="pt-PT"/>
              </w:rPr>
              <w:t>276412</w:t>
            </w:r>
          </w:p>
        </w:tc>
      </w:tr>
      <w:tr w:rsidR="00EA28C8" w:rsidRPr="00AF5F23" w:rsidTr="00EA28C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auto"/>
            </w:tcBorders>
            <w:noWrap/>
          </w:tcPr>
          <w:p w:rsidR="00EA28C8" w:rsidRPr="00AF5F23" w:rsidRDefault="00EA28C8" w:rsidP="00EA28C8">
            <w:pPr>
              <w:jc w:val="left"/>
              <w:rPr>
                <w:rFonts w:ascii="Calibri" w:eastAsia="Times New Roman" w:hAnsi="Calibri" w:cs="Times New Roman"/>
                <w:color w:val="000000"/>
                <w:lang w:eastAsia="pt-PT"/>
              </w:rPr>
            </w:pPr>
            <w:r>
              <w:rPr>
                <w:rFonts w:ascii="Calibri" w:eastAsia="Times New Roman" w:hAnsi="Calibri" w:cs="Times New Roman"/>
                <w:color w:val="000000"/>
                <w:lang w:eastAsia="pt-PT"/>
              </w:rPr>
              <w:t xml:space="preserve">GWP Energia Solar </w:t>
            </w:r>
            <w:r>
              <w:rPr>
                <w:rFonts w:ascii="Calibri" w:eastAsia="Times New Roman" w:hAnsi="Calibri" w:cs="Times New Roman"/>
                <w:color w:val="000000"/>
                <w:sz w:val="18"/>
                <w:szCs w:val="18"/>
                <w:lang w:eastAsia="pt-PT"/>
              </w:rPr>
              <w:fldChar w:fldCharType="begin" w:fldLock="1"/>
            </w:r>
            <w:r w:rsidR="00D7758A">
              <w:rPr>
                <w:rFonts w:ascii="Calibri" w:eastAsia="Times New Roman" w:hAnsi="Calibri" w:cs="Times New Roman"/>
                <w:color w:val="000000"/>
                <w:sz w:val="18"/>
                <w:szCs w:val="18"/>
                <w:lang w:eastAsia="pt-PT"/>
              </w:rPr>
              <w:instrText>ADDIN CSL_CITATION { "citationItems" : [ { "id" : "ITEM-1", "itemData" : { "DOI" : "10.1016/j.apenergy.2015.04.125", "ISSN" : "03062619", "abstract" : "The use of renewable technologies will increase with the requirement to meet carbon reduction targets. However, this must be done in a sustainable manner. This paper compares the impact of the current Lebanese electricity system with production of electricity from PV. This is the first paper to look at how the addition of PV to this system, and explores the potential impact. As many electricity networks in the region suffer from similar issues and have similar climates this research will not only inform the Lebanese system, but can be used to influence and inform impacts of other systems. It evaluates the environmental impact, and therefore the actual sustainability, of a 1.8kWp monocrystalline Photovoltaic (PV) system with and without Lead-Acid batteries (PbA) compared to the existing centralised electricity production mix and decentralised diesel neighbourhood gensets. The analysis is rigorous as it is conducted using the methodology of life cycle assessment (LCA), using the SimaPro software (Ecoinvent 2.2 database) and ReCiPe 2008 method for impact assessment. The environmental impacts of the PV technology are compared to that of the existing fossil fuel electricity generation mix. Results, using the functional unit of 1kWh, indicate that the PV system, even when equipped with PbA batteries, has a lower environmental burden per delivered output compared to the Lebanese electricity mix, and even more so when decentralised diesel neighbourhood gensets are taken into account. The results of the analysis allows to calculate a series of parameters such as Global Warming Potential (GWP) (0.0402kg CO2eq/kWh and 0.0389kg CO2eq/kWh), Cumulative Energy Demand (CED) (4.41MJ/kWh and 4.39MJ/kWh), Gross Energy Requirement (GER) (1.23 and 1.22), Energy Pay-Back Time (EPBT) (16.9years and 16.1years), Carbon Dioxide Pay-Back Time (CO2eqPBT) (3.52years and 3.21years), and Net Energy Ratio (NER) (1.48 and 1.55) for the PV system with and without PbA batteries.", "author" : [ { "dropping-particle" : "", "family" : "Kabakian", "given" : "V.", "non-dropping-particle" : "", "parse-names" : false, "suffix" : "" }, { "dropping-particle" : "", "family" : "McManus", "given" : "M.C.", "non-dropping-particle" : "", "parse-names" : false, "suffix" : "" }, { "dropping-particle" : "", "family" : "Harajli", "given" : "H.", "non-dropping-particle" : "", "parse-names" : false, "suffix" : "" } ], "container-title" : "Applied Energy", "id" : "ITEM-1", "issued" : { "date-parts" : [ [ "2015" ] ] }, "page" : "428-437", "publisher" : "Elsevier Ltd", "title" : "Attributional life cycle assessment of mounted 1.8kWp monocrystalline photovoltaic system with batteries and comparison with fossil energy production system", "type" : "article-journal", "volume" : "154" }, "uris" : [ "http://www.mendeley.com/documents/?uuid=db5ef6bb-cd92-4935-aa6d-9c83ecb5eb2e" ] } ], "mendeley" : { "formattedCitation" : "[25]", "plainTextFormattedCitation" : "[25]", "previouslyFormattedCitation" : "[25]" }, "properties" : { "noteIndex" : 0 }, "schema" : "https://github.com/citation-style-language/schema/raw/master/csl-citation.json" }</w:instrText>
            </w:r>
            <w:r>
              <w:rPr>
                <w:rFonts w:ascii="Calibri" w:eastAsia="Times New Roman" w:hAnsi="Calibri" w:cs="Times New Roman"/>
                <w:color w:val="000000"/>
                <w:sz w:val="18"/>
                <w:szCs w:val="18"/>
                <w:lang w:eastAsia="pt-PT"/>
              </w:rPr>
              <w:fldChar w:fldCharType="separate"/>
            </w:r>
            <w:r w:rsidR="00D7758A" w:rsidRPr="00D7758A">
              <w:rPr>
                <w:rFonts w:ascii="Calibri" w:eastAsia="Times New Roman" w:hAnsi="Calibri" w:cs="Times New Roman"/>
                <w:b w:val="0"/>
                <w:noProof/>
                <w:color w:val="000000"/>
                <w:sz w:val="18"/>
                <w:szCs w:val="18"/>
                <w:lang w:eastAsia="pt-PT"/>
              </w:rPr>
              <w:t>[25]</w:t>
            </w:r>
            <w:r>
              <w:rPr>
                <w:rFonts w:ascii="Calibri" w:eastAsia="Times New Roman" w:hAnsi="Calibri" w:cs="Times New Roman"/>
                <w:color w:val="000000"/>
                <w:sz w:val="18"/>
                <w:szCs w:val="18"/>
                <w:lang w:eastAsia="pt-PT"/>
              </w:rPr>
              <w:fldChar w:fldCharType="end"/>
            </w:r>
          </w:p>
        </w:tc>
        <w:tc>
          <w:tcPr>
            <w:tcW w:w="1757" w:type="dxa"/>
            <w:tcBorders>
              <w:top w:val="single" w:sz="12" w:space="0" w:color="auto"/>
            </w:tcBorders>
            <w:noWrap/>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 xml:space="preserve">0,0389 </w:t>
            </w:r>
          </w:p>
        </w:tc>
        <w:tc>
          <w:tcPr>
            <w:tcW w:w="1304" w:type="dxa"/>
            <w:tcBorders>
              <w:top w:val="single" w:sz="12" w:space="0" w:color="auto"/>
            </w:tcBorders>
            <w:noWrap/>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kg CO</w:t>
            </w:r>
            <w:r>
              <w:rPr>
                <w:rFonts w:ascii="Calibri" w:hAnsi="Calibri"/>
                <w:color w:val="000000"/>
                <w:vertAlign w:val="subscript"/>
              </w:rPr>
              <w:t>2</w:t>
            </w:r>
            <w:r>
              <w:rPr>
                <w:rFonts w:ascii="Calibri" w:hAnsi="Calibri"/>
                <w:color w:val="000000"/>
              </w:rPr>
              <w:t>/kWh</w:t>
            </w:r>
          </w:p>
        </w:tc>
        <w:tc>
          <w:tcPr>
            <w:tcW w:w="1417" w:type="dxa"/>
            <w:tcBorders>
              <w:top w:val="single" w:sz="12" w:space="0" w:color="auto"/>
            </w:tcBorders>
            <w:noWrap/>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p>
        </w:tc>
        <w:tc>
          <w:tcPr>
            <w:tcW w:w="1984" w:type="dxa"/>
            <w:tcBorders>
              <w:top w:val="single" w:sz="12" w:space="0" w:color="auto"/>
            </w:tcBorders>
            <w:noWrap/>
          </w:tcPr>
          <w:p w:rsidR="00EA28C8" w:rsidRPr="00AF5F23" w:rsidRDefault="00EA28C8" w:rsidP="00EA28C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p>
        </w:tc>
      </w:tr>
      <w:tr w:rsidR="00EA28C8" w:rsidRPr="00AF5F23" w:rsidTr="00EA28C8">
        <w:trPr>
          <w:trHeight w:val="315"/>
        </w:trPr>
        <w:tc>
          <w:tcPr>
            <w:cnfStyle w:val="001000000000" w:firstRow="0" w:lastRow="0" w:firstColumn="1" w:lastColumn="0" w:oddVBand="0" w:evenVBand="0" w:oddHBand="0" w:evenHBand="0" w:firstRowFirstColumn="0" w:firstRowLastColumn="0" w:lastRowFirstColumn="0" w:lastRowLastColumn="0"/>
            <w:tcW w:w="2268" w:type="dxa"/>
            <w:tcBorders>
              <w:bottom w:val="single" w:sz="12" w:space="0" w:color="auto"/>
            </w:tcBorders>
            <w:noWrap/>
          </w:tcPr>
          <w:p w:rsidR="00EA28C8" w:rsidRPr="00AF5F23" w:rsidRDefault="00EA28C8" w:rsidP="00EA28C8">
            <w:pPr>
              <w:jc w:val="left"/>
              <w:rPr>
                <w:rFonts w:ascii="Calibri" w:hAnsi="Calibri"/>
                <w:bCs w:val="0"/>
                <w:color w:val="000000"/>
              </w:rPr>
            </w:pPr>
            <w:r w:rsidRPr="00AF5F23">
              <w:rPr>
                <w:rFonts w:ascii="Calibri" w:hAnsi="Calibri"/>
                <w:bCs w:val="0"/>
                <w:color w:val="000000"/>
              </w:rPr>
              <w:t>GWP Energia Endesa</w:t>
            </w:r>
          </w:p>
        </w:tc>
        <w:tc>
          <w:tcPr>
            <w:tcW w:w="1757" w:type="dxa"/>
            <w:tcBorders>
              <w:bottom w:val="single" w:sz="12" w:space="0" w:color="auto"/>
            </w:tcBorders>
            <w:noWrap/>
          </w:tcPr>
          <w:p w:rsidR="00EA28C8"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0,3841</w:t>
            </w:r>
          </w:p>
        </w:tc>
        <w:tc>
          <w:tcPr>
            <w:tcW w:w="1304" w:type="dxa"/>
            <w:tcBorders>
              <w:bottom w:val="single" w:sz="12" w:space="0" w:color="auto"/>
            </w:tcBorders>
            <w:noWrap/>
          </w:tcPr>
          <w:p w:rsidR="00EA28C8"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kg CO</w:t>
            </w:r>
            <w:r>
              <w:rPr>
                <w:rFonts w:ascii="Calibri" w:hAnsi="Calibri"/>
                <w:color w:val="000000"/>
                <w:vertAlign w:val="subscript"/>
              </w:rPr>
              <w:t>2</w:t>
            </w:r>
            <w:r>
              <w:rPr>
                <w:rFonts w:ascii="Calibri" w:hAnsi="Calibri"/>
                <w:color w:val="000000"/>
              </w:rPr>
              <w:t>/kWh</w:t>
            </w:r>
          </w:p>
        </w:tc>
        <w:tc>
          <w:tcPr>
            <w:tcW w:w="1417" w:type="dxa"/>
            <w:tcBorders>
              <w:bottom w:val="single" w:sz="12" w:space="0" w:color="auto"/>
            </w:tcBorders>
            <w:noWrap/>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p>
        </w:tc>
        <w:tc>
          <w:tcPr>
            <w:tcW w:w="1984" w:type="dxa"/>
            <w:tcBorders>
              <w:bottom w:val="single" w:sz="12" w:space="0" w:color="auto"/>
            </w:tcBorders>
            <w:noWrap/>
          </w:tcPr>
          <w:p w:rsidR="00EA28C8" w:rsidRPr="00AF5F23" w:rsidRDefault="00EA28C8" w:rsidP="00EA28C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p>
        </w:tc>
      </w:tr>
    </w:tbl>
    <w:p w:rsidR="00C25039" w:rsidRDefault="00C25039" w:rsidP="00C25039">
      <w:pPr>
        <w:pStyle w:val="Legenda"/>
        <w:keepNext/>
      </w:pPr>
      <w:bookmarkStart w:id="437" w:name="_Ref461113701"/>
      <w:bookmarkStart w:id="438" w:name="_Toc469405959"/>
      <w:bookmarkEnd w:id="433"/>
      <w:bookmarkEnd w:id="434"/>
      <w:bookmarkEnd w:id="435"/>
      <w:r>
        <w:t xml:space="preserve">Tabela </w:t>
      </w:r>
      <w:r w:rsidR="0079735A">
        <w:fldChar w:fldCharType="begin"/>
      </w:r>
      <w:r w:rsidR="0079735A">
        <w:instrText xml:space="preserve"> SEQ Tabela \* ARABIC </w:instrText>
      </w:r>
      <w:r w:rsidR="0079735A">
        <w:fldChar w:fldCharType="separate"/>
      </w:r>
      <w:r w:rsidR="00E95403">
        <w:rPr>
          <w:noProof/>
        </w:rPr>
        <w:t>23</w:t>
      </w:r>
      <w:r w:rsidR="0079735A">
        <w:rPr>
          <w:noProof/>
        </w:rPr>
        <w:fldChar w:fldCharType="end"/>
      </w:r>
      <w:bookmarkEnd w:id="436"/>
      <w:bookmarkEnd w:id="437"/>
      <w:r>
        <w:t xml:space="preserve">: </w:t>
      </w:r>
      <w:r w:rsidRPr="0005243D">
        <w:t>Produção de CO</w:t>
      </w:r>
      <w:r w:rsidRPr="00C25039">
        <w:rPr>
          <w:vertAlign w:val="subscript"/>
        </w:rPr>
        <w:t>2</w:t>
      </w:r>
      <w:r w:rsidRPr="0005243D">
        <w:t>. Comparação das duas Fontes de energia e consequente poupança.</w:t>
      </w:r>
      <w:bookmarkEnd w:id="438"/>
    </w:p>
    <w:p w:rsidR="00502515" w:rsidRDefault="00C25039" w:rsidP="00502515">
      <w:pPr>
        <w:pStyle w:val="Legenda"/>
        <w:keepNext/>
        <w:jc w:val="both"/>
      </w:pPr>
      <w:r>
        <w:rPr>
          <w:noProof/>
          <w:lang w:eastAsia="pt-PT"/>
        </w:rPr>
        <mc:AlternateContent>
          <mc:Choice Requires="wps">
            <w:drawing>
              <wp:anchor distT="0" distB="0" distL="114300" distR="114300" simplePos="0" relativeHeight="251756543" behindDoc="0" locked="0" layoutInCell="1" allowOverlap="1" wp14:anchorId="3B7C7C7B" wp14:editId="31C04085">
                <wp:simplePos x="0" y="0"/>
                <wp:positionH relativeFrom="margin">
                  <wp:posOffset>189865</wp:posOffset>
                </wp:positionH>
                <wp:positionV relativeFrom="paragraph">
                  <wp:posOffset>6605905</wp:posOffset>
                </wp:positionV>
                <wp:extent cx="5198110" cy="389890"/>
                <wp:effectExtent l="0" t="0" r="2540" b="0"/>
                <wp:wrapSquare wrapText="bothSides"/>
                <wp:docPr id="298" name="Caixa de texto 298"/>
                <wp:cNvGraphicFramePr/>
                <a:graphic xmlns:a="http://schemas.openxmlformats.org/drawingml/2006/main">
                  <a:graphicData uri="http://schemas.microsoft.com/office/word/2010/wordprocessingShape">
                    <wps:wsp>
                      <wps:cNvSpPr txBox="1"/>
                      <wps:spPr>
                        <a:xfrm>
                          <a:off x="0" y="0"/>
                          <a:ext cx="5198110" cy="389890"/>
                        </a:xfrm>
                        <a:prstGeom prst="rect">
                          <a:avLst/>
                        </a:prstGeom>
                        <a:solidFill>
                          <a:prstClr val="white"/>
                        </a:solidFill>
                        <a:ln>
                          <a:noFill/>
                        </a:ln>
                      </wps:spPr>
                      <wps:txbx>
                        <w:txbxContent>
                          <w:p w:rsidR="009A1A99" w:rsidRPr="00CE7AD8" w:rsidRDefault="009A1A99" w:rsidP="00D7199D">
                            <w:pPr>
                              <w:pStyle w:val="Legenda"/>
                              <w:rPr>
                                <w:noProof/>
                              </w:rPr>
                            </w:pPr>
                            <w:bookmarkStart w:id="439" w:name="_Ref445992420"/>
                            <w:bookmarkStart w:id="440" w:name="_Toc469405931"/>
                            <w:r w:rsidRPr="00CE7AD8">
                              <w:t xml:space="preserve">Figura </w:t>
                            </w:r>
                            <w:r w:rsidR="0079735A">
                              <w:fldChar w:fldCharType="begin"/>
                            </w:r>
                            <w:r w:rsidR="0079735A">
                              <w:instrText xml:space="preserve"> SEQ Figura \* ARABIC </w:instrText>
                            </w:r>
                            <w:r w:rsidR="0079735A">
                              <w:fldChar w:fldCharType="separate"/>
                            </w:r>
                            <w:r>
                              <w:rPr>
                                <w:noProof/>
                              </w:rPr>
                              <w:t>35</w:t>
                            </w:r>
                            <w:r w:rsidR="0079735A">
                              <w:rPr>
                                <w:noProof/>
                              </w:rPr>
                              <w:fldChar w:fldCharType="end"/>
                            </w:r>
                            <w:bookmarkEnd w:id="439"/>
                            <w:r w:rsidRPr="00CE7AD8">
                              <w:t>: Pegada de CO2, proveniente da energia elétrica consumida, antes e depois da instalação do Sistema PV.</w:t>
                            </w:r>
                            <w:bookmarkEnd w:id="4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B7C7C7B" id="Caixa de texto 298" o:spid="_x0000_s1112" type="#_x0000_t202" style="position:absolute;left:0;text-align:left;margin-left:14.95pt;margin-top:520.15pt;width:409.3pt;height:30.7pt;z-index:2517565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" stroked="f">
                <v:textbox style="mso-fit-shape-to-text:t" inset="0,0,0,0">
                  <w:txbxContent>
                    <w:p w:rsidR="009A1A99" w:rsidRPr="00CE7AD8" w:rsidRDefault="009A1A99" w:rsidP="00D7199D">
                      <w:pPr>
                        <w:pStyle w:val="Legenda"/>
                        <w:rPr>
                          <w:noProof/>
                        </w:rPr>
                      </w:pPr>
                      <w:bookmarkStart w:id="441" w:name="_Ref445992420"/>
                      <w:bookmarkStart w:id="442" w:name="_Toc469405931"/>
                      <w:r w:rsidRPr="00CE7AD8">
                        <w:t xml:space="preserve">Figura </w:t>
                      </w:r>
                      <w:r w:rsidR="0079735A">
                        <w:fldChar w:fldCharType="begin"/>
                      </w:r>
                      <w:r w:rsidR="0079735A">
                        <w:instrText xml:space="preserve"> SEQ Figura \* ARABIC </w:instrText>
                      </w:r>
                      <w:r w:rsidR="0079735A">
                        <w:fldChar w:fldCharType="separate"/>
                      </w:r>
                      <w:r>
                        <w:rPr>
                          <w:noProof/>
                        </w:rPr>
                        <w:t>35</w:t>
                      </w:r>
                      <w:r w:rsidR="0079735A">
                        <w:rPr>
                          <w:noProof/>
                        </w:rPr>
                        <w:fldChar w:fldCharType="end"/>
                      </w:r>
                      <w:bookmarkEnd w:id="441"/>
                      <w:r w:rsidRPr="00CE7AD8">
                        <w:t>: Pegada de CO2, proveniente da energia elétrica consumida, antes e depois da instalação do Sistema PV.</w:t>
                      </w:r>
                      <w:bookmarkEnd w:id="442"/>
                    </w:p>
                  </w:txbxContent>
                </v:textbox>
                <w10:wrap type="square" anchorx="margin"/>
              </v:shape>
            </w:pict>
          </mc:Fallback>
        </mc:AlternateContent>
      </w:r>
      <w:r>
        <w:rPr>
          <w:noProof/>
          <w:lang w:eastAsia="pt-PT"/>
        </w:rPr>
        <w:drawing>
          <wp:anchor distT="0" distB="0" distL="114300" distR="114300" simplePos="0" relativeHeight="251764736" behindDoc="0" locked="0" layoutInCell="1" allowOverlap="1" wp14:anchorId="3777ECE2" wp14:editId="0EC76748">
            <wp:simplePos x="0" y="0"/>
            <wp:positionH relativeFrom="margin">
              <wp:posOffset>189865</wp:posOffset>
            </wp:positionH>
            <wp:positionV relativeFrom="paragraph">
              <wp:posOffset>3881755</wp:posOffset>
            </wp:positionV>
            <wp:extent cx="5198110" cy="2696210"/>
            <wp:effectExtent l="0" t="0" r="2540" b="8890"/>
            <wp:wrapSquare wrapText="bothSides"/>
            <wp:docPr id="297" name="Gráfico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anchor>
        </w:drawing>
      </w:r>
    </w:p>
    <w:p w:rsidR="00E55F2C" w:rsidRPr="00655795" w:rsidRDefault="00E55F2C" w:rsidP="00D7199D"/>
    <w:p w:rsidR="00AF5F23" w:rsidRDefault="00AF5F23" w:rsidP="00D7199D"/>
    <w:p w:rsidR="00AF5F23" w:rsidRDefault="00AF5F23" w:rsidP="00D7199D"/>
    <w:p w:rsidR="006B01E4" w:rsidRDefault="006B01E4" w:rsidP="006B01E4">
      <w:r>
        <w:br w:type="page"/>
      </w:r>
    </w:p>
    <w:p w:rsidR="006A638A" w:rsidRDefault="006A638A" w:rsidP="00C07B56">
      <w:pPr>
        <w:pStyle w:val="Cabealho5"/>
        <w:numPr>
          <w:ilvl w:val="4"/>
          <w:numId w:val="2"/>
        </w:numPr>
        <w:ind w:left="993" w:hanging="993"/>
      </w:pPr>
      <w:bookmarkStart w:id="443" w:name="_Toc469405885"/>
      <w:r>
        <w:lastRenderedPageBreak/>
        <w:t>Substituição das Lâmpadas</w:t>
      </w:r>
      <w:bookmarkEnd w:id="443"/>
    </w:p>
    <w:p w:rsidR="003910F1" w:rsidRDefault="003910F1" w:rsidP="003910F1">
      <w:r>
        <w:t>Apesar da iluminação representar 1</w:t>
      </w:r>
      <w:r w:rsidRPr="00C07BFE">
        <w:t xml:space="preserve">% </w:t>
      </w:r>
      <w:r>
        <w:t xml:space="preserve">do consumo total da adega, é importante reduzir o custo nas várias vertentes. </w:t>
      </w:r>
      <w:r w:rsidRPr="003910F1">
        <w:t xml:space="preserve">Após o estudo das lâmpadas na adega, concluiu-se que não compensaria substituir a maioria das lâmpadas existentes por outras mais eficientes, não só porque algumas delas já integravam a tecnologia LED, mas também porque grande parte da utilização ocorria em períodos específicos do ano (nomeadamente na época da vindima), durante poucas horas por dia ou em número reduzido. Aquando </w:t>
      </w:r>
      <w:r w:rsidR="00D350C4">
        <w:t>d</w:t>
      </w:r>
      <w:r w:rsidRPr="003910F1">
        <w:t>a falha de uma lâmpada, é aconselhado trocar por uma que seja LED.</w:t>
      </w:r>
      <w:r w:rsidRPr="003910F1">
        <w:rPr>
          <w:rFonts w:ascii="Abadi MT Condensed Extra Bold" w:hAnsi="Abadi MT Condensed Extra Bold"/>
        </w:rPr>
        <w:t xml:space="preserve"> </w:t>
      </w:r>
      <w:r w:rsidRPr="00586AA8">
        <w:t xml:space="preserve">Na </w:t>
      </w:r>
      <w:r w:rsidRPr="00586AA8">
        <w:fldChar w:fldCharType="begin"/>
      </w:r>
      <w:r w:rsidRPr="00586AA8">
        <w:instrText xml:space="preserve"> REF _Ref445993500 \h  \* MERGEFORMAT </w:instrText>
      </w:r>
      <w:r w:rsidRPr="00586AA8">
        <w:fldChar w:fldCharType="separate"/>
      </w:r>
      <w:r w:rsidR="00E95403" w:rsidRPr="00586AA8">
        <w:t xml:space="preserve">Tabela </w:t>
      </w:r>
      <w:r w:rsidR="00E95403">
        <w:rPr>
          <w:noProof/>
        </w:rPr>
        <w:t>24</w:t>
      </w:r>
      <w:r w:rsidRPr="00586AA8">
        <w:fldChar w:fldCharType="end"/>
      </w:r>
      <w:r>
        <w:t>, estão representados os dados relativos às luminárias existentes na adega: quantidade das mesmas, número de lâmpadas e quais utilizam balastro (coluna 2, 3 e 4), o preço total da luminária, de cada tipo de lâmpada e o do balastro (é de frisar que foi assumido que os balastros utilizados na adega são eletrónicos com uma potência de 4W e que custam 10€ já com IVA incluído) (colunas 5, 6 e 7). As colunas 9, 10 e 11 descrevem a potência de cada elemento, enquanto a última coluna é dedicada a investimento total de cada tipo de luminária.</w:t>
      </w:r>
    </w:p>
    <w:p w:rsidR="00586AA8" w:rsidRDefault="00BE2DD8" w:rsidP="00586AA8">
      <w:r>
        <w:rPr>
          <w:noProof/>
          <w:lang w:eastAsia="pt-PT"/>
        </w:rPr>
        <mc:AlternateContent>
          <mc:Choice Requires="wps">
            <w:drawing>
              <wp:anchor distT="0" distB="0" distL="114300" distR="114300" simplePos="0" relativeHeight="252015616" behindDoc="0" locked="0" layoutInCell="1" allowOverlap="1">
                <wp:simplePos x="0" y="0"/>
                <wp:positionH relativeFrom="column">
                  <wp:posOffset>596265</wp:posOffset>
                </wp:positionH>
                <wp:positionV relativeFrom="paragraph">
                  <wp:posOffset>1248410</wp:posOffset>
                </wp:positionV>
                <wp:extent cx="323850" cy="161925"/>
                <wp:effectExtent l="0" t="0" r="0" b="9525"/>
                <wp:wrapNone/>
                <wp:docPr id="34" name="Caixa de texto 34"/>
                <wp:cNvGraphicFramePr/>
                <a:graphic xmlns:a="http://schemas.openxmlformats.org/drawingml/2006/main">
                  <a:graphicData uri="http://schemas.microsoft.com/office/word/2010/wordprocessingShape">
                    <wps:wsp>
                      <wps:cNvSpPr txBox="1"/>
                      <wps:spPr>
                        <a:xfrm>
                          <a:off x="0" y="0"/>
                          <a:ext cx="323850" cy="161925"/>
                        </a:xfrm>
                        <a:prstGeom prst="rect">
                          <a:avLst/>
                        </a:prstGeom>
                        <a:solidFill>
                          <a:schemeClr val="lt1"/>
                        </a:solidFill>
                        <a:ln w="6350">
                          <a:noFill/>
                        </a:ln>
                      </wps:spPr>
                      <wps:txbx>
                        <w:txbxContent>
                          <w:p w:rsidR="009A1A99" w:rsidRPr="00BE2DD8" w:rsidRDefault="009A1A99">
                            <w:pPr>
                              <w:rPr>
                                <w:rFonts w:asciiTheme="minorHAnsi" w:hAnsiTheme="minorHAnsi" w:cstheme="minorHAnsi"/>
                                <w:b/>
                                <w:sz w:val="20"/>
                              </w:rPr>
                            </w:pPr>
                            <w:r w:rsidRPr="00BE2DD8">
                              <w:rPr>
                                <w:rFonts w:asciiTheme="minorHAnsi" w:hAnsiTheme="minorHAnsi" w:cstheme="minorHAnsi"/>
                                <w:b/>
                                <w:sz w:val="20"/>
                              </w:rPr>
                              <w:t>(A.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34" o:spid="_x0000_s1114" type="#_x0000_t202" style="position:absolute;left:0;text-align:left;margin-left:46.95pt;margin-top:98.3pt;width:25.5pt;height:12.75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" fillcolor="white [3201]" stroked="f" strokeweight=".5pt">
                <v:textbox inset="0,0,0,0">
                  <w:txbxContent>
                    <w:p w:rsidR="009A1A99" w:rsidRPr="00BE2DD8" w:rsidRDefault="009A1A99">
                      <w:pPr>
                        <w:rPr>
                          <w:rFonts w:asciiTheme="minorHAnsi" w:hAnsiTheme="minorHAnsi" w:cstheme="minorHAnsi"/>
                          <w:b/>
                          <w:sz w:val="20"/>
                        </w:rPr>
                      </w:pPr>
                      <w:r w:rsidRPr="00BE2DD8">
                        <w:rPr>
                          <w:rFonts w:asciiTheme="minorHAnsi" w:hAnsiTheme="minorHAnsi" w:cstheme="minorHAnsi"/>
                          <w:b/>
                          <w:sz w:val="20"/>
                        </w:rPr>
                        <w:t>(A.P.)</w:t>
                      </w:r>
                    </w:p>
                  </w:txbxContent>
                </v:textbox>
              </v:shape>
            </w:pict>
          </mc:Fallback>
        </mc:AlternateContent>
      </w:r>
      <w:r w:rsidR="00586AA8">
        <w:rPr>
          <w:noProof/>
          <w:lang w:eastAsia="pt-PT"/>
        </w:rPr>
        <mc:AlternateContent>
          <mc:Choice Requires="wpg">
            <w:drawing>
              <wp:anchor distT="0" distB="0" distL="114300" distR="114300" simplePos="0" relativeHeight="252014592" behindDoc="0" locked="0" layoutInCell="1" allowOverlap="1" wp14:anchorId="12D1EC15" wp14:editId="1A5A9A94">
                <wp:simplePos x="0" y="0"/>
                <wp:positionH relativeFrom="column">
                  <wp:posOffset>5715</wp:posOffset>
                </wp:positionH>
                <wp:positionV relativeFrom="paragraph">
                  <wp:posOffset>181610</wp:posOffset>
                </wp:positionV>
                <wp:extent cx="5445125" cy="1425575"/>
                <wp:effectExtent l="0" t="0" r="3175" b="3175"/>
                <wp:wrapSquare wrapText="bothSides"/>
                <wp:docPr id="68" name="Grupo 68"/>
                <wp:cNvGraphicFramePr/>
                <a:graphic xmlns:a="http://schemas.openxmlformats.org/drawingml/2006/main">
                  <a:graphicData uri="http://schemas.microsoft.com/office/word/2010/wordprocessingGroup">
                    <wpg:wgp>
                      <wpg:cNvGrpSpPr/>
                      <wpg:grpSpPr>
                        <a:xfrm>
                          <a:off x="0" y="0"/>
                          <a:ext cx="5445125" cy="1425575"/>
                          <a:chOff x="0" y="0"/>
                          <a:chExt cx="5445125" cy="1425575"/>
                        </a:xfrm>
                      </wpg:grpSpPr>
                      <wps:wsp>
                        <wps:cNvPr id="70" name="Caixa de texto 70"/>
                        <wps:cNvSpPr txBox="1"/>
                        <wps:spPr>
                          <a:xfrm>
                            <a:off x="9525" y="0"/>
                            <a:ext cx="5435600" cy="142875"/>
                          </a:xfrm>
                          <a:prstGeom prst="rect">
                            <a:avLst/>
                          </a:prstGeom>
                          <a:solidFill>
                            <a:prstClr val="white"/>
                          </a:solidFill>
                          <a:ln>
                            <a:noFill/>
                          </a:ln>
                        </wps:spPr>
                        <wps:txbx>
                          <w:txbxContent>
                            <w:p w:rsidR="009A1A99" w:rsidRPr="00586AA8" w:rsidRDefault="009A1A99" w:rsidP="00586AA8">
                              <w:pPr>
                                <w:pStyle w:val="Legenda"/>
                                <w:rPr>
                                  <w:noProof/>
                                </w:rPr>
                              </w:pPr>
                              <w:bookmarkStart w:id="444" w:name="_Ref445993500"/>
                              <w:bookmarkStart w:id="445" w:name="_Toc469405960"/>
                              <w:r w:rsidRPr="00586AA8">
                                <w:t xml:space="preserve">Tabela </w:t>
                              </w:r>
                              <w:r w:rsidR="0079735A">
                                <w:fldChar w:fldCharType="begin"/>
                              </w:r>
                              <w:r w:rsidR="0079735A">
                                <w:instrText xml:space="preserve"> SEQ Tabela \* ARABIC </w:instrText>
                              </w:r>
                              <w:r w:rsidR="0079735A">
                                <w:fldChar w:fldCharType="separate"/>
                              </w:r>
                              <w:r>
                                <w:rPr>
                                  <w:noProof/>
                                </w:rPr>
                                <w:t>24</w:t>
                              </w:r>
                              <w:r w:rsidR="0079735A">
                                <w:rPr>
                                  <w:noProof/>
                                </w:rPr>
                                <w:fldChar w:fldCharType="end"/>
                              </w:r>
                              <w:bookmarkEnd w:id="444"/>
                              <w:r w:rsidRPr="00586AA8">
                                <w:t>: Dados relativos às lâmpadas existentes na adega.</w:t>
                              </w:r>
                              <w:bookmarkEnd w:id="4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0" name="Imagem 80"/>
                          <pic:cNvPicPr>
                            <a:picLocks noChangeAspect="1"/>
                          </pic:cNvPicPr>
                        </pic:nvPicPr>
                        <pic:blipFill>
                          <a:blip r:embed="rId143">
                            <a:extLst>
                              <a:ext uri="{28A0092B-C50C-407E-A947-70E740481C1C}">
                                <a14:useLocalDpi xmlns:a14="http://schemas.microsoft.com/office/drawing/2010/main" val="0"/>
                              </a:ext>
                            </a:extLst>
                          </a:blip>
                          <a:stretch>
                            <a:fillRect/>
                          </a:stretch>
                        </pic:blipFill>
                        <pic:spPr>
                          <a:xfrm>
                            <a:off x="0" y="190500"/>
                            <a:ext cx="5435600" cy="1235075"/>
                          </a:xfrm>
                          <a:prstGeom prst="rect">
                            <a:avLst/>
                          </a:prstGeom>
                        </pic:spPr>
                      </pic:pic>
                    </wpg:wgp>
                  </a:graphicData>
                </a:graphic>
              </wp:anchor>
            </w:drawing>
          </mc:Choice>
          <mc:Fallback>
            <w:pict>
              <v:group w14:anchorId="12D1EC15" id="Grupo 68" o:spid="_x0000_s1114" style="position:absolute;left:0;text-align:left;margin-left:.45pt;margin-top:14.3pt;width:428.75pt;height:112.25pt;z-index:252014592" coordsize="54451,142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">
                <v:shape id="Caixa de texto 70" o:spid="_x0000_s1115" type="#_x0000_t202" style="position:absolute;left:95;width:54356;height:1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H+wQAAANsAAAAPAAAAZHJzL2Rvd25yZXYueG1sRE+7bsIw&#10;FN0r9R+sW4mlAgcGilIMggSkDu3AQ8xX8W0SEV9HtvPg7/FQqePR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ET9Mf7BAAAA2wAAAA8AAAAA&#10;AAAAAAAAAAAABwIAAGRycy9kb3ducmV2LnhtbFBLBQYAAAAAAwADALcAAAD1AgAAAAA=&#10;" stroked="f">
                  <v:textbox inset="0,0,0,0">
                    <w:txbxContent>
                      <w:p w:rsidR="009A1A99" w:rsidRPr="00586AA8" w:rsidRDefault="009A1A99" w:rsidP="00586AA8">
                        <w:pPr>
                          <w:pStyle w:val="Legenda"/>
                          <w:rPr>
                            <w:noProof/>
                          </w:rPr>
                        </w:pPr>
                        <w:bookmarkStart w:id="446" w:name="_Ref445993500"/>
                        <w:bookmarkStart w:id="447" w:name="_Toc469405960"/>
                        <w:r w:rsidRPr="00586AA8">
                          <w:t xml:space="preserve">Tabela </w:t>
                        </w:r>
                        <w:r w:rsidR="0079735A">
                          <w:fldChar w:fldCharType="begin"/>
                        </w:r>
                        <w:r w:rsidR="0079735A">
                          <w:instrText xml:space="preserve"> SEQ Tabela \* ARABIC </w:instrText>
                        </w:r>
                        <w:r w:rsidR="0079735A">
                          <w:fldChar w:fldCharType="separate"/>
                        </w:r>
                        <w:r>
                          <w:rPr>
                            <w:noProof/>
                          </w:rPr>
                          <w:t>24</w:t>
                        </w:r>
                        <w:r w:rsidR="0079735A">
                          <w:rPr>
                            <w:noProof/>
                          </w:rPr>
                          <w:fldChar w:fldCharType="end"/>
                        </w:r>
                        <w:bookmarkEnd w:id="446"/>
                        <w:r w:rsidRPr="00586AA8">
                          <w:t>: Dados relativos às lâmpadas existentes na adega.</w:t>
                        </w:r>
                        <w:bookmarkEnd w:id="447"/>
                      </w:p>
                    </w:txbxContent>
                  </v:textbox>
                </v:shape>
                <v:shape id="Imagem 80" o:spid="_x0000_s1116" type="#_x0000_t75" style="position:absolute;top:1905;width:54356;height:12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">
                  <v:imagedata r:id="rId144" o:title=""/>
                  <v:path arrowok="t"/>
                </v:shape>
                <w10:wrap type="square"/>
              </v:group>
            </w:pict>
          </mc:Fallback>
        </mc:AlternateContent>
      </w:r>
    </w:p>
    <w:p w:rsidR="0005428D" w:rsidRDefault="0005428D" w:rsidP="00586AA8"/>
    <w:p w:rsidR="00462E93" w:rsidRDefault="00462E93" w:rsidP="00586AA8">
      <w:r>
        <w:t xml:space="preserve">O método utilizado para o cálculo do </w:t>
      </w:r>
      <w:r>
        <w:rPr>
          <w:i/>
        </w:rPr>
        <w:t>payback time</w:t>
      </w:r>
      <w:r>
        <w:t xml:space="preserve"> foi o referido no </w:t>
      </w:r>
      <w:r w:rsidR="00F23F3C">
        <w:rPr>
          <w:b/>
        </w:rPr>
        <w:t>Capítulo 3.3</w:t>
      </w:r>
      <w:r w:rsidR="008E3E87">
        <w:rPr>
          <w:b/>
        </w:rPr>
        <w:t>.3</w:t>
      </w:r>
      <w:r>
        <w:t>.</w:t>
      </w:r>
    </w:p>
    <w:p w:rsidR="0005428D" w:rsidRDefault="0005428D" w:rsidP="00586AA8">
      <w:r>
        <w:t xml:space="preserve">Na </w:t>
      </w:r>
      <w:r w:rsidRPr="00D46BDE">
        <w:fldChar w:fldCharType="begin"/>
      </w:r>
      <w:r w:rsidRPr="00D46BDE">
        <w:instrText xml:space="preserve"> REF _Ref445993833 \h  \* MERGEFORMAT </w:instrText>
      </w:r>
      <w:r w:rsidRPr="00D46BDE">
        <w:fldChar w:fldCharType="separate"/>
      </w:r>
      <w:r w:rsidR="00E95403" w:rsidRPr="0005428D">
        <w:t xml:space="preserve">Tabela </w:t>
      </w:r>
      <w:r w:rsidR="00E95403">
        <w:rPr>
          <w:noProof/>
        </w:rPr>
        <w:t>25</w:t>
      </w:r>
      <w:r w:rsidRPr="00D46BDE">
        <w:fldChar w:fldCharType="end"/>
      </w:r>
      <w:r w:rsidRPr="00D46BDE">
        <w:t xml:space="preserve"> e ilustrado na </w:t>
      </w:r>
      <w:r w:rsidRPr="00D46BDE">
        <w:rPr>
          <w:color w:val="000000" w:themeColor="text1"/>
        </w:rPr>
        <w:fldChar w:fldCharType="begin"/>
      </w:r>
      <w:r w:rsidRPr="00D46BDE">
        <w:rPr>
          <w:color w:val="000000" w:themeColor="text1"/>
        </w:rPr>
        <w:instrText xml:space="preserve"> REF _Ref445994230 \h  \* MERGEFORMAT </w:instrText>
      </w:r>
      <w:r w:rsidRPr="00D46BDE">
        <w:rPr>
          <w:color w:val="000000" w:themeColor="text1"/>
        </w:rPr>
      </w:r>
      <w:r w:rsidRPr="00D46BDE">
        <w:rPr>
          <w:color w:val="000000" w:themeColor="text1"/>
        </w:rPr>
        <w:fldChar w:fldCharType="separate"/>
      </w:r>
      <w:r w:rsidR="00A24C9F" w:rsidRPr="00A24C9F">
        <w:rPr>
          <w:color w:val="000000" w:themeColor="text1"/>
        </w:rPr>
        <w:t xml:space="preserve">Figura </w:t>
      </w:r>
      <w:r w:rsidR="00A24C9F" w:rsidRPr="00A24C9F">
        <w:rPr>
          <w:noProof/>
          <w:color w:val="000000" w:themeColor="text1"/>
        </w:rPr>
        <w:t>33</w:t>
      </w:r>
      <w:r w:rsidRPr="00D46BDE">
        <w:rPr>
          <w:color w:val="000000" w:themeColor="text1"/>
        </w:rPr>
        <w:fldChar w:fldCharType="end"/>
      </w:r>
      <w:r>
        <w:t>, estão indicadas as lâmpadas LED escolhidas para a substituição de cada uma das lâmpadas existentes.</w:t>
      </w:r>
    </w:p>
    <w:p w:rsidR="0005428D" w:rsidRPr="0005428D" w:rsidRDefault="0005428D" w:rsidP="0005428D">
      <w:pPr>
        <w:pStyle w:val="Legenda"/>
        <w:keepNext/>
      </w:pPr>
      <w:bookmarkStart w:id="448" w:name="_Ref445993833"/>
      <w:bookmarkStart w:id="449" w:name="_Toc469405961"/>
      <w:r w:rsidRPr="0005428D">
        <w:t xml:space="preserve">Tabela </w:t>
      </w:r>
      <w:r w:rsidR="0079735A">
        <w:fldChar w:fldCharType="begin"/>
      </w:r>
      <w:r w:rsidR="0079735A">
        <w:instrText xml:space="preserve"> SEQ Tabela \* ARABIC </w:instrText>
      </w:r>
      <w:r w:rsidR="0079735A">
        <w:fldChar w:fldCharType="separate"/>
      </w:r>
      <w:r w:rsidR="00E95403">
        <w:rPr>
          <w:noProof/>
        </w:rPr>
        <w:t>25</w:t>
      </w:r>
      <w:r w:rsidR="0079735A">
        <w:rPr>
          <w:noProof/>
        </w:rPr>
        <w:fldChar w:fldCharType="end"/>
      </w:r>
      <w:bookmarkEnd w:id="448"/>
      <w:r w:rsidRPr="0005428D">
        <w:t>: Dados relativos às lâmpadas LED.</w:t>
      </w:r>
      <w:bookmarkEnd w:id="449"/>
    </w:p>
    <w:tbl>
      <w:tblPr>
        <w:tblStyle w:val="TabelaSimples2"/>
        <w:tblpPr w:leftFromText="141" w:rightFromText="141" w:vertAnchor="text" w:horzAnchor="margin" w:tblpY="-21"/>
        <w:tblW w:w="4871" w:type="pct"/>
        <w:tblBorders>
          <w:top w:val="none" w:sz="0" w:space="0" w:color="auto"/>
          <w:bottom w:val="none" w:sz="0" w:space="0" w:color="auto"/>
        </w:tblBorders>
        <w:tblLayout w:type="fixed"/>
        <w:tblLook w:val="04A0" w:firstRow="1" w:lastRow="0" w:firstColumn="1" w:lastColumn="0" w:noHBand="0" w:noVBand="1"/>
      </w:tblPr>
      <w:tblGrid>
        <w:gridCol w:w="1700"/>
        <w:gridCol w:w="2699"/>
        <w:gridCol w:w="820"/>
        <w:gridCol w:w="1060"/>
        <w:gridCol w:w="1230"/>
        <w:gridCol w:w="1053"/>
      </w:tblGrid>
      <w:tr w:rsidR="0005428D" w:rsidRPr="00B43E98" w:rsidTr="002555A5">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93" w:type="pct"/>
            <w:tcBorders>
              <w:top w:val="single" w:sz="12" w:space="0" w:color="auto"/>
            </w:tcBorders>
            <w:vAlign w:val="center"/>
          </w:tcPr>
          <w:p w:rsidR="0005428D" w:rsidRPr="00B43E98" w:rsidRDefault="0005428D" w:rsidP="002555A5">
            <w:pPr>
              <w:rPr>
                <w:rFonts w:ascii="Calibri" w:eastAsia="Times New Roman" w:hAnsi="Calibri" w:cs="Times New Roman"/>
                <w:color w:val="000000"/>
                <w:lang w:eastAsia="pt-PT"/>
              </w:rPr>
            </w:pPr>
            <w:r>
              <w:rPr>
                <w:rFonts w:ascii="Calibri" w:eastAsia="Times New Roman" w:hAnsi="Calibri" w:cs="Times New Roman"/>
                <w:color w:val="000000"/>
                <w:lang w:eastAsia="pt-PT"/>
              </w:rPr>
              <w:t>Lâmpadas Antigas</w:t>
            </w:r>
          </w:p>
        </w:tc>
        <w:tc>
          <w:tcPr>
            <w:tcW w:w="1576" w:type="pct"/>
            <w:tcBorders>
              <w:top w:val="single" w:sz="12" w:space="0" w:color="auto"/>
            </w:tcBorders>
            <w:vAlign w:val="center"/>
            <w:hideMark/>
          </w:tcPr>
          <w:p w:rsidR="0005428D" w:rsidRPr="00B43E98" w:rsidRDefault="0005428D" w:rsidP="002555A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B43E98">
              <w:rPr>
                <w:rFonts w:ascii="Calibri" w:eastAsia="Times New Roman" w:hAnsi="Calibri" w:cs="Times New Roman"/>
                <w:color w:val="000000"/>
                <w:lang w:eastAsia="pt-PT"/>
              </w:rPr>
              <w:t>Lâmpadas P/ Subst</w:t>
            </w:r>
            <w:r>
              <w:rPr>
                <w:rFonts w:ascii="Calibri" w:eastAsia="Times New Roman" w:hAnsi="Calibri" w:cs="Times New Roman"/>
                <w:color w:val="000000"/>
                <w:lang w:eastAsia="pt-PT"/>
              </w:rPr>
              <w:t>ituição</w:t>
            </w:r>
          </w:p>
        </w:tc>
        <w:tc>
          <w:tcPr>
            <w:tcW w:w="479" w:type="pct"/>
            <w:tcBorders>
              <w:top w:val="single" w:sz="12" w:space="0" w:color="auto"/>
            </w:tcBorders>
            <w:vAlign w:val="center"/>
            <w:hideMark/>
          </w:tcPr>
          <w:p w:rsidR="0005428D" w:rsidRPr="00B43E98" w:rsidRDefault="0005428D" w:rsidP="002555A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B43E98">
              <w:rPr>
                <w:rFonts w:ascii="Calibri" w:eastAsia="Times New Roman" w:hAnsi="Calibri" w:cs="Times New Roman"/>
                <w:color w:val="000000"/>
                <w:lang w:eastAsia="pt-PT"/>
              </w:rPr>
              <w:t xml:space="preserve">QTD </w:t>
            </w:r>
            <w:proofErr w:type="spellStart"/>
            <w:r w:rsidRPr="00B43E98">
              <w:rPr>
                <w:rFonts w:ascii="Calibri" w:eastAsia="Times New Roman" w:hAnsi="Calibri" w:cs="Times New Roman"/>
                <w:color w:val="000000"/>
                <w:lang w:eastAsia="pt-PT"/>
              </w:rPr>
              <w:t>Lamp</w:t>
            </w:r>
            <w:proofErr w:type="spellEnd"/>
            <w:r>
              <w:rPr>
                <w:rFonts w:ascii="Calibri" w:eastAsia="Times New Roman" w:hAnsi="Calibri" w:cs="Times New Roman"/>
                <w:color w:val="000000"/>
                <w:lang w:eastAsia="pt-PT"/>
              </w:rPr>
              <w:t>.</w:t>
            </w:r>
          </w:p>
        </w:tc>
        <w:tc>
          <w:tcPr>
            <w:tcW w:w="619" w:type="pct"/>
            <w:tcBorders>
              <w:top w:val="single" w:sz="12" w:space="0" w:color="auto"/>
            </w:tcBorders>
            <w:vAlign w:val="center"/>
            <w:hideMark/>
          </w:tcPr>
          <w:p w:rsidR="0005428D" w:rsidRPr="00B43E98" w:rsidRDefault="0005428D" w:rsidP="002555A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B43E98">
              <w:rPr>
                <w:rFonts w:ascii="Calibri" w:eastAsia="Times New Roman" w:hAnsi="Calibri" w:cs="Times New Roman"/>
                <w:color w:val="000000"/>
                <w:lang w:eastAsia="pt-PT"/>
              </w:rPr>
              <w:t xml:space="preserve">Valor </w:t>
            </w:r>
            <w:proofErr w:type="spellStart"/>
            <w:r w:rsidRPr="00B43E98">
              <w:rPr>
                <w:rFonts w:ascii="Calibri" w:eastAsia="Times New Roman" w:hAnsi="Calibri" w:cs="Times New Roman"/>
                <w:color w:val="000000"/>
                <w:lang w:eastAsia="pt-PT"/>
              </w:rPr>
              <w:t>Lumi</w:t>
            </w:r>
            <w:proofErr w:type="spellEnd"/>
            <w:r w:rsidRPr="00B43E98">
              <w:rPr>
                <w:rFonts w:ascii="Calibri" w:eastAsia="Times New Roman" w:hAnsi="Calibri" w:cs="Times New Roman"/>
                <w:color w:val="000000"/>
                <w:lang w:eastAsia="pt-PT"/>
              </w:rPr>
              <w:t>. (€)</w:t>
            </w:r>
          </w:p>
        </w:tc>
        <w:tc>
          <w:tcPr>
            <w:tcW w:w="718" w:type="pct"/>
            <w:tcBorders>
              <w:top w:val="single" w:sz="12" w:space="0" w:color="auto"/>
            </w:tcBorders>
            <w:vAlign w:val="center"/>
            <w:hideMark/>
          </w:tcPr>
          <w:p w:rsidR="0005428D" w:rsidRPr="00B43E98" w:rsidRDefault="0005428D" w:rsidP="002555A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proofErr w:type="spellStart"/>
            <w:r w:rsidRPr="00B43E98">
              <w:rPr>
                <w:rFonts w:ascii="Calibri" w:eastAsia="Times New Roman" w:hAnsi="Calibri" w:cs="Times New Roman"/>
                <w:color w:val="000000"/>
                <w:lang w:eastAsia="pt-PT"/>
              </w:rPr>
              <w:t>Po</w:t>
            </w:r>
            <w:r>
              <w:rPr>
                <w:rFonts w:ascii="Calibri" w:eastAsia="Times New Roman" w:hAnsi="Calibri" w:cs="Times New Roman"/>
                <w:color w:val="000000"/>
                <w:lang w:eastAsia="pt-PT"/>
              </w:rPr>
              <w:t>t</w:t>
            </w:r>
            <w:proofErr w:type="spellEnd"/>
            <w:r>
              <w:rPr>
                <w:rFonts w:ascii="Calibri" w:eastAsia="Times New Roman" w:hAnsi="Calibri" w:cs="Times New Roman"/>
                <w:color w:val="000000"/>
                <w:lang w:eastAsia="pt-PT"/>
              </w:rPr>
              <w:t xml:space="preserve">. </w:t>
            </w:r>
            <w:proofErr w:type="spellStart"/>
            <w:r>
              <w:rPr>
                <w:rFonts w:ascii="Calibri" w:eastAsia="Times New Roman" w:hAnsi="Calibri" w:cs="Times New Roman"/>
                <w:color w:val="000000"/>
                <w:lang w:eastAsia="pt-PT"/>
              </w:rPr>
              <w:t>Lumi</w:t>
            </w:r>
            <w:proofErr w:type="spellEnd"/>
            <w:r>
              <w:rPr>
                <w:rFonts w:ascii="Calibri" w:eastAsia="Times New Roman" w:hAnsi="Calibri" w:cs="Times New Roman"/>
                <w:color w:val="000000"/>
                <w:lang w:eastAsia="pt-PT"/>
              </w:rPr>
              <w:t>.</w:t>
            </w:r>
            <w:r w:rsidRPr="00B43E98">
              <w:rPr>
                <w:rFonts w:ascii="Calibri" w:eastAsia="Times New Roman" w:hAnsi="Calibri" w:cs="Times New Roman"/>
                <w:color w:val="000000"/>
                <w:lang w:eastAsia="pt-PT"/>
              </w:rPr>
              <w:t xml:space="preserve"> (W)</w:t>
            </w:r>
          </w:p>
        </w:tc>
        <w:tc>
          <w:tcPr>
            <w:tcW w:w="615" w:type="pct"/>
            <w:tcBorders>
              <w:top w:val="single" w:sz="12" w:space="0" w:color="auto"/>
            </w:tcBorders>
            <w:vAlign w:val="center"/>
            <w:hideMark/>
          </w:tcPr>
          <w:p w:rsidR="0005428D" w:rsidRPr="00B43E98" w:rsidRDefault="0005428D" w:rsidP="002555A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pt-PT"/>
              </w:rPr>
            </w:pPr>
            <w:r w:rsidRPr="00B43E98">
              <w:rPr>
                <w:rFonts w:ascii="Calibri" w:eastAsia="Times New Roman" w:hAnsi="Calibri" w:cs="Times New Roman"/>
                <w:color w:val="000000"/>
                <w:lang w:val="en-US" w:eastAsia="pt-PT"/>
              </w:rPr>
              <w:t>Invest. (</w:t>
            </w:r>
            <w:r>
              <w:rPr>
                <w:rFonts w:ascii="Calibri" w:eastAsia="Times New Roman" w:hAnsi="Calibri" w:cs="Times New Roman"/>
                <w:color w:val="000000"/>
                <w:lang w:val="en-US" w:eastAsia="pt-PT"/>
              </w:rPr>
              <w:t>€</w:t>
            </w:r>
            <w:r w:rsidRPr="00B43E98">
              <w:rPr>
                <w:rFonts w:ascii="Calibri" w:eastAsia="Times New Roman" w:hAnsi="Calibri" w:cs="Times New Roman"/>
                <w:color w:val="000000"/>
                <w:lang w:val="en-US" w:eastAsia="pt-PT"/>
              </w:rPr>
              <w:t>)</w:t>
            </w:r>
          </w:p>
        </w:tc>
      </w:tr>
      <w:tr w:rsidR="0005428D" w:rsidRPr="00B43E98" w:rsidTr="002555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pct"/>
            <w:tcBorders>
              <w:top w:val="single" w:sz="8" w:space="0" w:color="auto"/>
            </w:tcBorders>
          </w:tcPr>
          <w:p w:rsidR="0005428D" w:rsidRPr="0005428D" w:rsidRDefault="0005428D" w:rsidP="002555A5">
            <w:pPr>
              <w:rPr>
                <w:rFonts w:ascii="Calibri" w:eastAsia="Times New Roman" w:hAnsi="Calibri" w:cs="Times New Roman"/>
                <w:b w:val="0"/>
                <w:color w:val="000000"/>
                <w:lang w:eastAsia="pt-PT"/>
              </w:rPr>
            </w:pPr>
            <w:r w:rsidRPr="0005428D">
              <w:rPr>
                <w:rFonts w:ascii="Calibri" w:eastAsia="Times New Roman" w:hAnsi="Calibri" w:cs="Times New Roman"/>
                <w:b w:val="0"/>
                <w:color w:val="000000"/>
                <w:lang w:eastAsia="pt-PT"/>
              </w:rPr>
              <w:t>HPL</w:t>
            </w:r>
          </w:p>
        </w:tc>
        <w:tc>
          <w:tcPr>
            <w:tcW w:w="1576" w:type="pct"/>
            <w:tcBorders>
              <w:top w:val="single" w:sz="8" w:space="0" w:color="auto"/>
            </w:tcBorders>
            <w:noWrap/>
            <w:hideMark/>
          </w:tcPr>
          <w:p w:rsidR="0005428D" w:rsidRPr="000741A8" w:rsidRDefault="0005428D" w:rsidP="002555A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i/>
                <w:color w:val="000000"/>
                <w:lang w:val="en-US" w:eastAsia="pt-PT"/>
              </w:rPr>
            </w:pPr>
            <w:r w:rsidRPr="000741A8">
              <w:rPr>
                <w:rFonts w:ascii="Calibri" w:eastAsia="Times New Roman" w:hAnsi="Calibri" w:cs="Times New Roman"/>
                <w:b/>
                <w:i/>
                <w:color w:val="000000"/>
                <w:lang w:val="en-US" w:eastAsia="pt-PT"/>
              </w:rPr>
              <w:t xml:space="preserve">LED bulb E40 </w:t>
            </w:r>
          </w:p>
        </w:tc>
        <w:tc>
          <w:tcPr>
            <w:tcW w:w="479" w:type="pct"/>
            <w:tcBorders>
              <w:top w:val="single" w:sz="8" w:space="0" w:color="auto"/>
            </w:tcBorders>
            <w:noWrap/>
            <w:vAlign w:val="center"/>
            <w:hideMark/>
          </w:tcPr>
          <w:p w:rsidR="0005428D" w:rsidRPr="00B43E98" w:rsidRDefault="0005428D" w:rsidP="002555A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pt-PT"/>
              </w:rPr>
            </w:pPr>
            <w:r>
              <w:rPr>
                <w:rFonts w:ascii="Calibri" w:eastAsia="Times New Roman" w:hAnsi="Calibri" w:cs="Times New Roman"/>
                <w:color w:val="000000"/>
                <w:lang w:val="en-US" w:eastAsia="pt-PT"/>
              </w:rPr>
              <w:t>52</w:t>
            </w:r>
          </w:p>
        </w:tc>
        <w:tc>
          <w:tcPr>
            <w:tcW w:w="619" w:type="pct"/>
            <w:tcBorders>
              <w:top w:val="single" w:sz="8" w:space="0" w:color="auto"/>
            </w:tcBorders>
            <w:noWrap/>
            <w:vAlign w:val="bottom"/>
            <w:hideMark/>
          </w:tcPr>
          <w:p w:rsidR="0005428D" w:rsidRDefault="0005428D" w:rsidP="002555A5">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98,40</w:t>
            </w:r>
          </w:p>
        </w:tc>
        <w:tc>
          <w:tcPr>
            <w:tcW w:w="718" w:type="pct"/>
            <w:tcBorders>
              <w:top w:val="single" w:sz="8" w:space="0" w:color="auto"/>
            </w:tcBorders>
            <w:noWrap/>
            <w:vAlign w:val="bottom"/>
            <w:hideMark/>
          </w:tcPr>
          <w:p w:rsidR="0005428D" w:rsidRDefault="0005428D" w:rsidP="002555A5">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60</w:t>
            </w:r>
          </w:p>
        </w:tc>
        <w:tc>
          <w:tcPr>
            <w:tcW w:w="615" w:type="pct"/>
            <w:tcBorders>
              <w:top w:val="single" w:sz="8" w:space="0" w:color="auto"/>
            </w:tcBorders>
            <w:noWrap/>
            <w:vAlign w:val="bottom"/>
            <w:hideMark/>
          </w:tcPr>
          <w:p w:rsidR="0005428D" w:rsidRDefault="0005428D" w:rsidP="002555A5">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5 116,80</w:t>
            </w:r>
          </w:p>
        </w:tc>
      </w:tr>
      <w:tr w:rsidR="0005428D" w:rsidRPr="000741A8" w:rsidTr="002555A5">
        <w:trPr>
          <w:trHeight w:val="300"/>
        </w:trPr>
        <w:tc>
          <w:tcPr>
            <w:cnfStyle w:val="001000000000" w:firstRow="0" w:lastRow="0" w:firstColumn="1" w:lastColumn="0" w:oddVBand="0" w:evenVBand="0" w:oddHBand="0" w:evenHBand="0" w:firstRowFirstColumn="0" w:firstRowLastColumn="0" w:lastRowFirstColumn="0" w:lastRowLastColumn="0"/>
            <w:tcW w:w="993" w:type="pct"/>
          </w:tcPr>
          <w:p w:rsidR="0005428D" w:rsidRPr="0005428D" w:rsidRDefault="0005428D" w:rsidP="002555A5">
            <w:pPr>
              <w:rPr>
                <w:rFonts w:ascii="Calibri" w:eastAsia="Times New Roman" w:hAnsi="Calibri" w:cs="Times New Roman"/>
                <w:b w:val="0"/>
                <w:color w:val="000000"/>
                <w:lang w:eastAsia="pt-PT"/>
              </w:rPr>
            </w:pPr>
            <w:r w:rsidRPr="0005428D">
              <w:rPr>
                <w:rFonts w:ascii="Calibri" w:eastAsia="Times New Roman" w:hAnsi="Calibri" w:cs="Times New Roman"/>
                <w:b w:val="0"/>
                <w:color w:val="000000"/>
                <w:lang w:eastAsia="pt-PT"/>
              </w:rPr>
              <w:t xml:space="preserve">Fluo. </w:t>
            </w:r>
            <w:proofErr w:type="spellStart"/>
            <w:r w:rsidRPr="0005428D">
              <w:rPr>
                <w:rFonts w:ascii="Calibri" w:eastAsia="Times New Roman" w:hAnsi="Calibri" w:cs="Times New Roman"/>
                <w:b w:val="0"/>
                <w:color w:val="000000"/>
                <w:lang w:eastAsia="pt-PT"/>
              </w:rPr>
              <w:t>Tub</w:t>
            </w:r>
            <w:proofErr w:type="spellEnd"/>
            <w:r w:rsidRPr="0005428D">
              <w:rPr>
                <w:rFonts w:ascii="Calibri" w:eastAsia="Times New Roman" w:hAnsi="Calibri" w:cs="Times New Roman"/>
                <w:b w:val="0"/>
                <w:color w:val="000000"/>
                <w:lang w:eastAsia="pt-PT"/>
              </w:rPr>
              <w:t>.</w:t>
            </w:r>
          </w:p>
        </w:tc>
        <w:tc>
          <w:tcPr>
            <w:tcW w:w="1576" w:type="pct"/>
            <w:noWrap/>
            <w:hideMark/>
          </w:tcPr>
          <w:p w:rsidR="0005428D" w:rsidRPr="000741A8" w:rsidRDefault="0005428D" w:rsidP="002555A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i/>
                <w:color w:val="000000"/>
                <w:lang w:val="en-US" w:eastAsia="pt-PT"/>
              </w:rPr>
            </w:pPr>
            <w:r w:rsidRPr="000741A8">
              <w:rPr>
                <w:rFonts w:ascii="Calibri" w:eastAsia="Times New Roman" w:hAnsi="Calibri" w:cs="Times New Roman"/>
                <w:b/>
                <w:i/>
                <w:color w:val="000000"/>
                <w:lang w:val="en-US" w:eastAsia="pt-PT"/>
              </w:rPr>
              <w:t xml:space="preserve">Master LED tube </w:t>
            </w:r>
          </w:p>
        </w:tc>
        <w:tc>
          <w:tcPr>
            <w:tcW w:w="479" w:type="pct"/>
            <w:noWrap/>
            <w:vAlign w:val="center"/>
            <w:hideMark/>
          </w:tcPr>
          <w:p w:rsidR="0005428D" w:rsidRPr="00B43E98" w:rsidRDefault="0005428D" w:rsidP="002555A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pt-PT"/>
              </w:rPr>
            </w:pPr>
            <w:r>
              <w:rPr>
                <w:rFonts w:ascii="Calibri" w:eastAsia="Times New Roman" w:hAnsi="Calibri" w:cs="Times New Roman"/>
                <w:color w:val="000000"/>
                <w:lang w:val="en-US" w:eastAsia="pt-PT"/>
              </w:rPr>
              <w:t>183</w:t>
            </w:r>
          </w:p>
        </w:tc>
        <w:tc>
          <w:tcPr>
            <w:tcW w:w="619" w:type="pct"/>
            <w:noWrap/>
            <w:vAlign w:val="bottom"/>
            <w:hideMark/>
          </w:tcPr>
          <w:p w:rsidR="0005428D" w:rsidRPr="000741A8" w:rsidRDefault="0005428D" w:rsidP="002555A5">
            <w:pPr>
              <w:cnfStyle w:val="000000000000" w:firstRow="0" w:lastRow="0" w:firstColumn="0" w:lastColumn="0" w:oddVBand="0" w:evenVBand="0" w:oddHBand="0" w:evenHBand="0" w:firstRowFirstColumn="0" w:firstRowLastColumn="0" w:lastRowFirstColumn="0" w:lastRowLastColumn="0"/>
              <w:rPr>
                <w:rFonts w:ascii="Calibri" w:hAnsi="Calibri"/>
                <w:color w:val="000000"/>
                <w:lang w:val="en-US"/>
              </w:rPr>
            </w:pPr>
            <w:r w:rsidRPr="000741A8">
              <w:rPr>
                <w:rFonts w:ascii="Calibri" w:hAnsi="Calibri"/>
                <w:color w:val="000000"/>
                <w:lang w:val="en-US"/>
              </w:rPr>
              <w:t>14,76</w:t>
            </w:r>
          </w:p>
        </w:tc>
        <w:tc>
          <w:tcPr>
            <w:tcW w:w="718" w:type="pct"/>
            <w:noWrap/>
            <w:vAlign w:val="bottom"/>
            <w:hideMark/>
          </w:tcPr>
          <w:p w:rsidR="0005428D" w:rsidRPr="000741A8" w:rsidRDefault="0005428D" w:rsidP="002555A5">
            <w:pPr>
              <w:cnfStyle w:val="000000000000" w:firstRow="0" w:lastRow="0" w:firstColumn="0" w:lastColumn="0" w:oddVBand="0" w:evenVBand="0" w:oddHBand="0" w:evenHBand="0" w:firstRowFirstColumn="0" w:firstRowLastColumn="0" w:lastRowFirstColumn="0" w:lastRowLastColumn="0"/>
              <w:rPr>
                <w:rFonts w:ascii="Calibri" w:hAnsi="Calibri"/>
                <w:color w:val="000000"/>
                <w:lang w:val="en-US"/>
              </w:rPr>
            </w:pPr>
            <w:r w:rsidRPr="000741A8">
              <w:rPr>
                <w:rFonts w:ascii="Calibri" w:hAnsi="Calibri"/>
                <w:color w:val="000000"/>
                <w:lang w:val="en-US"/>
              </w:rPr>
              <w:t>18</w:t>
            </w:r>
          </w:p>
        </w:tc>
        <w:tc>
          <w:tcPr>
            <w:tcW w:w="615" w:type="pct"/>
            <w:noWrap/>
            <w:vAlign w:val="bottom"/>
            <w:hideMark/>
          </w:tcPr>
          <w:p w:rsidR="0005428D" w:rsidRPr="000741A8" w:rsidRDefault="0005428D" w:rsidP="002555A5">
            <w:pPr>
              <w:cnfStyle w:val="000000000000" w:firstRow="0" w:lastRow="0" w:firstColumn="0" w:lastColumn="0" w:oddVBand="0" w:evenVBand="0" w:oddHBand="0" w:evenHBand="0" w:firstRowFirstColumn="0" w:firstRowLastColumn="0" w:lastRowFirstColumn="0" w:lastRowLastColumn="0"/>
              <w:rPr>
                <w:rFonts w:ascii="Calibri" w:hAnsi="Calibri"/>
                <w:color w:val="000000"/>
                <w:lang w:val="en-US"/>
              </w:rPr>
            </w:pPr>
            <w:r>
              <w:rPr>
                <w:rFonts w:ascii="Calibri" w:hAnsi="Calibri"/>
                <w:color w:val="000000"/>
                <w:lang w:val="en-US"/>
              </w:rPr>
              <w:t>2 701,08</w:t>
            </w:r>
            <w:r w:rsidRPr="000741A8">
              <w:rPr>
                <w:rFonts w:ascii="Calibri" w:hAnsi="Calibri"/>
                <w:color w:val="000000"/>
                <w:lang w:val="en-US"/>
              </w:rPr>
              <w:t xml:space="preserve"> </w:t>
            </w:r>
          </w:p>
        </w:tc>
      </w:tr>
      <w:tr w:rsidR="0005428D" w:rsidRPr="00DA1766" w:rsidTr="002555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pct"/>
          </w:tcPr>
          <w:p w:rsidR="0005428D" w:rsidRPr="0005428D" w:rsidRDefault="0005428D" w:rsidP="002555A5">
            <w:pPr>
              <w:rPr>
                <w:rFonts w:ascii="Calibri" w:eastAsia="Times New Roman" w:hAnsi="Calibri" w:cs="Times New Roman"/>
                <w:b w:val="0"/>
                <w:color w:val="000000"/>
                <w:lang w:eastAsia="pt-PT"/>
              </w:rPr>
            </w:pPr>
            <w:r w:rsidRPr="0005428D">
              <w:rPr>
                <w:rFonts w:ascii="Calibri" w:eastAsia="Times New Roman" w:hAnsi="Calibri" w:cs="Times New Roman"/>
                <w:b w:val="0"/>
                <w:color w:val="000000"/>
                <w:lang w:eastAsia="pt-PT"/>
              </w:rPr>
              <w:t xml:space="preserve">Fluo. </w:t>
            </w:r>
            <w:proofErr w:type="spellStart"/>
            <w:r w:rsidRPr="0005428D">
              <w:rPr>
                <w:rFonts w:ascii="Calibri" w:eastAsia="Times New Roman" w:hAnsi="Calibri" w:cs="Times New Roman"/>
                <w:b w:val="0"/>
                <w:color w:val="000000"/>
                <w:lang w:eastAsia="pt-PT"/>
              </w:rPr>
              <w:t>Tub</w:t>
            </w:r>
            <w:proofErr w:type="spellEnd"/>
            <w:r w:rsidRPr="0005428D">
              <w:rPr>
                <w:rFonts w:ascii="Calibri" w:eastAsia="Times New Roman" w:hAnsi="Calibri" w:cs="Times New Roman"/>
                <w:b w:val="0"/>
                <w:color w:val="000000"/>
                <w:lang w:eastAsia="pt-PT"/>
              </w:rPr>
              <w:t>. (L.E)</w:t>
            </w:r>
          </w:p>
        </w:tc>
        <w:tc>
          <w:tcPr>
            <w:tcW w:w="1576" w:type="pct"/>
            <w:noWrap/>
          </w:tcPr>
          <w:p w:rsidR="0005428D" w:rsidRPr="000741A8" w:rsidRDefault="0005428D" w:rsidP="002555A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i/>
                <w:color w:val="000000"/>
                <w:lang w:val="en-US" w:eastAsia="pt-PT"/>
              </w:rPr>
            </w:pPr>
            <w:r>
              <w:rPr>
                <w:rFonts w:ascii="Calibri" w:eastAsia="Times New Roman" w:hAnsi="Calibri" w:cs="Times New Roman"/>
                <w:b/>
                <w:i/>
                <w:color w:val="000000"/>
                <w:lang w:val="en-US" w:eastAsia="pt-PT"/>
              </w:rPr>
              <w:t>Master LED tube (L.E)</w:t>
            </w:r>
          </w:p>
        </w:tc>
        <w:tc>
          <w:tcPr>
            <w:tcW w:w="479" w:type="pct"/>
            <w:noWrap/>
            <w:vAlign w:val="center"/>
          </w:tcPr>
          <w:p w:rsidR="0005428D" w:rsidRDefault="0005428D" w:rsidP="002555A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pt-PT"/>
              </w:rPr>
            </w:pPr>
            <w:r>
              <w:rPr>
                <w:rFonts w:ascii="Calibri" w:eastAsia="Times New Roman" w:hAnsi="Calibri" w:cs="Times New Roman"/>
                <w:color w:val="000000"/>
                <w:lang w:val="en-US" w:eastAsia="pt-PT"/>
              </w:rPr>
              <w:t>24</w:t>
            </w:r>
          </w:p>
        </w:tc>
        <w:tc>
          <w:tcPr>
            <w:tcW w:w="619" w:type="pct"/>
            <w:noWrap/>
            <w:vAlign w:val="bottom"/>
          </w:tcPr>
          <w:p w:rsidR="0005428D" w:rsidRPr="000741A8" w:rsidRDefault="0005428D" w:rsidP="002555A5">
            <w:pPr>
              <w:cnfStyle w:val="000000100000" w:firstRow="0" w:lastRow="0" w:firstColumn="0" w:lastColumn="0" w:oddVBand="0" w:evenVBand="0" w:oddHBand="1" w:evenHBand="0" w:firstRowFirstColumn="0" w:firstRowLastColumn="0" w:lastRowFirstColumn="0" w:lastRowLastColumn="0"/>
              <w:rPr>
                <w:rFonts w:ascii="Calibri" w:hAnsi="Calibri"/>
                <w:color w:val="000000"/>
                <w:lang w:val="en-US"/>
              </w:rPr>
            </w:pPr>
            <w:r>
              <w:rPr>
                <w:rFonts w:ascii="Calibri" w:hAnsi="Calibri"/>
                <w:color w:val="000000"/>
                <w:lang w:val="en-US"/>
              </w:rPr>
              <w:t>14,76</w:t>
            </w:r>
          </w:p>
        </w:tc>
        <w:tc>
          <w:tcPr>
            <w:tcW w:w="718" w:type="pct"/>
            <w:noWrap/>
            <w:vAlign w:val="bottom"/>
          </w:tcPr>
          <w:p w:rsidR="0005428D" w:rsidRPr="000741A8" w:rsidRDefault="0005428D" w:rsidP="002555A5">
            <w:pPr>
              <w:cnfStyle w:val="000000100000" w:firstRow="0" w:lastRow="0" w:firstColumn="0" w:lastColumn="0" w:oddVBand="0" w:evenVBand="0" w:oddHBand="1" w:evenHBand="0" w:firstRowFirstColumn="0" w:firstRowLastColumn="0" w:lastRowFirstColumn="0" w:lastRowLastColumn="0"/>
              <w:rPr>
                <w:rFonts w:ascii="Calibri" w:hAnsi="Calibri"/>
                <w:color w:val="000000"/>
                <w:lang w:val="en-US"/>
              </w:rPr>
            </w:pPr>
            <w:r>
              <w:rPr>
                <w:rFonts w:ascii="Calibri" w:hAnsi="Calibri"/>
                <w:color w:val="000000"/>
                <w:lang w:val="en-US"/>
              </w:rPr>
              <w:t>18</w:t>
            </w:r>
          </w:p>
        </w:tc>
        <w:tc>
          <w:tcPr>
            <w:tcW w:w="615" w:type="pct"/>
            <w:noWrap/>
            <w:vAlign w:val="bottom"/>
          </w:tcPr>
          <w:p w:rsidR="0005428D" w:rsidRPr="000741A8" w:rsidRDefault="0005428D" w:rsidP="002555A5">
            <w:pPr>
              <w:cnfStyle w:val="000000100000" w:firstRow="0" w:lastRow="0" w:firstColumn="0" w:lastColumn="0" w:oddVBand="0" w:evenVBand="0" w:oddHBand="1" w:evenHBand="0" w:firstRowFirstColumn="0" w:firstRowLastColumn="0" w:lastRowFirstColumn="0" w:lastRowLastColumn="0"/>
              <w:rPr>
                <w:rFonts w:ascii="Calibri" w:hAnsi="Calibri"/>
                <w:color w:val="000000"/>
                <w:lang w:val="en-US"/>
              </w:rPr>
            </w:pPr>
            <w:r>
              <w:rPr>
                <w:rFonts w:ascii="Calibri" w:hAnsi="Calibri"/>
                <w:color w:val="000000"/>
                <w:lang w:val="en-US"/>
              </w:rPr>
              <w:t>354,24</w:t>
            </w:r>
          </w:p>
        </w:tc>
      </w:tr>
      <w:tr w:rsidR="0005428D" w:rsidRPr="000741A8" w:rsidTr="002555A5">
        <w:trPr>
          <w:trHeight w:val="300"/>
        </w:trPr>
        <w:tc>
          <w:tcPr>
            <w:cnfStyle w:val="001000000000" w:firstRow="0" w:lastRow="0" w:firstColumn="1" w:lastColumn="0" w:oddVBand="0" w:evenVBand="0" w:oddHBand="0" w:evenHBand="0" w:firstRowFirstColumn="0" w:firstRowLastColumn="0" w:lastRowFirstColumn="0" w:lastRowLastColumn="0"/>
            <w:tcW w:w="993" w:type="pct"/>
          </w:tcPr>
          <w:p w:rsidR="0005428D" w:rsidRPr="0005428D" w:rsidRDefault="0005428D" w:rsidP="002555A5">
            <w:pPr>
              <w:rPr>
                <w:rFonts w:ascii="Calibri" w:eastAsia="Times New Roman" w:hAnsi="Calibri" w:cs="Times New Roman"/>
                <w:b w:val="0"/>
                <w:color w:val="000000"/>
                <w:lang w:eastAsia="pt-PT"/>
              </w:rPr>
            </w:pPr>
            <w:r w:rsidRPr="0005428D">
              <w:rPr>
                <w:rFonts w:ascii="Calibri" w:eastAsia="Times New Roman" w:hAnsi="Calibri" w:cs="Times New Roman"/>
                <w:b w:val="0"/>
                <w:color w:val="000000"/>
                <w:lang w:eastAsia="pt-PT"/>
              </w:rPr>
              <w:t>Fluo</w:t>
            </w:r>
            <w:r w:rsidR="00BE2DD8">
              <w:rPr>
                <w:rFonts w:ascii="Calibri" w:eastAsia="Times New Roman" w:hAnsi="Calibri" w:cs="Times New Roman"/>
                <w:b w:val="0"/>
                <w:color w:val="000000"/>
                <w:lang w:eastAsia="pt-PT"/>
              </w:rPr>
              <w:t>.</w:t>
            </w:r>
            <w:r w:rsidRPr="0005428D">
              <w:rPr>
                <w:rFonts w:ascii="Calibri" w:eastAsia="Times New Roman" w:hAnsi="Calibri" w:cs="Times New Roman"/>
                <w:b w:val="0"/>
                <w:color w:val="000000"/>
                <w:lang w:eastAsia="pt-PT"/>
              </w:rPr>
              <w:t xml:space="preserve"> </w:t>
            </w:r>
            <w:proofErr w:type="spellStart"/>
            <w:r w:rsidRPr="0005428D">
              <w:rPr>
                <w:rFonts w:ascii="Calibri" w:eastAsia="Times New Roman" w:hAnsi="Calibri" w:cs="Times New Roman"/>
                <w:b w:val="0"/>
                <w:color w:val="000000"/>
                <w:lang w:eastAsia="pt-PT"/>
              </w:rPr>
              <w:t>Tub</w:t>
            </w:r>
            <w:proofErr w:type="spellEnd"/>
            <w:r w:rsidRPr="0005428D">
              <w:rPr>
                <w:rFonts w:ascii="Calibri" w:eastAsia="Times New Roman" w:hAnsi="Calibri" w:cs="Times New Roman"/>
                <w:b w:val="0"/>
                <w:color w:val="000000"/>
                <w:lang w:eastAsia="pt-PT"/>
              </w:rPr>
              <w:t xml:space="preserve">. </w:t>
            </w:r>
            <w:r w:rsidR="00BE2DD8">
              <w:rPr>
                <w:rFonts w:ascii="Calibri" w:eastAsia="Times New Roman" w:hAnsi="Calibri" w:cs="Times New Roman"/>
                <w:b w:val="0"/>
                <w:color w:val="000000"/>
                <w:lang w:eastAsia="pt-PT"/>
              </w:rPr>
              <w:t>(A.P)</w:t>
            </w:r>
          </w:p>
        </w:tc>
        <w:tc>
          <w:tcPr>
            <w:tcW w:w="1576" w:type="pct"/>
            <w:noWrap/>
            <w:hideMark/>
          </w:tcPr>
          <w:p w:rsidR="0005428D" w:rsidRPr="00BE2DD8" w:rsidRDefault="0005428D" w:rsidP="002555A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lang w:eastAsia="pt-PT"/>
              </w:rPr>
            </w:pPr>
            <w:proofErr w:type="spellStart"/>
            <w:r w:rsidRPr="00BE2DD8">
              <w:rPr>
                <w:rFonts w:ascii="Calibri" w:eastAsia="Times New Roman" w:hAnsi="Calibri" w:cs="Times New Roman"/>
                <w:b/>
                <w:i/>
                <w:color w:val="000000"/>
                <w:lang w:eastAsia="pt-PT"/>
              </w:rPr>
              <w:t>CorePro</w:t>
            </w:r>
            <w:proofErr w:type="spellEnd"/>
            <w:r w:rsidRPr="00BE2DD8">
              <w:rPr>
                <w:rFonts w:ascii="Calibri" w:eastAsia="Times New Roman" w:hAnsi="Calibri" w:cs="Times New Roman"/>
                <w:b/>
                <w:i/>
                <w:color w:val="000000"/>
                <w:lang w:eastAsia="pt-PT"/>
              </w:rPr>
              <w:t xml:space="preserve"> </w:t>
            </w:r>
            <w:proofErr w:type="spellStart"/>
            <w:r w:rsidRPr="00BE2DD8">
              <w:rPr>
                <w:rFonts w:ascii="Calibri" w:eastAsia="Times New Roman" w:hAnsi="Calibri" w:cs="Times New Roman"/>
                <w:b/>
                <w:i/>
                <w:color w:val="000000"/>
                <w:lang w:eastAsia="pt-PT"/>
              </w:rPr>
              <w:t>LEDtube</w:t>
            </w:r>
            <w:proofErr w:type="spellEnd"/>
            <w:r w:rsidRPr="00BE2DD8">
              <w:rPr>
                <w:rFonts w:ascii="Calibri" w:eastAsia="Times New Roman" w:hAnsi="Calibri" w:cs="Times New Roman"/>
                <w:b/>
                <w:color w:val="000000"/>
                <w:lang w:eastAsia="pt-PT"/>
              </w:rPr>
              <w:t xml:space="preserve"> </w:t>
            </w:r>
          </w:p>
        </w:tc>
        <w:tc>
          <w:tcPr>
            <w:tcW w:w="479" w:type="pct"/>
            <w:noWrap/>
            <w:vAlign w:val="center"/>
            <w:hideMark/>
          </w:tcPr>
          <w:p w:rsidR="0005428D" w:rsidRPr="00BE2DD8" w:rsidRDefault="0005428D" w:rsidP="002555A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BE2DD8">
              <w:rPr>
                <w:rFonts w:ascii="Calibri" w:eastAsia="Times New Roman" w:hAnsi="Calibri" w:cs="Times New Roman"/>
                <w:color w:val="000000"/>
                <w:lang w:eastAsia="pt-PT"/>
              </w:rPr>
              <w:t>34</w:t>
            </w:r>
          </w:p>
        </w:tc>
        <w:tc>
          <w:tcPr>
            <w:tcW w:w="619" w:type="pct"/>
            <w:noWrap/>
            <w:vAlign w:val="bottom"/>
            <w:hideMark/>
          </w:tcPr>
          <w:p w:rsidR="0005428D" w:rsidRPr="00BE2DD8" w:rsidRDefault="0005428D" w:rsidP="002555A5">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BE2DD8">
              <w:rPr>
                <w:rFonts w:ascii="Calibri" w:hAnsi="Calibri"/>
                <w:color w:val="000000"/>
              </w:rPr>
              <w:t>19,68</w:t>
            </w:r>
          </w:p>
        </w:tc>
        <w:tc>
          <w:tcPr>
            <w:tcW w:w="718" w:type="pct"/>
            <w:noWrap/>
            <w:vAlign w:val="bottom"/>
            <w:hideMark/>
          </w:tcPr>
          <w:p w:rsidR="0005428D" w:rsidRPr="00BE2DD8" w:rsidRDefault="0005428D" w:rsidP="002555A5">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BE2DD8">
              <w:rPr>
                <w:rFonts w:ascii="Calibri" w:hAnsi="Calibri"/>
                <w:color w:val="000000"/>
              </w:rPr>
              <w:t>22</w:t>
            </w:r>
          </w:p>
        </w:tc>
        <w:tc>
          <w:tcPr>
            <w:tcW w:w="615" w:type="pct"/>
            <w:noWrap/>
            <w:vAlign w:val="bottom"/>
            <w:hideMark/>
          </w:tcPr>
          <w:p w:rsidR="0005428D" w:rsidRPr="00BE2DD8" w:rsidRDefault="0005428D" w:rsidP="002555A5">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BE2DD8">
              <w:rPr>
                <w:rFonts w:ascii="Calibri" w:hAnsi="Calibri"/>
                <w:color w:val="000000"/>
              </w:rPr>
              <w:t>669,12</w:t>
            </w:r>
          </w:p>
        </w:tc>
      </w:tr>
      <w:tr w:rsidR="0005428D" w:rsidRPr="000741A8" w:rsidTr="002555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pct"/>
            <w:tcBorders>
              <w:bottom w:val="single" w:sz="12" w:space="0" w:color="auto"/>
            </w:tcBorders>
          </w:tcPr>
          <w:p w:rsidR="0005428D" w:rsidRPr="0005428D" w:rsidRDefault="0005428D" w:rsidP="002555A5">
            <w:pPr>
              <w:rPr>
                <w:rFonts w:ascii="Calibri" w:eastAsia="Times New Roman" w:hAnsi="Calibri" w:cs="Times New Roman"/>
                <w:b w:val="0"/>
                <w:color w:val="000000"/>
                <w:lang w:eastAsia="pt-PT"/>
              </w:rPr>
            </w:pPr>
            <w:r w:rsidRPr="0005428D">
              <w:rPr>
                <w:rFonts w:ascii="Calibri" w:eastAsia="Times New Roman" w:hAnsi="Calibri" w:cs="Times New Roman"/>
                <w:b w:val="0"/>
                <w:color w:val="000000"/>
                <w:lang w:eastAsia="pt-PT"/>
              </w:rPr>
              <w:t>Halogéneo</w:t>
            </w:r>
          </w:p>
        </w:tc>
        <w:tc>
          <w:tcPr>
            <w:tcW w:w="1576" w:type="pct"/>
            <w:tcBorders>
              <w:bottom w:val="single" w:sz="12" w:space="0" w:color="auto"/>
            </w:tcBorders>
            <w:noWrap/>
            <w:hideMark/>
          </w:tcPr>
          <w:p w:rsidR="0005428D" w:rsidRPr="00BE2DD8" w:rsidRDefault="0005428D" w:rsidP="002555A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eastAsia="pt-PT"/>
              </w:rPr>
            </w:pPr>
            <w:r w:rsidRPr="00BE2DD8">
              <w:rPr>
                <w:rFonts w:ascii="Calibri" w:eastAsia="Times New Roman" w:hAnsi="Calibri" w:cs="Times New Roman"/>
                <w:b/>
                <w:color w:val="000000"/>
                <w:lang w:eastAsia="pt-PT"/>
              </w:rPr>
              <w:t>Projetor LED IP65</w:t>
            </w:r>
          </w:p>
        </w:tc>
        <w:tc>
          <w:tcPr>
            <w:tcW w:w="479" w:type="pct"/>
            <w:tcBorders>
              <w:bottom w:val="single" w:sz="12" w:space="0" w:color="auto"/>
            </w:tcBorders>
            <w:noWrap/>
            <w:vAlign w:val="center"/>
            <w:hideMark/>
          </w:tcPr>
          <w:p w:rsidR="0005428D" w:rsidRPr="00BE2DD8" w:rsidRDefault="0005428D" w:rsidP="002555A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pt-PT"/>
              </w:rPr>
            </w:pPr>
            <w:r w:rsidRPr="00BE2DD8">
              <w:rPr>
                <w:rFonts w:ascii="Calibri" w:eastAsia="Times New Roman" w:hAnsi="Calibri" w:cs="Times New Roman"/>
                <w:color w:val="000000"/>
                <w:lang w:eastAsia="pt-PT"/>
              </w:rPr>
              <w:t>1</w:t>
            </w:r>
          </w:p>
        </w:tc>
        <w:tc>
          <w:tcPr>
            <w:tcW w:w="619" w:type="pct"/>
            <w:tcBorders>
              <w:bottom w:val="single" w:sz="12" w:space="0" w:color="auto"/>
            </w:tcBorders>
            <w:noWrap/>
            <w:vAlign w:val="bottom"/>
            <w:hideMark/>
          </w:tcPr>
          <w:p w:rsidR="0005428D" w:rsidRPr="00BE2DD8" w:rsidRDefault="0005428D" w:rsidP="002555A5">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BE2DD8">
              <w:rPr>
                <w:rFonts w:ascii="Calibri" w:hAnsi="Calibri"/>
                <w:color w:val="000000"/>
              </w:rPr>
              <w:t>123,00</w:t>
            </w:r>
          </w:p>
        </w:tc>
        <w:tc>
          <w:tcPr>
            <w:tcW w:w="718" w:type="pct"/>
            <w:tcBorders>
              <w:bottom w:val="single" w:sz="12" w:space="0" w:color="auto"/>
            </w:tcBorders>
            <w:noWrap/>
            <w:vAlign w:val="bottom"/>
            <w:hideMark/>
          </w:tcPr>
          <w:p w:rsidR="0005428D" w:rsidRPr="00BE2DD8" w:rsidRDefault="0005428D" w:rsidP="002555A5">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BE2DD8">
              <w:rPr>
                <w:rFonts w:ascii="Calibri" w:hAnsi="Calibri"/>
                <w:color w:val="000000"/>
              </w:rPr>
              <w:t>100</w:t>
            </w:r>
          </w:p>
        </w:tc>
        <w:tc>
          <w:tcPr>
            <w:tcW w:w="615" w:type="pct"/>
            <w:tcBorders>
              <w:bottom w:val="single" w:sz="12" w:space="0" w:color="auto"/>
            </w:tcBorders>
            <w:noWrap/>
            <w:vAlign w:val="bottom"/>
            <w:hideMark/>
          </w:tcPr>
          <w:p w:rsidR="0005428D" w:rsidRPr="00BE2DD8" w:rsidRDefault="0005428D" w:rsidP="002555A5">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BE2DD8">
              <w:rPr>
                <w:rFonts w:ascii="Calibri" w:hAnsi="Calibri"/>
                <w:color w:val="000000"/>
              </w:rPr>
              <w:t>123,00</w:t>
            </w:r>
          </w:p>
        </w:tc>
      </w:tr>
    </w:tbl>
    <w:p w:rsidR="0005428D" w:rsidRDefault="0005428D" w:rsidP="00586AA8"/>
    <w:p w:rsidR="0005428D" w:rsidRDefault="0005428D" w:rsidP="00586AA8"/>
    <w:p w:rsidR="00C171CA" w:rsidRDefault="00C171CA" w:rsidP="00586AA8"/>
    <w:p w:rsidR="0005428D" w:rsidRDefault="0005428D" w:rsidP="00586AA8"/>
    <w:p w:rsidR="0005428D" w:rsidRDefault="0005428D" w:rsidP="00586AA8"/>
    <w:p w:rsidR="0005428D" w:rsidRDefault="0005428D" w:rsidP="00586AA8"/>
    <w:p w:rsidR="00E02774" w:rsidRDefault="00E02774" w:rsidP="00586AA8"/>
    <w:p w:rsidR="00E02774" w:rsidRDefault="00E02774" w:rsidP="00586AA8"/>
    <w:p w:rsidR="0005428D" w:rsidRDefault="0005428D" w:rsidP="00586AA8"/>
    <w:p w:rsidR="0005428D" w:rsidRDefault="00CF1172" w:rsidP="00586AA8">
      <w:r>
        <w:rPr>
          <w:noProof/>
          <w:lang w:eastAsia="pt-PT"/>
        </w:rPr>
        <w:lastRenderedPageBreak/>
        <mc:AlternateContent>
          <mc:Choice Requires="wpg">
            <w:drawing>
              <wp:anchor distT="0" distB="0" distL="114300" distR="114300" simplePos="0" relativeHeight="251934720" behindDoc="0" locked="0" layoutInCell="1" allowOverlap="1" wp14:anchorId="20E8D50B" wp14:editId="1F41C018">
                <wp:simplePos x="0" y="0"/>
                <wp:positionH relativeFrom="column">
                  <wp:posOffset>1053465</wp:posOffset>
                </wp:positionH>
                <wp:positionV relativeFrom="paragraph">
                  <wp:posOffset>43180</wp:posOffset>
                </wp:positionV>
                <wp:extent cx="3433692" cy="3076574"/>
                <wp:effectExtent l="38100" t="38100" r="71755" b="0"/>
                <wp:wrapNone/>
                <wp:docPr id="41" name="Grupo 41"/>
                <wp:cNvGraphicFramePr/>
                <a:graphic xmlns:a="http://schemas.openxmlformats.org/drawingml/2006/main">
                  <a:graphicData uri="http://schemas.microsoft.com/office/word/2010/wordprocessingGroup">
                    <wpg:wgp>
                      <wpg:cNvGrpSpPr/>
                      <wpg:grpSpPr>
                        <a:xfrm>
                          <a:off x="0" y="0"/>
                          <a:ext cx="3433692" cy="3076574"/>
                          <a:chOff x="0" y="0"/>
                          <a:chExt cx="3433692" cy="3076574"/>
                        </a:xfrm>
                      </wpg:grpSpPr>
                      <wpg:grpSp>
                        <wpg:cNvPr id="289" name="Grupo 289"/>
                        <wpg:cNvGrpSpPr/>
                        <wpg:grpSpPr>
                          <a:xfrm>
                            <a:off x="0" y="0"/>
                            <a:ext cx="3433692" cy="3076574"/>
                            <a:chOff x="-569235" y="-247593"/>
                            <a:chExt cx="3434060" cy="3077131"/>
                          </a:xfrm>
                        </wpg:grpSpPr>
                        <wpg:grpSp>
                          <wpg:cNvPr id="296" name="Grupo 296"/>
                          <wpg:cNvGrpSpPr/>
                          <wpg:grpSpPr>
                            <a:xfrm>
                              <a:off x="-569235" y="-247593"/>
                              <a:ext cx="3405277" cy="2629381"/>
                              <a:chOff x="-569235" y="-247593"/>
                              <a:chExt cx="3405277" cy="2629381"/>
                            </a:xfrm>
                          </wpg:grpSpPr>
                          <wpg:grpSp>
                            <wpg:cNvPr id="299" name="Grupo 299"/>
                            <wpg:cNvGrpSpPr/>
                            <wpg:grpSpPr>
                              <a:xfrm>
                                <a:off x="-569235" y="-247593"/>
                                <a:ext cx="3405277" cy="2629377"/>
                                <a:chOff x="-569235" y="-247593"/>
                                <a:chExt cx="3405277" cy="2629377"/>
                              </a:xfrm>
                            </wpg:grpSpPr>
                            <wpg:grpSp>
                              <wpg:cNvPr id="300" name="Grupo 300"/>
                              <wpg:cNvGrpSpPr/>
                              <wpg:grpSpPr>
                                <a:xfrm>
                                  <a:off x="-569235" y="-247593"/>
                                  <a:ext cx="3405277" cy="2629377"/>
                                  <a:chOff x="-569235" y="-247612"/>
                                  <a:chExt cx="3405277" cy="2629576"/>
                                </a:xfrm>
                              </wpg:grpSpPr>
                              <wpg:grpSp>
                                <wpg:cNvPr id="302" name="Grupo 302"/>
                                <wpg:cNvGrpSpPr/>
                                <wpg:grpSpPr>
                                  <a:xfrm>
                                    <a:off x="-569235" y="-247612"/>
                                    <a:ext cx="3405277" cy="2629576"/>
                                    <a:chOff x="-630121" y="-331755"/>
                                    <a:chExt cx="3769500" cy="3523162"/>
                                  </a:xfrm>
                                </wpg:grpSpPr>
                                <pic:pic xmlns:pic="http://schemas.openxmlformats.org/drawingml/2006/picture">
                                  <pic:nvPicPr>
                                    <pic:cNvPr id="303" name="Imagem 303"/>
                                    <pic:cNvPicPr preferRelativeResize="0">
                                      <a:picLocks/>
                                    </pic:cNvPicPr>
                                  </pic:nvPicPr>
                                  <pic:blipFill>
                                    <a:blip r:embed="rId145" cstate="print">
                                      <a:extLst>
                                        <a:ext uri="{28A0092B-C50C-407E-A947-70E740481C1C}">
                                          <a14:useLocalDpi xmlns:a14="http://schemas.microsoft.com/office/drawing/2010/main" val="0"/>
                                        </a:ext>
                                      </a:extLst>
                                    </a:blip>
                                    <a:stretch>
                                      <a:fillRect/>
                                    </a:stretch>
                                  </pic:blipFill>
                                  <pic:spPr>
                                    <a:xfrm flipH="1">
                                      <a:off x="-630121" y="-331755"/>
                                      <a:ext cx="1950250" cy="1929837"/>
                                    </a:xfrm>
                                    <a:prstGeom prst="rect">
                                      <a:avLst/>
                                    </a:prstGeom>
                                    <a:ln w="38100" cap="sq">
                                      <a:no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304" name="Imagem 304"/>
                                    <pic:cNvPicPr>
                                      <a:picLocks noChangeAspect="1"/>
                                    </pic:cNvPicPr>
                                  </pic:nvPicPr>
                                  <pic:blipFill rotWithShape="1">
                                    <a:blip r:embed="rId146" cstate="print">
                                      <a:extLst>
                                        <a:ext uri="{28A0092B-C50C-407E-A947-70E740481C1C}">
                                          <a14:useLocalDpi xmlns:a14="http://schemas.microsoft.com/office/drawing/2010/main" val="0"/>
                                        </a:ext>
                                      </a:extLst>
                                    </a:blip>
                                    <a:srcRect l="9791"/>
                                    <a:stretch/>
                                  </pic:blipFill>
                                  <pic:spPr bwMode="auto">
                                    <a:xfrm>
                                      <a:off x="-629551" y="1674096"/>
                                      <a:ext cx="3768930" cy="1517311"/>
                                    </a:xfrm>
                                    <a:prstGeom prst="rect">
                                      <a:avLst/>
                                    </a:prstGeom>
                                    <a:ln w="38100" cap="sq">
                                      <a:no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g:grpSp>
                              <pic:pic xmlns:pic="http://schemas.openxmlformats.org/drawingml/2006/picture">
                                <pic:nvPicPr>
                                  <pic:cNvPr id="305" name="Imagem 305"/>
                                  <pic:cNvPicPr preferRelativeResize="0">
                                    <a:picLocks/>
                                  </pic:cNvPicPr>
                                </pic:nvPicPr>
                                <pic:blipFill>
                                  <a:blip r:embed="rId147" cstate="print">
                                    <a:extLst>
                                      <a:ext uri="{28A0092B-C50C-407E-A947-70E740481C1C}">
                                        <a14:useLocalDpi xmlns:a14="http://schemas.microsoft.com/office/drawing/2010/main" val="0"/>
                                      </a:ext>
                                    </a:extLst>
                                  </a:blip>
                                  <a:stretch>
                                    <a:fillRect/>
                                  </a:stretch>
                                </pic:blipFill>
                                <pic:spPr>
                                  <a:xfrm flipH="1">
                                    <a:off x="1251872" y="-247612"/>
                                    <a:ext cx="1584170" cy="1440369"/>
                                  </a:xfrm>
                                  <a:prstGeom prst="rect">
                                    <a:avLst/>
                                  </a:prstGeom>
                                  <a:ln w="38100" cap="sq">
                                    <a:noFill/>
                                    <a:prstDash val="solid"/>
                                    <a:miter lim="800000"/>
                                  </a:ln>
                                  <a:effectLst>
                                    <a:outerShdw blurRad="50800" dist="38100" dir="2700000" algn="tl" rotWithShape="0">
                                      <a:srgbClr val="000000">
                                        <a:alpha val="43000"/>
                                      </a:srgbClr>
                                    </a:outerShdw>
                                  </a:effectLst>
                                </pic:spPr>
                              </pic:pic>
                            </wpg:grpSp>
                            <wps:wsp>
                              <wps:cNvPr id="306" name="Retângulo 306"/>
                              <wps:cNvSpPr/>
                              <wps:spPr>
                                <a:xfrm>
                                  <a:off x="1192591" y="935752"/>
                                  <a:ext cx="250166" cy="25204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1A99" w:rsidRPr="0033511B" w:rsidRDefault="009A1A99" w:rsidP="0005428D">
                                    <w:pPr>
                                      <w:shd w:val="clear" w:color="auto" w:fill="FFFFFF" w:themeFill="background1"/>
                                      <w:jc w:val="center"/>
                                      <w:rPr>
                                        <w14:textOutline w14:w="9525" w14:cap="rnd" w14:cmpd="sng" w14:algn="ctr">
                                          <w14:solidFill>
                                            <w14:srgbClr w14:val="000000"/>
                                          </w14:solidFill>
                                          <w14:prstDash w14:val="solid"/>
                                          <w14:bevel/>
                                        </w14:textOutline>
                                      </w:rPr>
                                    </w:pPr>
                                    <w:r>
                                      <w:rPr>
                                        <w14:textOutline w14:w="9525" w14:cap="rnd" w14:cmpd="sng" w14:algn="ctr">
                                          <w14:solidFill>
                                            <w14:srgbClr w14:val="000000"/>
                                          </w14:solidFill>
                                          <w14:prstDash w14:val="solid"/>
                                          <w14:bevel/>
                                        </w14:textOutline>
                                      </w:rPr>
                                      <w:t>2</w:t>
                                    </w:r>
                                    <w:r w:rsidRPr="003A6917">
                                      <w:t xml:space="preserve"> </w:t>
                                    </w:r>
                                    <w:r w:rsidRPr="000D33AF">
                                      <w:t>Dados relativos às lâmpadas LED.</w:t>
                                    </w:r>
                                    <w:r w:rsidRPr="0033511B">
                                      <w:rPr>
                                        <w:noProof/>
                                        <w:lang w:eastAsia="pt-PT"/>
                                        <w14:textOutline w14:w="9525" w14:cap="rnd" w14:cmpd="sng" w14:algn="ctr">
                                          <w14:solidFill>
                                            <w14:srgbClr w14:val="000000"/>
                                          </w14:solidFill>
                                          <w14:prstDash w14:val="solid"/>
                                          <w14:bevel/>
                                        </w14:textOutline>
                                      </w:rPr>
                                      <w:drawing>
                                        <wp:inline distT="0" distB="0" distL="0" distR="0" wp14:anchorId="1061A31B" wp14:editId="0CBB0174">
                                          <wp:extent cx="53975" cy="53975"/>
                                          <wp:effectExtent l="0" t="0" r="3175" b="3175"/>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3975" cy="539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7" name="Retângulo 307"/>
                            <wps:cNvSpPr/>
                            <wps:spPr>
                              <a:xfrm>
                                <a:off x="-531006" y="2129742"/>
                                <a:ext cx="252027" cy="25204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1A99" w:rsidRPr="0033511B" w:rsidRDefault="009A1A99" w:rsidP="0005428D">
                                  <w:pPr>
                                    <w:shd w:val="clear" w:color="auto" w:fill="FFFFFF" w:themeFill="background1"/>
                                    <w:jc w:val="center"/>
                                    <w:rPr>
                                      <w14:textOutline w14:w="9525" w14:cap="rnd" w14:cmpd="sng" w14:algn="ctr">
                                        <w14:solidFill>
                                          <w14:srgbClr w14:val="000000"/>
                                        </w14:solidFill>
                                        <w14:prstDash w14:val="solid"/>
                                        <w14:bevel/>
                                      </w14:textOutline>
                                    </w:rPr>
                                  </w:pPr>
                                  <w:r>
                                    <w:rPr>
                                      <w14:textOutline w14:w="9525" w14:cap="rnd" w14:cmpd="sng" w14:algn="ctr">
                                        <w14:solidFill>
                                          <w14:srgbClr w14:val="000000"/>
                                        </w14:solidFill>
                                        <w14:prstDash w14:val="solid"/>
                                        <w14:bevel/>
                                      </w14:textOutline>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8" name="Caixa de texto 308"/>
                          <wps:cNvSpPr txBox="1"/>
                          <wps:spPr>
                            <a:xfrm>
                              <a:off x="-557557" y="2552003"/>
                              <a:ext cx="3422382" cy="277535"/>
                            </a:xfrm>
                            <a:prstGeom prst="rect">
                              <a:avLst/>
                            </a:prstGeom>
                            <a:solidFill>
                              <a:prstClr val="white"/>
                            </a:solidFill>
                            <a:ln>
                              <a:noFill/>
                            </a:ln>
                          </wps:spPr>
                          <wps:txbx>
                            <w:txbxContent>
                              <w:p w:rsidR="009A1A99" w:rsidRPr="0005428D" w:rsidRDefault="009A1A99" w:rsidP="0005428D">
                                <w:pPr>
                                  <w:pStyle w:val="Legenda"/>
                                  <w:rPr>
                                    <w:noProof/>
                                  </w:rPr>
                                </w:pPr>
                                <w:bookmarkStart w:id="450" w:name="_Ref445994230"/>
                                <w:bookmarkStart w:id="451" w:name="_Toc469405932"/>
                                <w:r w:rsidRPr="0005428D">
                                  <w:t xml:space="preserve">Figura </w:t>
                                </w:r>
                                <w:r w:rsidR="0079735A">
                                  <w:fldChar w:fldCharType="begin"/>
                                </w:r>
                                <w:r w:rsidR="0079735A">
                                  <w:instrText xml:space="preserve"> SEQ Figura \* ARABIC </w:instrText>
                                </w:r>
                                <w:r w:rsidR="0079735A">
                                  <w:fldChar w:fldCharType="separate"/>
                                </w:r>
                                <w:r w:rsidR="00A24C9F">
                                  <w:rPr>
                                    <w:noProof/>
                                  </w:rPr>
                                  <w:t>33</w:t>
                                </w:r>
                                <w:r w:rsidR="0079735A">
                                  <w:rPr>
                                    <w:noProof/>
                                  </w:rPr>
                                  <w:fldChar w:fldCharType="end"/>
                                </w:r>
                                <w:bookmarkEnd w:id="450"/>
                                <w:r w:rsidRPr="0005428D">
                                  <w:t xml:space="preserve">: Ilustração das lâmpadas LED. 1 - LED </w:t>
                                </w:r>
                                <w:proofErr w:type="spellStart"/>
                                <w:r w:rsidRPr="0005428D">
                                  <w:t>bulb</w:t>
                                </w:r>
                                <w:proofErr w:type="spellEnd"/>
                                <w:r w:rsidRPr="0005428D">
                                  <w:t xml:space="preserve">; 2 - Master LED tube e </w:t>
                                </w:r>
                                <w:proofErr w:type="spellStart"/>
                                <w:r w:rsidRPr="0005428D">
                                  <w:t>CorePro</w:t>
                                </w:r>
                                <w:proofErr w:type="spellEnd"/>
                                <w:r w:rsidRPr="0005428D">
                                  <w:t xml:space="preserve"> LED tube; 3 - Projetor LED IP65</w:t>
                                </w:r>
                                <w:bookmarkEnd w:id="4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6" name="Retângulo 16"/>
                        <wps:cNvSpPr/>
                        <wps:spPr>
                          <a:xfrm>
                            <a:off x="0" y="1181100"/>
                            <a:ext cx="250121" cy="25199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1A99" w:rsidRPr="0033511B" w:rsidRDefault="009A1A99" w:rsidP="00CF1172">
                              <w:pPr>
                                <w:shd w:val="clear" w:color="auto" w:fill="FFFFFF" w:themeFill="background1"/>
                                <w:jc w:val="center"/>
                                <w:rPr>
                                  <w14:textOutline w14:w="9525" w14:cap="rnd" w14:cmpd="sng" w14:algn="ctr">
                                    <w14:solidFill>
                                      <w14:srgbClr w14:val="000000"/>
                                    </w14:solidFill>
                                    <w14:prstDash w14:val="solid"/>
                                    <w14:bevel/>
                                  </w14:textOutline>
                                </w:rPr>
                              </w:pPr>
                              <w:r>
                                <w:rPr>
                                  <w14:textOutline w14:w="9525" w14:cap="rnd" w14:cmpd="sng" w14:algn="ctr">
                                    <w14:solidFill>
                                      <w14:srgbClr w14:val="000000"/>
                                    </w14:solidFill>
                                    <w14:prstDash w14:val="solid"/>
                                    <w14:bevel/>
                                  </w14:textOutline>
                                </w:rPr>
                                <w:t>1</w:t>
                              </w:r>
                              <w:r w:rsidRPr="003A6917">
                                <w:t xml:space="preserve"> </w:t>
                              </w:r>
                              <w:r w:rsidRPr="000D33AF">
                                <w:t>Dados relativos às lâmpadas LED.</w:t>
                              </w:r>
                              <w:r w:rsidRPr="0033511B">
                                <w:rPr>
                                  <w:noProof/>
                                  <w:lang w:eastAsia="pt-PT"/>
                                  <w14:textOutline w14:w="9525" w14:cap="rnd" w14:cmpd="sng" w14:algn="ctr">
                                    <w14:solidFill>
                                      <w14:srgbClr w14:val="000000"/>
                                    </w14:solidFill>
                                    <w14:prstDash w14:val="solid"/>
                                    <w14:bevel/>
                                  </w14:textOutline>
                                </w:rPr>
                                <w:drawing>
                                  <wp:inline distT="0" distB="0" distL="0" distR="0" wp14:anchorId="7D336CEB" wp14:editId="38E672E6">
                                    <wp:extent cx="53975" cy="53975"/>
                                    <wp:effectExtent l="0" t="0" r="3175" b="3175"/>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3975" cy="539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0E8D50B" id="Grupo 41" o:spid="_x0000_s1117" style="position:absolute;left:0;text-align:left;margin-left:82.95pt;margin-top:3.4pt;width:270.35pt;height:242.25pt;z-index:251934720;mso-height-relative:margin" coordsize="34336,307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MECgAAAAAAAAAhAJw4o3ChVwAAoVcA&#10;ABUAAABkcnMvbWVkaWEvaW1hZ2UzLmpwZWf/2P/gABBKRklGAAEBAQDcANwAAP/bAEMAAgEBAQEB&#10;AgEBAQICAgICBAMCAgICBQQEAwQGBQYGBgUGBgYHCQgGBwkHBgYICwgJCgoKCgoGCAsMCwoMCQoK&#10;Cv/bAEMBAgICAgICBQMDBQoHBgcKCgoKCgoKCgoKCgoKCgoKCgoKCgoKCgoKCgoKCgoKCgoKCgoK&#10;CgoKCgoKCgoKCgoKCv/AABEIAUIBd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">
                <v:group id="Grupo 289" o:spid="_x0000_s1118" style="position:absolute;width:34336;height:30765" coordorigin="-5692,-2475" coordsize="34340,30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group id="Grupo 296" o:spid="_x0000_s1119" style="position:absolute;left:-5692;top:-2475;width:34052;height:26292" coordorigin="-5692,-2475" coordsize="34052,26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">
                    <v:group id="Grupo 299" o:spid="_x0000_s1120" style="position:absolute;left:-5692;top:-2475;width:34052;height:26292" coordorigin="-5692,-2475" coordsize="34052,26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group id="Grupo 300" o:spid="_x0000_s1121" style="position:absolute;left:-5692;top:-2475;width:34052;height:26292" coordorigin="-5692,-2476" coordsize="34052,26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Grupo 302" o:spid="_x0000_s1122" style="position:absolute;left:-5692;top:-2476;width:34052;height:26295" coordorigin="-6301,-3317" coordsize="37695,35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Imagem 303" o:spid="_x0000_s1123" type="#_x0000_t75" style="position:absolute;left:-6301;top:-3317;width:19502;height:19297;flip:x;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" strokeweight="3pt">
                            <v:stroke endcap="square"/>
                            <v:imagedata r:id="rId149" o:title=""/>
                            <v:shadow on="t" color="black" opacity="28180f" origin="-.5,-.5" offset=".74836mm,.74836mm"/>
                            <v:path arrowok="t"/>
                            <o:lock v:ext="edit" aspectratio="f"/>
                          </v:shape>
                          <v:shape id="Imagem 304" o:spid="_x0000_s1124" type="#_x0000_t75" style="position:absolute;left:-6295;top:16740;width:37688;height:15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" strokeweight="3pt">
                            <v:stroke endcap="square"/>
                            <v:imagedata r:id="rId150" o:title="" cropleft="6417f"/>
                            <v:shadow on="t" color="black" opacity="28180f" origin="-.5,-.5" offset=".74836mm,.74836mm"/>
                            <v:path arrowok="t"/>
                          </v:shape>
                        </v:group>
                        <v:shape id="Imagem 305" o:spid="_x0000_s1125" type="#_x0000_t75" style="position:absolute;left:12518;top:-2476;width:15842;height:14403;flip:x;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" strokeweight="3pt">
                          <v:stroke endcap="square"/>
                          <v:imagedata r:id="rId151" o:title=""/>
                          <v:shadow on="t" color="black" opacity="28180f" origin="-.5,-.5" offset=".74836mm,.74836mm"/>
                          <v:path arrowok="t"/>
                          <o:lock v:ext="edit" aspectratio="f"/>
                        </v:shape>
                      </v:group>
                      <v:rect id="Retângulo 306" o:spid="_x0000_s1126" style="position:absolute;left:11925;top:9357;width:2502;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" filled="f" stroked="f" strokeweight="1pt">
                        <v:textbox>
                          <w:txbxContent>
                            <w:p w:rsidR="009A1A99" w:rsidRPr="0033511B" w:rsidRDefault="009A1A99" w:rsidP="0005428D">
                              <w:pPr>
                                <w:shd w:val="clear" w:color="auto" w:fill="FFFFFF" w:themeFill="background1"/>
                                <w:jc w:val="center"/>
                                <w:rPr>
                                  <w14:textOutline w14:w="9525" w14:cap="rnd" w14:cmpd="sng" w14:algn="ctr">
                                    <w14:solidFill>
                                      <w14:srgbClr w14:val="000000"/>
                                    </w14:solidFill>
                                    <w14:prstDash w14:val="solid"/>
                                    <w14:bevel/>
                                  </w14:textOutline>
                                </w:rPr>
                              </w:pPr>
                              <w:r>
                                <w:rPr>
                                  <w14:textOutline w14:w="9525" w14:cap="rnd" w14:cmpd="sng" w14:algn="ctr">
                                    <w14:solidFill>
                                      <w14:srgbClr w14:val="000000"/>
                                    </w14:solidFill>
                                    <w14:prstDash w14:val="solid"/>
                                    <w14:bevel/>
                                  </w14:textOutline>
                                </w:rPr>
                                <w:t>2</w:t>
                              </w:r>
                              <w:r w:rsidRPr="003A6917">
                                <w:t xml:space="preserve"> </w:t>
                              </w:r>
                              <w:r w:rsidRPr="000D33AF">
                                <w:t>Dados relativos às lâmpadas LED.</w:t>
                              </w:r>
                              <w:r w:rsidRPr="0033511B">
                                <w:rPr>
                                  <w:noProof/>
                                  <w:lang w:eastAsia="pt-PT"/>
                                  <w14:textOutline w14:w="9525" w14:cap="rnd" w14:cmpd="sng" w14:algn="ctr">
                                    <w14:solidFill>
                                      <w14:srgbClr w14:val="000000"/>
                                    </w14:solidFill>
                                    <w14:prstDash w14:val="solid"/>
                                    <w14:bevel/>
                                  </w14:textOutline>
                                </w:rPr>
                                <w:drawing>
                                  <wp:inline distT="0" distB="0" distL="0" distR="0" wp14:anchorId="1061A31B" wp14:editId="0CBB0174">
                                    <wp:extent cx="53975" cy="53975"/>
                                    <wp:effectExtent l="0" t="0" r="3175" b="3175"/>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3975" cy="53975"/>
                                            </a:xfrm>
                                            <a:prstGeom prst="rect">
                                              <a:avLst/>
                                            </a:prstGeom>
                                            <a:noFill/>
                                            <a:ln>
                                              <a:noFill/>
                                            </a:ln>
                                          </pic:spPr>
                                        </pic:pic>
                                      </a:graphicData>
                                    </a:graphic>
                                  </wp:inline>
                                </w:drawing>
                              </w:r>
                            </w:p>
                          </w:txbxContent>
                        </v:textbox>
                      </v:rect>
                    </v:group>
                    <v:rect id="Retângulo 307" o:spid="_x0000_s1127" style="position:absolute;left:-5310;top:21297;width:252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" filled="f" stroked="f" strokeweight="1pt">
                      <v:textbox>
                        <w:txbxContent>
                          <w:p w:rsidR="009A1A99" w:rsidRPr="0033511B" w:rsidRDefault="009A1A99" w:rsidP="0005428D">
                            <w:pPr>
                              <w:shd w:val="clear" w:color="auto" w:fill="FFFFFF" w:themeFill="background1"/>
                              <w:jc w:val="center"/>
                              <w:rPr>
                                <w14:textOutline w14:w="9525" w14:cap="rnd" w14:cmpd="sng" w14:algn="ctr">
                                  <w14:solidFill>
                                    <w14:srgbClr w14:val="000000"/>
                                  </w14:solidFill>
                                  <w14:prstDash w14:val="solid"/>
                                  <w14:bevel/>
                                </w14:textOutline>
                              </w:rPr>
                            </w:pPr>
                            <w:r>
                              <w:rPr>
                                <w14:textOutline w14:w="9525" w14:cap="rnd" w14:cmpd="sng" w14:algn="ctr">
                                  <w14:solidFill>
                                    <w14:srgbClr w14:val="000000"/>
                                  </w14:solidFill>
                                  <w14:prstDash w14:val="solid"/>
                                  <w14:bevel/>
                                </w14:textOutline>
                              </w:rPr>
                              <w:t>3</w:t>
                            </w:r>
                          </w:p>
                        </w:txbxContent>
                      </v:textbox>
                    </v:rect>
                  </v:group>
                  <v:shape id="Caixa de texto 308" o:spid="_x0000_s1128" type="#_x0000_t202" style="position:absolute;left:-5575;top:25520;width:342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" stroked="f">
                    <v:textbox inset="0,0,0,0">
                      <w:txbxContent>
                        <w:p w:rsidR="009A1A99" w:rsidRPr="0005428D" w:rsidRDefault="009A1A99" w:rsidP="0005428D">
                          <w:pPr>
                            <w:pStyle w:val="Legenda"/>
                            <w:rPr>
                              <w:noProof/>
                            </w:rPr>
                          </w:pPr>
                          <w:bookmarkStart w:id="452" w:name="_Ref445994230"/>
                          <w:bookmarkStart w:id="453" w:name="_Toc469405932"/>
                          <w:r w:rsidRPr="0005428D">
                            <w:t xml:space="preserve">Figura </w:t>
                          </w:r>
                          <w:r w:rsidR="0079735A">
                            <w:fldChar w:fldCharType="begin"/>
                          </w:r>
                          <w:r w:rsidR="0079735A">
                            <w:instrText xml:space="preserve"> SEQ Figura \* ARABIC </w:instrText>
                          </w:r>
                          <w:r w:rsidR="0079735A">
                            <w:fldChar w:fldCharType="separate"/>
                          </w:r>
                          <w:r w:rsidR="00A24C9F">
                            <w:rPr>
                              <w:noProof/>
                            </w:rPr>
                            <w:t>33</w:t>
                          </w:r>
                          <w:r w:rsidR="0079735A">
                            <w:rPr>
                              <w:noProof/>
                            </w:rPr>
                            <w:fldChar w:fldCharType="end"/>
                          </w:r>
                          <w:bookmarkEnd w:id="452"/>
                          <w:r w:rsidRPr="0005428D">
                            <w:t xml:space="preserve">: Ilustração das lâmpadas LED. 1 - LED </w:t>
                          </w:r>
                          <w:proofErr w:type="spellStart"/>
                          <w:r w:rsidRPr="0005428D">
                            <w:t>bulb</w:t>
                          </w:r>
                          <w:proofErr w:type="spellEnd"/>
                          <w:r w:rsidRPr="0005428D">
                            <w:t xml:space="preserve">; 2 - Master LED tube e </w:t>
                          </w:r>
                          <w:proofErr w:type="spellStart"/>
                          <w:r w:rsidRPr="0005428D">
                            <w:t>CorePro</w:t>
                          </w:r>
                          <w:proofErr w:type="spellEnd"/>
                          <w:r w:rsidRPr="0005428D">
                            <w:t xml:space="preserve"> LED tube; 3 - Projetor LED IP65</w:t>
                          </w:r>
                          <w:bookmarkEnd w:id="453"/>
                        </w:p>
                      </w:txbxContent>
                    </v:textbox>
                  </v:shape>
                </v:group>
                <v:rect id="Retângulo 16" o:spid="_x0000_s1129" style="position:absolute;top:11811;width:2501;height:2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" filled="f" stroked="f" strokeweight="1pt">
                  <v:textbox>
                    <w:txbxContent>
                      <w:p w:rsidR="009A1A99" w:rsidRPr="0033511B" w:rsidRDefault="009A1A99" w:rsidP="00CF1172">
                        <w:pPr>
                          <w:shd w:val="clear" w:color="auto" w:fill="FFFFFF" w:themeFill="background1"/>
                          <w:jc w:val="center"/>
                          <w:rPr>
                            <w14:textOutline w14:w="9525" w14:cap="rnd" w14:cmpd="sng" w14:algn="ctr">
                              <w14:solidFill>
                                <w14:srgbClr w14:val="000000"/>
                              </w14:solidFill>
                              <w14:prstDash w14:val="solid"/>
                              <w14:bevel/>
                            </w14:textOutline>
                          </w:rPr>
                        </w:pPr>
                        <w:r>
                          <w:rPr>
                            <w14:textOutline w14:w="9525" w14:cap="rnd" w14:cmpd="sng" w14:algn="ctr">
                              <w14:solidFill>
                                <w14:srgbClr w14:val="000000"/>
                              </w14:solidFill>
                              <w14:prstDash w14:val="solid"/>
                              <w14:bevel/>
                            </w14:textOutline>
                          </w:rPr>
                          <w:t>1</w:t>
                        </w:r>
                        <w:r w:rsidRPr="003A6917">
                          <w:t xml:space="preserve"> </w:t>
                        </w:r>
                        <w:r w:rsidRPr="000D33AF">
                          <w:t>Dados relativos às lâmpadas LED.</w:t>
                        </w:r>
                        <w:r w:rsidRPr="0033511B">
                          <w:rPr>
                            <w:noProof/>
                            <w:lang w:eastAsia="pt-PT"/>
                            <w14:textOutline w14:w="9525" w14:cap="rnd" w14:cmpd="sng" w14:algn="ctr">
                              <w14:solidFill>
                                <w14:srgbClr w14:val="000000"/>
                              </w14:solidFill>
                              <w14:prstDash w14:val="solid"/>
                              <w14:bevel/>
                            </w14:textOutline>
                          </w:rPr>
                          <w:drawing>
                            <wp:inline distT="0" distB="0" distL="0" distR="0" wp14:anchorId="7D336CEB" wp14:editId="38E672E6">
                              <wp:extent cx="53975" cy="53975"/>
                              <wp:effectExtent l="0" t="0" r="3175" b="3175"/>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3975" cy="53975"/>
                                      </a:xfrm>
                                      <a:prstGeom prst="rect">
                                        <a:avLst/>
                                      </a:prstGeom>
                                      <a:noFill/>
                                      <a:ln>
                                        <a:noFill/>
                                      </a:ln>
                                    </pic:spPr>
                                  </pic:pic>
                                </a:graphicData>
                              </a:graphic>
                            </wp:inline>
                          </w:drawing>
                        </w:r>
                      </w:p>
                    </w:txbxContent>
                  </v:textbox>
                </v:rect>
              </v:group>
            </w:pict>
          </mc:Fallback>
        </mc:AlternateContent>
      </w:r>
    </w:p>
    <w:p w:rsidR="00462E93" w:rsidRDefault="00462E93" w:rsidP="00586AA8"/>
    <w:p w:rsidR="00462E93" w:rsidRDefault="00462E93" w:rsidP="00586AA8"/>
    <w:p w:rsidR="00462E93" w:rsidRDefault="00462E93" w:rsidP="00586AA8"/>
    <w:p w:rsidR="00462E93" w:rsidRDefault="00462E93" w:rsidP="00586AA8"/>
    <w:p w:rsidR="00462E93" w:rsidRDefault="00462E93" w:rsidP="00586AA8"/>
    <w:p w:rsidR="00462E93" w:rsidRDefault="00462E93" w:rsidP="00586AA8"/>
    <w:p w:rsidR="00462E93" w:rsidRDefault="00462E93" w:rsidP="00586AA8"/>
    <w:p w:rsidR="00462E93" w:rsidRDefault="00462E93" w:rsidP="00586AA8"/>
    <w:p w:rsidR="00462E93" w:rsidRDefault="00462E93" w:rsidP="00586AA8"/>
    <w:p w:rsidR="00462E93" w:rsidRDefault="00462E93" w:rsidP="00586AA8"/>
    <w:p w:rsidR="00462E93" w:rsidRDefault="00462E93" w:rsidP="00586AA8"/>
    <w:p w:rsidR="001E26A3" w:rsidRDefault="001E26A3" w:rsidP="00462E93"/>
    <w:p w:rsidR="00462E93" w:rsidRPr="00583613" w:rsidRDefault="00462E93" w:rsidP="00462E93">
      <w:r>
        <w:t xml:space="preserve">Na </w:t>
      </w:r>
      <w:r w:rsidRPr="00D46BDE">
        <w:fldChar w:fldCharType="begin"/>
      </w:r>
      <w:r w:rsidRPr="00D46BDE">
        <w:instrText xml:space="preserve"> REF _Ref445994871 \h  \* MERGEFORMAT </w:instrText>
      </w:r>
      <w:r w:rsidRPr="00D46BDE">
        <w:fldChar w:fldCharType="separate"/>
      </w:r>
      <w:r w:rsidR="00E95403" w:rsidRPr="00462E93">
        <w:t xml:space="preserve">Tabela </w:t>
      </w:r>
      <w:r w:rsidR="00E95403">
        <w:rPr>
          <w:noProof/>
        </w:rPr>
        <w:t>26</w:t>
      </w:r>
      <w:r w:rsidRPr="00D46BDE">
        <w:fldChar w:fldCharType="end"/>
      </w:r>
      <w:r w:rsidRPr="00D46BDE">
        <w:t>,</w:t>
      </w:r>
      <w:r>
        <w:t xml:space="preserve"> estão representados os dados do cálculo do </w:t>
      </w:r>
      <w:r>
        <w:rPr>
          <w:i/>
        </w:rPr>
        <w:t>payback time</w:t>
      </w:r>
      <w:r>
        <w:t xml:space="preserve"> da lâmpada </w:t>
      </w:r>
      <w:r>
        <w:rPr>
          <w:i/>
        </w:rPr>
        <w:t xml:space="preserve">LED </w:t>
      </w:r>
      <w:proofErr w:type="spellStart"/>
      <w:r>
        <w:rPr>
          <w:i/>
        </w:rPr>
        <w:t>bulb</w:t>
      </w:r>
      <w:proofErr w:type="spellEnd"/>
      <w:r>
        <w:rPr>
          <w:i/>
        </w:rPr>
        <w:t xml:space="preserve"> E40 </w:t>
      </w:r>
      <w:r>
        <w:t>100W.</w:t>
      </w:r>
    </w:p>
    <w:p w:rsidR="00462E93" w:rsidRPr="00462E93" w:rsidRDefault="00462E93" w:rsidP="00462E93">
      <w:pPr>
        <w:pStyle w:val="Legenda"/>
        <w:keepNext/>
        <w:spacing w:after="0"/>
        <w:ind w:firstLine="709"/>
      </w:pPr>
      <w:bookmarkStart w:id="454" w:name="_Ref445994871"/>
      <w:bookmarkStart w:id="455" w:name="_Toc469405962"/>
      <w:r w:rsidRPr="00462E93">
        <w:t xml:space="preserve">Tabela </w:t>
      </w:r>
      <w:r w:rsidR="0079735A">
        <w:fldChar w:fldCharType="begin"/>
      </w:r>
      <w:r w:rsidR="0079735A">
        <w:instrText xml:space="preserve"> SEQ Tabela \* ARABIC </w:instrText>
      </w:r>
      <w:r w:rsidR="0079735A">
        <w:fldChar w:fldCharType="separate"/>
      </w:r>
      <w:r w:rsidR="00E95403">
        <w:rPr>
          <w:noProof/>
        </w:rPr>
        <w:t>26</w:t>
      </w:r>
      <w:r w:rsidR="0079735A">
        <w:rPr>
          <w:noProof/>
        </w:rPr>
        <w:fldChar w:fldCharType="end"/>
      </w:r>
      <w:bookmarkEnd w:id="454"/>
      <w:r w:rsidRPr="00462E93">
        <w:t xml:space="preserve">: Dados relativos ao Payback Time da lâmpada LED </w:t>
      </w:r>
      <w:proofErr w:type="spellStart"/>
      <w:r w:rsidRPr="00462E93">
        <w:t>bulb</w:t>
      </w:r>
      <w:proofErr w:type="spellEnd"/>
      <w:r w:rsidRPr="00462E93">
        <w:t xml:space="preserve"> E40.</w:t>
      </w:r>
      <w:bookmarkEnd w:id="455"/>
    </w:p>
    <w:tbl>
      <w:tblPr>
        <w:tblStyle w:val="TabelaSimples2"/>
        <w:tblpPr w:leftFromText="141" w:rightFromText="141" w:vertAnchor="page" w:horzAnchor="page" w:tblpX="2791" w:tblpY="7801"/>
        <w:tblW w:w="0" w:type="auto"/>
        <w:tblBorders>
          <w:top w:val="none" w:sz="0" w:space="0" w:color="auto"/>
          <w:bottom w:val="none" w:sz="0" w:space="0" w:color="auto"/>
        </w:tblBorders>
        <w:tblLook w:val="04A0" w:firstRow="1" w:lastRow="0" w:firstColumn="1" w:lastColumn="0" w:noHBand="0" w:noVBand="1"/>
      </w:tblPr>
      <w:tblGrid>
        <w:gridCol w:w="3008"/>
        <w:gridCol w:w="2098"/>
        <w:gridCol w:w="2098"/>
      </w:tblGrid>
      <w:tr w:rsidR="00D46BDE" w:rsidTr="00D46B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8" w:type="dxa"/>
            <w:tcBorders>
              <w:top w:val="single" w:sz="12" w:space="0" w:color="auto"/>
            </w:tcBorders>
            <w:vAlign w:val="center"/>
          </w:tcPr>
          <w:p w:rsidR="00D46BDE" w:rsidRPr="001F15BE" w:rsidRDefault="00D46BDE" w:rsidP="00D46BDE">
            <w:pPr>
              <w:rPr>
                <w:sz w:val="20"/>
                <w:szCs w:val="20"/>
              </w:rPr>
            </w:pPr>
            <w:r w:rsidRPr="001F15BE">
              <w:rPr>
                <w:sz w:val="20"/>
                <w:szCs w:val="20"/>
              </w:rPr>
              <w:t>Número Horas diárias</w:t>
            </w:r>
          </w:p>
        </w:tc>
        <w:tc>
          <w:tcPr>
            <w:tcW w:w="4196" w:type="dxa"/>
            <w:gridSpan w:val="2"/>
            <w:tcBorders>
              <w:top w:val="single" w:sz="12" w:space="0" w:color="auto"/>
            </w:tcBorders>
          </w:tcPr>
          <w:p w:rsidR="00D46BDE" w:rsidRPr="00CF1172" w:rsidRDefault="00D46BDE" w:rsidP="00D46BDE">
            <w:pPr>
              <w:cnfStyle w:val="100000000000" w:firstRow="1" w:lastRow="0" w:firstColumn="0" w:lastColumn="0" w:oddVBand="0" w:evenVBand="0" w:oddHBand="0" w:evenHBand="0" w:firstRowFirstColumn="0" w:firstRowLastColumn="0" w:lastRowFirstColumn="0" w:lastRowLastColumn="0"/>
              <w:rPr>
                <w:b w:val="0"/>
              </w:rPr>
            </w:pPr>
            <w:r w:rsidRPr="00B97B69">
              <w:t xml:space="preserve">                                </w:t>
            </w:r>
            <w:r w:rsidRPr="00CF1172">
              <w:rPr>
                <w:b w:val="0"/>
              </w:rPr>
              <w:t>9</w:t>
            </w:r>
          </w:p>
        </w:tc>
      </w:tr>
      <w:tr w:rsidR="00D46BDE" w:rsidTr="00D4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8" w:type="dxa"/>
            <w:vAlign w:val="center"/>
          </w:tcPr>
          <w:p w:rsidR="00D46BDE" w:rsidRPr="001F15BE" w:rsidRDefault="00D46BDE" w:rsidP="00D46BDE">
            <w:pPr>
              <w:rPr>
                <w:sz w:val="20"/>
                <w:szCs w:val="20"/>
              </w:rPr>
            </w:pPr>
            <w:r w:rsidRPr="001F15BE">
              <w:rPr>
                <w:sz w:val="20"/>
                <w:szCs w:val="20"/>
              </w:rPr>
              <w:t>Número Dias anuais</w:t>
            </w:r>
          </w:p>
        </w:tc>
        <w:tc>
          <w:tcPr>
            <w:tcW w:w="4196" w:type="dxa"/>
            <w:gridSpan w:val="2"/>
          </w:tcPr>
          <w:p w:rsidR="00D46BDE" w:rsidRPr="00B97B69" w:rsidRDefault="00D46BDE" w:rsidP="00D46BDE">
            <w:pPr>
              <w:cnfStyle w:val="000000100000" w:firstRow="0" w:lastRow="0" w:firstColumn="0" w:lastColumn="0" w:oddVBand="0" w:evenVBand="0" w:oddHBand="1" w:evenHBand="0" w:firstRowFirstColumn="0" w:firstRowLastColumn="0" w:lastRowFirstColumn="0" w:lastRowLastColumn="0"/>
            </w:pPr>
            <w:r w:rsidRPr="00B97B69">
              <w:t xml:space="preserve">                               30</w:t>
            </w:r>
          </w:p>
        </w:tc>
      </w:tr>
      <w:tr w:rsidR="00D46BDE" w:rsidTr="00D46BDE">
        <w:tc>
          <w:tcPr>
            <w:cnfStyle w:val="001000000000" w:firstRow="0" w:lastRow="0" w:firstColumn="1" w:lastColumn="0" w:oddVBand="0" w:evenVBand="0" w:oddHBand="0" w:evenHBand="0" w:firstRowFirstColumn="0" w:firstRowLastColumn="0" w:lastRowFirstColumn="0" w:lastRowLastColumn="0"/>
            <w:tcW w:w="3008" w:type="dxa"/>
            <w:tcBorders>
              <w:bottom w:val="single" w:sz="8" w:space="0" w:color="auto"/>
            </w:tcBorders>
            <w:vAlign w:val="center"/>
          </w:tcPr>
          <w:p w:rsidR="00D46BDE" w:rsidRPr="001F15BE" w:rsidRDefault="00D46BDE" w:rsidP="00D46BDE">
            <w:pPr>
              <w:rPr>
                <w:sz w:val="20"/>
                <w:szCs w:val="20"/>
              </w:rPr>
            </w:pPr>
            <w:r w:rsidRPr="001F15BE">
              <w:rPr>
                <w:sz w:val="20"/>
                <w:szCs w:val="20"/>
              </w:rPr>
              <w:t>Tarifa Média Eletricidade (€)</w:t>
            </w:r>
          </w:p>
        </w:tc>
        <w:tc>
          <w:tcPr>
            <w:tcW w:w="4196" w:type="dxa"/>
            <w:gridSpan w:val="2"/>
          </w:tcPr>
          <w:p w:rsidR="00D46BDE" w:rsidRPr="00B97B69" w:rsidRDefault="00D46BDE" w:rsidP="00D46BDE">
            <w:pPr>
              <w:cnfStyle w:val="000000000000" w:firstRow="0" w:lastRow="0" w:firstColumn="0" w:lastColumn="0" w:oddVBand="0" w:evenVBand="0" w:oddHBand="0" w:evenHBand="0" w:firstRowFirstColumn="0" w:firstRowLastColumn="0" w:lastRowFirstColumn="0" w:lastRowLastColumn="0"/>
            </w:pPr>
            <w:r w:rsidRPr="00B97B69">
              <w:t>0,087</w:t>
            </w:r>
          </w:p>
        </w:tc>
      </w:tr>
      <w:tr w:rsidR="00D46BDE" w:rsidTr="00D4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8" w:type="dxa"/>
            <w:tcBorders>
              <w:top w:val="single" w:sz="8" w:space="0" w:color="auto"/>
              <w:bottom w:val="single" w:sz="8" w:space="0" w:color="auto"/>
            </w:tcBorders>
            <w:vAlign w:val="center"/>
          </w:tcPr>
          <w:p w:rsidR="00D46BDE" w:rsidRPr="001F15BE" w:rsidRDefault="00D46BDE" w:rsidP="00D46BDE">
            <w:pPr>
              <w:rPr>
                <w:sz w:val="20"/>
                <w:szCs w:val="20"/>
              </w:rPr>
            </w:pPr>
            <w:r w:rsidRPr="001F15BE">
              <w:rPr>
                <w:sz w:val="20"/>
                <w:szCs w:val="20"/>
              </w:rPr>
              <w:t>Tipo Lâmpada</w:t>
            </w:r>
          </w:p>
        </w:tc>
        <w:tc>
          <w:tcPr>
            <w:tcW w:w="2098" w:type="dxa"/>
            <w:tcBorders>
              <w:top w:val="single" w:sz="8" w:space="0" w:color="auto"/>
              <w:bottom w:val="single" w:sz="8" w:space="0" w:color="auto"/>
            </w:tcBorders>
            <w:vAlign w:val="center"/>
          </w:tcPr>
          <w:p w:rsidR="00D46BDE" w:rsidRPr="001F15BE" w:rsidRDefault="00D46BDE" w:rsidP="00D46BDE">
            <w:pPr>
              <w:cnfStyle w:val="000000100000" w:firstRow="0" w:lastRow="0" w:firstColumn="0" w:lastColumn="0" w:oddVBand="0" w:evenVBand="0" w:oddHBand="1" w:evenHBand="0" w:firstRowFirstColumn="0" w:firstRowLastColumn="0" w:lastRowFirstColumn="0" w:lastRowLastColumn="0"/>
              <w:rPr>
                <w:b/>
                <w:sz w:val="20"/>
                <w:szCs w:val="20"/>
              </w:rPr>
            </w:pPr>
            <w:r w:rsidRPr="001F15BE">
              <w:rPr>
                <w:b/>
                <w:sz w:val="20"/>
                <w:szCs w:val="20"/>
              </w:rPr>
              <w:t>HPL 250W</w:t>
            </w:r>
          </w:p>
        </w:tc>
        <w:tc>
          <w:tcPr>
            <w:tcW w:w="2098" w:type="dxa"/>
            <w:tcBorders>
              <w:top w:val="single" w:sz="8" w:space="0" w:color="auto"/>
              <w:bottom w:val="single" w:sz="8" w:space="0" w:color="auto"/>
            </w:tcBorders>
            <w:vAlign w:val="center"/>
          </w:tcPr>
          <w:p w:rsidR="00D46BDE" w:rsidRPr="001F15BE" w:rsidRDefault="00D46BDE" w:rsidP="00D46BDE">
            <w:pP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1F15BE">
              <w:rPr>
                <w:b/>
                <w:sz w:val="20"/>
                <w:szCs w:val="20"/>
              </w:rPr>
              <w:t>LEDbulb</w:t>
            </w:r>
            <w:proofErr w:type="spellEnd"/>
            <w:r w:rsidRPr="001F15BE">
              <w:rPr>
                <w:b/>
                <w:sz w:val="20"/>
                <w:szCs w:val="20"/>
              </w:rPr>
              <w:t xml:space="preserve"> E40 60W</w:t>
            </w:r>
          </w:p>
        </w:tc>
      </w:tr>
      <w:tr w:rsidR="00D46BDE" w:rsidTr="00D46BDE">
        <w:tc>
          <w:tcPr>
            <w:cnfStyle w:val="001000000000" w:firstRow="0" w:lastRow="0" w:firstColumn="1" w:lastColumn="0" w:oddVBand="0" w:evenVBand="0" w:oddHBand="0" w:evenHBand="0" w:firstRowFirstColumn="0" w:firstRowLastColumn="0" w:lastRowFirstColumn="0" w:lastRowLastColumn="0"/>
            <w:tcW w:w="3008" w:type="dxa"/>
            <w:tcBorders>
              <w:top w:val="single" w:sz="8" w:space="0" w:color="auto"/>
            </w:tcBorders>
            <w:vAlign w:val="center"/>
          </w:tcPr>
          <w:p w:rsidR="00D46BDE" w:rsidRPr="001F15BE" w:rsidRDefault="00D46BDE" w:rsidP="00D46BDE">
            <w:pPr>
              <w:rPr>
                <w:sz w:val="20"/>
                <w:szCs w:val="20"/>
              </w:rPr>
            </w:pPr>
            <w:r w:rsidRPr="001F15BE">
              <w:rPr>
                <w:sz w:val="20"/>
                <w:szCs w:val="20"/>
              </w:rPr>
              <w:t>Consumo anual (kWh)</w:t>
            </w:r>
          </w:p>
        </w:tc>
        <w:tc>
          <w:tcPr>
            <w:tcW w:w="2098" w:type="dxa"/>
            <w:tcBorders>
              <w:top w:val="single" w:sz="8" w:space="0" w:color="auto"/>
            </w:tcBorders>
            <w:vAlign w:val="center"/>
          </w:tcPr>
          <w:p w:rsidR="00D46BDE" w:rsidRPr="00B97B69" w:rsidRDefault="00D46BDE" w:rsidP="00D46BDE">
            <w:pPr>
              <w:cnfStyle w:val="000000000000" w:firstRow="0" w:lastRow="0" w:firstColumn="0" w:lastColumn="0" w:oddVBand="0" w:evenVBand="0" w:oddHBand="0" w:evenHBand="0" w:firstRowFirstColumn="0" w:firstRowLastColumn="0" w:lastRowFirstColumn="0" w:lastRowLastColumn="0"/>
            </w:pPr>
            <w:r w:rsidRPr="00B97B69">
              <w:t>3510</w:t>
            </w:r>
          </w:p>
        </w:tc>
        <w:tc>
          <w:tcPr>
            <w:tcW w:w="2098" w:type="dxa"/>
            <w:tcBorders>
              <w:top w:val="single" w:sz="8" w:space="0" w:color="auto"/>
            </w:tcBorders>
            <w:vAlign w:val="center"/>
          </w:tcPr>
          <w:p w:rsidR="00D46BDE" w:rsidRPr="00B97B69" w:rsidRDefault="00D46BDE" w:rsidP="00D46BDE">
            <w:pPr>
              <w:cnfStyle w:val="000000000000" w:firstRow="0" w:lastRow="0" w:firstColumn="0" w:lastColumn="0" w:oddVBand="0" w:evenVBand="0" w:oddHBand="0" w:evenHBand="0" w:firstRowFirstColumn="0" w:firstRowLastColumn="0" w:lastRowFirstColumn="0" w:lastRowLastColumn="0"/>
            </w:pPr>
            <w:r w:rsidRPr="00B97B69">
              <w:t>842</w:t>
            </w:r>
          </w:p>
        </w:tc>
      </w:tr>
      <w:tr w:rsidR="00D46BDE" w:rsidTr="00D4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8" w:type="dxa"/>
            <w:vAlign w:val="center"/>
          </w:tcPr>
          <w:p w:rsidR="00D46BDE" w:rsidRPr="001F15BE" w:rsidRDefault="00D46BDE" w:rsidP="00D46BDE">
            <w:pPr>
              <w:rPr>
                <w:sz w:val="20"/>
                <w:szCs w:val="20"/>
              </w:rPr>
            </w:pPr>
            <w:r w:rsidRPr="001F15BE">
              <w:rPr>
                <w:sz w:val="20"/>
                <w:szCs w:val="20"/>
              </w:rPr>
              <w:t>Custo anual (€)</w:t>
            </w:r>
          </w:p>
        </w:tc>
        <w:tc>
          <w:tcPr>
            <w:tcW w:w="2098" w:type="dxa"/>
            <w:vAlign w:val="center"/>
          </w:tcPr>
          <w:p w:rsidR="00D46BDE" w:rsidRPr="00B97B69" w:rsidRDefault="00D46BDE" w:rsidP="00D46BDE">
            <w:pPr>
              <w:cnfStyle w:val="000000100000" w:firstRow="0" w:lastRow="0" w:firstColumn="0" w:lastColumn="0" w:oddVBand="0" w:evenVBand="0" w:oddHBand="1" w:evenHBand="0" w:firstRowFirstColumn="0" w:firstRowLastColumn="0" w:lastRowFirstColumn="0" w:lastRowLastColumn="0"/>
            </w:pPr>
            <w:r w:rsidRPr="00B97B69">
              <w:t>305,37</w:t>
            </w:r>
          </w:p>
        </w:tc>
        <w:tc>
          <w:tcPr>
            <w:tcW w:w="2098" w:type="dxa"/>
            <w:vAlign w:val="center"/>
          </w:tcPr>
          <w:p w:rsidR="00D46BDE" w:rsidRPr="00B97B69" w:rsidRDefault="00D46BDE" w:rsidP="00D46BDE">
            <w:pPr>
              <w:cnfStyle w:val="000000100000" w:firstRow="0" w:lastRow="0" w:firstColumn="0" w:lastColumn="0" w:oddVBand="0" w:evenVBand="0" w:oddHBand="1" w:evenHBand="0" w:firstRowFirstColumn="0" w:firstRowLastColumn="0" w:lastRowFirstColumn="0" w:lastRowLastColumn="0"/>
            </w:pPr>
            <w:r w:rsidRPr="00B97B69">
              <w:t>73,29</w:t>
            </w:r>
          </w:p>
        </w:tc>
      </w:tr>
      <w:tr w:rsidR="00D46BDE" w:rsidTr="00D46BDE">
        <w:tc>
          <w:tcPr>
            <w:cnfStyle w:val="001000000000" w:firstRow="0" w:lastRow="0" w:firstColumn="1" w:lastColumn="0" w:oddVBand="0" w:evenVBand="0" w:oddHBand="0" w:evenHBand="0" w:firstRowFirstColumn="0" w:firstRowLastColumn="0" w:lastRowFirstColumn="0" w:lastRowLastColumn="0"/>
            <w:tcW w:w="3008" w:type="dxa"/>
            <w:vAlign w:val="center"/>
          </w:tcPr>
          <w:p w:rsidR="00D46BDE" w:rsidRPr="001F15BE" w:rsidRDefault="00D46BDE" w:rsidP="00D46BDE">
            <w:pPr>
              <w:rPr>
                <w:sz w:val="20"/>
                <w:szCs w:val="20"/>
              </w:rPr>
            </w:pPr>
            <w:r w:rsidRPr="001F15BE">
              <w:rPr>
                <w:sz w:val="20"/>
                <w:szCs w:val="20"/>
              </w:rPr>
              <w:t>Tempo de Vida (h)</w:t>
            </w:r>
          </w:p>
        </w:tc>
        <w:tc>
          <w:tcPr>
            <w:tcW w:w="2098" w:type="dxa"/>
            <w:vAlign w:val="center"/>
          </w:tcPr>
          <w:p w:rsidR="00D46BDE" w:rsidRPr="00B97B69" w:rsidRDefault="00D46BDE" w:rsidP="00D46BDE">
            <w:pPr>
              <w:cnfStyle w:val="000000000000" w:firstRow="0" w:lastRow="0" w:firstColumn="0" w:lastColumn="0" w:oddVBand="0" w:evenVBand="0" w:oddHBand="0" w:evenHBand="0" w:firstRowFirstColumn="0" w:firstRowLastColumn="0" w:lastRowFirstColumn="0" w:lastRowLastColumn="0"/>
            </w:pPr>
            <w:r w:rsidRPr="00B97B69">
              <w:t>16 000</w:t>
            </w:r>
          </w:p>
        </w:tc>
        <w:tc>
          <w:tcPr>
            <w:tcW w:w="2098" w:type="dxa"/>
            <w:vAlign w:val="center"/>
          </w:tcPr>
          <w:p w:rsidR="00D46BDE" w:rsidRPr="00B97B69" w:rsidRDefault="00D46BDE" w:rsidP="00D46BDE">
            <w:pPr>
              <w:cnfStyle w:val="000000000000" w:firstRow="0" w:lastRow="0" w:firstColumn="0" w:lastColumn="0" w:oddVBand="0" w:evenVBand="0" w:oddHBand="0" w:evenHBand="0" w:firstRowFirstColumn="0" w:firstRowLastColumn="0" w:lastRowFirstColumn="0" w:lastRowLastColumn="0"/>
            </w:pPr>
            <w:r w:rsidRPr="00B97B69">
              <w:t>30 000</w:t>
            </w:r>
          </w:p>
        </w:tc>
      </w:tr>
      <w:tr w:rsidR="00D46BDE" w:rsidTr="00D4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8" w:type="dxa"/>
            <w:vAlign w:val="center"/>
          </w:tcPr>
          <w:p w:rsidR="00D46BDE" w:rsidRPr="001F15BE" w:rsidRDefault="00D46BDE" w:rsidP="00D46BDE">
            <w:pPr>
              <w:rPr>
                <w:sz w:val="20"/>
                <w:szCs w:val="20"/>
              </w:rPr>
            </w:pPr>
            <w:r w:rsidRPr="001F15BE">
              <w:rPr>
                <w:sz w:val="20"/>
                <w:szCs w:val="20"/>
              </w:rPr>
              <w:t>Rácio (tempo de vida)</w:t>
            </w:r>
          </w:p>
        </w:tc>
        <w:tc>
          <w:tcPr>
            <w:tcW w:w="4196" w:type="dxa"/>
            <w:gridSpan w:val="2"/>
            <w:vAlign w:val="center"/>
          </w:tcPr>
          <w:p w:rsidR="00D46BDE" w:rsidRPr="00B97B69" w:rsidRDefault="00D46BDE" w:rsidP="00D46BDE">
            <w:pPr>
              <w:cnfStyle w:val="000000100000" w:firstRow="0" w:lastRow="0" w:firstColumn="0" w:lastColumn="0" w:oddVBand="0" w:evenVBand="0" w:oddHBand="1" w:evenHBand="0" w:firstRowFirstColumn="0" w:firstRowLastColumn="0" w:lastRowFirstColumn="0" w:lastRowLastColumn="0"/>
            </w:pPr>
            <w:r w:rsidRPr="00B97B69">
              <w:t>1,875</w:t>
            </w:r>
          </w:p>
        </w:tc>
      </w:tr>
      <w:tr w:rsidR="00D46BDE" w:rsidTr="00D46BDE">
        <w:tc>
          <w:tcPr>
            <w:cnfStyle w:val="001000000000" w:firstRow="0" w:lastRow="0" w:firstColumn="1" w:lastColumn="0" w:oddVBand="0" w:evenVBand="0" w:oddHBand="0" w:evenHBand="0" w:firstRowFirstColumn="0" w:firstRowLastColumn="0" w:lastRowFirstColumn="0" w:lastRowLastColumn="0"/>
            <w:tcW w:w="3008" w:type="dxa"/>
            <w:vAlign w:val="center"/>
          </w:tcPr>
          <w:p w:rsidR="00D46BDE" w:rsidRPr="001F15BE" w:rsidRDefault="00D46BDE" w:rsidP="00D46BDE">
            <w:pPr>
              <w:rPr>
                <w:sz w:val="20"/>
                <w:szCs w:val="20"/>
              </w:rPr>
            </w:pPr>
            <w:r w:rsidRPr="001F15BE">
              <w:rPr>
                <w:sz w:val="20"/>
                <w:szCs w:val="20"/>
              </w:rPr>
              <w:t>Custo associado ao Rácio (€)</w:t>
            </w:r>
          </w:p>
        </w:tc>
        <w:tc>
          <w:tcPr>
            <w:tcW w:w="2098" w:type="dxa"/>
            <w:vAlign w:val="center"/>
          </w:tcPr>
          <w:p w:rsidR="00D46BDE" w:rsidRPr="00B97B69" w:rsidRDefault="00D46BDE" w:rsidP="00D46BDE">
            <w:pPr>
              <w:cnfStyle w:val="000000000000" w:firstRow="0" w:lastRow="0" w:firstColumn="0" w:lastColumn="0" w:oddVBand="0" w:evenVBand="0" w:oddHBand="0" w:evenHBand="0" w:firstRowFirstColumn="0" w:firstRowLastColumn="0" w:lastRowFirstColumn="0" w:lastRowLastColumn="0"/>
            </w:pPr>
            <w:r w:rsidRPr="00B97B69">
              <w:t>20,24 (por ano)</w:t>
            </w:r>
          </w:p>
        </w:tc>
        <w:tc>
          <w:tcPr>
            <w:tcW w:w="2098" w:type="dxa"/>
            <w:vAlign w:val="center"/>
          </w:tcPr>
          <w:p w:rsidR="00D46BDE" w:rsidRPr="00B97B69" w:rsidRDefault="00D46BDE" w:rsidP="00D46BDE">
            <w:pPr>
              <w:cnfStyle w:val="000000000000" w:firstRow="0" w:lastRow="0" w:firstColumn="0" w:lastColumn="0" w:oddVBand="0" w:evenVBand="0" w:oddHBand="0" w:evenHBand="0" w:firstRowFirstColumn="0" w:firstRowLastColumn="0" w:lastRowFirstColumn="0" w:lastRowLastColumn="0"/>
            </w:pPr>
            <w:r w:rsidRPr="00B97B69">
              <w:t>46,10 (por ano)</w:t>
            </w:r>
          </w:p>
        </w:tc>
      </w:tr>
      <w:tr w:rsidR="00D46BDE" w:rsidTr="00D46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8" w:type="dxa"/>
            <w:vAlign w:val="center"/>
          </w:tcPr>
          <w:p w:rsidR="00D46BDE" w:rsidRPr="001F15BE" w:rsidRDefault="00D46BDE" w:rsidP="00D46BDE">
            <w:pPr>
              <w:rPr>
                <w:sz w:val="20"/>
                <w:szCs w:val="20"/>
              </w:rPr>
            </w:pPr>
            <w:r w:rsidRPr="001F15BE">
              <w:rPr>
                <w:sz w:val="20"/>
                <w:szCs w:val="20"/>
              </w:rPr>
              <w:t>Investimento inicial (€)</w:t>
            </w:r>
          </w:p>
        </w:tc>
        <w:tc>
          <w:tcPr>
            <w:tcW w:w="2098" w:type="dxa"/>
          </w:tcPr>
          <w:p w:rsidR="00D46BDE" w:rsidRPr="00B97B69" w:rsidRDefault="00D46BDE" w:rsidP="00D46BDE">
            <w:pPr>
              <w:cnfStyle w:val="000000100000" w:firstRow="0" w:lastRow="0" w:firstColumn="0" w:lastColumn="0" w:oddVBand="0" w:evenVBand="0" w:oddHBand="1" w:evenHBand="0" w:firstRowFirstColumn="0" w:firstRowLastColumn="0" w:lastRowFirstColumn="0" w:lastRowLastColumn="0"/>
            </w:pPr>
            <w:r w:rsidRPr="00B97B69">
              <w:t>639,6</w:t>
            </w:r>
          </w:p>
        </w:tc>
        <w:tc>
          <w:tcPr>
            <w:tcW w:w="2098" w:type="dxa"/>
            <w:vAlign w:val="center"/>
          </w:tcPr>
          <w:p w:rsidR="00D46BDE" w:rsidRPr="00B97B69" w:rsidRDefault="00D46BDE" w:rsidP="00D46BDE">
            <w:pPr>
              <w:cnfStyle w:val="000000100000" w:firstRow="0" w:lastRow="0" w:firstColumn="0" w:lastColumn="0" w:oddVBand="0" w:evenVBand="0" w:oddHBand="1" w:evenHBand="0" w:firstRowFirstColumn="0" w:firstRowLastColumn="0" w:lastRowFirstColumn="0" w:lastRowLastColumn="0"/>
            </w:pPr>
            <w:r w:rsidRPr="00B97B69">
              <w:t>5 116,80</w:t>
            </w:r>
          </w:p>
        </w:tc>
      </w:tr>
      <w:tr w:rsidR="00D46BDE" w:rsidTr="00D46BDE">
        <w:tc>
          <w:tcPr>
            <w:cnfStyle w:val="001000000000" w:firstRow="0" w:lastRow="0" w:firstColumn="1" w:lastColumn="0" w:oddVBand="0" w:evenVBand="0" w:oddHBand="0" w:evenHBand="0" w:firstRowFirstColumn="0" w:firstRowLastColumn="0" w:lastRowFirstColumn="0" w:lastRowLastColumn="0"/>
            <w:tcW w:w="3008" w:type="dxa"/>
            <w:tcBorders>
              <w:bottom w:val="single" w:sz="12" w:space="0" w:color="auto"/>
            </w:tcBorders>
            <w:vAlign w:val="center"/>
          </w:tcPr>
          <w:p w:rsidR="00D46BDE" w:rsidRPr="001F15BE" w:rsidRDefault="00D46BDE" w:rsidP="00D46BDE">
            <w:pPr>
              <w:rPr>
                <w:i/>
                <w:sz w:val="20"/>
                <w:szCs w:val="20"/>
              </w:rPr>
            </w:pPr>
            <w:r w:rsidRPr="001F15BE">
              <w:rPr>
                <w:i/>
                <w:sz w:val="20"/>
                <w:szCs w:val="20"/>
              </w:rPr>
              <w:t>Payback Time (anos)</w:t>
            </w:r>
          </w:p>
        </w:tc>
        <w:tc>
          <w:tcPr>
            <w:tcW w:w="4196" w:type="dxa"/>
            <w:gridSpan w:val="2"/>
            <w:tcBorders>
              <w:bottom w:val="single" w:sz="12" w:space="0" w:color="auto"/>
            </w:tcBorders>
            <w:vAlign w:val="center"/>
          </w:tcPr>
          <w:p w:rsidR="00D46BDE" w:rsidRPr="00B97B69" w:rsidRDefault="00D46BDE" w:rsidP="00D46BDE">
            <w:pPr>
              <w:cnfStyle w:val="000000000000" w:firstRow="0" w:lastRow="0" w:firstColumn="0" w:lastColumn="0" w:oddVBand="0" w:evenVBand="0" w:oddHBand="0" w:evenHBand="0" w:firstRowFirstColumn="0" w:firstRowLastColumn="0" w:lastRowFirstColumn="0" w:lastRowLastColumn="0"/>
            </w:pPr>
            <w:r w:rsidRPr="00B97B69">
              <w:t>21,7</w:t>
            </w:r>
          </w:p>
        </w:tc>
      </w:tr>
    </w:tbl>
    <w:p w:rsidR="00462E93" w:rsidRDefault="00462E93" w:rsidP="00586AA8"/>
    <w:p w:rsidR="00462E93" w:rsidRDefault="00462E93" w:rsidP="00586AA8"/>
    <w:p w:rsidR="00462E93" w:rsidRDefault="00462E93" w:rsidP="00586AA8"/>
    <w:p w:rsidR="00462E93" w:rsidRDefault="00462E93" w:rsidP="00586AA8"/>
    <w:p w:rsidR="00462E93" w:rsidRDefault="00462E93" w:rsidP="00586AA8"/>
    <w:p w:rsidR="00462E93" w:rsidRDefault="00462E93" w:rsidP="00586AA8"/>
    <w:p w:rsidR="00462E93" w:rsidRDefault="00462E93" w:rsidP="00586AA8"/>
    <w:p w:rsidR="00462E93" w:rsidRDefault="00462E93" w:rsidP="00586AA8"/>
    <w:p w:rsidR="00462E93" w:rsidRDefault="00462E93" w:rsidP="00462E93">
      <w:r>
        <w:t xml:space="preserve">Na substituição de lâmpadas, segundo a </w:t>
      </w:r>
      <w:proofErr w:type="spellStart"/>
      <w:r>
        <w:t>Sodisul</w:t>
      </w:r>
      <w:proofErr w:type="spellEnd"/>
      <w:r>
        <w:t xml:space="preserve">, um </w:t>
      </w:r>
      <w:r>
        <w:rPr>
          <w:i/>
        </w:rPr>
        <w:t>payback time</w:t>
      </w:r>
      <w:r>
        <w:t xml:space="preserve"> aceitável está entre 1-2 anos</w:t>
      </w:r>
      <w:r w:rsidR="00B042D7">
        <w:t xml:space="preserve">, </w:t>
      </w:r>
      <w:r w:rsidR="00D350C4">
        <w:t xml:space="preserve">no entanto, </w:t>
      </w:r>
      <w:r w:rsidR="00B042D7">
        <w:t xml:space="preserve">a lâmpada </w:t>
      </w:r>
      <w:r w:rsidR="00B042D7">
        <w:rPr>
          <w:i/>
        </w:rPr>
        <w:t xml:space="preserve">LED </w:t>
      </w:r>
      <w:proofErr w:type="spellStart"/>
      <w:r w:rsidR="00B042D7">
        <w:rPr>
          <w:i/>
        </w:rPr>
        <w:t>bulb</w:t>
      </w:r>
      <w:proofErr w:type="spellEnd"/>
      <w:r w:rsidR="00B042D7">
        <w:t xml:space="preserve"> tem um </w:t>
      </w:r>
      <w:r w:rsidR="00B042D7">
        <w:rPr>
          <w:i/>
        </w:rPr>
        <w:t xml:space="preserve">payback time </w:t>
      </w:r>
      <w:r w:rsidR="00B042D7">
        <w:t>maior</w:t>
      </w:r>
      <w:r>
        <w:t xml:space="preserve">. No </w:t>
      </w:r>
      <w:r w:rsidR="00B042D7">
        <w:t xml:space="preserve">presente caso, a reduzida utilização da lâmpada não favorece a substituição da mesma por uma de </w:t>
      </w:r>
      <w:r w:rsidR="00B042D7">
        <w:rPr>
          <w:i/>
        </w:rPr>
        <w:t xml:space="preserve">LED </w:t>
      </w:r>
      <w:r w:rsidR="00B042D7" w:rsidRPr="00D350C4">
        <w:t>aquando o término da sua duração</w:t>
      </w:r>
      <w:r w:rsidR="00B042D7">
        <w:rPr>
          <w:i/>
        </w:rPr>
        <w:t xml:space="preserve">, </w:t>
      </w:r>
      <w:r>
        <w:t>porque o valor de investimento não é compensado pela diminuição no consumo elétrico d</w:t>
      </w:r>
      <w:r w:rsidR="00D46BDE">
        <w:t xml:space="preserve">a lâmpada. </w:t>
      </w:r>
      <w:r>
        <w:t>O</w:t>
      </w:r>
      <w:r w:rsidR="00CF1172">
        <w:t>s</w:t>
      </w:r>
      <w:r>
        <w:t xml:space="preserve"> </w:t>
      </w:r>
      <w:r>
        <w:rPr>
          <w:i/>
        </w:rPr>
        <w:t>payback time</w:t>
      </w:r>
      <w:r w:rsidR="00CF1172">
        <w:rPr>
          <w:i/>
        </w:rPr>
        <w:t>s</w:t>
      </w:r>
      <w:r>
        <w:t xml:space="preserve"> d</w:t>
      </w:r>
      <w:r w:rsidR="00D46BDE">
        <w:t xml:space="preserve">as restantes lâmpadas </w:t>
      </w:r>
      <w:r>
        <w:t>est</w:t>
      </w:r>
      <w:r w:rsidR="00D46BDE">
        <w:t>ão</w:t>
      </w:r>
      <w:r>
        <w:t xml:space="preserve"> representado</w:t>
      </w:r>
      <w:r w:rsidR="00D46BDE">
        <w:t>s</w:t>
      </w:r>
      <w:r>
        <w:t xml:space="preserve"> na </w:t>
      </w:r>
      <w:r w:rsidRPr="00D46BDE">
        <w:fldChar w:fldCharType="begin"/>
      </w:r>
      <w:r w:rsidRPr="00D46BDE">
        <w:instrText xml:space="preserve"> REF _Ref445995048 \h  \* MERGEFORMAT </w:instrText>
      </w:r>
      <w:r w:rsidRPr="00D46BDE">
        <w:fldChar w:fldCharType="separate"/>
      </w:r>
      <w:r w:rsidR="00E95403" w:rsidRPr="00D46BDE">
        <w:t xml:space="preserve">Tabela </w:t>
      </w:r>
      <w:r w:rsidR="00E95403">
        <w:rPr>
          <w:noProof/>
        </w:rPr>
        <w:t>27</w:t>
      </w:r>
      <w:r w:rsidRPr="00D46BDE">
        <w:fldChar w:fldCharType="end"/>
      </w:r>
      <w:r>
        <w:t>.</w:t>
      </w:r>
    </w:p>
    <w:p w:rsidR="00D46BDE" w:rsidRPr="00D46BDE" w:rsidRDefault="00D46BDE" w:rsidP="00D46BDE">
      <w:pPr>
        <w:pStyle w:val="Legenda"/>
        <w:keepNext/>
        <w:spacing w:after="0"/>
      </w:pPr>
      <w:bookmarkStart w:id="456" w:name="_Ref445995048"/>
      <w:bookmarkStart w:id="457" w:name="_Toc469405963"/>
      <w:r w:rsidRPr="00D46BDE">
        <w:t xml:space="preserve">Tabela </w:t>
      </w:r>
      <w:r w:rsidR="0079735A">
        <w:fldChar w:fldCharType="begin"/>
      </w:r>
      <w:r w:rsidR="0079735A">
        <w:instrText xml:space="preserve"> SEQ Tabela \* ARABIC </w:instrText>
      </w:r>
      <w:r w:rsidR="0079735A">
        <w:fldChar w:fldCharType="separate"/>
      </w:r>
      <w:r w:rsidR="00E95403">
        <w:rPr>
          <w:noProof/>
        </w:rPr>
        <w:t>27</w:t>
      </w:r>
      <w:r w:rsidR="0079735A">
        <w:rPr>
          <w:noProof/>
        </w:rPr>
        <w:fldChar w:fldCharType="end"/>
      </w:r>
      <w:bookmarkEnd w:id="456"/>
      <w:r w:rsidRPr="00D46BDE">
        <w:t>: Payback Time das restantes lâmpadas.</w:t>
      </w:r>
      <w:bookmarkEnd w:id="457"/>
    </w:p>
    <w:tbl>
      <w:tblPr>
        <w:tblStyle w:val="TabelaSimples2"/>
        <w:tblpPr w:leftFromText="141" w:rightFromText="141" w:vertAnchor="page" w:horzAnchor="margin" w:tblpY="12736"/>
        <w:tblW w:w="0" w:type="auto"/>
        <w:tblBorders>
          <w:top w:val="none" w:sz="0" w:space="0" w:color="auto"/>
          <w:bottom w:val="none" w:sz="0" w:space="0" w:color="auto"/>
        </w:tblBorders>
        <w:tblLook w:val="04A0" w:firstRow="1" w:lastRow="0" w:firstColumn="1" w:lastColumn="0" w:noHBand="0" w:noVBand="1"/>
      </w:tblPr>
      <w:tblGrid>
        <w:gridCol w:w="4247"/>
        <w:gridCol w:w="4247"/>
      </w:tblGrid>
      <w:tr w:rsidR="00B042D7" w:rsidTr="00B042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top w:val="single" w:sz="12" w:space="0" w:color="auto"/>
              <w:bottom w:val="single" w:sz="8" w:space="0" w:color="auto"/>
            </w:tcBorders>
          </w:tcPr>
          <w:p w:rsidR="00B042D7" w:rsidRDefault="00B042D7" w:rsidP="00B042D7">
            <w:r>
              <w:t>Lâmpada</w:t>
            </w:r>
          </w:p>
        </w:tc>
        <w:tc>
          <w:tcPr>
            <w:tcW w:w="4247" w:type="dxa"/>
            <w:tcBorders>
              <w:top w:val="single" w:sz="12" w:space="0" w:color="auto"/>
              <w:bottom w:val="single" w:sz="8" w:space="0" w:color="auto"/>
            </w:tcBorders>
          </w:tcPr>
          <w:p w:rsidR="00B042D7" w:rsidRPr="00B076B9" w:rsidRDefault="00B042D7" w:rsidP="00B042D7">
            <w:pPr>
              <w:cnfStyle w:val="100000000000" w:firstRow="1" w:lastRow="0" w:firstColumn="0" w:lastColumn="0" w:oddVBand="0" w:evenVBand="0" w:oddHBand="0" w:evenHBand="0" w:firstRowFirstColumn="0" w:firstRowLastColumn="0" w:lastRowFirstColumn="0" w:lastRowLastColumn="0"/>
              <w:rPr>
                <w:i/>
              </w:rPr>
            </w:pPr>
            <w:r>
              <w:rPr>
                <w:i/>
              </w:rPr>
              <w:t>Payback Time</w:t>
            </w:r>
          </w:p>
        </w:tc>
      </w:tr>
      <w:tr w:rsidR="00B042D7" w:rsidTr="00B042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top w:val="single" w:sz="8" w:space="0" w:color="auto"/>
            </w:tcBorders>
          </w:tcPr>
          <w:p w:rsidR="00B042D7" w:rsidRPr="00C61460" w:rsidRDefault="00B042D7" w:rsidP="00B042D7">
            <w:pPr>
              <w:rPr>
                <w:b w:val="0"/>
                <w:i/>
              </w:rPr>
            </w:pPr>
            <w:r w:rsidRPr="00C61460">
              <w:rPr>
                <w:b w:val="0"/>
                <w:i/>
              </w:rPr>
              <w:t xml:space="preserve">Master LED tube </w:t>
            </w:r>
            <w:r w:rsidRPr="00C61460">
              <w:rPr>
                <w:b w:val="0"/>
              </w:rPr>
              <w:t>18W</w:t>
            </w:r>
          </w:p>
        </w:tc>
        <w:tc>
          <w:tcPr>
            <w:tcW w:w="4247" w:type="dxa"/>
            <w:tcBorders>
              <w:top w:val="single" w:sz="8" w:space="0" w:color="auto"/>
            </w:tcBorders>
          </w:tcPr>
          <w:p w:rsidR="00B042D7" w:rsidRPr="00C61460" w:rsidRDefault="00B042D7" w:rsidP="00B042D7">
            <w:pPr>
              <w:cnfStyle w:val="000000100000" w:firstRow="0" w:lastRow="0" w:firstColumn="0" w:lastColumn="0" w:oddVBand="0" w:evenVBand="0" w:oddHBand="1" w:evenHBand="0" w:firstRowFirstColumn="0" w:firstRowLastColumn="0" w:lastRowFirstColumn="0" w:lastRowLastColumn="0"/>
            </w:pPr>
            <w:r w:rsidRPr="00C61460">
              <w:t>19 anos</w:t>
            </w:r>
          </w:p>
        </w:tc>
      </w:tr>
      <w:tr w:rsidR="00B042D7" w:rsidRPr="00C61460" w:rsidTr="00B042D7">
        <w:tc>
          <w:tcPr>
            <w:cnfStyle w:val="001000000000" w:firstRow="0" w:lastRow="0" w:firstColumn="1" w:lastColumn="0" w:oddVBand="0" w:evenVBand="0" w:oddHBand="0" w:evenHBand="0" w:firstRowFirstColumn="0" w:firstRowLastColumn="0" w:lastRowFirstColumn="0" w:lastRowLastColumn="0"/>
            <w:tcW w:w="4247" w:type="dxa"/>
            <w:tcBorders>
              <w:top w:val="single" w:sz="8" w:space="0" w:color="auto"/>
            </w:tcBorders>
          </w:tcPr>
          <w:p w:rsidR="00B042D7" w:rsidRPr="00051A3E" w:rsidRDefault="00B042D7" w:rsidP="00B042D7">
            <w:pPr>
              <w:rPr>
                <w:b w:val="0"/>
                <w:i/>
                <w:lang w:val="en-US"/>
              </w:rPr>
            </w:pPr>
            <w:r w:rsidRPr="00051A3E">
              <w:rPr>
                <w:b w:val="0"/>
                <w:i/>
                <w:lang w:val="en-US"/>
              </w:rPr>
              <w:t>Master LED tube 18 W (L.E)</w:t>
            </w:r>
          </w:p>
        </w:tc>
        <w:tc>
          <w:tcPr>
            <w:tcW w:w="4247" w:type="dxa"/>
            <w:tcBorders>
              <w:top w:val="single" w:sz="8" w:space="0" w:color="auto"/>
            </w:tcBorders>
          </w:tcPr>
          <w:p w:rsidR="00B042D7" w:rsidRPr="00C61460" w:rsidRDefault="00B042D7" w:rsidP="00B042D7">
            <w:pPr>
              <w:cnfStyle w:val="000000000000" w:firstRow="0" w:lastRow="0" w:firstColumn="0" w:lastColumn="0" w:oddVBand="0" w:evenVBand="0" w:oddHBand="0" w:evenHBand="0" w:firstRowFirstColumn="0" w:firstRowLastColumn="0" w:lastRowFirstColumn="0" w:lastRowLastColumn="0"/>
            </w:pPr>
            <w:r>
              <w:t>1,9</w:t>
            </w:r>
            <w:r w:rsidRPr="00C61460">
              <w:t xml:space="preserve"> anos</w:t>
            </w:r>
          </w:p>
        </w:tc>
      </w:tr>
      <w:tr w:rsidR="00B042D7" w:rsidTr="00B042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rsidR="00B042D7" w:rsidRPr="00C61460" w:rsidRDefault="00B042D7" w:rsidP="00B042D7">
            <w:pPr>
              <w:rPr>
                <w:b w:val="0"/>
                <w:i/>
              </w:rPr>
            </w:pPr>
            <w:proofErr w:type="spellStart"/>
            <w:r w:rsidRPr="00C61460">
              <w:rPr>
                <w:b w:val="0"/>
                <w:i/>
              </w:rPr>
              <w:t>CorePro</w:t>
            </w:r>
            <w:proofErr w:type="spellEnd"/>
            <w:r w:rsidRPr="00C61460">
              <w:rPr>
                <w:b w:val="0"/>
                <w:i/>
              </w:rPr>
              <w:t xml:space="preserve"> LED </w:t>
            </w:r>
            <w:proofErr w:type="gramStart"/>
            <w:r w:rsidRPr="00C61460">
              <w:rPr>
                <w:b w:val="0"/>
                <w:i/>
              </w:rPr>
              <w:t xml:space="preserve">tube  </w:t>
            </w:r>
            <w:r w:rsidRPr="00C61460">
              <w:rPr>
                <w:b w:val="0"/>
              </w:rPr>
              <w:t>22</w:t>
            </w:r>
            <w:proofErr w:type="gramEnd"/>
            <w:r w:rsidRPr="00C61460">
              <w:rPr>
                <w:b w:val="0"/>
              </w:rPr>
              <w:t>W</w:t>
            </w:r>
          </w:p>
        </w:tc>
        <w:tc>
          <w:tcPr>
            <w:tcW w:w="4247" w:type="dxa"/>
          </w:tcPr>
          <w:p w:rsidR="00B042D7" w:rsidRPr="00C61460" w:rsidRDefault="00B042D7" w:rsidP="00B042D7">
            <w:pPr>
              <w:cnfStyle w:val="000000100000" w:firstRow="0" w:lastRow="0" w:firstColumn="0" w:lastColumn="0" w:oddVBand="0" w:evenVBand="0" w:oddHBand="1" w:evenHBand="0" w:firstRowFirstColumn="0" w:firstRowLastColumn="0" w:lastRowFirstColumn="0" w:lastRowLastColumn="0"/>
            </w:pPr>
            <w:r w:rsidRPr="00C61460">
              <w:t>2,2 anos</w:t>
            </w:r>
          </w:p>
        </w:tc>
      </w:tr>
      <w:tr w:rsidR="00B042D7" w:rsidTr="00B042D7">
        <w:tc>
          <w:tcPr>
            <w:cnfStyle w:val="001000000000" w:firstRow="0" w:lastRow="0" w:firstColumn="1" w:lastColumn="0" w:oddVBand="0" w:evenVBand="0" w:oddHBand="0" w:evenHBand="0" w:firstRowFirstColumn="0" w:firstRowLastColumn="0" w:lastRowFirstColumn="0" w:lastRowLastColumn="0"/>
            <w:tcW w:w="4247" w:type="dxa"/>
            <w:tcBorders>
              <w:bottom w:val="single" w:sz="12" w:space="0" w:color="auto"/>
            </w:tcBorders>
          </w:tcPr>
          <w:p w:rsidR="00B042D7" w:rsidRPr="00C61460" w:rsidRDefault="00B042D7" w:rsidP="00B042D7">
            <w:pPr>
              <w:rPr>
                <w:b w:val="0"/>
              </w:rPr>
            </w:pPr>
            <w:proofErr w:type="spellStart"/>
            <w:r w:rsidRPr="00C61460">
              <w:rPr>
                <w:b w:val="0"/>
              </w:rPr>
              <w:t>Proj</w:t>
            </w:r>
            <w:proofErr w:type="spellEnd"/>
            <w:r w:rsidRPr="00C61460">
              <w:rPr>
                <w:b w:val="0"/>
              </w:rPr>
              <w:t xml:space="preserve"> LED IP65 100W</w:t>
            </w:r>
          </w:p>
        </w:tc>
        <w:tc>
          <w:tcPr>
            <w:tcW w:w="4247" w:type="dxa"/>
            <w:tcBorders>
              <w:bottom w:val="single" w:sz="12" w:space="0" w:color="auto"/>
            </w:tcBorders>
          </w:tcPr>
          <w:p w:rsidR="00B042D7" w:rsidRPr="00C61460" w:rsidRDefault="00B042D7" w:rsidP="00B042D7">
            <w:pPr>
              <w:cnfStyle w:val="000000000000" w:firstRow="0" w:lastRow="0" w:firstColumn="0" w:lastColumn="0" w:oddVBand="0" w:evenVBand="0" w:oddHBand="0" w:evenHBand="0" w:firstRowFirstColumn="0" w:firstRowLastColumn="0" w:lastRowFirstColumn="0" w:lastRowLastColumn="0"/>
            </w:pPr>
            <w:r w:rsidRPr="00C61460">
              <w:t>1,9 anos</w:t>
            </w:r>
          </w:p>
        </w:tc>
      </w:tr>
    </w:tbl>
    <w:p w:rsidR="00D46BDE" w:rsidRDefault="00D46BDE" w:rsidP="00D46BDE"/>
    <w:p w:rsidR="00D46BDE" w:rsidRDefault="00D46BDE" w:rsidP="00D46BDE"/>
    <w:p w:rsidR="00D46BDE" w:rsidRPr="009A1A99" w:rsidRDefault="00D46BDE" w:rsidP="00D46BDE">
      <w:r w:rsidRPr="009A1A99">
        <w:lastRenderedPageBreak/>
        <w:t xml:space="preserve">É possível ver que excetuando </w:t>
      </w:r>
      <w:r w:rsidR="009A7B1A" w:rsidRPr="009A1A99">
        <w:t xml:space="preserve">a </w:t>
      </w:r>
      <w:r w:rsidR="00BE2DD8" w:rsidRPr="009A1A99">
        <w:t>terceira</w:t>
      </w:r>
      <w:r w:rsidR="009A7B1A" w:rsidRPr="009A1A99">
        <w:t xml:space="preserve"> e </w:t>
      </w:r>
      <w:r w:rsidRPr="009A1A99">
        <w:t xml:space="preserve">a última lâmpada, todas </w:t>
      </w:r>
      <w:r w:rsidR="00BE2DD8" w:rsidRPr="009A1A99">
        <w:t>a</w:t>
      </w:r>
      <w:r w:rsidRPr="009A1A99">
        <w:t>s outr</w:t>
      </w:r>
      <w:r w:rsidR="00BE2DD8" w:rsidRPr="009A1A99">
        <w:t>a</w:t>
      </w:r>
      <w:r w:rsidRPr="009A1A99">
        <w:t xml:space="preserve">s têm </w:t>
      </w:r>
      <w:r w:rsidRPr="009A1A99">
        <w:rPr>
          <w:i/>
        </w:rPr>
        <w:t>payback times</w:t>
      </w:r>
      <w:r w:rsidRPr="009A1A99">
        <w:t xml:space="preserve"> acima dos 2 anos, embora o da </w:t>
      </w:r>
      <w:proofErr w:type="spellStart"/>
      <w:r w:rsidRPr="009A1A99">
        <w:rPr>
          <w:i/>
        </w:rPr>
        <w:t>corepro</w:t>
      </w:r>
      <w:proofErr w:type="spellEnd"/>
      <w:r w:rsidRPr="009A1A99">
        <w:rPr>
          <w:i/>
        </w:rPr>
        <w:t xml:space="preserve"> Led</w:t>
      </w:r>
      <w:r w:rsidRPr="009A1A99">
        <w:t xml:space="preserve"> esteja relativamente pouco acima. Na </w:t>
      </w:r>
      <w:r w:rsidRPr="009A1A99">
        <w:fldChar w:fldCharType="begin"/>
      </w:r>
      <w:r w:rsidRPr="009A1A99">
        <w:instrText xml:space="preserve"> REF _Ref449630071 \h </w:instrText>
      </w:r>
      <w:r w:rsidRPr="009A1A99">
        <w:fldChar w:fldCharType="separate"/>
      </w:r>
      <w:r w:rsidR="00E95403" w:rsidRPr="009A1A99">
        <w:t xml:space="preserve">Tabela </w:t>
      </w:r>
      <w:r w:rsidR="00E95403" w:rsidRPr="009A1A99">
        <w:rPr>
          <w:noProof/>
        </w:rPr>
        <w:t>28</w:t>
      </w:r>
      <w:r w:rsidRPr="009A1A99">
        <w:fldChar w:fldCharType="end"/>
      </w:r>
      <w:r w:rsidRPr="009A1A99">
        <w:t>, assumindo que são escolhidas para substituição as</w:t>
      </w:r>
      <w:r w:rsidR="009A7B1A" w:rsidRPr="009A1A99">
        <w:t xml:space="preserve"> 3</w:t>
      </w:r>
      <w:r w:rsidRPr="009A1A99">
        <w:t xml:space="preserve"> últimas duas lâmpadas, descartando a</w:t>
      </w:r>
      <w:r w:rsidR="007417D1" w:rsidRPr="009A1A99">
        <w:t>s</w:t>
      </w:r>
      <w:r w:rsidRPr="009A1A99">
        <w:t xml:space="preserve"> </w:t>
      </w:r>
      <w:r w:rsidR="009A7B1A" w:rsidRPr="009A1A99">
        <w:t>primeira</w:t>
      </w:r>
      <w:r w:rsidR="007417D1" w:rsidRPr="009A1A99">
        <w:t>s duas</w:t>
      </w:r>
      <w:r w:rsidRPr="009A1A99">
        <w:t xml:space="preserve"> por não ser</w:t>
      </w:r>
      <w:r w:rsidR="007417D1" w:rsidRPr="009A1A99">
        <w:t>em</w:t>
      </w:r>
      <w:r w:rsidRPr="009A1A99">
        <w:t xml:space="preserve"> financeiramente competitiva</w:t>
      </w:r>
      <w:r w:rsidR="007417D1" w:rsidRPr="009A1A99">
        <w:t>s</w:t>
      </w:r>
      <w:r w:rsidRPr="009A1A99">
        <w:t>, estão representadas a redução do consumo</w:t>
      </w:r>
      <w:r w:rsidR="009A7B1A" w:rsidRPr="009A1A99">
        <w:t xml:space="preserve"> elétrico</w:t>
      </w:r>
      <w:r w:rsidRPr="009A1A99">
        <w:t xml:space="preserve"> e as suas consequências na fatura.</w:t>
      </w:r>
    </w:p>
    <w:tbl>
      <w:tblPr>
        <w:tblStyle w:val="TabelaSimples2"/>
        <w:tblpPr w:leftFromText="141" w:rightFromText="141" w:vertAnchor="page" w:horzAnchor="margin" w:tblpY="3301"/>
        <w:tblW w:w="8372" w:type="dxa"/>
        <w:tblBorders>
          <w:top w:val="none" w:sz="0" w:space="0" w:color="auto"/>
          <w:bottom w:val="none" w:sz="0" w:space="0" w:color="auto"/>
        </w:tblBorders>
        <w:tblLook w:val="04A0" w:firstRow="1" w:lastRow="0" w:firstColumn="1" w:lastColumn="0" w:noHBand="0" w:noVBand="1"/>
      </w:tblPr>
      <w:tblGrid>
        <w:gridCol w:w="2268"/>
        <w:gridCol w:w="1871"/>
        <w:gridCol w:w="1644"/>
        <w:gridCol w:w="1115"/>
        <w:gridCol w:w="1474"/>
      </w:tblGrid>
      <w:tr w:rsidR="00D46BDE" w:rsidRPr="00842023" w:rsidTr="00D46BD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auto"/>
            </w:tcBorders>
            <w:noWrap/>
            <w:hideMark/>
          </w:tcPr>
          <w:p w:rsidR="00D46BDE" w:rsidRPr="00842023" w:rsidRDefault="00D46BDE" w:rsidP="00D46BDE">
            <w:pPr>
              <w:rPr>
                <w:rFonts w:eastAsia="Times New Roman" w:cs="Times New Roman"/>
                <w:sz w:val="24"/>
                <w:szCs w:val="24"/>
                <w:lang w:eastAsia="pt-PT"/>
              </w:rPr>
            </w:pPr>
            <w:bookmarkStart w:id="458" w:name="_Ref445996325"/>
            <w:bookmarkStart w:id="459" w:name="_Ref448327170"/>
            <w:bookmarkStart w:id="460" w:name="_Ref448327699"/>
          </w:p>
        </w:tc>
        <w:tc>
          <w:tcPr>
            <w:tcW w:w="1871" w:type="dxa"/>
            <w:tcBorders>
              <w:top w:val="single" w:sz="12" w:space="0" w:color="auto"/>
            </w:tcBorders>
            <w:noWrap/>
            <w:vAlign w:val="center"/>
            <w:hideMark/>
          </w:tcPr>
          <w:p w:rsidR="00D46BDE" w:rsidRPr="00A21F43" w:rsidRDefault="00D46BDE" w:rsidP="00D46BDE">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pt-PT"/>
              </w:rPr>
            </w:pPr>
            <w:r w:rsidRPr="00A21F43">
              <w:rPr>
                <w:rFonts w:ascii="Calibri" w:eastAsia="Times New Roman" w:hAnsi="Calibri" w:cs="Times New Roman"/>
                <w:lang w:eastAsia="pt-PT"/>
              </w:rPr>
              <w:t>S/ Substituição de lâmpadas</w:t>
            </w:r>
          </w:p>
        </w:tc>
        <w:tc>
          <w:tcPr>
            <w:tcW w:w="1644" w:type="dxa"/>
            <w:tcBorders>
              <w:top w:val="single" w:sz="12" w:space="0" w:color="auto"/>
            </w:tcBorders>
            <w:noWrap/>
            <w:hideMark/>
          </w:tcPr>
          <w:p w:rsidR="00D46BDE" w:rsidRPr="00A21F43" w:rsidRDefault="00D46BDE" w:rsidP="00D46BD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pt-PT"/>
              </w:rPr>
            </w:pPr>
            <w:r w:rsidRPr="00A21F43">
              <w:rPr>
                <w:rFonts w:ascii="Calibri" w:eastAsia="Times New Roman" w:hAnsi="Calibri" w:cs="Times New Roman"/>
                <w:lang w:eastAsia="pt-PT"/>
              </w:rPr>
              <w:t>C/ Substituição de lâmpadas</w:t>
            </w:r>
          </w:p>
        </w:tc>
        <w:tc>
          <w:tcPr>
            <w:tcW w:w="1115" w:type="dxa"/>
            <w:tcBorders>
              <w:top w:val="single" w:sz="12" w:space="0" w:color="auto"/>
            </w:tcBorders>
            <w:noWrap/>
            <w:hideMark/>
          </w:tcPr>
          <w:p w:rsidR="00D46BDE" w:rsidRPr="00A21F43" w:rsidRDefault="00D46BDE" w:rsidP="00D46BD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pt-PT"/>
              </w:rPr>
            </w:pPr>
            <w:r w:rsidRPr="00A21F43">
              <w:rPr>
                <w:rFonts w:ascii="Calibri" w:eastAsia="Times New Roman" w:hAnsi="Calibri" w:cs="Times New Roman"/>
                <w:lang w:eastAsia="pt-PT"/>
              </w:rPr>
              <w:t>Poupança</w:t>
            </w:r>
          </w:p>
        </w:tc>
        <w:tc>
          <w:tcPr>
            <w:tcW w:w="1474" w:type="dxa"/>
            <w:tcBorders>
              <w:top w:val="single" w:sz="12" w:space="0" w:color="auto"/>
            </w:tcBorders>
            <w:noWrap/>
            <w:hideMark/>
          </w:tcPr>
          <w:p w:rsidR="00D46BDE" w:rsidRPr="00A21F43" w:rsidRDefault="00D46BDE" w:rsidP="00D46BD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pt-PT"/>
              </w:rPr>
            </w:pPr>
            <w:r w:rsidRPr="00A21F43">
              <w:rPr>
                <w:rFonts w:ascii="Calibri" w:eastAsia="Times New Roman" w:hAnsi="Calibri" w:cs="Times New Roman"/>
                <w:lang w:eastAsia="pt-PT"/>
              </w:rPr>
              <w:t>Poupança (%)</w:t>
            </w:r>
          </w:p>
        </w:tc>
      </w:tr>
      <w:tr w:rsidR="009A7B1A" w:rsidRPr="00842023" w:rsidTr="00D46BD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9A7B1A" w:rsidRPr="00842023" w:rsidRDefault="009A7B1A" w:rsidP="009A7B1A">
            <w:pPr>
              <w:rPr>
                <w:rFonts w:ascii="Calibri" w:eastAsia="Times New Roman" w:hAnsi="Calibri" w:cs="Times New Roman"/>
                <w:color w:val="000000"/>
                <w:lang w:eastAsia="pt-PT"/>
              </w:rPr>
            </w:pPr>
            <w:r w:rsidRPr="00842023">
              <w:rPr>
                <w:rFonts w:ascii="Calibri" w:eastAsia="Times New Roman" w:hAnsi="Calibri" w:cs="Times New Roman"/>
                <w:color w:val="000000"/>
                <w:lang w:eastAsia="pt-PT"/>
              </w:rPr>
              <w:t>Consumo Anual (kWh)</w:t>
            </w:r>
          </w:p>
        </w:tc>
        <w:tc>
          <w:tcPr>
            <w:tcW w:w="1871" w:type="dxa"/>
            <w:noWrap/>
            <w:vAlign w:val="center"/>
            <w:hideMark/>
          </w:tcPr>
          <w:p w:rsidR="009A7B1A" w:rsidRPr="00A21F43" w:rsidRDefault="009A7B1A" w:rsidP="009A7B1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pt-PT"/>
              </w:rPr>
            </w:pPr>
            <w:r>
              <w:rPr>
                <w:rFonts w:ascii="Calibri" w:eastAsia="Times New Roman" w:hAnsi="Calibri" w:cs="Times New Roman"/>
                <w:lang w:eastAsia="pt-PT"/>
              </w:rPr>
              <w:t>10 161</w:t>
            </w:r>
          </w:p>
        </w:tc>
        <w:tc>
          <w:tcPr>
            <w:tcW w:w="1644" w:type="dxa"/>
            <w:noWrap/>
            <w:vAlign w:val="center"/>
            <w:hideMark/>
          </w:tcPr>
          <w:p w:rsidR="009A7B1A" w:rsidRPr="00A21F43" w:rsidRDefault="009A7B1A" w:rsidP="009A7B1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pt-PT"/>
              </w:rPr>
            </w:pPr>
            <w:r>
              <w:rPr>
                <w:rFonts w:ascii="Calibri" w:eastAsia="Times New Roman" w:hAnsi="Calibri" w:cs="Times New Roman"/>
                <w:lang w:eastAsia="pt-PT"/>
              </w:rPr>
              <w:t>6 553</w:t>
            </w:r>
          </w:p>
        </w:tc>
        <w:tc>
          <w:tcPr>
            <w:tcW w:w="1115" w:type="dxa"/>
            <w:noWrap/>
            <w:vAlign w:val="center"/>
            <w:hideMark/>
          </w:tcPr>
          <w:p w:rsidR="009A7B1A" w:rsidRPr="00A21F43" w:rsidRDefault="009A7B1A" w:rsidP="009A7B1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pt-PT"/>
              </w:rPr>
            </w:pPr>
            <w:r>
              <w:rPr>
                <w:rFonts w:ascii="Calibri" w:eastAsia="Times New Roman" w:hAnsi="Calibri" w:cs="Times New Roman"/>
                <w:lang w:eastAsia="pt-PT"/>
              </w:rPr>
              <w:t>3 607</w:t>
            </w:r>
          </w:p>
        </w:tc>
        <w:tc>
          <w:tcPr>
            <w:tcW w:w="1474" w:type="dxa"/>
            <w:vMerge w:val="restart"/>
            <w:noWrap/>
            <w:vAlign w:val="center"/>
            <w:hideMark/>
          </w:tcPr>
          <w:p w:rsidR="009A7B1A" w:rsidRPr="00A21F43" w:rsidRDefault="009A7B1A" w:rsidP="009A7B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pt-PT"/>
              </w:rPr>
            </w:pPr>
            <w:r>
              <w:rPr>
                <w:rFonts w:ascii="Calibri" w:eastAsia="Times New Roman" w:hAnsi="Calibri" w:cs="Times New Roman"/>
                <w:lang w:eastAsia="pt-PT"/>
              </w:rPr>
              <w:t>36</w:t>
            </w:r>
            <w:r w:rsidRPr="00A21F43">
              <w:rPr>
                <w:rFonts w:ascii="Calibri" w:eastAsia="Times New Roman" w:hAnsi="Calibri" w:cs="Times New Roman"/>
                <w:lang w:eastAsia="pt-PT"/>
              </w:rPr>
              <w:t>%</w:t>
            </w:r>
          </w:p>
        </w:tc>
      </w:tr>
      <w:tr w:rsidR="009A7B1A" w:rsidRPr="00842023" w:rsidTr="00D46BDE">
        <w:trPr>
          <w:trHeight w:val="300"/>
        </w:trPr>
        <w:tc>
          <w:tcPr>
            <w:cnfStyle w:val="001000000000" w:firstRow="0" w:lastRow="0" w:firstColumn="1" w:lastColumn="0" w:oddVBand="0" w:evenVBand="0" w:oddHBand="0" w:evenHBand="0" w:firstRowFirstColumn="0" w:firstRowLastColumn="0" w:lastRowFirstColumn="0" w:lastRowLastColumn="0"/>
            <w:tcW w:w="2268" w:type="dxa"/>
            <w:tcBorders>
              <w:bottom w:val="single" w:sz="12" w:space="0" w:color="auto"/>
            </w:tcBorders>
            <w:noWrap/>
            <w:hideMark/>
          </w:tcPr>
          <w:p w:rsidR="009A7B1A" w:rsidRPr="00842023" w:rsidRDefault="009A7B1A" w:rsidP="009A7B1A">
            <w:pPr>
              <w:rPr>
                <w:rFonts w:ascii="Calibri" w:eastAsia="Times New Roman" w:hAnsi="Calibri" w:cs="Times New Roman"/>
                <w:color w:val="000000"/>
                <w:lang w:eastAsia="pt-PT"/>
              </w:rPr>
            </w:pPr>
            <w:r w:rsidRPr="00842023">
              <w:rPr>
                <w:rFonts w:ascii="Calibri" w:eastAsia="Times New Roman" w:hAnsi="Calibri" w:cs="Times New Roman"/>
                <w:color w:val="000000"/>
                <w:lang w:eastAsia="pt-PT"/>
              </w:rPr>
              <w:t>Gastos (€)</w:t>
            </w:r>
          </w:p>
        </w:tc>
        <w:tc>
          <w:tcPr>
            <w:tcW w:w="1871" w:type="dxa"/>
            <w:tcBorders>
              <w:bottom w:val="single" w:sz="12" w:space="0" w:color="auto"/>
            </w:tcBorders>
            <w:noWrap/>
            <w:vAlign w:val="center"/>
            <w:hideMark/>
          </w:tcPr>
          <w:p w:rsidR="009A7B1A" w:rsidRPr="00842023" w:rsidRDefault="009A7B1A" w:rsidP="009A7B1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842023">
              <w:rPr>
                <w:rFonts w:ascii="Calibri" w:eastAsia="Times New Roman" w:hAnsi="Calibri" w:cs="Times New Roman"/>
                <w:color w:val="000000"/>
                <w:lang w:eastAsia="pt-PT"/>
              </w:rPr>
              <w:t xml:space="preserve">                </w:t>
            </w:r>
            <w:r>
              <w:rPr>
                <w:rFonts w:ascii="Calibri" w:eastAsia="Times New Roman" w:hAnsi="Calibri" w:cs="Times New Roman"/>
                <w:color w:val="000000"/>
                <w:lang w:eastAsia="pt-PT"/>
              </w:rPr>
              <w:t xml:space="preserve">    826</w:t>
            </w:r>
          </w:p>
        </w:tc>
        <w:tc>
          <w:tcPr>
            <w:tcW w:w="1644" w:type="dxa"/>
            <w:tcBorders>
              <w:bottom w:val="single" w:sz="12" w:space="0" w:color="auto"/>
            </w:tcBorders>
            <w:noWrap/>
            <w:vAlign w:val="center"/>
            <w:hideMark/>
          </w:tcPr>
          <w:p w:rsidR="009A7B1A" w:rsidRPr="00842023" w:rsidRDefault="009A7B1A" w:rsidP="009A7B1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sidRPr="00842023">
              <w:rPr>
                <w:rFonts w:ascii="Calibri" w:eastAsia="Times New Roman" w:hAnsi="Calibri" w:cs="Times New Roman"/>
                <w:color w:val="000000"/>
                <w:lang w:eastAsia="pt-PT"/>
              </w:rPr>
              <w:t xml:space="preserve"> </w:t>
            </w:r>
            <w:r>
              <w:rPr>
                <w:rFonts w:ascii="Calibri" w:eastAsia="Times New Roman" w:hAnsi="Calibri" w:cs="Times New Roman"/>
                <w:color w:val="000000"/>
                <w:lang w:eastAsia="pt-PT"/>
              </w:rPr>
              <w:t xml:space="preserve">      484</w:t>
            </w:r>
          </w:p>
        </w:tc>
        <w:tc>
          <w:tcPr>
            <w:tcW w:w="1115" w:type="dxa"/>
            <w:tcBorders>
              <w:bottom w:val="single" w:sz="12" w:space="0" w:color="auto"/>
            </w:tcBorders>
            <w:noWrap/>
            <w:vAlign w:val="center"/>
            <w:hideMark/>
          </w:tcPr>
          <w:p w:rsidR="009A7B1A" w:rsidRPr="00842023" w:rsidRDefault="009A7B1A" w:rsidP="009A7B1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r>
              <w:rPr>
                <w:rFonts w:ascii="Calibri" w:eastAsia="Times New Roman" w:hAnsi="Calibri" w:cs="Times New Roman"/>
                <w:color w:val="000000"/>
                <w:lang w:eastAsia="pt-PT"/>
              </w:rPr>
              <w:t>341</w:t>
            </w:r>
            <w:r w:rsidRPr="00842023">
              <w:rPr>
                <w:rFonts w:ascii="Calibri" w:eastAsia="Times New Roman" w:hAnsi="Calibri" w:cs="Times New Roman"/>
                <w:color w:val="000000"/>
                <w:lang w:eastAsia="pt-PT"/>
              </w:rPr>
              <w:t xml:space="preserve"> </w:t>
            </w:r>
          </w:p>
        </w:tc>
        <w:tc>
          <w:tcPr>
            <w:tcW w:w="1474" w:type="dxa"/>
            <w:vMerge/>
            <w:tcBorders>
              <w:bottom w:val="single" w:sz="12" w:space="0" w:color="auto"/>
            </w:tcBorders>
            <w:hideMark/>
          </w:tcPr>
          <w:p w:rsidR="009A7B1A" w:rsidRPr="00842023" w:rsidRDefault="009A7B1A" w:rsidP="009A7B1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pt-PT"/>
              </w:rPr>
            </w:pPr>
          </w:p>
        </w:tc>
      </w:tr>
    </w:tbl>
    <w:p w:rsidR="00D46BDE" w:rsidRPr="00D46BDE" w:rsidRDefault="00D46BDE" w:rsidP="00D46BDE">
      <w:pPr>
        <w:pStyle w:val="Legenda"/>
        <w:keepNext/>
      </w:pPr>
      <w:bookmarkStart w:id="461" w:name="_Ref449630071"/>
      <w:bookmarkStart w:id="462" w:name="_Toc469405964"/>
      <w:r w:rsidRPr="00D46BDE">
        <w:t xml:space="preserve">Tabela </w:t>
      </w:r>
      <w:r w:rsidR="0079735A">
        <w:fldChar w:fldCharType="begin"/>
      </w:r>
      <w:r w:rsidR="0079735A">
        <w:instrText xml:space="preserve"> SEQ Tabela \* ARABIC </w:instrText>
      </w:r>
      <w:r w:rsidR="0079735A">
        <w:fldChar w:fldCharType="separate"/>
      </w:r>
      <w:r w:rsidR="00E95403">
        <w:rPr>
          <w:noProof/>
        </w:rPr>
        <w:t>28</w:t>
      </w:r>
      <w:r w:rsidR="0079735A">
        <w:rPr>
          <w:noProof/>
        </w:rPr>
        <w:fldChar w:fldCharType="end"/>
      </w:r>
      <w:bookmarkEnd w:id="458"/>
      <w:bookmarkEnd w:id="459"/>
      <w:bookmarkEnd w:id="460"/>
      <w:bookmarkEnd w:id="461"/>
      <w:r w:rsidRPr="00D46BDE">
        <w:t>: Comparação dos consumos elétricos da iluminação com e sem substituição de lâmpadas na adega. Comparação dos gastos. Poupança anual.</w:t>
      </w:r>
      <w:bookmarkEnd w:id="462"/>
    </w:p>
    <w:p w:rsidR="001F15BE" w:rsidRDefault="001F15BE" w:rsidP="00586AA8"/>
    <w:p w:rsidR="006A638A" w:rsidRDefault="006A638A" w:rsidP="00C07B56">
      <w:pPr>
        <w:pStyle w:val="Cabealho5"/>
        <w:numPr>
          <w:ilvl w:val="4"/>
          <w:numId w:val="2"/>
        </w:numPr>
        <w:ind w:left="993" w:hanging="993"/>
      </w:pPr>
      <w:bookmarkStart w:id="463" w:name="_Toc469405886"/>
      <w:r>
        <w:t>Água</w:t>
      </w:r>
      <w:bookmarkEnd w:id="463"/>
    </w:p>
    <w:p w:rsidR="00D46BDE" w:rsidRDefault="00D46BDE" w:rsidP="00D46BDE">
      <w:r>
        <w:t>No que toca ao consumo de água, existem algumas práticas que ajudam no aumento da eficiência. Por exemplo, o investimento na formação dos trabalhadores da adega é uma delas, sendo que a adega demonstra já dar bastante atenção a este parâmetro. É muito importante que os trabalhadores estejam abertos, informados e atentos para as boas práticas de sustentabilidade.</w:t>
      </w:r>
    </w:p>
    <w:p w:rsidR="00D46BDE" w:rsidRDefault="00D46BDE" w:rsidP="00D46BDE">
      <w:r>
        <w:t xml:space="preserve">É sempre possível a introdução de redutores no final das mangueiras, peças que aumentam a pressão, diminuindo o caudal da mangueira. A colocação de uma torneira, ou de um terminal capaz de interromper o fluxo de água da mangueira são também boas soluções para redução de consumo de água, visto que até chegar à torneira perde-se água. Por outro lado, se a torneira tiver muito longe é mais fácil deixar a água correr do que ir fechar a torneira, mesmo quando não se precisa de água. </w:t>
      </w:r>
    </w:p>
    <w:p w:rsidR="00D46BDE" w:rsidRPr="00D46BDE" w:rsidRDefault="00D46BDE" w:rsidP="00D46BDE"/>
    <w:p w:rsidR="006A638A" w:rsidRPr="006A638A" w:rsidRDefault="006A638A" w:rsidP="00C07B56">
      <w:pPr>
        <w:pStyle w:val="Cabealho5"/>
        <w:numPr>
          <w:ilvl w:val="4"/>
          <w:numId w:val="2"/>
        </w:numPr>
        <w:ind w:left="993" w:hanging="993"/>
      </w:pPr>
      <w:bookmarkStart w:id="464" w:name="_Toc469405887"/>
      <w:r>
        <w:t>Outros</w:t>
      </w:r>
      <w:bookmarkEnd w:id="464"/>
    </w:p>
    <w:p w:rsidR="00D46BDE" w:rsidRPr="009A580C" w:rsidRDefault="00D46BDE" w:rsidP="00D46BDE">
      <w:r w:rsidRPr="009A580C">
        <w:t>Seria conveniente a colocação de contadores elétricos em todas as zonas da adega, para que fosse possível saber exatamente o que está a ser consumido, quando está a ser consumido e onde está a ser consumido. Isto possibilitaria traçar o perfil de consumo de energia elétrica da adega de forma mais rigorosa.</w:t>
      </w:r>
    </w:p>
    <w:p w:rsidR="00D46BDE" w:rsidRDefault="00D46BDE" w:rsidP="00D46BDE">
      <w:r w:rsidRPr="009A580C">
        <w:t xml:space="preserve">Por vezes existem equipamentos, que por estarem bastante desatualizados, ou danificados são muito ineficientes, fazendo que com seja mais favorável investir num equipamento novo do que manter o existente. </w:t>
      </w:r>
      <w:r>
        <w:t>Outro exemplo, prende-se com o facto de que a</w:t>
      </w:r>
      <w:r w:rsidRPr="006F0E9E">
        <w:t>s cubas de uma adega devem</w:t>
      </w:r>
      <w:r>
        <w:t xml:space="preserve"> apresentar um bom isolamento de modo a que não se registem perdas para o exterior, tendo em conta que é eficiente utilizar as cubas no máximo </w:t>
      </w:r>
      <w:r w:rsidRPr="006F0E9E">
        <w:t>da sua capacidade</w:t>
      </w:r>
      <w:r>
        <w:t>, visto que uma massa maior tem menor perdas térmicas, reduzindo</w:t>
      </w:r>
      <w:r w:rsidRPr="006F0E9E">
        <w:t xml:space="preserve"> o consumo energético.</w:t>
      </w:r>
    </w:p>
    <w:p w:rsidR="00D46BDE" w:rsidRPr="009A580C" w:rsidRDefault="00D46BDE" w:rsidP="00D46BDE">
      <w:r>
        <w:t xml:space="preserve">Nas linhas de engarrafamento, os motores de transporte uma vez ligados estão em constante funcionamento com ou sem garrafas a passarem pelos tapetes. Esta situação acarreta consumos elétricos desnecessários para a adega. Uma solução para resolver este problema será adicionar um sensor que detete a chegada de uma garrafa aos tapetes, interrompendo o funcionamento dos motores de transporte até que o sensor detete uma garrafa. </w:t>
      </w:r>
    </w:p>
    <w:p w:rsidR="006A4C56" w:rsidRDefault="006A4C56" w:rsidP="00D46BDE">
      <w:r>
        <w:br w:type="page"/>
      </w:r>
    </w:p>
    <w:p w:rsidR="00916AF5" w:rsidRPr="00916AF5" w:rsidRDefault="006A4C56" w:rsidP="00F5650E">
      <w:pPr>
        <w:pStyle w:val="Cabealho1"/>
      </w:pPr>
      <w:bookmarkStart w:id="465" w:name="_Toc469405888"/>
      <w:r w:rsidRPr="00275750">
        <w:lastRenderedPageBreak/>
        <w:t>Capítulo 5</w:t>
      </w:r>
      <w:bookmarkEnd w:id="465"/>
      <w:r w:rsidRPr="00275750">
        <w:t xml:space="preserve"> </w:t>
      </w:r>
    </w:p>
    <w:p w:rsidR="006909A4" w:rsidRDefault="006909A4" w:rsidP="00AB5E7C">
      <w:r>
        <w:br w:type="page"/>
      </w:r>
    </w:p>
    <w:p w:rsidR="006A4C56" w:rsidRDefault="006A4C56" w:rsidP="006A4C56">
      <w:pPr>
        <w:pStyle w:val="Cabealho1"/>
      </w:pPr>
      <w:bookmarkStart w:id="466" w:name="_Toc469405889"/>
      <w:r w:rsidRPr="00275750">
        <w:lastRenderedPageBreak/>
        <w:t xml:space="preserve">Capítulo 6 </w:t>
      </w:r>
      <w:r>
        <w:t>–</w:t>
      </w:r>
      <w:r w:rsidRPr="00275750">
        <w:t xml:space="preserve"> </w:t>
      </w:r>
      <w:r>
        <w:t>Discussão e Comparação de Resultados</w:t>
      </w:r>
      <w:bookmarkEnd w:id="466"/>
    </w:p>
    <w:p w:rsidR="00E734F7" w:rsidRPr="00E734F7" w:rsidRDefault="00E734F7" w:rsidP="00C07B56">
      <w:pPr>
        <w:pStyle w:val="PargrafodaLista"/>
        <w:keepNext/>
        <w:keepLines/>
        <w:numPr>
          <w:ilvl w:val="0"/>
          <w:numId w:val="7"/>
        </w:numPr>
        <w:spacing w:after="0"/>
        <w:contextualSpacing w:val="0"/>
        <w:outlineLvl w:val="1"/>
        <w:rPr>
          <w:rFonts w:eastAsiaTheme="majorEastAsia" w:cstheme="majorBidi"/>
          <w:b/>
          <w:vanish/>
          <w:sz w:val="28"/>
          <w:szCs w:val="26"/>
        </w:rPr>
      </w:pPr>
      <w:bookmarkStart w:id="467" w:name="_Toc441678753"/>
      <w:bookmarkStart w:id="468" w:name="_Toc441678798"/>
      <w:bookmarkStart w:id="469" w:name="_Toc447810614"/>
      <w:bookmarkStart w:id="470" w:name="_Toc447810661"/>
      <w:bookmarkStart w:id="471" w:name="_Toc448933684"/>
      <w:bookmarkStart w:id="472" w:name="_Toc449023761"/>
      <w:bookmarkStart w:id="473" w:name="_Toc450054681"/>
      <w:bookmarkStart w:id="474" w:name="_Toc451246649"/>
      <w:bookmarkStart w:id="475" w:name="_Toc451788702"/>
      <w:bookmarkStart w:id="476" w:name="_Toc451864503"/>
      <w:bookmarkStart w:id="477" w:name="_Toc451871636"/>
      <w:bookmarkStart w:id="478" w:name="_Toc451880040"/>
      <w:bookmarkStart w:id="479" w:name="_Toc457554182"/>
      <w:bookmarkStart w:id="480" w:name="_Toc457764193"/>
      <w:bookmarkStart w:id="481" w:name="_Toc458684423"/>
      <w:bookmarkStart w:id="482" w:name="_Toc459284399"/>
      <w:bookmarkStart w:id="483" w:name="_Toc460321354"/>
      <w:bookmarkStart w:id="484" w:name="_Toc460512813"/>
      <w:bookmarkStart w:id="485" w:name="_Toc460514036"/>
      <w:bookmarkStart w:id="486" w:name="_Toc460515086"/>
      <w:bookmarkStart w:id="487" w:name="_Toc461118198"/>
      <w:bookmarkStart w:id="488" w:name="_Toc461706761"/>
      <w:bookmarkStart w:id="489" w:name="_Toc461791848"/>
      <w:bookmarkStart w:id="490" w:name="_Toc462176547"/>
      <w:bookmarkStart w:id="491" w:name="_Toc469397753"/>
      <w:bookmarkStart w:id="492" w:name="_Toc469399000"/>
      <w:bookmarkStart w:id="493" w:name="_Toc469405890"/>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p>
    <w:p w:rsidR="00E734F7" w:rsidRPr="00E734F7" w:rsidRDefault="00E734F7" w:rsidP="00C07B56">
      <w:pPr>
        <w:pStyle w:val="PargrafodaLista"/>
        <w:keepNext/>
        <w:keepLines/>
        <w:numPr>
          <w:ilvl w:val="0"/>
          <w:numId w:val="7"/>
        </w:numPr>
        <w:spacing w:after="0"/>
        <w:contextualSpacing w:val="0"/>
        <w:outlineLvl w:val="1"/>
        <w:rPr>
          <w:rFonts w:eastAsiaTheme="majorEastAsia" w:cstheme="majorBidi"/>
          <w:b/>
          <w:vanish/>
          <w:sz w:val="28"/>
          <w:szCs w:val="26"/>
        </w:rPr>
      </w:pPr>
      <w:bookmarkStart w:id="494" w:name="_Toc451788703"/>
      <w:bookmarkStart w:id="495" w:name="_Toc451864504"/>
      <w:bookmarkStart w:id="496" w:name="_Toc451871637"/>
      <w:bookmarkStart w:id="497" w:name="_Toc451880041"/>
      <w:bookmarkStart w:id="498" w:name="_Toc457554183"/>
      <w:bookmarkStart w:id="499" w:name="_Toc457764194"/>
      <w:bookmarkStart w:id="500" w:name="_Toc458684424"/>
      <w:bookmarkStart w:id="501" w:name="_Toc459284400"/>
      <w:bookmarkStart w:id="502" w:name="_Toc460321355"/>
      <w:bookmarkStart w:id="503" w:name="_Toc460512814"/>
      <w:bookmarkStart w:id="504" w:name="_Toc460514037"/>
      <w:bookmarkStart w:id="505" w:name="_Toc460515087"/>
      <w:bookmarkStart w:id="506" w:name="_Toc461118199"/>
      <w:bookmarkStart w:id="507" w:name="_Toc461706762"/>
      <w:bookmarkStart w:id="508" w:name="_Toc461791849"/>
      <w:bookmarkStart w:id="509" w:name="_Toc462176548"/>
      <w:bookmarkStart w:id="510" w:name="_Toc469397754"/>
      <w:bookmarkStart w:id="511" w:name="_Toc469399001"/>
      <w:bookmarkStart w:id="512" w:name="_Toc469405891"/>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p>
    <w:p w:rsidR="00E734F7" w:rsidRPr="00E734F7" w:rsidRDefault="00E734F7" w:rsidP="00C07B56">
      <w:pPr>
        <w:pStyle w:val="PargrafodaLista"/>
        <w:keepNext/>
        <w:keepLines/>
        <w:numPr>
          <w:ilvl w:val="0"/>
          <w:numId w:val="7"/>
        </w:numPr>
        <w:spacing w:after="0"/>
        <w:contextualSpacing w:val="0"/>
        <w:outlineLvl w:val="1"/>
        <w:rPr>
          <w:rFonts w:eastAsiaTheme="majorEastAsia" w:cstheme="majorBidi"/>
          <w:b/>
          <w:vanish/>
          <w:sz w:val="28"/>
          <w:szCs w:val="26"/>
        </w:rPr>
      </w:pPr>
      <w:bookmarkStart w:id="513" w:name="_Toc451788704"/>
      <w:bookmarkStart w:id="514" w:name="_Toc451864505"/>
      <w:bookmarkStart w:id="515" w:name="_Toc451871638"/>
      <w:bookmarkStart w:id="516" w:name="_Toc451880042"/>
      <w:bookmarkStart w:id="517" w:name="_Toc457554184"/>
      <w:bookmarkStart w:id="518" w:name="_Toc457764195"/>
      <w:bookmarkStart w:id="519" w:name="_Toc458684425"/>
      <w:bookmarkStart w:id="520" w:name="_Toc459284401"/>
      <w:bookmarkStart w:id="521" w:name="_Toc460321356"/>
      <w:bookmarkStart w:id="522" w:name="_Toc460512815"/>
      <w:bookmarkStart w:id="523" w:name="_Toc460514038"/>
      <w:bookmarkStart w:id="524" w:name="_Toc460515088"/>
      <w:bookmarkStart w:id="525" w:name="_Toc461118200"/>
      <w:bookmarkStart w:id="526" w:name="_Toc461706763"/>
      <w:bookmarkStart w:id="527" w:name="_Toc461791850"/>
      <w:bookmarkStart w:id="528" w:name="_Toc462176549"/>
      <w:bookmarkStart w:id="529" w:name="_Toc469397755"/>
      <w:bookmarkStart w:id="530" w:name="_Toc469399002"/>
      <w:bookmarkStart w:id="531" w:name="_Toc46940589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p>
    <w:p w:rsidR="00E734F7" w:rsidRPr="00E734F7" w:rsidRDefault="00E734F7" w:rsidP="00C07B56">
      <w:pPr>
        <w:pStyle w:val="PargrafodaLista"/>
        <w:keepNext/>
        <w:keepLines/>
        <w:numPr>
          <w:ilvl w:val="0"/>
          <w:numId w:val="7"/>
        </w:numPr>
        <w:spacing w:after="0"/>
        <w:contextualSpacing w:val="0"/>
        <w:outlineLvl w:val="1"/>
        <w:rPr>
          <w:rFonts w:eastAsiaTheme="majorEastAsia" w:cstheme="majorBidi"/>
          <w:b/>
          <w:vanish/>
          <w:sz w:val="28"/>
          <w:szCs w:val="26"/>
        </w:rPr>
      </w:pPr>
      <w:bookmarkStart w:id="532" w:name="_Toc451788705"/>
      <w:bookmarkStart w:id="533" w:name="_Toc451864506"/>
      <w:bookmarkStart w:id="534" w:name="_Toc451871639"/>
      <w:bookmarkStart w:id="535" w:name="_Toc451880043"/>
      <w:bookmarkStart w:id="536" w:name="_Toc457554185"/>
      <w:bookmarkStart w:id="537" w:name="_Toc457764196"/>
      <w:bookmarkStart w:id="538" w:name="_Toc458684426"/>
      <w:bookmarkStart w:id="539" w:name="_Toc459284402"/>
      <w:bookmarkStart w:id="540" w:name="_Toc460321357"/>
      <w:bookmarkStart w:id="541" w:name="_Toc460512816"/>
      <w:bookmarkStart w:id="542" w:name="_Toc460514039"/>
      <w:bookmarkStart w:id="543" w:name="_Toc460515089"/>
      <w:bookmarkStart w:id="544" w:name="_Toc461118201"/>
      <w:bookmarkStart w:id="545" w:name="_Toc461706764"/>
      <w:bookmarkStart w:id="546" w:name="_Toc461791851"/>
      <w:bookmarkStart w:id="547" w:name="_Toc462176550"/>
      <w:bookmarkStart w:id="548" w:name="_Toc469397756"/>
      <w:bookmarkStart w:id="549" w:name="_Toc469399003"/>
      <w:bookmarkStart w:id="550" w:name="_Toc469405893"/>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p>
    <w:p w:rsidR="00E734F7" w:rsidRPr="00E734F7" w:rsidRDefault="00E734F7" w:rsidP="00C07B56">
      <w:pPr>
        <w:pStyle w:val="PargrafodaLista"/>
        <w:keepNext/>
        <w:keepLines/>
        <w:numPr>
          <w:ilvl w:val="0"/>
          <w:numId w:val="7"/>
        </w:numPr>
        <w:spacing w:after="0"/>
        <w:contextualSpacing w:val="0"/>
        <w:outlineLvl w:val="1"/>
        <w:rPr>
          <w:rFonts w:eastAsiaTheme="majorEastAsia" w:cstheme="majorBidi"/>
          <w:b/>
          <w:vanish/>
          <w:sz w:val="28"/>
          <w:szCs w:val="26"/>
        </w:rPr>
      </w:pPr>
      <w:bookmarkStart w:id="551" w:name="_Toc451788706"/>
      <w:bookmarkStart w:id="552" w:name="_Toc451864507"/>
      <w:bookmarkStart w:id="553" w:name="_Toc451871640"/>
      <w:bookmarkStart w:id="554" w:name="_Toc451880044"/>
      <w:bookmarkStart w:id="555" w:name="_Toc457554186"/>
      <w:bookmarkStart w:id="556" w:name="_Toc457764197"/>
      <w:bookmarkStart w:id="557" w:name="_Toc458684427"/>
      <w:bookmarkStart w:id="558" w:name="_Toc459284403"/>
      <w:bookmarkStart w:id="559" w:name="_Toc460321358"/>
      <w:bookmarkStart w:id="560" w:name="_Toc460512817"/>
      <w:bookmarkStart w:id="561" w:name="_Toc460514040"/>
      <w:bookmarkStart w:id="562" w:name="_Toc460515090"/>
      <w:bookmarkStart w:id="563" w:name="_Toc461118202"/>
      <w:bookmarkStart w:id="564" w:name="_Toc461706765"/>
      <w:bookmarkStart w:id="565" w:name="_Toc461791852"/>
      <w:bookmarkStart w:id="566" w:name="_Toc462176551"/>
      <w:bookmarkStart w:id="567" w:name="_Toc469397757"/>
      <w:bookmarkStart w:id="568" w:name="_Toc469399004"/>
      <w:bookmarkStart w:id="569" w:name="_Toc469405894"/>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p>
    <w:p w:rsidR="00E734F7" w:rsidRPr="00E734F7" w:rsidRDefault="00E734F7" w:rsidP="00C07B56">
      <w:pPr>
        <w:pStyle w:val="PargrafodaLista"/>
        <w:keepNext/>
        <w:keepLines/>
        <w:numPr>
          <w:ilvl w:val="0"/>
          <w:numId w:val="7"/>
        </w:numPr>
        <w:spacing w:after="0"/>
        <w:contextualSpacing w:val="0"/>
        <w:outlineLvl w:val="1"/>
        <w:rPr>
          <w:rFonts w:eastAsiaTheme="majorEastAsia" w:cstheme="majorBidi"/>
          <w:b/>
          <w:vanish/>
          <w:sz w:val="28"/>
          <w:szCs w:val="26"/>
        </w:rPr>
      </w:pPr>
      <w:bookmarkStart w:id="570" w:name="_Toc451788707"/>
      <w:bookmarkStart w:id="571" w:name="_Toc451864508"/>
      <w:bookmarkStart w:id="572" w:name="_Toc451871641"/>
      <w:bookmarkStart w:id="573" w:name="_Toc451880045"/>
      <w:bookmarkStart w:id="574" w:name="_Toc457554187"/>
      <w:bookmarkStart w:id="575" w:name="_Toc457764198"/>
      <w:bookmarkStart w:id="576" w:name="_Toc458684428"/>
      <w:bookmarkStart w:id="577" w:name="_Toc459284404"/>
      <w:bookmarkStart w:id="578" w:name="_Toc460321359"/>
      <w:bookmarkStart w:id="579" w:name="_Toc460512818"/>
      <w:bookmarkStart w:id="580" w:name="_Toc460514041"/>
      <w:bookmarkStart w:id="581" w:name="_Toc460515091"/>
      <w:bookmarkStart w:id="582" w:name="_Toc461118203"/>
      <w:bookmarkStart w:id="583" w:name="_Toc461706766"/>
      <w:bookmarkStart w:id="584" w:name="_Toc461791853"/>
      <w:bookmarkStart w:id="585" w:name="_Toc462176552"/>
      <w:bookmarkStart w:id="586" w:name="_Toc469397758"/>
      <w:bookmarkStart w:id="587" w:name="_Toc469399005"/>
      <w:bookmarkStart w:id="588" w:name="_Toc469405895"/>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p>
    <w:p w:rsidR="005129B1" w:rsidRDefault="005129B1" w:rsidP="00AB5E7C"/>
    <w:p w:rsidR="0041665A" w:rsidRDefault="006A4C56" w:rsidP="00EB107D">
      <w:pPr>
        <w:pStyle w:val="Cabealho2"/>
        <w:numPr>
          <w:ilvl w:val="1"/>
          <w:numId w:val="7"/>
        </w:numPr>
        <w:ind w:left="426"/>
        <w:rPr>
          <w:lang w:eastAsia="pt-PT"/>
        </w:rPr>
      </w:pPr>
      <w:r>
        <w:t xml:space="preserve"> </w:t>
      </w:r>
      <w:bookmarkStart w:id="589" w:name="_Toc469405896"/>
      <w:r>
        <w:t>Comparação d</w:t>
      </w:r>
      <w:r w:rsidR="00C212ED">
        <w:t>os 6 casos de Estudo</w:t>
      </w:r>
      <w:bookmarkEnd w:id="589"/>
    </w:p>
    <w:p w:rsidR="001A5902" w:rsidRPr="001A5902" w:rsidRDefault="00291CC0" w:rsidP="001A5902">
      <w:pPr>
        <w:rPr>
          <w:sz w:val="24"/>
          <w:szCs w:val="24"/>
          <w:lang w:eastAsia="pt-PT"/>
        </w:rPr>
      </w:pPr>
      <w:r>
        <w:rPr>
          <w:lang w:eastAsia="pt-PT"/>
        </w:rPr>
        <w:t xml:space="preserve">Ainda no âmbito da colaboração com o </w:t>
      </w:r>
      <w:r w:rsidR="001A5902" w:rsidRPr="001A5902">
        <w:rPr>
          <w:lang w:eastAsia="pt-PT"/>
        </w:rPr>
        <w:t>PSVA foram conduzidas mais quatro auditorias energéticas a outros agentes económicos do Alentejo por outros dois alunos da FCUL. Devido a opções de confidencialidade, neste capítulo, a cada AE foi atribuída uma letra do alfabeto.</w:t>
      </w:r>
    </w:p>
    <w:p w:rsidR="00D45AF2" w:rsidRDefault="001A5902" w:rsidP="001A5902">
      <w:r w:rsidRPr="001A5902">
        <w:rPr>
          <w:lang w:eastAsia="pt-PT"/>
        </w:rPr>
        <w:t>Neste capitulo, pretende-se então comparar o desempenho energético dos seis agentes económicos estudados.</w:t>
      </w:r>
    </w:p>
    <w:p w:rsidR="00E27CB3" w:rsidRDefault="00D45AF2" w:rsidP="00D45AF2">
      <w:r>
        <w:t>Uma vez que os AE estudados são bastante diferentes entre si, tanto em termos de processos utilizados como em volume de negócio, primeiramente procedeu-se à comparação da produção de vinho verificada em 2014, como se pode ver na</w:t>
      </w:r>
      <w:r w:rsidR="00E27CB3">
        <w:t xml:space="preserve"> </w:t>
      </w:r>
      <w:r w:rsidR="002C09E7">
        <w:fldChar w:fldCharType="begin"/>
      </w:r>
      <w:r w:rsidR="002C09E7">
        <w:instrText xml:space="preserve"> REF _Ref452541197 \h </w:instrText>
      </w:r>
      <w:r>
        <w:instrText xml:space="preserve"> \* MERGEFORMAT </w:instrText>
      </w:r>
      <w:r w:rsidR="002C09E7">
        <w:fldChar w:fldCharType="separate"/>
      </w:r>
      <w:r w:rsidR="00E95403">
        <w:t xml:space="preserve">Tabela </w:t>
      </w:r>
      <w:r w:rsidR="00E95403">
        <w:rPr>
          <w:noProof/>
        </w:rPr>
        <w:t>49</w:t>
      </w:r>
      <w:r w:rsidR="002C09E7">
        <w:fldChar w:fldCharType="end"/>
      </w:r>
      <w:r w:rsidR="00E27CB3">
        <w:t xml:space="preserve">. </w:t>
      </w:r>
    </w:p>
    <w:p w:rsidR="00E27CB3" w:rsidRDefault="00E27CB3" w:rsidP="00D45AF2"/>
    <w:p w:rsidR="002C09E7" w:rsidRDefault="002C09E7" w:rsidP="002C09E7">
      <w:pPr>
        <w:pStyle w:val="Legenda"/>
        <w:keepNext/>
      </w:pPr>
      <w:bookmarkStart w:id="590" w:name="_Ref452541197"/>
      <w:bookmarkStart w:id="591" w:name="_Toc469405965"/>
      <w:r>
        <w:t xml:space="preserve">Tabela </w:t>
      </w:r>
      <w:r w:rsidR="0079735A">
        <w:fldChar w:fldCharType="begin"/>
      </w:r>
      <w:r w:rsidR="0079735A">
        <w:instrText xml:space="preserve"> SEQ Tabela \* ARABIC </w:instrText>
      </w:r>
      <w:r w:rsidR="0079735A">
        <w:fldChar w:fldCharType="separate"/>
      </w:r>
      <w:r w:rsidR="00E95403">
        <w:rPr>
          <w:noProof/>
        </w:rPr>
        <w:t>49</w:t>
      </w:r>
      <w:r w:rsidR="0079735A">
        <w:rPr>
          <w:noProof/>
        </w:rPr>
        <w:fldChar w:fldCharType="end"/>
      </w:r>
      <w:bookmarkEnd w:id="590"/>
      <w:r>
        <w:t xml:space="preserve">: Produção anual de vinho de cada um dos </w:t>
      </w:r>
      <w:proofErr w:type="spellStart"/>
      <w:r>
        <w:t>AE's</w:t>
      </w:r>
      <w:proofErr w:type="spellEnd"/>
      <w:r>
        <w:t xml:space="preserve"> referente ao ano de 2014</w:t>
      </w:r>
      <w:r>
        <w:rPr>
          <w:noProof/>
        </w:rPr>
        <w:t>.</w:t>
      </w:r>
      <w:bookmarkEnd w:id="591"/>
    </w:p>
    <w:tbl>
      <w:tblPr>
        <w:tblStyle w:val="TabelaSimples21"/>
        <w:tblpPr w:leftFromText="141" w:rightFromText="141" w:vertAnchor="text" w:horzAnchor="margin" w:tblpY="-15"/>
        <w:tblW w:w="8789" w:type="dxa"/>
        <w:tblLayout w:type="fixed"/>
        <w:tblLook w:val="0600" w:firstRow="0" w:lastRow="0" w:firstColumn="0" w:lastColumn="0" w:noHBand="1" w:noVBand="1"/>
      </w:tblPr>
      <w:tblGrid>
        <w:gridCol w:w="4513"/>
        <w:gridCol w:w="4276"/>
      </w:tblGrid>
      <w:tr w:rsidR="001A5902" w:rsidTr="001A5902">
        <w:tc>
          <w:tcPr>
            <w:tcW w:w="4513" w:type="dxa"/>
            <w:tcBorders>
              <w:top w:val="single" w:sz="12" w:space="0" w:color="auto"/>
              <w:bottom w:val="single" w:sz="8" w:space="0" w:color="auto"/>
            </w:tcBorders>
          </w:tcPr>
          <w:p w:rsidR="001A5902" w:rsidRDefault="001A5902" w:rsidP="001A5902">
            <w:r>
              <w:rPr>
                <w:b/>
              </w:rPr>
              <w:t>Agente Económico</w:t>
            </w:r>
          </w:p>
        </w:tc>
        <w:tc>
          <w:tcPr>
            <w:tcW w:w="4276" w:type="dxa"/>
            <w:tcBorders>
              <w:top w:val="single" w:sz="12" w:space="0" w:color="auto"/>
              <w:bottom w:val="single" w:sz="8" w:space="0" w:color="auto"/>
            </w:tcBorders>
            <w:vAlign w:val="center"/>
          </w:tcPr>
          <w:p w:rsidR="001A5902" w:rsidRDefault="001A5902" w:rsidP="001A5902">
            <w:pPr>
              <w:jc w:val="right"/>
            </w:pPr>
            <w:r>
              <w:rPr>
                <w:b/>
              </w:rPr>
              <w:t>Produção (</w:t>
            </w:r>
            <w:proofErr w:type="spellStart"/>
            <w:r>
              <w:rPr>
                <w:b/>
              </w:rPr>
              <w:t>kl</w:t>
            </w:r>
            <w:r w:rsidRPr="00E27CB3">
              <w:rPr>
                <w:b/>
                <w:vertAlign w:val="subscript"/>
              </w:rPr>
              <w:t>vinho</w:t>
            </w:r>
            <w:proofErr w:type="spellEnd"/>
            <w:r>
              <w:rPr>
                <w:b/>
              </w:rPr>
              <w:t>)</w:t>
            </w:r>
          </w:p>
        </w:tc>
      </w:tr>
      <w:tr w:rsidR="001A5902" w:rsidRPr="002C09E7" w:rsidTr="001A5902">
        <w:tc>
          <w:tcPr>
            <w:tcW w:w="4513" w:type="dxa"/>
            <w:tcBorders>
              <w:top w:val="single" w:sz="8" w:space="0" w:color="auto"/>
            </w:tcBorders>
          </w:tcPr>
          <w:p w:rsidR="001A5902" w:rsidRPr="002C09E7" w:rsidRDefault="001A5902" w:rsidP="001A5902">
            <w:pPr>
              <w:jc w:val="left"/>
              <w:rPr>
                <w:sz w:val="20"/>
                <w:szCs w:val="20"/>
              </w:rPr>
            </w:pPr>
            <w:r>
              <w:rPr>
                <w:sz w:val="20"/>
                <w:szCs w:val="20"/>
              </w:rPr>
              <w:t>A</w:t>
            </w:r>
          </w:p>
        </w:tc>
        <w:tc>
          <w:tcPr>
            <w:tcW w:w="4276" w:type="dxa"/>
            <w:tcBorders>
              <w:top w:val="single" w:sz="8" w:space="0" w:color="auto"/>
            </w:tcBorders>
            <w:vAlign w:val="center"/>
          </w:tcPr>
          <w:p w:rsidR="001A5902" w:rsidRPr="002C09E7" w:rsidRDefault="001A5902" w:rsidP="001A5902">
            <w:pPr>
              <w:jc w:val="right"/>
              <w:rPr>
                <w:sz w:val="20"/>
                <w:szCs w:val="20"/>
              </w:rPr>
            </w:pPr>
            <w:r w:rsidRPr="002C09E7">
              <w:rPr>
                <w:sz w:val="20"/>
                <w:szCs w:val="20"/>
              </w:rPr>
              <w:t>12 000</w:t>
            </w:r>
          </w:p>
        </w:tc>
      </w:tr>
      <w:tr w:rsidR="001A5902" w:rsidRPr="002C09E7" w:rsidTr="001A5902">
        <w:tc>
          <w:tcPr>
            <w:tcW w:w="4513" w:type="dxa"/>
          </w:tcPr>
          <w:p w:rsidR="001A5902" w:rsidRPr="002C09E7" w:rsidRDefault="001A5902" w:rsidP="001A5902">
            <w:pPr>
              <w:rPr>
                <w:sz w:val="20"/>
                <w:szCs w:val="20"/>
              </w:rPr>
            </w:pPr>
            <w:r>
              <w:rPr>
                <w:sz w:val="20"/>
                <w:szCs w:val="20"/>
              </w:rPr>
              <w:t>B</w:t>
            </w:r>
          </w:p>
        </w:tc>
        <w:tc>
          <w:tcPr>
            <w:tcW w:w="4276" w:type="dxa"/>
            <w:vAlign w:val="center"/>
          </w:tcPr>
          <w:p w:rsidR="001A5902" w:rsidRPr="002C09E7" w:rsidRDefault="006F5182" w:rsidP="001A5902">
            <w:pPr>
              <w:jc w:val="right"/>
              <w:rPr>
                <w:sz w:val="20"/>
                <w:szCs w:val="20"/>
              </w:rPr>
            </w:pPr>
            <w:r>
              <w:rPr>
                <w:sz w:val="20"/>
                <w:szCs w:val="20"/>
              </w:rPr>
              <w:t>600</w:t>
            </w:r>
          </w:p>
        </w:tc>
      </w:tr>
      <w:tr w:rsidR="001A5902" w:rsidRPr="002C09E7" w:rsidTr="001A5902">
        <w:tc>
          <w:tcPr>
            <w:tcW w:w="4513" w:type="dxa"/>
          </w:tcPr>
          <w:p w:rsidR="001A5902" w:rsidRPr="002C09E7" w:rsidRDefault="001A5902" w:rsidP="001A5902">
            <w:pPr>
              <w:rPr>
                <w:sz w:val="20"/>
                <w:szCs w:val="20"/>
              </w:rPr>
            </w:pPr>
            <w:r>
              <w:rPr>
                <w:sz w:val="20"/>
                <w:szCs w:val="20"/>
              </w:rPr>
              <w:t>C</w:t>
            </w:r>
          </w:p>
        </w:tc>
        <w:tc>
          <w:tcPr>
            <w:tcW w:w="4276" w:type="dxa"/>
            <w:vAlign w:val="center"/>
          </w:tcPr>
          <w:p w:rsidR="001A5902" w:rsidRPr="002C09E7" w:rsidRDefault="006F5182" w:rsidP="001A5902">
            <w:pPr>
              <w:jc w:val="right"/>
              <w:rPr>
                <w:sz w:val="20"/>
                <w:szCs w:val="20"/>
              </w:rPr>
            </w:pPr>
            <w:r>
              <w:rPr>
                <w:sz w:val="20"/>
                <w:szCs w:val="20"/>
              </w:rPr>
              <w:t>573</w:t>
            </w:r>
          </w:p>
        </w:tc>
      </w:tr>
      <w:tr w:rsidR="001A5902" w:rsidRPr="002C09E7" w:rsidTr="001A5902">
        <w:tc>
          <w:tcPr>
            <w:tcW w:w="4513" w:type="dxa"/>
          </w:tcPr>
          <w:p w:rsidR="001A5902" w:rsidRPr="002C09E7" w:rsidRDefault="001A5902" w:rsidP="001A5902">
            <w:pPr>
              <w:rPr>
                <w:sz w:val="20"/>
                <w:szCs w:val="20"/>
              </w:rPr>
            </w:pPr>
            <w:r>
              <w:rPr>
                <w:sz w:val="20"/>
                <w:szCs w:val="20"/>
              </w:rPr>
              <w:t>D</w:t>
            </w:r>
          </w:p>
        </w:tc>
        <w:tc>
          <w:tcPr>
            <w:tcW w:w="4276" w:type="dxa"/>
            <w:vAlign w:val="center"/>
          </w:tcPr>
          <w:p w:rsidR="001A5902" w:rsidRPr="002C09E7" w:rsidRDefault="001A5902" w:rsidP="001A5902">
            <w:pPr>
              <w:jc w:val="right"/>
              <w:rPr>
                <w:sz w:val="20"/>
                <w:szCs w:val="20"/>
              </w:rPr>
            </w:pPr>
            <w:r>
              <w:rPr>
                <w:sz w:val="20"/>
                <w:szCs w:val="20"/>
              </w:rPr>
              <w:t>450</w:t>
            </w:r>
          </w:p>
        </w:tc>
      </w:tr>
      <w:tr w:rsidR="001A5902" w:rsidRPr="002C09E7" w:rsidTr="001A5902">
        <w:tc>
          <w:tcPr>
            <w:tcW w:w="4513" w:type="dxa"/>
          </w:tcPr>
          <w:p w:rsidR="001A5902" w:rsidRPr="002C09E7" w:rsidRDefault="001A5902" w:rsidP="001A5902">
            <w:pPr>
              <w:rPr>
                <w:sz w:val="20"/>
                <w:szCs w:val="20"/>
              </w:rPr>
            </w:pPr>
            <w:r>
              <w:rPr>
                <w:sz w:val="20"/>
                <w:szCs w:val="20"/>
              </w:rPr>
              <w:t>E</w:t>
            </w:r>
          </w:p>
        </w:tc>
        <w:tc>
          <w:tcPr>
            <w:tcW w:w="4276" w:type="dxa"/>
            <w:vAlign w:val="center"/>
          </w:tcPr>
          <w:p w:rsidR="001A5902" w:rsidRPr="002C09E7" w:rsidRDefault="001A5902" w:rsidP="001A5902">
            <w:pPr>
              <w:jc w:val="right"/>
              <w:rPr>
                <w:sz w:val="20"/>
                <w:szCs w:val="20"/>
              </w:rPr>
            </w:pPr>
            <w:r w:rsidRPr="002C09E7">
              <w:rPr>
                <w:sz w:val="20"/>
                <w:szCs w:val="20"/>
              </w:rPr>
              <w:t>4</w:t>
            </w:r>
            <w:r>
              <w:rPr>
                <w:sz w:val="20"/>
                <w:szCs w:val="20"/>
              </w:rPr>
              <w:t>45</w:t>
            </w:r>
          </w:p>
        </w:tc>
      </w:tr>
      <w:tr w:rsidR="001A5902" w:rsidRPr="002C09E7" w:rsidTr="001A5902">
        <w:tc>
          <w:tcPr>
            <w:tcW w:w="4513" w:type="dxa"/>
            <w:tcBorders>
              <w:bottom w:val="single" w:sz="12" w:space="0" w:color="auto"/>
            </w:tcBorders>
          </w:tcPr>
          <w:p w:rsidR="001A5902" w:rsidRPr="002C09E7" w:rsidRDefault="001A5902" w:rsidP="001A5902">
            <w:pPr>
              <w:rPr>
                <w:sz w:val="20"/>
                <w:szCs w:val="20"/>
              </w:rPr>
            </w:pPr>
            <w:r>
              <w:rPr>
                <w:sz w:val="20"/>
                <w:szCs w:val="20"/>
              </w:rPr>
              <w:t>F</w:t>
            </w:r>
          </w:p>
        </w:tc>
        <w:tc>
          <w:tcPr>
            <w:tcW w:w="4276" w:type="dxa"/>
            <w:tcBorders>
              <w:bottom w:val="single" w:sz="12" w:space="0" w:color="auto"/>
            </w:tcBorders>
            <w:vAlign w:val="center"/>
          </w:tcPr>
          <w:p w:rsidR="001A5902" w:rsidRPr="002C09E7" w:rsidRDefault="001A5902" w:rsidP="001A5902">
            <w:pPr>
              <w:jc w:val="right"/>
              <w:rPr>
                <w:sz w:val="20"/>
                <w:szCs w:val="20"/>
              </w:rPr>
            </w:pPr>
            <w:r>
              <w:rPr>
                <w:sz w:val="20"/>
                <w:szCs w:val="20"/>
              </w:rPr>
              <w:t>333</w:t>
            </w:r>
          </w:p>
        </w:tc>
      </w:tr>
    </w:tbl>
    <w:p w:rsidR="00E27CB3" w:rsidRPr="002C09E7" w:rsidRDefault="00E27CB3" w:rsidP="00E27CB3">
      <w:pPr>
        <w:rPr>
          <w:sz w:val="20"/>
          <w:szCs w:val="20"/>
        </w:rPr>
      </w:pPr>
    </w:p>
    <w:p w:rsidR="00D45AF2" w:rsidRDefault="00D45AF2" w:rsidP="00D45AF2">
      <w:r>
        <w:t xml:space="preserve">Após a caracterização em termos de produção de vinho, e dada as grandes diferenças verificadas, procedeu-se à comparação entre os indicadores energéticos e ambientais dos vários </w:t>
      </w:r>
      <w:proofErr w:type="spellStart"/>
      <w:r>
        <w:t>AE’s</w:t>
      </w:r>
      <w:proofErr w:type="spellEnd"/>
      <w:r>
        <w:t xml:space="preserve">, onde se comparam os valores totais de consumo de eletricidade, água, custo energético e emissões de gases com efeito de estufa (GEE) resultantes que foram necessários para produzir um litro de vinho. A  </w:t>
      </w:r>
      <w:r>
        <w:fldChar w:fldCharType="begin"/>
      </w:r>
      <w:r>
        <w:instrText xml:space="preserve"> REF _Ref452541250 \h  \* MERGEFORMAT </w:instrText>
      </w:r>
      <w:r>
        <w:fldChar w:fldCharType="separate"/>
      </w:r>
      <w:r w:rsidR="00E95403">
        <w:t xml:space="preserve">Tabela </w:t>
      </w:r>
      <w:r w:rsidR="00E95403">
        <w:rPr>
          <w:noProof/>
        </w:rPr>
        <w:t>50</w:t>
      </w:r>
      <w:r>
        <w:fldChar w:fldCharType="end"/>
      </w:r>
      <w:r>
        <w:t xml:space="preserve"> apresenta os valores obtidos.</w:t>
      </w:r>
    </w:p>
    <w:p w:rsidR="002C09E7" w:rsidRDefault="002C09E7" w:rsidP="002C09E7">
      <w:pPr>
        <w:pStyle w:val="Legenda"/>
        <w:keepNext/>
      </w:pPr>
      <w:bookmarkStart w:id="592" w:name="_Ref452541250"/>
      <w:bookmarkStart w:id="593" w:name="_Toc469405966"/>
      <w:r>
        <w:t xml:space="preserve">Tabela </w:t>
      </w:r>
      <w:r w:rsidR="0079735A">
        <w:fldChar w:fldCharType="begin"/>
      </w:r>
      <w:r w:rsidR="0079735A">
        <w:instrText xml:space="preserve"> SEQ Tabela \* ARABIC </w:instrText>
      </w:r>
      <w:r w:rsidR="0079735A">
        <w:fldChar w:fldCharType="separate"/>
      </w:r>
      <w:r w:rsidR="00E95403">
        <w:rPr>
          <w:noProof/>
        </w:rPr>
        <w:t>50</w:t>
      </w:r>
      <w:r w:rsidR="0079735A">
        <w:rPr>
          <w:noProof/>
        </w:rPr>
        <w:fldChar w:fldCharType="end"/>
      </w:r>
      <w:bookmarkEnd w:id="592"/>
      <w:r>
        <w:t>: Indicadores ambientais de cada uma das adegas.</w:t>
      </w:r>
      <w:bookmarkEnd w:id="593"/>
    </w:p>
    <w:tbl>
      <w:tblPr>
        <w:tblStyle w:val="TabelaSimples21"/>
        <w:tblpPr w:leftFromText="141" w:rightFromText="141" w:vertAnchor="text" w:tblpY="-43"/>
        <w:tblW w:w="8789" w:type="dxa"/>
        <w:tblLayout w:type="fixed"/>
        <w:tblLook w:val="0600" w:firstRow="0" w:lastRow="0" w:firstColumn="0" w:lastColumn="0" w:noHBand="1" w:noVBand="1"/>
      </w:tblPr>
      <w:tblGrid>
        <w:gridCol w:w="1396"/>
        <w:gridCol w:w="1156"/>
        <w:gridCol w:w="1308"/>
        <w:gridCol w:w="1308"/>
        <w:gridCol w:w="1290"/>
        <w:gridCol w:w="1260"/>
        <w:gridCol w:w="1071"/>
      </w:tblGrid>
      <w:tr w:rsidR="001A5902" w:rsidTr="001A5902">
        <w:trPr>
          <w:trHeight w:val="254"/>
        </w:trPr>
        <w:tc>
          <w:tcPr>
            <w:tcW w:w="1396" w:type="dxa"/>
            <w:tcBorders>
              <w:top w:val="single" w:sz="12" w:space="0" w:color="auto"/>
              <w:bottom w:val="single" w:sz="8" w:space="0" w:color="auto"/>
            </w:tcBorders>
          </w:tcPr>
          <w:p w:rsidR="001A5902" w:rsidRDefault="001A5902" w:rsidP="001A5902">
            <w:r>
              <w:rPr>
                <w:b/>
              </w:rPr>
              <w:t>Indicadores</w:t>
            </w:r>
          </w:p>
        </w:tc>
        <w:tc>
          <w:tcPr>
            <w:tcW w:w="1156" w:type="dxa"/>
            <w:tcBorders>
              <w:top w:val="single" w:sz="12" w:space="0" w:color="auto"/>
              <w:bottom w:val="single" w:sz="8" w:space="0" w:color="auto"/>
            </w:tcBorders>
            <w:vAlign w:val="center"/>
          </w:tcPr>
          <w:p w:rsidR="001A5902" w:rsidRDefault="001A5902" w:rsidP="001A5902">
            <w:pPr>
              <w:jc w:val="right"/>
            </w:pPr>
            <w:r>
              <w:rPr>
                <w:b/>
                <w:sz w:val="20"/>
                <w:szCs w:val="20"/>
              </w:rPr>
              <w:t>A</w:t>
            </w:r>
          </w:p>
        </w:tc>
        <w:tc>
          <w:tcPr>
            <w:tcW w:w="1308" w:type="dxa"/>
            <w:tcBorders>
              <w:top w:val="single" w:sz="12" w:space="0" w:color="auto"/>
              <w:bottom w:val="single" w:sz="8" w:space="0" w:color="auto"/>
            </w:tcBorders>
            <w:vAlign w:val="center"/>
          </w:tcPr>
          <w:p w:rsidR="001A5902" w:rsidRDefault="001A5902" w:rsidP="001A5902">
            <w:pPr>
              <w:jc w:val="right"/>
            </w:pPr>
            <w:r>
              <w:rPr>
                <w:b/>
                <w:sz w:val="20"/>
                <w:szCs w:val="20"/>
              </w:rPr>
              <w:t>B</w:t>
            </w:r>
          </w:p>
        </w:tc>
        <w:tc>
          <w:tcPr>
            <w:tcW w:w="1308" w:type="dxa"/>
            <w:tcBorders>
              <w:top w:val="single" w:sz="12" w:space="0" w:color="auto"/>
              <w:bottom w:val="single" w:sz="8" w:space="0" w:color="auto"/>
            </w:tcBorders>
            <w:vAlign w:val="center"/>
          </w:tcPr>
          <w:p w:rsidR="001A5902" w:rsidRDefault="001A5902" w:rsidP="001A5902">
            <w:pPr>
              <w:jc w:val="right"/>
            </w:pPr>
            <w:r>
              <w:rPr>
                <w:b/>
                <w:sz w:val="20"/>
                <w:szCs w:val="20"/>
              </w:rPr>
              <w:t>C</w:t>
            </w:r>
          </w:p>
        </w:tc>
        <w:tc>
          <w:tcPr>
            <w:tcW w:w="1290" w:type="dxa"/>
            <w:tcBorders>
              <w:top w:val="single" w:sz="12" w:space="0" w:color="auto"/>
              <w:bottom w:val="single" w:sz="8" w:space="0" w:color="auto"/>
            </w:tcBorders>
            <w:vAlign w:val="center"/>
          </w:tcPr>
          <w:p w:rsidR="001A5902" w:rsidRDefault="001A5902" w:rsidP="001A5902">
            <w:pPr>
              <w:jc w:val="right"/>
            </w:pPr>
            <w:r>
              <w:rPr>
                <w:b/>
                <w:sz w:val="18"/>
                <w:szCs w:val="18"/>
              </w:rPr>
              <w:t>D</w:t>
            </w:r>
          </w:p>
        </w:tc>
        <w:tc>
          <w:tcPr>
            <w:tcW w:w="1260" w:type="dxa"/>
            <w:tcBorders>
              <w:top w:val="single" w:sz="12" w:space="0" w:color="auto"/>
              <w:bottom w:val="single" w:sz="8" w:space="0" w:color="auto"/>
            </w:tcBorders>
            <w:vAlign w:val="center"/>
          </w:tcPr>
          <w:p w:rsidR="001A5902" w:rsidRDefault="001A5902" w:rsidP="001A5902">
            <w:pPr>
              <w:jc w:val="right"/>
            </w:pPr>
            <w:r>
              <w:rPr>
                <w:b/>
                <w:sz w:val="20"/>
                <w:szCs w:val="20"/>
              </w:rPr>
              <w:t>E</w:t>
            </w:r>
          </w:p>
        </w:tc>
        <w:tc>
          <w:tcPr>
            <w:tcW w:w="1071" w:type="dxa"/>
            <w:tcBorders>
              <w:top w:val="single" w:sz="12" w:space="0" w:color="auto"/>
              <w:bottom w:val="single" w:sz="8" w:space="0" w:color="auto"/>
            </w:tcBorders>
            <w:vAlign w:val="center"/>
          </w:tcPr>
          <w:p w:rsidR="001A5902" w:rsidRDefault="001A5902" w:rsidP="001A5902">
            <w:pPr>
              <w:jc w:val="right"/>
            </w:pPr>
            <w:r>
              <w:rPr>
                <w:b/>
                <w:sz w:val="20"/>
                <w:szCs w:val="20"/>
              </w:rPr>
              <w:t>F</w:t>
            </w:r>
          </w:p>
        </w:tc>
      </w:tr>
      <w:tr w:rsidR="001A5902" w:rsidTr="001A5902">
        <w:tc>
          <w:tcPr>
            <w:tcW w:w="1396" w:type="dxa"/>
            <w:tcBorders>
              <w:top w:val="single" w:sz="8" w:space="0" w:color="auto"/>
            </w:tcBorders>
          </w:tcPr>
          <w:p w:rsidR="001A5902" w:rsidRPr="002C09E7" w:rsidRDefault="001A5902" w:rsidP="001A5902">
            <w:pPr>
              <w:rPr>
                <w:rFonts w:cs="Times New Roman"/>
                <w:sz w:val="20"/>
                <w:szCs w:val="20"/>
              </w:rPr>
            </w:pPr>
            <w:r w:rsidRPr="002C09E7">
              <w:rPr>
                <w:rFonts w:cs="Times New Roman"/>
                <w:sz w:val="20"/>
                <w:szCs w:val="20"/>
              </w:rPr>
              <w:t>€/l</w:t>
            </w:r>
          </w:p>
        </w:tc>
        <w:tc>
          <w:tcPr>
            <w:tcW w:w="1156" w:type="dxa"/>
            <w:tcBorders>
              <w:top w:val="single" w:sz="8" w:space="0" w:color="auto"/>
            </w:tcBorders>
            <w:vAlign w:val="center"/>
          </w:tcPr>
          <w:p w:rsidR="001A5902" w:rsidRPr="002C09E7" w:rsidRDefault="001A5902" w:rsidP="001A5902">
            <w:pPr>
              <w:jc w:val="right"/>
              <w:rPr>
                <w:rFonts w:cs="Times New Roman"/>
                <w:sz w:val="20"/>
                <w:szCs w:val="20"/>
              </w:rPr>
            </w:pPr>
            <w:r w:rsidRPr="002C09E7">
              <w:rPr>
                <w:rFonts w:cs="Times New Roman"/>
                <w:sz w:val="20"/>
                <w:szCs w:val="20"/>
              </w:rPr>
              <w:t>0,01</w:t>
            </w:r>
          </w:p>
        </w:tc>
        <w:tc>
          <w:tcPr>
            <w:tcW w:w="1308" w:type="dxa"/>
            <w:tcBorders>
              <w:top w:val="single" w:sz="8" w:space="0" w:color="auto"/>
            </w:tcBorders>
            <w:vAlign w:val="center"/>
          </w:tcPr>
          <w:p w:rsidR="001A5902" w:rsidRPr="002C09E7" w:rsidRDefault="006F5182" w:rsidP="001A5902">
            <w:pPr>
              <w:jc w:val="right"/>
              <w:rPr>
                <w:rFonts w:cs="Times New Roman"/>
                <w:sz w:val="20"/>
                <w:szCs w:val="20"/>
              </w:rPr>
            </w:pPr>
            <w:r>
              <w:rPr>
                <w:rFonts w:cs="Times New Roman"/>
                <w:sz w:val="20"/>
                <w:szCs w:val="20"/>
              </w:rPr>
              <w:t>0,06</w:t>
            </w:r>
          </w:p>
        </w:tc>
        <w:tc>
          <w:tcPr>
            <w:tcW w:w="1308" w:type="dxa"/>
            <w:tcBorders>
              <w:top w:val="single" w:sz="8" w:space="0" w:color="auto"/>
            </w:tcBorders>
            <w:vAlign w:val="center"/>
          </w:tcPr>
          <w:p w:rsidR="001A5902" w:rsidRPr="002C09E7" w:rsidRDefault="006F5182" w:rsidP="001A5902">
            <w:pPr>
              <w:jc w:val="right"/>
              <w:rPr>
                <w:rFonts w:cs="Times New Roman"/>
                <w:sz w:val="20"/>
                <w:szCs w:val="20"/>
              </w:rPr>
            </w:pPr>
            <w:r>
              <w:rPr>
                <w:rFonts w:cs="Times New Roman"/>
                <w:sz w:val="20"/>
                <w:szCs w:val="20"/>
              </w:rPr>
              <w:t>0,01</w:t>
            </w:r>
          </w:p>
        </w:tc>
        <w:tc>
          <w:tcPr>
            <w:tcW w:w="1290" w:type="dxa"/>
            <w:tcBorders>
              <w:top w:val="single" w:sz="8" w:space="0" w:color="auto"/>
            </w:tcBorders>
            <w:vAlign w:val="center"/>
          </w:tcPr>
          <w:p w:rsidR="001A5902" w:rsidRPr="002C09E7" w:rsidRDefault="001A5902" w:rsidP="001A5902">
            <w:pPr>
              <w:jc w:val="right"/>
              <w:rPr>
                <w:rFonts w:cs="Times New Roman"/>
                <w:sz w:val="20"/>
                <w:szCs w:val="20"/>
              </w:rPr>
            </w:pPr>
            <w:r w:rsidRPr="002C09E7">
              <w:rPr>
                <w:rFonts w:cs="Times New Roman"/>
                <w:sz w:val="20"/>
                <w:szCs w:val="20"/>
              </w:rPr>
              <w:t>0,0</w:t>
            </w:r>
            <w:r>
              <w:rPr>
                <w:rFonts w:cs="Times New Roman"/>
                <w:sz w:val="20"/>
                <w:szCs w:val="20"/>
              </w:rPr>
              <w:t>8</w:t>
            </w:r>
          </w:p>
        </w:tc>
        <w:tc>
          <w:tcPr>
            <w:tcW w:w="1260" w:type="dxa"/>
            <w:tcBorders>
              <w:top w:val="single" w:sz="8" w:space="0" w:color="auto"/>
            </w:tcBorders>
            <w:vAlign w:val="center"/>
          </w:tcPr>
          <w:p w:rsidR="001A5902" w:rsidRPr="002C09E7" w:rsidRDefault="001A5902" w:rsidP="00A3709F">
            <w:pPr>
              <w:jc w:val="right"/>
              <w:rPr>
                <w:rFonts w:cs="Times New Roman"/>
                <w:sz w:val="20"/>
                <w:szCs w:val="20"/>
              </w:rPr>
            </w:pPr>
            <w:r w:rsidRPr="002C09E7">
              <w:rPr>
                <w:rFonts w:cs="Times New Roman"/>
                <w:sz w:val="20"/>
                <w:szCs w:val="20"/>
              </w:rPr>
              <w:t>0,0</w:t>
            </w:r>
            <w:r w:rsidR="00A3709F">
              <w:rPr>
                <w:rFonts w:cs="Times New Roman"/>
                <w:sz w:val="20"/>
                <w:szCs w:val="20"/>
              </w:rPr>
              <w:t>4</w:t>
            </w:r>
          </w:p>
        </w:tc>
        <w:tc>
          <w:tcPr>
            <w:tcW w:w="1071" w:type="dxa"/>
            <w:tcBorders>
              <w:top w:val="single" w:sz="8" w:space="0" w:color="auto"/>
            </w:tcBorders>
            <w:vAlign w:val="center"/>
          </w:tcPr>
          <w:p w:rsidR="001A5902" w:rsidRPr="002C09E7" w:rsidRDefault="001A5902" w:rsidP="001A5902">
            <w:pPr>
              <w:jc w:val="right"/>
              <w:rPr>
                <w:rFonts w:cs="Times New Roman"/>
                <w:sz w:val="20"/>
                <w:szCs w:val="20"/>
              </w:rPr>
            </w:pPr>
            <w:r>
              <w:rPr>
                <w:rFonts w:cs="Times New Roman"/>
                <w:sz w:val="20"/>
                <w:szCs w:val="20"/>
              </w:rPr>
              <w:t>0,22</w:t>
            </w:r>
          </w:p>
        </w:tc>
      </w:tr>
      <w:tr w:rsidR="001A5902" w:rsidTr="001A5902">
        <w:tc>
          <w:tcPr>
            <w:tcW w:w="1396" w:type="dxa"/>
          </w:tcPr>
          <w:p w:rsidR="001A5902" w:rsidRPr="002C09E7" w:rsidRDefault="001A5902" w:rsidP="001A5902">
            <w:pPr>
              <w:rPr>
                <w:rFonts w:cs="Times New Roman"/>
                <w:sz w:val="20"/>
                <w:szCs w:val="20"/>
              </w:rPr>
            </w:pPr>
            <w:r w:rsidRPr="002C09E7">
              <w:rPr>
                <w:rFonts w:cs="Times New Roman"/>
                <w:sz w:val="20"/>
                <w:szCs w:val="20"/>
              </w:rPr>
              <w:t>kWh/l</w:t>
            </w:r>
          </w:p>
        </w:tc>
        <w:tc>
          <w:tcPr>
            <w:tcW w:w="1156" w:type="dxa"/>
            <w:vAlign w:val="center"/>
          </w:tcPr>
          <w:p w:rsidR="001A5902" w:rsidRPr="002C09E7" w:rsidRDefault="001A5902" w:rsidP="001A5902">
            <w:pPr>
              <w:jc w:val="right"/>
              <w:rPr>
                <w:rFonts w:cs="Times New Roman"/>
                <w:sz w:val="20"/>
                <w:szCs w:val="20"/>
              </w:rPr>
            </w:pPr>
            <w:r w:rsidRPr="002C09E7">
              <w:rPr>
                <w:rFonts w:cs="Times New Roman"/>
                <w:sz w:val="20"/>
                <w:szCs w:val="20"/>
              </w:rPr>
              <w:t>0,08</w:t>
            </w:r>
          </w:p>
        </w:tc>
        <w:tc>
          <w:tcPr>
            <w:tcW w:w="1308" w:type="dxa"/>
            <w:vAlign w:val="center"/>
          </w:tcPr>
          <w:p w:rsidR="001A5902" w:rsidRPr="002C09E7" w:rsidRDefault="006F5182" w:rsidP="001A5902">
            <w:pPr>
              <w:jc w:val="right"/>
              <w:rPr>
                <w:rFonts w:cs="Times New Roman"/>
                <w:sz w:val="20"/>
                <w:szCs w:val="20"/>
              </w:rPr>
            </w:pPr>
            <w:r>
              <w:rPr>
                <w:rFonts w:cs="Times New Roman"/>
                <w:sz w:val="20"/>
                <w:szCs w:val="20"/>
              </w:rPr>
              <w:t>0,42</w:t>
            </w:r>
          </w:p>
        </w:tc>
        <w:tc>
          <w:tcPr>
            <w:tcW w:w="1308" w:type="dxa"/>
            <w:vAlign w:val="center"/>
          </w:tcPr>
          <w:p w:rsidR="001A5902" w:rsidRPr="002C09E7" w:rsidRDefault="001A5902" w:rsidP="001A5902">
            <w:pPr>
              <w:jc w:val="right"/>
              <w:rPr>
                <w:rFonts w:cs="Times New Roman"/>
                <w:sz w:val="20"/>
                <w:szCs w:val="20"/>
              </w:rPr>
            </w:pPr>
            <w:r w:rsidRPr="002C09E7">
              <w:rPr>
                <w:rFonts w:cs="Times New Roman"/>
                <w:sz w:val="20"/>
                <w:szCs w:val="20"/>
              </w:rPr>
              <w:t>0,</w:t>
            </w:r>
            <w:r w:rsidR="006F5182">
              <w:rPr>
                <w:rFonts w:cs="Times New Roman"/>
                <w:sz w:val="20"/>
                <w:szCs w:val="20"/>
              </w:rPr>
              <w:t>5</w:t>
            </w:r>
          </w:p>
        </w:tc>
        <w:tc>
          <w:tcPr>
            <w:tcW w:w="1290" w:type="dxa"/>
            <w:vAlign w:val="center"/>
          </w:tcPr>
          <w:p w:rsidR="001A5902" w:rsidRPr="002C09E7" w:rsidRDefault="001A5902" w:rsidP="001A5902">
            <w:pPr>
              <w:jc w:val="right"/>
              <w:rPr>
                <w:rFonts w:cs="Times New Roman"/>
                <w:sz w:val="20"/>
                <w:szCs w:val="20"/>
              </w:rPr>
            </w:pPr>
            <w:r w:rsidRPr="002C09E7">
              <w:rPr>
                <w:rFonts w:cs="Times New Roman"/>
                <w:sz w:val="20"/>
                <w:szCs w:val="20"/>
              </w:rPr>
              <w:t>0,</w:t>
            </w:r>
            <w:r>
              <w:rPr>
                <w:rFonts w:cs="Times New Roman"/>
                <w:sz w:val="20"/>
                <w:szCs w:val="20"/>
              </w:rPr>
              <w:t>39</w:t>
            </w:r>
          </w:p>
        </w:tc>
        <w:tc>
          <w:tcPr>
            <w:tcW w:w="1260" w:type="dxa"/>
            <w:vAlign w:val="center"/>
          </w:tcPr>
          <w:p w:rsidR="001A5902" w:rsidRPr="002C09E7" w:rsidRDefault="001A5902" w:rsidP="001A5902">
            <w:pPr>
              <w:jc w:val="right"/>
              <w:rPr>
                <w:rFonts w:cs="Times New Roman"/>
                <w:sz w:val="20"/>
                <w:szCs w:val="20"/>
              </w:rPr>
            </w:pPr>
            <w:r w:rsidRPr="002C09E7">
              <w:rPr>
                <w:rFonts w:cs="Times New Roman"/>
                <w:sz w:val="20"/>
                <w:szCs w:val="20"/>
              </w:rPr>
              <w:t>0,</w:t>
            </w:r>
            <w:r>
              <w:rPr>
                <w:rFonts w:cs="Times New Roman"/>
                <w:sz w:val="20"/>
                <w:szCs w:val="20"/>
              </w:rPr>
              <w:t>28</w:t>
            </w:r>
          </w:p>
        </w:tc>
        <w:tc>
          <w:tcPr>
            <w:tcW w:w="1071" w:type="dxa"/>
            <w:vAlign w:val="center"/>
          </w:tcPr>
          <w:p w:rsidR="001A5902" w:rsidRPr="002C09E7" w:rsidRDefault="001A5902" w:rsidP="001A5902">
            <w:pPr>
              <w:jc w:val="right"/>
              <w:rPr>
                <w:rFonts w:cs="Times New Roman"/>
                <w:sz w:val="20"/>
                <w:szCs w:val="20"/>
              </w:rPr>
            </w:pPr>
            <w:r>
              <w:rPr>
                <w:rFonts w:cs="Times New Roman"/>
                <w:sz w:val="20"/>
                <w:szCs w:val="20"/>
              </w:rPr>
              <w:t>1,57</w:t>
            </w:r>
          </w:p>
        </w:tc>
      </w:tr>
      <w:tr w:rsidR="001A5902" w:rsidTr="001A5902">
        <w:tc>
          <w:tcPr>
            <w:tcW w:w="1396" w:type="dxa"/>
          </w:tcPr>
          <w:p w:rsidR="001A5902" w:rsidRPr="002C09E7" w:rsidRDefault="001A5902" w:rsidP="001A5902">
            <w:pPr>
              <w:rPr>
                <w:rFonts w:cs="Times New Roman"/>
                <w:sz w:val="20"/>
                <w:szCs w:val="20"/>
              </w:rPr>
            </w:pPr>
            <w:proofErr w:type="spellStart"/>
            <w:r w:rsidRPr="002C09E7">
              <w:rPr>
                <w:rFonts w:cs="Times New Roman"/>
                <w:sz w:val="20"/>
                <w:szCs w:val="20"/>
              </w:rPr>
              <w:t>l</w:t>
            </w:r>
            <w:r w:rsidRPr="002C09E7">
              <w:rPr>
                <w:rFonts w:cs="Times New Roman"/>
                <w:sz w:val="20"/>
                <w:szCs w:val="20"/>
                <w:vertAlign w:val="subscript"/>
              </w:rPr>
              <w:t>água</w:t>
            </w:r>
            <w:proofErr w:type="spellEnd"/>
            <w:r w:rsidRPr="002C09E7">
              <w:rPr>
                <w:rFonts w:cs="Times New Roman"/>
                <w:sz w:val="20"/>
                <w:szCs w:val="20"/>
              </w:rPr>
              <w:t>/</w:t>
            </w:r>
            <w:proofErr w:type="spellStart"/>
            <w:r w:rsidRPr="002C09E7">
              <w:rPr>
                <w:rFonts w:cs="Times New Roman"/>
                <w:sz w:val="20"/>
                <w:szCs w:val="20"/>
              </w:rPr>
              <w:t>l</w:t>
            </w:r>
            <w:r w:rsidRPr="002C09E7">
              <w:rPr>
                <w:rFonts w:cs="Times New Roman"/>
                <w:sz w:val="20"/>
                <w:szCs w:val="20"/>
                <w:vertAlign w:val="subscript"/>
              </w:rPr>
              <w:t>vinho</w:t>
            </w:r>
            <w:proofErr w:type="spellEnd"/>
          </w:p>
        </w:tc>
        <w:tc>
          <w:tcPr>
            <w:tcW w:w="1156" w:type="dxa"/>
            <w:vAlign w:val="center"/>
          </w:tcPr>
          <w:p w:rsidR="001A5902" w:rsidRPr="002C09E7" w:rsidRDefault="001A5902" w:rsidP="001A5902">
            <w:pPr>
              <w:jc w:val="right"/>
              <w:rPr>
                <w:rFonts w:cs="Times New Roman"/>
                <w:sz w:val="20"/>
                <w:szCs w:val="20"/>
              </w:rPr>
            </w:pPr>
            <w:r w:rsidRPr="002C09E7">
              <w:rPr>
                <w:rFonts w:cs="Times New Roman"/>
                <w:sz w:val="20"/>
                <w:szCs w:val="20"/>
              </w:rPr>
              <w:t>1,8</w:t>
            </w:r>
          </w:p>
        </w:tc>
        <w:tc>
          <w:tcPr>
            <w:tcW w:w="1308" w:type="dxa"/>
            <w:vAlign w:val="center"/>
          </w:tcPr>
          <w:p w:rsidR="001A5902" w:rsidRPr="002C09E7" w:rsidRDefault="006F5182" w:rsidP="001A5902">
            <w:pPr>
              <w:jc w:val="right"/>
              <w:rPr>
                <w:rFonts w:cs="Times New Roman"/>
                <w:sz w:val="20"/>
                <w:szCs w:val="20"/>
              </w:rPr>
            </w:pPr>
            <w:r>
              <w:rPr>
                <w:rFonts w:cs="Times New Roman"/>
                <w:sz w:val="20"/>
                <w:szCs w:val="20"/>
              </w:rPr>
              <w:t>14,5</w:t>
            </w:r>
          </w:p>
        </w:tc>
        <w:tc>
          <w:tcPr>
            <w:tcW w:w="1308" w:type="dxa"/>
            <w:vAlign w:val="center"/>
          </w:tcPr>
          <w:p w:rsidR="006F5182" w:rsidRPr="002C09E7" w:rsidRDefault="006F5182" w:rsidP="006F5182">
            <w:pPr>
              <w:jc w:val="right"/>
              <w:rPr>
                <w:rFonts w:cs="Times New Roman"/>
                <w:sz w:val="20"/>
                <w:szCs w:val="20"/>
              </w:rPr>
            </w:pPr>
            <w:r>
              <w:rPr>
                <w:rFonts w:cs="Times New Roman"/>
                <w:sz w:val="20"/>
                <w:szCs w:val="20"/>
              </w:rPr>
              <w:t>10,9</w:t>
            </w:r>
          </w:p>
        </w:tc>
        <w:tc>
          <w:tcPr>
            <w:tcW w:w="1290" w:type="dxa"/>
            <w:vAlign w:val="center"/>
          </w:tcPr>
          <w:p w:rsidR="001A5902" w:rsidRPr="002C09E7" w:rsidRDefault="001A5902" w:rsidP="001A5902">
            <w:pPr>
              <w:jc w:val="right"/>
              <w:rPr>
                <w:rFonts w:cs="Times New Roman"/>
                <w:sz w:val="20"/>
                <w:szCs w:val="20"/>
              </w:rPr>
            </w:pPr>
            <w:r>
              <w:rPr>
                <w:rFonts w:cs="Times New Roman"/>
                <w:sz w:val="20"/>
                <w:szCs w:val="20"/>
              </w:rPr>
              <w:t>6,</w:t>
            </w:r>
            <w:r w:rsidRPr="002C09E7">
              <w:rPr>
                <w:rFonts w:cs="Times New Roman"/>
                <w:sz w:val="20"/>
                <w:szCs w:val="20"/>
              </w:rPr>
              <w:t>5</w:t>
            </w:r>
          </w:p>
        </w:tc>
        <w:tc>
          <w:tcPr>
            <w:tcW w:w="1260" w:type="dxa"/>
            <w:vAlign w:val="center"/>
          </w:tcPr>
          <w:p w:rsidR="001A5902" w:rsidRPr="002C09E7" w:rsidRDefault="001A5902" w:rsidP="001A5902">
            <w:pPr>
              <w:jc w:val="right"/>
              <w:rPr>
                <w:rFonts w:cs="Times New Roman"/>
                <w:sz w:val="20"/>
                <w:szCs w:val="20"/>
              </w:rPr>
            </w:pPr>
            <w:r>
              <w:rPr>
                <w:rFonts w:cs="Times New Roman"/>
                <w:sz w:val="20"/>
                <w:szCs w:val="20"/>
              </w:rPr>
              <w:t>5,6</w:t>
            </w:r>
          </w:p>
        </w:tc>
        <w:tc>
          <w:tcPr>
            <w:tcW w:w="1071" w:type="dxa"/>
            <w:vAlign w:val="center"/>
          </w:tcPr>
          <w:p w:rsidR="001A5902" w:rsidRPr="002C09E7" w:rsidRDefault="001A5902" w:rsidP="001A5902">
            <w:pPr>
              <w:jc w:val="right"/>
              <w:rPr>
                <w:rFonts w:cs="Times New Roman"/>
                <w:sz w:val="20"/>
                <w:szCs w:val="20"/>
              </w:rPr>
            </w:pPr>
            <w:r>
              <w:rPr>
                <w:rFonts w:cs="Times New Roman"/>
                <w:sz w:val="20"/>
                <w:szCs w:val="20"/>
              </w:rPr>
              <w:t>5,7</w:t>
            </w:r>
          </w:p>
        </w:tc>
      </w:tr>
      <w:tr w:rsidR="001A5902" w:rsidTr="001A5902">
        <w:tc>
          <w:tcPr>
            <w:tcW w:w="1396" w:type="dxa"/>
            <w:tcBorders>
              <w:bottom w:val="single" w:sz="12" w:space="0" w:color="auto"/>
            </w:tcBorders>
          </w:tcPr>
          <w:p w:rsidR="001A5902" w:rsidRPr="002C09E7" w:rsidRDefault="0079735A" w:rsidP="001A5902">
            <w:pPr>
              <w:rPr>
                <w:rFonts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g</m:t>
                  </m:r>
                </m:e>
                <m:sub>
                  <m:sSub>
                    <m:sSubPr>
                      <m:ctrlPr>
                        <w:rPr>
                          <w:rFonts w:ascii="Cambria Math" w:hAnsi="Cambria Math" w:cs="Times New Roman"/>
                          <w:sz w:val="20"/>
                          <w:szCs w:val="20"/>
                        </w:rPr>
                      </m:ctrlPr>
                    </m:sSubPr>
                    <m:e>
                      <m:r>
                        <m:rPr>
                          <m:sty m:val="p"/>
                        </m:rPr>
                        <w:rPr>
                          <w:rFonts w:ascii="Cambria Math" w:hAnsi="Cambria Math" w:cs="Times New Roman"/>
                          <w:sz w:val="20"/>
                          <w:szCs w:val="20"/>
                        </w:rPr>
                        <m:t>CO</m:t>
                      </m:r>
                    </m:e>
                    <m:sub>
                      <m:r>
                        <m:rPr>
                          <m:sty m:val="p"/>
                        </m:rPr>
                        <w:rPr>
                          <w:rFonts w:ascii="Cambria Math" w:hAnsi="Cambria Math" w:cs="Times New Roman"/>
                          <w:sz w:val="20"/>
                          <w:szCs w:val="20"/>
                        </w:rPr>
                        <m:t>2</m:t>
                      </m:r>
                    </m:sub>
                  </m:sSub>
                </m:sub>
              </m:sSub>
              <m:r>
                <m:rPr>
                  <m:sty m:val="p"/>
                </m:rPr>
                <w:rPr>
                  <w:rFonts w:ascii="Cambria Math" w:hAnsi="Cambria Math" w:cs="Times New Roman"/>
                  <w:sz w:val="20"/>
                  <w:szCs w:val="20"/>
                </w:rPr>
                <m:t>/l</m:t>
              </m:r>
            </m:oMath>
            <w:r w:rsidR="001A5902" w:rsidRPr="002C09E7">
              <w:rPr>
                <w:rFonts w:eastAsiaTheme="minorEastAsia" w:cs="Times New Roman"/>
                <w:sz w:val="20"/>
                <w:szCs w:val="20"/>
              </w:rPr>
              <w:t xml:space="preserve"> </w:t>
            </w:r>
          </w:p>
        </w:tc>
        <w:tc>
          <w:tcPr>
            <w:tcW w:w="1156" w:type="dxa"/>
            <w:tcBorders>
              <w:bottom w:val="single" w:sz="12" w:space="0" w:color="auto"/>
            </w:tcBorders>
            <w:vAlign w:val="center"/>
          </w:tcPr>
          <w:p w:rsidR="001A5902" w:rsidRPr="002C09E7" w:rsidRDefault="001A5902" w:rsidP="001A5902">
            <w:pPr>
              <w:jc w:val="right"/>
              <w:rPr>
                <w:rFonts w:cs="Times New Roman"/>
                <w:sz w:val="20"/>
                <w:szCs w:val="20"/>
              </w:rPr>
            </w:pPr>
            <w:r w:rsidRPr="002C09E7">
              <w:rPr>
                <w:rFonts w:cs="Times New Roman"/>
                <w:sz w:val="20"/>
                <w:szCs w:val="20"/>
              </w:rPr>
              <w:t>32</w:t>
            </w:r>
          </w:p>
        </w:tc>
        <w:tc>
          <w:tcPr>
            <w:tcW w:w="1308" w:type="dxa"/>
            <w:tcBorders>
              <w:bottom w:val="single" w:sz="12" w:space="0" w:color="auto"/>
            </w:tcBorders>
            <w:vAlign w:val="center"/>
          </w:tcPr>
          <w:p w:rsidR="001A5902" w:rsidRPr="002C09E7" w:rsidRDefault="006F5182" w:rsidP="001A5902">
            <w:pPr>
              <w:jc w:val="right"/>
              <w:rPr>
                <w:rFonts w:cs="Times New Roman"/>
                <w:sz w:val="20"/>
                <w:szCs w:val="20"/>
              </w:rPr>
            </w:pPr>
            <w:r>
              <w:rPr>
                <w:rFonts w:cs="Times New Roman"/>
                <w:sz w:val="20"/>
                <w:szCs w:val="20"/>
              </w:rPr>
              <w:t>143</w:t>
            </w:r>
          </w:p>
        </w:tc>
        <w:tc>
          <w:tcPr>
            <w:tcW w:w="1308" w:type="dxa"/>
            <w:tcBorders>
              <w:bottom w:val="single" w:sz="12" w:space="0" w:color="auto"/>
            </w:tcBorders>
            <w:vAlign w:val="center"/>
          </w:tcPr>
          <w:p w:rsidR="001A5902" w:rsidRPr="002C09E7" w:rsidRDefault="001A5902" w:rsidP="001A5902">
            <w:pPr>
              <w:jc w:val="right"/>
              <w:rPr>
                <w:rFonts w:cs="Times New Roman"/>
                <w:sz w:val="20"/>
                <w:szCs w:val="20"/>
              </w:rPr>
            </w:pPr>
            <w:r w:rsidRPr="002C09E7">
              <w:rPr>
                <w:rFonts w:cs="Times New Roman"/>
                <w:sz w:val="20"/>
                <w:szCs w:val="20"/>
              </w:rPr>
              <w:t>1</w:t>
            </w:r>
            <w:r w:rsidR="006F5182">
              <w:rPr>
                <w:rFonts w:cs="Times New Roman"/>
                <w:sz w:val="20"/>
                <w:szCs w:val="20"/>
              </w:rPr>
              <w:t>87</w:t>
            </w:r>
          </w:p>
        </w:tc>
        <w:tc>
          <w:tcPr>
            <w:tcW w:w="1290" w:type="dxa"/>
            <w:tcBorders>
              <w:bottom w:val="single" w:sz="12" w:space="0" w:color="auto"/>
            </w:tcBorders>
            <w:vAlign w:val="center"/>
          </w:tcPr>
          <w:p w:rsidR="001A5902" w:rsidRPr="002C09E7" w:rsidRDefault="001A5902" w:rsidP="001A5902">
            <w:pPr>
              <w:jc w:val="right"/>
              <w:rPr>
                <w:rFonts w:cs="Times New Roman"/>
                <w:sz w:val="20"/>
                <w:szCs w:val="20"/>
              </w:rPr>
            </w:pPr>
            <w:r w:rsidRPr="002C09E7">
              <w:rPr>
                <w:rFonts w:cs="Times New Roman"/>
                <w:sz w:val="20"/>
                <w:szCs w:val="20"/>
              </w:rPr>
              <w:t>1</w:t>
            </w:r>
            <w:r>
              <w:rPr>
                <w:rFonts w:cs="Times New Roman"/>
                <w:sz w:val="20"/>
                <w:szCs w:val="20"/>
              </w:rPr>
              <w:t>19</w:t>
            </w:r>
          </w:p>
        </w:tc>
        <w:tc>
          <w:tcPr>
            <w:tcW w:w="1260" w:type="dxa"/>
            <w:tcBorders>
              <w:bottom w:val="single" w:sz="12" w:space="0" w:color="auto"/>
            </w:tcBorders>
            <w:vAlign w:val="center"/>
          </w:tcPr>
          <w:p w:rsidR="001A5902" w:rsidRPr="002C09E7" w:rsidRDefault="001A5902" w:rsidP="001A5902">
            <w:pPr>
              <w:jc w:val="right"/>
              <w:rPr>
                <w:rFonts w:cs="Times New Roman"/>
                <w:sz w:val="20"/>
                <w:szCs w:val="20"/>
              </w:rPr>
            </w:pPr>
            <w:r>
              <w:rPr>
                <w:rFonts w:cs="Times New Roman"/>
                <w:sz w:val="20"/>
                <w:szCs w:val="20"/>
              </w:rPr>
              <w:t>77</w:t>
            </w:r>
          </w:p>
        </w:tc>
        <w:tc>
          <w:tcPr>
            <w:tcW w:w="1071" w:type="dxa"/>
            <w:tcBorders>
              <w:bottom w:val="single" w:sz="12" w:space="0" w:color="auto"/>
            </w:tcBorders>
            <w:vAlign w:val="center"/>
          </w:tcPr>
          <w:p w:rsidR="001A5902" w:rsidRPr="002C09E7" w:rsidRDefault="001A5902" w:rsidP="001A5902">
            <w:pPr>
              <w:jc w:val="right"/>
              <w:rPr>
                <w:rFonts w:cs="Times New Roman"/>
                <w:sz w:val="20"/>
                <w:szCs w:val="20"/>
              </w:rPr>
            </w:pPr>
            <w:r>
              <w:rPr>
                <w:rFonts w:cs="Times New Roman"/>
                <w:sz w:val="20"/>
                <w:szCs w:val="20"/>
              </w:rPr>
              <w:t>576</w:t>
            </w:r>
          </w:p>
        </w:tc>
      </w:tr>
    </w:tbl>
    <w:p w:rsidR="00E27CB3" w:rsidRDefault="00E27CB3" w:rsidP="00E27CB3"/>
    <w:p w:rsidR="00320535" w:rsidRDefault="00320535" w:rsidP="00320535">
      <w:r>
        <w:rPr>
          <w:color w:val="000000"/>
        </w:rPr>
        <w:t xml:space="preserve">De modo a comparar o desempenho dos vários agentes foi feita uma pesquisa de valores de referência para os diferentes indicadores. A CVRA forneceu um intervalo para o indicador de litros de água por litro de vinho onde estão incluídas todas as adegas pertencentes ao PSVA. As adegas estão englobadas entre os 1,2 e os 14,4 litros de água por litros de vinho </w:t>
      </w:r>
      <w:r>
        <w:fldChar w:fldCharType="begin" w:fldLock="1"/>
      </w:r>
      <w:r w:rsidR="00D7758A">
        <w:instrText>ADDIN CSL_CITATION { "citationItems" : [ { "id" : "ITEM-1", "itemData" : { "author" : [ { "dropping-particle" : "", "family" : "Engel", "given" : "Maximilian", "non-dropping-particle" : "", "parse-names" : false, "suffix" : "" }, { "dropping-particle" : "", "family" : "H\u00f6rnlein", "given" : "Tobias", "non-dropping-particle" : "", "parse-names" : false, "suffix" : "" }, { "dropping-particle" : "", "family" : "Jacques", "given" : "Florian", "non-dropping-particle" : "", "parse-names" : false, "suffix" : "" }, { "dropping-particle" : "", "family" : "Ohlsson", "given" : "Anna", "non-dropping-particle" : "", "parse-names" : false, "suffix" : "" } ], "id" : "ITEM-1", "issued" : { "date-parts" : [ [ "2015" ] ] }, "title" : "Manual de Produ\u00e7\u00e3o Mais Limpa para Adegas", "type" : "article-journal" }, "uris" : [ "http://www.mendeley.com/documents/?uuid=c590ec1d-4b67-46af-83f5-4b454718d492" ] } ], "mendeley" : { "formattedCitation" : "[27]", "plainTextFormattedCitation" : "[27]", "previouslyFormattedCitation" : "[27]" }, "properties" : { "noteIndex" : 0 }, "schema" : "https://github.com/citation-style-language/schema/raw/master/csl-citation.json" }</w:instrText>
      </w:r>
      <w:r>
        <w:fldChar w:fldCharType="separate"/>
      </w:r>
      <w:r w:rsidR="00D7758A" w:rsidRPr="00D7758A">
        <w:rPr>
          <w:noProof/>
        </w:rPr>
        <w:t>[27]</w:t>
      </w:r>
      <w:r>
        <w:fldChar w:fldCharType="end"/>
      </w:r>
      <w:r>
        <w:t>.</w:t>
      </w:r>
    </w:p>
    <w:p w:rsidR="00320535" w:rsidRPr="00320535" w:rsidRDefault="00320535" w:rsidP="00320535">
      <w:pPr>
        <w:pStyle w:val="NormalWeb"/>
        <w:spacing w:before="0" w:beforeAutospacing="0" w:after="160" w:afterAutospacing="0"/>
        <w:rPr>
          <w:rFonts w:eastAsiaTheme="minorHAnsi" w:cstheme="minorBidi"/>
          <w:color w:val="000000"/>
          <w:sz w:val="22"/>
          <w:szCs w:val="22"/>
          <w:lang w:eastAsia="en-US"/>
        </w:rPr>
      </w:pPr>
      <w:r>
        <w:rPr>
          <w:color w:val="000000"/>
          <w:sz w:val="22"/>
          <w:szCs w:val="22"/>
        </w:rPr>
        <w:t xml:space="preserve">Relativamente ao indicador energético, que relaciona </w:t>
      </w:r>
      <w:r w:rsidR="003F1353">
        <w:rPr>
          <w:color w:val="000000"/>
          <w:sz w:val="22"/>
          <w:szCs w:val="22"/>
        </w:rPr>
        <w:t>a eletricidade consumida</w:t>
      </w:r>
      <w:r>
        <w:rPr>
          <w:color w:val="000000"/>
          <w:sz w:val="22"/>
          <w:szCs w:val="22"/>
        </w:rPr>
        <w:t xml:space="preserve"> por cada litro de vinho produzido, foi possível obter informação proveniente de Inglaterra </w:t>
      </w:r>
      <w:r>
        <w:fldChar w:fldCharType="begin" w:fldLock="1"/>
      </w:r>
      <w:r w:rsidR="00D7758A">
        <w:instrText>ADDIN CSL_CITATION { "citationItems" : [ { "id" : "ITEM-1", "itemData" : { "DOI" : "10.1016/j.esd.2014.08.002", "ISSN" : "09730826", "abstract" : "The English (and Welsh) wine production industry, with more than 120 wineries, has many challenges linked to its northerly cool climate conditions and youthful status as a quality wine-producing country. The subject of sustainability remains important for producers, particularly as a means of improving the economic viability of wine production.This paper presents energy usage within English winemaking facilities based upon energy audits conducted at an individual winery level. The survey did not include vineyard operations or energy usage. The wineries surveyed were representative of the geographic distribution of producers in England and included a range of production scales from a few thousand bottles per year to over 300,000 bottles per year. The combined (average yearly) bottle production for the wineries surveyed was 1,032,194 bottles, representing almost 26% of the total wine production capacity in England and Wales, expending 512,350. kWh of energy. Almost 44% of the energy expended in English wine production is related to heating, cooling and ventilation (HVAC) requirements, with 22% related to lighting. Extrapolating the study findings to the entire English winemaking industry (winery only) indicates that 2008. MWh of energy was expended in 2011. The average energy benchmark for English wine production is 0.557. kWh/l, ranging from 0.040. kWh/l to 2.065. kWh/l, which compares favourably with other wine producing regions. \u00a9 2014 Elsevier Ltd.", "author" : [ { "dropping-particle" : "", "family" : "Smyth", "given" : "Mervyn", "non-dropping-particle" : "", "parse-names" : false, "suffix" : "" }, { "dropping-particle" : "", "family" : "Nesbitt", "given" : "Alistair", "non-dropping-particle" : "", "parse-names" : false, "suffix" : "" } ], "container-title" : "Energy for Sustainable Development", "id" : "ITEM-1", "issue" : "1", "issued" : { "date-parts" : [ [ "2014" ] ] }, "page" : "85-91", "publisher" : "International Energy Initiative. Published by Elsevier Inc", "title" : "Energy and English wine production: A review of energy use and benchmarking", "type" : "article-journal", "volume" : "23" }, "uris" : [ "http://www.mendeley.com/documents/?uuid=71d379a4-0064-47b5-be26-314d35df4d2c" ] } ], "mendeley" : { "formattedCitation" : "[28]", "plainTextFormattedCitation" : "[28]", "previouslyFormattedCitation" : "[28]" }, "properties" : { "noteIndex" : 0 }, "schema" : "https://github.com/citation-style-language/schema/raw/master/csl-citation.json" }</w:instrText>
      </w:r>
      <w:r>
        <w:fldChar w:fldCharType="separate"/>
      </w:r>
      <w:r w:rsidR="00D7758A" w:rsidRPr="00D7758A">
        <w:rPr>
          <w:noProof/>
        </w:rPr>
        <w:t>[28]</w:t>
      </w:r>
      <w:r>
        <w:fldChar w:fldCharType="end"/>
      </w:r>
      <w:r>
        <w:t xml:space="preserve">. </w:t>
      </w:r>
      <w:r w:rsidRPr="00BF20B7">
        <w:rPr>
          <w:rFonts w:eastAsia="Times New Roman"/>
          <w:color w:val="000000"/>
          <w:sz w:val="22"/>
          <w:szCs w:val="22"/>
        </w:rPr>
        <w:t xml:space="preserve">Estudos feitos ao </w:t>
      </w:r>
      <w:r w:rsidRPr="00320535">
        <w:rPr>
          <w:rFonts w:eastAsiaTheme="minorHAnsi" w:cstheme="minorBidi"/>
          <w:color w:val="000000"/>
          <w:sz w:val="22"/>
          <w:szCs w:val="22"/>
          <w:lang w:eastAsia="en-US"/>
        </w:rPr>
        <w:t>sistema produtor de vinho inglês mostram que as adegas estão englobadas entre os 0,040 e 2,065 kWh/</w:t>
      </w:r>
      <w:proofErr w:type="spellStart"/>
      <w:r w:rsidRPr="00320535">
        <w:rPr>
          <w:rFonts w:eastAsiaTheme="minorHAnsi" w:cstheme="minorBidi"/>
          <w:color w:val="000000"/>
          <w:sz w:val="22"/>
          <w:szCs w:val="22"/>
          <w:lang w:eastAsia="en-US"/>
        </w:rPr>
        <w:t>l</w:t>
      </w:r>
      <w:r w:rsidRPr="00A3709F">
        <w:rPr>
          <w:rFonts w:eastAsiaTheme="minorHAnsi" w:cstheme="minorBidi"/>
          <w:color w:val="000000"/>
          <w:sz w:val="22"/>
          <w:szCs w:val="22"/>
          <w:vertAlign w:val="subscript"/>
          <w:lang w:eastAsia="en-US"/>
        </w:rPr>
        <w:t>vinho</w:t>
      </w:r>
      <w:proofErr w:type="spellEnd"/>
      <w:r w:rsidRPr="00320535">
        <w:rPr>
          <w:rFonts w:eastAsiaTheme="minorHAnsi" w:cstheme="minorBidi"/>
          <w:color w:val="000000"/>
          <w:sz w:val="22"/>
          <w:szCs w:val="22"/>
          <w:lang w:eastAsia="en-US"/>
        </w:rPr>
        <w:t>.</w:t>
      </w:r>
    </w:p>
    <w:p w:rsidR="00320535" w:rsidRPr="00320535" w:rsidRDefault="00320535" w:rsidP="00320535">
      <w:pPr>
        <w:rPr>
          <w:color w:val="000000"/>
        </w:rPr>
      </w:pPr>
      <w:r w:rsidRPr="00320535">
        <w:rPr>
          <w:color w:val="000000"/>
        </w:rPr>
        <w:t xml:space="preserve">Na </w:t>
      </w:r>
      <w:r w:rsidRPr="00320535">
        <w:rPr>
          <w:color w:val="000000"/>
        </w:rPr>
        <w:fldChar w:fldCharType="begin"/>
      </w:r>
      <w:r w:rsidRPr="00320535">
        <w:rPr>
          <w:color w:val="000000"/>
        </w:rPr>
        <w:instrText xml:space="preserve"> REF _Ref459284111 \h </w:instrText>
      </w:r>
      <w:r>
        <w:rPr>
          <w:color w:val="000000"/>
        </w:rPr>
        <w:instrText xml:space="preserve"> \* MERGEFORMAT </w:instrText>
      </w:r>
      <w:r w:rsidRPr="00320535">
        <w:rPr>
          <w:color w:val="000000"/>
        </w:rPr>
      </w:r>
      <w:r w:rsidRPr="00320535">
        <w:rPr>
          <w:color w:val="000000"/>
        </w:rPr>
        <w:fldChar w:fldCharType="separate"/>
      </w:r>
      <w:r w:rsidR="00E95403" w:rsidRPr="00E95403">
        <w:rPr>
          <w:color w:val="000000"/>
        </w:rPr>
        <w:t>Figura 57</w:t>
      </w:r>
      <w:r w:rsidRPr="00320535">
        <w:rPr>
          <w:color w:val="000000"/>
        </w:rPr>
        <w:fldChar w:fldCharType="end"/>
      </w:r>
      <w:r w:rsidR="00EB107D">
        <w:rPr>
          <w:color w:val="000000"/>
        </w:rPr>
        <w:t xml:space="preserve"> </w:t>
      </w:r>
      <w:r w:rsidRPr="00320535">
        <w:rPr>
          <w:color w:val="000000"/>
        </w:rPr>
        <w:t xml:space="preserve">e na </w:t>
      </w:r>
      <w:r w:rsidRPr="00320535">
        <w:rPr>
          <w:color w:val="000000"/>
        </w:rPr>
        <w:fldChar w:fldCharType="begin"/>
      </w:r>
      <w:r w:rsidRPr="00320535">
        <w:rPr>
          <w:color w:val="000000"/>
        </w:rPr>
        <w:instrText xml:space="preserve"> REF _Ref459394239 \h </w:instrText>
      </w:r>
      <w:r>
        <w:rPr>
          <w:color w:val="000000"/>
        </w:rPr>
        <w:instrText xml:space="preserve"> \* MERGEFORMAT </w:instrText>
      </w:r>
      <w:r w:rsidRPr="00320535">
        <w:rPr>
          <w:color w:val="000000"/>
        </w:rPr>
      </w:r>
      <w:r w:rsidRPr="00320535">
        <w:rPr>
          <w:color w:val="000000"/>
        </w:rPr>
        <w:fldChar w:fldCharType="separate"/>
      </w:r>
      <w:r w:rsidR="00E95403" w:rsidRPr="00E95403">
        <w:rPr>
          <w:color w:val="000000"/>
        </w:rPr>
        <w:t>Figura 58</w:t>
      </w:r>
      <w:r w:rsidRPr="00320535">
        <w:rPr>
          <w:color w:val="000000"/>
        </w:rPr>
        <w:fldChar w:fldCharType="end"/>
      </w:r>
      <w:r w:rsidRPr="00320535">
        <w:rPr>
          <w:color w:val="000000"/>
        </w:rPr>
        <w:t xml:space="preserve">, </w:t>
      </w:r>
      <w:r w:rsidR="00EB107D">
        <w:rPr>
          <w:color w:val="000000"/>
        </w:rPr>
        <w:t xml:space="preserve">estão representadas as comparações entre os intervalos de referência e os indicadores energéticos dos </w:t>
      </w:r>
      <w:proofErr w:type="spellStart"/>
      <w:r w:rsidR="00EB107D">
        <w:rPr>
          <w:color w:val="000000"/>
        </w:rPr>
        <w:t>AE’s</w:t>
      </w:r>
      <w:proofErr w:type="spellEnd"/>
      <w:r w:rsidR="00EB107D">
        <w:rPr>
          <w:color w:val="000000"/>
        </w:rPr>
        <w:t xml:space="preserve"> respetivos</w:t>
      </w:r>
      <w:r w:rsidRPr="00320535">
        <w:rPr>
          <w:color w:val="000000"/>
        </w:rPr>
        <w:t>.</w:t>
      </w:r>
    </w:p>
    <w:p w:rsidR="00CE338F" w:rsidRDefault="00A97EF9" w:rsidP="00D45AF2">
      <w:r>
        <w:rPr>
          <w:noProof/>
          <w:lang w:eastAsia="pt-PT"/>
        </w:rPr>
        <w:lastRenderedPageBreak/>
        <w:drawing>
          <wp:anchor distT="0" distB="0" distL="114300" distR="114300" simplePos="0" relativeHeight="252017664" behindDoc="0" locked="0" layoutInCell="1" allowOverlap="1" wp14:anchorId="04072047" wp14:editId="206DE5E3">
            <wp:simplePos x="0" y="0"/>
            <wp:positionH relativeFrom="margin">
              <wp:align>center</wp:align>
            </wp:positionH>
            <wp:positionV relativeFrom="paragraph">
              <wp:posOffset>200025</wp:posOffset>
            </wp:positionV>
            <wp:extent cx="5400000" cy="2638800"/>
            <wp:effectExtent l="0" t="0" r="0" b="0"/>
            <wp:wrapSquare wrapText="bothSides"/>
            <wp:docPr id="42" name="Gráfico 42">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14:sizeRelH relativeFrom="page">
              <wp14:pctWidth>0</wp14:pctWidth>
            </wp14:sizeRelH>
            <wp14:sizeRelV relativeFrom="page">
              <wp14:pctHeight>0</wp14:pctHeight>
            </wp14:sizeRelV>
          </wp:anchor>
        </w:drawing>
      </w:r>
      <w:r w:rsidR="00320535" w:rsidRPr="00320535">
        <w:rPr>
          <w:noProof/>
          <w:color w:val="000000"/>
          <w:lang w:eastAsia="pt-PT"/>
        </w:rPr>
        <mc:AlternateContent>
          <mc:Choice Requires="wps">
            <w:drawing>
              <wp:anchor distT="0" distB="0" distL="114300" distR="114300" simplePos="0" relativeHeight="251975680" behindDoc="0" locked="0" layoutInCell="1" allowOverlap="1" wp14:anchorId="484908B5" wp14:editId="34DFD6CE">
                <wp:simplePos x="0" y="0"/>
                <wp:positionH relativeFrom="margin">
                  <wp:align>center</wp:align>
                </wp:positionH>
                <wp:positionV relativeFrom="paragraph">
                  <wp:posOffset>2830195</wp:posOffset>
                </wp:positionV>
                <wp:extent cx="5399405" cy="635"/>
                <wp:effectExtent l="0" t="0" r="0" b="0"/>
                <wp:wrapSquare wrapText="bothSides"/>
                <wp:docPr id="81" name="Caixa de texto 8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rsidR="009A1A99" w:rsidRPr="00062419" w:rsidRDefault="009A1A99" w:rsidP="00320535">
                            <w:pPr>
                              <w:pStyle w:val="Legenda"/>
                              <w:rPr>
                                <w:noProof/>
                              </w:rPr>
                            </w:pPr>
                            <w:bookmarkStart w:id="594" w:name="_Ref459284111"/>
                            <w:bookmarkStart w:id="595" w:name="_Toc469405933"/>
                            <w:r>
                              <w:t xml:space="preserve">Figura </w:t>
                            </w:r>
                            <w:r w:rsidR="0079735A">
                              <w:fldChar w:fldCharType="begin"/>
                            </w:r>
                            <w:r w:rsidR="0079735A">
                              <w:instrText xml:space="preserve"> SEQ Figura \* ARABIC </w:instrText>
                            </w:r>
                            <w:r w:rsidR="0079735A">
                              <w:fldChar w:fldCharType="separate"/>
                            </w:r>
                            <w:r>
                              <w:rPr>
                                <w:noProof/>
                              </w:rPr>
                              <w:t>57</w:t>
                            </w:r>
                            <w:r w:rsidR="0079735A">
                              <w:rPr>
                                <w:noProof/>
                              </w:rPr>
                              <w:fldChar w:fldCharType="end"/>
                            </w:r>
                            <w:bookmarkEnd w:id="594"/>
                            <w:r>
                              <w:t>: Comparação dos valores de referência relativos ao consumo de água por cada litro de vinho (</w:t>
                            </w:r>
                            <w:proofErr w:type="spellStart"/>
                            <w:r>
                              <w:t>l</w:t>
                            </w:r>
                            <w:r w:rsidRPr="00566A99">
                              <w:rPr>
                                <w:vertAlign w:val="subscript"/>
                              </w:rPr>
                              <w:t>água</w:t>
                            </w:r>
                            <w:proofErr w:type="spellEnd"/>
                            <w:r>
                              <w:t>/</w:t>
                            </w:r>
                            <w:proofErr w:type="spellStart"/>
                            <w:r>
                              <w:t>l</w:t>
                            </w:r>
                            <w:r w:rsidRPr="00566A99">
                              <w:rPr>
                                <w:vertAlign w:val="subscript"/>
                              </w:rPr>
                              <w:t>vinho</w:t>
                            </w:r>
                            <w:proofErr w:type="spellEnd"/>
                            <w:r>
                              <w:t>) com os indicadores respetivos de cada uma das adegas.</w:t>
                            </w:r>
                            <w:bookmarkEnd w:id="5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4908B5" id="Caixa de texto 81" o:spid="_x0000_s1130" type="#_x0000_t202" style="position:absolute;left:0;text-align:left;margin-left:0;margin-top:222.85pt;width:425.15pt;height:.05pt;z-index:2519756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" stroked="f">
                <v:textbox style="mso-fit-shape-to-text:t" inset="0,0,0,0">
                  <w:txbxContent>
                    <w:p w:rsidR="009A1A99" w:rsidRPr="00062419" w:rsidRDefault="009A1A99" w:rsidP="00320535">
                      <w:pPr>
                        <w:pStyle w:val="Legenda"/>
                        <w:rPr>
                          <w:noProof/>
                        </w:rPr>
                      </w:pPr>
                      <w:bookmarkStart w:id="596" w:name="_Ref459284111"/>
                      <w:bookmarkStart w:id="597" w:name="_Toc469405933"/>
                      <w:r>
                        <w:t xml:space="preserve">Figura </w:t>
                      </w:r>
                      <w:r w:rsidR="0079735A">
                        <w:fldChar w:fldCharType="begin"/>
                      </w:r>
                      <w:r w:rsidR="0079735A">
                        <w:instrText xml:space="preserve"> SEQ Figura \* ARABIC </w:instrText>
                      </w:r>
                      <w:r w:rsidR="0079735A">
                        <w:fldChar w:fldCharType="separate"/>
                      </w:r>
                      <w:r>
                        <w:rPr>
                          <w:noProof/>
                        </w:rPr>
                        <w:t>57</w:t>
                      </w:r>
                      <w:r w:rsidR="0079735A">
                        <w:rPr>
                          <w:noProof/>
                        </w:rPr>
                        <w:fldChar w:fldCharType="end"/>
                      </w:r>
                      <w:bookmarkEnd w:id="596"/>
                      <w:r>
                        <w:t>: Comparação dos valores de referência relativos ao consumo de água por cada litro de vinho (</w:t>
                      </w:r>
                      <w:proofErr w:type="spellStart"/>
                      <w:r>
                        <w:t>l</w:t>
                      </w:r>
                      <w:r w:rsidRPr="00566A99">
                        <w:rPr>
                          <w:vertAlign w:val="subscript"/>
                        </w:rPr>
                        <w:t>água</w:t>
                      </w:r>
                      <w:proofErr w:type="spellEnd"/>
                      <w:r>
                        <w:t>/</w:t>
                      </w:r>
                      <w:proofErr w:type="spellStart"/>
                      <w:r>
                        <w:t>l</w:t>
                      </w:r>
                      <w:r w:rsidRPr="00566A99">
                        <w:rPr>
                          <w:vertAlign w:val="subscript"/>
                        </w:rPr>
                        <w:t>vinho</w:t>
                      </w:r>
                      <w:proofErr w:type="spellEnd"/>
                      <w:r>
                        <w:t>) com os indicadores respetivos de cada uma das adegas.</w:t>
                      </w:r>
                      <w:bookmarkEnd w:id="597"/>
                    </w:p>
                  </w:txbxContent>
                </v:textbox>
                <w10:wrap type="square" anchorx="margin"/>
              </v:shape>
            </w:pict>
          </mc:Fallback>
        </mc:AlternateContent>
      </w:r>
    </w:p>
    <w:p w:rsidR="00CE338F" w:rsidRDefault="00A97EF9" w:rsidP="00D45AF2">
      <w:r>
        <w:rPr>
          <w:noProof/>
          <w:lang w:eastAsia="pt-PT"/>
        </w:rPr>
        <w:drawing>
          <wp:anchor distT="0" distB="0" distL="114300" distR="114300" simplePos="0" relativeHeight="252019712" behindDoc="0" locked="0" layoutInCell="1" allowOverlap="1" wp14:anchorId="44FFABB5" wp14:editId="1F6B240F">
            <wp:simplePos x="0" y="0"/>
            <wp:positionH relativeFrom="margin">
              <wp:align>center</wp:align>
            </wp:positionH>
            <wp:positionV relativeFrom="paragraph">
              <wp:posOffset>3267075</wp:posOffset>
            </wp:positionV>
            <wp:extent cx="5400000" cy="2638800"/>
            <wp:effectExtent l="0" t="0" r="0" b="0"/>
            <wp:wrapSquare wrapText="bothSides"/>
            <wp:docPr id="69" name="Gráfico 6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14:sizeRelH relativeFrom="page">
              <wp14:pctWidth>0</wp14:pctWidth>
            </wp14:sizeRelH>
            <wp14:sizeRelV relativeFrom="page">
              <wp14:pctHeight>0</wp14:pctHeight>
            </wp14:sizeRelV>
          </wp:anchor>
        </w:drawing>
      </w:r>
    </w:p>
    <w:p w:rsidR="00320535" w:rsidRDefault="00320535" w:rsidP="00320535">
      <w:r w:rsidRPr="00320535">
        <w:rPr>
          <w:noProof/>
          <w:color w:val="000000"/>
          <w:lang w:eastAsia="pt-PT"/>
        </w:rPr>
        <mc:AlternateContent>
          <mc:Choice Requires="wps">
            <w:drawing>
              <wp:anchor distT="0" distB="0" distL="114300" distR="114300" simplePos="0" relativeHeight="251976704" behindDoc="0" locked="0" layoutInCell="1" allowOverlap="1" wp14:anchorId="7C26465E" wp14:editId="63667EA8">
                <wp:simplePos x="0" y="0"/>
                <wp:positionH relativeFrom="margin">
                  <wp:posOffset>90805</wp:posOffset>
                </wp:positionH>
                <wp:positionV relativeFrom="paragraph">
                  <wp:posOffset>2835275</wp:posOffset>
                </wp:positionV>
                <wp:extent cx="5399405" cy="314325"/>
                <wp:effectExtent l="0" t="0" r="0" b="9525"/>
                <wp:wrapSquare wrapText="bothSides"/>
                <wp:docPr id="83" name="Caixa de texto 83"/>
                <wp:cNvGraphicFramePr/>
                <a:graphic xmlns:a="http://schemas.openxmlformats.org/drawingml/2006/main">
                  <a:graphicData uri="http://schemas.microsoft.com/office/word/2010/wordprocessingShape">
                    <wps:wsp>
                      <wps:cNvSpPr txBox="1"/>
                      <wps:spPr>
                        <a:xfrm>
                          <a:off x="0" y="0"/>
                          <a:ext cx="5399405" cy="314325"/>
                        </a:xfrm>
                        <a:prstGeom prst="rect">
                          <a:avLst/>
                        </a:prstGeom>
                        <a:solidFill>
                          <a:prstClr val="white"/>
                        </a:solidFill>
                        <a:ln>
                          <a:noFill/>
                        </a:ln>
                      </wps:spPr>
                      <wps:txbx>
                        <w:txbxContent>
                          <w:p w:rsidR="009A1A99" w:rsidRPr="00C42BB6" w:rsidRDefault="009A1A99" w:rsidP="00320535">
                            <w:pPr>
                              <w:pStyle w:val="Legenda"/>
                              <w:rPr>
                                <w:noProof/>
                              </w:rPr>
                            </w:pPr>
                            <w:bookmarkStart w:id="598" w:name="_Ref459394239"/>
                            <w:bookmarkStart w:id="599" w:name="_Toc469405934"/>
                            <w:r>
                              <w:t xml:space="preserve">Figura </w:t>
                            </w:r>
                            <w:r w:rsidR="0079735A">
                              <w:fldChar w:fldCharType="begin"/>
                            </w:r>
                            <w:r w:rsidR="0079735A">
                              <w:instrText xml:space="preserve"> SEQ Figura \* ARABIC </w:instrText>
                            </w:r>
                            <w:r w:rsidR="0079735A">
                              <w:fldChar w:fldCharType="separate"/>
                            </w:r>
                            <w:r>
                              <w:rPr>
                                <w:noProof/>
                              </w:rPr>
                              <w:t>58</w:t>
                            </w:r>
                            <w:r w:rsidR="0079735A">
                              <w:rPr>
                                <w:noProof/>
                              </w:rPr>
                              <w:fldChar w:fldCharType="end"/>
                            </w:r>
                            <w:bookmarkEnd w:id="598"/>
                            <w:r>
                              <w:t xml:space="preserve">: </w:t>
                            </w:r>
                            <w:r w:rsidRPr="00A01E42">
                              <w:t xml:space="preserve">Comparação dos valores de referência relativos ao consumo de </w:t>
                            </w:r>
                            <w:r>
                              <w:t>energia elétrica</w:t>
                            </w:r>
                            <w:r w:rsidRPr="00A01E42">
                              <w:t xml:space="preserve"> por cada litro de vinho (</w:t>
                            </w:r>
                            <w:r>
                              <w:t>kWh</w:t>
                            </w:r>
                            <w:r w:rsidRPr="00A01E42">
                              <w:t>/</w:t>
                            </w:r>
                            <w:proofErr w:type="spellStart"/>
                            <w:r w:rsidRPr="00A01E42">
                              <w:t>l</w:t>
                            </w:r>
                            <w:r w:rsidRPr="00566A99">
                              <w:rPr>
                                <w:vertAlign w:val="subscript"/>
                              </w:rPr>
                              <w:t>vinho</w:t>
                            </w:r>
                            <w:proofErr w:type="spellEnd"/>
                            <w:r w:rsidRPr="00A01E42">
                              <w:t>) com os indicadores</w:t>
                            </w:r>
                            <w:r>
                              <w:t xml:space="preserve"> respetivos</w:t>
                            </w:r>
                            <w:r w:rsidRPr="00A01E42">
                              <w:t xml:space="preserve"> de cada uma das adegas.</w:t>
                            </w:r>
                            <w:bookmarkEnd w:id="5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26465E" id="Caixa de texto 83" o:spid="_x0000_s1131" type="#_x0000_t202" style="position:absolute;left:0;text-align:left;margin-left:7.15pt;margin-top:223.25pt;width:425.15pt;height:24.75pt;z-index:2519767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" stroked="f">
                <v:textbox inset="0,0,0,0">
                  <w:txbxContent>
                    <w:p w:rsidR="009A1A99" w:rsidRPr="00C42BB6" w:rsidRDefault="009A1A99" w:rsidP="00320535">
                      <w:pPr>
                        <w:pStyle w:val="Legenda"/>
                        <w:rPr>
                          <w:noProof/>
                        </w:rPr>
                      </w:pPr>
                      <w:bookmarkStart w:id="600" w:name="_Ref459394239"/>
                      <w:bookmarkStart w:id="601" w:name="_Toc469405934"/>
                      <w:r>
                        <w:t xml:space="preserve">Figura </w:t>
                      </w:r>
                      <w:r w:rsidR="0079735A">
                        <w:fldChar w:fldCharType="begin"/>
                      </w:r>
                      <w:r w:rsidR="0079735A">
                        <w:instrText xml:space="preserve"> SEQ Figura \* ARABIC </w:instrText>
                      </w:r>
                      <w:r w:rsidR="0079735A">
                        <w:fldChar w:fldCharType="separate"/>
                      </w:r>
                      <w:r>
                        <w:rPr>
                          <w:noProof/>
                        </w:rPr>
                        <w:t>58</w:t>
                      </w:r>
                      <w:r w:rsidR="0079735A">
                        <w:rPr>
                          <w:noProof/>
                        </w:rPr>
                        <w:fldChar w:fldCharType="end"/>
                      </w:r>
                      <w:bookmarkEnd w:id="600"/>
                      <w:r>
                        <w:t xml:space="preserve">: </w:t>
                      </w:r>
                      <w:r w:rsidRPr="00A01E42">
                        <w:t xml:space="preserve">Comparação dos valores de referência relativos ao consumo de </w:t>
                      </w:r>
                      <w:r>
                        <w:t>energia elétrica</w:t>
                      </w:r>
                      <w:r w:rsidRPr="00A01E42">
                        <w:t xml:space="preserve"> por cada litro de vinho (</w:t>
                      </w:r>
                      <w:r>
                        <w:t>kWh</w:t>
                      </w:r>
                      <w:r w:rsidRPr="00A01E42">
                        <w:t>/</w:t>
                      </w:r>
                      <w:proofErr w:type="spellStart"/>
                      <w:r w:rsidRPr="00A01E42">
                        <w:t>l</w:t>
                      </w:r>
                      <w:r w:rsidRPr="00566A99">
                        <w:rPr>
                          <w:vertAlign w:val="subscript"/>
                        </w:rPr>
                        <w:t>vinho</w:t>
                      </w:r>
                      <w:proofErr w:type="spellEnd"/>
                      <w:r w:rsidRPr="00A01E42">
                        <w:t>) com os indicadores</w:t>
                      </w:r>
                      <w:r>
                        <w:t xml:space="preserve"> respetivos</w:t>
                      </w:r>
                      <w:r w:rsidRPr="00A01E42">
                        <w:t xml:space="preserve"> de cada uma das adegas.</w:t>
                      </w:r>
                      <w:bookmarkEnd w:id="601"/>
                    </w:p>
                  </w:txbxContent>
                </v:textbox>
                <w10:wrap type="square" anchorx="margin"/>
              </v:shape>
            </w:pict>
          </mc:Fallback>
        </mc:AlternateContent>
      </w:r>
    </w:p>
    <w:p w:rsidR="00CE338F" w:rsidRDefault="00320535" w:rsidP="00D45AF2">
      <w:r>
        <w:t>Ao analisar a tabela e os gráficos é possível verificar que a adega A é aquela que apresenta o menor consumo específico de energia e de água. Consequentemente, as emissões de CO</w:t>
      </w:r>
      <w:r>
        <w:rPr>
          <w:vertAlign w:val="subscript"/>
        </w:rPr>
        <w:t>2</w:t>
      </w:r>
      <w:r>
        <w:t xml:space="preserve"> e custo por litro são também menores. É importante referir que este último indicador depende </w:t>
      </w:r>
      <w:r w:rsidR="00EB107D">
        <w:rPr>
          <w:color w:val="000000"/>
        </w:rPr>
        <w:t>ainda das condições contratuais de fornecimento de eletricidade verificadas entre o agente económico e o comercializador de energia. A influência desse fator pode ser observada na</w:t>
      </w:r>
      <w:r>
        <w:t xml:space="preserve"> </w:t>
      </w:r>
      <w:r>
        <w:fldChar w:fldCharType="begin"/>
      </w:r>
      <w:r>
        <w:instrText xml:space="preserve"> REF _Ref459392555 \h </w:instrText>
      </w:r>
      <w:r>
        <w:fldChar w:fldCharType="separate"/>
      </w:r>
      <w:r w:rsidR="00E95403">
        <w:t xml:space="preserve">Figura </w:t>
      </w:r>
      <w:r w:rsidR="00E95403">
        <w:rPr>
          <w:noProof/>
        </w:rPr>
        <w:t>59</w:t>
      </w:r>
      <w:r>
        <w:fldChar w:fldCharType="end"/>
      </w:r>
      <w:r w:rsidR="00EB107D">
        <w:t xml:space="preserve"> </w:t>
      </w:r>
      <w:r w:rsidR="00EB107D">
        <w:rPr>
          <w:color w:val="000000"/>
        </w:rPr>
        <w:t>que apresenta a relação entre os indicadores de custo e consumo elétrico.</w:t>
      </w:r>
    </w:p>
    <w:p w:rsidR="00EB107D" w:rsidRDefault="00EB107D" w:rsidP="00D45AF2"/>
    <w:p w:rsidR="00CC498C" w:rsidRDefault="00CC498C" w:rsidP="00D45AF2"/>
    <w:p w:rsidR="00CE338F" w:rsidRDefault="00CE338F" w:rsidP="00D45AF2"/>
    <w:p w:rsidR="00A97EF9" w:rsidRPr="00A97EF9" w:rsidRDefault="00A97EF9" w:rsidP="00CB7CF4">
      <w:pPr>
        <w:rPr>
          <w:rFonts w:eastAsia="Times New Roman" w:cs="Times New Roman"/>
          <w:color w:val="000000"/>
          <w:sz w:val="10"/>
          <w:lang w:eastAsia="pt-PT"/>
        </w:rPr>
      </w:pPr>
      <w:r w:rsidRPr="00A97EF9">
        <w:rPr>
          <w:noProof/>
          <w:sz w:val="10"/>
          <w:lang w:eastAsia="pt-PT"/>
        </w:rPr>
        <w:lastRenderedPageBreak/>
        <mc:AlternateContent>
          <mc:Choice Requires="wps">
            <w:drawing>
              <wp:anchor distT="0" distB="0" distL="114300" distR="114300" simplePos="0" relativeHeight="251961344" behindDoc="0" locked="0" layoutInCell="1" allowOverlap="1" wp14:anchorId="60746296" wp14:editId="6BF6EC9B">
                <wp:simplePos x="0" y="0"/>
                <wp:positionH relativeFrom="margin">
                  <wp:posOffset>247015</wp:posOffset>
                </wp:positionH>
                <wp:positionV relativeFrom="paragraph">
                  <wp:posOffset>2383155</wp:posOffset>
                </wp:positionV>
                <wp:extent cx="5076825" cy="180975"/>
                <wp:effectExtent l="0" t="0" r="9525" b="9525"/>
                <wp:wrapSquare wrapText="bothSides"/>
                <wp:docPr id="103" name="Caixa de texto 103"/>
                <wp:cNvGraphicFramePr/>
                <a:graphic xmlns:a="http://schemas.openxmlformats.org/drawingml/2006/main">
                  <a:graphicData uri="http://schemas.microsoft.com/office/word/2010/wordprocessingShape">
                    <wps:wsp>
                      <wps:cNvSpPr txBox="1"/>
                      <wps:spPr>
                        <a:xfrm>
                          <a:off x="0" y="0"/>
                          <a:ext cx="5076825" cy="180975"/>
                        </a:xfrm>
                        <a:prstGeom prst="rect">
                          <a:avLst/>
                        </a:prstGeom>
                        <a:solidFill>
                          <a:prstClr val="white"/>
                        </a:solidFill>
                        <a:ln>
                          <a:noFill/>
                        </a:ln>
                      </wps:spPr>
                      <wps:txbx>
                        <w:txbxContent>
                          <w:p w:rsidR="009A1A99" w:rsidRPr="007B59E6" w:rsidRDefault="009A1A99" w:rsidP="00CE338F">
                            <w:pPr>
                              <w:pStyle w:val="Legenda"/>
                              <w:rPr>
                                <w:noProof/>
                              </w:rPr>
                            </w:pPr>
                            <w:bookmarkStart w:id="602" w:name="_Ref459392555"/>
                            <w:bookmarkStart w:id="603" w:name="_Toc469405935"/>
                            <w:r>
                              <w:t xml:space="preserve">Figura </w:t>
                            </w:r>
                            <w:r w:rsidR="0079735A">
                              <w:fldChar w:fldCharType="begin"/>
                            </w:r>
                            <w:r w:rsidR="0079735A">
                              <w:instrText xml:space="preserve"> SEQ Figura \* ARABIC </w:instrText>
                            </w:r>
                            <w:r w:rsidR="0079735A">
                              <w:fldChar w:fldCharType="separate"/>
                            </w:r>
                            <w:r>
                              <w:rPr>
                                <w:noProof/>
                              </w:rPr>
                              <w:t>59</w:t>
                            </w:r>
                            <w:r w:rsidR="0079735A">
                              <w:rPr>
                                <w:noProof/>
                              </w:rPr>
                              <w:fldChar w:fldCharType="end"/>
                            </w:r>
                            <w:bookmarkEnd w:id="602"/>
                            <w:r>
                              <w:t>: Relação entre os indicadores kWh/litro e €/litro.</w:t>
                            </w:r>
                            <w:bookmarkEnd w:id="6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746296" id="Caixa de texto 103" o:spid="_x0000_s1132" type="#_x0000_t202" style="position:absolute;left:0;text-align:left;margin-left:19.45pt;margin-top:187.65pt;width:399.75pt;height:14.25pt;z-index:251961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" stroked="f">
                <v:textbox inset="0,0,0,0">
                  <w:txbxContent>
                    <w:p w:rsidR="009A1A99" w:rsidRPr="007B59E6" w:rsidRDefault="009A1A99" w:rsidP="00CE338F">
                      <w:pPr>
                        <w:pStyle w:val="Legenda"/>
                        <w:rPr>
                          <w:noProof/>
                        </w:rPr>
                      </w:pPr>
                      <w:bookmarkStart w:id="604" w:name="_Ref459392555"/>
                      <w:bookmarkStart w:id="605" w:name="_Toc469405935"/>
                      <w:r>
                        <w:t xml:space="preserve">Figura </w:t>
                      </w:r>
                      <w:r w:rsidR="0079735A">
                        <w:fldChar w:fldCharType="begin"/>
                      </w:r>
                      <w:r w:rsidR="0079735A">
                        <w:instrText xml:space="preserve"> SEQ Figura \* ARABIC </w:instrText>
                      </w:r>
                      <w:r w:rsidR="0079735A">
                        <w:fldChar w:fldCharType="separate"/>
                      </w:r>
                      <w:r>
                        <w:rPr>
                          <w:noProof/>
                        </w:rPr>
                        <w:t>59</w:t>
                      </w:r>
                      <w:r w:rsidR="0079735A">
                        <w:rPr>
                          <w:noProof/>
                        </w:rPr>
                        <w:fldChar w:fldCharType="end"/>
                      </w:r>
                      <w:bookmarkEnd w:id="604"/>
                      <w:r>
                        <w:t>: Relação entre os indicadores kWh/litro e €/litro.</w:t>
                      </w:r>
                      <w:bookmarkEnd w:id="605"/>
                    </w:p>
                  </w:txbxContent>
                </v:textbox>
                <w10:wrap type="square" anchorx="margin"/>
              </v:shape>
            </w:pict>
          </mc:Fallback>
        </mc:AlternateContent>
      </w:r>
      <w:r w:rsidRPr="00A97EF9">
        <w:rPr>
          <w:noProof/>
          <w:sz w:val="10"/>
          <w:lang w:eastAsia="pt-PT"/>
        </w:rPr>
        <w:drawing>
          <wp:anchor distT="0" distB="0" distL="114300" distR="114300" simplePos="0" relativeHeight="252021760" behindDoc="0" locked="0" layoutInCell="1" allowOverlap="1" wp14:anchorId="1138E831" wp14:editId="0E2DE2FE">
            <wp:simplePos x="0" y="0"/>
            <wp:positionH relativeFrom="margin">
              <wp:align>center</wp:align>
            </wp:positionH>
            <wp:positionV relativeFrom="paragraph">
              <wp:posOffset>0</wp:posOffset>
            </wp:positionV>
            <wp:extent cx="4896000" cy="2390400"/>
            <wp:effectExtent l="0" t="0" r="0" b="0"/>
            <wp:wrapSquare wrapText="bothSides"/>
            <wp:docPr id="75" name="Gráfico 75">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14:sizeRelH relativeFrom="page">
              <wp14:pctWidth>0</wp14:pctWidth>
            </wp14:sizeRelH>
            <wp14:sizeRelV relativeFrom="page">
              <wp14:pctHeight>0</wp14:pctHeight>
            </wp14:sizeRelV>
          </wp:anchor>
        </w:drawing>
      </w:r>
    </w:p>
    <w:p w:rsidR="00CB7CF4" w:rsidRPr="00CB7CF4" w:rsidRDefault="00CB7CF4" w:rsidP="00CB7CF4">
      <w:pPr>
        <w:rPr>
          <w:rFonts w:eastAsia="Times New Roman" w:cs="Times New Roman"/>
          <w:sz w:val="24"/>
          <w:szCs w:val="24"/>
          <w:lang w:eastAsia="pt-PT"/>
        </w:rPr>
      </w:pPr>
      <w:r w:rsidRPr="00CB7CF4">
        <w:rPr>
          <w:rFonts w:eastAsia="Times New Roman" w:cs="Times New Roman"/>
          <w:color w:val="000000"/>
          <w:lang w:eastAsia="pt-PT"/>
        </w:rPr>
        <w:t xml:space="preserve">É possível verificar que não há uma relação de proporcionalidade entre o custo e o consumo elétrico. Inclusivamente existem situações em que, ao contrário das restantes adegas, a um consumo elétrico maior corresponde um menor custo. Esta situação é explicada pelas condições contratuais estabelecidas. É ainda possível concluir que a adega A apresenta condições contratuais mais vantajosas, isto é, menor custo por kWh de eletricidade. </w:t>
      </w:r>
      <w:r w:rsidR="00EB107D">
        <w:rPr>
          <w:color w:val="000000"/>
        </w:rPr>
        <w:t>As adegas B e D, por serem as que apresentam um maior declive, são entre todas as que pagam mais por kWh de eletricidade consumida</w:t>
      </w:r>
      <w:r w:rsidRPr="00CB7CF4">
        <w:rPr>
          <w:rFonts w:eastAsia="Times New Roman" w:cs="Times New Roman"/>
          <w:color w:val="000000"/>
          <w:lang w:eastAsia="pt-PT"/>
        </w:rPr>
        <w:t>.</w:t>
      </w:r>
    </w:p>
    <w:p w:rsidR="00EB107D" w:rsidRPr="00EB107D" w:rsidRDefault="00EB107D" w:rsidP="00EB107D">
      <w:pPr>
        <w:rPr>
          <w:rFonts w:eastAsia="Times New Roman" w:cs="Times New Roman"/>
          <w:sz w:val="24"/>
          <w:szCs w:val="24"/>
          <w:lang w:eastAsia="pt-PT"/>
        </w:rPr>
      </w:pPr>
      <w:r w:rsidRPr="00EB107D">
        <w:rPr>
          <w:rFonts w:eastAsia="Times New Roman" w:cs="Times New Roman"/>
          <w:color w:val="000000"/>
          <w:lang w:eastAsia="pt-PT"/>
        </w:rPr>
        <w:t xml:space="preserve">Comparando todos os indicadores concluímos que a adega A apresenta um melhor desempenho em termos de gestão de recursos dada a diversidade de medidas implementadas nos últimos anos para a redução dos consumos de eletricidade e água. Da mesma forma, verifica-se que a adega F é a que apresenta </w:t>
      </w:r>
      <w:r w:rsidR="003F1353">
        <w:rPr>
          <w:rFonts w:eastAsia="Times New Roman" w:cs="Times New Roman"/>
          <w:color w:val="000000"/>
          <w:lang w:eastAsia="pt-PT"/>
        </w:rPr>
        <w:t>pior</w:t>
      </w:r>
      <w:r w:rsidRPr="00EB107D">
        <w:rPr>
          <w:rFonts w:eastAsia="Times New Roman" w:cs="Times New Roman"/>
          <w:color w:val="000000"/>
          <w:lang w:eastAsia="pt-PT"/>
        </w:rPr>
        <w:t xml:space="preserve"> desempenho e, consequentemente, um maior potencial de redução em termos de custo energético, de consumo energético e de respetivas emissões de GEE. Porém, ao comparar o consumo de água, é possível verificar que o agente económico C é o que apresenta maior potencial de redução.</w:t>
      </w:r>
    </w:p>
    <w:p w:rsidR="00EB107D" w:rsidRPr="00EB107D" w:rsidRDefault="00EB107D" w:rsidP="00EB107D">
      <w:pPr>
        <w:rPr>
          <w:rFonts w:eastAsia="Times New Roman" w:cs="Times New Roman"/>
          <w:sz w:val="24"/>
          <w:szCs w:val="24"/>
          <w:lang w:eastAsia="pt-PT"/>
        </w:rPr>
      </w:pPr>
      <w:r w:rsidRPr="00EB107D">
        <w:rPr>
          <w:rFonts w:eastAsia="Times New Roman" w:cs="Times New Roman"/>
          <w:color w:val="000000"/>
          <w:lang w:eastAsia="pt-PT"/>
        </w:rPr>
        <w:t xml:space="preserve">Todos os </w:t>
      </w:r>
      <w:proofErr w:type="spellStart"/>
      <w:r w:rsidRPr="00EB107D">
        <w:rPr>
          <w:rFonts w:eastAsia="Times New Roman" w:cs="Times New Roman"/>
          <w:color w:val="000000"/>
          <w:lang w:eastAsia="pt-PT"/>
        </w:rPr>
        <w:t>AE’s</w:t>
      </w:r>
      <w:proofErr w:type="spellEnd"/>
      <w:r w:rsidRPr="00EB107D">
        <w:rPr>
          <w:rFonts w:eastAsia="Times New Roman" w:cs="Times New Roman"/>
          <w:color w:val="000000"/>
          <w:lang w:eastAsia="pt-PT"/>
        </w:rPr>
        <w:t xml:space="preserve"> apresentam potencial de redução quando comparado com os valores </w:t>
      </w:r>
      <w:r w:rsidR="003F1353">
        <w:rPr>
          <w:rFonts w:eastAsia="Times New Roman" w:cs="Times New Roman"/>
          <w:color w:val="000000"/>
          <w:lang w:eastAsia="pt-PT"/>
        </w:rPr>
        <w:t>inferiores de</w:t>
      </w:r>
      <w:r w:rsidRPr="00EB107D">
        <w:rPr>
          <w:rFonts w:eastAsia="Times New Roman" w:cs="Times New Roman"/>
          <w:color w:val="000000"/>
          <w:lang w:eastAsia="pt-PT"/>
        </w:rPr>
        <w:t xml:space="preserve"> referência ou com o agente com o melhor desempenho no estudo. No entanto, é importante referir que o potencial de redução não está relacionado apenas com as dimensões ou níveis de produção do agente, mas com as suas características operacionais, processos adotados para a produção de vinho, capacidade de investimento, entre outros.</w:t>
      </w:r>
    </w:p>
    <w:p w:rsidR="00CE338F" w:rsidRDefault="00A97EF9" w:rsidP="00E27CB3">
      <w:pPr>
        <w:rPr>
          <w:color w:val="000000"/>
        </w:rPr>
      </w:pPr>
      <w:r>
        <w:rPr>
          <w:noProof/>
          <w:lang w:eastAsia="pt-PT"/>
        </w:rPr>
        <w:drawing>
          <wp:anchor distT="0" distB="0" distL="114300" distR="114300" simplePos="0" relativeHeight="252023808" behindDoc="0" locked="0" layoutInCell="1" allowOverlap="1" wp14:anchorId="7D187A34" wp14:editId="5868CF1F">
            <wp:simplePos x="0" y="0"/>
            <wp:positionH relativeFrom="margin">
              <wp:align>center</wp:align>
            </wp:positionH>
            <wp:positionV relativeFrom="paragraph">
              <wp:posOffset>393700</wp:posOffset>
            </wp:positionV>
            <wp:extent cx="4896000" cy="2390400"/>
            <wp:effectExtent l="0" t="0" r="0" b="0"/>
            <wp:wrapSquare wrapText="bothSides"/>
            <wp:docPr id="76" name="Gráfico 76">
              <a:extLst xmlns:a="http://schemas.openxmlformats.org/drawingml/2006/main">
                <a:ext uri="{FF2B5EF4-FFF2-40B4-BE49-F238E27FC236}">
                  <a16:creationId xmlns:a16="http://schemas.microsoft.com/office/drawing/2014/main" id="{2BA575E0-DFD3-45AA-A191-4C95F0DA17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14:sizeRelH relativeFrom="page">
              <wp14:pctWidth>0</wp14:pctWidth>
            </wp14:sizeRelH>
            <wp14:sizeRelV relativeFrom="page">
              <wp14:pctHeight>0</wp14:pctHeight>
            </wp14:sizeRelV>
          </wp:anchor>
        </w:drawing>
      </w:r>
      <w:r w:rsidR="008B0123">
        <w:rPr>
          <w:color w:val="000000"/>
        </w:rPr>
        <w:t>A</w:t>
      </w:r>
      <w:r w:rsidR="003F1353">
        <w:rPr>
          <w:color w:val="000000"/>
        </w:rPr>
        <w:t xml:space="preserve"> </w:t>
      </w:r>
      <w:r w:rsidR="008B0123">
        <w:rPr>
          <w:color w:val="000000"/>
        </w:rPr>
        <w:fldChar w:fldCharType="begin"/>
      </w:r>
      <w:r w:rsidR="008B0123">
        <w:rPr>
          <w:color w:val="000000"/>
        </w:rPr>
        <w:instrText xml:space="preserve"> REF _Ref460587720 \h </w:instrText>
      </w:r>
      <w:r w:rsidR="008B0123">
        <w:rPr>
          <w:color w:val="000000"/>
        </w:rPr>
      </w:r>
      <w:r w:rsidR="008B0123">
        <w:rPr>
          <w:color w:val="000000"/>
        </w:rPr>
        <w:fldChar w:fldCharType="separate"/>
      </w:r>
      <w:r w:rsidR="00E95403">
        <w:t xml:space="preserve">Figura </w:t>
      </w:r>
      <w:r w:rsidR="00E95403">
        <w:rPr>
          <w:noProof/>
        </w:rPr>
        <w:t>60</w:t>
      </w:r>
      <w:r w:rsidR="008B0123">
        <w:rPr>
          <w:color w:val="000000"/>
        </w:rPr>
        <w:fldChar w:fldCharType="end"/>
      </w:r>
      <w:r w:rsidR="008B0123">
        <w:rPr>
          <w:color w:val="000000"/>
        </w:rPr>
        <w:t xml:space="preserve">, </w:t>
      </w:r>
      <w:r w:rsidR="008B0123">
        <w:rPr>
          <w:color w:val="000000"/>
        </w:rPr>
        <w:fldChar w:fldCharType="begin"/>
      </w:r>
      <w:r w:rsidR="008B0123">
        <w:rPr>
          <w:color w:val="000000"/>
        </w:rPr>
        <w:instrText xml:space="preserve"> REF _Ref460587727 \h </w:instrText>
      </w:r>
      <w:r w:rsidR="008B0123">
        <w:rPr>
          <w:color w:val="000000"/>
        </w:rPr>
      </w:r>
      <w:r w:rsidR="008B0123">
        <w:rPr>
          <w:color w:val="000000"/>
        </w:rPr>
        <w:fldChar w:fldCharType="separate"/>
      </w:r>
      <w:r w:rsidR="00E95403">
        <w:t xml:space="preserve">Figura </w:t>
      </w:r>
      <w:r w:rsidR="00E95403">
        <w:rPr>
          <w:noProof/>
        </w:rPr>
        <w:t>61</w:t>
      </w:r>
      <w:r w:rsidR="008B0123">
        <w:rPr>
          <w:color w:val="000000"/>
        </w:rPr>
        <w:fldChar w:fldCharType="end"/>
      </w:r>
      <w:r w:rsidR="008B0123">
        <w:rPr>
          <w:color w:val="000000"/>
        </w:rPr>
        <w:t xml:space="preserve">, </w:t>
      </w:r>
      <w:r w:rsidR="008B0123">
        <w:rPr>
          <w:color w:val="000000"/>
        </w:rPr>
        <w:fldChar w:fldCharType="begin"/>
      </w:r>
      <w:r w:rsidR="008B0123">
        <w:rPr>
          <w:color w:val="000000"/>
        </w:rPr>
        <w:instrText xml:space="preserve"> REF _Ref460587729 \h </w:instrText>
      </w:r>
      <w:r w:rsidR="008B0123">
        <w:rPr>
          <w:color w:val="000000"/>
        </w:rPr>
      </w:r>
      <w:r w:rsidR="008B0123">
        <w:rPr>
          <w:color w:val="000000"/>
        </w:rPr>
        <w:fldChar w:fldCharType="separate"/>
      </w:r>
      <w:r w:rsidR="00E95403">
        <w:t xml:space="preserve">Figura </w:t>
      </w:r>
      <w:r w:rsidR="00E95403">
        <w:rPr>
          <w:noProof/>
        </w:rPr>
        <w:t>62</w:t>
      </w:r>
      <w:r w:rsidR="008B0123">
        <w:rPr>
          <w:color w:val="000000"/>
        </w:rPr>
        <w:fldChar w:fldCharType="end"/>
      </w:r>
      <w:r w:rsidR="008B0123">
        <w:rPr>
          <w:color w:val="000000"/>
        </w:rPr>
        <w:t xml:space="preserve"> e </w:t>
      </w:r>
      <w:r w:rsidR="008B0123">
        <w:rPr>
          <w:color w:val="000000"/>
        </w:rPr>
        <w:fldChar w:fldCharType="begin"/>
      </w:r>
      <w:r w:rsidR="008B0123">
        <w:rPr>
          <w:color w:val="000000"/>
        </w:rPr>
        <w:instrText xml:space="preserve"> REF _Ref460587731 \h </w:instrText>
      </w:r>
      <w:r w:rsidR="008B0123">
        <w:rPr>
          <w:color w:val="000000"/>
        </w:rPr>
      </w:r>
      <w:r w:rsidR="008B0123">
        <w:rPr>
          <w:color w:val="000000"/>
        </w:rPr>
        <w:fldChar w:fldCharType="separate"/>
      </w:r>
      <w:r w:rsidR="00E95403">
        <w:t xml:space="preserve">Figura </w:t>
      </w:r>
      <w:r w:rsidR="00E95403">
        <w:rPr>
          <w:noProof/>
        </w:rPr>
        <w:t>63</w:t>
      </w:r>
      <w:r w:rsidR="008B0123">
        <w:rPr>
          <w:color w:val="000000"/>
        </w:rPr>
        <w:fldChar w:fldCharType="end"/>
      </w:r>
      <w:r w:rsidR="008B0123">
        <w:rPr>
          <w:color w:val="000000"/>
        </w:rPr>
        <w:t xml:space="preserve"> representam</w:t>
      </w:r>
      <w:r w:rsidR="003F1353">
        <w:rPr>
          <w:color w:val="000000"/>
        </w:rPr>
        <w:t xml:space="preserve"> a relação entre os indicadores</w:t>
      </w:r>
      <w:r w:rsidR="008B0123">
        <w:rPr>
          <w:color w:val="000000"/>
        </w:rPr>
        <w:t xml:space="preserve"> ambientais</w:t>
      </w:r>
      <w:r w:rsidR="003F1353">
        <w:rPr>
          <w:color w:val="000000"/>
        </w:rPr>
        <w:t xml:space="preserve"> e a produção de vinho das várias adegas.</w:t>
      </w:r>
    </w:p>
    <w:p w:rsidR="002053EC" w:rsidRDefault="00A97EF9" w:rsidP="00D45AF2">
      <w:pPr>
        <w:rPr>
          <w:color w:val="000000"/>
        </w:rPr>
      </w:pPr>
      <w:r>
        <w:rPr>
          <w:noProof/>
          <w:lang w:eastAsia="pt-PT"/>
        </w:rPr>
        <mc:AlternateContent>
          <mc:Choice Requires="wps">
            <w:drawing>
              <wp:anchor distT="0" distB="0" distL="114300" distR="114300" simplePos="0" relativeHeight="252006400" behindDoc="0" locked="0" layoutInCell="1" allowOverlap="1" wp14:anchorId="7C68F68A" wp14:editId="61C70571">
                <wp:simplePos x="0" y="0"/>
                <wp:positionH relativeFrom="margin">
                  <wp:align>center</wp:align>
                </wp:positionH>
                <wp:positionV relativeFrom="paragraph">
                  <wp:posOffset>2415540</wp:posOffset>
                </wp:positionV>
                <wp:extent cx="4544060" cy="635"/>
                <wp:effectExtent l="0" t="0" r="8890" b="8255"/>
                <wp:wrapSquare wrapText="bothSides"/>
                <wp:docPr id="60" name="Caixa de texto 60"/>
                <wp:cNvGraphicFramePr/>
                <a:graphic xmlns:a="http://schemas.openxmlformats.org/drawingml/2006/main">
                  <a:graphicData uri="http://schemas.microsoft.com/office/word/2010/wordprocessingShape">
                    <wps:wsp>
                      <wps:cNvSpPr txBox="1"/>
                      <wps:spPr>
                        <a:xfrm>
                          <a:off x="0" y="0"/>
                          <a:ext cx="4544060" cy="635"/>
                        </a:xfrm>
                        <a:prstGeom prst="rect">
                          <a:avLst/>
                        </a:prstGeom>
                        <a:solidFill>
                          <a:prstClr val="white"/>
                        </a:solidFill>
                        <a:ln>
                          <a:noFill/>
                        </a:ln>
                      </wps:spPr>
                      <wps:txbx>
                        <w:txbxContent>
                          <w:p w:rsidR="009A1A99" w:rsidRPr="00EA711B" w:rsidRDefault="009A1A99" w:rsidP="008B0123">
                            <w:pPr>
                              <w:pStyle w:val="Legenda"/>
                              <w:rPr>
                                <w:noProof/>
                              </w:rPr>
                            </w:pPr>
                            <w:bookmarkStart w:id="606" w:name="_Ref460587720"/>
                            <w:bookmarkStart w:id="607" w:name="_Toc469405936"/>
                            <w:r>
                              <w:t xml:space="preserve">Figura </w:t>
                            </w:r>
                            <w:r w:rsidR="0079735A">
                              <w:fldChar w:fldCharType="begin"/>
                            </w:r>
                            <w:r w:rsidR="0079735A">
                              <w:instrText xml:space="preserve"> SEQ Figura \* ARABIC </w:instrText>
                            </w:r>
                            <w:r w:rsidR="0079735A">
                              <w:fldChar w:fldCharType="separate"/>
                            </w:r>
                            <w:r>
                              <w:rPr>
                                <w:noProof/>
                              </w:rPr>
                              <w:t>60</w:t>
                            </w:r>
                            <w:r w:rsidR="0079735A">
                              <w:rPr>
                                <w:noProof/>
                              </w:rPr>
                              <w:fldChar w:fldCharType="end"/>
                            </w:r>
                            <w:bookmarkEnd w:id="606"/>
                            <w:r>
                              <w:t xml:space="preserve">: Indicador ambiental </w:t>
                            </w:r>
                            <w:proofErr w:type="spellStart"/>
                            <w:r>
                              <w:t>l</w:t>
                            </w:r>
                            <w:r w:rsidRPr="008B0123">
                              <w:rPr>
                                <w:vertAlign w:val="subscript"/>
                              </w:rPr>
                              <w:t>água</w:t>
                            </w:r>
                            <w:proofErr w:type="spellEnd"/>
                            <w:r>
                              <w:t>/</w:t>
                            </w:r>
                            <w:proofErr w:type="spellStart"/>
                            <w:r>
                              <w:t>l</w:t>
                            </w:r>
                            <w:r w:rsidRPr="008B0123">
                              <w:rPr>
                                <w:vertAlign w:val="subscript"/>
                              </w:rPr>
                              <w:t>vinho</w:t>
                            </w:r>
                            <w:proofErr w:type="spellEnd"/>
                            <w:r>
                              <w:t xml:space="preserve"> em função da produção de vinho.</w:t>
                            </w:r>
                            <w:bookmarkEnd w:id="6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68F68A" id="Caixa de texto 60" o:spid="_x0000_s1133" type="#_x0000_t202" style="position:absolute;left:0;text-align:left;margin-left:0;margin-top:190.2pt;width:357.8pt;height:.05pt;z-index:2520064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" stroked="f">
                <v:textbox style="mso-fit-shape-to-text:t" inset="0,0,0,0">
                  <w:txbxContent>
                    <w:p w:rsidR="009A1A99" w:rsidRPr="00EA711B" w:rsidRDefault="009A1A99" w:rsidP="008B0123">
                      <w:pPr>
                        <w:pStyle w:val="Legenda"/>
                        <w:rPr>
                          <w:noProof/>
                        </w:rPr>
                      </w:pPr>
                      <w:bookmarkStart w:id="608" w:name="_Ref460587720"/>
                      <w:bookmarkStart w:id="609" w:name="_Toc469405936"/>
                      <w:r>
                        <w:t xml:space="preserve">Figura </w:t>
                      </w:r>
                      <w:r w:rsidR="0079735A">
                        <w:fldChar w:fldCharType="begin"/>
                      </w:r>
                      <w:r w:rsidR="0079735A">
                        <w:instrText xml:space="preserve"> SEQ Figura \* ARABIC </w:instrText>
                      </w:r>
                      <w:r w:rsidR="0079735A">
                        <w:fldChar w:fldCharType="separate"/>
                      </w:r>
                      <w:r>
                        <w:rPr>
                          <w:noProof/>
                        </w:rPr>
                        <w:t>60</w:t>
                      </w:r>
                      <w:r w:rsidR="0079735A">
                        <w:rPr>
                          <w:noProof/>
                        </w:rPr>
                        <w:fldChar w:fldCharType="end"/>
                      </w:r>
                      <w:bookmarkEnd w:id="608"/>
                      <w:r>
                        <w:t xml:space="preserve">: Indicador ambiental </w:t>
                      </w:r>
                      <w:proofErr w:type="spellStart"/>
                      <w:r>
                        <w:t>l</w:t>
                      </w:r>
                      <w:r w:rsidRPr="008B0123">
                        <w:rPr>
                          <w:vertAlign w:val="subscript"/>
                        </w:rPr>
                        <w:t>água</w:t>
                      </w:r>
                      <w:proofErr w:type="spellEnd"/>
                      <w:r>
                        <w:t>/</w:t>
                      </w:r>
                      <w:proofErr w:type="spellStart"/>
                      <w:r>
                        <w:t>l</w:t>
                      </w:r>
                      <w:r w:rsidRPr="008B0123">
                        <w:rPr>
                          <w:vertAlign w:val="subscript"/>
                        </w:rPr>
                        <w:t>vinho</w:t>
                      </w:r>
                      <w:proofErr w:type="spellEnd"/>
                      <w:r>
                        <w:t xml:space="preserve"> em função da produção de vinho.</w:t>
                      </w:r>
                      <w:bookmarkEnd w:id="609"/>
                    </w:p>
                  </w:txbxContent>
                </v:textbox>
                <w10:wrap type="square" anchorx="margin"/>
              </v:shape>
            </w:pict>
          </mc:Fallback>
        </mc:AlternateContent>
      </w:r>
    </w:p>
    <w:p w:rsidR="00EB107D" w:rsidRDefault="00A97EF9" w:rsidP="00D45AF2">
      <w:pPr>
        <w:rPr>
          <w:color w:val="000000"/>
        </w:rPr>
      </w:pPr>
      <w:r>
        <w:rPr>
          <w:noProof/>
          <w:lang w:eastAsia="pt-PT"/>
        </w:rPr>
        <w:lastRenderedPageBreak/>
        <mc:AlternateContent>
          <mc:Choice Requires="wps">
            <w:drawing>
              <wp:anchor distT="0" distB="0" distL="114300" distR="114300" simplePos="0" relativeHeight="252008448" behindDoc="0" locked="0" layoutInCell="1" allowOverlap="1" wp14:anchorId="326F4084" wp14:editId="710AE529">
                <wp:simplePos x="0" y="0"/>
                <wp:positionH relativeFrom="margin">
                  <wp:align>center</wp:align>
                </wp:positionH>
                <wp:positionV relativeFrom="paragraph">
                  <wp:posOffset>2468245</wp:posOffset>
                </wp:positionV>
                <wp:extent cx="4547235" cy="635"/>
                <wp:effectExtent l="0" t="0" r="5715" b="8255"/>
                <wp:wrapSquare wrapText="bothSides"/>
                <wp:docPr id="64" name="Caixa de texto 64"/>
                <wp:cNvGraphicFramePr/>
                <a:graphic xmlns:a="http://schemas.openxmlformats.org/drawingml/2006/main">
                  <a:graphicData uri="http://schemas.microsoft.com/office/word/2010/wordprocessingShape">
                    <wps:wsp>
                      <wps:cNvSpPr txBox="1"/>
                      <wps:spPr>
                        <a:xfrm>
                          <a:off x="0" y="0"/>
                          <a:ext cx="4547235" cy="635"/>
                        </a:xfrm>
                        <a:prstGeom prst="rect">
                          <a:avLst/>
                        </a:prstGeom>
                        <a:solidFill>
                          <a:prstClr val="white"/>
                        </a:solidFill>
                        <a:ln>
                          <a:noFill/>
                        </a:ln>
                      </wps:spPr>
                      <wps:txbx>
                        <w:txbxContent>
                          <w:p w:rsidR="009A1A99" w:rsidRPr="006118F3" w:rsidRDefault="009A1A99" w:rsidP="008B0123">
                            <w:pPr>
                              <w:pStyle w:val="Legenda"/>
                              <w:rPr>
                                <w:noProof/>
                              </w:rPr>
                            </w:pPr>
                            <w:bookmarkStart w:id="610" w:name="_Ref460587727"/>
                            <w:bookmarkStart w:id="611" w:name="_Toc469405937"/>
                            <w:r>
                              <w:t xml:space="preserve">Figura </w:t>
                            </w:r>
                            <w:r w:rsidR="0079735A">
                              <w:fldChar w:fldCharType="begin"/>
                            </w:r>
                            <w:r w:rsidR="0079735A">
                              <w:instrText xml:space="preserve"> SEQ Figura \* ARABIC </w:instrText>
                            </w:r>
                            <w:r w:rsidR="0079735A">
                              <w:fldChar w:fldCharType="separate"/>
                            </w:r>
                            <w:r>
                              <w:rPr>
                                <w:noProof/>
                              </w:rPr>
                              <w:t>61</w:t>
                            </w:r>
                            <w:r w:rsidR="0079735A">
                              <w:rPr>
                                <w:noProof/>
                              </w:rPr>
                              <w:fldChar w:fldCharType="end"/>
                            </w:r>
                            <w:bookmarkEnd w:id="610"/>
                            <w:r>
                              <w:t xml:space="preserve">: </w:t>
                            </w:r>
                            <w:r w:rsidRPr="00C83BC1">
                              <w:t xml:space="preserve">Indicador ambiental </w:t>
                            </w:r>
                            <w:r>
                              <w:t>kWh</w:t>
                            </w:r>
                            <w:r w:rsidRPr="00C83BC1">
                              <w:t>/</w:t>
                            </w:r>
                            <w:proofErr w:type="spellStart"/>
                            <w:r w:rsidRPr="00C83BC1">
                              <w:t>l</w:t>
                            </w:r>
                            <w:r w:rsidRPr="008B0123">
                              <w:rPr>
                                <w:vertAlign w:val="subscript"/>
                              </w:rPr>
                              <w:t>vinho</w:t>
                            </w:r>
                            <w:proofErr w:type="spellEnd"/>
                            <w:r w:rsidRPr="00C83BC1">
                              <w:t xml:space="preserve"> em função da produção de vinho.</w:t>
                            </w:r>
                            <w:bookmarkEnd w:id="6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6F4084" id="Caixa de texto 64" o:spid="_x0000_s1134" type="#_x0000_t202" style="position:absolute;left:0;text-align:left;margin-left:0;margin-top:194.35pt;width:358.05pt;height:.05pt;z-index:2520084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" stroked="f">
                <v:textbox style="mso-fit-shape-to-text:t" inset="0,0,0,0">
                  <w:txbxContent>
                    <w:p w:rsidR="009A1A99" w:rsidRPr="006118F3" w:rsidRDefault="009A1A99" w:rsidP="008B0123">
                      <w:pPr>
                        <w:pStyle w:val="Legenda"/>
                        <w:rPr>
                          <w:noProof/>
                        </w:rPr>
                      </w:pPr>
                      <w:bookmarkStart w:id="612" w:name="_Ref460587727"/>
                      <w:bookmarkStart w:id="613" w:name="_Toc469405937"/>
                      <w:r>
                        <w:t xml:space="preserve">Figura </w:t>
                      </w:r>
                      <w:r w:rsidR="0079735A">
                        <w:fldChar w:fldCharType="begin"/>
                      </w:r>
                      <w:r w:rsidR="0079735A">
                        <w:instrText xml:space="preserve"> SEQ Figura \* ARABIC </w:instrText>
                      </w:r>
                      <w:r w:rsidR="0079735A">
                        <w:fldChar w:fldCharType="separate"/>
                      </w:r>
                      <w:r>
                        <w:rPr>
                          <w:noProof/>
                        </w:rPr>
                        <w:t>61</w:t>
                      </w:r>
                      <w:r w:rsidR="0079735A">
                        <w:rPr>
                          <w:noProof/>
                        </w:rPr>
                        <w:fldChar w:fldCharType="end"/>
                      </w:r>
                      <w:bookmarkEnd w:id="612"/>
                      <w:r>
                        <w:t xml:space="preserve">: </w:t>
                      </w:r>
                      <w:r w:rsidRPr="00C83BC1">
                        <w:t xml:space="preserve">Indicador ambiental </w:t>
                      </w:r>
                      <w:r>
                        <w:t>kWh</w:t>
                      </w:r>
                      <w:r w:rsidRPr="00C83BC1">
                        <w:t>/</w:t>
                      </w:r>
                      <w:proofErr w:type="spellStart"/>
                      <w:r w:rsidRPr="00C83BC1">
                        <w:t>l</w:t>
                      </w:r>
                      <w:r w:rsidRPr="008B0123">
                        <w:rPr>
                          <w:vertAlign w:val="subscript"/>
                        </w:rPr>
                        <w:t>vinho</w:t>
                      </w:r>
                      <w:proofErr w:type="spellEnd"/>
                      <w:r w:rsidRPr="00C83BC1">
                        <w:t xml:space="preserve"> em função da produção de vinho.</w:t>
                      </w:r>
                      <w:bookmarkEnd w:id="613"/>
                    </w:p>
                  </w:txbxContent>
                </v:textbox>
                <w10:wrap type="square" anchorx="margin"/>
              </v:shape>
            </w:pict>
          </mc:Fallback>
        </mc:AlternateContent>
      </w:r>
      <w:r>
        <w:rPr>
          <w:noProof/>
          <w:lang w:eastAsia="pt-PT"/>
        </w:rPr>
        <w:drawing>
          <wp:anchor distT="0" distB="0" distL="114300" distR="114300" simplePos="0" relativeHeight="252025856" behindDoc="0" locked="0" layoutInCell="1" allowOverlap="1" wp14:anchorId="1AAD13D3" wp14:editId="73C3FE59">
            <wp:simplePos x="0" y="0"/>
            <wp:positionH relativeFrom="margin">
              <wp:align>center</wp:align>
            </wp:positionH>
            <wp:positionV relativeFrom="paragraph">
              <wp:posOffset>47625</wp:posOffset>
            </wp:positionV>
            <wp:extent cx="4895850" cy="2390140"/>
            <wp:effectExtent l="0" t="0" r="0" b="0"/>
            <wp:wrapSquare wrapText="bothSides"/>
            <wp:docPr id="77" name="Gráfico 77">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14:sizeRelH relativeFrom="page">
              <wp14:pctWidth>0</wp14:pctWidth>
            </wp14:sizeRelH>
            <wp14:sizeRelV relativeFrom="page">
              <wp14:pctHeight>0</wp14:pctHeight>
            </wp14:sizeRelV>
          </wp:anchor>
        </w:drawing>
      </w:r>
    </w:p>
    <w:p w:rsidR="00EB107D" w:rsidRDefault="00EB107D" w:rsidP="00D45AF2">
      <w:pPr>
        <w:rPr>
          <w:color w:val="000000"/>
        </w:rPr>
      </w:pPr>
    </w:p>
    <w:p w:rsidR="00EB107D" w:rsidRDefault="00A97EF9" w:rsidP="00D45AF2">
      <w:pPr>
        <w:rPr>
          <w:color w:val="000000"/>
        </w:rPr>
      </w:pPr>
      <w:r>
        <w:rPr>
          <w:noProof/>
          <w:lang w:eastAsia="pt-PT"/>
        </w:rPr>
        <w:drawing>
          <wp:anchor distT="0" distB="0" distL="114300" distR="114300" simplePos="0" relativeHeight="252027904" behindDoc="0" locked="0" layoutInCell="1" allowOverlap="1" wp14:anchorId="0BA91F04" wp14:editId="103DE981">
            <wp:simplePos x="0" y="0"/>
            <wp:positionH relativeFrom="margin">
              <wp:align>center</wp:align>
            </wp:positionH>
            <wp:positionV relativeFrom="paragraph">
              <wp:posOffset>237490</wp:posOffset>
            </wp:positionV>
            <wp:extent cx="4895850" cy="2390140"/>
            <wp:effectExtent l="0" t="0" r="0" b="0"/>
            <wp:wrapSquare wrapText="bothSides"/>
            <wp:docPr id="82" name="Gráfico 82">
              <a:extLst xmlns:a="http://schemas.openxmlformats.org/drawingml/2006/main">
                <a:ext uri="{FF2B5EF4-FFF2-40B4-BE49-F238E27FC236}">
                  <a16:creationId xmlns:a16="http://schemas.microsoft.com/office/drawing/2014/main" id="{00000000-0008-0000-00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14:sizeRelH relativeFrom="page">
              <wp14:pctWidth>0</wp14:pctWidth>
            </wp14:sizeRelH>
            <wp14:sizeRelV relativeFrom="page">
              <wp14:pctHeight>0</wp14:pctHeight>
            </wp14:sizeRelV>
          </wp:anchor>
        </w:drawing>
      </w:r>
      <w:r w:rsidR="008B0123">
        <w:rPr>
          <w:noProof/>
          <w:lang w:eastAsia="pt-PT"/>
        </w:rPr>
        <mc:AlternateContent>
          <mc:Choice Requires="wps">
            <w:drawing>
              <wp:anchor distT="0" distB="0" distL="114300" distR="114300" simplePos="0" relativeHeight="252010496" behindDoc="0" locked="0" layoutInCell="1" allowOverlap="1" wp14:anchorId="4A065499" wp14:editId="6FE8516A">
                <wp:simplePos x="0" y="0"/>
                <wp:positionH relativeFrom="margin">
                  <wp:align>center</wp:align>
                </wp:positionH>
                <wp:positionV relativeFrom="paragraph">
                  <wp:posOffset>2769235</wp:posOffset>
                </wp:positionV>
                <wp:extent cx="4544060" cy="635"/>
                <wp:effectExtent l="0" t="0" r="8890" b="8255"/>
                <wp:wrapSquare wrapText="bothSides"/>
                <wp:docPr id="65" name="Caixa de texto 65"/>
                <wp:cNvGraphicFramePr/>
                <a:graphic xmlns:a="http://schemas.openxmlformats.org/drawingml/2006/main">
                  <a:graphicData uri="http://schemas.microsoft.com/office/word/2010/wordprocessingShape">
                    <wps:wsp>
                      <wps:cNvSpPr txBox="1"/>
                      <wps:spPr>
                        <a:xfrm>
                          <a:off x="0" y="0"/>
                          <a:ext cx="4544060" cy="635"/>
                        </a:xfrm>
                        <a:prstGeom prst="rect">
                          <a:avLst/>
                        </a:prstGeom>
                        <a:solidFill>
                          <a:prstClr val="white"/>
                        </a:solidFill>
                        <a:ln>
                          <a:noFill/>
                        </a:ln>
                      </wps:spPr>
                      <wps:txbx>
                        <w:txbxContent>
                          <w:p w:rsidR="009A1A99" w:rsidRPr="006B2F29" w:rsidRDefault="009A1A99" w:rsidP="008B0123">
                            <w:pPr>
                              <w:pStyle w:val="Legenda"/>
                              <w:rPr>
                                <w:noProof/>
                              </w:rPr>
                            </w:pPr>
                            <w:bookmarkStart w:id="614" w:name="_Ref460587729"/>
                            <w:bookmarkStart w:id="615" w:name="_Toc469405938"/>
                            <w:r>
                              <w:t xml:space="preserve">Figura </w:t>
                            </w:r>
                            <w:r w:rsidR="0079735A">
                              <w:fldChar w:fldCharType="begin"/>
                            </w:r>
                            <w:r w:rsidR="0079735A">
                              <w:instrText xml:space="preserve"> SEQ Figura \* ARABIC </w:instrText>
                            </w:r>
                            <w:r w:rsidR="0079735A">
                              <w:fldChar w:fldCharType="separate"/>
                            </w:r>
                            <w:r>
                              <w:rPr>
                                <w:noProof/>
                              </w:rPr>
                              <w:t>62</w:t>
                            </w:r>
                            <w:r w:rsidR="0079735A">
                              <w:rPr>
                                <w:noProof/>
                              </w:rPr>
                              <w:fldChar w:fldCharType="end"/>
                            </w:r>
                            <w:bookmarkEnd w:id="614"/>
                            <w:r>
                              <w:t xml:space="preserve">: </w:t>
                            </w:r>
                            <w:r w:rsidRPr="005E7F2D">
                              <w:t xml:space="preserve">Indicador ambiental </w:t>
                            </w:r>
                            <w:r>
                              <w:t>€</w:t>
                            </w:r>
                            <w:r w:rsidRPr="005E7F2D">
                              <w:t>/</w:t>
                            </w:r>
                            <w:proofErr w:type="spellStart"/>
                            <w:r w:rsidRPr="005E7F2D">
                              <w:t>l</w:t>
                            </w:r>
                            <w:r w:rsidRPr="008B0123">
                              <w:rPr>
                                <w:vertAlign w:val="subscript"/>
                              </w:rPr>
                              <w:t>vinho</w:t>
                            </w:r>
                            <w:proofErr w:type="spellEnd"/>
                            <w:r w:rsidRPr="005E7F2D">
                              <w:t xml:space="preserve"> em função da produção de vinho.</w:t>
                            </w:r>
                            <w:bookmarkEnd w:id="6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065499" id="Caixa de texto 65" o:spid="_x0000_s1135" type="#_x0000_t202" style="position:absolute;left:0;text-align:left;margin-left:0;margin-top:218.05pt;width:357.8pt;height:.05pt;z-index:2520104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" stroked="f">
                <v:textbox style="mso-fit-shape-to-text:t" inset="0,0,0,0">
                  <w:txbxContent>
                    <w:p w:rsidR="009A1A99" w:rsidRPr="006B2F29" w:rsidRDefault="009A1A99" w:rsidP="008B0123">
                      <w:pPr>
                        <w:pStyle w:val="Legenda"/>
                        <w:rPr>
                          <w:noProof/>
                        </w:rPr>
                      </w:pPr>
                      <w:bookmarkStart w:id="616" w:name="_Ref460587729"/>
                      <w:bookmarkStart w:id="617" w:name="_Toc469405938"/>
                      <w:r>
                        <w:t xml:space="preserve">Figura </w:t>
                      </w:r>
                      <w:r w:rsidR="0079735A">
                        <w:fldChar w:fldCharType="begin"/>
                      </w:r>
                      <w:r w:rsidR="0079735A">
                        <w:instrText xml:space="preserve"> SEQ Figura \* ARABIC </w:instrText>
                      </w:r>
                      <w:r w:rsidR="0079735A">
                        <w:fldChar w:fldCharType="separate"/>
                      </w:r>
                      <w:r>
                        <w:rPr>
                          <w:noProof/>
                        </w:rPr>
                        <w:t>62</w:t>
                      </w:r>
                      <w:r w:rsidR="0079735A">
                        <w:rPr>
                          <w:noProof/>
                        </w:rPr>
                        <w:fldChar w:fldCharType="end"/>
                      </w:r>
                      <w:bookmarkEnd w:id="616"/>
                      <w:r>
                        <w:t xml:space="preserve">: </w:t>
                      </w:r>
                      <w:r w:rsidRPr="005E7F2D">
                        <w:t xml:space="preserve">Indicador ambiental </w:t>
                      </w:r>
                      <w:r>
                        <w:t>€</w:t>
                      </w:r>
                      <w:r w:rsidRPr="005E7F2D">
                        <w:t>/</w:t>
                      </w:r>
                      <w:proofErr w:type="spellStart"/>
                      <w:r w:rsidRPr="005E7F2D">
                        <w:t>l</w:t>
                      </w:r>
                      <w:r w:rsidRPr="008B0123">
                        <w:rPr>
                          <w:vertAlign w:val="subscript"/>
                        </w:rPr>
                        <w:t>vinho</w:t>
                      </w:r>
                      <w:proofErr w:type="spellEnd"/>
                      <w:r w:rsidRPr="005E7F2D">
                        <w:t xml:space="preserve"> em função da produção de vinho.</w:t>
                      </w:r>
                      <w:bookmarkEnd w:id="617"/>
                    </w:p>
                  </w:txbxContent>
                </v:textbox>
                <w10:wrap type="square" anchorx="margin"/>
              </v:shape>
            </w:pict>
          </mc:Fallback>
        </mc:AlternateContent>
      </w:r>
    </w:p>
    <w:p w:rsidR="00EB107D" w:rsidRDefault="00EB107D" w:rsidP="00D45AF2">
      <w:pPr>
        <w:rPr>
          <w:color w:val="000000"/>
        </w:rPr>
      </w:pPr>
    </w:p>
    <w:p w:rsidR="006A1153" w:rsidRDefault="00121AE3" w:rsidP="00D45AF2">
      <w:pPr>
        <w:rPr>
          <w:color w:val="000000"/>
        </w:rPr>
      </w:pPr>
      <w:r>
        <w:rPr>
          <w:noProof/>
          <w:lang w:eastAsia="pt-PT"/>
        </w:rPr>
        <mc:AlternateContent>
          <mc:Choice Requires="wps">
            <w:drawing>
              <wp:anchor distT="0" distB="0" distL="114300" distR="114300" simplePos="0" relativeHeight="252012544" behindDoc="0" locked="0" layoutInCell="1" allowOverlap="1" wp14:anchorId="4285E4AC" wp14:editId="25A2772C">
                <wp:simplePos x="0" y="0"/>
                <wp:positionH relativeFrom="margin">
                  <wp:align>center</wp:align>
                </wp:positionH>
                <wp:positionV relativeFrom="paragraph">
                  <wp:posOffset>2755900</wp:posOffset>
                </wp:positionV>
                <wp:extent cx="4547235" cy="635"/>
                <wp:effectExtent l="0" t="0" r="5715" b="8255"/>
                <wp:wrapSquare wrapText="bothSides"/>
                <wp:docPr id="66" name="Caixa de texto 66"/>
                <wp:cNvGraphicFramePr/>
                <a:graphic xmlns:a="http://schemas.openxmlformats.org/drawingml/2006/main">
                  <a:graphicData uri="http://schemas.microsoft.com/office/word/2010/wordprocessingShape">
                    <wps:wsp>
                      <wps:cNvSpPr txBox="1"/>
                      <wps:spPr>
                        <a:xfrm>
                          <a:off x="0" y="0"/>
                          <a:ext cx="4547235" cy="635"/>
                        </a:xfrm>
                        <a:prstGeom prst="rect">
                          <a:avLst/>
                        </a:prstGeom>
                        <a:solidFill>
                          <a:prstClr val="white"/>
                        </a:solidFill>
                        <a:ln>
                          <a:noFill/>
                        </a:ln>
                      </wps:spPr>
                      <wps:txbx>
                        <w:txbxContent>
                          <w:p w:rsidR="009A1A99" w:rsidRPr="00A25008" w:rsidRDefault="009A1A99" w:rsidP="008B0123">
                            <w:pPr>
                              <w:pStyle w:val="Legenda"/>
                              <w:rPr>
                                <w:noProof/>
                              </w:rPr>
                            </w:pPr>
                            <w:bookmarkStart w:id="618" w:name="_Ref460587731"/>
                            <w:bookmarkStart w:id="619" w:name="_Toc469405939"/>
                            <w:r>
                              <w:t xml:space="preserve">Figura </w:t>
                            </w:r>
                            <w:r w:rsidR="0079735A">
                              <w:fldChar w:fldCharType="begin"/>
                            </w:r>
                            <w:r w:rsidR="0079735A">
                              <w:instrText xml:space="preserve"> SEQ Figura \* ARABIC </w:instrText>
                            </w:r>
                            <w:r w:rsidR="0079735A">
                              <w:fldChar w:fldCharType="separate"/>
                            </w:r>
                            <w:r>
                              <w:rPr>
                                <w:noProof/>
                              </w:rPr>
                              <w:t>63</w:t>
                            </w:r>
                            <w:r w:rsidR="0079735A">
                              <w:rPr>
                                <w:noProof/>
                              </w:rPr>
                              <w:fldChar w:fldCharType="end"/>
                            </w:r>
                            <w:bookmarkEnd w:id="618"/>
                            <w:r>
                              <w:t xml:space="preserve">: </w:t>
                            </w:r>
                            <w:r w:rsidRPr="00217CE4">
                              <w:t xml:space="preserve">Indicador ambiental </w:t>
                            </w:r>
                            <w:r>
                              <w:t>g</w:t>
                            </w:r>
                            <w:r>
                              <w:rPr>
                                <w:vertAlign w:val="subscript"/>
                              </w:rPr>
                              <w:t>CO2</w:t>
                            </w:r>
                            <w:r w:rsidRPr="00217CE4">
                              <w:t>/</w:t>
                            </w:r>
                            <w:proofErr w:type="spellStart"/>
                            <w:r w:rsidRPr="00217CE4">
                              <w:t>l</w:t>
                            </w:r>
                            <w:r w:rsidRPr="008B0123">
                              <w:rPr>
                                <w:vertAlign w:val="subscript"/>
                              </w:rPr>
                              <w:t>vinho</w:t>
                            </w:r>
                            <w:proofErr w:type="spellEnd"/>
                            <w:r w:rsidRPr="00217CE4">
                              <w:t xml:space="preserve"> em função da produção de vinho.</w:t>
                            </w:r>
                            <w:bookmarkEnd w:id="6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85E4AC" id="Caixa de texto 66" o:spid="_x0000_s1136" type="#_x0000_t202" style="position:absolute;left:0;text-align:left;margin-left:0;margin-top:217pt;width:358.05pt;height:.05pt;z-index:2520125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" stroked="f">
                <v:textbox style="mso-fit-shape-to-text:t" inset="0,0,0,0">
                  <w:txbxContent>
                    <w:p w:rsidR="009A1A99" w:rsidRPr="00A25008" w:rsidRDefault="009A1A99" w:rsidP="008B0123">
                      <w:pPr>
                        <w:pStyle w:val="Legenda"/>
                        <w:rPr>
                          <w:noProof/>
                        </w:rPr>
                      </w:pPr>
                      <w:bookmarkStart w:id="620" w:name="_Ref460587731"/>
                      <w:bookmarkStart w:id="621" w:name="_Toc469405939"/>
                      <w:r>
                        <w:t xml:space="preserve">Figura </w:t>
                      </w:r>
                      <w:r w:rsidR="0079735A">
                        <w:fldChar w:fldCharType="begin"/>
                      </w:r>
                      <w:r w:rsidR="0079735A">
                        <w:instrText xml:space="preserve"> SEQ Figura \* ARABIC </w:instrText>
                      </w:r>
                      <w:r w:rsidR="0079735A">
                        <w:fldChar w:fldCharType="separate"/>
                      </w:r>
                      <w:r>
                        <w:rPr>
                          <w:noProof/>
                        </w:rPr>
                        <w:t>63</w:t>
                      </w:r>
                      <w:r w:rsidR="0079735A">
                        <w:rPr>
                          <w:noProof/>
                        </w:rPr>
                        <w:fldChar w:fldCharType="end"/>
                      </w:r>
                      <w:bookmarkEnd w:id="620"/>
                      <w:r>
                        <w:t xml:space="preserve">: </w:t>
                      </w:r>
                      <w:r w:rsidRPr="00217CE4">
                        <w:t xml:space="preserve">Indicador ambiental </w:t>
                      </w:r>
                      <w:r>
                        <w:t>g</w:t>
                      </w:r>
                      <w:r>
                        <w:rPr>
                          <w:vertAlign w:val="subscript"/>
                        </w:rPr>
                        <w:t>CO2</w:t>
                      </w:r>
                      <w:r w:rsidRPr="00217CE4">
                        <w:t>/</w:t>
                      </w:r>
                      <w:proofErr w:type="spellStart"/>
                      <w:r w:rsidRPr="00217CE4">
                        <w:t>l</w:t>
                      </w:r>
                      <w:r w:rsidRPr="008B0123">
                        <w:rPr>
                          <w:vertAlign w:val="subscript"/>
                        </w:rPr>
                        <w:t>vinho</w:t>
                      </w:r>
                      <w:proofErr w:type="spellEnd"/>
                      <w:r w:rsidRPr="00217CE4">
                        <w:t xml:space="preserve"> em função da produção de vinho.</w:t>
                      </w:r>
                      <w:bookmarkEnd w:id="621"/>
                    </w:p>
                  </w:txbxContent>
                </v:textbox>
                <w10:wrap type="square" anchorx="margin"/>
              </v:shape>
            </w:pict>
          </mc:Fallback>
        </mc:AlternateContent>
      </w:r>
    </w:p>
    <w:p w:rsidR="006A1153" w:rsidRDefault="00121AE3" w:rsidP="00D45AF2">
      <w:pPr>
        <w:rPr>
          <w:color w:val="000000"/>
        </w:rPr>
      </w:pPr>
      <w:r>
        <w:rPr>
          <w:noProof/>
          <w:lang w:eastAsia="pt-PT"/>
        </w:rPr>
        <w:drawing>
          <wp:anchor distT="0" distB="0" distL="114300" distR="114300" simplePos="0" relativeHeight="252029952" behindDoc="0" locked="0" layoutInCell="1" allowOverlap="1" wp14:anchorId="49A22826" wp14:editId="12D321CE">
            <wp:simplePos x="0" y="0"/>
            <wp:positionH relativeFrom="margin">
              <wp:posOffset>342265</wp:posOffset>
            </wp:positionH>
            <wp:positionV relativeFrom="paragraph">
              <wp:posOffset>52070</wp:posOffset>
            </wp:positionV>
            <wp:extent cx="4896000" cy="2390400"/>
            <wp:effectExtent l="0" t="0" r="0" b="0"/>
            <wp:wrapSquare wrapText="bothSides"/>
            <wp:docPr id="86" name="Gráfico 86">
              <a:extLst xmlns:a="http://schemas.openxmlformats.org/drawingml/2006/main">
                <a:ext uri="{FF2B5EF4-FFF2-40B4-BE49-F238E27FC236}">
                  <a16:creationId xmlns:a16="http://schemas.microsoft.com/office/drawing/2014/main" id="{00000000-0008-0000-00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14:sizeRelH relativeFrom="page">
              <wp14:pctWidth>0</wp14:pctWidth>
            </wp14:sizeRelH>
            <wp14:sizeRelV relativeFrom="page">
              <wp14:pctHeight>0</wp14:pctHeight>
            </wp14:sizeRelV>
          </wp:anchor>
        </w:drawing>
      </w:r>
    </w:p>
    <w:p w:rsidR="006A1153" w:rsidRDefault="006A1153" w:rsidP="00D45AF2">
      <w:pPr>
        <w:rPr>
          <w:color w:val="000000"/>
        </w:rPr>
      </w:pPr>
    </w:p>
    <w:p w:rsidR="006A1153" w:rsidRDefault="006A1153" w:rsidP="00D45AF2">
      <w:pPr>
        <w:rPr>
          <w:color w:val="000000"/>
        </w:rPr>
      </w:pPr>
    </w:p>
    <w:p w:rsidR="006A1153" w:rsidRDefault="006A1153" w:rsidP="00D45AF2">
      <w:pPr>
        <w:rPr>
          <w:color w:val="000000"/>
        </w:rPr>
      </w:pPr>
    </w:p>
    <w:p w:rsidR="006A1153" w:rsidRDefault="006A1153" w:rsidP="00D45AF2">
      <w:pPr>
        <w:rPr>
          <w:color w:val="000000"/>
        </w:rPr>
      </w:pPr>
    </w:p>
    <w:p w:rsidR="006A1153" w:rsidRDefault="006A1153" w:rsidP="00D45AF2">
      <w:pPr>
        <w:rPr>
          <w:color w:val="000000"/>
        </w:rPr>
      </w:pPr>
    </w:p>
    <w:p w:rsidR="006A1153" w:rsidRDefault="006A1153" w:rsidP="00D45AF2">
      <w:pPr>
        <w:rPr>
          <w:color w:val="000000"/>
        </w:rPr>
      </w:pPr>
    </w:p>
    <w:p w:rsidR="006A1153" w:rsidRDefault="006A1153" w:rsidP="00D45AF2">
      <w:pPr>
        <w:rPr>
          <w:color w:val="000000"/>
        </w:rPr>
      </w:pPr>
    </w:p>
    <w:p w:rsidR="006A1153" w:rsidRDefault="006A1153" w:rsidP="00D45AF2">
      <w:pPr>
        <w:rPr>
          <w:color w:val="000000"/>
        </w:rPr>
      </w:pPr>
    </w:p>
    <w:p w:rsidR="0088609A" w:rsidRDefault="009E2411" w:rsidP="00D45AF2">
      <w:r>
        <w:rPr>
          <w:color w:val="000000"/>
        </w:rPr>
        <w:lastRenderedPageBreak/>
        <w:t>Observando as 4 figuras acima representadas</w:t>
      </w:r>
      <w:r w:rsidR="0088609A">
        <w:rPr>
          <w:color w:val="000000"/>
        </w:rPr>
        <w:t xml:space="preserve">, verifica-se uma correlação entre os indicadores e a produção de cada AE. Embora exista sempre </w:t>
      </w:r>
      <w:r w:rsidR="00EB107D">
        <w:rPr>
          <w:color w:val="000000"/>
        </w:rPr>
        <w:t xml:space="preserve">pelo menos </w:t>
      </w:r>
      <w:r w:rsidR="0088609A">
        <w:rPr>
          <w:color w:val="000000"/>
        </w:rPr>
        <w:t xml:space="preserve">um </w:t>
      </w:r>
      <w:proofErr w:type="spellStart"/>
      <w:r w:rsidR="0088609A">
        <w:rPr>
          <w:i/>
          <w:iCs/>
          <w:color w:val="000000"/>
        </w:rPr>
        <w:t>outlier</w:t>
      </w:r>
      <w:proofErr w:type="spellEnd"/>
      <w:r w:rsidR="0088609A">
        <w:rPr>
          <w:color w:val="000000"/>
        </w:rPr>
        <w:t xml:space="preserve">, em todos os indicadores é possível verificar que os </w:t>
      </w:r>
      <w:proofErr w:type="spellStart"/>
      <w:r w:rsidR="0088609A">
        <w:rPr>
          <w:color w:val="000000"/>
        </w:rPr>
        <w:t>AEs</w:t>
      </w:r>
      <w:proofErr w:type="spellEnd"/>
      <w:r w:rsidR="0088609A">
        <w:rPr>
          <w:color w:val="000000"/>
        </w:rPr>
        <w:t xml:space="preserve"> com produções semelhantes têm indicadores semelhantes, e quanto maior a produção, menor o valor do indicador. </w:t>
      </w:r>
      <w:r w:rsidR="008B0123">
        <w:rPr>
          <w:color w:val="000000"/>
        </w:rPr>
        <w:t>Podemos então concluir que, regra geral, quanto maior a produção da adega melhor o desempenho em termos de gestão de recursos.</w:t>
      </w:r>
    </w:p>
    <w:p w:rsidR="00D45AF2" w:rsidRDefault="00CC498C" w:rsidP="00D45AF2">
      <w:r>
        <w:rPr>
          <w:color w:val="000000"/>
        </w:rPr>
        <w:t>Representado na</w:t>
      </w:r>
      <w:r w:rsidR="00BF20B7">
        <w:rPr>
          <w:color w:val="000000"/>
        </w:rPr>
        <w:t xml:space="preserve"> </w:t>
      </w:r>
      <w:r w:rsidR="00BF20B7">
        <w:rPr>
          <w:color w:val="000000"/>
        </w:rPr>
        <w:fldChar w:fldCharType="begin"/>
      </w:r>
      <w:r w:rsidR="00BF20B7">
        <w:rPr>
          <w:color w:val="000000"/>
        </w:rPr>
        <w:instrText xml:space="preserve"> REF _Ref459394568 \h </w:instrText>
      </w:r>
      <w:r w:rsidR="00BF20B7">
        <w:rPr>
          <w:color w:val="000000"/>
        </w:rPr>
      </w:r>
      <w:r w:rsidR="00BF20B7">
        <w:rPr>
          <w:color w:val="000000"/>
        </w:rPr>
        <w:fldChar w:fldCharType="separate"/>
      </w:r>
      <w:r w:rsidR="00E95403">
        <w:t xml:space="preserve">Tabela </w:t>
      </w:r>
      <w:r w:rsidR="00E95403">
        <w:rPr>
          <w:noProof/>
        </w:rPr>
        <w:t>51</w:t>
      </w:r>
      <w:r w:rsidR="00BF20B7">
        <w:rPr>
          <w:color w:val="000000"/>
        </w:rPr>
        <w:fldChar w:fldCharType="end"/>
      </w:r>
      <w:r w:rsidR="00BF20B7">
        <w:rPr>
          <w:color w:val="000000"/>
        </w:rPr>
        <w:t xml:space="preserve">, estão algumas das medidas adotadas pelos 6 </w:t>
      </w:r>
      <w:proofErr w:type="spellStart"/>
      <w:r w:rsidR="00BF20B7">
        <w:rPr>
          <w:color w:val="000000"/>
        </w:rPr>
        <w:t>AE’s</w:t>
      </w:r>
      <w:proofErr w:type="spellEnd"/>
      <w:r w:rsidR="008B0123">
        <w:rPr>
          <w:color w:val="000000"/>
        </w:rPr>
        <w:t>,</w:t>
      </w:r>
      <w:r w:rsidR="00BF20B7">
        <w:rPr>
          <w:color w:val="000000"/>
        </w:rPr>
        <w:t xml:space="preserve"> </w:t>
      </w:r>
      <w:r w:rsidR="008B0123">
        <w:rPr>
          <w:color w:val="000000"/>
        </w:rPr>
        <w:t xml:space="preserve">sendo que existem vários exemplos de boas práticas de eficiência energética que podem ser replicadas nos outros </w:t>
      </w:r>
      <w:proofErr w:type="spellStart"/>
      <w:r w:rsidR="008B0123">
        <w:rPr>
          <w:color w:val="000000"/>
        </w:rPr>
        <w:t>AE’s</w:t>
      </w:r>
      <w:proofErr w:type="spellEnd"/>
      <w:r w:rsidR="008B0123">
        <w:rPr>
          <w:color w:val="000000"/>
        </w:rPr>
        <w:t>.</w:t>
      </w:r>
    </w:p>
    <w:tbl>
      <w:tblPr>
        <w:tblStyle w:val="TabelaSimples2"/>
        <w:tblpPr w:leftFromText="141" w:rightFromText="141" w:vertAnchor="page" w:horzAnchor="margin" w:tblpY="3841"/>
        <w:tblW w:w="0" w:type="auto"/>
        <w:tblLook w:val="04A0" w:firstRow="1" w:lastRow="0" w:firstColumn="1" w:lastColumn="0" w:noHBand="0" w:noVBand="1"/>
      </w:tblPr>
      <w:tblGrid>
        <w:gridCol w:w="813"/>
        <w:gridCol w:w="1314"/>
        <w:gridCol w:w="1397"/>
        <w:gridCol w:w="1420"/>
        <w:gridCol w:w="1378"/>
        <w:gridCol w:w="1246"/>
        <w:gridCol w:w="1221"/>
      </w:tblGrid>
      <w:tr w:rsidR="00121AE3" w:rsidTr="00121A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3" w:type="dxa"/>
            <w:tcBorders>
              <w:top w:val="single" w:sz="12" w:space="0" w:color="auto"/>
              <w:bottom w:val="single" w:sz="12" w:space="0" w:color="auto"/>
            </w:tcBorders>
          </w:tcPr>
          <w:p w:rsidR="00121AE3" w:rsidRPr="00A002E0" w:rsidRDefault="00121AE3" w:rsidP="00121AE3">
            <w:pPr>
              <w:jc w:val="center"/>
              <w:rPr>
                <w:sz w:val="16"/>
                <w:szCs w:val="16"/>
              </w:rPr>
            </w:pPr>
            <w:bookmarkStart w:id="622" w:name="_Ref459394568"/>
            <w:r w:rsidRPr="00A002E0">
              <w:rPr>
                <w:sz w:val="16"/>
                <w:szCs w:val="16"/>
              </w:rPr>
              <w:t>Adegas</w:t>
            </w:r>
          </w:p>
        </w:tc>
        <w:tc>
          <w:tcPr>
            <w:tcW w:w="7976" w:type="dxa"/>
            <w:gridSpan w:val="6"/>
            <w:tcBorders>
              <w:top w:val="single" w:sz="12" w:space="0" w:color="auto"/>
              <w:bottom w:val="single" w:sz="12" w:space="0" w:color="auto"/>
            </w:tcBorders>
          </w:tcPr>
          <w:p w:rsidR="00121AE3" w:rsidRPr="00A002E0" w:rsidRDefault="00121AE3" w:rsidP="00121AE3">
            <w:pPr>
              <w:jc w:val="center"/>
              <w:cnfStyle w:val="100000000000" w:firstRow="1" w:lastRow="0" w:firstColumn="0" w:lastColumn="0" w:oddVBand="0" w:evenVBand="0" w:oddHBand="0" w:evenHBand="0" w:firstRowFirstColumn="0" w:firstRowLastColumn="0" w:lastRowFirstColumn="0" w:lastRowLastColumn="0"/>
              <w:rPr>
                <w:sz w:val="16"/>
                <w:szCs w:val="16"/>
              </w:rPr>
            </w:pPr>
            <w:r w:rsidRPr="00A002E0">
              <w:rPr>
                <w:sz w:val="16"/>
                <w:szCs w:val="16"/>
              </w:rPr>
              <w:t>Boas Práticas</w:t>
            </w:r>
          </w:p>
        </w:tc>
      </w:tr>
      <w:tr w:rsidR="00121AE3" w:rsidTr="00121AE3">
        <w:tblPrEx>
          <w:tblBorders>
            <w:top w:val="none" w:sz="0" w:space="0" w:color="auto"/>
            <w:bottom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813" w:type="dxa"/>
            <w:vMerge w:val="restart"/>
            <w:tcBorders>
              <w:top w:val="single" w:sz="12" w:space="0" w:color="auto"/>
            </w:tcBorders>
          </w:tcPr>
          <w:p w:rsidR="00121AE3" w:rsidRPr="00A002E0" w:rsidRDefault="00121AE3" w:rsidP="00121AE3">
            <w:pPr>
              <w:jc w:val="center"/>
              <w:rPr>
                <w:sz w:val="16"/>
                <w:szCs w:val="16"/>
              </w:rPr>
            </w:pPr>
          </w:p>
        </w:tc>
        <w:tc>
          <w:tcPr>
            <w:tcW w:w="4131" w:type="dxa"/>
            <w:gridSpan w:val="3"/>
            <w:tcBorders>
              <w:top w:val="single" w:sz="12" w:space="0" w:color="auto"/>
              <w:bottom w:val="single" w:sz="8" w:space="0" w:color="auto"/>
              <w:right w:val="single" w:sz="8" w:space="0" w:color="auto"/>
            </w:tcBorders>
          </w:tcPr>
          <w:p w:rsidR="00121AE3" w:rsidRPr="001269C6" w:rsidRDefault="00121AE3" w:rsidP="00121AE3">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1269C6">
              <w:rPr>
                <w:b/>
                <w:sz w:val="16"/>
                <w:szCs w:val="16"/>
              </w:rPr>
              <w:t>Consumo Água</w:t>
            </w:r>
          </w:p>
        </w:tc>
        <w:tc>
          <w:tcPr>
            <w:tcW w:w="3845" w:type="dxa"/>
            <w:gridSpan w:val="3"/>
            <w:tcBorders>
              <w:top w:val="single" w:sz="12" w:space="0" w:color="auto"/>
              <w:left w:val="single" w:sz="8" w:space="0" w:color="auto"/>
              <w:bottom w:val="single" w:sz="8" w:space="0" w:color="auto"/>
            </w:tcBorders>
            <w:vAlign w:val="center"/>
          </w:tcPr>
          <w:p w:rsidR="00121AE3" w:rsidRPr="001269C6" w:rsidRDefault="00121AE3" w:rsidP="00121AE3">
            <w:pPr>
              <w:jc w:val="center"/>
              <w:cnfStyle w:val="000000100000" w:firstRow="0" w:lastRow="0" w:firstColumn="0" w:lastColumn="0" w:oddVBand="0" w:evenVBand="0" w:oddHBand="1" w:evenHBand="0" w:firstRowFirstColumn="0" w:firstRowLastColumn="0" w:lastRowFirstColumn="0" w:lastRowLastColumn="0"/>
              <w:rPr>
                <w:b/>
                <w:sz w:val="16"/>
                <w:szCs w:val="16"/>
              </w:rPr>
            </w:pPr>
            <w:r>
              <w:rPr>
                <w:b/>
                <w:sz w:val="16"/>
                <w:szCs w:val="16"/>
              </w:rPr>
              <w:t>Consumo Energia</w:t>
            </w:r>
          </w:p>
        </w:tc>
      </w:tr>
      <w:tr w:rsidR="00121AE3" w:rsidTr="00121AE3">
        <w:tblPrEx>
          <w:tblBorders>
            <w:top w:val="none" w:sz="0" w:space="0" w:color="auto"/>
            <w:bottom w:val="none" w:sz="0" w:space="0" w:color="auto"/>
          </w:tblBorders>
        </w:tblPrEx>
        <w:trPr>
          <w:trHeight w:val="152"/>
        </w:trPr>
        <w:tc>
          <w:tcPr>
            <w:cnfStyle w:val="001000000000" w:firstRow="0" w:lastRow="0" w:firstColumn="1" w:lastColumn="0" w:oddVBand="0" w:evenVBand="0" w:oddHBand="0" w:evenHBand="0" w:firstRowFirstColumn="0" w:firstRowLastColumn="0" w:lastRowFirstColumn="0" w:lastRowLastColumn="0"/>
            <w:tcW w:w="813" w:type="dxa"/>
            <w:vMerge/>
            <w:tcBorders>
              <w:bottom w:val="single" w:sz="12" w:space="0" w:color="auto"/>
            </w:tcBorders>
          </w:tcPr>
          <w:p w:rsidR="00121AE3" w:rsidRPr="00A002E0" w:rsidRDefault="00121AE3" w:rsidP="00121AE3">
            <w:pPr>
              <w:jc w:val="center"/>
              <w:rPr>
                <w:sz w:val="16"/>
                <w:szCs w:val="16"/>
              </w:rPr>
            </w:pPr>
          </w:p>
        </w:tc>
        <w:tc>
          <w:tcPr>
            <w:tcW w:w="1314" w:type="dxa"/>
            <w:tcBorders>
              <w:top w:val="single" w:sz="8" w:space="0" w:color="auto"/>
              <w:bottom w:val="single" w:sz="12" w:space="0" w:color="auto"/>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r w:rsidRPr="00A002E0">
              <w:rPr>
                <w:sz w:val="16"/>
                <w:szCs w:val="16"/>
              </w:rPr>
              <w:t>CIP</w:t>
            </w:r>
            <w:r>
              <w:rPr>
                <w:sz w:val="16"/>
                <w:szCs w:val="16"/>
              </w:rPr>
              <w:t xml:space="preserve"> (</w:t>
            </w:r>
            <w:proofErr w:type="spellStart"/>
            <w:r w:rsidRPr="001269C6">
              <w:rPr>
                <w:i/>
                <w:sz w:val="16"/>
                <w:szCs w:val="16"/>
              </w:rPr>
              <w:t>Cleaning</w:t>
            </w:r>
            <w:proofErr w:type="spellEnd"/>
            <w:r w:rsidRPr="001269C6">
              <w:rPr>
                <w:i/>
                <w:sz w:val="16"/>
                <w:szCs w:val="16"/>
              </w:rPr>
              <w:t xml:space="preserve"> In </w:t>
            </w:r>
            <w:proofErr w:type="spellStart"/>
            <w:r w:rsidRPr="001269C6">
              <w:rPr>
                <w:i/>
                <w:sz w:val="16"/>
                <w:szCs w:val="16"/>
              </w:rPr>
              <w:t>Place</w:t>
            </w:r>
            <w:proofErr w:type="spellEnd"/>
            <w:r>
              <w:rPr>
                <w:sz w:val="16"/>
                <w:szCs w:val="16"/>
              </w:rPr>
              <w:t>)</w:t>
            </w:r>
          </w:p>
        </w:tc>
        <w:tc>
          <w:tcPr>
            <w:tcW w:w="1397" w:type="dxa"/>
            <w:tcBorders>
              <w:top w:val="single" w:sz="8" w:space="0" w:color="auto"/>
              <w:bottom w:val="single" w:sz="12" w:space="0" w:color="auto"/>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r w:rsidRPr="00A002E0">
              <w:rPr>
                <w:sz w:val="16"/>
                <w:szCs w:val="16"/>
              </w:rPr>
              <w:t>Esfera</w:t>
            </w:r>
            <w:r>
              <w:rPr>
                <w:sz w:val="16"/>
                <w:szCs w:val="16"/>
              </w:rPr>
              <w:t xml:space="preserve"> de</w:t>
            </w:r>
            <w:r w:rsidRPr="00A002E0">
              <w:rPr>
                <w:sz w:val="16"/>
                <w:szCs w:val="16"/>
              </w:rPr>
              <w:t xml:space="preserve"> espuma (cubas)</w:t>
            </w:r>
          </w:p>
        </w:tc>
        <w:tc>
          <w:tcPr>
            <w:tcW w:w="1420" w:type="dxa"/>
            <w:tcBorders>
              <w:top w:val="single" w:sz="8" w:space="0" w:color="auto"/>
              <w:bottom w:val="single" w:sz="12" w:space="0" w:color="auto"/>
              <w:right w:val="single" w:sz="8" w:space="0" w:color="auto"/>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onitorização Consumo água</w:t>
            </w:r>
          </w:p>
        </w:tc>
        <w:tc>
          <w:tcPr>
            <w:tcW w:w="1378" w:type="dxa"/>
            <w:tcBorders>
              <w:top w:val="single" w:sz="8" w:space="0" w:color="auto"/>
              <w:left w:val="single" w:sz="8" w:space="0" w:color="auto"/>
              <w:bottom w:val="single" w:sz="12" w:space="0" w:color="auto"/>
              <w:right w:val="single" w:sz="8" w:space="0" w:color="auto"/>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ainel Solar Térmico</w:t>
            </w:r>
          </w:p>
        </w:tc>
        <w:tc>
          <w:tcPr>
            <w:tcW w:w="1246" w:type="dxa"/>
            <w:tcBorders>
              <w:top w:val="single" w:sz="8" w:space="0" w:color="auto"/>
              <w:left w:val="single" w:sz="8" w:space="0" w:color="auto"/>
              <w:bottom w:val="single" w:sz="12" w:space="0" w:color="auto"/>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ainel Fotovoltaico</w:t>
            </w:r>
          </w:p>
        </w:tc>
        <w:tc>
          <w:tcPr>
            <w:tcW w:w="1221" w:type="dxa"/>
            <w:tcBorders>
              <w:top w:val="single" w:sz="8" w:space="0" w:color="auto"/>
              <w:bottom w:val="single" w:sz="12" w:space="0" w:color="auto"/>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Banco Condensadores</w:t>
            </w:r>
          </w:p>
        </w:tc>
      </w:tr>
      <w:tr w:rsidR="00121AE3" w:rsidTr="00121A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3" w:type="dxa"/>
            <w:tcBorders>
              <w:top w:val="single" w:sz="12" w:space="0" w:color="auto"/>
              <w:bottom w:val="nil"/>
            </w:tcBorders>
          </w:tcPr>
          <w:p w:rsidR="00121AE3" w:rsidRPr="00A002E0" w:rsidRDefault="00121AE3" w:rsidP="00121AE3">
            <w:pPr>
              <w:jc w:val="center"/>
              <w:rPr>
                <w:sz w:val="16"/>
                <w:szCs w:val="16"/>
              </w:rPr>
            </w:pPr>
            <w:r w:rsidRPr="00A002E0">
              <w:rPr>
                <w:sz w:val="16"/>
                <w:szCs w:val="16"/>
              </w:rPr>
              <w:t>A</w:t>
            </w:r>
          </w:p>
        </w:tc>
        <w:tc>
          <w:tcPr>
            <w:tcW w:w="1314" w:type="dxa"/>
            <w:tcBorders>
              <w:top w:val="single" w:sz="12" w:space="0" w:color="auto"/>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c>
          <w:tcPr>
            <w:tcW w:w="1397" w:type="dxa"/>
            <w:tcBorders>
              <w:top w:val="single" w:sz="12" w:space="0" w:color="auto"/>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c>
          <w:tcPr>
            <w:tcW w:w="1420" w:type="dxa"/>
            <w:tcBorders>
              <w:top w:val="single" w:sz="12" w:space="0" w:color="auto"/>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c>
          <w:tcPr>
            <w:tcW w:w="1378" w:type="dxa"/>
            <w:tcBorders>
              <w:top w:val="single" w:sz="12" w:space="0" w:color="auto"/>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c>
          <w:tcPr>
            <w:tcW w:w="1246" w:type="dxa"/>
            <w:tcBorders>
              <w:top w:val="single" w:sz="12" w:space="0" w:color="auto"/>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221" w:type="dxa"/>
            <w:tcBorders>
              <w:top w:val="single" w:sz="12" w:space="0" w:color="auto"/>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r>
      <w:tr w:rsidR="00121AE3" w:rsidTr="00121AE3">
        <w:tc>
          <w:tcPr>
            <w:cnfStyle w:val="001000000000" w:firstRow="0" w:lastRow="0" w:firstColumn="1" w:lastColumn="0" w:oddVBand="0" w:evenVBand="0" w:oddHBand="0" w:evenHBand="0" w:firstRowFirstColumn="0" w:firstRowLastColumn="0" w:lastRowFirstColumn="0" w:lastRowLastColumn="0"/>
            <w:tcW w:w="813" w:type="dxa"/>
            <w:tcBorders>
              <w:top w:val="nil"/>
              <w:bottom w:val="nil"/>
            </w:tcBorders>
          </w:tcPr>
          <w:p w:rsidR="00121AE3" w:rsidRPr="00A002E0" w:rsidRDefault="00121AE3" w:rsidP="00121AE3">
            <w:pPr>
              <w:jc w:val="center"/>
              <w:rPr>
                <w:sz w:val="16"/>
                <w:szCs w:val="16"/>
              </w:rPr>
            </w:pPr>
            <w:r w:rsidRPr="00A002E0">
              <w:rPr>
                <w:sz w:val="16"/>
                <w:szCs w:val="16"/>
              </w:rPr>
              <w:t>B</w:t>
            </w:r>
          </w:p>
        </w:tc>
        <w:tc>
          <w:tcPr>
            <w:tcW w:w="1314" w:type="dxa"/>
            <w:tcBorders>
              <w:top w:val="nil"/>
              <w:bottom w:val="nil"/>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397" w:type="dxa"/>
            <w:tcBorders>
              <w:top w:val="nil"/>
              <w:bottom w:val="nil"/>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420" w:type="dxa"/>
            <w:tcBorders>
              <w:top w:val="nil"/>
              <w:bottom w:val="nil"/>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378" w:type="dxa"/>
            <w:tcBorders>
              <w:top w:val="nil"/>
              <w:bottom w:val="nil"/>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46" w:type="dxa"/>
            <w:tcBorders>
              <w:top w:val="nil"/>
              <w:bottom w:val="nil"/>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21" w:type="dxa"/>
            <w:tcBorders>
              <w:top w:val="nil"/>
              <w:bottom w:val="nil"/>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x</w:t>
            </w:r>
          </w:p>
        </w:tc>
      </w:tr>
      <w:tr w:rsidR="00121AE3" w:rsidTr="00121A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3" w:type="dxa"/>
            <w:tcBorders>
              <w:top w:val="nil"/>
              <w:bottom w:val="nil"/>
            </w:tcBorders>
          </w:tcPr>
          <w:p w:rsidR="00121AE3" w:rsidRPr="00A002E0" w:rsidRDefault="00121AE3" w:rsidP="00121AE3">
            <w:pPr>
              <w:jc w:val="center"/>
              <w:rPr>
                <w:sz w:val="16"/>
                <w:szCs w:val="16"/>
              </w:rPr>
            </w:pPr>
            <w:r w:rsidRPr="00A002E0">
              <w:rPr>
                <w:sz w:val="16"/>
                <w:szCs w:val="16"/>
              </w:rPr>
              <w:t>C</w:t>
            </w:r>
          </w:p>
        </w:tc>
        <w:tc>
          <w:tcPr>
            <w:tcW w:w="1314" w:type="dxa"/>
            <w:tcBorders>
              <w:top w:val="nil"/>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397" w:type="dxa"/>
            <w:tcBorders>
              <w:top w:val="nil"/>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420" w:type="dxa"/>
            <w:tcBorders>
              <w:top w:val="nil"/>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378" w:type="dxa"/>
            <w:tcBorders>
              <w:top w:val="nil"/>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246" w:type="dxa"/>
            <w:tcBorders>
              <w:top w:val="nil"/>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221" w:type="dxa"/>
            <w:tcBorders>
              <w:top w:val="nil"/>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121AE3" w:rsidTr="00121AE3">
        <w:tc>
          <w:tcPr>
            <w:cnfStyle w:val="001000000000" w:firstRow="0" w:lastRow="0" w:firstColumn="1" w:lastColumn="0" w:oddVBand="0" w:evenVBand="0" w:oddHBand="0" w:evenHBand="0" w:firstRowFirstColumn="0" w:firstRowLastColumn="0" w:lastRowFirstColumn="0" w:lastRowLastColumn="0"/>
            <w:tcW w:w="813" w:type="dxa"/>
            <w:tcBorders>
              <w:top w:val="nil"/>
              <w:bottom w:val="nil"/>
            </w:tcBorders>
          </w:tcPr>
          <w:p w:rsidR="00121AE3" w:rsidRPr="00A002E0" w:rsidRDefault="00121AE3" w:rsidP="00121AE3">
            <w:pPr>
              <w:jc w:val="center"/>
              <w:rPr>
                <w:sz w:val="16"/>
                <w:szCs w:val="16"/>
              </w:rPr>
            </w:pPr>
            <w:r w:rsidRPr="00A002E0">
              <w:rPr>
                <w:sz w:val="16"/>
                <w:szCs w:val="16"/>
              </w:rPr>
              <w:t>D</w:t>
            </w:r>
          </w:p>
        </w:tc>
        <w:tc>
          <w:tcPr>
            <w:tcW w:w="1314" w:type="dxa"/>
            <w:tcBorders>
              <w:top w:val="nil"/>
              <w:bottom w:val="nil"/>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397" w:type="dxa"/>
            <w:tcBorders>
              <w:top w:val="nil"/>
              <w:bottom w:val="nil"/>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420" w:type="dxa"/>
            <w:tcBorders>
              <w:top w:val="nil"/>
              <w:bottom w:val="nil"/>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x</w:t>
            </w:r>
          </w:p>
        </w:tc>
        <w:tc>
          <w:tcPr>
            <w:tcW w:w="1378" w:type="dxa"/>
            <w:tcBorders>
              <w:top w:val="nil"/>
              <w:bottom w:val="nil"/>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46" w:type="dxa"/>
            <w:tcBorders>
              <w:top w:val="nil"/>
              <w:bottom w:val="nil"/>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21" w:type="dxa"/>
            <w:tcBorders>
              <w:top w:val="nil"/>
              <w:bottom w:val="nil"/>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21AE3" w:rsidTr="00121A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3" w:type="dxa"/>
            <w:tcBorders>
              <w:top w:val="nil"/>
              <w:bottom w:val="nil"/>
            </w:tcBorders>
          </w:tcPr>
          <w:p w:rsidR="00121AE3" w:rsidRPr="00A002E0" w:rsidRDefault="00121AE3" w:rsidP="00121AE3">
            <w:pPr>
              <w:jc w:val="center"/>
              <w:rPr>
                <w:sz w:val="16"/>
                <w:szCs w:val="16"/>
              </w:rPr>
            </w:pPr>
            <w:r w:rsidRPr="00A002E0">
              <w:rPr>
                <w:sz w:val="16"/>
                <w:szCs w:val="16"/>
              </w:rPr>
              <w:t>E</w:t>
            </w:r>
          </w:p>
        </w:tc>
        <w:tc>
          <w:tcPr>
            <w:tcW w:w="1314" w:type="dxa"/>
            <w:tcBorders>
              <w:top w:val="nil"/>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397" w:type="dxa"/>
            <w:tcBorders>
              <w:top w:val="nil"/>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420" w:type="dxa"/>
            <w:tcBorders>
              <w:top w:val="nil"/>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378" w:type="dxa"/>
            <w:tcBorders>
              <w:top w:val="nil"/>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246" w:type="dxa"/>
            <w:tcBorders>
              <w:top w:val="nil"/>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x</w:t>
            </w:r>
          </w:p>
        </w:tc>
        <w:tc>
          <w:tcPr>
            <w:tcW w:w="1221" w:type="dxa"/>
            <w:tcBorders>
              <w:top w:val="nil"/>
              <w:bottom w:val="nil"/>
            </w:tcBorders>
          </w:tcPr>
          <w:p w:rsidR="00121AE3" w:rsidRPr="00A002E0" w:rsidRDefault="00121AE3" w:rsidP="00121AE3">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121AE3" w:rsidTr="00121AE3">
        <w:tc>
          <w:tcPr>
            <w:cnfStyle w:val="001000000000" w:firstRow="0" w:lastRow="0" w:firstColumn="1" w:lastColumn="0" w:oddVBand="0" w:evenVBand="0" w:oddHBand="0" w:evenHBand="0" w:firstRowFirstColumn="0" w:firstRowLastColumn="0" w:lastRowFirstColumn="0" w:lastRowLastColumn="0"/>
            <w:tcW w:w="813" w:type="dxa"/>
            <w:tcBorders>
              <w:top w:val="nil"/>
              <w:bottom w:val="single" w:sz="12" w:space="0" w:color="auto"/>
            </w:tcBorders>
          </w:tcPr>
          <w:p w:rsidR="00121AE3" w:rsidRPr="00A002E0" w:rsidRDefault="00121AE3" w:rsidP="00121AE3">
            <w:pPr>
              <w:jc w:val="center"/>
              <w:rPr>
                <w:sz w:val="16"/>
                <w:szCs w:val="16"/>
              </w:rPr>
            </w:pPr>
            <w:r w:rsidRPr="00A002E0">
              <w:rPr>
                <w:sz w:val="16"/>
                <w:szCs w:val="16"/>
              </w:rPr>
              <w:t>F</w:t>
            </w:r>
          </w:p>
        </w:tc>
        <w:tc>
          <w:tcPr>
            <w:tcW w:w="1314" w:type="dxa"/>
            <w:tcBorders>
              <w:top w:val="nil"/>
              <w:bottom w:val="single" w:sz="12" w:space="0" w:color="auto"/>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397" w:type="dxa"/>
            <w:tcBorders>
              <w:top w:val="nil"/>
              <w:bottom w:val="single" w:sz="12" w:space="0" w:color="auto"/>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420" w:type="dxa"/>
            <w:tcBorders>
              <w:top w:val="nil"/>
              <w:bottom w:val="single" w:sz="12" w:space="0" w:color="auto"/>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378" w:type="dxa"/>
            <w:tcBorders>
              <w:top w:val="nil"/>
              <w:bottom w:val="single" w:sz="12" w:space="0" w:color="auto"/>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46" w:type="dxa"/>
            <w:tcBorders>
              <w:top w:val="nil"/>
              <w:bottom w:val="single" w:sz="12" w:space="0" w:color="auto"/>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21" w:type="dxa"/>
            <w:tcBorders>
              <w:top w:val="nil"/>
              <w:bottom w:val="single" w:sz="12" w:space="0" w:color="auto"/>
            </w:tcBorders>
          </w:tcPr>
          <w:p w:rsidR="00121AE3" w:rsidRPr="00A002E0" w:rsidRDefault="00121AE3" w:rsidP="00121AE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x</w:t>
            </w:r>
          </w:p>
        </w:tc>
      </w:tr>
    </w:tbl>
    <w:p w:rsidR="00BF20B7" w:rsidRDefault="00BF20B7" w:rsidP="00BF20B7">
      <w:pPr>
        <w:pStyle w:val="Legenda"/>
        <w:keepNext/>
      </w:pPr>
      <w:bookmarkStart w:id="623" w:name="_Toc469405967"/>
      <w:r>
        <w:t xml:space="preserve">Tabela </w:t>
      </w:r>
      <w:r w:rsidR="0079735A">
        <w:fldChar w:fldCharType="begin"/>
      </w:r>
      <w:r w:rsidR="0079735A">
        <w:instrText xml:space="preserve"> SEQ Tabela \* ARABIC </w:instrText>
      </w:r>
      <w:r w:rsidR="0079735A">
        <w:fldChar w:fldCharType="separate"/>
      </w:r>
      <w:r w:rsidR="00E95403">
        <w:rPr>
          <w:noProof/>
        </w:rPr>
        <w:t>51</w:t>
      </w:r>
      <w:r w:rsidR="0079735A">
        <w:rPr>
          <w:noProof/>
        </w:rPr>
        <w:fldChar w:fldCharType="end"/>
      </w:r>
      <w:bookmarkEnd w:id="622"/>
      <w:r>
        <w:t>: Exemplos de medidas de eficiência postas em prática por cada AE.</w:t>
      </w:r>
      <w:bookmarkEnd w:id="623"/>
    </w:p>
    <w:p w:rsidR="00BF20B7" w:rsidRDefault="00BF20B7" w:rsidP="00D45AF2"/>
    <w:p w:rsidR="00514440" w:rsidRPr="00514440" w:rsidRDefault="008B0123" w:rsidP="00514440">
      <w:pPr>
        <w:rPr>
          <w:rFonts w:eastAsia="Times New Roman" w:cs="Times New Roman"/>
          <w:sz w:val="24"/>
          <w:szCs w:val="24"/>
          <w:lang w:eastAsia="pt-PT"/>
        </w:rPr>
      </w:pPr>
      <w:r>
        <w:rPr>
          <w:color w:val="000000"/>
        </w:rPr>
        <w:t>Adicionalmente, ao comparar os diferentes agentes económicos estudados, é possível constatar que não há ainda um conhecimento dos consumos que se verificam em cada área do processo, aliado a uma fraca gestão dos recursos energéticos e de água. Deste modo, justifica-se a necessidade e importância do presente projeto, uma vez que os agentes económicos revelam cada vez mais um interesse em inverter os referidos problemas.</w:t>
      </w:r>
    </w:p>
    <w:p w:rsidR="006A4C56" w:rsidRDefault="006A4C56" w:rsidP="00E27CB3">
      <w:r>
        <w:br w:type="page"/>
      </w:r>
    </w:p>
    <w:p w:rsidR="006A4C56" w:rsidRPr="00275750" w:rsidRDefault="006A4C56" w:rsidP="006A4C56">
      <w:pPr>
        <w:pStyle w:val="Cabealho1"/>
      </w:pPr>
      <w:bookmarkStart w:id="624" w:name="_Toc469405897"/>
      <w:r>
        <w:lastRenderedPageBreak/>
        <w:t xml:space="preserve">Capítulo 7 – </w:t>
      </w:r>
      <w:r w:rsidRPr="00275750">
        <w:t>Conclusões e Desenvolvimentos Futuros</w:t>
      </w:r>
      <w:bookmarkEnd w:id="624"/>
    </w:p>
    <w:p w:rsidR="006A4C56" w:rsidRDefault="006A4C56"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F5650E" w:rsidRDefault="00F5650E" w:rsidP="00F5650E">
      <w:pPr>
        <w:ind w:left="708" w:hanging="708"/>
        <w:rPr>
          <w:lang w:eastAsia="pt-PT"/>
        </w:rPr>
      </w:pPr>
    </w:p>
    <w:p w:rsidR="006A4C56" w:rsidRDefault="006A4C56" w:rsidP="006A4C56">
      <w:pPr>
        <w:pStyle w:val="Cabealho1"/>
      </w:pPr>
      <w:bookmarkStart w:id="625" w:name="_Toc469405898"/>
      <w:r w:rsidRPr="006C477C">
        <w:lastRenderedPageBreak/>
        <w:t>Referências Bibliográficas</w:t>
      </w:r>
      <w:bookmarkEnd w:id="625"/>
    </w:p>
    <w:p w:rsidR="006C477C" w:rsidRPr="006C477C" w:rsidRDefault="006C477C" w:rsidP="006C477C"/>
    <w:p w:rsidR="006369E5" w:rsidRPr="00DB14E1" w:rsidRDefault="006A4C56" w:rsidP="006369E5">
      <w:pPr>
        <w:widowControl w:val="0"/>
        <w:autoSpaceDE w:val="0"/>
        <w:autoSpaceDN w:val="0"/>
        <w:adjustRightInd w:val="0"/>
        <w:spacing w:before="100" w:after="100"/>
        <w:ind w:left="640" w:hanging="640"/>
        <w:rPr>
          <w:rFonts w:cs="Times New Roman"/>
          <w:noProof/>
          <w:szCs w:val="24"/>
          <w:lang w:val="en-US"/>
        </w:rPr>
      </w:pPr>
      <w:r>
        <w:rPr>
          <w:rFonts w:eastAsiaTheme="minorEastAsia" w:cs="Times New Roman"/>
          <w:sz w:val="24"/>
          <w:szCs w:val="24"/>
          <w:lang w:eastAsia="pt-PT"/>
        </w:rPr>
        <w:fldChar w:fldCharType="begin" w:fldLock="1"/>
      </w:r>
      <w:r w:rsidRPr="00792D40">
        <w:instrText xml:space="preserve">ADDIN Mendeley Bibliography CSL_BIBLIOGRAPHY </w:instrText>
      </w:r>
      <w:r>
        <w:rPr>
          <w:rFonts w:eastAsiaTheme="minorEastAsia" w:cs="Times New Roman"/>
          <w:sz w:val="24"/>
          <w:szCs w:val="24"/>
          <w:lang w:eastAsia="pt-PT"/>
        </w:rPr>
        <w:fldChar w:fldCharType="separate"/>
      </w:r>
      <w:r w:rsidR="006369E5" w:rsidRPr="006369E5">
        <w:rPr>
          <w:rFonts w:cs="Times New Roman"/>
          <w:noProof/>
          <w:szCs w:val="24"/>
        </w:rPr>
        <w:t>[1]</w:t>
      </w:r>
      <w:r w:rsidR="006369E5" w:rsidRPr="006369E5">
        <w:rPr>
          <w:rFonts w:cs="Times New Roman"/>
          <w:noProof/>
          <w:szCs w:val="24"/>
        </w:rPr>
        <w:tab/>
        <w:t xml:space="preserve">“VINIPORTUGAL - O SECTOR DO VINHO.” </w:t>
      </w:r>
      <w:r w:rsidR="006369E5" w:rsidRPr="00DB14E1">
        <w:rPr>
          <w:rFonts w:cs="Times New Roman"/>
          <w:noProof/>
          <w:szCs w:val="24"/>
          <w:lang w:val="en-US"/>
        </w:rPr>
        <w:t>[Online]. Available: http://www.viniportugal.pt/OSector.</w:t>
      </w:r>
    </w:p>
    <w:p w:rsidR="006369E5" w:rsidRPr="006369E5" w:rsidRDefault="006369E5" w:rsidP="006369E5">
      <w:pPr>
        <w:widowControl w:val="0"/>
        <w:autoSpaceDE w:val="0"/>
        <w:autoSpaceDN w:val="0"/>
        <w:adjustRightInd w:val="0"/>
        <w:spacing w:before="100" w:after="100"/>
        <w:ind w:left="640" w:hanging="640"/>
        <w:rPr>
          <w:rFonts w:cs="Times New Roman"/>
          <w:noProof/>
          <w:szCs w:val="24"/>
        </w:rPr>
      </w:pPr>
      <w:r w:rsidRPr="00DB14E1">
        <w:rPr>
          <w:rFonts w:cs="Times New Roman"/>
          <w:noProof/>
          <w:szCs w:val="24"/>
          <w:lang w:val="en-US"/>
        </w:rPr>
        <w:t>[2]</w:t>
      </w:r>
      <w:r w:rsidRPr="00DB14E1">
        <w:rPr>
          <w:rFonts w:cs="Times New Roman"/>
          <w:noProof/>
          <w:szCs w:val="24"/>
          <w:lang w:val="en-US"/>
        </w:rPr>
        <w:tab/>
        <w:t xml:space="preserve">K. L. Christ and R. L. Burritt, “Critical environmental concerns in wine production: An integrative review,” </w:t>
      </w:r>
      <w:r w:rsidRPr="00DB14E1">
        <w:rPr>
          <w:rFonts w:cs="Times New Roman"/>
          <w:i/>
          <w:iCs/>
          <w:noProof/>
          <w:szCs w:val="24"/>
          <w:lang w:val="en-US"/>
        </w:rPr>
        <w:t xml:space="preserve">J. Clean. </w:t>
      </w:r>
      <w:r w:rsidRPr="006369E5">
        <w:rPr>
          <w:rFonts w:cs="Times New Roman"/>
          <w:i/>
          <w:iCs/>
          <w:noProof/>
          <w:szCs w:val="24"/>
        </w:rPr>
        <w:t>Prod.</w:t>
      </w:r>
      <w:r w:rsidRPr="006369E5">
        <w:rPr>
          <w:rFonts w:cs="Times New Roman"/>
          <w:noProof/>
          <w:szCs w:val="24"/>
        </w:rPr>
        <w:t>, vol. 53, pp. 232–242, 2013.</w:t>
      </w:r>
    </w:p>
    <w:p w:rsidR="006369E5" w:rsidRPr="006369E5" w:rsidRDefault="006369E5" w:rsidP="006369E5">
      <w:pPr>
        <w:widowControl w:val="0"/>
        <w:autoSpaceDE w:val="0"/>
        <w:autoSpaceDN w:val="0"/>
        <w:adjustRightInd w:val="0"/>
        <w:spacing w:before="100" w:after="100"/>
        <w:ind w:left="640" w:hanging="640"/>
        <w:rPr>
          <w:rFonts w:cs="Times New Roman"/>
          <w:noProof/>
          <w:szCs w:val="24"/>
        </w:rPr>
      </w:pPr>
      <w:r w:rsidRPr="006369E5">
        <w:rPr>
          <w:rFonts w:cs="Times New Roman"/>
          <w:noProof/>
          <w:szCs w:val="24"/>
        </w:rPr>
        <w:t>[3]</w:t>
      </w:r>
      <w:r w:rsidRPr="006369E5">
        <w:rPr>
          <w:rFonts w:cs="Times New Roman"/>
          <w:noProof/>
          <w:szCs w:val="24"/>
        </w:rPr>
        <w:tab/>
        <w:t>J. Barroso, “Plano de Sustentabilidade dos Vinhos do Alentejo (PSVA),” 2015.</w:t>
      </w:r>
    </w:p>
    <w:p w:rsidR="006369E5" w:rsidRPr="006369E5" w:rsidRDefault="006369E5" w:rsidP="006369E5">
      <w:pPr>
        <w:widowControl w:val="0"/>
        <w:autoSpaceDE w:val="0"/>
        <w:autoSpaceDN w:val="0"/>
        <w:adjustRightInd w:val="0"/>
        <w:spacing w:before="100" w:after="100"/>
        <w:ind w:left="640" w:hanging="640"/>
        <w:rPr>
          <w:rFonts w:cs="Times New Roman"/>
          <w:noProof/>
          <w:szCs w:val="24"/>
        </w:rPr>
      </w:pPr>
      <w:r w:rsidRPr="006369E5">
        <w:rPr>
          <w:rFonts w:cs="Times New Roman"/>
          <w:noProof/>
          <w:szCs w:val="24"/>
        </w:rPr>
        <w:t>[4]</w:t>
      </w:r>
      <w:r w:rsidRPr="006369E5">
        <w:rPr>
          <w:rFonts w:cs="Times New Roman"/>
          <w:noProof/>
          <w:szCs w:val="24"/>
        </w:rPr>
        <w:tab/>
        <w:t>“Desenvolvimento Sustentável.” [Online]. Available: http://www.worldbank.org/depweb/english/sd.html.</w:t>
      </w:r>
    </w:p>
    <w:p w:rsidR="006369E5" w:rsidRPr="00DB14E1" w:rsidRDefault="006369E5" w:rsidP="006369E5">
      <w:pPr>
        <w:widowControl w:val="0"/>
        <w:autoSpaceDE w:val="0"/>
        <w:autoSpaceDN w:val="0"/>
        <w:adjustRightInd w:val="0"/>
        <w:spacing w:before="100" w:after="100"/>
        <w:ind w:left="640" w:hanging="640"/>
        <w:rPr>
          <w:rFonts w:cs="Times New Roman"/>
          <w:noProof/>
          <w:szCs w:val="24"/>
          <w:lang w:val="en-US"/>
        </w:rPr>
      </w:pPr>
      <w:r w:rsidRPr="00DB14E1">
        <w:rPr>
          <w:rFonts w:cs="Times New Roman"/>
          <w:noProof/>
          <w:szCs w:val="24"/>
          <w:lang w:val="en-US"/>
        </w:rPr>
        <w:t>[5]</w:t>
      </w:r>
      <w:r w:rsidRPr="00DB14E1">
        <w:rPr>
          <w:rFonts w:cs="Times New Roman"/>
          <w:noProof/>
          <w:szCs w:val="24"/>
          <w:lang w:val="en-US"/>
        </w:rPr>
        <w:tab/>
        <w:t>“Sustainable Winegrowing New Zealand • NZ Wine.” [Online]. Available: http://www.nzwine.com/sustainability/sustainable-winegrowing-new-zealand/.</w:t>
      </w:r>
    </w:p>
    <w:p w:rsidR="006369E5" w:rsidRPr="00DB14E1" w:rsidRDefault="006369E5" w:rsidP="006369E5">
      <w:pPr>
        <w:widowControl w:val="0"/>
        <w:autoSpaceDE w:val="0"/>
        <w:autoSpaceDN w:val="0"/>
        <w:adjustRightInd w:val="0"/>
        <w:spacing w:before="100" w:after="100"/>
        <w:ind w:left="640" w:hanging="640"/>
        <w:rPr>
          <w:rFonts w:cs="Times New Roman"/>
          <w:noProof/>
          <w:szCs w:val="24"/>
          <w:lang w:val="en-US"/>
        </w:rPr>
      </w:pPr>
      <w:r w:rsidRPr="00DB14E1">
        <w:rPr>
          <w:rFonts w:cs="Times New Roman"/>
          <w:noProof/>
          <w:szCs w:val="24"/>
          <w:lang w:val="en-US"/>
        </w:rPr>
        <w:t>[6]</w:t>
      </w:r>
      <w:r w:rsidRPr="00DB14E1">
        <w:rPr>
          <w:rFonts w:cs="Times New Roman"/>
          <w:noProof/>
          <w:szCs w:val="24"/>
          <w:lang w:val="en-US"/>
        </w:rPr>
        <w:tab/>
        <w:t>“Australian Wine Industry Stewardship 2009 NATIONAL REPORT.”</w:t>
      </w:r>
    </w:p>
    <w:p w:rsidR="006369E5" w:rsidRPr="006369E5" w:rsidRDefault="006369E5" w:rsidP="006369E5">
      <w:pPr>
        <w:widowControl w:val="0"/>
        <w:autoSpaceDE w:val="0"/>
        <w:autoSpaceDN w:val="0"/>
        <w:adjustRightInd w:val="0"/>
        <w:spacing w:before="100" w:after="100"/>
        <w:ind w:left="640" w:hanging="640"/>
        <w:rPr>
          <w:rFonts w:cs="Times New Roman"/>
          <w:noProof/>
          <w:szCs w:val="24"/>
        </w:rPr>
      </w:pPr>
      <w:r w:rsidRPr="006369E5">
        <w:rPr>
          <w:rFonts w:cs="Times New Roman"/>
          <w:noProof/>
          <w:szCs w:val="24"/>
        </w:rPr>
        <w:t>[7]</w:t>
      </w:r>
      <w:r w:rsidRPr="006369E5">
        <w:rPr>
          <w:rFonts w:cs="Times New Roman"/>
          <w:noProof/>
          <w:szCs w:val="24"/>
        </w:rPr>
        <w:tab/>
        <w:t>S. Aureliano, “Plano Estratégico de Desenvolvimento e Promoção Turística para o Enoturismo no Alentejo e Ribatejo,” p. 295, 2016.</w:t>
      </w:r>
    </w:p>
    <w:p w:rsidR="006369E5" w:rsidRPr="00DB14E1" w:rsidRDefault="006369E5" w:rsidP="006369E5">
      <w:pPr>
        <w:widowControl w:val="0"/>
        <w:autoSpaceDE w:val="0"/>
        <w:autoSpaceDN w:val="0"/>
        <w:adjustRightInd w:val="0"/>
        <w:spacing w:before="100" w:after="100"/>
        <w:ind w:left="640" w:hanging="640"/>
        <w:rPr>
          <w:rFonts w:cs="Times New Roman"/>
          <w:noProof/>
          <w:szCs w:val="24"/>
          <w:lang w:val="en-US"/>
        </w:rPr>
      </w:pPr>
      <w:r w:rsidRPr="00DB14E1">
        <w:rPr>
          <w:rFonts w:cs="Times New Roman"/>
          <w:noProof/>
          <w:szCs w:val="24"/>
          <w:lang w:val="en-US"/>
        </w:rPr>
        <w:t>[8]</w:t>
      </w:r>
      <w:r w:rsidRPr="00DB14E1">
        <w:rPr>
          <w:rFonts w:cs="Times New Roman"/>
          <w:noProof/>
          <w:szCs w:val="24"/>
          <w:lang w:val="en-US"/>
        </w:rPr>
        <w:tab/>
        <w:t xml:space="preserve">G. Zucca, D. E. Smith, and D. J. Mitry, “Sustainable viticulture and winery practices in California: What is it, and do customers care?,” </w:t>
      </w:r>
      <w:r w:rsidRPr="00DB14E1">
        <w:rPr>
          <w:rFonts w:cs="Times New Roman"/>
          <w:i/>
          <w:iCs/>
          <w:noProof/>
          <w:szCs w:val="24"/>
          <w:lang w:val="en-US"/>
        </w:rPr>
        <w:t>Int. J. Wine Res.</w:t>
      </w:r>
      <w:r w:rsidRPr="00DB14E1">
        <w:rPr>
          <w:rFonts w:cs="Times New Roman"/>
          <w:noProof/>
          <w:szCs w:val="24"/>
          <w:lang w:val="en-US"/>
        </w:rPr>
        <w:t>, vol. 1, pp. 189–194, 2009.</w:t>
      </w:r>
    </w:p>
    <w:p w:rsidR="006369E5" w:rsidRPr="006369E5" w:rsidRDefault="006369E5" w:rsidP="006369E5">
      <w:pPr>
        <w:widowControl w:val="0"/>
        <w:autoSpaceDE w:val="0"/>
        <w:autoSpaceDN w:val="0"/>
        <w:adjustRightInd w:val="0"/>
        <w:spacing w:before="100" w:after="100"/>
        <w:ind w:left="640" w:hanging="640"/>
        <w:rPr>
          <w:rFonts w:cs="Times New Roman"/>
          <w:noProof/>
          <w:szCs w:val="24"/>
        </w:rPr>
      </w:pPr>
      <w:r w:rsidRPr="00DB14E1">
        <w:rPr>
          <w:rFonts w:cs="Times New Roman"/>
          <w:noProof/>
          <w:szCs w:val="24"/>
          <w:lang w:val="en-US"/>
        </w:rPr>
        <w:t>[9]</w:t>
      </w:r>
      <w:r w:rsidRPr="00DB14E1">
        <w:rPr>
          <w:rFonts w:cs="Times New Roman"/>
          <w:noProof/>
          <w:szCs w:val="24"/>
          <w:lang w:val="en-US"/>
        </w:rPr>
        <w:tab/>
        <w:t xml:space="preserve">C. Galitsky and E. Worrell, “Pier F Inal P Roject R Eport Best Winery Guidebook : Benchmarking and Energy and Water Savings Tool,” </w:t>
      </w:r>
      <w:r w:rsidRPr="00DB14E1">
        <w:rPr>
          <w:rFonts w:cs="Times New Roman"/>
          <w:i/>
          <w:iCs/>
          <w:noProof/>
          <w:szCs w:val="24"/>
          <w:lang w:val="en-US"/>
        </w:rPr>
        <w:t>Contract</w:t>
      </w:r>
      <w:r w:rsidRPr="00DB14E1">
        <w:rPr>
          <w:rFonts w:cs="Times New Roman"/>
          <w:noProof/>
          <w:szCs w:val="24"/>
          <w:lang w:val="en-US"/>
        </w:rPr>
        <w:t xml:space="preserve">, no. </w:t>
      </w:r>
      <w:r w:rsidRPr="006369E5">
        <w:rPr>
          <w:rFonts w:cs="Times New Roman"/>
          <w:noProof/>
          <w:szCs w:val="24"/>
        </w:rPr>
        <w:t>November, 2005.</w:t>
      </w:r>
    </w:p>
    <w:p w:rsidR="006369E5" w:rsidRPr="006369E5" w:rsidRDefault="006369E5" w:rsidP="006369E5">
      <w:pPr>
        <w:widowControl w:val="0"/>
        <w:autoSpaceDE w:val="0"/>
        <w:autoSpaceDN w:val="0"/>
        <w:adjustRightInd w:val="0"/>
        <w:spacing w:before="100" w:after="100"/>
        <w:ind w:left="640" w:hanging="640"/>
        <w:rPr>
          <w:rFonts w:cs="Times New Roman"/>
          <w:noProof/>
          <w:szCs w:val="24"/>
        </w:rPr>
      </w:pPr>
      <w:r w:rsidRPr="006369E5">
        <w:rPr>
          <w:rFonts w:cs="Times New Roman"/>
          <w:noProof/>
          <w:szCs w:val="24"/>
        </w:rPr>
        <w:t>[10]</w:t>
      </w:r>
      <w:r w:rsidRPr="006369E5">
        <w:rPr>
          <w:rFonts w:cs="Times New Roman"/>
          <w:noProof/>
          <w:szCs w:val="24"/>
        </w:rPr>
        <w:tab/>
        <w:t>“Plano Sustentabilidade Nova Zelândia - Procedimentos.”</w:t>
      </w:r>
    </w:p>
    <w:p w:rsidR="006369E5" w:rsidRPr="00DB14E1" w:rsidRDefault="006369E5" w:rsidP="006369E5">
      <w:pPr>
        <w:widowControl w:val="0"/>
        <w:autoSpaceDE w:val="0"/>
        <w:autoSpaceDN w:val="0"/>
        <w:adjustRightInd w:val="0"/>
        <w:spacing w:before="100" w:after="100"/>
        <w:ind w:left="640" w:hanging="640"/>
        <w:rPr>
          <w:rFonts w:cs="Times New Roman"/>
          <w:noProof/>
          <w:szCs w:val="24"/>
          <w:lang w:val="en-US"/>
        </w:rPr>
      </w:pPr>
      <w:r w:rsidRPr="006369E5">
        <w:rPr>
          <w:rFonts w:cs="Times New Roman"/>
          <w:noProof/>
          <w:szCs w:val="24"/>
        </w:rPr>
        <w:t>[11]</w:t>
      </w:r>
      <w:r w:rsidRPr="006369E5">
        <w:rPr>
          <w:rFonts w:cs="Times New Roman"/>
          <w:noProof/>
          <w:szCs w:val="24"/>
        </w:rPr>
        <w:tab/>
        <w:t xml:space="preserve">“IPW Home Page.” [Online]. </w:t>
      </w:r>
      <w:r w:rsidRPr="00DB14E1">
        <w:rPr>
          <w:rFonts w:cs="Times New Roman"/>
          <w:noProof/>
          <w:szCs w:val="24"/>
          <w:lang w:val="en-US"/>
        </w:rPr>
        <w:t>Available: http://www.ipw.co.za/.</w:t>
      </w:r>
    </w:p>
    <w:p w:rsidR="006369E5" w:rsidRPr="00DB14E1" w:rsidRDefault="006369E5" w:rsidP="006369E5">
      <w:pPr>
        <w:widowControl w:val="0"/>
        <w:autoSpaceDE w:val="0"/>
        <w:autoSpaceDN w:val="0"/>
        <w:adjustRightInd w:val="0"/>
        <w:spacing w:before="100" w:after="100"/>
        <w:ind w:left="640" w:hanging="640"/>
        <w:rPr>
          <w:rFonts w:cs="Times New Roman"/>
          <w:noProof/>
          <w:szCs w:val="24"/>
          <w:lang w:val="en-US"/>
        </w:rPr>
      </w:pPr>
      <w:r w:rsidRPr="00DB14E1">
        <w:rPr>
          <w:rFonts w:cs="Times New Roman"/>
          <w:noProof/>
          <w:szCs w:val="24"/>
          <w:lang w:val="en-US"/>
        </w:rPr>
        <w:t>[12]</w:t>
      </w:r>
      <w:r w:rsidRPr="00DB14E1">
        <w:rPr>
          <w:rFonts w:cs="Times New Roman"/>
          <w:noProof/>
          <w:szCs w:val="24"/>
          <w:lang w:val="en-US"/>
        </w:rPr>
        <w:tab/>
        <w:t xml:space="preserve">D. R. Tobergte and S. Curtis, “Integrated Production of Wine: Guidelines for Cellars,” </w:t>
      </w:r>
      <w:r w:rsidRPr="00DB14E1">
        <w:rPr>
          <w:rFonts w:cs="Times New Roman"/>
          <w:i/>
          <w:iCs/>
          <w:noProof/>
          <w:szCs w:val="24"/>
          <w:lang w:val="en-US"/>
        </w:rPr>
        <w:t>J. Chem. Inf. Model.</w:t>
      </w:r>
      <w:r w:rsidRPr="00DB14E1">
        <w:rPr>
          <w:rFonts w:cs="Times New Roman"/>
          <w:noProof/>
          <w:szCs w:val="24"/>
          <w:lang w:val="en-US"/>
        </w:rPr>
        <w:t>, vol. 53, no. 9, pp. 1689–1699, 2013.</w:t>
      </w:r>
    </w:p>
    <w:p w:rsidR="006369E5" w:rsidRPr="00DB14E1" w:rsidRDefault="006369E5" w:rsidP="006369E5">
      <w:pPr>
        <w:widowControl w:val="0"/>
        <w:autoSpaceDE w:val="0"/>
        <w:autoSpaceDN w:val="0"/>
        <w:adjustRightInd w:val="0"/>
        <w:spacing w:before="100" w:after="100"/>
        <w:ind w:left="640" w:hanging="640"/>
        <w:rPr>
          <w:rFonts w:cs="Times New Roman"/>
          <w:noProof/>
          <w:szCs w:val="24"/>
          <w:lang w:val="en-US"/>
        </w:rPr>
      </w:pPr>
      <w:r w:rsidRPr="00DB14E1">
        <w:rPr>
          <w:rFonts w:cs="Times New Roman"/>
          <w:noProof/>
          <w:szCs w:val="24"/>
          <w:lang w:val="en-US"/>
        </w:rPr>
        <w:t>[13]</w:t>
      </w:r>
      <w:r w:rsidRPr="00DB14E1">
        <w:rPr>
          <w:rFonts w:cs="Times New Roman"/>
          <w:noProof/>
          <w:szCs w:val="24"/>
          <w:lang w:val="en-US"/>
        </w:rPr>
        <w:tab/>
        <w:t>“Australian Wine Environmental Stewardship Coordination Project Title: Australian Wine Environmental Stewardship Coordination,” 2013.</w:t>
      </w:r>
    </w:p>
    <w:p w:rsidR="006369E5" w:rsidRPr="00DB14E1" w:rsidRDefault="006369E5" w:rsidP="006369E5">
      <w:pPr>
        <w:widowControl w:val="0"/>
        <w:autoSpaceDE w:val="0"/>
        <w:autoSpaceDN w:val="0"/>
        <w:adjustRightInd w:val="0"/>
        <w:spacing w:before="100" w:after="100"/>
        <w:ind w:left="640" w:hanging="640"/>
        <w:rPr>
          <w:rFonts w:cs="Times New Roman"/>
          <w:noProof/>
          <w:szCs w:val="24"/>
          <w:lang w:val="en-US"/>
        </w:rPr>
      </w:pPr>
      <w:r w:rsidRPr="00DB14E1">
        <w:rPr>
          <w:rFonts w:cs="Times New Roman"/>
          <w:noProof/>
          <w:szCs w:val="24"/>
          <w:lang w:val="en-US"/>
        </w:rPr>
        <w:t>[14]</w:t>
      </w:r>
      <w:r w:rsidRPr="00DB14E1">
        <w:rPr>
          <w:rFonts w:cs="Times New Roman"/>
          <w:noProof/>
          <w:szCs w:val="24"/>
          <w:lang w:val="en-US"/>
        </w:rPr>
        <w:tab/>
        <w:t>“Energia Reativa.” [Online]. Available: http://www.solarwaters.pt/energia-reactiv-a/bateria-de-condensadores.</w:t>
      </w:r>
    </w:p>
    <w:p w:rsidR="006369E5" w:rsidRPr="006369E5" w:rsidRDefault="006369E5" w:rsidP="006369E5">
      <w:pPr>
        <w:widowControl w:val="0"/>
        <w:autoSpaceDE w:val="0"/>
        <w:autoSpaceDN w:val="0"/>
        <w:adjustRightInd w:val="0"/>
        <w:spacing w:before="100" w:after="100"/>
        <w:ind w:left="640" w:hanging="640"/>
        <w:rPr>
          <w:rFonts w:cs="Times New Roman"/>
          <w:noProof/>
          <w:szCs w:val="24"/>
        </w:rPr>
      </w:pPr>
      <w:r w:rsidRPr="006369E5">
        <w:rPr>
          <w:rFonts w:cs="Times New Roman"/>
          <w:noProof/>
          <w:szCs w:val="24"/>
        </w:rPr>
        <w:t>[15]</w:t>
      </w:r>
      <w:r w:rsidRPr="006369E5">
        <w:rPr>
          <w:rFonts w:cs="Times New Roman"/>
          <w:noProof/>
          <w:szCs w:val="24"/>
        </w:rPr>
        <w:tab/>
        <w:t>M. Mendonça, “Dissertação de Mestrado,” FCUL, 2015.</w:t>
      </w:r>
    </w:p>
    <w:p w:rsidR="006369E5" w:rsidRPr="00DB14E1" w:rsidRDefault="006369E5" w:rsidP="006369E5">
      <w:pPr>
        <w:widowControl w:val="0"/>
        <w:autoSpaceDE w:val="0"/>
        <w:autoSpaceDN w:val="0"/>
        <w:adjustRightInd w:val="0"/>
        <w:spacing w:before="100" w:after="100"/>
        <w:ind w:left="640" w:hanging="640"/>
        <w:rPr>
          <w:rFonts w:cs="Times New Roman"/>
          <w:noProof/>
          <w:szCs w:val="24"/>
          <w:lang w:val="en-US"/>
        </w:rPr>
      </w:pPr>
      <w:r w:rsidRPr="006369E5">
        <w:rPr>
          <w:rFonts w:cs="Times New Roman"/>
          <w:noProof/>
          <w:szCs w:val="24"/>
        </w:rPr>
        <w:t>[16]</w:t>
      </w:r>
      <w:r w:rsidRPr="006369E5">
        <w:rPr>
          <w:rFonts w:cs="Times New Roman"/>
          <w:noProof/>
          <w:szCs w:val="24"/>
        </w:rPr>
        <w:tab/>
        <w:t xml:space="preserve">“Ciclo Semanal para todos os fornecimentos em PT Continental.” </w:t>
      </w:r>
      <w:r w:rsidRPr="00DB14E1">
        <w:rPr>
          <w:rFonts w:cs="Times New Roman"/>
          <w:noProof/>
          <w:szCs w:val="24"/>
          <w:lang w:val="en-US"/>
        </w:rPr>
        <w:t>[Online]. Available: http://www.erse.pt/pt/electricidade/tarifaseprecos/periodoshorarios/Paginas/CicloSemanalTodosFornecPtCont.aspx.</w:t>
      </w:r>
    </w:p>
    <w:p w:rsidR="006369E5" w:rsidRPr="00DB14E1" w:rsidRDefault="006369E5" w:rsidP="006369E5">
      <w:pPr>
        <w:widowControl w:val="0"/>
        <w:autoSpaceDE w:val="0"/>
        <w:autoSpaceDN w:val="0"/>
        <w:adjustRightInd w:val="0"/>
        <w:spacing w:before="100" w:after="100"/>
        <w:ind w:left="640" w:hanging="640"/>
        <w:rPr>
          <w:rFonts w:cs="Times New Roman"/>
          <w:noProof/>
          <w:szCs w:val="24"/>
          <w:lang w:val="en-US"/>
        </w:rPr>
      </w:pPr>
      <w:r w:rsidRPr="006369E5">
        <w:rPr>
          <w:rFonts w:cs="Times New Roman"/>
          <w:noProof/>
          <w:szCs w:val="24"/>
        </w:rPr>
        <w:t>[17]</w:t>
      </w:r>
      <w:r w:rsidRPr="006369E5">
        <w:rPr>
          <w:rFonts w:cs="Times New Roman"/>
          <w:noProof/>
          <w:szCs w:val="24"/>
        </w:rPr>
        <w:tab/>
        <w:t xml:space="preserve">ERSE, “Ciclo semanal com feriados.” </w:t>
      </w:r>
      <w:r w:rsidRPr="00DB14E1">
        <w:rPr>
          <w:rFonts w:cs="Times New Roman"/>
          <w:noProof/>
          <w:szCs w:val="24"/>
          <w:lang w:val="en-US"/>
        </w:rPr>
        <w:t>[Online]. Available: http://www.erse.pt/pt/electricidade/tarifaseprecos/periodoshorarios/Paginas/CiclopcionalosconsumidoresMATATMT.aspx. [Accessed: 14-Apr-2016].</w:t>
      </w:r>
    </w:p>
    <w:p w:rsidR="006369E5" w:rsidRPr="006369E5" w:rsidRDefault="006369E5" w:rsidP="006369E5">
      <w:pPr>
        <w:widowControl w:val="0"/>
        <w:autoSpaceDE w:val="0"/>
        <w:autoSpaceDN w:val="0"/>
        <w:adjustRightInd w:val="0"/>
        <w:spacing w:before="100" w:after="100"/>
        <w:ind w:left="640" w:hanging="640"/>
        <w:rPr>
          <w:rFonts w:cs="Times New Roman"/>
          <w:noProof/>
          <w:szCs w:val="24"/>
        </w:rPr>
      </w:pPr>
      <w:r w:rsidRPr="006369E5">
        <w:rPr>
          <w:rFonts w:cs="Times New Roman"/>
          <w:noProof/>
          <w:szCs w:val="24"/>
        </w:rPr>
        <w:t>[18]</w:t>
      </w:r>
      <w:r w:rsidRPr="006369E5">
        <w:rPr>
          <w:rFonts w:cs="Times New Roman"/>
          <w:noProof/>
          <w:szCs w:val="24"/>
        </w:rPr>
        <w:tab/>
        <w:t>“Enquadramento do novo regime de Produção Distribuída,” 2014.</w:t>
      </w:r>
    </w:p>
    <w:p w:rsidR="006369E5" w:rsidRPr="00DB14E1" w:rsidRDefault="006369E5" w:rsidP="006369E5">
      <w:pPr>
        <w:widowControl w:val="0"/>
        <w:autoSpaceDE w:val="0"/>
        <w:autoSpaceDN w:val="0"/>
        <w:adjustRightInd w:val="0"/>
        <w:spacing w:before="100" w:after="100"/>
        <w:ind w:left="640" w:hanging="640"/>
        <w:rPr>
          <w:rFonts w:cs="Times New Roman"/>
          <w:noProof/>
          <w:szCs w:val="24"/>
          <w:lang w:val="en-US"/>
        </w:rPr>
      </w:pPr>
      <w:r w:rsidRPr="006369E5">
        <w:rPr>
          <w:rFonts w:cs="Times New Roman"/>
          <w:noProof/>
          <w:szCs w:val="24"/>
        </w:rPr>
        <w:t>[19]</w:t>
      </w:r>
      <w:r w:rsidRPr="006369E5">
        <w:rPr>
          <w:rFonts w:cs="Times New Roman"/>
          <w:noProof/>
          <w:szCs w:val="24"/>
        </w:rPr>
        <w:tab/>
        <w:t xml:space="preserve">“OMIE - Mercado Ibérico Energia.” [Online]. </w:t>
      </w:r>
      <w:r w:rsidRPr="00DB14E1">
        <w:rPr>
          <w:rFonts w:cs="Times New Roman"/>
          <w:noProof/>
          <w:szCs w:val="24"/>
          <w:lang w:val="en-US"/>
        </w:rPr>
        <w:t>Available: http://www.omie.es/inicio.</w:t>
      </w:r>
    </w:p>
    <w:p w:rsidR="006369E5" w:rsidRPr="00DB14E1" w:rsidRDefault="006369E5" w:rsidP="006369E5">
      <w:pPr>
        <w:widowControl w:val="0"/>
        <w:autoSpaceDE w:val="0"/>
        <w:autoSpaceDN w:val="0"/>
        <w:adjustRightInd w:val="0"/>
        <w:spacing w:before="100" w:after="100"/>
        <w:ind w:left="640" w:hanging="640"/>
        <w:rPr>
          <w:rFonts w:cs="Times New Roman"/>
          <w:noProof/>
          <w:szCs w:val="24"/>
          <w:lang w:val="en-US"/>
        </w:rPr>
      </w:pPr>
      <w:r w:rsidRPr="00DB14E1">
        <w:rPr>
          <w:rFonts w:cs="Times New Roman"/>
          <w:noProof/>
          <w:szCs w:val="24"/>
          <w:lang w:val="en-US"/>
        </w:rPr>
        <w:t>[20]</w:t>
      </w:r>
      <w:r w:rsidRPr="00DB14E1">
        <w:rPr>
          <w:rFonts w:cs="Times New Roman"/>
          <w:noProof/>
          <w:szCs w:val="24"/>
          <w:lang w:val="en-US"/>
        </w:rPr>
        <w:tab/>
        <w:t>T. U. V Power, “SW 285 MONO.” .</w:t>
      </w:r>
    </w:p>
    <w:p w:rsidR="006369E5" w:rsidRPr="00DB14E1" w:rsidRDefault="006369E5" w:rsidP="006369E5">
      <w:pPr>
        <w:widowControl w:val="0"/>
        <w:autoSpaceDE w:val="0"/>
        <w:autoSpaceDN w:val="0"/>
        <w:adjustRightInd w:val="0"/>
        <w:spacing w:before="100" w:after="100"/>
        <w:ind w:left="640" w:hanging="640"/>
        <w:rPr>
          <w:rFonts w:cs="Times New Roman"/>
          <w:noProof/>
          <w:szCs w:val="24"/>
          <w:lang w:val="en-US"/>
        </w:rPr>
      </w:pPr>
      <w:r w:rsidRPr="00DB14E1">
        <w:rPr>
          <w:rFonts w:cs="Times New Roman"/>
          <w:noProof/>
          <w:szCs w:val="24"/>
          <w:lang w:val="en-US"/>
        </w:rPr>
        <w:t>[21]</w:t>
      </w:r>
      <w:r w:rsidRPr="00DB14E1">
        <w:rPr>
          <w:rFonts w:cs="Times New Roman"/>
          <w:noProof/>
          <w:szCs w:val="24"/>
          <w:lang w:val="en-US"/>
        </w:rPr>
        <w:tab/>
        <w:t>“PHOTON International – The Solar Power Magazine,” Mar-2016.</w:t>
      </w:r>
    </w:p>
    <w:p w:rsidR="006369E5" w:rsidRPr="00DB14E1" w:rsidRDefault="006369E5" w:rsidP="006369E5">
      <w:pPr>
        <w:widowControl w:val="0"/>
        <w:autoSpaceDE w:val="0"/>
        <w:autoSpaceDN w:val="0"/>
        <w:adjustRightInd w:val="0"/>
        <w:spacing w:before="100" w:after="100"/>
        <w:ind w:left="640" w:hanging="640"/>
        <w:rPr>
          <w:rFonts w:cs="Times New Roman"/>
          <w:noProof/>
          <w:szCs w:val="24"/>
          <w:lang w:val="en-US"/>
        </w:rPr>
      </w:pPr>
      <w:r w:rsidRPr="00DB14E1">
        <w:rPr>
          <w:rFonts w:cs="Times New Roman"/>
          <w:noProof/>
          <w:szCs w:val="24"/>
          <w:lang w:val="en-US"/>
        </w:rPr>
        <w:t>[22]</w:t>
      </w:r>
      <w:r w:rsidRPr="00DB14E1">
        <w:rPr>
          <w:rFonts w:cs="Times New Roman"/>
          <w:noProof/>
          <w:szCs w:val="24"/>
          <w:lang w:val="en-US"/>
        </w:rPr>
        <w:tab/>
        <w:t>“PV potential estimation utility - PVGIS.” [Online]. Available: http://re.jrc.ec.europa.eu/pvgis/apps4/pvest.php?lang=en&amp;map=europe.</w:t>
      </w:r>
    </w:p>
    <w:p w:rsidR="006369E5" w:rsidRPr="006369E5" w:rsidRDefault="006369E5" w:rsidP="006369E5">
      <w:pPr>
        <w:widowControl w:val="0"/>
        <w:autoSpaceDE w:val="0"/>
        <w:autoSpaceDN w:val="0"/>
        <w:adjustRightInd w:val="0"/>
        <w:spacing w:before="100" w:after="100"/>
        <w:ind w:left="640" w:hanging="640"/>
        <w:rPr>
          <w:rFonts w:cs="Times New Roman"/>
          <w:noProof/>
          <w:szCs w:val="24"/>
        </w:rPr>
      </w:pPr>
      <w:r w:rsidRPr="006369E5">
        <w:rPr>
          <w:rFonts w:cs="Times New Roman"/>
          <w:noProof/>
          <w:szCs w:val="24"/>
        </w:rPr>
        <w:t>[23]</w:t>
      </w:r>
      <w:r w:rsidRPr="006369E5">
        <w:rPr>
          <w:rFonts w:cs="Times New Roman"/>
          <w:noProof/>
          <w:szCs w:val="24"/>
        </w:rPr>
        <w:tab/>
        <w:t>SODISUL, “comunicação privada,” 2015.</w:t>
      </w:r>
    </w:p>
    <w:p w:rsidR="006369E5" w:rsidRPr="006369E5" w:rsidRDefault="006369E5" w:rsidP="006369E5">
      <w:pPr>
        <w:widowControl w:val="0"/>
        <w:autoSpaceDE w:val="0"/>
        <w:autoSpaceDN w:val="0"/>
        <w:adjustRightInd w:val="0"/>
        <w:spacing w:before="100" w:after="100"/>
        <w:ind w:left="640" w:hanging="640"/>
        <w:rPr>
          <w:rFonts w:cs="Times New Roman"/>
          <w:noProof/>
          <w:szCs w:val="24"/>
        </w:rPr>
      </w:pPr>
      <w:r w:rsidRPr="006369E5">
        <w:rPr>
          <w:rFonts w:cs="Times New Roman"/>
          <w:noProof/>
          <w:szCs w:val="24"/>
        </w:rPr>
        <w:t>[24]</w:t>
      </w:r>
      <w:r w:rsidRPr="006369E5">
        <w:rPr>
          <w:rFonts w:cs="Times New Roman"/>
          <w:noProof/>
          <w:szCs w:val="24"/>
        </w:rPr>
        <w:tab/>
        <w:t>S. Baeta, “Dissertação de Mestrado,” 2015.</w:t>
      </w:r>
    </w:p>
    <w:p w:rsidR="006369E5" w:rsidRPr="006369E5" w:rsidRDefault="006369E5" w:rsidP="006369E5">
      <w:pPr>
        <w:widowControl w:val="0"/>
        <w:autoSpaceDE w:val="0"/>
        <w:autoSpaceDN w:val="0"/>
        <w:adjustRightInd w:val="0"/>
        <w:spacing w:before="100" w:after="100"/>
        <w:ind w:left="640" w:hanging="640"/>
        <w:rPr>
          <w:rFonts w:cs="Times New Roman"/>
          <w:noProof/>
          <w:szCs w:val="24"/>
        </w:rPr>
      </w:pPr>
      <w:r w:rsidRPr="00DB14E1">
        <w:rPr>
          <w:rFonts w:cs="Times New Roman"/>
          <w:noProof/>
          <w:szCs w:val="24"/>
          <w:lang w:val="en-US"/>
        </w:rPr>
        <w:t>[25]</w:t>
      </w:r>
      <w:r w:rsidRPr="00DB14E1">
        <w:rPr>
          <w:rFonts w:cs="Times New Roman"/>
          <w:noProof/>
          <w:szCs w:val="24"/>
          <w:lang w:val="en-US"/>
        </w:rPr>
        <w:tab/>
        <w:t xml:space="preserve">V. Kabakian, M. C. McManus, and H. Harajli, “Attributional life cycle assessment of mounted 1.8kWp monocrystalline photovoltaic system with batteries and comparison with fossil energy production system,” </w:t>
      </w:r>
      <w:r w:rsidRPr="00DB14E1">
        <w:rPr>
          <w:rFonts w:cs="Times New Roman"/>
          <w:i/>
          <w:iCs/>
          <w:noProof/>
          <w:szCs w:val="24"/>
          <w:lang w:val="en-US"/>
        </w:rPr>
        <w:t xml:space="preserve">Appl. </w:t>
      </w:r>
      <w:r w:rsidRPr="006369E5">
        <w:rPr>
          <w:rFonts w:cs="Times New Roman"/>
          <w:i/>
          <w:iCs/>
          <w:noProof/>
          <w:szCs w:val="24"/>
        </w:rPr>
        <w:t>Energy</w:t>
      </w:r>
      <w:r w:rsidRPr="006369E5">
        <w:rPr>
          <w:rFonts w:cs="Times New Roman"/>
          <w:noProof/>
          <w:szCs w:val="24"/>
        </w:rPr>
        <w:t>, vol. 154, pp. 428–437, 2015.</w:t>
      </w:r>
    </w:p>
    <w:p w:rsidR="006369E5" w:rsidRPr="006369E5" w:rsidRDefault="006369E5" w:rsidP="006369E5">
      <w:pPr>
        <w:widowControl w:val="0"/>
        <w:autoSpaceDE w:val="0"/>
        <w:autoSpaceDN w:val="0"/>
        <w:adjustRightInd w:val="0"/>
        <w:spacing w:before="100" w:after="100"/>
        <w:ind w:left="640" w:hanging="640"/>
        <w:rPr>
          <w:rFonts w:cs="Times New Roman"/>
          <w:noProof/>
          <w:szCs w:val="24"/>
        </w:rPr>
      </w:pPr>
      <w:r w:rsidRPr="006369E5">
        <w:rPr>
          <w:rFonts w:cs="Times New Roman"/>
          <w:noProof/>
          <w:szCs w:val="24"/>
        </w:rPr>
        <w:lastRenderedPageBreak/>
        <w:t>[26]</w:t>
      </w:r>
      <w:r w:rsidRPr="006369E5">
        <w:rPr>
          <w:rFonts w:cs="Times New Roman"/>
          <w:noProof/>
          <w:szCs w:val="24"/>
        </w:rPr>
        <w:tab/>
        <w:t>“PA - D,” vol. 10209, p. 61668075.</w:t>
      </w:r>
    </w:p>
    <w:p w:rsidR="006369E5" w:rsidRPr="006369E5" w:rsidRDefault="006369E5" w:rsidP="006369E5">
      <w:pPr>
        <w:widowControl w:val="0"/>
        <w:autoSpaceDE w:val="0"/>
        <w:autoSpaceDN w:val="0"/>
        <w:adjustRightInd w:val="0"/>
        <w:spacing w:before="100" w:after="100"/>
        <w:ind w:left="640" w:hanging="640"/>
        <w:rPr>
          <w:rFonts w:cs="Times New Roman"/>
          <w:noProof/>
          <w:szCs w:val="24"/>
        </w:rPr>
      </w:pPr>
      <w:r w:rsidRPr="006369E5">
        <w:rPr>
          <w:rFonts w:cs="Times New Roman"/>
          <w:noProof/>
          <w:szCs w:val="24"/>
        </w:rPr>
        <w:t>[27]</w:t>
      </w:r>
      <w:r w:rsidRPr="006369E5">
        <w:rPr>
          <w:rFonts w:cs="Times New Roman"/>
          <w:noProof/>
          <w:szCs w:val="24"/>
        </w:rPr>
        <w:tab/>
        <w:t>M. Engel, T. Hörnlein, F. Jacques, and A. Ohlsson, “Manual de Produção Mais Limpa para Adegas,” 2015.</w:t>
      </w:r>
    </w:p>
    <w:p w:rsidR="006369E5" w:rsidRPr="006369E5" w:rsidRDefault="006369E5" w:rsidP="006369E5">
      <w:pPr>
        <w:widowControl w:val="0"/>
        <w:autoSpaceDE w:val="0"/>
        <w:autoSpaceDN w:val="0"/>
        <w:adjustRightInd w:val="0"/>
        <w:spacing w:before="100" w:after="100"/>
        <w:ind w:left="640" w:hanging="640"/>
        <w:rPr>
          <w:rFonts w:cs="Times New Roman"/>
          <w:noProof/>
          <w:szCs w:val="24"/>
        </w:rPr>
      </w:pPr>
      <w:r w:rsidRPr="00DB14E1">
        <w:rPr>
          <w:rFonts w:cs="Times New Roman"/>
          <w:noProof/>
          <w:szCs w:val="24"/>
          <w:lang w:val="en-US"/>
        </w:rPr>
        <w:t>[28]</w:t>
      </w:r>
      <w:r w:rsidRPr="00DB14E1">
        <w:rPr>
          <w:rFonts w:cs="Times New Roman"/>
          <w:noProof/>
          <w:szCs w:val="24"/>
          <w:lang w:val="en-US"/>
        </w:rPr>
        <w:tab/>
        <w:t xml:space="preserve">M. Smyth and A. Nesbitt, “Energy and English wine production: A review of energy use and benchmarking,” </w:t>
      </w:r>
      <w:r w:rsidRPr="00DB14E1">
        <w:rPr>
          <w:rFonts w:cs="Times New Roman"/>
          <w:i/>
          <w:iCs/>
          <w:noProof/>
          <w:szCs w:val="24"/>
          <w:lang w:val="en-US"/>
        </w:rPr>
        <w:t xml:space="preserve">Energy Sustain. </w:t>
      </w:r>
      <w:r w:rsidRPr="006369E5">
        <w:rPr>
          <w:rFonts w:cs="Times New Roman"/>
          <w:i/>
          <w:iCs/>
          <w:noProof/>
          <w:szCs w:val="24"/>
        </w:rPr>
        <w:t>Dev.</w:t>
      </w:r>
      <w:r w:rsidRPr="006369E5">
        <w:rPr>
          <w:rFonts w:cs="Times New Roman"/>
          <w:noProof/>
          <w:szCs w:val="24"/>
        </w:rPr>
        <w:t>, vol. 23, no. 1, pp. 85–91, 2014.</w:t>
      </w:r>
    </w:p>
    <w:p w:rsidR="006369E5" w:rsidRPr="006369E5" w:rsidRDefault="006369E5" w:rsidP="006369E5">
      <w:pPr>
        <w:widowControl w:val="0"/>
        <w:autoSpaceDE w:val="0"/>
        <w:autoSpaceDN w:val="0"/>
        <w:adjustRightInd w:val="0"/>
        <w:spacing w:before="100" w:after="100"/>
        <w:ind w:left="640" w:hanging="640"/>
        <w:rPr>
          <w:rFonts w:cs="Times New Roman"/>
          <w:noProof/>
          <w:szCs w:val="24"/>
        </w:rPr>
      </w:pPr>
      <w:r w:rsidRPr="006369E5">
        <w:rPr>
          <w:rFonts w:cs="Times New Roman"/>
          <w:noProof/>
          <w:szCs w:val="24"/>
        </w:rPr>
        <w:t>[29]</w:t>
      </w:r>
      <w:r w:rsidRPr="006369E5">
        <w:rPr>
          <w:rFonts w:cs="Times New Roman"/>
          <w:noProof/>
          <w:szCs w:val="24"/>
        </w:rPr>
        <w:tab/>
        <w:t>J. Barroso, “comunicação privada.pdf.”</w:t>
      </w:r>
    </w:p>
    <w:p w:rsidR="006369E5" w:rsidRPr="00DB14E1" w:rsidRDefault="006369E5" w:rsidP="006369E5">
      <w:pPr>
        <w:widowControl w:val="0"/>
        <w:autoSpaceDE w:val="0"/>
        <w:autoSpaceDN w:val="0"/>
        <w:adjustRightInd w:val="0"/>
        <w:spacing w:before="100" w:after="100"/>
        <w:ind w:left="640" w:hanging="640"/>
        <w:rPr>
          <w:rFonts w:cs="Times New Roman"/>
          <w:noProof/>
          <w:szCs w:val="24"/>
          <w:lang w:val="en-US"/>
        </w:rPr>
      </w:pPr>
      <w:r w:rsidRPr="006369E5">
        <w:rPr>
          <w:rFonts w:cs="Times New Roman"/>
          <w:noProof/>
          <w:szCs w:val="24"/>
        </w:rPr>
        <w:t>[30]</w:t>
      </w:r>
      <w:r w:rsidRPr="006369E5">
        <w:rPr>
          <w:rFonts w:cs="Times New Roman"/>
          <w:noProof/>
          <w:szCs w:val="24"/>
        </w:rPr>
        <w:tab/>
        <w:t xml:space="preserve">“Chauvin.” </w:t>
      </w:r>
      <w:r w:rsidRPr="00DB14E1">
        <w:rPr>
          <w:rFonts w:cs="Times New Roman"/>
          <w:noProof/>
          <w:szCs w:val="24"/>
          <w:lang w:val="en-US"/>
        </w:rPr>
        <w:t>[Online]. Available: http://www.conrad.com/medias/global/ce/1000_1999/1400/1400/1403/674479_BB_00_FB.EPS_1000.jpg.</w:t>
      </w:r>
    </w:p>
    <w:p w:rsidR="006369E5" w:rsidRPr="00DB14E1" w:rsidRDefault="006369E5" w:rsidP="006369E5">
      <w:pPr>
        <w:widowControl w:val="0"/>
        <w:autoSpaceDE w:val="0"/>
        <w:autoSpaceDN w:val="0"/>
        <w:adjustRightInd w:val="0"/>
        <w:spacing w:before="100" w:after="100"/>
        <w:ind w:left="640" w:hanging="640"/>
        <w:rPr>
          <w:rFonts w:cs="Times New Roman"/>
          <w:noProof/>
          <w:szCs w:val="24"/>
          <w:lang w:val="en-US"/>
        </w:rPr>
      </w:pPr>
      <w:r w:rsidRPr="006369E5">
        <w:rPr>
          <w:rFonts w:cs="Times New Roman"/>
          <w:noProof/>
          <w:szCs w:val="24"/>
        </w:rPr>
        <w:t>[31]</w:t>
      </w:r>
      <w:r w:rsidRPr="006369E5">
        <w:rPr>
          <w:rFonts w:cs="Times New Roman"/>
          <w:noProof/>
          <w:szCs w:val="24"/>
        </w:rPr>
        <w:tab/>
        <w:t xml:space="preserve">“Chauvin visto de cima (imagem foi alterada).” </w:t>
      </w:r>
      <w:r w:rsidRPr="00DB14E1">
        <w:rPr>
          <w:rFonts w:cs="Times New Roman"/>
          <w:noProof/>
          <w:szCs w:val="24"/>
          <w:lang w:val="en-US"/>
        </w:rPr>
        <w:t>[Online]. Available: http://www.instrumentcenter.se/20.0.0.0/5141/cache/5141_b4beff65995f07ca332a763fdf429986.jpg.</w:t>
      </w:r>
    </w:p>
    <w:p w:rsidR="006369E5" w:rsidRPr="00DB14E1" w:rsidRDefault="006369E5" w:rsidP="006369E5">
      <w:pPr>
        <w:widowControl w:val="0"/>
        <w:autoSpaceDE w:val="0"/>
        <w:autoSpaceDN w:val="0"/>
        <w:adjustRightInd w:val="0"/>
        <w:spacing w:before="100" w:after="100"/>
        <w:ind w:left="640" w:hanging="640"/>
        <w:rPr>
          <w:rFonts w:cs="Times New Roman"/>
          <w:noProof/>
          <w:szCs w:val="24"/>
          <w:lang w:val="en-US"/>
        </w:rPr>
      </w:pPr>
      <w:r w:rsidRPr="00DB14E1">
        <w:rPr>
          <w:rFonts w:cs="Times New Roman"/>
          <w:noProof/>
          <w:szCs w:val="24"/>
          <w:lang w:val="en-US"/>
        </w:rPr>
        <w:t>[32]</w:t>
      </w:r>
      <w:r w:rsidRPr="00DB14E1">
        <w:rPr>
          <w:rFonts w:cs="Times New Roman"/>
          <w:noProof/>
          <w:szCs w:val="24"/>
          <w:lang w:val="en-US"/>
        </w:rPr>
        <w:tab/>
        <w:t>C. F. Officer, “Statement of compliance,” pp. 21–110, 2006.</w:t>
      </w:r>
    </w:p>
    <w:p w:rsidR="006369E5" w:rsidRPr="006369E5" w:rsidRDefault="006369E5" w:rsidP="006369E5">
      <w:pPr>
        <w:widowControl w:val="0"/>
        <w:autoSpaceDE w:val="0"/>
        <w:autoSpaceDN w:val="0"/>
        <w:adjustRightInd w:val="0"/>
        <w:spacing w:before="100" w:after="100"/>
        <w:ind w:left="640" w:hanging="640"/>
        <w:rPr>
          <w:rFonts w:cs="Times New Roman"/>
          <w:noProof/>
          <w:szCs w:val="24"/>
        </w:rPr>
      </w:pPr>
      <w:r w:rsidRPr="006369E5">
        <w:rPr>
          <w:rFonts w:cs="Times New Roman"/>
          <w:noProof/>
          <w:szCs w:val="24"/>
        </w:rPr>
        <w:t>[33]</w:t>
      </w:r>
      <w:r w:rsidRPr="006369E5">
        <w:rPr>
          <w:rFonts w:cs="Times New Roman"/>
          <w:noProof/>
          <w:szCs w:val="24"/>
        </w:rPr>
        <w:tab/>
        <w:t>“Ampflex.” .</w:t>
      </w:r>
    </w:p>
    <w:p w:rsidR="006369E5" w:rsidRPr="00DB14E1" w:rsidRDefault="006369E5" w:rsidP="006369E5">
      <w:pPr>
        <w:widowControl w:val="0"/>
        <w:autoSpaceDE w:val="0"/>
        <w:autoSpaceDN w:val="0"/>
        <w:adjustRightInd w:val="0"/>
        <w:spacing w:before="100" w:after="100"/>
        <w:ind w:left="640" w:hanging="640"/>
        <w:rPr>
          <w:rFonts w:cs="Times New Roman"/>
          <w:noProof/>
          <w:lang w:val="en-US"/>
        </w:rPr>
      </w:pPr>
      <w:r w:rsidRPr="006369E5">
        <w:rPr>
          <w:rFonts w:cs="Times New Roman"/>
          <w:noProof/>
          <w:szCs w:val="24"/>
        </w:rPr>
        <w:t>[34]</w:t>
      </w:r>
      <w:r w:rsidRPr="006369E5">
        <w:rPr>
          <w:rFonts w:cs="Times New Roman"/>
          <w:noProof/>
          <w:szCs w:val="24"/>
        </w:rPr>
        <w:tab/>
        <w:t xml:space="preserve">“Como colocar Chauvin.” [Online]. </w:t>
      </w:r>
      <w:r w:rsidRPr="00DB14E1">
        <w:rPr>
          <w:rFonts w:cs="Times New Roman"/>
          <w:noProof/>
          <w:szCs w:val="24"/>
          <w:lang w:val="en-US"/>
        </w:rPr>
        <w:t>Available: https://www.conrad.de/medias/global/ce/1000_1999/1400/1400/1401/674479_AB_00_FB.EPS_1000.jpg.</w:t>
      </w:r>
    </w:p>
    <w:p w:rsidR="006C477C" w:rsidRPr="00BC2E0E" w:rsidRDefault="006A4C56" w:rsidP="006A4C56">
      <w:pPr>
        <w:rPr>
          <w:lang w:val="en-US"/>
        </w:rPr>
      </w:pPr>
      <w:r>
        <w:fldChar w:fldCharType="end"/>
      </w:r>
    </w:p>
    <w:p w:rsidR="006C477C" w:rsidRPr="00BC2E0E" w:rsidRDefault="006C477C" w:rsidP="006A4C56">
      <w:pPr>
        <w:rPr>
          <w:lang w:val="en-US"/>
        </w:rPr>
      </w:pPr>
    </w:p>
    <w:p w:rsidR="006A4C56" w:rsidRPr="00792D40" w:rsidRDefault="006A4C56" w:rsidP="006A4C56">
      <w:pPr>
        <w:ind w:left="-1418" w:right="-850"/>
        <w:rPr>
          <w:lang w:val="en-US"/>
        </w:rPr>
      </w:pPr>
    </w:p>
    <w:p w:rsidR="006A4C56" w:rsidRPr="00792D40" w:rsidRDefault="006A4C56" w:rsidP="006A4C56">
      <w:pPr>
        <w:ind w:left="-1418" w:right="-850"/>
        <w:rPr>
          <w:lang w:val="en-US"/>
        </w:rPr>
      </w:pPr>
    </w:p>
    <w:p w:rsidR="006A4C56" w:rsidRPr="00792D40" w:rsidRDefault="006A4C56">
      <w:pPr>
        <w:rPr>
          <w:lang w:val="en-US"/>
        </w:rPr>
      </w:pPr>
    </w:p>
    <w:p w:rsidR="005E759A" w:rsidRPr="00792D40" w:rsidRDefault="005E759A">
      <w:pPr>
        <w:rPr>
          <w:lang w:val="en-US"/>
        </w:rPr>
      </w:pPr>
    </w:p>
    <w:p w:rsidR="005E759A" w:rsidRPr="00792D40" w:rsidRDefault="005E759A">
      <w:pPr>
        <w:rPr>
          <w:lang w:val="en-US"/>
        </w:rPr>
      </w:pPr>
    </w:p>
    <w:p w:rsidR="005E759A" w:rsidRPr="00792D40" w:rsidRDefault="005E759A">
      <w:pPr>
        <w:rPr>
          <w:lang w:val="en-US"/>
        </w:rPr>
      </w:pPr>
    </w:p>
    <w:p w:rsidR="005E759A" w:rsidRPr="00792D40" w:rsidRDefault="005E759A">
      <w:pPr>
        <w:rPr>
          <w:lang w:val="en-US"/>
        </w:rPr>
      </w:pPr>
    </w:p>
    <w:p w:rsidR="005E759A" w:rsidRPr="00792D40" w:rsidRDefault="005E759A">
      <w:pPr>
        <w:rPr>
          <w:lang w:val="en-US"/>
        </w:rPr>
      </w:pPr>
    </w:p>
    <w:p w:rsidR="005E759A" w:rsidRPr="00792D40" w:rsidRDefault="005E759A">
      <w:pPr>
        <w:rPr>
          <w:lang w:val="en-US"/>
        </w:rPr>
      </w:pPr>
    </w:p>
    <w:p w:rsidR="005E759A" w:rsidRPr="00792D40" w:rsidRDefault="005E759A">
      <w:pPr>
        <w:rPr>
          <w:lang w:val="en-US"/>
        </w:rPr>
      </w:pPr>
    </w:p>
    <w:p w:rsidR="005E759A" w:rsidRPr="00792D40" w:rsidRDefault="005E759A">
      <w:pPr>
        <w:rPr>
          <w:lang w:val="en-US"/>
        </w:rPr>
      </w:pPr>
    </w:p>
    <w:p w:rsidR="005E759A" w:rsidRPr="00792D40" w:rsidRDefault="005E759A">
      <w:pPr>
        <w:rPr>
          <w:lang w:val="en-US"/>
        </w:rPr>
      </w:pPr>
    </w:p>
    <w:p w:rsidR="005E759A" w:rsidRPr="00792D40" w:rsidRDefault="005E759A">
      <w:pPr>
        <w:rPr>
          <w:lang w:val="en-US"/>
        </w:rPr>
      </w:pPr>
    </w:p>
    <w:p w:rsidR="005E759A" w:rsidRPr="00792D40" w:rsidRDefault="005E759A">
      <w:pPr>
        <w:rPr>
          <w:lang w:val="en-US"/>
        </w:rPr>
      </w:pPr>
    </w:p>
    <w:p w:rsidR="005E759A" w:rsidRPr="00792D40" w:rsidRDefault="005E759A">
      <w:pPr>
        <w:rPr>
          <w:lang w:val="en-US"/>
        </w:rPr>
      </w:pPr>
    </w:p>
    <w:p w:rsidR="005E759A" w:rsidRPr="00792D40" w:rsidRDefault="005E759A">
      <w:pPr>
        <w:rPr>
          <w:lang w:val="en-US"/>
        </w:rPr>
      </w:pPr>
    </w:p>
    <w:p w:rsidR="005E759A" w:rsidRPr="00792D40" w:rsidRDefault="005E759A">
      <w:pPr>
        <w:rPr>
          <w:lang w:val="en-US"/>
        </w:rPr>
      </w:pPr>
    </w:p>
    <w:p w:rsidR="005E759A" w:rsidRPr="00792D40" w:rsidRDefault="005E759A">
      <w:pPr>
        <w:rPr>
          <w:lang w:val="en-US"/>
        </w:rPr>
      </w:pPr>
    </w:p>
    <w:p w:rsidR="005E759A" w:rsidRPr="00792D40" w:rsidRDefault="005E759A">
      <w:pPr>
        <w:rPr>
          <w:lang w:val="en-US"/>
        </w:rPr>
      </w:pPr>
    </w:p>
    <w:p w:rsidR="00646EBB" w:rsidRDefault="00646EBB">
      <w:pPr>
        <w:rPr>
          <w:lang w:val="en-US"/>
        </w:rPr>
        <w:sectPr w:rsidR="00646EBB" w:rsidSect="006A4C56">
          <w:footnotePr>
            <w:numFmt w:val="lowerLetter"/>
          </w:footnotePr>
          <w:pgSz w:w="11906" w:h="16838"/>
          <w:pgMar w:top="1417" w:right="1416" w:bottom="1417" w:left="1701" w:header="708" w:footer="708" w:gutter="0"/>
          <w:cols w:space="708"/>
          <w:docGrid w:linePitch="360"/>
        </w:sectPr>
      </w:pPr>
    </w:p>
    <w:p w:rsidR="00827D60" w:rsidRDefault="00827D60" w:rsidP="00827D60">
      <w:pPr>
        <w:pStyle w:val="Cabealho1"/>
      </w:pPr>
      <w:bookmarkStart w:id="626" w:name="_Ref461096145"/>
      <w:bookmarkStart w:id="627" w:name="_Toc469405899"/>
      <w:r w:rsidRPr="00827D60">
        <w:lastRenderedPageBreak/>
        <w:t>A</w:t>
      </w:r>
      <w:r>
        <w:t>NEXO</w:t>
      </w:r>
      <w:r w:rsidRPr="00827D60">
        <w:t xml:space="preserve"> I – Autoavaliação PSVA</w:t>
      </w:r>
      <w:bookmarkEnd w:id="626"/>
      <w:r w:rsidR="006369E5">
        <w:fldChar w:fldCharType="begin" w:fldLock="1"/>
      </w:r>
      <w:r w:rsidR="006369E5">
        <w:instrText>ADDIN CSL_CITATION { "citationItems" : [ { "id" : "ITEM-1", "itemData" : { "author" : [ { "dropping-particle" : "", "family" : "Barroso", "given" : "Jo\u00e3o;", "non-dropping-particle" : "", "parse-names" : false, "suffix" : "" } ], "id" : "ITEM-1", "issued" : { "date-parts" : [ [ "0" ] ] }, "title" : "comunica\u00e7\u00e3o privada.pdf", "type" : "report" }, "uris" : [ "http://www.mendeley.com/documents/?uuid=01facf4f-024b-4056-afba-1d5db715b873" ] } ], "mendeley" : { "formattedCitation" : "[29]", "plainTextFormattedCitation" : "[29]" }, "properties" : { "noteIndex" : 0 }, "schema" : "https://github.com/citation-style-language/schema/raw/master/csl-citation.json" }</w:instrText>
      </w:r>
      <w:r w:rsidR="006369E5">
        <w:fldChar w:fldCharType="separate"/>
      </w:r>
      <w:r w:rsidR="006369E5" w:rsidRPr="006369E5">
        <w:rPr>
          <w:b w:val="0"/>
          <w:noProof/>
        </w:rPr>
        <w:t>[29]</w:t>
      </w:r>
      <w:bookmarkEnd w:id="627"/>
      <w:r w:rsidR="006369E5">
        <w:fldChar w:fldCharType="end"/>
      </w:r>
    </w:p>
    <w:p w:rsidR="00827D60" w:rsidRDefault="00827D60" w:rsidP="00827D60"/>
    <w:p w:rsidR="00646EBB" w:rsidRPr="00986963" w:rsidRDefault="00646EBB" w:rsidP="00646EBB">
      <w:pPr>
        <w:rPr>
          <w:b/>
        </w:rPr>
      </w:pPr>
      <w:bookmarkStart w:id="628" w:name="_Toc411504211"/>
      <w:r w:rsidRPr="00986963">
        <w:rPr>
          <w:b/>
        </w:rPr>
        <w:t>Capitulo 5 - Eficiência Energética na Vinha (EEV)</w:t>
      </w:r>
      <w:bookmarkEnd w:id="628"/>
    </w:p>
    <w:p w:rsidR="00646EBB" w:rsidRPr="00986963" w:rsidRDefault="00646EBB" w:rsidP="00646EBB"/>
    <w:tbl>
      <w:tblPr>
        <w:tblW w:w="14283" w:type="dxa"/>
        <w:tblInd w:w="-289" w:type="dxa"/>
        <w:tblBorders>
          <w:top w:val="single" w:sz="4" w:space="0" w:color="auto"/>
          <w:left w:val="single" w:sz="4" w:space="0" w:color="auto"/>
          <w:bottom w:val="single" w:sz="4" w:space="0" w:color="auto"/>
          <w:right w:val="single" w:sz="4" w:space="0" w:color="auto"/>
          <w:insideH w:val="single" w:sz="4" w:space="0" w:color="auto"/>
        </w:tblBorders>
        <w:tblCellMar>
          <w:left w:w="70" w:type="dxa"/>
          <w:right w:w="70" w:type="dxa"/>
        </w:tblCellMar>
        <w:tblLook w:val="04A0" w:firstRow="1" w:lastRow="0" w:firstColumn="1" w:lastColumn="0" w:noHBand="0" w:noVBand="1"/>
      </w:tblPr>
      <w:tblGrid>
        <w:gridCol w:w="3828"/>
        <w:gridCol w:w="2268"/>
        <w:gridCol w:w="8187"/>
      </w:tblGrid>
      <w:tr w:rsidR="00646EBB" w:rsidRPr="00986963" w:rsidTr="00D57CA4">
        <w:trPr>
          <w:trHeight w:val="300"/>
        </w:trPr>
        <w:tc>
          <w:tcPr>
            <w:tcW w:w="3828" w:type="dxa"/>
            <w:tcBorders>
              <w:right w:val="single" w:sz="4" w:space="0" w:color="auto"/>
            </w:tcBorders>
            <w:shd w:val="clear" w:color="auto" w:fill="auto"/>
            <w:noWrap/>
            <w:vAlign w:val="center"/>
          </w:tcPr>
          <w:p w:rsidR="00646EBB" w:rsidRPr="00986963" w:rsidRDefault="00646EBB" w:rsidP="00D57CA4">
            <w:pPr>
              <w:rPr>
                <w:b/>
              </w:rPr>
            </w:pPr>
            <w:r w:rsidRPr="00986963">
              <w:rPr>
                <w:b/>
              </w:rPr>
              <w:t>Lista de Critérios</w:t>
            </w:r>
          </w:p>
        </w:tc>
        <w:tc>
          <w:tcPr>
            <w:tcW w:w="10455" w:type="dxa"/>
            <w:gridSpan w:val="2"/>
            <w:tcBorders>
              <w:left w:val="single" w:sz="4" w:space="0" w:color="auto"/>
              <w:right w:val="single" w:sz="4" w:space="0" w:color="auto"/>
            </w:tcBorders>
            <w:vAlign w:val="center"/>
          </w:tcPr>
          <w:p w:rsidR="00646EBB" w:rsidRPr="00986963" w:rsidRDefault="00646EBB" w:rsidP="00D57CA4">
            <w:pPr>
              <w:rPr>
                <w:b/>
              </w:rPr>
            </w:pPr>
            <w:r w:rsidRPr="00986963">
              <w:rPr>
                <w:b/>
              </w:rPr>
              <w:t>Categorias</w:t>
            </w:r>
          </w:p>
        </w:tc>
      </w:tr>
      <w:tr w:rsidR="00646EBB" w:rsidRPr="00986963" w:rsidTr="00D57CA4">
        <w:trPr>
          <w:trHeight w:val="300"/>
        </w:trPr>
        <w:tc>
          <w:tcPr>
            <w:tcW w:w="3828" w:type="dxa"/>
            <w:vMerge w:val="restart"/>
            <w:tcBorders>
              <w:right w:val="single" w:sz="4" w:space="0" w:color="auto"/>
            </w:tcBorders>
            <w:shd w:val="clear" w:color="auto" w:fill="auto"/>
            <w:noWrap/>
            <w:vAlign w:val="center"/>
          </w:tcPr>
          <w:p w:rsidR="00646EBB" w:rsidRPr="00986963" w:rsidRDefault="00646EBB" w:rsidP="00D57CA4">
            <w:pPr>
              <w:rPr>
                <w:b/>
              </w:rPr>
            </w:pPr>
            <w:r w:rsidRPr="00986963">
              <w:rPr>
                <w:b/>
              </w:rPr>
              <w:t>EVV 5.1 Planeamento, Monitorização, Objetivos e Resultados na Vinha</w:t>
            </w:r>
          </w:p>
        </w:tc>
        <w:tc>
          <w:tcPr>
            <w:tcW w:w="2268" w:type="dxa"/>
            <w:tcBorders>
              <w:left w:val="single" w:sz="4" w:space="0" w:color="auto"/>
            </w:tcBorders>
            <w:vAlign w:val="center"/>
          </w:tcPr>
          <w:p w:rsidR="00646EBB" w:rsidRPr="00986963" w:rsidRDefault="00646EBB" w:rsidP="00D57CA4">
            <w:pPr>
              <w:rPr>
                <w:b/>
              </w:rPr>
            </w:pPr>
            <w:r w:rsidRPr="00986963">
              <w:rPr>
                <w:b/>
              </w:rPr>
              <w:t>Pré-Inicial</w:t>
            </w:r>
          </w:p>
        </w:tc>
        <w:tc>
          <w:tcPr>
            <w:tcW w:w="8187" w:type="dxa"/>
            <w:tcBorders>
              <w:left w:val="single" w:sz="4" w:space="0" w:color="auto"/>
              <w:right w:val="single" w:sz="4" w:space="0" w:color="auto"/>
            </w:tcBorders>
          </w:tcPr>
          <w:p w:rsidR="00646EBB" w:rsidRPr="00986963" w:rsidRDefault="00646EBB" w:rsidP="00D57CA4">
            <w:r w:rsidRPr="00986963">
              <w:t>Existiu uma ideia geral dos consumos anuais totais de energia (eletricidade, gás natural, propano, gasóleo e gasolina), nas operações da vinha</w:t>
            </w:r>
          </w:p>
          <w:p w:rsidR="00646EBB" w:rsidRPr="00986963" w:rsidRDefault="00646EBB" w:rsidP="00D57CA4">
            <w:r w:rsidRPr="00986963">
              <w:rPr>
                <w:b/>
                <w:bCs/>
              </w:rPr>
              <w:t>E</w:t>
            </w:r>
          </w:p>
          <w:p w:rsidR="00646EBB" w:rsidRPr="00986963" w:rsidRDefault="00646EBB" w:rsidP="00D57CA4">
            <w:r w:rsidRPr="00986963">
              <w:t>Os custos associados às tarifas da eletricidade nunca foram revistos</w:t>
            </w:r>
          </w:p>
        </w:tc>
      </w:tr>
      <w:tr w:rsidR="00646EBB" w:rsidRPr="00986963" w:rsidTr="00D57CA4">
        <w:trPr>
          <w:trHeight w:val="300"/>
        </w:trPr>
        <w:tc>
          <w:tcPr>
            <w:tcW w:w="3828" w:type="dxa"/>
            <w:vMerge/>
            <w:tcBorders>
              <w:right w:val="single" w:sz="4" w:space="0" w:color="auto"/>
            </w:tcBorders>
            <w:shd w:val="clear" w:color="auto" w:fill="auto"/>
            <w:noWrap/>
            <w:vAlign w:val="center"/>
          </w:tcPr>
          <w:p w:rsidR="00646EBB" w:rsidRPr="00986963" w:rsidRDefault="00646EBB" w:rsidP="00D57CA4">
            <w:pPr>
              <w:rPr>
                <w:b/>
              </w:rPr>
            </w:pPr>
          </w:p>
        </w:tc>
        <w:tc>
          <w:tcPr>
            <w:tcW w:w="2268" w:type="dxa"/>
            <w:tcBorders>
              <w:left w:val="single" w:sz="4" w:space="0" w:color="auto"/>
            </w:tcBorders>
            <w:vAlign w:val="center"/>
          </w:tcPr>
          <w:p w:rsidR="00646EBB" w:rsidRPr="00986963" w:rsidRDefault="00646EBB" w:rsidP="00D57CA4">
            <w:pPr>
              <w:rPr>
                <w:b/>
              </w:rPr>
            </w:pPr>
            <w:r w:rsidRPr="00986963">
              <w:rPr>
                <w:b/>
              </w:rPr>
              <w:t>Inicial</w:t>
            </w:r>
          </w:p>
        </w:tc>
        <w:tc>
          <w:tcPr>
            <w:tcW w:w="8187" w:type="dxa"/>
            <w:tcBorders>
              <w:left w:val="single" w:sz="4" w:space="0" w:color="auto"/>
              <w:right w:val="single" w:sz="4" w:space="0" w:color="auto"/>
            </w:tcBorders>
          </w:tcPr>
          <w:p w:rsidR="00646EBB" w:rsidRPr="00986963" w:rsidRDefault="00646EBB" w:rsidP="00D57CA4">
            <w:r w:rsidRPr="00986963">
              <w:t>Uma auditoria de energia da generalidade das operações da vinha foi feita nos últimos 5 anos</w:t>
            </w:r>
          </w:p>
          <w:p w:rsidR="00646EBB" w:rsidRPr="00986963" w:rsidRDefault="00646EBB" w:rsidP="00D57CA4">
            <w:r w:rsidRPr="00986963">
              <w:rPr>
                <w:b/>
                <w:bCs/>
              </w:rPr>
              <w:t>E</w:t>
            </w:r>
          </w:p>
          <w:p w:rsidR="00646EBB" w:rsidRPr="00986963" w:rsidRDefault="00646EBB" w:rsidP="00D57CA4">
            <w:r w:rsidRPr="00986963">
              <w:t>As tarifas associadas aos custos da eletricidade foram recentemente revistas</w:t>
            </w:r>
          </w:p>
          <w:p w:rsidR="00646EBB" w:rsidRPr="00986963" w:rsidRDefault="00646EBB" w:rsidP="00D57CA4">
            <w:r w:rsidRPr="00986963">
              <w:rPr>
                <w:b/>
                <w:bCs/>
              </w:rPr>
              <w:t>E</w:t>
            </w:r>
          </w:p>
          <w:p w:rsidR="00646EBB" w:rsidRPr="00986963" w:rsidRDefault="00646EBB" w:rsidP="00D57CA4">
            <w:r w:rsidRPr="00986963">
              <w:t>Os resultados da auditoria foram tido</w:t>
            </w:r>
            <w:r w:rsidR="00121AE3">
              <w:t>s</w:t>
            </w:r>
            <w:r w:rsidRPr="00986963">
              <w:t xml:space="preserve"> em conta aquando da tomada de decisões sobre manutenção, investimentos e formação dos colaboradores</w:t>
            </w:r>
          </w:p>
        </w:tc>
      </w:tr>
      <w:tr w:rsidR="00646EBB" w:rsidRPr="00986963" w:rsidTr="00D57CA4">
        <w:trPr>
          <w:trHeight w:val="300"/>
        </w:trPr>
        <w:tc>
          <w:tcPr>
            <w:tcW w:w="3828" w:type="dxa"/>
            <w:vMerge/>
            <w:tcBorders>
              <w:right w:val="single" w:sz="4" w:space="0" w:color="auto"/>
            </w:tcBorders>
            <w:shd w:val="clear" w:color="auto" w:fill="auto"/>
            <w:noWrap/>
            <w:vAlign w:val="center"/>
            <w:hideMark/>
          </w:tcPr>
          <w:p w:rsidR="00646EBB" w:rsidRPr="00986963" w:rsidRDefault="00646EBB" w:rsidP="00D57CA4">
            <w:pPr>
              <w:rPr>
                <w:b/>
              </w:rPr>
            </w:pPr>
          </w:p>
        </w:tc>
        <w:tc>
          <w:tcPr>
            <w:tcW w:w="2268" w:type="dxa"/>
            <w:tcBorders>
              <w:left w:val="single" w:sz="4" w:space="0" w:color="auto"/>
            </w:tcBorders>
            <w:vAlign w:val="center"/>
          </w:tcPr>
          <w:p w:rsidR="00646EBB" w:rsidRPr="00986963" w:rsidRDefault="00646EBB" w:rsidP="00D57CA4">
            <w:pPr>
              <w:rPr>
                <w:b/>
              </w:rPr>
            </w:pPr>
            <w:r w:rsidRPr="00986963">
              <w:rPr>
                <w:b/>
              </w:rPr>
              <w:t>Intermédio</w:t>
            </w:r>
          </w:p>
        </w:tc>
        <w:tc>
          <w:tcPr>
            <w:tcW w:w="8187" w:type="dxa"/>
            <w:tcBorders>
              <w:left w:val="single" w:sz="4" w:space="0" w:color="auto"/>
              <w:right w:val="single" w:sz="4" w:space="0" w:color="auto"/>
            </w:tcBorders>
          </w:tcPr>
          <w:p w:rsidR="00646EBB" w:rsidRPr="00986963" w:rsidRDefault="00646EBB" w:rsidP="00D57CA4">
            <w:r w:rsidRPr="00986963">
              <w:t>Uma auditoria de energia da generalidade das operações da vinha foi feita nos últimos 5 anos, e revista anualmente</w:t>
            </w:r>
          </w:p>
          <w:p w:rsidR="00646EBB" w:rsidRPr="00986963" w:rsidRDefault="00646EBB" w:rsidP="00D57CA4">
            <w:r w:rsidRPr="00986963">
              <w:rPr>
                <w:b/>
                <w:bCs/>
              </w:rPr>
              <w:t>E</w:t>
            </w:r>
          </w:p>
          <w:p w:rsidR="00646EBB" w:rsidRPr="00986963" w:rsidRDefault="00646EBB" w:rsidP="00D57CA4">
            <w:r w:rsidRPr="00986963">
              <w:t>Um Plano de Gestão de Energia documentado, foi desenvolvido, e inclui elementos como a iluminação, bombas, tanques, refrigeração, motores, etc.</w:t>
            </w:r>
          </w:p>
          <w:p w:rsidR="00646EBB" w:rsidRPr="00986963" w:rsidRDefault="00646EBB" w:rsidP="00D57CA4">
            <w:r w:rsidRPr="00986963">
              <w:rPr>
                <w:b/>
                <w:bCs/>
              </w:rPr>
              <w:t>E</w:t>
            </w:r>
          </w:p>
          <w:p w:rsidR="00646EBB" w:rsidRPr="00986963" w:rsidRDefault="00646EBB" w:rsidP="00D57CA4">
            <w:r w:rsidRPr="00986963">
              <w:t>Algumas das medidas identificadas na auditoria como de maior custo-benefício foram implementadas</w:t>
            </w:r>
          </w:p>
          <w:p w:rsidR="00646EBB" w:rsidRPr="00986963" w:rsidRDefault="00646EBB" w:rsidP="00D57CA4">
            <w:r w:rsidRPr="00986963">
              <w:rPr>
                <w:b/>
                <w:bCs/>
              </w:rPr>
              <w:lastRenderedPageBreak/>
              <w:t>E</w:t>
            </w:r>
          </w:p>
          <w:p w:rsidR="00646EBB" w:rsidRPr="00986963" w:rsidRDefault="00646EBB" w:rsidP="00D57CA4">
            <w:r w:rsidRPr="00986963">
              <w:t>O uso total de energia foi monitorizado e registado ao longo de todo o ano</w:t>
            </w:r>
          </w:p>
          <w:p w:rsidR="00646EBB" w:rsidRPr="00986963" w:rsidRDefault="00646EBB" w:rsidP="00D57CA4">
            <w:r w:rsidRPr="00986963">
              <w:rPr>
                <w:b/>
                <w:bCs/>
              </w:rPr>
              <w:t>E</w:t>
            </w:r>
          </w:p>
          <w:p w:rsidR="00646EBB" w:rsidRPr="00986963" w:rsidRDefault="00646EBB" w:rsidP="00D57CA4">
            <w:r w:rsidRPr="00986963">
              <w:t>Objetivos de eficiência foram estabelecidos para o uso de energia em geral</w:t>
            </w:r>
          </w:p>
        </w:tc>
      </w:tr>
      <w:tr w:rsidR="00646EBB" w:rsidRPr="00986963" w:rsidTr="00D57CA4">
        <w:trPr>
          <w:trHeight w:val="300"/>
        </w:trPr>
        <w:tc>
          <w:tcPr>
            <w:tcW w:w="3828" w:type="dxa"/>
            <w:vMerge/>
            <w:tcBorders>
              <w:right w:val="single" w:sz="4" w:space="0" w:color="auto"/>
            </w:tcBorders>
            <w:shd w:val="clear" w:color="auto" w:fill="auto"/>
            <w:noWrap/>
            <w:vAlign w:val="center"/>
          </w:tcPr>
          <w:p w:rsidR="00646EBB" w:rsidRPr="00986963" w:rsidRDefault="00646EBB" w:rsidP="00D57CA4">
            <w:pPr>
              <w:rPr>
                <w:b/>
              </w:rPr>
            </w:pPr>
          </w:p>
        </w:tc>
        <w:tc>
          <w:tcPr>
            <w:tcW w:w="2268" w:type="dxa"/>
            <w:tcBorders>
              <w:left w:val="single" w:sz="4" w:space="0" w:color="auto"/>
            </w:tcBorders>
            <w:vAlign w:val="center"/>
          </w:tcPr>
          <w:p w:rsidR="00646EBB" w:rsidRPr="00986963" w:rsidRDefault="00646EBB" w:rsidP="00D57CA4">
            <w:pPr>
              <w:rPr>
                <w:b/>
              </w:rPr>
            </w:pPr>
            <w:r w:rsidRPr="00986963">
              <w:rPr>
                <w:b/>
              </w:rPr>
              <w:t>Desenvolvido</w:t>
            </w:r>
          </w:p>
        </w:tc>
        <w:tc>
          <w:tcPr>
            <w:tcW w:w="8187" w:type="dxa"/>
            <w:tcBorders>
              <w:left w:val="single" w:sz="4" w:space="0" w:color="auto"/>
              <w:right w:val="single" w:sz="4" w:space="0" w:color="auto"/>
            </w:tcBorders>
          </w:tcPr>
          <w:p w:rsidR="00646EBB" w:rsidRPr="00986963" w:rsidRDefault="00646EBB" w:rsidP="00D57CA4">
            <w:r w:rsidRPr="00986963">
              <w:t>Uma auditoria de energia da generalidade das operações da vinha foi feita nos últimos 5 anos, e revista anualmente</w:t>
            </w:r>
          </w:p>
          <w:p w:rsidR="00646EBB" w:rsidRPr="00986963" w:rsidRDefault="00646EBB" w:rsidP="00D57CA4">
            <w:r w:rsidRPr="00986963">
              <w:rPr>
                <w:b/>
                <w:bCs/>
              </w:rPr>
              <w:t>E</w:t>
            </w:r>
          </w:p>
          <w:p w:rsidR="00646EBB" w:rsidRPr="00986963" w:rsidRDefault="00646EBB" w:rsidP="00D57CA4">
            <w:r w:rsidRPr="00986963">
              <w:t>Um Plano de Gestão de Energia documentado, foi desenvolvido, e inclui elementos como a iluminação, bombas, tanques, refrigeração, motores, etc.</w:t>
            </w:r>
          </w:p>
          <w:p w:rsidR="00646EBB" w:rsidRPr="00986963" w:rsidRDefault="00646EBB" w:rsidP="00D57CA4">
            <w:r w:rsidRPr="00986963">
              <w:rPr>
                <w:b/>
                <w:bCs/>
              </w:rPr>
              <w:t>E</w:t>
            </w:r>
          </w:p>
          <w:p w:rsidR="00646EBB" w:rsidRPr="00986963" w:rsidRDefault="00646EBB" w:rsidP="00D57CA4">
            <w:r w:rsidRPr="00986963">
              <w:t>Algumas das medidas identificadas na auditoria como de maior custo-benefício foram implementadas</w:t>
            </w:r>
          </w:p>
          <w:p w:rsidR="00646EBB" w:rsidRPr="00986963" w:rsidRDefault="00646EBB" w:rsidP="00D57CA4">
            <w:r w:rsidRPr="00986963">
              <w:rPr>
                <w:b/>
                <w:bCs/>
              </w:rPr>
              <w:t>E</w:t>
            </w:r>
          </w:p>
          <w:p w:rsidR="00646EBB" w:rsidRPr="00986963" w:rsidRDefault="00646EBB" w:rsidP="00D57CA4">
            <w:r w:rsidRPr="00986963">
              <w:t>O uso total de energia foi monitorizado e registado ao longo de todo o ano, e foi usado para calcular métricas de desempenho para a energia e produção de gases do efeito de estufa associados ao uso de energia</w:t>
            </w:r>
          </w:p>
          <w:p w:rsidR="00646EBB" w:rsidRPr="00986963" w:rsidRDefault="00646EBB" w:rsidP="00D57CA4">
            <w:r w:rsidRPr="00986963">
              <w:rPr>
                <w:b/>
                <w:bCs/>
              </w:rPr>
              <w:t>E</w:t>
            </w:r>
          </w:p>
          <w:p w:rsidR="00646EBB" w:rsidRPr="00986963" w:rsidRDefault="00646EBB" w:rsidP="00D57CA4">
            <w:r w:rsidRPr="00986963">
              <w:t>Objetivos de eficiência foram estabelecidos para o uso de energia em geral</w:t>
            </w:r>
          </w:p>
          <w:p w:rsidR="00646EBB" w:rsidRPr="00986963" w:rsidRDefault="00646EBB" w:rsidP="00D57CA4">
            <w:r w:rsidRPr="00986963">
              <w:rPr>
                <w:b/>
                <w:bCs/>
              </w:rPr>
              <w:t>E</w:t>
            </w:r>
          </w:p>
          <w:p w:rsidR="00646EBB" w:rsidRPr="00986963" w:rsidRDefault="00646EBB" w:rsidP="00D57CA4">
            <w:r w:rsidRPr="00986963">
              <w:t>Métricas sobre energia e metodologias de conservação de energia foram introduzidas num programa de formação para os colaboradores sobre sensibilização no uso e consumo de energia</w:t>
            </w:r>
          </w:p>
        </w:tc>
      </w:tr>
      <w:tr w:rsidR="00646EBB" w:rsidRPr="00986963" w:rsidTr="00D57CA4">
        <w:trPr>
          <w:trHeight w:val="300"/>
        </w:trPr>
        <w:tc>
          <w:tcPr>
            <w:tcW w:w="3828" w:type="dxa"/>
            <w:vMerge w:val="restart"/>
            <w:tcBorders>
              <w:right w:val="single" w:sz="4" w:space="0" w:color="auto"/>
            </w:tcBorders>
            <w:shd w:val="clear" w:color="auto" w:fill="auto"/>
            <w:noWrap/>
            <w:vAlign w:val="center"/>
          </w:tcPr>
          <w:p w:rsidR="00646EBB" w:rsidRPr="00986963" w:rsidRDefault="00646EBB" w:rsidP="00D57CA4">
            <w:pPr>
              <w:rPr>
                <w:b/>
              </w:rPr>
            </w:pPr>
            <w:r w:rsidRPr="00986963">
              <w:rPr>
                <w:b/>
              </w:rPr>
              <w:t>EVV 5.2 Eficiência das bombas e motores na vinha</w:t>
            </w:r>
          </w:p>
        </w:tc>
        <w:tc>
          <w:tcPr>
            <w:tcW w:w="2268" w:type="dxa"/>
            <w:tcBorders>
              <w:left w:val="single" w:sz="4" w:space="0" w:color="auto"/>
            </w:tcBorders>
            <w:vAlign w:val="center"/>
          </w:tcPr>
          <w:p w:rsidR="00646EBB" w:rsidRPr="00986963" w:rsidRDefault="00646EBB" w:rsidP="00D57CA4">
            <w:pPr>
              <w:rPr>
                <w:b/>
              </w:rPr>
            </w:pPr>
            <w:r w:rsidRPr="00986963">
              <w:rPr>
                <w:b/>
              </w:rPr>
              <w:t>Pré-Inicial</w:t>
            </w:r>
          </w:p>
        </w:tc>
        <w:tc>
          <w:tcPr>
            <w:tcW w:w="8187" w:type="dxa"/>
            <w:tcBorders>
              <w:left w:val="single" w:sz="4" w:space="0" w:color="auto"/>
              <w:right w:val="single" w:sz="4" w:space="0" w:color="auto"/>
            </w:tcBorders>
          </w:tcPr>
          <w:p w:rsidR="00646EBB" w:rsidRPr="00986963" w:rsidRDefault="00646EBB" w:rsidP="00D57CA4">
            <w:r w:rsidRPr="00986963">
              <w:t>A operação e manutenção das bombas tem sido a mesma desde a sua instalação</w:t>
            </w:r>
          </w:p>
        </w:tc>
      </w:tr>
      <w:tr w:rsidR="00646EBB" w:rsidRPr="00986963" w:rsidTr="00D57CA4">
        <w:trPr>
          <w:trHeight w:val="300"/>
        </w:trPr>
        <w:tc>
          <w:tcPr>
            <w:tcW w:w="3828" w:type="dxa"/>
            <w:vMerge/>
            <w:tcBorders>
              <w:right w:val="single" w:sz="4" w:space="0" w:color="auto"/>
            </w:tcBorders>
            <w:shd w:val="clear" w:color="auto" w:fill="auto"/>
            <w:noWrap/>
            <w:vAlign w:val="center"/>
            <w:hideMark/>
          </w:tcPr>
          <w:p w:rsidR="00646EBB" w:rsidRPr="00986963" w:rsidRDefault="00646EBB" w:rsidP="00D57CA4">
            <w:pPr>
              <w:rPr>
                <w:b/>
              </w:rPr>
            </w:pPr>
          </w:p>
        </w:tc>
        <w:tc>
          <w:tcPr>
            <w:tcW w:w="2268" w:type="dxa"/>
            <w:tcBorders>
              <w:left w:val="single" w:sz="4" w:space="0" w:color="auto"/>
            </w:tcBorders>
            <w:vAlign w:val="center"/>
          </w:tcPr>
          <w:p w:rsidR="00646EBB" w:rsidRPr="00986963" w:rsidRDefault="00646EBB" w:rsidP="00D57CA4">
            <w:pPr>
              <w:rPr>
                <w:b/>
              </w:rPr>
            </w:pPr>
            <w:r w:rsidRPr="00986963">
              <w:rPr>
                <w:b/>
              </w:rPr>
              <w:t>Inicial</w:t>
            </w:r>
          </w:p>
        </w:tc>
        <w:tc>
          <w:tcPr>
            <w:tcW w:w="8187" w:type="dxa"/>
            <w:tcBorders>
              <w:left w:val="single" w:sz="4" w:space="0" w:color="auto"/>
              <w:right w:val="single" w:sz="4" w:space="0" w:color="auto"/>
            </w:tcBorders>
          </w:tcPr>
          <w:p w:rsidR="00646EBB" w:rsidRPr="00986963" w:rsidRDefault="00646EBB" w:rsidP="00D57CA4">
            <w:r w:rsidRPr="00986963">
              <w:t>A eficiência das bombas foi considerad</w:t>
            </w:r>
            <w:r w:rsidR="00121AE3">
              <w:t>a</w:t>
            </w:r>
            <w:r w:rsidRPr="00986963">
              <w:t xml:space="preserve"> um elemento importante da gestão da irrigação da vinha</w:t>
            </w:r>
          </w:p>
          <w:p w:rsidR="00646EBB" w:rsidRPr="00986963" w:rsidRDefault="00646EBB" w:rsidP="00D57CA4">
            <w:r w:rsidRPr="00986963">
              <w:rPr>
                <w:b/>
                <w:bCs/>
              </w:rPr>
              <w:t>E</w:t>
            </w:r>
          </w:p>
          <w:p w:rsidR="00646EBB" w:rsidRPr="00986963" w:rsidRDefault="00646EBB" w:rsidP="00D57CA4">
            <w:r w:rsidRPr="00986963">
              <w:t>Foram feitos esforços para melhorar a eficiência energética das bombas</w:t>
            </w:r>
          </w:p>
        </w:tc>
      </w:tr>
      <w:tr w:rsidR="00646EBB" w:rsidRPr="00986963" w:rsidTr="00D57CA4">
        <w:trPr>
          <w:trHeight w:val="300"/>
        </w:trPr>
        <w:tc>
          <w:tcPr>
            <w:tcW w:w="3828" w:type="dxa"/>
            <w:vMerge/>
            <w:tcBorders>
              <w:right w:val="single" w:sz="4" w:space="0" w:color="auto"/>
            </w:tcBorders>
            <w:shd w:val="clear" w:color="auto" w:fill="auto"/>
            <w:noWrap/>
            <w:vAlign w:val="center"/>
          </w:tcPr>
          <w:p w:rsidR="00646EBB" w:rsidRPr="00986963" w:rsidRDefault="00646EBB" w:rsidP="00D57CA4">
            <w:pPr>
              <w:rPr>
                <w:b/>
              </w:rPr>
            </w:pPr>
          </w:p>
        </w:tc>
        <w:tc>
          <w:tcPr>
            <w:tcW w:w="2268" w:type="dxa"/>
            <w:tcBorders>
              <w:left w:val="single" w:sz="4" w:space="0" w:color="auto"/>
            </w:tcBorders>
            <w:vAlign w:val="center"/>
          </w:tcPr>
          <w:p w:rsidR="00646EBB" w:rsidRPr="00986963" w:rsidRDefault="00646EBB" w:rsidP="00D57CA4">
            <w:pPr>
              <w:rPr>
                <w:b/>
              </w:rPr>
            </w:pPr>
            <w:r w:rsidRPr="00986963">
              <w:rPr>
                <w:b/>
              </w:rPr>
              <w:t>Intermédio</w:t>
            </w:r>
          </w:p>
        </w:tc>
        <w:tc>
          <w:tcPr>
            <w:tcW w:w="8187" w:type="dxa"/>
            <w:tcBorders>
              <w:left w:val="single" w:sz="4" w:space="0" w:color="auto"/>
              <w:right w:val="single" w:sz="4" w:space="0" w:color="auto"/>
            </w:tcBorders>
          </w:tcPr>
          <w:p w:rsidR="00646EBB" w:rsidRPr="00986963" w:rsidRDefault="00646EBB" w:rsidP="00D57CA4">
            <w:r w:rsidRPr="00986963">
              <w:t xml:space="preserve">A eficiência das bombas foi </w:t>
            </w:r>
            <w:r w:rsidR="000114B3" w:rsidRPr="00986963">
              <w:t>considerada</w:t>
            </w:r>
            <w:r w:rsidRPr="00986963">
              <w:t xml:space="preserve"> um elemento importante da gestão da irrigação da vinha</w:t>
            </w:r>
          </w:p>
          <w:p w:rsidR="00646EBB" w:rsidRPr="00986963" w:rsidRDefault="00646EBB" w:rsidP="00D57CA4">
            <w:r w:rsidRPr="00986963">
              <w:rPr>
                <w:b/>
                <w:bCs/>
              </w:rPr>
              <w:t>E</w:t>
            </w:r>
          </w:p>
          <w:p w:rsidR="00646EBB" w:rsidRPr="00986963" w:rsidRDefault="00646EBB" w:rsidP="00D57CA4">
            <w:r w:rsidRPr="00986963">
              <w:t>A eficiência das bombas foi testada</w:t>
            </w:r>
          </w:p>
          <w:p w:rsidR="00646EBB" w:rsidRPr="00986963" w:rsidRDefault="00646EBB" w:rsidP="00D57CA4">
            <w:r w:rsidRPr="00986963">
              <w:rPr>
                <w:b/>
                <w:bCs/>
              </w:rPr>
              <w:t>E</w:t>
            </w:r>
          </w:p>
          <w:p w:rsidR="00646EBB" w:rsidRPr="00986963" w:rsidRDefault="00646EBB" w:rsidP="00D57CA4">
            <w:r w:rsidRPr="00986963">
              <w:t>Se fossem necessárias novas bombas, foram consideradas as bombas "mais adequadas" bem como diferentes velocidades de operação</w:t>
            </w:r>
          </w:p>
          <w:p w:rsidR="00646EBB" w:rsidRPr="00986963" w:rsidRDefault="00646EBB" w:rsidP="00D57CA4">
            <w:r w:rsidRPr="00986963">
              <w:rPr>
                <w:b/>
                <w:bCs/>
              </w:rPr>
              <w:t>E</w:t>
            </w:r>
          </w:p>
          <w:p w:rsidR="00646EBB" w:rsidRPr="00986963" w:rsidRDefault="00646EBB" w:rsidP="00D57CA4">
            <w:r w:rsidRPr="00986963">
              <w:t>A totalidade da infraestrutura de irrigação foi revista (pressão da distribuição, emissores de caudal, nível da água subterrânea, taxas de recarga)</w:t>
            </w:r>
          </w:p>
        </w:tc>
      </w:tr>
      <w:tr w:rsidR="00646EBB" w:rsidRPr="00986963" w:rsidTr="00D57CA4">
        <w:trPr>
          <w:trHeight w:val="300"/>
        </w:trPr>
        <w:tc>
          <w:tcPr>
            <w:tcW w:w="3828" w:type="dxa"/>
            <w:vMerge/>
            <w:tcBorders>
              <w:right w:val="single" w:sz="4" w:space="0" w:color="auto"/>
            </w:tcBorders>
            <w:shd w:val="clear" w:color="auto" w:fill="auto"/>
            <w:noWrap/>
            <w:vAlign w:val="center"/>
          </w:tcPr>
          <w:p w:rsidR="00646EBB" w:rsidRPr="00986963" w:rsidRDefault="00646EBB" w:rsidP="00D57CA4">
            <w:pPr>
              <w:rPr>
                <w:b/>
              </w:rPr>
            </w:pPr>
          </w:p>
        </w:tc>
        <w:tc>
          <w:tcPr>
            <w:tcW w:w="2268" w:type="dxa"/>
            <w:tcBorders>
              <w:left w:val="single" w:sz="4" w:space="0" w:color="auto"/>
            </w:tcBorders>
            <w:vAlign w:val="center"/>
          </w:tcPr>
          <w:p w:rsidR="00646EBB" w:rsidRPr="00986963" w:rsidRDefault="00646EBB" w:rsidP="00D57CA4">
            <w:pPr>
              <w:rPr>
                <w:b/>
              </w:rPr>
            </w:pPr>
            <w:r w:rsidRPr="00986963">
              <w:rPr>
                <w:b/>
              </w:rPr>
              <w:t>Desenvolvido</w:t>
            </w:r>
          </w:p>
        </w:tc>
        <w:tc>
          <w:tcPr>
            <w:tcW w:w="8187" w:type="dxa"/>
            <w:tcBorders>
              <w:left w:val="single" w:sz="4" w:space="0" w:color="auto"/>
              <w:right w:val="single" w:sz="4" w:space="0" w:color="auto"/>
            </w:tcBorders>
          </w:tcPr>
          <w:p w:rsidR="00646EBB" w:rsidRPr="00986963" w:rsidRDefault="00646EBB" w:rsidP="00D57CA4">
            <w:r w:rsidRPr="00986963">
              <w:t>A eficiência das bombas foi testada e os resultados usados para auxiliar nas decisões de manutenção e substituição</w:t>
            </w:r>
          </w:p>
          <w:p w:rsidR="00646EBB" w:rsidRPr="00986963" w:rsidRDefault="00646EBB" w:rsidP="00D57CA4">
            <w:r w:rsidRPr="00986963">
              <w:rPr>
                <w:b/>
                <w:bCs/>
              </w:rPr>
              <w:t>E</w:t>
            </w:r>
          </w:p>
          <w:p w:rsidR="00646EBB" w:rsidRPr="00986963" w:rsidRDefault="00646EBB" w:rsidP="00D57CA4">
            <w:r w:rsidRPr="00986963">
              <w:t>Se fossem necessárias novas bombas, foram consideradas as bombas "mais adequadas" bem como de diferentes velocidades de operação</w:t>
            </w:r>
          </w:p>
          <w:p w:rsidR="00646EBB" w:rsidRPr="00986963" w:rsidRDefault="00646EBB" w:rsidP="00D57CA4">
            <w:r w:rsidRPr="00986963">
              <w:rPr>
                <w:b/>
                <w:bCs/>
              </w:rPr>
              <w:t>E</w:t>
            </w:r>
          </w:p>
          <w:p w:rsidR="00646EBB" w:rsidRPr="00986963" w:rsidRDefault="00646EBB" w:rsidP="00D57CA4">
            <w:r w:rsidRPr="00986963">
              <w:t>A totalidade da infraestrutura de irrigação (pressão da distribuição, emissores de caudal, nível da água subterrânea, taxas de recarga) e todos os elementos da gestão de irrigação da vinha (retenção de água no solo, evapotranspiração, sistema de irrigação, nível de água subterrânea, taxas de recargas e integridade dos furos) foi tida em conta</w:t>
            </w:r>
          </w:p>
          <w:p w:rsidR="00646EBB" w:rsidRPr="00986963" w:rsidRDefault="00646EBB" w:rsidP="00D57CA4">
            <w:r w:rsidRPr="00986963">
              <w:rPr>
                <w:b/>
                <w:bCs/>
              </w:rPr>
              <w:lastRenderedPageBreak/>
              <w:t>E</w:t>
            </w:r>
          </w:p>
          <w:p w:rsidR="00646EBB" w:rsidRPr="00986963" w:rsidRDefault="00646EBB" w:rsidP="00D57CA4">
            <w:r w:rsidRPr="00986963">
              <w:t>Reparações e substituições de bombas foram documentadas  </w:t>
            </w:r>
          </w:p>
        </w:tc>
      </w:tr>
      <w:tr w:rsidR="00646EBB" w:rsidRPr="00986963" w:rsidTr="00D57CA4">
        <w:trPr>
          <w:trHeight w:val="300"/>
        </w:trPr>
        <w:tc>
          <w:tcPr>
            <w:tcW w:w="3828" w:type="dxa"/>
            <w:vMerge w:val="restart"/>
            <w:tcBorders>
              <w:right w:val="single" w:sz="4" w:space="0" w:color="auto"/>
            </w:tcBorders>
            <w:shd w:val="clear" w:color="auto" w:fill="auto"/>
            <w:noWrap/>
            <w:vAlign w:val="center"/>
          </w:tcPr>
          <w:p w:rsidR="00646EBB" w:rsidRPr="00986963" w:rsidRDefault="00646EBB" w:rsidP="00D57CA4">
            <w:pPr>
              <w:rPr>
                <w:b/>
              </w:rPr>
            </w:pPr>
            <w:r w:rsidRPr="00986963">
              <w:rPr>
                <w:b/>
              </w:rPr>
              <w:t>EVV 5.3 Veículos na vinha</w:t>
            </w:r>
          </w:p>
        </w:tc>
        <w:tc>
          <w:tcPr>
            <w:tcW w:w="2268" w:type="dxa"/>
            <w:tcBorders>
              <w:left w:val="single" w:sz="4" w:space="0" w:color="auto"/>
            </w:tcBorders>
            <w:vAlign w:val="center"/>
          </w:tcPr>
          <w:p w:rsidR="00646EBB" w:rsidRPr="00986963" w:rsidRDefault="00646EBB" w:rsidP="00D57CA4">
            <w:pPr>
              <w:rPr>
                <w:b/>
              </w:rPr>
            </w:pPr>
            <w:r w:rsidRPr="00986963">
              <w:rPr>
                <w:b/>
              </w:rPr>
              <w:t>Pré-Inicial</w:t>
            </w:r>
          </w:p>
        </w:tc>
        <w:tc>
          <w:tcPr>
            <w:tcW w:w="8187" w:type="dxa"/>
            <w:tcBorders>
              <w:left w:val="single" w:sz="4" w:space="0" w:color="auto"/>
              <w:right w:val="single" w:sz="4" w:space="0" w:color="auto"/>
            </w:tcBorders>
          </w:tcPr>
          <w:p w:rsidR="00646EBB" w:rsidRPr="00986963" w:rsidRDefault="00646EBB" w:rsidP="00D57CA4">
            <w:r w:rsidRPr="00986963">
              <w:t>Não foi determinada a quantidade de combustível usado na vinha  </w:t>
            </w:r>
          </w:p>
        </w:tc>
      </w:tr>
      <w:tr w:rsidR="00646EBB" w:rsidRPr="00986963" w:rsidTr="00D57CA4">
        <w:trPr>
          <w:trHeight w:val="300"/>
        </w:trPr>
        <w:tc>
          <w:tcPr>
            <w:tcW w:w="3828" w:type="dxa"/>
            <w:vMerge/>
            <w:tcBorders>
              <w:right w:val="single" w:sz="4" w:space="0" w:color="auto"/>
            </w:tcBorders>
            <w:shd w:val="clear" w:color="auto" w:fill="auto"/>
            <w:noWrap/>
            <w:vAlign w:val="center"/>
          </w:tcPr>
          <w:p w:rsidR="00646EBB" w:rsidRPr="00986963" w:rsidRDefault="00646EBB" w:rsidP="00D57CA4">
            <w:pPr>
              <w:rPr>
                <w:b/>
              </w:rPr>
            </w:pPr>
          </w:p>
        </w:tc>
        <w:tc>
          <w:tcPr>
            <w:tcW w:w="2268" w:type="dxa"/>
            <w:tcBorders>
              <w:left w:val="single" w:sz="4" w:space="0" w:color="auto"/>
            </w:tcBorders>
            <w:vAlign w:val="center"/>
          </w:tcPr>
          <w:p w:rsidR="00646EBB" w:rsidRPr="00986963" w:rsidRDefault="00646EBB" w:rsidP="00D57CA4">
            <w:pPr>
              <w:rPr>
                <w:b/>
              </w:rPr>
            </w:pPr>
            <w:r w:rsidRPr="00986963">
              <w:rPr>
                <w:b/>
              </w:rPr>
              <w:t>Inicial</w:t>
            </w:r>
          </w:p>
        </w:tc>
        <w:tc>
          <w:tcPr>
            <w:tcW w:w="8187" w:type="dxa"/>
            <w:tcBorders>
              <w:left w:val="single" w:sz="4" w:space="0" w:color="auto"/>
              <w:right w:val="single" w:sz="4" w:space="0" w:color="auto"/>
            </w:tcBorders>
          </w:tcPr>
          <w:p w:rsidR="00646EBB" w:rsidRPr="00986963" w:rsidRDefault="00646EBB" w:rsidP="00D57CA4">
            <w:r w:rsidRPr="00986963">
              <w:t>Foi determinada a quantidade de combustível usado na vinha</w:t>
            </w:r>
          </w:p>
        </w:tc>
      </w:tr>
      <w:tr w:rsidR="00646EBB" w:rsidRPr="00986963" w:rsidTr="00D57CA4">
        <w:trPr>
          <w:trHeight w:val="300"/>
        </w:trPr>
        <w:tc>
          <w:tcPr>
            <w:tcW w:w="3828" w:type="dxa"/>
            <w:vMerge/>
            <w:tcBorders>
              <w:right w:val="single" w:sz="4" w:space="0" w:color="auto"/>
            </w:tcBorders>
            <w:shd w:val="clear" w:color="auto" w:fill="auto"/>
            <w:noWrap/>
            <w:vAlign w:val="center"/>
            <w:hideMark/>
          </w:tcPr>
          <w:p w:rsidR="00646EBB" w:rsidRPr="00986963" w:rsidRDefault="00646EBB" w:rsidP="00D57CA4">
            <w:pPr>
              <w:rPr>
                <w:b/>
              </w:rPr>
            </w:pPr>
          </w:p>
        </w:tc>
        <w:tc>
          <w:tcPr>
            <w:tcW w:w="2268" w:type="dxa"/>
            <w:tcBorders>
              <w:left w:val="single" w:sz="4" w:space="0" w:color="auto"/>
            </w:tcBorders>
            <w:vAlign w:val="center"/>
          </w:tcPr>
          <w:p w:rsidR="00646EBB" w:rsidRPr="00986963" w:rsidRDefault="00646EBB" w:rsidP="00D57CA4">
            <w:pPr>
              <w:rPr>
                <w:b/>
              </w:rPr>
            </w:pPr>
            <w:r w:rsidRPr="00986963">
              <w:rPr>
                <w:b/>
              </w:rPr>
              <w:t>Intermédio</w:t>
            </w:r>
          </w:p>
        </w:tc>
        <w:tc>
          <w:tcPr>
            <w:tcW w:w="8187" w:type="dxa"/>
            <w:tcBorders>
              <w:left w:val="single" w:sz="4" w:space="0" w:color="auto"/>
              <w:right w:val="single" w:sz="4" w:space="0" w:color="auto"/>
            </w:tcBorders>
          </w:tcPr>
          <w:p w:rsidR="00646EBB" w:rsidRPr="00986963" w:rsidRDefault="00646EBB" w:rsidP="00D57CA4">
            <w:r w:rsidRPr="00986963">
              <w:t>Foi determinada e registada a quantidade de combustível usado na vinha</w:t>
            </w:r>
          </w:p>
          <w:p w:rsidR="00646EBB" w:rsidRPr="00986963" w:rsidRDefault="00646EBB" w:rsidP="00D57CA4">
            <w:r w:rsidRPr="00986963">
              <w:rPr>
                <w:b/>
                <w:bCs/>
              </w:rPr>
              <w:t>E</w:t>
            </w:r>
          </w:p>
          <w:p w:rsidR="00646EBB" w:rsidRPr="00986963" w:rsidRDefault="00646EBB" w:rsidP="00D57CA4">
            <w:r w:rsidRPr="00986963">
              <w:t>Foram analisadas práticas e impactos em determinadas tecnologias relativas a consumos de combustível (ex. travessas dos tratores, manutenção e eficiência de motores, idade dos equipamentos) por forma a aumentar a eficiência no uso de combustíveis</w:t>
            </w:r>
          </w:p>
          <w:p w:rsidR="00646EBB" w:rsidRPr="00986963" w:rsidRDefault="00646EBB" w:rsidP="00D57CA4">
            <w:pPr>
              <w:rPr>
                <w:b/>
              </w:rPr>
            </w:pPr>
            <w:r w:rsidRPr="00986963">
              <w:rPr>
                <w:b/>
              </w:rPr>
              <w:t>E</w:t>
            </w:r>
          </w:p>
          <w:p w:rsidR="00646EBB" w:rsidRPr="00986963" w:rsidRDefault="00646EBB" w:rsidP="00D57CA4">
            <w:r w:rsidRPr="00986963">
              <w:t xml:space="preserve">A armazenagem de combustível é realizada em instalação adequada e equipada com bacias de retenção e equipamentos </w:t>
            </w:r>
            <w:proofErr w:type="spellStart"/>
            <w:r w:rsidRPr="00986963">
              <w:t>anti-derrame</w:t>
            </w:r>
            <w:proofErr w:type="spellEnd"/>
            <w:r w:rsidRPr="00986963">
              <w:t>, assim como equipamento de combate a incêndio</w:t>
            </w:r>
          </w:p>
        </w:tc>
      </w:tr>
      <w:tr w:rsidR="00646EBB" w:rsidRPr="00986963" w:rsidTr="00D57CA4">
        <w:trPr>
          <w:trHeight w:val="300"/>
        </w:trPr>
        <w:tc>
          <w:tcPr>
            <w:tcW w:w="3828" w:type="dxa"/>
            <w:vMerge/>
            <w:tcBorders>
              <w:right w:val="single" w:sz="4" w:space="0" w:color="auto"/>
            </w:tcBorders>
            <w:shd w:val="clear" w:color="auto" w:fill="auto"/>
            <w:noWrap/>
            <w:vAlign w:val="center"/>
          </w:tcPr>
          <w:p w:rsidR="00646EBB" w:rsidRPr="00986963" w:rsidRDefault="00646EBB" w:rsidP="00D57CA4">
            <w:pPr>
              <w:rPr>
                <w:b/>
              </w:rPr>
            </w:pPr>
          </w:p>
        </w:tc>
        <w:tc>
          <w:tcPr>
            <w:tcW w:w="2268" w:type="dxa"/>
            <w:tcBorders>
              <w:left w:val="single" w:sz="4" w:space="0" w:color="auto"/>
            </w:tcBorders>
            <w:vAlign w:val="center"/>
          </w:tcPr>
          <w:p w:rsidR="00646EBB" w:rsidRPr="00986963" w:rsidRDefault="00646EBB" w:rsidP="00D57CA4">
            <w:pPr>
              <w:rPr>
                <w:b/>
              </w:rPr>
            </w:pPr>
            <w:r w:rsidRPr="00986963">
              <w:rPr>
                <w:b/>
              </w:rPr>
              <w:t>Desenvolvido</w:t>
            </w:r>
          </w:p>
        </w:tc>
        <w:tc>
          <w:tcPr>
            <w:tcW w:w="8187" w:type="dxa"/>
            <w:tcBorders>
              <w:left w:val="single" w:sz="4" w:space="0" w:color="auto"/>
              <w:right w:val="single" w:sz="4" w:space="0" w:color="auto"/>
            </w:tcBorders>
          </w:tcPr>
          <w:p w:rsidR="00646EBB" w:rsidRPr="00986963" w:rsidRDefault="00646EBB" w:rsidP="00D57CA4">
            <w:r w:rsidRPr="00986963">
              <w:t>Foi determinada e registada a quantidade de combustível usado na vinha</w:t>
            </w:r>
          </w:p>
          <w:p w:rsidR="00646EBB" w:rsidRPr="00986963" w:rsidRDefault="00646EBB" w:rsidP="00D57CA4">
            <w:r w:rsidRPr="00986963">
              <w:rPr>
                <w:b/>
                <w:bCs/>
              </w:rPr>
              <w:t>E</w:t>
            </w:r>
          </w:p>
          <w:p w:rsidR="00646EBB" w:rsidRPr="00986963" w:rsidRDefault="00646EBB" w:rsidP="00D57CA4">
            <w:r w:rsidRPr="00986963">
              <w:t>Foram analisadas práticas e impactos em determinadas tecnologias relativas a consumos de combustível (ex. travessas dos tratores, manutenção e eficiência de motores, idade dos equipamentos) por forma a aumentar a eficiência no uso de combustíveis</w:t>
            </w:r>
          </w:p>
          <w:p w:rsidR="00646EBB" w:rsidRPr="00986963" w:rsidRDefault="00646EBB" w:rsidP="00D57CA4">
            <w:pPr>
              <w:rPr>
                <w:b/>
              </w:rPr>
            </w:pPr>
            <w:r w:rsidRPr="00986963">
              <w:rPr>
                <w:b/>
              </w:rPr>
              <w:t>E</w:t>
            </w:r>
          </w:p>
          <w:p w:rsidR="00646EBB" w:rsidRPr="00986963" w:rsidRDefault="00646EBB" w:rsidP="00D57CA4">
            <w:r w:rsidRPr="00986963">
              <w:t xml:space="preserve">A armazenagem de combustível é realizada em instalação adequada e equipada com bacias de retenção e equipamentos </w:t>
            </w:r>
            <w:proofErr w:type="spellStart"/>
            <w:r w:rsidRPr="00986963">
              <w:t>anti-derrame</w:t>
            </w:r>
            <w:proofErr w:type="spellEnd"/>
            <w:r w:rsidRPr="00986963">
              <w:t>, assim como equipamento de combate a incêndio</w:t>
            </w:r>
          </w:p>
          <w:p w:rsidR="00646EBB" w:rsidRPr="00986963" w:rsidRDefault="00646EBB" w:rsidP="00D57CA4"/>
        </w:tc>
      </w:tr>
    </w:tbl>
    <w:p w:rsidR="00646EBB" w:rsidRPr="00986963" w:rsidRDefault="00646EBB" w:rsidP="00646EBB">
      <w:r w:rsidRPr="00986963">
        <w:br w:type="page"/>
      </w:r>
    </w:p>
    <w:p w:rsidR="00646EBB" w:rsidRPr="00986963" w:rsidRDefault="00646EBB" w:rsidP="00646EBB">
      <w:pPr>
        <w:rPr>
          <w:b/>
        </w:rPr>
      </w:pPr>
      <w:bookmarkStart w:id="629" w:name="_Toc411504214"/>
      <w:r w:rsidRPr="00986963">
        <w:rPr>
          <w:b/>
        </w:rPr>
        <w:lastRenderedPageBreak/>
        <w:t>Capitulo 11 - Eficiência Energética na Adega (EEA)</w:t>
      </w:r>
      <w:bookmarkEnd w:id="629"/>
    </w:p>
    <w:p w:rsidR="00646EBB" w:rsidRPr="00986963" w:rsidRDefault="00646EBB" w:rsidP="00646EBB"/>
    <w:tbl>
      <w:tblPr>
        <w:tblW w:w="14601"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69"/>
        <w:gridCol w:w="1559"/>
        <w:gridCol w:w="10773"/>
      </w:tblGrid>
      <w:tr w:rsidR="00646EBB" w:rsidRPr="00986963" w:rsidTr="00D57CA4">
        <w:trPr>
          <w:trHeight w:val="300"/>
        </w:trPr>
        <w:tc>
          <w:tcPr>
            <w:tcW w:w="2269" w:type="dxa"/>
            <w:shd w:val="clear" w:color="auto" w:fill="auto"/>
            <w:noWrap/>
            <w:vAlign w:val="center"/>
          </w:tcPr>
          <w:p w:rsidR="00646EBB" w:rsidRPr="00986963" w:rsidRDefault="00646EBB" w:rsidP="00D57CA4">
            <w:pPr>
              <w:rPr>
                <w:b/>
              </w:rPr>
            </w:pPr>
            <w:r w:rsidRPr="00986963">
              <w:rPr>
                <w:b/>
              </w:rPr>
              <w:t>Lista de Critérios</w:t>
            </w:r>
          </w:p>
        </w:tc>
        <w:tc>
          <w:tcPr>
            <w:tcW w:w="12332" w:type="dxa"/>
            <w:gridSpan w:val="2"/>
            <w:shd w:val="clear" w:color="auto" w:fill="FFFFFF" w:themeFill="background1"/>
            <w:vAlign w:val="center"/>
          </w:tcPr>
          <w:p w:rsidR="00646EBB" w:rsidRPr="00986963" w:rsidRDefault="00646EBB" w:rsidP="00D57CA4">
            <w:pPr>
              <w:rPr>
                <w:b/>
              </w:rPr>
            </w:pPr>
            <w:r w:rsidRPr="00986963">
              <w:rPr>
                <w:b/>
              </w:rPr>
              <w:t>Categorias</w:t>
            </w:r>
          </w:p>
        </w:tc>
      </w:tr>
      <w:tr w:rsidR="00646EBB" w:rsidRPr="00986963" w:rsidTr="00D57CA4">
        <w:trPr>
          <w:trHeight w:val="300"/>
        </w:trPr>
        <w:tc>
          <w:tcPr>
            <w:tcW w:w="2269" w:type="dxa"/>
            <w:vMerge w:val="restart"/>
            <w:shd w:val="clear" w:color="auto" w:fill="auto"/>
            <w:noWrap/>
            <w:vAlign w:val="center"/>
          </w:tcPr>
          <w:p w:rsidR="00646EBB" w:rsidRPr="00986963" w:rsidRDefault="00646EBB" w:rsidP="00D57CA4">
            <w:pPr>
              <w:rPr>
                <w:b/>
              </w:rPr>
            </w:pPr>
            <w:r w:rsidRPr="00986963">
              <w:rPr>
                <w:b/>
              </w:rPr>
              <w:t>EEA 11.1 Planeamento, Monitorização, Objetivos e Resultados</w:t>
            </w:r>
          </w:p>
        </w:tc>
        <w:tc>
          <w:tcPr>
            <w:tcW w:w="1559" w:type="dxa"/>
            <w:shd w:val="clear" w:color="auto" w:fill="FFFFFF" w:themeFill="background1"/>
            <w:vAlign w:val="center"/>
          </w:tcPr>
          <w:p w:rsidR="00646EBB" w:rsidRPr="00986963" w:rsidRDefault="00646EBB" w:rsidP="00D57CA4">
            <w:pPr>
              <w:rPr>
                <w:b/>
              </w:rPr>
            </w:pPr>
            <w:r w:rsidRPr="00986963">
              <w:rPr>
                <w:b/>
              </w:rPr>
              <w:t>Pré-Inicial</w:t>
            </w:r>
          </w:p>
        </w:tc>
        <w:tc>
          <w:tcPr>
            <w:tcW w:w="10773" w:type="dxa"/>
            <w:shd w:val="clear" w:color="auto" w:fill="FFFFFF" w:themeFill="background1"/>
          </w:tcPr>
          <w:p w:rsidR="00646EBB" w:rsidRPr="00986963" w:rsidRDefault="00646EBB" w:rsidP="00D57CA4">
            <w:r w:rsidRPr="00986963">
              <w:t>Existiu uma ideia geral dos consumos anuais totais de energia (eletricidade, gás natural, propano, gasóleo e gasolina), nas operações da adega</w:t>
            </w:r>
          </w:p>
          <w:p w:rsidR="00646EBB" w:rsidRPr="00986963" w:rsidRDefault="00646EBB" w:rsidP="00D57CA4">
            <w:r w:rsidRPr="00986963">
              <w:rPr>
                <w:b/>
                <w:bCs/>
              </w:rPr>
              <w:t>E</w:t>
            </w:r>
          </w:p>
          <w:p w:rsidR="00646EBB" w:rsidRPr="00986963" w:rsidRDefault="00646EBB" w:rsidP="00D57CA4">
            <w:r w:rsidRPr="00986963">
              <w:t>Os custos associados às tarifas da eletricidade nunca foram revistos</w:t>
            </w:r>
          </w:p>
        </w:tc>
      </w:tr>
      <w:tr w:rsidR="00646EBB" w:rsidRPr="00986963" w:rsidTr="00D57CA4">
        <w:trPr>
          <w:trHeight w:val="300"/>
        </w:trPr>
        <w:tc>
          <w:tcPr>
            <w:tcW w:w="2269" w:type="dxa"/>
            <w:vMerge/>
            <w:shd w:val="clear" w:color="auto" w:fill="auto"/>
            <w:noWrap/>
            <w:vAlign w:val="center"/>
          </w:tcPr>
          <w:p w:rsidR="00646EBB" w:rsidRPr="00986963" w:rsidRDefault="00646EBB" w:rsidP="00D57CA4"/>
        </w:tc>
        <w:tc>
          <w:tcPr>
            <w:tcW w:w="1559" w:type="dxa"/>
            <w:shd w:val="clear" w:color="auto" w:fill="FFFFFF" w:themeFill="background1"/>
            <w:vAlign w:val="center"/>
          </w:tcPr>
          <w:p w:rsidR="00646EBB" w:rsidRPr="00986963" w:rsidRDefault="00646EBB" w:rsidP="00D57CA4">
            <w:pPr>
              <w:rPr>
                <w:b/>
              </w:rPr>
            </w:pPr>
            <w:r w:rsidRPr="00986963">
              <w:rPr>
                <w:b/>
              </w:rPr>
              <w:t>Inicial</w:t>
            </w:r>
          </w:p>
        </w:tc>
        <w:tc>
          <w:tcPr>
            <w:tcW w:w="10773" w:type="dxa"/>
            <w:shd w:val="clear" w:color="auto" w:fill="FFFFFF" w:themeFill="background1"/>
          </w:tcPr>
          <w:p w:rsidR="00646EBB" w:rsidRPr="00986963" w:rsidRDefault="00646EBB" w:rsidP="00D57CA4">
            <w:r w:rsidRPr="00986963">
              <w:t>Uma auditoria de energia da generalidade das operações da adega foi feita nos últimos 5 anos</w:t>
            </w:r>
          </w:p>
          <w:p w:rsidR="00646EBB" w:rsidRPr="00986963" w:rsidRDefault="00646EBB" w:rsidP="00D57CA4">
            <w:r w:rsidRPr="00986963">
              <w:rPr>
                <w:b/>
                <w:bCs/>
              </w:rPr>
              <w:t>E</w:t>
            </w:r>
          </w:p>
          <w:p w:rsidR="00646EBB" w:rsidRPr="00986963" w:rsidRDefault="00646EBB" w:rsidP="00D57CA4">
            <w:r w:rsidRPr="00986963">
              <w:t>As tarifas associadas aos custos da eletricidade foram recentemente revistas</w:t>
            </w:r>
          </w:p>
          <w:p w:rsidR="00646EBB" w:rsidRPr="00986963" w:rsidRDefault="00646EBB" w:rsidP="00D57CA4">
            <w:r w:rsidRPr="00986963">
              <w:rPr>
                <w:b/>
                <w:bCs/>
              </w:rPr>
              <w:t>E</w:t>
            </w:r>
          </w:p>
          <w:p w:rsidR="00646EBB" w:rsidRPr="00986963" w:rsidRDefault="00646EBB" w:rsidP="00D57CA4">
            <w:r w:rsidRPr="00986963">
              <w:t xml:space="preserve">Os resultados da auditoria foram </w:t>
            </w:r>
            <w:proofErr w:type="gramStart"/>
            <w:r w:rsidRPr="00986963">
              <w:t>tido</w:t>
            </w:r>
            <w:proofErr w:type="gramEnd"/>
            <w:r w:rsidRPr="00986963">
              <w:t xml:space="preserve"> em conta aquando da tomada de decisões sobre manutenção, investimentos e formação dos colaboradores</w:t>
            </w:r>
          </w:p>
        </w:tc>
      </w:tr>
      <w:tr w:rsidR="00646EBB" w:rsidRPr="00986963" w:rsidTr="00D57CA4">
        <w:trPr>
          <w:trHeight w:val="300"/>
        </w:trPr>
        <w:tc>
          <w:tcPr>
            <w:tcW w:w="2269" w:type="dxa"/>
            <w:vMerge/>
            <w:shd w:val="clear" w:color="auto" w:fill="auto"/>
            <w:noWrap/>
            <w:vAlign w:val="center"/>
          </w:tcPr>
          <w:p w:rsidR="00646EBB" w:rsidRPr="00986963" w:rsidRDefault="00646EBB" w:rsidP="00D57CA4"/>
        </w:tc>
        <w:tc>
          <w:tcPr>
            <w:tcW w:w="1559" w:type="dxa"/>
            <w:shd w:val="clear" w:color="auto" w:fill="FFFFFF" w:themeFill="background1"/>
            <w:vAlign w:val="center"/>
          </w:tcPr>
          <w:p w:rsidR="00646EBB" w:rsidRPr="00986963" w:rsidRDefault="00646EBB" w:rsidP="00D57CA4">
            <w:pPr>
              <w:rPr>
                <w:b/>
              </w:rPr>
            </w:pPr>
            <w:r w:rsidRPr="00986963">
              <w:rPr>
                <w:b/>
              </w:rPr>
              <w:t>Intermédio</w:t>
            </w:r>
          </w:p>
        </w:tc>
        <w:tc>
          <w:tcPr>
            <w:tcW w:w="10773" w:type="dxa"/>
            <w:shd w:val="clear" w:color="auto" w:fill="FFFFFF" w:themeFill="background1"/>
          </w:tcPr>
          <w:p w:rsidR="00646EBB" w:rsidRPr="00986963" w:rsidRDefault="00646EBB" w:rsidP="00D57CA4">
            <w:r w:rsidRPr="00986963">
              <w:t>Uma auditoria de energia da generalidade das operações da adega foi feita nos últimos 5 anos, e revista anualmente</w:t>
            </w:r>
          </w:p>
          <w:p w:rsidR="00646EBB" w:rsidRPr="00986963" w:rsidRDefault="00646EBB" w:rsidP="00D57CA4">
            <w:r w:rsidRPr="00986963">
              <w:rPr>
                <w:b/>
                <w:bCs/>
              </w:rPr>
              <w:t>E</w:t>
            </w:r>
          </w:p>
          <w:p w:rsidR="00646EBB" w:rsidRPr="00986963" w:rsidRDefault="00646EBB" w:rsidP="00D57CA4">
            <w:r w:rsidRPr="00986963">
              <w:t>Um Plano de Gestão de Energia documentado, foi desenvolvido, e inclui elementos como a iluminação, bombas, tanques, refrigeração, motores, etc.</w:t>
            </w:r>
          </w:p>
          <w:p w:rsidR="00646EBB" w:rsidRPr="00986963" w:rsidRDefault="00646EBB" w:rsidP="00D57CA4">
            <w:r w:rsidRPr="00986963">
              <w:rPr>
                <w:b/>
                <w:bCs/>
              </w:rPr>
              <w:t>E</w:t>
            </w:r>
          </w:p>
          <w:p w:rsidR="00646EBB" w:rsidRPr="00986963" w:rsidRDefault="00646EBB" w:rsidP="00D57CA4">
            <w:r w:rsidRPr="00986963">
              <w:t>Algumas das medidas identificadas na auditoria como de maior custo-benefício foram implementadas</w:t>
            </w:r>
          </w:p>
          <w:p w:rsidR="00646EBB" w:rsidRPr="00986963" w:rsidRDefault="00646EBB" w:rsidP="00D57CA4">
            <w:r w:rsidRPr="00986963">
              <w:rPr>
                <w:b/>
                <w:bCs/>
              </w:rPr>
              <w:t>E</w:t>
            </w:r>
          </w:p>
          <w:p w:rsidR="00646EBB" w:rsidRPr="00986963" w:rsidRDefault="00646EBB" w:rsidP="00D57CA4">
            <w:r w:rsidRPr="00986963">
              <w:t>O uso total de energia foi monitorizado e registado ao longo de todo o ano</w:t>
            </w:r>
          </w:p>
          <w:p w:rsidR="00646EBB" w:rsidRPr="00986963" w:rsidRDefault="00646EBB" w:rsidP="00D57CA4">
            <w:r w:rsidRPr="00986963">
              <w:rPr>
                <w:b/>
                <w:bCs/>
              </w:rPr>
              <w:t>E</w:t>
            </w:r>
          </w:p>
          <w:p w:rsidR="00646EBB" w:rsidRPr="00986963" w:rsidRDefault="00646EBB" w:rsidP="00D57CA4">
            <w:r w:rsidRPr="00986963">
              <w:lastRenderedPageBreak/>
              <w:t>Objetivos de eficiência foram estabelecidos para o uso de energia em geral</w:t>
            </w:r>
          </w:p>
          <w:p w:rsidR="00646EBB" w:rsidRPr="00986963" w:rsidRDefault="00646EBB" w:rsidP="00D57CA4">
            <w:r w:rsidRPr="00986963">
              <w:rPr>
                <w:b/>
                <w:bCs/>
              </w:rPr>
              <w:t>E</w:t>
            </w:r>
          </w:p>
          <w:p w:rsidR="00646EBB" w:rsidRPr="00986963" w:rsidRDefault="00646EBB" w:rsidP="00D57CA4">
            <w:r w:rsidRPr="00986963">
              <w:t>O ruído de incomodidade da instalação para o seu exterior foi monitorizado</w:t>
            </w:r>
          </w:p>
        </w:tc>
      </w:tr>
      <w:tr w:rsidR="00646EBB" w:rsidRPr="00986963" w:rsidTr="00D57CA4">
        <w:trPr>
          <w:trHeight w:val="300"/>
        </w:trPr>
        <w:tc>
          <w:tcPr>
            <w:tcW w:w="2269" w:type="dxa"/>
            <w:vMerge/>
            <w:shd w:val="clear" w:color="auto" w:fill="auto"/>
            <w:noWrap/>
            <w:vAlign w:val="center"/>
            <w:hideMark/>
          </w:tcPr>
          <w:p w:rsidR="00646EBB" w:rsidRPr="00986963" w:rsidRDefault="00646EBB" w:rsidP="00D57CA4"/>
        </w:tc>
        <w:tc>
          <w:tcPr>
            <w:tcW w:w="1559" w:type="dxa"/>
            <w:shd w:val="clear" w:color="auto" w:fill="FFFFFF" w:themeFill="background1"/>
            <w:vAlign w:val="center"/>
          </w:tcPr>
          <w:p w:rsidR="00646EBB" w:rsidRPr="00986963" w:rsidRDefault="00646EBB" w:rsidP="00D57CA4">
            <w:pPr>
              <w:rPr>
                <w:b/>
              </w:rPr>
            </w:pPr>
            <w:r w:rsidRPr="00986963">
              <w:rPr>
                <w:b/>
              </w:rPr>
              <w:t>Desenvolvido</w:t>
            </w:r>
          </w:p>
        </w:tc>
        <w:tc>
          <w:tcPr>
            <w:tcW w:w="10773" w:type="dxa"/>
            <w:shd w:val="clear" w:color="auto" w:fill="FFFFFF" w:themeFill="background1"/>
          </w:tcPr>
          <w:p w:rsidR="00646EBB" w:rsidRPr="00986963" w:rsidRDefault="00646EBB" w:rsidP="00D57CA4">
            <w:r w:rsidRPr="00986963">
              <w:t>Um Plano de Gestão de Energia documentado, foi desenvolvido, e inclui elementos como a iluminação, bombas, tanques, refrigeração, motores, etc.</w:t>
            </w:r>
          </w:p>
          <w:p w:rsidR="00646EBB" w:rsidRPr="00986963" w:rsidRDefault="00646EBB" w:rsidP="00D57CA4">
            <w:r w:rsidRPr="00986963">
              <w:rPr>
                <w:b/>
                <w:bCs/>
              </w:rPr>
              <w:t>E</w:t>
            </w:r>
          </w:p>
          <w:p w:rsidR="00646EBB" w:rsidRPr="00986963" w:rsidRDefault="00646EBB" w:rsidP="00D57CA4">
            <w:r w:rsidRPr="00986963">
              <w:t>Algumas das medidas identificadas na auditoria como de maior custo-benefício foram implementadas</w:t>
            </w:r>
          </w:p>
          <w:p w:rsidR="00646EBB" w:rsidRPr="00986963" w:rsidRDefault="00646EBB" w:rsidP="00D57CA4">
            <w:r w:rsidRPr="00986963">
              <w:rPr>
                <w:b/>
                <w:bCs/>
              </w:rPr>
              <w:t>E</w:t>
            </w:r>
          </w:p>
          <w:p w:rsidR="00646EBB" w:rsidRPr="00986963" w:rsidRDefault="00646EBB" w:rsidP="00D57CA4">
            <w:r w:rsidRPr="00986963">
              <w:t>O uso total de energia foi monitorizado e registado ao longo de todo o ano, e foi usado para calcular métricas de desempenho para a energia e produção de gases do efeito de estufa associados ao uso de energia</w:t>
            </w:r>
          </w:p>
          <w:p w:rsidR="00646EBB" w:rsidRPr="00986963" w:rsidRDefault="00646EBB" w:rsidP="00D57CA4">
            <w:r w:rsidRPr="00986963">
              <w:rPr>
                <w:b/>
                <w:bCs/>
              </w:rPr>
              <w:t>E</w:t>
            </w:r>
          </w:p>
          <w:p w:rsidR="00646EBB" w:rsidRPr="00986963" w:rsidRDefault="00646EBB" w:rsidP="00D57CA4">
            <w:r w:rsidRPr="00986963">
              <w:t>Objetivos de eficiência foram estabelecidos para o uso de energia em geral</w:t>
            </w:r>
          </w:p>
          <w:p w:rsidR="00646EBB" w:rsidRPr="00986963" w:rsidRDefault="00646EBB" w:rsidP="00D57CA4">
            <w:r w:rsidRPr="00986963">
              <w:rPr>
                <w:b/>
                <w:bCs/>
              </w:rPr>
              <w:t>E</w:t>
            </w:r>
          </w:p>
          <w:p w:rsidR="00646EBB" w:rsidRPr="00986963" w:rsidRDefault="00646EBB" w:rsidP="00D57CA4">
            <w:r w:rsidRPr="00986963">
              <w:t>Métricas sobre energia e metodologias de conservação de energia foram introduzidas num programa de formação para os colaboradores sobre sensibilização no uso e consumo de energia</w:t>
            </w:r>
          </w:p>
          <w:p w:rsidR="00646EBB" w:rsidRPr="00986963" w:rsidRDefault="00646EBB" w:rsidP="00D57CA4">
            <w:pPr>
              <w:rPr>
                <w:b/>
              </w:rPr>
            </w:pPr>
            <w:r w:rsidRPr="00986963">
              <w:rPr>
                <w:b/>
              </w:rPr>
              <w:t>E</w:t>
            </w:r>
          </w:p>
          <w:p w:rsidR="00646EBB" w:rsidRPr="00986963" w:rsidRDefault="00646EBB" w:rsidP="00D57CA4">
            <w:pPr>
              <w:rPr>
                <w:b/>
              </w:rPr>
            </w:pPr>
            <w:r w:rsidRPr="00986963">
              <w:t>O ruído de incomodidade da instalação para o seu exterior foi monitorizado</w:t>
            </w:r>
          </w:p>
        </w:tc>
      </w:tr>
      <w:tr w:rsidR="00646EBB" w:rsidRPr="00986963" w:rsidTr="00D57CA4">
        <w:trPr>
          <w:trHeight w:val="300"/>
        </w:trPr>
        <w:tc>
          <w:tcPr>
            <w:tcW w:w="2269" w:type="dxa"/>
            <w:vMerge w:val="restart"/>
            <w:shd w:val="clear" w:color="auto" w:fill="auto"/>
            <w:noWrap/>
            <w:vAlign w:val="center"/>
          </w:tcPr>
          <w:p w:rsidR="00646EBB" w:rsidRPr="00986963" w:rsidRDefault="00646EBB" w:rsidP="00D57CA4">
            <w:pPr>
              <w:rPr>
                <w:b/>
              </w:rPr>
            </w:pPr>
            <w:r w:rsidRPr="00986963">
              <w:rPr>
                <w:b/>
              </w:rPr>
              <w:t>EEA 11.2 Sistemas de refrigeração</w:t>
            </w:r>
          </w:p>
        </w:tc>
        <w:tc>
          <w:tcPr>
            <w:tcW w:w="1559" w:type="dxa"/>
            <w:vAlign w:val="center"/>
          </w:tcPr>
          <w:p w:rsidR="00646EBB" w:rsidRPr="00986963" w:rsidRDefault="00646EBB" w:rsidP="00D57CA4">
            <w:pPr>
              <w:rPr>
                <w:b/>
              </w:rPr>
            </w:pPr>
            <w:r w:rsidRPr="00986963">
              <w:rPr>
                <w:b/>
              </w:rPr>
              <w:t>Pré-Inicial</w:t>
            </w:r>
          </w:p>
        </w:tc>
        <w:tc>
          <w:tcPr>
            <w:tcW w:w="10773" w:type="dxa"/>
          </w:tcPr>
          <w:p w:rsidR="00646EBB" w:rsidRPr="00986963" w:rsidRDefault="00646EBB" w:rsidP="00D57CA4">
            <w:pPr>
              <w:rPr>
                <w:b/>
              </w:rPr>
            </w:pPr>
            <w:r w:rsidRPr="00986963">
              <w:t>O sistema de refrigeração tem sido operado e mantido na mesma desde a sua instalação</w:t>
            </w:r>
          </w:p>
        </w:tc>
      </w:tr>
      <w:tr w:rsidR="00646EBB" w:rsidRPr="00986963" w:rsidTr="00D57CA4">
        <w:trPr>
          <w:trHeight w:val="300"/>
        </w:trPr>
        <w:tc>
          <w:tcPr>
            <w:tcW w:w="2269" w:type="dxa"/>
            <w:vMerge/>
            <w:shd w:val="clear" w:color="auto" w:fill="auto"/>
            <w:noWrap/>
            <w:vAlign w:val="center"/>
          </w:tcPr>
          <w:p w:rsidR="00646EBB" w:rsidRPr="00986963" w:rsidRDefault="00646EBB" w:rsidP="00D57CA4"/>
        </w:tc>
        <w:tc>
          <w:tcPr>
            <w:tcW w:w="1559" w:type="dxa"/>
            <w:vAlign w:val="center"/>
          </w:tcPr>
          <w:p w:rsidR="00646EBB" w:rsidRPr="00986963" w:rsidRDefault="00646EBB" w:rsidP="00D57CA4">
            <w:pPr>
              <w:rPr>
                <w:b/>
              </w:rPr>
            </w:pPr>
            <w:r w:rsidRPr="00986963">
              <w:rPr>
                <w:b/>
              </w:rPr>
              <w:t>Inicial</w:t>
            </w:r>
          </w:p>
        </w:tc>
        <w:tc>
          <w:tcPr>
            <w:tcW w:w="10773" w:type="dxa"/>
          </w:tcPr>
          <w:p w:rsidR="00646EBB" w:rsidRPr="00986963" w:rsidRDefault="00646EBB" w:rsidP="00D57CA4">
            <w:pPr>
              <w:rPr>
                <w:b/>
              </w:rPr>
            </w:pPr>
            <w:r w:rsidRPr="00986963">
              <w:t>Foram feitos esforços para melhorar a eficiência energética do sistema de refrigeração, e o sistema foi identificado como potencial alvo de melhorias de eficiência energética</w:t>
            </w:r>
          </w:p>
        </w:tc>
      </w:tr>
      <w:tr w:rsidR="00646EBB" w:rsidRPr="00986963" w:rsidTr="00D57CA4">
        <w:trPr>
          <w:trHeight w:val="300"/>
        </w:trPr>
        <w:tc>
          <w:tcPr>
            <w:tcW w:w="2269" w:type="dxa"/>
            <w:vMerge/>
            <w:shd w:val="clear" w:color="auto" w:fill="auto"/>
            <w:noWrap/>
            <w:vAlign w:val="center"/>
          </w:tcPr>
          <w:p w:rsidR="00646EBB" w:rsidRPr="00986963" w:rsidRDefault="00646EBB" w:rsidP="00D57CA4"/>
        </w:tc>
        <w:tc>
          <w:tcPr>
            <w:tcW w:w="1559" w:type="dxa"/>
            <w:vAlign w:val="center"/>
          </w:tcPr>
          <w:p w:rsidR="00646EBB" w:rsidRPr="00986963" w:rsidRDefault="00646EBB" w:rsidP="00D57CA4">
            <w:pPr>
              <w:rPr>
                <w:b/>
              </w:rPr>
            </w:pPr>
            <w:r w:rsidRPr="00986963">
              <w:rPr>
                <w:b/>
              </w:rPr>
              <w:t>Intermédio</w:t>
            </w:r>
          </w:p>
        </w:tc>
        <w:tc>
          <w:tcPr>
            <w:tcW w:w="10773" w:type="dxa"/>
          </w:tcPr>
          <w:p w:rsidR="00646EBB" w:rsidRPr="00986963" w:rsidRDefault="00646EBB" w:rsidP="00D57CA4">
            <w:r w:rsidRPr="00986963">
              <w:t>Foram selecionadas e implementadas tecnologias baseadas no desempenho ótimo</w:t>
            </w:r>
          </w:p>
          <w:p w:rsidR="00646EBB" w:rsidRPr="00986963" w:rsidRDefault="00646EBB" w:rsidP="00D57CA4">
            <w:r w:rsidRPr="00986963">
              <w:rPr>
                <w:b/>
                <w:bCs/>
              </w:rPr>
              <w:t>E</w:t>
            </w:r>
          </w:p>
          <w:p w:rsidR="00646EBB" w:rsidRPr="00986963" w:rsidRDefault="00646EBB" w:rsidP="00D57CA4">
            <w:r w:rsidRPr="00986963">
              <w:lastRenderedPageBreak/>
              <w:t>As cargas dos chillers foram reduzidas através de, isolamento térmico dos edifícios, arrefecimento com o ar noturno, refrigeradores evaporativos</w:t>
            </w:r>
          </w:p>
          <w:p w:rsidR="00646EBB" w:rsidRPr="00986963" w:rsidRDefault="00646EBB" w:rsidP="00D57CA4">
            <w:r w:rsidRPr="00986963">
              <w:rPr>
                <w:b/>
                <w:bCs/>
              </w:rPr>
              <w:t>E</w:t>
            </w:r>
          </w:p>
          <w:p w:rsidR="00646EBB" w:rsidRPr="00986963" w:rsidRDefault="00646EBB" w:rsidP="00D57CA4">
            <w:r w:rsidRPr="00986963">
              <w:t>Foi feita manutenção ao equipamento existente por forma a obter um desempenho ótimo, tal como usar evaporadores e condensadores adequadamente dimensionados, acoplamento de sucção e de alta pressão para reduzir o consumo de energia do compressor, e manter a temperatura dos fluidos de refrigeração o mais baixo possível, uma vez arrefecidos</w:t>
            </w:r>
          </w:p>
        </w:tc>
      </w:tr>
      <w:tr w:rsidR="00646EBB" w:rsidRPr="00986963" w:rsidTr="00D57CA4">
        <w:trPr>
          <w:trHeight w:val="530"/>
        </w:trPr>
        <w:tc>
          <w:tcPr>
            <w:tcW w:w="2269" w:type="dxa"/>
            <w:vMerge/>
            <w:shd w:val="clear" w:color="auto" w:fill="auto"/>
            <w:noWrap/>
            <w:vAlign w:val="center"/>
            <w:hideMark/>
          </w:tcPr>
          <w:p w:rsidR="00646EBB" w:rsidRPr="00986963" w:rsidRDefault="00646EBB" w:rsidP="00D57CA4"/>
        </w:tc>
        <w:tc>
          <w:tcPr>
            <w:tcW w:w="1559" w:type="dxa"/>
            <w:vAlign w:val="center"/>
          </w:tcPr>
          <w:p w:rsidR="00646EBB" w:rsidRPr="00986963" w:rsidRDefault="00646EBB" w:rsidP="00D57CA4">
            <w:pPr>
              <w:rPr>
                <w:b/>
              </w:rPr>
            </w:pPr>
            <w:r w:rsidRPr="00986963">
              <w:rPr>
                <w:b/>
              </w:rPr>
              <w:t>Desenvolvido</w:t>
            </w:r>
          </w:p>
        </w:tc>
        <w:tc>
          <w:tcPr>
            <w:tcW w:w="10773" w:type="dxa"/>
          </w:tcPr>
          <w:p w:rsidR="00646EBB" w:rsidRPr="00986963" w:rsidRDefault="00646EBB" w:rsidP="00D57CA4">
            <w:r w:rsidRPr="00986963">
              <w:t>Foram selecionadas e implementadas tecnologias baseadas no desempenho opimo</w:t>
            </w:r>
          </w:p>
          <w:p w:rsidR="00646EBB" w:rsidRPr="00986963" w:rsidRDefault="00646EBB" w:rsidP="00D57CA4">
            <w:r w:rsidRPr="00986963">
              <w:rPr>
                <w:b/>
                <w:bCs/>
              </w:rPr>
              <w:t>E</w:t>
            </w:r>
          </w:p>
          <w:p w:rsidR="00646EBB" w:rsidRPr="00986963" w:rsidRDefault="00646EBB" w:rsidP="00D57CA4">
            <w:r w:rsidRPr="00986963">
              <w:t>As cargas dos chillers foram reduzidas através de, isolamento térmico dos edifícios, arrefecimento com o ar noturno, refrigeradores evaporativos</w:t>
            </w:r>
          </w:p>
          <w:p w:rsidR="00646EBB" w:rsidRPr="00986963" w:rsidRDefault="00646EBB" w:rsidP="00D57CA4">
            <w:r w:rsidRPr="00986963">
              <w:rPr>
                <w:b/>
                <w:bCs/>
              </w:rPr>
              <w:t>E</w:t>
            </w:r>
          </w:p>
          <w:p w:rsidR="00646EBB" w:rsidRPr="00986963" w:rsidRDefault="00646EBB" w:rsidP="00D57CA4">
            <w:r w:rsidRPr="00986963">
              <w:t xml:space="preserve">Em todo o sistema de refrigeração foram usadas tecnologias com consumos eficientes de energia, </w:t>
            </w:r>
            <w:proofErr w:type="gramStart"/>
            <w:r w:rsidRPr="00986963">
              <w:t>tais como maior número</w:t>
            </w:r>
            <w:proofErr w:type="gramEnd"/>
            <w:r w:rsidRPr="00986963">
              <w:t xml:space="preserve"> de superfícies de troca de calor, condensadores equipados com válvulas de controlo de fluxo para reduzir a pressão e temperatura, chillers que possam operar em fases de arrefecimento moderada ou alta, e ventiladores de velocidade variável para as torres de refrigeração</w:t>
            </w:r>
          </w:p>
        </w:tc>
      </w:tr>
      <w:tr w:rsidR="00646EBB" w:rsidRPr="00986963" w:rsidTr="00D57CA4">
        <w:trPr>
          <w:trHeight w:val="300"/>
        </w:trPr>
        <w:tc>
          <w:tcPr>
            <w:tcW w:w="2269" w:type="dxa"/>
            <w:vMerge w:val="restart"/>
            <w:shd w:val="clear" w:color="auto" w:fill="auto"/>
            <w:noWrap/>
            <w:vAlign w:val="center"/>
          </w:tcPr>
          <w:p w:rsidR="00646EBB" w:rsidRPr="00986963" w:rsidRDefault="00646EBB" w:rsidP="00D57CA4">
            <w:pPr>
              <w:rPr>
                <w:b/>
              </w:rPr>
            </w:pPr>
            <w:r w:rsidRPr="00986963">
              <w:rPr>
                <w:b/>
              </w:rPr>
              <w:t xml:space="preserve">EEA 11.3 Cubas </w:t>
            </w:r>
          </w:p>
        </w:tc>
        <w:tc>
          <w:tcPr>
            <w:tcW w:w="1559" w:type="dxa"/>
            <w:vAlign w:val="center"/>
          </w:tcPr>
          <w:p w:rsidR="00646EBB" w:rsidRPr="00986963" w:rsidRDefault="00646EBB" w:rsidP="00D57CA4">
            <w:pPr>
              <w:rPr>
                <w:b/>
              </w:rPr>
            </w:pPr>
            <w:r w:rsidRPr="00986963">
              <w:rPr>
                <w:b/>
              </w:rPr>
              <w:t>Pré-Inicial</w:t>
            </w:r>
          </w:p>
        </w:tc>
        <w:tc>
          <w:tcPr>
            <w:tcW w:w="10773" w:type="dxa"/>
          </w:tcPr>
          <w:p w:rsidR="00646EBB" w:rsidRPr="00986963" w:rsidRDefault="00646EBB" w:rsidP="00D57CA4">
            <w:pPr>
              <w:rPr>
                <w:b/>
              </w:rPr>
            </w:pPr>
            <w:r w:rsidRPr="00986963">
              <w:t>O sistema de cubas tem sido operado e mantido na mesma desde a sua instalação</w:t>
            </w:r>
          </w:p>
        </w:tc>
      </w:tr>
      <w:tr w:rsidR="00646EBB" w:rsidRPr="00986963" w:rsidTr="00D57CA4">
        <w:trPr>
          <w:trHeight w:val="300"/>
        </w:trPr>
        <w:tc>
          <w:tcPr>
            <w:tcW w:w="2269" w:type="dxa"/>
            <w:vMerge/>
            <w:shd w:val="clear" w:color="auto" w:fill="auto"/>
            <w:noWrap/>
            <w:vAlign w:val="center"/>
          </w:tcPr>
          <w:p w:rsidR="00646EBB" w:rsidRPr="00986963" w:rsidRDefault="00646EBB" w:rsidP="00D57CA4"/>
        </w:tc>
        <w:tc>
          <w:tcPr>
            <w:tcW w:w="1559" w:type="dxa"/>
            <w:vAlign w:val="center"/>
          </w:tcPr>
          <w:p w:rsidR="00646EBB" w:rsidRPr="00986963" w:rsidRDefault="00646EBB" w:rsidP="00D57CA4">
            <w:pPr>
              <w:rPr>
                <w:b/>
              </w:rPr>
            </w:pPr>
            <w:r w:rsidRPr="00986963">
              <w:rPr>
                <w:b/>
              </w:rPr>
              <w:t>Inicial</w:t>
            </w:r>
          </w:p>
        </w:tc>
        <w:tc>
          <w:tcPr>
            <w:tcW w:w="10773" w:type="dxa"/>
          </w:tcPr>
          <w:p w:rsidR="00646EBB" w:rsidRPr="00986963" w:rsidRDefault="00646EBB" w:rsidP="00D57CA4">
            <w:r w:rsidRPr="00986963">
              <w:t>Foram feitos esforços para melhorar a eficiência energética do aquecimento e arrefecimento das cubas</w:t>
            </w:r>
          </w:p>
          <w:p w:rsidR="00646EBB" w:rsidRPr="00986963" w:rsidRDefault="00646EBB" w:rsidP="00D57CA4">
            <w:r w:rsidRPr="00986963">
              <w:rPr>
                <w:b/>
                <w:bCs/>
              </w:rPr>
              <w:t>E</w:t>
            </w:r>
          </w:p>
          <w:p w:rsidR="00646EBB" w:rsidRPr="00986963" w:rsidRDefault="00646EBB" w:rsidP="00D57CA4">
            <w:r w:rsidRPr="00986963">
              <w:t>Algumas cubas foram equipadas com isolamento térmico e foram aplicadas metodologias para reduzir a estratificação térmica e garantir assim o mesmo nível de arrefecimento/ aquecimento</w:t>
            </w:r>
          </w:p>
          <w:p w:rsidR="00646EBB" w:rsidRPr="00986963" w:rsidRDefault="00646EBB" w:rsidP="00D57CA4">
            <w:r w:rsidRPr="00986963">
              <w:rPr>
                <w:b/>
                <w:bCs/>
              </w:rPr>
              <w:t>E </w:t>
            </w:r>
          </w:p>
          <w:p w:rsidR="00646EBB" w:rsidRPr="00986963" w:rsidRDefault="00646EBB" w:rsidP="00D57CA4">
            <w:r w:rsidRPr="00986963">
              <w:t>Algumas cubas foram posicionadas em áreas especificas para reduzir as necessidades de arrefecimento ou aquecimento, incluindo estarem ao abrigo da luz solar e/ ou numa área que beneficie da brisa fresca da noite</w:t>
            </w:r>
          </w:p>
        </w:tc>
      </w:tr>
      <w:tr w:rsidR="00646EBB" w:rsidRPr="00986963" w:rsidTr="00D57CA4">
        <w:trPr>
          <w:trHeight w:val="300"/>
        </w:trPr>
        <w:tc>
          <w:tcPr>
            <w:tcW w:w="2269" w:type="dxa"/>
            <w:vMerge/>
            <w:shd w:val="clear" w:color="auto" w:fill="auto"/>
            <w:noWrap/>
            <w:vAlign w:val="center"/>
          </w:tcPr>
          <w:p w:rsidR="00646EBB" w:rsidRPr="00986963" w:rsidRDefault="00646EBB" w:rsidP="00D57CA4"/>
        </w:tc>
        <w:tc>
          <w:tcPr>
            <w:tcW w:w="1559" w:type="dxa"/>
            <w:vAlign w:val="center"/>
          </w:tcPr>
          <w:p w:rsidR="00646EBB" w:rsidRPr="00986963" w:rsidRDefault="00646EBB" w:rsidP="00D57CA4">
            <w:pPr>
              <w:rPr>
                <w:b/>
              </w:rPr>
            </w:pPr>
            <w:r w:rsidRPr="00986963">
              <w:rPr>
                <w:b/>
              </w:rPr>
              <w:t>Intermédio</w:t>
            </w:r>
          </w:p>
        </w:tc>
        <w:tc>
          <w:tcPr>
            <w:tcW w:w="10773" w:type="dxa"/>
          </w:tcPr>
          <w:p w:rsidR="00646EBB" w:rsidRPr="00986963" w:rsidRDefault="00646EBB" w:rsidP="00D57CA4">
            <w:r w:rsidRPr="00986963">
              <w:t>Foi realizada investigação para melhorar a eficiência energética da refrigeração e aquecimento das cubas</w:t>
            </w:r>
          </w:p>
          <w:p w:rsidR="00646EBB" w:rsidRPr="00986963" w:rsidRDefault="00646EBB" w:rsidP="00D57CA4">
            <w:r w:rsidRPr="00986963">
              <w:rPr>
                <w:b/>
                <w:bCs/>
              </w:rPr>
              <w:lastRenderedPageBreak/>
              <w:t>E</w:t>
            </w:r>
          </w:p>
          <w:p w:rsidR="00646EBB" w:rsidRPr="00986963" w:rsidRDefault="00646EBB" w:rsidP="00D57CA4">
            <w:r w:rsidRPr="00986963">
              <w:t>50% ou mais das cubas de estabilização foram equipadas com isolamentos térmicos ou estão localizadas dentro de edifício(s) com isolamento térmico, e foram aplicadas metodologias para reduzir a estratificação térmica e garantir assim o mesmo nível de arrefecimento/ aquecimento</w:t>
            </w:r>
          </w:p>
        </w:tc>
      </w:tr>
      <w:tr w:rsidR="00646EBB" w:rsidRPr="00986963" w:rsidTr="00D57CA4">
        <w:trPr>
          <w:trHeight w:val="300"/>
        </w:trPr>
        <w:tc>
          <w:tcPr>
            <w:tcW w:w="2269" w:type="dxa"/>
            <w:vMerge/>
            <w:shd w:val="clear" w:color="auto" w:fill="auto"/>
            <w:noWrap/>
            <w:vAlign w:val="center"/>
            <w:hideMark/>
          </w:tcPr>
          <w:p w:rsidR="00646EBB" w:rsidRPr="00986963" w:rsidRDefault="00646EBB" w:rsidP="00D57CA4"/>
        </w:tc>
        <w:tc>
          <w:tcPr>
            <w:tcW w:w="1559" w:type="dxa"/>
            <w:vAlign w:val="center"/>
          </w:tcPr>
          <w:p w:rsidR="00646EBB" w:rsidRPr="00986963" w:rsidRDefault="00646EBB" w:rsidP="00D57CA4">
            <w:pPr>
              <w:rPr>
                <w:b/>
              </w:rPr>
            </w:pPr>
            <w:r w:rsidRPr="00986963">
              <w:rPr>
                <w:b/>
              </w:rPr>
              <w:t>Desenvolvido</w:t>
            </w:r>
          </w:p>
        </w:tc>
        <w:tc>
          <w:tcPr>
            <w:tcW w:w="10773" w:type="dxa"/>
          </w:tcPr>
          <w:p w:rsidR="00646EBB" w:rsidRPr="00986963" w:rsidRDefault="00646EBB" w:rsidP="00D57CA4">
            <w:r w:rsidRPr="00986963">
              <w:t>Fornecedores e distribuidores foram convidados a apresentar novas tecnologias que melhorem a eficiência energética do aquecimento e arrefecimento das cubas</w:t>
            </w:r>
          </w:p>
          <w:p w:rsidR="00646EBB" w:rsidRPr="00986963" w:rsidRDefault="00646EBB" w:rsidP="00D57CA4">
            <w:r w:rsidRPr="00986963">
              <w:rPr>
                <w:b/>
                <w:bCs/>
              </w:rPr>
              <w:t>E</w:t>
            </w:r>
          </w:p>
          <w:p w:rsidR="00646EBB" w:rsidRPr="00986963" w:rsidRDefault="00646EBB" w:rsidP="00D57CA4">
            <w:r w:rsidRPr="00986963">
              <w:t>80% ou mais das cubas de estabilização foram equipadas com isolamentos térmicos ou estão localizadas dentro de edifício(s) com isolamento térmico</w:t>
            </w:r>
          </w:p>
        </w:tc>
      </w:tr>
      <w:tr w:rsidR="00646EBB" w:rsidRPr="00986963" w:rsidTr="00D57CA4">
        <w:trPr>
          <w:trHeight w:val="300"/>
        </w:trPr>
        <w:tc>
          <w:tcPr>
            <w:tcW w:w="2269" w:type="dxa"/>
            <w:vMerge w:val="restart"/>
            <w:shd w:val="clear" w:color="auto" w:fill="auto"/>
            <w:noWrap/>
            <w:vAlign w:val="center"/>
          </w:tcPr>
          <w:p w:rsidR="00646EBB" w:rsidRPr="00986963" w:rsidRDefault="00646EBB" w:rsidP="00646EBB">
            <w:pPr>
              <w:jc w:val="left"/>
            </w:pPr>
            <w:r w:rsidRPr="00986963">
              <w:rPr>
                <w:b/>
              </w:rPr>
              <w:t>EEA 11.4 Aquecimento e Ar Condicionado (AVAC)</w:t>
            </w:r>
          </w:p>
        </w:tc>
        <w:tc>
          <w:tcPr>
            <w:tcW w:w="1559" w:type="dxa"/>
            <w:vAlign w:val="center"/>
          </w:tcPr>
          <w:p w:rsidR="00646EBB" w:rsidRPr="00986963" w:rsidRDefault="00646EBB" w:rsidP="00D57CA4">
            <w:pPr>
              <w:rPr>
                <w:b/>
              </w:rPr>
            </w:pPr>
            <w:r w:rsidRPr="00986963">
              <w:rPr>
                <w:b/>
              </w:rPr>
              <w:t>Pré-Inicial</w:t>
            </w:r>
          </w:p>
        </w:tc>
        <w:tc>
          <w:tcPr>
            <w:tcW w:w="10773" w:type="dxa"/>
          </w:tcPr>
          <w:p w:rsidR="00646EBB" w:rsidRPr="00986963" w:rsidRDefault="00646EBB" w:rsidP="00D57CA4">
            <w:pPr>
              <w:rPr>
                <w:b/>
              </w:rPr>
            </w:pPr>
            <w:r w:rsidRPr="00986963">
              <w:t>O sistema AVAC tem sido operado e mantido na mesma desde a sua instalação</w:t>
            </w:r>
          </w:p>
        </w:tc>
      </w:tr>
      <w:tr w:rsidR="00646EBB" w:rsidRPr="00986963" w:rsidTr="00D57CA4">
        <w:trPr>
          <w:trHeight w:val="300"/>
        </w:trPr>
        <w:tc>
          <w:tcPr>
            <w:tcW w:w="2269" w:type="dxa"/>
            <w:vMerge/>
            <w:shd w:val="clear" w:color="auto" w:fill="auto"/>
            <w:noWrap/>
            <w:vAlign w:val="center"/>
          </w:tcPr>
          <w:p w:rsidR="00646EBB" w:rsidRPr="00986963" w:rsidRDefault="00646EBB" w:rsidP="00D57CA4"/>
        </w:tc>
        <w:tc>
          <w:tcPr>
            <w:tcW w:w="1559" w:type="dxa"/>
            <w:vAlign w:val="center"/>
          </w:tcPr>
          <w:p w:rsidR="00646EBB" w:rsidRPr="00986963" w:rsidRDefault="00646EBB" w:rsidP="00D57CA4">
            <w:pPr>
              <w:rPr>
                <w:b/>
              </w:rPr>
            </w:pPr>
            <w:r w:rsidRPr="00986963">
              <w:rPr>
                <w:b/>
              </w:rPr>
              <w:t>Inicial</w:t>
            </w:r>
          </w:p>
        </w:tc>
        <w:tc>
          <w:tcPr>
            <w:tcW w:w="10773" w:type="dxa"/>
          </w:tcPr>
          <w:p w:rsidR="00646EBB" w:rsidRPr="00986963" w:rsidRDefault="00646EBB" w:rsidP="00D57CA4">
            <w:r w:rsidRPr="00986963">
              <w:t>Foram feitos esforços para melhorar a eficiência energética do sistema de AVAC</w:t>
            </w:r>
          </w:p>
          <w:p w:rsidR="00646EBB" w:rsidRPr="00986963" w:rsidRDefault="00646EBB" w:rsidP="00D57CA4">
            <w:r w:rsidRPr="00986963">
              <w:rPr>
                <w:b/>
                <w:bCs/>
              </w:rPr>
              <w:t>E</w:t>
            </w:r>
          </w:p>
          <w:p w:rsidR="00646EBB" w:rsidRPr="00986963" w:rsidRDefault="00646EBB" w:rsidP="00D57CA4">
            <w:r w:rsidRPr="00986963">
              <w:t>Manutenção calendarizada regular incluiu verificação do isolamento e filme das janelas</w:t>
            </w:r>
          </w:p>
        </w:tc>
      </w:tr>
      <w:tr w:rsidR="00646EBB" w:rsidRPr="00986963" w:rsidTr="00D57CA4">
        <w:trPr>
          <w:trHeight w:val="300"/>
        </w:trPr>
        <w:tc>
          <w:tcPr>
            <w:tcW w:w="2269" w:type="dxa"/>
            <w:vMerge/>
            <w:shd w:val="clear" w:color="auto" w:fill="auto"/>
            <w:noWrap/>
            <w:vAlign w:val="center"/>
          </w:tcPr>
          <w:p w:rsidR="00646EBB" w:rsidRPr="00986963" w:rsidRDefault="00646EBB" w:rsidP="00D57CA4"/>
        </w:tc>
        <w:tc>
          <w:tcPr>
            <w:tcW w:w="1559" w:type="dxa"/>
            <w:vAlign w:val="center"/>
          </w:tcPr>
          <w:p w:rsidR="00646EBB" w:rsidRPr="00986963" w:rsidRDefault="00646EBB" w:rsidP="00D57CA4">
            <w:pPr>
              <w:rPr>
                <w:b/>
              </w:rPr>
            </w:pPr>
            <w:r w:rsidRPr="00986963">
              <w:rPr>
                <w:b/>
              </w:rPr>
              <w:t>Intermédio</w:t>
            </w:r>
          </w:p>
        </w:tc>
        <w:tc>
          <w:tcPr>
            <w:tcW w:w="10773" w:type="dxa"/>
          </w:tcPr>
          <w:p w:rsidR="00646EBB" w:rsidRPr="00986963" w:rsidRDefault="00646EBB" w:rsidP="00D57CA4">
            <w:r w:rsidRPr="00986963">
              <w:t>Foi feita manutenção ao equipamento existente para garantir desempenho ótimo, incluindo o isolamento térmico e filme das janelas em todos os edifícios, para reduzir as necessidades de refrigeração do ar ambiente</w:t>
            </w:r>
          </w:p>
          <w:p w:rsidR="00646EBB" w:rsidRPr="00986963" w:rsidRDefault="00646EBB" w:rsidP="00D57CA4">
            <w:r w:rsidRPr="00986963">
              <w:rPr>
                <w:b/>
                <w:bCs/>
              </w:rPr>
              <w:t>E</w:t>
            </w:r>
          </w:p>
          <w:p w:rsidR="00646EBB" w:rsidRPr="00986963" w:rsidRDefault="00646EBB" w:rsidP="00D57CA4">
            <w:r w:rsidRPr="00986963">
              <w:t>As descargas de aquecimento e arrefecimento das instalações foram reduzidas (ex. devido ao isolamento térmico, temperatura das adegas controlada, painéis de abertura no teto, e portas de abertura automática com temporizador)</w:t>
            </w:r>
          </w:p>
          <w:p w:rsidR="00646EBB" w:rsidRPr="00986963" w:rsidRDefault="00646EBB" w:rsidP="00D57CA4">
            <w:r w:rsidRPr="00986963">
              <w:rPr>
                <w:b/>
                <w:bCs/>
              </w:rPr>
              <w:t>E</w:t>
            </w:r>
          </w:p>
          <w:p w:rsidR="00646EBB" w:rsidRPr="00986963" w:rsidRDefault="00646EBB" w:rsidP="00D57CA4">
            <w:r w:rsidRPr="00986963">
              <w:t>As emissões da utilização de caldeiras de aquecimento com impacto na qualidade do ar são monitorizadas</w:t>
            </w:r>
          </w:p>
        </w:tc>
      </w:tr>
      <w:tr w:rsidR="00646EBB" w:rsidRPr="00986963" w:rsidTr="00D57CA4">
        <w:trPr>
          <w:trHeight w:val="300"/>
        </w:trPr>
        <w:tc>
          <w:tcPr>
            <w:tcW w:w="2269" w:type="dxa"/>
            <w:vMerge/>
            <w:shd w:val="clear" w:color="auto" w:fill="auto"/>
            <w:noWrap/>
            <w:vAlign w:val="center"/>
            <w:hideMark/>
          </w:tcPr>
          <w:p w:rsidR="00646EBB" w:rsidRPr="00986963" w:rsidRDefault="00646EBB" w:rsidP="00D57CA4"/>
        </w:tc>
        <w:tc>
          <w:tcPr>
            <w:tcW w:w="1559" w:type="dxa"/>
            <w:vAlign w:val="center"/>
          </w:tcPr>
          <w:p w:rsidR="00646EBB" w:rsidRPr="00986963" w:rsidRDefault="00646EBB" w:rsidP="00D57CA4">
            <w:pPr>
              <w:rPr>
                <w:b/>
              </w:rPr>
            </w:pPr>
            <w:r w:rsidRPr="00986963">
              <w:rPr>
                <w:b/>
              </w:rPr>
              <w:t>Desenvolvido</w:t>
            </w:r>
          </w:p>
        </w:tc>
        <w:tc>
          <w:tcPr>
            <w:tcW w:w="10773" w:type="dxa"/>
          </w:tcPr>
          <w:p w:rsidR="00646EBB" w:rsidRPr="00986963" w:rsidRDefault="00646EBB" w:rsidP="00D57CA4">
            <w:r w:rsidRPr="00986963">
              <w:t>Foi feita manutenção ao equipamento existente para garantir desempenho ótimo, incluindo o isolamento térmico e filme das janelas em todos os edifícios, para reduzir as necessidades de refrigeração do ar ambiente</w:t>
            </w:r>
          </w:p>
          <w:p w:rsidR="00646EBB" w:rsidRPr="00986963" w:rsidRDefault="00646EBB" w:rsidP="00D57CA4">
            <w:r w:rsidRPr="00986963">
              <w:rPr>
                <w:b/>
                <w:bCs/>
              </w:rPr>
              <w:t>E</w:t>
            </w:r>
          </w:p>
          <w:p w:rsidR="00646EBB" w:rsidRPr="00986963" w:rsidRDefault="00646EBB" w:rsidP="00D57CA4">
            <w:r w:rsidRPr="00986963">
              <w:lastRenderedPageBreak/>
              <w:t>As descargas de aquecimento e arrefecimento das instalações foram reduzidas (ex. devido ao isolamento térmico, temperatura das adegas controlada, painéis de abertura no teto, e portas de abertura automática com temporizador)</w:t>
            </w:r>
          </w:p>
          <w:p w:rsidR="00646EBB" w:rsidRPr="00986963" w:rsidRDefault="00646EBB" w:rsidP="00D57CA4">
            <w:r w:rsidRPr="00986963">
              <w:rPr>
                <w:b/>
                <w:bCs/>
              </w:rPr>
              <w:t>E</w:t>
            </w:r>
          </w:p>
          <w:p w:rsidR="00646EBB" w:rsidRPr="00986963" w:rsidRDefault="00646EBB" w:rsidP="00D57CA4">
            <w:r w:rsidRPr="00986963">
              <w:t>Foram investigadas novas tecnologias para melhorar a eficiência energética do sistema AVAC</w:t>
            </w:r>
          </w:p>
          <w:p w:rsidR="00646EBB" w:rsidRPr="00986963" w:rsidRDefault="00646EBB" w:rsidP="00D57CA4">
            <w:r w:rsidRPr="00986963">
              <w:rPr>
                <w:b/>
                <w:bCs/>
              </w:rPr>
              <w:t>E</w:t>
            </w:r>
          </w:p>
          <w:p w:rsidR="00646EBB" w:rsidRPr="00986963" w:rsidRDefault="00646EBB" w:rsidP="00D57CA4">
            <w:r w:rsidRPr="00986963">
              <w:t>Tecnologias e design de eficiência energética têm sido usadas no decorrer das operações</w:t>
            </w:r>
          </w:p>
          <w:p w:rsidR="00646EBB" w:rsidRPr="00986963" w:rsidRDefault="00646EBB" w:rsidP="00D57CA4">
            <w:r w:rsidRPr="00986963">
              <w:rPr>
                <w:b/>
                <w:bCs/>
              </w:rPr>
              <w:t>E</w:t>
            </w:r>
          </w:p>
          <w:p w:rsidR="00646EBB" w:rsidRPr="00986963" w:rsidRDefault="00646EBB" w:rsidP="00D57CA4">
            <w:r w:rsidRPr="00986963">
              <w:t>As emissões da utilização de caldeiras de aquecimento com impacto na qualidade do ar são monitorizadas</w:t>
            </w:r>
          </w:p>
        </w:tc>
      </w:tr>
      <w:tr w:rsidR="00646EBB" w:rsidRPr="00986963" w:rsidTr="00D57CA4">
        <w:trPr>
          <w:trHeight w:val="300"/>
        </w:trPr>
        <w:tc>
          <w:tcPr>
            <w:tcW w:w="2269" w:type="dxa"/>
            <w:vMerge w:val="restart"/>
            <w:shd w:val="clear" w:color="auto" w:fill="auto"/>
            <w:noWrap/>
            <w:vAlign w:val="center"/>
          </w:tcPr>
          <w:p w:rsidR="00646EBB" w:rsidRPr="00986963" w:rsidRDefault="00646EBB" w:rsidP="00D57CA4">
            <w:pPr>
              <w:rPr>
                <w:b/>
              </w:rPr>
            </w:pPr>
            <w:r w:rsidRPr="00986963">
              <w:rPr>
                <w:b/>
              </w:rPr>
              <w:t>EEA 11.5 Iluminação – Áreas Interiores</w:t>
            </w:r>
          </w:p>
        </w:tc>
        <w:tc>
          <w:tcPr>
            <w:tcW w:w="1559" w:type="dxa"/>
            <w:vAlign w:val="center"/>
          </w:tcPr>
          <w:p w:rsidR="00646EBB" w:rsidRPr="00986963" w:rsidRDefault="00646EBB" w:rsidP="00D57CA4">
            <w:pPr>
              <w:rPr>
                <w:b/>
              </w:rPr>
            </w:pPr>
            <w:r w:rsidRPr="00986963">
              <w:rPr>
                <w:b/>
              </w:rPr>
              <w:t>Pré-Inicial</w:t>
            </w:r>
          </w:p>
        </w:tc>
        <w:tc>
          <w:tcPr>
            <w:tcW w:w="10773" w:type="dxa"/>
          </w:tcPr>
          <w:p w:rsidR="00646EBB" w:rsidRPr="00986963" w:rsidRDefault="00646EBB" w:rsidP="00D57CA4">
            <w:pPr>
              <w:rPr>
                <w:b/>
              </w:rPr>
            </w:pPr>
            <w:r w:rsidRPr="00986963">
              <w:t>O sistema de iluminação tem sido operado e mantido na mesma desde a sua instalação</w:t>
            </w:r>
          </w:p>
        </w:tc>
      </w:tr>
      <w:tr w:rsidR="00646EBB" w:rsidRPr="00986963" w:rsidTr="00D57CA4">
        <w:trPr>
          <w:trHeight w:val="300"/>
        </w:trPr>
        <w:tc>
          <w:tcPr>
            <w:tcW w:w="2269" w:type="dxa"/>
            <w:vMerge/>
            <w:shd w:val="clear" w:color="auto" w:fill="auto"/>
            <w:noWrap/>
            <w:vAlign w:val="center"/>
          </w:tcPr>
          <w:p w:rsidR="00646EBB" w:rsidRPr="00986963" w:rsidRDefault="00646EBB" w:rsidP="00D57CA4"/>
        </w:tc>
        <w:tc>
          <w:tcPr>
            <w:tcW w:w="1559" w:type="dxa"/>
            <w:vAlign w:val="center"/>
          </w:tcPr>
          <w:p w:rsidR="00646EBB" w:rsidRPr="00986963" w:rsidRDefault="00646EBB" w:rsidP="00D57CA4">
            <w:pPr>
              <w:rPr>
                <w:b/>
              </w:rPr>
            </w:pPr>
            <w:r w:rsidRPr="00986963">
              <w:rPr>
                <w:b/>
              </w:rPr>
              <w:t>Inicial</w:t>
            </w:r>
          </w:p>
        </w:tc>
        <w:tc>
          <w:tcPr>
            <w:tcW w:w="10773" w:type="dxa"/>
          </w:tcPr>
          <w:p w:rsidR="00646EBB" w:rsidRPr="00986963" w:rsidRDefault="00646EBB" w:rsidP="00D57CA4">
            <w:r w:rsidRPr="00986963">
              <w:t>Foram feitos esforços para melhorar a eficiência energética da iluminação</w:t>
            </w:r>
          </w:p>
          <w:p w:rsidR="00646EBB" w:rsidRPr="00986963" w:rsidRDefault="00646EBB" w:rsidP="00D57CA4">
            <w:r w:rsidRPr="00986963">
              <w:rPr>
                <w:b/>
                <w:bCs/>
              </w:rPr>
              <w:t> E</w:t>
            </w:r>
          </w:p>
          <w:p w:rsidR="00646EBB" w:rsidRPr="00986963" w:rsidRDefault="00646EBB" w:rsidP="00D57CA4">
            <w:r w:rsidRPr="00986963">
              <w:t xml:space="preserve">Em alguns locais foram colocadas lâmpadas fluorescentes compactas ou </w:t>
            </w:r>
            <w:proofErr w:type="spellStart"/>
            <w:r w:rsidRPr="00986963">
              <w:t>LEDs</w:t>
            </w:r>
            <w:proofErr w:type="spellEnd"/>
          </w:p>
          <w:p w:rsidR="00646EBB" w:rsidRPr="00986963" w:rsidRDefault="00646EBB" w:rsidP="00D57CA4">
            <w:r w:rsidRPr="00986963">
              <w:rPr>
                <w:b/>
                <w:bCs/>
              </w:rPr>
              <w:t>E</w:t>
            </w:r>
          </w:p>
          <w:p w:rsidR="00646EBB" w:rsidRPr="00986963" w:rsidRDefault="00646EBB" w:rsidP="00D57CA4">
            <w:r w:rsidRPr="00986963">
              <w:t>As luminárias não foram inspecionadas como parte de procedimentos de limpeza</w:t>
            </w:r>
          </w:p>
        </w:tc>
      </w:tr>
      <w:tr w:rsidR="00646EBB" w:rsidRPr="00986963" w:rsidTr="00D57CA4">
        <w:trPr>
          <w:trHeight w:val="300"/>
        </w:trPr>
        <w:tc>
          <w:tcPr>
            <w:tcW w:w="2269" w:type="dxa"/>
            <w:vMerge/>
            <w:shd w:val="clear" w:color="auto" w:fill="auto"/>
            <w:noWrap/>
            <w:vAlign w:val="center"/>
          </w:tcPr>
          <w:p w:rsidR="00646EBB" w:rsidRPr="00986963" w:rsidRDefault="00646EBB" w:rsidP="00D57CA4"/>
        </w:tc>
        <w:tc>
          <w:tcPr>
            <w:tcW w:w="1559" w:type="dxa"/>
            <w:vAlign w:val="center"/>
          </w:tcPr>
          <w:p w:rsidR="00646EBB" w:rsidRPr="00986963" w:rsidRDefault="00646EBB" w:rsidP="00D57CA4">
            <w:pPr>
              <w:rPr>
                <w:b/>
              </w:rPr>
            </w:pPr>
            <w:r w:rsidRPr="00986963">
              <w:rPr>
                <w:b/>
              </w:rPr>
              <w:t>Intermédio</w:t>
            </w:r>
          </w:p>
        </w:tc>
        <w:tc>
          <w:tcPr>
            <w:tcW w:w="10773" w:type="dxa"/>
          </w:tcPr>
          <w:p w:rsidR="00646EBB" w:rsidRPr="00986963" w:rsidRDefault="00646EBB" w:rsidP="00D57CA4">
            <w:r w:rsidRPr="00986963">
              <w:t xml:space="preserve">Lâmpadas fluorescentes compactas ou </w:t>
            </w:r>
            <w:proofErr w:type="spellStart"/>
            <w:r w:rsidRPr="00986963">
              <w:t>LEDs</w:t>
            </w:r>
            <w:proofErr w:type="spellEnd"/>
            <w:r w:rsidRPr="00986963">
              <w:t xml:space="preserve"> foram instaladas em todos as localizações apropriadas</w:t>
            </w:r>
          </w:p>
          <w:p w:rsidR="00646EBB" w:rsidRPr="00986963" w:rsidRDefault="00646EBB" w:rsidP="00D57CA4">
            <w:r w:rsidRPr="00986963">
              <w:rPr>
                <w:b/>
                <w:bCs/>
              </w:rPr>
              <w:t>E</w:t>
            </w:r>
          </w:p>
          <w:p w:rsidR="00646EBB" w:rsidRPr="00986963" w:rsidRDefault="00646EBB" w:rsidP="00D57CA4">
            <w:r w:rsidRPr="00986963">
              <w:t>Se necessário as luminárias foram inspecionadas e limpas</w:t>
            </w:r>
          </w:p>
          <w:p w:rsidR="00646EBB" w:rsidRPr="00986963" w:rsidRDefault="00646EBB" w:rsidP="00D57CA4">
            <w:r w:rsidRPr="00986963">
              <w:rPr>
                <w:b/>
                <w:bCs/>
              </w:rPr>
              <w:t>E</w:t>
            </w:r>
          </w:p>
          <w:p w:rsidR="00646EBB" w:rsidRPr="00986963" w:rsidRDefault="00646EBB" w:rsidP="00D57CA4">
            <w:r w:rsidRPr="00986963">
              <w:t>O sistema de iluminação foi concebido para as necessidades de iluminação da altura (tarefa de iluminar) e foi complementado com luz natural (onde possível)</w:t>
            </w:r>
          </w:p>
          <w:p w:rsidR="00646EBB" w:rsidRPr="00986963" w:rsidRDefault="00646EBB" w:rsidP="00D57CA4">
            <w:r w:rsidRPr="00986963">
              <w:rPr>
                <w:b/>
                <w:bCs/>
              </w:rPr>
              <w:t>OU</w:t>
            </w:r>
          </w:p>
          <w:p w:rsidR="00646EBB" w:rsidRPr="00986963" w:rsidRDefault="00646EBB" w:rsidP="00D57CA4">
            <w:r w:rsidRPr="00986963">
              <w:lastRenderedPageBreak/>
              <w:t>Foram utilizadas tecnologias de iluminação energeticamente eficientes (ex. sala de controlo de iluminação para controlar luzes, claraboias, lâmpadas de vapor de sódio de alta pressão ou enxofre)</w:t>
            </w:r>
          </w:p>
          <w:p w:rsidR="00646EBB" w:rsidRPr="00986963" w:rsidRDefault="00646EBB" w:rsidP="00D57CA4">
            <w:r w:rsidRPr="00986963">
              <w:rPr>
                <w:b/>
                <w:bCs/>
              </w:rPr>
              <w:t>E</w:t>
            </w:r>
          </w:p>
          <w:p w:rsidR="00646EBB" w:rsidRPr="00986963" w:rsidRDefault="00646EBB" w:rsidP="00D57CA4">
            <w:r w:rsidRPr="00986963">
              <w:t>Foram investigadas novas tecnologias de iluminação</w:t>
            </w:r>
          </w:p>
        </w:tc>
      </w:tr>
      <w:tr w:rsidR="00646EBB" w:rsidRPr="00986963" w:rsidTr="00D57CA4">
        <w:trPr>
          <w:trHeight w:val="300"/>
        </w:trPr>
        <w:tc>
          <w:tcPr>
            <w:tcW w:w="2269" w:type="dxa"/>
            <w:vMerge/>
            <w:shd w:val="clear" w:color="auto" w:fill="auto"/>
            <w:noWrap/>
            <w:vAlign w:val="center"/>
            <w:hideMark/>
          </w:tcPr>
          <w:p w:rsidR="00646EBB" w:rsidRPr="00986963" w:rsidRDefault="00646EBB" w:rsidP="00D57CA4"/>
        </w:tc>
        <w:tc>
          <w:tcPr>
            <w:tcW w:w="1559" w:type="dxa"/>
            <w:vAlign w:val="center"/>
          </w:tcPr>
          <w:p w:rsidR="00646EBB" w:rsidRPr="00986963" w:rsidRDefault="00646EBB" w:rsidP="00D57CA4">
            <w:pPr>
              <w:rPr>
                <w:b/>
              </w:rPr>
            </w:pPr>
            <w:r w:rsidRPr="00986963">
              <w:rPr>
                <w:b/>
              </w:rPr>
              <w:t>Desenvolvido</w:t>
            </w:r>
          </w:p>
        </w:tc>
        <w:tc>
          <w:tcPr>
            <w:tcW w:w="10773" w:type="dxa"/>
          </w:tcPr>
          <w:p w:rsidR="00646EBB" w:rsidRPr="00986963" w:rsidRDefault="00646EBB" w:rsidP="00D57CA4">
            <w:r w:rsidRPr="00986963">
              <w:t xml:space="preserve">Lâmpadas fluorescentes compactas ou </w:t>
            </w:r>
            <w:proofErr w:type="spellStart"/>
            <w:r w:rsidRPr="00986963">
              <w:t>LEDs</w:t>
            </w:r>
            <w:proofErr w:type="spellEnd"/>
            <w:r w:rsidRPr="00986963">
              <w:t xml:space="preserve"> foram instaladas em todos as localizações apropriadas</w:t>
            </w:r>
          </w:p>
          <w:p w:rsidR="00646EBB" w:rsidRPr="00986963" w:rsidRDefault="00646EBB" w:rsidP="00D57CA4">
            <w:r w:rsidRPr="00986963">
              <w:rPr>
                <w:b/>
                <w:bCs/>
              </w:rPr>
              <w:t>E</w:t>
            </w:r>
          </w:p>
          <w:p w:rsidR="00646EBB" w:rsidRPr="00986963" w:rsidRDefault="00646EBB" w:rsidP="00D57CA4">
            <w:r w:rsidRPr="00986963">
              <w:t>Se necessário as luminárias foram inspecionadas e limpas</w:t>
            </w:r>
          </w:p>
          <w:p w:rsidR="00646EBB" w:rsidRPr="00986963" w:rsidRDefault="00646EBB" w:rsidP="00D57CA4">
            <w:r w:rsidRPr="00986963">
              <w:rPr>
                <w:b/>
                <w:bCs/>
              </w:rPr>
              <w:t>E</w:t>
            </w:r>
          </w:p>
          <w:p w:rsidR="00646EBB" w:rsidRPr="00986963" w:rsidRDefault="00646EBB" w:rsidP="00D57CA4">
            <w:r w:rsidRPr="00986963">
              <w:t>O sistema de iluminação foi concebido para as necessidades de iluminação da altura (tarefa de iluminar) e foi complementado com luz natural (onde possível)</w:t>
            </w:r>
          </w:p>
          <w:p w:rsidR="00646EBB" w:rsidRPr="00986963" w:rsidRDefault="00646EBB" w:rsidP="00D57CA4">
            <w:r w:rsidRPr="00986963">
              <w:rPr>
                <w:b/>
                <w:bCs/>
              </w:rPr>
              <w:t>E</w:t>
            </w:r>
          </w:p>
          <w:p w:rsidR="00646EBB" w:rsidRPr="00986963" w:rsidRDefault="00646EBB" w:rsidP="00D57CA4">
            <w:r w:rsidRPr="00986963">
              <w:t>Foram utilizadas tecnologias de iluminação energeticamente eficientes (ex. sala de controlo de iluminação para controlar luzes, claraboias, lâmpadas de vapor de sódio de alta pressão ou enxofre)</w:t>
            </w:r>
          </w:p>
          <w:p w:rsidR="00646EBB" w:rsidRPr="00986963" w:rsidRDefault="00646EBB" w:rsidP="00D57CA4">
            <w:r w:rsidRPr="00986963">
              <w:rPr>
                <w:b/>
                <w:bCs/>
              </w:rPr>
              <w:t>E</w:t>
            </w:r>
          </w:p>
          <w:p w:rsidR="00646EBB" w:rsidRPr="00986963" w:rsidRDefault="00646EBB" w:rsidP="00D57CA4">
            <w:r w:rsidRPr="00986963">
              <w:t>Foram testadas novas tecnologias de iluminação para melhorar a eficiência energética</w:t>
            </w:r>
          </w:p>
        </w:tc>
      </w:tr>
      <w:tr w:rsidR="00646EBB" w:rsidRPr="00986963" w:rsidTr="00D57CA4">
        <w:trPr>
          <w:trHeight w:val="300"/>
        </w:trPr>
        <w:tc>
          <w:tcPr>
            <w:tcW w:w="2269" w:type="dxa"/>
            <w:vMerge w:val="restart"/>
            <w:shd w:val="clear" w:color="auto" w:fill="auto"/>
            <w:noWrap/>
            <w:vAlign w:val="center"/>
          </w:tcPr>
          <w:p w:rsidR="00646EBB" w:rsidRPr="00986963" w:rsidRDefault="00646EBB" w:rsidP="00D57CA4">
            <w:pPr>
              <w:rPr>
                <w:b/>
              </w:rPr>
            </w:pPr>
            <w:r w:rsidRPr="00986963">
              <w:rPr>
                <w:b/>
              </w:rPr>
              <w:t>EEA 11.6 Iluminação - Espaços ao ar livre e Segurança</w:t>
            </w:r>
          </w:p>
        </w:tc>
        <w:tc>
          <w:tcPr>
            <w:tcW w:w="1559" w:type="dxa"/>
            <w:vAlign w:val="center"/>
          </w:tcPr>
          <w:p w:rsidR="00646EBB" w:rsidRPr="00986963" w:rsidRDefault="00646EBB" w:rsidP="00D57CA4">
            <w:pPr>
              <w:rPr>
                <w:b/>
              </w:rPr>
            </w:pPr>
            <w:r w:rsidRPr="00986963">
              <w:rPr>
                <w:b/>
              </w:rPr>
              <w:t>Pré-Inicial</w:t>
            </w:r>
          </w:p>
        </w:tc>
        <w:tc>
          <w:tcPr>
            <w:tcW w:w="10773" w:type="dxa"/>
          </w:tcPr>
          <w:p w:rsidR="00646EBB" w:rsidRPr="00986963" w:rsidRDefault="00646EBB" w:rsidP="00D57CA4">
            <w:pPr>
              <w:rPr>
                <w:b/>
              </w:rPr>
            </w:pPr>
            <w:r w:rsidRPr="00986963">
              <w:t>O sistema de iluminação tem sido operado e mantido na mesma desde a sua instalação</w:t>
            </w:r>
          </w:p>
        </w:tc>
      </w:tr>
      <w:tr w:rsidR="00646EBB" w:rsidRPr="00986963" w:rsidTr="00D57CA4">
        <w:trPr>
          <w:trHeight w:val="1282"/>
        </w:trPr>
        <w:tc>
          <w:tcPr>
            <w:tcW w:w="2269" w:type="dxa"/>
            <w:vMerge/>
            <w:shd w:val="clear" w:color="auto" w:fill="auto"/>
            <w:noWrap/>
            <w:vAlign w:val="center"/>
          </w:tcPr>
          <w:p w:rsidR="00646EBB" w:rsidRPr="00986963" w:rsidRDefault="00646EBB" w:rsidP="00D57CA4"/>
        </w:tc>
        <w:tc>
          <w:tcPr>
            <w:tcW w:w="1559" w:type="dxa"/>
            <w:vAlign w:val="center"/>
          </w:tcPr>
          <w:p w:rsidR="00646EBB" w:rsidRPr="00986963" w:rsidRDefault="00646EBB" w:rsidP="00D57CA4">
            <w:pPr>
              <w:rPr>
                <w:b/>
              </w:rPr>
            </w:pPr>
            <w:r w:rsidRPr="00986963">
              <w:rPr>
                <w:b/>
              </w:rPr>
              <w:t>Inicial</w:t>
            </w:r>
          </w:p>
        </w:tc>
        <w:tc>
          <w:tcPr>
            <w:tcW w:w="10773" w:type="dxa"/>
          </w:tcPr>
          <w:p w:rsidR="00646EBB" w:rsidRPr="00986963" w:rsidRDefault="00646EBB" w:rsidP="00D57CA4">
            <w:r w:rsidRPr="00986963">
              <w:t>Foram feitos esforços para melhorar a eficiência energética da iluminação</w:t>
            </w:r>
          </w:p>
          <w:p w:rsidR="00646EBB" w:rsidRPr="00986963" w:rsidRDefault="00646EBB" w:rsidP="00D57CA4">
            <w:r w:rsidRPr="00986963">
              <w:rPr>
                <w:b/>
                <w:bCs/>
              </w:rPr>
              <w:t> E</w:t>
            </w:r>
          </w:p>
          <w:p w:rsidR="00646EBB" w:rsidRPr="00986963" w:rsidRDefault="00646EBB" w:rsidP="00D57CA4">
            <w:r w:rsidRPr="00986963">
              <w:t>Lâmpadas incandescentes ainda estavam a ser usadas em vários locais</w:t>
            </w:r>
          </w:p>
          <w:p w:rsidR="00646EBB" w:rsidRPr="00986963" w:rsidRDefault="00646EBB" w:rsidP="00D57CA4">
            <w:r w:rsidRPr="00986963">
              <w:rPr>
                <w:b/>
                <w:bCs/>
              </w:rPr>
              <w:t>E</w:t>
            </w:r>
          </w:p>
          <w:p w:rsidR="00646EBB" w:rsidRPr="00986963" w:rsidRDefault="00646EBB" w:rsidP="00D57CA4">
            <w:r w:rsidRPr="00986963">
              <w:t>As luminárias não foram inspecionadas como parte de procedimentos de limpeza</w:t>
            </w:r>
          </w:p>
        </w:tc>
      </w:tr>
      <w:tr w:rsidR="00646EBB" w:rsidRPr="00986963" w:rsidTr="00D57CA4">
        <w:trPr>
          <w:trHeight w:val="300"/>
        </w:trPr>
        <w:tc>
          <w:tcPr>
            <w:tcW w:w="2269" w:type="dxa"/>
            <w:vMerge/>
            <w:shd w:val="clear" w:color="auto" w:fill="auto"/>
            <w:noWrap/>
            <w:vAlign w:val="center"/>
          </w:tcPr>
          <w:p w:rsidR="00646EBB" w:rsidRPr="00986963" w:rsidRDefault="00646EBB" w:rsidP="00D57CA4"/>
        </w:tc>
        <w:tc>
          <w:tcPr>
            <w:tcW w:w="1559" w:type="dxa"/>
            <w:vAlign w:val="center"/>
          </w:tcPr>
          <w:p w:rsidR="00646EBB" w:rsidRPr="00986963" w:rsidRDefault="00646EBB" w:rsidP="00D57CA4">
            <w:pPr>
              <w:rPr>
                <w:b/>
              </w:rPr>
            </w:pPr>
            <w:r w:rsidRPr="00986963">
              <w:rPr>
                <w:b/>
              </w:rPr>
              <w:t>Intermédio</w:t>
            </w:r>
          </w:p>
        </w:tc>
        <w:tc>
          <w:tcPr>
            <w:tcW w:w="10773" w:type="dxa"/>
          </w:tcPr>
          <w:p w:rsidR="00646EBB" w:rsidRPr="00986963" w:rsidRDefault="00646EBB" w:rsidP="00D57CA4">
            <w:r w:rsidRPr="00986963">
              <w:t xml:space="preserve">Lâmpadas de vapor de sódio de alta pressão, </w:t>
            </w:r>
            <w:proofErr w:type="spellStart"/>
            <w:r w:rsidRPr="00986963">
              <w:t>LEDs</w:t>
            </w:r>
            <w:proofErr w:type="spellEnd"/>
            <w:r w:rsidRPr="00986963">
              <w:t xml:space="preserve"> e/ ou lâmpadas de enxofre (ou outras soluções de eficiência elevada) foram consideradas para a iluminação exterior</w:t>
            </w:r>
          </w:p>
          <w:p w:rsidR="00646EBB" w:rsidRPr="00986963" w:rsidRDefault="00646EBB" w:rsidP="00D57CA4">
            <w:r w:rsidRPr="00986963">
              <w:rPr>
                <w:b/>
                <w:bCs/>
              </w:rPr>
              <w:t>E</w:t>
            </w:r>
          </w:p>
          <w:p w:rsidR="00646EBB" w:rsidRPr="00986963" w:rsidRDefault="00646EBB" w:rsidP="00D57CA4">
            <w:r w:rsidRPr="00986963">
              <w:t>Se necessário as luminárias foram inspecionadas e limpas</w:t>
            </w:r>
          </w:p>
          <w:p w:rsidR="00646EBB" w:rsidRPr="00986963" w:rsidRDefault="00646EBB" w:rsidP="00D57CA4">
            <w:r w:rsidRPr="00986963">
              <w:rPr>
                <w:b/>
                <w:bCs/>
              </w:rPr>
              <w:t>E</w:t>
            </w:r>
          </w:p>
          <w:p w:rsidR="00646EBB" w:rsidRPr="00986963" w:rsidRDefault="00646EBB" w:rsidP="00D57CA4">
            <w:r w:rsidRPr="00986963">
              <w:t xml:space="preserve">O sistema de iluminação foi concebido para iluminar </w:t>
            </w:r>
            <w:proofErr w:type="gramStart"/>
            <w:r w:rsidRPr="00986963">
              <w:t>áreas - chave</w:t>
            </w:r>
            <w:proofErr w:type="gramEnd"/>
            <w:r w:rsidRPr="00986963">
              <w:t xml:space="preserve"> de segurança a qualquer hora, e todas as áreas têm sensores de movimento. Lâmpadas desnecessárias e balastro florescente foram desligados</w:t>
            </w:r>
          </w:p>
          <w:p w:rsidR="00646EBB" w:rsidRPr="00986963" w:rsidRDefault="00646EBB" w:rsidP="00D57CA4">
            <w:r w:rsidRPr="00986963">
              <w:rPr>
                <w:b/>
                <w:bCs/>
              </w:rPr>
              <w:t>E</w:t>
            </w:r>
          </w:p>
          <w:p w:rsidR="00646EBB" w:rsidRPr="00986963" w:rsidRDefault="00646EBB" w:rsidP="00D57CA4">
            <w:r w:rsidRPr="00986963">
              <w:t>Foram investigadas novas tecnologias de iluminação para melhorar a eficiência energética</w:t>
            </w:r>
          </w:p>
          <w:p w:rsidR="00646EBB" w:rsidRPr="00986963" w:rsidRDefault="00646EBB" w:rsidP="00D57CA4">
            <w:r w:rsidRPr="00986963">
              <w:rPr>
                <w:b/>
                <w:bCs/>
              </w:rPr>
              <w:t>E</w:t>
            </w:r>
          </w:p>
          <w:p w:rsidR="00646EBB" w:rsidRPr="00986963" w:rsidRDefault="00646EBB" w:rsidP="00D57CA4">
            <w:r w:rsidRPr="00986963">
              <w:t>Os impactos associados à poluição luminosa durante a noite foram tidos em conta aquando da escolha de novas tecnologias</w:t>
            </w:r>
          </w:p>
        </w:tc>
      </w:tr>
      <w:tr w:rsidR="00646EBB" w:rsidRPr="00986963" w:rsidTr="00D57CA4">
        <w:trPr>
          <w:trHeight w:val="300"/>
        </w:trPr>
        <w:tc>
          <w:tcPr>
            <w:tcW w:w="2269" w:type="dxa"/>
            <w:vMerge/>
            <w:shd w:val="clear" w:color="auto" w:fill="auto"/>
            <w:noWrap/>
            <w:vAlign w:val="center"/>
            <w:hideMark/>
          </w:tcPr>
          <w:p w:rsidR="00646EBB" w:rsidRPr="00986963" w:rsidRDefault="00646EBB" w:rsidP="00D57CA4"/>
        </w:tc>
        <w:tc>
          <w:tcPr>
            <w:tcW w:w="1559" w:type="dxa"/>
            <w:vAlign w:val="center"/>
          </w:tcPr>
          <w:p w:rsidR="00646EBB" w:rsidRPr="00986963" w:rsidRDefault="00646EBB" w:rsidP="00D57CA4">
            <w:pPr>
              <w:rPr>
                <w:b/>
              </w:rPr>
            </w:pPr>
            <w:r w:rsidRPr="00986963">
              <w:rPr>
                <w:b/>
              </w:rPr>
              <w:t>Desenvolvido</w:t>
            </w:r>
          </w:p>
        </w:tc>
        <w:tc>
          <w:tcPr>
            <w:tcW w:w="10773" w:type="dxa"/>
          </w:tcPr>
          <w:p w:rsidR="00646EBB" w:rsidRPr="00986963" w:rsidRDefault="00646EBB" w:rsidP="00D57CA4">
            <w:r w:rsidRPr="00986963">
              <w:t xml:space="preserve">Lâmpadas de vapor de sódio de alta pressão, </w:t>
            </w:r>
            <w:proofErr w:type="spellStart"/>
            <w:r w:rsidRPr="00986963">
              <w:t>LEDs</w:t>
            </w:r>
            <w:proofErr w:type="spellEnd"/>
            <w:r w:rsidRPr="00986963">
              <w:t xml:space="preserve"> e/ ou lâmpadas de enxofre (ou outras soluções de eficiência elevada) foram consideradas para a iluminação exterior</w:t>
            </w:r>
          </w:p>
          <w:p w:rsidR="00646EBB" w:rsidRPr="00986963" w:rsidRDefault="00646EBB" w:rsidP="00D57CA4">
            <w:r w:rsidRPr="00986963">
              <w:rPr>
                <w:b/>
                <w:bCs/>
              </w:rPr>
              <w:t>E</w:t>
            </w:r>
          </w:p>
          <w:p w:rsidR="00646EBB" w:rsidRPr="00986963" w:rsidRDefault="00646EBB" w:rsidP="00D57CA4">
            <w:r w:rsidRPr="00986963">
              <w:t>Se necessário as luminárias foram inspecionadas e limpas</w:t>
            </w:r>
          </w:p>
          <w:p w:rsidR="00646EBB" w:rsidRPr="00986963" w:rsidRDefault="00646EBB" w:rsidP="00D57CA4">
            <w:r w:rsidRPr="00986963">
              <w:rPr>
                <w:b/>
                <w:bCs/>
              </w:rPr>
              <w:t>E</w:t>
            </w:r>
          </w:p>
          <w:p w:rsidR="00646EBB" w:rsidRPr="00986963" w:rsidRDefault="00646EBB" w:rsidP="00D57CA4">
            <w:r w:rsidRPr="00986963">
              <w:t>O sistema de iluminação foi concebido para iluminar áreas-chave de segurança a qualquer hora, e todas as áreas têm sensores de movimento. Lâmpadas desnecessárias e balastro florescente foram desligados</w:t>
            </w:r>
          </w:p>
          <w:p w:rsidR="00646EBB" w:rsidRPr="00986963" w:rsidRDefault="00646EBB" w:rsidP="00D57CA4">
            <w:r w:rsidRPr="00986963">
              <w:rPr>
                <w:b/>
                <w:bCs/>
              </w:rPr>
              <w:t>E</w:t>
            </w:r>
          </w:p>
          <w:p w:rsidR="00646EBB" w:rsidRPr="00986963" w:rsidRDefault="00646EBB" w:rsidP="00D57CA4">
            <w:r w:rsidRPr="00986963">
              <w:t>Foram investigadas novas tecnologias de iluminação para melhorar a eficiência energética</w:t>
            </w:r>
          </w:p>
          <w:p w:rsidR="00646EBB" w:rsidRPr="00986963" w:rsidRDefault="00646EBB" w:rsidP="00D57CA4">
            <w:r w:rsidRPr="00986963">
              <w:rPr>
                <w:b/>
                <w:bCs/>
              </w:rPr>
              <w:t>E</w:t>
            </w:r>
          </w:p>
          <w:p w:rsidR="00646EBB" w:rsidRPr="00986963" w:rsidRDefault="00646EBB" w:rsidP="00D57CA4">
            <w:r w:rsidRPr="00986963">
              <w:t>Os impactos associados à poluição luminosa durante a noite foram tidos em conta aquando da escolha de novas tecnologias</w:t>
            </w:r>
          </w:p>
          <w:p w:rsidR="00646EBB" w:rsidRPr="00986963" w:rsidRDefault="00646EBB" w:rsidP="00D57CA4">
            <w:r w:rsidRPr="00986963">
              <w:rPr>
                <w:b/>
                <w:bCs/>
              </w:rPr>
              <w:lastRenderedPageBreak/>
              <w:t>E</w:t>
            </w:r>
          </w:p>
          <w:p w:rsidR="00646EBB" w:rsidRPr="00986963" w:rsidRDefault="00646EBB" w:rsidP="00D57CA4">
            <w:r w:rsidRPr="00986963">
              <w:t>Houve formação aos colaboradores para desligarem as luzes no decorrer das rondas, se aplicável</w:t>
            </w:r>
          </w:p>
        </w:tc>
      </w:tr>
      <w:tr w:rsidR="00646EBB" w:rsidRPr="00986963" w:rsidTr="00D57CA4">
        <w:trPr>
          <w:trHeight w:val="300"/>
        </w:trPr>
        <w:tc>
          <w:tcPr>
            <w:tcW w:w="2269" w:type="dxa"/>
            <w:vMerge w:val="restart"/>
            <w:shd w:val="clear" w:color="auto" w:fill="auto"/>
            <w:noWrap/>
            <w:vAlign w:val="center"/>
          </w:tcPr>
          <w:p w:rsidR="00646EBB" w:rsidRPr="00986963" w:rsidRDefault="00646EBB" w:rsidP="00646EBB">
            <w:pPr>
              <w:jc w:val="left"/>
              <w:rPr>
                <w:b/>
              </w:rPr>
            </w:pPr>
            <w:r w:rsidRPr="00986963">
              <w:rPr>
                <w:b/>
              </w:rPr>
              <w:t>EEA 11.7 Equipamento de escritório</w:t>
            </w:r>
          </w:p>
        </w:tc>
        <w:tc>
          <w:tcPr>
            <w:tcW w:w="1559" w:type="dxa"/>
            <w:vAlign w:val="center"/>
          </w:tcPr>
          <w:p w:rsidR="00646EBB" w:rsidRPr="00986963" w:rsidRDefault="00646EBB" w:rsidP="00D57CA4">
            <w:pPr>
              <w:rPr>
                <w:b/>
              </w:rPr>
            </w:pPr>
            <w:r w:rsidRPr="00986963">
              <w:rPr>
                <w:b/>
              </w:rPr>
              <w:t>Pré-Inicial</w:t>
            </w:r>
          </w:p>
        </w:tc>
        <w:tc>
          <w:tcPr>
            <w:tcW w:w="10773" w:type="dxa"/>
          </w:tcPr>
          <w:p w:rsidR="00646EBB" w:rsidRPr="00986963" w:rsidRDefault="00646EBB" w:rsidP="00D57CA4">
            <w:pPr>
              <w:rPr>
                <w:b/>
              </w:rPr>
            </w:pPr>
            <w:r w:rsidRPr="00986963">
              <w:t>O equipamento dos escritórios tem sido operado e mantido na mesma desde a sua instalação</w:t>
            </w:r>
          </w:p>
        </w:tc>
      </w:tr>
      <w:tr w:rsidR="00646EBB" w:rsidRPr="00986963" w:rsidTr="00D57CA4">
        <w:trPr>
          <w:trHeight w:val="300"/>
        </w:trPr>
        <w:tc>
          <w:tcPr>
            <w:tcW w:w="2269" w:type="dxa"/>
            <w:vMerge/>
            <w:shd w:val="clear" w:color="auto" w:fill="auto"/>
            <w:noWrap/>
            <w:vAlign w:val="center"/>
            <w:hideMark/>
          </w:tcPr>
          <w:p w:rsidR="00646EBB" w:rsidRPr="00986963" w:rsidRDefault="00646EBB" w:rsidP="00D57CA4"/>
        </w:tc>
        <w:tc>
          <w:tcPr>
            <w:tcW w:w="1559" w:type="dxa"/>
            <w:vAlign w:val="center"/>
          </w:tcPr>
          <w:p w:rsidR="00646EBB" w:rsidRPr="00986963" w:rsidRDefault="00646EBB" w:rsidP="00D57CA4">
            <w:pPr>
              <w:rPr>
                <w:b/>
              </w:rPr>
            </w:pPr>
            <w:r w:rsidRPr="00986963">
              <w:rPr>
                <w:b/>
              </w:rPr>
              <w:t>Inicial</w:t>
            </w:r>
          </w:p>
        </w:tc>
        <w:tc>
          <w:tcPr>
            <w:tcW w:w="10773" w:type="dxa"/>
          </w:tcPr>
          <w:p w:rsidR="00646EBB" w:rsidRPr="00986963" w:rsidRDefault="00646EBB" w:rsidP="00D57CA4">
            <w:r w:rsidRPr="00986963">
              <w:t>Foram feitos esforços para melhorar a eficiência energética do equipamento dos escritórios</w:t>
            </w:r>
          </w:p>
          <w:p w:rsidR="00646EBB" w:rsidRPr="00986963" w:rsidRDefault="00646EBB" w:rsidP="00D57CA4">
            <w:r w:rsidRPr="00986963">
              <w:rPr>
                <w:b/>
                <w:bCs/>
              </w:rPr>
              <w:t> E</w:t>
            </w:r>
          </w:p>
          <w:p w:rsidR="00646EBB" w:rsidRPr="00986963" w:rsidRDefault="00646EBB" w:rsidP="00D57CA4">
            <w:r w:rsidRPr="00986963">
              <w:t>O equipamento dos escritórios foi desligado ou deixado em modo </w:t>
            </w:r>
            <w:proofErr w:type="spellStart"/>
            <w:r w:rsidRPr="00986963">
              <w:rPr>
                <w:i/>
                <w:iCs/>
              </w:rPr>
              <w:t>stand-by</w:t>
            </w:r>
            <w:proofErr w:type="spellEnd"/>
            <w:r w:rsidRPr="00986963">
              <w:t> quando inativo</w:t>
            </w:r>
          </w:p>
          <w:p w:rsidR="00646EBB" w:rsidRPr="00986963" w:rsidRDefault="00646EBB" w:rsidP="00D57CA4">
            <w:pPr>
              <w:rPr>
                <w:b/>
              </w:rPr>
            </w:pPr>
          </w:p>
        </w:tc>
      </w:tr>
      <w:tr w:rsidR="00646EBB" w:rsidRPr="00986963" w:rsidTr="00D57CA4">
        <w:trPr>
          <w:trHeight w:val="300"/>
        </w:trPr>
        <w:tc>
          <w:tcPr>
            <w:tcW w:w="2269" w:type="dxa"/>
            <w:vMerge/>
            <w:shd w:val="clear" w:color="auto" w:fill="auto"/>
            <w:noWrap/>
            <w:vAlign w:val="center"/>
          </w:tcPr>
          <w:p w:rsidR="00646EBB" w:rsidRPr="00986963" w:rsidRDefault="00646EBB" w:rsidP="00D57CA4"/>
        </w:tc>
        <w:tc>
          <w:tcPr>
            <w:tcW w:w="1559" w:type="dxa"/>
            <w:vAlign w:val="center"/>
          </w:tcPr>
          <w:p w:rsidR="00646EBB" w:rsidRPr="00986963" w:rsidRDefault="00646EBB" w:rsidP="00D57CA4">
            <w:pPr>
              <w:rPr>
                <w:b/>
              </w:rPr>
            </w:pPr>
            <w:r w:rsidRPr="00986963">
              <w:rPr>
                <w:b/>
              </w:rPr>
              <w:t>Intermédio</w:t>
            </w:r>
          </w:p>
        </w:tc>
        <w:tc>
          <w:tcPr>
            <w:tcW w:w="10773" w:type="dxa"/>
          </w:tcPr>
          <w:p w:rsidR="00646EBB" w:rsidRPr="00986963" w:rsidRDefault="00646EBB" w:rsidP="00D57CA4">
            <w:r w:rsidRPr="00986963">
              <w:t>O equipamento dos escritórios foi desligado ou deixado em modo </w:t>
            </w:r>
            <w:proofErr w:type="spellStart"/>
            <w:r w:rsidRPr="00986963">
              <w:rPr>
                <w:i/>
                <w:iCs/>
              </w:rPr>
              <w:t>stand-by</w:t>
            </w:r>
            <w:proofErr w:type="spellEnd"/>
            <w:r w:rsidRPr="00986963">
              <w:rPr>
                <w:i/>
                <w:iCs/>
              </w:rPr>
              <w:t> </w:t>
            </w:r>
            <w:r w:rsidRPr="00986963">
              <w:t>quando inativo</w:t>
            </w:r>
          </w:p>
          <w:p w:rsidR="00646EBB" w:rsidRPr="00986963" w:rsidRDefault="00646EBB" w:rsidP="00D57CA4">
            <w:r w:rsidRPr="00986963">
              <w:rPr>
                <w:b/>
                <w:bCs/>
              </w:rPr>
              <w:t>E</w:t>
            </w:r>
          </w:p>
          <w:p w:rsidR="00646EBB" w:rsidRPr="00986963" w:rsidRDefault="00646EBB" w:rsidP="00D57CA4">
            <w:r w:rsidRPr="00986963">
              <w:t>O consumo energético foi tido em conta se algum equipamento dos escritórios foi atualizado ou substituído</w:t>
            </w:r>
          </w:p>
        </w:tc>
      </w:tr>
      <w:tr w:rsidR="00646EBB" w:rsidRPr="00986963" w:rsidTr="00D57CA4">
        <w:trPr>
          <w:trHeight w:val="300"/>
        </w:trPr>
        <w:tc>
          <w:tcPr>
            <w:tcW w:w="2269" w:type="dxa"/>
            <w:vMerge/>
            <w:shd w:val="clear" w:color="auto" w:fill="auto"/>
            <w:noWrap/>
            <w:vAlign w:val="center"/>
          </w:tcPr>
          <w:p w:rsidR="00646EBB" w:rsidRPr="00986963" w:rsidRDefault="00646EBB" w:rsidP="00D57CA4"/>
        </w:tc>
        <w:tc>
          <w:tcPr>
            <w:tcW w:w="1559" w:type="dxa"/>
            <w:vAlign w:val="center"/>
          </w:tcPr>
          <w:p w:rsidR="00646EBB" w:rsidRPr="00986963" w:rsidRDefault="00646EBB" w:rsidP="00D57CA4">
            <w:pPr>
              <w:rPr>
                <w:b/>
              </w:rPr>
            </w:pPr>
            <w:r w:rsidRPr="00986963">
              <w:rPr>
                <w:b/>
              </w:rPr>
              <w:t>Desenvolvido</w:t>
            </w:r>
          </w:p>
        </w:tc>
        <w:tc>
          <w:tcPr>
            <w:tcW w:w="10773" w:type="dxa"/>
          </w:tcPr>
          <w:p w:rsidR="00646EBB" w:rsidRPr="00986963" w:rsidRDefault="00646EBB" w:rsidP="00D57CA4">
            <w:r w:rsidRPr="00986963">
              <w:t xml:space="preserve">O equipamento dos escritórios foi desligado ou deixado em modo </w:t>
            </w:r>
            <w:proofErr w:type="spellStart"/>
            <w:r w:rsidRPr="00986963">
              <w:t>stand-by</w:t>
            </w:r>
            <w:proofErr w:type="spellEnd"/>
            <w:r w:rsidRPr="00986963">
              <w:t xml:space="preserve"> quando inativo</w:t>
            </w:r>
          </w:p>
          <w:p w:rsidR="00646EBB" w:rsidRPr="00986963" w:rsidRDefault="00646EBB" w:rsidP="00D57CA4">
            <w:r w:rsidRPr="00986963">
              <w:rPr>
                <w:b/>
                <w:bCs/>
              </w:rPr>
              <w:t>E</w:t>
            </w:r>
          </w:p>
          <w:p w:rsidR="00646EBB" w:rsidRPr="00986963" w:rsidRDefault="00646EBB" w:rsidP="00D57CA4">
            <w:r w:rsidRPr="00986963">
              <w:t>O consumo energético foi tido em conta se algum equipamento dos escritórios foi atualizado ou substituído</w:t>
            </w:r>
          </w:p>
          <w:p w:rsidR="00646EBB" w:rsidRPr="00986963" w:rsidRDefault="00646EBB" w:rsidP="00D57CA4">
            <w:r w:rsidRPr="00986963">
              <w:rPr>
                <w:b/>
                <w:bCs/>
              </w:rPr>
              <w:t>E</w:t>
            </w:r>
          </w:p>
          <w:p w:rsidR="00646EBB" w:rsidRPr="00986963" w:rsidRDefault="00646EBB" w:rsidP="00D57CA4">
            <w:r w:rsidRPr="00986963">
              <w:t xml:space="preserve"> Equipamento dos escritórios novos ou substituídos tinham certificação </w:t>
            </w:r>
            <w:proofErr w:type="spellStart"/>
            <w:r w:rsidRPr="00986963">
              <w:t>EnergyStar</w:t>
            </w:r>
            <w:proofErr w:type="spellEnd"/>
            <w:r w:rsidRPr="00986963">
              <w:t>®</w:t>
            </w:r>
          </w:p>
        </w:tc>
      </w:tr>
      <w:tr w:rsidR="00646EBB" w:rsidRPr="00986963" w:rsidTr="00D57CA4">
        <w:trPr>
          <w:trHeight w:val="300"/>
        </w:trPr>
        <w:tc>
          <w:tcPr>
            <w:tcW w:w="2269" w:type="dxa"/>
            <w:vMerge w:val="restart"/>
            <w:shd w:val="clear" w:color="auto" w:fill="auto"/>
            <w:noWrap/>
            <w:vAlign w:val="center"/>
          </w:tcPr>
          <w:p w:rsidR="00646EBB" w:rsidRPr="00986963" w:rsidRDefault="00646EBB" w:rsidP="00D57CA4">
            <w:pPr>
              <w:rPr>
                <w:b/>
              </w:rPr>
            </w:pPr>
            <w:r w:rsidRPr="00986963">
              <w:rPr>
                <w:b/>
              </w:rPr>
              <w:t>EEA 11.8 Fontes de energia renováveis</w:t>
            </w:r>
          </w:p>
        </w:tc>
        <w:tc>
          <w:tcPr>
            <w:tcW w:w="1559" w:type="dxa"/>
            <w:vAlign w:val="center"/>
          </w:tcPr>
          <w:p w:rsidR="00646EBB" w:rsidRPr="00986963" w:rsidRDefault="00646EBB" w:rsidP="00D57CA4">
            <w:pPr>
              <w:rPr>
                <w:b/>
              </w:rPr>
            </w:pPr>
            <w:r w:rsidRPr="00986963">
              <w:rPr>
                <w:b/>
              </w:rPr>
              <w:t>Pré-Inicial</w:t>
            </w:r>
          </w:p>
        </w:tc>
        <w:tc>
          <w:tcPr>
            <w:tcW w:w="10773" w:type="dxa"/>
          </w:tcPr>
          <w:p w:rsidR="00646EBB" w:rsidRPr="00986963" w:rsidRDefault="00646EBB" w:rsidP="00D57CA4">
            <w:r w:rsidRPr="00986963">
              <w:t>A (s) fonte (s) de energia elétrica fornecida à vinha e/ ou adega eram desconhecidas</w:t>
            </w:r>
          </w:p>
          <w:p w:rsidR="00646EBB" w:rsidRPr="00986963" w:rsidRDefault="00646EBB" w:rsidP="00D57CA4">
            <w:r w:rsidRPr="00986963">
              <w:rPr>
                <w:b/>
                <w:bCs/>
              </w:rPr>
              <w:t>E</w:t>
            </w:r>
          </w:p>
          <w:p w:rsidR="00646EBB" w:rsidRPr="00986963" w:rsidRDefault="00646EBB" w:rsidP="00D57CA4">
            <w:proofErr w:type="gramStart"/>
            <w:r w:rsidRPr="00986963">
              <w:t>A consciência sobre as potenciais opções de energia renovável eram</w:t>
            </w:r>
            <w:proofErr w:type="gramEnd"/>
            <w:r w:rsidRPr="00986963">
              <w:t xml:space="preserve"> limitadas</w:t>
            </w:r>
          </w:p>
        </w:tc>
      </w:tr>
      <w:tr w:rsidR="00646EBB" w:rsidRPr="00986963" w:rsidTr="00D57CA4">
        <w:trPr>
          <w:trHeight w:val="300"/>
        </w:trPr>
        <w:tc>
          <w:tcPr>
            <w:tcW w:w="2269" w:type="dxa"/>
            <w:vMerge/>
            <w:shd w:val="clear" w:color="auto" w:fill="auto"/>
            <w:noWrap/>
            <w:vAlign w:val="bottom"/>
            <w:hideMark/>
          </w:tcPr>
          <w:p w:rsidR="00646EBB" w:rsidRPr="00986963" w:rsidRDefault="00646EBB" w:rsidP="00D57CA4"/>
        </w:tc>
        <w:tc>
          <w:tcPr>
            <w:tcW w:w="1559" w:type="dxa"/>
            <w:vAlign w:val="center"/>
          </w:tcPr>
          <w:p w:rsidR="00646EBB" w:rsidRPr="00986963" w:rsidRDefault="00646EBB" w:rsidP="00D57CA4">
            <w:pPr>
              <w:rPr>
                <w:b/>
              </w:rPr>
            </w:pPr>
            <w:r w:rsidRPr="00986963">
              <w:rPr>
                <w:b/>
              </w:rPr>
              <w:t>Inicial</w:t>
            </w:r>
          </w:p>
        </w:tc>
        <w:tc>
          <w:tcPr>
            <w:tcW w:w="10773" w:type="dxa"/>
          </w:tcPr>
          <w:p w:rsidR="00646EBB" w:rsidRPr="00986963" w:rsidRDefault="00646EBB" w:rsidP="00D57CA4">
            <w:r w:rsidRPr="00986963">
              <w:t>A (s) fonte (s) de energia elétrica fornecida à vinha e/ ou adega eram conhecidas </w:t>
            </w:r>
          </w:p>
          <w:p w:rsidR="00646EBB" w:rsidRPr="00986963" w:rsidRDefault="00646EBB" w:rsidP="00D57CA4">
            <w:r w:rsidRPr="00986963">
              <w:rPr>
                <w:b/>
                <w:bCs/>
              </w:rPr>
              <w:t>E</w:t>
            </w:r>
          </w:p>
          <w:p w:rsidR="00646EBB" w:rsidRPr="00986963" w:rsidRDefault="00646EBB" w:rsidP="00D57CA4">
            <w:r w:rsidRPr="00986963">
              <w:lastRenderedPageBreak/>
              <w:t>Foram investigadas (por exemplo, através casos de estudos, teses de mestrado, projetos de investigação, vídeos ou visitas ao local) potenciais opções de energia renovável (tais como solar, vento, digestores para produção de metano, células de combustível, ou tecnologia de bombas de calor geotérmicas)</w:t>
            </w:r>
          </w:p>
        </w:tc>
      </w:tr>
      <w:tr w:rsidR="00646EBB" w:rsidRPr="00986963" w:rsidTr="00D57CA4">
        <w:trPr>
          <w:trHeight w:val="300"/>
        </w:trPr>
        <w:tc>
          <w:tcPr>
            <w:tcW w:w="2269" w:type="dxa"/>
            <w:vMerge/>
            <w:shd w:val="clear" w:color="auto" w:fill="auto"/>
            <w:noWrap/>
            <w:vAlign w:val="bottom"/>
          </w:tcPr>
          <w:p w:rsidR="00646EBB" w:rsidRPr="00986963" w:rsidRDefault="00646EBB" w:rsidP="00D57CA4"/>
        </w:tc>
        <w:tc>
          <w:tcPr>
            <w:tcW w:w="1559" w:type="dxa"/>
            <w:vAlign w:val="center"/>
          </w:tcPr>
          <w:p w:rsidR="00646EBB" w:rsidRPr="00986963" w:rsidRDefault="00646EBB" w:rsidP="00D57CA4">
            <w:pPr>
              <w:rPr>
                <w:b/>
              </w:rPr>
            </w:pPr>
            <w:r w:rsidRPr="00986963">
              <w:rPr>
                <w:b/>
              </w:rPr>
              <w:t>Intermédio</w:t>
            </w:r>
          </w:p>
        </w:tc>
        <w:tc>
          <w:tcPr>
            <w:tcW w:w="10773" w:type="dxa"/>
          </w:tcPr>
          <w:p w:rsidR="00646EBB" w:rsidRPr="00986963" w:rsidRDefault="00646EBB" w:rsidP="00D57CA4">
            <w:r w:rsidRPr="00986963">
              <w:t>A (s) fonte (s) de energia elétrica fornecida à vinha e/ ou adega eram conhecidas </w:t>
            </w:r>
          </w:p>
          <w:p w:rsidR="00646EBB" w:rsidRPr="00986963" w:rsidRDefault="00646EBB" w:rsidP="00D57CA4">
            <w:r w:rsidRPr="00986963">
              <w:rPr>
                <w:b/>
                <w:bCs/>
              </w:rPr>
              <w:t>E</w:t>
            </w:r>
          </w:p>
          <w:p w:rsidR="00646EBB" w:rsidRPr="00986963" w:rsidRDefault="00646EBB" w:rsidP="00D57CA4">
            <w:r w:rsidRPr="00986963">
              <w:t>Uma avaliação sobre energias renováveis foi realizad</w:t>
            </w:r>
            <w:r w:rsidR="00121AE3">
              <w:t>a</w:t>
            </w:r>
            <w:r w:rsidRPr="00986963">
              <w:t>, para energia solar fotovoltaica, solar passivo, energia verde</w:t>
            </w:r>
          </w:p>
        </w:tc>
      </w:tr>
      <w:tr w:rsidR="00646EBB" w:rsidRPr="00986963" w:rsidTr="00D57CA4">
        <w:trPr>
          <w:trHeight w:val="300"/>
        </w:trPr>
        <w:tc>
          <w:tcPr>
            <w:tcW w:w="2269" w:type="dxa"/>
            <w:vMerge/>
            <w:shd w:val="clear" w:color="auto" w:fill="auto"/>
            <w:noWrap/>
            <w:vAlign w:val="bottom"/>
          </w:tcPr>
          <w:p w:rsidR="00646EBB" w:rsidRPr="00986963" w:rsidRDefault="00646EBB" w:rsidP="00D57CA4"/>
        </w:tc>
        <w:tc>
          <w:tcPr>
            <w:tcW w:w="1559" w:type="dxa"/>
            <w:vAlign w:val="center"/>
          </w:tcPr>
          <w:p w:rsidR="00646EBB" w:rsidRPr="00986963" w:rsidRDefault="00646EBB" w:rsidP="00D57CA4">
            <w:pPr>
              <w:rPr>
                <w:b/>
              </w:rPr>
            </w:pPr>
            <w:r w:rsidRPr="00986963">
              <w:rPr>
                <w:b/>
              </w:rPr>
              <w:t>Desenvolvido</w:t>
            </w:r>
          </w:p>
        </w:tc>
        <w:tc>
          <w:tcPr>
            <w:tcW w:w="10773" w:type="dxa"/>
          </w:tcPr>
          <w:p w:rsidR="00646EBB" w:rsidRPr="00986963" w:rsidRDefault="00646EBB" w:rsidP="00D57CA4">
            <w:r w:rsidRPr="00986963">
              <w:t>A(s) fonte (s) de energia elétrica fornecida à vinha e/ ou adega eram conhecidas</w:t>
            </w:r>
          </w:p>
          <w:p w:rsidR="00646EBB" w:rsidRPr="00986963" w:rsidRDefault="00646EBB" w:rsidP="00D57CA4">
            <w:r w:rsidRPr="00986963">
              <w:rPr>
                <w:b/>
                <w:bCs/>
              </w:rPr>
              <w:t>E</w:t>
            </w:r>
          </w:p>
          <w:p w:rsidR="00646EBB" w:rsidRPr="00986963" w:rsidRDefault="00646EBB" w:rsidP="00D57CA4">
            <w:r w:rsidRPr="00986963">
              <w:t>Foi selecionada uma entidade de 3ª parte para providenciar parte da energia da vinha e/ ou adega de fontes renováveis</w:t>
            </w:r>
          </w:p>
          <w:p w:rsidR="00646EBB" w:rsidRPr="00986963" w:rsidRDefault="00646EBB" w:rsidP="00D57CA4">
            <w:r w:rsidRPr="00986963">
              <w:rPr>
                <w:b/>
                <w:bCs/>
              </w:rPr>
              <w:t>E/ OU</w:t>
            </w:r>
          </w:p>
          <w:p w:rsidR="00646EBB" w:rsidRPr="00986963" w:rsidRDefault="00646EBB" w:rsidP="00D57CA4">
            <w:r w:rsidRPr="00986963">
              <w:t>Um sistema de energias renováveis tais como solar fotovoltaico, passivo solar, vento, digestores para produção de metano, células de combustível, ou tecnologia de bombas de calor geotérmicas ou outra forma de energia foi implementado </w:t>
            </w:r>
          </w:p>
        </w:tc>
      </w:tr>
    </w:tbl>
    <w:p w:rsidR="00646EBB" w:rsidRDefault="00646EBB" w:rsidP="00827D60">
      <w:pPr>
        <w:sectPr w:rsidR="00646EBB" w:rsidSect="009B298B">
          <w:headerReference w:type="even" r:id="rId159"/>
          <w:footnotePr>
            <w:numFmt w:val="lowerLetter"/>
          </w:footnotePr>
          <w:pgSz w:w="16838" w:h="11906" w:orient="landscape"/>
          <w:pgMar w:top="1701" w:right="1417" w:bottom="1416" w:left="1417" w:header="708" w:footer="680" w:gutter="0"/>
          <w:cols w:space="708"/>
          <w:docGrid w:linePitch="360"/>
        </w:sectPr>
      </w:pPr>
      <w:r w:rsidRPr="00986963">
        <w:br w:type="page"/>
      </w:r>
    </w:p>
    <w:p w:rsidR="00827D60" w:rsidRPr="00827D60" w:rsidRDefault="00827D60" w:rsidP="00827D60"/>
    <w:p w:rsidR="005E759A" w:rsidRPr="005E759A" w:rsidRDefault="005E759A" w:rsidP="00A25397">
      <w:pPr>
        <w:pStyle w:val="Cabealho1"/>
      </w:pPr>
      <w:bookmarkStart w:id="630" w:name="_Ref459731655"/>
      <w:bookmarkStart w:id="631" w:name="_Toc469405900"/>
      <w:r w:rsidRPr="005E759A">
        <w:t xml:space="preserve">ANEXO </w:t>
      </w:r>
      <w:r w:rsidR="00A25397">
        <w:t>I</w:t>
      </w:r>
      <w:r w:rsidR="00827D60">
        <w:t>I</w:t>
      </w:r>
      <w:r w:rsidRPr="005E759A">
        <w:t xml:space="preserve"> – Analisador de Potência</w:t>
      </w:r>
      <w:bookmarkEnd w:id="630"/>
      <w:bookmarkEnd w:id="631"/>
    </w:p>
    <w:p w:rsidR="005E759A" w:rsidRDefault="005E759A" w:rsidP="005E759A">
      <w:r>
        <w:t xml:space="preserve">O analisador de potência, mais vulgarmente denominado por </w:t>
      </w:r>
      <w:r>
        <w:rPr>
          <w:i/>
        </w:rPr>
        <w:t>Chauvin</w:t>
      </w:r>
      <w:r>
        <w:t xml:space="preserve"> (derivado da marca </w:t>
      </w:r>
      <w:r>
        <w:rPr>
          <w:i/>
        </w:rPr>
        <w:t xml:space="preserve">Chauvin </w:t>
      </w:r>
      <w:proofErr w:type="spellStart"/>
      <w:r>
        <w:rPr>
          <w:i/>
        </w:rPr>
        <w:t>Arnoux</w:t>
      </w:r>
      <w:proofErr w:type="spellEnd"/>
      <w:r>
        <w:t xml:space="preserve">), </w:t>
      </w:r>
      <w:r>
        <w:fldChar w:fldCharType="begin"/>
      </w:r>
      <w:r>
        <w:instrText xml:space="preserve"> REF _Ref451185280 \h </w:instrText>
      </w:r>
      <w:r>
        <w:fldChar w:fldCharType="separate"/>
      </w:r>
      <w:r w:rsidR="00E95403">
        <w:t xml:space="preserve">Figura </w:t>
      </w:r>
      <w:r w:rsidR="00E95403">
        <w:rPr>
          <w:noProof/>
        </w:rPr>
        <w:t>64</w:t>
      </w:r>
      <w:r>
        <w:fldChar w:fldCharType="end"/>
      </w:r>
      <w:r>
        <w:t>, mede como o nome indica a potência em sistemas elétricos com 1, 2 e 3 fases. O aparelho mede, grava e analisa toda a informação relativa à energia, trazendo consigo um programa associado, onde é possível observar todos os dados recolhidos com o mesmo (ver em manual do analisador). Para o objetivo deste trabalho, será necessário que o aparelho saiba a tensão e a intensidade de corrente, de modo a que consiga calcular a potência.</w:t>
      </w:r>
    </w:p>
    <w:p w:rsidR="005E759A" w:rsidRDefault="005E759A" w:rsidP="005E759A"/>
    <w:p w:rsidR="005E759A" w:rsidRDefault="005E759A" w:rsidP="005E759A">
      <w:r>
        <w:rPr>
          <w:noProof/>
          <w:lang w:eastAsia="pt-PT"/>
        </w:rPr>
        <mc:AlternateContent>
          <mc:Choice Requires="wps">
            <w:drawing>
              <wp:anchor distT="0" distB="0" distL="114300" distR="114300" simplePos="0" relativeHeight="251900928" behindDoc="0" locked="0" layoutInCell="1" allowOverlap="1" wp14:anchorId="0DE7F1F8" wp14:editId="163A71FE">
                <wp:simplePos x="0" y="0"/>
                <wp:positionH relativeFrom="column">
                  <wp:posOffset>24765</wp:posOffset>
                </wp:positionH>
                <wp:positionV relativeFrom="paragraph">
                  <wp:posOffset>2948940</wp:posOffset>
                </wp:positionV>
                <wp:extent cx="5564505" cy="635"/>
                <wp:effectExtent l="0" t="0" r="0" b="18415"/>
                <wp:wrapNone/>
                <wp:docPr id="178" name="Caixa de texto 178"/>
                <wp:cNvGraphicFramePr/>
                <a:graphic xmlns:a="http://schemas.openxmlformats.org/drawingml/2006/main">
                  <a:graphicData uri="http://schemas.microsoft.com/office/word/2010/wordprocessingShape">
                    <wps:wsp>
                      <wps:cNvSpPr txBox="1"/>
                      <wps:spPr>
                        <a:xfrm>
                          <a:off x="0" y="0"/>
                          <a:ext cx="5564505" cy="635"/>
                        </a:xfrm>
                        <a:prstGeom prst="rect">
                          <a:avLst/>
                        </a:prstGeom>
                        <a:solidFill>
                          <a:prstClr val="white"/>
                        </a:solidFill>
                        <a:ln>
                          <a:noFill/>
                        </a:ln>
                      </wps:spPr>
                      <wps:txbx>
                        <w:txbxContent>
                          <w:p w:rsidR="009A1A99" w:rsidRPr="00EC5EE3" w:rsidRDefault="009A1A99" w:rsidP="005E759A">
                            <w:pPr>
                              <w:pStyle w:val="Legenda"/>
                              <w:rPr>
                                <w:noProof/>
                              </w:rPr>
                            </w:pPr>
                            <w:bookmarkStart w:id="632" w:name="_Ref451185280"/>
                            <w:bookmarkStart w:id="633" w:name="_Toc469405940"/>
                            <w:r>
                              <w:t xml:space="preserve">Figura </w:t>
                            </w:r>
                            <w:r w:rsidR="0079735A">
                              <w:fldChar w:fldCharType="begin"/>
                            </w:r>
                            <w:r w:rsidR="0079735A">
                              <w:instrText xml:space="preserve"> SEQ Figura \* ARABIC </w:instrText>
                            </w:r>
                            <w:r w:rsidR="0079735A">
                              <w:fldChar w:fldCharType="separate"/>
                            </w:r>
                            <w:r>
                              <w:rPr>
                                <w:noProof/>
                              </w:rPr>
                              <w:t>64</w:t>
                            </w:r>
                            <w:r w:rsidR="0079735A">
                              <w:rPr>
                                <w:noProof/>
                              </w:rPr>
                              <w:fldChar w:fldCharType="end"/>
                            </w:r>
                            <w:bookmarkEnd w:id="632"/>
                            <w:r>
                              <w:t xml:space="preserve">: Funcionamento básico do </w:t>
                            </w:r>
                            <w:r>
                              <w:rPr>
                                <w:i/>
                              </w:rPr>
                              <w:t>Chauvin</w:t>
                            </w:r>
                            <w:r>
                              <w:t xml:space="preserve">. Legenda dos botões principais e </w:t>
                            </w:r>
                            <w:r>
                              <w:rPr>
                                <w:i/>
                              </w:rPr>
                              <w:t>inputs</w:t>
                            </w:r>
                            <w:r>
                              <w:t xml:space="preserve"> do equipamento. Adaptado de </w:t>
                            </w:r>
                            <w:r>
                              <w:fldChar w:fldCharType="begin" w:fldLock="1"/>
                            </w:r>
                            <w:r>
                              <w:instrText>ADDIN CSL_CITATION { "citationItems" : [ { "id" : "ITEM-1", "itemData" : { "URL" : "http://www.conrad.com/medias/global/ce/1000_1999/1400/1400/1403/674479_BB_00_FB.EPS_1000.jpg", "id" : "ITEM-1", "issued" : { "date-parts" : [ [ "0" ] ] }, "title" : "Chauvin", "type" : "webpage" }, "uris" : [ "http://www.mendeley.com/documents/?uuid=27eaf698-1979-316c-9328-93276bf5a20e" ] } ], "mendeley" : { "formattedCitation" : "[30]", "plainTextFormattedCitation" : "[30]", "previouslyFormattedCitation" : "[29]" }, "properties" : { "noteIndex" : 0 }, "schema" : "https://github.com/citation-style-language/schema/raw/master/csl-citation.json" }</w:instrText>
                            </w:r>
                            <w:r>
                              <w:fldChar w:fldCharType="separate"/>
                            </w:r>
                            <w:r w:rsidRPr="006369E5">
                              <w:rPr>
                                <w:noProof/>
                              </w:rPr>
                              <w:t>[30]</w:t>
                            </w:r>
                            <w:r>
                              <w:fldChar w:fldCharType="end"/>
                            </w:r>
                            <w:r>
                              <w:t xml:space="preserve"> e </w:t>
                            </w:r>
                            <w:r>
                              <w:fldChar w:fldCharType="begin" w:fldLock="1"/>
                            </w:r>
                            <w:r>
                              <w:instrText>ADDIN CSL_CITATION { "citationItems" : [ { "id" : "ITEM-1", "itemData" : { "URL" : "http://www.instrumentcenter.se/20.0.0.0/5141/cache/5141_b4beff65995f07ca332a763fdf429986.jpg", "id" : "ITEM-1", "issued" : { "date-parts" : [ [ "0" ] ] }, "title" : "Chauvin visto de cima (imagem foi alterada)", "type" : "webpage" }, "uris" : [ "http://www.mendeley.com/documents/?uuid=b47187e8-c690-3868-bac1-1a5c4fb8c00f" ] } ], "mendeley" : { "formattedCitation" : "[31]", "plainTextFormattedCitation" : "[31]", "previouslyFormattedCitation" : "[30]" }, "properties" : { "noteIndex" : 0 }, "schema" : "https://github.com/citation-style-language/schema/raw/master/csl-citation.json" }</w:instrText>
                            </w:r>
                            <w:r>
                              <w:fldChar w:fldCharType="separate"/>
                            </w:r>
                            <w:r w:rsidRPr="006369E5">
                              <w:rPr>
                                <w:noProof/>
                              </w:rPr>
                              <w:t>[31]</w:t>
                            </w:r>
                            <w:r>
                              <w:fldChar w:fldCharType="end"/>
                            </w:r>
                            <w:r>
                              <w:t>.</w:t>
                            </w:r>
                            <w:bookmarkEnd w:id="6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E7F1F8" id="Caixa de texto 178" o:spid="_x0000_s1137" type="#_x0000_t202" style="position:absolute;left:0;text-align:left;margin-left:1.95pt;margin-top:232.2pt;width:438.1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" stroked="f">
                <v:textbox style="mso-fit-shape-to-text:t" inset="0,0,0,0">
                  <w:txbxContent>
                    <w:p w:rsidR="009A1A99" w:rsidRPr="00EC5EE3" w:rsidRDefault="009A1A99" w:rsidP="005E759A">
                      <w:pPr>
                        <w:pStyle w:val="Legenda"/>
                        <w:rPr>
                          <w:noProof/>
                        </w:rPr>
                      </w:pPr>
                      <w:bookmarkStart w:id="634" w:name="_Ref451185280"/>
                      <w:bookmarkStart w:id="635" w:name="_Toc469405940"/>
                      <w:r>
                        <w:t xml:space="preserve">Figura </w:t>
                      </w:r>
                      <w:r w:rsidR="0079735A">
                        <w:fldChar w:fldCharType="begin"/>
                      </w:r>
                      <w:r w:rsidR="0079735A">
                        <w:instrText xml:space="preserve"> SEQ Figura \* ARABIC </w:instrText>
                      </w:r>
                      <w:r w:rsidR="0079735A">
                        <w:fldChar w:fldCharType="separate"/>
                      </w:r>
                      <w:r>
                        <w:rPr>
                          <w:noProof/>
                        </w:rPr>
                        <w:t>64</w:t>
                      </w:r>
                      <w:r w:rsidR="0079735A">
                        <w:rPr>
                          <w:noProof/>
                        </w:rPr>
                        <w:fldChar w:fldCharType="end"/>
                      </w:r>
                      <w:bookmarkEnd w:id="634"/>
                      <w:r>
                        <w:t xml:space="preserve">: Funcionamento básico do </w:t>
                      </w:r>
                      <w:r>
                        <w:rPr>
                          <w:i/>
                        </w:rPr>
                        <w:t>Chauvin</w:t>
                      </w:r>
                      <w:r>
                        <w:t xml:space="preserve">. Legenda dos botões principais e </w:t>
                      </w:r>
                      <w:r>
                        <w:rPr>
                          <w:i/>
                        </w:rPr>
                        <w:t>inputs</w:t>
                      </w:r>
                      <w:r>
                        <w:t xml:space="preserve"> do equipamento. Adaptado de </w:t>
                      </w:r>
                      <w:r>
                        <w:fldChar w:fldCharType="begin" w:fldLock="1"/>
                      </w:r>
                      <w:r>
                        <w:instrText>ADDIN CSL_CITATION { "citationItems" : [ { "id" : "ITEM-1", "itemData" : { "URL" : "http://www.conrad.com/medias/global/ce/1000_1999/1400/1400/1403/674479_BB_00_FB.EPS_1000.jpg", "id" : "ITEM-1", "issued" : { "date-parts" : [ [ "0" ] ] }, "title" : "Chauvin", "type" : "webpage" }, "uris" : [ "http://www.mendeley.com/documents/?uuid=27eaf698-1979-316c-9328-93276bf5a20e" ] } ], "mendeley" : { "formattedCitation" : "[30]", "plainTextFormattedCitation" : "[30]", "previouslyFormattedCitation" : "[29]" }, "properties" : { "noteIndex" : 0 }, "schema" : "https://github.com/citation-style-language/schema/raw/master/csl-citation.json" }</w:instrText>
                      </w:r>
                      <w:r>
                        <w:fldChar w:fldCharType="separate"/>
                      </w:r>
                      <w:r w:rsidRPr="006369E5">
                        <w:rPr>
                          <w:noProof/>
                        </w:rPr>
                        <w:t>[30]</w:t>
                      </w:r>
                      <w:r>
                        <w:fldChar w:fldCharType="end"/>
                      </w:r>
                      <w:r>
                        <w:t xml:space="preserve"> e </w:t>
                      </w:r>
                      <w:r>
                        <w:fldChar w:fldCharType="begin" w:fldLock="1"/>
                      </w:r>
                      <w:r>
                        <w:instrText>ADDIN CSL_CITATION { "citationItems" : [ { "id" : "ITEM-1", "itemData" : { "URL" : "http://www.instrumentcenter.se/20.0.0.0/5141/cache/5141_b4beff65995f07ca332a763fdf429986.jpg", "id" : "ITEM-1", "issued" : { "date-parts" : [ [ "0" ] ] }, "title" : "Chauvin visto de cima (imagem foi alterada)", "type" : "webpage" }, "uris" : [ "http://www.mendeley.com/documents/?uuid=b47187e8-c690-3868-bac1-1a5c4fb8c00f" ] } ], "mendeley" : { "formattedCitation" : "[31]", "plainTextFormattedCitation" : "[31]", "previouslyFormattedCitation" : "[30]" }, "properties" : { "noteIndex" : 0 }, "schema" : "https://github.com/citation-style-language/schema/raw/master/csl-citation.json" }</w:instrText>
                      </w:r>
                      <w:r>
                        <w:fldChar w:fldCharType="separate"/>
                      </w:r>
                      <w:r w:rsidRPr="006369E5">
                        <w:rPr>
                          <w:noProof/>
                        </w:rPr>
                        <w:t>[31]</w:t>
                      </w:r>
                      <w:r>
                        <w:fldChar w:fldCharType="end"/>
                      </w:r>
                      <w:r>
                        <w:t>.</w:t>
                      </w:r>
                      <w:bookmarkEnd w:id="635"/>
                    </w:p>
                  </w:txbxContent>
                </v:textbox>
              </v:shape>
            </w:pict>
          </mc:Fallback>
        </mc:AlternateContent>
      </w:r>
      <w:r>
        <w:rPr>
          <w:noProof/>
          <w:lang w:eastAsia="pt-PT"/>
        </w:rPr>
        <mc:AlternateContent>
          <mc:Choice Requires="wpg">
            <w:drawing>
              <wp:anchor distT="0" distB="0" distL="114300" distR="114300" simplePos="0" relativeHeight="251897856" behindDoc="0" locked="0" layoutInCell="1" allowOverlap="1" wp14:anchorId="5B33C7E8" wp14:editId="6C88F6AE">
                <wp:simplePos x="0" y="0"/>
                <wp:positionH relativeFrom="column">
                  <wp:posOffset>24765</wp:posOffset>
                </wp:positionH>
                <wp:positionV relativeFrom="paragraph">
                  <wp:posOffset>63500</wp:posOffset>
                </wp:positionV>
                <wp:extent cx="5564505" cy="2828290"/>
                <wp:effectExtent l="0" t="0" r="17145" b="10160"/>
                <wp:wrapNone/>
                <wp:docPr id="179" name="Grupo 179"/>
                <wp:cNvGraphicFramePr/>
                <a:graphic xmlns:a="http://schemas.openxmlformats.org/drawingml/2006/main">
                  <a:graphicData uri="http://schemas.microsoft.com/office/word/2010/wordprocessingGroup">
                    <wpg:wgp>
                      <wpg:cNvGrpSpPr/>
                      <wpg:grpSpPr>
                        <a:xfrm>
                          <a:off x="0" y="0"/>
                          <a:ext cx="5564505" cy="2828290"/>
                          <a:chOff x="0" y="0"/>
                          <a:chExt cx="5564505" cy="2828290"/>
                        </a:xfrm>
                      </wpg:grpSpPr>
                      <wpg:grpSp>
                        <wpg:cNvPr id="180" name="Grupo 180"/>
                        <wpg:cNvGrpSpPr/>
                        <wpg:grpSpPr>
                          <a:xfrm>
                            <a:off x="0" y="0"/>
                            <a:ext cx="5273675" cy="2828290"/>
                            <a:chOff x="0" y="0"/>
                            <a:chExt cx="5273675" cy="2828290"/>
                          </a:xfrm>
                        </wpg:grpSpPr>
                        <pic:pic xmlns:pic="http://schemas.openxmlformats.org/drawingml/2006/picture">
                          <pic:nvPicPr>
                            <pic:cNvPr id="181" name="Imagem 181"/>
                            <pic:cNvPicPr>
                              <a:picLocks noChangeAspect="1"/>
                            </pic:cNvPicPr>
                          </pic:nvPicPr>
                          <pic:blipFill>
                            <a:blip r:embed="rId160" cstate="print">
                              <a:extLst>
                                <a:ext uri="{28A0092B-C50C-407E-A947-70E740481C1C}">
                                  <a14:useLocalDpi xmlns:a14="http://schemas.microsoft.com/office/drawing/2010/main" val="0"/>
                                </a:ext>
                              </a:extLst>
                            </a:blip>
                            <a:stretch>
                              <a:fillRect/>
                            </a:stretch>
                          </pic:blipFill>
                          <pic:spPr>
                            <a:xfrm>
                              <a:off x="2571750" y="238125"/>
                              <a:ext cx="2701925" cy="1341120"/>
                            </a:xfrm>
                            <a:prstGeom prst="rect">
                              <a:avLst/>
                            </a:prstGeom>
                            <a:ln w="3175">
                              <a:solidFill>
                                <a:schemeClr val="tx1"/>
                              </a:solidFill>
                            </a:ln>
                          </pic:spPr>
                        </pic:pic>
                        <pic:pic xmlns:pic="http://schemas.openxmlformats.org/drawingml/2006/picture">
                          <pic:nvPicPr>
                            <pic:cNvPr id="182" name="Imagem 182"/>
                            <pic:cNvPicPr>
                              <a:picLocks noChangeAspect="1"/>
                            </pic:cNvPicPr>
                          </pic:nvPicPr>
                          <pic:blipFill rotWithShape="1">
                            <a:blip r:embed="rId161" cstate="print">
                              <a:extLst>
                                <a:ext uri="{28A0092B-C50C-407E-A947-70E740481C1C}">
                                  <a14:useLocalDpi xmlns:a14="http://schemas.microsoft.com/office/drawing/2010/main" val="0"/>
                                </a:ext>
                              </a:extLst>
                            </a:blip>
                            <a:srcRect l="20895" r="21900"/>
                            <a:stretch/>
                          </pic:blipFill>
                          <pic:spPr bwMode="auto">
                            <a:xfrm>
                              <a:off x="0" y="47625"/>
                              <a:ext cx="1590675" cy="2780665"/>
                            </a:xfrm>
                            <a:prstGeom prst="rect">
                              <a:avLst/>
                            </a:prstGeom>
                            <a:ln>
                              <a:noFill/>
                            </a:ln>
                            <a:extLst>
                              <a:ext uri="{53640926-AAD7-44D8-BBD7-CCE9431645EC}">
                                <a14:shadowObscured xmlns:a14="http://schemas.microsoft.com/office/drawing/2010/main"/>
                              </a:ext>
                            </a:extLst>
                          </pic:spPr>
                        </pic:pic>
                        <wps:wsp>
                          <wps:cNvPr id="183" name="Retângulo 183"/>
                          <wps:cNvSpPr/>
                          <wps:spPr>
                            <a:xfrm>
                              <a:off x="85725" y="0"/>
                              <a:ext cx="1444573" cy="277001"/>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Conexão reta 184"/>
                          <wps:cNvCnPr/>
                          <wps:spPr>
                            <a:xfrm>
                              <a:off x="85725" y="276225"/>
                              <a:ext cx="2483510" cy="1294688"/>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85" name="Conexão reta 185"/>
                          <wps:cNvCnPr/>
                          <wps:spPr>
                            <a:xfrm>
                              <a:off x="85725" y="9525"/>
                              <a:ext cx="2485148" cy="224392"/>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86" name="Conexão reta 186"/>
                          <wps:cNvCnPr/>
                          <wps:spPr>
                            <a:xfrm>
                              <a:off x="1533525" y="9525"/>
                              <a:ext cx="3739741" cy="22415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87" name="Conexão reta 187"/>
                          <wps:cNvCnPr/>
                          <wps:spPr>
                            <a:xfrm>
                              <a:off x="1533525" y="276225"/>
                              <a:ext cx="1037816" cy="347808"/>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grpSp>
                      <wps:wsp>
                        <wps:cNvPr id="188" name="Caixa de texto 188"/>
                        <wps:cNvSpPr txBox="1"/>
                        <wps:spPr>
                          <a:xfrm>
                            <a:off x="2571750" y="1752600"/>
                            <a:ext cx="2992755" cy="1075690"/>
                          </a:xfrm>
                          <a:prstGeom prst="rect">
                            <a:avLst/>
                          </a:prstGeom>
                          <a:solidFill>
                            <a:schemeClr val="lt1"/>
                          </a:solidFill>
                          <a:ln w="6350">
                            <a:solidFill>
                              <a:prstClr val="black"/>
                            </a:solidFill>
                          </a:ln>
                        </wps:spPr>
                        <wps:txbx>
                          <w:txbxContent>
                            <w:p w:rsidR="009A1A99" w:rsidRPr="00903502" w:rsidRDefault="009A1A99" w:rsidP="005E759A">
                              <w:pPr>
                                <w:rPr>
                                  <w:sz w:val="16"/>
                                  <w:szCs w:val="16"/>
                                </w:rPr>
                              </w:pPr>
                              <w:r w:rsidRPr="00903502">
                                <w:rPr>
                                  <w:sz w:val="16"/>
                                  <w:szCs w:val="16"/>
                                </w:rPr>
                                <w:t>Legenda:</w:t>
                              </w:r>
                            </w:p>
                            <w:p w:rsidR="009A1A99" w:rsidRPr="00903502" w:rsidRDefault="009A1A99" w:rsidP="005E759A">
                              <w:pPr>
                                <w:rPr>
                                  <w:sz w:val="14"/>
                                  <w:szCs w:val="14"/>
                                </w:rPr>
                              </w:pPr>
                              <w:r w:rsidRPr="00903502">
                                <w:rPr>
                                  <w:sz w:val="14"/>
                                  <w:szCs w:val="14"/>
                                </w:rPr>
                                <w:t xml:space="preserve">V1: tensão na fase 1            I1: intensidade na fase 1           </w:t>
                              </w:r>
                              <w:r>
                                <w:rPr>
                                  <w:sz w:val="14"/>
                                  <w:szCs w:val="14"/>
                                </w:rPr>
                                <w:t xml:space="preserve">C: botão de controlo        </w:t>
                              </w:r>
                            </w:p>
                            <w:p w:rsidR="009A1A99" w:rsidRPr="00903502" w:rsidRDefault="009A1A99" w:rsidP="005E759A">
                              <w:pPr>
                                <w:rPr>
                                  <w:sz w:val="14"/>
                                  <w:szCs w:val="14"/>
                                </w:rPr>
                              </w:pPr>
                              <w:r w:rsidRPr="00903502">
                                <w:rPr>
                                  <w:sz w:val="14"/>
                                  <w:szCs w:val="14"/>
                                </w:rPr>
                                <w:t xml:space="preserve">V2: tensão na fase 2            I2: intensidade na fase 2           </w:t>
                              </w:r>
                              <w:r>
                                <w:rPr>
                                  <w:sz w:val="14"/>
                                  <w:szCs w:val="14"/>
                                </w:rPr>
                                <w:t>O: Botão ON/OFF</w:t>
                              </w:r>
                            </w:p>
                            <w:p w:rsidR="009A1A99" w:rsidRPr="00903502" w:rsidRDefault="009A1A99" w:rsidP="005E759A">
                              <w:pPr>
                                <w:rPr>
                                  <w:sz w:val="14"/>
                                  <w:szCs w:val="14"/>
                                </w:rPr>
                              </w:pPr>
                              <w:r w:rsidRPr="00903502">
                                <w:rPr>
                                  <w:sz w:val="14"/>
                                  <w:szCs w:val="14"/>
                                </w:rPr>
                                <w:t>V3: tensão na fase 3            I3: intensidade na fase 3</w:t>
                              </w:r>
                            </w:p>
                            <w:p w:rsidR="009A1A99" w:rsidRPr="00903502" w:rsidRDefault="009A1A99" w:rsidP="005E759A">
                              <w:pPr>
                                <w:rPr>
                                  <w:sz w:val="14"/>
                                  <w:szCs w:val="14"/>
                                </w:rPr>
                              </w:pPr>
                              <w:r w:rsidRPr="00903502">
                                <w:rPr>
                                  <w:sz w:val="14"/>
                                  <w:szCs w:val="14"/>
                                </w:rPr>
                                <w:t>N: neutro</w:t>
                              </w:r>
                              <w:r>
                                <w:rPr>
                                  <w:sz w:val="14"/>
                                  <w:szCs w:val="14"/>
                                </w:rPr>
                                <w:t xml:space="preserve">                             </w:t>
                              </w:r>
                              <w:r>
                                <w:rPr>
                                  <w:sz w:val="14"/>
                                  <w:szCs w:val="14"/>
                                </w:rPr>
                                <w:tab/>
                              </w: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wpg:wgp>
                  </a:graphicData>
                </a:graphic>
              </wp:anchor>
            </w:drawing>
          </mc:Choice>
          <mc:Fallback>
            <w:pict>
              <v:group w14:anchorId="5B33C7E8" id="Grupo 179" o:spid="_x0000_s1233" style="position:absolute;left:0;text-align:left;margin-left:1.95pt;margin-top:5pt;width:438.15pt;height:222.7pt;z-index:251897856" coordsize="55645,282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">
                <v:group id="Grupo 180" o:spid="_x0000_s1234" style="position:absolute;width:52736;height:28282" coordsize="52736,28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 id="Imagem 181" o:spid="_x0000_s1235" type="#_x0000_t75" style="position:absolute;left:25717;top:2381;width:27019;height:13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" stroked="t" strokecolor="black [3213]" strokeweight=".25pt">
                    <v:imagedata r:id="rId226" o:title=""/>
                    <v:path arrowok="t"/>
                  </v:shape>
                  <v:shape id="Imagem 182" o:spid="_x0000_s1236" type="#_x0000_t75" style="position:absolute;top:476;width:15906;height:27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">
                    <v:imagedata r:id="rId227" o:title="" cropleft="13694f" cropright="14352f"/>
                    <v:path arrowok="t"/>
                  </v:shape>
                  <v:rect id="Retângulo 183" o:spid="_x0000_s1237" style="position:absolute;left:857;width:14445;height:27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" filled="f" strokecolor="black [3213]" strokeweight=".25pt"/>
                  <v:line id="Conexão reta 184" o:spid="_x0000_s1238" style="position:absolute;visibility:visible;mso-wrap-style:square" from="857,2762" to="25692,15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" strokecolor="black [3213]" strokeweight=".5pt">
                    <v:stroke dashstyle="dash" joinstyle="miter"/>
                  </v:line>
                  <v:line id="Conexão reta 185" o:spid="_x0000_s1239" style="position:absolute;visibility:visible;mso-wrap-style:square" from="857,95" to="25708,2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" strokecolor="black [3213]" strokeweight=".5pt">
                    <v:stroke dashstyle="dash" joinstyle="miter"/>
                  </v:line>
                  <v:line id="Conexão reta 186" o:spid="_x0000_s1240" style="position:absolute;visibility:visible;mso-wrap-style:square" from="15335,95" to="52732,23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" strokecolor="black [3213]" strokeweight=".5pt">
                    <v:stroke dashstyle="dash" joinstyle="miter"/>
                  </v:line>
                  <v:line id="Conexão reta 187" o:spid="_x0000_s1241" style="position:absolute;visibility:visible;mso-wrap-style:square" from="15335,2762" to="25713,6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" strokecolor="black [3213]" strokeweight=".5pt">
                    <v:stroke dashstyle="dash" joinstyle="miter"/>
                  </v:line>
                </v:group>
                <v:shape id="Caixa de texto 188" o:spid="_x0000_s1242" type="#_x0000_t202" style="position:absolute;left:25717;top:17526;width:29928;height:10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" fillcolor="white [3201]" strokeweight=".5pt">
                  <v:textbox inset=",,,0">
                    <w:txbxContent>
                      <w:p w:rsidR="009A1A99" w:rsidRPr="00903502" w:rsidRDefault="009A1A99" w:rsidP="005E759A">
                        <w:pPr>
                          <w:rPr>
                            <w:sz w:val="16"/>
                            <w:szCs w:val="16"/>
                          </w:rPr>
                        </w:pPr>
                        <w:r w:rsidRPr="00903502">
                          <w:rPr>
                            <w:sz w:val="16"/>
                            <w:szCs w:val="16"/>
                          </w:rPr>
                          <w:t>Legenda:</w:t>
                        </w:r>
                      </w:p>
                      <w:p w:rsidR="009A1A99" w:rsidRPr="00903502" w:rsidRDefault="009A1A99" w:rsidP="005E759A">
                        <w:pPr>
                          <w:rPr>
                            <w:sz w:val="14"/>
                            <w:szCs w:val="14"/>
                          </w:rPr>
                        </w:pPr>
                        <w:r w:rsidRPr="00903502">
                          <w:rPr>
                            <w:sz w:val="14"/>
                            <w:szCs w:val="14"/>
                          </w:rPr>
                          <w:t xml:space="preserve">V1: tensão na fase 1            I1: intensidade na fase 1           </w:t>
                        </w:r>
                        <w:r>
                          <w:rPr>
                            <w:sz w:val="14"/>
                            <w:szCs w:val="14"/>
                          </w:rPr>
                          <w:t xml:space="preserve">C: botão de controlo        </w:t>
                        </w:r>
                      </w:p>
                      <w:p w:rsidR="009A1A99" w:rsidRPr="00903502" w:rsidRDefault="009A1A99" w:rsidP="005E759A">
                        <w:pPr>
                          <w:rPr>
                            <w:sz w:val="14"/>
                            <w:szCs w:val="14"/>
                          </w:rPr>
                        </w:pPr>
                        <w:r w:rsidRPr="00903502">
                          <w:rPr>
                            <w:sz w:val="14"/>
                            <w:szCs w:val="14"/>
                          </w:rPr>
                          <w:t xml:space="preserve">V2: tensão na fase 2            I2: intensidade na fase 2           </w:t>
                        </w:r>
                        <w:r>
                          <w:rPr>
                            <w:sz w:val="14"/>
                            <w:szCs w:val="14"/>
                          </w:rPr>
                          <w:t>O: Botão ON/OFF</w:t>
                        </w:r>
                      </w:p>
                      <w:p w:rsidR="009A1A99" w:rsidRPr="00903502" w:rsidRDefault="009A1A99" w:rsidP="005E759A">
                        <w:pPr>
                          <w:rPr>
                            <w:sz w:val="14"/>
                            <w:szCs w:val="14"/>
                          </w:rPr>
                        </w:pPr>
                        <w:r w:rsidRPr="00903502">
                          <w:rPr>
                            <w:sz w:val="14"/>
                            <w:szCs w:val="14"/>
                          </w:rPr>
                          <w:t>V3: tensão na fase 3            I3: intensidade na fase 3</w:t>
                        </w:r>
                      </w:p>
                      <w:p w:rsidR="009A1A99" w:rsidRPr="00903502" w:rsidRDefault="009A1A99" w:rsidP="005E759A">
                        <w:pPr>
                          <w:rPr>
                            <w:sz w:val="14"/>
                            <w:szCs w:val="14"/>
                          </w:rPr>
                        </w:pPr>
                        <w:r w:rsidRPr="00903502">
                          <w:rPr>
                            <w:sz w:val="14"/>
                            <w:szCs w:val="14"/>
                          </w:rPr>
                          <w:t>N: neutro</w:t>
                        </w:r>
                        <w:r>
                          <w:rPr>
                            <w:sz w:val="14"/>
                            <w:szCs w:val="14"/>
                          </w:rPr>
                          <w:t xml:space="preserve">                             </w:t>
                        </w:r>
                        <w:r>
                          <w:rPr>
                            <w:sz w:val="14"/>
                            <w:szCs w:val="14"/>
                          </w:rPr>
                          <w:tab/>
                        </w:r>
                      </w:p>
                    </w:txbxContent>
                  </v:textbox>
                </v:shape>
              </v:group>
            </w:pict>
          </mc:Fallback>
        </mc:AlternateContent>
      </w:r>
    </w:p>
    <w:p w:rsidR="005E759A" w:rsidRDefault="005E759A" w:rsidP="005E759A"/>
    <w:p w:rsidR="005E759A" w:rsidRDefault="005E759A" w:rsidP="005E759A"/>
    <w:p w:rsidR="005E759A" w:rsidRDefault="005E759A" w:rsidP="005E759A"/>
    <w:p w:rsidR="005E759A" w:rsidRDefault="005E759A" w:rsidP="005E759A"/>
    <w:p w:rsidR="005E759A" w:rsidRDefault="005E759A" w:rsidP="005E759A"/>
    <w:p w:rsidR="005E759A" w:rsidRDefault="005E759A" w:rsidP="005E759A"/>
    <w:p w:rsidR="005E759A" w:rsidRDefault="005E759A" w:rsidP="005E759A"/>
    <w:p w:rsidR="005E759A" w:rsidRDefault="005E759A" w:rsidP="005E759A"/>
    <w:p w:rsidR="005E759A" w:rsidRDefault="005E759A" w:rsidP="005E759A">
      <w:r>
        <w:rPr>
          <w:noProof/>
          <w:lang w:eastAsia="pt-PT"/>
        </w:rPr>
        <mc:AlternateContent>
          <mc:Choice Requires="wps">
            <w:drawing>
              <wp:anchor distT="0" distB="0" distL="114300" distR="114300" simplePos="0" relativeHeight="251899904" behindDoc="0" locked="0" layoutInCell="1" allowOverlap="1" wp14:anchorId="5D6C6486" wp14:editId="22595780">
                <wp:simplePos x="0" y="0"/>
                <wp:positionH relativeFrom="column">
                  <wp:posOffset>964565</wp:posOffset>
                </wp:positionH>
                <wp:positionV relativeFrom="paragraph">
                  <wp:posOffset>16510</wp:posOffset>
                </wp:positionV>
                <wp:extent cx="158567" cy="174423"/>
                <wp:effectExtent l="0" t="0" r="13335" b="16510"/>
                <wp:wrapNone/>
                <wp:docPr id="189" name="Caixa de texto 189"/>
                <wp:cNvGraphicFramePr/>
                <a:graphic xmlns:a="http://schemas.openxmlformats.org/drawingml/2006/main">
                  <a:graphicData uri="http://schemas.microsoft.com/office/word/2010/wordprocessingShape">
                    <wps:wsp>
                      <wps:cNvSpPr txBox="1"/>
                      <wps:spPr>
                        <a:xfrm>
                          <a:off x="0" y="0"/>
                          <a:ext cx="158567" cy="174423"/>
                        </a:xfrm>
                        <a:prstGeom prst="rect">
                          <a:avLst/>
                        </a:prstGeom>
                        <a:noFill/>
                        <a:ln w="6350">
                          <a:solidFill>
                            <a:prstClr val="black"/>
                          </a:solidFill>
                        </a:ln>
                      </wps:spPr>
                      <wps:txbx>
                        <w:txbxContent>
                          <w:p w:rsidR="009A1A99" w:rsidRPr="001725B6" w:rsidRDefault="009A1A99" w:rsidP="005E759A">
                            <w:pPr>
                              <w:rPr>
                                <w:color w:val="FFFFFF" w:themeColor="background1"/>
                              </w:rPr>
                            </w:pPr>
                            <w:r>
                              <w:rPr>
                                <w:color w:val="FFFFFF" w:themeColor="background1"/>
                              </w:rPr>
                              <w:t>O</w:t>
                            </w:r>
                          </w:p>
                        </w:txbxContent>
                      </wps:txbx>
                      <wps:bodyPr rot="0" spcFirstLastPara="0" vertOverflow="overflow" horzOverflow="overflow" vert="horz" wrap="square" lIns="36000" tIns="0" rIns="21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6C6486" id="Caixa de texto 189" o:spid="_x0000_s1243" type="#_x0000_t202" style="position:absolute;left:0;text-align:left;margin-left:75.95pt;margin-top:1.3pt;width:12.5pt;height:13.75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" filled="f" strokeweight=".5pt">
                <v:textbox inset="1mm,0,6mm,0">
                  <w:txbxContent>
                    <w:p w:rsidR="009A1A99" w:rsidRPr="001725B6" w:rsidRDefault="009A1A99" w:rsidP="005E759A">
                      <w:pPr>
                        <w:rPr>
                          <w:color w:val="FFFFFF" w:themeColor="background1"/>
                        </w:rPr>
                      </w:pPr>
                      <w:r>
                        <w:rPr>
                          <w:color w:val="FFFFFF" w:themeColor="background1"/>
                        </w:rPr>
                        <w:t>O</w:t>
                      </w:r>
                    </w:p>
                  </w:txbxContent>
                </v:textbox>
              </v:shape>
            </w:pict>
          </mc:Fallback>
        </mc:AlternateContent>
      </w:r>
      <w:r>
        <w:rPr>
          <w:noProof/>
          <w:lang w:eastAsia="pt-PT"/>
        </w:rPr>
        <mc:AlternateContent>
          <mc:Choice Requires="wps">
            <w:drawing>
              <wp:anchor distT="0" distB="0" distL="114300" distR="114300" simplePos="0" relativeHeight="251898880" behindDoc="0" locked="0" layoutInCell="1" allowOverlap="1" wp14:anchorId="587E95C7" wp14:editId="0B44C9B0">
                <wp:simplePos x="0" y="0"/>
                <wp:positionH relativeFrom="column">
                  <wp:posOffset>465455</wp:posOffset>
                </wp:positionH>
                <wp:positionV relativeFrom="paragraph">
                  <wp:posOffset>16510</wp:posOffset>
                </wp:positionV>
                <wp:extent cx="158567" cy="174423"/>
                <wp:effectExtent l="0" t="0" r="13335" b="16510"/>
                <wp:wrapNone/>
                <wp:docPr id="190" name="Caixa de texto 190"/>
                <wp:cNvGraphicFramePr/>
                <a:graphic xmlns:a="http://schemas.openxmlformats.org/drawingml/2006/main">
                  <a:graphicData uri="http://schemas.microsoft.com/office/word/2010/wordprocessingShape">
                    <wps:wsp>
                      <wps:cNvSpPr txBox="1"/>
                      <wps:spPr>
                        <a:xfrm>
                          <a:off x="0" y="0"/>
                          <a:ext cx="158567" cy="174423"/>
                        </a:xfrm>
                        <a:prstGeom prst="rect">
                          <a:avLst/>
                        </a:prstGeom>
                        <a:noFill/>
                        <a:ln w="6350">
                          <a:solidFill>
                            <a:prstClr val="black"/>
                          </a:solidFill>
                        </a:ln>
                      </wps:spPr>
                      <wps:txbx>
                        <w:txbxContent>
                          <w:p w:rsidR="009A1A99" w:rsidRPr="001725B6" w:rsidRDefault="009A1A99" w:rsidP="005E759A">
                            <w:pPr>
                              <w:rPr>
                                <w:color w:val="FFFFFF" w:themeColor="background1"/>
                              </w:rPr>
                            </w:pPr>
                            <w:r w:rsidRPr="001725B6">
                              <w:rPr>
                                <w:color w:val="FFFFFF" w:themeColor="background1"/>
                              </w:rPr>
                              <w:t>C</w:t>
                            </w:r>
                          </w:p>
                        </w:txbxContent>
                      </wps:txbx>
                      <wps:bodyPr rot="0" spcFirstLastPara="0" vertOverflow="overflow" horzOverflow="overflow" vert="horz" wrap="square" lIns="36000" tIns="0" rIns="21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7E95C7" id="Caixa de texto 190" o:spid="_x0000_s1244" type="#_x0000_t202" style="position:absolute;left:0;text-align:left;margin-left:36.65pt;margin-top:1.3pt;width:12.5pt;height:13.75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" filled="f" strokeweight=".5pt">
                <v:textbox inset="1mm,0,6mm,0">
                  <w:txbxContent>
                    <w:p w:rsidR="009A1A99" w:rsidRPr="001725B6" w:rsidRDefault="009A1A99" w:rsidP="005E759A">
                      <w:pPr>
                        <w:rPr>
                          <w:color w:val="FFFFFF" w:themeColor="background1"/>
                        </w:rPr>
                      </w:pPr>
                      <w:r w:rsidRPr="001725B6">
                        <w:rPr>
                          <w:color w:val="FFFFFF" w:themeColor="background1"/>
                        </w:rPr>
                        <w:t>C</w:t>
                      </w:r>
                    </w:p>
                  </w:txbxContent>
                </v:textbox>
              </v:shape>
            </w:pict>
          </mc:Fallback>
        </mc:AlternateContent>
      </w:r>
    </w:p>
    <w:p w:rsidR="005E759A" w:rsidRDefault="005E759A" w:rsidP="005E759A"/>
    <w:p w:rsidR="005E759A" w:rsidRDefault="005E759A" w:rsidP="005E759A"/>
    <w:p w:rsidR="005E759A" w:rsidRDefault="005E759A" w:rsidP="005E759A"/>
    <w:p w:rsidR="005E759A" w:rsidRDefault="005E759A" w:rsidP="005E759A">
      <w:r>
        <w:rPr>
          <w:noProof/>
          <w:lang w:eastAsia="pt-PT"/>
        </w:rPr>
        <mc:AlternateContent>
          <mc:Choice Requires="wpg">
            <w:drawing>
              <wp:anchor distT="0" distB="0" distL="114300" distR="114300" simplePos="0" relativeHeight="251901952" behindDoc="0" locked="0" layoutInCell="1" allowOverlap="1" wp14:anchorId="68FA28F8" wp14:editId="6002AF99">
                <wp:simplePos x="0" y="0"/>
                <wp:positionH relativeFrom="margin">
                  <wp:align>center</wp:align>
                </wp:positionH>
                <wp:positionV relativeFrom="paragraph">
                  <wp:posOffset>1216660</wp:posOffset>
                </wp:positionV>
                <wp:extent cx="3208655" cy="1790065"/>
                <wp:effectExtent l="0" t="0" r="0" b="635"/>
                <wp:wrapTopAndBottom/>
                <wp:docPr id="191" name="Grupo 191"/>
                <wp:cNvGraphicFramePr/>
                <a:graphic xmlns:a="http://schemas.openxmlformats.org/drawingml/2006/main">
                  <a:graphicData uri="http://schemas.microsoft.com/office/word/2010/wordprocessingGroup">
                    <wpg:wgp>
                      <wpg:cNvGrpSpPr/>
                      <wpg:grpSpPr>
                        <a:xfrm>
                          <a:off x="0" y="0"/>
                          <a:ext cx="3208655" cy="1790065"/>
                          <a:chOff x="0" y="0"/>
                          <a:chExt cx="3208655" cy="1790065"/>
                        </a:xfrm>
                      </wpg:grpSpPr>
                      <wpg:grpSp>
                        <wpg:cNvPr id="192" name="Grupo 192"/>
                        <wpg:cNvGrpSpPr/>
                        <wpg:grpSpPr>
                          <a:xfrm>
                            <a:off x="0" y="0"/>
                            <a:ext cx="1314450" cy="1790065"/>
                            <a:chOff x="0" y="0"/>
                            <a:chExt cx="1314450" cy="1790065"/>
                          </a:xfrm>
                        </wpg:grpSpPr>
                        <pic:pic xmlns:pic="http://schemas.openxmlformats.org/drawingml/2006/picture">
                          <pic:nvPicPr>
                            <pic:cNvPr id="193" name="Imagem 193"/>
                            <pic:cNvPicPr>
                              <a:picLocks noChangeAspect="1"/>
                            </pic:cNvPicPr>
                          </pic:nvPicPr>
                          <pic:blipFill>
                            <a:blip r:embed="rId228">
                              <a:extLst>
                                <a:ext uri="{28A0092B-C50C-407E-A947-70E740481C1C}">
                                  <a14:useLocalDpi xmlns:a14="http://schemas.microsoft.com/office/drawing/2010/main" val="0"/>
                                </a:ext>
                              </a:extLst>
                            </a:blip>
                            <a:stretch>
                              <a:fillRect/>
                            </a:stretch>
                          </pic:blipFill>
                          <pic:spPr>
                            <a:xfrm>
                              <a:off x="0" y="0"/>
                              <a:ext cx="1314450" cy="1343025"/>
                            </a:xfrm>
                            <a:prstGeom prst="rect">
                              <a:avLst/>
                            </a:prstGeom>
                          </pic:spPr>
                        </pic:pic>
                        <wps:wsp>
                          <wps:cNvPr id="194" name="Caixa de texto 194"/>
                          <wps:cNvSpPr txBox="1"/>
                          <wps:spPr>
                            <a:xfrm>
                              <a:off x="0" y="1400175"/>
                              <a:ext cx="1314450" cy="389890"/>
                            </a:xfrm>
                            <a:prstGeom prst="rect">
                              <a:avLst/>
                            </a:prstGeom>
                            <a:solidFill>
                              <a:prstClr val="white"/>
                            </a:solidFill>
                            <a:ln>
                              <a:noFill/>
                            </a:ln>
                          </wps:spPr>
                          <wps:txbx>
                            <w:txbxContent>
                              <w:p w:rsidR="009A1A99" w:rsidRPr="00E75FAC" w:rsidRDefault="009A1A99" w:rsidP="005E759A">
                                <w:pPr>
                                  <w:pStyle w:val="Legenda"/>
                                  <w:rPr>
                                    <w:noProof/>
                                  </w:rPr>
                                </w:pPr>
                                <w:bookmarkStart w:id="636" w:name="_Ref451185335"/>
                                <w:bookmarkStart w:id="637" w:name="_Toc469405941"/>
                                <w:r>
                                  <w:t xml:space="preserve">Figura </w:t>
                                </w:r>
                                <w:r w:rsidR="0079735A">
                                  <w:fldChar w:fldCharType="begin"/>
                                </w:r>
                                <w:r w:rsidR="0079735A">
                                  <w:instrText xml:space="preserve"> SEQ Figura \* ARABIC </w:instrText>
                                </w:r>
                                <w:r w:rsidR="0079735A">
                                  <w:fldChar w:fldCharType="separate"/>
                                </w:r>
                                <w:r>
                                  <w:rPr>
                                    <w:noProof/>
                                  </w:rPr>
                                  <w:t>66</w:t>
                                </w:r>
                                <w:r w:rsidR="0079735A">
                                  <w:rPr>
                                    <w:noProof/>
                                  </w:rPr>
                                  <w:fldChar w:fldCharType="end"/>
                                </w:r>
                                <w:bookmarkEnd w:id="636"/>
                                <w:r>
                                  <w:t xml:space="preserve">: Pinças medidoras de tensão. </w:t>
                                </w:r>
                                <w:r>
                                  <w:fldChar w:fldCharType="begin" w:fldLock="1"/>
                                </w:r>
                                <w:r>
                                  <w:instrText>ADDIN CSL_CITATION { "citationItems" : [ { "id" : "ITEM-1", "itemData" : { "ISBN" : "3613758741", "abstract" : "Instruments certifies that this instrument has been calibrated using standards and instruments traceable to international standards. We guarantee that at the time of shipping your instrument has met its published specifications. An NIST traceable certificate may be requested at the time of purchase, or obtained by returning the instrument to our repair and calibration facility, for a nominal charge. The recommended calibration interval for this instrument is 12 months and begins on the date of receipt by the customer. For recalibration, please use our calibration services. Refer to our repair and calibration section at www.aemc.com.", "author" : [ { "dropping-particle" : "", "family" : "Officer", "given" : "Chief Financial", "non-dropping-particle" : "", "parse-names" : false, "suffix" : "" } ], "id" : "ITEM-1", "issued" : { "date-parts" : [ [ "2006" ] ] }, "page" : "21-110", "title" : "Statement of compliance", "type" : "article-journal" }, "uris" : [ "http://www.mendeley.com/documents/?uuid=09660aca-3ca9-3242-9285-a158b7d4a4cc" ] } ], "mendeley" : { "formattedCitation" : "[32]", "plainTextFormattedCitation" : "[32]", "previouslyFormattedCitation" : "[31]" }, "properties" : { "noteIndex" : 0 }, "schema" : "https://github.com/citation-style-language/schema/raw/master/csl-citation.json" }</w:instrText>
                                </w:r>
                                <w:r>
                                  <w:fldChar w:fldCharType="separate"/>
                                </w:r>
                                <w:r w:rsidRPr="006369E5">
                                  <w:rPr>
                                    <w:noProof/>
                                  </w:rPr>
                                  <w:t>[32]</w:t>
                                </w:r>
                                <w:bookmarkEnd w:id="637"/>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95" name="Grupo 195"/>
                        <wpg:cNvGrpSpPr/>
                        <wpg:grpSpPr>
                          <a:xfrm>
                            <a:off x="1571625" y="66675"/>
                            <a:ext cx="1637030" cy="1610995"/>
                            <a:chOff x="0" y="0"/>
                            <a:chExt cx="1637030" cy="1610995"/>
                          </a:xfrm>
                        </wpg:grpSpPr>
                        <pic:pic xmlns:pic="http://schemas.openxmlformats.org/drawingml/2006/picture">
                          <pic:nvPicPr>
                            <pic:cNvPr id="196" name="Imagem 196"/>
                            <pic:cNvPicPr>
                              <a:picLocks noChangeAspect="1"/>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1637030" cy="1219200"/>
                            </a:xfrm>
                            <a:prstGeom prst="rect">
                              <a:avLst/>
                            </a:prstGeom>
                          </pic:spPr>
                        </pic:pic>
                        <wps:wsp>
                          <wps:cNvPr id="197" name="Caixa de texto 197"/>
                          <wps:cNvSpPr txBox="1"/>
                          <wps:spPr>
                            <a:xfrm>
                              <a:off x="0" y="1352550"/>
                              <a:ext cx="1637030" cy="258445"/>
                            </a:xfrm>
                            <a:prstGeom prst="rect">
                              <a:avLst/>
                            </a:prstGeom>
                            <a:solidFill>
                              <a:prstClr val="white"/>
                            </a:solidFill>
                            <a:ln>
                              <a:noFill/>
                            </a:ln>
                          </wps:spPr>
                          <wps:txbx>
                            <w:txbxContent>
                              <w:p w:rsidR="009A1A99" w:rsidRPr="003B5F63" w:rsidRDefault="009A1A99" w:rsidP="005E759A">
                                <w:pPr>
                                  <w:pStyle w:val="Legenda"/>
                                  <w:rPr>
                                    <w:noProof/>
                                  </w:rPr>
                                </w:pPr>
                                <w:bookmarkStart w:id="638" w:name="_Ref451185345"/>
                                <w:bookmarkStart w:id="639" w:name="_Toc469405942"/>
                                <w:r>
                                  <w:t xml:space="preserve">Figura </w:t>
                                </w:r>
                                <w:r w:rsidR="0079735A">
                                  <w:fldChar w:fldCharType="begin"/>
                                </w:r>
                                <w:r w:rsidR="0079735A">
                                  <w:instrText xml:space="preserve"> SEQ Figura \* ARABIC </w:instrText>
                                </w:r>
                                <w:r w:rsidR="0079735A">
                                  <w:fldChar w:fldCharType="separate"/>
                                </w:r>
                                <w:r>
                                  <w:rPr>
                                    <w:noProof/>
                                  </w:rPr>
                                  <w:t>66</w:t>
                                </w:r>
                                <w:r w:rsidR="0079735A">
                                  <w:rPr>
                                    <w:noProof/>
                                  </w:rPr>
                                  <w:fldChar w:fldCharType="end"/>
                                </w:r>
                                <w:bookmarkEnd w:id="638"/>
                                <w:r>
                                  <w:t xml:space="preserve">: </w:t>
                                </w:r>
                                <w:proofErr w:type="spellStart"/>
                                <w:r>
                                  <w:rPr>
                                    <w:i/>
                                  </w:rPr>
                                  <w:t>Ampflex</w:t>
                                </w:r>
                                <w:proofErr w:type="spellEnd"/>
                                <w:r>
                                  <w:rPr>
                                    <w:i/>
                                  </w:rPr>
                                  <w:t xml:space="preserve">. </w:t>
                                </w:r>
                                <w:r>
                                  <w:fldChar w:fldCharType="begin" w:fldLock="1"/>
                                </w:r>
                                <w:r>
                                  <w:instrText>ADDIN CSL_CITATION { "citationItems" : [ { "id" : "ITEM-1", "itemData" : { "id" : "ITEM-1", "issued" : { "date-parts" : [ [ "0" ] ] }, "title" : "Ampflex", "type" : "article" }, "uris" : [ "http://www.mendeley.com/documents/?uuid=5c732787-1251-398c-ba1a-ddddd96c3d52" ] } ], "mendeley" : { "formattedCitation" : "[33]", "plainTextFormattedCitation" : "[33]", "previouslyFormattedCitation" : "[32]" }, "properties" : { "noteIndex" : 0 }, "schema" : "https://github.com/citation-style-language/schema/raw/master/csl-citation.json" }</w:instrText>
                                </w:r>
                                <w:r>
                                  <w:fldChar w:fldCharType="separate"/>
                                </w:r>
                                <w:r w:rsidRPr="006369E5">
                                  <w:rPr>
                                    <w:noProof/>
                                  </w:rPr>
                                  <w:t>[33]</w:t>
                                </w:r>
                                <w:bookmarkEnd w:id="63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68FA28F8" id="Grupo 191" o:spid="_x0000_s1150" style="position:absolute;left:0;text-align:left;margin-left:0;margin-top:95.8pt;width:252.65pt;height:140.95pt;z-index:251901952;mso-position-horizontal:center;mso-position-horizontal-relative:margin" coordsize="32086,179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">
                <v:group id="Grupo 192" o:spid="_x0000_s1151" style="position:absolute;width:13144;height:17900" coordsize="13144,17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shape id="Imagem 193" o:spid="_x0000_s1152" type="#_x0000_t75" style="position:absolute;width:13144;height:13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">
                    <v:imagedata r:id="rId230" o:title=""/>
                    <v:path arrowok="t"/>
                  </v:shape>
                  <v:shape id="Caixa de texto 194" o:spid="_x0000_s1153" type="#_x0000_t202" style="position:absolute;top:14001;width:1314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" stroked="f">
                    <v:textbox style="mso-fit-shape-to-text:t" inset="0,0,0,0">
                      <w:txbxContent>
                        <w:p w:rsidR="009A1A99" w:rsidRPr="00E75FAC" w:rsidRDefault="009A1A99" w:rsidP="005E759A">
                          <w:pPr>
                            <w:pStyle w:val="Legenda"/>
                            <w:rPr>
                              <w:noProof/>
                            </w:rPr>
                          </w:pPr>
                          <w:bookmarkStart w:id="640" w:name="_Ref451185335"/>
                          <w:bookmarkStart w:id="641" w:name="_Toc469405941"/>
                          <w:r>
                            <w:t xml:space="preserve">Figura </w:t>
                          </w:r>
                          <w:r w:rsidR="0079735A">
                            <w:fldChar w:fldCharType="begin"/>
                          </w:r>
                          <w:r w:rsidR="0079735A">
                            <w:instrText xml:space="preserve"> SEQ Figura \* ARABIC </w:instrText>
                          </w:r>
                          <w:r w:rsidR="0079735A">
                            <w:fldChar w:fldCharType="separate"/>
                          </w:r>
                          <w:r>
                            <w:rPr>
                              <w:noProof/>
                            </w:rPr>
                            <w:t>66</w:t>
                          </w:r>
                          <w:r w:rsidR="0079735A">
                            <w:rPr>
                              <w:noProof/>
                            </w:rPr>
                            <w:fldChar w:fldCharType="end"/>
                          </w:r>
                          <w:bookmarkEnd w:id="640"/>
                          <w:r>
                            <w:t xml:space="preserve">: Pinças medidoras de tensão. </w:t>
                          </w:r>
                          <w:r>
                            <w:fldChar w:fldCharType="begin" w:fldLock="1"/>
                          </w:r>
                          <w:r>
                            <w:instrText>ADDIN CSL_CITATION { "citationItems" : [ { "id" : "ITEM-1", "itemData" : { "ISBN" : "3613758741", "abstract" : "Instruments certifies that this instrument has been calibrated using standards and instruments traceable to international standards. We guarantee that at the time of shipping your instrument has met its published specifications. An NIST traceable certificate may be requested at the time of purchase, or obtained by returning the instrument to our repair and calibration facility, for a nominal charge. The recommended calibration interval for this instrument is 12 months and begins on the date of receipt by the customer. For recalibration, please use our calibration services. Refer to our repair and calibration section at www.aemc.com.", "author" : [ { "dropping-particle" : "", "family" : "Officer", "given" : "Chief Financial", "non-dropping-particle" : "", "parse-names" : false, "suffix" : "" } ], "id" : "ITEM-1", "issued" : { "date-parts" : [ [ "2006" ] ] }, "page" : "21-110", "title" : "Statement of compliance", "type" : "article-journal" }, "uris" : [ "http://www.mendeley.com/documents/?uuid=09660aca-3ca9-3242-9285-a158b7d4a4cc" ] } ], "mendeley" : { "formattedCitation" : "[32]", "plainTextFormattedCitation" : "[32]", "previouslyFormattedCitation" : "[31]" }, "properties" : { "noteIndex" : 0 }, "schema" : "https://github.com/citation-style-language/schema/raw/master/csl-citation.json" }</w:instrText>
                          </w:r>
                          <w:r>
                            <w:fldChar w:fldCharType="separate"/>
                          </w:r>
                          <w:r w:rsidRPr="006369E5">
                            <w:rPr>
                              <w:noProof/>
                            </w:rPr>
                            <w:t>[32]</w:t>
                          </w:r>
                          <w:bookmarkEnd w:id="641"/>
                          <w:r>
                            <w:fldChar w:fldCharType="end"/>
                          </w:r>
                          <w:r>
                            <w:t xml:space="preserve"> </w:t>
                          </w:r>
                        </w:p>
                      </w:txbxContent>
                    </v:textbox>
                  </v:shape>
                </v:group>
                <v:group id="Grupo 195" o:spid="_x0000_s1154" style="position:absolute;left:15716;top:666;width:16370;height:16110" coordsize="16370,16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shape id="Imagem 196" o:spid="_x0000_s1155" type="#_x0000_t75" style="position:absolute;width:16370;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">
                    <v:imagedata r:id="rId231" o:title=""/>
                    <v:path arrowok="t"/>
                  </v:shape>
                  <v:shape id="Caixa de texto 197" o:spid="_x0000_s1156" type="#_x0000_t202" style="position:absolute;top:13525;width:1637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rsidR="009A1A99" w:rsidRPr="003B5F63" w:rsidRDefault="009A1A99" w:rsidP="005E759A">
                          <w:pPr>
                            <w:pStyle w:val="Legenda"/>
                            <w:rPr>
                              <w:noProof/>
                            </w:rPr>
                          </w:pPr>
                          <w:bookmarkStart w:id="642" w:name="_Ref451185345"/>
                          <w:bookmarkStart w:id="643" w:name="_Toc469405942"/>
                          <w:r>
                            <w:t xml:space="preserve">Figura </w:t>
                          </w:r>
                          <w:r w:rsidR="0079735A">
                            <w:fldChar w:fldCharType="begin"/>
                          </w:r>
                          <w:r w:rsidR="0079735A">
                            <w:instrText xml:space="preserve"> SEQ Figura \* ARABIC </w:instrText>
                          </w:r>
                          <w:r w:rsidR="0079735A">
                            <w:fldChar w:fldCharType="separate"/>
                          </w:r>
                          <w:r>
                            <w:rPr>
                              <w:noProof/>
                            </w:rPr>
                            <w:t>66</w:t>
                          </w:r>
                          <w:r w:rsidR="0079735A">
                            <w:rPr>
                              <w:noProof/>
                            </w:rPr>
                            <w:fldChar w:fldCharType="end"/>
                          </w:r>
                          <w:bookmarkEnd w:id="642"/>
                          <w:r>
                            <w:t xml:space="preserve">: </w:t>
                          </w:r>
                          <w:proofErr w:type="spellStart"/>
                          <w:r>
                            <w:rPr>
                              <w:i/>
                            </w:rPr>
                            <w:t>Ampflex</w:t>
                          </w:r>
                          <w:proofErr w:type="spellEnd"/>
                          <w:r>
                            <w:rPr>
                              <w:i/>
                            </w:rPr>
                            <w:t xml:space="preserve">. </w:t>
                          </w:r>
                          <w:r>
                            <w:fldChar w:fldCharType="begin" w:fldLock="1"/>
                          </w:r>
                          <w:r>
                            <w:instrText>ADDIN CSL_CITATION { "citationItems" : [ { "id" : "ITEM-1", "itemData" : { "id" : "ITEM-1", "issued" : { "date-parts" : [ [ "0" ] ] }, "title" : "Ampflex", "type" : "article" }, "uris" : [ "http://www.mendeley.com/documents/?uuid=5c732787-1251-398c-ba1a-ddddd96c3d52" ] } ], "mendeley" : { "formattedCitation" : "[33]", "plainTextFormattedCitation" : "[33]", "previouslyFormattedCitation" : "[32]" }, "properties" : { "noteIndex" : 0 }, "schema" : "https://github.com/citation-style-language/schema/raw/master/csl-citation.json" }</w:instrText>
                          </w:r>
                          <w:r>
                            <w:fldChar w:fldCharType="separate"/>
                          </w:r>
                          <w:r w:rsidRPr="006369E5">
                            <w:rPr>
                              <w:noProof/>
                            </w:rPr>
                            <w:t>[33]</w:t>
                          </w:r>
                          <w:bookmarkEnd w:id="643"/>
                          <w:r>
                            <w:fldChar w:fldCharType="end"/>
                          </w:r>
                        </w:p>
                      </w:txbxContent>
                    </v:textbox>
                  </v:shape>
                </v:group>
                <w10:wrap type="topAndBottom" anchorx="margin"/>
              </v:group>
            </w:pict>
          </mc:Fallback>
        </mc:AlternateContent>
      </w:r>
      <w:r>
        <w:t xml:space="preserve">Na </w:t>
      </w:r>
      <w:r>
        <w:fldChar w:fldCharType="begin"/>
      </w:r>
      <w:r>
        <w:instrText xml:space="preserve"> REF _Ref451185280 \h </w:instrText>
      </w:r>
      <w:r>
        <w:fldChar w:fldCharType="separate"/>
      </w:r>
      <w:r w:rsidR="00E95403">
        <w:t xml:space="preserve">Figura </w:t>
      </w:r>
      <w:r w:rsidR="00E95403">
        <w:rPr>
          <w:noProof/>
        </w:rPr>
        <w:t>64</w:t>
      </w:r>
      <w:r>
        <w:fldChar w:fldCharType="end"/>
      </w:r>
      <w:r>
        <w:t>, está representado o analisador de potência, com dois pontos de vista diferentes. Como é possível verificar, o aparelho possui 7 entradas na parte de cima. Cada cor representa uma fase, com exceção da cor azul que representa o neutro. As entradas redondas estão destinadas às pinças medidoras de tensão (</w:t>
      </w:r>
      <w:r>
        <w:fldChar w:fldCharType="begin"/>
      </w:r>
      <w:r>
        <w:instrText xml:space="preserve"> REF _Ref451185335 \h </w:instrText>
      </w:r>
      <w:r>
        <w:fldChar w:fldCharType="separate"/>
      </w:r>
      <w:r w:rsidR="00E95403">
        <w:t xml:space="preserve">Figura </w:t>
      </w:r>
      <w:r w:rsidR="00E95403">
        <w:rPr>
          <w:noProof/>
        </w:rPr>
        <w:t>66</w:t>
      </w:r>
      <w:r>
        <w:fldChar w:fldCharType="end"/>
      </w:r>
      <w:r>
        <w:t xml:space="preserve">), sendo cada uma destinada respetivamente à fase 1, 2 e 3 e a cor azul destinado à pinça para ser colocada no neutro, como está referido na legenda. Por outro lado, as restantes entradas estão destinadas às </w:t>
      </w:r>
      <w:proofErr w:type="spellStart"/>
      <w:r>
        <w:rPr>
          <w:i/>
        </w:rPr>
        <w:t>ampflex</w:t>
      </w:r>
      <w:proofErr w:type="spellEnd"/>
      <w:r>
        <w:t xml:space="preserve"> (</w:t>
      </w:r>
      <w:r>
        <w:fldChar w:fldCharType="begin"/>
      </w:r>
      <w:r>
        <w:instrText xml:space="preserve"> REF _Ref451185345 \h </w:instrText>
      </w:r>
      <w:r>
        <w:fldChar w:fldCharType="separate"/>
      </w:r>
      <w:r w:rsidR="00E95403">
        <w:t xml:space="preserve">Figura </w:t>
      </w:r>
      <w:r w:rsidR="00E95403">
        <w:rPr>
          <w:noProof/>
        </w:rPr>
        <w:t>66</w:t>
      </w:r>
      <w:r>
        <w:fldChar w:fldCharType="end"/>
      </w:r>
      <w:r>
        <w:t>), que são cabos medidores de intensidade de corrente, mais uma vez com cada cor reservada a uma fase.</w:t>
      </w:r>
    </w:p>
    <w:p w:rsidR="005E759A" w:rsidRDefault="005E759A" w:rsidP="005E759A">
      <w:r>
        <w:t xml:space="preserve">O aparelho é bastante simples de ser utilizado e as instruções são bastante acessíveis. Para efetuarmos uma medição por exemplo num quadro elétrico, então começamos por colocar os cabos de tensão e os de intensidade nas fases do quadro. É sempre aconselhado o uso de luvas de borracha. Quando </w:t>
      </w:r>
      <w:r>
        <w:lastRenderedPageBreak/>
        <w:t xml:space="preserve">colocadas, ter em conta se os fios não estão emaranhados pois isso pode causar acidentes. Ligar os cabos ao aparelho e ligar o cabo de alimentação ao aparelho também. O </w:t>
      </w:r>
      <w:r>
        <w:rPr>
          <w:i/>
        </w:rPr>
        <w:t>chauvin</w:t>
      </w:r>
      <w:r>
        <w:t xml:space="preserve"> possui uma traseira com imanes, muito útil para colar às portas dos quadros como mostra a </w:t>
      </w:r>
      <w:r>
        <w:fldChar w:fldCharType="begin"/>
      </w:r>
      <w:r>
        <w:instrText xml:space="preserve"> REF _Ref451185358 \h </w:instrText>
      </w:r>
      <w:r>
        <w:fldChar w:fldCharType="separate"/>
      </w:r>
      <w:r w:rsidR="00E95403">
        <w:t xml:space="preserve">Figura </w:t>
      </w:r>
      <w:r w:rsidR="00E95403">
        <w:rPr>
          <w:noProof/>
        </w:rPr>
        <w:t>67</w:t>
      </w:r>
      <w:r>
        <w:fldChar w:fldCharType="end"/>
      </w:r>
      <w:r>
        <w:t>. Com o analisador de potência ligado, pressionar o botão de controlo durante pelo menos 2 segundos. O símbolo “REC” vai ficar iluminado de amarelo. A partir dai, a luz amarela vai começar a piscar de 5 em 5 segundos e o aparelho estará a gravar. Para parar a gravação, pressionar novamente o botão de controlo até a luz piscar uma vez e deixar ficar desligada. Para desligar o analisador de potência, retirar o cabo de alimentação e clicar no botão “ON/OFF”.</w:t>
      </w:r>
    </w:p>
    <w:p w:rsidR="005E759A" w:rsidRDefault="005E759A" w:rsidP="005E759A">
      <w:r>
        <w:rPr>
          <w:noProof/>
          <w:lang w:eastAsia="pt-PT"/>
        </w:rPr>
        <mc:AlternateContent>
          <mc:Choice Requires="wpg">
            <w:drawing>
              <wp:anchor distT="0" distB="0" distL="114300" distR="114300" simplePos="0" relativeHeight="251902976" behindDoc="0" locked="0" layoutInCell="1" allowOverlap="1" wp14:anchorId="621763EF" wp14:editId="3661C27C">
                <wp:simplePos x="0" y="0"/>
                <wp:positionH relativeFrom="column">
                  <wp:posOffset>929640</wp:posOffset>
                </wp:positionH>
                <wp:positionV relativeFrom="paragraph">
                  <wp:posOffset>63500</wp:posOffset>
                </wp:positionV>
                <wp:extent cx="3829050" cy="2971165"/>
                <wp:effectExtent l="0" t="0" r="0" b="635"/>
                <wp:wrapSquare wrapText="bothSides"/>
                <wp:docPr id="198" name="Grupo 198"/>
                <wp:cNvGraphicFramePr/>
                <a:graphic xmlns:a="http://schemas.openxmlformats.org/drawingml/2006/main">
                  <a:graphicData uri="http://schemas.microsoft.com/office/word/2010/wordprocessingGroup">
                    <wpg:wgp>
                      <wpg:cNvGrpSpPr/>
                      <wpg:grpSpPr>
                        <a:xfrm>
                          <a:off x="0" y="0"/>
                          <a:ext cx="3829050" cy="2971165"/>
                          <a:chOff x="0" y="0"/>
                          <a:chExt cx="3829050" cy="2971165"/>
                        </a:xfrm>
                      </wpg:grpSpPr>
                      <pic:pic xmlns:pic="http://schemas.openxmlformats.org/drawingml/2006/picture">
                        <pic:nvPicPr>
                          <pic:cNvPr id="199" name="Imagem 199"/>
                          <pic:cNvPicPr>
                            <a:picLocks noChangeAspect="1"/>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3829050" cy="2526665"/>
                          </a:xfrm>
                          <a:prstGeom prst="rect">
                            <a:avLst/>
                          </a:prstGeom>
                        </pic:spPr>
                      </pic:pic>
                      <wps:wsp>
                        <wps:cNvPr id="200" name="Caixa de texto 200"/>
                        <wps:cNvSpPr txBox="1"/>
                        <wps:spPr>
                          <a:xfrm>
                            <a:off x="0" y="2581275"/>
                            <a:ext cx="3829050" cy="389890"/>
                          </a:xfrm>
                          <a:prstGeom prst="rect">
                            <a:avLst/>
                          </a:prstGeom>
                          <a:solidFill>
                            <a:prstClr val="white"/>
                          </a:solidFill>
                          <a:ln>
                            <a:noFill/>
                          </a:ln>
                        </wps:spPr>
                        <wps:txbx>
                          <w:txbxContent>
                            <w:p w:rsidR="009A1A99" w:rsidRPr="00FA465F" w:rsidRDefault="009A1A99" w:rsidP="005E759A">
                              <w:pPr>
                                <w:pStyle w:val="Legenda"/>
                                <w:rPr>
                                  <w:noProof/>
                                </w:rPr>
                              </w:pPr>
                              <w:bookmarkStart w:id="644" w:name="_Ref451185358"/>
                              <w:bookmarkStart w:id="645" w:name="_Toc469405943"/>
                              <w:r>
                                <w:t xml:space="preserve">Figura </w:t>
                              </w:r>
                              <w:r w:rsidR="0079735A">
                                <w:fldChar w:fldCharType="begin"/>
                              </w:r>
                              <w:r w:rsidR="0079735A">
                                <w:instrText xml:space="preserve"> SEQ Figura \* ARABIC </w:instrText>
                              </w:r>
                              <w:r w:rsidR="0079735A">
                                <w:fldChar w:fldCharType="separate"/>
                              </w:r>
                              <w:r>
                                <w:rPr>
                                  <w:noProof/>
                                </w:rPr>
                                <w:t>67</w:t>
                              </w:r>
                              <w:r w:rsidR="0079735A">
                                <w:rPr>
                                  <w:noProof/>
                                </w:rPr>
                                <w:fldChar w:fldCharType="end"/>
                              </w:r>
                              <w:bookmarkEnd w:id="644"/>
                              <w:r>
                                <w:t xml:space="preserve">: Exemplo de como colocar o </w:t>
                              </w:r>
                              <w:r>
                                <w:rPr>
                                  <w:i/>
                                </w:rPr>
                                <w:t>chauvin</w:t>
                              </w:r>
                              <w:r>
                                <w:t xml:space="preserve"> durante uma medição. Adaptado de </w:t>
                              </w:r>
                              <w:r>
                                <w:fldChar w:fldCharType="begin" w:fldLock="1"/>
                              </w:r>
                              <w:r>
                                <w:instrText>ADDIN CSL_CITATION { "citationItems" : [ { "id" : "ITEM-1", "itemData" : { "URL" : "https://www.conrad.de/medias/global/ce/1000_1999/1400/1400/1401/674479_AB_00_FB.EPS_1000.jpg", "id" : "ITEM-1", "issued" : { "date-parts" : [ [ "0" ] ] }, "title" : "Como colocar Chauvin", "type" : "webpage" }, "uris" : [ "http://www.mendeley.com/documents/?uuid=f428470b-2b5a-3d57-a7cf-f9675c936495" ] } ], "mendeley" : { "formattedCitation" : "[34]", "plainTextFormattedCitation" : "[34]", "previouslyFormattedCitation" : "[33]" }, "properties" : { "noteIndex" : 0 }, "schema" : "https://github.com/citation-style-language/schema/raw/master/csl-citation.json" }</w:instrText>
                              </w:r>
                              <w:r>
                                <w:fldChar w:fldCharType="separate"/>
                              </w:r>
                              <w:r w:rsidRPr="006369E5">
                                <w:rPr>
                                  <w:noProof/>
                                </w:rPr>
                                <w:t>[34]</w:t>
                              </w:r>
                              <w:r>
                                <w:fldChar w:fldCharType="end"/>
                              </w:r>
                              <w:r>
                                <w:t>.</w:t>
                              </w:r>
                              <w:bookmarkEnd w:id="6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21763EF" id="Grupo 198" o:spid="_x0000_s1157" style="position:absolute;left:0;text-align:left;margin-left:73.2pt;margin-top:5pt;width:301.5pt;height:233.95pt;z-index:251902976" coordsize="38290,297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">
                <v:shape id="Imagem 199" o:spid="_x0000_s1158" type="#_x0000_t75" style="position:absolute;width:38290;height:252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">
                  <v:imagedata r:id="rId233" o:title=""/>
                  <v:path arrowok="t"/>
                </v:shape>
                <v:shape id="Caixa de texto 200" o:spid="_x0000_s1159" type="#_x0000_t202" style="position:absolute;top:25812;width:3829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" stroked="f">
                  <v:textbox style="mso-fit-shape-to-text:t" inset="0,0,0,0">
                    <w:txbxContent>
                      <w:p w:rsidR="009A1A99" w:rsidRPr="00FA465F" w:rsidRDefault="009A1A99" w:rsidP="005E759A">
                        <w:pPr>
                          <w:pStyle w:val="Legenda"/>
                          <w:rPr>
                            <w:noProof/>
                          </w:rPr>
                        </w:pPr>
                        <w:bookmarkStart w:id="646" w:name="_Ref451185358"/>
                        <w:bookmarkStart w:id="647" w:name="_Toc469405943"/>
                        <w:r>
                          <w:t xml:space="preserve">Figura </w:t>
                        </w:r>
                        <w:r w:rsidR="0079735A">
                          <w:fldChar w:fldCharType="begin"/>
                        </w:r>
                        <w:r w:rsidR="0079735A">
                          <w:instrText xml:space="preserve"> SEQ Figura \* ARABIC </w:instrText>
                        </w:r>
                        <w:r w:rsidR="0079735A">
                          <w:fldChar w:fldCharType="separate"/>
                        </w:r>
                        <w:r>
                          <w:rPr>
                            <w:noProof/>
                          </w:rPr>
                          <w:t>67</w:t>
                        </w:r>
                        <w:r w:rsidR="0079735A">
                          <w:rPr>
                            <w:noProof/>
                          </w:rPr>
                          <w:fldChar w:fldCharType="end"/>
                        </w:r>
                        <w:bookmarkEnd w:id="646"/>
                        <w:r>
                          <w:t xml:space="preserve">: Exemplo de como colocar o </w:t>
                        </w:r>
                        <w:r>
                          <w:rPr>
                            <w:i/>
                          </w:rPr>
                          <w:t>chauvin</w:t>
                        </w:r>
                        <w:r>
                          <w:t xml:space="preserve"> durante uma medição. Adaptado de </w:t>
                        </w:r>
                        <w:r>
                          <w:fldChar w:fldCharType="begin" w:fldLock="1"/>
                        </w:r>
                        <w:r>
                          <w:instrText>ADDIN CSL_CITATION { "citationItems" : [ { "id" : "ITEM-1", "itemData" : { "URL" : "https://www.conrad.de/medias/global/ce/1000_1999/1400/1400/1401/674479_AB_00_FB.EPS_1000.jpg", "id" : "ITEM-1", "issued" : { "date-parts" : [ [ "0" ] ] }, "title" : "Como colocar Chauvin", "type" : "webpage" }, "uris" : [ "http://www.mendeley.com/documents/?uuid=f428470b-2b5a-3d57-a7cf-f9675c936495" ] } ], "mendeley" : { "formattedCitation" : "[34]", "plainTextFormattedCitation" : "[34]", "previouslyFormattedCitation" : "[33]" }, "properties" : { "noteIndex" : 0 }, "schema" : "https://github.com/citation-style-language/schema/raw/master/csl-citation.json" }</w:instrText>
                        </w:r>
                        <w:r>
                          <w:fldChar w:fldCharType="separate"/>
                        </w:r>
                        <w:r w:rsidRPr="006369E5">
                          <w:rPr>
                            <w:noProof/>
                          </w:rPr>
                          <w:t>[34]</w:t>
                        </w:r>
                        <w:r>
                          <w:fldChar w:fldCharType="end"/>
                        </w:r>
                        <w:r>
                          <w:t>.</w:t>
                        </w:r>
                        <w:bookmarkEnd w:id="647"/>
                      </w:p>
                    </w:txbxContent>
                  </v:textbox>
                </v:shape>
                <w10:wrap type="square"/>
              </v:group>
            </w:pict>
          </mc:Fallback>
        </mc:AlternateContent>
      </w:r>
    </w:p>
    <w:p w:rsidR="005E759A" w:rsidRDefault="005E759A" w:rsidP="005E759A"/>
    <w:p w:rsidR="005E759A" w:rsidRDefault="005E759A" w:rsidP="005E759A"/>
    <w:p w:rsidR="005E759A" w:rsidRDefault="005E759A" w:rsidP="005E759A"/>
    <w:p w:rsidR="005E759A" w:rsidRDefault="005E759A" w:rsidP="005E759A"/>
    <w:p w:rsidR="005E759A" w:rsidRDefault="005E759A" w:rsidP="005E759A"/>
    <w:p w:rsidR="005E759A" w:rsidRDefault="005E759A" w:rsidP="005E759A"/>
    <w:p w:rsidR="005E759A" w:rsidRDefault="005E759A" w:rsidP="005E759A"/>
    <w:p w:rsidR="005E759A" w:rsidRDefault="005E759A" w:rsidP="005E759A"/>
    <w:p w:rsidR="005E759A" w:rsidRDefault="005E759A" w:rsidP="005E759A"/>
    <w:p w:rsidR="005E759A" w:rsidRDefault="005E759A" w:rsidP="005E759A"/>
    <w:p w:rsidR="005E759A" w:rsidRDefault="005E759A" w:rsidP="005E759A"/>
    <w:p w:rsidR="005E759A" w:rsidRDefault="005E759A"/>
    <w:p w:rsidR="005E759A" w:rsidRDefault="005E759A"/>
    <w:p w:rsidR="005E759A" w:rsidRDefault="005E759A"/>
    <w:p w:rsidR="005E759A" w:rsidRDefault="005E759A"/>
    <w:p w:rsidR="005E759A" w:rsidRDefault="005E759A"/>
    <w:p w:rsidR="005E759A" w:rsidRDefault="005E759A"/>
    <w:p w:rsidR="005E759A" w:rsidRDefault="005E759A"/>
    <w:p w:rsidR="005E759A" w:rsidRDefault="005E759A"/>
    <w:p w:rsidR="005E759A" w:rsidRDefault="005E759A"/>
    <w:p w:rsidR="005E759A" w:rsidRDefault="005E759A"/>
    <w:p w:rsidR="005E759A" w:rsidRDefault="005E759A"/>
    <w:p w:rsidR="005E759A" w:rsidRPr="006F2B52" w:rsidRDefault="005E759A"/>
    <w:sectPr w:rsidR="005E759A" w:rsidRPr="006F2B52" w:rsidSect="00646EBB">
      <w:footnotePr>
        <w:numFmt w:val="lowerLetter"/>
      </w:footnotePr>
      <w:pgSz w:w="11906" w:h="16838"/>
      <w:pgMar w:top="1417" w:right="1416"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735A" w:rsidRDefault="0079735A">
      <w:pPr>
        <w:spacing w:after="0"/>
      </w:pPr>
      <w:r>
        <w:separator/>
      </w:r>
    </w:p>
  </w:endnote>
  <w:endnote w:type="continuationSeparator" w:id="0">
    <w:p w:rsidR="0079735A" w:rsidRDefault="0079735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ST - Frutiger LT 57 Cn">
    <w:altName w:val="Franklin Gothic Medium Cond"/>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badi MT Condensed Extra Bold">
    <w:altName w:val="Gill Sans Ultra Bold Condensed"/>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0838388"/>
      <w:docPartObj>
        <w:docPartGallery w:val="Page Numbers (Bottom of Page)"/>
        <w:docPartUnique/>
      </w:docPartObj>
    </w:sdtPr>
    <w:sdtEndPr/>
    <w:sdtContent>
      <w:p w:rsidR="009A1A99" w:rsidRDefault="009A1A99" w:rsidP="00633945">
        <w:pPr>
          <w:pStyle w:val="Rodap"/>
          <w:ind w:left="142"/>
          <w:jc w:val="left"/>
        </w:pPr>
        <w:r>
          <w:fldChar w:fldCharType="begin"/>
        </w:r>
        <w:r w:rsidRPr="009B298B">
          <w:instrText>PAGE   \* MERGEFORMAT</w:instrText>
        </w:r>
        <w:r>
          <w:fldChar w:fldCharType="separate"/>
        </w:r>
        <w:r w:rsidR="00F5650E">
          <w:rPr>
            <w:noProof/>
          </w:rPr>
          <w:t>iv</w:t>
        </w:r>
        <w:r>
          <w:fldChar w:fldCharType="end"/>
        </w:r>
        <w:r>
          <w:rPr>
            <w:rFonts w:cs="Times New Roman"/>
            <w:noProof/>
            <w:lang w:eastAsia="pt-PT"/>
          </w:rPr>
          <w:t xml:space="preserve"> </w:t>
        </w:r>
        <w:r>
          <w:rPr>
            <w:rFonts w:cs="Times New Roman"/>
            <w:noProof/>
            <w:lang w:eastAsia="pt-PT"/>
          </w:rPr>
          <mc:AlternateContent>
            <mc:Choice Requires="wps">
              <w:drawing>
                <wp:anchor distT="0" distB="0" distL="114300" distR="114300" simplePos="0" relativeHeight="251656192" behindDoc="0" locked="0" layoutInCell="1" allowOverlap="1" wp14:anchorId="5460DB42" wp14:editId="22C8670B">
                  <wp:simplePos x="0" y="0"/>
                  <wp:positionH relativeFrom="margin">
                    <wp:posOffset>91885</wp:posOffset>
                  </wp:positionH>
                  <wp:positionV relativeFrom="paragraph">
                    <wp:posOffset>-107315</wp:posOffset>
                  </wp:positionV>
                  <wp:extent cx="5497953" cy="11332"/>
                  <wp:effectExtent l="0" t="0" r="26670" b="27305"/>
                  <wp:wrapNone/>
                  <wp:docPr id="29" name="Conexão reta 29"/>
                  <wp:cNvGraphicFramePr/>
                  <a:graphic xmlns:a="http://schemas.openxmlformats.org/drawingml/2006/main">
                    <a:graphicData uri="http://schemas.microsoft.com/office/word/2010/wordprocessingShape">
                      <wps:wsp>
                        <wps:cNvCnPr/>
                        <wps:spPr>
                          <a:xfrm>
                            <a:off x="0" y="0"/>
                            <a:ext cx="5497953" cy="11332"/>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9007EE" id="Conexão reta 29" o:spid="_x0000_s1026" style="position:absolute;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25pt,-8.45pt" to="440.1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" strokecolor="black [3200]" strokeweight="1.5pt">
                  <v:stroke joinstyle="miter"/>
                  <w10:wrap anchorx="margin"/>
                </v:line>
              </w:pict>
            </mc:Fallback>
          </mc:AlternateContent>
        </w:r>
        <w:r>
          <w:rPr>
            <w:rFonts w:cs="Times New Roman"/>
            <w:noProof/>
            <w:lang w:eastAsia="pt-PT"/>
          </w:rPr>
          <w:tab/>
        </w:r>
        <w:r>
          <w:rPr>
            <w:rFonts w:cs="Times New Roman"/>
            <w:noProof/>
            <w:lang w:eastAsia="pt-PT"/>
          </w:rPr>
          <w:tab/>
        </w:r>
        <w:r>
          <w:t>Francisco Capôto Relvas</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030021"/>
      <w:docPartObj>
        <w:docPartGallery w:val="Page Numbers (Bottom of Page)"/>
        <w:docPartUnique/>
      </w:docPartObj>
    </w:sdtPr>
    <w:sdtEndPr/>
    <w:sdtContent>
      <w:p w:rsidR="009A1A99" w:rsidRDefault="009A1A99" w:rsidP="006A4C56">
        <w:pPr>
          <w:pStyle w:val="Rodap"/>
          <w:jc w:val="right"/>
        </w:pPr>
        <w:r>
          <w:rPr>
            <w:rFonts w:cs="Times New Roman"/>
            <w:noProof/>
            <w:lang w:eastAsia="pt-PT"/>
          </w:rPr>
          <mc:AlternateContent>
            <mc:Choice Requires="wps">
              <w:drawing>
                <wp:anchor distT="0" distB="0" distL="114300" distR="114300" simplePos="0" relativeHeight="251654144" behindDoc="0" locked="0" layoutInCell="1" allowOverlap="1" wp14:anchorId="7D25D255" wp14:editId="2F02EFB4">
                  <wp:simplePos x="0" y="0"/>
                  <wp:positionH relativeFrom="margin">
                    <wp:posOffset>91885</wp:posOffset>
                  </wp:positionH>
                  <wp:positionV relativeFrom="paragraph">
                    <wp:posOffset>-107315</wp:posOffset>
                  </wp:positionV>
                  <wp:extent cx="5497953" cy="11332"/>
                  <wp:effectExtent l="0" t="0" r="26670" b="27305"/>
                  <wp:wrapNone/>
                  <wp:docPr id="30" name="Conexão reta 30"/>
                  <wp:cNvGraphicFramePr/>
                  <a:graphic xmlns:a="http://schemas.openxmlformats.org/drawingml/2006/main">
                    <a:graphicData uri="http://schemas.microsoft.com/office/word/2010/wordprocessingShape">
                      <wps:wsp>
                        <wps:cNvCnPr/>
                        <wps:spPr>
                          <a:xfrm>
                            <a:off x="0" y="0"/>
                            <a:ext cx="5497953" cy="11332"/>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D7835E" id="Conexão reta 30" o:spid="_x0000_s1026" style="position:absolute;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25pt,-8.45pt" to="440.1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" strokecolor="black [3200]" strokeweight="1.5pt">
                  <v:stroke joinstyle="miter"/>
                  <w10:wrap anchorx="margin"/>
                </v:line>
              </w:pict>
            </mc:Fallback>
          </mc:AlternateContent>
        </w:r>
        <w:r>
          <w:t>Francisco Capôto Relvas</w:t>
        </w:r>
        <w:r>
          <w:tab/>
        </w:r>
        <w:r>
          <w:tab/>
        </w:r>
        <w:r>
          <w:fldChar w:fldCharType="begin"/>
        </w:r>
        <w:r w:rsidRPr="00741D61">
          <w:instrText>PAGE   \* MERGEFORMAT</w:instrText>
        </w:r>
        <w:r>
          <w:fldChar w:fldCharType="separate"/>
        </w:r>
        <w:r w:rsidR="00F5650E">
          <w:rPr>
            <w:noProof/>
          </w:rPr>
          <w:t>v</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1A99" w:rsidRPr="00E02166" w:rsidRDefault="009A1A99" w:rsidP="007D16BA">
    <w:pPr>
      <w:pStyle w:val="Style5"/>
      <w:rPr>
        <w:sz w:val="24"/>
      </w:rPr>
    </w:pPr>
    <w:r>
      <w:t>2016</w:t>
    </w:r>
  </w:p>
  <w:p w:rsidR="009A1A99" w:rsidRDefault="009A1A99">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735A" w:rsidRDefault="0079735A">
      <w:pPr>
        <w:spacing w:after="0"/>
      </w:pPr>
      <w:r>
        <w:separator/>
      </w:r>
    </w:p>
  </w:footnote>
  <w:footnote w:type="continuationSeparator" w:id="0">
    <w:p w:rsidR="0079735A" w:rsidRDefault="0079735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1A99" w:rsidRDefault="009A1A99" w:rsidP="006A4C56">
    <w:pPr>
      <w:pStyle w:val="Cabealho"/>
    </w:pPr>
    <w:r>
      <w:rPr>
        <w:rFonts w:cs="Times New Roman"/>
        <w:noProof/>
        <w:lang w:eastAsia="pt-PT"/>
      </w:rPr>
      <mc:AlternateContent>
        <mc:Choice Requires="wps">
          <w:drawing>
            <wp:anchor distT="0" distB="0" distL="114300" distR="114300" simplePos="0" relativeHeight="251660288" behindDoc="0" locked="0" layoutInCell="1" allowOverlap="1" wp14:anchorId="641C1DB5" wp14:editId="25AC9554">
              <wp:simplePos x="0" y="0"/>
              <wp:positionH relativeFrom="page">
                <wp:posOffset>1023581</wp:posOffset>
              </wp:positionH>
              <wp:positionV relativeFrom="paragraph">
                <wp:posOffset>178217</wp:posOffset>
              </wp:positionV>
              <wp:extent cx="5647955" cy="11090"/>
              <wp:effectExtent l="0" t="0" r="29210" b="27305"/>
              <wp:wrapNone/>
              <wp:docPr id="27" name="Conexão reta 27"/>
              <wp:cNvGraphicFramePr/>
              <a:graphic xmlns:a="http://schemas.openxmlformats.org/drawingml/2006/main">
                <a:graphicData uri="http://schemas.microsoft.com/office/word/2010/wordprocessingShape">
                  <wps:wsp>
                    <wps:cNvCnPr/>
                    <wps:spPr>
                      <a:xfrm>
                        <a:off x="0" y="0"/>
                        <a:ext cx="5647955" cy="1109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0BEE0B" id="Conexão reta 27" o:spid="_x0000_s1026" style="position:absolute;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80.6pt,14.05pt" to="525.3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" strokecolor="black [3200]" strokeweight="1.5pt">
              <v:stroke joinstyle="miter"/>
              <w10:wrap anchorx="page"/>
            </v:line>
          </w:pict>
        </mc:Fallback>
      </mc:AlternateContent>
    </w:r>
    <w:r w:rsidRPr="009B298B">
      <w:rPr>
        <w:rFonts w:cs="Times New Roman"/>
        <w:sz w:val="18"/>
        <w:szCs w:val="18"/>
      </w:rPr>
      <w:t xml:space="preserve"> </w:t>
    </w:r>
    <w:r w:rsidRPr="0077452F">
      <w:rPr>
        <w:rFonts w:cs="Times New Roman"/>
        <w:sz w:val="18"/>
        <w:szCs w:val="18"/>
      </w:rPr>
      <w:t>Promoção do Uso Eficiente de Água e Energia em Unidades de Produção Vitivinícola</w:t>
    </w:r>
  </w:p>
  <w:p w:rsidR="009A1A99" w:rsidRDefault="009A1A99">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1A99" w:rsidRPr="0077452F" w:rsidRDefault="009A1A99" w:rsidP="004B2D29">
    <w:pPr>
      <w:jc w:val="left"/>
      <w:rPr>
        <w:rFonts w:cs="Times New Roman"/>
        <w:sz w:val="18"/>
        <w:szCs w:val="18"/>
      </w:rPr>
    </w:pPr>
    <w:r w:rsidRPr="0077452F">
      <w:rPr>
        <w:rFonts w:cs="Times New Roman"/>
        <w:noProof/>
        <w:lang w:eastAsia="pt-PT"/>
      </w:rPr>
      <mc:AlternateContent>
        <mc:Choice Requires="wps">
          <w:drawing>
            <wp:anchor distT="0" distB="0" distL="114300" distR="114300" simplePos="0" relativeHeight="251658240" behindDoc="0" locked="0" layoutInCell="1" allowOverlap="1" wp14:anchorId="68E9728F" wp14:editId="5EDCB6E2">
              <wp:simplePos x="0" y="0"/>
              <wp:positionH relativeFrom="page">
                <wp:posOffset>958850</wp:posOffset>
              </wp:positionH>
              <wp:positionV relativeFrom="paragraph">
                <wp:posOffset>162560</wp:posOffset>
              </wp:positionV>
              <wp:extent cx="5647955" cy="11090"/>
              <wp:effectExtent l="0" t="0" r="29210" b="27305"/>
              <wp:wrapNone/>
              <wp:docPr id="28" name="Conexão reta 28"/>
              <wp:cNvGraphicFramePr/>
              <a:graphic xmlns:a="http://schemas.openxmlformats.org/drawingml/2006/main">
                <a:graphicData uri="http://schemas.microsoft.com/office/word/2010/wordprocessingShape">
                  <wps:wsp>
                    <wps:cNvCnPr/>
                    <wps:spPr>
                      <a:xfrm>
                        <a:off x="0" y="0"/>
                        <a:ext cx="5647955" cy="1109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16509C" id="Conexão reta 28" o:spid="_x0000_s1026" style="position:absolute;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75.5pt,12.8pt" to="520.2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" strokecolor="black [3200]" strokeweight="1.5pt">
              <v:stroke joinstyle="miter"/>
              <w10:wrap anchorx="page"/>
            </v:line>
          </w:pict>
        </mc:Fallback>
      </mc:AlternateContent>
    </w:r>
    <w:r w:rsidRPr="0077452F">
      <w:rPr>
        <w:rFonts w:cs="Times New Roman"/>
        <w:sz w:val="18"/>
        <w:szCs w:val="18"/>
      </w:rPr>
      <w:t xml:space="preserve">Promoção do Uso Eficiente de Água e Energia em Unidades de Produção Vitivinícola </w:t>
    </w:r>
  </w:p>
  <w:p w:rsidR="009A1A99" w:rsidRDefault="009A1A99">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1A99" w:rsidRDefault="009A1A99" w:rsidP="006A4C56">
    <w:pPr>
      <w:pStyle w:val="Cabealho"/>
    </w:pPr>
    <w:r>
      <w:rPr>
        <w:rFonts w:cs="Times New Roman"/>
        <w:noProof/>
        <w:lang w:eastAsia="pt-PT"/>
      </w:rPr>
      <mc:AlternateContent>
        <mc:Choice Requires="wps">
          <w:drawing>
            <wp:anchor distT="0" distB="0" distL="114300" distR="114300" simplePos="0" relativeHeight="251662336" behindDoc="0" locked="0" layoutInCell="1" allowOverlap="1" wp14:anchorId="0381D4EA" wp14:editId="26D1C9E9">
              <wp:simplePos x="0" y="0"/>
              <wp:positionH relativeFrom="page">
                <wp:posOffset>1023581</wp:posOffset>
              </wp:positionH>
              <wp:positionV relativeFrom="paragraph">
                <wp:posOffset>178217</wp:posOffset>
              </wp:positionV>
              <wp:extent cx="5647955" cy="11090"/>
              <wp:effectExtent l="0" t="0" r="29210" b="27305"/>
              <wp:wrapNone/>
              <wp:docPr id="54" name="Conexão reta 54"/>
              <wp:cNvGraphicFramePr/>
              <a:graphic xmlns:a="http://schemas.openxmlformats.org/drawingml/2006/main">
                <a:graphicData uri="http://schemas.microsoft.com/office/word/2010/wordprocessingShape">
                  <wps:wsp>
                    <wps:cNvCnPr/>
                    <wps:spPr>
                      <a:xfrm>
                        <a:off x="0" y="0"/>
                        <a:ext cx="5647955" cy="1109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47090D" id="Conexão reta 54" o:spid="_x0000_s1026" style="position:absolute;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80.6pt,14.05pt" to="525.3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" strokecolor="black [3200]" strokeweight="1.5pt">
              <v:stroke joinstyle="miter"/>
              <w10:wrap anchorx="page"/>
            </v:line>
          </w:pict>
        </mc:Fallback>
      </mc:AlternateContent>
    </w:r>
    <w:r w:rsidRPr="009B298B">
      <w:rPr>
        <w:rFonts w:cs="Times New Roman"/>
        <w:sz w:val="18"/>
        <w:szCs w:val="18"/>
      </w:rPr>
      <w:t xml:space="preserve"> </w:t>
    </w:r>
    <w:r w:rsidRPr="0077452F">
      <w:rPr>
        <w:rFonts w:cs="Times New Roman"/>
        <w:sz w:val="18"/>
        <w:szCs w:val="18"/>
      </w:rPr>
      <w:t>Promoção do Uso Eficiente de Água e Energia em Unidades de Produção Vitivinícola</w:t>
    </w:r>
  </w:p>
  <w:p w:rsidR="009A1A99" w:rsidRDefault="009A1A99">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042E1"/>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4F3C51"/>
    <w:multiLevelType w:val="multilevel"/>
    <w:tmpl w:val="68085172"/>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 w15:restartNumberingAfterBreak="0">
    <w:nsid w:val="03212F41"/>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A90DDD"/>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43E7A3F"/>
    <w:multiLevelType w:val="multilevel"/>
    <w:tmpl w:val="0816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066EBB"/>
    <w:multiLevelType w:val="multilevel"/>
    <w:tmpl w:val="0816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17CA5A92"/>
    <w:multiLevelType w:val="hybridMultilevel"/>
    <w:tmpl w:val="B436F2D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9CB3916"/>
    <w:multiLevelType w:val="hybridMultilevel"/>
    <w:tmpl w:val="8E24964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23122101"/>
    <w:multiLevelType w:val="multilevel"/>
    <w:tmpl w:val="C5725E2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30D26E7"/>
    <w:multiLevelType w:val="hybridMultilevel"/>
    <w:tmpl w:val="A5A092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37585772"/>
    <w:multiLevelType w:val="hybridMultilevel"/>
    <w:tmpl w:val="452868D0"/>
    <w:lvl w:ilvl="0" w:tplc="08160001">
      <w:start w:val="1"/>
      <w:numFmt w:val="bullet"/>
      <w:lvlText w:val=""/>
      <w:lvlJc w:val="left"/>
      <w:pPr>
        <w:ind w:left="563" w:hanging="360"/>
      </w:pPr>
      <w:rPr>
        <w:rFonts w:ascii="Symbol" w:hAnsi="Symbol" w:hint="default"/>
      </w:rPr>
    </w:lvl>
    <w:lvl w:ilvl="1" w:tplc="08160003" w:tentative="1">
      <w:start w:val="1"/>
      <w:numFmt w:val="bullet"/>
      <w:lvlText w:val="o"/>
      <w:lvlJc w:val="left"/>
      <w:pPr>
        <w:ind w:left="1283" w:hanging="360"/>
      </w:pPr>
      <w:rPr>
        <w:rFonts w:ascii="Courier New" w:hAnsi="Courier New" w:cs="Courier New" w:hint="default"/>
      </w:rPr>
    </w:lvl>
    <w:lvl w:ilvl="2" w:tplc="08160005" w:tentative="1">
      <w:start w:val="1"/>
      <w:numFmt w:val="bullet"/>
      <w:lvlText w:val=""/>
      <w:lvlJc w:val="left"/>
      <w:pPr>
        <w:ind w:left="2003" w:hanging="360"/>
      </w:pPr>
      <w:rPr>
        <w:rFonts w:ascii="Wingdings" w:hAnsi="Wingdings" w:hint="default"/>
      </w:rPr>
    </w:lvl>
    <w:lvl w:ilvl="3" w:tplc="08160001" w:tentative="1">
      <w:start w:val="1"/>
      <w:numFmt w:val="bullet"/>
      <w:lvlText w:val=""/>
      <w:lvlJc w:val="left"/>
      <w:pPr>
        <w:ind w:left="2723" w:hanging="360"/>
      </w:pPr>
      <w:rPr>
        <w:rFonts w:ascii="Symbol" w:hAnsi="Symbol" w:hint="default"/>
      </w:rPr>
    </w:lvl>
    <w:lvl w:ilvl="4" w:tplc="08160003" w:tentative="1">
      <w:start w:val="1"/>
      <w:numFmt w:val="bullet"/>
      <w:lvlText w:val="o"/>
      <w:lvlJc w:val="left"/>
      <w:pPr>
        <w:ind w:left="3443" w:hanging="360"/>
      </w:pPr>
      <w:rPr>
        <w:rFonts w:ascii="Courier New" w:hAnsi="Courier New" w:cs="Courier New" w:hint="default"/>
      </w:rPr>
    </w:lvl>
    <w:lvl w:ilvl="5" w:tplc="08160005" w:tentative="1">
      <w:start w:val="1"/>
      <w:numFmt w:val="bullet"/>
      <w:lvlText w:val=""/>
      <w:lvlJc w:val="left"/>
      <w:pPr>
        <w:ind w:left="4163" w:hanging="360"/>
      </w:pPr>
      <w:rPr>
        <w:rFonts w:ascii="Wingdings" w:hAnsi="Wingdings" w:hint="default"/>
      </w:rPr>
    </w:lvl>
    <w:lvl w:ilvl="6" w:tplc="08160001" w:tentative="1">
      <w:start w:val="1"/>
      <w:numFmt w:val="bullet"/>
      <w:lvlText w:val=""/>
      <w:lvlJc w:val="left"/>
      <w:pPr>
        <w:ind w:left="4883" w:hanging="360"/>
      </w:pPr>
      <w:rPr>
        <w:rFonts w:ascii="Symbol" w:hAnsi="Symbol" w:hint="default"/>
      </w:rPr>
    </w:lvl>
    <w:lvl w:ilvl="7" w:tplc="08160003" w:tentative="1">
      <w:start w:val="1"/>
      <w:numFmt w:val="bullet"/>
      <w:lvlText w:val="o"/>
      <w:lvlJc w:val="left"/>
      <w:pPr>
        <w:ind w:left="5603" w:hanging="360"/>
      </w:pPr>
      <w:rPr>
        <w:rFonts w:ascii="Courier New" w:hAnsi="Courier New" w:cs="Courier New" w:hint="default"/>
      </w:rPr>
    </w:lvl>
    <w:lvl w:ilvl="8" w:tplc="08160005" w:tentative="1">
      <w:start w:val="1"/>
      <w:numFmt w:val="bullet"/>
      <w:lvlText w:val=""/>
      <w:lvlJc w:val="left"/>
      <w:pPr>
        <w:ind w:left="6323" w:hanging="360"/>
      </w:pPr>
      <w:rPr>
        <w:rFonts w:ascii="Wingdings" w:hAnsi="Wingdings" w:hint="default"/>
      </w:rPr>
    </w:lvl>
  </w:abstractNum>
  <w:abstractNum w:abstractNumId="11" w15:restartNumberingAfterBreak="0">
    <w:nsid w:val="38A42D1B"/>
    <w:multiLevelType w:val="hybridMultilevel"/>
    <w:tmpl w:val="C2B4220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42613E5C"/>
    <w:multiLevelType w:val="hybridMultilevel"/>
    <w:tmpl w:val="289C5CD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44B64E0E"/>
    <w:multiLevelType w:val="hybridMultilevel"/>
    <w:tmpl w:val="4F6EC11E"/>
    <w:lvl w:ilvl="0" w:tplc="B68CA674">
      <w:start w:val="1"/>
      <w:numFmt w:val="lowerRoman"/>
      <w:lvlText w:val="%1."/>
      <w:lvlJc w:val="right"/>
      <w:pPr>
        <w:ind w:left="1077" w:hanging="717"/>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469A3BCC"/>
    <w:multiLevelType w:val="multilevel"/>
    <w:tmpl w:val="5FD60E08"/>
    <w:lvl w:ilvl="0">
      <w:start w:val="4"/>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5" w15:restartNumberingAfterBreak="0">
    <w:nsid w:val="47625034"/>
    <w:multiLevelType w:val="hybridMultilevel"/>
    <w:tmpl w:val="8BC6C6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8A223F4"/>
    <w:multiLevelType w:val="multilevel"/>
    <w:tmpl w:val="C5725E2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03731A"/>
    <w:multiLevelType w:val="multilevel"/>
    <w:tmpl w:val="8FE24008"/>
    <w:lvl w:ilvl="0">
      <w:start w:val="1"/>
      <w:numFmt w:val="decimal"/>
      <w:lvlText w:val="%1."/>
      <w:lvlJc w:val="left"/>
      <w:pPr>
        <w:ind w:left="360" w:hanging="360"/>
      </w:pPr>
      <w:rPr>
        <w:rFonts w:hint="default"/>
      </w:rPr>
    </w:lvl>
    <w:lvl w:ilvl="1">
      <w:start w:val="1"/>
      <w:numFmt w:val="decimal"/>
      <w:lvlText w:val="%1.%2."/>
      <w:lvlJc w:val="left"/>
      <w:pPr>
        <w:ind w:left="7379" w:hanging="432"/>
      </w:pPr>
    </w:lvl>
    <w:lvl w:ilvl="2">
      <w:start w:val="1"/>
      <w:numFmt w:val="decimal"/>
      <w:lvlText w:val="%1.%2.%3."/>
      <w:lvlJc w:val="left"/>
      <w:pPr>
        <w:ind w:left="1224" w:hanging="504"/>
      </w:pPr>
    </w:lvl>
    <w:lvl w:ilvl="3">
      <w:start w:val="1"/>
      <w:numFmt w:val="decimal"/>
      <w:pStyle w:val="Estilo2"/>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7093B77"/>
    <w:multiLevelType w:val="multilevel"/>
    <w:tmpl w:val="349817A2"/>
    <w:lvl w:ilvl="0">
      <w:start w:val="1"/>
      <w:numFmt w:val="decimal"/>
      <w:lvlText w:val="%1."/>
      <w:lvlJc w:val="left"/>
      <w:pPr>
        <w:ind w:left="720" w:hanging="360"/>
      </w:pPr>
      <w:rPr>
        <w:rFonts w:hint="default"/>
      </w:rPr>
    </w:lvl>
    <w:lvl w:ilvl="1">
      <w:start w:val="1"/>
      <w:numFmt w:val="decimal"/>
      <w:lvlText w:val="%1.%2."/>
      <w:lvlJc w:val="left"/>
      <w:pPr>
        <w:ind w:left="1152" w:hanging="432"/>
      </w:pPr>
      <w:rPr>
        <w:i w:val="0"/>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9" w15:restartNumberingAfterBreak="0">
    <w:nsid w:val="5F7D0E5E"/>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0BA07C1"/>
    <w:multiLevelType w:val="hybridMultilevel"/>
    <w:tmpl w:val="4188905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68E96FB5"/>
    <w:multiLevelType w:val="multilevel"/>
    <w:tmpl w:val="2B02389A"/>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2934C51"/>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450050A"/>
    <w:multiLevelType w:val="multilevel"/>
    <w:tmpl w:val="18CCB2D6"/>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4" w15:restartNumberingAfterBreak="0">
    <w:nsid w:val="774B4364"/>
    <w:multiLevelType w:val="hybridMultilevel"/>
    <w:tmpl w:val="19BA671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7"/>
  </w:num>
  <w:num w:numId="2">
    <w:abstractNumId w:val="14"/>
  </w:num>
  <w:num w:numId="3">
    <w:abstractNumId w:val="1"/>
  </w:num>
  <w:num w:numId="4">
    <w:abstractNumId w:val="18"/>
  </w:num>
  <w:num w:numId="5">
    <w:abstractNumId w:val="24"/>
  </w:num>
  <w:num w:numId="6">
    <w:abstractNumId w:val="15"/>
  </w:num>
  <w:num w:numId="7">
    <w:abstractNumId w:val="0"/>
  </w:num>
  <w:num w:numId="8">
    <w:abstractNumId w:val="23"/>
  </w:num>
  <w:num w:numId="9">
    <w:abstractNumId w:val="2"/>
  </w:num>
  <w:num w:numId="10">
    <w:abstractNumId w:val="7"/>
  </w:num>
  <w:num w:numId="11">
    <w:abstractNumId w:val="20"/>
  </w:num>
  <w:num w:numId="12">
    <w:abstractNumId w:val="11"/>
  </w:num>
  <w:num w:numId="13">
    <w:abstractNumId w:val="9"/>
  </w:num>
  <w:num w:numId="14">
    <w:abstractNumId w:val="6"/>
  </w:num>
  <w:num w:numId="15">
    <w:abstractNumId w:val="10"/>
  </w:num>
  <w:num w:numId="16">
    <w:abstractNumId w:val="22"/>
  </w:num>
  <w:num w:numId="17">
    <w:abstractNumId w:val="3"/>
  </w:num>
  <w:num w:numId="18">
    <w:abstractNumId w:val="5"/>
  </w:num>
  <w:num w:numId="19">
    <w:abstractNumId w:val="12"/>
  </w:num>
  <w:num w:numId="20">
    <w:abstractNumId w:val="8"/>
  </w:num>
  <w:num w:numId="21">
    <w:abstractNumId w:val="19"/>
  </w:num>
  <w:num w:numId="22">
    <w:abstractNumId w:val="13"/>
  </w:num>
  <w:num w:numId="23">
    <w:abstractNumId w:val="4"/>
  </w:num>
  <w:num w:numId="24">
    <w:abstractNumId w:val="21"/>
  </w:num>
  <w:num w:numId="25">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evenAndOddHeaders/>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4C56"/>
    <w:rsid w:val="00005086"/>
    <w:rsid w:val="00005FBB"/>
    <w:rsid w:val="000114B3"/>
    <w:rsid w:val="00017E37"/>
    <w:rsid w:val="00021C24"/>
    <w:rsid w:val="00021D9F"/>
    <w:rsid w:val="000231CB"/>
    <w:rsid w:val="00026086"/>
    <w:rsid w:val="00030CCB"/>
    <w:rsid w:val="000341D7"/>
    <w:rsid w:val="00037695"/>
    <w:rsid w:val="0004068E"/>
    <w:rsid w:val="00041653"/>
    <w:rsid w:val="00042FD7"/>
    <w:rsid w:val="0004312C"/>
    <w:rsid w:val="000458CC"/>
    <w:rsid w:val="000469F8"/>
    <w:rsid w:val="00050458"/>
    <w:rsid w:val="00053EA3"/>
    <w:rsid w:val="0005428D"/>
    <w:rsid w:val="00057F2B"/>
    <w:rsid w:val="00057F62"/>
    <w:rsid w:val="00066955"/>
    <w:rsid w:val="000669A5"/>
    <w:rsid w:val="0007538B"/>
    <w:rsid w:val="000764E8"/>
    <w:rsid w:val="00090F9E"/>
    <w:rsid w:val="000931A4"/>
    <w:rsid w:val="00093AB0"/>
    <w:rsid w:val="000A51D8"/>
    <w:rsid w:val="000B3319"/>
    <w:rsid w:val="000B384F"/>
    <w:rsid w:val="000B5848"/>
    <w:rsid w:val="000B637D"/>
    <w:rsid w:val="000B6A79"/>
    <w:rsid w:val="000B70A5"/>
    <w:rsid w:val="000C26AF"/>
    <w:rsid w:val="000D0EE7"/>
    <w:rsid w:val="000D2876"/>
    <w:rsid w:val="000E44B2"/>
    <w:rsid w:val="000E7950"/>
    <w:rsid w:val="000F140A"/>
    <w:rsid w:val="000F4A45"/>
    <w:rsid w:val="000F574F"/>
    <w:rsid w:val="000F6512"/>
    <w:rsid w:val="00102688"/>
    <w:rsid w:val="00102D0E"/>
    <w:rsid w:val="00102D1B"/>
    <w:rsid w:val="00106849"/>
    <w:rsid w:val="00107A3E"/>
    <w:rsid w:val="00112595"/>
    <w:rsid w:val="001201B2"/>
    <w:rsid w:val="00120C91"/>
    <w:rsid w:val="00121AE3"/>
    <w:rsid w:val="00121E66"/>
    <w:rsid w:val="00127DE7"/>
    <w:rsid w:val="0013304F"/>
    <w:rsid w:val="001368DB"/>
    <w:rsid w:val="001474F3"/>
    <w:rsid w:val="00147EB8"/>
    <w:rsid w:val="00155948"/>
    <w:rsid w:val="00164987"/>
    <w:rsid w:val="00164FDE"/>
    <w:rsid w:val="0016745F"/>
    <w:rsid w:val="00167A3C"/>
    <w:rsid w:val="001720BA"/>
    <w:rsid w:val="00173D0D"/>
    <w:rsid w:val="00176EB4"/>
    <w:rsid w:val="0018395A"/>
    <w:rsid w:val="001A2A53"/>
    <w:rsid w:val="001A4B3A"/>
    <w:rsid w:val="001A5902"/>
    <w:rsid w:val="001D3ECB"/>
    <w:rsid w:val="001D3FB9"/>
    <w:rsid w:val="001D5810"/>
    <w:rsid w:val="001E26A3"/>
    <w:rsid w:val="001E3C0E"/>
    <w:rsid w:val="001F15BE"/>
    <w:rsid w:val="001F34F7"/>
    <w:rsid w:val="001F71B1"/>
    <w:rsid w:val="001F7E2A"/>
    <w:rsid w:val="002012A1"/>
    <w:rsid w:val="00203AA8"/>
    <w:rsid w:val="002053EC"/>
    <w:rsid w:val="00210F15"/>
    <w:rsid w:val="00214BA0"/>
    <w:rsid w:val="002154C9"/>
    <w:rsid w:val="00217E24"/>
    <w:rsid w:val="00217FB9"/>
    <w:rsid w:val="00224D19"/>
    <w:rsid w:val="0022609B"/>
    <w:rsid w:val="00237EAD"/>
    <w:rsid w:val="002459B7"/>
    <w:rsid w:val="002555A5"/>
    <w:rsid w:val="0026302D"/>
    <w:rsid w:val="00265491"/>
    <w:rsid w:val="00265961"/>
    <w:rsid w:val="00274D45"/>
    <w:rsid w:val="0027605D"/>
    <w:rsid w:val="00286A63"/>
    <w:rsid w:val="00291974"/>
    <w:rsid w:val="00291CC0"/>
    <w:rsid w:val="00295A3F"/>
    <w:rsid w:val="0029647A"/>
    <w:rsid w:val="002A20D3"/>
    <w:rsid w:val="002A4BCA"/>
    <w:rsid w:val="002B0EF4"/>
    <w:rsid w:val="002B2156"/>
    <w:rsid w:val="002B296F"/>
    <w:rsid w:val="002B5473"/>
    <w:rsid w:val="002B5798"/>
    <w:rsid w:val="002B5FD6"/>
    <w:rsid w:val="002C09E7"/>
    <w:rsid w:val="002C1083"/>
    <w:rsid w:val="002C23B2"/>
    <w:rsid w:val="002D02FA"/>
    <w:rsid w:val="002D2936"/>
    <w:rsid w:val="002D6D51"/>
    <w:rsid w:val="002D72BF"/>
    <w:rsid w:val="002E35CC"/>
    <w:rsid w:val="002E3E97"/>
    <w:rsid w:val="002E4476"/>
    <w:rsid w:val="002F1AFC"/>
    <w:rsid w:val="002F50B7"/>
    <w:rsid w:val="002F5A79"/>
    <w:rsid w:val="00301DCB"/>
    <w:rsid w:val="0030249E"/>
    <w:rsid w:val="0030498F"/>
    <w:rsid w:val="00305E02"/>
    <w:rsid w:val="00306692"/>
    <w:rsid w:val="00306EB9"/>
    <w:rsid w:val="00310AFC"/>
    <w:rsid w:val="0031728F"/>
    <w:rsid w:val="00320535"/>
    <w:rsid w:val="00325485"/>
    <w:rsid w:val="003324C0"/>
    <w:rsid w:val="00334E2E"/>
    <w:rsid w:val="0033763B"/>
    <w:rsid w:val="00345CF5"/>
    <w:rsid w:val="003463DC"/>
    <w:rsid w:val="00346D6C"/>
    <w:rsid w:val="00350346"/>
    <w:rsid w:val="00355D89"/>
    <w:rsid w:val="003618B2"/>
    <w:rsid w:val="00362CB6"/>
    <w:rsid w:val="00363ACF"/>
    <w:rsid w:val="00365D27"/>
    <w:rsid w:val="003662BB"/>
    <w:rsid w:val="0037584E"/>
    <w:rsid w:val="0038376D"/>
    <w:rsid w:val="003910F1"/>
    <w:rsid w:val="00396C85"/>
    <w:rsid w:val="003A38FF"/>
    <w:rsid w:val="003A7130"/>
    <w:rsid w:val="003B4F0C"/>
    <w:rsid w:val="003B5F63"/>
    <w:rsid w:val="003C270C"/>
    <w:rsid w:val="003C74B3"/>
    <w:rsid w:val="003C7D11"/>
    <w:rsid w:val="003D09CE"/>
    <w:rsid w:val="003D360F"/>
    <w:rsid w:val="003D4940"/>
    <w:rsid w:val="003D5F47"/>
    <w:rsid w:val="003E0EE0"/>
    <w:rsid w:val="003E44DE"/>
    <w:rsid w:val="003E7C57"/>
    <w:rsid w:val="003F1353"/>
    <w:rsid w:val="00400300"/>
    <w:rsid w:val="00401A2F"/>
    <w:rsid w:val="0041044C"/>
    <w:rsid w:val="00413DDE"/>
    <w:rsid w:val="0041665A"/>
    <w:rsid w:val="004276D0"/>
    <w:rsid w:val="00431AAB"/>
    <w:rsid w:val="00433917"/>
    <w:rsid w:val="00434C87"/>
    <w:rsid w:val="00434E00"/>
    <w:rsid w:val="00435192"/>
    <w:rsid w:val="00436BDD"/>
    <w:rsid w:val="00440669"/>
    <w:rsid w:val="004474D0"/>
    <w:rsid w:val="00451807"/>
    <w:rsid w:val="00462E93"/>
    <w:rsid w:val="0046360F"/>
    <w:rsid w:val="0046451D"/>
    <w:rsid w:val="00471238"/>
    <w:rsid w:val="00477072"/>
    <w:rsid w:val="0048570E"/>
    <w:rsid w:val="004B2D29"/>
    <w:rsid w:val="004B5521"/>
    <w:rsid w:val="004B7E3B"/>
    <w:rsid w:val="004C2250"/>
    <w:rsid w:val="004C6C8D"/>
    <w:rsid w:val="004C7B91"/>
    <w:rsid w:val="004D005E"/>
    <w:rsid w:val="004E00C1"/>
    <w:rsid w:val="004E0C6A"/>
    <w:rsid w:val="004E6A45"/>
    <w:rsid w:val="004F311D"/>
    <w:rsid w:val="004F4780"/>
    <w:rsid w:val="004F4786"/>
    <w:rsid w:val="004F5E24"/>
    <w:rsid w:val="00502515"/>
    <w:rsid w:val="005029C5"/>
    <w:rsid w:val="00507094"/>
    <w:rsid w:val="00511C38"/>
    <w:rsid w:val="005129B1"/>
    <w:rsid w:val="00512FB6"/>
    <w:rsid w:val="00514440"/>
    <w:rsid w:val="00515616"/>
    <w:rsid w:val="00526F2A"/>
    <w:rsid w:val="00532253"/>
    <w:rsid w:val="00536D53"/>
    <w:rsid w:val="00550196"/>
    <w:rsid w:val="00552B80"/>
    <w:rsid w:val="00555FA0"/>
    <w:rsid w:val="0056101C"/>
    <w:rsid w:val="005633EE"/>
    <w:rsid w:val="00566A99"/>
    <w:rsid w:val="005762B5"/>
    <w:rsid w:val="00580169"/>
    <w:rsid w:val="00583C6B"/>
    <w:rsid w:val="00583FE2"/>
    <w:rsid w:val="005859D3"/>
    <w:rsid w:val="0058679B"/>
    <w:rsid w:val="00586AA8"/>
    <w:rsid w:val="00593F24"/>
    <w:rsid w:val="005A027A"/>
    <w:rsid w:val="005A77B6"/>
    <w:rsid w:val="005B1805"/>
    <w:rsid w:val="005B678F"/>
    <w:rsid w:val="005C5B14"/>
    <w:rsid w:val="005D355A"/>
    <w:rsid w:val="005D4169"/>
    <w:rsid w:val="005D6569"/>
    <w:rsid w:val="005E038B"/>
    <w:rsid w:val="005E157B"/>
    <w:rsid w:val="005E1A85"/>
    <w:rsid w:val="005E6CE4"/>
    <w:rsid w:val="005E759A"/>
    <w:rsid w:val="005F01B4"/>
    <w:rsid w:val="005F6CDC"/>
    <w:rsid w:val="00601A0D"/>
    <w:rsid w:val="006050D1"/>
    <w:rsid w:val="00616953"/>
    <w:rsid w:val="00620F77"/>
    <w:rsid w:val="00630EA0"/>
    <w:rsid w:val="00633945"/>
    <w:rsid w:val="006369E5"/>
    <w:rsid w:val="00642041"/>
    <w:rsid w:val="00645390"/>
    <w:rsid w:val="00646EBB"/>
    <w:rsid w:val="0065147B"/>
    <w:rsid w:val="006567C3"/>
    <w:rsid w:val="00672D37"/>
    <w:rsid w:val="006909A4"/>
    <w:rsid w:val="006A1153"/>
    <w:rsid w:val="006A4C56"/>
    <w:rsid w:val="006A638A"/>
    <w:rsid w:val="006A72AE"/>
    <w:rsid w:val="006B01E4"/>
    <w:rsid w:val="006B2262"/>
    <w:rsid w:val="006B5272"/>
    <w:rsid w:val="006B68C3"/>
    <w:rsid w:val="006B6A27"/>
    <w:rsid w:val="006C00AF"/>
    <w:rsid w:val="006C477C"/>
    <w:rsid w:val="006C7F7B"/>
    <w:rsid w:val="006D12DF"/>
    <w:rsid w:val="006D434D"/>
    <w:rsid w:val="006D4D39"/>
    <w:rsid w:val="006D51CC"/>
    <w:rsid w:val="006D607F"/>
    <w:rsid w:val="006E429B"/>
    <w:rsid w:val="006E649F"/>
    <w:rsid w:val="006E750A"/>
    <w:rsid w:val="006F19E7"/>
    <w:rsid w:val="006F2B52"/>
    <w:rsid w:val="006F357B"/>
    <w:rsid w:val="006F43CB"/>
    <w:rsid w:val="006F5182"/>
    <w:rsid w:val="006F58A7"/>
    <w:rsid w:val="006F5AB4"/>
    <w:rsid w:val="007213A4"/>
    <w:rsid w:val="00721502"/>
    <w:rsid w:val="00723D3D"/>
    <w:rsid w:val="00731440"/>
    <w:rsid w:val="00733394"/>
    <w:rsid w:val="00734111"/>
    <w:rsid w:val="007417D1"/>
    <w:rsid w:val="00741B11"/>
    <w:rsid w:val="00742116"/>
    <w:rsid w:val="007422E7"/>
    <w:rsid w:val="00747E9B"/>
    <w:rsid w:val="00750C6F"/>
    <w:rsid w:val="0075309A"/>
    <w:rsid w:val="0075481E"/>
    <w:rsid w:val="0075637C"/>
    <w:rsid w:val="0075685E"/>
    <w:rsid w:val="00766BD9"/>
    <w:rsid w:val="00767DA3"/>
    <w:rsid w:val="0077073E"/>
    <w:rsid w:val="00770DDB"/>
    <w:rsid w:val="007710A5"/>
    <w:rsid w:val="0077452F"/>
    <w:rsid w:val="00774AA4"/>
    <w:rsid w:val="00775FF0"/>
    <w:rsid w:val="00782B6D"/>
    <w:rsid w:val="0078379B"/>
    <w:rsid w:val="007909EA"/>
    <w:rsid w:val="00791037"/>
    <w:rsid w:val="00791E2C"/>
    <w:rsid w:val="00792D40"/>
    <w:rsid w:val="00796C82"/>
    <w:rsid w:val="0079735A"/>
    <w:rsid w:val="007A3529"/>
    <w:rsid w:val="007B0141"/>
    <w:rsid w:val="007B29E1"/>
    <w:rsid w:val="007B6569"/>
    <w:rsid w:val="007C0077"/>
    <w:rsid w:val="007C0491"/>
    <w:rsid w:val="007C0D9F"/>
    <w:rsid w:val="007C2334"/>
    <w:rsid w:val="007D0E18"/>
    <w:rsid w:val="007D0FBE"/>
    <w:rsid w:val="007D16BA"/>
    <w:rsid w:val="007D17CB"/>
    <w:rsid w:val="007D1B49"/>
    <w:rsid w:val="007D1F57"/>
    <w:rsid w:val="007D78E5"/>
    <w:rsid w:val="007E79E4"/>
    <w:rsid w:val="00803898"/>
    <w:rsid w:val="00827D60"/>
    <w:rsid w:val="0083093C"/>
    <w:rsid w:val="00830BF2"/>
    <w:rsid w:val="00841436"/>
    <w:rsid w:val="00841EDF"/>
    <w:rsid w:val="0084354C"/>
    <w:rsid w:val="008446AF"/>
    <w:rsid w:val="00845369"/>
    <w:rsid w:val="00847491"/>
    <w:rsid w:val="008504FE"/>
    <w:rsid w:val="00851065"/>
    <w:rsid w:val="00856D94"/>
    <w:rsid w:val="008754BB"/>
    <w:rsid w:val="00875ED2"/>
    <w:rsid w:val="00880D9D"/>
    <w:rsid w:val="00880F72"/>
    <w:rsid w:val="008816C9"/>
    <w:rsid w:val="00885C9E"/>
    <w:rsid w:val="0088609A"/>
    <w:rsid w:val="0089010C"/>
    <w:rsid w:val="0089419D"/>
    <w:rsid w:val="008A2185"/>
    <w:rsid w:val="008A3603"/>
    <w:rsid w:val="008A3CAD"/>
    <w:rsid w:val="008A5F5C"/>
    <w:rsid w:val="008B0123"/>
    <w:rsid w:val="008B240E"/>
    <w:rsid w:val="008C0252"/>
    <w:rsid w:val="008C04CD"/>
    <w:rsid w:val="008C3156"/>
    <w:rsid w:val="008C4ABE"/>
    <w:rsid w:val="008D16DA"/>
    <w:rsid w:val="008E29CD"/>
    <w:rsid w:val="008E3E87"/>
    <w:rsid w:val="008E6F06"/>
    <w:rsid w:val="008F06F9"/>
    <w:rsid w:val="008F475B"/>
    <w:rsid w:val="00902F73"/>
    <w:rsid w:val="00905814"/>
    <w:rsid w:val="009067EB"/>
    <w:rsid w:val="00907C83"/>
    <w:rsid w:val="00910924"/>
    <w:rsid w:val="00916AF5"/>
    <w:rsid w:val="00921BAB"/>
    <w:rsid w:val="00924696"/>
    <w:rsid w:val="00926298"/>
    <w:rsid w:val="009377CB"/>
    <w:rsid w:val="00940C05"/>
    <w:rsid w:val="009411AE"/>
    <w:rsid w:val="00952100"/>
    <w:rsid w:val="00953FAF"/>
    <w:rsid w:val="00954C40"/>
    <w:rsid w:val="009653D2"/>
    <w:rsid w:val="009743E3"/>
    <w:rsid w:val="00975F71"/>
    <w:rsid w:val="00981195"/>
    <w:rsid w:val="00984737"/>
    <w:rsid w:val="0098654E"/>
    <w:rsid w:val="009A003B"/>
    <w:rsid w:val="009A1A99"/>
    <w:rsid w:val="009A4E02"/>
    <w:rsid w:val="009A597F"/>
    <w:rsid w:val="009A72CF"/>
    <w:rsid w:val="009A7B1A"/>
    <w:rsid w:val="009B298B"/>
    <w:rsid w:val="009B6B37"/>
    <w:rsid w:val="009D3E65"/>
    <w:rsid w:val="009D3F0A"/>
    <w:rsid w:val="009D3F3E"/>
    <w:rsid w:val="009E2411"/>
    <w:rsid w:val="009E2A90"/>
    <w:rsid w:val="009E65FE"/>
    <w:rsid w:val="009F4A1D"/>
    <w:rsid w:val="00A04674"/>
    <w:rsid w:val="00A069E5"/>
    <w:rsid w:val="00A15CB2"/>
    <w:rsid w:val="00A23138"/>
    <w:rsid w:val="00A249E4"/>
    <w:rsid w:val="00A24C9F"/>
    <w:rsid w:val="00A25397"/>
    <w:rsid w:val="00A26C5D"/>
    <w:rsid w:val="00A312D3"/>
    <w:rsid w:val="00A3709F"/>
    <w:rsid w:val="00A4567B"/>
    <w:rsid w:val="00A542CC"/>
    <w:rsid w:val="00A54DFD"/>
    <w:rsid w:val="00A60D43"/>
    <w:rsid w:val="00A618DB"/>
    <w:rsid w:val="00A65082"/>
    <w:rsid w:val="00A654DD"/>
    <w:rsid w:val="00A657D0"/>
    <w:rsid w:val="00A76877"/>
    <w:rsid w:val="00A83CCA"/>
    <w:rsid w:val="00A84FC7"/>
    <w:rsid w:val="00A85D47"/>
    <w:rsid w:val="00A94842"/>
    <w:rsid w:val="00A956F7"/>
    <w:rsid w:val="00A97EF9"/>
    <w:rsid w:val="00AA0141"/>
    <w:rsid w:val="00AB386F"/>
    <w:rsid w:val="00AB5E7C"/>
    <w:rsid w:val="00AB6481"/>
    <w:rsid w:val="00AB7145"/>
    <w:rsid w:val="00AB7626"/>
    <w:rsid w:val="00AC0E75"/>
    <w:rsid w:val="00AC144D"/>
    <w:rsid w:val="00AC6AA1"/>
    <w:rsid w:val="00AD0DF9"/>
    <w:rsid w:val="00AD420E"/>
    <w:rsid w:val="00AD4E32"/>
    <w:rsid w:val="00AE1624"/>
    <w:rsid w:val="00AE47C1"/>
    <w:rsid w:val="00AE683F"/>
    <w:rsid w:val="00AF2A9F"/>
    <w:rsid w:val="00AF5B11"/>
    <w:rsid w:val="00AF5F23"/>
    <w:rsid w:val="00AF63B2"/>
    <w:rsid w:val="00B02BA1"/>
    <w:rsid w:val="00B042D7"/>
    <w:rsid w:val="00B046C7"/>
    <w:rsid w:val="00B048BE"/>
    <w:rsid w:val="00B14432"/>
    <w:rsid w:val="00B24962"/>
    <w:rsid w:val="00B31120"/>
    <w:rsid w:val="00B3306F"/>
    <w:rsid w:val="00B3454F"/>
    <w:rsid w:val="00B4264F"/>
    <w:rsid w:val="00B455AE"/>
    <w:rsid w:val="00B54CC9"/>
    <w:rsid w:val="00B56A02"/>
    <w:rsid w:val="00B73CA5"/>
    <w:rsid w:val="00B851A7"/>
    <w:rsid w:val="00B86091"/>
    <w:rsid w:val="00B87613"/>
    <w:rsid w:val="00B924AC"/>
    <w:rsid w:val="00B92D6F"/>
    <w:rsid w:val="00B95029"/>
    <w:rsid w:val="00B95B48"/>
    <w:rsid w:val="00BA213A"/>
    <w:rsid w:val="00BA37DC"/>
    <w:rsid w:val="00BA5617"/>
    <w:rsid w:val="00BA72A7"/>
    <w:rsid w:val="00BB10E9"/>
    <w:rsid w:val="00BB55A5"/>
    <w:rsid w:val="00BB7B81"/>
    <w:rsid w:val="00BC2E0E"/>
    <w:rsid w:val="00BC4384"/>
    <w:rsid w:val="00BC7DFD"/>
    <w:rsid w:val="00BD3EC0"/>
    <w:rsid w:val="00BD6DE2"/>
    <w:rsid w:val="00BD7A26"/>
    <w:rsid w:val="00BD7D8F"/>
    <w:rsid w:val="00BE26E4"/>
    <w:rsid w:val="00BE2DD8"/>
    <w:rsid w:val="00BE58D0"/>
    <w:rsid w:val="00BE713B"/>
    <w:rsid w:val="00BE75BD"/>
    <w:rsid w:val="00BF0C3E"/>
    <w:rsid w:val="00BF20B7"/>
    <w:rsid w:val="00BF329F"/>
    <w:rsid w:val="00BF6AEA"/>
    <w:rsid w:val="00C001E2"/>
    <w:rsid w:val="00C0633A"/>
    <w:rsid w:val="00C07B56"/>
    <w:rsid w:val="00C171CA"/>
    <w:rsid w:val="00C17860"/>
    <w:rsid w:val="00C212ED"/>
    <w:rsid w:val="00C25039"/>
    <w:rsid w:val="00C26988"/>
    <w:rsid w:val="00C33DFC"/>
    <w:rsid w:val="00C377F1"/>
    <w:rsid w:val="00C404AB"/>
    <w:rsid w:val="00C466DA"/>
    <w:rsid w:val="00C5473E"/>
    <w:rsid w:val="00C573DE"/>
    <w:rsid w:val="00C63954"/>
    <w:rsid w:val="00C64040"/>
    <w:rsid w:val="00C654F2"/>
    <w:rsid w:val="00C6740E"/>
    <w:rsid w:val="00C67585"/>
    <w:rsid w:val="00C75B5D"/>
    <w:rsid w:val="00C77940"/>
    <w:rsid w:val="00C80B43"/>
    <w:rsid w:val="00C846CB"/>
    <w:rsid w:val="00C9032B"/>
    <w:rsid w:val="00C9065D"/>
    <w:rsid w:val="00C90AB4"/>
    <w:rsid w:val="00C90B3E"/>
    <w:rsid w:val="00CA2EF9"/>
    <w:rsid w:val="00CA4C32"/>
    <w:rsid w:val="00CB7CF4"/>
    <w:rsid w:val="00CB7FD8"/>
    <w:rsid w:val="00CC030D"/>
    <w:rsid w:val="00CC498C"/>
    <w:rsid w:val="00CC7F56"/>
    <w:rsid w:val="00CD680E"/>
    <w:rsid w:val="00CE338F"/>
    <w:rsid w:val="00CE40F1"/>
    <w:rsid w:val="00CE5C69"/>
    <w:rsid w:val="00CE75D4"/>
    <w:rsid w:val="00CE7AD8"/>
    <w:rsid w:val="00CF06C1"/>
    <w:rsid w:val="00CF1172"/>
    <w:rsid w:val="00CF4847"/>
    <w:rsid w:val="00CF4B0E"/>
    <w:rsid w:val="00CF7572"/>
    <w:rsid w:val="00D00F47"/>
    <w:rsid w:val="00D04184"/>
    <w:rsid w:val="00D054D6"/>
    <w:rsid w:val="00D117CE"/>
    <w:rsid w:val="00D1655E"/>
    <w:rsid w:val="00D33CF1"/>
    <w:rsid w:val="00D34B19"/>
    <w:rsid w:val="00D350C4"/>
    <w:rsid w:val="00D3537D"/>
    <w:rsid w:val="00D40AB0"/>
    <w:rsid w:val="00D4308F"/>
    <w:rsid w:val="00D45AF2"/>
    <w:rsid w:val="00D46BDE"/>
    <w:rsid w:val="00D501DA"/>
    <w:rsid w:val="00D50A00"/>
    <w:rsid w:val="00D563B7"/>
    <w:rsid w:val="00D57CA4"/>
    <w:rsid w:val="00D636F5"/>
    <w:rsid w:val="00D6725B"/>
    <w:rsid w:val="00D7199D"/>
    <w:rsid w:val="00D739D6"/>
    <w:rsid w:val="00D7758A"/>
    <w:rsid w:val="00D82C7E"/>
    <w:rsid w:val="00D83549"/>
    <w:rsid w:val="00D90FBE"/>
    <w:rsid w:val="00D91471"/>
    <w:rsid w:val="00D94E39"/>
    <w:rsid w:val="00D96655"/>
    <w:rsid w:val="00DA07DE"/>
    <w:rsid w:val="00DA5332"/>
    <w:rsid w:val="00DA5C0B"/>
    <w:rsid w:val="00DB0EAC"/>
    <w:rsid w:val="00DB14E1"/>
    <w:rsid w:val="00DB3356"/>
    <w:rsid w:val="00DD7836"/>
    <w:rsid w:val="00DE3F03"/>
    <w:rsid w:val="00E01B3E"/>
    <w:rsid w:val="00E02774"/>
    <w:rsid w:val="00E03A1F"/>
    <w:rsid w:val="00E03DD8"/>
    <w:rsid w:val="00E0717F"/>
    <w:rsid w:val="00E10494"/>
    <w:rsid w:val="00E168E9"/>
    <w:rsid w:val="00E16B0F"/>
    <w:rsid w:val="00E179B7"/>
    <w:rsid w:val="00E21C86"/>
    <w:rsid w:val="00E27CB3"/>
    <w:rsid w:val="00E30D8F"/>
    <w:rsid w:val="00E35BCF"/>
    <w:rsid w:val="00E378D3"/>
    <w:rsid w:val="00E40C2D"/>
    <w:rsid w:val="00E41E46"/>
    <w:rsid w:val="00E44885"/>
    <w:rsid w:val="00E45F8C"/>
    <w:rsid w:val="00E50F81"/>
    <w:rsid w:val="00E55F2C"/>
    <w:rsid w:val="00E63B61"/>
    <w:rsid w:val="00E64B4F"/>
    <w:rsid w:val="00E65882"/>
    <w:rsid w:val="00E67C44"/>
    <w:rsid w:val="00E734F7"/>
    <w:rsid w:val="00E74724"/>
    <w:rsid w:val="00E75138"/>
    <w:rsid w:val="00E75EEC"/>
    <w:rsid w:val="00E85622"/>
    <w:rsid w:val="00E85F95"/>
    <w:rsid w:val="00E90B17"/>
    <w:rsid w:val="00E91ED3"/>
    <w:rsid w:val="00E95403"/>
    <w:rsid w:val="00EA28C8"/>
    <w:rsid w:val="00EA36E0"/>
    <w:rsid w:val="00EA4B3E"/>
    <w:rsid w:val="00EA735F"/>
    <w:rsid w:val="00EB037A"/>
    <w:rsid w:val="00EB107D"/>
    <w:rsid w:val="00EB207C"/>
    <w:rsid w:val="00EC22BD"/>
    <w:rsid w:val="00EC5391"/>
    <w:rsid w:val="00EC657A"/>
    <w:rsid w:val="00EC6D02"/>
    <w:rsid w:val="00ED032F"/>
    <w:rsid w:val="00ED7A68"/>
    <w:rsid w:val="00EE19E9"/>
    <w:rsid w:val="00EE3CF2"/>
    <w:rsid w:val="00EE5C93"/>
    <w:rsid w:val="00EE69A4"/>
    <w:rsid w:val="00EE77C3"/>
    <w:rsid w:val="00EF1E84"/>
    <w:rsid w:val="00F01E11"/>
    <w:rsid w:val="00F07BAA"/>
    <w:rsid w:val="00F12DB1"/>
    <w:rsid w:val="00F22070"/>
    <w:rsid w:val="00F22D5E"/>
    <w:rsid w:val="00F23E56"/>
    <w:rsid w:val="00F23F3C"/>
    <w:rsid w:val="00F27A92"/>
    <w:rsid w:val="00F3259B"/>
    <w:rsid w:val="00F34C62"/>
    <w:rsid w:val="00F3630D"/>
    <w:rsid w:val="00F40E79"/>
    <w:rsid w:val="00F42106"/>
    <w:rsid w:val="00F432F2"/>
    <w:rsid w:val="00F50577"/>
    <w:rsid w:val="00F50E95"/>
    <w:rsid w:val="00F52E32"/>
    <w:rsid w:val="00F5650E"/>
    <w:rsid w:val="00F766E5"/>
    <w:rsid w:val="00F7680F"/>
    <w:rsid w:val="00F9060D"/>
    <w:rsid w:val="00F916F4"/>
    <w:rsid w:val="00F92F0C"/>
    <w:rsid w:val="00F96A39"/>
    <w:rsid w:val="00FA083F"/>
    <w:rsid w:val="00FB1EDC"/>
    <w:rsid w:val="00FB7A47"/>
    <w:rsid w:val="00FC3E19"/>
    <w:rsid w:val="00FC4F3F"/>
    <w:rsid w:val="00FC52B2"/>
    <w:rsid w:val="00FC71F5"/>
    <w:rsid w:val="00FD0E4F"/>
    <w:rsid w:val="00FE59B6"/>
    <w:rsid w:val="00FE7210"/>
    <w:rsid w:val="00FF415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2EA20B"/>
  <w15:chartTrackingRefBased/>
  <w15:docId w15:val="{94F9A8B1-5D06-4187-9AA2-80416E769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A4C56"/>
    <w:pPr>
      <w:spacing w:line="240" w:lineRule="auto"/>
      <w:jc w:val="both"/>
    </w:pPr>
    <w:rPr>
      <w:rFonts w:ascii="Times New Roman" w:hAnsi="Times New Roman"/>
    </w:rPr>
  </w:style>
  <w:style w:type="paragraph" w:styleId="Cabealho1">
    <w:name w:val="heading 1"/>
    <w:basedOn w:val="Normal"/>
    <w:next w:val="Normal"/>
    <w:link w:val="Cabealho1Carter"/>
    <w:uiPriority w:val="9"/>
    <w:qFormat/>
    <w:rsid w:val="006A4C56"/>
    <w:pPr>
      <w:keepNext/>
      <w:keepLines/>
      <w:spacing w:after="40"/>
      <w:outlineLvl w:val="0"/>
    </w:pPr>
    <w:rPr>
      <w:rFonts w:eastAsiaTheme="majorEastAsia" w:cstheme="majorBidi"/>
      <w:b/>
      <w:sz w:val="32"/>
      <w:szCs w:val="32"/>
    </w:rPr>
  </w:style>
  <w:style w:type="paragraph" w:styleId="Cabealho2">
    <w:name w:val="heading 2"/>
    <w:basedOn w:val="Normal"/>
    <w:next w:val="Normal"/>
    <w:link w:val="Cabealho2Carter"/>
    <w:uiPriority w:val="9"/>
    <w:unhideWhenUsed/>
    <w:qFormat/>
    <w:rsid w:val="006A4C56"/>
    <w:pPr>
      <w:keepNext/>
      <w:keepLines/>
      <w:spacing w:after="0"/>
      <w:outlineLvl w:val="1"/>
    </w:pPr>
    <w:rPr>
      <w:rFonts w:eastAsiaTheme="majorEastAsia" w:cstheme="majorBidi"/>
      <w:b/>
      <w:sz w:val="28"/>
      <w:szCs w:val="26"/>
    </w:rPr>
  </w:style>
  <w:style w:type="paragraph" w:styleId="Cabealho3">
    <w:name w:val="heading 3"/>
    <w:basedOn w:val="Normal"/>
    <w:next w:val="Normal"/>
    <w:link w:val="Cabealho3Carter"/>
    <w:uiPriority w:val="9"/>
    <w:unhideWhenUsed/>
    <w:qFormat/>
    <w:rsid w:val="006A4C56"/>
    <w:pPr>
      <w:keepNext/>
      <w:keepLines/>
      <w:spacing w:before="160" w:after="120"/>
      <w:outlineLvl w:val="2"/>
    </w:pPr>
    <w:rPr>
      <w:rFonts w:eastAsiaTheme="majorEastAsia" w:cstheme="majorBidi"/>
      <w:b/>
      <w:sz w:val="28"/>
      <w:szCs w:val="24"/>
    </w:rPr>
  </w:style>
  <w:style w:type="paragraph" w:styleId="Cabealho4">
    <w:name w:val="heading 4"/>
    <w:basedOn w:val="Normal"/>
    <w:next w:val="Normal"/>
    <w:link w:val="Cabealho4Carter"/>
    <w:uiPriority w:val="9"/>
    <w:unhideWhenUsed/>
    <w:qFormat/>
    <w:rsid w:val="006A4C56"/>
    <w:pPr>
      <w:keepNext/>
      <w:keepLines/>
      <w:spacing w:before="40" w:after="0"/>
      <w:outlineLvl w:val="3"/>
    </w:pPr>
    <w:rPr>
      <w:rFonts w:eastAsiaTheme="majorEastAsia" w:cstheme="majorBidi"/>
      <w:b/>
      <w:iCs/>
      <w:sz w:val="28"/>
    </w:rPr>
  </w:style>
  <w:style w:type="paragraph" w:styleId="Cabealho5">
    <w:name w:val="heading 5"/>
    <w:basedOn w:val="Normal"/>
    <w:next w:val="Normal"/>
    <w:link w:val="Cabealho5Carter"/>
    <w:uiPriority w:val="9"/>
    <w:unhideWhenUsed/>
    <w:qFormat/>
    <w:rsid w:val="006A638A"/>
    <w:pPr>
      <w:keepNext/>
      <w:keepLines/>
      <w:spacing w:before="40" w:after="0"/>
      <w:outlineLvl w:val="4"/>
    </w:pPr>
    <w:rPr>
      <w:rFonts w:eastAsiaTheme="majorEastAsia" w:cstheme="majorBidi"/>
      <w:b/>
      <w:sz w:val="24"/>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Estilo2">
    <w:name w:val="Estilo2"/>
    <w:basedOn w:val="Normal"/>
    <w:next w:val="Normal"/>
    <w:link w:val="Estilo2Carter"/>
    <w:qFormat/>
    <w:rsid w:val="008F475B"/>
    <w:pPr>
      <w:keepNext/>
      <w:keepLines/>
      <w:numPr>
        <w:ilvl w:val="3"/>
        <w:numId w:val="1"/>
      </w:numPr>
      <w:spacing w:before="40" w:after="0"/>
      <w:outlineLvl w:val="2"/>
    </w:pPr>
    <w:rPr>
      <w:rFonts w:asciiTheme="majorHAnsi" w:eastAsiaTheme="majorEastAsia" w:hAnsiTheme="majorHAnsi" w:cstheme="majorBidi"/>
      <w:b/>
      <w:sz w:val="24"/>
      <w:szCs w:val="24"/>
    </w:rPr>
  </w:style>
  <w:style w:type="character" w:customStyle="1" w:styleId="Estilo2Carter">
    <w:name w:val="Estilo2 Caráter"/>
    <w:basedOn w:val="Tipodeletrapredefinidodopargrafo"/>
    <w:link w:val="Estilo2"/>
    <w:rsid w:val="008F475B"/>
    <w:rPr>
      <w:rFonts w:asciiTheme="majorHAnsi" w:eastAsiaTheme="majorEastAsia" w:hAnsiTheme="majorHAnsi" w:cstheme="majorBidi"/>
      <w:b/>
      <w:sz w:val="24"/>
      <w:szCs w:val="24"/>
    </w:rPr>
  </w:style>
  <w:style w:type="paragraph" w:customStyle="1" w:styleId="Sub-Sub-Sub-Cabealho2">
    <w:name w:val="Sub-Sub-Sub-Cabeçalho2"/>
    <w:basedOn w:val="Cabealho4"/>
    <w:next w:val="Normal"/>
    <w:link w:val="Sub-Sub-Sub-Cabealho2Carter"/>
    <w:autoRedefine/>
    <w:qFormat/>
    <w:rsid w:val="008F475B"/>
    <w:pPr>
      <w:ind w:left="709" w:hanging="709"/>
    </w:pPr>
    <w:rPr>
      <w:b w:val="0"/>
      <w:i/>
    </w:rPr>
  </w:style>
  <w:style w:type="character" w:customStyle="1" w:styleId="Sub-Sub-Sub-Cabealho2Carter">
    <w:name w:val="Sub-Sub-Sub-Cabeçalho2 Caráter"/>
    <w:basedOn w:val="Cabealho4Carter"/>
    <w:link w:val="Sub-Sub-Sub-Cabealho2"/>
    <w:rsid w:val="008F475B"/>
    <w:rPr>
      <w:rFonts w:ascii="Times New Roman" w:eastAsiaTheme="majorEastAsia" w:hAnsi="Times New Roman" w:cstheme="majorBidi"/>
      <w:b w:val="0"/>
      <w:i/>
      <w:iCs/>
      <w:sz w:val="28"/>
    </w:rPr>
  </w:style>
  <w:style w:type="character" w:customStyle="1" w:styleId="Cabealho4Carter">
    <w:name w:val="Cabeçalho 4 Caráter"/>
    <w:basedOn w:val="Tipodeletrapredefinidodopargrafo"/>
    <w:link w:val="Cabealho4"/>
    <w:uiPriority w:val="9"/>
    <w:rsid w:val="006A4C56"/>
    <w:rPr>
      <w:rFonts w:ascii="Times New Roman" w:eastAsiaTheme="majorEastAsia" w:hAnsi="Times New Roman" w:cstheme="majorBidi"/>
      <w:b/>
      <w:iCs/>
      <w:sz w:val="28"/>
    </w:rPr>
  </w:style>
  <w:style w:type="character" w:customStyle="1" w:styleId="Cabealho1Carter">
    <w:name w:val="Cabeçalho 1 Caráter"/>
    <w:basedOn w:val="Tipodeletrapredefinidodopargrafo"/>
    <w:link w:val="Cabealho1"/>
    <w:uiPriority w:val="9"/>
    <w:rsid w:val="006A4C56"/>
    <w:rPr>
      <w:rFonts w:ascii="Times New Roman" w:eastAsiaTheme="majorEastAsia" w:hAnsi="Times New Roman" w:cstheme="majorBidi"/>
      <w:b/>
      <w:sz w:val="32"/>
      <w:szCs w:val="32"/>
    </w:rPr>
  </w:style>
  <w:style w:type="character" w:customStyle="1" w:styleId="Cabealho2Carter">
    <w:name w:val="Cabeçalho 2 Caráter"/>
    <w:basedOn w:val="Tipodeletrapredefinidodopargrafo"/>
    <w:link w:val="Cabealho2"/>
    <w:uiPriority w:val="9"/>
    <w:rsid w:val="006A4C56"/>
    <w:rPr>
      <w:rFonts w:ascii="Times New Roman" w:eastAsiaTheme="majorEastAsia" w:hAnsi="Times New Roman" w:cstheme="majorBidi"/>
      <w:b/>
      <w:sz w:val="28"/>
      <w:szCs w:val="26"/>
    </w:rPr>
  </w:style>
  <w:style w:type="character" w:customStyle="1" w:styleId="Cabealho3Carter">
    <w:name w:val="Cabeçalho 3 Caráter"/>
    <w:basedOn w:val="Tipodeletrapredefinidodopargrafo"/>
    <w:link w:val="Cabealho3"/>
    <w:uiPriority w:val="9"/>
    <w:rsid w:val="006A4C56"/>
    <w:rPr>
      <w:rFonts w:ascii="Times New Roman" w:eastAsiaTheme="majorEastAsia" w:hAnsi="Times New Roman" w:cstheme="majorBidi"/>
      <w:b/>
      <w:sz w:val="28"/>
      <w:szCs w:val="24"/>
    </w:rPr>
  </w:style>
  <w:style w:type="paragraph" w:styleId="Cabealhodondice">
    <w:name w:val="TOC Heading"/>
    <w:basedOn w:val="Cabealho1"/>
    <w:next w:val="Normal"/>
    <w:uiPriority w:val="39"/>
    <w:unhideWhenUsed/>
    <w:qFormat/>
    <w:rsid w:val="006A4C56"/>
    <w:pPr>
      <w:outlineLvl w:val="9"/>
    </w:pPr>
    <w:rPr>
      <w:lang w:eastAsia="pt-PT"/>
    </w:rPr>
  </w:style>
  <w:style w:type="paragraph" w:styleId="Ttulo">
    <w:name w:val="Title"/>
    <w:aliases w:val="cabeçalho 3"/>
    <w:basedOn w:val="Normal"/>
    <w:next w:val="Normal"/>
    <w:link w:val="TtuloCarter"/>
    <w:uiPriority w:val="10"/>
    <w:qFormat/>
    <w:rsid w:val="006A4C56"/>
    <w:pPr>
      <w:spacing w:after="0"/>
      <w:ind w:left="851"/>
      <w:contextualSpacing/>
    </w:pPr>
    <w:rPr>
      <w:rFonts w:eastAsiaTheme="majorEastAsia" w:cstheme="majorBidi"/>
      <w:b/>
      <w:spacing w:val="-10"/>
      <w:kern w:val="28"/>
      <w:sz w:val="28"/>
      <w:szCs w:val="56"/>
    </w:rPr>
  </w:style>
  <w:style w:type="character" w:customStyle="1" w:styleId="TtuloCarter">
    <w:name w:val="Título Caráter"/>
    <w:aliases w:val="cabeçalho 3 Caráter"/>
    <w:basedOn w:val="Tipodeletrapredefinidodopargrafo"/>
    <w:link w:val="Ttulo"/>
    <w:uiPriority w:val="10"/>
    <w:rsid w:val="006A4C56"/>
    <w:rPr>
      <w:rFonts w:ascii="Times New Roman" w:eastAsiaTheme="majorEastAsia" w:hAnsi="Times New Roman" w:cstheme="majorBidi"/>
      <w:b/>
      <w:spacing w:val="-10"/>
      <w:kern w:val="28"/>
      <w:sz w:val="28"/>
      <w:szCs w:val="56"/>
    </w:rPr>
  </w:style>
  <w:style w:type="paragraph" w:styleId="ndice1">
    <w:name w:val="toc 1"/>
    <w:basedOn w:val="Normal"/>
    <w:next w:val="Normal"/>
    <w:autoRedefine/>
    <w:uiPriority w:val="39"/>
    <w:unhideWhenUsed/>
    <w:rsid w:val="006A4C56"/>
    <w:pPr>
      <w:tabs>
        <w:tab w:val="left" w:pos="660"/>
        <w:tab w:val="right" w:leader="dot" w:pos="8789"/>
      </w:tabs>
      <w:spacing w:after="100"/>
    </w:pPr>
  </w:style>
  <w:style w:type="character" w:styleId="Hiperligao">
    <w:name w:val="Hyperlink"/>
    <w:basedOn w:val="Tipodeletrapredefinidodopargrafo"/>
    <w:uiPriority w:val="99"/>
    <w:unhideWhenUsed/>
    <w:rsid w:val="006A4C56"/>
    <w:rPr>
      <w:color w:val="0563C1" w:themeColor="hyperlink"/>
      <w:u w:val="single"/>
    </w:rPr>
  </w:style>
  <w:style w:type="paragraph" w:styleId="Cabealho">
    <w:name w:val="header"/>
    <w:basedOn w:val="Normal"/>
    <w:link w:val="CabealhoCarter"/>
    <w:uiPriority w:val="99"/>
    <w:unhideWhenUsed/>
    <w:rsid w:val="006A4C56"/>
    <w:pPr>
      <w:tabs>
        <w:tab w:val="center" w:pos="4252"/>
        <w:tab w:val="right" w:pos="8504"/>
      </w:tabs>
      <w:spacing w:after="0"/>
    </w:pPr>
  </w:style>
  <w:style w:type="character" w:customStyle="1" w:styleId="CabealhoCarter">
    <w:name w:val="Cabeçalho Caráter"/>
    <w:basedOn w:val="Tipodeletrapredefinidodopargrafo"/>
    <w:link w:val="Cabealho"/>
    <w:uiPriority w:val="99"/>
    <w:rsid w:val="006A4C56"/>
    <w:rPr>
      <w:rFonts w:ascii="Times New Roman" w:hAnsi="Times New Roman"/>
    </w:rPr>
  </w:style>
  <w:style w:type="paragraph" w:styleId="Rodap">
    <w:name w:val="footer"/>
    <w:basedOn w:val="Normal"/>
    <w:link w:val="RodapCarter"/>
    <w:uiPriority w:val="99"/>
    <w:unhideWhenUsed/>
    <w:rsid w:val="006A4C56"/>
    <w:pPr>
      <w:tabs>
        <w:tab w:val="center" w:pos="4252"/>
        <w:tab w:val="right" w:pos="8504"/>
      </w:tabs>
      <w:spacing w:after="0"/>
    </w:pPr>
  </w:style>
  <w:style w:type="character" w:customStyle="1" w:styleId="RodapCarter">
    <w:name w:val="Rodapé Caráter"/>
    <w:basedOn w:val="Tipodeletrapredefinidodopargrafo"/>
    <w:link w:val="Rodap"/>
    <w:uiPriority w:val="99"/>
    <w:rsid w:val="006A4C56"/>
    <w:rPr>
      <w:rFonts w:ascii="Times New Roman" w:hAnsi="Times New Roman"/>
    </w:rPr>
  </w:style>
  <w:style w:type="paragraph" w:styleId="PargrafodaLista">
    <w:name w:val="List Paragraph"/>
    <w:basedOn w:val="Normal"/>
    <w:link w:val="PargrafodaListaCarter"/>
    <w:uiPriority w:val="34"/>
    <w:qFormat/>
    <w:rsid w:val="006A4C56"/>
    <w:pPr>
      <w:ind w:left="720"/>
      <w:contextualSpacing/>
    </w:pPr>
  </w:style>
  <w:style w:type="paragraph" w:styleId="ndice2">
    <w:name w:val="toc 2"/>
    <w:basedOn w:val="Normal"/>
    <w:next w:val="Normal"/>
    <w:autoRedefine/>
    <w:uiPriority w:val="39"/>
    <w:unhideWhenUsed/>
    <w:rsid w:val="006A4C56"/>
    <w:pPr>
      <w:tabs>
        <w:tab w:val="left" w:pos="880"/>
        <w:tab w:val="right" w:leader="dot" w:pos="8789"/>
      </w:tabs>
      <w:spacing w:after="100"/>
      <w:ind w:left="220"/>
    </w:pPr>
    <w:rPr>
      <w:rFonts w:eastAsiaTheme="minorEastAsia" w:cs="Times New Roman"/>
      <w:lang w:eastAsia="pt-PT"/>
    </w:rPr>
  </w:style>
  <w:style w:type="paragraph" w:styleId="ndice3">
    <w:name w:val="toc 3"/>
    <w:basedOn w:val="Normal"/>
    <w:next w:val="Normal"/>
    <w:autoRedefine/>
    <w:uiPriority w:val="39"/>
    <w:unhideWhenUsed/>
    <w:rsid w:val="006A4C56"/>
    <w:pPr>
      <w:spacing w:after="100"/>
      <w:ind w:left="440"/>
    </w:pPr>
    <w:rPr>
      <w:rFonts w:eastAsiaTheme="minorEastAsia" w:cs="Times New Roman"/>
      <w:lang w:eastAsia="pt-PT"/>
    </w:rPr>
  </w:style>
  <w:style w:type="paragraph" w:styleId="Legenda">
    <w:name w:val="caption"/>
    <w:basedOn w:val="Normal"/>
    <w:next w:val="Normal"/>
    <w:uiPriority w:val="35"/>
    <w:unhideWhenUsed/>
    <w:qFormat/>
    <w:rsid w:val="006A4C56"/>
    <w:pPr>
      <w:spacing w:after="200"/>
      <w:jc w:val="center"/>
    </w:pPr>
    <w:rPr>
      <w:iCs/>
      <w:sz w:val="18"/>
      <w:szCs w:val="18"/>
    </w:rPr>
  </w:style>
  <w:style w:type="paragraph" w:styleId="NormalWeb">
    <w:name w:val="Normal (Web)"/>
    <w:basedOn w:val="Normal"/>
    <w:uiPriority w:val="99"/>
    <w:unhideWhenUsed/>
    <w:rsid w:val="006A4C56"/>
    <w:pPr>
      <w:spacing w:before="100" w:beforeAutospacing="1" w:after="100" w:afterAutospacing="1"/>
    </w:pPr>
    <w:rPr>
      <w:rFonts w:eastAsiaTheme="minorEastAsia" w:cs="Times New Roman"/>
      <w:sz w:val="24"/>
      <w:szCs w:val="24"/>
      <w:lang w:eastAsia="pt-PT"/>
    </w:rPr>
  </w:style>
  <w:style w:type="paragraph" w:styleId="ndicedeilustraes">
    <w:name w:val="table of figures"/>
    <w:basedOn w:val="Normal"/>
    <w:next w:val="Normal"/>
    <w:uiPriority w:val="99"/>
    <w:unhideWhenUsed/>
    <w:rsid w:val="006A4C56"/>
    <w:pPr>
      <w:spacing w:after="0"/>
    </w:pPr>
  </w:style>
  <w:style w:type="table" w:styleId="Tabelacomgrelha">
    <w:name w:val="Table Grid"/>
    <w:basedOn w:val="Tabelanormal"/>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arter"/>
    <w:uiPriority w:val="99"/>
    <w:semiHidden/>
    <w:unhideWhenUsed/>
    <w:rsid w:val="006A4C56"/>
    <w:pPr>
      <w:spacing w:after="0"/>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6A4C56"/>
    <w:rPr>
      <w:rFonts w:ascii="Segoe UI" w:hAnsi="Segoe UI" w:cs="Segoe UI"/>
      <w:sz w:val="18"/>
      <w:szCs w:val="18"/>
    </w:rPr>
  </w:style>
  <w:style w:type="character" w:styleId="Refdecomentrio">
    <w:name w:val="annotation reference"/>
    <w:basedOn w:val="Tipodeletrapredefinidodopargrafo"/>
    <w:uiPriority w:val="99"/>
    <w:semiHidden/>
    <w:unhideWhenUsed/>
    <w:rsid w:val="006A4C56"/>
    <w:rPr>
      <w:sz w:val="16"/>
      <w:szCs w:val="16"/>
    </w:rPr>
  </w:style>
  <w:style w:type="paragraph" w:styleId="Textodecomentrio">
    <w:name w:val="annotation text"/>
    <w:basedOn w:val="Normal"/>
    <w:link w:val="TextodecomentrioCarter"/>
    <w:uiPriority w:val="99"/>
    <w:semiHidden/>
    <w:unhideWhenUsed/>
    <w:rsid w:val="006A4C56"/>
    <w:pPr>
      <w:jc w:val="left"/>
    </w:pPr>
    <w:rPr>
      <w:rFonts w:asciiTheme="minorHAnsi" w:eastAsiaTheme="minorEastAsia" w:hAnsiTheme="minorHAnsi"/>
      <w:sz w:val="20"/>
      <w:szCs w:val="20"/>
      <w:lang w:val="en-US" w:eastAsia="ja-JP"/>
    </w:rPr>
  </w:style>
  <w:style w:type="character" w:customStyle="1" w:styleId="TextodecomentrioCarter">
    <w:name w:val="Texto de comentário Caráter"/>
    <w:basedOn w:val="Tipodeletrapredefinidodopargrafo"/>
    <w:link w:val="Textodecomentrio"/>
    <w:uiPriority w:val="99"/>
    <w:semiHidden/>
    <w:rsid w:val="006A4C56"/>
    <w:rPr>
      <w:rFonts w:eastAsiaTheme="minorEastAsia"/>
      <w:sz w:val="20"/>
      <w:szCs w:val="20"/>
      <w:lang w:val="en-US" w:eastAsia="ja-JP"/>
    </w:rPr>
  </w:style>
  <w:style w:type="character" w:styleId="TextodoMarcadordePosio">
    <w:name w:val="Placeholder Text"/>
    <w:basedOn w:val="Tipodeletrapredefinidodopargrafo"/>
    <w:uiPriority w:val="99"/>
    <w:semiHidden/>
    <w:rsid w:val="006A4C56"/>
    <w:rPr>
      <w:color w:val="808080"/>
    </w:rPr>
  </w:style>
  <w:style w:type="paragraph" w:styleId="Assuntodecomentrio">
    <w:name w:val="annotation subject"/>
    <w:basedOn w:val="Textodecomentrio"/>
    <w:next w:val="Textodecomentrio"/>
    <w:link w:val="AssuntodecomentrioCarter"/>
    <w:uiPriority w:val="99"/>
    <w:semiHidden/>
    <w:unhideWhenUsed/>
    <w:rsid w:val="006A4C56"/>
    <w:pPr>
      <w:jc w:val="both"/>
    </w:pPr>
    <w:rPr>
      <w:rFonts w:ascii="Times New Roman" w:eastAsiaTheme="minorHAnsi" w:hAnsi="Times New Roman"/>
      <w:b/>
      <w:bCs/>
      <w:lang w:val="pt-PT" w:eastAsia="en-US"/>
    </w:rPr>
  </w:style>
  <w:style w:type="character" w:customStyle="1" w:styleId="AssuntodecomentrioCarter">
    <w:name w:val="Assunto de comentário Caráter"/>
    <w:basedOn w:val="TextodecomentrioCarter"/>
    <w:link w:val="Assuntodecomentrio"/>
    <w:uiPriority w:val="99"/>
    <w:semiHidden/>
    <w:rsid w:val="006A4C56"/>
    <w:rPr>
      <w:rFonts w:ascii="Times New Roman" w:eastAsiaTheme="minorEastAsia" w:hAnsi="Times New Roman"/>
      <w:b/>
      <w:bCs/>
      <w:sz w:val="20"/>
      <w:szCs w:val="20"/>
      <w:lang w:val="en-US" w:eastAsia="ja-JP"/>
    </w:rPr>
  </w:style>
  <w:style w:type="character" w:styleId="TtulodoLivro">
    <w:name w:val="Book Title"/>
    <w:basedOn w:val="Tipodeletrapredefinidodopargrafo"/>
    <w:uiPriority w:val="33"/>
    <w:qFormat/>
    <w:rsid w:val="006A4C56"/>
    <w:rPr>
      <w:b/>
      <w:bCs/>
      <w:i/>
      <w:iCs/>
      <w:spacing w:val="5"/>
    </w:rPr>
  </w:style>
  <w:style w:type="table" w:styleId="TabelaSimples2">
    <w:name w:val="Plain Table 2"/>
    <w:basedOn w:val="Tabelanormal"/>
    <w:uiPriority w:val="42"/>
    <w:rsid w:val="006A4C56"/>
    <w:pPr>
      <w:spacing w:after="0" w:line="240" w:lineRule="auto"/>
    </w:pPr>
    <w:tblPr>
      <w:tblStyleRowBandSize w:val="1"/>
      <w:tblStyleColBandSize w:val="1"/>
      <w:tblBorders>
        <w:top w:val="single" w:sz="4" w:space="0" w:color="auto"/>
        <w:bottom w:val="single" w:sz="4" w:space="0" w:color="auto"/>
      </w:tblBorders>
    </w:tblPr>
    <w:tcPr>
      <w:shd w:val="clear" w:color="auto" w:fill="auto"/>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efdenotaderodap">
    <w:name w:val="footnote reference"/>
    <w:uiPriority w:val="99"/>
    <w:semiHidden/>
    <w:unhideWhenUsed/>
    <w:rsid w:val="006A4C56"/>
    <w:rPr>
      <w:vertAlign w:val="superscript"/>
    </w:rPr>
  </w:style>
  <w:style w:type="paragraph" w:styleId="Textodenotaderodap">
    <w:name w:val="footnote text"/>
    <w:basedOn w:val="Normal"/>
    <w:link w:val="TextodenotaderodapCarter"/>
    <w:uiPriority w:val="99"/>
    <w:semiHidden/>
    <w:unhideWhenUsed/>
    <w:rsid w:val="006A4C56"/>
    <w:pPr>
      <w:spacing w:before="120" w:after="0"/>
    </w:pPr>
    <w:rPr>
      <w:rFonts w:ascii="AST - Frutiger LT 57 Cn" w:eastAsia="SimSun" w:hAnsi="AST - Frutiger LT 57 Cn" w:cs="Times New Roman"/>
      <w:sz w:val="20"/>
      <w:szCs w:val="20"/>
      <w:lang w:val="en-GB" w:eastAsia="pt-PT"/>
    </w:rPr>
  </w:style>
  <w:style w:type="character" w:customStyle="1" w:styleId="TextodenotaderodapCarter">
    <w:name w:val="Texto de nota de rodapé Caráter"/>
    <w:basedOn w:val="Tipodeletrapredefinidodopargrafo"/>
    <w:link w:val="Textodenotaderodap"/>
    <w:uiPriority w:val="99"/>
    <w:semiHidden/>
    <w:rsid w:val="006A4C56"/>
    <w:rPr>
      <w:rFonts w:ascii="AST - Frutiger LT 57 Cn" w:eastAsia="SimSun" w:hAnsi="AST - Frutiger LT 57 Cn" w:cs="Times New Roman"/>
      <w:sz w:val="20"/>
      <w:szCs w:val="20"/>
      <w:lang w:val="en-GB" w:eastAsia="pt-PT"/>
    </w:rPr>
  </w:style>
  <w:style w:type="table" w:customStyle="1" w:styleId="Tabelacomgrelha1">
    <w:name w:val="Tabela com grelha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
    <w:name w:val="Tabela com grelha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
    <w:name w:val="Tabela com grelha1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
    <w:name w:val="Tabela com grelha11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
    <w:name w:val="Tabela com grelha111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
    <w:name w:val="Tabela com grelha1111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
    <w:name w:val="Tabela com grelha11111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
    <w:name w:val="Tabela com grelha111111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1">
    <w:name w:val="Tabela com grelha1111111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11">
    <w:name w:val="Tabela com grelha11111111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111">
    <w:name w:val="Tabela com grelha111111111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1111">
    <w:name w:val="Tabela com grelha1111111111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11111">
    <w:name w:val="Tabela com grelha11111111111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112">
    <w:name w:val="Tabela com grelha11111111112"/>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1121">
    <w:name w:val="Tabela com grelha11111111112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11211">
    <w:name w:val="Tabela com grelha11111111112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112111">
    <w:name w:val="Tabela com grelha111111111121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112112">
    <w:name w:val="Tabela com grelha11111111112112"/>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1121121">
    <w:name w:val="Tabela com grelha11111111112112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11211211">
    <w:name w:val="Tabela com grelha11111111112112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112112111">
    <w:name w:val="Tabela com grelha111111111121121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1121121111">
    <w:name w:val="Tabela com grelha1111111111211211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11211211111">
    <w:name w:val="Tabela com grelha11111111112112111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111111112112111111">
    <w:name w:val="Tabela com grelha11111111112112111111"/>
    <w:basedOn w:val="Tabelanormal"/>
    <w:next w:val="Tabelacomgrelha"/>
    <w:uiPriority w:val="39"/>
    <w:rsid w:val="006A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remissivo1">
    <w:name w:val="index 1"/>
    <w:basedOn w:val="Normal"/>
    <w:next w:val="Normal"/>
    <w:autoRedefine/>
    <w:uiPriority w:val="99"/>
    <w:semiHidden/>
    <w:unhideWhenUsed/>
    <w:rsid w:val="006A4C56"/>
    <w:pPr>
      <w:spacing w:after="0"/>
      <w:ind w:left="220" w:hanging="220"/>
    </w:pPr>
  </w:style>
  <w:style w:type="paragraph" w:styleId="ndiceremissivo2">
    <w:name w:val="index 2"/>
    <w:basedOn w:val="Normal"/>
    <w:next w:val="Normal"/>
    <w:autoRedefine/>
    <w:uiPriority w:val="99"/>
    <w:semiHidden/>
    <w:unhideWhenUsed/>
    <w:rsid w:val="006A4C56"/>
    <w:pPr>
      <w:spacing w:after="0"/>
      <w:ind w:left="440" w:hanging="220"/>
    </w:pPr>
  </w:style>
  <w:style w:type="paragraph" w:styleId="ndiceremissivo6">
    <w:name w:val="index 6"/>
    <w:basedOn w:val="Normal"/>
    <w:next w:val="Normal"/>
    <w:autoRedefine/>
    <w:uiPriority w:val="99"/>
    <w:semiHidden/>
    <w:unhideWhenUsed/>
    <w:rsid w:val="006A4C56"/>
    <w:pPr>
      <w:spacing w:after="0"/>
      <w:ind w:left="1320" w:hanging="220"/>
    </w:pPr>
  </w:style>
  <w:style w:type="character" w:customStyle="1" w:styleId="apple-converted-space">
    <w:name w:val="apple-converted-space"/>
    <w:basedOn w:val="Tipodeletrapredefinidodopargrafo"/>
    <w:rsid w:val="006A4C56"/>
  </w:style>
  <w:style w:type="paragraph" w:customStyle="1" w:styleId="meuestilo">
    <w:name w:val="meu estilo"/>
    <w:basedOn w:val="Normal"/>
    <w:link w:val="meuestiloCarter"/>
    <w:qFormat/>
    <w:rsid w:val="006A4C56"/>
    <w:pPr>
      <w:spacing w:line="259" w:lineRule="auto"/>
      <w:jc w:val="left"/>
    </w:pPr>
    <w:rPr>
      <w:rFonts w:asciiTheme="minorHAnsi" w:hAnsiTheme="minorHAnsi"/>
      <w:b/>
      <w:sz w:val="28"/>
      <w:szCs w:val="28"/>
    </w:rPr>
  </w:style>
  <w:style w:type="character" w:customStyle="1" w:styleId="meuestiloCarter">
    <w:name w:val="meu estilo Caráter"/>
    <w:basedOn w:val="Tipodeletrapredefinidodopargrafo"/>
    <w:link w:val="meuestilo"/>
    <w:rsid w:val="006A4C56"/>
    <w:rPr>
      <w:b/>
      <w:sz w:val="28"/>
      <w:szCs w:val="28"/>
    </w:rPr>
  </w:style>
  <w:style w:type="paragraph" w:styleId="Reviso">
    <w:name w:val="Revision"/>
    <w:hidden/>
    <w:uiPriority w:val="99"/>
    <w:semiHidden/>
    <w:rsid w:val="006A4C56"/>
    <w:pPr>
      <w:spacing w:after="0" w:line="240" w:lineRule="auto"/>
    </w:pPr>
    <w:rPr>
      <w:rFonts w:ascii="Times New Roman" w:hAnsi="Times New Roman"/>
    </w:rPr>
  </w:style>
  <w:style w:type="paragraph" w:styleId="SemEspaamento">
    <w:name w:val="No Spacing"/>
    <w:uiPriority w:val="1"/>
    <w:qFormat/>
    <w:rsid w:val="006A4C56"/>
    <w:pPr>
      <w:spacing w:after="0" w:line="240" w:lineRule="auto"/>
      <w:jc w:val="both"/>
    </w:pPr>
    <w:rPr>
      <w:rFonts w:ascii="Times New Roman" w:hAnsi="Times New Roman"/>
    </w:rPr>
  </w:style>
  <w:style w:type="character" w:styleId="Hiperligaovisitada">
    <w:name w:val="FollowedHyperlink"/>
    <w:basedOn w:val="Tipodeletrapredefinidodopargrafo"/>
    <w:uiPriority w:val="99"/>
    <w:semiHidden/>
    <w:unhideWhenUsed/>
    <w:rsid w:val="006A4C56"/>
    <w:rPr>
      <w:color w:val="954F72" w:themeColor="followedHyperlink"/>
      <w:u w:val="single"/>
    </w:rPr>
  </w:style>
  <w:style w:type="table" w:styleId="TabelaSimples1">
    <w:name w:val="Plain Table 1"/>
    <w:basedOn w:val="Tabelanormal"/>
    <w:uiPriority w:val="41"/>
    <w:rsid w:val="006A4C5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abealhoFrancicso">
    <w:name w:val="Cabeçalho Francicso"/>
    <w:basedOn w:val="Cabealho1"/>
    <w:qFormat/>
    <w:rsid w:val="002F5A79"/>
    <w:pPr>
      <w:spacing w:before="240" w:after="0" w:line="259" w:lineRule="auto"/>
      <w:ind w:left="360" w:hanging="360"/>
      <w:jc w:val="left"/>
    </w:pPr>
    <w:rPr>
      <w:rFonts w:asciiTheme="majorHAnsi" w:hAnsiTheme="majorHAnsi"/>
      <w:sz w:val="28"/>
    </w:rPr>
  </w:style>
  <w:style w:type="paragraph" w:customStyle="1" w:styleId="Sub-CabealhoFrancisco">
    <w:name w:val="Sub-Cabeçalho Francisco"/>
    <w:basedOn w:val="Cabealho2"/>
    <w:qFormat/>
    <w:rsid w:val="002F5A79"/>
    <w:pPr>
      <w:spacing w:before="40" w:line="259" w:lineRule="auto"/>
      <w:ind w:left="792" w:hanging="432"/>
      <w:jc w:val="left"/>
    </w:pPr>
    <w:rPr>
      <w:rFonts w:asciiTheme="majorHAnsi" w:hAnsiTheme="majorHAnsi"/>
      <w:sz w:val="26"/>
    </w:rPr>
  </w:style>
  <w:style w:type="character" w:customStyle="1" w:styleId="PargrafodaListaCarter">
    <w:name w:val="Parágrafo da Lista Caráter"/>
    <w:basedOn w:val="Tipodeletrapredefinidodopargrafo"/>
    <w:link w:val="PargrafodaLista"/>
    <w:uiPriority w:val="34"/>
    <w:rsid w:val="002F5A79"/>
    <w:rPr>
      <w:rFonts w:ascii="Times New Roman" w:hAnsi="Times New Roman"/>
    </w:rPr>
  </w:style>
  <w:style w:type="paragraph" w:customStyle="1" w:styleId="Sub-Sub-CabealhoFrancisco">
    <w:name w:val="Sub-Sub-Cabeçalho Francisco"/>
    <w:basedOn w:val="Cabealho3"/>
    <w:qFormat/>
    <w:rsid w:val="002F5A79"/>
    <w:pPr>
      <w:spacing w:before="40" w:after="0" w:line="259" w:lineRule="auto"/>
      <w:ind w:left="1224" w:hanging="504"/>
      <w:jc w:val="left"/>
    </w:pPr>
    <w:rPr>
      <w:rFonts w:asciiTheme="majorHAnsi" w:hAnsiTheme="majorHAnsi"/>
      <w:sz w:val="24"/>
    </w:rPr>
  </w:style>
  <w:style w:type="character" w:customStyle="1" w:styleId="Cabealho5Carter">
    <w:name w:val="Cabeçalho 5 Caráter"/>
    <w:basedOn w:val="Tipodeletrapredefinidodopargrafo"/>
    <w:link w:val="Cabealho5"/>
    <w:uiPriority w:val="9"/>
    <w:rsid w:val="006A638A"/>
    <w:rPr>
      <w:rFonts w:ascii="Times New Roman" w:eastAsiaTheme="majorEastAsia" w:hAnsi="Times New Roman" w:cstheme="majorBidi"/>
      <w:b/>
      <w:sz w:val="24"/>
    </w:rPr>
  </w:style>
  <w:style w:type="paragraph" w:styleId="Textodenotadefim">
    <w:name w:val="endnote text"/>
    <w:basedOn w:val="Normal"/>
    <w:link w:val="TextodenotadefimCarter"/>
    <w:uiPriority w:val="99"/>
    <w:semiHidden/>
    <w:unhideWhenUsed/>
    <w:rsid w:val="009E2A90"/>
    <w:pPr>
      <w:spacing w:after="0"/>
    </w:pPr>
    <w:rPr>
      <w:sz w:val="20"/>
      <w:szCs w:val="20"/>
    </w:rPr>
  </w:style>
  <w:style w:type="character" w:customStyle="1" w:styleId="TextodenotadefimCarter">
    <w:name w:val="Texto de nota de fim Caráter"/>
    <w:basedOn w:val="Tipodeletrapredefinidodopargrafo"/>
    <w:link w:val="Textodenotadefim"/>
    <w:uiPriority w:val="99"/>
    <w:semiHidden/>
    <w:rsid w:val="009E2A90"/>
    <w:rPr>
      <w:rFonts w:ascii="Times New Roman" w:hAnsi="Times New Roman"/>
      <w:sz w:val="20"/>
      <w:szCs w:val="20"/>
    </w:rPr>
  </w:style>
  <w:style w:type="character" w:styleId="Refdenotadefim">
    <w:name w:val="endnote reference"/>
    <w:basedOn w:val="Tipodeletrapredefinidodopargrafo"/>
    <w:uiPriority w:val="99"/>
    <w:semiHidden/>
    <w:unhideWhenUsed/>
    <w:rsid w:val="009E2A90"/>
    <w:rPr>
      <w:vertAlign w:val="superscript"/>
    </w:rPr>
  </w:style>
  <w:style w:type="paragraph" w:styleId="ndice4">
    <w:name w:val="toc 4"/>
    <w:basedOn w:val="Normal"/>
    <w:next w:val="Normal"/>
    <w:autoRedefine/>
    <w:uiPriority w:val="39"/>
    <w:unhideWhenUsed/>
    <w:rsid w:val="00BC7DFD"/>
    <w:pPr>
      <w:spacing w:after="100"/>
      <w:ind w:left="660"/>
    </w:pPr>
  </w:style>
  <w:style w:type="paragraph" w:styleId="ndice5">
    <w:name w:val="toc 5"/>
    <w:basedOn w:val="Normal"/>
    <w:next w:val="Normal"/>
    <w:autoRedefine/>
    <w:uiPriority w:val="39"/>
    <w:unhideWhenUsed/>
    <w:rsid w:val="00BC7DFD"/>
    <w:pPr>
      <w:spacing w:after="100"/>
      <w:ind w:left="880"/>
    </w:pPr>
  </w:style>
  <w:style w:type="table" w:customStyle="1" w:styleId="TabelaSimples21">
    <w:name w:val="Tabela Simples 21"/>
    <w:basedOn w:val="Tabelanormal"/>
    <w:uiPriority w:val="42"/>
    <w:rsid w:val="001A5902"/>
    <w:pPr>
      <w:spacing w:after="0" w:line="240" w:lineRule="auto"/>
    </w:pPr>
    <w:tblPr>
      <w:tblStyleRowBandSize w:val="1"/>
      <w:tblStyleColBandSize w:val="1"/>
      <w:tblBorders>
        <w:top w:val="single" w:sz="4" w:space="0" w:color="auto"/>
        <w:bottom w:val="single" w:sz="4" w:space="0" w:color="auto"/>
      </w:tblBorders>
    </w:tblPr>
    <w:tcPr>
      <w:shd w:val="clear" w:color="auto" w:fill="auto"/>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1">
    <w:name w:val="Style1"/>
    <w:basedOn w:val="Normal"/>
    <w:qFormat/>
    <w:rsid w:val="007D16BA"/>
    <w:pPr>
      <w:spacing w:after="200" w:line="276" w:lineRule="auto"/>
      <w:jc w:val="center"/>
    </w:pPr>
    <w:rPr>
      <w:rFonts w:ascii="Arial Narrow" w:eastAsia="Calibri" w:hAnsi="Arial Narrow" w:cs="Arial"/>
      <w:caps/>
      <w:noProof/>
      <w:sz w:val="24"/>
      <w:szCs w:val="24"/>
      <w:lang w:eastAsia="pt-PT"/>
    </w:rPr>
  </w:style>
  <w:style w:type="paragraph" w:customStyle="1" w:styleId="Style2">
    <w:name w:val="Style2"/>
    <w:basedOn w:val="Normal"/>
    <w:qFormat/>
    <w:rsid w:val="007D16BA"/>
    <w:pPr>
      <w:spacing w:after="120" w:line="276" w:lineRule="auto"/>
      <w:jc w:val="center"/>
    </w:pPr>
    <w:rPr>
      <w:rFonts w:ascii="Arial Narrow" w:eastAsia="Calibri" w:hAnsi="Arial Narrow" w:cs="Arial"/>
      <w:b/>
      <w:sz w:val="34"/>
      <w:szCs w:val="34"/>
    </w:rPr>
  </w:style>
  <w:style w:type="paragraph" w:customStyle="1" w:styleId="Style3">
    <w:name w:val="Style3"/>
    <w:basedOn w:val="Normal"/>
    <w:qFormat/>
    <w:rsid w:val="007D16BA"/>
    <w:pPr>
      <w:spacing w:after="120" w:line="276" w:lineRule="auto"/>
      <w:jc w:val="center"/>
    </w:pPr>
    <w:rPr>
      <w:rFonts w:ascii="Arial Narrow" w:eastAsia="Calibri" w:hAnsi="Arial Narrow" w:cs="Arial"/>
      <w:sz w:val="30"/>
      <w:szCs w:val="30"/>
    </w:rPr>
  </w:style>
  <w:style w:type="paragraph" w:customStyle="1" w:styleId="Style4">
    <w:name w:val="Style4"/>
    <w:basedOn w:val="Normal"/>
    <w:qFormat/>
    <w:rsid w:val="007D16BA"/>
    <w:pPr>
      <w:spacing w:after="0" w:line="276" w:lineRule="auto"/>
      <w:jc w:val="center"/>
    </w:pPr>
    <w:rPr>
      <w:rFonts w:ascii="Arial Narrow" w:eastAsia="Calibri" w:hAnsi="Arial Narrow" w:cs="Arial"/>
      <w:sz w:val="26"/>
      <w:szCs w:val="26"/>
    </w:rPr>
  </w:style>
  <w:style w:type="paragraph" w:customStyle="1" w:styleId="Style6">
    <w:name w:val="Style6"/>
    <w:basedOn w:val="Style4"/>
    <w:qFormat/>
    <w:rsid w:val="007D16BA"/>
    <w:rPr>
      <w:b/>
    </w:rPr>
  </w:style>
  <w:style w:type="paragraph" w:customStyle="1" w:styleId="Style5">
    <w:name w:val="Style5"/>
    <w:basedOn w:val="Rodap"/>
    <w:qFormat/>
    <w:rsid w:val="007D16BA"/>
    <w:pPr>
      <w:spacing w:after="200" w:line="276" w:lineRule="auto"/>
      <w:jc w:val="center"/>
    </w:pPr>
    <w:rPr>
      <w:rFonts w:ascii="Arial Narrow" w:eastAsia="Calibri" w:hAnsi="Arial Narrow" w:cs="Times New Roman"/>
      <w:caps/>
      <w:sz w:val="28"/>
      <w:szCs w:val="28"/>
      <w:lang w:val="en-US"/>
    </w:rPr>
  </w:style>
  <w:style w:type="paragraph" w:styleId="ndice6">
    <w:name w:val="toc 6"/>
    <w:basedOn w:val="Normal"/>
    <w:next w:val="Normal"/>
    <w:autoRedefine/>
    <w:uiPriority w:val="39"/>
    <w:unhideWhenUsed/>
    <w:rsid w:val="0022609B"/>
    <w:pPr>
      <w:spacing w:after="100" w:line="259" w:lineRule="auto"/>
      <w:ind w:left="1100"/>
      <w:jc w:val="left"/>
    </w:pPr>
    <w:rPr>
      <w:rFonts w:asciiTheme="minorHAnsi" w:eastAsiaTheme="minorEastAsia" w:hAnsiTheme="minorHAnsi"/>
      <w:lang w:eastAsia="pt-PT"/>
    </w:rPr>
  </w:style>
  <w:style w:type="paragraph" w:styleId="ndice7">
    <w:name w:val="toc 7"/>
    <w:basedOn w:val="Normal"/>
    <w:next w:val="Normal"/>
    <w:autoRedefine/>
    <w:uiPriority w:val="39"/>
    <w:unhideWhenUsed/>
    <w:rsid w:val="0022609B"/>
    <w:pPr>
      <w:spacing w:after="100" w:line="259" w:lineRule="auto"/>
      <w:ind w:left="1320"/>
      <w:jc w:val="left"/>
    </w:pPr>
    <w:rPr>
      <w:rFonts w:asciiTheme="minorHAnsi" w:eastAsiaTheme="minorEastAsia" w:hAnsiTheme="minorHAnsi"/>
      <w:lang w:eastAsia="pt-PT"/>
    </w:rPr>
  </w:style>
  <w:style w:type="paragraph" w:styleId="ndice8">
    <w:name w:val="toc 8"/>
    <w:basedOn w:val="Normal"/>
    <w:next w:val="Normal"/>
    <w:autoRedefine/>
    <w:uiPriority w:val="39"/>
    <w:unhideWhenUsed/>
    <w:rsid w:val="0022609B"/>
    <w:pPr>
      <w:spacing w:after="100" w:line="259" w:lineRule="auto"/>
      <w:ind w:left="1540"/>
      <w:jc w:val="left"/>
    </w:pPr>
    <w:rPr>
      <w:rFonts w:asciiTheme="minorHAnsi" w:eastAsiaTheme="minorEastAsia" w:hAnsiTheme="minorHAnsi"/>
      <w:lang w:eastAsia="pt-PT"/>
    </w:rPr>
  </w:style>
  <w:style w:type="paragraph" w:styleId="ndice9">
    <w:name w:val="toc 9"/>
    <w:basedOn w:val="Normal"/>
    <w:next w:val="Normal"/>
    <w:autoRedefine/>
    <w:uiPriority w:val="39"/>
    <w:unhideWhenUsed/>
    <w:rsid w:val="0022609B"/>
    <w:pPr>
      <w:spacing w:after="100" w:line="259" w:lineRule="auto"/>
      <w:ind w:left="1760"/>
      <w:jc w:val="left"/>
    </w:pPr>
    <w:rPr>
      <w:rFonts w:asciiTheme="minorHAnsi" w:eastAsiaTheme="minorEastAsia" w:hAnsiTheme="minorHAnsi"/>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598953">
      <w:bodyDiv w:val="1"/>
      <w:marLeft w:val="0"/>
      <w:marRight w:val="0"/>
      <w:marTop w:val="0"/>
      <w:marBottom w:val="0"/>
      <w:divBdr>
        <w:top w:val="none" w:sz="0" w:space="0" w:color="auto"/>
        <w:left w:val="none" w:sz="0" w:space="0" w:color="auto"/>
        <w:bottom w:val="none" w:sz="0" w:space="0" w:color="auto"/>
        <w:right w:val="none" w:sz="0" w:space="0" w:color="auto"/>
      </w:divBdr>
    </w:div>
    <w:div w:id="267153697">
      <w:bodyDiv w:val="1"/>
      <w:marLeft w:val="0"/>
      <w:marRight w:val="0"/>
      <w:marTop w:val="0"/>
      <w:marBottom w:val="0"/>
      <w:divBdr>
        <w:top w:val="none" w:sz="0" w:space="0" w:color="auto"/>
        <w:left w:val="none" w:sz="0" w:space="0" w:color="auto"/>
        <w:bottom w:val="none" w:sz="0" w:space="0" w:color="auto"/>
        <w:right w:val="none" w:sz="0" w:space="0" w:color="auto"/>
      </w:divBdr>
    </w:div>
    <w:div w:id="417866483">
      <w:bodyDiv w:val="1"/>
      <w:marLeft w:val="0"/>
      <w:marRight w:val="0"/>
      <w:marTop w:val="0"/>
      <w:marBottom w:val="0"/>
      <w:divBdr>
        <w:top w:val="none" w:sz="0" w:space="0" w:color="auto"/>
        <w:left w:val="none" w:sz="0" w:space="0" w:color="auto"/>
        <w:bottom w:val="none" w:sz="0" w:space="0" w:color="auto"/>
        <w:right w:val="none" w:sz="0" w:space="0" w:color="auto"/>
      </w:divBdr>
    </w:div>
    <w:div w:id="764501853">
      <w:bodyDiv w:val="1"/>
      <w:marLeft w:val="0"/>
      <w:marRight w:val="0"/>
      <w:marTop w:val="0"/>
      <w:marBottom w:val="0"/>
      <w:divBdr>
        <w:top w:val="none" w:sz="0" w:space="0" w:color="auto"/>
        <w:left w:val="none" w:sz="0" w:space="0" w:color="auto"/>
        <w:bottom w:val="none" w:sz="0" w:space="0" w:color="auto"/>
        <w:right w:val="none" w:sz="0" w:space="0" w:color="auto"/>
      </w:divBdr>
    </w:div>
    <w:div w:id="768963378">
      <w:bodyDiv w:val="1"/>
      <w:marLeft w:val="0"/>
      <w:marRight w:val="0"/>
      <w:marTop w:val="0"/>
      <w:marBottom w:val="0"/>
      <w:divBdr>
        <w:top w:val="none" w:sz="0" w:space="0" w:color="auto"/>
        <w:left w:val="none" w:sz="0" w:space="0" w:color="auto"/>
        <w:bottom w:val="none" w:sz="0" w:space="0" w:color="auto"/>
        <w:right w:val="none" w:sz="0" w:space="0" w:color="auto"/>
      </w:divBdr>
    </w:div>
    <w:div w:id="898134566">
      <w:bodyDiv w:val="1"/>
      <w:marLeft w:val="0"/>
      <w:marRight w:val="0"/>
      <w:marTop w:val="0"/>
      <w:marBottom w:val="0"/>
      <w:divBdr>
        <w:top w:val="none" w:sz="0" w:space="0" w:color="auto"/>
        <w:left w:val="none" w:sz="0" w:space="0" w:color="auto"/>
        <w:bottom w:val="none" w:sz="0" w:space="0" w:color="auto"/>
        <w:right w:val="none" w:sz="0" w:space="0" w:color="auto"/>
      </w:divBdr>
    </w:div>
    <w:div w:id="1068114878">
      <w:bodyDiv w:val="1"/>
      <w:marLeft w:val="0"/>
      <w:marRight w:val="0"/>
      <w:marTop w:val="0"/>
      <w:marBottom w:val="0"/>
      <w:divBdr>
        <w:top w:val="none" w:sz="0" w:space="0" w:color="auto"/>
        <w:left w:val="none" w:sz="0" w:space="0" w:color="auto"/>
        <w:bottom w:val="none" w:sz="0" w:space="0" w:color="auto"/>
        <w:right w:val="none" w:sz="0" w:space="0" w:color="auto"/>
      </w:divBdr>
    </w:div>
    <w:div w:id="1079786336">
      <w:bodyDiv w:val="1"/>
      <w:marLeft w:val="0"/>
      <w:marRight w:val="0"/>
      <w:marTop w:val="0"/>
      <w:marBottom w:val="0"/>
      <w:divBdr>
        <w:top w:val="none" w:sz="0" w:space="0" w:color="auto"/>
        <w:left w:val="none" w:sz="0" w:space="0" w:color="auto"/>
        <w:bottom w:val="none" w:sz="0" w:space="0" w:color="auto"/>
        <w:right w:val="none" w:sz="0" w:space="0" w:color="auto"/>
      </w:divBdr>
    </w:div>
    <w:div w:id="1162350617">
      <w:bodyDiv w:val="1"/>
      <w:marLeft w:val="0"/>
      <w:marRight w:val="0"/>
      <w:marTop w:val="0"/>
      <w:marBottom w:val="0"/>
      <w:divBdr>
        <w:top w:val="none" w:sz="0" w:space="0" w:color="auto"/>
        <w:left w:val="none" w:sz="0" w:space="0" w:color="auto"/>
        <w:bottom w:val="none" w:sz="0" w:space="0" w:color="auto"/>
        <w:right w:val="none" w:sz="0" w:space="0" w:color="auto"/>
      </w:divBdr>
    </w:div>
    <w:div w:id="1259562506">
      <w:bodyDiv w:val="1"/>
      <w:marLeft w:val="0"/>
      <w:marRight w:val="0"/>
      <w:marTop w:val="0"/>
      <w:marBottom w:val="0"/>
      <w:divBdr>
        <w:top w:val="none" w:sz="0" w:space="0" w:color="auto"/>
        <w:left w:val="none" w:sz="0" w:space="0" w:color="auto"/>
        <w:bottom w:val="none" w:sz="0" w:space="0" w:color="auto"/>
        <w:right w:val="none" w:sz="0" w:space="0" w:color="auto"/>
      </w:divBdr>
    </w:div>
    <w:div w:id="1261453405">
      <w:bodyDiv w:val="1"/>
      <w:marLeft w:val="0"/>
      <w:marRight w:val="0"/>
      <w:marTop w:val="0"/>
      <w:marBottom w:val="0"/>
      <w:divBdr>
        <w:top w:val="none" w:sz="0" w:space="0" w:color="auto"/>
        <w:left w:val="none" w:sz="0" w:space="0" w:color="auto"/>
        <w:bottom w:val="none" w:sz="0" w:space="0" w:color="auto"/>
        <w:right w:val="none" w:sz="0" w:space="0" w:color="auto"/>
      </w:divBdr>
    </w:div>
    <w:div w:id="1320842944">
      <w:bodyDiv w:val="1"/>
      <w:marLeft w:val="0"/>
      <w:marRight w:val="0"/>
      <w:marTop w:val="0"/>
      <w:marBottom w:val="0"/>
      <w:divBdr>
        <w:top w:val="none" w:sz="0" w:space="0" w:color="auto"/>
        <w:left w:val="none" w:sz="0" w:space="0" w:color="auto"/>
        <w:bottom w:val="none" w:sz="0" w:space="0" w:color="auto"/>
        <w:right w:val="none" w:sz="0" w:space="0" w:color="auto"/>
      </w:divBdr>
    </w:div>
    <w:div w:id="1582181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Francisco\Dropbox\MEU\5&#186;%20Ano\2&#186;%20Semestre\Tese\Fim\FINAL\Disserta&#231;&#227;o%20Mestrado%20Publica%20-%20Francisco%20Relvas%202.0.docx" TargetMode="External"/><Relationship Id="rId117" Type="http://schemas.openxmlformats.org/officeDocument/2006/relationships/image" Target="media/image22.jpeg"/><Relationship Id="rId231" Type="http://schemas.openxmlformats.org/officeDocument/2006/relationships/image" Target="media/image53.png"/><Relationship Id="rId21" Type="http://schemas.openxmlformats.org/officeDocument/2006/relationships/hyperlink" Target="file:///C:\Users\Francisco\Dropbox\MEU\5&#186;%20Ano\2&#186;%20Semestre\Tese\Fim\FINAL\Disserta&#231;&#227;o%20Mestrado%20Publica%20-%20Francisco%20Relvas%202.0.docx" TargetMode="External"/><Relationship Id="rId42" Type="http://schemas.openxmlformats.org/officeDocument/2006/relationships/hyperlink" Target="file:///C:\Users\Francisco\Dropbox\MEU\5&#186;%20Ano\2&#186;%20Semestre\Tese\Fim\FINAL\Disserta&#231;&#227;o%20Mestrado%20Publica%20-%20Francisco%20Relvas%202.0.docx" TargetMode="External"/><Relationship Id="rId47" Type="http://schemas.openxmlformats.org/officeDocument/2006/relationships/hyperlink" Target="file:///C:\Users\Francisco\Dropbox\MEU\5&#186;%20Ano\2&#186;%20Semestre\Tese\Fim\FINAL\Disserta&#231;&#227;o%20Mestrado%20Publica%20-%20Francisco%20Relvas%202.0.docx" TargetMode="External"/><Relationship Id="rId63" Type="http://schemas.openxmlformats.org/officeDocument/2006/relationships/chart" Target="charts/chart2.xml"/><Relationship Id="rId68" Type="http://schemas.openxmlformats.org/officeDocument/2006/relationships/image" Target="media/image8.png"/><Relationship Id="rId112" Type="http://schemas.openxmlformats.org/officeDocument/2006/relationships/image" Target="media/image17.jpeg"/><Relationship Id="rId133" Type="http://schemas.openxmlformats.org/officeDocument/2006/relationships/image" Target="media/image31.emf"/><Relationship Id="rId138" Type="http://schemas.openxmlformats.org/officeDocument/2006/relationships/image" Target="media/image36.emf"/><Relationship Id="rId154" Type="http://schemas.openxmlformats.org/officeDocument/2006/relationships/chart" Target="charts/chart22.xml"/><Relationship Id="rId159" Type="http://schemas.openxmlformats.org/officeDocument/2006/relationships/header" Target="header3.xml"/><Relationship Id="rId226" Type="http://schemas.openxmlformats.org/officeDocument/2006/relationships/image" Target="media/image100.jpeg"/><Relationship Id="rId16" Type="http://schemas.openxmlformats.org/officeDocument/2006/relationships/hyperlink" Target="file:///C:\Users\Francisco\Dropbox\MEU\5&#186;%20Ano\2&#186;%20Semestre\Tese\Fim\FINAL\Disserta&#231;&#227;o%20Mestrado%20Publica%20-%20Francisco%20Relvas%202.0.docx" TargetMode="External"/><Relationship Id="rId107" Type="http://schemas.openxmlformats.org/officeDocument/2006/relationships/image" Target="media/image13.jpeg"/><Relationship Id="rId11" Type="http://schemas.openxmlformats.org/officeDocument/2006/relationships/hyperlink" Target="file:///C:\Users\Francisco\Dropbox\MEU\5&#186;%20Ano\2&#186;%20Semestre\Tese\Fim\FINAL\Disserta&#231;&#227;o%20Mestrado%20Publica%20-%20Francisco%20Relvas%202.0.docx" TargetMode="External"/><Relationship Id="rId32" Type="http://schemas.openxmlformats.org/officeDocument/2006/relationships/hyperlink" Target="file:///C:\Users\Francisco\Dropbox\MEU\5&#186;%20Ano\2&#186;%20Semestre\Tese\Fim\FINAL\Disserta&#231;&#227;o%20Mestrado%20Publica%20-%20Francisco%20Relvas%202.0.docx" TargetMode="External"/><Relationship Id="rId37" Type="http://schemas.openxmlformats.org/officeDocument/2006/relationships/hyperlink" Target="file:///C:\Users\Francisco\Dropbox\MEU\5&#186;%20Ano\2&#186;%20Semestre\Tese\Fim\FINAL\Disserta&#231;&#227;o%20Mestrado%20Publica%20-%20Francisco%20Relvas%202.0.docx" TargetMode="External"/><Relationship Id="rId53" Type="http://schemas.openxmlformats.org/officeDocument/2006/relationships/header" Target="header1.xml"/><Relationship Id="rId58" Type="http://schemas.openxmlformats.org/officeDocument/2006/relationships/image" Target="media/image2.png"/><Relationship Id="rId74" Type="http://schemas.openxmlformats.org/officeDocument/2006/relationships/chart" Target="charts/chart9.xml"/><Relationship Id="rId123" Type="http://schemas.openxmlformats.org/officeDocument/2006/relationships/image" Target="media/image28.jpeg"/><Relationship Id="rId128" Type="http://schemas.openxmlformats.org/officeDocument/2006/relationships/chart" Target="charts/chart15.xml"/><Relationship Id="rId144" Type="http://schemas.openxmlformats.org/officeDocument/2006/relationships/image" Target="media/image40.png"/><Relationship Id="rId149" Type="http://schemas.openxmlformats.org/officeDocument/2006/relationships/image" Target="media/image45.jpeg"/><Relationship Id="rId5" Type="http://schemas.openxmlformats.org/officeDocument/2006/relationships/webSettings" Target="webSettings.xml"/><Relationship Id="rId160" Type="http://schemas.openxmlformats.org/officeDocument/2006/relationships/image" Target="media/image48.jpeg"/><Relationship Id="rId232" Type="http://schemas.openxmlformats.org/officeDocument/2006/relationships/image" Target="media/image54.jpeg"/><Relationship Id="rId22" Type="http://schemas.openxmlformats.org/officeDocument/2006/relationships/hyperlink" Target="file:///C:\Users\Francisco\Dropbox\MEU\5&#186;%20Ano\2&#186;%20Semestre\Tese\Fim\FINAL\Disserta&#231;&#227;o%20Mestrado%20Publica%20-%20Francisco%20Relvas%202.0.docx" TargetMode="External"/><Relationship Id="rId27" Type="http://schemas.openxmlformats.org/officeDocument/2006/relationships/hyperlink" Target="file:///C:\Users\Francisco\Dropbox\MEU\5&#186;%20Ano\2&#186;%20Semestre\Tese\Fim\FINAL\Disserta&#231;&#227;o%20Mestrado%20Publica%20-%20Francisco%20Relvas%202.0.docx" TargetMode="External"/><Relationship Id="rId43" Type="http://schemas.openxmlformats.org/officeDocument/2006/relationships/hyperlink" Target="file:///C:\Users\Francisco\Dropbox\MEU\5&#186;%20Ano\2&#186;%20Semestre\Tese\Fim\FINAL\Disserta&#231;&#227;o%20Mestrado%20Publica%20-%20Francisco%20Relvas%202.0.docx" TargetMode="External"/><Relationship Id="rId48" Type="http://schemas.openxmlformats.org/officeDocument/2006/relationships/hyperlink" Target="file:///C:\Users\Francisco\Dropbox\MEU\5&#186;%20Ano\2&#186;%20Semestre\Tese\Fim\FINAL\Disserta&#231;&#227;o%20Mestrado%20Publica%20-%20Francisco%20Relvas%202.0.docx" TargetMode="External"/><Relationship Id="rId64" Type="http://schemas.openxmlformats.org/officeDocument/2006/relationships/image" Target="media/image6.png"/><Relationship Id="rId69" Type="http://schemas.openxmlformats.org/officeDocument/2006/relationships/image" Target="media/image9.png"/><Relationship Id="rId113" Type="http://schemas.openxmlformats.org/officeDocument/2006/relationships/image" Target="media/image18.jpeg"/><Relationship Id="rId118" Type="http://schemas.openxmlformats.org/officeDocument/2006/relationships/image" Target="media/image23.jpeg"/><Relationship Id="rId134" Type="http://schemas.openxmlformats.org/officeDocument/2006/relationships/image" Target="media/image32.emf"/><Relationship Id="rId139" Type="http://schemas.openxmlformats.org/officeDocument/2006/relationships/image" Target="media/image37.emf"/><Relationship Id="rId8" Type="http://schemas.openxmlformats.org/officeDocument/2006/relationships/image" Target="media/image1.png"/><Relationship Id="rId51" Type="http://schemas.openxmlformats.org/officeDocument/2006/relationships/hyperlink" Target="file:///C:\Users\Francisco\Dropbox\MEU\5&#186;%20Ano\2&#186;%20Semestre\Tese\Fim\FINAL\Disserta&#231;&#227;o%20Mestrado%20Publica%20-%20Francisco%20Relvas%202.0.docx" TargetMode="External"/><Relationship Id="rId72" Type="http://schemas.openxmlformats.org/officeDocument/2006/relationships/chart" Target="charts/chart7.xml"/><Relationship Id="rId121" Type="http://schemas.openxmlformats.org/officeDocument/2006/relationships/image" Target="media/image26.jpeg"/><Relationship Id="rId142" Type="http://schemas.openxmlformats.org/officeDocument/2006/relationships/chart" Target="charts/chart19.xml"/><Relationship Id="rId150" Type="http://schemas.openxmlformats.org/officeDocument/2006/relationships/image" Target="media/image46.jpeg"/><Relationship Id="rId155" Type="http://schemas.openxmlformats.org/officeDocument/2006/relationships/chart" Target="charts/chart23.xml"/><Relationship Id="rId227" Type="http://schemas.openxmlformats.org/officeDocument/2006/relationships/image" Target="media/image101.jpeg"/><Relationship Id="rId3" Type="http://schemas.openxmlformats.org/officeDocument/2006/relationships/styles" Target="styles.xml"/><Relationship Id="rId230" Type="http://schemas.openxmlformats.org/officeDocument/2006/relationships/image" Target="media/image52.png"/><Relationship Id="rId235" Type="http://schemas.openxmlformats.org/officeDocument/2006/relationships/theme" Target="theme/theme1.xml"/><Relationship Id="rId12" Type="http://schemas.openxmlformats.org/officeDocument/2006/relationships/hyperlink" Target="file:///C:\Users\Francisco\Dropbox\MEU\5&#186;%20Ano\2&#186;%20Semestre\Tese\Fim\FINAL\Disserta&#231;&#227;o%20Mestrado%20Publica%20-%20Francisco%20Relvas%202.0.docx" TargetMode="External"/><Relationship Id="rId17" Type="http://schemas.openxmlformats.org/officeDocument/2006/relationships/hyperlink" Target="file:///C:\Users\Francisco\Dropbox\MEU\5&#186;%20Ano\2&#186;%20Semestre\Tese\Fim\FINAL\Disserta&#231;&#227;o%20Mestrado%20Publica%20-%20Francisco%20Relvas%202.0.docx" TargetMode="External"/><Relationship Id="rId25" Type="http://schemas.openxmlformats.org/officeDocument/2006/relationships/hyperlink" Target="file:///C:\Users\Francisco\Dropbox\MEU\5&#186;%20Ano\2&#186;%20Semestre\Tese\Fim\FINAL\Disserta&#231;&#227;o%20Mestrado%20Publica%20-%20Francisco%20Relvas%202.0.docx" TargetMode="External"/><Relationship Id="rId33" Type="http://schemas.openxmlformats.org/officeDocument/2006/relationships/hyperlink" Target="file:///C:\Users\Francisco\Dropbox\MEU\5&#186;%20Ano\2&#186;%20Semestre\Tese\Fim\FINAL\Disserta&#231;&#227;o%20Mestrado%20Publica%20-%20Francisco%20Relvas%202.0.docx" TargetMode="External"/><Relationship Id="rId38" Type="http://schemas.openxmlformats.org/officeDocument/2006/relationships/hyperlink" Target="file:///C:\Users\Francisco\Dropbox\MEU\5&#186;%20Ano\2&#186;%20Semestre\Tese\Fim\FINAL\Disserta&#231;&#227;o%20Mestrado%20Publica%20-%20Francisco%20Relvas%202.0.docx" TargetMode="External"/><Relationship Id="rId46" Type="http://schemas.openxmlformats.org/officeDocument/2006/relationships/hyperlink" Target="file:///C:\Users\Francisco\Dropbox\MEU\5&#186;%20Ano\2&#186;%20Semestre\Tese\Fim\FINAL\Disserta&#231;&#227;o%20Mestrado%20Publica%20-%20Francisco%20Relvas%202.0.docx" TargetMode="External"/><Relationship Id="rId59" Type="http://schemas.openxmlformats.org/officeDocument/2006/relationships/image" Target="media/image3.png"/><Relationship Id="rId67" Type="http://schemas.openxmlformats.org/officeDocument/2006/relationships/chart" Target="charts/chart4.xml"/><Relationship Id="rId108" Type="http://schemas.openxmlformats.org/officeDocument/2006/relationships/image" Target="media/image14.png"/><Relationship Id="rId116" Type="http://schemas.openxmlformats.org/officeDocument/2006/relationships/image" Target="media/image21.jpeg"/><Relationship Id="rId124" Type="http://schemas.openxmlformats.org/officeDocument/2006/relationships/chart" Target="charts/chart11.xml"/><Relationship Id="rId129" Type="http://schemas.openxmlformats.org/officeDocument/2006/relationships/image" Target="media/image29.png"/><Relationship Id="rId137" Type="http://schemas.openxmlformats.org/officeDocument/2006/relationships/image" Target="media/image35.emf"/><Relationship Id="rId158" Type="http://schemas.openxmlformats.org/officeDocument/2006/relationships/chart" Target="charts/chart26.xml"/><Relationship Id="rId20" Type="http://schemas.openxmlformats.org/officeDocument/2006/relationships/hyperlink" Target="file:///C:\Users\Francisco\Dropbox\MEU\5&#186;%20Ano\2&#186;%20Semestre\Tese\Fim\FINAL\Disserta&#231;&#227;o%20Mestrado%20Publica%20-%20Francisco%20Relvas%202.0.docx" TargetMode="External"/><Relationship Id="rId41" Type="http://schemas.openxmlformats.org/officeDocument/2006/relationships/hyperlink" Target="file:///C:\Users\Francisco\Dropbox\MEU\5&#186;%20Ano\2&#186;%20Semestre\Tese\Fim\FINAL\Disserta&#231;&#227;o%20Mestrado%20Publica%20-%20Francisco%20Relvas%202.0.docx" TargetMode="External"/><Relationship Id="rId54" Type="http://schemas.openxmlformats.org/officeDocument/2006/relationships/header" Target="header2.xml"/><Relationship Id="rId62" Type="http://schemas.openxmlformats.org/officeDocument/2006/relationships/image" Target="media/image5.png"/><Relationship Id="rId70" Type="http://schemas.openxmlformats.org/officeDocument/2006/relationships/chart" Target="charts/chart5.xml"/><Relationship Id="rId75" Type="http://schemas.openxmlformats.org/officeDocument/2006/relationships/chart" Target="charts/chart10.xml"/><Relationship Id="rId111" Type="http://schemas.openxmlformats.org/officeDocument/2006/relationships/image" Target="media/image16.jpeg"/><Relationship Id="rId132" Type="http://schemas.openxmlformats.org/officeDocument/2006/relationships/chart" Target="charts/chart17.xml"/><Relationship Id="rId140" Type="http://schemas.openxmlformats.org/officeDocument/2006/relationships/image" Target="media/image38.emf"/><Relationship Id="rId145" Type="http://schemas.openxmlformats.org/officeDocument/2006/relationships/image" Target="media/image41.jpeg"/><Relationship Id="rId153" Type="http://schemas.openxmlformats.org/officeDocument/2006/relationships/chart" Target="charts/chart21.xml"/><Relationship Id="rId161" Type="http://schemas.openxmlformats.org/officeDocument/2006/relationships/image" Target="media/image49.jpeg"/><Relationship Id="rId1" Type="http://schemas.openxmlformats.org/officeDocument/2006/relationships/customXml" Target="../customXml/item1.xml"/><Relationship Id="rId6" Type="http://schemas.openxmlformats.org/officeDocument/2006/relationships/footnotes" Target="footnotes.xml"/><Relationship Id="rId233" Type="http://schemas.openxmlformats.org/officeDocument/2006/relationships/image" Target="media/image55.jpeg"/><Relationship Id="rId15" Type="http://schemas.openxmlformats.org/officeDocument/2006/relationships/hyperlink" Target="file:///C:\Users\Francisco\Dropbox\MEU\5&#186;%20Ano\2&#186;%20Semestre\Tese\Fim\FINAL\Disserta&#231;&#227;o%20Mestrado%20Publica%20-%20Francisco%20Relvas%202.0.docx" TargetMode="External"/><Relationship Id="rId23" Type="http://schemas.openxmlformats.org/officeDocument/2006/relationships/hyperlink" Target="file:///C:\Users\Francisco\Dropbox\MEU\5&#186;%20Ano\2&#186;%20Semestre\Tese\Fim\FINAL\Disserta&#231;&#227;o%20Mestrado%20Publica%20-%20Francisco%20Relvas%202.0.docx" TargetMode="External"/><Relationship Id="rId28" Type="http://schemas.openxmlformats.org/officeDocument/2006/relationships/hyperlink" Target="file:///C:\Users\Francisco\Dropbox\MEU\5&#186;%20Ano\2&#186;%20Semestre\Tese\Fim\FINAL\Disserta&#231;&#227;o%20Mestrado%20Publica%20-%20Francisco%20Relvas%202.0.docx" TargetMode="External"/><Relationship Id="rId36" Type="http://schemas.openxmlformats.org/officeDocument/2006/relationships/hyperlink" Target="file:///C:\Users\Francisco\Dropbox\MEU\5&#186;%20Ano\2&#186;%20Semestre\Tese\Fim\FINAL\Disserta&#231;&#227;o%20Mestrado%20Publica%20-%20Francisco%20Relvas%202.0.docx" TargetMode="External"/><Relationship Id="rId49" Type="http://schemas.openxmlformats.org/officeDocument/2006/relationships/hyperlink" Target="file:///C:\Users\Francisco\Dropbox\MEU\5&#186;%20Ano\2&#186;%20Semestre\Tese\Fim\FINAL\Disserta&#231;&#227;o%20Mestrado%20Publica%20-%20Francisco%20Relvas%202.0.docx" TargetMode="External"/><Relationship Id="rId57" Type="http://schemas.openxmlformats.org/officeDocument/2006/relationships/footer" Target="footer3.xml"/><Relationship Id="rId114" Type="http://schemas.openxmlformats.org/officeDocument/2006/relationships/image" Target="media/image19.jpeg"/><Relationship Id="rId119" Type="http://schemas.openxmlformats.org/officeDocument/2006/relationships/image" Target="media/image24.jpeg"/><Relationship Id="rId127" Type="http://schemas.openxmlformats.org/officeDocument/2006/relationships/chart" Target="charts/chart14.xml"/><Relationship Id="rId10" Type="http://schemas.openxmlformats.org/officeDocument/2006/relationships/hyperlink" Target="file:///C:\Users\Francisco\Dropbox\MEU\5&#186;%20Ano\2&#186;%20Semestre\Tese\Fim\FINAL\Disserta&#231;&#227;o%20Mestrado%20Publica%20-%20Francisco%20Relvas%202.0.docx" TargetMode="External"/><Relationship Id="rId31" Type="http://schemas.openxmlformats.org/officeDocument/2006/relationships/hyperlink" Target="file:///C:\Users\Francisco\Dropbox\MEU\5&#186;%20Ano\2&#186;%20Semestre\Tese\Fim\FINAL\Disserta&#231;&#227;o%20Mestrado%20Publica%20-%20Francisco%20Relvas%202.0.docx" TargetMode="External"/><Relationship Id="rId44" Type="http://schemas.openxmlformats.org/officeDocument/2006/relationships/hyperlink" Target="file:///C:\Users\Francisco\Dropbox\MEU\5&#186;%20Ano\2&#186;%20Semestre\Tese\Fim\FINAL\Disserta&#231;&#227;o%20Mestrado%20Publica%20-%20Francisco%20Relvas%202.0.docx" TargetMode="External"/><Relationship Id="rId52" Type="http://schemas.openxmlformats.org/officeDocument/2006/relationships/hyperlink" Target="file:///C:\Users\Francisco\Dropbox\MEU\5&#186;%20Ano\2&#186;%20Semestre\Tese\Fim\FINAL\Disserta&#231;&#227;o%20Mestrado%20Publica%20-%20Francisco%20Relvas%202.0.docx" TargetMode="External"/><Relationship Id="rId60" Type="http://schemas.openxmlformats.org/officeDocument/2006/relationships/image" Target="media/image4.png"/><Relationship Id="rId65" Type="http://schemas.openxmlformats.org/officeDocument/2006/relationships/chart" Target="charts/chart3.xml"/><Relationship Id="rId73" Type="http://schemas.openxmlformats.org/officeDocument/2006/relationships/chart" Target="charts/chart8.xml"/><Relationship Id="rId78" Type="http://schemas.openxmlformats.org/officeDocument/2006/relationships/image" Target="media/image12.png"/><Relationship Id="rId122" Type="http://schemas.openxmlformats.org/officeDocument/2006/relationships/image" Target="media/image27.jpeg"/><Relationship Id="rId130" Type="http://schemas.openxmlformats.org/officeDocument/2006/relationships/chart" Target="charts/chart16.xml"/><Relationship Id="rId135" Type="http://schemas.openxmlformats.org/officeDocument/2006/relationships/image" Target="media/image33.emf"/><Relationship Id="rId143" Type="http://schemas.openxmlformats.org/officeDocument/2006/relationships/image" Target="media/image39.png"/><Relationship Id="rId148" Type="http://schemas.openxmlformats.org/officeDocument/2006/relationships/image" Target="media/image44.emf"/><Relationship Id="rId151" Type="http://schemas.openxmlformats.org/officeDocument/2006/relationships/image" Target="media/image47.jpeg"/><Relationship Id="rId156" Type="http://schemas.openxmlformats.org/officeDocument/2006/relationships/chart" Target="charts/chart24.xml"/><Relationship Id="rId4" Type="http://schemas.openxmlformats.org/officeDocument/2006/relationships/settings" Target="settings.xml"/><Relationship Id="rId9" Type="http://schemas.openxmlformats.org/officeDocument/2006/relationships/hyperlink" Target="file:///C:\Users\Francisco\Dropbox\MEU\5&#186;%20Ano\2&#186;%20Semestre\Tese\Fim\FINAL\Disserta&#231;&#227;o%20Mestrado%20Publica%20-%20Francisco%20Relvas%202.0.docx" TargetMode="External"/><Relationship Id="rId228" Type="http://schemas.openxmlformats.org/officeDocument/2006/relationships/image" Target="media/image50.png"/><Relationship Id="rId13" Type="http://schemas.openxmlformats.org/officeDocument/2006/relationships/hyperlink" Target="file:///C:\Users\Francisco\Dropbox\MEU\5&#186;%20Ano\2&#186;%20Semestre\Tese\Fim\FINAL\Disserta&#231;&#227;o%20Mestrado%20Publica%20-%20Francisco%20Relvas%202.0.docx" TargetMode="External"/><Relationship Id="rId18" Type="http://schemas.openxmlformats.org/officeDocument/2006/relationships/hyperlink" Target="file:///C:\Users\Francisco\Dropbox\MEU\5&#186;%20Ano\2&#186;%20Semestre\Tese\Fim\FINAL\Disserta&#231;&#227;o%20Mestrado%20Publica%20-%20Francisco%20Relvas%202.0.docx" TargetMode="External"/><Relationship Id="rId39" Type="http://schemas.openxmlformats.org/officeDocument/2006/relationships/hyperlink" Target="file:///C:\Users\Francisco\Dropbox\MEU\5&#186;%20Ano\2&#186;%20Semestre\Tese\Fim\FINAL\Disserta&#231;&#227;o%20Mestrado%20Publica%20-%20Francisco%20Relvas%202.0.docx" TargetMode="External"/><Relationship Id="rId109" Type="http://schemas.openxmlformats.org/officeDocument/2006/relationships/image" Target="media/image14.jpeg"/><Relationship Id="rId34" Type="http://schemas.openxmlformats.org/officeDocument/2006/relationships/hyperlink" Target="file:///C:\Users\Francisco\Dropbox\MEU\5&#186;%20Ano\2&#186;%20Semestre\Tese\Fim\FINAL\Disserta&#231;&#227;o%20Mestrado%20Publica%20-%20Francisco%20Relvas%202.0.docx" TargetMode="External"/><Relationship Id="rId50" Type="http://schemas.openxmlformats.org/officeDocument/2006/relationships/hyperlink" Target="file:///C:\Users\Francisco\Dropbox\MEU\5&#186;%20Ano\2&#186;%20Semestre\Tese\Fim\FINAL\Disserta&#231;&#227;o%20Mestrado%20Publica%20-%20Francisco%20Relvas%202.0.docx" TargetMode="External"/><Relationship Id="rId55" Type="http://schemas.openxmlformats.org/officeDocument/2006/relationships/footer" Target="footer1.xml"/><Relationship Id="rId76" Type="http://schemas.openxmlformats.org/officeDocument/2006/relationships/image" Target="media/image10.jpeg"/><Relationship Id="rId120" Type="http://schemas.openxmlformats.org/officeDocument/2006/relationships/image" Target="media/image25.jpeg"/><Relationship Id="rId125" Type="http://schemas.openxmlformats.org/officeDocument/2006/relationships/chart" Target="charts/chart12.xml"/><Relationship Id="rId141" Type="http://schemas.openxmlformats.org/officeDocument/2006/relationships/chart" Target="charts/chart18.xml"/><Relationship Id="rId146" Type="http://schemas.openxmlformats.org/officeDocument/2006/relationships/image" Target="media/image42.jpeg"/><Relationship Id="rId7" Type="http://schemas.openxmlformats.org/officeDocument/2006/relationships/endnotes" Target="endnotes.xml"/><Relationship Id="rId71" Type="http://schemas.openxmlformats.org/officeDocument/2006/relationships/chart" Target="charts/chart6.xml"/><Relationship Id="rId234"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file:///C:\Users\Francisco\Dropbox\MEU\5&#186;%20Ano\2&#186;%20Semestre\Tese\Fim\FINAL\Disserta&#231;&#227;o%20Mestrado%20Publica%20-%20Francisco%20Relvas%202.0.docx" TargetMode="External"/><Relationship Id="rId24" Type="http://schemas.openxmlformats.org/officeDocument/2006/relationships/hyperlink" Target="file:///C:\Users\Francisco\Dropbox\MEU\5&#186;%20Ano\2&#186;%20Semestre\Tese\Fim\FINAL\Disserta&#231;&#227;o%20Mestrado%20Publica%20-%20Francisco%20Relvas%202.0.docx" TargetMode="External"/><Relationship Id="rId40" Type="http://schemas.openxmlformats.org/officeDocument/2006/relationships/hyperlink" Target="file:///C:\Users\Francisco\Dropbox\MEU\5&#186;%20Ano\2&#186;%20Semestre\Tese\Fim\FINAL\Disserta&#231;&#227;o%20Mestrado%20Publica%20-%20Francisco%20Relvas%202.0.docx" TargetMode="External"/><Relationship Id="rId45" Type="http://schemas.openxmlformats.org/officeDocument/2006/relationships/hyperlink" Target="file:///C:\Users\Francisco\Dropbox\MEU\5&#186;%20Ano\2&#186;%20Semestre\Tese\Fim\FINAL\Disserta&#231;&#227;o%20Mestrado%20Publica%20-%20Francisco%20Relvas%202.0.docx" TargetMode="External"/><Relationship Id="rId66" Type="http://schemas.openxmlformats.org/officeDocument/2006/relationships/image" Target="media/image7.png"/><Relationship Id="rId110" Type="http://schemas.openxmlformats.org/officeDocument/2006/relationships/image" Target="media/image15.jpeg"/><Relationship Id="rId115" Type="http://schemas.openxmlformats.org/officeDocument/2006/relationships/image" Target="media/image20.jpeg"/><Relationship Id="rId131" Type="http://schemas.openxmlformats.org/officeDocument/2006/relationships/image" Target="media/image30.emf"/><Relationship Id="rId136" Type="http://schemas.openxmlformats.org/officeDocument/2006/relationships/image" Target="media/image34.emf"/><Relationship Id="rId157" Type="http://schemas.openxmlformats.org/officeDocument/2006/relationships/chart" Target="charts/chart25.xml"/><Relationship Id="rId61" Type="http://schemas.openxmlformats.org/officeDocument/2006/relationships/chart" Target="charts/chart1.xml"/><Relationship Id="rId152" Type="http://schemas.openxmlformats.org/officeDocument/2006/relationships/chart" Target="charts/chart20.xml"/><Relationship Id="rId229" Type="http://schemas.openxmlformats.org/officeDocument/2006/relationships/image" Target="media/image51.png"/><Relationship Id="rId19" Type="http://schemas.openxmlformats.org/officeDocument/2006/relationships/hyperlink" Target="file:///C:\Users\Francisco\Dropbox\MEU\5&#186;%20Ano\2&#186;%20Semestre\Tese\Fim\FINAL\Disserta&#231;&#227;o%20Mestrado%20Publica%20-%20Francisco%20Relvas%202.0.docx" TargetMode="External"/><Relationship Id="rId14" Type="http://schemas.openxmlformats.org/officeDocument/2006/relationships/hyperlink" Target="file:///C:\Users\Francisco\Dropbox\MEU\5&#186;%20Ano\2&#186;%20Semestre\Tese\Fim\FINAL\Disserta&#231;&#227;o%20Mestrado%20Publica%20-%20Francisco%20Relvas%202.0.docx" TargetMode="External"/><Relationship Id="rId30" Type="http://schemas.openxmlformats.org/officeDocument/2006/relationships/hyperlink" Target="file:///C:\Users\Francisco\Dropbox\MEU\5&#186;%20Ano\2&#186;%20Semestre\Tese\Fim\FINAL\Disserta&#231;&#227;o%20Mestrado%20Publica%20-%20Francisco%20Relvas%202.0.docx" TargetMode="External"/><Relationship Id="rId35" Type="http://schemas.openxmlformats.org/officeDocument/2006/relationships/hyperlink" Target="file:///C:\Users\Francisco\Dropbox\MEU\5&#186;%20Ano\2&#186;%20Semestre\Tese\Fim\FINAL\Disserta&#231;&#227;o%20Mestrado%20Publica%20-%20Francisco%20Relvas%202.0.docx" TargetMode="External"/><Relationship Id="rId56" Type="http://schemas.openxmlformats.org/officeDocument/2006/relationships/footer" Target="footer2.xml"/><Relationship Id="rId77" Type="http://schemas.openxmlformats.org/officeDocument/2006/relationships/image" Target="media/image11.jpeg"/><Relationship Id="rId126" Type="http://schemas.openxmlformats.org/officeDocument/2006/relationships/chart" Target="charts/chart13.xml"/><Relationship Id="rId147" Type="http://schemas.openxmlformats.org/officeDocument/2006/relationships/image" Target="media/image43.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Fim\Auditoria%20Adega%20Cooperativa%20de%20Bor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Francisco%20Relvas\Dropbox\MEU\5&#186;%20Ano\2&#186;%20Semestre\Adega%20Cooperativa%20de%20Borba\Auditoria%20Adega%20Cooperativa%20de%20Borba%202.1%20-%20Francisco%20Relva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Fim\Auditoria%20Adega%20Cooperativa%20de%20Bor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Auditoria%20Adega%20Cooperativa%20de%20Borba%202.1%20-%20Francisco%20Relva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Fim\Auditoria%20Adega%20Cooperativa%20de%20Bor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Fim\Auditoria%20Adega%20Cooperativa%20de%20Bor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Fim\Auditoria%20Adega%20Cooperativa%20de%20Bor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Fim\Auditoria%20Adega%20Cooperativa%20de%20Bor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Fim\Auditoria%20Adega%20Cooperativa%20de%20Bor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Fim\PV%20Sizing%20Adega%20de%20Borba.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Auditoria%20Adega%20Cooperativa%20de%20Borba%202.1%20-%20Francisco%20Relvas.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Fim\Auditoria%20Adega%20Cooperativa%20de%20Borba.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Francisco\Downloads\C&#243;pia%20de%20C&#243;pia%20de%20Sofia%20Indicadores%206%20adegas.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Francisco\Downloads\C&#243;pia%20de%20C&#243;pia%20de%20Sofia%20Indicadores%206%20adegas.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Francisco\Downloads\comparacao-das-adegas.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Francisco\Downloads\comparacao-das-adegas.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Francisco\Downloads\comparacao-das-adegas.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Francisco\Downloads\comparacao-das-adegas.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Francisco\Downloads\comparacao-das-adegas.xlsx" TargetMode="External"/><Relationship Id="rId2" Type="http://schemas.microsoft.com/office/2011/relationships/chartColorStyle" Target="colors26.xml"/><Relationship Id="rId1" Type="http://schemas.microsoft.com/office/2011/relationships/chartStyle" Target="style26.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Fim\Auditoria%20Adega%20Cooperativa%20de%20Borba%202.0.xlsm"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Fim\Auditoria%20Adega%20Cooperativa%20de%20Borba%202.0.xlsm"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Fim\PV%20Sizing%20Adega%20de%20Bor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Fim\Auditoria%20Adega%20Cooperativa%20de%20Bor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Fim\Auditoria%20Adega%20Cooperativa%20de%20Borba%20-%20Francisco%20Relva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Fim\PV%20Sizing%20Adega%20de%20Bor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Francisco\Dropbox\MEU\5&#186;%20Ano\2&#186;%20Semestre\Adega%20Cooperativa%20de%20Borba\Fim\PV%20Sizing%20Adega%20de%20Bor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828160695484046E-2"/>
          <c:y val="5.7622222222222214E-2"/>
          <c:w val="0.82296104848589802"/>
          <c:h val="0.77232027363723965"/>
        </c:manualLayout>
      </c:layout>
      <c:lineChart>
        <c:grouping val="standard"/>
        <c:varyColors val="0"/>
        <c:ser>
          <c:idx val="0"/>
          <c:order val="0"/>
          <c:tx>
            <c:v>Curva Potência</c:v>
          </c:tx>
          <c:spPr>
            <a:ln w="19050" cap="rnd">
              <a:solidFill>
                <a:srgbClr val="92D050"/>
              </a:solidFill>
              <a:round/>
            </a:ln>
            <a:effectLst/>
          </c:spPr>
          <c:marker>
            <c:symbol val="none"/>
          </c:marker>
          <c:cat>
            <c:strRef>
              <c:f>'Chillers Carrier Vindima'!$A$4:$A$16812</c:f>
              <c:strCache>
                <c:ptCount val="16809"/>
                <c:pt idx="0">
                  <c:v>10:11:48</c:v>
                </c:pt>
                <c:pt idx="1">
                  <c:v>10:11:49</c:v>
                </c:pt>
                <c:pt idx="2">
                  <c:v>10:11:50</c:v>
                </c:pt>
                <c:pt idx="3">
                  <c:v>10:11:51</c:v>
                </c:pt>
                <c:pt idx="4">
                  <c:v>10:11:52</c:v>
                </c:pt>
                <c:pt idx="5">
                  <c:v>10:11:53</c:v>
                </c:pt>
                <c:pt idx="6">
                  <c:v>10:11:54</c:v>
                </c:pt>
                <c:pt idx="7">
                  <c:v>10:11:55</c:v>
                </c:pt>
                <c:pt idx="8">
                  <c:v>10:11:56</c:v>
                </c:pt>
                <c:pt idx="9">
                  <c:v>10:11:57</c:v>
                </c:pt>
                <c:pt idx="10">
                  <c:v>10:11:58</c:v>
                </c:pt>
                <c:pt idx="11">
                  <c:v>10:11:59</c:v>
                </c:pt>
                <c:pt idx="12">
                  <c:v>10:12:00</c:v>
                </c:pt>
                <c:pt idx="13">
                  <c:v>10:12:01</c:v>
                </c:pt>
                <c:pt idx="14">
                  <c:v>10:12:02</c:v>
                </c:pt>
                <c:pt idx="15">
                  <c:v>10:12:03</c:v>
                </c:pt>
                <c:pt idx="16">
                  <c:v>10:12:04</c:v>
                </c:pt>
                <c:pt idx="17">
                  <c:v>10:12:05</c:v>
                </c:pt>
                <c:pt idx="18">
                  <c:v>10:12:06</c:v>
                </c:pt>
                <c:pt idx="19">
                  <c:v>10:12:07</c:v>
                </c:pt>
                <c:pt idx="20">
                  <c:v>10:12:08</c:v>
                </c:pt>
                <c:pt idx="21">
                  <c:v>10:12:09</c:v>
                </c:pt>
                <c:pt idx="22">
                  <c:v>10:12:10</c:v>
                </c:pt>
                <c:pt idx="23">
                  <c:v>10:12:11</c:v>
                </c:pt>
                <c:pt idx="24">
                  <c:v>10:12:12</c:v>
                </c:pt>
                <c:pt idx="25">
                  <c:v>10:12:13</c:v>
                </c:pt>
                <c:pt idx="26">
                  <c:v>10:12:14</c:v>
                </c:pt>
                <c:pt idx="27">
                  <c:v>10:12:15</c:v>
                </c:pt>
                <c:pt idx="28">
                  <c:v>10:12:16</c:v>
                </c:pt>
                <c:pt idx="29">
                  <c:v>10:12:17</c:v>
                </c:pt>
                <c:pt idx="30">
                  <c:v>10:12:18</c:v>
                </c:pt>
                <c:pt idx="31">
                  <c:v>10:12:19</c:v>
                </c:pt>
                <c:pt idx="32">
                  <c:v>10:12:20</c:v>
                </c:pt>
                <c:pt idx="33">
                  <c:v>10:12:21</c:v>
                </c:pt>
                <c:pt idx="34">
                  <c:v>10:12:22</c:v>
                </c:pt>
                <c:pt idx="35">
                  <c:v>10:12:23</c:v>
                </c:pt>
                <c:pt idx="36">
                  <c:v>10:12:24</c:v>
                </c:pt>
                <c:pt idx="37">
                  <c:v>10:12:25</c:v>
                </c:pt>
                <c:pt idx="38">
                  <c:v>10:12:26</c:v>
                </c:pt>
                <c:pt idx="39">
                  <c:v>10:12:27</c:v>
                </c:pt>
                <c:pt idx="40">
                  <c:v>10:12:28</c:v>
                </c:pt>
                <c:pt idx="41">
                  <c:v>10:12:29</c:v>
                </c:pt>
                <c:pt idx="42">
                  <c:v>10:12:30</c:v>
                </c:pt>
                <c:pt idx="43">
                  <c:v>10:12:31</c:v>
                </c:pt>
                <c:pt idx="44">
                  <c:v>10:12:32</c:v>
                </c:pt>
                <c:pt idx="45">
                  <c:v>10:12:33</c:v>
                </c:pt>
                <c:pt idx="46">
                  <c:v>10:12:34</c:v>
                </c:pt>
                <c:pt idx="47">
                  <c:v>10:12:35</c:v>
                </c:pt>
                <c:pt idx="48">
                  <c:v>10:12:36</c:v>
                </c:pt>
                <c:pt idx="49">
                  <c:v>10:12:37</c:v>
                </c:pt>
                <c:pt idx="50">
                  <c:v>10:12:38</c:v>
                </c:pt>
                <c:pt idx="51">
                  <c:v>10:12:39</c:v>
                </c:pt>
                <c:pt idx="52">
                  <c:v>10:12:40</c:v>
                </c:pt>
                <c:pt idx="53">
                  <c:v>10:12:41</c:v>
                </c:pt>
                <c:pt idx="54">
                  <c:v>10:12:42</c:v>
                </c:pt>
                <c:pt idx="55">
                  <c:v>10:12:43</c:v>
                </c:pt>
                <c:pt idx="56">
                  <c:v>10:12:44</c:v>
                </c:pt>
                <c:pt idx="57">
                  <c:v>10:12:45</c:v>
                </c:pt>
                <c:pt idx="58">
                  <c:v>10:12:46</c:v>
                </c:pt>
                <c:pt idx="59">
                  <c:v>10:12:47</c:v>
                </c:pt>
                <c:pt idx="60">
                  <c:v>10:12:48</c:v>
                </c:pt>
                <c:pt idx="61">
                  <c:v>10:12:49</c:v>
                </c:pt>
                <c:pt idx="62">
                  <c:v>10:12:50</c:v>
                </c:pt>
                <c:pt idx="63">
                  <c:v>10:12:51</c:v>
                </c:pt>
                <c:pt idx="64">
                  <c:v>10:12:52</c:v>
                </c:pt>
                <c:pt idx="65">
                  <c:v>10:12:53</c:v>
                </c:pt>
                <c:pt idx="66">
                  <c:v>10:12:54</c:v>
                </c:pt>
                <c:pt idx="67">
                  <c:v>10:12:55</c:v>
                </c:pt>
                <c:pt idx="68">
                  <c:v>10:12:56</c:v>
                </c:pt>
                <c:pt idx="69">
                  <c:v>10:12:57</c:v>
                </c:pt>
                <c:pt idx="70">
                  <c:v>10:12:58</c:v>
                </c:pt>
                <c:pt idx="71">
                  <c:v>10:12:59</c:v>
                </c:pt>
                <c:pt idx="72">
                  <c:v>10:13:00</c:v>
                </c:pt>
                <c:pt idx="73">
                  <c:v>10:13:01</c:v>
                </c:pt>
                <c:pt idx="74">
                  <c:v>10:13:02</c:v>
                </c:pt>
                <c:pt idx="75">
                  <c:v>10:13:03</c:v>
                </c:pt>
                <c:pt idx="76">
                  <c:v>10:13:04</c:v>
                </c:pt>
                <c:pt idx="77">
                  <c:v>10:13:05</c:v>
                </c:pt>
                <c:pt idx="78">
                  <c:v>10:13:06</c:v>
                </c:pt>
                <c:pt idx="79">
                  <c:v>10:13:07</c:v>
                </c:pt>
                <c:pt idx="80">
                  <c:v>10:13:08</c:v>
                </c:pt>
                <c:pt idx="81">
                  <c:v>10:13:09</c:v>
                </c:pt>
                <c:pt idx="82">
                  <c:v>10:13:10</c:v>
                </c:pt>
                <c:pt idx="83">
                  <c:v>10:13:11</c:v>
                </c:pt>
                <c:pt idx="84">
                  <c:v>10:13:12</c:v>
                </c:pt>
                <c:pt idx="85">
                  <c:v>10:13:13</c:v>
                </c:pt>
                <c:pt idx="86">
                  <c:v>10:13:14</c:v>
                </c:pt>
                <c:pt idx="87">
                  <c:v>10:13:15</c:v>
                </c:pt>
                <c:pt idx="88">
                  <c:v>10:13:16</c:v>
                </c:pt>
                <c:pt idx="89">
                  <c:v>10:13:17</c:v>
                </c:pt>
                <c:pt idx="90">
                  <c:v>10:13:18</c:v>
                </c:pt>
                <c:pt idx="91">
                  <c:v>10:13:19</c:v>
                </c:pt>
                <c:pt idx="92">
                  <c:v>10:13:20</c:v>
                </c:pt>
                <c:pt idx="93">
                  <c:v>10:13:21</c:v>
                </c:pt>
                <c:pt idx="94">
                  <c:v>10:13:22</c:v>
                </c:pt>
                <c:pt idx="95">
                  <c:v>10:13:23</c:v>
                </c:pt>
                <c:pt idx="96">
                  <c:v>10:13:24</c:v>
                </c:pt>
                <c:pt idx="97">
                  <c:v>10:13:25</c:v>
                </c:pt>
                <c:pt idx="98">
                  <c:v>10:13:26</c:v>
                </c:pt>
                <c:pt idx="99">
                  <c:v>10:13:27</c:v>
                </c:pt>
                <c:pt idx="100">
                  <c:v>10:13:28</c:v>
                </c:pt>
                <c:pt idx="101">
                  <c:v>10:13:29</c:v>
                </c:pt>
                <c:pt idx="102">
                  <c:v>10:13:30</c:v>
                </c:pt>
                <c:pt idx="103">
                  <c:v>10:13:31</c:v>
                </c:pt>
                <c:pt idx="104">
                  <c:v>10:13:32</c:v>
                </c:pt>
                <c:pt idx="105">
                  <c:v>10:13:33</c:v>
                </c:pt>
                <c:pt idx="106">
                  <c:v>10:13:34</c:v>
                </c:pt>
                <c:pt idx="107">
                  <c:v>10:13:35</c:v>
                </c:pt>
                <c:pt idx="108">
                  <c:v>10:13:36</c:v>
                </c:pt>
                <c:pt idx="109">
                  <c:v>10:13:37</c:v>
                </c:pt>
                <c:pt idx="110">
                  <c:v>10:13:38</c:v>
                </c:pt>
                <c:pt idx="111">
                  <c:v>10:13:39</c:v>
                </c:pt>
                <c:pt idx="112">
                  <c:v>10:13:40</c:v>
                </c:pt>
                <c:pt idx="113">
                  <c:v>10:13:41</c:v>
                </c:pt>
                <c:pt idx="114">
                  <c:v>10:13:42</c:v>
                </c:pt>
                <c:pt idx="115">
                  <c:v>10:13:43</c:v>
                </c:pt>
                <c:pt idx="116">
                  <c:v>10:13:44</c:v>
                </c:pt>
                <c:pt idx="117">
                  <c:v>10:13:45</c:v>
                </c:pt>
                <c:pt idx="118">
                  <c:v>10:13:46</c:v>
                </c:pt>
                <c:pt idx="119">
                  <c:v>10:13:47</c:v>
                </c:pt>
                <c:pt idx="120">
                  <c:v>10:13:48</c:v>
                </c:pt>
                <c:pt idx="121">
                  <c:v>10:13:49</c:v>
                </c:pt>
                <c:pt idx="122">
                  <c:v>10:13:50</c:v>
                </c:pt>
                <c:pt idx="123">
                  <c:v>10:13:51</c:v>
                </c:pt>
                <c:pt idx="124">
                  <c:v>10:13:52</c:v>
                </c:pt>
                <c:pt idx="125">
                  <c:v>10:13:53</c:v>
                </c:pt>
                <c:pt idx="126">
                  <c:v>10:13:54</c:v>
                </c:pt>
                <c:pt idx="127">
                  <c:v>10:13:55</c:v>
                </c:pt>
                <c:pt idx="128">
                  <c:v>10:13:56</c:v>
                </c:pt>
                <c:pt idx="129">
                  <c:v>10:13:57</c:v>
                </c:pt>
                <c:pt idx="130">
                  <c:v>10:13:58</c:v>
                </c:pt>
                <c:pt idx="131">
                  <c:v>10:13:59</c:v>
                </c:pt>
                <c:pt idx="132">
                  <c:v>10:14:00</c:v>
                </c:pt>
                <c:pt idx="133">
                  <c:v>10:14:01</c:v>
                </c:pt>
                <c:pt idx="134">
                  <c:v>10:14:02</c:v>
                </c:pt>
                <c:pt idx="135">
                  <c:v>10:14:03</c:v>
                </c:pt>
                <c:pt idx="136">
                  <c:v>10:14:04</c:v>
                </c:pt>
                <c:pt idx="137">
                  <c:v>10:14:05</c:v>
                </c:pt>
                <c:pt idx="138">
                  <c:v>10:14:06</c:v>
                </c:pt>
                <c:pt idx="139">
                  <c:v>10:14:07</c:v>
                </c:pt>
                <c:pt idx="140">
                  <c:v>10:14:08</c:v>
                </c:pt>
                <c:pt idx="141">
                  <c:v>10:14:09</c:v>
                </c:pt>
                <c:pt idx="142">
                  <c:v>10:14:10</c:v>
                </c:pt>
                <c:pt idx="143">
                  <c:v>10:14:11</c:v>
                </c:pt>
                <c:pt idx="144">
                  <c:v>10:14:12</c:v>
                </c:pt>
                <c:pt idx="145">
                  <c:v>10:14:13</c:v>
                </c:pt>
                <c:pt idx="146">
                  <c:v>10:14:14</c:v>
                </c:pt>
                <c:pt idx="147">
                  <c:v>10:14:15</c:v>
                </c:pt>
                <c:pt idx="148">
                  <c:v>10:14:16</c:v>
                </c:pt>
                <c:pt idx="149">
                  <c:v>10:14:17</c:v>
                </c:pt>
                <c:pt idx="150">
                  <c:v>10:14:18</c:v>
                </c:pt>
                <c:pt idx="151">
                  <c:v>10:14:19</c:v>
                </c:pt>
                <c:pt idx="152">
                  <c:v>10:14:20</c:v>
                </c:pt>
                <c:pt idx="153">
                  <c:v>10:14:21</c:v>
                </c:pt>
                <c:pt idx="154">
                  <c:v>10:14:22</c:v>
                </c:pt>
                <c:pt idx="155">
                  <c:v>10:14:23</c:v>
                </c:pt>
                <c:pt idx="156">
                  <c:v>10:14:24</c:v>
                </c:pt>
                <c:pt idx="157">
                  <c:v>10:14:25</c:v>
                </c:pt>
                <c:pt idx="158">
                  <c:v>10:14:26</c:v>
                </c:pt>
                <c:pt idx="159">
                  <c:v>10:14:27</c:v>
                </c:pt>
                <c:pt idx="160">
                  <c:v>10:14:28</c:v>
                </c:pt>
                <c:pt idx="161">
                  <c:v>10:14:29</c:v>
                </c:pt>
                <c:pt idx="162">
                  <c:v>10:14:30</c:v>
                </c:pt>
                <c:pt idx="163">
                  <c:v>10:14:31</c:v>
                </c:pt>
                <c:pt idx="164">
                  <c:v>10:14:32</c:v>
                </c:pt>
                <c:pt idx="165">
                  <c:v>10:14:33</c:v>
                </c:pt>
                <c:pt idx="166">
                  <c:v>10:14:34</c:v>
                </c:pt>
                <c:pt idx="167">
                  <c:v>10:14:35</c:v>
                </c:pt>
                <c:pt idx="168">
                  <c:v>10:14:36</c:v>
                </c:pt>
                <c:pt idx="169">
                  <c:v>10:14:37</c:v>
                </c:pt>
                <c:pt idx="170">
                  <c:v>10:14:38</c:v>
                </c:pt>
                <c:pt idx="171">
                  <c:v>10:14:39</c:v>
                </c:pt>
                <c:pt idx="172">
                  <c:v>10:14:40</c:v>
                </c:pt>
                <c:pt idx="173">
                  <c:v>10:14:41</c:v>
                </c:pt>
                <c:pt idx="174">
                  <c:v>10:14:42</c:v>
                </c:pt>
                <c:pt idx="175">
                  <c:v>10:14:43</c:v>
                </c:pt>
                <c:pt idx="176">
                  <c:v>10:14:44</c:v>
                </c:pt>
                <c:pt idx="177">
                  <c:v>10:14:45</c:v>
                </c:pt>
                <c:pt idx="178">
                  <c:v>10:14:46</c:v>
                </c:pt>
                <c:pt idx="179">
                  <c:v>10:14:47</c:v>
                </c:pt>
                <c:pt idx="180">
                  <c:v>10:14:48</c:v>
                </c:pt>
                <c:pt idx="181">
                  <c:v>10:14:49</c:v>
                </c:pt>
                <c:pt idx="182">
                  <c:v>10:14:50</c:v>
                </c:pt>
                <c:pt idx="183">
                  <c:v>10:14:51</c:v>
                </c:pt>
                <c:pt idx="184">
                  <c:v>10:14:52</c:v>
                </c:pt>
                <c:pt idx="185">
                  <c:v>10:14:53</c:v>
                </c:pt>
                <c:pt idx="186">
                  <c:v>10:14:54</c:v>
                </c:pt>
                <c:pt idx="187">
                  <c:v>10:14:55</c:v>
                </c:pt>
                <c:pt idx="188">
                  <c:v>10:14:56</c:v>
                </c:pt>
                <c:pt idx="189">
                  <c:v>10:14:57</c:v>
                </c:pt>
                <c:pt idx="190">
                  <c:v>10:14:58</c:v>
                </c:pt>
                <c:pt idx="191">
                  <c:v>10:14:59</c:v>
                </c:pt>
                <c:pt idx="192">
                  <c:v>10:15:00</c:v>
                </c:pt>
                <c:pt idx="193">
                  <c:v>10:15:01</c:v>
                </c:pt>
                <c:pt idx="194">
                  <c:v>10:15:02</c:v>
                </c:pt>
                <c:pt idx="195">
                  <c:v>10:15:03</c:v>
                </c:pt>
                <c:pt idx="196">
                  <c:v>10:15:04</c:v>
                </c:pt>
                <c:pt idx="197">
                  <c:v>10:15:05</c:v>
                </c:pt>
                <c:pt idx="198">
                  <c:v>10:15:06</c:v>
                </c:pt>
                <c:pt idx="199">
                  <c:v>10:15:07</c:v>
                </c:pt>
                <c:pt idx="200">
                  <c:v>10:15:08</c:v>
                </c:pt>
                <c:pt idx="201">
                  <c:v>10:15:09</c:v>
                </c:pt>
                <c:pt idx="202">
                  <c:v>10:15:10</c:v>
                </c:pt>
                <c:pt idx="203">
                  <c:v>10:15:11</c:v>
                </c:pt>
                <c:pt idx="204">
                  <c:v>10:15:12</c:v>
                </c:pt>
                <c:pt idx="205">
                  <c:v>10:15:13</c:v>
                </c:pt>
                <c:pt idx="206">
                  <c:v>10:15:14</c:v>
                </c:pt>
                <c:pt idx="207">
                  <c:v>10:15:15</c:v>
                </c:pt>
                <c:pt idx="208">
                  <c:v>10:15:16</c:v>
                </c:pt>
                <c:pt idx="209">
                  <c:v>10:15:17</c:v>
                </c:pt>
                <c:pt idx="210">
                  <c:v>10:15:18</c:v>
                </c:pt>
                <c:pt idx="211">
                  <c:v>10:15:19</c:v>
                </c:pt>
                <c:pt idx="212">
                  <c:v>10:15:20</c:v>
                </c:pt>
                <c:pt idx="213">
                  <c:v>10:15:21</c:v>
                </c:pt>
                <c:pt idx="214">
                  <c:v>10:15:22</c:v>
                </c:pt>
                <c:pt idx="215">
                  <c:v>10:15:23</c:v>
                </c:pt>
                <c:pt idx="216">
                  <c:v>10:15:24</c:v>
                </c:pt>
                <c:pt idx="217">
                  <c:v>10:15:25</c:v>
                </c:pt>
                <c:pt idx="218">
                  <c:v>10:15:26</c:v>
                </c:pt>
                <c:pt idx="219">
                  <c:v>10:15:27</c:v>
                </c:pt>
                <c:pt idx="220">
                  <c:v>10:15:28</c:v>
                </c:pt>
                <c:pt idx="221">
                  <c:v>10:15:29</c:v>
                </c:pt>
                <c:pt idx="222">
                  <c:v>10:15:30</c:v>
                </c:pt>
                <c:pt idx="223">
                  <c:v>10:15:31</c:v>
                </c:pt>
                <c:pt idx="224">
                  <c:v>10:15:32</c:v>
                </c:pt>
                <c:pt idx="225">
                  <c:v>10:15:33</c:v>
                </c:pt>
                <c:pt idx="226">
                  <c:v>10:15:34</c:v>
                </c:pt>
                <c:pt idx="227">
                  <c:v>10:15:35</c:v>
                </c:pt>
                <c:pt idx="228">
                  <c:v>10:15:36</c:v>
                </c:pt>
                <c:pt idx="229">
                  <c:v>10:15:37</c:v>
                </c:pt>
                <c:pt idx="230">
                  <c:v>10:15:38</c:v>
                </c:pt>
                <c:pt idx="231">
                  <c:v>10:15:39</c:v>
                </c:pt>
                <c:pt idx="232">
                  <c:v>10:15:40</c:v>
                </c:pt>
                <c:pt idx="233">
                  <c:v>10:15:41</c:v>
                </c:pt>
                <c:pt idx="234">
                  <c:v>10:15:42</c:v>
                </c:pt>
                <c:pt idx="235">
                  <c:v>10:15:43</c:v>
                </c:pt>
                <c:pt idx="236">
                  <c:v>10:15:44</c:v>
                </c:pt>
                <c:pt idx="237">
                  <c:v>10:15:45</c:v>
                </c:pt>
                <c:pt idx="238">
                  <c:v>10:15:46</c:v>
                </c:pt>
                <c:pt idx="239">
                  <c:v>10:15:47</c:v>
                </c:pt>
                <c:pt idx="240">
                  <c:v>10:15:48</c:v>
                </c:pt>
                <c:pt idx="241">
                  <c:v>10:15:49</c:v>
                </c:pt>
                <c:pt idx="242">
                  <c:v>10:15:50</c:v>
                </c:pt>
                <c:pt idx="243">
                  <c:v>10:15:51</c:v>
                </c:pt>
                <c:pt idx="244">
                  <c:v>10:15:52</c:v>
                </c:pt>
                <c:pt idx="245">
                  <c:v>10:15:53</c:v>
                </c:pt>
                <c:pt idx="246">
                  <c:v>10:15:54</c:v>
                </c:pt>
                <c:pt idx="247">
                  <c:v>10:15:55</c:v>
                </c:pt>
                <c:pt idx="248">
                  <c:v>10:15:56</c:v>
                </c:pt>
                <c:pt idx="249">
                  <c:v>10:15:57</c:v>
                </c:pt>
                <c:pt idx="250">
                  <c:v>10:15:58</c:v>
                </c:pt>
                <c:pt idx="251">
                  <c:v>10:15:59</c:v>
                </c:pt>
                <c:pt idx="252">
                  <c:v>10:16:00</c:v>
                </c:pt>
                <c:pt idx="253">
                  <c:v>10:16:01</c:v>
                </c:pt>
                <c:pt idx="254">
                  <c:v>10:16:02</c:v>
                </c:pt>
                <c:pt idx="255">
                  <c:v>10:16:03</c:v>
                </c:pt>
                <c:pt idx="256">
                  <c:v>10:16:04</c:v>
                </c:pt>
                <c:pt idx="257">
                  <c:v>10:16:05</c:v>
                </c:pt>
                <c:pt idx="258">
                  <c:v>10:16:06</c:v>
                </c:pt>
                <c:pt idx="259">
                  <c:v>10:16:07</c:v>
                </c:pt>
                <c:pt idx="260">
                  <c:v>10:16:08</c:v>
                </c:pt>
                <c:pt idx="261">
                  <c:v>10:16:09</c:v>
                </c:pt>
                <c:pt idx="262">
                  <c:v>10:16:10</c:v>
                </c:pt>
                <c:pt idx="263">
                  <c:v>10:16:11</c:v>
                </c:pt>
                <c:pt idx="264">
                  <c:v>10:16:12</c:v>
                </c:pt>
                <c:pt idx="265">
                  <c:v>10:16:13</c:v>
                </c:pt>
                <c:pt idx="266">
                  <c:v>10:16:14</c:v>
                </c:pt>
                <c:pt idx="267">
                  <c:v>10:16:15</c:v>
                </c:pt>
                <c:pt idx="268">
                  <c:v>10:16:16</c:v>
                </c:pt>
                <c:pt idx="269">
                  <c:v>10:16:17</c:v>
                </c:pt>
                <c:pt idx="270">
                  <c:v>10:16:18</c:v>
                </c:pt>
                <c:pt idx="271">
                  <c:v>10:16:19</c:v>
                </c:pt>
                <c:pt idx="272">
                  <c:v>10:16:20</c:v>
                </c:pt>
                <c:pt idx="273">
                  <c:v>10:16:21</c:v>
                </c:pt>
                <c:pt idx="274">
                  <c:v>10:16:22</c:v>
                </c:pt>
                <c:pt idx="275">
                  <c:v>10:16:23</c:v>
                </c:pt>
                <c:pt idx="276">
                  <c:v>10:16:24</c:v>
                </c:pt>
                <c:pt idx="277">
                  <c:v>10:16:25</c:v>
                </c:pt>
                <c:pt idx="278">
                  <c:v>10:16:26</c:v>
                </c:pt>
                <c:pt idx="279">
                  <c:v>10:16:27</c:v>
                </c:pt>
                <c:pt idx="280">
                  <c:v>10:16:28</c:v>
                </c:pt>
                <c:pt idx="281">
                  <c:v>10:16:29</c:v>
                </c:pt>
                <c:pt idx="282">
                  <c:v>10:16:30</c:v>
                </c:pt>
                <c:pt idx="283">
                  <c:v>10:16:31</c:v>
                </c:pt>
                <c:pt idx="284">
                  <c:v>10:16:32</c:v>
                </c:pt>
                <c:pt idx="285">
                  <c:v>10:16:33</c:v>
                </c:pt>
                <c:pt idx="286">
                  <c:v>10:16:34</c:v>
                </c:pt>
                <c:pt idx="287">
                  <c:v>10:16:35</c:v>
                </c:pt>
                <c:pt idx="288">
                  <c:v>10:16:36</c:v>
                </c:pt>
                <c:pt idx="289">
                  <c:v>10:16:37</c:v>
                </c:pt>
                <c:pt idx="290">
                  <c:v>10:16:38</c:v>
                </c:pt>
                <c:pt idx="291">
                  <c:v>10:16:39</c:v>
                </c:pt>
                <c:pt idx="292">
                  <c:v>10:16:40</c:v>
                </c:pt>
                <c:pt idx="293">
                  <c:v>10:16:41</c:v>
                </c:pt>
                <c:pt idx="294">
                  <c:v>10:16:42</c:v>
                </c:pt>
                <c:pt idx="295">
                  <c:v>10:16:43</c:v>
                </c:pt>
                <c:pt idx="296">
                  <c:v>10:16:44</c:v>
                </c:pt>
                <c:pt idx="297">
                  <c:v>10:16:45</c:v>
                </c:pt>
                <c:pt idx="298">
                  <c:v>10:16:46</c:v>
                </c:pt>
                <c:pt idx="299">
                  <c:v>10:16:47</c:v>
                </c:pt>
                <c:pt idx="300">
                  <c:v>10:16:48</c:v>
                </c:pt>
                <c:pt idx="301">
                  <c:v>10:16:49</c:v>
                </c:pt>
                <c:pt idx="302">
                  <c:v>10:16:50</c:v>
                </c:pt>
                <c:pt idx="303">
                  <c:v>10:16:51</c:v>
                </c:pt>
                <c:pt idx="304">
                  <c:v>10:16:52</c:v>
                </c:pt>
                <c:pt idx="305">
                  <c:v>10:16:53</c:v>
                </c:pt>
                <c:pt idx="306">
                  <c:v>10:16:54</c:v>
                </c:pt>
                <c:pt idx="307">
                  <c:v>10:16:55</c:v>
                </c:pt>
                <c:pt idx="308">
                  <c:v>10:16:56</c:v>
                </c:pt>
                <c:pt idx="309">
                  <c:v>10:16:57</c:v>
                </c:pt>
                <c:pt idx="310">
                  <c:v>10:16:58</c:v>
                </c:pt>
                <c:pt idx="311">
                  <c:v>10:16:59</c:v>
                </c:pt>
                <c:pt idx="312">
                  <c:v>10:17:00</c:v>
                </c:pt>
                <c:pt idx="313">
                  <c:v>10:17:01</c:v>
                </c:pt>
                <c:pt idx="314">
                  <c:v>10:17:02</c:v>
                </c:pt>
                <c:pt idx="315">
                  <c:v>10:17:03</c:v>
                </c:pt>
                <c:pt idx="316">
                  <c:v>10:17:04</c:v>
                </c:pt>
                <c:pt idx="317">
                  <c:v>10:17:05</c:v>
                </c:pt>
                <c:pt idx="318">
                  <c:v>10:17:06</c:v>
                </c:pt>
                <c:pt idx="319">
                  <c:v>10:17:07</c:v>
                </c:pt>
                <c:pt idx="320">
                  <c:v>10:17:08</c:v>
                </c:pt>
                <c:pt idx="321">
                  <c:v>10:17:09</c:v>
                </c:pt>
                <c:pt idx="322">
                  <c:v>10:17:10</c:v>
                </c:pt>
                <c:pt idx="323">
                  <c:v>10:17:11</c:v>
                </c:pt>
                <c:pt idx="324">
                  <c:v>10:17:12</c:v>
                </c:pt>
                <c:pt idx="325">
                  <c:v>10:17:13</c:v>
                </c:pt>
                <c:pt idx="326">
                  <c:v>10:17:14</c:v>
                </c:pt>
                <c:pt idx="327">
                  <c:v>10:17:15</c:v>
                </c:pt>
                <c:pt idx="328">
                  <c:v>10:17:16</c:v>
                </c:pt>
                <c:pt idx="329">
                  <c:v>10:17:17</c:v>
                </c:pt>
                <c:pt idx="330">
                  <c:v>10:17:18</c:v>
                </c:pt>
                <c:pt idx="331">
                  <c:v>10:17:19</c:v>
                </c:pt>
                <c:pt idx="332">
                  <c:v>10:17:20</c:v>
                </c:pt>
                <c:pt idx="333">
                  <c:v>10:17:21</c:v>
                </c:pt>
                <c:pt idx="334">
                  <c:v>10:17:22</c:v>
                </c:pt>
                <c:pt idx="335">
                  <c:v>10:17:23</c:v>
                </c:pt>
                <c:pt idx="336">
                  <c:v>10:17:24</c:v>
                </c:pt>
                <c:pt idx="337">
                  <c:v>10:17:25</c:v>
                </c:pt>
                <c:pt idx="338">
                  <c:v>10:17:26</c:v>
                </c:pt>
                <c:pt idx="339">
                  <c:v>10:17:27</c:v>
                </c:pt>
                <c:pt idx="340">
                  <c:v>10:17:28</c:v>
                </c:pt>
                <c:pt idx="341">
                  <c:v>10:17:29</c:v>
                </c:pt>
                <c:pt idx="342">
                  <c:v>10:17:30</c:v>
                </c:pt>
                <c:pt idx="343">
                  <c:v>10:17:31</c:v>
                </c:pt>
                <c:pt idx="344">
                  <c:v>10:17:32</c:v>
                </c:pt>
                <c:pt idx="345">
                  <c:v>10:17:33</c:v>
                </c:pt>
                <c:pt idx="346">
                  <c:v>10:17:34</c:v>
                </c:pt>
                <c:pt idx="347">
                  <c:v>10:17:35</c:v>
                </c:pt>
                <c:pt idx="348">
                  <c:v>10:17:36</c:v>
                </c:pt>
                <c:pt idx="349">
                  <c:v>10:17:37</c:v>
                </c:pt>
                <c:pt idx="350">
                  <c:v>10:17:38</c:v>
                </c:pt>
                <c:pt idx="351">
                  <c:v>10:17:39</c:v>
                </c:pt>
                <c:pt idx="352">
                  <c:v>10:17:40</c:v>
                </c:pt>
                <c:pt idx="353">
                  <c:v>10:17:41</c:v>
                </c:pt>
                <c:pt idx="354">
                  <c:v>10:17:42</c:v>
                </c:pt>
                <c:pt idx="355">
                  <c:v>10:17:43</c:v>
                </c:pt>
                <c:pt idx="356">
                  <c:v>10:17:44</c:v>
                </c:pt>
                <c:pt idx="357">
                  <c:v>10:17:45</c:v>
                </c:pt>
                <c:pt idx="358">
                  <c:v>10:17:46</c:v>
                </c:pt>
                <c:pt idx="359">
                  <c:v>10:17:47</c:v>
                </c:pt>
                <c:pt idx="360">
                  <c:v>10:17:48</c:v>
                </c:pt>
                <c:pt idx="361">
                  <c:v>10:17:49</c:v>
                </c:pt>
                <c:pt idx="362">
                  <c:v>10:17:50</c:v>
                </c:pt>
                <c:pt idx="363">
                  <c:v>10:17:51</c:v>
                </c:pt>
                <c:pt idx="364">
                  <c:v>10:17:52</c:v>
                </c:pt>
                <c:pt idx="365">
                  <c:v>10:17:53</c:v>
                </c:pt>
                <c:pt idx="366">
                  <c:v>10:17:54</c:v>
                </c:pt>
                <c:pt idx="367">
                  <c:v>10:17:55</c:v>
                </c:pt>
                <c:pt idx="368">
                  <c:v>10:17:56</c:v>
                </c:pt>
                <c:pt idx="369">
                  <c:v>10:17:57</c:v>
                </c:pt>
                <c:pt idx="370">
                  <c:v>10:17:58</c:v>
                </c:pt>
                <c:pt idx="371">
                  <c:v>10:17:59</c:v>
                </c:pt>
                <c:pt idx="372">
                  <c:v>10:18:00</c:v>
                </c:pt>
                <c:pt idx="373">
                  <c:v>10:18:01</c:v>
                </c:pt>
                <c:pt idx="374">
                  <c:v>10:18:02</c:v>
                </c:pt>
                <c:pt idx="375">
                  <c:v>10:18:03</c:v>
                </c:pt>
                <c:pt idx="376">
                  <c:v>10:18:04</c:v>
                </c:pt>
                <c:pt idx="377">
                  <c:v>10:18:05</c:v>
                </c:pt>
                <c:pt idx="378">
                  <c:v>10:18:06</c:v>
                </c:pt>
                <c:pt idx="379">
                  <c:v>10:18:07</c:v>
                </c:pt>
                <c:pt idx="380">
                  <c:v>10:18:08</c:v>
                </c:pt>
                <c:pt idx="381">
                  <c:v>10:18:09</c:v>
                </c:pt>
                <c:pt idx="382">
                  <c:v>10:18:10</c:v>
                </c:pt>
                <c:pt idx="383">
                  <c:v>10:18:11</c:v>
                </c:pt>
                <c:pt idx="384">
                  <c:v>10:18:12</c:v>
                </c:pt>
                <c:pt idx="385">
                  <c:v>10:18:13</c:v>
                </c:pt>
                <c:pt idx="386">
                  <c:v>10:18:14</c:v>
                </c:pt>
                <c:pt idx="387">
                  <c:v>10:18:15</c:v>
                </c:pt>
                <c:pt idx="388">
                  <c:v>10:18:16</c:v>
                </c:pt>
                <c:pt idx="389">
                  <c:v>10:18:17</c:v>
                </c:pt>
                <c:pt idx="390">
                  <c:v>10:18:18</c:v>
                </c:pt>
                <c:pt idx="391">
                  <c:v>10:18:19</c:v>
                </c:pt>
                <c:pt idx="392">
                  <c:v>10:18:20</c:v>
                </c:pt>
                <c:pt idx="393">
                  <c:v>10:18:21</c:v>
                </c:pt>
                <c:pt idx="394">
                  <c:v>10:18:22</c:v>
                </c:pt>
                <c:pt idx="395">
                  <c:v>10:18:23</c:v>
                </c:pt>
                <c:pt idx="396">
                  <c:v>10:18:24</c:v>
                </c:pt>
                <c:pt idx="397">
                  <c:v>10:18:25</c:v>
                </c:pt>
                <c:pt idx="398">
                  <c:v>10:18:26</c:v>
                </c:pt>
                <c:pt idx="399">
                  <c:v>10:18:27</c:v>
                </c:pt>
                <c:pt idx="400">
                  <c:v>10:18:28</c:v>
                </c:pt>
                <c:pt idx="401">
                  <c:v>10:18:29</c:v>
                </c:pt>
                <c:pt idx="402">
                  <c:v>10:18:30</c:v>
                </c:pt>
                <c:pt idx="403">
                  <c:v>10:18:31</c:v>
                </c:pt>
                <c:pt idx="404">
                  <c:v>10:18:32</c:v>
                </c:pt>
                <c:pt idx="405">
                  <c:v>10:18:33</c:v>
                </c:pt>
                <c:pt idx="406">
                  <c:v>10:18:34</c:v>
                </c:pt>
                <c:pt idx="407">
                  <c:v>10:18:35</c:v>
                </c:pt>
                <c:pt idx="408">
                  <c:v>10:18:36</c:v>
                </c:pt>
                <c:pt idx="409">
                  <c:v>10:18:37</c:v>
                </c:pt>
                <c:pt idx="410">
                  <c:v>10:18:38</c:v>
                </c:pt>
                <c:pt idx="411">
                  <c:v>10:18:39</c:v>
                </c:pt>
                <c:pt idx="412">
                  <c:v>10:18:40</c:v>
                </c:pt>
                <c:pt idx="413">
                  <c:v>10:18:41</c:v>
                </c:pt>
                <c:pt idx="414">
                  <c:v>10:18:42</c:v>
                </c:pt>
                <c:pt idx="415">
                  <c:v>10:18:43</c:v>
                </c:pt>
                <c:pt idx="416">
                  <c:v>10:18:44</c:v>
                </c:pt>
                <c:pt idx="417">
                  <c:v>10:18:45</c:v>
                </c:pt>
                <c:pt idx="418">
                  <c:v>10:18:46</c:v>
                </c:pt>
                <c:pt idx="419">
                  <c:v>10:18:47</c:v>
                </c:pt>
                <c:pt idx="420">
                  <c:v>10:18:48</c:v>
                </c:pt>
                <c:pt idx="421">
                  <c:v>10:18:49</c:v>
                </c:pt>
                <c:pt idx="422">
                  <c:v>10:18:50</c:v>
                </c:pt>
                <c:pt idx="423">
                  <c:v>10:18:51</c:v>
                </c:pt>
                <c:pt idx="424">
                  <c:v>10:18:52</c:v>
                </c:pt>
                <c:pt idx="425">
                  <c:v>10:18:53</c:v>
                </c:pt>
                <c:pt idx="426">
                  <c:v>10:18:54</c:v>
                </c:pt>
                <c:pt idx="427">
                  <c:v>10:18:55</c:v>
                </c:pt>
                <c:pt idx="428">
                  <c:v>10:18:56</c:v>
                </c:pt>
                <c:pt idx="429">
                  <c:v>10:18:57</c:v>
                </c:pt>
                <c:pt idx="430">
                  <c:v>10:18:58</c:v>
                </c:pt>
                <c:pt idx="431">
                  <c:v>10:18:59</c:v>
                </c:pt>
                <c:pt idx="432">
                  <c:v>10:19:00</c:v>
                </c:pt>
                <c:pt idx="433">
                  <c:v>10:19:01</c:v>
                </c:pt>
                <c:pt idx="434">
                  <c:v>10:19:02</c:v>
                </c:pt>
                <c:pt idx="435">
                  <c:v>10:19:03</c:v>
                </c:pt>
                <c:pt idx="436">
                  <c:v>10:19:04</c:v>
                </c:pt>
                <c:pt idx="437">
                  <c:v>10:19:05</c:v>
                </c:pt>
                <c:pt idx="438">
                  <c:v>10:19:06</c:v>
                </c:pt>
                <c:pt idx="439">
                  <c:v>10:19:07</c:v>
                </c:pt>
                <c:pt idx="440">
                  <c:v>10:19:08</c:v>
                </c:pt>
                <c:pt idx="441">
                  <c:v>10:19:09</c:v>
                </c:pt>
                <c:pt idx="442">
                  <c:v>10:19:10</c:v>
                </c:pt>
                <c:pt idx="443">
                  <c:v>10:19:11</c:v>
                </c:pt>
                <c:pt idx="444">
                  <c:v>10:19:12</c:v>
                </c:pt>
                <c:pt idx="445">
                  <c:v>10:19:13</c:v>
                </c:pt>
                <c:pt idx="446">
                  <c:v>10:19:14</c:v>
                </c:pt>
                <c:pt idx="447">
                  <c:v>10:19:15</c:v>
                </c:pt>
                <c:pt idx="448">
                  <c:v>10:19:16</c:v>
                </c:pt>
                <c:pt idx="449">
                  <c:v>10:19:17</c:v>
                </c:pt>
                <c:pt idx="450">
                  <c:v>10:19:18</c:v>
                </c:pt>
                <c:pt idx="451">
                  <c:v>10:19:19</c:v>
                </c:pt>
                <c:pt idx="452">
                  <c:v>10:19:20</c:v>
                </c:pt>
                <c:pt idx="453">
                  <c:v>10:19:21</c:v>
                </c:pt>
                <c:pt idx="454">
                  <c:v>10:19:22</c:v>
                </c:pt>
                <c:pt idx="455">
                  <c:v>10:19:23</c:v>
                </c:pt>
                <c:pt idx="456">
                  <c:v>10:19:24</c:v>
                </c:pt>
                <c:pt idx="457">
                  <c:v>10:19:25</c:v>
                </c:pt>
                <c:pt idx="458">
                  <c:v>10:19:26</c:v>
                </c:pt>
                <c:pt idx="459">
                  <c:v>10:19:27</c:v>
                </c:pt>
                <c:pt idx="460">
                  <c:v>10:19:28</c:v>
                </c:pt>
                <c:pt idx="461">
                  <c:v>10:19:29</c:v>
                </c:pt>
                <c:pt idx="462">
                  <c:v>10:19:30</c:v>
                </c:pt>
                <c:pt idx="463">
                  <c:v>10:19:31</c:v>
                </c:pt>
                <c:pt idx="464">
                  <c:v>10:19:32</c:v>
                </c:pt>
                <c:pt idx="465">
                  <c:v>10:19:33</c:v>
                </c:pt>
                <c:pt idx="466">
                  <c:v>10:19:34</c:v>
                </c:pt>
                <c:pt idx="467">
                  <c:v>10:19:35</c:v>
                </c:pt>
                <c:pt idx="468">
                  <c:v>10:19:36</c:v>
                </c:pt>
                <c:pt idx="469">
                  <c:v>10:19:37</c:v>
                </c:pt>
                <c:pt idx="470">
                  <c:v>10:19:38</c:v>
                </c:pt>
                <c:pt idx="471">
                  <c:v>10:19:39</c:v>
                </c:pt>
                <c:pt idx="472">
                  <c:v>10:19:40</c:v>
                </c:pt>
                <c:pt idx="473">
                  <c:v>10:19:41</c:v>
                </c:pt>
                <c:pt idx="474">
                  <c:v>10:19:42</c:v>
                </c:pt>
                <c:pt idx="475">
                  <c:v>10:19:43</c:v>
                </c:pt>
                <c:pt idx="476">
                  <c:v>10:19:44</c:v>
                </c:pt>
                <c:pt idx="477">
                  <c:v>10:19:45</c:v>
                </c:pt>
                <c:pt idx="478">
                  <c:v>10:19:46</c:v>
                </c:pt>
                <c:pt idx="479">
                  <c:v>10:19:47</c:v>
                </c:pt>
                <c:pt idx="480">
                  <c:v>10:19:48</c:v>
                </c:pt>
                <c:pt idx="481">
                  <c:v>10:19:49</c:v>
                </c:pt>
                <c:pt idx="482">
                  <c:v>10:19:50</c:v>
                </c:pt>
                <c:pt idx="483">
                  <c:v>10:19:51</c:v>
                </c:pt>
                <c:pt idx="484">
                  <c:v>10:19:52</c:v>
                </c:pt>
                <c:pt idx="485">
                  <c:v>10:19:53</c:v>
                </c:pt>
                <c:pt idx="486">
                  <c:v>10:19:54</c:v>
                </c:pt>
                <c:pt idx="487">
                  <c:v>10:19:55</c:v>
                </c:pt>
                <c:pt idx="488">
                  <c:v>10:19:56</c:v>
                </c:pt>
                <c:pt idx="489">
                  <c:v>10:19:57</c:v>
                </c:pt>
                <c:pt idx="490">
                  <c:v>10:19:58</c:v>
                </c:pt>
                <c:pt idx="491">
                  <c:v>10:19:59</c:v>
                </c:pt>
                <c:pt idx="492">
                  <c:v>10:20:00</c:v>
                </c:pt>
                <c:pt idx="493">
                  <c:v>10:20:01</c:v>
                </c:pt>
                <c:pt idx="494">
                  <c:v>10:20:02</c:v>
                </c:pt>
                <c:pt idx="495">
                  <c:v>10:20:03</c:v>
                </c:pt>
                <c:pt idx="496">
                  <c:v>10:20:04</c:v>
                </c:pt>
                <c:pt idx="497">
                  <c:v>10:20:05</c:v>
                </c:pt>
                <c:pt idx="498">
                  <c:v>10:20:06</c:v>
                </c:pt>
                <c:pt idx="499">
                  <c:v>10:20:07</c:v>
                </c:pt>
                <c:pt idx="500">
                  <c:v>10:20:08</c:v>
                </c:pt>
                <c:pt idx="501">
                  <c:v>10:20:09</c:v>
                </c:pt>
                <c:pt idx="502">
                  <c:v>10:20:10</c:v>
                </c:pt>
                <c:pt idx="503">
                  <c:v>10:20:11</c:v>
                </c:pt>
                <c:pt idx="504">
                  <c:v>10:20:12</c:v>
                </c:pt>
                <c:pt idx="505">
                  <c:v>10:20:13</c:v>
                </c:pt>
                <c:pt idx="506">
                  <c:v>10:20:14</c:v>
                </c:pt>
                <c:pt idx="507">
                  <c:v>10:20:15</c:v>
                </c:pt>
                <c:pt idx="508">
                  <c:v>10:20:16</c:v>
                </c:pt>
                <c:pt idx="509">
                  <c:v>10:20:17</c:v>
                </c:pt>
                <c:pt idx="510">
                  <c:v>10:20:18</c:v>
                </c:pt>
                <c:pt idx="511">
                  <c:v>10:20:19</c:v>
                </c:pt>
                <c:pt idx="512">
                  <c:v>10:20:20</c:v>
                </c:pt>
                <c:pt idx="513">
                  <c:v>10:20:21</c:v>
                </c:pt>
                <c:pt idx="514">
                  <c:v>10:20:22</c:v>
                </c:pt>
                <c:pt idx="515">
                  <c:v>10:20:23</c:v>
                </c:pt>
                <c:pt idx="516">
                  <c:v>10:20:24</c:v>
                </c:pt>
                <c:pt idx="517">
                  <c:v>10:20:25</c:v>
                </c:pt>
                <c:pt idx="518">
                  <c:v>10:20:26</c:v>
                </c:pt>
                <c:pt idx="519">
                  <c:v>10:20:27</c:v>
                </c:pt>
                <c:pt idx="520">
                  <c:v>10:20:28</c:v>
                </c:pt>
                <c:pt idx="521">
                  <c:v>10:20:29</c:v>
                </c:pt>
                <c:pt idx="522">
                  <c:v>10:20:30</c:v>
                </c:pt>
                <c:pt idx="523">
                  <c:v>10:20:31</c:v>
                </c:pt>
                <c:pt idx="524">
                  <c:v>10:20:32</c:v>
                </c:pt>
                <c:pt idx="525">
                  <c:v>10:20:33</c:v>
                </c:pt>
                <c:pt idx="526">
                  <c:v>10:20:34</c:v>
                </c:pt>
                <c:pt idx="527">
                  <c:v>10:20:35</c:v>
                </c:pt>
                <c:pt idx="528">
                  <c:v>10:20:36</c:v>
                </c:pt>
                <c:pt idx="529">
                  <c:v>10:20:37</c:v>
                </c:pt>
                <c:pt idx="530">
                  <c:v>10:20:38</c:v>
                </c:pt>
                <c:pt idx="531">
                  <c:v>10:20:39</c:v>
                </c:pt>
                <c:pt idx="532">
                  <c:v>10:20:40</c:v>
                </c:pt>
                <c:pt idx="533">
                  <c:v>10:20:41</c:v>
                </c:pt>
                <c:pt idx="534">
                  <c:v>10:20:42</c:v>
                </c:pt>
                <c:pt idx="535">
                  <c:v>10:20:43</c:v>
                </c:pt>
                <c:pt idx="536">
                  <c:v>10:20:44</c:v>
                </c:pt>
                <c:pt idx="537">
                  <c:v>10:20:45</c:v>
                </c:pt>
                <c:pt idx="538">
                  <c:v>10:20:46</c:v>
                </c:pt>
                <c:pt idx="539">
                  <c:v>10:20:47</c:v>
                </c:pt>
                <c:pt idx="540">
                  <c:v>10:20:48</c:v>
                </c:pt>
                <c:pt idx="541">
                  <c:v>10:20:49</c:v>
                </c:pt>
                <c:pt idx="542">
                  <c:v>10:20:50</c:v>
                </c:pt>
                <c:pt idx="543">
                  <c:v>10:20:51</c:v>
                </c:pt>
                <c:pt idx="544">
                  <c:v>10:20:52</c:v>
                </c:pt>
                <c:pt idx="545">
                  <c:v>10:20:53</c:v>
                </c:pt>
                <c:pt idx="546">
                  <c:v>10:20:54</c:v>
                </c:pt>
                <c:pt idx="547">
                  <c:v>10:20:55</c:v>
                </c:pt>
                <c:pt idx="548">
                  <c:v>10:20:56</c:v>
                </c:pt>
                <c:pt idx="549">
                  <c:v>10:20:57</c:v>
                </c:pt>
                <c:pt idx="550">
                  <c:v>10:20:58</c:v>
                </c:pt>
                <c:pt idx="551">
                  <c:v>10:20:59</c:v>
                </c:pt>
                <c:pt idx="552">
                  <c:v>10:21:00</c:v>
                </c:pt>
                <c:pt idx="553">
                  <c:v>10:21:01</c:v>
                </c:pt>
                <c:pt idx="554">
                  <c:v>10:21:02</c:v>
                </c:pt>
                <c:pt idx="555">
                  <c:v>10:21:03</c:v>
                </c:pt>
                <c:pt idx="556">
                  <c:v>10:21:04</c:v>
                </c:pt>
                <c:pt idx="557">
                  <c:v>10:21:05</c:v>
                </c:pt>
                <c:pt idx="558">
                  <c:v>10:21:06</c:v>
                </c:pt>
                <c:pt idx="559">
                  <c:v>10:21:07</c:v>
                </c:pt>
                <c:pt idx="560">
                  <c:v>10:21:08</c:v>
                </c:pt>
                <c:pt idx="561">
                  <c:v>10:21:09</c:v>
                </c:pt>
                <c:pt idx="562">
                  <c:v>10:21:10</c:v>
                </c:pt>
                <c:pt idx="563">
                  <c:v>10:21:11</c:v>
                </c:pt>
                <c:pt idx="564">
                  <c:v>10:21:12</c:v>
                </c:pt>
                <c:pt idx="565">
                  <c:v>10:21:13</c:v>
                </c:pt>
                <c:pt idx="566">
                  <c:v>10:21:14</c:v>
                </c:pt>
                <c:pt idx="567">
                  <c:v>10:21:15</c:v>
                </c:pt>
                <c:pt idx="568">
                  <c:v>10:21:16</c:v>
                </c:pt>
                <c:pt idx="569">
                  <c:v>10:21:17</c:v>
                </c:pt>
                <c:pt idx="570">
                  <c:v>10:21:18</c:v>
                </c:pt>
                <c:pt idx="571">
                  <c:v>10:21:19</c:v>
                </c:pt>
                <c:pt idx="572">
                  <c:v>10:21:20</c:v>
                </c:pt>
                <c:pt idx="573">
                  <c:v>10:21:21</c:v>
                </c:pt>
                <c:pt idx="574">
                  <c:v>10:21:22</c:v>
                </c:pt>
                <c:pt idx="575">
                  <c:v>10:21:23</c:v>
                </c:pt>
                <c:pt idx="576">
                  <c:v>10:21:24</c:v>
                </c:pt>
                <c:pt idx="577">
                  <c:v>10:21:25</c:v>
                </c:pt>
                <c:pt idx="578">
                  <c:v>10:21:26</c:v>
                </c:pt>
                <c:pt idx="579">
                  <c:v>10:21:27</c:v>
                </c:pt>
                <c:pt idx="580">
                  <c:v>10:21:28</c:v>
                </c:pt>
                <c:pt idx="581">
                  <c:v>10:21:29</c:v>
                </c:pt>
                <c:pt idx="582">
                  <c:v>10:21:30</c:v>
                </c:pt>
                <c:pt idx="583">
                  <c:v>10:21:31</c:v>
                </c:pt>
                <c:pt idx="584">
                  <c:v>10:21:32</c:v>
                </c:pt>
                <c:pt idx="585">
                  <c:v>10:21:33</c:v>
                </c:pt>
                <c:pt idx="586">
                  <c:v>10:21:34</c:v>
                </c:pt>
                <c:pt idx="587">
                  <c:v>10:21:35</c:v>
                </c:pt>
                <c:pt idx="588">
                  <c:v>10:21:36</c:v>
                </c:pt>
                <c:pt idx="589">
                  <c:v>10:21:37</c:v>
                </c:pt>
                <c:pt idx="590">
                  <c:v>10:21:38</c:v>
                </c:pt>
                <c:pt idx="591">
                  <c:v>10:21:39</c:v>
                </c:pt>
                <c:pt idx="592">
                  <c:v>10:21:40</c:v>
                </c:pt>
                <c:pt idx="593">
                  <c:v>10:21:41</c:v>
                </c:pt>
                <c:pt idx="594">
                  <c:v>10:21:42</c:v>
                </c:pt>
                <c:pt idx="595">
                  <c:v>10:21:43</c:v>
                </c:pt>
                <c:pt idx="596">
                  <c:v>10:21:44</c:v>
                </c:pt>
                <c:pt idx="597">
                  <c:v>10:21:45</c:v>
                </c:pt>
                <c:pt idx="598">
                  <c:v>10:21:46</c:v>
                </c:pt>
                <c:pt idx="599">
                  <c:v>10:21:47</c:v>
                </c:pt>
                <c:pt idx="600">
                  <c:v>10:21:48</c:v>
                </c:pt>
                <c:pt idx="601">
                  <c:v>10:21:49</c:v>
                </c:pt>
                <c:pt idx="602">
                  <c:v>10:21:50</c:v>
                </c:pt>
                <c:pt idx="603">
                  <c:v>10:21:51</c:v>
                </c:pt>
                <c:pt idx="604">
                  <c:v>10:21:52</c:v>
                </c:pt>
                <c:pt idx="605">
                  <c:v>10:21:53</c:v>
                </c:pt>
                <c:pt idx="606">
                  <c:v>10:21:54</c:v>
                </c:pt>
                <c:pt idx="607">
                  <c:v>10:21:55</c:v>
                </c:pt>
                <c:pt idx="608">
                  <c:v>10:21:56</c:v>
                </c:pt>
                <c:pt idx="609">
                  <c:v>10:21:57</c:v>
                </c:pt>
                <c:pt idx="610">
                  <c:v>10:21:58</c:v>
                </c:pt>
                <c:pt idx="611">
                  <c:v>10:21:59</c:v>
                </c:pt>
                <c:pt idx="612">
                  <c:v>10:22:00</c:v>
                </c:pt>
                <c:pt idx="613">
                  <c:v>10:22:01</c:v>
                </c:pt>
                <c:pt idx="614">
                  <c:v>10:22:02</c:v>
                </c:pt>
                <c:pt idx="615">
                  <c:v>10:22:03</c:v>
                </c:pt>
                <c:pt idx="616">
                  <c:v>10:22:04</c:v>
                </c:pt>
                <c:pt idx="617">
                  <c:v>10:22:05</c:v>
                </c:pt>
                <c:pt idx="618">
                  <c:v>10:22:06</c:v>
                </c:pt>
                <c:pt idx="619">
                  <c:v>10:22:07</c:v>
                </c:pt>
                <c:pt idx="620">
                  <c:v>10:22:08</c:v>
                </c:pt>
                <c:pt idx="621">
                  <c:v>10:22:09</c:v>
                </c:pt>
                <c:pt idx="622">
                  <c:v>10:22:10</c:v>
                </c:pt>
                <c:pt idx="623">
                  <c:v>10:22:11</c:v>
                </c:pt>
                <c:pt idx="624">
                  <c:v>10:22:12</c:v>
                </c:pt>
                <c:pt idx="625">
                  <c:v>10:22:13</c:v>
                </c:pt>
                <c:pt idx="626">
                  <c:v>10:22:14</c:v>
                </c:pt>
                <c:pt idx="627">
                  <c:v>10:22:15</c:v>
                </c:pt>
                <c:pt idx="628">
                  <c:v>10:22:16</c:v>
                </c:pt>
                <c:pt idx="629">
                  <c:v>10:22:17</c:v>
                </c:pt>
                <c:pt idx="630">
                  <c:v>10:22:18</c:v>
                </c:pt>
                <c:pt idx="631">
                  <c:v>10:22:19</c:v>
                </c:pt>
                <c:pt idx="632">
                  <c:v>10:22:20</c:v>
                </c:pt>
                <c:pt idx="633">
                  <c:v>10:22:21</c:v>
                </c:pt>
                <c:pt idx="634">
                  <c:v>10:22:22</c:v>
                </c:pt>
                <c:pt idx="635">
                  <c:v>10:22:23</c:v>
                </c:pt>
                <c:pt idx="636">
                  <c:v>10:22:24</c:v>
                </c:pt>
                <c:pt idx="637">
                  <c:v>10:22:25</c:v>
                </c:pt>
                <c:pt idx="638">
                  <c:v>10:22:26</c:v>
                </c:pt>
                <c:pt idx="639">
                  <c:v>10:22:27</c:v>
                </c:pt>
                <c:pt idx="640">
                  <c:v>10:22:28</c:v>
                </c:pt>
                <c:pt idx="641">
                  <c:v>10:22:29</c:v>
                </c:pt>
                <c:pt idx="642">
                  <c:v>10:22:30</c:v>
                </c:pt>
                <c:pt idx="643">
                  <c:v>10:22:31</c:v>
                </c:pt>
                <c:pt idx="644">
                  <c:v>10:22:32</c:v>
                </c:pt>
                <c:pt idx="645">
                  <c:v>10:22:33</c:v>
                </c:pt>
                <c:pt idx="646">
                  <c:v>10:22:34</c:v>
                </c:pt>
                <c:pt idx="647">
                  <c:v>10:22:35</c:v>
                </c:pt>
                <c:pt idx="648">
                  <c:v>10:22:36</c:v>
                </c:pt>
                <c:pt idx="649">
                  <c:v>10:22:37</c:v>
                </c:pt>
                <c:pt idx="650">
                  <c:v>10:22:38</c:v>
                </c:pt>
                <c:pt idx="651">
                  <c:v>10:22:39</c:v>
                </c:pt>
                <c:pt idx="652">
                  <c:v>10:22:40</c:v>
                </c:pt>
                <c:pt idx="653">
                  <c:v>10:22:41</c:v>
                </c:pt>
                <c:pt idx="654">
                  <c:v>10:22:42</c:v>
                </c:pt>
                <c:pt idx="655">
                  <c:v>10:22:43</c:v>
                </c:pt>
                <c:pt idx="656">
                  <c:v>10:22:44</c:v>
                </c:pt>
                <c:pt idx="657">
                  <c:v>10:22:45</c:v>
                </c:pt>
                <c:pt idx="658">
                  <c:v>10:22:46</c:v>
                </c:pt>
                <c:pt idx="659">
                  <c:v>10:22:47</c:v>
                </c:pt>
                <c:pt idx="660">
                  <c:v>10:22:48</c:v>
                </c:pt>
                <c:pt idx="661">
                  <c:v>10:22:49</c:v>
                </c:pt>
                <c:pt idx="662">
                  <c:v>10:22:50</c:v>
                </c:pt>
                <c:pt idx="663">
                  <c:v>10:22:51</c:v>
                </c:pt>
                <c:pt idx="664">
                  <c:v>10:22:52</c:v>
                </c:pt>
                <c:pt idx="665">
                  <c:v>10:22:53</c:v>
                </c:pt>
                <c:pt idx="666">
                  <c:v>10:22:54</c:v>
                </c:pt>
                <c:pt idx="667">
                  <c:v>10:22:55</c:v>
                </c:pt>
                <c:pt idx="668">
                  <c:v>10:22:56</c:v>
                </c:pt>
                <c:pt idx="669">
                  <c:v>10:22:57</c:v>
                </c:pt>
                <c:pt idx="670">
                  <c:v>10:22:58</c:v>
                </c:pt>
                <c:pt idx="671">
                  <c:v>10:22:59</c:v>
                </c:pt>
                <c:pt idx="672">
                  <c:v>10:23:00</c:v>
                </c:pt>
                <c:pt idx="673">
                  <c:v>10:23:01</c:v>
                </c:pt>
                <c:pt idx="674">
                  <c:v>10:23:02</c:v>
                </c:pt>
                <c:pt idx="675">
                  <c:v>10:23:03</c:v>
                </c:pt>
                <c:pt idx="676">
                  <c:v>10:23:04</c:v>
                </c:pt>
                <c:pt idx="677">
                  <c:v>10:23:05</c:v>
                </c:pt>
                <c:pt idx="678">
                  <c:v>10:23:06</c:v>
                </c:pt>
                <c:pt idx="679">
                  <c:v>10:23:07</c:v>
                </c:pt>
                <c:pt idx="680">
                  <c:v>10:23:08</c:v>
                </c:pt>
                <c:pt idx="681">
                  <c:v>10:23:09</c:v>
                </c:pt>
                <c:pt idx="682">
                  <c:v>10:23:10</c:v>
                </c:pt>
                <c:pt idx="683">
                  <c:v>10:23:11</c:v>
                </c:pt>
                <c:pt idx="684">
                  <c:v>10:23:12</c:v>
                </c:pt>
                <c:pt idx="685">
                  <c:v>10:23:13</c:v>
                </c:pt>
                <c:pt idx="686">
                  <c:v>10:23:14</c:v>
                </c:pt>
                <c:pt idx="687">
                  <c:v>10:23:15</c:v>
                </c:pt>
                <c:pt idx="688">
                  <c:v>10:23:16</c:v>
                </c:pt>
                <c:pt idx="689">
                  <c:v>10:23:17</c:v>
                </c:pt>
                <c:pt idx="690">
                  <c:v>10:23:18</c:v>
                </c:pt>
                <c:pt idx="691">
                  <c:v>10:23:19</c:v>
                </c:pt>
                <c:pt idx="692">
                  <c:v>10:23:20</c:v>
                </c:pt>
                <c:pt idx="693">
                  <c:v>10:23:21</c:v>
                </c:pt>
                <c:pt idx="694">
                  <c:v>10:23:22</c:v>
                </c:pt>
                <c:pt idx="695">
                  <c:v>10:23:23</c:v>
                </c:pt>
                <c:pt idx="696">
                  <c:v>10:23:24</c:v>
                </c:pt>
                <c:pt idx="697">
                  <c:v>10:23:25</c:v>
                </c:pt>
                <c:pt idx="698">
                  <c:v>10:23:26</c:v>
                </c:pt>
                <c:pt idx="699">
                  <c:v>10:23:27</c:v>
                </c:pt>
                <c:pt idx="700">
                  <c:v>10:23:28</c:v>
                </c:pt>
                <c:pt idx="701">
                  <c:v>10:23:29</c:v>
                </c:pt>
                <c:pt idx="702">
                  <c:v>10:23:30</c:v>
                </c:pt>
                <c:pt idx="703">
                  <c:v>10:23:31</c:v>
                </c:pt>
                <c:pt idx="704">
                  <c:v>10:23:32</c:v>
                </c:pt>
                <c:pt idx="705">
                  <c:v>10:23:33</c:v>
                </c:pt>
                <c:pt idx="706">
                  <c:v>10:23:34</c:v>
                </c:pt>
                <c:pt idx="707">
                  <c:v>10:23:35</c:v>
                </c:pt>
                <c:pt idx="708">
                  <c:v>10:23:36</c:v>
                </c:pt>
                <c:pt idx="709">
                  <c:v>10:23:37</c:v>
                </c:pt>
                <c:pt idx="710">
                  <c:v>10:23:38</c:v>
                </c:pt>
                <c:pt idx="711">
                  <c:v>10:23:39</c:v>
                </c:pt>
                <c:pt idx="712">
                  <c:v>10:23:40</c:v>
                </c:pt>
                <c:pt idx="713">
                  <c:v>10:23:41</c:v>
                </c:pt>
                <c:pt idx="714">
                  <c:v>10:23:42</c:v>
                </c:pt>
                <c:pt idx="715">
                  <c:v>10:23:43</c:v>
                </c:pt>
                <c:pt idx="716">
                  <c:v>10:23:44</c:v>
                </c:pt>
                <c:pt idx="717">
                  <c:v>10:23:45</c:v>
                </c:pt>
                <c:pt idx="718">
                  <c:v>10:23:46</c:v>
                </c:pt>
                <c:pt idx="719">
                  <c:v>10:23:47</c:v>
                </c:pt>
                <c:pt idx="720">
                  <c:v>10:23:48</c:v>
                </c:pt>
                <c:pt idx="721">
                  <c:v>10:23:49</c:v>
                </c:pt>
                <c:pt idx="722">
                  <c:v>10:23:50</c:v>
                </c:pt>
                <c:pt idx="723">
                  <c:v>10:23:51</c:v>
                </c:pt>
                <c:pt idx="724">
                  <c:v>10:23:52</c:v>
                </c:pt>
                <c:pt idx="725">
                  <c:v>10:23:53</c:v>
                </c:pt>
                <c:pt idx="726">
                  <c:v>10:23:54</c:v>
                </c:pt>
                <c:pt idx="727">
                  <c:v>10:23:55</c:v>
                </c:pt>
                <c:pt idx="728">
                  <c:v>10:23:56</c:v>
                </c:pt>
                <c:pt idx="729">
                  <c:v>10:23:57</c:v>
                </c:pt>
                <c:pt idx="730">
                  <c:v>10:23:58</c:v>
                </c:pt>
                <c:pt idx="731">
                  <c:v>10:23:59</c:v>
                </c:pt>
                <c:pt idx="732">
                  <c:v>10:24:00</c:v>
                </c:pt>
                <c:pt idx="733">
                  <c:v>10:24:01</c:v>
                </c:pt>
                <c:pt idx="734">
                  <c:v>10:24:02</c:v>
                </c:pt>
                <c:pt idx="735">
                  <c:v>10:24:03</c:v>
                </c:pt>
                <c:pt idx="736">
                  <c:v>10:24:04</c:v>
                </c:pt>
                <c:pt idx="737">
                  <c:v>10:24:05</c:v>
                </c:pt>
                <c:pt idx="738">
                  <c:v>10:24:06</c:v>
                </c:pt>
                <c:pt idx="739">
                  <c:v>10:24:07</c:v>
                </c:pt>
                <c:pt idx="740">
                  <c:v>10:24:08</c:v>
                </c:pt>
                <c:pt idx="741">
                  <c:v>10:24:09</c:v>
                </c:pt>
                <c:pt idx="742">
                  <c:v>10:24:10</c:v>
                </c:pt>
                <c:pt idx="743">
                  <c:v>10:24:11</c:v>
                </c:pt>
                <c:pt idx="744">
                  <c:v>10:24:12</c:v>
                </c:pt>
                <c:pt idx="745">
                  <c:v>10:24:13</c:v>
                </c:pt>
                <c:pt idx="746">
                  <c:v>10:24:14</c:v>
                </c:pt>
                <c:pt idx="747">
                  <c:v>10:24:15</c:v>
                </c:pt>
                <c:pt idx="748">
                  <c:v>10:24:16</c:v>
                </c:pt>
                <c:pt idx="749">
                  <c:v>10:24:17</c:v>
                </c:pt>
                <c:pt idx="750">
                  <c:v>10:24:18</c:v>
                </c:pt>
                <c:pt idx="751">
                  <c:v>10:24:19</c:v>
                </c:pt>
                <c:pt idx="752">
                  <c:v>10:24:20</c:v>
                </c:pt>
                <c:pt idx="753">
                  <c:v>10:24:21</c:v>
                </c:pt>
                <c:pt idx="754">
                  <c:v>10:24:22</c:v>
                </c:pt>
                <c:pt idx="755">
                  <c:v>10:24:23</c:v>
                </c:pt>
                <c:pt idx="756">
                  <c:v>10:24:24</c:v>
                </c:pt>
                <c:pt idx="757">
                  <c:v>10:24:25</c:v>
                </c:pt>
                <c:pt idx="758">
                  <c:v>10:24:26</c:v>
                </c:pt>
                <c:pt idx="759">
                  <c:v>10:24:27</c:v>
                </c:pt>
                <c:pt idx="760">
                  <c:v>10:24:28</c:v>
                </c:pt>
                <c:pt idx="761">
                  <c:v>10:24:29</c:v>
                </c:pt>
                <c:pt idx="762">
                  <c:v>10:24:30</c:v>
                </c:pt>
                <c:pt idx="763">
                  <c:v>10:24:31</c:v>
                </c:pt>
                <c:pt idx="764">
                  <c:v>10:24:32</c:v>
                </c:pt>
                <c:pt idx="765">
                  <c:v>10:24:33</c:v>
                </c:pt>
                <c:pt idx="766">
                  <c:v>10:24:34</c:v>
                </c:pt>
                <c:pt idx="767">
                  <c:v>10:24:35</c:v>
                </c:pt>
                <c:pt idx="768">
                  <c:v>10:24:36</c:v>
                </c:pt>
                <c:pt idx="769">
                  <c:v>10:24:37</c:v>
                </c:pt>
                <c:pt idx="770">
                  <c:v>10:24:38</c:v>
                </c:pt>
                <c:pt idx="771">
                  <c:v>10:24:39</c:v>
                </c:pt>
                <c:pt idx="772">
                  <c:v>10:24:40</c:v>
                </c:pt>
                <c:pt idx="773">
                  <c:v>10:24:41</c:v>
                </c:pt>
                <c:pt idx="774">
                  <c:v>10:24:42</c:v>
                </c:pt>
                <c:pt idx="775">
                  <c:v>10:24:43</c:v>
                </c:pt>
                <c:pt idx="776">
                  <c:v>10:24:44</c:v>
                </c:pt>
                <c:pt idx="777">
                  <c:v>10:24:45</c:v>
                </c:pt>
                <c:pt idx="778">
                  <c:v>10:24:46</c:v>
                </c:pt>
                <c:pt idx="779">
                  <c:v>10:24:47</c:v>
                </c:pt>
                <c:pt idx="780">
                  <c:v>10:24:48</c:v>
                </c:pt>
                <c:pt idx="781">
                  <c:v>10:24:49</c:v>
                </c:pt>
                <c:pt idx="782">
                  <c:v>10:24:50</c:v>
                </c:pt>
                <c:pt idx="783">
                  <c:v>10:24:51</c:v>
                </c:pt>
                <c:pt idx="784">
                  <c:v>10:24:52</c:v>
                </c:pt>
                <c:pt idx="785">
                  <c:v>10:24:53</c:v>
                </c:pt>
                <c:pt idx="786">
                  <c:v>10:24:54</c:v>
                </c:pt>
                <c:pt idx="787">
                  <c:v>10:24:55</c:v>
                </c:pt>
                <c:pt idx="788">
                  <c:v>10:24:56</c:v>
                </c:pt>
                <c:pt idx="789">
                  <c:v>10:24:57</c:v>
                </c:pt>
                <c:pt idx="790">
                  <c:v>10:24:58</c:v>
                </c:pt>
                <c:pt idx="791">
                  <c:v>10:24:59</c:v>
                </c:pt>
                <c:pt idx="792">
                  <c:v>10:25:00</c:v>
                </c:pt>
                <c:pt idx="793">
                  <c:v>10:25:01</c:v>
                </c:pt>
                <c:pt idx="794">
                  <c:v>10:25:02</c:v>
                </c:pt>
                <c:pt idx="795">
                  <c:v>10:25:03</c:v>
                </c:pt>
                <c:pt idx="796">
                  <c:v>10:25:04</c:v>
                </c:pt>
                <c:pt idx="797">
                  <c:v>10:25:05</c:v>
                </c:pt>
                <c:pt idx="798">
                  <c:v>10:25:06</c:v>
                </c:pt>
                <c:pt idx="799">
                  <c:v>10:25:07</c:v>
                </c:pt>
                <c:pt idx="800">
                  <c:v>10:25:08</c:v>
                </c:pt>
                <c:pt idx="801">
                  <c:v>10:25:09</c:v>
                </c:pt>
                <c:pt idx="802">
                  <c:v>10:25:10</c:v>
                </c:pt>
                <c:pt idx="803">
                  <c:v>10:25:11</c:v>
                </c:pt>
                <c:pt idx="804">
                  <c:v>10:25:12</c:v>
                </c:pt>
                <c:pt idx="805">
                  <c:v>10:25:13</c:v>
                </c:pt>
                <c:pt idx="806">
                  <c:v>10:25:14</c:v>
                </c:pt>
                <c:pt idx="807">
                  <c:v>10:25:15</c:v>
                </c:pt>
                <c:pt idx="808">
                  <c:v>10:25:16</c:v>
                </c:pt>
                <c:pt idx="809">
                  <c:v>10:25:17</c:v>
                </c:pt>
                <c:pt idx="810">
                  <c:v>10:25:18</c:v>
                </c:pt>
                <c:pt idx="811">
                  <c:v>10:25:19</c:v>
                </c:pt>
                <c:pt idx="812">
                  <c:v>10:25:20</c:v>
                </c:pt>
                <c:pt idx="813">
                  <c:v>10:25:21</c:v>
                </c:pt>
                <c:pt idx="814">
                  <c:v>10:25:22</c:v>
                </c:pt>
                <c:pt idx="815">
                  <c:v>10:25:23</c:v>
                </c:pt>
                <c:pt idx="816">
                  <c:v>10:25:24</c:v>
                </c:pt>
                <c:pt idx="817">
                  <c:v>10:25:25</c:v>
                </c:pt>
                <c:pt idx="818">
                  <c:v>10:25:26</c:v>
                </c:pt>
                <c:pt idx="819">
                  <c:v>10:25:27</c:v>
                </c:pt>
                <c:pt idx="820">
                  <c:v>10:25:28</c:v>
                </c:pt>
                <c:pt idx="821">
                  <c:v>10:25:29</c:v>
                </c:pt>
                <c:pt idx="822">
                  <c:v>10:25:30</c:v>
                </c:pt>
                <c:pt idx="823">
                  <c:v>10:25:31</c:v>
                </c:pt>
                <c:pt idx="824">
                  <c:v>10:25:32</c:v>
                </c:pt>
                <c:pt idx="825">
                  <c:v>10:25:33</c:v>
                </c:pt>
                <c:pt idx="826">
                  <c:v>10:25:34</c:v>
                </c:pt>
                <c:pt idx="827">
                  <c:v>10:25:35</c:v>
                </c:pt>
                <c:pt idx="828">
                  <c:v>10:25:36</c:v>
                </c:pt>
                <c:pt idx="829">
                  <c:v>10:25:37</c:v>
                </c:pt>
                <c:pt idx="830">
                  <c:v>10:25:38</c:v>
                </c:pt>
                <c:pt idx="831">
                  <c:v>10:25:39</c:v>
                </c:pt>
                <c:pt idx="832">
                  <c:v>10:25:40</c:v>
                </c:pt>
                <c:pt idx="833">
                  <c:v>10:25:41</c:v>
                </c:pt>
                <c:pt idx="834">
                  <c:v>10:25:42</c:v>
                </c:pt>
                <c:pt idx="835">
                  <c:v>10:25:43</c:v>
                </c:pt>
                <c:pt idx="836">
                  <c:v>10:25:44</c:v>
                </c:pt>
                <c:pt idx="837">
                  <c:v>10:25:45</c:v>
                </c:pt>
                <c:pt idx="838">
                  <c:v>10:25:46</c:v>
                </c:pt>
                <c:pt idx="839">
                  <c:v>10:25:47</c:v>
                </c:pt>
                <c:pt idx="840">
                  <c:v>10:25:48</c:v>
                </c:pt>
                <c:pt idx="841">
                  <c:v>10:25:49</c:v>
                </c:pt>
                <c:pt idx="842">
                  <c:v>10:25:50</c:v>
                </c:pt>
                <c:pt idx="843">
                  <c:v>10:25:51</c:v>
                </c:pt>
                <c:pt idx="844">
                  <c:v>10:25:52</c:v>
                </c:pt>
                <c:pt idx="845">
                  <c:v>10:25:53</c:v>
                </c:pt>
                <c:pt idx="846">
                  <c:v>10:25:54</c:v>
                </c:pt>
                <c:pt idx="847">
                  <c:v>10:25:55</c:v>
                </c:pt>
                <c:pt idx="848">
                  <c:v>10:25:56</c:v>
                </c:pt>
                <c:pt idx="849">
                  <c:v>10:25:57</c:v>
                </c:pt>
                <c:pt idx="850">
                  <c:v>10:25:58</c:v>
                </c:pt>
                <c:pt idx="851">
                  <c:v>10:25:59</c:v>
                </c:pt>
                <c:pt idx="852">
                  <c:v>10:26:00</c:v>
                </c:pt>
                <c:pt idx="853">
                  <c:v>10:26:01</c:v>
                </c:pt>
                <c:pt idx="854">
                  <c:v>10:26:02</c:v>
                </c:pt>
                <c:pt idx="855">
                  <c:v>10:26:03</c:v>
                </c:pt>
                <c:pt idx="856">
                  <c:v>10:26:04</c:v>
                </c:pt>
                <c:pt idx="857">
                  <c:v>10:26:05</c:v>
                </c:pt>
                <c:pt idx="858">
                  <c:v>10:26:06</c:v>
                </c:pt>
                <c:pt idx="859">
                  <c:v>10:26:07</c:v>
                </c:pt>
                <c:pt idx="860">
                  <c:v>10:26:08</c:v>
                </c:pt>
                <c:pt idx="861">
                  <c:v>10:26:09</c:v>
                </c:pt>
                <c:pt idx="862">
                  <c:v>10:26:10</c:v>
                </c:pt>
                <c:pt idx="863">
                  <c:v>10:26:11</c:v>
                </c:pt>
                <c:pt idx="864">
                  <c:v>10:26:12</c:v>
                </c:pt>
                <c:pt idx="865">
                  <c:v>10:26:13</c:v>
                </c:pt>
                <c:pt idx="866">
                  <c:v>10:26:14</c:v>
                </c:pt>
                <c:pt idx="867">
                  <c:v>10:26:15</c:v>
                </c:pt>
                <c:pt idx="868">
                  <c:v>10:26:16</c:v>
                </c:pt>
                <c:pt idx="869">
                  <c:v>10:26:17</c:v>
                </c:pt>
                <c:pt idx="870">
                  <c:v>10:26:18</c:v>
                </c:pt>
                <c:pt idx="871">
                  <c:v>10:26:19</c:v>
                </c:pt>
                <c:pt idx="872">
                  <c:v>10:26:20</c:v>
                </c:pt>
                <c:pt idx="873">
                  <c:v>10:26:21</c:v>
                </c:pt>
                <c:pt idx="874">
                  <c:v>10:26:22</c:v>
                </c:pt>
                <c:pt idx="875">
                  <c:v>10:26:23</c:v>
                </c:pt>
                <c:pt idx="876">
                  <c:v>10:26:24</c:v>
                </c:pt>
                <c:pt idx="877">
                  <c:v>10:26:25</c:v>
                </c:pt>
                <c:pt idx="878">
                  <c:v>10:26:26</c:v>
                </c:pt>
                <c:pt idx="879">
                  <c:v>10:26:27</c:v>
                </c:pt>
                <c:pt idx="880">
                  <c:v>10:26:28</c:v>
                </c:pt>
                <c:pt idx="881">
                  <c:v>10:26:29</c:v>
                </c:pt>
                <c:pt idx="882">
                  <c:v>10:26:30</c:v>
                </c:pt>
                <c:pt idx="883">
                  <c:v>10:26:31</c:v>
                </c:pt>
                <c:pt idx="884">
                  <c:v>10:26:32</c:v>
                </c:pt>
                <c:pt idx="885">
                  <c:v>10:26:33</c:v>
                </c:pt>
                <c:pt idx="886">
                  <c:v>10:26:34</c:v>
                </c:pt>
                <c:pt idx="887">
                  <c:v>10:26:35</c:v>
                </c:pt>
                <c:pt idx="888">
                  <c:v>10:26:36</c:v>
                </c:pt>
                <c:pt idx="889">
                  <c:v>10:26:37</c:v>
                </c:pt>
                <c:pt idx="890">
                  <c:v>10:26:38</c:v>
                </c:pt>
                <c:pt idx="891">
                  <c:v>10:26:39</c:v>
                </c:pt>
                <c:pt idx="892">
                  <c:v>10:26:40</c:v>
                </c:pt>
                <c:pt idx="893">
                  <c:v>10:26:41</c:v>
                </c:pt>
                <c:pt idx="894">
                  <c:v>10:26:42</c:v>
                </c:pt>
                <c:pt idx="895">
                  <c:v>10:26:43</c:v>
                </c:pt>
                <c:pt idx="896">
                  <c:v>10:26:44</c:v>
                </c:pt>
                <c:pt idx="897">
                  <c:v>10:26:45</c:v>
                </c:pt>
                <c:pt idx="898">
                  <c:v>10:26:46</c:v>
                </c:pt>
                <c:pt idx="899">
                  <c:v>10:26:47</c:v>
                </c:pt>
                <c:pt idx="900">
                  <c:v>10:26:48</c:v>
                </c:pt>
                <c:pt idx="901">
                  <c:v>10:26:49</c:v>
                </c:pt>
                <c:pt idx="902">
                  <c:v>10:26:50</c:v>
                </c:pt>
                <c:pt idx="903">
                  <c:v>10:26:51</c:v>
                </c:pt>
                <c:pt idx="904">
                  <c:v>10:26:52</c:v>
                </c:pt>
                <c:pt idx="905">
                  <c:v>10:26:53</c:v>
                </c:pt>
                <c:pt idx="906">
                  <c:v>10:26:54</c:v>
                </c:pt>
                <c:pt idx="907">
                  <c:v>10:26:55</c:v>
                </c:pt>
                <c:pt idx="908">
                  <c:v>10:26:56</c:v>
                </c:pt>
                <c:pt idx="909">
                  <c:v>10:26:57</c:v>
                </c:pt>
                <c:pt idx="910">
                  <c:v>10:26:58</c:v>
                </c:pt>
                <c:pt idx="911">
                  <c:v>10:26:59</c:v>
                </c:pt>
                <c:pt idx="912">
                  <c:v>10:27:00</c:v>
                </c:pt>
                <c:pt idx="913">
                  <c:v>10:27:01</c:v>
                </c:pt>
                <c:pt idx="914">
                  <c:v>10:27:02</c:v>
                </c:pt>
                <c:pt idx="915">
                  <c:v>10:27:03</c:v>
                </c:pt>
                <c:pt idx="916">
                  <c:v>10:27:04</c:v>
                </c:pt>
                <c:pt idx="917">
                  <c:v>10:27:05</c:v>
                </c:pt>
                <c:pt idx="918">
                  <c:v>10:27:06</c:v>
                </c:pt>
                <c:pt idx="919">
                  <c:v>10:27:07</c:v>
                </c:pt>
                <c:pt idx="920">
                  <c:v>10:27:08</c:v>
                </c:pt>
                <c:pt idx="921">
                  <c:v>10:27:09</c:v>
                </c:pt>
                <c:pt idx="922">
                  <c:v>10:27:10</c:v>
                </c:pt>
                <c:pt idx="923">
                  <c:v>10:27:11</c:v>
                </c:pt>
                <c:pt idx="924">
                  <c:v>10:27:12</c:v>
                </c:pt>
                <c:pt idx="925">
                  <c:v>10:27:13</c:v>
                </c:pt>
                <c:pt idx="926">
                  <c:v>10:27:14</c:v>
                </c:pt>
                <c:pt idx="927">
                  <c:v>10:27:15</c:v>
                </c:pt>
                <c:pt idx="928">
                  <c:v>10:27:16</c:v>
                </c:pt>
                <c:pt idx="929">
                  <c:v>10:27:17</c:v>
                </c:pt>
                <c:pt idx="930">
                  <c:v>10:27:18</c:v>
                </c:pt>
                <c:pt idx="931">
                  <c:v>10:27:19</c:v>
                </c:pt>
                <c:pt idx="932">
                  <c:v>10:27:20</c:v>
                </c:pt>
                <c:pt idx="933">
                  <c:v>10:27:21</c:v>
                </c:pt>
                <c:pt idx="934">
                  <c:v>10:27:22</c:v>
                </c:pt>
                <c:pt idx="935">
                  <c:v>10:27:23</c:v>
                </c:pt>
                <c:pt idx="936">
                  <c:v>10:27:24</c:v>
                </c:pt>
                <c:pt idx="937">
                  <c:v>10:27:25</c:v>
                </c:pt>
                <c:pt idx="938">
                  <c:v>10:27:26</c:v>
                </c:pt>
                <c:pt idx="939">
                  <c:v>10:27:27</c:v>
                </c:pt>
                <c:pt idx="940">
                  <c:v>10:27:28</c:v>
                </c:pt>
                <c:pt idx="941">
                  <c:v>10:27:29</c:v>
                </c:pt>
                <c:pt idx="942">
                  <c:v>10:27:30</c:v>
                </c:pt>
                <c:pt idx="943">
                  <c:v>10:27:31</c:v>
                </c:pt>
                <c:pt idx="944">
                  <c:v>10:27:32</c:v>
                </c:pt>
                <c:pt idx="945">
                  <c:v>10:27:33</c:v>
                </c:pt>
                <c:pt idx="946">
                  <c:v>10:27:34</c:v>
                </c:pt>
                <c:pt idx="947">
                  <c:v>10:27:35</c:v>
                </c:pt>
                <c:pt idx="948">
                  <c:v>10:27:36</c:v>
                </c:pt>
                <c:pt idx="949">
                  <c:v>10:27:37</c:v>
                </c:pt>
                <c:pt idx="950">
                  <c:v>10:27:38</c:v>
                </c:pt>
                <c:pt idx="951">
                  <c:v>10:27:39</c:v>
                </c:pt>
                <c:pt idx="952">
                  <c:v>10:27:40</c:v>
                </c:pt>
                <c:pt idx="953">
                  <c:v>10:27:41</c:v>
                </c:pt>
                <c:pt idx="954">
                  <c:v>10:27:42</c:v>
                </c:pt>
                <c:pt idx="955">
                  <c:v>10:27:43</c:v>
                </c:pt>
                <c:pt idx="956">
                  <c:v>10:27:44</c:v>
                </c:pt>
                <c:pt idx="957">
                  <c:v>10:27:45</c:v>
                </c:pt>
                <c:pt idx="958">
                  <c:v>10:27:46</c:v>
                </c:pt>
                <c:pt idx="959">
                  <c:v>10:27:47</c:v>
                </c:pt>
                <c:pt idx="960">
                  <c:v>10:27:48</c:v>
                </c:pt>
                <c:pt idx="961">
                  <c:v>10:27:49</c:v>
                </c:pt>
                <c:pt idx="962">
                  <c:v>10:27:50</c:v>
                </c:pt>
                <c:pt idx="963">
                  <c:v>10:27:51</c:v>
                </c:pt>
                <c:pt idx="964">
                  <c:v>10:27:52</c:v>
                </c:pt>
                <c:pt idx="965">
                  <c:v>10:27:53</c:v>
                </c:pt>
                <c:pt idx="966">
                  <c:v>10:27:54</c:v>
                </c:pt>
                <c:pt idx="967">
                  <c:v>10:27:55</c:v>
                </c:pt>
                <c:pt idx="968">
                  <c:v>10:27:56</c:v>
                </c:pt>
                <c:pt idx="969">
                  <c:v>10:27:57</c:v>
                </c:pt>
                <c:pt idx="970">
                  <c:v>10:27:58</c:v>
                </c:pt>
                <c:pt idx="971">
                  <c:v>10:27:59</c:v>
                </c:pt>
                <c:pt idx="972">
                  <c:v>10:28:00</c:v>
                </c:pt>
                <c:pt idx="973">
                  <c:v>10:28:01</c:v>
                </c:pt>
                <c:pt idx="974">
                  <c:v>10:28:02</c:v>
                </c:pt>
                <c:pt idx="975">
                  <c:v>10:28:03</c:v>
                </c:pt>
                <c:pt idx="976">
                  <c:v>10:28:04</c:v>
                </c:pt>
                <c:pt idx="977">
                  <c:v>10:28:05</c:v>
                </c:pt>
                <c:pt idx="978">
                  <c:v>10:28:06</c:v>
                </c:pt>
                <c:pt idx="979">
                  <c:v>10:28:07</c:v>
                </c:pt>
                <c:pt idx="980">
                  <c:v>10:28:08</c:v>
                </c:pt>
                <c:pt idx="981">
                  <c:v>10:28:09</c:v>
                </c:pt>
                <c:pt idx="982">
                  <c:v>10:28:10</c:v>
                </c:pt>
                <c:pt idx="983">
                  <c:v>10:28:11</c:v>
                </c:pt>
                <c:pt idx="984">
                  <c:v>10:28:12</c:v>
                </c:pt>
                <c:pt idx="985">
                  <c:v>10:28:13</c:v>
                </c:pt>
                <c:pt idx="986">
                  <c:v>10:28:14</c:v>
                </c:pt>
                <c:pt idx="987">
                  <c:v>10:28:15</c:v>
                </c:pt>
                <c:pt idx="988">
                  <c:v>10:28:16</c:v>
                </c:pt>
                <c:pt idx="989">
                  <c:v>10:28:17</c:v>
                </c:pt>
                <c:pt idx="990">
                  <c:v>10:28:18</c:v>
                </c:pt>
                <c:pt idx="991">
                  <c:v>10:28:19</c:v>
                </c:pt>
                <c:pt idx="992">
                  <c:v>10:28:20</c:v>
                </c:pt>
                <c:pt idx="993">
                  <c:v>10:28:21</c:v>
                </c:pt>
                <c:pt idx="994">
                  <c:v>10:28:22</c:v>
                </c:pt>
                <c:pt idx="995">
                  <c:v>10:28:23</c:v>
                </c:pt>
                <c:pt idx="996">
                  <c:v>10:28:24</c:v>
                </c:pt>
                <c:pt idx="997">
                  <c:v>10:28:25</c:v>
                </c:pt>
                <c:pt idx="998">
                  <c:v>10:28:26</c:v>
                </c:pt>
                <c:pt idx="999">
                  <c:v>10:28:27</c:v>
                </c:pt>
                <c:pt idx="1000">
                  <c:v>10:28:28</c:v>
                </c:pt>
                <c:pt idx="1001">
                  <c:v>10:28:29</c:v>
                </c:pt>
                <c:pt idx="1002">
                  <c:v>10:28:30</c:v>
                </c:pt>
                <c:pt idx="1003">
                  <c:v>10:28:31</c:v>
                </c:pt>
                <c:pt idx="1004">
                  <c:v>10:28:32</c:v>
                </c:pt>
                <c:pt idx="1005">
                  <c:v>10:28:33</c:v>
                </c:pt>
                <c:pt idx="1006">
                  <c:v>10:28:34</c:v>
                </c:pt>
                <c:pt idx="1007">
                  <c:v>10:28:35</c:v>
                </c:pt>
                <c:pt idx="1008">
                  <c:v>10:28:36</c:v>
                </c:pt>
                <c:pt idx="1009">
                  <c:v>10:28:37</c:v>
                </c:pt>
                <c:pt idx="1010">
                  <c:v>10:28:38</c:v>
                </c:pt>
                <c:pt idx="1011">
                  <c:v>10:28:39</c:v>
                </c:pt>
                <c:pt idx="1012">
                  <c:v>10:28:40</c:v>
                </c:pt>
                <c:pt idx="1013">
                  <c:v>10:28:41</c:v>
                </c:pt>
                <c:pt idx="1014">
                  <c:v>10:28:42</c:v>
                </c:pt>
                <c:pt idx="1015">
                  <c:v>10:28:43</c:v>
                </c:pt>
                <c:pt idx="1016">
                  <c:v>10:28:44</c:v>
                </c:pt>
                <c:pt idx="1017">
                  <c:v>10:28:45</c:v>
                </c:pt>
                <c:pt idx="1018">
                  <c:v>10:28:46</c:v>
                </c:pt>
                <c:pt idx="1019">
                  <c:v>10:28:47</c:v>
                </c:pt>
                <c:pt idx="1020">
                  <c:v>10:28:48</c:v>
                </c:pt>
                <c:pt idx="1021">
                  <c:v>10:28:49</c:v>
                </c:pt>
                <c:pt idx="1022">
                  <c:v>10:28:50</c:v>
                </c:pt>
                <c:pt idx="1023">
                  <c:v>10:28:51</c:v>
                </c:pt>
                <c:pt idx="1024">
                  <c:v>10:28:52</c:v>
                </c:pt>
                <c:pt idx="1025">
                  <c:v>10:28:53</c:v>
                </c:pt>
                <c:pt idx="1026">
                  <c:v>10:28:54</c:v>
                </c:pt>
                <c:pt idx="1027">
                  <c:v>10:28:55</c:v>
                </c:pt>
                <c:pt idx="1028">
                  <c:v>10:28:56</c:v>
                </c:pt>
                <c:pt idx="1029">
                  <c:v>10:28:57</c:v>
                </c:pt>
                <c:pt idx="1030">
                  <c:v>10:28:58</c:v>
                </c:pt>
                <c:pt idx="1031">
                  <c:v>10:28:59</c:v>
                </c:pt>
                <c:pt idx="1032">
                  <c:v>10:29:00</c:v>
                </c:pt>
                <c:pt idx="1033">
                  <c:v>10:29:01</c:v>
                </c:pt>
                <c:pt idx="1034">
                  <c:v>10:29:02</c:v>
                </c:pt>
                <c:pt idx="1035">
                  <c:v>10:29:03</c:v>
                </c:pt>
                <c:pt idx="1036">
                  <c:v>10:29:04</c:v>
                </c:pt>
                <c:pt idx="1037">
                  <c:v>10:29:05</c:v>
                </c:pt>
                <c:pt idx="1038">
                  <c:v>10:29:06</c:v>
                </c:pt>
                <c:pt idx="1039">
                  <c:v>10:29:07</c:v>
                </c:pt>
                <c:pt idx="1040">
                  <c:v>10:29:08</c:v>
                </c:pt>
                <c:pt idx="1041">
                  <c:v>10:29:09</c:v>
                </c:pt>
                <c:pt idx="1042">
                  <c:v>10:29:10</c:v>
                </c:pt>
                <c:pt idx="1043">
                  <c:v>10:29:11</c:v>
                </c:pt>
                <c:pt idx="1044">
                  <c:v>10:29:12</c:v>
                </c:pt>
                <c:pt idx="1045">
                  <c:v>10:29:13</c:v>
                </c:pt>
                <c:pt idx="1046">
                  <c:v>10:29:14</c:v>
                </c:pt>
                <c:pt idx="1047">
                  <c:v>10:29:15</c:v>
                </c:pt>
                <c:pt idx="1048">
                  <c:v>10:29:16</c:v>
                </c:pt>
                <c:pt idx="1049">
                  <c:v>10:29:17</c:v>
                </c:pt>
                <c:pt idx="1050">
                  <c:v>10:29:18</c:v>
                </c:pt>
                <c:pt idx="1051">
                  <c:v>10:29:19</c:v>
                </c:pt>
                <c:pt idx="1052">
                  <c:v>10:29:20</c:v>
                </c:pt>
                <c:pt idx="1053">
                  <c:v>10:29:21</c:v>
                </c:pt>
                <c:pt idx="1054">
                  <c:v>10:29:22</c:v>
                </c:pt>
                <c:pt idx="1055">
                  <c:v>10:29:23</c:v>
                </c:pt>
                <c:pt idx="1056">
                  <c:v>10:29:24</c:v>
                </c:pt>
                <c:pt idx="1057">
                  <c:v>10:29:25</c:v>
                </c:pt>
                <c:pt idx="1058">
                  <c:v>10:29:26</c:v>
                </c:pt>
                <c:pt idx="1059">
                  <c:v>10:29:27</c:v>
                </c:pt>
                <c:pt idx="1060">
                  <c:v>10:29:28</c:v>
                </c:pt>
                <c:pt idx="1061">
                  <c:v>10:29:29</c:v>
                </c:pt>
                <c:pt idx="1062">
                  <c:v>10:29:30</c:v>
                </c:pt>
                <c:pt idx="1063">
                  <c:v>10:29:31</c:v>
                </c:pt>
                <c:pt idx="1064">
                  <c:v>10:29:32</c:v>
                </c:pt>
                <c:pt idx="1065">
                  <c:v>10:29:33</c:v>
                </c:pt>
                <c:pt idx="1066">
                  <c:v>10:29:34</c:v>
                </c:pt>
                <c:pt idx="1067">
                  <c:v>10:29:35</c:v>
                </c:pt>
                <c:pt idx="1068">
                  <c:v>10:29:36</c:v>
                </c:pt>
                <c:pt idx="1069">
                  <c:v>10:29:37</c:v>
                </c:pt>
                <c:pt idx="1070">
                  <c:v>10:29:38</c:v>
                </c:pt>
                <c:pt idx="1071">
                  <c:v>10:29:39</c:v>
                </c:pt>
                <c:pt idx="1072">
                  <c:v>10:29:40</c:v>
                </c:pt>
                <c:pt idx="1073">
                  <c:v>10:29:41</c:v>
                </c:pt>
                <c:pt idx="1074">
                  <c:v>10:29:42</c:v>
                </c:pt>
                <c:pt idx="1075">
                  <c:v>10:29:43</c:v>
                </c:pt>
                <c:pt idx="1076">
                  <c:v>10:29:44</c:v>
                </c:pt>
                <c:pt idx="1077">
                  <c:v>10:29:45</c:v>
                </c:pt>
                <c:pt idx="1078">
                  <c:v>10:29:46</c:v>
                </c:pt>
                <c:pt idx="1079">
                  <c:v>10:29:47</c:v>
                </c:pt>
                <c:pt idx="1080">
                  <c:v>10:29:48</c:v>
                </c:pt>
                <c:pt idx="1081">
                  <c:v>10:29:49</c:v>
                </c:pt>
                <c:pt idx="1082">
                  <c:v>10:29:50</c:v>
                </c:pt>
                <c:pt idx="1083">
                  <c:v>10:29:51</c:v>
                </c:pt>
                <c:pt idx="1084">
                  <c:v>10:29:52</c:v>
                </c:pt>
                <c:pt idx="1085">
                  <c:v>10:29:53</c:v>
                </c:pt>
                <c:pt idx="1086">
                  <c:v>10:29:54</c:v>
                </c:pt>
                <c:pt idx="1087">
                  <c:v>10:29:55</c:v>
                </c:pt>
                <c:pt idx="1088">
                  <c:v>10:29:56</c:v>
                </c:pt>
                <c:pt idx="1089">
                  <c:v>10:29:57</c:v>
                </c:pt>
                <c:pt idx="1090">
                  <c:v>10:29:58</c:v>
                </c:pt>
                <c:pt idx="1091">
                  <c:v>10:29:59</c:v>
                </c:pt>
                <c:pt idx="1092">
                  <c:v>10:30:00</c:v>
                </c:pt>
                <c:pt idx="1093">
                  <c:v>10:30:01</c:v>
                </c:pt>
                <c:pt idx="1094">
                  <c:v>10:30:02</c:v>
                </c:pt>
                <c:pt idx="1095">
                  <c:v>10:30:03</c:v>
                </c:pt>
                <c:pt idx="1096">
                  <c:v>10:30:04</c:v>
                </c:pt>
                <c:pt idx="1097">
                  <c:v>10:30:05</c:v>
                </c:pt>
                <c:pt idx="1098">
                  <c:v>10:30:06</c:v>
                </c:pt>
                <c:pt idx="1099">
                  <c:v>10:30:07</c:v>
                </c:pt>
                <c:pt idx="1100">
                  <c:v>10:30:08</c:v>
                </c:pt>
                <c:pt idx="1101">
                  <c:v>10:30:09</c:v>
                </c:pt>
                <c:pt idx="1102">
                  <c:v>10:30:10</c:v>
                </c:pt>
                <c:pt idx="1103">
                  <c:v>10:30:11</c:v>
                </c:pt>
                <c:pt idx="1104">
                  <c:v>10:30:12</c:v>
                </c:pt>
                <c:pt idx="1105">
                  <c:v>10:30:13</c:v>
                </c:pt>
                <c:pt idx="1106">
                  <c:v>10:30:14</c:v>
                </c:pt>
                <c:pt idx="1107">
                  <c:v>10:30:15</c:v>
                </c:pt>
                <c:pt idx="1108">
                  <c:v>10:30:16</c:v>
                </c:pt>
                <c:pt idx="1109">
                  <c:v>10:30:17</c:v>
                </c:pt>
                <c:pt idx="1110">
                  <c:v>10:30:18</c:v>
                </c:pt>
                <c:pt idx="1111">
                  <c:v>10:30:19</c:v>
                </c:pt>
                <c:pt idx="1112">
                  <c:v>10:30:20</c:v>
                </c:pt>
                <c:pt idx="1113">
                  <c:v>10:30:21</c:v>
                </c:pt>
                <c:pt idx="1114">
                  <c:v>10:30:22</c:v>
                </c:pt>
                <c:pt idx="1115">
                  <c:v>10:30:23</c:v>
                </c:pt>
                <c:pt idx="1116">
                  <c:v>10:30:24</c:v>
                </c:pt>
                <c:pt idx="1117">
                  <c:v>10:30:25</c:v>
                </c:pt>
                <c:pt idx="1118">
                  <c:v>10:30:26</c:v>
                </c:pt>
                <c:pt idx="1119">
                  <c:v>10:30:27</c:v>
                </c:pt>
                <c:pt idx="1120">
                  <c:v>10:30:28</c:v>
                </c:pt>
                <c:pt idx="1121">
                  <c:v>10:30:29</c:v>
                </c:pt>
                <c:pt idx="1122">
                  <c:v>10:30:30</c:v>
                </c:pt>
                <c:pt idx="1123">
                  <c:v>10:30:31</c:v>
                </c:pt>
                <c:pt idx="1124">
                  <c:v>10:30:32</c:v>
                </c:pt>
                <c:pt idx="1125">
                  <c:v>10:30:33</c:v>
                </c:pt>
                <c:pt idx="1126">
                  <c:v>10:30:34</c:v>
                </c:pt>
                <c:pt idx="1127">
                  <c:v>10:30:35</c:v>
                </c:pt>
                <c:pt idx="1128">
                  <c:v>10:30:36</c:v>
                </c:pt>
                <c:pt idx="1129">
                  <c:v>10:30:37</c:v>
                </c:pt>
                <c:pt idx="1130">
                  <c:v>10:30:38</c:v>
                </c:pt>
                <c:pt idx="1131">
                  <c:v>10:30:39</c:v>
                </c:pt>
                <c:pt idx="1132">
                  <c:v>10:30:40</c:v>
                </c:pt>
                <c:pt idx="1133">
                  <c:v>10:30:41</c:v>
                </c:pt>
                <c:pt idx="1134">
                  <c:v>10:30:42</c:v>
                </c:pt>
                <c:pt idx="1135">
                  <c:v>10:30:43</c:v>
                </c:pt>
                <c:pt idx="1136">
                  <c:v>10:30:44</c:v>
                </c:pt>
                <c:pt idx="1137">
                  <c:v>10:30:45</c:v>
                </c:pt>
                <c:pt idx="1138">
                  <c:v>10:30:46</c:v>
                </c:pt>
                <c:pt idx="1139">
                  <c:v>10:30:47</c:v>
                </c:pt>
                <c:pt idx="1140">
                  <c:v>10:30:48</c:v>
                </c:pt>
                <c:pt idx="1141">
                  <c:v>10:30:49</c:v>
                </c:pt>
                <c:pt idx="1142">
                  <c:v>10:30:50</c:v>
                </c:pt>
                <c:pt idx="1143">
                  <c:v>10:30:51</c:v>
                </c:pt>
                <c:pt idx="1144">
                  <c:v>10:30:52</c:v>
                </c:pt>
                <c:pt idx="1145">
                  <c:v>10:30:53</c:v>
                </c:pt>
                <c:pt idx="1146">
                  <c:v>10:30:54</c:v>
                </c:pt>
                <c:pt idx="1147">
                  <c:v>10:30:55</c:v>
                </c:pt>
                <c:pt idx="1148">
                  <c:v>10:30:56</c:v>
                </c:pt>
                <c:pt idx="1149">
                  <c:v>10:30:57</c:v>
                </c:pt>
                <c:pt idx="1150">
                  <c:v>10:30:58</c:v>
                </c:pt>
                <c:pt idx="1151">
                  <c:v>10:30:59</c:v>
                </c:pt>
                <c:pt idx="1152">
                  <c:v>10:31:00</c:v>
                </c:pt>
                <c:pt idx="1153">
                  <c:v>10:31:01</c:v>
                </c:pt>
                <c:pt idx="1154">
                  <c:v>10:31:02</c:v>
                </c:pt>
                <c:pt idx="1155">
                  <c:v>10:31:03</c:v>
                </c:pt>
                <c:pt idx="1156">
                  <c:v>10:31:04</c:v>
                </c:pt>
                <c:pt idx="1157">
                  <c:v>10:31:05</c:v>
                </c:pt>
                <c:pt idx="1158">
                  <c:v>10:31:06</c:v>
                </c:pt>
                <c:pt idx="1159">
                  <c:v>10:31:07</c:v>
                </c:pt>
                <c:pt idx="1160">
                  <c:v>10:31:08</c:v>
                </c:pt>
                <c:pt idx="1161">
                  <c:v>10:31:09</c:v>
                </c:pt>
                <c:pt idx="1162">
                  <c:v>10:31:10</c:v>
                </c:pt>
                <c:pt idx="1163">
                  <c:v>10:31:11</c:v>
                </c:pt>
                <c:pt idx="1164">
                  <c:v>10:31:12</c:v>
                </c:pt>
                <c:pt idx="1165">
                  <c:v>10:31:13</c:v>
                </c:pt>
                <c:pt idx="1166">
                  <c:v>10:31:14</c:v>
                </c:pt>
                <c:pt idx="1167">
                  <c:v>10:31:15</c:v>
                </c:pt>
                <c:pt idx="1168">
                  <c:v>10:31:16</c:v>
                </c:pt>
                <c:pt idx="1169">
                  <c:v>10:31:17</c:v>
                </c:pt>
                <c:pt idx="1170">
                  <c:v>10:31:18</c:v>
                </c:pt>
                <c:pt idx="1171">
                  <c:v>10:31:19</c:v>
                </c:pt>
                <c:pt idx="1172">
                  <c:v>10:31:20</c:v>
                </c:pt>
                <c:pt idx="1173">
                  <c:v>10:31:21</c:v>
                </c:pt>
                <c:pt idx="1174">
                  <c:v>10:31:22</c:v>
                </c:pt>
                <c:pt idx="1175">
                  <c:v>10:31:23</c:v>
                </c:pt>
                <c:pt idx="1176">
                  <c:v>10:31:24</c:v>
                </c:pt>
                <c:pt idx="1177">
                  <c:v>10:31:25</c:v>
                </c:pt>
                <c:pt idx="1178">
                  <c:v>10:31:26</c:v>
                </c:pt>
                <c:pt idx="1179">
                  <c:v>10:31:27</c:v>
                </c:pt>
                <c:pt idx="1180">
                  <c:v>10:31:28</c:v>
                </c:pt>
                <c:pt idx="1181">
                  <c:v>10:31:29</c:v>
                </c:pt>
                <c:pt idx="1182">
                  <c:v>10:31:30</c:v>
                </c:pt>
                <c:pt idx="1183">
                  <c:v>10:31:31</c:v>
                </c:pt>
                <c:pt idx="1184">
                  <c:v>10:31:32</c:v>
                </c:pt>
                <c:pt idx="1185">
                  <c:v>10:31:33</c:v>
                </c:pt>
                <c:pt idx="1186">
                  <c:v>10:31:34</c:v>
                </c:pt>
                <c:pt idx="1187">
                  <c:v>10:31:35</c:v>
                </c:pt>
                <c:pt idx="1188">
                  <c:v>10:31:36</c:v>
                </c:pt>
                <c:pt idx="1189">
                  <c:v>10:31:37</c:v>
                </c:pt>
                <c:pt idx="1190">
                  <c:v>10:31:38</c:v>
                </c:pt>
                <c:pt idx="1191">
                  <c:v>10:31:39</c:v>
                </c:pt>
                <c:pt idx="1192">
                  <c:v>10:31:40</c:v>
                </c:pt>
                <c:pt idx="1193">
                  <c:v>10:31:41</c:v>
                </c:pt>
                <c:pt idx="1194">
                  <c:v>10:31:42</c:v>
                </c:pt>
                <c:pt idx="1195">
                  <c:v>10:31:43</c:v>
                </c:pt>
                <c:pt idx="1196">
                  <c:v>10:31:44</c:v>
                </c:pt>
                <c:pt idx="1197">
                  <c:v>10:31:45</c:v>
                </c:pt>
                <c:pt idx="1198">
                  <c:v>10:31:46</c:v>
                </c:pt>
                <c:pt idx="1199">
                  <c:v>10:31:47</c:v>
                </c:pt>
                <c:pt idx="1200">
                  <c:v>10:31:48</c:v>
                </c:pt>
                <c:pt idx="1201">
                  <c:v>10:31:49</c:v>
                </c:pt>
                <c:pt idx="1202">
                  <c:v>10:31:50</c:v>
                </c:pt>
                <c:pt idx="1203">
                  <c:v>10:31:51</c:v>
                </c:pt>
                <c:pt idx="1204">
                  <c:v>10:31:52</c:v>
                </c:pt>
                <c:pt idx="1205">
                  <c:v>10:31:53</c:v>
                </c:pt>
                <c:pt idx="1206">
                  <c:v>10:31:54</c:v>
                </c:pt>
                <c:pt idx="1207">
                  <c:v>10:31:55</c:v>
                </c:pt>
                <c:pt idx="1208">
                  <c:v>10:31:56</c:v>
                </c:pt>
                <c:pt idx="1209">
                  <c:v>10:31:57</c:v>
                </c:pt>
                <c:pt idx="1210">
                  <c:v>10:31:58</c:v>
                </c:pt>
                <c:pt idx="1211">
                  <c:v>10:31:59</c:v>
                </c:pt>
                <c:pt idx="1212">
                  <c:v>10:32:00</c:v>
                </c:pt>
                <c:pt idx="1213">
                  <c:v>10:32:01</c:v>
                </c:pt>
                <c:pt idx="1214">
                  <c:v>10:32:02</c:v>
                </c:pt>
                <c:pt idx="1215">
                  <c:v>10:32:03</c:v>
                </c:pt>
                <c:pt idx="1216">
                  <c:v>10:32:04</c:v>
                </c:pt>
                <c:pt idx="1217">
                  <c:v>10:32:05</c:v>
                </c:pt>
                <c:pt idx="1218">
                  <c:v>10:32:06</c:v>
                </c:pt>
                <c:pt idx="1219">
                  <c:v>10:32:07</c:v>
                </c:pt>
                <c:pt idx="1220">
                  <c:v>10:32:08</c:v>
                </c:pt>
                <c:pt idx="1221">
                  <c:v>10:32:09</c:v>
                </c:pt>
                <c:pt idx="1222">
                  <c:v>10:32:10</c:v>
                </c:pt>
                <c:pt idx="1223">
                  <c:v>10:32:11</c:v>
                </c:pt>
                <c:pt idx="1224">
                  <c:v>10:32:12</c:v>
                </c:pt>
                <c:pt idx="1225">
                  <c:v>10:32:13</c:v>
                </c:pt>
                <c:pt idx="1226">
                  <c:v>10:32:14</c:v>
                </c:pt>
                <c:pt idx="1227">
                  <c:v>10:32:15</c:v>
                </c:pt>
                <c:pt idx="1228">
                  <c:v>10:32:16</c:v>
                </c:pt>
                <c:pt idx="1229">
                  <c:v>10:32:17</c:v>
                </c:pt>
                <c:pt idx="1230">
                  <c:v>10:32:18</c:v>
                </c:pt>
                <c:pt idx="1231">
                  <c:v>10:32:19</c:v>
                </c:pt>
                <c:pt idx="1232">
                  <c:v>10:32:20</c:v>
                </c:pt>
                <c:pt idx="1233">
                  <c:v>10:32:21</c:v>
                </c:pt>
                <c:pt idx="1234">
                  <c:v>10:32:22</c:v>
                </c:pt>
                <c:pt idx="1235">
                  <c:v>10:32:23</c:v>
                </c:pt>
                <c:pt idx="1236">
                  <c:v>10:32:24</c:v>
                </c:pt>
                <c:pt idx="1237">
                  <c:v>10:32:25</c:v>
                </c:pt>
                <c:pt idx="1238">
                  <c:v>10:32:26</c:v>
                </c:pt>
                <c:pt idx="1239">
                  <c:v>10:32:27</c:v>
                </c:pt>
                <c:pt idx="1240">
                  <c:v>10:32:28</c:v>
                </c:pt>
                <c:pt idx="1241">
                  <c:v>10:32:29</c:v>
                </c:pt>
                <c:pt idx="1242">
                  <c:v>10:32:30</c:v>
                </c:pt>
                <c:pt idx="1243">
                  <c:v>10:32:31</c:v>
                </c:pt>
                <c:pt idx="1244">
                  <c:v>10:32:32</c:v>
                </c:pt>
                <c:pt idx="1245">
                  <c:v>10:32:33</c:v>
                </c:pt>
                <c:pt idx="1246">
                  <c:v>10:32:34</c:v>
                </c:pt>
                <c:pt idx="1247">
                  <c:v>10:32:35</c:v>
                </c:pt>
                <c:pt idx="1248">
                  <c:v>10:32:36</c:v>
                </c:pt>
                <c:pt idx="1249">
                  <c:v>10:32:37</c:v>
                </c:pt>
                <c:pt idx="1250">
                  <c:v>10:32:38</c:v>
                </c:pt>
                <c:pt idx="1251">
                  <c:v>10:32:39</c:v>
                </c:pt>
                <c:pt idx="1252">
                  <c:v>10:32:40</c:v>
                </c:pt>
                <c:pt idx="1253">
                  <c:v>10:32:41</c:v>
                </c:pt>
                <c:pt idx="1254">
                  <c:v>10:32:42</c:v>
                </c:pt>
                <c:pt idx="1255">
                  <c:v>10:32:43</c:v>
                </c:pt>
                <c:pt idx="1256">
                  <c:v>10:32:44</c:v>
                </c:pt>
                <c:pt idx="1257">
                  <c:v>10:32:45</c:v>
                </c:pt>
                <c:pt idx="1258">
                  <c:v>10:32:46</c:v>
                </c:pt>
                <c:pt idx="1259">
                  <c:v>10:32:47</c:v>
                </c:pt>
                <c:pt idx="1260">
                  <c:v>10:32:48</c:v>
                </c:pt>
                <c:pt idx="1261">
                  <c:v>10:32:49</c:v>
                </c:pt>
                <c:pt idx="1262">
                  <c:v>10:32:50</c:v>
                </c:pt>
                <c:pt idx="1263">
                  <c:v>10:32:51</c:v>
                </c:pt>
                <c:pt idx="1264">
                  <c:v>10:32:52</c:v>
                </c:pt>
                <c:pt idx="1265">
                  <c:v>10:32:53</c:v>
                </c:pt>
                <c:pt idx="1266">
                  <c:v>10:32:54</c:v>
                </c:pt>
                <c:pt idx="1267">
                  <c:v>10:32:55</c:v>
                </c:pt>
                <c:pt idx="1268">
                  <c:v>10:32:56</c:v>
                </c:pt>
                <c:pt idx="1269">
                  <c:v>10:32:57</c:v>
                </c:pt>
                <c:pt idx="1270">
                  <c:v>10:32:58</c:v>
                </c:pt>
                <c:pt idx="1271">
                  <c:v>10:32:59</c:v>
                </c:pt>
                <c:pt idx="1272">
                  <c:v>10:33:00</c:v>
                </c:pt>
                <c:pt idx="1273">
                  <c:v>10:33:01</c:v>
                </c:pt>
                <c:pt idx="1274">
                  <c:v>10:33:02</c:v>
                </c:pt>
                <c:pt idx="1275">
                  <c:v>10:33:03</c:v>
                </c:pt>
                <c:pt idx="1276">
                  <c:v>10:33:04</c:v>
                </c:pt>
                <c:pt idx="1277">
                  <c:v>10:33:05</c:v>
                </c:pt>
                <c:pt idx="1278">
                  <c:v>10:33:06</c:v>
                </c:pt>
                <c:pt idx="1279">
                  <c:v>10:33:07</c:v>
                </c:pt>
                <c:pt idx="1280">
                  <c:v>10:33:08</c:v>
                </c:pt>
                <c:pt idx="1281">
                  <c:v>10:33:09</c:v>
                </c:pt>
                <c:pt idx="1282">
                  <c:v>10:33:10</c:v>
                </c:pt>
                <c:pt idx="1283">
                  <c:v>10:33:11</c:v>
                </c:pt>
                <c:pt idx="1284">
                  <c:v>10:33:12</c:v>
                </c:pt>
                <c:pt idx="1285">
                  <c:v>10:33:13</c:v>
                </c:pt>
                <c:pt idx="1286">
                  <c:v>10:33:14</c:v>
                </c:pt>
                <c:pt idx="1287">
                  <c:v>10:33:15</c:v>
                </c:pt>
                <c:pt idx="1288">
                  <c:v>10:33:16</c:v>
                </c:pt>
                <c:pt idx="1289">
                  <c:v>10:33:17</c:v>
                </c:pt>
                <c:pt idx="1290">
                  <c:v>10:33:18</c:v>
                </c:pt>
                <c:pt idx="1291">
                  <c:v>10:33:19</c:v>
                </c:pt>
                <c:pt idx="1292">
                  <c:v>10:33:20</c:v>
                </c:pt>
                <c:pt idx="1293">
                  <c:v>10:33:21</c:v>
                </c:pt>
                <c:pt idx="1294">
                  <c:v>10:33:22</c:v>
                </c:pt>
                <c:pt idx="1295">
                  <c:v>10:33:23</c:v>
                </c:pt>
                <c:pt idx="1296">
                  <c:v>10:33:24</c:v>
                </c:pt>
                <c:pt idx="1297">
                  <c:v>10:33:25</c:v>
                </c:pt>
                <c:pt idx="1298">
                  <c:v>10:33:26</c:v>
                </c:pt>
                <c:pt idx="1299">
                  <c:v>10:33:27</c:v>
                </c:pt>
                <c:pt idx="1300">
                  <c:v>10:33:28</c:v>
                </c:pt>
                <c:pt idx="1301">
                  <c:v>10:33:29</c:v>
                </c:pt>
                <c:pt idx="1302">
                  <c:v>10:33:30</c:v>
                </c:pt>
                <c:pt idx="1303">
                  <c:v>10:33:31</c:v>
                </c:pt>
                <c:pt idx="1304">
                  <c:v>10:33:32</c:v>
                </c:pt>
                <c:pt idx="1305">
                  <c:v>10:33:33</c:v>
                </c:pt>
                <c:pt idx="1306">
                  <c:v>10:33:34</c:v>
                </c:pt>
                <c:pt idx="1307">
                  <c:v>10:33:35</c:v>
                </c:pt>
                <c:pt idx="1308">
                  <c:v>10:33:36</c:v>
                </c:pt>
                <c:pt idx="1309">
                  <c:v>10:33:37</c:v>
                </c:pt>
                <c:pt idx="1310">
                  <c:v>10:33:38</c:v>
                </c:pt>
                <c:pt idx="1311">
                  <c:v>10:33:39</c:v>
                </c:pt>
                <c:pt idx="1312">
                  <c:v>10:33:40</c:v>
                </c:pt>
                <c:pt idx="1313">
                  <c:v>10:33:41</c:v>
                </c:pt>
                <c:pt idx="1314">
                  <c:v>10:33:42</c:v>
                </c:pt>
                <c:pt idx="1315">
                  <c:v>10:33:43</c:v>
                </c:pt>
                <c:pt idx="1316">
                  <c:v>10:33:44</c:v>
                </c:pt>
                <c:pt idx="1317">
                  <c:v>10:33:45</c:v>
                </c:pt>
                <c:pt idx="1318">
                  <c:v>10:33:46</c:v>
                </c:pt>
                <c:pt idx="1319">
                  <c:v>10:33:47</c:v>
                </c:pt>
                <c:pt idx="1320">
                  <c:v>10:33:48</c:v>
                </c:pt>
                <c:pt idx="1321">
                  <c:v>10:33:49</c:v>
                </c:pt>
                <c:pt idx="1322">
                  <c:v>10:33:50</c:v>
                </c:pt>
                <c:pt idx="1323">
                  <c:v>10:33:51</c:v>
                </c:pt>
                <c:pt idx="1324">
                  <c:v>10:33:52</c:v>
                </c:pt>
                <c:pt idx="1325">
                  <c:v>10:33:53</c:v>
                </c:pt>
                <c:pt idx="1326">
                  <c:v>10:33:54</c:v>
                </c:pt>
                <c:pt idx="1327">
                  <c:v>10:33:55</c:v>
                </c:pt>
                <c:pt idx="1328">
                  <c:v>10:33:56</c:v>
                </c:pt>
                <c:pt idx="1329">
                  <c:v>10:33:57</c:v>
                </c:pt>
                <c:pt idx="1330">
                  <c:v>10:33:58</c:v>
                </c:pt>
                <c:pt idx="1331">
                  <c:v>10:33:59</c:v>
                </c:pt>
                <c:pt idx="1332">
                  <c:v>10:34:00</c:v>
                </c:pt>
                <c:pt idx="1333">
                  <c:v>10:34:01</c:v>
                </c:pt>
                <c:pt idx="1334">
                  <c:v>10:34:02</c:v>
                </c:pt>
                <c:pt idx="1335">
                  <c:v>10:34:03</c:v>
                </c:pt>
                <c:pt idx="1336">
                  <c:v>10:34:04</c:v>
                </c:pt>
                <c:pt idx="1337">
                  <c:v>10:34:05</c:v>
                </c:pt>
                <c:pt idx="1338">
                  <c:v>10:34:06</c:v>
                </c:pt>
                <c:pt idx="1339">
                  <c:v>10:34:07</c:v>
                </c:pt>
                <c:pt idx="1340">
                  <c:v>10:34:08</c:v>
                </c:pt>
                <c:pt idx="1341">
                  <c:v>10:34:09</c:v>
                </c:pt>
                <c:pt idx="1342">
                  <c:v>10:34:10</c:v>
                </c:pt>
                <c:pt idx="1343">
                  <c:v>10:34:11</c:v>
                </c:pt>
                <c:pt idx="1344">
                  <c:v>10:34:12</c:v>
                </c:pt>
                <c:pt idx="1345">
                  <c:v>10:34:13</c:v>
                </c:pt>
                <c:pt idx="1346">
                  <c:v>10:34:14</c:v>
                </c:pt>
                <c:pt idx="1347">
                  <c:v>10:34:15</c:v>
                </c:pt>
                <c:pt idx="1348">
                  <c:v>10:34:16</c:v>
                </c:pt>
                <c:pt idx="1349">
                  <c:v>10:34:17</c:v>
                </c:pt>
                <c:pt idx="1350">
                  <c:v>10:34:18</c:v>
                </c:pt>
                <c:pt idx="1351">
                  <c:v>10:34:19</c:v>
                </c:pt>
                <c:pt idx="1352">
                  <c:v>10:34:20</c:v>
                </c:pt>
                <c:pt idx="1353">
                  <c:v>10:34:21</c:v>
                </c:pt>
                <c:pt idx="1354">
                  <c:v>10:34:22</c:v>
                </c:pt>
                <c:pt idx="1355">
                  <c:v>10:34:23</c:v>
                </c:pt>
                <c:pt idx="1356">
                  <c:v>10:34:24</c:v>
                </c:pt>
                <c:pt idx="1357">
                  <c:v>10:34:25</c:v>
                </c:pt>
                <c:pt idx="1358">
                  <c:v>10:34:26</c:v>
                </c:pt>
                <c:pt idx="1359">
                  <c:v>10:34:27</c:v>
                </c:pt>
                <c:pt idx="1360">
                  <c:v>10:34:28</c:v>
                </c:pt>
                <c:pt idx="1361">
                  <c:v>10:34:29</c:v>
                </c:pt>
                <c:pt idx="1362">
                  <c:v>10:34:30</c:v>
                </c:pt>
                <c:pt idx="1363">
                  <c:v>10:34:31</c:v>
                </c:pt>
                <c:pt idx="1364">
                  <c:v>10:34:32</c:v>
                </c:pt>
                <c:pt idx="1365">
                  <c:v>10:34:33</c:v>
                </c:pt>
                <c:pt idx="1366">
                  <c:v>10:34:34</c:v>
                </c:pt>
                <c:pt idx="1367">
                  <c:v>10:34:35</c:v>
                </c:pt>
                <c:pt idx="1368">
                  <c:v>10:34:36</c:v>
                </c:pt>
                <c:pt idx="1369">
                  <c:v>10:34:37</c:v>
                </c:pt>
                <c:pt idx="1370">
                  <c:v>10:34:38</c:v>
                </c:pt>
                <c:pt idx="1371">
                  <c:v>10:34:39</c:v>
                </c:pt>
                <c:pt idx="1372">
                  <c:v>10:34:40</c:v>
                </c:pt>
                <c:pt idx="1373">
                  <c:v>10:34:41</c:v>
                </c:pt>
                <c:pt idx="1374">
                  <c:v>10:34:42</c:v>
                </c:pt>
                <c:pt idx="1375">
                  <c:v>10:34:43</c:v>
                </c:pt>
                <c:pt idx="1376">
                  <c:v>10:34:44</c:v>
                </c:pt>
                <c:pt idx="1377">
                  <c:v>10:34:45</c:v>
                </c:pt>
                <c:pt idx="1378">
                  <c:v>10:34:46</c:v>
                </c:pt>
                <c:pt idx="1379">
                  <c:v>10:34:47</c:v>
                </c:pt>
                <c:pt idx="1380">
                  <c:v>10:34:48</c:v>
                </c:pt>
                <c:pt idx="1381">
                  <c:v>10:34:49</c:v>
                </c:pt>
                <c:pt idx="1382">
                  <c:v>10:34:50</c:v>
                </c:pt>
                <c:pt idx="1383">
                  <c:v>10:34:51</c:v>
                </c:pt>
                <c:pt idx="1384">
                  <c:v>10:34:52</c:v>
                </c:pt>
                <c:pt idx="1385">
                  <c:v>10:34:53</c:v>
                </c:pt>
                <c:pt idx="1386">
                  <c:v>10:34:54</c:v>
                </c:pt>
                <c:pt idx="1387">
                  <c:v>10:34:55</c:v>
                </c:pt>
                <c:pt idx="1388">
                  <c:v>10:34:56</c:v>
                </c:pt>
                <c:pt idx="1389">
                  <c:v>10:34:57</c:v>
                </c:pt>
                <c:pt idx="1390">
                  <c:v>10:34:58</c:v>
                </c:pt>
                <c:pt idx="1391">
                  <c:v>10:34:59</c:v>
                </c:pt>
                <c:pt idx="1392">
                  <c:v>10:35:00</c:v>
                </c:pt>
                <c:pt idx="1393">
                  <c:v>10:35:01</c:v>
                </c:pt>
                <c:pt idx="1394">
                  <c:v>10:35:02</c:v>
                </c:pt>
                <c:pt idx="1395">
                  <c:v>10:35:03</c:v>
                </c:pt>
                <c:pt idx="1396">
                  <c:v>10:35:04</c:v>
                </c:pt>
                <c:pt idx="1397">
                  <c:v>10:35:05</c:v>
                </c:pt>
                <c:pt idx="1398">
                  <c:v>10:35:06</c:v>
                </c:pt>
                <c:pt idx="1399">
                  <c:v>10:35:07</c:v>
                </c:pt>
                <c:pt idx="1400">
                  <c:v>10:35:08</c:v>
                </c:pt>
                <c:pt idx="1401">
                  <c:v>10:35:09</c:v>
                </c:pt>
                <c:pt idx="1402">
                  <c:v>10:35:10</c:v>
                </c:pt>
                <c:pt idx="1403">
                  <c:v>10:35:11</c:v>
                </c:pt>
                <c:pt idx="1404">
                  <c:v>10:35:12</c:v>
                </c:pt>
                <c:pt idx="1405">
                  <c:v>10:35:13</c:v>
                </c:pt>
                <c:pt idx="1406">
                  <c:v>10:35:14</c:v>
                </c:pt>
                <c:pt idx="1407">
                  <c:v>10:35:15</c:v>
                </c:pt>
                <c:pt idx="1408">
                  <c:v>10:35:16</c:v>
                </c:pt>
                <c:pt idx="1409">
                  <c:v>10:35:17</c:v>
                </c:pt>
                <c:pt idx="1410">
                  <c:v>10:35:18</c:v>
                </c:pt>
                <c:pt idx="1411">
                  <c:v>10:35:19</c:v>
                </c:pt>
                <c:pt idx="1412">
                  <c:v>10:35:20</c:v>
                </c:pt>
                <c:pt idx="1413">
                  <c:v>10:35:21</c:v>
                </c:pt>
                <c:pt idx="1414">
                  <c:v>10:35:22</c:v>
                </c:pt>
                <c:pt idx="1415">
                  <c:v>10:35:23</c:v>
                </c:pt>
                <c:pt idx="1416">
                  <c:v>10:35:24</c:v>
                </c:pt>
                <c:pt idx="1417">
                  <c:v>10:35:25</c:v>
                </c:pt>
                <c:pt idx="1418">
                  <c:v>10:35:26</c:v>
                </c:pt>
                <c:pt idx="1419">
                  <c:v>10:35:27</c:v>
                </c:pt>
                <c:pt idx="1420">
                  <c:v>10:35:28</c:v>
                </c:pt>
                <c:pt idx="1421">
                  <c:v>10:35:29</c:v>
                </c:pt>
                <c:pt idx="1422">
                  <c:v>10:35:30</c:v>
                </c:pt>
                <c:pt idx="1423">
                  <c:v>10:35:31</c:v>
                </c:pt>
                <c:pt idx="1424">
                  <c:v>10:35:32</c:v>
                </c:pt>
                <c:pt idx="1425">
                  <c:v>10:35:33</c:v>
                </c:pt>
                <c:pt idx="1426">
                  <c:v>10:35:34</c:v>
                </c:pt>
                <c:pt idx="1427">
                  <c:v>10:35:35</c:v>
                </c:pt>
                <c:pt idx="1428">
                  <c:v>10:35:36</c:v>
                </c:pt>
                <c:pt idx="1429">
                  <c:v>10:35:37</c:v>
                </c:pt>
                <c:pt idx="1430">
                  <c:v>10:35:38</c:v>
                </c:pt>
                <c:pt idx="1431">
                  <c:v>10:35:39</c:v>
                </c:pt>
                <c:pt idx="1432">
                  <c:v>10:35:40</c:v>
                </c:pt>
                <c:pt idx="1433">
                  <c:v>10:35:41</c:v>
                </c:pt>
                <c:pt idx="1434">
                  <c:v>10:35:42</c:v>
                </c:pt>
                <c:pt idx="1435">
                  <c:v>10:35:43</c:v>
                </c:pt>
                <c:pt idx="1436">
                  <c:v>10:35:44</c:v>
                </c:pt>
                <c:pt idx="1437">
                  <c:v>10:35:45</c:v>
                </c:pt>
                <c:pt idx="1438">
                  <c:v>10:35:46</c:v>
                </c:pt>
                <c:pt idx="1439">
                  <c:v>10:35:47</c:v>
                </c:pt>
                <c:pt idx="1440">
                  <c:v>10:35:48</c:v>
                </c:pt>
                <c:pt idx="1441">
                  <c:v>10:35:49</c:v>
                </c:pt>
                <c:pt idx="1442">
                  <c:v>10:35:50</c:v>
                </c:pt>
                <c:pt idx="1443">
                  <c:v>10:35:51</c:v>
                </c:pt>
                <c:pt idx="1444">
                  <c:v>10:35:52</c:v>
                </c:pt>
                <c:pt idx="1445">
                  <c:v>10:35:53</c:v>
                </c:pt>
                <c:pt idx="1446">
                  <c:v>10:35:54</c:v>
                </c:pt>
                <c:pt idx="1447">
                  <c:v>10:35:55</c:v>
                </c:pt>
                <c:pt idx="1448">
                  <c:v>10:35:56</c:v>
                </c:pt>
                <c:pt idx="1449">
                  <c:v>10:35:57</c:v>
                </c:pt>
                <c:pt idx="1450">
                  <c:v>10:35:58</c:v>
                </c:pt>
                <c:pt idx="1451">
                  <c:v>10:35:59</c:v>
                </c:pt>
                <c:pt idx="1452">
                  <c:v>10:36:00</c:v>
                </c:pt>
                <c:pt idx="1453">
                  <c:v>10:36:01</c:v>
                </c:pt>
                <c:pt idx="1454">
                  <c:v>10:36:02</c:v>
                </c:pt>
                <c:pt idx="1455">
                  <c:v>10:36:03</c:v>
                </c:pt>
                <c:pt idx="1456">
                  <c:v>10:36:04</c:v>
                </c:pt>
                <c:pt idx="1457">
                  <c:v>10:36:05</c:v>
                </c:pt>
                <c:pt idx="1458">
                  <c:v>10:36:06</c:v>
                </c:pt>
                <c:pt idx="1459">
                  <c:v>10:36:07</c:v>
                </c:pt>
                <c:pt idx="1460">
                  <c:v>10:36:08</c:v>
                </c:pt>
                <c:pt idx="1461">
                  <c:v>10:36:09</c:v>
                </c:pt>
                <c:pt idx="1462">
                  <c:v>10:36:10</c:v>
                </c:pt>
                <c:pt idx="1463">
                  <c:v>10:36:11</c:v>
                </c:pt>
                <c:pt idx="1464">
                  <c:v>10:36:12</c:v>
                </c:pt>
                <c:pt idx="1465">
                  <c:v>10:36:13</c:v>
                </c:pt>
                <c:pt idx="1466">
                  <c:v>10:36:14</c:v>
                </c:pt>
                <c:pt idx="1467">
                  <c:v>10:36:15</c:v>
                </c:pt>
                <c:pt idx="1468">
                  <c:v>10:36:16</c:v>
                </c:pt>
                <c:pt idx="1469">
                  <c:v>10:36:17</c:v>
                </c:pt>
                <c:pt idx="1470">
                  <c:v>10:36:18</c:v>
                </c:pt>
                <c:pt idx="1471">
                  <c:v>10:36:19</c:v>
                </c:pt>
                <c:pt idx="1472">
                  <c:v>10:36:20</c:v>
                </c:pt>
                <c:pt idx="1473">
                  <c:v>10:36:21</c:v>
                </c:pt>
                <c:pt idx="1474">
                  <c:v>10:36:22</c:v>
                </c:pt>
                <c:pt idx="1475">
                  <c:v>10:36:23</c:v>
                </c:pt>
                <c:pt idx="1476">
                  <c:v>10:36:24</c:v>
                </c:pt>
                <c:pt idx="1477">
                  <c:v>10:36:25</c:v>
                </c:pt>
                <c:pt idx="1478">
                  <c:v>10:36:26</c:v>
                </c:pt>
                <c:pt idx="1479">
                  <c:v>10:36:27</c:v>
                </c:pt>
                <c:pt idx="1480">
                  <c:v>10:36:28</c:v>
                </c:pt>
                <c:pt idx="1481">
                  <c:v>10:36:29</c:v>
                </c:pt>
                <c:pt idx="1482">
                  <c:v>10:36:30</c:v>
                </c:pt>
                <c:pt idx="1483">
                  <c:v>10:36:31</c:v>
                </c:pt>
                <c:pt idx="1484">
                  <c:v>10:36:32</c:v>
                </c:pt>
                <c:pt idx="1485">
                  <c:v>10:36:33</c:v>
                </c:pt>
                <c:pt idx="1486">
                  <c:v>10:36:34</c:v>
                </c:pt>
                <c:pt idx="1487">
                  <c:v>10:36:35</c:v>
                </c:pt>
                <c:pt idx="1488">
                  <c:v>10:36:36</c:v>
                </c:pt>
                <c:pt idx="1489">
                  <c:v>10:36:37</c:v>
                </c:pt>
                <c:pt idx="1490">
                  <c:v>10:36:38</c:v>
                </c:pt>
                <c:pt idx="1491">
                  <c:v>10:36:39</c:v>
                </c:pt>
                <c:pt idx="1492">
                  <c:v>10:36:40</c:v>
                </c:pt>
                <c:pt idx="1493">
                  <c:v>10:36:41</c:v>
                </c:pt>
                <c:pt idx="1494">
                  <c:v>10:36:42</c:v>
                </c:pt>
                <c:pt idx="1495">
                  <c:v>10:36:43</c:v>
                </c:pt>
                <c:pt idx="1496">
                  <c:v>10:36:44</c:v>
                </c:pt>
                <c:pt idx="1497">
                  <c:v>10:36:45</c:v>
                </c:pt>
                <c:pt idx="1498">
                  <c:v>10:36:46</c:v>
                </c:pt>
                <c:pt idx="1499">
                  <c:v>10:36:47</c:v>
                </c:pt>
                <c:pt idx="1500">
                  <c:v>10:36:48</c:v>
                </c:pt>
                <c:pt idx="1501">
                  <c:v>10:36:49</c:v>
                </c:pt>
                <c:pt idx="1502">
                  <c:v>10:36:50</c:v>
                </c:pt>
                <c:pt idx="1503">
                  <c:v>10:36:51</c:v>
                </c:pt>
                <c:pt idx="1504">
                  <c:v>10:36:52</c:v>
                </c:pt>
                <c:pt idx="1505">
                  <c:v>10:36:53</c:v>
                </c:pt>
                <c:pt idx="1506">
                  <c:v>10:36:54</c:v>
                </c:pt>
                <c:pt idx="1507">
                  <c:v>10:36:55</c:v>
                </c:pt>
                <c:pt idx="1508">
                  <c:v>10:36:56</c:v>
                </c:pt>
                <c:pt idx="1509">
                  <c:v>10:36:57</c:v>
                </c:pt>
                <c:pt idx="1510">
                  <c:v>10:36:58</c:v>
                </c:pt>
                <c:pt idx="1511">
                  <c:v>10:36:59</c:v>
                </c:pt>
                <c:pt idx="1512">
                  <c:v>10:37:00</c:v>
                </c:pt>
                <c:pt idx="1513">
                  <c:v>10:37:01</c:v>
                </c:pt>
                <c:pt idx="1514">
                  <c:v>10:37:02</c:v>
                </c:pt>
                <c:pt idx="1515">
                  <c:v>10:37:03</c:v>
                </c:pt>
                <c:pt idx="1516">
                  <c:v>10:37:04</c:v>
                </c:pt>
                <c:pt idx="1517">
                  <c:v>10:37:05</c:v>
                </c:pt>
                <c:pt idx="1518">
                  <c:v>10:37:06</c:v>
                </c:pt>
                <c:pt idx="1519">
                  <c:v>10:37:07</c:v>
                </c:pt>
                <c:pt idx="1520">
                  <c:v>10:37:08</c:v>
                </c:pt>
                <c:pt idx="1521">
                  <c:v>10:37:09</c:v>
                </c:pt>
                <c:pt idx="1522">
                  <c:v>10:37:10</c:v>
                </c:pt>
                <c:pt idx="1523">
                  <c:v>10:37:11</c:v>
                </c:pt>
                <c:pt idx="1524">
                  <c:v>10:37:12</c:v>
                </c:pt>
                <c:pt idx="1525">
                  <c:v>10:37:13</c:v>
                </c:pt>
                <c:pt idx="1526">
                  <c:v>10:37:14</c:v>
                </c:pt>
                <c:pt idx="1527">
                  <c:v>10:37:15</c:v>
                </c:pt>
                <c:pt idx="1528">
                  <c:v>10:37:16</c:v>
                </c:pt>
                <c:pt idx="1529">
                  <c:v>10:37:17</c:v>
                </c:pt>
                <c:pt idx="1530">
                  <c:v>10:37:18</c:v>
                </c:pt>
                <c:pt idx="1531">
                  <c:v>10:37:19</c:v>
                </c:pt>
                <c:pt idx="1532">
                  <c:v>10:37:20</c:v>
                </c:pt>
                <c:pt idx="1533">
                  <c:v>10:37:21</c:v>
                </c:pt>
                <c:pt idx="1534">
                  <c:v>10:37:22</c:v>
                </c:pt>
                <c:pt idx="1535">
                  <c:v>10:37:23</c:v>
                </c:pt>
                <c:pt idx="1536">
                  <c:v>10:37:24</c:v>
                </c:pt>
                <c:pt idx="1537">
                  <c:v>10:37:25</c:v>
                </c:pt>
                <c:pt idx="1538">
                  <c:v>10:37:26</c:v>
                </c:pt>
                <c:pt idx="1539">
                  <c:v>10:37:27</c:v>
                </c:pt>
                <c:pt idx="1540">
                  <c:v>10:37:28</c:v>
                </c:pt>
                <c:pt idx="1541">
                  <c:v>10:37:29</c:v>
                </c:pt>
                <c:pt idx="1542">
                  <c:v>10:37:30</c:v>
                </c:pt>
                <c:pt idx="1543">
                  <c:v>10:37:31</c:v>
                </c:pt>
                <c:pt idx="1544">
                  <c:v>10:37:32</c:v>
                </c:pt>
                <c:pt idx="1545">
                  <c:v>10:37:33</c:v>
                </c:pt>
                <c:pt idx="1546">
                  <c:v>10:37:34</c:v>
                </c:pt>
                <c:pt idx="1547">
                  <c:v>10:37:35</c:v>
                </c:pt>
                <c:pt idx="1548">
                  <c:v>10:37:36</c:v>
                </c:pt>
                <c:pt idx="1549">
                  <c:v>10:37:37</c:v>
                </c:pt>
                <c:pt idx="1550">
                  <c:v>10:37:38</c:v>
                </c:pt>
                <c:pt idx="1551">
                  <c:v>10:37:39</c:v>
                </c:pt>
                <c:pt idx="1552">
                  <c:v>10:37:40</c:v>
                </c:pt>
                <c:pt idx="1553">
                  <c:v>10:37:41</c:v>
                </c:pt>
                <c:pt idx="1554">
                  <c:v>10:37:42</c:v>
                </c:pt>
                <c:pt idx="1555">
                  <c:v>10:37:43</c:v>
                </c:pt>
                <c:pt idx="1556">
                  <c:v>10:37:44</c:v>
                </c:pt>
                <c:pt idx="1557">
                  <c:v>10:37:45</c:v>
                </c:pt>
                <c:pt idx="1558">
                  <c:v>10:37:46</c:v>
                </c:pt>
                <c:pt idx="1559">
                  <c:v>10:37:47</c:v>
                </c:pt>
                <c:pt idx="1560">
                  <c:v>10:37:48</c:v>
                </c:pt>
                <c:pt idx="1561">
                  <c:v>10:37:49</c:v>
                </c:pt>
                <c:pt idx="1562">
                  <c:v>10:37:50</c:v>
                </c:pt>
                <c:pt idx="1563">
                  <c:v>10:37:51</c:v>
                </c:pt>
                <c:pt idx="1564">
                  <c:v>10:37:52</c:v>
                </c:pt>
                <c:pt idx="1565">
                  <c:v>10:37:53</c:v>
                </c:pt>
                <c:pt idx="1566">
                  <c:v>10:37:54</c:v>
                </c:pt>
                <c:pt idx="1567">
                  <c:v>10:37:55</c:v>
                </c:pt>
                <c:pt idx="1568">
                  <c:v>10:37:56</c:v>
                </c:pt>
                <c:pt idx="1569">
                  <c:v>10:37:57</c:v>
                </c:pt>
                <c:pt idx="1570">
                  <c:v>10:37:58</c:v>
                </c:pt>
                <c:pt idx="1571">
                  <c:v>10:37:59</c:v>
                </c:pt>
                <c:pt idx="1572">
                  <c:v>10:38:00</c:v>
                </c:pt>
                <c:pt idx="1573">
                  <c:v>10:38:01</c:v>
                </c:pt>
                <c:pt idx="1574">
                  <c:v>10:38:02</c:v>
                </c:pt>
                <c:pt idx="1575">
                  <c:v>10:38:03</c:v>
                </c:pt>
                <c:pt idx="1576">
                  <c:v>10:38:04</c:v>
                </c:pt>
                <c:pt idx="1577">
                  <c:v>10:38:05</c:v>
                </c:pt>
                <c:pt idx="1578">
                  <c:v>10:38:06</c:v>
                </c:pt>
                <c:pt idx="1579">
                  <c:v>10:38:07</c:v>
                </c:pt>
                <c:pt idx="1580">
                  <c:v>10:38:08</c:v>
                </c:pt>
                <c:pt idx="1581">
                  <c:v>10:38:09</c:v>
                </c:pt>
                <c:pt idx="1582">
                  <c:v>10:38:10</c:v>
                </c:pt>
                <c:pt idx="1583">
                  <c:v>10:38:11</c:v>
                </c:pt>
                <c:pt idx="1584">
                  <c:v>10:38:12</c:v>
                </c:pt>
                <c:pt idx="1585">
                  <c:v>10:38:13</c:v>
                </c:pt>
                <c:pt idx="1586">
                  <c:v>10:38:14</c:v>
                </c:pt>
                <c:pt idx="1587">
                  <c:v>10:38:15</c:v>
                </c:pt>
                <c:pt idx="1588">
                  <c:v>10:38:16</c:v>
                </c:pt>
                <c:pt idx="1589">
                  <c:v>10:38:17</c:v>
                </c:pt>
                <c:pt idx="1590">
                  <c:v>10:38:18</c:v>
                </c:pt>
                <c:pt idx="1591">
                  <c:v>10:38:19</c:v>
                </c:pt>
                <c:pt idx="1592">
                  <c:v>10:38:20</c:v>
                </c:pt>
                <c:pt idx="1593">
                  <c:v>10:38:21</c:v>
                </c:pt>
                <c:pt idx="1594">
                  <c:v>10:38:22</c:v>
                </c:pt>
                <c:pt idx="1595">
                  <c:v>10:38:23</c:v>
                </c:pt>
                <c:pt idx="1596">
                  <c:v>10:38:24</c:v>
                </c:pt>
                <c:pt idx="1597">
                  <c:v>10:38:25</c:v>
                </c:pt>
                <c:pt idx="1598">
                  <c:v>10:38:26</c:v>
                </c:pt>
                <c:pt idx="1599">
                  <c:v>10:38:27</c:v>
                </c:pt>
                <c:pt idx="1600">
                  <c:v>10:38:28</c:v>
                </c:pt>
                <c:pt idx="1601">
                  <c:v>10:38:29</c:v>
                </c:pt>
                <c:pt idx="1602">
                  <c:v>10:38:30</c:v>
                </c:pt>
                <c:pt idx="1603">
                  <c:v>10:38:31</c:v>
                </c:pt>
                <c:pt idx="1604">
                  <c:v>10:38:32</c:v>
                </c:pt>
                <c:pt idx="1605">
                  <c:v>10:38:33</c:v>
                </c:pt>
                <c:pt idx="1606">
                  <c:v>10:38:34</c:v>
                </c:pt>
                <c:pt idx="1607">
                  <c:v>10:38:35</c:v>
                </c:pt>
                <c:pt idx="1608">
                  <c:v>10:38:36</c:v>
                </c:pt>
                <c:pt idx="1609">
                  <c:v>10:38:37</c:v>
                </c:pt>
                <c:pt idx="1610">
                  <c:v>10:38:38</c:v>
                </c:pt>
                <c:pt idx="1611">
                  <c:v>10:38:39</c:v>
                </c:pt>
                <c:pt idx="1612">
                  <c:v>10:38:40</c:v>
                </c:pt>
                <c:pt idx="1613">
                  <c:v>10:38:41</c:v>
                </c:pt>
                <c:pt idx="1614">
                  <c:v>10:38:42</c:v>
                </c:pt>
                <c:pt idx="1615">
                  <c:v>10:38:43</c:v>
                </c:pt>
                <c:pt idx="1616">
                  <c:v>10:38:44</c:v>
                </c:pt>
                <c:pt idx="1617">
                  <c:v>10:38:45</c:v>
                </c:pt>
                <c:pt idx="1618">
                  <c:v>10:38:46</c:v>
                </c:pt>
                <c:pt idx="1619">
                  <c:v>10:38:47</c:v>
                </c:pt>
                <c:pt idx="1620">
                  <c:v>10:38:48</c:v>
                </c:pt>
                <c:pt idx="1621">
                  <c:v>10:38:49</c:v>
                </c:pt>
                <c:pt idx="1622">
                  <c:v>10:38:50</c:v>
                </c:pt>
                <c:pt idx="1623">
                  <c:v>10:38:51</c:v>
                </c:pt>
                <c:pt idx="1624">
                  <c:v>10:38:52</c:v>
                </c:pt>
                <c:pt idx="1625">
                  <c:v>10:38:53</c:v>
                </c:pt>
                <c:pt idx="1626">
                  <c:v>10:38:54</c:v>
                </c:pt>
                <c:pt idx="1627">
                  <c:v>10:38:55</c:v>
                </c:pt>
                <c:pt idx="1628">
                  <c:v>10:38:56</c:v>
                </c:pt>
                <c:pt idx="1629">
                  <c:v>10:38:57</c:v>
                </c:pt>
                <c:pt idx="1630">
                  <c:v>10:38:58</c:v>
                </c:pt>
                <c:pt idx="1631">
                  <c:v>10:38:59</c:v>
                </c:pt>
                <c:pt idx="1632">
                  <c:v>10:39:00</c:v>
                </c:pt>
                <c:pt idx="1633">
                  <c:v>10:39:01</c:v>
                </c:pt>
                <c:pt idx="1634">
                  <c:v>10:39:02</c:v>
                </c:pt>
                <c:pt idx="1635">
                  <c:v>10:39:03</c:v>
                </c:pt>
                <c:pt idx="1636">
                  <c:v>10:39:04</c:v>
                </c:pt>
                <c:pt idx="1637">
                  <c:v>10:39:05</c:v>
                </c:pt>
                <c:pt idx="1638">
                  <c:v>10:39:06</c:v>
                </c:pt>
                <c:pt idx="1639">
                  <c:v>10:39:07</c:v>
                </c:pt>
                <c:pt idx="1640">
                  <c:v>10:39:08</c:v>
                </c:pt>
                <c:pt idx="1641">
                  <c:v>10:39:09</c:v>
                </c:pt>
                <c:pt idx="1642">
                  <c:v>10:39:10</c:v>
                </c:pt>
                <c:pt idx="1643">
                  <c:v>10:39:11</c:v>
                </c:pt>
                <c:pt idx="1644">
                  <c:v>10:39:12</c:v>
                </c:pt>
                <c:pt idx="1645">
                  <c:v>10:39:13</c:v>
                </c:pt>
                <c:pt idx="1646">
                  <c:v>10:39:14</c:v>
                </c:pt>
                <c:pt idx="1647">
                  <c:v>10:39:15</c:v>
                </c:pt>
                <c:pt idx="1648">
                  <c:v>10:39:16</c:v>
                </c:pt>
                <c:pt idx="1649">
                  <c:v>10:39:17</c:v>
                </c:pt>
                <c:pt idx="1650">
                  <c:v>10:39:18</c:v>
                </c:pt>
                <c:pt idx="1651">
                  <c:v>10:39:19</c:v>
                </c:pt>
                <c:pt idx="1652">
                  <c:v>10:39:20</c:v>
                </c:pt>
                <c:pt idx="1653">
                  <c:v>10:39:21</c:v>
                </c:pt>
                <c:pt idx="1654">
                  <c:v>10:39:22</c:v>
                </c:pt>
                <c:pt idx="1655">
                  <c:v>10:39:23</c:v>
                </c:pt>
                <c:pt idx="1656">
                  <c:v>10:39:24</c:v>
                </c:pt>
                <c:pt idx="1657">
                  <c:v>10:39:25</c:v>
                </c:pt>
                <c:pt idx="1658">
                  <c:v>10:39:26</c:v>
                </c:pt>
                <c:pt idx="1659">
                  <c:v>10:39:27</c:v>
                </c:pt>
                <c:pt idx="1660">
                  <c:v>10:39:28</c:v>
                </c:pt>
                <c:pt idx="1661">
                  <c:v>10:39:29</c:v>
                </c:pt>
                <c:pt idx="1662">
                  <c:v>10:39:30</c:v>
                </c:pt>
                <c:pt idx="1663">
                  <c:v>10:39:31</c:v>
                </c:pt>
                <c:pt idx="1664">
                  <c:v>10:39:32</c:v>
                </c:pt>
                <c:pt idx="1665">
                  <c:v>10:39:33</c:v>
                </c:pt>
                <c:pt idx="1666">
                  <c:v>10:39:34</c:v>
                </c:pt>
                <c:pt idx="1667">
                  <c:v>10:39:35</c:v>
                </c:pt>
                <c:pt idx="1668">
                  <c:v>10:39:36</c:v>
                </c:pt>
                <c:pt idx="1669">
                  <c:v>10:39:37</c:v>
                </c:pt>
                <c:pt idx="1670">
                  <c:v>10:39:38</c:v>
                </c:pt>
                <c:pt idx="1671">
                  <c:v>10:39:39</c:v>
                </c:pt>
                <c:pt idx="1672">
                  <c:v>10:39:40</c:v>
                </c:pt>
                <c:pt idx="1673">
                  <c:v>10:39:41</c:v>
                </c:pt>
                <c:pt idx="1674">
                  <c:v>10:39:42</c:v>
                </c:pt>
                <c:pt idx="1675">
                  <c:v>10:39:43</c:v>
                </c:pt>
                <c:pt idx="1676">
                  <c:v>10:39:44</c:v>
                </c:pt>
                <c:pt idx="1677">
                  <c:v>10:39:45</c:v>
                </c:pt>
                <c:pt idx="1678">
                  <c:v>10:39:46</c:v>
                </c:pt>
                <c:pt idx="1679">
                  <c:v>10:39:47</c:v>
                </c:pt>
                <c:pt idx="1680">
                  <c:v>10:39:48</c:v>
                </c:pt>
                <c:pt idx="1681">
                  <c:v>10:39:49</c:v>
                </c:pt>
                <c:pt idx="1682">
                  <c:v>10:39:50</c:v>
                </c:pt>
                <c:pt idx="1683">
                  <c:v>10:39:51</c:v>
                </c:pt>
                <c:pt idx="1684">
                  <c:v>10:39:52</c:v>
                </c:pt>
                <c:pt idx="1685">
                  <c:v>10:39:53</c:v>
                </c:pt>
                <c:pt idx="1686">
                  <c:v>10:39:54</c:v>
                </c:pt>
                <c:pt idx="1687">
                  <c:v>10:39:55</c:v>
                </c:pt>
                <c:pt idx="1688">
                  <c:v>10:39:56</c:v>
                </c:pt>
                <c:pt idx="1689">
                  <c:v>10:39:57</c:v>
                </c:pt>
                <c:pt idx="1690">
                  <c:v>10:39:58</c:v>
                </c:pt>
                <c:pt idx="1691">
                  <c:v>10:39:59</c:v>
                </c:pt>
                <c:pt idx="1692">
                  <c:v>10:40:00</c:v>
                </c:pt>
                <c:pt idx="1693">
                  <c:v>10:40:01</c:v>
                </c:pt>
                <c:pt idx="1694">
                  <c:v>10:40:02</c:v>
                </c:pt>
                <c:pt idx="1695">
                  <c:v>10:40:03</c:v>
                </c:pt>
                <c:pt idx="1696">
                  <c:v>10:40:04</c:v>
                </c:pt>
                <c:pt idx="1697">
                  <c:v>10:40:05</c:v>
                </c:pt>
                <c:pt idx="1698">
                  <c:v>10:40:06</c:v>
                </c:pt>
                <c:pt idx="1699">
                  <c:v>10:40:07</c:v>
                </c:pt>
                <c:pt idx="1700">
                  <c:v>10:40:08</c:v>
                </c:pt>
                <c:pt idx="1701">
                  <c:v>10:40:09</c:v>
                </c:pt>
                <c:pt idx="1702">
                  <c:v>10:40:10</c:v>
                </c:pt>
                <c:pt idx="1703">
                  <c:v>10:40:11</c:v>
                </c:pt>
                <c:pt idx="1704">
                  <c:v>10:40:12</c:v>
                </c:pt>
                <c:pt idx="1705">
                  <c:v>10:40:13</c:v>
                </c:pt>
                <c:pt idx="1706">
                  <c:v>10:40:14</c:v>
                </c:pt>
                <c:pt idx="1707">
                  <c:v>10:40:15</c:v>
                </c:pt>
                <c:pt idx="1708">
                  <c:v>10:40:16</c:v>
                </c:pt>
                <c:pt idx="1709">
                  <c:v>10:40:17</c:v>
                </c:pt>
                <c:pt idx="1710">
                  <c:v>10:40:18</c:v>
                </c:pt>
                <c:pt idx="1711">
                  <c:v>10:40:19</c:v>
                </c:pt>
                <c:pt idx="1712">
                  <c:v>10:40:20</c:v>
                </c:pt>
                <c:pt idx="1713">
                  <c:v>10:40:21</c:v>
                </c:pt>
                <c:pt idx="1714">
                  <c:v>10:40:22</c:v>
                </c:pt>
                <c:pt idx="1715">
                  <c:v>10:40:23</c:v>
                </c:pt>
                <c:pt idx="1716">
                  <c:v>10:40:24</c:v>
                </c:pt>
                <c:pt idx="1717">
                  <c:v>10:40:25</c:v>
                </c:pt>
                <c:pt idx="1718">
                  <c:v>10:40:26</c:v>
                </c:pt>
                <c:pt idx="1719">
                  <c:v>10:40:27</c:v>
                </c:pt>
                <c:pt idx="1720">
                  <c:v>10:40:28</c:v>
                </c:pt>
                <c:pt idx="1721">
                  <c:v>10:40:29</c:v>
                </c:pt>
                <c:pt idx="1722">
                  <c:v>10:40:30</c:v>
                </c:pt>
                <c:pt idx="1723">
                  <c:v>10:40:31</c:v>
                </c:pt>
                <c:pt idx="1724">
                  <c:v>10:40:32</c:v>
                </c:pt>
                <c:pt idx="1725">
                  <c:v>10:40:33</c:v>
                </c:pt>
                <c:pt idx="1726">
                  <c:v>10:40:34</c:v>
                </c:pt>
                <c:pt idx="1727">
                  <c:v>10:40:35</c:v>
                </c:pt>
                <c:pt idx="1728">
                  <c:v>10:40:36</c:v>
                </c:pt>
                <c:pt idx="1729">
                  <c:v>10:40:37</c:v>
                </c:pt>
                <c:pt idx="1730">
                  <c:v>10:40:38</c:v>
                </c:pt>
                <c:pt idx="1731">
                  <c:v>10:40:39</c:v>
                </c:pt>
                <c:pt idx="1732">
                  <c:v>10:40:40</c:v>
                </c:pt>
                <c:pt idx="1733">
                  <c:v>10:40:41</c:v>
                </c:pt>
                <c:pt idx="1734">
                  <c:v>10:40:42</c:v>
                </c:pt>
                <c:pt idx="1735">
                  <c:v>10:40:43</c:v>
                </c:pt>
                <c:pt idx="1736">
                  <c:v>10:40:44</c:v>
                </c:pt>
                <c:pt idx="1737">
                  <c:v>10:40:45</c:v>
                </c:pt>
                <c:pt idx="1738">
                  <c:v>10:40:46</c:v>
                </c:pt>
                <c:pt idx="1739">
                  <c:v>10:40:47</c:v>
                </c:pt>
                <c:pt idx="1740">
                  <c:v>10:40:48</c:v>
                </c:pt>
                <c:pt idx="1741">
                  <c:v>10:40:49</c:v>
                </c:pt>
                <c:pt idx="1742">
                  <c:v>10:40:50</c:v>
                </c:pt>
                <c:pt idx="1743">
                  <c:v>10:40:51</c:v>
                </c:pt>
                <c:pt idx="1744">
                  <c:v>10:40:52</c:v>
                </c:pt>
                <c:pt idx="1745">
                  <c:v>10:40:53</c:v>
                </c:pt>
                <c:pt idx="1746">
                  <c:v>10:40:54</c:v>
                </c:pt>
                <c:pt idx="1747">
                  <c:v>10:40:55</c:v>
                </c:pt>
                <c:pt idx="1748">
                  <c:v>10:40:56</c:v>
                </c:pt>
                <c:pt idx="1749">
                  <c:v>10:40:57</c:v>
                </c:pt>
                <c:pt idx="1750">
                  <c:v>10:40:58</c:v>
                </c:pt>
                <c:pt idx="1751">
                  <c:v>10:40:59</c:v>
                </c:pt>
                <c:pt idx="1752">
                  <c:v>10:41:00</c:v>
                </c:pt>
                <c:pt idx="1753">
                  <c:v>10:41:01</c:v>
                </c:pt>
                <c:pt idx="1754">
                  <c:v>10:41:02</c:v>
                </c:pt>
                <c:pt idx="1755">
                  <c:v>10:41:03</c:v>
                </c:pt>
                <c:pt idx="1756">
                  <c:v>10:41:04</c:v>
                </c:pt>
                <c:pt idx="1757">
                  <c:v>10:41:05</c:v>
                </c:pt>
                <c:pt idx="1758">
                  <c:v>10:41:06</c:v>
                </c:pt>
                <c:pt idx="1759">
                  <c:v>10:41:07</c:v>
                </c:pt>
                <c:pt idx="1760">
                  <c:v>10:41:08</c:v>
                </c:pt>
                <c:pt idx="1761">
                  <c:v>10:41:09</c:v>
                </c:pt>
                <c:pt idx="1762">
                  <c:v>10:41:10</c:v>
                </c:pt>
                <c:pt idx="1763">
                  <c:v>10:41:11</c:v>
                </c:pt>
                <c:pt idx="1764">
                  <c:v>10:41:12</c:v>
                </c:pt>
                <c:pt idx="1765">
                  <c:v>10:41:13</c:v>
                </c:pt>
                <c:pt idx="1766">
                  <c:v>10:41:14</c:v>
                </c:pt>
                <c:pt idx="1767">
                  <c:v>10:41:15</c:v>
                </c:pt>
                <c:pt idx="1768">
                  <c:v>10:41:16</c:v>
                </c:pt>
                <c:pt idx="1769">
                  <c:v>10:41:17</c:v>
                </c:pt>
                <c:pt idx="1770">
                  <c:v>10:41:18</c:v>
                </c:pt>
                <c:pt idx="1771">
                  <c:v>10:41:19</c:v>
                </c:pt>
                <c:pt idx="1772">
                  <c:v>10:41:20</c:v>
                </c:pt>
                <c:pt idx="1773">
                  <c:v>10:41:21</c:v>
                </c:pt>
                <c:pt idx="1774">
                  <c:v>10:41:22</c:v>
                </c:pt>
                <c:pt idx="1775">
                  <c:v>10:41:23</c:v>
                </c:pt>
                <c:pt idx="1776">
                  <c:v>10:41:24</c:v>
                </c:pt>
                <c:pt idx="1777">
                  <c:v>10:41:25</c:v>
                </c:pt>
                <c:pt idx="1778">
                  <c:v>10:41:26</c:v>
                </c:pt>
                <c:pt idx="1779">
                  <c:v>10:41:27</c:v>
                </c:pt>
                <c:pt idx="1780">
                  <c:v>10:41:28</c:v>
                </c:pt>
                <c:pt idx="1781">
                  <c:v>10:41:29</c:v>
                </c:pt>
                <c:pt idx="1782">
                  <c:v>10:41:30</c:v>
                </c:pt>
                <c:pt idx="1783">
                  <c:v>10:41:31</c:v>
                </c:pt>
                <c:pt idx="1784">
                  <c:v>10:41:32</c:v>
                </c:pt>
                <c:pt idx="1785">
                  <c:v>10:41:33</c:v>
                </c:pt>
                <c:pt idx="1786">
                  <c:v>10:41:34</c:v>
                </c:pt>
                <c:pt idx="1787">
                  <c:v>10:41:35</c:v>
                </c:pt>
                <c:pt idx="1788">
                  <c:v>10:41:36</c:v>
                </c:pt>
                <c:pt idx="1789">
                  <c:v>10:41:37</c:v>
                </c:pt>
                <c:pt idx="1790">
                  <c:v>10:41:38</c:v>
                </c:pt>
                <c:pt idx="1791">
                  <c:v>10:41:39</c:v>
                </c:pt>
                <c:pt idx="1792">
                  <c:v>10:41:40</c:v>
                </c:pt>
                <c:pt idx="1793">
                  <c:v>10:41:41</c:v>
                </c:pt>
                <c:pt idx="1794">
                  <c:v>10:41:42</c:v>
                </c:pt>
                <c:pt idx="1795">
                  <c:v>10:41:43</c:v>
                </c:pt>
                <c:pt idx="1796">
                  <c:v>10:41:44</c:v>
                </c:pt>
                <c:pt idx="1797">
                  <c:v>10:41:45</c:v>
                </c:pt>
                <c:pt idx="1798">
                  <c:v>10:41:46</c:v>
                </c:pt>
                <c:pt idx="1799">
                  <c:v>10:41:47</c:v>
                </c:pt>
                <c:pt idx="1800">
                  <c:v>10:41:48</c:v>
                </c:pt>
                <c:pt idx="1801">
                  <c:v>10:41:49</c:v>
                </c:pt>
                <c:pt idx="1802">
                  <c:v>10:41:50</c:v>
                </c:pt>
                <c:pt idx="1803">
                  <c:v>10:41:51</c:v>
                </c:pt>
                <c:pt idx="1804">
                  <c:v>10:41:52</c:v>
                </c:pt>
                <c:pt idx="1805">
                  <c:v>10:41:53</c:v>
                </c:pt>
                <c:pt idx="1806">
                  <c:v>10:41:54</c:v>
                </c:pt>
                <c:pt idx="1807">
                  <c:v>10:41:55</c:v>
                </c:pt>
                <c:pt idx="1808">
                  <c:v>10:41:56</c:v>
                </c:pt>
                <c:pt idx="1809">
                  <c:v>10:41:57</c:v>
                </c:pt>
                <c:pt idx="1810">
                  <c:v>10:41:58</c:v>
                </c:pt>
                <c:pt idx="1811">
                  <c:v>10:41:59</c:v>
                </c:pt>
                <c:pt idx="1812">
                  <c:v>10:42:00</c:v>
                </c:pt>
                <c:pt idx="1813">
                  <c:v>10:42:01</c:v>
                </c:pt>
                <c:pt idx="1814">
                  <c:v>10:42:02</c:v>
                </c:pt>
                <c:pt idx="1815">
                  <c:v>10:42:03</c:v>
                </c:pt>
                <c:pt idx="1816">
                  <c:v>10:42:04</c:v>
                </c:pt>
                <c:pt idx="1817">
                  <c:v>10:42:05</c:v>
                </c:pt>
                <c:pt idx="1818">
                  <c:v>10:42:06</c:v>
                </c:pt>
                <c:pt idx="1819">
                  <c:v>10:42:07</c:v>
                </c:pt>
                <c:pt idx="1820">
                  <c:v>10:42:08</c:v>
                </c:pt>
                <c:pt idx="1821">
                  <c:v>10:42:09</c:v>
                </c:pt>
                <c:pt idx="1822">
                  <c:v>10:42:10</c:v>
                </c:pt>
                <c:pt idx="1823">
                  <c:v>10:42:11</c:v>
                </c:pt>
                <c:pt idx="1824">
                  <c:v>10:42:12</c:v>
                </c:pt>
                <c:pt idx="1825">
                  <c:v>10:42:13</c:v>
                </c:pt>
                <c:pt idx="1826">
                  <c:v>10:42:14</c:v>
                </c:pt>
                <c:pt idx="1827">
                  <c:v>10:42:15</c:v>
                </c:pt>
                <c:pt idx="1828">
                  <c:v>10:42:16</c:v>
                </c:pt>
                <c:pt idx="1829">
                  <c:v>10:42:17</c:v>
                </c:pt>
                <c:pt idx="1830">
                  <c:v>10:42:18</c:v>
                </c:pt>
                <c:pt idx="1831">
                  <c:v>10:42:19</c:v>
                </c:pt>
                <c:pt idx="1832">
                  <c:v>10:42:20</c:v>
                </c:pt>
                <c:pt idx="1833">
                  <c:v>10:42:21</c:v>
                </c:pt>
                <c:pt idx="1834">
                  <c:v>10:42:22</c:v>
                </c:pt>
                <c:pt idx="1835">
                  <c:v>10:42:23</c:v>
                </c:pt>
                <c:pt idx="1836">
                  <c:v>10:42:24</c:v>
                </c:pt>
                <c:pt idx="1837">
                  <c:v>10:42:25</c:v>
                </c:pt>
                <c:pt idx="1838">
                  <c:v>10:42:26</c:v>
                </c:pt>
                <c:pt idx="1839">
                  <c:v>10:42:27</c:v>
                </c:pt>
                <c:pt idx="1840">
                  <c:v>10:42:28</c:v>
                </c:pt>
                <c:pt idx="1841">
                  <c:v>10:42:29</c:v>
                </c:pt>
                <c:pt idx="1842">
                  <c:v>10:42:30</c:v>
                </c:pt>
                <c:pt idx="1843">
                  <c:v>10:42:31</c:v>
                </c:pt>
                <c:pt idx="1844">
                  <c:v>10:42:32</c:v>
                </c:pt>
                <c:pt idx="1845">
                  <c:v>10:42:33</c:v>
                </c:pt>
                <c:pt idx="1846">
                  <c:v>10:42:34</c:v>
                </c:pt>
                <c:pt idx="1847">
                  <c:v>10:42:35</c:v>
                </c:pt>
                <c:pt idx="1848">
                  <c:v>10:42:36</c:v>
                </c:pt>
                <c:pt idx="1849">
                  <c:v>10:42:37</c:v>
                </c:pt>
                <c:pt idx="1850">
                  <c:v>10:42:38</c:v>
                </c:pt>
                <c:pt idx="1851">
                  <c:v>10:42:39</c:v>
                </c:pt>
                <c:pt idx="1852">
                  <c:v>10:42:40</c:v>
                </c:pt>
                <c:pt idx="1853">
                  <c:v>10:42:41</c:v>
                </c:pt>
                <c:pt idx="1854">
                  <c:v>10:42:42</c:v>
                </c:pt>
                <c:pt idx="1855">
                  <c:v>10:42:43</c:v>
                </c:pt>
                <c:pt idx="1856">
                  <c:v>10:42:44</c:v>
                </c:pt>
                <c:pt idx="1857">
                  <c:v>10:42:45</c:v>
                </c:pt>
                <c:pt idx="1858">
                  <c:v>10:42:46</c:v>
                </c:pt>
                <c:pt idx="1859">
                  <c:v>10:42:47</c:v>
                </c:pt>
                <c:pt idx="1860">
                  <c:v>10:42:48</c:v>
                </c:pt>
                <c:pt idx="1861">
                  <c:v>10:42:49</c:v>
                </c:pt>
                <c:pt idx="1862">
                  <c:v>10:42:50</c:v>
                </c:pt>
                <c:pt idx="1863">
                  <c:v>10:42:51</c:v>
                </c:pt>
                <c:pt idx="1864">
                  <c:v>10:42:52</c:v>
                </c:pt>
                <c:pt idx="1865">
                  <c:v>10:42:53</c:v>
                </c:pt>
                <c:pt idx="1866">
                  <c:v>10:42:54</c:v>
                </c:pt>
                <c:pt idx="1867">
                  <c:v>10:42:55</c:v>
                </c:pt>
                <c:pt idx="1868">
                  <c:v>10:42:56</c:v>
                </c:pt>
                <c:pt idx="1869">
                  <c:v>10:42:57</c:v>
                </c:pt>
                <c:pt idx="1870">
                  <c:v>10:42:58</c:v>
                </c:pt>
                <c:pt idx="1871">
                  <c:v>10:42:59</c:v>
                </c:pt>
                <c:pt idx="1872">
                  <c:v>10:43:00</c:v>
                </c:pt>
                <c:pt idx="1873">
                  <c:v>10:43:01</c:v>
                </c:pt>
                <c:pt idx="1874">
                  <c:v>10:43:02</c:v>
                </c:pt>
                <c:pt idx="1875">
                  <c:v>10:43:03</c:v>
                </c:pt>
                <c:pt idx="1876">
                  <c:v>10:43:04</c:v>
                </c:pt>
                <c:pt idx="1877">
                  <c:v>10:43:05</c:v>
                </c:pt>
                <c:pt idx="1878">
                  <c:v>10:43:06</c:v>
                </c:pt>
                <c:pt idx="1879">
                  <c:v>10:43:07</c:v>
                </c:pt>
                <c:pt idx="1880">
                  <c:v>10:43:08</c:v>
                </c:pt>
                <c:pt idx="1881">
                  <c:v>10:43:09</c:v>
                </c:pt>
                <c:pt idx="1882">
                  <c:v>10:43:10</c:v>
                </c:pt>
                <c:pt idx="1883">
                  <c:v>10:43:11</c:v>
                </c:pt>
                <c:pt idx="1884">
                  <c:v>10:43:12</c:v>
                </c:pt>
                <c:pt idx="1885">
                  <c:v>10:43:13</c:v>
                </c:pt>
                <c:pt idx="1886">
                  <c:v>10:43:14</c:v>
                </c:pt>
                <c:pt idx="1887">
                  <c:v>10:43:15</c:v>
                </c:pt>
                <c:pt idx="1888">
                  <c:v>10:43:16</c:v>
                </c:pt>
                <c:pt idx="1889">
                  <c:v>10:43:17</c:v>
                </c:pt>
                <c:pt idx="1890">
                  <c:v>10:43:18</c:v>
                </c:pt>
                <c:pt idx="1891">
                  <c:v>10:43:19</c:v>
                </c:pt>
                <c:pt idx="1892">
                  <c:v>10:43:20</c:v>
                </c:pt>
                <c:pt idx="1893">
                  <c:v>10:43:21</c:v>
                </c:pt>
                <c:pt idx="1894">
                  <c:v>10:43:22</c:v>
                </c:pt>
                <c:pt idx="1895">
                  <c:v>10:43:23</c:v>
                </c:pt>
                <c:pt idx="1896">
                  <c:v>10:43:24</c:v>
                </c:pt>
                <c:pt idx="1897">
                  <c:v>10:43:25</c:v>
                </c:pt>
                <c:pt idx="1898">
                  <c:v>10:43:26</c:v>
                </c:pt>
                <c:pt idx="1899">
                  <c:v>10:43:27</c:v>
                </c:pt>
                <c:pt idx="1900">
                  <c:v>10:43:28</c:v>
                </c:pt>
                <c:pt idx="1901">
                  <c:v>10:43:29</c:v>
                </c:pt>
                <c:pt idx="1902">
                  <c:v>10:43:30</c:v>
                </c:pt>
                <c:pt idx="1903">
                  <c:v>10:43:31</c:v>
                </c:pt>
                <c:pt idx="1904">
                  <c:v>10:43:32</c:v>
                </c:pt>
                <c:pt idx="1905">
                  <c:v>10:43:33</c:v>
                </c:pt>
                <c:pt idx="1906">
                  <c:v>10:43:34</c:v>
                </c:pt>
                <c:pt idx="1907">
                  <c:v>10:43:35</c:v>
                </c:pt>
                <c:pt idx="1908">
                  <c:v>10:43:36</c:v>
                </c:pt>
                <c:pt idx="1909">
                  <c:v>10:43:37</c:v>
                </c:pt>
                <c:pt idx="1910">
                  <c:v>10:43:38</c:v>
                </c:pt>
                <c:pt idx="1911">
                  <c:v>10:43:39</c:v>
                </c:pt>
                <c:pt idx="1912">
                  <c:v>10:43:40</c:v>
                </c:pt>
                <c:pt idx="1913">
                  <c:v>10:43:41</c:v>
                </c:pt>
                <c:pt idx="1914">
                  <c:v>10:43:42</c:v>
                </c:pt>
                <c:pt idx="1915">
                  <c:v>10:43:43</c:v>
                </c:pt>
                <c:pt idx="1916">
                  <c:v>10:43:44</c:v>
                </c:pt>
                <c:pt idx="1917">
                  <c:v>10:43:45</c:v>
                </c:pt>
                <c:pt idx="1918">
                  <c:v>10:43:46</c:v>
                </c:pt>
                <c:pt idx="1919">
                  <c:v>10:43:47</c:v>
                </c:pt>
                <c:pt idx="1920">
                  <c:v>10:43:48</c:v>
                </c:pt>
                <c:pt idx="1921">
                  <c:v>10:43:49</c:v>
                </c:pt>
                <c:pt idx="1922">
                  <c:v>10:43:50</c:v>
                </c:pt>
                <c:pt idx="1923">
                  <c:v>10:43:51</c:v>
                </c:pt>
                <c:pt idx="1924">
                  <c:v>10:43:52</c:v>
                </c:pt>
                <c:pt idx="1925">
                  <c:v>10:43:53</c:v>
                </c:pt>
                <c:pt idx="1926">
                  <c:v>10:43:54</c:v>
                </c:pt>
                <c:pt idx="1927">
                  <c:v>10:43:55</c:v>
                </c:pt>
                <c:pt idx="1928">
                  <c:v>10:43:56</c:v>
                </c:pt>
                <c:pt idx="1929">
                  <c:v>10:43:57</c:v>
                </c:pt>
                <c:pt idx="1930">
                  <c:v>10:43:58</c:v>
                </c:pt>
                <c:pt idx="1931">
                  <c:v>10:43:59</c:v>
                </c:pt>
                <c:pt idx="1932">
                  <c:v>10:44:00</c:v>
                </c:pt>
                <c:pt idx="1933">
                  <c:v>10:44:01</c:v>
                </c:pt>
                <c:pt idx="1934">
                  <c:v>10:44:02</c:v>
                </c:pt>
                <c:pt idx="1935">
                  <c:v>10:44:03</c:v>
                </c:pt>
                <c:pt idx="1936">
                  <c:v>10:44:04</c:v>
                </c:pt>
                <c:pt idx="1937">
                  <c:v>10:44:05</c:v>
                </c:pt>
                <c:pt idx="1938">
                  <c:v>10:44:06</c:v>
                </c:pt>
                <c:pt idx="1939">
                  <c:v>10:44:07</c:v>
                </c:pt>
                <c:pt idx="1940">
                  <c:v>10:44:08</c:v>
                </c:pt>
                <c:pt idx="1941">
                  <c:v>10:44:09</c:v>
                </c:pt>
                <c:pt idx="1942">
                  <c:v>10:44:10</c:v>
                </c:pt>
                <c:pt idx="1943">
                  <c:v>10:44:11</c:v>
                </c:pt>
                <c:pt idx="1944">
                  <c:v>10:44:12</c:v>
                </c:pt>
                <c:pt idx="1945">
                  <c:v>10:44:13</c:v>
                </c:pt>
                <c:pt idx="1946">
                  <c:v>10:44:14</c:v>
                </c:pt>
                <c:pt idx="1947">
                  <c:v>10:44:15</c:v>
                </c:pt>
                <c:pt idx="1948">
                  <c:v>10:44:16</c:v>
                </c:pt>
                <c:pt idx="1949">
                  <c:v>10:44:17</c:v>
                </c:pt>
                <c:pt idx="1950">
                  <c:v>10:44:18</c:v>
                </c:pt>
                <c:pt idx="1951">
                  <c:v>10:44:19</c:v>
                </c:pt>
                <c:pt idx="1952">
                  <c:v>10:44:20</c:v>
                </c:pt>
                <c:pt idx="1953">
                  <c:v>10:44:21</c:v>
                </c:pt>
                <c:pt idx="1954">
                  <c:v>10:44:22</c:v>
                </c:pt>
                <c:pt idx="1955">
                  <c:v>10:44:23</c:v>
                </c:pt>
                <c:pt idx="1956">
                  <c:v>10:44:24</c:v>
                </c:pt>
                <c:pt idx="1957">
                  <c:v>10:44:25</c:v>
                </c:pt>
                <c:pt idx="1958">
                  <c:v>10:44:26</c:v>
                </c:pt>
                <c:pt idx="1959">
                  <c:v>10:44:27</c:v>
                </c:pt>
                <c:pt idx="1960">
                  <c:v>10:44:28</c:v>
                </c:pt>
                <c:pt idx="1961">
                  <c:v>10:44:29</c:v>
                </c:pt>
                <c:pt idx="1962">
                  <c:v>10:44:30</c:v>
                </c:pt>
                <c:pt idx="1963">
                  <c:v>10:44:31</c:v>
                </c:pt>
                <c:pt idx="1964">
                  <c:v>10:44:32</c:v>
                </c:pt>
                <c:pt idx="1965">
                  <c:v>10:44:33</c:v>
                </c:pt>
                <c:pt idx="1966">
                  <c:v>10:44:34</c:v>
                </c:pt>
                <c:pt idx="1967">
                  <c:v>10:44:35</c:v>
                </c:pt>
                <c:pt idx="1968">
                  <c:v>10:44:36</c:v>
                </c:pt>
                <c:pt idx="1969">
                  <c:v>10:44:37</c:v>
                </c:pt>
                <c:pt idx="1970">
                  <c:v>10:44:38</c:v>
                </c:pt>
                <c:pt idx="1971">
                  <c:v>10:44:39</c:v>
                </c:pt>
                <c:pt idx="1972">
                  <c:v>10:44:40</c:v>
                </c:pt>
                <c:pt idx="1973">
                  <c:v>10:44:41</c:v>
                </c:pt>
                <c:pt idx="1974">
                  <c:v>10:44:42</c:v>
                </c:pt>
                <c:pt idx="1975">
                  <c:v>10:44:43</c:v>
                </c:pt>
                <c:pt idx="1976">
                  <c:v>10:44:44</c:v>
                </c:pt>
                <c:pt idx="1977">
                  <c:v>10:44:45</c:v>
                </c:pt>
                <c:pt idx="1978">
                  <c:v>10:44:46</c:v>
                </c:pt>
                <c:pt idx="1979">
                  <c:v>10:44:47</c:v>
                </c:pt>
                <c:pt idx="1980">
                  <c:v>10:44:48</c:v>
                </c:pt>
                <c:pt idx="1981">
                  <c:v>10:44:49</c:v>
                </c:pt>
                <c:pt idx="1982">
                  <c:v>10:44:50</c:v>
                </c:pt>
                <c:pt idx="1983">
                  <c:v>10:44:51</c:v>
                </c:pt>
                <c:pt idx="1984">
                  <c:v>10:44:52</c:v>
                </c:pt>
                <c:pt idx="1985">
                  <c:v>10:44:53</c:v>
                </c:pt>
                <c:pt idx="1986">
                  <c:v>10:44:54</c:v>
                </c:pt>
                <c:pt idx="1987">
                  <c:v>10:44:55</c:v>
                </c:pt>
                <c:pt idx="1988">
                  <c:v>10:44:56</c:v>
                </c:pt>
                <c:pt idx="1989">
                  <c:v>10:44:57</c:v>
                </c:pt>
                <c:pt idx="1990">
                  <c:v>10:44:58</c:v>
                </c:pt>
                <c:pt idx="1991">
                  <c:v>10:44:59</c:v>
                </c:pt>
                <c:pt idx="1992">
                  <c:v>10:45:00</c:v>
                </c:pt>
                <c:pt idx="1993">
                  <c:v>10:45:01</c:v>
                </c:pt>
                <c:pt idx="1994">
                  <c:v>10:45:02</c:v>
                </c:pt>
                <c:pt idx="1995">
                  <c:v>10:45:03</c:v>
                </c:pt>
                <c:pt idx="1996">
                  <c:v>10:45:04</c:v>
                </c:pt>
                <c:pt idx="1997">
                  <c:v>10:45:05</c:v>
                </c:pt>
                <c:pt idx="1998">
                  <c:v>10:45:06</c:v>
                </c:pt>
                <c:pt idx="1999">
                  <c:v>10:45:07</c:v>
                </c:pt>
                <c:pt idx="2000">
                  <c:v>10:45:08</c:v>
                </c:pt>
                <c:pt idx="2001">
                  <c:v>10:45:09</c:v>
                </c:pt>
                <c:pt idx="2002">
                  <c:v>10:45:10</c:v>
                </c:pt>
                <c:pt idx="2003">
                  <c:v>10:45:11</c:v>
                </c:pt>
                <c:pt idx="2004">
                  <c:v>10:45:12</c:v>
                </c:pt>
                <c:pt idx="2005">
                  <c:v>10:45:13</c:v>
                </c:pt>
                <c:pt idx="2006">
                  <c:v>10:45:14</c:v>
                </c:pt>
                <c:pt idx="2007">
                  <c:v>10:45:15</c:v>
                </c:pt>
                <c:pt idx="2008">
                  <c:v>10:45:16</c:v>
                </c:pt>
                <c:pt idx="2009">
                  <c:v>10:45:17</c:v>
                </c:pt>
                <c:pt idx="2010">
                  <c:v>10:45:18</c:v>
                </c:pt>
                <c:pt idx="2011">
                  <c:v>10:45:19</c:v>
                </c:pt>
                <c:pt idx="2012">
                  <c:v>10:45:20</c:v>
                </c:pt>
                <c:pt idx="2013">
                  <c:v>10:45:21</c:v>
                </c:pt>
                <c:pt idx="2014">
                  <c:v>10:45:22</c:v>
                </c:pt>
                <c:pt idx="2015">
                  <c:v>10:45:23</c:v>
                </c:pt>
                <c:pt idx="2016">
                  <c:v>10:45:24</c:v>
                </c:pt>
                <c:pt idx="2017">
                  <c:v>10:45:25</c:v>
                </c:pt>
                <c:pt idx="2018">
                  <c:v>10:45:26</c:v>
                </c:pt>
                <c:pt idx="2019">
                  <c:v>10:45:27</c:v>
                </c:pt>
                <c:pt idx="2020">
                  <c:v>10:45:28</c:v>
                </c:pt>
                <c:pt idx="2021">
                  <c:v>10:45:29</c:v>
                </c:pt>
                <c:pt idx="2022">
                  <c:v>10:45:30</c:v>
                </c:pt>
                <c:pt idx="2023">
                  <c:v>10:45:31</c:v>
                </c:pt>
                <c:pt idx="2024">
                  <c:v>10:45:32</c:v>
                </c:pt>
                <c:pt idx="2025">
                  <c:v>10:45:33</c:v>
                </c:pt>
                <c:pt idx="2026">
                  <c:v>10:45:34</c:v>
                </c:pt>
                <c:pt idx="2027">
                  <c:v>10:45:35</c:v>
                </c:pt>
                <c:pt idx="2028">
                  <c:v>10:45:36</c:v>
                </c:pt>
                <c:pt idx="2029">
                  <c:v>10:45:37</c:v>
                </c:pt>
                <c:pt idx="2030">
                  <c:v>10:45:38</c:v>
                </c:pt>
                <c:pt idx="2031">
                  <c:v>10:45:39</c:v>
                </c:pt>
                <c:pt idx="2032">
                  <c:v>10:45:40</c:v>
                </c:pt>
                <c:pt idx="2033">
                  <c:v>10:45:41</c:v>
                </c:pt>
                <c:pt idx="2034">
                  <c:v>10:45:42</c:v>
                </c:pt>
                <c:pt idx="2035">
                  <c:v>10:45:43</c:v>
                </c:pt>
                <c:pt idx="2036">
                  <c:v>10:45:44</c:v>
                </c:pt>
                <c:pt idx="2037">
                  <c:v>10:45:45</c:v>
                </c:pt>
                <c:pt idx="2038">
                  <c:v>10:45:46</c:v>
                </c:pt>
                <c:pt idx="2039">
                  <c:v>10:45:47</c:v>
                </c:pt>
                <c:pt idx="2040">
                  <c:v>10:45:48</c:v>
                </c:pt>
                <c:pt idx="2041">
                  <c:v>10:45:49</c:v>
                </c:pt>
                <c:pt idx="2042">
                  <c:v>10:45:50</c:v>
                </c:pt>
                <c:pt idx="2043">
                  <c:v>10:45:51</c:v>
                </c:pt>
                <c:pt idx="2044">
                  <c:v>10:45:52</c:v>
                </c:pt>
                <c:pt idx="2045">
                  <c:v>10:45:53</c:v>
                </c:pt>
                <c:pt idx="2046">
                  <c:v>10:45:54</c:v>
                </c:pt>
                <c:pt idx="2047">
                  <c:v>10:45:55</c:v>
                </c:pt>
                <c:pt idx="2048">
                  <c:v>10:45:56</c:v>
                </c:pt>
                <c:pt idx="2049">
                  <c:v>10:45:57</c:v>
                </c:pt>
                <c:pt idx="2050">
                  <c:v>10:45:58</c:v>
                </c:pt>
                <c:pt idx="2051">
                  <c:v>10:45:59</c:v>
                </c:pt>
                <c:pt idx="2052">
                  <c:v>10:46:00</c:v>
                </c:pt>
                <c:pt idx="2053">
                  <c:v>10:46:01</c:v>
                </c:pt>
                <c:pt idx="2054">
                  <c:v>10:46:02</c:v>
                </c:pt>
                <c:pt idx="2055">
                  <c:v>10:46:03</c:v>
                </c:pt>
                <c:pt idx="2056">
                  <c:v>10:46:04</c:v>
                </c:pt>
                <c:pt idx="2057">
                  <c:v>10:46:05</c:v>
                </c:pt>
                <c:pt idx="2058">
                  <c:v>10:46:06</c:v>
                </c:pt>
                <c:pt idx="2059">
                  <c:v>10:46:07</c:v>
                </c:pt>
                <c:pt idx="2060">
                  <c:v>10:46:08</c:v>
                </c:pt>
                <c:pt idx="2061">
                  <c:v>10:46:09</c:v>
                </c:pt>
                <c:pt idx="2062">
                  <c:v>10:46:10</c:v>
                </c:pt>
                <c:pt idx="2063">
                  <c:v>10:46:11</c:v>
                </c:pt>
                <c:pt idx="2064">
                  <c:v>10:46:12</c:v>
                </c:pt>
                <c:pt idx="2065">
                  <c:v>10:46:13</c:v>
                </c:pt>
                <c:pt idx="2066">
                  <c:v>10:46:14</c:v>
                </c:pt>
                <c:pt idx="2067">
                  <c:v>10:46:15</c:v>
                </c:pt>
                <c:pt idx="2068">
                  <c:v>10:46:16</c:v>
                </c:pt>
                <c:pt idx="2069">
                  <c:v>10:46:17</c:v>
                </c:pt>
                <c:pt idx="2070">
                  <c:v>10:46:18</c:v>
                </c:pt>
                <c:pt idx="2071">
                  <c:v>10:46:19</c:v>
                </c:pt>
                <c:pt idx="2072">
                  <c:v>10:46:20</c:v>
                </c:pt>
                <c:pt idx="2073">
                  <c:v>10:46:21</c:v>
                </c:pt>
                <c:pt idx="2074">
                  <c:v>10:46:22</c:v>
                </c:pt>
                <c:pt idx="2075">
                  <c:v>10:46:23</c:v>
                </c:pt>
                <c:pt idx="2076">
                  <c:v>10:46:24</c:v>
                </c:pt>
                <c:pt idx="2077">
                  <c:v>10:46:25</c:v>
                </c:pt>
                <c:pt idx="2078">
                  <c:v>10:46:26</c:v>
                </c:pt>
                <c:pt idx="2079">
                  <c:v>10:46:27</c:v>
                </c:pt>
                <c:pt idx="2080">
                  <c:v>10:46:28</c:v>
                </c:pt>
                <c:pt idx="2081">
                  <c:v>10:46:29</c:v>
                </c:pt>
                <c:pt idx="2082">
                  <c:v>10:46:30</c:v>
                </c:pt>
                <c:pt idx="2083">
                  <c:v>10:46:31</c:v>
                </c:pt>
                <c:pt idx="2084">
                  <c:v>10:46:32</c:v>
                </c:pt>
                <c:pt idx="2085">
                  <c:v>10:46:33</c:v>
                </c:pt>
                <c:pt idx="2086">
                  <c:v>10:46:34</c:v>
                </c:pt>
                <c:pt idx="2087">
                  <c:v>10:46:35</c:v>
                </c:pt>
                <c:pt idx="2088">
                  <c:v>10:46:36</c:v>
                </c:pt>
                <c:pt idx="2089">
                  <c:v>10:46:37</c:v>
                </c:pt>
                <c:pt idx="2090">
                  <c:v>10:46:38</c:v>
                </c:pt>
                <c:pt idx="2091">
                  <c:v>10:46:39</c:v>
                </c:pt>
                <c:pt idx="2092">
                  <c:v>10:46:40</c:v>
                </c:pt>
                <c:pt idx="2093">
                  <c:v>10:46:41</c:v>
                </c:pt>
                <c:pt idx="2094">
                  <c:v>10:46:42</c:v>
                </c:pt>
                <c:pt idx="2095">
                  <c:v>10:46:43</c:v>
                </c:pt>
                <c:pt idx="2096">
                  <c:v>10:46:44</c:v>
                </c:pt>
                <c:pt idx="2097">
                  <c:v>10:46:45</c:v>
                </c:pt>
                <c:pt idx="2098">
                  <c:v>10:46:46</c:v>
                </c:pt>
                <c:pt idx="2099">
                  <c:v>10:46:47</c:v>
                </c:pt>
                <c:pt idx="2100">
                  <c:v>10:46:48</c:v>
                </c:pt>
                <c:pt idx="2101">
                  <c:v>10:46:49</c:v>
                </c:pt>
                <c:pt idx="2102">
                  <c:v>10:46:50</c:v>
                </c:pt>
                <c:pt idx="2103">
                  <c:v>10:46:51</c:v>
                </c:pt>
                <c:pt idx="2104">
                  <c:v>10:46:52</c:v>
                </c:pt>
                <c:pt idx="2105">
                  <c:v>10:46:53</c:v>
                </c:pt>
                <c:pt idx="2106">
                  <c:v>10:46:54</c:v>
                </c:pt>
                <c:pt idx="2107">
                  <c:v>10:46:55</c:v>
                </c:pt>
                <c:pt idx="2108">
                  <c:v>10:46:56</c:v>
                </c:pt>
                <c:pt idx="2109">
                  <c:v>10:46:57</c:v>
                </c:pt>
                <c:pt idx="2110">
                  <c:v>10:46:58</c:v>
                </c:pt>
                <c:pt idx="2111">
                  <c:v>10:46:59</c:v>
                </c:pt>
                <c:pt idx="2112">
                  <c:v>10:47:00</c:v>
                </c:pt>
                <c:pt idx="2113">
                  <c:v>10:47:01</c:v>
                </c:pt>
                <c:pt idx="2114">
                  <c:v>10:47:02</c:v>
                </c:pt>
                <c:pt idx="2115">
                  <c:v>10:47:03</c:v>
                </c:pt>
                <c:pt idx="2116">
                  <c:v>10:47:04</c:v>
                </c:pt>
                <c:pt idx="2117">
                  <c:v>10:47:05</c:v>
                </c:pt>
                <c:pt idx="2118">
                  <c:v>10:47:06</c:v>
                </c:pt>
                <c:pt idx="2119">
                  <c:v>10:47:07</c:v>
                </c:pt>
                <c:pt idx="2120">
                  <c:v>10:47:08</c:v>
                </c:pt>
                <c:pt idx="2121">
                  <c:v>10:47:09</c:v>
                </c:pt>
                <c:pt idx="2122">
                  <c:v>10:47:10</c:v>
                </c:pt>
                <c:pt idx="2123">
                  <c:v>10:47:11</c:v>
                </c:pt>
                <c:pt idx="2124">
                  <c:v>10:47:12</c:v>
                </c:pt>
                <c:pt idx="2125">
                  <c:v>10:47:13</c:v>
                </c:pt>
                <c:pt idx="2126">
                  <c:v>10:47:14</c:v>
                </c:pt>
                <c:pt idx="2127">
                  <c:v>10:47:15</c:v>
                </c:pt>
                <c:pt idx="2128">
                  <c:v>10:47:16</c:v>
                </c:pt>
                <c:pt idx="2129">
                  <c:v>10:47:17</c:v>
                </c:pt>
                <c:pt idx="2130">
                  <c:v>10:47:18</c:v>
                </c:pt>
                <c:pt idx="2131">
                  <c:v>10:47:19</c:v>
                </c:pt>
                <c:pt idx="2132">
                  <c:v>10:47:20</c:v>
                </c:pt>
                <c:pt idx="2133">
                  <c:v>10:47:21</c:v>
                </c:pt>
                <c:pt idx="2134">
                  <c:v>10:47:22</c:v>
                </c:pt>
                <c:pt idx="2135">
                  <c:v>10:47:23</c:v>
                </c:pt>
                <c:pt idx="2136">
                  <c:v>10:47:24</c:v>
                </c:pt>
                <c:pt idx="2137">
                  <c:v>10:47:25</c:v>
                </c:pt>
                <c:pt idx="2138">
                  <c:v>10:47:26</c:v>
                </c:pt>
                <c:pt idx="2139">
                  <c:v>10:47:27</c:v>
                </c:pt>
                <c:pt idx="2140">
                  <c:v>10:47:28</c:v>
                </c:pt>
                <c:pt idx="2141">
                  <c:v>10:47:29</c:v>
                </c:pt>
                <c:pt idx="2142">
                  <c:v>10:47:30</c:v>
                </c:pt>
                <c:pt idx="2143">
                  <c:v>10:47:31</c:v>
                </c:pt>
                <c:pt idx="2144">
                  <c:v>10:47:32</c:v>
                </c:pt>
                <c:pt idx="2145">
                  <c:v>10:47:33</c:v>
                </c:pt>
                <c:pt idx="2146">
                  <c:v>10:47:34</c:v>
                </c:pt>
                <c:pt idx="2147">
                  <c:v>10:47:35</c:v>
                </c:pt>
                <c:pt idx="2148">
                  <c:v>10:47:36</c:v>
                </c:pt>
                <c:pt idx="2149">
                  <c:v>10:47:37</c:v>
                </c:pt>
                <c:pt idx="2150">
                  <c:v>10:47:38</c:v>
                </c:pt>
                <c:pt idx="2151">
                  <c:v>10:47:39</c:v>
                </c:pt>
                <c:pt idx="2152">
                  <c:v>10:47:40</c:v>
                </c:pt>
                <c:pt idx="2153">
                  <c:v>10:47:41</c:v>
                </c:pt>
                <c:pt idx="2154">
                  <c:v>10:47:42</c:v>
                </c:pt>
                <c:pt idx="2155">
                  <c:v>10:47:43</c:v>
                </c:pt>
                <c:pt idx="2156">
                  <c:v>10:47:44</c:v>
                </c:pt>
                <c:pt idx="2157">
                  <c:v>10:47:45</c:v>
                </c:pt>
                <c:pt idx="2158">
                  <c:v>10:47:46</c:v>
                </c:pt>
                <c:pt idx="2159">
                  <c:v>10:47:47</c:v>
                </c:pt>
                <c:pt idx="2160">
                  <c:v>10:47:48</c:v>
                </c:pt>
                <c:pt idx="2161">
                  <c:v>10:47:49</c:v>
                </c:pt>
                <c:pt idx="2162">
                  <c:v>10:47:50</c:v>
                </c:pt>
                <c:pt idx="2163">
                  <c:v>10:47:51</c:v>
                </c:pt>
                <c:pt idx="2164">
                  <c:v>10:47:52</c:v>
                </c:pt>
                <c:pt idx="2165">
                  <c:v>10:47:53</c:v>
                </c:pt>
                <c:pt idx="2166">
                  <c:v>10:47:54</c:v>
                </c:pt>
                <c:pt idx="2167">
                  <c:v>10:47:55</c:v>
                </c:pt>
                <c:pt idx="2168">
                  <c:v>10:47:56</c:v>
                </c:pt>
                <c:pt idx="2169">
                  <c:v>10:47:57</c:v>
                </c:pt>
                <c:pt idx="2170">
                  <c:v>10:47:58</c:v>
                </c:pt>
                <c:pt idx="2171">
                  <c:v>10:47:59</c:v>
                </c:pt>
                <c:pt idx="2172">
                  <c:v>10:48:00</c:v>
                </c:pt>
                <c:pt idx="2173">
                  <c:v>10:48:01</c:v>
                </c:pt>
                <c:pt idx="2174">
                  <c:v>10:48:02</c:v>
                </c:pt>
                <c:pt idx="2175">
                  <c:v>10:48:03</c:v>
                </c:pt>
                <c:pt idx="2176">
                  <c:v>10:48:04</c:v>
                </c:pt>
                <c:pt idx="2177">
                  <c:v>10:48:05</c:v>
                </c:pt>
                <c:pt idx="2178">
                  <c:v>10:48:06</c:v>
                </c:pt>
                <c:pt idx="2179">
                  <c:v>10:48:07</c:v>
                </c:pt>
                <c:pt idx="2180">
                  <c:v>10:48:08</c:v>
                </c:pt>
                <c:pt idx="2181">
                  <c:v>10:48:09</c:v>
                </c:pt>
                <c:pt idx="2182">
                  <c:v>10:48:10</c:v>
                </c:pt>
                <c:pt idx="2183">
                  <c:v>10:48:11</c:v>
                </c:pt>
                <c:pt idx="2184">
                  <c:v>10:48:12</c:v>
                </c:pt>
                <c:pt idx="2185">
                  <c:v>10:48:13</c:v>
                </c:pt>
                <c:pt idx="2186">
                  <c:v>10:48:14</c:v>
                </c:pt>
                <c:pt idx="2187">
                  <c:v>10:48:15</c:v>
                </c:pt>
                <c:pt idx="2188">
                  <c:v>10:48:16</c:v>
                </c:pt>
                <c:pt idx="2189">
                  <c:v>10:48:17</c:v>
                </c:pt>
                <c:pt idx="2190">
                  <c:v>10:48:18</c:v>
                </c:pt>
                <c:pt idx="2191">
                  <c:v>10:48:19</c:v>
                </c:pt>
                <c:pt idx="2192">
                  <c:v>10:48:20</c:v>
                </c:pt>
                <c:pt idx="2193">
                  <c:v>10:48:21</c:v>
                </c:pt>
                <c:pt idx="2194">
                  <c:v>10:48:22</c:v>
                </c:pt>
                <c:pt idx="2195">
                  <c:v>10:48:23</c:v>
                </c:pt>
                <c:pt idx="2196">
                  <c:v>10:48:24</c:v>
                </c:pt>
                <c:pt idx="2197">
                  <c:v>10:48:25</c:v>
                </c:pt>
                <c:pt idx="2198">
                  <c:v>10:48:26</c:v>
                </c:pt>
                <c:pt idx="2199">
                  <c:v>10:48:27</c:v>
                </c:pt>
                <c:pt idx="2200">
                  <c:v>10:48:28</c:v>
                </c:pt>
                <c:pt idx="2201">
                  <c:v>10:48:29</c:v>
                </c:pt>
                <c:pt idx="2202">
                  <c:v>10:48:30</c:v>
                </c:pt>
                <c:pt idx="2203">
                  <c:v>10:48:31</c:v>
                </c:pt>
                <c:pt idx="2204">
                  <c:v>10:48:32</c:v>
                </c:pt>
                <c:pt idx="2205">
                  <c:v>10:48:33</c:v>
                </c:pt>
                <c:pt idx="2206">
                  <c:v>10:48:34</c:v>
                </c:pt>
                <c:pt idx="2207">
                  <c:v>10:48:35</c:v>
                </c:pt>
                <c:pt idx="2208">
                  <c:v>10:48:36</c:v>
                </c:pt>
                <c:pt idx="2209">
                  <c:v>10:48:37</c:v>
                </c:pt>
                <c:pt idx="2210">
                  <c:v>10:48:38</c:v>
                </c:pt>
                <c:pt idx="2211">
                  <c:v>10:48:39</c:v>
                </c:pt>
                <c:pt idx="2212">
                  <c:v>10:48:40</c:v>
                </c:pt>
                <c:pt idx="2213">
                  <c:v>10:48:41</c:v>
                </c:pt>
                <c:pt idx="2214">
                  <c:v>10:48:42</c:v>
                </c:pt>
                <c:pt idx="2215">
                  <c:v>10:48:43</c:v>
                </c:pt>
                <c:pt idx="2216">
                  <c:v>10:48:44</c:v>
                </c:pt>
                <c:pt idx="2217">
                  <c:v>10:48:45</c:v>
                </c:pt>
                <c:pt idx="2218">
                  <c:v>10:48:46</c:v>
                </c:pt>
                <c:pt idx="2219">
                  <c:v>10:48:47</c:v>
                </c:pt>
                <c:pt idx="2220">
                  <c:v>10:48:48</c:v>
                </c:pt>
                <c:pt idx="2221">
                  <c:v>10:48:49</c:v>
                </c:pt>
                <c:pt idx="2222">
                  <c:v>10:48:50</c:v>
                </c:pt>
                <c:pt idx="2223">
                  <c:v>10:48:51</c:v>
                </c:pt>
                <c:pt idx="2224">
                  <c:v>10:48:52</c:v>
                </c:pt>
                <c:pt idx="2225">
                  <c:v>10:48:53</c:v>
                </c:pt>
                <c:pt idx="2226">
                  <c:v>10:48:54</c:v>
                </c:pt>
                <c:pt idx="2227">
                  <c:v>10:48:55</c:v>
                </c:pt>
                <c:pt idx="2228">
                  <c:v>10:48:56</c:v>
                </c:pt>
                <c:pt idx="2229">
                  <c:v>10:48:57</c:v>
                </c:pt>
                <c:pt idx="2230">
                  <c:v>10:48:58</c:v>
                </c:pt>
                <c:pt idx="2231">
                  <c:v>10:48:59</c:v>
                </c:pt>
                <c:pt idx="2232">
                  <c:v>10:49:00</c:v>
                </c:pt>
                <c:pt idx="2233">
                  <c:v>10:49:01</c:v>
                </c:pt>
                <c:pt idx="2234">
                  <c:v>10:49:02</c:v>
                </c:pt>
                <c:pt idx="2235">
                  <c:v>10:49:03</c:v>
                </c:pt>
                <c:pt idx="2236">
                  <c:v>10:49:04</c:v>
                </c:pt>
                <c:pt idx="2237">
                  <c:v>10:49:05</c:v>
                </c:pt>
                <c:pt idx="2238">
                  <c:v>10:49:06</c:v>
                </c:pt>
                <c:pt idx="2239">
                  <c:v>10:49:07</c:v>
                </c:pt>
                <c:pt idx="2240">
                  <c:v>10:49:08</c:v>
                </c:pt>
                <c:pt idx="2241">
                  <c:v>10:49:09</c:v>
                </c:pt>
                <c:pt idx="2242">
                  <c:v>10:49:10</c:v>
                </c:pt>
                <c:pt idx="2243">
                  <c:v>10:49:11</c:v>
                </c:pt>
                <c:pt idx="2244">
                  <c:v>10:49:12</c:v>
                </c:pt>
                <c:pt idx="2245">
                  <c:v>10:49:13</c:v>
                </c:pt>
                <c:pt idx="2246">
                  <c:v>10:49:14</c:v>
                </c:pt>
                <c:pt idx="2247">
                  <c:v>10:49:15</c:v>
                </c:pt>
                <c:pt idx="2248">
                  <c:v>10:49:16</c:v>
                </c:pt>
                <c:pt idx="2249">
                  <c:v>10:49:17</c:v>
                </c:pt>
                <c:pt idx="2250">
                  <c:v>10:49:18</c:v>
                </c:pt>
                <c:pt idx="2251">
                  <c:v>10:49:19</c:v>
                </c:pt>
                <c:pt idx="2252">
                  <c:v>10:49:20</c:v>
                </c:pt>
                <c:pt idx="2253">
                  <c:v>10:49:21</c:v>
                </c:pt>
                <c:pt idx="2254">
                  <c:v>10:49:22</c:v>
                </c:pt>
                <c:pt idx="2255">
                  <c:v>10:49:23</c:v>
                </c:pt>
                <c:pt idx="2256">
                  <c:v>10:49:24</c:v>
                </c:pt>
                <c:pt idx="2257">
                  <c:v>10:49:25</c:v>
                </c:pt>
                <c:pt idx="2258">
                  <c:v>10:49:26</c:v>
                </c:pt>
                <c:pt idx="2259">
                  <c:v>10:49:27</c:v>
                </c:pt>
                <c:pt idx="2260">
                  <c:v>10:49:28</c:v>
                </c:pt>
                <c:pt idx="2261">
                  <c:v>10:49:29</c:v>
                </c:pt>
                <c:pt idx="2262">
                  <c:v>10:49:30</c:v>
                </c:pt>
                <c:pt idx="2263">
                  <c:v>10:49:31</c:v>
                </c:pt>
                <c:pt idx="2264">
                  <c:v>10:49:32</c:v>
                </c:pt>
                <c:pt idx="2265">
                  <c:v>10:49:33</c:v>
                </c:pt>
                <c:pt idx="2266">
                  <c:v>10:49:34</c:v>
                </c:pt>
                <c:pt idx="2267">
                  <c:v>10:49:35</c:v>
                </c:pt>
                <c:pt idx="2268">
                  <c:v>10:49:36</c:v>
                </c:pt>
                <c:pt idx="2269">
                  <c:v>10:49:37</c:v>
                </c:pt>
                <c:pt idx="2270">
                  <c:v>10:49:38</c:v>
                </c:pt>
                <c:pt idx="2271">
                  <c:v>10:49:39</c:v>
                </c:pt>
                <c:pt idx="2272">
                  <c:v>10:49:40</c:v>
                </c:pt>
                <c:pt idx="2273">
                  <c:v>10:49:41</c:v>
                </c:pt>
                <c:pt idx="2274">
                  <c:v>10:49:42</c:v>
                </c:pt>
                <c:pt idx="2275">
                  <c:v>10:49:43</c:v>
                </c:pt>
                <c:pt idx="2276">
                  <c:v>10:49:44</c:v>
                </c:pt>
                <c:pt idx="2277">
                  <c:v>10:49:45</c:v>
                </c:pt>
                <c:pt idx="2278">
                  <c:v>10:49:46</c:v>
                </c:pt>
                <c:pt idx="2279">
                  <c:v>10:49:47</c:v>
                </c:pt>
                <c:pt idx="2280">
                  <c:v>10:49:48</c:v>
                </c:pt>
                <c:pt idx="2281">
                  <c:v>10:49:49</c:v>
                </c:pt>
                <c:pt idx="2282">
                  <c:v>10:49:50</c:v>
                </c:pt>
                <c:pt idx="2283">
                  <c:v>10:49:51</c:v>
                </c:pt>
                <c:pt idx="2284">
                  <c:v>10:49:52</c:v>
                </c:pt>
                <c:pt idx="2285">
                  <c:v>10:49:53</c:v>
                </c:pt>
                <c:pt idx="2286">
                  <c:v>10:49:54</c:v>
                </c:pt>
                <c:pt idx="2287">
                  <c:v>10:49:55</c:v>
                </c:pt>
                <c:pt idx="2288">
                  <c:v>10:49:56</c:v>
                </c:pt>
                <c:pt idx="2289">
                  <c:v>10:49:57</c:v>
                </c:pt>
                <c:pt idx="2290">
                  <c:v>10:49:58</c:v>
                </c:pt>
                <c:pt idx="2291">
                  <c:v>10:49:59</c:v>
                </c:pt>
                <c:pt idx="2292">
                  <c:v>10:50:00</c:v>
                </c:pt>
                <c:pt idx="2293">
                  <c:v>10:50:01</c:v>
                </c:pt>
                <c:pt idx="2294">
                  <c:v>10:50:02</c:v>
                </c:pt>
                <c:pt idx="2295">
                  <c:v>10:50:03</c:v>
                </c:pt>
                <c:pt idx="2296">
                  <c:v>10:50:04</c:v>
                </c:pt>
                <c:pt idx="2297">
                  <c:v>10:50:05</c:v>
                </c:pt>
                <c:pt idx="2298">
                  <c:v>10:50:06</c:v>
                </c:pt>
                <c:pt idx="2299">
                  <c:v>10:50:07</c:v>
                </c:pt>
                <c:pt idx="2300">
                  <c:v>10:50:08</c:v>
                </c:pt>
                <c:pt idx="2301">
                  <c:v>10:50:09</c:v>
                </c:pt>
                <c:pt idx="2302">
                  <c:v>10:50:10</c:v>
                </c:pt>
                <c:pt idx="2303">
                  <c:v>10:50:11</c:v>
                </c:pt>
                <c:pt idx="2304">
                  <c:v>10:50:12</c:v>
                </c:pt>
                <c:pt idx="2305">
                  <c:v>10:50:13</c:v>
                </c:pt>
                <c:pt idx="2306">
                  <c:v>10:50:14</c:v>
                </c:pt>
                <c:pt idx="2307">
                  <c:v>10:50:15</c:v>
                </c:pt>
                <c:pt idx="2308">
                  <c:v>10:50:16</c:v>
                </c:pt>
                <c:pt idx="2309">
                  <c:v>10:50:17</c:v>
                </c:pt>
                <c:pt idx="2310">
                  <c:v>10:50:18</c:v>
                </c:pt>
                <c:pt idx="2311">
                  <c:v>10:50:19</c:v>
                </c:pt>
                <c:pt idx="2312">
                  <c:v>10:50:20</c:v>
                </c:pt>
                <c:pt idx="2313">
                  <c:v>10:50:21</c:v>
                </c:pt>
                <c:pt idx="2314">
                  <c:v>10:50:22</c:v>
                </c:pt>
                <c:pt idx="2315">
                  <c:v>10:50:23</c:v>
                </c:pt>
                <c:pt idx="2316">
                  <c:v>10:50:24</c:v>
                </c:pt>
                <c:pt idx="2317">
                  <c:v>10:50:25</c:v>
                </c:pt>
                <c:pt idx="2318">
                  <c:v>10:50:26</c:v>
                </c:pt>
                <c:pt idx="2319">
                  <c:v>10:50:27</c:v>
                </c:pt>
                <c:pt idx="2320">
                  <c:v>10:50:28</c:v>
                </c:pt>
                <c:pt idx="2321">
                  <c:v>10:50:29</c:v>
                </c:pt>
                <c:pt idx="2322">
                  <c:v>10:50:30</c:v>
                </c:pt>
                <c:pt idx="2323">
                  <c:v>10:50:31</c:v>
                </c:pt>
                <c:pt idx="2324">
                  <c:v>10:50:32</c:v>
                </c:pt>
                <c:pt idx="2325">
                  <c:v>10:50:33</c:v>
                </c:pt>
                <c:pt idx="2326">
                  <c:v>10:50:34</c:v>
                </c:pt>
                <c:pt idx="2327">
                  <c:v>10:50:35</c:v>
                </c:pt>
                <c:pt idx="2328">
                  <c:v>10:50:36</c:v>
                </c:pt>
                <c:pt idx="2329">
                  <c:v>10:50:37</c:v>
                </c:pt>
                <c:pt idx="2330">
                  <c:v>10:50:38</c:v>
                </c:pt>
                <c:pt idx="2331">
                  <c:v>10:50:39</c:v>
                </c:pt>
                <c:pt idx="2332">
                  <c:v>10:50:40</c:v>
                </c:pt>
                <c:pt idx="2333">
                  <c:v>10:50:41</c:v>
                </c:pt>
                <c:pt idx="2334">
                  <c:v>10:50:42</c:v>
                </c:pt>
                <c:pt idx="2335">
                  <c:v>10:50:43</c:v>
                </c:pt>
                <c:pt idx="2336">
                  <c:v>10:50:44</c:v>
                </c:pt>
                <c:pt idx="2337">
                  <c:v>10:50:45</c:v>
                </c:pt>
                <c:pt idx="2338">
                  <c:v>10:50:46</c:v>
                </c:pt>
                <c:pt idx="2339">
                  <c:v>10:50:47</c:v>
                </c:pt>
                <c:pt idx="2340">
                  <c:v>10:50:48</c:v>
                </c:pt>
                <c:pt idx="2341">
                  <c:v>10:50:49</c:v>
                </c:pt>
                <c:pt idx="2342">
                  <c:v>10:50:50</c:v>
                </c:pt>
                <c:pt idx="2343">
                  <c:v>10:50:51</c:v>
                </c:pt>
                <c:pt idx="2344">
                  <c:v>10:50:52</c:v>
                </c:pt>
                <c:pt idx="2345">
                  <c:v>10:50:53</c:v>
                </c:pt>
                <c:pt idx="2346">
                  <c:v>10:50:54</c:v>
                </c:pt>
                <c:pt idx="2347">
                  <c:v>10:50:55</c:v>
                </c:pt>
                <c:pt idx="2348">
                  <c:v>10:50:56</c:v>
                </c:pt>
                <c:pt idx="2349">
                  <c:v>10:50:57</c:v>
                </c:pt>
                <c:pt idx="2350">
                  <c:v>10:50:58</c:v>
                </c:pt>
                <c:pt idx="2351">
                  <c:v>10:50:59</c:v>
                </c:pt>
                <c:pt idx="2352">
                  <c:v>10:51:00</c:v>
                </c:pt>
                <c:pt idx="2353">
                  <c:v>10:51:01</c:v>
                </c:pt>
                <c:pt idx="2354">
                  <c:v>10:51:02</c:v>
                </c:pt>
                <c:pt idx="2355">
                  <c:v>10:51:03</c:v>
                </c:pt>
                <c:pt idx="2356">
                  <c:v>10:51:04</c:v>
                </c:pt>
                <c:pt idx="2357">
                  <c:v>10:51:05</c:v>
                </c:pt>
                <c:pt idx="2358">
                  <c:v>10:51:06</c:v>
                </c:pt>
                <c:pt idx="2359">
                  <c:v>10:51:07</c:v>
                </c:pt>
                <c:pt idx="2360">
                  <c:v>10:51:08</c:v>
                </c:pt>
                <c:pt idx="2361">
                  <c:v>10:51:09</c:v>
                </c:pt>
                <c:pt idx="2362">
                  <c:v>10:51:10</c:v>
                </c:pt>
                <c:pt idx="2363">
                  <c:v>10:51:11</c:v>
                </c:pt>
                <c:pt idx="2364">
                  <c:v>10:51:12</c:v>
                </c:pt>
                <c:pt idx="2365">
                  <c:v>10:51:13</c:v>
                </c:pt>
                <c:pt idx="2366">
                  <c:v>10:51:14</c:v>
                </c:pt>
                <c:pt idx="2367">
                  <c:v>10:51:15</c:v>
                </c:pt>
                <c:pt idx="2368">
                  <c:v>10:51:16</c:v>
                </c:pt>
                <c:pt idx="2369">
                  <c:v>10:51:17</c:v>
                </c:pt>
                <c:pt idx="2370">
                  <c:v>10:51:18</c:v>
                </c:pt>
                <c:pt idx="2371">
                  <c:v>10:51:19</c:v>
                </c:pt>
                <c:pt idx="2372">
                  <c:v>10:51:20</c:v>
                </c:pt>
                <c:pt idx="2373">
                  <c:v>10:51:21</c:v>
                </c:pt>
                <c:pt idx="2374">
                  <c:v>10:51:22</c:v>
                </c:pt>
                <c:pt idx="2375">
                  <c:v>10:51:23</c:v>
                </c:pt>
                <c:pt idx="2376">
                  <c:v>10:51:24</c:v>
                </c:pt>
                <c:pt idx="2377">
                  <c:v>10:51:25</c:v>
                </c:pt>
                <c:pt idx="2378">
                  <c:v>10:51:26</c:v>
                </c:pt>
                <c:pt idx="2379">
                  <c:v>10:51:27</c:v>
                </c:pt>
                <c:pt idx="2380">
                  <c:v>10:51:28</c:v>
                </c:pt>
                <c:pt idx="2381">
                  <c:v>10:51:29</c:v>
                </c:pt>
                <c:pt idx="2382">
                  <c:v>10:51:30</c:v>
                </c:pt>
                <c:pt idx="2383">
                  <c:v>10:51:31</c:v>
                </c:pt>
                <c:pt idx="2384">
                  <c:v>10:51:32</c:v>
                </c:pt>
                <c:pt idx="2385">
                  <c:v>10:51:33</c:v>
                </c:pt>
                <c:pt idx="2386">
                  <c:v>10:51:34</c:v>
                </c:pt>
                <c:pt idx="2387">
                  <c:v>10:51:35</c:v>
                </c:pt>
                <c:pt idx="2388">
                  <c:v>10:51:36</c:v>
                </c:pt>
                <c:pt idx="2389">
                  <c:v>10:51:37</c:v>
                </c:pt>
                <c:pt idx="2390">
                  <c:v>10:51:38</c:v>
                </c:pt>
                <c:pt idx="2391">
                  <c:v>10:51:39</c:v>
                </c:pt>
                <c:pt idx="2392">
                  <c:v>10:51:40</c:v>
                </c:pt>
                <c:pt idx="2393">
                  <c:v>10:51:41</c:v>
                </c:pt>
                <c:pt idx="2394">
                  <c:v>10:51:42</c:v>
                </c:pt>
                <c:pt idx="2395">
                  <c:v>10:51:43</c:v>
                </c:pt>
                <c:pt idx="2396">
                  <c:v>10:51:44</c:v>
                </c:pt>
                <c:pt idx="2397">
                  <c:v>10:51:45</c:v>
                </c:pt>
                <c:pt idx="2398">
                  <c:v>10:51:46</c:v>
                </c:pt>
                <c:pt idx="2399">
                  <c:v>10:51:47</c:v>
                </c:pt>
                <c:pt idx="2400">
                  <c:v>10:51:48</c:v>
                </c:pt>
                <c:pt idx="2401">
                  <c:v>10:51:49</c:v>
                </c:pt>
                <c:pt idx="2402">
                  <c:v>10:51:50</c:v>
                </c:pt>
                <c:pt idx="2403">
                  <c:v>10:51:51</c:v>
                </c:pt>
                <c:pt idx="2404">
                  <c:v>10:51:52</c:v>
                </c:pt>
                <c:pt idx="2405">
                  <c:v>10:51:53</c:v>
                </c:pt>
                <c:pt idx="2406">
                  <c:v>10:51:54</c:v>
                </c:pt>
                <c:pt idx="2407">
                  <c:v>10:51:55</c:v>
                </c:pt>
                <c:pt idx="2408">
                  <c:v>10:51:56</c:v>
                </c:pt>
                <c:pt idx="2409">
                  <c:v>10:51:57</c:v>
                </c:pt>
                <c:pt idx="2410">
                  <c:v>10:51:58</c:v>
                </c:pt>
                <c:pt idx="2411">
                  <c:v>10:51:59</c:v>
                </c:pt>
                <c:pt idx="2412">
                  <c:v>10:52:00</c:v>
                </c:pt>
                <c:pt idx="2413">
                  <c:v>10:52:01</c:v>
                </c:pt>
                <c:pt idx="2414">
                  <c:v>10:52:02</c:v>
                </c:pt>
                <c:pt idx="2415">
                  <c:v>10:52:03</c:v>
                </c:pt>
                <c:pt idx="2416">
                  <c:v>10:52:04</c:v>
                </c:pt>
                <c:pt idx="2417">
                  <c:v>10:52:05</c:v>
                </c:pt>
                <c:pt idx="2418">
                  <c:v>10:52:06</c:v>
                </c:pt>
                <c:pt idx="2419">
                  <c:v>10:52:07</c:v>
                </c:pt>
                <c:pt idx="2420">
                  <c:v>10:52:08</c:v>
                </c:pt>
                <c:pt idx="2421">
                  <c:v>10:52:09</c:v>
                </c:pt>
                <c:pt idx="2422">
                  <c:v>10:52:10</c:v>
                </c:pt>
                <c:pt idx="2423">
                  <c:v>10:52:11</c:v>
                </c:pt>
                <c:pt idx="2424">
                  <c:v>10:52:12</c:v>
                </c:pt>
                <c:pt idx="2425">
                  <c:v>10:52:13</c:v>
                </c:pt>
                <c:pt idx="2426">
                  <c:v>10:52:14</c:v>
                </c:pt>
                <c:pt idx="2427">
                  <c:v>10:52:15</c:v>
                </c:pt>
                <c:pt idx="2428">
                  <c:v>10:52:16</c:v>
                </c:pt>
                <c:pt idx="2429">
                  <c:v>10:52:17</c:v>
                </c:pt>
                <c:pt idx="2430">
                  <c:v>10:52:18</c:v>
                </c:pt>
                <c:pt idx="2431">
                  <c:v>10:52:19</c:v>
                </c:pt>
                <c:pt idx="2432">
                  <c:v>10:52:20</c:v>
                </c:pt>
                <c:pt idx="2433">
                  <c:v>10:52:21</c:v>
                </c:pt>
                <c:pt idx="2434">
                  <c:v>10:52:22</c:v>
                </c:pt>
                <c:pt idx="2435">
                  <c:v>10:52:23</c:v>
                </c:pt>
                <c:pt idx="2436">
                  <c:v>10:52:24</c:v>
                </c:pt>
                <c:pt idx="2437">
                  <c:v>10:52:25</c:v>
                </c:pt>
                <c:pt idx="2438">
                  <c:v>10:52:26</c:v>
                </c:pt>
                <c:pt idx="2439">
                  <c:v>10:52:27</c:v>
                </c:pt>
                <c:pt idx="2440">
                  <c:v>10:52:28</c:v>
                </c:pt>
                <c:pt idx="2441">
                  <c:v>10:52:29</c:v>
                </c:pt>
                <c:pt idx="2442">
                  <c:v>10:52:30</c:v>
                </c:pt>
                <c:pt idx="2443">
                  <c:v>10:52:31</c:v>
                </c:pt>
                <c:pt idx="2444">
                  <c:v>10:52:32</c:v>
                </c:pt>
                <c:pt idx="2445">
                  <c:v>10:52:33</c:v>
                </c:pt>
                <c:pt idx="2446">
                  <c:v>10:52:34</c:v>
                </c:pt>
                <c:pt idx="2447">
                  <c:v>10:52:35</c:v>
                </c:pt>
                <c:pt idx="2448">
                  <c:v>10:52:36</c:v>
                </c:pt>
                <c:pt idx="2449">
                  <c:v>10:52:37</c:v>
                </c:pt>
                <c:pt idx="2450">
                  <c:v>10:52:38</c:v>
                </c:pt>
                <c:pt idx="2451">
                  <c:v>10:52:39</c:v>
                </c:pt>
                <c:pt idx="2452">
                  <c:v>10:52:40</c:v>
                </c:pt>
                <c:pt idx="2453">
                  <c:v>10:52:41</c:v>
                </c:pt>
                <c:pt idx="2454">
                  <c:v>10:52:42</c:v>
                </c:pt>
                <c:pt idx="2455">
                  <c:v>10:52:43</c:v>
                </c:pt>
                <c:pt idx="2456">
                  <c:v>10:52:44</c:v>
                </c:pt>
                <c:pt idx="2457">
                  <c:v>10:52:45</c:v>
                </c:pt>
                <c:pt idx="2458">
                  <c:v>10:52:46</c:v>
                </c:pt>
                <c:pt idx="2459">
                  <c:v>10:52:47</c:v>
                </c:pt>
                <c:pt idx="2460">
                  <c:v>10:52:48</c:v>
                </c:pt>
                <c:pt idx="2461">
                  <c:v>10:52:49</c:v>
                </c:pt>
                <c:pt idx="2462">
                  <c:v>10:52:50</c:v>
                </c:pt>
                <c:pt idx="2463">
                  <c:v>10:52:51</c:v>
                </c:pt>
                <c:pt idx="2464">
                  <c:v>10:52:52</c:v>
                </c:pt>
                <c:pt idx="2465">
                  <c:v>10:52:53</c:v>
                </c:pt>
                <c:pt idx="2466">
                  <c:v>10:52:54</c:v>
                </c:pt>
                <c:pt idx="2467">
                  <c:v>10:52:55</c:v>
                </c:pt>
                <c:pt idx="2468">
                  <c:v>10:52:56</c:v>
                </c:pt>
                <c:pt idx="2469">
                  <c:v>10:52:57</c:v>
                </c:pt>
                <c:pt idx="2470">
                  <c:v>10:52:58</c:v>
                </c:pt>
                <c:pt idx="2471">
                  <c:v>10:52:59</c:v>
                </c:pt>
                <c:pt idx="2472">
                  <c:v>10:53:00</c:v>
                </c:pt>
                <c:pt idx="2473">
                  <c:v>10:53:01</c:v>
                </c:pt>
                <c:pt idx="2474">
                  <c:v>10:53:02</c:v>
                </c:pt>
                <c:pt idx="2475">
                  <c:v>10:53:03</c:v>
                </c:pt>
                <c:pt idx="2476">
                  <c:v>10:53:04</c:v>
                </c:pt>
                <c:pt idx="2477">
                  <c:v>10:53:05</c:v>
                </c:pt>
                <c:pt idx="2478">
                  <c:v>10:53:06</c:v>
                </c:pt>
                <c:pt idx="2479">
                  <c:v>10:53:07</c:v>
                </c:pt>
                <c:pt idx="2480">
                  <c:v>10:53:08</c:v>
                </c:pt>
                <c:pt idx="2481">
                  <c:v>10:53:09</c:v>
                </c:pt>
                <c:pt idx="2482">
                  <c:v>10:53:10</c:v>
                </c:pt>
                <c:pt idx="2483">
                  <c:v>10:53:11</c:v>
                </c:pt>
                <c:pt idx="2484">
                  <c:v>10:53:12</c:v>
                </c:pt>
                <c:pt idx="2485">
                  <c:v>10:53:13</c:v>
                </c:pt>
                <c:pt idx="2486">
                  <c:v>10:53:14</c:v>
                </c:pt>
                <c:pt idx="2487">
                  <c:v>10:53:15</c:v>
                </c:pt>
                <c:pt idx="2488">
                  <c:v>10:53:16</c:v>
                </c:pt>
                <c:pt idx="2489">
                  <c:v>10:53:17</c:v>
                </c:pt>
                <c:pt idx="2490">
                  <c:v>10:53:18</c:v>
                </c:pt>
                <c:pt idx="2491">
                  <c:v>10:53:19</c:v>
                </c:pt>
                <c:pt idx="2492">
                  <c:v>10:53:20</c:v>
                </c:pt>
                <c:pt idx="2493">
                  <c:v>10:53:21</c:v>
                </c:pt>
                <c:pt idx="2494">
                  <c:v>10:53:22</c:v>
                </c:pt>
                <c:pt idx="2495">
                  <c:v>10:53:23</c:v>
                </c:pt>
                <c:pt idx="2496">
                  <c:v>10:53:24</c:v>
                </c:pt>
                <c:pt idx="2497">
                  <c:v>10:53:25</c:v>
                </c:pt>
                <c:pt idx="2498">
                  <c:v>10:53:26</c:v>
                </c:pt>
                <c:pt idx="2499">
                  <c:v>10:53:27</c:v>
                </c:pt>
                <c:pt idx="2500">
                  <c:v>10:53:28</c:v>
                </c:pt>
                <c:pt idx="2501">
                  <c:v>10:53:29</c:v>
                </c:pt>
                <c:pt idx="2502">
                  <c:v>10:53:30</c:v>
                </c:pt>
                <c:pt idx="2503">
                  <c:v>10:53:31</c:v>
                </c:pt>
                <c:pt idx="2504">
                  <c:v>10:53:32</c:v>
                </c:pt>
                <c:pt idx="2505">
                  <c:v>10:53:33</c:v>
                </c:pt>
                <c:pt idx="2506">
                  <c:v>10:53:34</c:v>
                </c:pt>
                <c:pt idx="2507">
                  <c:v>10:53:35</c:v>
                </c:pt>
                <c:pt idx="2508">
                  <c:v>10:53:36</c:v>
                </c:pt>
                <c:pt idx="2509">
                  <c:v>10:53:37</c:v>
                </c:pt>
                <c:pt idx="2510">
                  <c:v>10:53:38</c:v>
                </c:pt>
                <c:pt idx="2511">
                  <c:v>10:53:39</c:v>
                </c:pt>
                <c:pt idx="2512">
                  <c:v>10:53:40</c:v>
                </c:pt>
                <c:pt idx="2513">
                  <c:v>10:53:41</c:v>
                </c:pt>
                <c:pt idx="2514">
                  <c:v>10:53:42</c:v>
                </c:pt>
                <c:pt idx="2515">
                  <c:v>10:53:43</c:v>
                </c:pt>
                <c:pt idx="2516">
                  <c:v>10:53:44</c:v>
                </c:pt>
                <c:pt idx="2517">
                  <c:v>10:53:45</c:v>
                </c:pt>
                <c:pt idx="2518">
                  <c:v>10:53:46</c:v>
                </c:pt>
                <c:pt idx="2519">
                  <c:v>10:53:47</c:v>
                </c:pt>
                <c:pt idx="2520">
                  <c:v>10:53:48</c:v>
                </c:pt>
                <c:pt idx="2521">
                  <c:v>10:53:49</c:v>
                </c:pt>
                <c:pt idx="2522">
                  <c:v>10:53:50</c:v>
                </c:pt>
                <c:pt idx="2523">
                  <c:v>10:53:51</c:v>
                </c:pt>
                <c:pt idx="2524">
                  <c:v>10:53:52</c:v>
                </c:pt>
                <c:pt idx="2525">
                  <c:v>10:53:53</c:v>
                </c:pt>
                <c:pt idx="2526">
                  <c:v>10:53:54</c:v>
                </c:pt>
                <c:pt idx="2527">
                  <c:v>10:53:55</c:v>
                </c:pt>
                <c:pt idx="2528">
                  <c:v>10:53:56</c:v>
                </c:pt>
                <c:pt idx="2529">
                  <c:v>10:53:57</c:v>
                </c:pt>
                <c:pt idx="2530">
                  <c:v>10:53:58</c:v>
                </c:pt>
                <c:pt idx="2531">
                  <c:v>10:53:59</c:v>
                </c:pt>
                <c:pt idx="2532">
                  <c:v>10:54:00</c:v>
                </c:pt>
                <c:pt idx="2533">
                  <c:v>10:54:01</c:v>
                </c:pt>
                <c:pt idx="2534">
                  <c:v>10:54:02</c:v>
                </c:pt>
                <c:pt idx="2535">
                  <c:v>10:54:03</c:v>
                </c:pt>
                <c:pt idx="2536">
                  <c:v>10:54:04</c:v>
                </c:pt>
                <c:pt idx="2537">
                  <c:v>10:54:05</c:v>
                </c:pt>
                <c:pt idx="2538">
                  <c:v>10:54:06</c:v>
                </c:pt>
                <c:pt idx="2539">
                  <c:v>10:54:07</c:v>
                </c:pt>
                <c:pt idx="2540">
                  <c:v>10:54:08</c:v>
                </c:pt>
                <c:pt idx="2541">
                  <c:v>10:54:09</c:v>
                </c:pt>
                <c:pt idx="2542">
                  <c:v>10:54:10</c:v>
                </c:pt>
                <c:pt idx="2543">
                  <c:v>10:54:11</c:v>
                </c:pt>
                <c:pt idx="2544">
                  <c:v>10:54:12</c:v>
                </c:pt>
                <c:pt idx="2545">
                  <c:v>10:54:13</c:v>
                </c:pt>
                <c:pt idx="2546">
                  <c:v>10:54:14</c:v>
                </c:pt>
                <c:pt idx="2547">
                  <c:v>10:54:15</c:v>
                </c:pt>
                <c:pt idx="2548">
                  <c:v>10:54:16</c:v>
                </c:pt>
                <c:pt idx="2549">
                  <c:v>10:54:17</c:v>
                </c:pt>
                <c:pt idx="2550">
                  <c:v>10:54:18</c:v>
                </c:pt>
                <c:pt idx="2551">
                  <c:v>10:54:19</c:v>
                </c:pt>
                <c:pt idx="2552">
                  <c:v>10:54:20</c:v>
                </c:pt>
                <c:pt idx="2553">
                  <c:v>10:54:21</c:v>
                </c:pt>
                <c:pt idx="2554">
                  <c:v>10:54:22</c:v>
                </c:pt>
                <c:pt idx="2555">
                  <c:v>10:54:23</c:v>
                </c:pt>
                <c:pt idx="2556">
                  <c:v>10:54:24</c:v>
                </c:pt>
                <c:pt idx="2557">
                  <c:v>10:54:25</c:v>
                </c:pt>
                <c:pt idx="2558">
                  <c:v>10:54:26</c:v>
                </c:pt>
                <c:pt idx="2559">
                  <c:v>10:54:27</c:v>
                </c:pt>
                <c:pt idx="2560">
                  <c:v>10:54:28</c:v>
                </c:pt>
                <c:pt idx="2561">
                  <c:v>10:54:29</c:v>
                </c:pt>
                <c:pt idx="2562">
                  <c:v>10:54:30</c:v>
                </c:pt>
                <c:pt idx="2563">
                  <c:v>10:54:31</c:v>
                </c:pt>
                <c:pt idx="2564">
                  <c:v>10:54:32</c:v>
                </c:pt>
                <c:pt idx="2565">
                  <c:v>10:54:33</c:v>
                </c:pt>
                <c:pt idx="2566">
                  <c:v>10:54:34</c:v>
                </c:pt>
                <c:pt idx="2567">
                  <c:v>10:54:35</c:v>
                </c:pt>
                <c:pt idx="2568">
                  <c:v>10:54:36</c:v>
                </c:pt>
                <c:pt idx="2569">
                  <c:v>10:54:37</c:v>
                </c:pt>
                <c:pt idx="2570">
                  <c:v>10:54:38</c:v>
                </c:pt>
                <c:pt idx="2571">
                  <c:v>10:54:39</c:v>
                </c:pt>
                <c:pt idx="2572">
                  <c:v>10:54:40</c:v>
                </c:pt>
                <c:pt idx="2573">
                  <c:v>10:54:41</c:v>
                </c:pt>
                <c:pt idx="2574">
                  <c:v>10:54:42</c:v>
                </c:pt>
                <c:pt idx="2575">
                  <c:v>10:54:43</c:v>
                </c:pt>
                <c:pt idx="2576">
                  <c:v>10:54:44</c:v>
                </c:pt>
                <c:pt idx="2577">
                  <c:v>10:54:45</c:v>
                </c:pt>
                <c:pt idx="2578">
                  <c:v>10:54:46</c:v>
                </c:pt>
                <c:pt idx="2579">
                  <c:v>10:54:47</c:v>
                </c:pt>
                <c:pt idx="2580">
                  <c:v>10:54:48</c:v>
                </c:pt>
                <c:pt idx="2581">
                  <c:v>10:54:49</c:v>
                </c:pt>
                <c:pt idx="2582">
                  <c:v>10:54:50</c:v>
                </c:pt>
                <c:pt idx="2583">
                  <c:v>10:54:51</c:v>
                </c:pt>
                <c:pt idx="2584">
                  <c:v>10:54:52</c:v>
                </c:pt>
                <c:pt idx="2585">
                  <c:v>10:54:53</c:v>
                </c:pt>
                <c:pt idx="2586">
                  <c:v>10:54:54</c:v>
                </c:pt>
                <c:pt idx="2587">
                  <c:v>10:54:55</c:v>
                </c:pt>
                <c:pt idx="2588">
                  <c:v>10:54:56</c:v>
                </c:pt>
                <c:pt idx="2589">
                  <c:v>10:54:57</c:v>
                </c:pt>
                <c:pt idx="2590">
                  <c:v>10:54:58</c:v>
                </c:pt>
                <c:pt idx="2591">
                  <c:v>10:54:59</c:v>
                </c:pt>
                <c:pt idx="2592">
                  <c:v>10:55:00</c:v>
                </c:pt>
                <c:pt idx="2593">
                  <c:v>10:55:01</c:v>
                </c:pt>
                <c:pt idx="2594">
                  <c:v>10:55:02</c:v>
                </c:pt>
                <c:pt idx="2595">
                  <c:v>10:55:03</c:v>
                </c:pt>
                <c:pt idx="2596">
                  <c:v>10:55:04</c:v>
                </c:pt>
                <c:pt idx="2597">
                  <c:v>10:55:05</c:v>
                </c:pt>
                <c:pt idx="2598">
                  <c:v>10:55:06</c:v>
                </c:pt>
                <c:pt idx="2599">
                  <c:v>10:55:07</c:v>
                </c:pt>
                <c:pt idx="2600">
                  <c:v>10:55:08</c:v>
                </c:pt>
                <c:pt idx="2601">
                  <c:v>10:55:09</c:v>
                </c:pt>
                <c:pt idx="2602">
                  <c:v>10:55:10</c:v>
                </c:pt>
                <c:pt idx="2603">
                  <c:v>10:55:11</c:v>
                </c:pt>
                <c:pt idx="2604">
                  <c:v>10:55:12</c:v>
                </c:pt>
                <c:pt idx="2605">
                  <c:v>10:55:13</c:v>
                </c:pt>
                <c:pt idx="2606">
                  <c:v>10:55:14</c:v>
                </c:pt>
                <c:pt idx="2607">
                  <c:v>10:55:15</c:v>
                </c:pt>
                <c:pt idx="2608">
                  <c:v>10:55:16</c:v>
                </c:pt>
                <c:pt idx="2609">
                  <c:v>10:55:17</c:v>
                </c:pt>
                <c:pt idx="2610">
                  <c:v>10:55:18</c:v>
                </c:pt>
                <c:pt idx="2611">
                  <c:v>10:55:19</c:v>
                </c:pt>
                <c:pt idx="2612">
                  <c:v>10:55:20</c:v>
                </c:pt>
                <c:pt idx="2613">
                  <c:v>10:55:21</c:v>
                </c:pt>
                <c:pt idx="2614">
                  <c:v>10:55:22</c:v>
                </c:pt>
                <c:pt idx="2615">
                  <c:v>10:55:23</c:v>
                </c:pt>
                <c:pt idx="2616">
                  <c:v>10:55:24</c:v>
                </c:pt>
                <c:pt idx="2617">
                  <c:v>10:55:25</c:v>
                </c:pt>
                <c:pt idx="2618">
                  <c:v>10:55:26</c:v>
                </c:pt>
                <c:pt idx="2619">
                  <c:v>10:55:27</c:v>
                </c:pt>
                <c:pt idx="2620">
                  <c:v>10:55:28</c:v>
                </c:pt>
                <c:pt idx="2621">
                  <c:v>10:55:29</c:v>
                </c:pt>
                <c:pt idx="2622">
                  <c:v>10:55:30</c:v>
                </c:pt>
                <c:pt idx="2623">
                  <c:v>10:55:31</c:v>
                </c:pt>
                <c:pt idx="2624">
                  <c:v>10:55:32</c:v>
                </c:pt>
                <c:pt idx="2625">
                  <c:v>10:55:33</c:v>
                </c:pt>
                <c:pt idx="2626">
                  <c:v>10:55:34</c:v>
                </c:pt>
                <c:pt idx="2627">
                  <c:v>10:55:35</c:v>
                </c:pt>
                <c:pt idx="2628">
                  <c:v>10:55:36</c:v>
                </c:pt>
                <c:pt idx="2629">
                  <c:v>10:55:37</c:v>
                </c:pt>
                <c:pt idx="2630">
                  <c:v>10:55:38</c:v>
                </c:pt>
                <c:pt idx="2631">
                  <c:v>10:55:39</c:v>
                </c:pt>
                <c:pt idx="2632">
                  <c:v>10:55:40</c:v>
                </c:pt>
                <c:pt idx="2633">
                  <c:v>10:55:41</c:v>
                </c:pt>
                <c:pt idx="2634">
                  <c:v>10:55:42</c:v>
                </c:pt>
                <c:pt idx="2635">
                  <c:v>10:55:43</c:v>
                </c:pt>
                <c:pt idx="2636">
                  <c:v>10:55:44</c:v>
                </c:pt>
                <c:pt idx="2637">
                  <c:v>10:55:45</c:v>
                </c:pt>
                <c:pt idx="2638">
                  <c:v>10:55:46</c:v>
                </c:pt>
                <c:pt idx="2639">
                  <c:v>10:55:47</c:v>
                </c:pt>
                <c:pt idx="2640">
                  <c:v>10:55:48</c:v>
                </c:pt>
                <c:pt idx="2641">
                  <c:v>10:55:49</c:v>
                </c:pt>
                <c:pt idx="2642">
                  <c:v>10:55:50</c:v>
                </c:pt>
                <c:pt idx="2643">
                  <c:v>10:55:51</c:v>
                </c:pt>
                <c:pt idx="2644">
                  <c:v>10:55:52</c:v>
                </c:pt>
                <c:pt idx="2645">
                  <c:v>10:55:53</c:v>
                </c:pt>
                <c:pt idx="2646">
                  <c:v>10:55:54</c:v>
                </c:pt>
                <c:pt idx="2647">
                  <c:v>10:55:55</c:v>
                </c:pt>
                <c:pt idx="2648">
                  <c:v>10:55:56</c:v>
                </c:pt>
                <c:pt idx="2649">
                  <c:v>10:55:57</c:v>
                </c:pt>
                <c:pt idx="2650">
                  <c:v>10:55:58</c:v>
                </c:pt>
                <c:pt idx="2651">
                  <c:v>10:55:59</c:v>
                </c:pt>
                <c:pt idx="2652">
                  <c:v>10:56:00</c:v>
                </c:pt>
                <c:pt idx="2653">
                  <c:v>10:56:01</c:v>
                </c:pt>
                <c:pt idx="2654">
                  <c:v>10:56:02</c:v>
                </c:pt>
                <c:pt idx="2655">
                  <c:v>10:56:03</c:v>
                </c:pt>
                <c:pt idx="2656">
                  <c:v>10:56:04</c:v>
                </c:pt>
                <c:pt idx="2657">
                  <c:v>10:56:05</c:v>
                </c:pt>
                <c:pt idx="2658">
                  <c:v>10:56:06</c:v>
                </c:pt>
                <c:pt idx="2659">
                  <c:v>10:56:07</c:v>
                </c:pt>
                <c:pt idx="2660">
                  <c:v>10:56:08</c:v>
                </c:pt>
                <c:pt idx="2661">
                  <c:v>10:56:09</c:v>
                </c:pt>
                <c:pt idx="2662">
                  <c:v>10:56:10</c:v>
                </c:pt>
                <c:pt idx="2663">
                  <c:v>10:56:11</c:v>
                </c:pt>
                <c:pt idx="2664">
                  <c:v>10:56:12</c:v>
                </c:pt>
                <c:pt idx="2665">
                  <c:v>10:56:13</c:v>
                </c:pt>
                <c:pt idx="2666">
                  <c:v>10:56:14</c:v>
                </c:pt>
                <c:pt idx="2667">
                  <c:v>10:56:15</c:v>
                </c:pt>
                <c:pt idx="2668">
                  <c:v>10:56:16</c:v>
                </c:pt>
                <c:pt idx="2669">
                  <c:v>10:56:17</c:v>
                </c:pt>
                <c:pt idx="2670">
                  <c:v>10:56:18</c:v>
                </c:pt>
                <c:pt idx="2671">
                  <c:v>10:56:19</c:v>
                </c:pt>
                <c:pt idx="2672">
                  <c:v>10:56:20</c:v>
                </c:pt>
                <c:pt idx="2673">
                  <c:v>10:56:21</c:v>
                </c:pt>
                <c:pt idx="2674">
                  <c:v>10:56:22</c:v>
                </c:pt>
                <c:pt idx="2675">
                  <c:v>10:56:23</c:v>
                </c:pt>
                <c:pt idx="2676">
                  <c:v>10:56:24</c:v>
                </c:pt>
                <c:pt idx="2677">
                  <c:v>10:56:25</c:v>
                </c:pt>
                <c:pt idx="2678">
                  <c:v>10:56:26</c:v>
                </c:pt>
                <c:pt idx="2679">
                  <c:v>10:56:27</c:v>
                </c:pt>
                <c:pt idx="2680">
                  <c:v>10:56:28</c:v>
                </c:pt>
                <c:pt idx="2681">
                  <c:v>10:56:29</c:v>
                </c:pt>
                <c:pt idx="2682">
                  <c:v>10:56:30</c:v>
                </c:pt>
                <c:pt idx="2683">
                  <c:v>10:56:31</c:v>
                </c:pt>
                <c:pt idx="2684">
                  <c:v>10:56:32</c:v>
                </c:pt>
                <c:pt idx="2685">
                  <c:v>10:56:33</c:v>
                </c:pt>
                <c:pt idx="2686">
                  <c:v>10:56:34</c:v>
                </c:pt>
                <c:pt idx="2687">
                  <c:v>10:56:35</c:v>
                </c:pt>
                <c:pt idx="2688">
                  <c:v>10:56:36</c:v>
                </c:pt>
                <c:pt idx="2689">
                  <c:v>10:56:37</c:v>
                </c:pt>
                <c:pt idx="2690">
                  <c:v>10:56:38</c:v>
                </c:pt>
                <c:pt idx="2691">
                  <c:v>10:56:39</c:v>
                </c:pt>
                <c:pt idx="2692">
                  <c:v>10:56:40</c:v>
                </c:pt>
                <c:pt idx="2693">
                  <c:v>10:56:41</c:v>
                </c:pt>
                <c:pt idx="2694">
                  <c:v>10:56:42</c:v>
                </c:pt>
                <c:pt idx="2695">
                  <c:v>10:56:43</c:v>
                </c:pt>
                <c:pt idx="2696">
                  <c:v>10:56:44</c:v>
                </c:pt>
                <c:pt idx="2697">
                  <c:v>10:56:45</c:v>
                </c:pt>
                <c:pt idx="2698">
                  <c:v>10:56:46</c:v>
                </c:pt>
                <c:pt idx="2699">
                  <c:v>10:56:47</c:v>
                </c:pt>
                <c:pt idx="2700">
                  <c:v>10:56:48</c:v>
                </c:pt>
                <c:pt idx="2701">
                  <c:v>10:56:49</c:v>
                </c:pt>
                <c:pt idx="2702">
                  <c:v>10:56:50</c:v>
                </c:pt>
                <c:pt idx="2703">
                  <c:v>10:56:51</c:v>
                </c:pt>
                <c:pt idx="2704">
                  <c:v>10:56:52</c:v>
                </c:pt>
                <c:pt idx="2705">
                  <c:v>10:56:53</c:v>
                </c:pt>
                <c:pt idx="2706">
                  <c:v>10:56:54</c:v>
                </c:pt>
                <c:pt idx="2707">
                  <c:v>10:56:55</c:v>
                </c:pt>
                <c:pt idx="2708">
                  <c:v>10:56:56</c:v>
                </c:pt>
                <c:pt idx="2709">
                  <c:v>10:56:57</c:v>
                </c:pt>
                <c:pt idx="2710">
                  <c:v>10:56:58</c:v>
                </c:pt>
                <c:pt idx="2711">
                  <c:v>10:56:59</c:v>
                </c:pt>
                <c:pt idx="2712">
                  <c:v>10:57:00</c:v>
                </c:pt>
                <c:pt idx="2713">
                  <c:v>10:57:01</c:v>
                </c:pt>
                <c:pt idx="2714">
                  <c:v>10:57:02</c:v>
                </c:pt>
                <c:pt idx="2715">
                  <c:v>10:57:03</c:v>
                </c:pt>
                <c:pt idx="2716">
                  <c:v>10:57:04</c:v>
                </c:pt>
                <c:pt idx="2717">
                  <c:v>10:57:05</c:v>
                </c:pt>
                <c:pt idx="2718">
                  <c:v>10:57:06</c:v>
                </c:pt>
                <c:pt idx="2719">
                  <c:v>10:57:07</c:v>
                </c:pt>
                <c:pt idx="2720">
                  <c:v>10:57:08</c:v>
                </c:pt>
                <c:pt idx="2721">
                  <c:v>10:57:09</c:v>
                </c:pt>
                <c:pt idx="2722">
                  <c:v>10:57:10</c:v>
                </c:pt>
                <c:pt idx="2723">
                  <c:v>10:57:11</c:v>
                </c:pt>
                <c:pt idx="2724">
                  <c:v>10:57:12</c:v>
                </c:pt>
                <c:pt idx="2725">
                  <c:v>10:57:13</c:v>
                </c:pt>
                <c:pt idx="2726">
                  <c:v>10:57:14</c:v>
                </c:pt>
                <c:pt idx="2727">
                  <c:v>10:57:15</c:v>
                </c:pt>
                <c:pt idx="2728">
                  <c:v>10:57:16</c:v>
                </c:pt>
                <c:pt idx="2729">
                  <c:v>10:57:17</c:v>
                </c:pt>
                <c:pt idx="2730">
                  <c:v>10:57:18</c:v>
                </c:pt>
                <c:pt idx="2731">
                  <c:v>10:57:19</c:v>
                </c:pt>
                <c:pt idx="2732">
                  <c:v>10:57:20</c:v>
                </c:pt>
                <c:pt idx="2733">
                  <c:v>10:57:21</c:v>
                </c:pt>
                <c:pt idx="2734">
                  <c:v>10:57:22</c:v>
                </c:pt>
                <c:pt idx="2735">
                  <c:v>10:57:23</c:v>
                </c:pt>
                <c:pt idx="2736">
                  <c:v>10:57:24</c:v>
                </c:pt>
                <c:pt idx="2737">
                  <c:v>10:57:25</c:v>
                </c:pt>
                <c:pt idx="2738">
                  <c:v>10:57:26</c:v>
                </c:pt>
                <c:pt idx="2739">
                  <c:v>10:57:27</c:v>
                </c:pt>
                <c:pt idx="2740">
                  <c:v>10:57:28</c:v>
                </c:pt>
                <c:pt idx="2741">
                  <c:v>10:57:29</c:v>
                </c:pt>
                <c:pt idx="2742">
                  <c:v>10:57:30</c:v>
                </c:pt>
                <c:pt idx="2743">
                  <c:v>10:57:31</c:v>
                </c:pt>
                <c:pt idx="2744">
                  <c:v>10:57:32</c:v>
                </c:pt>
                <c:pt idx="2745">
                  <c:v>10:57:33</c:v>
                </c:pt>
                <c:pt idx="2746">
                  <c:v>10:57:34</c:v>
                </c:pt>
                <c:pt idx="2747">
                  <c:v>10:57:35</c:v>
                </c:pt>
                <c:pt idx="2748">
                  <c:v>10:57:36</c:v>
                </c:pt>
                <c:pt idx="2749">
                  <c:v>10:57:37</c:v>
                </c:pt>
                <c:pt idx="2750">
                  <c:v>10:57:38</c:v>
                </c:pt>
                <c:pt idx="2751">
                  <c:v>10:57:39</c:v>
                </c:pt>
                <c:pt idx="2752">
                  <c:v>10:57:40</c:v>
                </c:pt>
                <c:pt idx="2753">
                  <c:v>10:57:41</c:v>
                </c:pt>
                <c:pt idx="2754">
                  <c:v>10:57:42</c:v>
                </c:pt>
                <c:pt idx="2755">
                  <c:v>10:57:43</c:v>
                </c:pt>
                <c:pt idx="2756">
                  <c:v>10:57:44</c:v>
                </c:pt>
                <c:pt idx="2757">
                  <c:v>10:57:45</c:v>
                </c:pt>
                <c:pt idx="2758">
                  <c:v>10:57:46</c:v>
                </c:pt>
                <c:pt idx="2759">
                  <c:v>10:57:47</c:v>
                </c:pt>
                <c:pt idx="2760">
                  <c:v>10:57:48</c:v>
                </c:pt>
                <c:pt idx="2761">
                  <c:v>10:57:49</c:v>
                </c:pt>
                <c:pt idx="2762">
                  <c:v>10:57:50</c:v>
                </c:pt>
                <c:pt idx="2763">
                  <c:v>10:57:51</c:v>
                </c:pt>
                <c:pt idx="2764">
                  <c:v>10:57:52</c:v>
                </c:pt>
                <c:pt idx="2765">
                  <c:v>10:57:53</c:v>
                </c:pt>
                <c:pt idx="2766">
                  <c:v>10:57:54</c:v>
                </c:pt>
                <c:pt idx="2767">
                  <c:v>10:57:55</c:v>
                </c:pt>
                <c:pt idx="2768">
                  <c:v>10:57:56</c:v>
                </c:pt>
                <c:pt idx="2769">
                  <c:v>10:57:57</c:v>
                </c:pt>
                <c:pt idx="2770">
                  <c:v>10:57:58</c:v>
                </c:pt>
                <c:pt idx="2771">
                  <c:v>10:57:59</c:v>
                </c:pt>
                <c:pt idx="2772">
                  <c:v>10:58:00</c:v>
                </c:pt>
                <c:pt idx="2773">
                  <c:v>10:58:01</c:v>
                </c:pt>
                <c:pt idx="2774">
                  <c:v>10:58:02</c:v>
                </c:pt>
                <c:pt idx="2775">
                  <c:v>10:58:03</c:v>
                </c:pt>
                <c:pt idx="2776">
                  <c:v>10:58:04</c:v>
                </c:pt>
                <c:pt idx="2777">
                  <c:v>10:58:05</c:v>
                </c:pt>
                <c:pt idx="2778">
                  <c:v>10:58:06</c:v>
                </c:pt>
                <c:pt idx="2779">
                  <c:v>10:58:07</c:v>
                </c:pt>
                <c:pt idx="2780">
                  <c:v>10:58:08</c:v>
                </c:pt>
                <c:pt idx="2781">
                  <c:v>10:58:09</c:v>
                </c:pt>
                <c:pt idx="2782">
                  <c:v>10:58:10</c:v>
                </c:pt>
                <c:pt idx="2783">
                  <c:v>10:58:11</c:v>
                </c:pt>
                <c:pt idx="2784">
                  <c:v>10:58:12</c:v>
                </c:pt>
                <c:pt idx="2785">
                  <c:v>10:58:13</c:v>
                </c:pt>
                <c:pt idx="2786">
                  <c:v>10:58:14</c:v>
                </c:pt>
                <c:pt idx="2787">
                  <c:v>10:58:15</c:v>
                </c:pt>
                <c:pt idx="2788">
                  <c:v>10:58:16</c:v>
                </c:pt>
                <c:pt idx="2789">
                  <c:v>10:58:17</c:v>
                </c:pt>
                <c:pt idx="2790">
                  <c:v>10:58:18</c:v>
                </c:pt>
                <c:pt idx="2791">
                  <c:v>10:58:19</c:v>
                </c:pt>
                <c:pt idx="2792">
                  <c:v>10:58:20</c:v>
                </c:pt>
                <c:pt idx="2793">
                  <c:v>10:58:21</c:v>
                </c:pt>
                <c:pt idx="2794">
                  <c:v>10:58:22</c:v>
                </c:pt>
                <c:pt idx="2795">
                  <c:v>10:58:23</c:v>
                </c:pt>
                <c:pt idx="2796">
                  <c:v>10:58:24</c:v>
                </c:pt>
                <c:pt idx="2797">
                  <c:v>10:58:25</c:v>
                </c:pt>
                <c:pt idx="2798">
                  <c:v>10:58:26</c:v>
                </c:pt>
                <c:pt idx="2799">
                  <c:v>10:58:27</c:v>
                </c:pt>
                <c:pt idx="2800">
                  <c:v>10:58:28</c:v>
                </c:pt>
                <c:pt idx="2801">
                  <c:v>10:58:29</c:v>
                </c:pt>
                <c:pt idx="2802">
                  <c:v>10:58:30</c:v>
                </c:pt>
                <c:pt idx="2803">
                  <c:v>10:58:31</c:v>
                </c:pt>
                <c:pt idx="2804">
                  <c:v>10:58:32</c:v>
                </c:pt>
                <c:pt idx="2805">
                  <c:v>10:58:33</c:v>
                </c:pt>
                <c:pt idx="2806">
                  <c:v>10:58:34</c:v>
                </c:pt>
                <c:pt idx="2807">
                  <c:v>10:58:35</c:v>
                </c:pt>
                <c:pt idx="2808">
                  <c:v>10:58:36</c:v>
                </c:pt>
                <c:pt idx="2809">
                  <c:v>10:58:37</c:v>
                </c:pt>
                <c:pt idx="2810">
                  <c:v>10:58:38</c:v>
                </c:pt>
                <c:pt idx="2811">
                  <c:v>10:58:39</c:v>
                </c:pt>
                <c:pt idx="2812">
                  <c:v>10:58:40</c:v>
                </c:pt>
                <c:pt idx="2813">
                  <c:v>10:58:41</c:v>
                </c:pt>
                <c:pt idx="2814">
                  <c:v>10:58:42</c:v>
                </c:pt>
                <c:pt idx="2815">
                  <c:v>10:58:43</c:v>
                </c:pt>
                <c:pt idx="2816">
                  <c:v>10:58:44</c:v>
                </c:pt>
                <c:pt idx="2817">
                  <c:v>10:58:45</c:v>
                </c:pt>
                <c:pt idx="2818">
                  <c:v>10:58:46</c:v>
                </c:pt>
                <c:pt idx="2819">
                  <c:v>10:58:47</c:v>
                </c:pt>
                <c:pt idx="2820">
                  <c:v>10:58:48</c:v>
                </c:pt>
                <c:pt idx="2821">
                  <c:v>10:58:49</c:v>
                </c:pt>
                <c:pt idx="2822">
                  <c:v>10:58:50</c:v>
                </c:pt>
                <c:pt idx="2823">
                  <c:v>10:58:51</c:v>
                </c:pt>
                <c:pt idx="2824">
                  <c:v>10:58:52</c:v>
                </c:pt>
                <c:pt idx="2825">
                  <c:v>10:58:53</c:v>
                </c:pt>
                <c:pt idx="2826">
                  <c:v>10:58:54</c:v>
                </c:pt>
                <c:pt idx="2827">
                  <c:v>10:58:55</c:v>
                </c:pt>
                <c:pt idx="2828">
                  <c:v>10:58:56</c:v>
                </c:pt>
                <c:pt idx="2829">
                  <c:v>10:58:57</c:v>
                </c:pt>
                <c:pt idx="2830">
                  <c:v>10:58:58</c:v>
                </c:pt>
                <c:pt idx="2831">
                  <c:v>10:58:59</c:v>
                </c:pt>
                <c:pt idx="2832">
                  <c:v>10:59:00</c:v>
                </c:pt>
                <c:pt idx="2833">
                  <c:v>10:59:01</c:v>
                </c:pt>
                <c:pt idx="2834">
                  <c:v>10:59:02</c:v>
                </c:pt>
                <c:pt idx="2835">
                  <c:v>10:59:03</c:v>
                </c:pt>
                <c:pt idx="2836">
                  <c:v>10:59:04</c:v>
                </c:pt>
                <c:pt idx="2837">
                  <c:v>10:59:05</c:v>
                </c:pt>
                <c:pt idx="2838">
                  <c:v>10:59:06</c:v>
                </c:pt>
                <c:pt idx="2839">
                  <c:v>10:59:07</c:v>
                </c:pt>
                <c:pt idx="2840">
                  <c:v>10:59:08</c:v>
                </c:pt>
                <c:pt idx="2841">
                  <c:v>10:59:09</c:v>
                </c:pt>
                <c:pt idx="2842">
                  <c:v>10:59:10</c:v>
                </c:pt>
                <c:pt idx="2843">
                  <c:v>10:59:11</c:v>
                </c:pt>
                <c:pt idx="2844">
                  <c:v>10:59:12</c:v>
                </c:pt>
                <c:pt idx="2845">
                  <c:v>10:59:13</c:v>
                </c:pt>
                <c:pt idx="2846">
                  <c:v>10:59:14</c:v>
                </c:pt>
                <c:pt idx="2847">
                  <c:v>10:59:15</c:v>
                </c:pt>
                <c:pt idx="2848">
                  <c:v>10:59:16</c:v>
                </c:pt>
                <c:pt idx="2849">
                  <c:v>10:59:17</c:v>
                </c:pt>
                <c:pt idx="2850">
                  <c:v>10:59:18</c:v>
                </c:pt>
                <c:pt idx="2851">
                  <c:v>10:59:19</c:v>
                </c:pt>
                <c:pt idx="2852">
                  <c:v>10:59:20</c:v>
                </c:pt>
                <c:pt idx="2853">
                  <c:v>10:59:21</c:v>
                </c:pt>
                <c:pt idx="2854">
                  <c:v>10:59:22</c:v>
                </c:pt>
                <c:pt idx="2855">
                  <c:v>10:59:23</c:v>
                </c:pt>
                <c:pt idx="2856">
                  <c:v>10:59:24</c:v>
                </c:pt>
                <c:pt idx="2857">
                  <c:v>10:59:25</c:v>
                </c:pt>
                <c:pt idx="2858">
                  <c:v>10:59:26</c:v>
                </c:pt>
                <c:pt idx="2859">
                  <c:v>10:59:27</c:v>
                </c:pt>
                <c:pt idx="2860">
                  <c:v>10:59:28</c:v>
                </c:pt>
                <c:pt idx="2861">
                  <c:v>10:59:29</c:v>
                </c:pt>
                <c:pt idx="2862">
                  <c:v>10:59:30</c:v>
                </c:pt>
                <c:pt idx="2863">
                  <c:v>10:59:31</c:v>
                </c:pt>
                <c:pt idx="2864">
                  <c:v>10:59:32</c:v>
                </c:pt>
                <c:pt idx="2865">
                  <c:v>10:59:33</c:v>
                </c:pt>
                <c:pt idx="2866">
                  <c:v>10:59:34</c:v>
                </c:pt>
                <c:pt idx="2867">
                  <c:v>10:59:35</c:v>
                </c:pt>
                <c:pt idx="2868">
                  <c:v>10:59:36</c:v>
                </c:pt>
                <c:pt idx="2869">
                  <c:v>10:59:37</c:v>
                </c:pt>
                <c:pt idx="2870">
                  <c:v>10:59:38</c:v>
                </c:pt>
                <c:pt idx="2871">
                  <c:v>10:59:39</c:v>
                </c:pt>
                <c:pt idx="2872">
                  <c:v>10:59:40</c:v>
                </c:pt>
                <c:pt idx="2873">
                  <c:v>10:59:41</c:v>
                </c:pt>
                <c:pt idx="2874">
                  <c:v>10:59:42</c:v>
                </c:pt>
                <c:pt idx="2875">
                  <c:v>10:59:43</c:v>
                </c:pt>
                <c:pt idx="2876">
                  <c:v>10:59:44</c:v>
                </c:pt>
                <c:pt idx="2877">
                  <c:v>10:59:45</c:v>
                </c:pt>
                <c:pt idx="2878">
                  <c:v>10:59:46</c:v>
                </c:pt>
                <c:pt idx="2879">
                  <c:v>10:59:47</c:v>
                </c:pt>
                <c:pt idx="2880">
                  <c:v>10:59:48</c:v>
                </c:pt>
                <c:pt idx="2881">
                  <c:v>10:59:49</c:v>
                </c:pt>
                <c:pt idx="2882">
                  <c:v>10:59:50</c:v>
                </c:pt>
                <c:pt idx="2883">
                  <c:v>10:59:51</c:v>
                </c:pt>
                <c:pt idx="2884">
                  <c:v>10:59:52</c:v>
                </c:pt>
                <c:pt idx="2885">
                  <c:v>10:59:53</c:v>
                </c:pt>
                <c:pt idx="2886">
                  <c:v>10:59:54</c:v>
                </c:pt>
                <c:pt idx="2887">
                  <c:v>10:59:55</c:v>
                </c:pt>
                <c:pt idx="2888">
                  <c:v>10:59:56</c:v>
                </c:pt>
                <c:pt idx="2889">
                  <c:v>10:59:57</c:v>
                </c:pt>
                <c:pt idx="2890">
                  <c:v>10:59:58</c:v>
                </c:pt>
                <c:pt idx="2891">
                  <c:v>10:59:59</c:v>
                </c:pt>
                <c:pt idx="2892">
                  <c:v>11:00:00</c:v>
                </c:pt>
                <c:pt idx="2893">
                  <c:v>11:00:01</c:v>
                </c:pt>
                <c:pt idx="2894">
                  <c:v>11:00:02</c:v>
                </c:pt>
                <c:pt idx="2895">
                  <c:v>11:00:03</c:v>
                </c:pt>
                <c:pt idx="2896">
                  <c:v>11:00:04</c:v>
                </c:pt>
                <c:pt idx="2897">
                  <c:v>11:00:05</c:v>
                </c:pt>
                <c:pt idx="2898">
                  <c:v>11:00:06</c:v>
                </c:pt>
                <c:pt idx="2899">
                  <c:v>11:00:07</c:v>
                </c:pt>
                <c:pt idx="2900">
                  <c:v>11:00:08</c:v>
                </c:pt>
                <c:pt idx="2901">
                  <c:v>11:00:09</c:v>
                </c:pt>
                <c:pt idx="2902">
                  <c:v>11:00:10</c:v>
                </c:pt>
                <c:pt idx="2903">
                  <c:v>11:00:11</c:v>
                </c:pt>
                <c:pt idx="2904">
                  <c:v>11:00:12</c:v>
                </c:pt>
                <c:pt idx="2905">
                  <c:v>11:00:13</c:v>
                </c:pt>
                <c:pt idx="2906">
                  <c:v>11:00:14</c:v>
                </c:pt>
                <c:pt idx="2907">
                  <c:v>11:00:15</c:v>
                </c:pt>
                <c:pt idx="2908">
                  <c:v>11:00:16</c:v>
                </c:pt>
                <c:pt idx="2909">
                  <c:v>11:00:17</c:v>
                </c:pt>
                <c:pt idx="2910">
                  <c:v>11:00:18</c:v>
                </c:pt>
                <c:pt idx="2911">
                  <c:v>11:00:19</c:v>
                </c:pt>
                <c:pt idx="2912">
                  <c:v>11:00:20</c:v>
                </c:pt>
                <c:pt idx="2913">
                  <c:v>11:00:21</c:v>
                </c:pt>
                <c:pt idx="2914">
                  <c:v>11:00:22</c:v>
                </c:pt>
                <c:pt idx="2915">
                  <c:v>11:00:23</c:v>
                </c:pt>
                <c:pt idx="2916">
                  <c:v>11:00:24</c:v>
                </c:pt>
                <c:pt idx="2917">
                  <c:v>11:00:25</c:v>
                </c:pt>
                <c:pt idx="2918">
                  <c:v>11:00:26</c:v>
                </c:pt>
                <c:pt idx="2919">
                  <c:v>11:00:27</c:v>
                </c:pt>
                <c:pt idx="2920">
                  <c:v>11:00:28</c:v>
                </c:pt>
                <c:pt idx="2921">
                  <c:v>11:00:29</c:v>
                </c:pt>
                <c:pt idx="2922">
                  <c:v>11:00:30</c:v>
                </c:pt>
                <c:pt idx="2923">
                  <c:v>11:00:31</c:v>
                </c:pt>
                <c:pt idx="2924">
                  <c:v>11:00:32</c:v>
                </c:pt>
                <c:pt idx="2925">
                  <c:v>11:00:33</c:v>
                </c:pt>
                <c:pt idx="2926">
                  <c:v>11:00:34</c:v>
                </c:pt>
                <c:pt idx="2927">
                  <c:v>11:00:35</c:v>
                </c:pt>
                <c:pt idx="2928">
                  <c:v>11:00:36</c:v>
                </c:pt>
                <c:pt idx="2929">
                  <c:v>11:00:37</c:v>
                </c:pt>
                <c:pt idx="2930">
                  <c:v>11:00:38</c:v>
                </c:pt>
                <c:pt idx="2931">
                  <c:v>11:00:39</c:v>
                </c:pt>
                <c:pt idx="2932">
                  <c:v>11:00:40</c:v>
                </c:pt>
                <c:pt idx="2933">
                  <c:v>11:00:41</c:v>
                </c:pt>
                <c:pt idx="2934">
                  <c:v>11:00:42</c:v>
                </c:pt>
                <c:pt idx="2935">
                  <c:v>11:00:43</c:v>
                </c:pt>
                <c:pt idx="2936">
                  <c:v>11:00:44</c:v>
                </c:pt>
                <c:pt idx="2937">
                  <c:v>11:00:45</c:v>
                </c:pt>
                <c:pt idx="2938">
                  <c:v>11:00:46</c:v>
                </c:pt>
                <c:pt idx="2939">
                  <c:v>11:00:47</c:v>
                </c:pt>
                <c:pt idx="2940">
                  <c:v>11:00:48</c:v>
                </c:pt>
                <c:pt idx="2941">
                  <c:v>11:00:49</c:v>
                </c:pt>
                <c:pt idx="2942">
                  <c:v>11:00:50</c:v>
                </c:pt>
                <c:pt idx="2943">
                  <c:v>11:00:51</c:v>
                </c:pt>
                <c:pt idx="2944">
                  <c:v>11:00:52</c:v>
                </c:pt>
                <c:pt idx="2945">
                  <c:v>11:00:53</c:v>
                </c:pt>
                <c:pt idx="2946">
                  <c:v>11:00:54</c:v>
                </c:pt>
                <c:pt idx="2947">
                  <c:v>11:00:55</c:v>
                </c:pt>
                <c:pt idx="2948">
                  <c:v>11:00:56</c:v>
                </c:pt>
                <c:pt idx="2949">
                  <c:v>11:00:57</c:v>
                </c:pt>
                <c:pt idx="2950">
                  <c:v>11:00:58</c:v>
                </c:pt>
                <c:pt idx="2951">
                  <c:v>11:00:59</c:v>
                </c:pt>
                <c:pt idx="2952">
                  <c:v>11:01:00</c:v>
                </c:pt>
                <c:pt idx="2953">
                  <c:v>11:01:01</c:v>
                </c:pt>
                <c:pt idx="2954">
                  <c:v>11:01:02</c:v>
                </c:pt>
                <c:pt idx="2955">
                  <c:v>11:01:03</c:v>
                </c:pt>
                <c:pt idx="2956">
                  <c:v>11:01:04</c:v>
                </c:pt>
                <c:pt idx="2957">
                  <c:v>11:01:05</c:v>
                </c:pt>
                <c:pt idx="2958">
                  <c:v>11:01:06</c:v>
                </c:pt>
                <c:pt idx="2959">
                  <c:v>11:01:07</c:v>
                </c:pt>
                <c:pt idx="2960">
                  <c:v>11:01:08</c:v>
                </c:pt>
                <c:pt idx="2961">
                  <c:v>11:01:09</c:v>
                </c:pt>
                <c:pt idx="2962">
                  <c:v>11:01:10</c:v>
                </c:pt>
                <c:pt idx="2963">
                  <c:v>11:01:11</c:v>
                </c:pt>
                <c:pt idx="2964">
                  <c:v>11:01:12</c:v>
                </c:pt>
                <c:pt idx="2965">
                  <c:v>11:01:13</c:v>
                </c:pt>
                <c:pt idx="2966">
                  <c:v>11:01:14</c:v>
                </c:pt>
                <c:pt idx="2967">
                  <c:v>11:01:15</c:v>
                </c:pt>
                <c:pt idx="2968">
                  <c:v>11:01:16</c:v>
                </c:pt>
                <c:pt idx="2969">
                  <c:v>11:01:17</c:v>
                </c:pt>
                <c:pt idx="2970">
                  <c:v>11:01:18</c:v>
                </c:pt>
                <c:pt idx="2971">
                  <c:v>11:01:19</c:v>
                </c:pt>
                <c:pt idx="2972">
                  <c:v>11:01:20</c:v>
                </c:pt>
                <c:pt idx="2973">
                  <c:v>11:01:21</c:v>
                </c:pt>
                <c:pt idx="2974">
                  <c:v>11:01:22</c:v>
                </c:pt>
                <c:pt idx="2975">
                  <c:v>11:01:23</c:v>
                </c:pt>
                <c:pt idx="2976">
                  <c:v>11:01:24</c:v>
                </c:pt>
                <c:pt idx="2977">
                  <c:v>11:01:25</c:v>
                </c:pt>
                <c:pt idx="2978">
                  <c:v>11:01:26</c:v>
                </c:pt>
                <c:pt idx="2979">
                  <c:v>11:01:27</c:v>
                </c:pt>
                <c:pt idx="2980">
                  <c:v>11:01:28</c:v>
                </c:pt>
                <c:pt idx="2981">
                  <c:v>11:01:29</c:v>
                </c:pt>
                <c:pt idx="2982">
                  <c:v>11:01:30</c:v>
                </c:pt>
                <c:pt idx="2983">
                  <c:v>11:01:31</c:v>
                </c:pt>
                <c:pt idx="2984">
                  <c:v>11:01:32</c:v>
                </c:pt>
                <c:pt idx="2985">
                  <c:v>11:01:33</c:v>
                </c:pt>
                <c:pt idx="2986">
                  <c:v>11:01:34</c:v>
                </c:pt>
                <c:pt idx="2987">
                  <c:v>11:01:35</c:v>
                </c:pt>
                <c:pt idx="2988">
                  <c:v>11:01:36</c:v>
                </c:pt>
                <c:pt idx="2989">
                  <c:v>11:01:37</c:v>
                </c:pt>
                <c:pt idx="2990">
                  <c:v>11:01:38</c:v>
                </c:pt>
                <c:pt idx="2991">
                  <c:v>11:01:39</c:v>
                </c:pt>
                <c:pt idx="2992">
                  <c:v>11:01:40</c:v>
                </c:pt>
                <c:pt idx="2993">
                  <c:v>11:01:41</c:v>
                </c:pt>
                <c:pt idx="2994">
                  <c:v>11:01:42</c:v>
                </c:pt>
                <c:pt idx="2995">
                  <c:v>11:01:43</c:v>
                </c:pt>
                <c:pt idx="2996">
                  <c:v>11:01:44</c:v>
                </c:pt>
                <c:pt idx="2997">
                  <c:v>11:01:45</c:v>
                </c:pt>
                <c:pt idx="2998">
                  <c:v>11:01:46</c:v>
                </c:pt>
                <c:pt idx="2999">
                  <c:v>11:01:47</c:v>
                </c:pt>
                <c:pt idx="3000">
                  <c:v>11:01:48</c:v>
                </c:pt>
                <c:pt idx="3001">
                  <c:v>11:01:49</c:v>
                </c:pt>
                <c:pt idx="3002">
                  <c:v>11:01:50</c:v>
                </c:pt>
                <c:pt idx="3003">
                  <c:v>11:01:51</c:v>
                </c:pt>
                <c:pt idx="3004">
                  <c:v>11:01:52</c:v>
                </c:pt>
                <c:pt idx="3005">
                  <c:v>11:01:53</c:v>
                </c:pt>
                <c:pt idx="3006">
                  <c:v>11:01:54</c:v>
                </c:pt>
                <c:pt idx="3007">
                  <c:v>11:01:55</c:v>
                </c:pt>
                <c:pt idx="3008">
                  <c:v>11:01:56</c:v>
                </c:pt>
                <c:pt idx="3009">
                  <c:v>11:01:57</c:v>
                </c:pt>
                <c:pt idx="3010">
                  <c:v>11:01:58</c:v>
                </c:pt>
                <c:pt idx="3011">
                  <c:v>11:01:59</c:v>
                </c:pt>
                <c:pt idx="3012">
                  <c:v>11:02:00</c:v>
                </c:pt>
                <c:pt idx="3013">
                  <c:v>11:02:01</c:v>
                </c:pt>
                <c:pt idx="3014">
                  <c:v>11:02:02</c:v>
                </c:pt>
                <c:pt idx="3015">
                  <c:v>11:02:03</c:v>
                </c:pt>
                <c:pt idx="3016">
                  <c:v>11:02:04</c:v>
                </c:pt>
                <c:pt idx="3017">
                  <c:v>11:02:05</c:v>
                </c:pt>
                <c:pt idx="3018">
                  <c:v>11:02:06</c:v>
                </c:pt>
                <c:pt idx="3019">
                  <c:v>11:02:07</c:v>
                </c:pt>
                <c:pt idx="3020">
                  <c:v>11:02:08</c:v>
                </c:pt>
                <c:pt idx="3021">
                  <c:v>11:02:09</c:v>
                </c:pt>
                <c:pt idx="3022">
                  <c:v>11:02:10</c:v>
                </c:pt>
                <c:pt idx="3023">
                  <c:v>11:02:11</c:v>
                </c:pt>
                <c:pt idx="3024">
                  <c:v>11:02:12</c:v>
                </c:pt>
                <c:pt idx="3025">
                  <c:v>11:02:13</c:v>
                </c:pt>
                <c:pt idx="3026">
                  <c:v>11:02:14</c:v>
                </c:pt>
                <c:pt idx="3027">
                  <c:v>11:02:15</c:v>
                </c:pt>
                <c:pt idx="3028">
                  <c:v>11:02:16</c:v>
                </c:pt>
                <c:pt idx="3029">
                  <c:v>11:02:17</c:v>
                </c:pt>
                <c:pt idx="3030">
                  <c:v>11:02:18</c:v>
                </c:pt>
                <c:pt idx="3031">
                  <c:v>11:02:19</c:v>
                </c:pt>
                <c:pt idx="3032">
                  <c:v>11:02:20</c:v>
                </c:pt>
                <c:pt idx="3033">
                  <c:v>11:02:21</c:v>
                </c:pt>
                <c:pt idx="3034">
                  <c:v>11:02:22</c:v>
                </c:pt>
                <c:pt idx="3035">
                  <c:v>11:02:23</c:v>
                </c:pt>
                <c:pt idx="3036">
                  <c:v>11:02:24</c:v>
                </c:pt>
                <c:pt idx="3037">
                  <c:v>11:02:25</c:v>
                </c:pt>
                <c:pt idx="3038">
                  <c:v>11:02:26</c:v>
                </c:pt>
                <c:pt idx="3039">
                  <c:v>11:02:27</c:v>
                </c:pt>
                <c:pt idx="3040">
                  <c:v>11:02:28</c:v>
                </c:pt>
                <c:pt idx="3041">
                  <c:v>11:02:29</c:v>
                </c:pt>
                <c:pt idx="3042">
                  <c:v>11:02:30</c:v>
                </c:pt>
                <c:pt idx="3043">
                  <c:v>11:02:31</c:v>
                </c:pt>
                <c:pt idx="3044">
                  <c:v>11:02:32</c:v>
                </c:pt>
                <c:pt idx="3045">
                  <c:v>11:02:33</c:v>
                </c:pt>
                <c:pt idx="3046">
                  <c:v>11:02:34</c:v>
                </c:pt>
                <c:pt idx="3047">
                  <c:v>11:02:35</c:v>
                </c:pt>
                <c:pt idx="3048">
                  <c:v>11:02:36</c:v>
                </c:pt>
                <c:pt idx="3049">
                  <c:v>11:02:37</c:v>
                </c:pt>
                <c:pt idx="3050">
                  <c:v>11:02:38</c:v>
                </c:pt>
                <c:pt idx="3051">
                  <c:v>11:02:39</c:v>
                </c:pt>
                <c:pt idx="3052">
                  <c:v>11:02:40</c:v>
                </c:pt>
                <c:pt idx="3053">
                  <c:v>11:02:41</c:v>
                </c:pt>
                <c:pt idx="3054">
                  <c:v>11:02:42</c:v>
                </c:pt>
                <c:pt idx="3055">
                  <c:v>11:02:43</c:v>
                </c:pt>
                <c:pt idx="3056">
                  <c:v>11:02:44</c:v>
                </c:pt>
                <c:pt idx="3057">
                  <c:v>11:02:45</c:v>
                </c:pt>
                <c:pt idx="3058">
                  <c:v>11:02:46</c:v>
                </c:pt>
                <c:pt idx="3059">
                  <c:v>11:02:47</c:v>
                </c:pt>
                <c:pt idx="3060">
                  <c:v>11:02:48</c:v>
                </c:pt>
                <c:pt idx="3061">
                  <c:v>11:02:49</c:v>
                </c:pt>
                <c:pt idx="3062">
                  <c:v>11:02:50</c:v>
                </c:pt>
                <c:pt idx="3063">
                  <c:v>11:02:51</c:v>
                </c:pt>
                <c:pt idx="3064">
                  <c:v>11:02:52</c:v>
                </c:pt>
                <c:pt idx="3065">
                  <c:v>11:02:53</c:v>
                </c:pt>
                <c:pt idx="3066">
                  <c:v>11:02:54</c:v>
                </c:pt>
                <c:pt idx="3067">
                  <c:v>11:02:55</c:v>
                </c:pt>
                <c:pt idx="3068">
                  <c:v>11:02:56</c:v>
                </c:pt>
                <c:pt idx="3069">
                  <c:v>11:02:57</c:v>
                </c:pt>
                <c:pt idx="3070">
                  <c:v>11:02:58</c:v>
                </c:pt>
                <c:pt idx="3071">
                  <c:v>11:02:59</c:v>
                </c:pt>
                <c:pt idx="3072">
                  <c:v>11:03:00</c:v>
                </c:pt>
                <c:pt idx="3073">
                  <c:v>11:03:01</c:v>
                </c:pt>
                <c:pt idx="3074">
                  <c:v>11:03:02</c:v>
                </c:pt>
                <c:pt idx="3075">
                  <c:v>11:03:03</c:v>
                </c:pt>
                <c:pt idx="3076">
                  <c:v>11:03:04</c:v>
                </c:pt>
                <c:pt idx="3077">
                  <c:v>11:03:05</c:v>
                </c:pt>
                <c:pt idx="3078">
                  <c:v>11:03:06</c:v>
                </c:pt>
                <c:pt idx="3079">
                  <c:v>11:03:07</c:v>
                </c:pt>
                <c:pt idx="3080">
                  <c:v>11:03:08</c:v>
                </c:pt>
                <c:pt idx="3081">
                  <c:v>11:03:09</c:v>
                </c:pt>
                <c:pt idx="3082">
                  <c:v>11:03:10</c:v>
                </c:pt>
                <c:pt idx="3083">
                  <c:v>11:03:11</c:v>
                </c:pt>
                <c:pt idx="3084">
                  <c:v>11:03:12</c:v>
                </c:pt>
                <c:pt idx="3085">
                  <c:v>11:03:13</c:v>
                </c:pt>
                <c:pt idx="3086">
                  <c:v>11:03:14</c:v>
                </c:pt>
                <c:pt idx="3087">
                  <c:v>11:03:15</c:v>
                </c:pt>
                <c:pt idx="3088">
                  <c:v>11:03:16</c:v>
                </c:pt>
                <c:pt idx="3089">
                  <c:v>11:03:17</c:v>
                </c:pt>
                <c:pt idx="3090">
                  <c:v>11:03:18</c:v>
                </c:pt>
                <c:pt idx="3091">
                  <c:v>11:03:19</c:v>
                </c:pt>
                <c:pt idx="3092">
                  <c:v>11:03:20</c:v>
                </c:pt>
                <c:pt idx="3093">
                  <c:v>11:03:21</c:v>
                </c:pt>
                <c:pt idx="3094">
                  <c:v>11:03:22</c:v>
                </c:pt>
                <c:pt idx="3095">
                  <c:v>11:03:23</c:v>
                </c:pt>
                <c:pt idx="3096">
                  <c:v>11:03:24</c:v>
                </c:pt>
                <c:pt idx="3097">
                  <c:v>11:03:25</c:v>
                </c:pt>
                <c:pt idx="3098">
                  <c:v>11:03:26</c:v>
                </c:pt>
                <c:pt idx="3099">
                  <c:v>11:03:27</c:v>
                </c:pt>
                <c:pt idx="3100">
                  <c:v>11:03:28</c:v>
                </c:pt>
                <c:pt idx="3101">
                  <c:v>11:03:29</c:v>
                </c:pt>
                <c:pt idx="3102">
                  <c:v>11:03:30</c:v>
                </c:pt>
                <c:pt idx="3103">
                  <c:v>11:03:31</c:v>
                </c:pt>
                <c:pt idx="3104">
                  <c:v>11:03:32</c:v>
                </c:pt>
                <c:pt idx="3105">
                  <c:v>11:03:33</c:v>
                </c:pt>
                <c:pt idx="3106">
                  <c:v>11:03:34</c:v>
                </c:pt>
                <c:pt idx="3107">
                  <c:v>11:03:35</c:v>
                </c:pt>
                <c:pt idx="3108">
                  <c:v>11:03:36</c:v>
                </c:pt>
                <c:pt idx="3109">
                  <c:v>11:03:37</c:v>
                </c:pt>
                <c:pt idx="3110">
                  <c:v>11:03:38</c:v>
                </c:pt>
                <c:pt idx="3111">
                  <c:v>11:03:39</c:v>
                </c:pt>
                <c:pt idx="3112">
                  <c:v>11:03:40</c:v>
                </c:pt>
                <c:pt idx="3113">
                  <c:v>11:03:41</c:v>
                </c:pt>
                <c:pt idx="3114">
                  <c:v>11:03:42</c:v>
                </c:pt>
                <c:pt idx="3115">
                  <c:v>11:03:43</c:v>
                </c:pt>
                <c:pt idx="3116">
                  <c:v>11:03:44</c:v>
                </c:pt>
                <c:pt idx="3117">
                  <c:v>11:03:45</c:v>
                </c:pt>
                <c:pt idx="3118">
                  <c:v>11:03:46</c:v>
                </c:pt>
                <c:pt idx="3119">
                  <c:v>11:03:47</c:v>
                </c:pt>
                <c:pt idx="3120">
                  <c:v>11:03:48</c:v>
                </c:pt>
                <c:pt idx="3121">
                  <c:v>11:03:49</c:v>
                </c:pt>
                <c:pt idx="3122">
                  <c:v>11:03:50</c:v>
                </c:pt>
                <c:pt idx="3123">
                  <c:v>11:03:51</c:v>
                </c:pt>
                <c:pt idx="3124">
                  <c:v>11:03:52</c:v>
                </c:pt>
                <c:pt idx="3125">
                  <c:v>11:03:53</c:v>
                </c:pt>
                <c:pt idx="3126">
                  <c:v>11:03:54</c:v>
                </c:pt>
                <c:pt idx="3127">
                  <c:v>11:03:55</c:v>
                </c:pt>
                <c:pt idx="3128">
                  <c:v>11:03:56</c:v>
                </c:pt>
                <c:pt idx="3129">
                  <c:v>11:03:57</c:v>
                </c:pt>
                <c:pt idx="3130">
                  <c:v>11:03:58</c:v>
                </c:pt>
                <c:pt idx="3131">
                  <c:v>11:03:59</c:v>
                </c:pt>
                <c:pt idx="3132">
                  <c:v>11:04:00</c:v>
                </c:pt>
                <c:pt idx="3133">
                  <c:v>11:04:01</c:v>
                </c:pt>
                <c:pt idx="3134">
                  <c:v>11:04:02</c:v>
                </c:pt>
                <c:pt idx="3135">
                  <c:v>11:04:03</c:v>
                </c:pt>
                <c:pt idx="3136">
                  <c:v>11:04:04</c:v>
                </c:pt>
                <c:pt idx="3137">
                  <c:v>11:04:05</c:v>
                </c:pt>
                <c:pt idx="3138">
                  <c:v>11:04:06</c:v>
                </c:pt>
                <c:pt idx="3139">
                  <c:v>11:04:07</c:v>
                </c:pt>
                <c:pt idx="3140">
                  <c:v>11:04:08</c:v>
                </c:pt>
                <c:pt idx="3141">
                  <c:v>11:04:09</c:v>
                </c:pt>
                <c:pt idx="3142">
                  <c:v>11:04:10</c:v>
                </c:pt>
                <c:pt idx="3143">
                  <c:v>11:04:11</c:v>
                </c:pt>
                <c:pt idx="3144">
                  <c:v>11:04:12</c:v>
                </c:pt>
                <c:pt idx="3145">
                  <c:v>11:04:13</c:v>
                </c:pt>
                <c:pt idx="3146">
                  <c:v>11:04:14</c:v>
                </c:pt>
                <c:pt idx="3147">
                  <c:v>11:04:15</c:v>
                </c:pt>
                <c:pt idx="3148">
                  <c:v>11:04:16</c:v>
                </c:pt>
                <c:pt idx="3149">
                  <c:v>11:04:17</c:v>
                </c:pt>
                <c:pt idx="3150">
                  <c:v>11:04:18</c:v>
                </c:pt>
                <c:pt idx="3151">
                  <c:v>11:04:19</c:v>
                </c:pt>
                <c:pt idx="3152">
                  <c:v>11:04:20</c:v>
                </c:pt>
                <c:pt idx="3153">
                  <c:v>11:04:21</c:v>
                </c:pt>
                <c:pt idx="3154">
                  <c:v>11:04:22</c:v>
                </c:pt>
                <c:pt idx="3155">
                  <c:v>11:04:23</c:v>
                </c:pt>
                <c:pt idx="3156">
                  <c:v>11:04:24</c:v>
                </c:pt>
                <c:pt idx="3157">
                  <c:v>11:04:25</c:v>
                </c:pt>
                <c:pt idx="3158">
                  <c:v>11:04:26</c:v>
                </c:pt>
                <c:pt idx="3159">
                  <c:v>11:04:27</c:v>
                </c:pt>
                <c:pt idx="3160">
                  <c:v>11:04:28</c:v>
                </c:pt>
                <c:pt idx="3161">
                  <c:v>11:04:29</c:v>
                </c:pt>
                <c:pt idx="3162">
                  <c:v>11:04:30</c:v>
                </c:pt>
                <c:pt idx="3163">
                  <c:v>11:04:31</c:v>
                </c:pt>
                <c:pt idx="3164">
                  <c:v>11:04:32</c:v>
                </c:pt>
                <c:pt idx="3165">
                  <c:v>11:04:33</c:v>
                </c:pt>
                <c:pt idx="3166">
                  <c:v>11:04:34</c:v>
                </c:pt>
                <c:pt idx="3167">
                  <c:v>11:04:35</c:v>
                </c:pt>
                <c:pt idx="3168">
                  <c:v>11:04:36</c:v>
                </c:pt>
                <c:pt idx="3169">
                  <c:v>11:04:37</c:v>
                </c:pt>
                <c:pt idx="3170">
                  <c:v>11:04:38</c:v>
                </c:pt>
                <c:pt idx="3171">
                  <c:v>11:04:39</c:v>
                </c:pt>
                <c:pt idx="3172">
                  <c:v>11:04:40</c:v>
                </c:pt>
                <c:pt idx="3173">
                  <c:v>11:04:41</c:v>
                </c:pt>
                <c:pt idx="3174">
                  <c:v>11:04:42</c:v>
                </c:pt>
                <c:pt idx="3175">
                  <c:v>11:04:43</c:v>
                </c:pt>
                <c:pt idx="3176">
                  <c:v>11:04:44</c:v>
                </c:pt>
                <c:pt idx="3177">
                  <c:v>11:04:45</c:v>
                </c:pt>
                <c:pt idx="3178">
                  <c:v>11:04:46</c:v>
                </c:pt>
                <c:pt idx="3179">
                  <c:v>11:04:47</c:v>
                </c:pt>
                <c:pt idx="3180">
                  <c:v>11:04:48</c:v>
                </c:pt>
                <c:pt idx="3181">
                  <c:v>11:04:49</c:v>
                </c:pt>
                <c:pt idx="3182">
                  <c:v>11:04:50</c:v>
                </c:pt>
                <c:pt idx="3183">
                  <c:v>11:04:51</c:v>
                </c:pt>
                <c:pt idx="3184">
                  <c:v>11:04:52</c:v>
                </c:pt>
                <c:pt idx="3185">
                  <c:v>11:04:53</c:v>
                </c:pt>
                <c:pt idx="3186">
                  <c:v>11:04:54</c:v>
                </c:pt>
                <c:pt idx="3187">
                  <c:v>11:04:55</c:v>
                </c:pt>
                <c:pt idx="3188">
                  <c:v>11:04:56</c:v>
                </c:pt>
                <c:pt idx="3189">
                  <c:v>11:04:57</c:v>
                </c:pt>
                <c:pt idx="3190">
                  <c:v>11:04:58</c:v>
                </c:pt>
                <c:pt idx="3191">
                  <c:v>11:04:59</c:v>
                </c:pt>
                <c:pt idx="3192">
                  <c:v>11:05:00</c:v>
                </c:pt>
                <c:pt idx="3193">
                  <c:v>11:05:01</c:v>
                </c:pt>
                <c:pt idx="3194">
                  <c:v>11:05:02</c:v>
                </c:pt>
                <c:pt idx="3195">
                  <c:v>11:05:03</c:v>
                </c:pt>
                <c:pt idx="3196">
                  <c:v>11:05:04</c:v>
                </c:pt>
                <c:pt idx="3197">
                  <c:v>11:05:05</c:v>
                </c:pt>
                <c:pt idx="3198">
                  <c:v>11:05:06</c:v>
                </c:pt>
                <c:pt idx="3199">
                  <c:v>11:05:07</c:v>
                </c:pt>
                <c:pt idx="3200">
                  <c:v>11:05:08</c:v>
                </c:pt>
                <c:pt idx="3201">
                  <c:v>11:05:09</c:v>
                </c:pt>
                <c:pt idx="3202">
                  <c:v>11:05:10</c:v>
                </c:pt>
                <c:pt idx="3203">
                  <c:v>11:05:11</c:v>
                </c:pt>
                <c:pt idx="3204">
                  <c:v>11:05:12</c:v>
                </c:pt>
                <c:pt idx="3205">
                  <c:v>11:05:13</c:v>
                </c:pt>
                <c:pt idx="3206">
                  <c:v>11:05:14</c:v>
                </c:pt>
                <c:pt idx="3207">
                  <c:v>11:05:15</c:v>
                </c:pt>
                <c:pt idx="3208">
                  <c:v>11:05:16</c:v>
                </c:pt>
                <c:pt idx="3209">
                  <c:v>11:05:17</c:v>
                </c:pt>
                <c:pt idx="3210">
                  <c:v>11:05:18</c:v>
                </c:pt>
                <c:pt idx="3211">
                  <c:v>11:05:19</c:v>
                </c:pt>
                <c:pt idx="3212">
                  <c:v>11:05:20</c:v>
                </c:pt>
                <c:pt idx="3213">
                  <c:v>11:05:21</c:v>
                </c:pt>
                <c:pt idx="3214">
                  <c:v>11:05:22</c:v>
                </c:pt>
                <c:pt idx="3215">
                  <c:v>11:05:23</c:v>
                </c:pt>
                <c:pt idx="3216">
                  <c:v>11:05:24</c:v>
                </c:pt>
                <c:pt idx="3217">
                  <c:v>11:05:25</c:v>
                </c:pt>
                <c:pt idx="3218">
                  <c:v>11:05:26</c:v>
                </c:pt>
                <c:pt idx="3219">
                  <c:v>11:05:27</c:v>
                </c:pt>
                <c:pt idx="3220">
                  <c:v>11:05:28</c:v>
                </c:pt>
                <c:pt idx="3221">
                  <c:v>11:05:29</c:v>
                </c:pt>
                <c:pt idx="3222">
                  <c:v>11:05:30</c:v>
                </c:pt>
                <c:pt idx="3223">
                  <c:v>11:05:31</c:v>
                </c:pt>
                <c:pt idx="3224">
                  <c:v>11:05:32</c:v>
                </c:pt>
                <c:pt idx="3225">
                  <c:v>11:05:33</c:v>
                </c:pt>
                <c:pt idx="3226">
                  <c:v>11:05:34</c:v>
                </c:pt>
                <c:pt idx="3227">
                  <c:v>11:05:35</c:v>
                </c:pt>
                <c:pt idx="3228">
                  <c:v>11:05:36</c:v>
                </c:pt>
                <c:pt idx="3229">
                  <c:v>11:05:37</c:v>
                </c:pt>
                <c:pt idx="3230">
                  <c:v>11:05:38</c:v>
                </c:pt>
                <c:pt idx="3231">
                  <c:v>11:05:39</c:v>
                </c:pt>
                <c:pt idx="3232">
                  <c:v>11:05:40</c:v>
                </c:pt>
                <c:pt idx="3233">
                  <c:v>11:05:41</c:v>
                </c:pt>
                <c:pt idx="3234">
                  <c:v>11:05:42</c:v>
                </c:pt>
                <c:pt idx="3235">
                  <c:v>11:05:43</c:v>
                </c:pt>
                <c:pt idx="3236">
                  <c:v>11:05:44</c:v>
                </c:pt>
                <c:pt idx="3237">
                  <c:v>11:05:45</c:v>
                </c:pt>
                <c:pt idx="3238">
                  <c:v>11:05:46</c:v>
                </c:pt>
                <c:pt idx="3239">
                  <c:v>11:05:47</c:v>
                </c:pt>
                <c:pt idx="3240">
                  <c:v>11:05:48</c:v>
                </c:pt>
                <c:pt idx="3241">
                  <c:v>11:05:49</c:v>
                </c:pt>
                <c:pt idx="3242">
                  <c:v>11:05:50</c:v>
                </c:pt>
                <c:pt idx="3243">
                  <c:v>11:05:51</c:v>
                </c:pt>
                <c:pt idx="3244">
                  <c:v>11:05:52</c:v>
                </c:pt>
                <c:pt idx="3245">
                  <c:v>11:05:53</c:v>
                </c:pt>
                <c:pt idx="3246">
                  <c:v>11:05:54</c:v>
                </c:pt>
                <c:pt idx="3247">
                  <c:v>11:05:55</c:v>
                </c:pt>
                <c:pt idx="3248">
                  <c:v>11:05:56</c:v>
                </c:pt>
                <c:pt idx="3249">
                  <c:v>11:05:57</c:v>
                </c:pt>
                <c:pt idx="3250">
                  <c:v>11:05:58</c:v>
                </c:pt>
                <c:pt idx="3251">
                  <c:v>11:05:59</c:v>
                </c:pt>
                <c:pt idx="3252">
                  <c:v>11:06:00</c:v>
                </c:pt>
                <c:pt idx="3253">
                  <c:v>11:06:01</c:v>
                </c:pt>
                <c:pt idx="3254">
                  <c:v>11:06:02</c:v>
                </c:pt>
                <c:pt idx="3255">
                  <c:v>11:06:03</c:v>
                </c:pt>
                <c:pt idx="3256">
                  <c:v>11:06:04</c:v>
                </c:pt>
                <c:pt idx="3257">
                  <c:v>11:06:05</c:v>
                </c:pt>
                <c:pt idx="3258">
                  <c:v>11:06:06</c:v>
                </c:pt>
                <c:pt idx="3259">
                  <c:v>11:06:07</c:v>
                </c:pt>
                <c:pt idx="3260">
                  <c:v>11:06:08</c:v>
                </c:pt>
                <c:pt idx="3261">
                  <c:v>11:06:09</c:v>
                </c:pt>
                <c:pt idx="3262">
                  <c:v>11:06:10</c:v>
                </c:pt>
                <c:pt idx="3263">
                  <c:v>11:06:11</c:v>
                </c:pt>
                <c:pt idx="3264">
                  <c:v>11:06:12</c:v>
                </c:pt>
                <c:pt idx="3265">
                  <c:v>11:06:13</c:v>
                </c:pt>
                <c:pt idx="3266">
                  <c:v>11:06:14</c:v>
                </c:pt>
                <c:pt idx="3267">
                  <c:v>11:06:15</c:v>
                </c:pt>
                <c:pt idx="3268">
                  <c:v>11:06:16</c:v>
                </c:pt>
                <c:pt idx="3269">
                  <c:v>11:06:17</c:v>
                </c:pt>
                <c:pt idx="3270">
                  <c:v>11:06:18</c:v>
                </c:pt>
                <c:pt idx="3271">
                  <c:v>11:06:19</c:v>
                </c:pt>
                <c:pt idx="3272">
                  <c:v>11:06:20</c:v>
                </c:pt>
                <c:pt idx="3273">
                  <c:v>11:06:21</c:v>
                </c:pt>
                <c:pt idx="3274">
                  <c:v>11:06:22</c:v>
                </c:pt>
                <c:pt idx="3275">
                  <c:v>11:06:23</c:v>
                </c:pt>
                <c:pt idx="3276">
                  <c:v>11:06:24</c:v>
                </c:pt>
                <c:pt idx="3277">
                  <c:v>11:06:25</c:v>
                </c:pt>
                <c:pt idx="3278">
                  <c:v>11:06:26</c:v>
                </c:pt>
                <c:pt idx="3279">
                  <c:v>11:06:27</c:v>
                </c:pt>
                <c:pt idx="3280">
                  <c:v>11:06:28</c:v>
                </c:pt>
                <c:pt idx="3281">
                  <c:v>11:06:29</c:v>
                </c:pt>
                <c:pt idx="3282">
                  <c:v>11:06:30</c:v>
                </c:pt>
                <c:pt idx="3283">
                  <c:v>11:06:31</c:v>
                </c:pt>
                <c:pt idx="3284">
                  <c:v>11:06:32</c:v>
                </c:pt>
                <c:pt idx="3285">
                  <c:v>11:06:33</c:v>
                </c:pt>
                <c:pt idx="3286">
                  <c:v>11:06:34</c:v>
                </c:pt>
                <c:pt idx="3287">
                  <c:v>11:06:35</c:v>
                </c:pt>
                <c:pt idx="3288">
                  <c:v>11:06:36</c:v>
                </c:pt>
                <c:pt idx="3289">
                  <c:v>11:06:37</c:v>
                </c:pt>
                <c:pt idx="3290">
                  <c:v>11:06:38</c:v>
                </c:pt>
                <c:pt idx="3291">
                  <c:v>11:06:39</c:v>
                </c:pt>
                <c:pt idx="3292">
                  <c:v>11:06:40</c:v>
                </c:pt>
                <c:pt idx="3293">
                  <c:v>11:06:41</c:v>
                </c:pt>
                <c:pt idx="3294">
                  <c:v>11:06:42</c:v>
                </c:pt>
                <c:pt idx="3295">
                  <c:v>11:06:43</c:v>
                </c:pt>
                <c:pt idx="3296">
                  <c:v>11:06:44</c:v>
                </c:pt>
                <c:pt idx="3297">
                  <c:v>11:06:45</c:v>
                </c:pt>
                <c:pt idx="3298">
                  <c:v>11:06:46</c:v>
                </c:pt>
                <c:pt idx="3299">
                  <c:v>11:06:47</c:v>
                </c:pt>
                <c:pt idx="3300">
                  <c:v>11:06:48</c:v>
                </c:pt>
                <c:pt idx="3301">
                  <c:v>11:06:49</c:v>
                </c:pt>
                <c:pt idx="3302">
                  <c:v>11:06:50</c:v>
                </c:pt>
                <c:pt idx="3303">
                  <c:v>11:06:51</c:v>
                </c:pt>
                <c:pt idx="3304">
                  <c:v>11:06:52</c:v>
                </c:pt>
                <c:pt idx="3305">
                  <c:v>11:06:53</c:v>
                </c:pt>
                <c:pt idx="3306">
                  <c:v>11:06:54</c:v>
                </c:pt>
                <c:pt idx="3307">
                  <c:v>11:06:55</c:v>
                </c:pt>
                <c:pt idx="3308">
                  <c:v>11:06:56</c:v>
                </c:pt>
                <c:pt idx="3309">
                  <c:v>11:06:57</c:v>
                </c:pt>
                <c:pt idx="3310">
                  <c:v>11:06:58</c:v>
                </c:pt>
                <c:pt idx="3311">
                  <c:v>11:06:59</c:v>
                </c:pt>
                <c:pt idx="3312">
                  <c:v>11:07:00</c:v>
                </c:pt>
                <c:pt idx="3313">
                  <c:v>11:07:01</c:v>
                </c:pt>
                <c:pt idx="3314">
                  <c:v>11:07:02</c:v>
                </c:pt>
                <c:pt idx="3315">
                  <c:v>11:07:03</c:v>
                </c:pt>
                <c:pt idx="3316">
                  <c:v>11:07:04</c:v>
                </c:pt>
                <c:pt idx="3317">
                  <c:v>11:07:05</c:v>
                </c:pt>
                <c:pt idx="3318">
                  <c:v>11:07:06</c:v>
                </c:pt>
                <c:pt idx="3319">
                  <c:v>11:07:07</c:v>
                </c:pt>
                <c:pt idx="3320">
                  <c:v>11:07:08</c:v>
                </c:pt>
                <c:pt idx="3321">
                  <c:v>11:07:09</c:v>
                </c:pt>
                <c:pt idx="3322">
                  <c:v>11:07:10</c:v>
                </c:pt>
                <c:pt idx="3323">
                  <c:v>11:07:11</c:v>
                </c:pt>
                <c:pt idx="3324">
                  <c:v>11:07:12</c:v>
                </c:pt>
                <c:pt idx="3325">
                  <c:v>11:07:13</c:v>
                </c:pt>
                <c:pt idx="3326">
                  <c:v>11:07:14</c:v>
                </c:pt>
                <c:pt idx="3327">
                  <c:v>11:07:15</c:v>
                </c:pt>
                <c:pt idx="3328">
                  <c:v>11:07:16</c:v>
                </c:pt>
                <c:pt idx="3329">
                  <c:v>11:07:17</c:v>
                </c:pt>
                <c:pt idx="3330">
                  <c:v>11:07:18</c:v>
                </c:pt>
                <c:pt idx="3331">
                  <c:v>11:07:19</c:v>
                </c:pt>
                <c:pt idx="3332">
                  <c:v>11:07:20</c:v>
                </c:pt>
                <c:pt idx="3333">
                  <c:v>11:07:21</c:v>
                </c:pt>
                <c:pt idx="3334">
                  <c:v>11:07:22</c:v>
                </c:pt>
                <c:pt idx="3335">
                  <c:v>11:07:23</c:v>
                </c:pt>
                <c:pt idx="3336">
                  <c:v>11:07:24</c:v>
                </c:pt>
                <c:pt idx="3337">
                  <c:v>11:07:25</c:v>
                </c:pt>
                <c:pt idx="3338">
                  <c:v>11:07:26</c:v>
                </c:pt>
                <c:pt idx="3339">
                  <c:v>11:07:27</c:v>
                </c:pt>
                <c:pt idx="3340">
                  <c:v>11:07:28</c:v>
                </c:pt>
                <c:pt idx="3341">
                  <c:v>11:07:29</c:v>
                </c:pt>
                <c:pt idx="3342">
                  <c:v>11:07:30</c:v>
                </c:pt>
                <c:pt idx="3343">
                  <c:v>11:07:31</c:v>
                </c:pt>
                <c:pt idx="3344">
                  <c:v>11:07:32</c:v>
                </c:pt>
                <c:pt idx="3345">
                  <c:v>11:07:33</c:v>
                </c:pt>
                <c:pt idx="3346">
                  <c:v>11:07:34</c:v>
                </c:pt>
                <c:pt idx="3347">
                  <c:v>11:07:35</c:v>
                </c:pt>
                <c:pt idx="3348">
                  <c:v>11:07:36</c:v>
                </c:pt>
                <c:pt idx="3349">
                  <c:v>11:07:37</c:v>
                </c:pt>
                <c:pt idx="3350">
                  <c:v>11:07:38</c:v>
                </c:pt>
                <c:pt idx="3351">
                  <c:v>11:07:39</c:v>
                </c:pt>
                <c:pt idx="3352">
                  <c:v>11:07:40</c:v>
                </c:pt>
                <c:pt idx="3353">
                  <c:v>11:07:41</c:v>
                </c:pt>
                <c:pt idx="3354">
                  <c:v>11:07:42</c:v>
                </c:pt>
                <c:pt idx="3355">
                  <c:v>11:07:43</c:v>
                </c:pt>
                <c:pt idx="3356">
                  <c:v>11:07:44</c:v>
                </c:pt>
                <c:pt idx="3357">
                  <c:v>11:07:45</c:v>
                </c:pt>
                <c:pt idx="3358">
                  <c:v>11:07:46</c:v>
                </c:pt>
                <c:pt idx="3359">
                  <c:v>11:07:47</c:v>
                </c:pt>
                <c:pt idx="3360">
                  <c:v>11:07:48</c:v>
                </c:pt>
                <c:pt idx="3361">
                  <c:v>11:07:49</c:v>
                </c:pt>
                <c:pt idx="3362">
                  <c:v>11:07:50</c:v>
                </c:pt>
                <c:pt idx="3363">
                  <c:v>11:07:51</c:v>
                </c:pt>
                <c:pt idx="3364">
                  <c:v>11:07:52</c:v>
                </c:pt>
                <c:pt idx="3365">
                  <c:v>11:07:53</c:v>
                </c:pt>
                <c:pt idx="3366">
                  <c:v>11:07:54</c:v>
                </c:pt>
                <c:pt idx="3367">
                  <c:v>11:07:55</c:v>
                </c:pt>
                <c:pt idx="3368">
                  <c:v>11:07:56</c:v>
                </c:pt>
                <c:pt idx="3369">
                  <c:v>11:07:57</c:v>
                </c:pt>
                <c:pt idx="3370">
                  <c:v>11:07:58</c:v>
                </c:pt>
                <c:pt idx="3371">
                  <c:v>11:07:59</c:v>
                </c:pt>
                <c:pt idx="3372">
                  <c:v>11:08:00</c:v>
                </c:pt>
                <c:pt idx="3373">
                  <c:v>11:08:01</c:v>
                </c:pt>
                <c:pt idx="3374">
                  <c:v>11:08:02</c:v>
                </c:pt>
                <c:pt idx="3375">
                  <c:v>11:08:03</c:v>
                </c:pt>
                <c:pt idx="3376">
                  <c:v>11:08:04</c:v>
                </c:pt>
                <c:pt idx="3377">
                  <c:v>11:08:05</c:v>
                </c:pt>
                <c:pt idx="3378">
                  <c:v>11:08:06</c:v>
                </c:pt>
                <c:pt idx="3379">
                  <c:v>11:08:07</c:v>
                </c:pt>
                <c:pt idx="3380">
                  <c:v>11:08:08</c:v>
                </c:pt>
                <c:pt idx="3381">
                  <c:v>11:08:09</c:v>
                </c:pt>
                <c:pt idx="3382">
                  <c:v>11:08:10</c:v>
                </c:pt>
                <c:pt idx="3383">
                  <c:v>11:08:11</c:v>
                </c:pt>
                <c:pt idx="3384">
                  <c:v>11:08:12</c:v>
                </c:pt>
                <c:pt idx="3385">
                  <c:v>11:08:13</c:v>
                </c:pt>
                <c:pt idx="3386">
                  <c:v>11:08:14</c:v>
                </c:pt>
                <c:pt idx="3387">
                  <c:v>11:08:15</c:v>
                </c:pt>
                <c:pt idx="3388">
                  <c:v>11:08:16</c:v>
                </c:pt>
                <c:pt idx="3389">
                  <c:v>11:08:17</c:v>
                </c:pt>
                <c:pt idx="3390">
                  <c:v>11:08:18</c:v>
                </c:pt>
                <c:pt idx="3391">
                  <c:v>11:08:19</c:v>
                </c:pt>
                <c:pt idx="3392">
                  <c:v>11:08:20</c:v>
                </c:pt>
                <c:pt idx="3393">
                  <c:v>11:08:21</c:v>
                </c:pt>
                <c:pt idx="3394">
                  <c:v>11:08:22</c:v>
                </c:pt>
                <c:pt idx="3395">
                  <c:v>11:08:23</c:v>
                </c:pt>
                <c:pt idx="3396">
                  <c:v>11:08:24</c:v>
                </c:pt>
                <c:pt idx="3397">
                  <c:v>11:08:25</c:v>
                </c:pt>
                <c:pt idx="3398">
                  <c:v>11:08:26</c:v>
                </c:pt>
                <c:pt idx="3399">
                  <c:v>11:08:27</c:v>
                </c:pt>
                <c:pt idx="3400">
                  <c:v>11:08:28</c:v>
                </c:pt>
                <c:pt idx="3401">
                  <c:v>11:08:29</c:v>
                </c:pt>
                <c:pt idx="3402">
                  <c:v>11:08:30</c:v>
                </c:pt>
                <c:pt idx="3403">
                  <c:v>11:08:31</c:v>
                </c:pt>
                <c:pt idx="3404">
                  <c:v>11:08:32</c:v>
                </c:pt>
                <c:pt idx="3405">
                  <c:v>11:08:33</c:v>
                </c:pt>
                <c:pt idx="3406">
                  <c:v>11:08:34</c:v>
                </c:pt>
                <c:pt idx="3407">
                  <c:v>11:08:35</c:v>
                </c:pt>
                <c:pt idx="3408">
                  <c:v>11:08:36</c:v>
                </c:pt>
                <c:pt idx="3409">
                  <c:v>11:08:37</c:v>
                </c:pt>
                <c:pt idx="3410">
                  <c:v>11:08:38</c:v>
                </c:pt>
                <c:pt idx="3411">
                  <c:v>11:08:39</c:v>
                </c:pt>
                <c:pt idx="3412">
                  <c:v>11:08:40</c:v>
                </c:pt>
                <c:pt idx="3413">
                  <c:v>11:08:41</c:v>
                </c:pt>
                <c:pt idx="3414">
                  <c:v>11:08:42</c:v>
                </c:pt>
                <c:pt idx="3415">
                  <c:v>11:08:43</c:v>
                </c:pt>
                <c:pt idx="3416">
                  <c:v>11:08:44</c:v>
                </c:pt>
                <c:pt idx="3417">
                  <c:v>11:08:45</c:v>
                </c:pt>
                <c:pt idx="3418">
                  <c:v>11:08:46</c:v>
                </c:pt>
                <c:pt idx="3419">
                  <c:v>11:08:47</c:v>
                </c:pt>
                <c:pt idx="3420">
                  <c:v>11:08:48</c:v>
                </c:pt>
                <c:pt idx="3421">
                  <c:v>11:08:49</c:v>
                </c:pt>
                <c:pt idx="3422">
                  <c:v>11:08:50</c:v>
                </c:pt>
                <c:pt idx="3423">
                  <c:v>11:08:51</c:v>
                </c:pt>
                <c:pt idx="3424">
                  <c:v>11:08:52</c:v>
                </c:pt>
                <c:pt idx="3425">
                  <c:v>11:08:53</c:v>
                </c:pt>
                <c:pt idx="3426">
                  <c:v>11:08:54</c:v>
                </c:pt>
                <c:pt idx="3427">
                  <c:v>11:08:55</c:v>
                </c:pt>
                <c:pt idx="3428">
                  <c:v>11:08:56</c:v>
                </c:pt>
                <c:pt idx="3429">
                  <c:v>11:08:57</c:v>
                </c:pt>
                <c:pt idx="3430">
                  <c:v>11:08:58</c:v>
                </c:pt>
                <c:pt idx="3431">
                  <c:v>11:08:59</c:v>
                </c:pt>
                <c:pt idx="3432">
                  <c:v>11:09:00</c:v>
                </c:pt>
                <c:pt idx="3433">
                  <c:v>11:09:01</c:v>
                </c:pt>
                <c:pt idx="3434">
                  <c:v>11:09:02</c:v>
                </c:pt>
                <c:pt idx="3435">
                  <c:v>11:09:03</c:v>
                </c:pt>
                <c:pt idx="3436">
                  <c:v>11:09:04</c:v>
                </c:pt>
                <c:pt idx="3437">
                  <c:v>11:09:05</c:v>
                </c:pt>
                <c:pt idx="3438">
                  <c:v>11:09:06</c:v>
                </c:pt>
                <c:pt idx="3439">
                  <c:v>11:09:07</c:v>
                </c:pt>
                <c:pt idx="3440">
                  <c:v>11:09:08</c:v>
                </c:pt>
                <c:pt idx="3441">
                  <c:v>11:09:09</c:v>
                </c:pt>
                <c:pt idx="3442">
                  <c:v>11:09:10</c:v>
                </c:pt>
                <c:pt idx="3443">
                  <c:v>11:09:11</c:v>
                </c:pt>
                <c:pt idx="3444">
                  <c:v>11:09:12</c:v>
                </c:pt>
                <c:pt idx="3445">
                  <c:v>11:09:13</c:v>
                </c:pt>
                <c:pt idx="3446">
                  <c:v>11:09:14</c:v>
                </c:pt>
                <c:pt idx="3447">
                  <c:v>11:09:15</c:v>
                </c:pt>
                <c:pt idx="3448">
                  <c:v>11:09:16</c:v>
                </c:pt>
                <c:pt idx="3449">
                  <c:v>11:09:17</c:v>
                </c:pt>
                <c:pt idx="3450">
                  <c:v>11:09:18</c:v>
                </c:pt>
                <c:pt idx="3451">
                  <c:v>11:09:19</c:v>
                </c:pt>
                <c:pt idx="3452">
                  <c:v>11:09:20</c:v>
                </c:pt>
                <c:pt idx="3453">
                  <c:v>11:09:21</c:v>
                </c:pt>
                <c:pt idx="3454">
                  <c:v>11:09:22</c:v>
                </c:pt>
                <c:pt idx="3455">
                  <c:v>11:09:23</c:v>
                </c:pt>
                <c:pt idx="3456">
                  <c:v>11:09:24</c:v>
                </c:pt>
                <c:pt idx="3457">
                  <c:v>11:09:25</c:v>
                </c:pt>
                <c:pt idx="3458">
                  <c:v>11:09:26</c:v>
                </c:pt>
                <c:pt idx="3459">
                  <c:v>11:09:27</c:v>
                </c:pt>
                <c:pt idx="3460">
                  <c:v>11:09:28</c:v>
                </c:pt>
                <c:pt idx="3461">
                  <c:v>11:09:29</c:v>
                </c:pt>
                <c:pt idx="3462">
                  <c:v>11:09:30</c:v>
                </c:pt>
                <c:pt idx="3463">
                  <c:v>11:09:31</c:v>
                </c:pt>
                <c:pt idx="3464">
                  <c:v>11:09:32</c:v>
                </c:pt>
                <c:pt idx="3465">
                  <c:v>11:09:33</c:v>
                </c:pt>
                <c:pt idx="3466">
                  <c:v>11:09:34</c:v>
                </c:pt>
                <c:pt idx="3467">
                  <c:v>11:09:35</c:v>
                </c:pt>
                <c:pt idx="3468">
                  <c:v>11:09:36</c:v>
                </c:pt>
                <c:pt idx="3469">
                  <c:v>11:09:37</c:v>
                </c:pt>
                <c:pt idx="3470">
                  <c:v>11:09:38</c:v>
                </c:pt>
                <c:pt idx="3471">
                  <c:v>11:09:39</c:v>
                </c:pt>
                <c:pt idx="3472">
                  <c:v>11:09:40</c:v>
                </c:pt>
                <c:pt idx="3473">
                  <c:v>11:09:41</c:v>
                </c:pt>
                <c:pt idx="3474">
                  <c:v>11:09:42</c:v>
                </c:pt>
                <c:pt idx="3475">
                  <c:v>11:09:43</c:v>
                </c:pt>
                <c:pt idx="3476">
                  <c:v>11:09:44</c:v>
                </c:pt>
                <c:pt idx="3477">
                  <c:v>11:09:45</c:v>
                </c:pt>
                <c:pt idx="3478">
                  <c:v>11:09:46</c:v>
                </c:pt>
                <c:pt idx="3479">
                  <c:v>11:09:47</c:v>
                </c:pt>
                <c:pt idx="3480">
                  <c:v>11:09:48</c:v>
                </c:pt>
                <c:pt idx="3481">
                  <c:v>11:09:49</c:v>
                </c:pt>
                <c:pt idx="3482">
                  <c:v>11:09:50</c:v>
                </c:pt>
                <c:pt idx="3483">
                  <c:v>11:09:51</c:v>
                </c:pt>
                <c:pt idx="3484">
                  <c:v>11:09:52</c:v>
                </c:pt>
                <c:pt idx="3485">
                  <c:v>11:09:53</c:v>
                </c:pt>
                <c:pt idx="3486">
                  <c:v>11:09:54</c:v>
                </c:pt>
                <c:pt idx="3487">
                  <c:v>11:09:55</c:v>
                </c:pt>
                <c:pt idx="3488">
                  <c:v>11:09:56</c:v>
                </c:pt>
                <c:pt idx="3489">
                  <c:v>11:09:57</c:v>
                </c:pt>
                <c:pt idx="3490">
                  <c:v>11:09:58</c:v>
                </c:pt>
                <c:pt idx="3491">
                  <c:v>11:09:59</c:v>
                </c:pt>
                <c:pt idx="3492">
                  <c:v>11:10:00</c:v>
                </c:pt>
                <c:pt idx="3493">
                  <c:v>11:10:01</c:v>
                </c:pt>
                <c:pt idx="3494">
                  <c:v>11:10:02</c:v>
                </c:pt>
                <c:pt idx="3495">
                  <c:v>11:10:03</c:v>
                </c:pt>
                <c:pt idx="3496">
                  <c:v>11:10:04</c:v>
                </c:pt>
                <c:pt idx="3497">
                  <c:v>11:10:05</c:v>
                </c:pt>
                <c:pt idx="3498">
                  <c:v>11:10:06</c:v>
                </c:pt>
                <c:pt idx="3499">
                  <c:v>11:10:07</c:v>
                </c:pt>
                <c:pt idx="3500">
                  <c:v>11:10:08</c:v>
                </c:pt>
                <c:pt idx="3501">
                  <c:v>11:10:09</c:v>
                </c:pt>
                <c:pt idx="3502">
                  <c:v>11:10:10</c:v>
                </c:pt>
                <c:pt idx="3503">
                  <c:v>11:10:11</c:v>
                </c:pt>
                <c:pt idx="3504">
                  <c:v>11:10:12</c:v>
                </c:pt>
                <c:pt idx="3505">
                  <c:v>11:10:13</c:v>
                </c:pt>
                <c:pt idx="3506">
                  <c:v>11:10:14</c:v>
                </c:pt>
                <c:pt idx="3507">
                  <c:v>11:10:15</c:v>
                </c:pt>
                <c:pt idx="3508">
                  <c:v>11:10:16</c:v>
                </c:pt>
                <c:pt idx="3509">
                  <c:v>11:10:17</c:v>
                </c:pt>
                <c:pt idx="3510">
                  <c:v>11:10:18</c:v>
                </c:pt>
                <c:pt idx="3511">
                  <c:v>11:10:19</c:v>
                </c:pt>
                <c:pt idx="3512">
                  <c:v>11:10:20</c:v>
                </c:pt>
                <c:pt idx="3513">
                  <c:v>11:10:21</c:v>
                </c:pt>
                <c:pt idx="3514">
                  <c:v>11:10:22</c:v>
                </c:pt>
                <c:pt idx="3515">
                  <c:v>11:10:23</c:v>
                </c:pt>
                <c:pt idx="3516">
                  <c:v>11:10:24</c:v>
                </c:pt>
                <c:pt idx="3517">
                  <c:v>11:10:25</c:v>
                </c:pt>
                <c:pt idx="3518">
                  <c:v>11:10:26</c:v>
                </c:pt>
                <c:pt idx="3519">
                  <c:v>11:10:27</c:v>
                </c:pt>
                <c:pt idx="3520">
                  <c:v>11:10:28</c:v>
                </c:pt>
                <c:pt idx="3521">
                  <c:v>11:10:29</c:v>
                </c:pt>
                <c:pt idx="3522">
                  <c:v>11:10:30</c:v>
                </c:pt>
                <c:pt idx="3523">
                  <c:v>11:10:31</c:v>
                </c:pt>
                <c:pt idx="3524">
                  <c:v>11:10:32</c:v>
                </c:pt>
                <c:pt idx="3525">
                  <c:v>11:10:33</c:v>
                </c:pt>
                <c:pt idx="3526">
                  <c:v>11:10:34</c:v>
                </c:pt>
                <c:pt idx="3527">
                  <c:v>11:10:35</c:v>
                </c:pt>
                <c:pt idx="3528">
                  <c:v>11:10:36</c:v>
                </c:pt>
                <c:pt idx="3529">
                  <c:v>11:10:37</c:v>
                </c:pt>
                <c:pt idx="3530">
                  <c:v>11:10:38</c:v>
                </c:pt>
                <c:pt idx="3531">
                  <c:v>11:10:39</c:v>
                </c:pt>
                <c:pt idx="3532">
                  <c:v>11:10:40</c:v>
                </c:pt>
                <c:pt idx="3533">
                  <c:v>11:10:41</c:v>
                </c:pt>
                <c:pt idx="3534">
                  <c:v>11:10:42</c:v>
                </c:pt>
                <c:pt idx="3535">
                  <c:v>11:10:43</c:v>
                </c:pt>
                <c:pt idx="3536">
                  <c:v>11:10:44</c:v>
                </c:pt>
                <c:pt idx="3537">
                  <c:v>11:10:45</c:v>
                </c:pt>
                <c:pt idx="3538">
                  <c:v>11:10:46</c:v>
                </c:pt>
                <c:pt idx="3539">
                  <c:v>11:10:47</c:v>
                </c:pt>
                <c:pt idx="3540">
                  <c:v>11:10:48</c:v>
                </c:pt>
                <c:pt idx="3541">
                  <c:v>11:10:49</c:v>
                </c:pt>
                <c:pt idx="3542">
                  <c:v>11:10:50</c:v>
                </c:pt>
                <c:pt idx="3543">
                  <c:v>11:10:51</c:v>
                </c:pt>
                <c:pt idx="3544">
                  <c:v>11:10:52</c:v>
                </c:pt>
                <c:pt idx="3545">
                  <c:v>11:10:53</c:v>
                </c:pt>
                <c:pt idx="3546">
                  <c:v>11:10:54</c:v>
                </c:pt>
                <c:pt idx="3547">
                  <c:v>11:10:55</c:v>
                </c:pt>
                <c:pt idx="3548">
                  <c:v>11:10:56</c:v>
                </c:pt>
                <c:pt idx="3549">
                  <c:v>11:10:57</c:v>
                </c:pt>
                <c:pt idx="3550">
                  <c:v>11:10:58</c:v>
                </c:pt>
                <c:pt idx="3551">
                  <c:v>11:10:59</c:v>
                </c:pt>
                <c:pt idx="3552">
                  <c:v>11:11:00</c:v>
                </c:pt>
                <c:pt idx="3553">
                  <c:v>11:11:01</c:v>
                </c:pt>
                <c:pt idx="3554">
                  <c:v>11:11:02</c:v>
                </c:pt>
                <c:pt idx="3555">
                  <c:v>11:11:03</c:v>
                </c:pt>
                <c:pt idx="3556">
                  <c:v>11:11:04</c:v>
                </c:pt>
                <c:pt idx="3557">
                  <c:v>11:11:05</c:v>
                </c:pt>
                <c:pt idx="3558">
                  <c:v>11:11:06</c:v>
                </c:pt>
                <c:pt idx="3559">
                  <c:v>11:11:07</c:v>
                </c:pt>
                <c:pt idx="3560">
                  <c:v>11:11:08</c:v>
                </c:pt>
                <c:pt idx="3561">
                  <c:v>11:11:09</c:v>
                </c:pt>
                <c:pt idx="3562">
                  <c:v>11:11:10</c:v>
                </c:pt>
                <c:pt idx="3563">
                  <c:v>11:11:11</c:v>
                </c:pt>
                <c:pt idx="3564">
                  <c:v>11:11:12</c:v>
                </c:pt>
                <c:pt idx="3565">
                  <c:v>11:11:13</c:v>
                </c:pt>
                <c:pt idx="3566">
                  <c:v>11:11:14</c:v>
                </c:pt>
                <c:pt idx="3567">
                  <c:v>11:11:15</c:v>
                </c:pt>
                <c:pt idx="3568">
                  <c:v>11:11:16</c:v>
                </c:pt>
                <c:pt idx="3569">
                  <c:v>11:11:17</c:v>
                </c:pt>
                <c:pt idx="3570">
                  <c:v>11:11:18</c:v>
                </c:pt>
                <c:pt idx="3571">
                  <c:v>11:11:19</c:v>
                </c:pt>
                <c:pt idx="3572">
                  <c:v>11:11:20</c:v>
                </c:pt>
                <c:pt idx="3573">
                  <c:v>11:11:21</c:v>
                </c:pt>
                <c:pt idx="3574">
                  <c:v>11:11:22</c:v>
                </c:pt>
                <c:pt idx="3575">
                  <c:v>11:11:23</c:v>
                </c:pt>
                <c:pt idx="3576">
                  <c:v>11:11:24</c:v>
                </c:pt>
                <c:pt idx="3577">
                  <c:v>11:11:25</c:v>
                </c:pt>
                <c:pt idx="3578">
                  <c:v>11:11:26</c:v>
                </c:pt>
                <c:pt idx="3579">
                  <c:v>11:11:27</c:v>
                </c:pt>
                <c:pt idx="3580">
                  <c:v>11:11:28</c:v>
                </c:pt>
                <c:pt idx="3581">
                  <c:v>11:11:29</c:v>
                </c:pt>
                <c:pt idx="3582">
                  <c:v>11:11:30</c:v>
                </c:pt>
                <c:pt idx="3583">
                  <c:v>11:11:31</c:v>
                </c:pt>
                <c:pt idx="3584">
                  <c:v>11:11:32</c:v>
                </c:pt>
                <c:pt idx="3585">
                  <c:v>11:11:33</c:v>
                </c:pt>
                <c:pt idx="3586">
                  <c:v>11:11:34</c:v>
                </c:pt>
                <c:pt idx="3587">
                  <c:v>11:11:35</c:v>
                </c:pt>
                <c:pt idx="3588">
                  <c:v>11:11:36</c:v>
                </c:pt>
                <c:pt idx="3589">
                  <c:v>11:11:37</c:v>
                </c:pt>
                <c:pt idx="3590">
                  <c:v>11:11:38</c:v>
                </c:pt>
                <c:pt idx="3591">
                  <c:v>11:11:39</c:v>
                </c:pt>
                <c:pt idx="3592">
                  <c:v>11:11:40</c:v>
                </c:pt>
                <c:pt idx="3593">
                  <c:v>11:11:41</c:v>
                </c:pt>
                <c:pt idx="3594">
                  <c:v>11:11:42</c:v>
                </c:pt>
                <c:pt idx="3595">
                  <c:v>11:11:43</c:v>
                </c:pt>
                <c:pt idx="3596">
                  <c:v>11:11:44</c:v>
                </c:pt>
                <c:pt idx="3597">
                  <c:v>11:11:45</c:v>
                </c:pt>
                <c:pt idx="3598">
                  <c:v>11:11:46</c:v>
                </c:pt>
                <c:pt idx="3599">
                  <c:v>11:11:47</c:v>
                </c:pt>
                <c:pt idx="3600">
                  <c:v>11:11:48</c:v>
                </c:pt>
                <c:pt idx="3601">
                  <c:v>11:11:49</c:v>
                </c:pt>
                <c:pt idx="3602">
                  <c:v>11:11:50</c:v>
                </c:pt>
                <c:pt idx="3603">
                  <c:v>11:11:51</c:v>
                </c:pt>
                <c:pt idx="3604">
                  <c:v>11:11:52</c:v>
                </c:pt>
                <c:pt idx="3605">
                  <c:v>11:11:53</c:v>
                </c:pt>
                <c:pt idx="3606">
                  <c:v>11:11:54</c:v>
                </c:pt>
                <c:pt idx="3607">
                  <c:v>11:11:55</c:v>
                </c:pt>
                <c:pt idx="3608">
                  <c:v>11:11:56</c:v>
                </c:pt>
                <c:pt idx="3609">
                  <c:v>11:11:57</c:v>
                </c:pt>
                <c:pt idx="3610">
                  <c:v>11:11:58</c:v>
                </c:pt>
                <c:pt idx="3611">
                  <c:v>11:11:59</c:v>
                </c:pt>
                <c:pt idx="3612">
                  <c:v>11:12:00</c:v>
                </c:pt>
                <c:pt idx="3613">
                  <c:v>11:12:01</c:v>
                </c:pt>
                <c:pt idx="3614">
                  <c:v>11:12:02</c:v>
                </c:pt>
                <c:pt idx="3615">
                  <c:v>11:12:03</c:v>
                </c:pt>
                <c:pt idx="3616">
                  <c:v>11:12:04</c:v>
                </c:pt>
                <c:pt idx="3617">
                  <c:v>11:12:05</c:v>
                </c:pt>
                <c:pt idx="3618">
                  <c:v>11:12:06</c:v>
                </c:pt>
                <c:pt idx="3619">
                  <c:v>11:12:07</c:v>
                </c:pt>
                <c:pt idx="3620">
                  <c:v>11:12:08</c:v>
                </c:pt>
                <c:pt idx="3621">
                  <c:v>11:12:09</c:v>
                </c:pt>
                <c:pt idx="3622">
                  <c:v>11:12:10</c:v>
                </c:pt>
                <c:pt idx="3623">
                  <c:v>11:12:11</c:v>
                </c:pt>
                <c:pt idx="3624">
                  <c:v>11:12:12</c:v>
                </c:pt>
                <c:pt idx="3625">
                  <c:v>11:12:13</c:v>
                </c:pt>
                <c:pt idx="3626">
                  <c:v>11:12:14</c:v>
                </c:pt>
                <c:pt idx="3627">
                  <c:v>11:12:15</c:v>
                </c:pt>
                <c:pt idx="3628">
                  <c:v>11:12:16</c:v>
                </c:pt>
                <c:pt idx="3629">
                  <c:v>11:12:17</c:v>
                </c:pt>
                <c:pt idx="3630">
                  <c:v>11:12:18</c:v>
                </c:pt>
                <c:pt idx="3631">
                  <c:v>11:12:19</c:v>
                </c:pt>
                <c:pt idx="3632">
                  <c:v>11:12:20</c:v>
                </c:pt>
                <c:pt idx="3633">
                  <c:v>11:12:21</c:v>
                </c:pt>
                <c:pt idx="3634">
                  <c:v>11:12:22</c:v>
                </c:pt>
                <c:pt idx="3635">
                  <c:v>11:12:23</c:v>
                </c:pt>
                <c:pt idx="3636">
                  <c:v>11:12:24</c:v>
                </c:pt>
                <c:pt idx="3637">
                  <c:v>11:12:25</c:v>
                </c:pt>
                <c:pt idx="3638">
                  <c:v>11:12:26</c:v>
                </c:pt>
                <c:pt idx="3639">
                  <c:v>11:12:27</c:v>
                </c:pt>
                <c:pt idx="3640">
                  <c:v>11:12:28</c:v>
                </c:pt>
                <c:pt idx="3641">
                  <c:v>11:12:29</c:v>
                </c:pt>
                <c:pt idx="3642">
                  <c:v>11:12:30</c:v>
                </c:pt>
                <c:pt idx="3643">
                  <c:v>11:12:31</c:v>
                </c:pt>
                <c:pt idx="3644">
                  <c:v>11:12:32</c:v>
                </c:pt>
                <c:pt idx="3645">
                  <c:v>11:12:33</c:v>
                </c:pt>
                <c:pt idx="3646">
                  <c:v>11:12:34</c:v>
                </c:pt>
                <c:pt idx="3647">
                  <c:v>11:12:35</c:v>
                </c:pt>
                <c:pt idx="3648">
                  <c:v>11:12:36</c:v>
                </c:pt>
                <c:pt idx="3649">
                  <c:v>11:12:37</c:v>
                </c:pt>
                <c:pt idx="3650">
                  <c:v>11:12:38</c:v>
                </c:pt>
                <c:pt idx="3651">
                  <c:v>11:12:39</c:v>
                </c:pt>
                <c:pt idx="3652">
                  <c:v>11:12:40</c:v>
                </c:pt>
                <c:pt idx="3653">
                  <c:v>11:12:41</c:v>
                </c:pt>
                <c:pt idx="3654">
                  <c:v>11:12:42</c:v>
                </c:pt>
                <c:pt idx="3655">
                  <c:v>11:12:43</c:v>
                </c:pt>
                <c:pt idx="3656">
                  <c:v>11:12:44</c:v>
                </c:pt>
                <c:pt idx="3657">
                  <c:v>11:12:45</c:v>
                </c:pt>
                <c:pt idx="3658">
                  <c:v>11:12:46</c:v>
                </c:pt>
                <c:pt idx="3659">
                  <c:v>11:12:47</c:v>
                </c:pt>
                <c:pt idx="3660">
                  <c:v>11:12:48</c:v>
                </c:pt>
                <c:pt idx="3661">
                  <c:v>11:12:49</c:v>
                </c:pt>
                <c:pt idx="3662">
                  <c:v>11:12:50</c:v>
                </c:pt>
                <c:pt idx="3663">
                  <c:v>11:12:51</c:v>
                </c:pt>
                <c:pt idx="3664">
                  <c:v>11:12:52</c:v>
                </c:pt>
                <c:pt idx="3665">
                  <c:v>11:12:53</c:v>
                </c:pt>
                <c:pt idx="3666">
                  <c:v>11:12:54</c:v>
                </c:pt>
                <c:pt idx="3667">
                  <c:v>11:12:55</c:v>
                </c:pt>
                <c:pt idx="3668">
                  <c:v>11:12:56</c:v>
                </c:pt>
                <c:pt idx="3669">
                  <c:v>11:12:57</c:v>
                </c:pt>
                <c:pt idx="3670">
                  <c:v>11:12:58</c:v>
                </c:pt>
                <c:pt idx="3671">
                  <c:v>11:12:59</c:v>
                </c:pt>
                <c:pt idx="3672">
                  <c:v>11:13:00</c:v>
                </c:pt>
                <c:pt idx="3673">
                  <c:v>11:13:01</c:v>
                </c:pt>
                <c:pt idx="3674">
                  <c:v>11:13:02</c:v>
                </c:pt>
                <c:pt idx="3675">
                  <c:v>11:13:03</c:v>
                </c:pt>
                <c:pt idx="3676">
                  <c:v>11:13:04</c:v>
                </c:pt>
                <c:pt idx="3677">
                  <c:v>11:13:05</c:v>
                </c:pt>
                <c:pt idx="3678">
                  <c:v>11:13:06</c:v>
                </c:pt>
                <c:pt idx="3679">
                  <c:v>11:13:07</c:v>
                </c:pt>
                <c:pt idx="3680">
                  <c:v>11:13:08</c:v>
                </c:pt>
                <c:pt idx="3681">
                  <c:v>11:13:09</c:v>
                </c:pt>
                <c:pt idx="3682">
                  <c:v>11:13:10</c:v>
                </c:pt>
                <c:pt idx="3683">
                  <c:v>11:13:11</c:v>
                </c:pt>
                <c:pt idx="3684">
                  <c:v>11:13:12</c:v>
                </c:pt>
                <c:pt idx="3685">
                  <c:v>11:13:13</c:v>
                </c:pt>
                <c:pt idx="3686">
                  <c:v>11:13:14</c:v>
                </c:pt>
                <c:pt idx="3687">
                  <c:v>11:13:15</c:v>
                </c:pt>
                <c:pt idx="3688">
                  <c:v>11:13:16</c:v>
                </c:pt>
                <c:pt idx="3689">
                  <c:v>11:13:17</c:v>
                </c:pt>
                <c:pt idx="3690">
                  <c:v>11:13:18</c:v>
                </c:pt>
                <c:pt idx="3691">
                  <c:v>11:13:19</c:v>
                </c:pt>
                <c:pt idx="3692">
                  <c:v>11:13:20</c:v>
                </c:pt>
                <c:pt idx="3693">
                  <c:v>11:13:21</c:v>
                </c:pt>
                <c:pt idx="3694">
                  <c:v>11:13:22</c:v>
                </c:pt>
                <c:pt idx="3695">
                  <c:v>11:13:23</c:v>
                </c:pt>
                <c:pt idx="3696">
                  <c:v>11:13:24</c:v>
                </c:pt>
                <c:pt idx="3697">
                  <c:v>11:13:25</c:v>
                </c:pt>
                <c:pt idx="3698">
                  <c:v>11:13:26</c:v>
                </c:pt>
                <c:pt idx="3699">
                  <c:v>11:13:27</c:v>
                </c:pt>
                <c:pt idx="3700">
                  <c:v>11:13:28</c:v>
                </c:pt>
                <c:pt idx="3701">
                  <c:v>11:13:29</c:v>
                </c:pt>
                <c:pt idx="3702">
                  <c:v>11:13:30</c:v>
                </c:pt>
                <c:pt idx="3703">
                  <c:v>11:13:31</c:v>
                </c:pt>
                <c:pt idx="3704">
                  <c:v>11:13:32</c:v>
                </c:pt>
                <c:pt idx="3705">
                  <c:v>11:13:33</c:v>
                </c:pt>
                <c:pt idx="3706">
                  <c:v>11:13:34</c:v>
                </c:pt>
                <c:pt idx="3707">
                  <c:v>11:13:35</c:v>
                </c:pt>
                <c:pt idx="3708">
                  <c:v>11:13:36</c:v>
                </c:pt>
                <c:pt idx="3709">
                  <c:v>11:13:37</c:v>
                </c:pt>
                <c:pt idx="3710">
                  <c:v>11:13:38</c:v>
                </c:pt>
                <c:pt idx="3711">
                  <c:v>11:13:39</c:v>
                </c:pt>
                <c:pt idx="3712">
                  <c:v>11:13:40</c:v>
                </c:pt>
                <c:pt idx="3713">
                  <c:v>11:13:41</c:v>
                </c:pt>
                <c:pt idx="3714">
                  <c:v>11:13:42</c:v>
                </c:pt>
                <c:pt idx="3715">
                  <c:v>11:13:43</c:v>
                </c:pt>
                <c:pt idx="3716">
                  <c:v>11:13:44</c:v>
                </c:pt>
                <c:pt idx="3717">
                  <c:v>11:13:45</c:v>
                </c:pt>
                <c:pt idx="3718">
                  <c:v>11:13:46</c:v>
                </c:pt>
                <c:pt idx="3719">
                  <c:v>11:13:47</c:v>
                </c:pt>
                <c:pt idx="3720">
                  <c:v>11:13:48</c:v>
                </c:pt>
                <c:pt idx="3721">
                  <c:v>11:13:49</c:v>
                </c:pt>
                <c:pt idx="3722">
                  <c:v>11:13:50</c:v>
                </c:pt>
                <c:pt idx="3723">
                  <c:v>11:13:51</c:v>
                </c:pt>
                <c:pt idx="3724">
                  <c:v>11:13:52</c:v>
                </c:pt>
                <c:pt idx="3725">
                  <c:v>11:13:53</c:v>
                </c:pt>
                <c:pt idx="3726">
                  <c:v>11:13:54</c:v>
                </c:pt>
                <c:pt idx="3727">
                  <c:v>11:13:55</c:v>
                </c:pt>
                <c:pt idx="3728">
                  <c:v>11:13:56</c:v>
                </c:pt>
                <c:pt idx="3729">
                  <c:v>11:13:57</c:v>
                </c:pt>
                <c:pt idx="3730">
                  <c:v>11:13:58</c:v>
                </c:pt>
                <c:pt idx="3731">
                  <c:v>11:13:59</c:v>
                </c:pt>
                <c:pt idx="3732">
                  <c:v>11:14:00</c:v>
                </c:pt>
                <c:pt idx="3733">
                  <c:v>11:14:01</c:v>
                </c:pt>
                <c:pt idx="3734">
                  <c:v>11:14:02</c:v>
                </c:pt>
                <c:pt idx="3735">
                  <c:v>11:14:03</c:v>
                </c:pt>
                <c:pt idx="3736">
                  <c:v>11:14:04</c:v>
                </c:pt>
                <c:pt idx="3737">
                  <c:v>11:14:05</c:v>
                </c:pt>
                <c:pt idx="3738">
                  <c:v>11:14:06</c:v>
                </c:pt>
                <c:pt idx="3739">
                  <c:v>11:14:07</c:v>
                </c:pt>
                <c:pt idx="3740">
                  <c:v>11:14:08</c:v>
                </c:pt>
                <c:pt idx="3741">
                  <c:v>11:14:09</c:v>
                </c:pt>
                <c:pt idx="3742">
                  <c:v>11:14:10</c:v>
                </c:pt>
                <c:pt idx="3743">
                  <c:v>11:14:11</c:v>
                </c:pt>
                <c:pt idx="3744">
                  <c:v>11:14:12</c:v>
                </c:pt>
                <c:pt idx="3745">
                  <c:v>11:14:13</c:v>
                </c:pt>
                <c:pt idx="3746">
                  <c:v>11:14:14</c:v>
                </c:pt>
                <c:pt idx="3747">
                  <c:v>11:14:15</c:v>
                </c:pt>
                <c:pt idx="3748">
                  <c:v>11:14:16</c:v>
                </c:pt>
                <c:pt idx="3749">
                  <c:v>11:14:17</c:v>
                </c:pt>
                <c:pt idx="3750">
                  <c:v>11:14:18</c:v>
                </c:pt>
                <c:pt idx="3751">
                  <c:v>11:14:19</c:v>
                </c:pt>
                <c:pt idx="3752">
                  <c:v>11:14:20</c:v>
                </c:pt>
                <c:pt idx="3753">
                  <c:v>11:14:21</c:v>
                </c:pt>
                <c:pt idx="3754">
                  <c:v>11:14:22</c:v>
                </c:pt>
                <c:pt idx="3755">
                  <c:v>11:14:23</c:v>
                </c:pt>
                <c:pt idx="3756">
                  <c:v>11:14:24</c:v>
                </c:pt>
                <c:pt idx="3757">
                  <c:v>11:14:25</c:v>
                </c:pt>
                <c:pt idx="3758">
                  <c:v>11:14:26</c:v>
                </c:pt>
                <c:pt idx="3759">
                  <c:v>11:14:27</c:v>
                </c:pt>
                <c:pt idx="3760">
                  <c:v>11:14:28</c:v>
                </c:pt>
                <c:pt idx="3761">
                  <c:v>11:14:29</c:v>
                </c:pt>
                <c:pt idx="3762">
                  <c:v>11:14:30</c:v>
                </c:pt>
                <c:pt idx="3763">
                  <c:v>11:14:31</c:v>
                </c:pt>
                <c:pt idx="3764">
                  <c:v>11:14:32</c:v>
                </c:pt>
                <c:pt idx="3765">
                  <c:v>11:14:33</c:v>
                </c:pt>
                <c:pt idx="3766">
                  <c:v>11:14:34</c:v>
                </c:pt>
                <c:pt idx="3767">
                  <c:v>11:14:35</c:v>
                </c:pt>
                <c:pt idx="3768">
                  <c:v>11:14:36</c:v>
                </c:pt>
                <c:pt idx="3769">
                  <c:v>11:14:37</c:v>
                </c:pt>
                <c:pt idx="3770">
                  <c:v>11:14:38</c:v>
                </c:pt>
                <c:pt idx="3771">
                  <c:v>11:14:39</c:v>
                </c:pt>
                <c:pt idx="3772">
                  <c:v>11:14:40</c:v>
                </c:pt>
                <c:pt idx="3773">
                  <c:v>11:14:41</c:v>
                </c:pt>
                <c:pt idx="3774">
                  <c:v>11:14:42</c:v>
                </c:pt>
                <c:pt idx="3775">
                  <c:v>11:14:43</c:v>
                </c:pt>
                <c:pt idx="3776">
                  <c:v>11:14:44</c:v>
                </c:pt>
                <c:pt idx="3777">
                  <c:v>11:14:45</c:v>
                </c:pt>
                <c:pt idx="3778">
                  <c:v>11:14:46</c:v>
                </c:pt>
                <c:pt idx="3779">
                  <c:v>11:14:47</c:v>
                </c:pt>
                <c:pt idx="3780">
                  <c:v>11:14:48</c:v>
                </c:pt>
                <c:pt idx="3781">
                  <c:v>11:14:49</c:v>
                </c:pt>
                <c:pt idx="3782">
                  <c:v>11:14:50</c:v>
                </c:pt>
                <c:pt idx="3783">
                  <c:v>11:14:51</c:v>
                </c:pt>
                <c:pt idx="3784">
                  <c:v>11:14:52</c:v>
                </c:pt>
                <c:pt idx="3785">
                  <c:v>11:14:53</c:v>
                </c:pt>
                <c:pt idx="3786">
                  <c:v>11:14:54</c:v>
                </c:pt>
                <c:pt idx="3787">
                  <c:v>11:14:55</c:v>
                </c:pt>
                <c:pt idx="3788">
                  <c:v>11:14:56</c:v>
                </c:pt>
                <c:pt idx="3789">
                  <c:v>11:14:57</c:v>
                </c:pt>
                <c:pt idx="3790">
                  <c:v>11:14:58</c:v>
                </c:pt>
                <c:pt idx="3791">
                  <c:v>11:14:59</c:v>
                </c:pt>
                <c:pt idx="3792">
                  <c:v>11:15:00</c:v>
                </c:pt>
                <c:pt idx="3793">
                  <c:v>11:15:01</c:v>
                </c:pt>
                <c:pt idx="3794">
                  <c:v>11:15:02</c:v>
                </c:pt>
                <c:pt idx="3795">
                  <c:v>11:15:03</c:v>
                </c:pt>
                <c:pt idx="3796">
                  <c:v>11:15:04</c:v>
                </c:pt>
                <c:pt idx="3797">
                  <c:v>11:15:05</c:v>
                </c:pt>
                <c:pt idx="3798">
                  <c:v>11:15:06</c:v>
                </c:pt>
                <c:pt idx="3799">
                  <c:v>11:15:07</c:v>
                </c:pt>
                <c:pt idx="3800">
                  <c:v>11:15:08</c:v>
                </c:pt>
                <c:pt idx="3801">
                  <c:v>11:15:09</c:v>
                </c:pt>
                <c:pt idx="3802">
                  <c:v>11:15:10</c:v>
                </c:pt>
                <c:pt idx="3803">
                  <c:v>11:15:11</c:v>
                </c:pt>
                <c:pt idx="3804">
                  <c:v>11:15:12</c:v>
                </c:pt>
                <c:pt idx="3805">
                  <c:v>11:15:13</c:v>
                </c:pt>
                <c:pt idx="3806">
                  <c:v>11:15:14</c:v>
                </c:pt>
                <c:pt idx="3807">
                  <c:v>11:15:15</c:v>
                </c:pt>
                <c:pt idx="3808">
                  <c:v>11:15:16</c:v>
                </c:pt>
                <c:pt idx="3809">
                  <c:v>11:15:17</c:v>
                </c:pt>
                <c:pt idx="3810">
                  <c:v>11:15:18</c:v>
                </c:pt>
                <c:pt idx="3811">
                  <c:v>11:15:19</c:v>
                </c:pt>
                <c:pt idx="3812">
                  <c:v>11:15:20</c:v>
                </c:pt>
                <c:pt idx="3813">
                  <c:v>11:15:21</c:v>
                </c:pt>
                <c:pt idx="3814">
                  <c:v>11:15:22</c:v>
                </c:pt>
                <c:pt idx="3815">
                  <c:v>11:15:23</c:v>
                </c:pt>
                <c:pt idx="3816">
                  <c:v>11:15:24</c:v>
                </c:pt>
                <c:pt idx="3817">
                  <c:v>11:15:25</c:v>
                </c:pt>
                <c:pt idx="3818">
                  <c:v>11:15:26</c:v>
                </c:pt>
                <c:pt idx="3819">
                  <c:v>11:15:27</c:v>
                </c:pt>
                <c:pt idx="3820">
                  <c:v>11:15:28</c:v>
                </c:pt>
                <c:pt idx="3821">
                  <c:v>11:15:29</c:v>
                </c:pt>
                <c:pt idx="3822">
                  <c:v>11:15:30</c:v>
                </c:pt>
                <c:pt idx="3823">
                  <c:v>11:15:31</c:v>
                </c:pt>
                <c:pt idx="3824">
                  <c:v>11:15:32</c:v>
                </c:pt>
                <c:pt idx="3825">
                  <c:v>11:15:33</c:v>
                </c:pt>
                <c:pt idx="3826">
                  <c:v>11:15:34</c:v>
                </c:pt>
                <c:pt idx="3827">
                  <c:v>11:15:35</c:v>
                </c:pt>
                <c:pt idx="3828">
                  <c:v>11:15:36</c:v>
                </c:pt>
                <c:pt idx="3829">
                  <c:v>11:15:37</c:v>
                </c:pt>
                <c:pt idx="3830">
                  <c:v>11:15:38</c:v>
                </c:pt>
                <c:pt idx="3831">
                  <c:v>11:15:39</c:v>
                </c:pt>
                <c:pt idx="3832">
                  <c:v>11:15:40</c:v>
                </c:pt>
                <c:pt idx="3833">
                  <c:v>11:15:41</c:v>
                </c:pt>
                <c:pt idx="3834">
                  <c:v>11:15:42</c:v>
                </c:pt>
                <c:pt idx="3835">
                  <c:v>11:15:43</c:v>
                </c:pt>
                <c:pt idx="3836">
                  <c:v>11:15:44</c:v>
                </c:pt>
                <c:pt idx="3837">
                  <c:v>11:15:45</c:v>
                </c:pt>
                <c:pt idx="3838">
                  <c:v>11:15:46</c:v>
                </c:pt>
                <c:pt idx="3839">
                  <c:v>11:15:47</c:v>
                </c:pt>
                <c:pt idx="3840">
                  <c:v>11:15:48</c:v>
                </c:pt>
                <c:pt idx="3841">
                  <c:v>11:15:49</c:v>
                </c:pt>
                <c:pt idx="3842">
                  <c:v>11:15:50</c:v>
                </c:pt>
                <c:pt idx="3843">
                  <c:v>11:15:51</c:v>
                </c:pt>
                <c:pt idx="3844">
                  <c:v>11:15:52</c:v>
                </c:pt>
                <c:pt idx="3845">
                  <c:v>11:15:53</c:v>
                </c:pt>
                <c:pt idx="3846">
                  <c:v>11:15:54</c:v>
                </c:pt>
                <c:pt idx="3847">
                  <c:v>11:15:55</c:v>
                </c:pt>
                <c:pt idx="3848">
                  <c:v>11:15:56</c:v>
                </c:pt>
                <c:pt idx="3849">
                  <c:v>11:15:57</c:v>
                </c:pt>
                <c:pt idx="3850">
                  <c:v>11:15:58</c:v>
                </c:pt>
                <c:pt idx="3851">
                  <c:v>11:15:59</c:v>
                </c:pt>
                <c:pt idx="3852">
                  <c:v>11:16:00</c:v>
                </c:pt>
                <c:pt idx="3853">
                  <c:v>11:16:01</c:v>
                </c:pt>
                <c:pt idx="3854">
                  <c:v>11:16:02</c:v>
                </c:pt>
                <c:pt idx="3855">
                  <c:v>11:16:03</c:v>
                </c:pt>
                <c:pt idx="3856">
                  <c:v>11:16:04</c:v>
                </c:pt>
                <c:pt idx="3857">
                  <c:v>11:16:05</c:v>
                </c:pt>
                <c:pt idx="3858">
                  <c:v>11:16:06</c:v>
                </c:pt>
                <c:pt idx="3859">
                  <c:v>11:16:07</c:v>
                </c:pt>
                <c:pt idx="3860">
                  <c:v>11:16:08</c:v>
                </c:pt>
                <c:pt idx="3861">
                  <c:v>11:16:09</c:v>
                </c:pt>
                <c:pt idx="3862">
                  <c:v>11:16:10</c:v>
                </c:pt>
                <c:pt idx="3863">
                  <c:v>11:16:11</c:v>
                </c:pt>
                <c:pt idx="3864">
                  <c:v>11:16:12</c:v>
                </c:pt>
                <c:pt idx="3865">
                  <c:v>11:16:13</c:v>
                </c:pt>
                <c:pt idx="3866">
                  <c:v>11:16:14</c:v>
                </c:pt>
                <c:pt idx="3867">
                  <c:v>11:16:15</c:v>
                </c:pt>
                <c:pt idx="3868">
                  <c:v>11:16:16</c:v>
                </c:pt>
                <c:pt idx="3869">
                  <c:v>11:16:17</c:v>
                </c:pt>
                <c:pt idx="3870">
                  <c:v>11:16:18</c:v>
                </c:pt>
                <c:pt idx="3871">
                  <c:v>11:16:19</c:v>
                </c:pt>
                <c:pt idx="3872">
                  <c:v>11:16:20</c:v>
                </c:pt>
                <c:pt idx="3873">
                  <c:v>11:16:21</c:v>
                </c:pt>
                <c:pt idx="3874">
                  <c:v>11:16:22</c:v>
                </c:pt>
                <c:pt idx="3875">
                  <c:v>11:16:23</c:v>
                </c:pt>
                <c:pt idx="3876">
                  <c:v>11:16:24</c:v>
                </c:pt>
                <c:pt idx="3877">
                  <c:v>11:16:25</c:v>
                </c:pt>
                <c:pt idx="3878">
                  <c:v>11:16:26</c:v>
                </c:pt>
                <c:pt idx="3879">
                  <c:v>11:16:27</c:v>
                </c:pt>
                <c:pt idx="3880">
                  <c:v>11:16:28</c:v>
                </c:pt>
                <c:pt idx="3881">
                  <c:v>11:16:29</c:v>
                </c:pt>
                <c:pt idx="3882">
                  <c:v>11:16:30</c:v>
                </c:pt>
                <c:pt idx="3883">
                  <c:v>11:16:31</c:v>
                </c:pt>
                <c:pt idx="3884">
                  <c:v>11:16:32</c:v>
                </c:pt>
                <c:pt idx="3885">
                  <c:v>11:16:33</c:v>
                </c:pt>
                <c:pt idx="3886">
                  <c:v>11:16:34</c:v>
                </c:pt>
                <c:pt idx="3887">
                  <c:v>11:16:35</c:v>
                </c:pt>
                <c:pt idx="3888">
                  <c:v>11:16:36</c:v>
                </c:pt>
                <c:pt idx="3889">
                  <c:v>11:16:37</c:v>
                </c:pt>
                <c:pt idx="3890">
                  <c:v>11:16:38</c:v>
                </c:pt>
                <c:pt idx="3891">
                  <c:v>11:16:39</c:v>
                </c:pt>
                <c:pt idx="3892">
                  <c:v>11:16:40</c:v>
                </c:pt>
                <c:pt idx="3893">
                  <c:v>11:16:41</c:v>
                </c:pt>
                <c:pt idx="3894">
                  <c:v>11:16:42</c:v>
                </c:pt>
                <c:pt idx="3895">
                  <c:v>11:16:43</c:v>
                </c:pt>
                <c:pt idx="3896">
                  <c:v>11:16:44</c:v>
                </c:pt>
                <c:pt idx="3897">
                  <c:v>11:16:45</c:v>
                </c:pt>
                <c:pt idx="3898">
                  <c:v>11:16:46</c:v>
                </c:pt>
                <c:pt idx="3899">
                  <c:v>11:16:47</c:v>
                </c:pt>
                <c:pt idx="3900">
                  <c:v>11:16:48</c:v>
                </c:pt>
                <c:pt idx="3901">
                  <c:v>11:16:49</c:v>
                </c:pt>
                <c:pt idx="3902">
                  <c:v>11:16:50</c:v>
                </c:pt>
                <c:pt idx="3903">
                  <c:v>11:16:51</c:v>
                </c:pt>
                <c:pt idx="3904">
                  <c:v>11:16:52</c:v>
                </c:pt>
                <c:pt idx="3905">
                  <c:v>11:16:53</c:v>
                </c:pt>
                <c:pt idx="3906">
                  <c:v>11:16:54</c:v>
                </c:pt>
                <c:pt idx="3907">
                  <c:v>11:16:55</c:v>
                </c:pt>
                <c:pt idx="3908">
                  <c:v>11:16:56</c:v>
                </c:pt>
                <c:pt idx="3909">
                  <c:v>11:16:57</c:v>
                </c:pt>
                <c:pt idx="3910">
                  <c:v>11:16:58</c:v>
                </c:pt>
                <c:pt idx="3911">
                  <c:v>11:16:59</c:v>
                </c:pt>
                <c:pt idx="3912">
                  <c:v>11:17:00</c:v>
                </c:pt>
                <c:pt idx="3913">
                  <c:v>11:17:01</c:v>
                </c:pt>
                <c:pt idx="3914">
                  <c:v>11:17:02</c:v>
                </c:pt>
                <c:pt idx="3915">
                  <c:v>11:17:03</c:v>
                </c:pt>
                <c:pt idx="3916">
                  <c:v>11:17:04</c:v>
                </c:pt>
                <c:pt idx="3917">
                  <c:v>11:17:05</c:v>
                </c:pt>
                <c:pt idx="3918">
                  <c:v>11:17:06</c:v>
                </c:pt>
                <c:pt idx="3919">
                  <c:v>11:17:07</c:v>
                </c:pt>
                <c:pt idx="3920">
                  <c:v>11:17:08</c:v>
                </c:pt>
                <c:pt idx="3921">
                  <c:v>11:17:09</c:v>
                </c:pt>
                <c:pt idx="3922">
                  <c:v>11:17:10</c:v>
                </c:pt>
                <c:pt idx="3923">
                  <c:v>11:17:11</c:v>
                </c:pt>
                <c:pt idx="3924">
                  <c:v>11:17:12</c:v>
                </c:pt>
                <c:pt idx="3925">
                  <c:v>11:17:13</c:v>
                </c:pt>
                <c:pt idx="3926">
                  <c:v>11:17:14</c:v>
                </c:pt>
                <c:pt idx="3927">
                  <c:v>11:17:15</c:v>
                </c:pt>
                <c:pt idx="3928">
                  <c:v>11:17:16</c:v>
                </c:pt>
                <c:pt idx="3929">
                  <c:v>11:17:17</c:v>
                </c:pt>
                <c:pt idx="3930">
                  <c:v>11:17:18</c:v>
                </c:pt>
                <c:pt idx="3931">
                  <c:v>11:17:19</c:v>
                </c:pt>
                <c:pt idx="3932">
                  <c:v>11:17:20</c:v>
                </c:pt>
                <c:pt idx="3933">
                  <c:v>11:17:21</c:v>
                </c:pt>
                <c:pt idx="3934">
                  <c:v>11:17:22</c:v>
                </c:pt>
                <c:pt idx="3935">
                  <c:v>11:17:23</c:v>
                </c:pt>
                <c:pt idx="3936">
                  <c:v>11:17:24</c:v>
                </c:pt>
                <c:pt idx="3937">
                  <c:v>11:17:25</c:v>
                </c:pt>
                <c:pt idx="3938">
                  <c:v>11:17:26</c:v>
                </c:pt>
                <c:pt idx="3939">
                  <c:v>11:17:27</c:v>
                </c:pt>
                <c:pt idx="3940">
                  <c:v>11:17:28</c:v>
                </c:pt>
                <c:pt idx="3941">
                  <c:v>11:17:29</c:v>
                </c:pt>
                <c:pt idx="3942">
                  <c:v>11:17:30</c:v>
                </c:pt>
                <c:pt idx="3943">
                  <c:v>11:17:31</c:v>
                </c:pt>
                <c:pt idx="3944">
                  <c:v>11:17:32</c:v>
                </c:pt>
                <c:pt idx="3945">
                  <c:v>11:17:33</c:v>
                </c:pt>
                <c:pt idx="3946">
                  <c:v>11:17:34</c:v>
                </c:pt>
                <c:pt idx="3947">
                  <c:v>11:17:35</c:v>
                </c:pt>
                <c:pt idx="3948">
                  <c:v>11:17:36</c:v>
                </c:pt>
                <c:pt idx="3949">
                  <c:v>11:17:37</c:v>
                </c:pt>
                <c:pt idx="3950">
                  <c:v>11:17:38</c:v>
                </c:pt>
                <c:pt idx="3951">
                  <c:v>11:17:39</c:v>
                </c:pt>
                <c:pt idx="3952">
                  <c:v>11:17:40</c:v>
                </c:pt>
                <c:pt idx="3953">
                  <c:v>11:17:41</c:v>
                </c:pt>
                <c:pt idx="3954">
                  <c:v>11:17:42</c:v>
                </c:pt>
                <c:pt idx="3955">
                  <c:v>11:17:43</c:v>
                </c:pt>
                <c:pt idx="3956">
                  <c:v>11:17:44</c:v>
                </c:pt>
                <c:pt idx="3957">
                  <c:v>11:17:45</c:v>
                </c:pt>
                <c:pt idx="3958">
                  <c:v>11:17:46</c:v>
                </c:pt>
                <c:pt idx="3959">
                  <c:v>11:17:47</c:v>
                </c:pt>
                <c:pt idx="3960">
                  <c:v>11:17:48</c:v>
                </c:pt>
                <c:pt idx="3961">
                  <c:v>11:17:49</c:v>
                </c:pt>
                <c:pt idx="3962">
                  <c:v>11:17:50</c:v>
                </c:pt>
                <c:pt idx="3963">
                  <c:v>11:17:51</c:v>
                </c:pt>
                <c:pt idx="3964">
                  <c:v>11:17:52</c:v>
                </c:pt>
                <c:pt idx="3965">
                  <c:v>11:17:53</c:v>
                </c:pt>
                <c:pt idx="3966">
                  <c:v>11:17:54</c:v>
                </c:pt>
                <c:pt idx="3967">
                  <c:v>11:17:55</c:v>
                </c:pt>
                <c:pt idx="3968">
                  <c:v>11:17:56</c:v>
                </c:pt>
                <c:pt idx="3969">
                  <c:v>11:17:57</c:v>
                </c:pt>
                <c:pt idx="3970">
                  <c:v>11:17:58</c:v>
                </c:pt>
                <c:pt idx="3971">
                  <c:v>11:17:59</c:v>
                </c:pt>
                <c:pt idx="3972">
                  <c:v>11:18:00</c:v>
                </c:pt>
                <c:pt idx="3973">
                  <c:v>11:18:01</c:v>
                </c:pt>
                <c:pt idx="3974">
                  <c:v>11:18:02</c:v>
                </c:pt>
                <c:pt idx="3975">
                  <c:v>11:18:03</c:v>
                </c:pt>
                <c:pt idx="3976">
                  <c:v>11:18:04</c:v>
                </c:pt>
                <c:pt idx="3977">
                  <c:v>11:18:05</c:v>
                </c:pt>
                <c:pt idx="3978">
                  <c:v>11:18:06</c:v>
                </c:pt>
                <c:pt idx="3979">
                  <c:v>11:18:07</c:v>
                </c:pt>
                <c:pt idx="3980">
                  <c:v>11:18:08</c:v>
                </c:pt>
                <c:pt idx="3981">
                  <c:v>11:18:09</c:v>
                </c:pt>
                <c:pt idx="3982">
                  <c:v>11:18:10</c:v>
                </c:pt>
                <c:pt idx="3983">
                  <c:v>11:18:11</c:v>
                </c:pt>
                <c:pt idx="3984">
                  <c:v>11:18:12</c:v>
                </c:pt>
                <c:pt idx="3985">
                  <c:v>11:18:13</c:v>
                </c:pt>
                <c:pt idx="3986">
                  <c:v>11:18:14</c:v>
                </c:pt>
                <c:pt idx="3987">
                  <c:v>11:18:15</c:v>
                </c:pt>
                <c:pt idx="3988">
                  <c:v>11:18:16</c:v>
                </c:pt>
                <c:pt idx="3989">
                  <c:v>11:18:17</c:v>
                </c:pt>
                <c:pt idx="3990">
                  <c:v>11:18:18</c:v>
                </c:pt>
                <c:pt idx="3991">
                  <c:v>11:18:19</c:v>
                </c:pt>
                <c:pt idx="3992">
                  <c:v>11:18:20</c:v>
                </c:pt>
                <c:pt idx="3993">
                  <c:v>11:18:21</c:v>
                </c:pt>
                <c:pt idx="3994">
                  <c:v>11:18:22</c:v>
                </c:pt>
                <c:pt idx="3995">
                  <c:v>11:18:23</c:v>
                </c:pt>
                <c:pt idx="3996">
                  <c:v>11:18:24</c:v>
                </c:pt>
                <c:pt idx="3997">
                  <c:v>11:18:25</c:v>
                </c:pt>
                <c:pt idx="3998">
                  <c:v>11:18:26</c:v>
                </c:pt>
                <c:pt idx="3999">
                  <c:v>11:18:27</c:v>
                </c:pt>
                <c:pt idx="4000">
                  <c:v>11:18:28</c:v>
                </c:pt>
                <c:pt idx="4001">
                  <c:v>11:18:29</c:v>
                </c:pt>
                <c:pt idx="4002">
                  <c:v>11:18:30</c:v>
                </c:pt>
                <c:pt idx="4003">
                  <c:v>11:18:31</c:v>
                </c:pt>
                <c:pt idx="4004">
                  <c:v>11:18:32</c:v>
                </c:pt>
                <c:pt idx="4005">
                  <c:v>11:18:33</c:v>
                </c:pt>
                <c:pt idx="4006">
                  <c:v>11:18:34</c:v>
                </c:pt>
                <c:pt idx="4007">
                  <c:v>11:18:35</c:v>
                </c:pt>
                <c:pt idx="4008">
                  <c:v>11:18:36</c:v>
                </c:pt>
                <c:pt idx="4009">
                  <c:v>11:18:37</c:v>
                </c:pt>
                <c:pt idx="4010">
                  <c:v>11:18:38</c:v>
                </c:pt>
                <c:pt idx="4011">
                  <c:v>11:18:39</c:v>
                </c:pt>
                <c:pt idx="4012">
                  <c:v>11:18:40</c:v>
                </c:pt>
                <c:pt idx="4013">
                  <c:v>11:18:41</c:v>
                </c:pt>
                <c:pt idx="4014">
                  <c:v>11:18:42</c:v>
                </c:pt>
                <c:pt idx="4015">
                  <c:v>11:18:43</c:v>
                </c:pt>
                <c:pt idx="4016">
                  <c:v>11:18:44</c:v>
                </c:pt>
                <c:pt idx="4017">
                  <c:v>11:18:45</c:v>
                </c:pt>
                <c:pt idx="4018">
                  <c:v>11:18:46</c:v>
                </c:pt>
                <c:pt idx="4019">
                  <c:v>11:18:47</c:v>
                </c:pt>
                <c:pt idx="4020">
                  <c:v>11:18:48</c:v>
                </c:pt>
                <c:pt idx="4021">
                  <c:v>11:18:49</c:v>
                </c:pt>
                <c:pt idx="4022">
                  <c:v>11:18:50</c:v>
                </c:pt>
                <c:pt idx="4023">
                  <c:v>11:18:51</c:v>
                </c:pt>
                <c:pt idx="4024">
                  <c:v>11:18:52</c:v>
                </c:pt>
                <c:pt idx="4025">
                  <c:v>11:18:53</c:v>
                </c:pt>
                <c:pt idx="4026">
                  <c:v>11:18:54</c:v>
                </c:pt>
                <c:pt idx="4027">
                  <c:v>11:18:55</c:v>
                </c:pt>
                <c:pt idx="4028">
                  <c:v>11:18:56</c:v>
                </c:pt>
                <c:pt idx="4029">
                  <c:v>11:18:57</c:v>
                </c:pt>
                <c:pt idx="4030">
                  <c:v>11:18:58</c:v>
                </c:pt>
                <c:pt idx="4031">
                  <c:v>11:18:59</c:v>
                </c:pt>
                <c:pt idx="4032">
                  <c:v>11:19:00</c:v>
                </c:pt>
                <c:pt idx="4033">
                  <c:v>11:19:01</c:v>
                </c:pt>
                <c:pt idx="4034">
                  <c:v>11:19:02</c:v>
                </c:pt>
                <c:pt idx="4035">
                  <c:v>11:19:03</c:v>
                </c:pt>
                <c:pt idx="4036">
                  <c:v>11:19:04</c:v>
                </c:pt>
                <c:pt idx="4037">
                  <c:v>11:19:05</c:v>
                </c:pt>
                <c:pt idx="4038">
                  <c:v>11:19:06</c:v>
                </c:pt>
                <c:pt idx="4039">
                  <c:v>11:19:07</c:v>
                </c:pt>
                <c:pt idx="4040">
                  <c:v>11:19:08</c:v>
                </c:pt>
                <c:pt idx="4041">
                  <c:v>11:19:09</c:v>
                </c:pt>
                <c:pt idx="4042">
                  <c:v>11:19:10</c:v>
                </c:pt>
                <c:pt idx="4043">
                  <c:v>11:19:11</c:v>
                </c:pt>
                <c:pt idx="4044">
                  <c:v>11:19:12</c:v>
                </c:pt>
                <c:pt idx="4045">
                  <c:v>11:19:13</c:v>
                </c:pt>
                <c:pt idx="4046">
                  <c:v>11:19:14</c:v>
                </c:pt>
                <c:pt idx="4047">
                  <c:v>11:19:15</c:v>
                </c:pt>
                <c:pt idx="4048">
                  <c:v>11:19:16</c:v>
                </c:pt>
                <c:pt idx="4049">
                  <c:v>11:19:17</c:v>
                </c:pt>
                <c:pt idx="4050">
                  <c:v>11:19:18</c:v>
                </c:pt>
                <c:pt idx="4051">
                  <c:v>11:19:19</c:v>
                </c:pt>
                <c:pt idx="4052">
                  <c:v>11:19:20</c:v>
                </c:pt>
                <c:pt idx="4053">
                  <c:v>11:19:21</c:v>
                </c:pt>
                <c:pt idx="4054">
                  <c:v>11:19:22</c:v>
                </c:pt>
                <c:pt idx="4055">
                  <c:v>11:19:23</c:v>
                </c:pt>
                <c:pt idx="4056">
                  <c:v>11:19:24</c:v>
                </c:pt>
                <c:pt idx="4057">
                  <c:v>11:19:25</c:v>
                </c:pt>
                <c:pt idx="4058">
                  <c:v>11:19:26</c:v>
                </c:pt>
                <c:pt idx="4059">
                  <c:v>11:19:27</c:v>
                </c:pt>
                <c:pt idx="4060">
                  <c:v>11:19:28</c:v>
                </c:pt>
                <c:pt idx="4061">
                  <c:v>11:19:29</c:v>
                </c:pt>
                <c:pt idx="4062">
                  <c:v>11:19:30</c:v>
                </c:pt>
                <c:pt idx="4063">
                  <c:v>11:19:31</c:v>
                </c:pt>
                <c:pt idx="4064">
                  <c:v>11:19:32</c:v>
                </c:pt>
                <c:pt idx="4065">
                  <c:v>11:19:33</c:v>
                </c:pt>
                <c:pt idx="4066">
                  <c:v>11:19:34</c:v>
                </c:pt>
                <c:pt idx="4067">
                  <c:v>11:19:35</c:v>
                </c:pt>
                <c:pt idx="4068">
                  <c:v>11:19:36</c:v>
                </c:pt>
                <c:pt idx="4069">
                  <c:v>11:19:37</c:v>
                </c:pt>
                <c:pt idx="4070">
                  <c:v>11:19:38</c:v>
                </c:pt>
                <c:pt idx="4071">
                  <c:v>11:19:39</c:v>
                </c:pt>
                <c:pt idx="4072">
                  <c:v>11:19:40</c:v>
                </c:pt>
                <c:pt idx="4073">
                  <c:v>11:19:41</c:v>
                </c:pt>
                <c:pt idx="4074">
                  <c:v>11:19:42</c:v>
                </c:pt>
                <c:pt idx="4075">
                  <c:v>11:19:43</c:v>
                </c:pt>
                <c:pt idx="4076">
                  <c:v>11:19:44</c:v>
                </c:pt>
                <c:pt idx="4077">
                  <c:v>11:19:45</c:v>
                </c:pt>
                <c:pt idx="4078">
                  <c:v>11:19:46</c:v>
                </c:pt>
                <c:pt idx="4079">
                  <c:v>11:19:47</c:v>
                </c:pt>
                <c:pt idx="4080">
                  <c:v>11:19:48</c:v>
                </c:pt>
                <c:pt idx="4081">
                  <c:v>11:19:49</c:v>
                </c:pt>
                <c:pt idx="4082">
                  <c:v>11:19:50</c:v>
                </c:pt>
                <c:pt idx="4083">
                  <c:v>11:19:51</c:v>
                </c:pt>
                <c:pt idx="4084">
                  <c:v>11:19:52</c:v>
                </c:pt>
                <c:pt idx="4085">
                  <c:v>11:19:53</c:v>
                </c:pt>
                <c:pt idx="4086">
                  <c:v>11:19:54</c:v>
                </c:pt>
                <c:pt idx="4087">
                  <c:v>11:19:55</c:v>
                </c:pt>
                <c:pt idx="4088">
                  <c:v>11:19:56</c:v>
                </c:pt>
                <c:pt idx="4089">
                  <c:v>11:19:57</c:v>
                </c:pt>
                <c:pt idx="4090">
                  <c:v>11:19:58</c:v>
                </c:pt>
                <c:pt idx="4091">
                  <c:v>11:19:59</c:v>
                </c:pt>
                <c:pt idx="4092">
                  <c:v>11:20:00</c:v>
                </c:pt>
                <c:pt idx="4093">
                  <c:v>11:20:01</c:v>
                </c:pt>
                <c:pt idx="4094">
                  <c:v>11:20:02</c:v>
                </c:pt>
                <c:pt idx="4095">
                  <c:v>11:20:03</c:v>
                </c:pt>
                <c:pt idx="4096">
                  <c:v>11:20:04</c:v>
                </c:pt>
                <c:pt idx="4097">
                  <c:v>11:20:05</c:v>
                </c:pt>
                <c:pt idx="4098">
                  <c:v>11:20:06</c:v>
                </c:pt>
                <c:pt idx="4099">
                  <c:v>11:20:07</c:v>
                </c:pt>
                <c:pt idx="4100">
                  <c:v>11:20:08</c:v>
                </c:pt>
                <c:pt idx="4101">
                  <c:v>11:20:09</c:v>
                </c:pt>
                <c:pt idx="4102">
                  <c:v>11:20:10</c:v>
                </c:pt>
                <c:pt idx="4103">
                  <c:v>11:20:11</c:v>
                </c:pt>
                <c:pt idx="4104">
                  <c:v>11:20:12</c:v>
                </c:pt>
                <c:pt idx="4105">
                  <c:v>11:20:13</c:v>
                </c:pt>
                <c:pt idx="4106">
                  <c:v>11:20:14</c:v>
                </c:pt>
                <c:pt idx="4107">
                  <c:v>11:20:15</c:v>
                </c:pt>
                <c:pt idx="4108">
                  <c:v>11:20:16</c:v>
                </c:pt>
                <c:pt idx="4109">
                  <c:v>11:20:17</c:v>
                </c:pt>
                <c:pt idx="4110">
                  <c:v>11:20:18</c:v>
                </c:pt>
                <c:pt idx="4111">
                  <c:v>11:20:19</c:v>
                </c:pt>
                <c:pt idx="4112">
                  <c:v>11:20:20</c:v>
                </c:pt>
                <c:pt idx="4113">
                  <c:v>11:20:21</c:v>
                </c:pt>
                <c:pt idx="4114">
                  <c:v>11:20:22</c:v>
                </c:pt>
                <c:pt idx="4115">
                  <c:v>11:20:23</c:v>
                </c:pt>
                <c:pt idx="4116">
                  <c:v>11:20:24</c:v>
                </c:pt>
                <c:pt idx="4117">
                  <c:v>11:20:25</c:v>
                </c:pt>
                <c:pt idx="4118">
                  <c:v>11:20:26</c:v>
                </c:pt>
                <c:pt idx="4119">
                  <c:v>11:20:27</c:v>
                </c:pt>
                <c:pt idx="4120">
                  <c:v>11:20:28</c:v>
                </c:pt>
                <c:pt idx="4121">
                  <c:v>11:20:29</c:v>
                </c:pt>
                <c:pt idx="4122">
                  <c:v>11:20:30</c:v>
                </c:pt>
                <c:pt idx="4123">
                  <c:v>11:20:31</c:v>
                </c:pt>
                <c:pt idx="4124">
                  <c:v>11:20:32</c:v>
                </c:pt>
                <c:pt idx="4125">
                  <c:v>11:20:33</c:v>
                </c:pt>
                <c:pt idx="4126">
                  <c:v>11:20:34</c:v>
                </c:pt>
                <c:pt idx="4127">
                  <c:v>11:20:35</c:v>
                </c:pt>
                <c:pt idx="4128">
                  <c:v>11:20:36</c:v>
                </c:pt>
                <c:pt idx="4129">
                  <c:v>11:20:37</c:v>
                </c:pt>
                <c:pt idx="4130">
                  <c:v>11:20:38</c:v>
                </c:pt>
                <c:pt idx="4131">
                  <c:v>11:20:39</c:v>
                </c:pt>
                <c:pt idx="4132">
                  <c:v>11:20:40</c:v>
                </c:pt>
                <c:pt idx="4133">
                  <c:v>11:20:41</c:v>
                </c:pt>
                <c:pt idx="4134">
                  <c:v>11:20:42</c:v>
                </c:pt>
                <c:pt idx="4135">
                  <c:v>11:20:43</c:v>
                </c:pt>
                <c:pt idx="4136">
                  <c:v>11:20:44</c:v>
                </c:pt>
                <c:pt idx="4137">
                  <c:v>11:20:45</c:v>
                </c:pt>
                <c:pt idx="4138">
                  <c:v>11:20:46</c:v>
                </c:pt>
                <c:pt idx="4139">
                  <c:v>11:20:47</c:v>
                </c:pt>
                <c:pt idx="4140">
                  <c:v>11:20:48</c:v>
                </c:pt>
                <c:pt idx="4141">
                  <c:v>11:20:49</c:v>
                </c:pt>
                <c:pt idx="4142">
                  <c:v>11:20:50</c:v>
                </c:pt>
                <c:pt idx="4143">
                  <c:v>11:20:51</c:v>
                </c:pt>
                <c:pt idx="4144">
                  <c:v>11:20:52</c:v>
                </c:pt>
                <c:pt idx="4145">
                  <c:v>11:20:53</c:v>
                </c:pt>
                <c:pt idx="4146">
                  <c:v>11:20:54</c:v>
                </c:pt>
                <c:pt idx="4147">
                  <c:v>11:20:55</c:v>
                </c:pt>
                <c:pt idx="4148">
                  <c:v>11:20:56</c:v>
                </c:pt>
                <c:pt idx="4149">
                  <c:v>11:20:57</c:v>
                </c:pt>
                <c:pt idx="4150">
                  <c:v>11:20:58</c:v>
                </c:pt>
                <c:pt idx="4151">
                  <c:v>11:20:59</c:v>
                </c:pt>
                <c:pt idx="4152">
                  <c:v>11:21:00</c:v>
                </c:pt>
                <c:pt idx="4153">
                  <c:v>11:21:01</c:v>
                </c:pt>
                <c:pt idx="4154">
                  <c:v>11:21:02</c:v>
                </c:pt>
                <c:pt idx="4155">
                  <c:v>11:21:03</c:v>
                </c:pt>
                <c:pt idx="4156">
                  <c:v>11:21:04</c:v>
                </c:pt>
                <c:pt idx="4157">
                  <c:v>11:21:05</c:v>
                </c:pt>
                <c:pt idx="4158">
                  <c:v>11:21:06</c:v>
                </c:pt>
                <c:pt idx="4159">
                  <c:v>11:21:07</c:v>
                </c:pt>
                <c:pt idx="4160">
                  <c:v>11:21:08</c:v>
                </c:pt>
                <c:pt idx="4161">
                  <c:v>11:21:09</c:v>
                </c:pt>
                <c:pt idx="4162">
                  <c:v>11:21:10</c:v>
                </c:pt>
                <c:pt idx="4163">
                  <c:v>11:21:11</c:v>
                </c:pt>
                <c:pt idx="4164">
                  <c:v>11:21:12</c:v>
                </c:pt>
                <c:pt idx="4165">
                  <c:v>11:21:13</c:v>
                </c:pt>
                <c:pt idx="4166">
                  <c:v>11:21:14</c:v>
                </c:pt>
                <c:pt idx="4167">
                  <c:v>11:21:15</c:v>
                </c:pt>
                <c:pt idx="4168">
                  <c:v>11:21:16</c:v>
                </c:pt>
                <c:pt idx="4169">
                  <c:v>11:21:17</c:v>
                </c:pt>
                <c:pt idx="4170">
                  <c:v>11:21:18</c:v>
                </c:pt>
                <c:pt idx="4171">
                  <c:v>11:21:19</c:v>
                </c:pt>
                <c:pt idx="4172">
                  <c:v>11:21:20</c:v>
                </c:pt>
                <c:pt idx="4173">
                  <c:v>11:21:21</c:v>
                </c:pt>
                <c:pt idx="4174">
                  <c:v>11:21:22</c:v>
                </c:pt>
                <c:pt idx="4175">
                  <c:v>11:21:23</c:v>
                </c:pt>
                <c:pt idx="4176">
                  <c:v>11:21:24</c:v>
                </c:pt>
                <c:pt idx="4177">
                  <c:v>11:21:25</c:v>
                </c:pt>
                <c:pt idx="4178">
                  <c:v>11:21:26</c:v>
                </c:pt>
                <c:pt idx="4179">
                  <c:v>11:21:27</c:v>
                </c:pt>
                <c:pt idx="4180">
                  <c:v>11:21:28</c:v>
                </c:pt>
                <c:pt idx="4181">
                  <c:v>11:21:29</c:v>
                </c:pt>
                <c:pt idx="4182">
                  <c:v>11:21:30</c:v>
                </c:pt>
                <c:pt idx="4183">
                  <c:v>11:21:31</c:v>
                </c:pt>
                <c:pt idx="4184">
                  <c:v>11:21:32</c:v>
                </c:pt>
                <c:pt idx="4185">
                  <c:v>11:21:33</c:v>
                </c:pt>
                <c:pt idx="4186">
                  <c:v>11:21:34</c:v>
                </c:pt>
                <c:pt idx="4187">
                  <c:v>11:21:35</c:v>
                </c:pt>
                <c:pt idx="4188">
                  <c:v>11:21:36</c:v>
                </c:pt>
                <c:pt idx="4189">
                  <c:v>11:21:37</c:v>
                </c:pt>
                <c:pt idx="4190">
                  <c:v>11:21:38</c:v>
                </c:pt>
                <c:pt idx="4191">
                  <c:v>11:21:39</c:v>
                </c:pt>
                <c:pt idx="4192">
                  <c:v>11:21:40</c:v>
                </c:pt>
                <c:pt idx="4193">
                  <c:v>11:21:41</c:v>
                </c:pt>
                <c:pt idx="4194">
                  <c:v>11:21:42</c:v>
                </c:pt>
                <c:pt idx="4195">
                  <c:v>11:21:43</c:v>
                </c:pt>
                <c:pt idx="4196">
                  <c:v>11:21:44</c:v>
                </c:pt>
                <c:pt idx="4197">
                  <c:v>11:21:45</c:v>
                </c:pt>
                <c:pt idx="4198">
                  <c:v>11:21:46</c:v>
                </c:pt>
                <c:pt idx="4199">
                  <c:v>11:21:47</c:v>
                </c:pt>
                <c:pt idx="4200">
                  <c:v>11:21:48</c:v>
                </c:pt>
                <c:pt idx="4201">
                  <c:v>11:21:49</c:v>
                </c:pt>
                <c:pt idx="4202">
                  <c:v>11:21:50</c:v>
                </c:pt>
                <c:pt idx="4203">
                  <c:v>11:21:51</c:v>
                </c:pt>
                <c:pt idx="4204">
                  <c:v>11:21:52</c:v>
                </c:pt>
                <c:pt idx="4205">
                  <c:v>11:21:53</c:v>
                </c:pt>
                <c:pt idx="4206">
                  <c:v>11:21:54</c:v>
                </c:pt>
                <c:pt idx="4207">
                  <c:v>11:21:55</c:v>
                </c:pt>
                <c:pt idx="4208">
                  <c:v>11:21:56</c:v>
                </c:pt>
                <c:pt idx="4209">
                  <c:v>11:21:57</c:v>
                </c:pt>
                <c:pt idx="4210">
                  <c:v>11:21:58</c:v>
                </c:pt>
                <c:pt idx="4211">
                  <c:v>11:21:59</c:v>
                </c:pt>
                <c:pt idx="4212">
                  <c:v>11:22:00</c:v>
                </c:pt>
                <c:pt idx="4213">
                  <c:v>11:22:01</c:v>
                </c:pt>
                <c:pt idx="4214">
                  <c:v>11:22:02</c:v>
                </c:pt>
                <c:pt idx="4215">
                  <c:v>11:22:03</c:v>
                </c:pt>
                <c:pt idx="4216">
                  <c:v>11:22:04</c:v>
                </c:pt>
                <c:pt idx="4217">
                  <c:v>11:22:05</c:v>
                </c:pt>
                <c:pt idx="4218">
                  <c:v>11:22:06</c:v>
                </c:pt>
                <c:pt idx="4219">
                  <c:v>11:22:07</c:v>
                </c:pt>
                <c:pt idx="4220">
                  <c:v>11:22:08</c:v>
                </c:pt>
                <c:pt idx="4221">
                  <c:v>11:22:09</c:v>
                </c:pt>
                <c:pt idx="4222">
                  <c:v>11:22:10</c:v>
                </c:pt>
                <c:pt idx="4223">
                  <c:v>11:22:11</c:v>
                </c:pt>
                <c:pt idx="4224">
                  <c:v>11:22:12</c:v>
                </c:pt>
                <c:pt idx="4225">
                  <c:v>11:22:13</c:v>
                </c:pt>
                <c:pt idx="4226">
                  <c:v>11:22:14</c:v>
                </c:pt>
                <c:pt idx="4227">
                  <c:v>11:22:15</c:v>
                </c:pt>
                <c:pt idx="4228">
                  <c:v>11:22:16</c:v>
                </c:pt>
                <c:pt idx="4229">
                  <c:v>11:22:17</c:v>
                </c:pt>
                <c:pt idx="4230">
                  <c:v>11:22:18</c:v>
                </c:pt>
                <c:pt idx="4231">
                  <c:v>11:22:19</c:v>
                </c:pt>
                <c:pt idx="4232">
                  <c:v>11:22:20</c:v>
                </c:pt>
                <c:pt idx="4233">
                  <c:v>11:22:21</c:v>
                </c:pt>
                <c:pt idx="4234">
                  <c:v>11:22:22</c:v>
                </c:pt>
                <c:pt idx="4235">
                  <c:v>11:22:23</c:v>
                </c:pt>
                <c:pt idx="4236">
                  <c:v>11:22:24</c:v>
                </c:pt>
                <c:pt idx="4237">
                  <c:v>11:22:25</c:v>
                </c:pt>
                <c:pt idx="4238">
                  <c:v>11:22:26</c:v>
                </c:pt>
                <c:pt idx="4239">
                  <c:v>11:22:27</c:v>
                </c:pt>
                <c:pt idx="4240">
                  <c:v>11:22:28</c:v>
                </c:pt>
                <c:pt idx="4241">
                  <c:v>11:22:29</c:v>
                </c:pt>
                <c:pt idx="4242">
                  <c:v>11:22:30</c:v>
                </c:pt>
                <c:pt idx="4243">
                  <c:v>11:22:31</c:v>
                </c:pt>
                <c:pt idx="4244">
                  <c:v>11:22:32</c:v>
                </c:pt>
                <c:pt idx="4245">
                  <c:v>11:22:33</c:v>
                </c:pt>
                <c:pt idx="4246">
                  <c:v>11:22:34</c:v>
                </c:pt>
                <c:pt idx="4247">
                  <c:v>11:22:35</c:v>
                </c:pt>
                <c:pt idx="4248">
                  <c:v>11:22:36</c:v>
                </c:pt>
                <c:pt idx="4249">
                  <c:v>11:22:37</c:v>
                </c:pt>
                <c:pt idx="4250">
                  <c:v>11:22:38</c:v>
                </c:pt>
                <c:pt idx="4251">
                  <c:v>11:22:39</c:v>
                </c:pt>
                <c:pt idx="4252">
                  <c:v>11:22:40</c:v>
                </c:pt>
                <c:pt idx="4253">
                  <c:v>11:22:41</c:v>
                </c:pt>
                <c:pt idx="4254">
                  <c:v>11:22:42</c:v>
                </c:pt>
                <c:pt idx="4255">
                  <c:v>11:22:43</c:v>
                </c:pt>
                <c:pt idx="4256">
                  <c:v>11:22:44</c:v>
                </c:pt>
                <c:pt idx="4257">
                  <c:v>11:22:45</c:v>
                </c:pt>
                <c:pt idx="4258">
                  <c:v>11:22:46</c:v>
                </c:pt>
                <c:pt idx="4259">
                  <c:v>11:22:47</c:v>
                </c:pt>
                <c:pt idx="4260">
                  <c:v>11:22:48</c:v>
                </c:pt>
                <c:pt idx="4261">
                  <c:v>11:22:49</c:v>
                </c:pt>
                <c:pt idx="4262">
                  <c:v>11:22:50</c:v>
                </c:pt>
                <c:pt idx="4263">
                  <c:v>11:22:51</c:v>
                </c:pt>
                <c:pt idx="4264">
                  <c:v>11:22:52</c:v>
                </c:pt>
                <c:pt idx="4265">
                  <c:v>11:22:53</c:v>
                </c:pt>
                <c:pt idx="4266">
                  <c:v>11:22:54</c:v>
                </c:pt>
                <c:pt idx="4267">
                  <c:v>11:22:55</c:v>
                </c:pt>
                <c:pt idx="4268">
                  <c:v>11:22:56</c:v>
                </c:pt>
                <c:pt idx="4269">
                  <c:v>11:22:57</c:v>
                </c:pt>
                <c:pt idx="4270">
                  <c:v>11:22:58</c:v>
                </c:pt>
                <c:pt idx="4271">
                  <c:v>11:22:59</c:v>
                </c:pt>
                <c:pt idx="4272">
                  <c:v>11:23:00</c:v>
                </c:pt>
                <c:pt idx="4273">
                  <c:v>11:23:01</c:v>
                </c:pt>
                <c:pt idx="4274">
                  <c:v>11:23:02</c:v>
                </c:pt>
                <c:pt idx="4275">
                  <c:v>11:23:03</c:v>
                </c:pt>
                <c:pt idx="4276">
                  <c:v>11:23:04</c:v>
                </c:pt>
                <c:pt idx="4277">
                  <c:v>11:23:05</c:v>
                </c:pt>
                <c:pt idx="4278">
                  <c:v>11:23:06</c:v>
                </c:pt>
                <c:pt idx="4279">
                  <c:v>11:23:07</c:v>
                </c:pt>
                <c:pt idx="4280">
                  <c:v>11:23:08</c:v>
                </c:pt>
                <c:pt idx="4281">
                  <c:v>11:23:09</c:v>
                </c:pt>
                <c:pt idx="4282">
                  <c:v>11:23:10</c:v>
                </c:pt>
                <c:pt idx="4283">
                  <c:v>11:23:11</c:v>
                </c:pt>
                <c:pt idx="4284">
                  <c:v>11:23:12</c:v>
                </c:pt>
                <c:pt idx="4285">
                  <c:v>11:23:13</c:v>
                </c:pt>
                <c:pt idx="4286">
                  <c:v>11:23:14</c:v>
                </c:pt>
                <c:pt idx="4287">
                  <c:v>11:23:15</c:v>
                </c:pt>
                <c:pt idx="4288">
                  <c:v>11:23:16</c:v>
                </c:pt>
                <c:pt idx="4289">
                  <c:v>11:23:17</c:v>
                </c:pt>
                <c:pt idx="4290">
                  <c:v>11:23:18</c:v>
                </c:pt>
                <c:pt idx="4291">
                  <c:v>11:23:19</c:v>
                </c:pt>
                <c:pt idx="4292">
                  <c:v>11:23:20</c:v>
                </c:pt>
                <c:pt idx="4293">
                  <c:v>11:23:21</c:v>
                </c:pt>
                <c:pt idx="4294">
                  <c:v>11:23:22</c:v>
                </c:pt>
                <c:pt idx="4295">
                  <c:v>11:23:23</c:v>
                </c:pt>
                <c:pt idx="4296">
                  <c:v>11:23:24</c:v>
                </c:pt>
                <c:pt idx="4297">
                  <c:v>11:23:25</c:v>
                </c:pt>
                <c:pt idx="4298">
                  <c:v>11:23:26</c:v>
                </c:pt>
                <c:pt idx="4299">
                  <c:v>11:23:27</c:v>
                </c:pt>
                <c:pt idx="4300">
                  <c:v>11:23:28</c:v>
                </c:pt>
                <c:pt idx="4301">
                  <c:v>11:23:29</c:v>
                </c:pt>
                <c:pt idx="4302">
                  <c:v>11:23:30</c:v>
                </c:pt>
                <c:pt idx="4303">
                  <c:v>11:23:31</c:v>
                </c:pt>
                <c:pt idx="4304">
                  <c:v>11:23:32</c:v>
                </c:pt>
                <c:pt idx="4305">
                  <c:v>11:23:33</c:v>
                </c:pt>
                <c:pt idx="4306">
                  <c:v>11:23:34</c:v>
                </c:pt>
                <c:pt idx="4307">
                  <c:v>11:23:35</c:v>
                </c:pt>
                <c:pt idx="4308">
                  <c:v>11:23:36</c:v>
                </c:pt>
                <c:pt idx="4309">
                  <c:v>11:23:37</c:v>
                </c:pt>
                <c:pt idx="4310">
                  <c:v>11:23:38</c:v>
                </c:pt>
                <c:pt idx="4311">
                  <c:v>11:23:39</c:v>
                </c:pt>
                <c:pt idx="4312">
                  <c:v>11:23:40</c:v>
                </c:pt>
                <c:pt idx="4313">
                  <c:v>11:23:41</c:v>
                </c:pt>
                <c:pt idx="4314">
                  <c:v>11:23:42</c:v>
                </c:pt>
                <c:pt idx="4315">
                  <c:v>11:23:43</c:v>
                </c:pt>
                <c:pt idx="4316">
                  <c:v>11:23:44</c:v>
                </c:pt>
                <c:pt idx="4317">
                  <c:v>11:23:45</c:v>
                </c:pt>
                <c:pt idx="4318">
                  <c:v>11:23:46</c:v>
                </c:pt>
                <c:pt idx="4319">
                  <c:v>11:23:47</c:v>
                </c:pt>
                <c:pt idx="4320">
                  <c:v>11:23:48</c:v>
                </c:pt>
                <c:pt idx="4321">
                  <c:v>11:23:49</c:v>
                </c:pt>
                <c:pt idx="4322">
                  <c:v>11:23:50</c:v>
                </c:pt>
                <c:pt idx="4323">
                  <c:v>11:23:51</c:v>
                </c:pt>
                <c:pt idx="4324">
                  <c:v>11:23:52</c:v>
                </c:pt>
                <c:pt idx="4325">
                  <c:v>11:23:53</c:v>
                </c:pt>
                <c:pt idx="4326">
                  <c:v>11:23:54</c:v>
                </c:pt>
                <c:pt idx="4327">
                  <c:v>11:23:55</c:v>
                </c:pt>
                <c:pt idx="4328">
                  <c:v>11:23:56</c:v>
                </c:pt>
                <c:pt idx="4329">
                  <c:v>11:23:57</c:v>
                </c:pt>
                <c:pt idx="4330">
                  <c:v>11:23:58</c:v>
                </c:pt>
                <c:pt idx="4331">
                  <c:v>11:23:59</c:v>
                </c:pt>
                <c:pt idx="4332">
                  <c:v>11:24:00</c:v>
                </c:pt>
                <c:pt idx="4333">
                  <c:v>11:24:01</c:v>
                </c:pt>
                <c:pt idx="4334">
                  <c:v>11:24:02</c:v>
                </c:pt>
                <c:pt idx="4335">
                  <c:v>11:24:03</c:v>
                </c:pt>
                <c:pt idx="4336">
                  <c:v>11:24:04</c:v>
                </c:pt>
                <c:pt idx="4337">
                  <c:v>11:24:05</c:v>
                </c:pt>
                <c:pt idx="4338">
                  <c:v>11:24:06</c:v>
                </c:pt>
                <c:pt idx="4339">
                  <c:v>11:24:07</c:v>
                </c:pt>
                <c:pt idx="4340">
                  <c:v>11:24:08</c:v>
                </c:pt>
                <c:pt idx="4341">
                  <c:v>11:24:09</c:v>
                </c:pt>
                <c:pt idx="4342">
                  <c:v>11:24:10</c:v>
                </c:pt>
                <c:pt idx="4343">
                  <c:v>11:24:11</c:v>
                </c:pt>
                <c:pt idx="4344">
                  <c:v>11:24:12</c:v>
                </c:pt>
                <c:pt idx="4345">
                  <c:v>11:24:13</c:v>
                </c:pt>
                <c:pt idx="4346">
                  <c:v>11:24:14</c:v>
                </c:pt>
                <c:pt idx="4347">
                  <c:v>11:24:15</c:v>
                </c:pt>
                <c:pt idx="4348">
                  <c:v>11:24:16</c:v>
                </c:pt>
                <c:pt idx="4349">
                  <c:v>11:24:17</c:v>
                </c:pt>
                <c:pt idx="4350">
                  <c:v>11:24:18</c:v>
                </c:pt>
                <c:pt idx="4351">
                  <c:v>11:24:19</c:v>
                </c:pt>
                <c:pt idx="4352">
                  <c:v>11:24:20</c:v>
                </c:pt>
                <c:pt idx="4353">
                  <c:v>11:24:21</c:v>
                </c:pt>
                <c:pt idx="4354">
                  <c:v>11:24:22</c:v>
                </c:pt>
                <c:pt idx="4355">
                  <c:v>11:24:23</c:v>
                </c:pt>
                <c:pt idx="4356">
                  <c:v>11:24:24</c:v>
                </c:pt>
                <c:pt idx="4357">
                  <c:v>11:24:25</c:v>
                </c:pt>
                <c:pt idx="4358">
                  <c:v>11:24:26</c:v>
                </c:pt>
                <c:pt idx="4359">
                  <c:v>11:24:27</c:v>
                </c:pt>
                <c:pt idx="4360">
                  <c:v>11:24:28</c:v>
                </c:pt>
                <c:pt idx="4361">
                  <c:v>11:24:29</c:v>
                </c:pt>
                <c:pt idx="4362">
                  <c:v>11:24:30</c:v>
                </c:pt>
                <c:pt idx="4363">
                  <c:v>11:24:31</c:v>
                </c:pt>
                <c:pt idx="4364">
                  <c:v>11:24:32</c:v>
                </c:pt>
                <c:pt idx="4365">
                  <c:v>11:24:33</c:v>
                </c:pt>
                <c:pt idx="4366">
                  <c:v>11:24:34</c:v>
                </c:pt>
                <c:pt idx="4367">
                  <c:v>11:24:35</c:v>
                </c:pt>
                <c:pt idx="4368">
                  <c:v>11:24:36</c:v>
                </c:pt>
                <c:pt idx="4369">
                  <c:v>11:24:37</c:v>
                </c:pt>
                <c:pt idx="4370">
                  <c:v>11:24:38</c:v>
                </c:pt>
                <c:pt idx="4371">
                  <c:v>11:24:39</c:v>
                </c:pt>
                <c:pt idx="4372">
                  <c:v>11:24:40</c:v>
                </c:pt>
                <c:pt idx="4373">
                  <c:v>11:24:41</c:v>
                </c:pt>
                <c:pt idx="4374">
                  <c:v>11:24:42</c:v>
                </c:pt>
                <c:pt idx="4375">
                  <c:v>11:24:43</c:v>
                </c:pt>
                <c:pt idx="4376">
                  <c:v>11:24:44</c:v>
                </c:pt>
                <c:pt idx="4377">
                  <c:v>11:24:45</c:v>
                </c:pt>
                <c:pt idx="4378">
                  <c:v>11:24:46</c:v>
                </c:pt>
                <c:pt idx="4379">
                  <c:v>11:24:47</c:v>
                </c:pt>
                <c:pt idx="4380">
                  <c:v>11:24:48</c:v>
                </c:pt>
                <c:pt idx="4381">
                  <c:v>11:24:49</c:v>
                </c:pt>
                <c:pt idx="4382">
                  <c:v>11:24:50</c:v>
                </c:pt>
                <c:pt idx="4383">
                  <c:v>11:24:51</c:v>
                </c:pt>
                <c:pt idx="4384">
                  <c:v>11:24:52</c:v>
                </c:pt>
                <c:pt idx="4385">
                  <c:v>11:24:53</c:v>
                </c:pt>
                <c:pt idx="4386">
                  <c:v>11:24:54</c:v>
                </c:pt>
                <c:pt idx="4387">
                  <c:v>11:24:55</c:v>
                </c:pt>
                <c:pt idx="4388">
                  <c:v>11:24:56</c:v>
                </c:pt>
                <c:pt idx="4389">
                  <c:v>11:24:57</c:v>
                </c:pt>
                <c:pt idx="4390">
                  <c:v>11:24:58</c:v>
                </c:pt>
                <c:pt idx="4391">
                  <c:v>11:24:59</c:v>
                </c:pt>
                <c:pt idx="4392">
                  <c:v>11:25:00</c:v>
                </c:pt>
                <c:pt idx="4393">
                  <c:v>11:25:01</c:v>
                </c:pt>
                <c:pt idx="4394">
                  <c:v>11:25:02</c:v>
                </c:pt>
                <c:pt idx="4395">
                  <c:v>11:25:03</c:v>
                </c:pt>
                <c:pt idx="4396">
                  <c:v>11:25:04</c:v>
                </c:pt>
                <c:pt idx="4397">
                  <c:v>11:25:05</c:v>
                </c:pt>
                <c:pt idx="4398">
                  <c:v>11:25:06</c:v>
                </c:pt>
                <c:pt idx="4399">
                  <c:v>11:25:07</c:v>
                </c:pt>
                <c:pt idx="4400">
                  <c:v>11:25:08</c:v>
                </c:pt>
                <c:pt idx="4401">
                  <c:v>11:25:09</c:v>
                </c:pt>
                <c:pt idx="4402">
                  <c:v>11:25:10</c:v>
                </c:pt>
                <c:pt idx="4403">
                  <c:v>11:25:11</c:v>
                </c:pt>
                <c:pt idx="4404">
                  <c:v>11:25:12</c:v>
                </c:pt>
                <c:pt idx="4405">
                  <c:v>11:25:13</c:v>
                </c:pt>
                <c:pt idx="4406">
                  <c:v>11:25:14</c:v>
                </c:pt>
                <c:pt idx="4407">
                  <c:v>11:25:15</c:v>
                </c:pt>
                <c:pt idx="4408">
                  <c:v>11:25:16</c:v>
                </c:pt>
                <c:pt idx="4409">
                  <c:v>11:25:17</c:v>
                </c:pt>
                <c:pt idx="4410">
                  <c:v>11:25:18</c:v>
                </c:pt>
                <c:pt idx="4411">
                  <c:v>11:25:19</c:v>
                </c:pt>
                <c:pt idx="4412">
                  <c:v>11:25:20</c:v>
                </c:pt>
                <c:pt idx="4413">
                  <c:v>11:25:21</c:v>
                </c:pt>
                <c:pt idx="4414">
                  <c:v>11:25:22</c:v>
                </c:pt>
                <c:pt idx="4415">
                  <c:v>11:25:23</c:v>
                </c:pt>
                <c:pt idx="4416">
                  <c:v>11:25:24</c:v>
                </c:pt>
                <c:pt idx="4417">
                  <c:v>11:25:25</c:v>
                </c:pt>
                <c:pt idx="4418">
                  <c:v>11:25:26</c:v>
                </c:pt>
                <c:pt idx="4419">
                  <c:v>11:25:27</c:v>
                </c:pt>
                <c:pt idx="4420">
                  <c:v>11:25:28</c:v>
                </c:pt>
                <c:pt idx="4421">
                  <c:v>11:25:29</c:v>
                </c:pt>
                <c:pt idx="4422">
                  <c:v>11:25:30</c:v>
                </c:pt>
                <c:pt idx="4423">
                  <c:v>11:25:31</c:v>
                </c:pt>
                <c:pt idx="4424">
                  <c:v>11:25:32</c:v>
                </c:pt>
                <c:pt idx="4425">
                  <c:v>11:25:33</c:v>
                </c:pt>
                <c:pt idx="4426">
                  <c:v>11:25:34</c:v>
                </c:pt>
                <c:pt idx="4427">
                  <c:v>11:25:35</c:v>
                </c:pt>
                <c:pt idx="4428">
                  <c:v>11:25:36</c:v>
                </c:pt>
                <c:pt idx="4429">
                  <c:v>11:25:37</c:v>
                </c:pt>
                <c:pt idx="4430">
                  <c:v>11:25:38</c:v>
                </c:pt>
                <c:pt idx="4431">
                  <c:v>11:25:39</c:v>
                </c:pt>
                <c:pt idx="4432">
                  <c:v>11:25:40</c:v>
                </c:pt>
                <c:pt idx="4433">
                  <c:v>11:25:41</c:v>
                </c:pt>
                <c:pt idx="4434">
                  <c:v>11:25:42</c:v>
                </c:pt>
                <c:pt idx="4435">
                  <c:v>11:25:43</c:v>
                </c:pt>
                <c:pt idx="4436">
                  <c:v>11:25:44</c:v>
                </c:pt>
                <c:pt idx="4437">
                  <c:v>11:25:45</c:v>
                </c:pt>
                <c:pt idx="4438">
                  <c:v>11:25:46</c:v>
                </c:pt>
                <c:pt idx="4439">
                  <c:v>11:25:47</c:v>
                </c:pt>
                <c:pt idx="4440">
                  <c:v>11:25:48</c:v>
                </c:pt>
                <c:pt idx="4441">
                  <c:v>11:25:49</c:v>
                </c:pt>
                <c:pt idx="4442">
                  <c:v>11:25:50</c:v>
                </c:pt>
                <c:pt idx="4443">
                  <c:v>11:25:51</c:v>
                </c:pt>
                <c:pt idx="4444">
                  <c:v>11:25:52</c:v>
                </c:pt>
                <c:pt idx="4445">
                  <c:v>11:25:53</c:v>
                </c:pt>
                <c:pt idx="4446">
                  <c:v>11:25:54</c:v>
                </c:pt>
                <c:pt idx="4447">
                  <c:v>11:25:55</c:v>
                </c:pt>
                <c:pt idx="4448">
                  <c:v>11:25:56</c:v>
                </c:pt>
                <c:pt idx="4449">
                  <c:v>11:25:57</c:v>
                </c:pt>
                <c:pt idx="4450">
                  <c:v>11:25:58</c:v>
                </c:pt>
                <c:pt idx="4451">
                  <c:v>11:25:59</c:v>
                </c:pt>
                <c:pt idx="4452">
                  <c:v>11:26:00</c:v>
                </c:pt>
                <c:pt idx="4453">
                  <c:v>11:26:01</c:v>
                </c:pt>
                <c:pt idx="4454">
                  <c:v>11:26:02</c:v>
                </c:pt>
                <c:pt idx="4455">
                  <c:v>11:26:03</c:v>
                </c:pt>
                <c:pt idx="4456">
                  <c:v>11:26:04</c:v>
                </c:pt>
                <c:pt idx="4457">
                  <c:v>11:26:05</c:v>
                </c:pt>
                <c:pt idx="4458">
                  <c:v>11:26:06</c:v>
                </c:pt>
                <c:pt idx="4459">
                  <c:v>11:26:07</c:v>
                </c:pt>
                <c:pt idx="4460">
                  <c:v>11:26:08</c:v>
                </c:pt>
                <c:pt idx="4461">
                  <c:v>11:26:09</c:v>
                </c:pt>
                <c:pt idx="4462">
                  <c:v>11:26:10</c:v>
                </c:pt>
                <c:pt idx="4463">
                  <c:v>11:26:11</c:v>
                </c:pt>
                <c:pt idx="4464">
                  <c:v>11:26:12</c:v>
                </c:pt>
                <c:pt idx="4465">
                  <c:v>11:26:13</c:v>
                </c:pt>
                <c:pt idx="4466">
                  <c:v>11:26:14</c:v>
                </c:pt>
                <c:pt idx="4467">
                  <c:v>11:26:15</c:v>
                </c:pt>
                <c:pt idx="4468">
                  <c:v>11:26:16</c:v>
                </c:pt>
                <c:pt idx="4469">
                  <c:v>11:26:17</c:v>
                </c:pt>
                <c:pt idx="4470">
                  <c:v>11:26:18</c:v>
                </c:pt>
                <c:pt idx="4471">
                  <c:v>11:26:19</c:v>
                </c:pt>
                <c:pt idx="4472">
                  <c:v>11:26:20</c:v>
                </c:pt>
                <c:pt idx="4473">
                  <c:v>11:26:21</c:v>
                </c:pt>
                <c:pt idx="4474">
                  <c:v>11:26:22</c:v>
                </c:pt>
                <c:pt idx="4475">
                  <c:v>11:26:23</c:v>
                </c:pt>
                <c:pt idx="4476">
                  <c:v>11:26:24</c:v>
                </c:pt>
                <c:pt idx="4477">
                  <c:v>11:26:25</c:v>
                </c:pt>
                <c:pt idx="4478">
                  <c:v>11:26:26</c:v>
                </c:pt>
                <c:pt idx="4479">
                  <c:v>11:26:27</c:v>
                </c:pt>
                <c:pt idx="4480">
                  <c:v>11:26:28</c:v>
                </c:pt>
                <c:pt idx="4481">
                  <c:v>11:26:29</c:v>
                </c:pt>
                <c:pt idx="4482">
                  <c:v>11:26:30</c:v>
                </c:pt>
                <c:pt idx="4483">
                  <c:v>11:26:31</c:v>
                </c:pt>
                <c:pt idx="4484">
                  <c:v>11:26:32</c:v>
                </c:pt>
                <c:pt idx="4485">
                  <c:v>11:26:33</c:v>
                </c:pt>
                <c:pt idx="4486">
                  <c:v>11:26:34</c:v>
                </c:pt>
                <c:pt idx="4487">
                  <c:v>11:26:35</c:v>
                </c:pt>
                <c:pt idx="4488">
                  <c:v>11:26:36</c:v>
                </c:pt>
                <c:pt idx="4489">
                  <c:v>11:26:37</c:v>
                </c:pt>
                <c:pt idx="4490">
                  <c:v>11:26:38</c:v>
                </c:pt>
                <c:pt idx="4491">
                  <c:v>11:26:39</c:v>
                </c:pt>
                <c:pt idx="4492">
                  <c:v>11:26:40</c:v>
                </c:pt>
                <c:pt idx="4493">
                  <c:v>11:26:41</c:v>
                </c:pt>
                <c:pt idx="4494">
                  <c:v>11:26:42</c:v>
                </c:pt>
                <c:pt idx="4495">
                  <c:v>11:26:43</c:v>
                </c:pt>
                <c:pt idx="4496">
                  <c:v>11:26:44</c:v>
                </c:pt>
                <c:pt idx="4497">
                  <c:v>11:26:45</c:v>
                </c:pt>
                <c:pt idx="4498">
                  <c:v>11:26:46</c:v>
                </c:pt>
                <c:pt idx="4499">
                  <c:v>11:26:47</c:v>
                </c:pt>
                <c:pt idx="4500">
                  <c:v>11:26:48</c:v>
                </c:pt>
                <c:pt idx="4501">
                  <c:v>11:26:49</c:v>
                </c:pt>
                <c:pt idx="4502">
                  <c:v>11:26:50</c:v>
                </c:pt>
                <c:pt idx="4503">
                  <c:v>11:26:51</c:v>
                </c:pt>
                <c:pt idx="4504">
                  <c:v>11:26:52</c:v>
                </c:pt>
                <c:pt idx="4505">
                  <c:v>11:26:53</c:v>
                </c:pt>
                <c:pt idx="4506">
                  <c:v>11:26:54</c:v>
                </c:pt>
                <c:pt idx="4507">
                  <c:v>11:26:55</c:v>
                </c:pt>
                <c:pt idx="4508">
                  <c:v>11:26:56</c:v>
                </c:pt>
                <c:pt idx="4509">
                  <c:v>11:26:57</c:v>
                </c:pt>
                <c:pt idx="4510">
                  <c:v>11:26:58</c:v>
                </c:pt>
                <c:pt idx="4511">
                  <c:v>11:26:59</c:v>
                </c:pt>
                <c:pt idx="4512">
                  <c:v>11:27:00</c:v>
                </c:pt>
                <c:pt idx="4513">
                  <c:v>11:27:01</c:v>
                </c:pt>
                <c:pt idx="4514">
                  <c:v>11:27:02</c:v>
                </c:pt>
                <c:pt idx="4515">
                  <c:v>11:27:03</c:v>
                </c:pt>
                <c:pt idx="4516">
                  <c:v>11:27:04</c:v>
                </c:pt>
                <c:pt idx="4517">
                  <c:v>11:27:05</c:v>
                </c:pt>
                <c:pt idx="4518">
                  <c:v>11:27:06</c:v>
                </c:pt>
                <c:pt idx="4519">
                  <c:v>11:27:07</c:v>
                </c:pt>
                <c:pt idx="4520">
                  <c:v>11:27:08</c:v>
                </c:pt>
                <c:pt idx="4521">
                  <c:v>11:27:09</c:v>
                </c:pt>
                <c:pt idx="4522">
                  <c:v>11:27:10</c:v>
                </c:pt>
                <c:pt idx="4523">
                  <c:v>11:27:11</c:v>
                </c:pt>
                <c:pt idx="4524">
                  <c:v>11:27:12</c:v>
                </c:pt>
                <c:pt idx="4525">
                  <c:v>11:27:13</c:v>
                </c:pt>
                <c:pt idx="4526">
                  <c:v>11:27:14</c:v>
                </c:pt>
                <c:pt idx="4527">
                  <c:v>11:27:15</c:v>
                </c:pt>
                <c:pt idx="4528">
                  <c:v>11:27:16</c:v>
                </c:pt>
                <c:pt idx="4529">
                  <c:v>11:27:17</c:v>
                </c:pt>
                <c:pt idx="4530">
                  <c:v>11:27:18</c:v>
                </c:pt>
                <c:pt idx="4531">
                  <c:v>11:27:19</c:v>
                </c:pt>
                <c:pt idx="4532">
                  <c:v>11:27:20</c:v>
                </c:pt>
                <c:pt idx="4533">
                  <c:v>11:27:21</c:v>
                </c:pt>
                <c:pt idx="4534">
                  <c:v>11:27:22</c:v>
                </c:pt>
                <c:pt idx="4535">
                  <c:v>11:27:23</c:v>
                </c:pt>
                <c:pt idx="4536">
                  <c:v>11:27:24</c:v>
                </c:pt>
                <c:pt idx="4537">
                  <c:v>11:27:25</c:v>
                </c:pt>
                <c:pt idx="4538">
                  <c:v>11:27:26</c:v>
                </c:pt>
                <c:pt idx="4539">
                  <c:v>11:27:27</c:v>
                </c:pt>
                <c:pt idx="4540">
                  <c:v>11:27:28</c:v>
                </c:pt>
                <c:pt idx="4541">
                  <c:v>11:27:29</c:v>
                </c:pt>
                <c:pt idx="4542">
                  <c:v>11:27:30</c:v>
                </c:pt>
                <c:pt idx="4543">
                  <c:v>11:27:31</c:v>
                </c:pt>
                <c:pt idx="4544">
                  <c:v>11:27:32</c:v>
                </c:pt>
                <c:pt idx="4545">
                  <c:v>11:27:33</c:v>
                </c:pt>
                <c:pt idx="4546">
                  <c:v>11:27:34</c:v>
                </c:pt>
                <c:pt idx="4547">
                  <c:v>11:27:35</c:v>
                </c:pt>
                <c:pt idx="4548">
                  <c:v>11:27:36</c:v>
                </c:pt>
                <c:pt idx="4549">
                  <c:v>11:27:37</c:v>
                </c:pt>
                <c:pt idx="4550">
                  <c:v>11:27:38</c:v>
                </c:pt>
                <c:pt idx="4551">
                  <c:v>11:27:39</c:v>
                </c:pt>
                <c:pt idx="4552">
                  <c:v>11:27:40</c:v>
                </c:pt>
                <c:pt idx="4553">
                  <c:v>11:27:41</c:v>
                </c:pt>
                <c:pt idx="4554">
                  <c:v>11:27:42</c:v>
                </c:pt>
                <c:pt idx="4555">
                  <c:v>11:27:43</c:v>
                </c:pt>
                <c:pt idx="4556">
                  <c:v>11:27:44</c:v>
                </c:pt>
                <c:pt idx="4557">
                  <c:v>11:27:45</c:v>
                </c:pt>
                <c:pt idx="4558">
                  <c:v>11:27:46</c:v>
                </c:pt>
                <c:pt idx="4559">
                  <c:v>11:27:47</c:v>
                </c:pt>
                <c:pt idx="4560">
                  <c:v>11:27:48</c:v>
                </c:pt>
                <c:pt idx="4561">
                  <c:v>11:27:49</c:v>
                </c:pt>
                <c:pt idx="4562">
                  <c:v>11:27:50</c:v>
                </c:pt>
                <c:pt idx="4563">
                  <c:v>11:27:51</c:v>
                </c:pt>
                <c:pt idx="4564">
                  <c:v>11:27:52</c:v>
                </c:pt>
                <c:pt idx="4565">
                  <c:v>11:27:53</c:v>
                </c:pt>
                <c:pt idx="4566">
                  <c:v>11:27:54</c:v>
                </c:pt>
                <c:pt idx="4567">
                  <c:v>11:27:55</c:v>
                </c:pt>
                <c:pt idx="4568">
                  <c:v>11:27:56</c:v>
                </c:pt>
                <c:pt idx="4569">
                  <c:v>11:27:57</c:v>
                </c:pt>
                <c:pt idx="4570">
                  <c:v>11:27:58</c:v>
                </c:pt>
                <c:pt idx="4571">
                  <c:v>11:27:59</c:v>
                </c:pt>
                <c:pt idx="4572">
                  <c:v>11:28:00</c:v>
                </c:pt>
                <c:pt idx="4573">
                  <c:v>11:28:01</c:v>
                </c:pt>
                <c:pt idx="4574">
                  <c:v>11:28:02</c:v>
                </c:pt>
                <c:pt idx="4575">
                  <c:v>11:28:03</c:v>
                </c:pt>
                <c:pt idx="4576">
                  <c:v>11:28:04</c:v>
                </c:pt>
                <c:pt idx="4577">
                  <c:v>11:28:05</c:v>
                </c:pt>
                <c:pt idx="4578">
                  <c:v>11:28:06</c:v>
                </c:pt>
                <c:pt idx="4579">
                  <c:v>11:28:07</c:v>
                </c:pt>
                <c:pt idx="4580">
                  <c:v>11:28:08</c:v>
                </c:pt>
                <c:pt idx="4581">
                  <c:v>11:28:09</c:v>
                </c:pt>
                <c:pt idx="4582">
                  <c:v>11:28:10</c:v>
                </c:pt>
                <c:pt idx="4583">
                  <c:v>11:28:11</c:v>
                </c:pt>
                <c:pt idx="4584">
                  <c:v>11:28:12</c:v>
                </c:pt>
                <c:pt idx="4585">
                  <c:v>11:28:13</c:v>
                </c:pt>
                <c:pt idx="4586">
                  <c:v>11:28:14</c:v>
                </c:pt>
                <c:pt idx="4587">
                  <c:v>11:28:15</c:v>
                </c:pt>
                <c:pt idx="4588">
                  <c:v>11:28:16</c:v>
                </c:pt>
                <c:pt idx="4589">
                  <c:v>11:28:17</c:v>
                </c:pt>
                <c:pt idx="4590">
                  <c:v>11:28:18</c:v>
                </c:pt>
                <c:pt idx="4591">
                  <c:v>11:28:19</c:v>
                </c:pt>
                <c:pt idx="4592">
                  <c:v>11:28:20</c:v>
                </c:pt>
                <c:pt idx="4593">
                  <c:v>11:28:21</c:v>
                </c:pt>
                <c:pt idx="4594">
                  <c:v>11:28:22</c:v>
                </c:pt>
                <c:pt idx="4595">
                  <c:v>11:28:23</c:v>
                </c:pt>
                <c:pt idx="4596">
                  <c:v>11:28:24</c:v>
                </c:pt>
                <c:pt idx="4597">
                  <c:v>11:28:25</c:v>
                </c:pt>
                <c:pt idx="4598">
                  <c:v>11:28:26</c:v>
                </c:pt>
                <c:pt idx="4599">
                  <c:v>11:28:27</c:v>
                </c:pt>
                <c:pt idx="4600">
                  <c:v>11:28:28</c:v>
                </c:pt>
                <c:pt idx="4601">
                  <c:v>11:28:29</c:v>
                </c:pt>
                <c:pt idx="4602">
                  <c:v>11:28:30</c:v>
                </c:pt>
                <c:pt idx="4603">
                  <c:v>11:28:31</c:v>
                </c:pt>
                <c:pt idx="4604">
                  <c:v>11:28:32</c:v>
                </c:pt>
                <c:pt idx="4605">
                  <c:v>11:28:33</c:v>
                </c:pt>
                <c:pt idx="4606">
                  <c:v>11:28:34</c:v>
                </c:pt>
                <c:pt idx="4607">
                  <c:v>11:28:35</c:v>
                </c:pt>
                <c:pt idx="4608">
                  <c:v>11:28:36</c:v>
                </c:pt>
                <c:pt idx="4609">
                  <c:v>11:28:37</c:v>
                </c:pt>
                <c:pt idx="4610">
                  <c:v>11:28:38</c:v>
                </c:pt>
                <c:pt idx="4611">
                  <c:v>11:28:39</c:v>
                </c:pt>
                <c:pt idx="4612">
                  <c:v>11:28:40</c:v>
                </c:pt>
                <c:pt idx="4613">
                  <c:v>11:28:41</c:v>
                </c:pt>
                <c:pt idx="4614">
                  <c:v>11:28:42</c:v>
                </c:pt>
                <c:pt idx="4615">
                  <c:v>11:28:43</c:v>
                </c:pt>
                <c:pt idx="4616">
                  <c:v>11:28:44</c:v>
                </c:pt>
                <c:pt idx="4617">
                  <c:v>11:28:45</c:v>
                </c:pt>
                <c:pt idx="4618">
                  <c:v>11:28:46</c:v>
                </c:pt>
                <c:pt idx="4619">
                  <c:v>11:28:47</c:v>
                </c:pt>
                <c:pt idx="4620">
                  <c:v>11:28:48</c:v>
                </c:pt>
                <c:pt idx="4621">
                  <c:v>11:28:49</c:v>
                </c:pt>
                <c:pt idx="4622">
                  <c:v>11:28:50</c:v>
                </c:pt>
                <c:pt idx="4623">
                  <c:v>11:28:51</c:v>
                </c:pt>
                <c:pt idx="4624">
                  <c:v>11:28:52</c:v>
                </c:pt>
                <c:pt idx="4625">
                  <c:v>11:28:53</c:v>
                </c:pt>
                <c:pt idx="4626">
                  <c:v>11:28:54</c:v>
                </c:pt>
                <c:pt idx="4627">
                  <c:v>11:28:55</c:v>
                </c:pt>
                <c:pt idx="4628">
                  <c:v>11:28:56</c:v>
                </c:pt>
                <c:pt idx="4629">
                  <c:v>11:28:57</c:v>
                </c:pt>
                <c:pt idx="4630">
                  <c:v>11:28:58</c:v>
                </c:pt>
                <c:pt idx="4631">
                  <c:v>11:28:59</c:v>
                </c:pt>
                <c:pt idx="4632">
                  <c:v>11:29:00</c:v>
                </c:pt>
                <c:pt idx="4633">
                  <c:v>11:29:01</c:v>
                </c:pt>
                <c:pt idx="4634">
                  <c:v>11:29:02</c:v>
                </c:pt>
                <c:pt idx="4635">
                  <c:v>11:29:03</c:v>
                </c:pt>
                <c:pt idx="4636">
                  <c:v>11:29:04</c:v>
                </c:pt>
                <c:pt idx="4637">
                  <c:v>11:29:05</c:v>
                </c:pt>
                <c:pt idx="4638">
                  <c:v>11:29:06</c:v>
                </c:pt>
                <c:pt idx="4639">
                  <c:v>11:29:07</c:v>
                </c:pt>
                <c:pt idx="4640">
                  <c:v>11:29:08</c:v>
                </c:pt>
                <c:pt idx="4641">
                  <c:v>11:29:09</c:v>
                </c:pt>
                <c:pt idx="4642">
                  <c:v>11:29:10</c:v>
                </c:pt>
                <c:pt idx="4643">
                  <c:v>11:29:11</c:v>
                </c:pt>
                <c:pt idx="4644">
                  <c:v>11:29:12</c:v>
                </c:pt>
                <c:pt idx="4645">
                  <c:v>11:29:13</c:v>
                </c:pt>
                <c:pt idx="4646">
                  <c:v>11:29:14</c:v>
                </c:pt>
                <c:pt idx="4647">
                  <c:v>11:29:15</c:v>
                </c:pt>
                <c:pt idx="4648">
                  <c:v>11:29:16</c:v>
                </c:pt>
                <c:pt idx="4649">
                  <c:v>11:29:17</c:v>
                </c:pt>
                <c:pt idx="4650">
                  <c:v>11:29:18</c:v>
                </c:pt>
                <c:pt idx="4651">
                  <c:v>11:29:19</c:v>
                </c:pt>
                <c:pt idx="4652">
                  <c:v>11:29:20</c:v>
                </c:pt>
                <c:pt idx="4653">
                  <c:v>11:29:21</c:v>
                </c:pt>
                <c:pt idx="4654">
                  <c:v>11:29:22</c:v>
                </c:pt>
                <c:pt idx="4655">
                  <c:v>11:29:23</c:v>
                </c:pt>
                <c:pt idx="4656">
                  <c:v>11:29:24</c:v>
                </c:pt>
                <c:pt idx="4657">
                  <c:v>11:29:25</c:v>
                </c:pt>
                <c:pt idx="4658">
                  <c:v>11:29:26</c:v>
                </c:pt>
                <c:pt idx="4659">
                  <c:v>11:29:27</c:v>
                </c:pt>
                <c:pt idx="4660">
                  <c:v>11:29:28</c:v>
                </c:pt>
                <c:pt idx="4661">
                  <c:v>11:29:29</c:v>
                </c:pt>
                <c:pt idx="4662">
                  <c:v>11:29:30</c:v>
                </c:pt>
                <c:pt idx="4663">
                  <c:v>11:29:31</c:v>
                </c:pt>
                <c:pt idx="4664">
                  <c:v>11:29:32</c:v>
                </c:pt>
                <c:pt idx="4665">
                  <c:v>11:29:33</c:v>
                </c:pt>
                <c:pt idx="4666">
                  <c:v>11:29:34</c:v>
                </c:pt>
                <c:pt idx="4667">
                  <c:v>11:29:35</c:v>
                </c:pt>
                <c:pt idx="4668">
                  <c:v>11:29:36</c:v>
                </c:pt>
                <c:pt idx="4669">
                  <c:v>11:29:37</c:v>
                </c:pt>
                <c:pt idx="4670">
                  <c:v>11:29:38</c:v>
                </c:pt>
                <c:pt idx="4671">
                  <c:v>11:29:39</c:v>
                </c:pt>
                <c:pt idx="4672">
                  <c:v>11:29:40</c:v>
                </c:pt>
                <c:pt idx="4673">
                  <c:v>11:29:41</c:v>
                </c:pt>
                <c:pt idx="4674">
                  <c:v>11:29:42</c:v>
                </c:pt>
                <c:pt idx="4675">
                  <c:v>11:29:43</c:v>
                </c:pt>
                <c:pt idx="4676">
                  <c:v>11:29:44</c:v>
                </c:pt>
                <c:pt idx="4677">
                  <c:v>11:29:45</c:v>
                </c:pt>
                <c:pt idx="4678">
                  <c:v>11:29:46</c:v>
                </c:pt>
                <c:pt idx="4679">
                  <c:v>11:29:47</c:v>
                </c:pt>
                <c:pt idx="4680">
                  <c:v>11:29:48</c:v>
                </c:pt>
                <c:pt idx="4681">
                  <c:v>11:29:49</c:v>
                </c:pt>
                <c:pt idx="4682">
                  <c:v>11:29:50</c:v>
                </c:pt>
                <c:pt idx="4683">
                  <c:v>11:29:51</c:v>
                </c:pt>
                <c:pt idx="4684">
                  <c:v>11:29:52</c:v>
                </c:pt>
                <c:pt idx="4685">
                  <c:v>11:29:53</c:v>
                </c:pt>
                <c:pt idx="4686">
                  <c:v>11:29:54</c:v>
                </c:pt>
                <c:pt idx="4687">
                  <c:v>11:29:55</c:v>
                </c:pt>
                <c:pt idx="4688">
                  <c:v>11:29:56</c:v>
                </c:pt>
                <c:pt idx="4689">
                  <c:v>11:29:57</c:v>
                </c:pt>
                <c:pt idx="4690">
                  <c:v>11:29:58</c:v>
                </c:pt>
                <c:pt idx="4691">
                  <c:v>11:29:59</c:v>
                </c:pt>
                <c:pt idx="4692">
                  <c:v>11:30:00</c:v>
                </c:pt>
                <c:pt idx="4693">
                  <c:v>11:30:01</c:v>
                </c:pt>
                <c:pt idx="4694">
                  <c:v>11:30:02</c:v>
                </c:pt>
                <c:pt idx="4695">
                  <c:v>11:30:03</c:v>
                </c:pt>
                <c:pt idx="4696">
                  <c:v>11:30:04</c:v>
                </c:pt>
                <c:pt idx="4697">
                  <c:v>11:30:05</c:v>
                </c:pt>
                <c:pt idx="4698">
                  <c:v>11:30:06</c:v>
                </c:pt>
                <c:pt idx="4699">
                  <c:v>11:30:07</c:v>
                </c:pt>
                <c:pt idx="4700">
                  <c:v>11:30:08</c:v>
                </c:pt>
                <c:pt idx="4701">
                  <c:v>11:30:09</c:v>
                </c:pt>
                <c:pt idx="4702">
                  <c:v>11:30:10</c:v>
                </c:pt>
                <c:pt idx="4703">
                  <c:v>11:30:11</c:v>
                </c:pt>
                <c:pt idx="4704">
                  <c:v>11:30:12</c:v>
                </c:pt>
                <c:pt idx="4705">
                  <c:v>11:30:13</c:v>
                </c:pt>
                <c:pt idx="4706">
                  <c:v>11:30:14</c:v>
                </c:pt>
                <c:pt idx="4707">
                  <c:v>11:30:15</c:v>
                </c:pt>
                <c:pt idx="4708">
                  <c:v>11:30:16</c:v>
                </c:pt>
                <c:pt idx="4709">
                  <c:v>11:30:17</c:v>
                </c:pt>
                <c:pt idx="4710">
                  <c:v>11:30:18</c:v>
                </c:pt>
                <c:pt idx="4711">
                  <c:v>11:30:19</c:v>
                </c:pt>
                <c:pt idx="4712">
                  <c:v>11:30:20</c:v>
                </c:pt>
                <c:pt idx="4713">
                  <c:v>11:30:21</c:v>
                </c:pt>
                <c:pt idx="4714">
                  <c:v>11:30:22</c:v>
                </c:pt>
                <c:pt idx="4715">
                  <c:v>11:30:23</c:v>
                </c:pt>
                <c:pt idx="4716">
                  <c:v>11:30:24</c:v>
                </c:pt>
                <c:pt idx="4717">
                  <c:v>11:30:25</c:v>
                </c:pt>
                <c:pt idx="4718">
                  <c:v>11:30:26</c:v>
                </c:pt>
                <c:pt idx="4719">
                  <c:v>11:30:27</c:v>
                </c:pt>
                <c:pt idx="4720">
                  <c:v>11:30:28</c:v>
                </c:pt>
                <c:pt idx="4721">
                  <c:v>11:30:29</c:v>
                </c:pt>
                <c:pt idx="4722">
                  <c:v>11:30:30</c:v>
                </c:pt>
                <c:pt idx="4723">
                  <c:v>11:30:31</c:v>
                </c:pt>
                <c:pt idx="4724">
                  <c:v>11:30:32</c:v>
                </c:pt>
                <c:pt idx="4725">
                  <c:v>11:30:33</c:v>
                </c:pt>
                <c:pt idx="4726">
                  <c:v>11:30:34</c:v>
                </c:pt>
                <c:pt idx="4727">
                  <c:v>11:30:35</c:v>
                </c:pt>
                <c:pt idx="4728">
                  <c:v>11:30:36</c:v>
                </c:pt>
                <c:pt idx="4729">
                  <c:v>11:30:37</c:v>
                </c:pt>
                <c:pt idx="4730">
                  <c:v>11:30:38</c:v>
                </c:pt>
                <c:pt idx="4731">
                  <c:v>11:30:39</c:v>
                </c:pt>
                <c:pt idx="4732">
                  <c:v>11:30:40</c:v>
                </c:pt>
                <c:pt idx="4733">
                  <c:v>11:30:41</c:v>
                </c:pt>
                <c:pt idx="4734">
                  <c:v>11:30:42</c:v>
                </c:pt>
                <c:pt idx="4735">
                  <c:v>11:30:43</c:v>
                </c:pt>
                <c:pt idx="4736">
                  <c:v>11:30:44</c:v>
                </c:pt>
                <c:pt idx="4737">
                  <c:v>11:30:45</c:v>
                </c:pt>
                <c:pt idx="4738">
                  <c:v>11:30:46</c:v>
                </c:pt>
                <c:pt idx="4739">
                  <c:v>11:30:47</c:v>
                </c:pt>
                <c:pt idx="4740">
                  <c:v>11:30:48</c:v>
                </c:pt>
                <c:pt idx="4741">
                  <c:v>11:30:49</c:v>
                </c:pt>
                <c:pt idx="4742">
                  <c:v>11:30:50</c:v>
                </c:pt>
                <c:pt idx="4743">
                  <c:v>11:30:51</c:v>
                </c:pt>
                <c:pt idx="4744">
                  <c:v>11:30:52</c:v>
                </c:pt>
                <c:pt idx="4745">
                  <c:v>11:30:53</c:v>
                </c:pt>
                <c:pt idx="4746">
                  <c:v>11:30:54</c:v>
                </c:pt>
                <c:pt idx="4747">
                  <c:v>11:30:55</c:v>
                </c:pt>
                <c:pt idx="4748">
                  <c:v>11:30:56</c:v>
                </c:pt>
                <c:pt idx="4749">
                  <c:v>11:30:57</c:v>
                </c:pt>
                <c:pt idx="4750">
                  <c:v>11:30:58</c:v>
                </c:pt>
                <c:pt idx="4751">
                  <c:v>11:30:59</c:v>
                </c:pt>
                <c:pt idx="4752">
                  <c:v>11:31:00</c:v>
                </c:pt>
                <c:pt idx="4753">
                  <c:v>11:31:01</c:v>
                </c:pt>
                <c:pt idx="4754">
                  <c:v>11:31:02</c:v>
                </c:pt>
                <c:pt idx="4755">
                  <c:v>11:31:03</c:v>
                </c:pt>
                <c:pt idx="4756">
                  <c:v>11:31:04</c:v>
                </c:pt>
                <c:pt idx="4757">
                  <c:v>11:31:05</c:v>
                </c:pt>
                <c:pt idx="4758">
                  <c:v>11:31:06</c:v>
                </c:pt>
                <c:pt idx="4759">
                  <c:v>11:31:07</c:v>
                </c:pt>
                <c:pt idx="4760">
                  <c:v>11:31:08</c:v>
                </c:pt>
                <c:pt idx="4761">
                  <c:v>11:31:09</c:v>
                </c:pt>
                <c:pt idx="4762">
                  <c:v>11:31:10</c:v>
                </c:pt>
                <c:pt idx="4763">
                  <c:v>11:31:11</c:v>
                </c:pt>
                <c:pt idx="4764">
                  <c:v>11:31:12</c:v>
                </c:pt>
                <c:pt idx="4765">
                  <c:v>11:31:13</c:v>
                </c:pt>
                <c:pt idx="4766">
                  <c:v>11:31:14</c:v>
                </c:pt>
                <c:pt idx="4767">
                  <c:v>11:31:15</c:v>
                </c:pt>
                <c:pt idx="4768">
                  <c:v>11:31:16</c:v>
                </c:pt>
                <c:pt idx="4769">
                  <c:v>11:31:17</c:v>
                </c:pt>
                <c:pt idx="4770">
                  <c:v>11:31:18</c:v>
                </c:pt>
                <c:pt idx="4771">
                  <c:v>11:31:19</c:v>
                </c:pt>
                <c:pt idx="4772">
                  <c:v>11:31:20</c:v>
                </c:pt>
                <c:pt idx="4773">
                  <c:v>11:31:21</c:v>
                </c:pt>
                <c:pt idx="4774">
                  <c:v>11:31:22</c:v>
                </c:pt>
                <c:pt idx="4775">
                  <c:v>11:31:23</c:v>
                </c:pt>
                <c:pt idx="4776">
                  <c:v>11:31:24</c:v>
                </c:pt>
                <c:pt idx="4777">
                  <c:v>11:31:25</c:v>
                </c:pt>
                <c:pt idx="4778">
                  <c:v>11:31:26</c:v>
                </c:pt>
                <c:pt idx="4779">
                  <c:v>11:31:27</c:v>
                </c:pt>
                <c:pt idx="4780">
                  <c:v>11:31:28</c:v>
                </c:pt>
                <c:pt idx="4781">
                  <c:v>11:31:29</c:v>
                </c:pt>
                <c:pt idx="4782">
                  <c:v>11:31:30</c:v>
                </c:pt>
                <c:pt idx="4783">
                  <c:v>11:31:31</c:v>
                </c:pt>
                <c:pt idx="4784">
                  <c:v>11:31:32</c:v>
                </c:pt>
                <c:pt idx="4785">
                  <c:v>11:31:33</c:v>
                </c:pt>
                <c:pt idx="4786">
                  <c:v>11:31:34</c:v>
                </c:pt>
                <c:pt idx="4787">
                  <c:v>11:31:35</c:v>
                </c:pt>
                <c:pt idx="4788">
                  <c:v>11:31:36</c:v>
                </c:pt>
                <c:pt idx="4789">
                  <c:v>11:31:37</c:v>
                </c:pt>
                <c:pt idx="4790">
                  <c:v>11:31:38</c:v>
                </c:pt>
                <c:pt idx="4791">
                  <c:v>11:31:39</c:v>
                </c:pt>
                <c:pt idx="4792">
                  <c:v>11:31:40</c:v>
                </c:pt>
                <c:pt idx="4793">
                  <c:v>11:31:41</c:v>
                </c:pt>
                <c:pt idx="4794">
                  <c:v>11:31:42</c:v>
                </c:pt>
                <c:pt idx="4795">
                  <c:v>11:31:43</c:v>
                </c:pt>
                <c:pt idx="4796">
                  <c:v>11:31:44</c:v>
                </c:pt>
                <c:pt idx="4797">
                  <c:v>11:31:45</c:v>
                </c:pt>
                <c:pt idx="4798">
                  <c:v>11:31:46</c:v>
                </c:pt>
                <c:pt idx="4799">
                  <c:v>11:31:47</c:v>
                </c:pt>
                <c:pt idx="4800">
                  <c:v>11:31:48</c:v>
                </c:pt>
                <c:pt idx="4801">
                  <c:v>11:31:49</c:v>
                </c:pt>
                <c:pt idx="4802">
                  <c:v>11:31:50</c:v>
                </c:pt>
                <c:pt idx="4803">
                  <c:v>11:31:51</c:v>
                </c:pt>
                <c:pt idx="4804">
                  <c:v>11:31:52</c:v>
                </c:pt>
                <c:pt idx="4805">
                  <c:v>11:31:53</c:v>
                </c:pt>
                <c:pt idx="4806">
                  <c:v>11:31:54</c:v>
                </c:pt>
                <c:pt idx="4807">
                  <c:v>11:31:55</c:v>
                </c:pt>
                <c:pt idx="4808">
                  <c:v>11:31:56</c:v>
                </c:pt>
                <c:pt idx="4809">
                  <c:v>11:31:57</c:v>
                </c:pt>
                <c:pt idx="4810">
                  <c:v>11:31:58</c:v>
                </c:pt>
                <c:pt idx="4811">
                  <c:v>11:31:59</c:v>
                </c:pt>
                <c:pt idx="4812">
                  <c:v>11:32:00</c:v>
                </c:pt>
                <c:pt idx="4813">
                  <c:v>11:32:01</c:v>
                </c:pt>
                <c:pt idx="4814">
                  <c:v>11:32:02</c:v>
                </c:pt>
                <c:pt idx="4815">
                  <c:v>11:32:03</c:v>
                </c:pt>
                <c:pt idx="4816">
                  <c:v>11:32:04</c:v>
                </c:pt>
                <c:pt idx="4817">
                  <c:v>11:32:05</c:v>
                </c:pt>
                <c:pt idx="4818">
                  <c:v>11:32:06</c:v>
                </c:pt>
                <c:pt idx="4819">
                  <c:v>11:32:07</c:v>
                </c:pt>
                <c:pt idx="4820">
                  <c:v>11:32:08</c:v>
                </c:pt>
                <c:pt idx="4821">
                  <c:v>11:32:09</c:v>
                </c:pt>
                <c:pt idx="4822">
                  <c:v>11:32:10</c:v>
                </c:pt>
                <c:pt idx="4823">
                  <c:v>11:32:11</c:v>
                </c:pt>
                <c:pt idx="4824">
                  <c:v>11:32:12</c:v>
                </c:pt>
                <c:pt idx="4825">
                  <c:v>11:32:13</c:v>
                </c:pt>
                <c:pt idx="4826">
                  <c:v>11:32:14</c:v>
                </c:pt>
                <c:pt idx="4827">
                  <c:v>11:32:15</c:v>
                </c:pt>
                <c:pt idx="4828">
                  <c:v>11:32:16</c:v>
                </c:pt>
                <c:pt idx="4829">
                  <c:v>11:32:17</c:v>
                </c:pt>
                <c:pt idx="4830">
                  <c:v>11:32:18</c:v>
                </c:pt>
                <c:pt idx="4831">
                  <c:v>11:32:19</c:v>
                </c:pt>
                <c:pt idx="4832">
                  <c:v>11:32:20</c:v>
                </c:pt>
                <c:pt idx="4833">
                  <c:v>11:32:21</c:v>
                </c:pt>
                <c:pt idx="4834">
                  <c:v>11:32:22</c:v>
                </c:pt>
                <c:pt idx="4835">
                  <c:v>11:32:23</c:v>
                </c:pt>
                <c:pt idx="4836">
                  <c:v>11:32:24</c:v>
                </c:pt>
                <c:pt idx="4837">
                  <c:v>11:32:25</c:v>
                </c:pt>
                <c:pt idx="4838">
                  <c:v>11:32:26</c:v>
                </c:pt>
                <c:pt idx="4839">
                  <c:v>11:32:27</c:v>
                </c:pt>
                <c:pt idx="4840">
                  <c:v>11:32:28</c:v>
                </c:pt>
                <c:pt idx="4841">
                  <c:v>11:32:29</c:v>
                </c:pt>
                <c:pt idx="4842">
                  <c:v>11:32:30</c:v>
                </c:pt>
                <c:pt idx="4843">
                  <c:v>11:32:31</c:v>
                </c:pt>
                <c:pt idx="4844">
                  <c:v>11:32:32</c:v>
                </c:pt>
                <c:pt idx="4845">
                  <c:v>11:32:33</c:v>
                </c:pt>
                <c:pt idx="4846">
                  <c:v>11:32:34</c:v>
                </c:pt>
                <c:pt idx="4847">
                  <c:v>11:32:35</c:v>
                </c:pt>
                <c:pt idx="4848">
                  <c:v>11:32:36</c:v>
                </c:pt>
                <c:pt idx="4849">
                  <c:v>11:32:37</c:v>
                </c:pt>
                <c:pt idx="4850">
                  <c:v>11:32:38</c:v>
                </c:pt>
                <c:pt idx="4851">
                  <c:v>11:32:39</c:v>
                </c:pt>
                <c:pt idx="4852">
                  <c:v>11:32:40</c:v>
                </c:pt>
                <c:pt idx="4853">
                  <c:v>11:32:41</c:v>
                </c:pt>
                <c:pt idx="4854">
                  <c:v>11:32:42</c:v>
                </c:pt>
                <c:pt idx="4855">
                  <c:v>11:32:43</c:v>
                </c:pt>
                <c:pt idx="4856">
                  <c:v>11:32:44</c:v>
                </c:pt>
                <c:pt idx="4857">
                  <c:v>11:32:45</c:v>
                </c:pt>
                <c:pt idx="4858">
                  <c:v>11:32:46</c:v>
                </c:pt>
                <c:pt idx="4859">
                  <c:v>11:32:47</c:v>
                </c:pt>
                <c:pt idx="4860">
                  <c:v>11:32:48</c:v>
                </c:pt>
                <c:pt idx="4861">
                  <c:v>11:32:49</c:v>
                </c:pt>
                <c:pt idx="4862">
                  <c:v>11:32:50</c:v>
                </c:pt>
                <c:pt idx="4863">
                  <c:v>11:32:51</c:v>
                </c:pt>
                <c:pt idx="4864">
                  <c:v>11:32:52</c:v>
                </c:pt>
                <c:pt idx="4865">
                  <c:v>11:32:53</c:v>
                </c:pt>
                <c:pt idx="4866">
                  <c:v>11:32:54</c:v>
                </c:pt>
                <c:pt idx="4867">
                  <c:v>11:32:55</c:v>
                </c:pt>
                <c:pt idx="4868">
                  <c:v>11:32:56</c:v>
                </c:pt>
                <c:pt idx="4869">
                  <c:v>11:32:57</c:v>
                </c:pt>
                <c:pt idx="4870">
                  <c:v>11:32:58</c:v>
                </c:pt>
                <c:pt idx="4871">
                  <c:v>11:32:59</c:v>
                </c:pt>
                <c:pt idx="4872">
                  <c:v>11:33:00</c:v>
                </c:pt>
                <c:pt idx="4873">
                  <c:v>11:33:01</c:v>
                </c:pt>
                <c:pt idx="4874">
                  <c:v>11:33:02</c:v>
                </c:pt>
                <c:pt idx="4875">
                  <c:v>11:33:03</c:v>
                </c:pt>
                <c:pt idx="4876">
                  <c:v>11:33:04</c:v>
                </c:pt>
                <c:pt idx="4877">
                  <c:v>11:33:05</c:v>
                </c:pt>
                <c:pt idx="4878">
                  <c:v>11:33:06</c:v>
                </c:pt>
                <c:pt idx="4879">
                  <c:v>11:33:07</c:v>
                </c:pt>
                <c:pt idx="4880">
                  <c:v>11:33:08</c:v>
                </c:pt>
                <c:pt idx="4881">
                  <c:v>11:33:09</c:v>
                </c:pt>
                <c:pt idx="4882">
                  <c:v>11:33:10</c:v>
                </c:pt>
                <c:pt idx="4883">
                  <c:v>11:33:11</c:v>
                </c:pt>
                <c:pt idx="4884">
                  <c:v>11:33:12</c:v>
                </c:pt>
                <c:pt idx="4885">
                  <c:v>11:33:13</c:v>
                </c:pt>
                <c:pt idx="4886">
                  <c:v>11:33:14</c:v>
                </c:pt>
                <c:pt idx="4887">
                  <c:v>11:33:15</c:v>
                </c:pt>
                <c:pt idx="4888">
                  <c:v>11:33:16</c:v>
                </c:pt>
                <c:pt idx="4889">
                  <c:v>11:33:17</c:v>
                </c:pt>
                <c:pt idx="4890">
                  <c:v>11:33:18</c:v>
                </c:pt>
                <c:pt idx="4891">
                  <c:v>11:33:19</c:v>
                </c:pt>
                <c:pt idx="4892">
                  <c:v>11:33:20</c:v>
                </c:pt>
                <c:pt idx="4893">
                  <c:v>11:33:21</c:v>
                </c:pt>
                <c:pt idx="4894">
                  <c:v>11:33:22</c:v>
                </c:pt>
                <c:pt idx="4895">
                  <c:v>11:33:23</c:v>
                </c:pt>
                <c:pt idx="4896">
                  <c:v>11:33:24</c:v>
                </c:pt>
                <c:pt idx="4897">
                  <c:v>11:33:25</c:v>
                </c:pt>
                <c:pt idx="4898">
                  <c:v>11:33:26</c:v>
                </c:pt>
                <c:pt idx="4899">
                  <c:v>11:33:27</c:v>
                </c:pt>
                <c:pt idx="4900">
                  <c:v>11:33:28</c:v>
                </c:pt>
                <c:pt idx="4901">
                  <c:v>11:33:29</c:v>
                </c:pt>
                <c:pt idx="4902">
                  <c:v>11:33:30</c:v>
                </c:pt>
                <c:pt idx="4903">
                  <c:v>11:33:31</c:v>
                </c:pt>
                <c:pt idx="4904">
                  <c:v>11:33:32</c:v>
                </c:pt>
                <c:pt idx="4905">
                  <c:v>11:33:33</c:v>
                </c:pt>
                <c:pt idx="4906">
                  <c:v>11:33:34</c:v>
                </c:pt>
                <c:pt idx="4907">
                  <c:v>11:33:35</c:v>
                </c:pt>
                <c:pt idx="4908">
                  <c:v>11:33:36</c:v>
                </c:pt>
                <c:pt idx="4909">
                  <c:v>11:33:37</c:v>
                </c:pt>
                <c:pt idx="4910">
                  <c:v>11:33:38</c:v>
                </c:pt>
                <c:pt idx="4911">
                  <c:v>11:33:39</c:v>
                </c:pt>
                <c:pt idx="4912">
                  <c:v>11:33:40</c:v>
                </c:pt>
                <c:pt idx="4913">
                  <c:v>11:33:41</c:v>
                </c:pt>
                <c:pt idx="4914">
                  <c:v>11:33:42</c:v>
                </c:pt>
                <c:pt idx="4915">
                  <c:v>11:33:43</c:v>
                </c:pt>
                <c:pt idx="4916">
                  <c:v>11:33:44</c:v>
                </c:pt>
                <c:pt idx="4917">
                  <c:v>11:33:45</c:v>
                </c:pt>
                <c:pt idx="4918">
                  <c:v>11:33:46</c:v>
                </c:pt>
                <c:pt idx="4919">
                  <c:v>11:33:47</c:v>
                </c:pt>
                <c:pt idx="4920">
                  <c:v>11:33:48</c:v>
                </c:pt>
                <c:pt idx="4921">
                  <c:v>11:33:49</c:v>
                </c:pt>
                <c:pt idx="4922">
                  <c:v>11:33:50</c:v>
                </c:pt>
                <c:pt idx="4923">
                  <c:v>11:33:51</c:v>
                </c:pt>
                <c:pt idx="4924">
                  <c:v>11:33:52</c:v>
                </c:pt>
                <c:pt idx="4925">
                  <c:v>11:33:53</c:v>
                </c:pt>
                <c:pt idx="4926">
                  <c:v>11:33:54</c:v>
                </c:pt>
                <c:pt idx="4927">
                  <c:v>11:33:55</c:v>
                </c:pt>
                <c:pt idx="4928">
                  <c:v>11:33:56</c:v>
                </c:pt>
                <c:pt idx="4929">
                  <c:v>11:33:57</c:v>
                </c:pt>
                <c:pt idx="4930">
                  <c:v>11:33:58</c:v>
                </c:pt>
                <c:pt idx="4931">
                  <c:v>11:33:59</c:v>
                </c:pt>
                <c:pt idx="4932">
                  <c:v>11:34:00</c:v>
                </c:pt>
                <c:pt idx="4933">
                  <c:v>11:34:01</c:v>
                </c:pt>
                <c:pt idx="4934">
                  <c:v>11:34:02</c:v>
                </c:pt>
                <c:pt idx="4935">
                  <c:v>11:34:03</c:v>
                </c:pt>
                <c:pt idx="4936">
                  <c:v>11:34:04</c:v>
                </c:pt>
                <c:pt idx="4937">
                  <c:v>11:34:05</c:v>
                </c:pt>
                <c:pt idx="4938">
                  <c:v>11:34:06</c:v>
                </c:pt>
                <c:pt idx="4939">
                  <c:v>11:34:07</c:v>
                </c:pt>
                <c:pt idx="4940">
                  <c:v>11:34:08</c:v>
                </c:pt>
                <c:pt idx="4941">
                  <c:v>11:34:09</c:v>
                </c:pt>
                <c:pt idx="4942">
                  <c:v>11:34:10</c:v>
                </c:pt>
                <c:pt idx="4943">
                  <c:v>11:34:11</c:v>
                </c:pt>
                <c:pt idx="4944">
                  <c:v>11:34:12</c:v>
                </c:pt>
                <c:pt idx="4945">
                  <c:v>11:34:13</c:v>
                </c:pt>
                <c:pt idx="4946">
                  <c:v>11:34:14</c:v>
                </c:pt>
                <c:pt idx="4947">
                  <c:v>11:34:15</c:v>
                </c:pt>
                <c:pt idx="4948">
                  <c:v>11:34:16</c:v>
                </c:pt>
                <c:pt idx="4949">
                  <c:v>11:34:17</c:v>
                </c:pt>
                <c:pt idx="4950">
                  <c:v>11:34:18</c:v>
                </c:pt>
                <c:pt idx="4951">
                  <c:v>11:34:19</c:v>
                </c:pt>
                <c:pt idx="4952">
                  <c:v>11:34:20</c:v>
                </c:pt>
                <c:pt idx="4953">
                  <c:v>11:34:21</c:v>
                </c:pt>
                <c:pt idx="4954">
                  <c:v>11:34:22</c:v>
                </c:pt>
                <c:pt idx="4955">
                  <c:v>11:34:23</c:v>
                </c:pt>
                <c:pt idx="4956">
                  <c:v>11:34:24</c:v>
                </c:pt>
                <c:pt idx="4957">
                  <c:v>11:34:25</c:v>
                </c:pt>
                <c:pt idx="4958">
                  <c:v>11:34:26</c:v>
                </c:pt>
                <c:pt idx="4959">
                  <c:v>11:34:27</c:v>
                </c:pt>
                <c:pt idx="4960">
                  <c:v>11:34:28</c:v>
                </c:pt>
                <c:pt idx="4961">
                  <c:v>11:34:29</c:v>
                </c:pt>
                <c:pt idx="4962">
                  <c:v>11:34:30</c:v>
                </c:pt>
                <c:pt idx="4963">
                  <c:v>11:34:31</c:v>
                </c:pt>
                <c:pt idx="4964">
                  <c:v>11:34:32</c:v>
                </c:pt>
                <c:pt idx="4965">
                  <c:v>11:34:33</c:v>
                </c:pt>
                <c:pt idx="4966">
                  <c:v>11:34:34</c:v>
                </c:pt>
                <c:pt idx="4967">
                  <c:v>11:34:35</c:v>
                </c:pt>
                <c:pt idx="4968">
                  <c:v>11:34:36</c:v>
                </c:pt>
                <c:pt idx="4969">
                  <c:v>11:34:37</c:v>
                </c:pt>
                <c:pt idx="4970">
                  <c:v>11:34:38</c:v>
                </c:pt>
                <c:pt idx="4971">
                  <c:v>11:34:39</c:v>
                </c:pt>
                <c:pt idx="4972">
                  <c:v>11:34:40</c:v>
                </c:pt>
                <c:pt idx="4973">
                  <c:v>11:34:41</c:v>
                </c:pt>
                <c:pt idx="4974">
                  <c:v>11:34:42</c:v>
                </c:pt>
                <c:pt idx="4975">
                  <c:v>11:34:43</c:v>
                </c:pt>
                <c:pt idx="4976">
                  <c:v>11:34:44</c:v>
                </c:pt>
                <c:pt idx="4977">
                  <c:v>11:34:45</c:v>
                </c:pt>
                <c:pt idx="4978">
                  <c:v>11:34:46</c:v>
                </c:pt>
                <c:pt idx="4979">
                  <c:v>11:34:47</c:v>
                </c:pt>
                <c:pt idx="4980">
                  <c:v>11:34:48</c:v>
                </c:pt>
                <c:pt idx="4981">
                  <c:v>11:34:49</c:v>
                </c:pt>
                <c:pt idx="4982">
                  <c:v>11:34:50</c:v>
                </c:pt>
                <c:pt idx="4983">
                  <c:v>11:34:51</c:v>
                </c:pt>
                <c:pt idx="4984">
                  <c:v>11:34:52</c:v>
                </c:pt>
                <c:pt idx="4985">
                  <c:v>11:34:53</c:v>
                </c:pt>
                <c:pt idx="4986">
                  <c:v>11:34:54</c:v>
                </c:pt>
                <c:pt idx="4987">
                  <c:v>11:34:55</c:v>
                </c:pt>
                <c:pt idx="4988">
                  <c:v>11:34:56</c:v>
                </c:pt>
                <c:pt idx="4989">
                  <c:v>11:34:57</c:v>
                </c:pt>
                <c:pt idx="4990">
                  <c:v>11:34:58</c:v>
                </c:pt>
                <c:pt idx="4991">
                  <c:v>11:34:59</c:v>
                </c:pt>
                <c:pt idx="4992">
                  <c:v>11:35:00</c:v>
                </c:pt>
                <c:pt idx="4993">
                  <c:v>11:35:01</c:v>
                </c:pt>
                <c:pt idx="4994">
                  <c:v>11:35:02</c:v>
                </c:pt>
                <c:pt idx="4995">
                  <c:v>11:35:03</c:v>
                </c:pt>
                <c:pt idx="4996">
                  <c:v>11:35:04</c:v>
                </c:pt>
                <c:pt idx="4997">
                  <c:v>11:35:05</c:v>
                </c:pt>
                <c:pt idx="4998">
                  <c:v>11:35:06</c:v>
                </c:pt>
                <c:pt idx="4999">
                  <c:v>11:35:07</c:v>
                </c:pt>
                <c:pt idx="5000">
                  <c:v>11:35:08</c:v>
                </c:pt>
                <c:pt idx="5001">
                  <c:v>11:35:09</c:v>
                </c:pt>
                <c:pt idx="5002">
                  <c:v>11:35:10</c:v>
                </c:pt>
                <c:pt idx="5003">
                  <c:v>11:35:11</c:v>
                </c:pt>
                <c:pt idx="5004">
                  <c:v>11:35:12</c:v>
                </c:pt>
                <c:pt idx="5005">
                  <c:v>11:35:13</c:v>
                </c:pt>
                <c:pt idx="5006">
                  <c:v>11:35:14</c:v>
                </c:pt>
                <c:pt idx="5007">
                  <c:v>11:35:15</c:v>
                </c:pt>
                <c:pt idx="5008">
                  <c:v>11:35:16</c:v>
                </c:pt>
                <c:pt idx="5009">
                  <c:v>11:35:17</c:v>
                </c:pt>
                <c:pt idx="5010">
                  <c:v>11:35:18</c:v>
                </c:pt>
                <c:pt idx="5011">
                  <c:v>11:35:19</c:v>
                </c:pt>
                <c:pt idx="5012">
                  <c:v>11:35:20</c:v>
                </c:pt>
                <c:pt idx="5013">
                  <c:v>11:35:21</c:v>
                </c:pt>
                <c:pt idx="5014">
                  <c:v>11:35:22</c:v>
                </c:pt>
                <c:pt idx="5015">
                  <c:v>11:35:23</c:v>
                </c:pt>
                <c:pt idx="5016">
                  <c:v>11:35:24</c:v>
                </c:pt>
                <c:pt idx="5017">
                  <c:v>11:35:25</c:v>
                </c:pt>
                <c:pt idx="5018">
                  <c:v>11:35:26</c:v>
                </c:pt>
                <c:pt idx="5019">
                  <c:v>11:35:27</c:v>
                </c:pt>
                <c:pt idx="5020">
                  <c:v>11:35:28</c:v>
                </c:pt>
                <c:pt idx="5021">
                  <c:v>11:35:29</c:v>
                </c:pt>
                <c:pt idx="5022">
                  <c:v>11:35:30</c:v>
                </c:pt>
                <c:pt idx="5023">
                  <c:v>11:35:31</c:v>
                </c:pt>
                <c:pt idx="5024">
                  <c:v>11:35:32</c:v>
                </c:pt>
                <c:pt idx="5025">
                  <c:v>11:35:33</c:v>
                </c:pt>
                <c:pt idx="5026">
                  <c:v>11:35:34</c:v>
                </c:pt>
                <c:pt idx="5027">
                  <c:v>11:35:35</c:v>
                </c:pt>
                <c:pt idx="5028">
                  <c:v>11:35:36</c:v>
                </c:pt>
                <c:pt idx="5029">
                  <c:v>11:35:37</c:v>
                </c:pt>
                <c:pt idx="5030">
                  <c:v>11:35:38</c:v>
                </c:pt>
                <c:pt idx="5031">
                  <c:v>11:35:39</c:v>
                </c:pt>
                <c:pt idx="5032">
                  <c:v>11:35:40</c:v>
                </c:pt>
                <c:pt idx="5033">
                  <c:v>11:35:41</c:v>
                </c:pt>
                <c:pt idx="5034">
                  <c:v>11:35:42</c:v>
                </c:pt>
                <c:pt idx="5035">
                  <c:v>11:35:43</c:v>
                </c:pt>
                <c:pt idx="5036">
                  <c:v>11:35:44</c:v>
                </c:pt>
                <c:pt idx="5037">
                  <c:v>11:35:45</c:v>
                </c:pt>
                <c:pt idx="5038">
                  <c:v>11:35:46</c:v>
                </c:pt>
                <c:pt idx="5039">
                  <c:v>11:35:47</c:v>
                </c:pt>
                <c:pt idx="5040">
                  <c:v>11:35:48</c:v>
                </c:pt>
                <c:pt idx="5041">
                  <c:v>11:35:49</c:v>
                </c:pt>
                <c:pt idx="5042">
                  <c:v>11:35:50</c:v>
                </c:pt>
                <c:pt idx="5043">
                  <c:v>11:35:51</c:v>
                </c:pt>
                <c:pt idx="5044">
                  <c:v>11:35:52</c:v>
                </c:pt>
                <c:pt idx="5045">
                  <c:v>11:35:53</c:v>
                </c:pt>
                <c:pt idx="5046">
                  <c:v>11:35:54</c:v>
                </c:pt>
                <c:pt idx="5047">
                  <c:v>11:35:55</c:v>
                </c:pt>
                <c:pt idx="5048">
                  <c:v>11:35:56</c:v>
                </c:pt>
                <c:pt idx="5049">
                  <c:v>11:35:57</c:v>
                </c:pt>
                <c:pt idx="5050">
                  <c:v>11:35:58</c:v>
                </c:pt>
                <c:pt idx="5051">
                  <c:v>11:35:59</c:v>
                </c:pt>
                <c:pt idx="5052">
                  <c:v>11:36:00</c:v>
                </c:pt>
                <c:pt idx="5053">
                  <c:v>11:36:01</c:v>
                </c:pt>
                <c:pt idx="5054">
                  <c:v>11:36:02</c:v>
                </c:pt>
                <c:pt idx="5055">
                  <c:v>11:36:03</c:v>
                </c:pt>
                <c:pt idx="5056">
                  <c:v>11:36:04</c:v>
                </c:pt>
                <c:pt idx="5057">
                  <c:v>11:36:05</c:v>
                </c:pt>
                <c:pt idx="5058">
                  <c:v>11:36:06</c:v>
                </c:pt>
                <c:pt idx="5059">
                  <c:v>11:36:07</c:v>
                </c:pt>
                <c:pt idx="5060">
                  <c:v>11:36:08</c:v>
                </c:pt>
                <c:pt idx="5061">
                  <c:v>11:36:09</c:v>
                </c:pt>
                <c:pt idx="5062">
                  <c:v>11:36:10</c:v>
                </c:pt>
                <c:pt idx="5063">
                  <c:v>11:36:11</c:v>
                </c:pt>
                <c:pt idx="5064">
                  <c:v>11:36:12</c:v>
                </c:pt>
                <c:pt idx="5065">
                  <c:v>11:36:13</c:v>
                </c:pt>
                <c:pt idx="5066">
                  <c:v>11:36:14</c:v>
                </c:pt>
                <c:pt idx="5067">
                  <c:v>11:36:15</c:v>
                </c:pt>
                <c:pt idx="5068">
                  <c:v>11:36:16</c:v>
                </c:pt>
                <c:pt idx="5069">
                  <c:v>11:36:17</c:v>
                </c:pt>
                <c:pt idx="5070">
                  <c:v>11:36:18</c:v>
                </c:pt>
                <c:pt idx="5071">
                  <c:v>11:36:19</c:v>
                </c:pt>
                <c:pt idx="5072">
                  <c:v>11:36:20</c:v>
                </c:pt>
                <c:pt idx="5073">
                  <c:v>11:36:21</c:v>
                </c:pt>
                <c:pt idx="5074">
                  <c:v>11:36:22</c:v>
                </c:pt>
                <c:pt idx="5075">
                  <c:v>11:36:23</c:v>
                </c:pt>
                <c:pt idx="5076">
                  <c:v>11:36:24</c:v>
                </c:pt>
                <c:pt idx="5077">
                  <c:v>11:36:25</c:v>
                </c:pt>
                <c:pt idx="5078">
                  <c:v>11:36:26</c:v>
                </c:pt>
                <c:pt idx="5079">
                  <c:v>11:36:27</c:v>
                </c:pt>
                <c:pt idx="5080">
                  <c:v>11:36:28</c:v>
                </c:pt>
                <c:pt idx="5081">
                  <c:v>11:36:29</c:v>
                </c:pt>
                <c:pt idx="5082">
                  <c:v>11:36:30</c:v>
                </c:pt>
                <c:pt idx="5083">
                  <c:v>11:36:31</c:v>
                </c:pt>
                <c:pt idx="5084">
                  <c:v>11:36:32</c:v>
                </c:pt>
                <c:pt idx="5085">
                  <c:v>11:36:33</c:v>
                </c:pt>
                <c:pt idx="5086">
                  <c:v>11:36:34</c:v>
                </c:pt>
                <c:pt idx="5087">
                  <c:v>11:36:35</c:v>
                </c:pt>
                <c:pt idx="5088">
                  <c:v>11:36:36</c:v>
                </c:pt>
                <c:pt idx="5089">
                  <c:v>11:36:37</c:v>
                </c:pt>
                <c:pt idx="5090">
                  <c:v>11:36:38</c:v>
                </c:pt>
                <c:pt idx="5091">
                  <c:v>11:36:39</c:v>
                </c:pt>
                <c:pt idx="5092">
                  <c:v>11:36:40</c:v>
                </c:pt>
                <c:pt idx="5093">
                  <c:v>11:36:41</c:v>
                </c:pt>
                <c:pt idx="5094">
                  <c:v>11:36:42</c:v>
                </c:pt>
                <c:pt idx="5095">
                  <c:v>11:36:43</c:v>
                </c:pt>
                <c:pt idx="5096">
                  <c:v>11:36:44</c:v>
                </c:pt>
                <c:pt idx="5097">
                  <c:v>11:36:45</c:v>
                </c:pt>
                <c:pt idx="5098">
                  <c:v>11:36:46</c:v>
                </c:pt>
                <c:pt idx="5099">
                  <c:v>11:36:47</c:v>
                </c:pt>
                <c:pt idx="5100">
                  <c:v>11:36:48</c:v>
                </c:pt>
                <c:pt idx="5101">
                  <c:v>11:36:49</c:v>
                </c:pt>
                <c:pt idx="5102">
                  <c:v>11:36:50</c:v>
                </c:pt>
                <c:pt idx="5103">
                  <c:v>11:36:51</c:v>
                </c:pt>
                <c:pt idx="5104">
                  <c:v>11:36:52</c:v>
                </c:pt>
                <c:pt idx="5105">
                  <c:v>11:36:53</c:v>
                </c:pt>
                <c:pt idx="5106">
                  <c:v>11:36:54</c:v>
                </c:pt>
                <c:pt idx="5107">
                  <c:v>11:36:55</c:v>
                </c:pt>
                <c:pt idx="5108">
                  <c:v>11:36:56</c:v>
                </c:pt>
                <c:pt idx="5109">
                  <c:v>11:36:57</c:v>
                </c:pt>
                <c:pt idx="5110">
                  <c:v>11:36:58</c:v>
                </c:pt>
                <c:pt idx="5111">
                  <c:v>11:36:59</c:v>
                </c:pt>
                <c:pt idx="5112">
                  <c:v>11:37:00</c:v>
                </c:pt>
                <c:pt idx="5113">
                  <c:v>11:37:01</c:v>
                </c:pt>
                <c:pt idx="5114">
                  <c:v>11:37:02</c:v>
                </c:pt>
                <c:pt idx="5115">
                  <c:v>11:37:03</c:v>
                </c:pt>
                <c:pt idx="5116">
                  <c:v>11:37:04</c:v>
                </c:pt>
                <c:pt idx="5117">
                  <c:v>11:37:05</c:v>
                </c:pt>
                <c:pt idx="5118">
                  <c:v>11:37:06</c:v>
                </c:pt>
                <c:pt idx="5119">
                  <c:v>11:37:07</c:v>
                </c:pt>
                <c:pt idx="5120">
                  <c:v>11:37:08</c:v>
                </c:pt>
                <c:pt idx="5121">
                  <c:v>11:37:09</c:v>
                </c:pt>
                <c:pt idx="5122">
                  <c:v>11:37:10</c:v>
                </c:pt>
                <c:pt idx="5123">
                  <c:v>11:37:11</c:v>
                </c:pt>
                <c:pt idx="5124">
                  <c:v>11:37:12</c:v>
                </c:pt>
                <c:pt idx="5125">
                  <c:v>11:37:13</c:v>
                </c:pt>
                <c:pt idx="5126">
                  <c:v>11:37:14</c:v>
                </c:pt>
                <c:pt idx="5127">
                  <c:v>11:37:15</c:v>
                </c:pt>
                <c:pt idx="5128">
                  <c:v>11:37:16</c:v>
                </c:pt>
                <c:pt idx="5129">
                  <c:v>11:37:17</c:v>
                </c:pt>
                <c:pt idx="5130">
                  <c:v>11:37:18</c:v>
                </c:pt>
                <c:pt idx="5131">
                  <c:v>11:37:19</c:v>
                </c:pt>
                <c:pt idx="5132">
                  <c:v>11:37:20</c:v>
                </c:pt>
                <c:pt idx="5133">
                  <c:v>11:37:21</c:v>
                </c:pt>
                <c:pt idx="5134">
                  <c:v>11:37:22</c:v>
                </c:pt>
                <c:pt idx="5135">
                  <c:v>11:37:23</c:v>
                </c:pt>
                <c:pt idx="5136">
                  <c:v>11:37:24</c:v>
                </c:pt>
                <c:pt idx="5137">
                  <c:v>11:37:25</c:v>
                </c:pt>
                <c:pt idx="5138">
                  <c:v>11:37:26</c:v>
                </c:pt>
                <c:pt idx="5139">
                  <c:v>11:37:27</c:v>
                </c:pt>
                <c:pt idx="5140">
                  <c:v>11:37:28</c:v>
                </c:pt>
                <c:pt idx="5141">
                  <c:v>11:37:29</c:v>
                </c:pt>
                <c:pt idx="5142">
                  <c:v>11:37:30</c:v>
                </c:pt>
                <c:pt idx="5143">
                  <c:v>11:37:31</c:v>
                </c:pt>
                <c:pt idx="5144">
                  <c:v>11:37:32</c:v>
                </c:pt>
                <c:pt idx="5145">
                  <c:v>11:37:33</c:v>
                </c:pt>
                <c:pt idx="5146">
                  <c:v>11:37:34</c:v>
                </c:pt>
                <c:pt idx="5147">
                  <c:v>11:37:35</c:v>
                </c:pt>
                <c:pt idx="5148">
                  <c:v>11:37:36</c:v>
                </c:pt>
                <c:pt idx="5149">
                  <c:v>11:37:37</c:v>
                </c:pt>
                <c:pt idx="5150">
                  <c:v>11:37:38</c:v>
                </c:pt>
                <c:pt idx="5151">
                  <c:v>11:37:39</c:v>
                </c:pt>
                <c:pt idx="5152">
                  <c:v>11:37:40</c:v>
                </c:pt>
                <c:pt idx="5153">
                  <c:v>11:37:41</c:v>
                </c:pt>
                <c:pt idx="5154">
                  <c:v>11:37:42</c:v>
                </c:pt>
                <c:pt idx="5155">
                  <c:v>11:37:43</c:v>
                </c:pt>
                <c:pt idx="5156">
                  <c:v>11:37:44</c:v>
                </c:pt>
                <c:pt idx="5157">
                  <c:v>11:37:45</c:v>
                </c:pt>
                <c:pt idx="5158">
                  <c:v>11:37:46</c:v>
                </c:pt>
                <c:pt idx="5159">
                  <c:v>11:37:47</c:v>
                </c:pt>
                <c:pt idx="5160">
                  <c:v>11:37:48</c:v>
                </c:pt>
                <c:pt idx="5161">
                  <c:v>11:37:49</c:v>
                </c:pt>
                <c:pt idx="5162">
                  <c:v>11:37:50</c:v>
                </c:pt>
                <c:pt idx="5163">
                  <c:v>11:37:51</c:v>
                </c:pt>
                <c:pt idx="5164">
                  <c:v>11:37:52</c:v>
                </c:pt>
                <c:pt idx="5165">
                  <c:v>11:37:53</c:v>
                </c:pt>
                <c:pt idx="5166">
                  <c:v>11:37:54</c:v>
                </c:pt>
                <c:pt idx="5167">
                  <c:v>11:37:55</c:v>
                </c:pt>
                <c:pt idx="5168">
                  <c:v>11:37:56</c:v>
                </c:pt>
                <c:pt idx="5169">
                  <c:v>11:37:57</c:v>
                </c:pt>
                <c:pt idx="5170">
                  <c:v>11:37:58</c:v>
                </c:pt>
                <c:pt idx="5171">
                  <c:v>11:37:59</c:v>
                </c:pt>
                <c:pt idx="5172">
                  <c:v>11:38:00</c:v>
                </c:pt>
                <c:pt idx="5173">
                  <c:v>11:38:01</c:v>
                </c:pt>
                <c:pt idx="5174">
                  <c:v>11:38:02</c:v>
                </c:pt>
                <c:pt idx="5175">
                  <c:v>11:38:03</c:v>
                </c:pt>
                <c:pt idx="5176">
                  <c:v>11:38:04</c:v>
                </c:pt>
                <c:pt idx="5177">
                  <c:v>11:38:05</c:v>
                </c:pt>
                <c:pt idx="5178">
                  <c:v>11:38:06</c:v>
                </c:pt>
                <c:pt idx="5179">
                  <c:v>11:38:07</c:v>
                </c:pt>
                <c:pt idx="5180">
                  <c:v>11:38:08</c:v>
                </c:pt>
                <c:pt idx="5181">
                  <c:v>11:38:09</c:v>
                </c:pt>
                <c:pt idx="5182">
                  <c:v>11:38:10</c:v>
                </c:pt>
                <c:pt idx="5183">
                  <c:v>11:38:11</c:v>
                </c:pt>
                <c:pt idx="5184">
                  <c:v>11:38:12</c:v>
                </c:pt>
                <c:pt idx="5185">
                  <c:v>11:38:13</c:v>
                </c:pt>
                <c:pt idx="5186">
                  <c:v>11:38:14</c:v>
                </c:pt>
                <c:pt idx="5187">
                  <c:v>11:38:15</c:v>
                </c:pt>
                <c:pt idx="5188">
                  <c:v>11:38:16</c:v>
                </c:pt>
                <c:pt idx="5189">
                  <c:v>11:38:17</c:v>
                </c:pt>
                <c:pt idx="5190">
                  <c:v>11:38:18</c:v>
                </c:pt>
                <c:pt idx="5191">
                  <c:v>11:38:19</c:v>
                </c:pt>
                <c:pt idx="5192">
                  <c:v>11:38:20</c:v>
                </c:pt>
                <c:pt idx="5193">
                  <c:v>11:38:21</c:v>
                </c:pt>
                <c:pt idx="5194">
                  <c:v>11:38:22</c:v>
                </c:pt>
                <c:pt idx="5195">
                  <c:v>11:38:23</c:v>
                </c:pt>
                <c:pt idx="5196">
                  <c:v>11:38:24</c:v>
                </c:pt>
                <c:pt idx="5197">
                  <c:v>11:38:25</c:v>
                </c:pt>
                <c:pt idx="5198">
                  <c:v>11:38:26</c:v>
                </c:pt>
                <c:pt idx="5199">
                  <c:v>11:38:27</c:v>
                </c:pt>
                <c:pt idx="5200">
                  <c:v>11:38:28</c:v>
                </c:pt>
                <c:pt idx="5201">
                  <c:v>11:38:29</c:v>
                </c:pt>
                <c:pt idx="5202">
                  <c:v>11:38:30</c:v>
                </c:pt>
                <c:pt idx="5203">
                  <c:v>11:38:31</c:v>
                </c:pt>
                <c:pt idx="5204">
                  <c:v>11:38:32</c:v>
                </c:pt>
                <c:pt idx="5205">
                  <c:v>11:38:33</c:v>
                </c:pt>
                <c:pt idx="5206">
                  <c:v>11:38:34</c:v>
                </c:pt>
                <c:pt idx="5207">
                  <c:v>11:38:35</c:v>
                </c:pt>
                <c:pt idx="5208">
                  <c:v>11:38:36</c:v>
                </c:pt>
                <c:pt idx="5209">
                  <c:v>11:38:37</c:v>
                </c:pt>
                <c:pt idx="5210">
                  <c:v>11:38:38</c:v>
                </c:pt>
                <c:pt idx="5211">
                  <c:v>11:38:39</c:v>
                </c:pt>
                <c:pt idx="5212">
                  <c:v>11:38:40</c:v>
                </c:pt>
                <c:pt idx="5213">
                  <c:v>11:38:41</c:v>
                </c:pt>
                <c:pt idx="5214">
                  <c:v>11:38:42</c:v>
                </c:pt>
                <c:pt idx="5215">
                  <c:v>11:38:43</c:v>
                </c:pt>
                <c:pt idx="5216">
                  <c:v>11:38:44</c:v>
                </c:pt>
                <c:pt idx="5217">
                  <c:v>11:38:45</c:v>
                </c:pt>
                <c:pt idx="5218">
                  <c:v>11:38:46</c:v>
                </c:pt>
                <c:pt idx="5219">
                  <c:v>11:38:47</c:v>
                </c:pt>
                <c:pt idx="5220">
                  <c:v>11:38:48</c:v>
                </c:pt>
                <c:pt idx="5221">
                  <c:v>11:38:49</c:v>
                </c:pt>
                <c:pt idx="5222">
                  <c:v>11:38:50</c:v>
                </c:pt>
                <c:pt idx="5223">
                  <c:v>11:38:51</c:v>
                </c:pt>
                <c:pt idx="5224">
                  <c:v>11:38:52</c:v>
                </c:pt>
                <c:pt idx="5225">
                  <c:v>11:38:53</c:v>
                </c:pt>
                <c:pt idx="5226">
                  <c:v>11:38:54</c:v>
                </c:pt>
                <c:pt idx="5227">
                  <c:v>11:38:55</c:v>
                </c:pt>
                <c:pt idx="5228">
                  <c:v>11:38:56</c:v>
                </c:pt>
                <c:pt idx="5229">
                  <c:v>11:38:57</c:v>
                </c:pt>
                <c:pt idx="5230">
                  <c:v>11:38:58</c:v>
                </c:pt>
                <c:pt idx="5231">
                  <c:v>11:38:59</c:v>
                </c:pt>
                <c:pt idx="5232">
                  <c:v>11:39:00</c:v>
                </c:pt>
                <c:pt idx="5233">
                  <c:v>11:39:01</c:v>
                </c:pt>
                <c:pt idx="5234">
                  <c:v>11:39:02</c:v>
                </c:pt>
                <c:pt idx="5235">
                  <c:v>11:39:03</c:v>
                </c:pt>
                <c:pt idx="5236">
                  <c:v>11:39:04</c:v>
                </c:pt>
                <c:pt idx="5237">
                  <c:v>11:39:05</c:v>
                </c:pt>
                <c:pt idx="5238">
                  <c:v>11:39:06</c:v>
                </c:pt>
                <c:pt idx="5239">
                  <c:v>11:39:07</c:v>
                </c:pt>
                <c:pt idx="5240">
                  <c:v>11:39:08</c:v>
                </c:pt>
                <c:pt idx="5241">
                  <c:v>11:39:09</c:v>
                </c:pt>
                <c:pt idx="5242">
                  <c:v>11:39:10</c:v>
                </c:pt>
                <c:pt idx="5243">
                  <c:v>11:39:11</c:v>
                </c:pt>
                <c:pt idx="5244">
                  <c:v>11:39:12</c:v>
                </c:pt>
                <c:pt idx="5245">
                  <c:v>11:39:13</c:v>
                </c:pt>
                <c:pt idx="5246">
                  <c:v>11:39:14</c:v>
                </c:pt>
                <c:pt idx="5247">
                  <c:v>11:39:15</c:v>
                </c:pt>
                <c:pt idx="5248">
                  <c:v>11:39:16</c:v>
                </c:pt>
                <c:pt idx="5249">
                  <c:v>11:39:17</c:v>
                </c:pt>
                <c:pt idx="5250">
                  <c:v>11:39:18</c:v>
                </c:pt>
                <c:pt idx="5251">
                  <c:v>11:39:19</c:v>
                </c:pt>
                <c:pt idx="5252">
                  <c:v>11:39:20</c:v>
                </c:pt>
                <c:pt idx="5253">
                  <c:v>11:39:21</c:v>
                </c:pt>
                <c:pt idx="5254">
                  <c:v>11:39:22</c:v>
                </c:pt>
                <c:pt idx="5255">
                  <c:v>11:39:23</c:v>
                </c:pt>
                <c:pt idx="5256">
                  <c:v>11:39:24</c:v>
                </c:pt>
                <c:pt idx="5257">
                  <c:v>11:39:25</c:v>
                </c:pt>
                <c:pt idx="5258">
                  <c:v>11:39:26</c:v>
                </c:pt>
                <c:pt idx="5259">
                  <c:v>11:39:27</c:v>
                </c:pt>
                <c:pt idx="5260">
                  <c:v>11:39:28</c:v>
                </c:pt>
                <c:pt idx="5261">
                  <c:v>11:39:29</c:v>
                </c:pt>
                <c:pt idx="5262">
                  <c:v>11:39:30</c:v>
                </c:pt>
                <c:pt idx="5263">
                  <c:v>11:39:31</c:v>
                </c:pt>
                <c:pt idx="5264">
                  <c:v>11:39:32</c:v>
                </c:pt>
                <c:pt idx="5265">
                  <c:v>11:39:33</c:v>
                </c:pt>
                <c:pt idx="5266">
                  <c:v>11:39:34</c:v>
                </c:pt>
                <c:pt idx="5267">
                  <c:v>11:39:35</c:v>
                </c:pt>
                <c:pt idx="5268">
                  <c:v>11:39:36</c:v>
                </c:pt>
                <c:pt idx="5269">
                  <c:v>11:39:37</c:v>
                </c:pt>
                <c:pt idx="5270">
                  <c:v>11:39:38</c:v>
                </c:pt>
                <c:pt idx="5271">
                  <c:v>11:39:39</c:v>
                </c:pt>
                <c:pt idx="5272">
                  <c:v>11:39:40</c:v>
                </c:pt>
                <c:pt idx="5273">
                  <c:v>11:39:41</c:v>
                </c:pt>
                <c:pt idx="5274">
                  <c:v>11:39:42</c:v>
                </c:pt>
                <c:pt idx="5275">
                  <c:v>11:39:43</c:v>
                </c:pt>
                <c:pt idx="5276">
                  <c:v>11:39:44</c:v>
                </c:pt>
                <c:pt idx="5277">
                  <c:v>11:39:45</c:v>
                </c:pt>
                <c:pt idx="5278">
                  <c:v>11:39:46</c:v>
                </c:pt>
                <c:pt idx="5279">
                  <c:v>11:39:47</c:v>
                </c:pt>
                <c:pt idx="5280">
                  <c:v>11:39:48</c:v>
                </c:pt>
                <c:pt idx="5281">
                  <c:v>11:39:49</c:v>
                </c:pt>
                <c:pt idx="5282">
                  <c:v>11:39:50</c:v>
                </c:pt>
                <c:pt idx="5283">
                  <c:v>11:39:51</c:v>
                </c:pt>
                <c:pt idx="5284">
                  <c:v>11:39:52</c:v>
                </c:pt>
                <c:pt idx="5285">
                  <c:v>11:39:53</c:v>
                </c:pt>
                <c:pt idx="5286">
                  <c:v>11:39:54</c:v>
                </c:pt>
                <c:pt idx="5287">
                  <c:v>11:39:55</c:v>
                </c:pt>
                <c:pt idx="5288">
                  <c:v>11:39:56</c:v>
                </c:pt>
                <c:pt idx="5289">
                  <c:v>11:39:57</c:v>
                </c:pt>
                <c:pt idx="5290">
                  <c:v>11:39:58</c:v>
                </c:pt>
                <c:pt idx="5291">
                  <c:v>11:39:59</c:v>
                </c:pt>
                <c:pt idx="5292">
                  <c:v>11:40:00</c:v>
                </c:pt>
                <c:pt idx="5293">
                  <c:v>11:40:01</c:v>
                </c:pt>
                <c:pt idx="5294">
                  <c:v>11:40:02</c:v>
                </c:pt>
                <c:pt idx="5295">
                  <c:v>11:40:03</c:v>
                </c:pt>
                <c:pt idx="5296">
                  <c:v>11:40:04</c:v>
                </c:pt>
                <c:pt idx="5297">
                  <c:v>11:40:05</c:v>
                </c:pt>
                <c:pt idx="5298">
                  <c:v>11:40:06</c:v>
                </c:pt>
                <c:pt idx="5299">
                  <c:v>11:40:07</c:v>
                </c:pt>
                <c:pt idx="5300">
                  <c:v>11:40:08</c:v>
                </c:pt>
                <c:pt idx="5301">
                  <c:v>11:40:09</c:v>
                </c:pt>
                <c:pt idx="5302">
                  <c:v>11:40:10</c:v>
                </c:pt>
                <c:pt idx="5303">
                  <c:v>11:40:11</c:v>
                </c:pt>
                <c:pt idx="5304">
                  <c:v>11:40:12</c:v>
                </c:pt>
                <c:pt idx="5305">
                  <c:v>11:40:13</c:v>
                </c:pt>
                <c:pt idx="5306">
                  <c:v>11:40:14</c:v>
                </c:pt>
                <c:pt idx="5307">
                  <c:v>11:40:15</c:v>
                </c:pt>
                <c:pt idx="5308">
                  <c:v>11:40:16</c:v>
                </c:pt>
                <c:pt idx="5309">
                  <c:v>11:40:17</c:v>
                </c:pt>
                <c:pt idx="5310">
                  <c:v>11:40:18</c:v>
                </c:pt>
                <c:pt idx="5311">
                  <c:v>11:40:19</c:v>
                </c:pt>
                <c:pt idx="5312">
                  <c:v>11:40:20</c:v>
                </c:pt>
                <c:pt idx="5313">
                  <c:v>11:40:21</c:v>
                </c:pt>
                <c:pt idx="5314">
                  <c:v>11:40:22</c:v>
                </c:pt>
                <c:pt idx="5315">
                  <c:v>11:40:23</c:v>
                </c:pt>
                <c:pt idx="5316">
                  <c:v>11:40:24</c:v>
                </c:pt>
                <c:pt idx="5317">
                  <c:v>11:40:25</c:v>
                </c:pt>
                <c:pt idx="5318">
                  <c:v>11:40:26</c:v>
                </c:pt>
                <c:pt idx="5319">
                  <c:v>11:40:27</c:v>
                </c:pt>
                <c:pt idx="5320">
                  <c:v>11:40:28</c:v>
                </c:pt>
                <c:pt idx="5321">
                  <c:v>11:40:29</c:v>
                </c:pt>
                <c:pt idx="5322">
                  <c:v>11:40:30</c:v>
                </c:pt>
                <c:pt idx="5323">
                  <c:v>11:40:31</c:v>
                </c:pt>
                <c:pt idx="5324">
                  <c:v>11:40:32</c:v>
                </c:pt>
                <c:pt idx="5325">
                  <c:v>11:40:33</c:v>
                </c:pt>
                <c:pt idx="5326">
                  <c:v>11:40:34</c:v>
                </c:pt>
                <c:pt idx="5327">
                  <c:v>11:40:35</c:v>
                </c:pt>
                <c:pt idx="5328">
                  <c:v>11:40:36</c:v>
                </c:pt>
                <c:pt idx="5329">
                  <c:v>11:40:37</c:v>
                </c:pt>
                <c:pt idx="5330">
                  <c:v>11:40:38</c:v>
                </c:pt>
                <c:pt idx="5331">
                  <c:v>11:40:39</c:v>
                </c:pt>
                <c:pt idx="5332">
                  <c:v>11:40:40</c:v>
                </c:pt>
                <c:pt idx="5333">
                  <c:v>11:40:41</c:v>
                </c:pt>
                <c:pt idx="5334">
                  <c:v>11:40:42</c:v>
                </c:pt>
                <c:pt idx="5335">
                  <c:v>11:40:43</c:v>
                </c:pt>
                <c:pt idx="5336">
                  <c:v>11:40:44</c:v>
                </c:pt>
                <c:pt idx="5337">
                  <c:v>11:40:45</c:v>
                </c:pt>
                <c:pt idx="5338">
                  <c:v>11:40:46</c:v>
                </c:pt>
                <c:pt idx="5339">
                  <c:v>11:40:47</c:v>
                </c:pt>
                <c:pt idx="5340">
                  <c:v>11:40:48</c:v>
                </c:pt>
                <c:pt idx="5341">
                  <c:v>11:40:49</c:v>
                </c:pt>
                <c:pt idx="5342">
                  <c:v>11:40:50</c:v>
                </c:pt>
                <c:pt idx="5343">
                  <c:v>11:40:51</c:v>
                </c:pt>
                <c:pt idx="5344">
                  <c:v>11:40:52</c:v>
                </c:pt>
                <c:pt idx="5345">
                  <c:v>11:40:53</c:v>
                </c:pt>
                <c:pt idx="5346">
                  <c:v>11:40:54</c:v>
                </c:pt>
                <c:pt idx="5347">
                  <c:v>11:40:55</c:v>
                </c:pt>
                <c:pt idx="5348">
                  <c:v>11:40:56</c:v>
                </c:pt>
                <c:pt idx="5349">
                  <c:v>11:40:57</c:v>
                </c:pt>
                <c:pt idx="5350">
                  <c:v>11:40:58</c:v>
                </c:pt>
                <c:pt idx="5351">
                  <c:v>11:40:59</c:v>
                </c:pt>
                <c:pt idx="5352">
                  <c:v>11:41:00</c:v>
                </c:pt>
                <c:pt idx="5353">
                  <c:v>11:41:01</c:v>
                </c:pt>
                <c:pt idx="5354">
                  <c:v>11:41:02</c:v>
                </c:pt>
                <c:pt idx="5355">
                  <c:v>11:41:03</c:v>
                </c:pt>
                <c:pt idx="5356">
                  <c:v>11:41:04</c:v>
                </c:pt>
                <c:pt idx="5357">
                  <c:v>11:41:05</c:v>
                </c:pt>
                <c:pt idx="5358">
                  <c:v>11:41:06</c:v>
                </c:pt>
                <c:pt idx="5359">
                  <c:v>11:41:07</c:v>
                </c:pt>
                <c:pt idx="5360">
                  <c:v>11:41:08</c:v>
                </c:pt>
                <c:pt idx="5361">
                  <c:v>11:41:09</c:v>
                </c:pt>
                <c:pt idx="5362">
                  <c:v>11:41:10</c:v>
                </c:pt>
                <c:pt idx="5363">
                  <c:v>11:41:11</c:v>
                </c:pt>
                <c:pt idx="5364">
                  <c:v>11:41:12</c:v>
                </c:pt>
                <c:pt idx="5365">
                  <c:v>11:41:13</c:v>
                </c:pt>
                <c:pt idx="5366">
                  <c:v>11:41:14</c:v>
                </c:pt>
                <c:pt idx="5367">
                  <c:v>11:41:15</c:v>
                </c:pt>
                <c:pt idx="5368">
                  <c:v>11:41:16</c:v>
                </c:pt>
                <c:pt idx="5369">
                  <c:v>11:41:17</c:v>
                </c:pt>
                <c:pt idx="5370">
                  <c:v>11:41:18</c:v>
                </c:pt>
                <c:pt idx="5371">
                  <c:v>11:41:19</c:v>
                </c:pt>
                <c:pt idx="5372">
                  <c:v>11:41:20</c:v>
                </c:pt>
                <c:pt idx="5373">
                  <c:v>11:41:21</c:v>
                </c:pt>
                <c:pt idx="5374">
                  <c:v>11:41:22</c:v>
                </c:pt>
                <c:pt idx="5375">
                  <c:v>11:41:23</c:v>
                </c:pt>
                <c:pt idx="5376">
                  <c:v>11:41:24</c:v>
                </c:pt>
                <c:pt idx="5377">
                  <c:v>11:41:25</c:v>
                </c:pt>
                <c:pt idx="5378">
                  <c:v>11:41:26</c:v>
                </c:pt>
                <c:pt idx="5379">
                  <c:v>11:41:27</c:v>
                </c:pt>
                <c:pt idx="5380">
                  <c:v>11:41:28</c:v>
                </c:pt>
                <c:pt idx="5381">
                  <c:v>11:41:29</c:v>
                </c:pt>
                <c:pt idx="5382">
                  <c:v>11:41:30</c:v>
                </c:pt>
                <c:pt idx="5383">
                  <c:v>11:41:31</c:v>
                </c:pt>
                <c:pt idx="5384">
                  <c:v>11:41:32</c:v>
                </c:pt>
                <c:pt idx="5385">
                  <c:v>11:41:33</c:v>
                </c:pt>
                <c:pt idx="5386">
                  <c:v>11:41:34</c:v>
                </c:pt>
                <c:pt idx="5387">
                  <c:v>11:41:35</c:v>
                </c:pt>
                <c:pt idx="5388">
                  <c:v>11:41:36</c:v>
                </c:pt>
                <c:pt idx="5389">
                  <c:v>11:41:37</c:v>
                </c:pt>
                <c:pt idx="5390">
                  <c:v>11:41:38</c:v>
                </c:pt>
                <c:pt idx="5391">
                  <c:v>11:41:39</c:v>
                </c:pt>
                <c:pt idx="5392">
                  <c:v>11:41:40</c:v>
                </c:pt>
                <c:pt idx="5393">
                  <c:v>11:41:41</c:v>
                </c:pt>
                <c:pt idx="5394">
                  <c:v>11:41:42</c:v>
                </c:pt>
                <c:pt idx="5395">
                  <c:v>11:41:43</c:v>
                </c:pt>
                <c:pt idx="5396">
                  <c:v>11:41:44</c:v>
                </c:pt>
                <c:pt idx="5397">
                  <c:v>11:41:45</c:v>
                </c:pt>
                <c:pt idx="5398">
                  <c:v>11:41:46</c:v>
                </c:pt>
                <c:pt idx="5399">
                  <c:v>11:41:47</c:v>
                </c:pt>
                <c:pt idx="5400">
                  <c:v>11:41:48</c:v>
                </c:pt>
                <c:pt idx="5401">
                  <c:v>11:41:49</c:v>
                </c:pt>
                <c:pt idx="5402">
                  <c:v>11:41:50</c:v>
                </c:pt>
                <c:pt idx="5403">
                  <c:v>11:41:51</c:v>
                </c:pt>
                <c:pt idx="5404">
                  <c:v>11:41:52</c:v>
                </c:pt>
                <c:pt idx="5405">
                  <c:v>11:41:53</c:v>
                </c:pt>
                <c:pt idx="5406">
                  <c:v>11:41:54</c:v>
                </c:pt>
                <c:pt idx="5407">
                  <c:v>11:41:55</c:v>
                </c:pt>
                <c:pt idx="5408">
                  <c:v>11:41:56</c:v>
                </c:pt>
                <c:pt idx="5409">
                  <c:v>11:41:57</c:v>
                </c:pt>
                <c:pt idx="5410">
                  <c:v>11:41:58</c:v>
                </c:pt>
                <c:pt idx="5411">
                  <c:v>11:41:59</c:v>
                </c:pt>
                <c:pt idx="5412">
                  <c:v>11:42:00</c:v>
                </c:pt>
                <c:pt idx="5413">
                  <c:v>11:42:01</c:v>
                </c:pt>
                <c:pt idx="5414">
                  <c:v>11:42:02</c:v>
                </c:pt>
                <c:pt idx="5415">
                  <c:v>11:42:03</c:v>
                </c:pt>
                <c:pt idx="5416">
                  <c:v>11:42:04</c:v>
                </c:pt>
                <c:pt idx="5417">
                  <c:v>11:42:05</c:v>
                </c:pt>
                <c:pt idx="5418">
                  <c:v>11:42:06</c:v>
                </c:pt>
                <c:pt idx="5419">
                  <c:v>11:42:07</c:v>
                </c:pt>
                <c:pt idx="5420">
                  <c:v>11:42:08</c:v>
                </c:pt>
                <c:pt idx="5421">
                  <c:v>11:42:09</c:v>
                </c:pt>
                <c:pt idx="5422">
                  <c:v>11:42:10</c:v>
                </c:pt>
                <c:pt idx="5423">
                  <c:v>11:42:11</c:v>
                </c:pt>
                <c:pt idx="5424">
                  <c:v>11:42:12</c:v>
                </c:pt>
                <c:pt idx="5425">
                  <c:v>11:42:13</c:v>
                </c:pt>
                <c:pt idx="5426">
                  <c:v>11:42:14</c:v>
                </c:pt>
                <c:pt idx="5427">
                  <c:v>11:42:15</c:v>
                </c:pt>
                <c:pt idx="5428">
                  <c:v>11:42:16</c:v>
                </c:pt>
                <c:pt idx="5429">
                  <c:v>11:42:17</c:v>
                </c:pt>
                <c:pt idx="5430">
                  <c:v>11:42:18</c:v>
                </c:pt>
                <c:pt idx="5431">
                  <c:v>11:42:19</c:v>
                </c:pt>
                <c:pt idx="5432">
                  <c:v>11:42:20</c:v>
                </c:pt>
                <c:pt idx="5433">
                  <c:v>11:42:21</c:v>
                </c:pt>
                <c:pt idx="5434">
                  <c:v>11:42:22</c:v>
                </c:pt>
                <c:pt idx="5435">
                  <c:v>11:42:23</c:v>
                </c:pt>
                <c:pt idx="5436">
                  <c:v>11:42:24</c:v>
                </c:pt>
                <c:pt idx="5437">
                  <c:v>11:42:25</c:v>
                </c:pt>
                <c:pt idx="5438">
                  <c:v>11:42:26</c:v>
                </c:pt>
                <c:pt idx="5439">
                  <c:v>11:42:27</c:v>
                </c:pt>
                <c:pt idx="5440">
                  <c:v>11:42:28</c:v>
                </c:pt>
                <c:pt idx="5441">
                  <c:v>11:42:29</c:v>
                </c:pt>
                <c:pt idx="5442">
                  <c:v>11:42:30</c:v>
                </c:pt>
                <c:pt idx="5443">
                  <c:v>11:42:31</c:v>
                </c:pt>
                <c:pt idx="5444">
                  <c:v>11:42:32</c:v>
                </c:pt>
                <c:pt idx="5445">
                  <c:v>11:42:33</c:v>
                </c:pt>
                <c:pt idx="5446">
                  <c:v>11:42:34</c:v>
                </c:pt>
                <c:pt idx="5447">
                  <c:v>11:42:35</c:v>
                </c:pt>
                <c:pt idx="5448">
                  <c:v>11:42:36</c:v>
                </c:pt>
                <c:pt idx="5449">
                  <c:v>11:42:37</c:v>
                </c:pt>
                <c:pt idx="5450">
                  <c:v>11:42:38</c:v>
                </c:pt>
                <c:pt idx="5451">
                  <c:v>11:42:39</c:v>
                </c:pt>
                <c:pt idx="5452">
                  <c:v>11:42:40</c:v>
                </c:pt>
                <c:pt idx="5453">
                  <c:v>11:42:41</c:v>
                </c:pt>
                <c:pt idx="5454">
                  <c:v>11:42:42</c:v>
                </c:pt>
                <c:pt idx="5455">
                  <c:v>11:42:43</c:v>
                </c:pt>
                <c:pt idx="5456">
                  <c:v>11:42:44</c:v>
                </c:pt>
                <c:pt idx="5457">
                  <c:v>11:42:45</c:v>
                </c:pt>
                <c:pt idx="5458">
                  <c:v>11:42:46</c:v>
                </c:pt>
                <c:pt idx="5459">
                  <c:v>11:42:47</c:v>
                </c:pt>
                <c:pt idx="5460">
                  <c:v>11:42:48</c:v>
                </c:pt>
                <c:pt idx="5461">
                  <c:v>11:42:49</c:v>
                </c:pt>
                <c:pt idx="5462">
                  <c:v>11:42:50</c:v>
                </c:pt>
                <c:pt idx="5463">
                  <c:v>11:42:51</c:v>
                </c:pt>
                <c:pt idx="5464">
                  <c:v>11:42:52</c:v>
                </c:pt>
                <c:pt idx="5465">
                  <c:v>11:42:53</c:v>
                </c:pt>
                <c:pt idx="5466">
                  <c:v>11:42:54</c:v>
                </c:pt>
                <c:pt idx="5467">
                  <c:v>11:42:55</c:v>
                </c:pt>
                <c:pt idx="5468">
                  <c:v>11:42:56</c:v>
                </c:pt>
                <c:pt idx="5469">
                  <c:v>11:42:57</c:v>
                </c:pt>
                <c:pt idx="5470">
                  <c:v>11:42:58</c:v>
                </c:pt>
                <c:pt idx="5471">
                  <c:v>11:42:59</c:v>
                </c:pt>
                <c:pt idx="5472">
                  <c:v>11:43:00</c:v>
                </c:pt>
                <c:pt idx="5473">
                  <c:v>11:43:01</c:v>
                </c:pt>
                <c:pt idx="5474">
                  <c:v>11:43:02</c:v>
                </c:pt>
                <c:pt idx="5475">
                  <c:v>11:43:03</c:v>
                </c:pt>
                <c:pt idx="5476">
                  <c:v>11:43:04</c:v>
                </c:pt>
                <c:pt idx="5477">
                  <c:v>11:43:05</c:v>
                </c:pt>
                <c:pt idx="5478">
                  <c:v>11:43:06</c:v>
                </c:pt>
                <c:pt idx="5479">
                  <c:v>11:43:07</c:v>
                </c:pt>
                <c:pt idx="5480">
                  <c:v>11:43:08</c:v>
                </c:pt>
                <c:pt idx="5481">
                  <c:v>11:43:09</c:v>
                </c:pt>
                <c:pt idx="5482">
                  <c:v>11:43:10</c:v>
                </c:pt>
                <c:pt idx="5483">
                  <c:v>11:43:11</c:v>
                </c:pt>
                <c:pt idx="5484">
                  <c:v>11:43:12</c:v>
                </c:pt>
                <c:pt idx="5485">
                  <c:v>11:43:13</c:v>
                </c:pt>
                <c:pt idx="5486">
                  <c:v>11:43:14</c:v>
                </c:pt>
                <c:pt idx="5487">
                  <c:v>11:43:15</c:v>
                </c:pt>
                <c:pt idx="5488">
                  <c:v>11:43:16</c:v>
                </c:pt>
                <c:pt idx="5489">
                  <c:v>11:43:17</c:v>
                </c:pt>
                <c:pt idx="5490">
                  <c:v>11:43:18</c:v>
                </c:pt>
                <c:pt idx="5491">
                  <c:v>11:43:19</c:v>
                </c:pt>
                <c:pt idx="5492">
                  <c:v>11:43:20</c:v>
                </c:pt>
                <c:pt idx="5493">
                  <c:v>11:43:21</c:v>
                </c:pt>
                <c:pt idx="5494">
                  <c:v>11:43:22</c:v>
                </c:pt>
                <c:pt idx="5495">
                  <c:v>11:43:23</c:v>
                </c:pt>
                <c:pt idx="5496">
                  <c:v>11:43:24</c:v>
                </c:pt>
                <c:pt idx="5497">
                  <c:v>11:43:25</c:v>
                </c:pt>
                <c:pt idx="5498">
                  <c:v>11:43:26</c:v>
                </c:pt>
                <c:pt idx="5499">
                  <c:v>11:43:27</c:v>
                </c:pt>
                <c:pt idx="5500">
                  <c:v>11:43:28</c:v>
                </c:pt>
                <c:pt idx="5501">
                  <c:v>11:43:29</c:v>
                </c:pt>
                <c:pt idx="5502">
                  <c:v>11:43:30</c:v>
                </c:pt>
                <c:pt idx="5503">
                  <c:v>11:43:31</c:v>
                </c:pt>
                <c:pt idx="5504">
                  <c:v>11:43:32</c:v>
                </c:pt>
                <c:pt idx="5505">
                  <c:v>11:43:33</c:v>
                </c:pt>
                <c:pt idx="5506">
                  <c:v>11:43:34</c:v>
                </c:pt>
                <c:pt idx="5507">
                  <c:v>11:43:35</c:v>
                </c:pt>
                <c:pt idx="5508">
                  <c:v>11:43:36</c:v>
                </c:pt>
                <c:pt idx="5509">
                  <c:v>11:43:37</c:v>
                </c:pt>
                <c:pt idx="5510">
                  <c:v>11:43:38</c:v>
                </c:pt>
                <c:pt idx="5511">
                  <c:v>11:43:39</c:v>
                </c:pt>
                <c:pt idx="5512">
                  <c:v>11:43:40</c:v>
                </c:pt>
                <c:pt idx="5513">
                  <c:v>11:43:41</c:v>
                </c:pt>
                <c:pt idx="5514">
                  <c:v>11:43:42</c:v>
                </c:pt>
                <c:pt idx="5515">
                  <c:v>11:43:43</c:v>
                </c:pt>
                <c:pt idx="5516">
                  <c:v>11:43:44</c:v>
                </c:pt>
                <c:pt idx="5517">
                  <c:v>11:43:45</c:v>
                </c:pt>
                <c:pt idx="5518">
                  <c:v>11:43:46</c:v>
                </c:pt>
                <c:pt idx="5519">
                  <c:v>11:43:47</c:v>
                </c:pt>
                <c:pt idx="5520">
                  <c:v>11:43:48</c:v>
                </c:pt>
                <c:pt idx="5521">
                  <c:v>11:43:49</c:v>
                </c:pt>
                <c:pt idx="5522">
                  <c:v>11:43:50</c:v>
                </c:pt>
                <c:pt idx="5523">
                  <c:v>11:43:51</c:v>
                </c:pt>
                <c:pt idx="5524">
                  <c:v>11:43:52</c:v>
                </c:pt>
                <c:pt idx="5525">
                  <c:v>11:43:53</c:v>
                </c:pt>
                <c:pt idx="5526">
                  <c:v>11:43:54</c:v>
                </c:pt>
                <c:pt idx="5527">
                  <c:v>11:43:55</c:v>
                </c:pt>
                <c:pt idx="5528">
                  <c:v>11:43:56</c:v>
                </c:pt>
                <c:pt idx="5529">
                  <c:v>11:43:57</c:v>
                </c:pt>
                <c:pt idx="5530">
                  <c:v>11:43:58</c:v>
                </c:pt>
                <c:pt idx="5531">
                  <c:v>11:43:59</c:v>
                </c:pt>
                <c:pt idx="5532">
                  <c:v>11:44:00</c:v>
                </c:pt>
                <c:pt idx="5533">
                  <c:v>11:44:01</c:v>
                </c:pt>
                <c:pt idx="5534">
                  <c:v>11:44:02</c:v>
                </c:pt>
                <c:pt idx="5535">
                  <c:v>11:44:03</c:v>
                </c:pt>
                <c:pt idx="5536">
                  <c:v>11:44:04</c:v>
                </c:pt>
                <c:pt idx="5537">
                  <c:v>11:44:05</c:v>
                </c:pt>
                <c:pt idx="5538">
                  <c:v>11:44:06</c:v>
                </c:pt>
                <c:pt idx="5539">
                  <c:v>11:44:07</c:v>
                </c:pt>
                <c:pt idx="5540">
                  <c:v>11:44:08</c:v>
                </c:pt>
                <c:pt idx="5541">
                  <c:v>11:44:09</c:v>
                </c:pt>
                <c:pt idx="5542">
                  <c:v>11:44:10</c:v>
                </c:pt>
                <c:pt idx="5543">
                  <c:v>11:44:11</c:v>
                </c:pt>
                <c:pt idx="5544">
                  <c:v>11:44:12</c:v>
                </c:pt>
                <c:pt idx="5545">
                  <c:v>11:44:13</c:v>
                </c:pt>
                <c:pt idx="5546">
                  <c:v>11:44:14</c:v>
                </c:pt>
                <c:pt idx="5547">
                  <c:v>11:44:15</c:v>
                </c:pt>
                <c:pt idx="5548">
                  <c:v>11:44:16</c:v>
                </c:pt>
                <c:pt idx="5549">
                  <c:v>11:44:17</c:v>
                </c:pt>
                <c:pt idx="5550">
                  <c:v>11:44:18</c:v>
                </c:pt>
                <c:pt idx="5551">
                  <c:v>11:44:19</c:v>
                </c:pt>
                <c:pt idx="5552">
                  <c:v>11:44:20</c:v>
                </c:pt>
                <c:pt idx="5553">
                  <c:v>11:44:21</c:v>
                </c:pt>
                <c:pt idx="5554">
                  <c:v>11:44:22</c:v>
                </c:pt>
                <c:pt idx="5555">
                  <c:v>11:44:23</c:v>
                </c:pt>
                <c:pt idx="5556">
                  <c:v>11:44:24</c:v>
                </c:pt>
                <c:pt idx="5557">
                  <c:v>11:44:25</c:v>
                </c:pt>
                <c:pt idx="5558">
                  <c:v>11:44:26</c:v>
                </c:pt>
                <c:pt idx="5559">
                  <c:v>11:44:27</c:v>
                </c:pt>
                <c:pt idx="5560">
                  <c:v>11:44:28</c:v>
                </c:pt>
                <c:pt idx="5561">
                  <c:v>11:44:29</c:v>
                </c:pt>
                <c:pt idx="5562">
                  <c:v>11:44:30</c:v>
                </c:pt>
                <c:pt idx="5563">
                  <c:v>11:44:31</c:v>
                </c:pt>
                <c:pt idx="5564">
                  <c:v>11:44:32</c:v>
                </c:pt>
                <c:pt idx="5565">
                  <c:v>11:44:33</c:v>
                </c:pt>
                <c:pt idx="5566">
                  <c:v>11:44:34</c:v>
                </c:pt>
                <c:pt idx="5567">
                  <c:v>11:44:35</c:v>
                </c:pt>
                <c:pt idx="5568">
                  <c:v>11:44:36</c:v>
                </c:pt>
                <c:pt idx="5569">
                  <c:v>11:44:37</c:v>
                </c:pt>
                <c:pt idx="5570">
                  <c:v>11:44:38</c:v>
                </c:pt>
                <c:pt idx="5571">
                  <c:v>11:44:39</c:v>
                </c:pt>
                <c:pt idx="5572">
                  <c:v>11:44:40</c:v>
                </c:pt>
                <c:pt idx="5573">
                  <c:v>11:44:41</c:v>
                </c:pt>
                <c:pt idx="5574">
                  <c:v>11:44:42</c:v>
                </c:pt>
                <c:pt idx="5575">
                  <c:v>11:44:43</c:v>
                </c:pt>
                <c:pt idx="5576">
                  <c:v>11:44:44</c:v>
                </c:pt>
                <c:pt idx="5577">
                  <c:v>11:44:45</c:v>
                </c:pt>
                <c:pt idx="5578">
                  <c:v>11:44:46</c:v>
                </c:pt>
                <c:pt idx="5579">
                  <c:v>11:44:47</c:v>
                </c:pt>
                <c:pt idx="5580">
                  <c:v>11:44:48</c:v>
                </c:pt>
                <c:pt idx="5581">
                  <c:v>11:44:49</c:v>
                </c:pt>
                <c:pt idx="5582">
                  <c:v>11:44:50</c:v>
                </c:pt>
                <c:pt idx="5583">
                  <c:v>11:44:51</c:v>
                </c:pt>
                <c:pt idx="5584">
                  <c:v>11:44:52</c:v>
                </c:pt>
                <c:pt idx="5585">
                  <c:v>11:44:53</c:v>
                </c:pt>
                <c:pt idx="5586">
                  <c:v>11:44:54</c:v>
                </c:pt>
                <c:pt idx="5587">
                  <c:v>11:44:55</c:v>
                </c:pt>
                <c:pt idx="5588">
                  <c:v>11:44:56</c:v>
                </c:pt>
                <c:pt idx="5589">
                  <c:v>11:44:57</c:v>
                </c:pt>
                <c:pt idx="5590">
                  <c:v>11:44:58</c:v>
                </c:pt>
                <c:pt idx="5591">
                  <c:v>11:44:59</c:v>
                </c:pt>
                <c:pt idx="5592">
                  <c:v>11:45:00</c:v>
                </c:pt>
                <c:pt idx="5593">
                  <c:v>11:45:01</c:v>
                </c:pt>
                <c:pt idx="5594">
                  <c:v>11:45:02</c:v>
                </c:pt>
                <c:pt idx="5595">
                  <c:v>11:45:03</c:v>
                </c:pt>
                <c:pt idx="5596">
                  <c:v>11:45:04</c:v>
                </c:pt>
                <c:pt idx="5597">
                  <c:v>11:45:05</c:v>
                </c:pt>
                <c:pt idx="5598">
                  <c:v>11:45:06</c:v>
                </c:pt>
                <c:pt idx="5599">
                  <c:v>11:45:07</c:v>
                </c:pt>
                <c:pt idx="5600">
                  <c:v>11:45:08</c:v>
                </c:pt>
                <c:pt idx="5601">
                  <c:v>11:45:09</c:v>
                </c:pt>
                <c:pt idx="5602">
                  <c:v>11:45:10</c:v>
                </c:pt>
                <c:pt idx="5603">
                  <c:v>11:45:11</c:v>
                </c:pt>
                <c:pt idx="5604">
                  <c:v>11:45:12</c:v>
                </c:pt>
                <c:pt idx="5605">
                  <c:v>11:45:13</c:v>
                </c:pt>
                <c:pt idx="5606">
                  <c:v>11:45:14</c:v>
                </c:pt>
                <c:pt idx="5607">
                  <c:v>11:45:15</c:v>
                </c:pt>
                <c:pt idx="5608">
                  <c:v>11:45:16</c:v>
                </c:pt>
                <c:pt idx="5609">
                  <c:v>11:45:17</c:v>
                </c:pt>
                <c:pt idx="5610">
                  <c:v>11:45:18</c:v>
                </c:pt>
                <c:pt idx="5611">
                  <c:v>11:45:19</c:v>
                </c:pt>
                <c:pt idx="5612">
                  <c:v>11:45:20</c:v>
                </c:pt>
                <c:pt idx="5613">
                  <c:v>11:45:21</c:v>
                </c:pt>
                <c:pt idx="5614">
                  <c:v>11:45:22</c:v>
                </c:pt>
                <c:pt idx="5615">
                  <c:v>11:45:23</c:v>
                </c:pt>
                <c:pt idx="5616">
                  <c:v>11:45:24</c:v>
                </c:pt>
                <c:pt idx="5617">
                  <c:v>11:45:25</c:v>
                </c:pt>
                <c:pt idx="5618">
                  <c:v>11:45:26</c:v>
                </c:pt>
                <c:pt idx="5619">
                  <c:v>11:45:27</c:v>
                </c:pt>
                <c:pt idx="5620">
                  <c:v>11:45:28</c:v>
                </c:pt>
                <c:pt idx="5621">
                  <c:v>11:45:29</c:v>
                </c:pt>
                <c:pt idx="5622">
                  <c:v>11:45:30</c:v>
                </c:pt>
                <c:pt idx="5623">
                  <c:v>11:45:31</c:v>
                </c:pt>
                <c:pt idx="5624">
                  <c:v>11:45:32</c:v>
                </c:pt>
                <c:pt idx="5625">
                  <c:v>11:45:33</c:v>
                </c:pt>
                <c:pt idx="5626">
                  <c:v>11:45:34</c:v>
                </c:pt>
                <c:pt idx="5627">
                  <c:v>11:45:35</c:v>
                </c:pt>
                <c:pt idx="5628">
                  <c:v>11:45:36</c:v>
                </c:pt>
                <c:pt idx="5629">
                  <c:v>11:45:37</c:v>
                </c:pt>
                <c:pt idx="5630">
                  <c:v>11:45:38</c:v>
                </c:pt>
                <c:pt idx="5631">
                  <c:v>11:45:39</c:v>
                </c:pt>
                <c:pt idx="5632">
                  <c:v>11:45:40</c:v>
                </c:pt>
                <c:pt idx="5633">
                  <c:v>11:45:41</c:v>
                </c:pt>
                <c:pt idx="5634">
                  <c:v>11:45:42</c:v>
                </c:pt>
                <c:pt idx="5635">
                  <c:v>11:45:43</c:v>
                </c:pt>
                <c:pt idx="5636">
                  <c:v>11:45:44</c:v>
                </c:pt>
                <c:pt idx="5637">
                  <c:v>11:45:45</c:v>
                </c:pt>
                <c:pt idx="5638">
                  <c:v>11:45:46</c:v>
                </c:pt>
                <c:pt idx="5639">
                  <c:v>11:45:47</c:v>
                </c:pt>
                <c:pt idx="5640">
                  <c:v>11:45:48</c:v>
                </c:pt>
                <c:pt idx="5641">
                  <c:v>11:45:49</c:v>
                </c:pt>
                <c:pt idx="5642">
                  <c:v>11:45:50</c:v>
                </c:pt>
                <c:pt idx="5643">
                  <c:v>11:45:51</c:v>
                </c:pt>
                <c:pt idx="5644">
                  <c:v>11:45:52</c:v>
                </c:pt>
                <c:pt idx="5645">
                  <c:v>11:45:53</c:v>
                </c:pt>
                <c:pt idx="5646">
                  <c:v>11:45:54</c:v>
                </c:pt>
                <c:pt idx="5647">
                  <c:v>11:45:55</c:v>
                </c:pt>
                <c:pt idx="5648">
                  <c:v>11:45:56</c:v>
                </c:pt>
                <c:pt idx="5649">
                  <c:v>11:45:57</c:v>
                </c:pt>
                <c:pt idx="5650">
                  <c:v>11:45:58</c:v>
                </c:pt>
                <c:pt idx="5651">
                  <c:v>11:45:59</c:v>
                </c:pt>
                <c:pt idx="5652">
                  <c:v>11:46:00</c:v>
                </c:pt>
                <c:pt idx="5653">
                  <c:v>11:46:01</c:v>
                </c:pt>
                <c:pt idx="5654">
                  <c:v>11:46:02</c:v>
                </c:pt>
                <c:pt idx="5655">
                  <c:v>11:46:03</c:v>
                </c:pt>
                <c:pt idx="5656">
                  <c:v>11:46:04</c:v>
                </c:pt>
                <c:pt idx="5657">
                  <c:v>11:46:05</c:v>
                </c:pt>
                <c:pt idx="5658">
                  <c:v>11:46:06</c:v>
                </c:pt>
                <c:pt idx="5659">
                  <c:v>11:46:07</c:v>
                </c:pt>
                <c:pt idx="5660">
                  <c:v>11:46:08</c:v>
                </c:pt>
                <c:pt idx="5661">
                  <c:v>11:46:09</c:v>
                </c:pt>
                <c:pt idx="5662">
                  <c:v>11:46:10</c:v>
                </c:pt>
                <c:pt idx="5663">
                  <c:v>11:46:11</c:v>
                </c:pt>
                <c:pt idx="5664">
                  <c:v>11:46:12</c:v>
                </c:pt>
                <c:pt idx="5665">
                  <c:v>11:46:13</c:v>
                </c:pt>
                <c:pt idx="5666">
                  <c:v>11:46:14</c:v>
                </c:pt>
                <c:pt idx="5667">
                  <c:v>11:46:15</c:v>
                </c:pt>
                <c:pt idx="5668">
                  <c:v>11:46:16</c:v>
                </c:pt>
                <c:pt idx="5669">
                  <c:v>11:46:17</c:v>
                </c:pt>
                <c:pt idx="5670">
                  <c:v>11:46:18</c:v>
                </c:pt>
                <c:pt idx="5671">
                  <c:v>11:46:19</c:v>
                </c:pt>
                <c:pt idx="5672">
                  <c:v>11:46:20</c:v>
                </c:pt>
                <c:pt idx="5673">
                  <c:v>11:46:21</c:v>
                </c:pt>
                <c:pt idx="5674">
                  <c:v>11:46:22</c:v>
                </c:pt>
                <c:pt idx="5675">
                  <c:v>11:46:23</c:v>
                </c:pt>
                <c:pt idx="5676">
                  <c:v>11:46:24</c:v>
                </c:pt>
                <c:pt idx="5677">
                  <c:v>11:46:25</c:v>
                </c:pt>
                <c:pt idx="5678">
                  <c:v>11:46:26</c:v>
                </c:pt>
                <c:pt idx="5679">
                  <c:v>11:46:27</c:v>
                </c:pt>
                <c:pt idx="5680">
                  <c:v>11:46:28</c:v>
                </c:pt>
                <c:pt idx="5681">
                  <c:v>11:46:29</c:v>
                </c:pt>
                <c:pt idx="5682">
                  <c:v>11:46:30</c:v>
                </c:pt>
                <c:pt idx="5683">
                  <c:v>11:46:31</c:v>
                </c:pt>
                <c:pt idx="5684">
                  <c:v>11:46:32</c:v>
                </c:pt>
                <c:pt idx="5685">
                  <c:v>11:46:33</c:v>
                </c:pt>
                <c:pt idx="5686">
                  <c:v>11:46:34</c:v>
                </c:pt>
                <c:pt idx="5687">
                  <c:v>11:46:35</c:v>
                </c:pt>
                <c:pt idx="5688">
                  <c:v>11:46:36</c:v>
                </c:pt>
                <c:pt idx="5689">
                  <c:v>11:46:37</c:v>
                </c:pt>
                <c:pt idx="5690">
                  <c:v>11:46:38</c:v>
                </c:pt>
                <c:pt idx="5691">
                  <c:v>11:46:39</c:v>
                </c:pt>
                <c:pt idx="5692">
                  <c:v>11:46:40</c:v>
                </c:pt>
                <c:pt idx="5693">
                  <c:v>11:46:41</c:v>
                </c:pt>
                <c:pt idx="5694">
                  <c:v>11:46:42</c:v>
                </c:pt>
                <c:pt idx="5695">
                  <c:v>11:46:43</c:v>
                </c:pt>
                <c:pt idx="5696">
                  <c:v>11:46:44</c:v>
                </c:pt>
                <c:pt idx="5697">
                  <c:v>11:46:45</c:v>
                </c:pt>
                <c:pt idx="5698">
                  <c:v>11:46:46</c:v>
                </c:pt>
                <c:pt idx="5699">
                  <c:v>11:46:47</c:v>
                </c:pt>
                <c:pt idx="5700">
                  <c:v>11:46:48</c:v>
                </c:pt>
                <c:pt idx="5701">
                  <c:v>11:46:49</c:v>
                </c:pt>
                <c:pt idx="5702">
                  <c:v>11:46:50</c:v>
                </c:pt>
                <c:pt idx="5703">
                  <c:v>11:46:51</c:v>
                </c:pt>
                <c:pt idx="5704">
                  <c:v>11:46:52</c:v>
                </c:pt>
                <c:pt idx="5705">
                  <c:v>11:46:53</c:v>
                </c:pt>
                <c:pt idx="5706">
                  <c:v>11:46:54</c:v>
                </c:pt>
                <c:pt idx="5707">
                  <c:v>11:46:55</c:v>
                </c:pt>
                <c:pt idx="5708">
                  <c:v>11:46:56</c:v>
                </c:pt>
                <c:pt idx="5709">
                  <c:v>11:46:57</c:v>
                </c:pt>
                <c:pt idx="5710">
                  <c:v>11:46:58</c:v>
                </c:pt>
                <c:pt idx="5711">
                  <c:v>11:46:59</c:v>
                </c:pt>
                <c:pt idx="5712">
                  <c:v>11:47:00</c:v>
                </c:pt>
                <c:pt idx="5713">
                  <c:v>11:47:01</c:v>
                </c:pt>
                <c:pt idx="5714">
                  <c:v>11:47:02</c:v>
                </c:pt>
                <c:pt idx="5715">
                  <c:v>11:47:03</c:v>
                </c:pt>
                <c:pt idx="5716">
                  <c:v>11:47:04</c:v>
                </c:pt>
                <c:pt idx="5717">
                  <c:v>11:47:05</c:v>
                </c:pt>
                <c:pt idx="5718">
                  <c:v>11:47:06</c:v>
                </c:pt>
                <c:pt idx="5719">
                  <c:v>11:47:07</c:v>
                </c:pt>
                <c:pt idx="5720">
                  <c:v>11:47:08</c:v>
                </c:pt>
                <c:pt idx="5721">
                  <c:v>11:47:09</c:v>
                </c:pt>
                <c:pt idx="5722">
                  <c:v>11:47:10</c:v>
                </c:pt>
                <c:pt idx="5723">
                  <c:v>11:47:11</c:v>
                </c:pt>
                <c:pt idx="5724">
                  <c:v>11:47:12</c:v>
                </c:pt>
                <c:pt idx="5725">
                  <c:v>11:47:13</c:v>
                </c:pt>
                <c:pt idx="5726">
                  <c:v>11:47:14</c:v>
                </c:pt>
                <c:pt idx="5727">
                  <c:v>11:47:15</c:v>
                </c:pt>
                <c:pt idx="5728">
                  <c:v>11:47:16</c:v>
                </c:pt>
                <c:pt idx="5729">
                  <c:v>11:47:17</c:v>
                </c:pt>
                <c:pt idx="5730">
                  <c:v>11:47:18</c:v>
                </c:pt>
                <c:pt idx="5731">
                  <c:v>11:47:19</c:v>
                </c:pt>
                <c:pt idx="5732">
                  <c:v>11:47:20</c:v>
                </c:pt>
                <c:pt idx="5733">
                  <c:v>11:47:21</c:v>
                </c:pt>
                <c:pt idx="5734">
                  <c:v>11:47:22</c:v>
                </c:pt>
                <c:pt idx="5735">
                  <c:v>11:47:23</c:v>
                </c:pt>
                <c:pt idx="5736">
                  <c:v>11:47:24</c:v>
                </c:pt>
                <c:pt idx="5737">
                  <c:v>11:47:25</c:v>
                </c:pt>
                <c:pt idx="5738">
                  <c:v>11:47:26</c:v>
                </c:pt>
                <c:pt idx="5739">
                  <c:v>11:47:27</c:v>
                </c:pt>
                <c:pt idx="5740">
                  <c:v>11:47:28</c:v>
                </c:pt>
                <c:pt idx="5741">
                  <c:v>11:47:29</c:v>
                </c:pt>
                <c:pt idx="5742">
                  <c:v>11:47:30</c:v>
                </c:pt>
                <c:pt idx="5743">
                  <c:v>11:47:31</c:v>
                </c:pt>
                <c:pt idx="5744">
                  <c:v>11:47:32</c:v>
                </c:pt>
                <c:pt idx="5745">
                  <c:v>11:47:33</c:v>
                </c:pt>
                <c:pt idx="5746">
                  <c:v>11:47:34</c:v>
                </c:pt>
                <c:pt idx="5747">
                  <c:v>11:47:35</c:v>
                </c:pt>
                <c:pt idx="5748">
                  <c:v>11:47:36</c:v>
                </c:pt>
                <c:pt idx="5749">
                  <c:v>11:47:37</c:v>
                </c:pt>
                <c:pt idx="5750">
                  <c:v>11:47:38</c:v>
                </c:pt>
                <c:pt idx="5751">
                  <c:v>11:47:39</c:v>
                </c:pt>
                <c:pt idx="5752">
                  <c:v>11:47:40</c:v>
                </c:pt>
                <c:pt idx="5753">
                  <c:v>11:47:41</c:v>
                </c:pt>
                <c:pt idx="5754">
                  <c:v>11:47:42</c:v>
                </c:pt>
                <c:pt idx="5755">
                  <c:v>11:47:43</c:v>
                </c:pt>
                <c:pt idx="5756">
                  <c:v>11:47:44</c:v>
                </c:pt>
                <c:pt idx="5757">
                  <c:v>11:47:45</c:v>
                </c:pt>
                <c:pt idx="5758">
                  <c:v>11:47:46</c:v>
                </c:pt>
                <c:pt idx="5759">
                  <c:v>11:47:47</c:v>
                </c:pt>
                <c:pt idx="5760">
                  <c:v>11:47:48</c:v>
                </c:pt>
                <c:pt idx="5761">
                  <c:v>11:47:49</c:v>
                </c:pt>
                <c:pt idx="5762">
                  <c:v>11:47:50</c:v>
                </c:pt>
                <c:pt idx="5763">
                  <c:v>11:47:51</c:v>
                </c:pt>
                <c:pt idx="5764">
                  <c:v>11:47:52</c:v>
                </c:pt>
                <c:pt idx="5765">
                  <c:v>11:47:53</c:v>
                </c:pt>
                <c:pt idx="5766">
                  <c:v>11:47:54</c:v>
                </c:pt>
                <c:pt idx="5767">
                  <c:v>11:47:55</c:v>
                </c:pt>
                <c:pt idx="5768">
                  <c:v>11:47:56</c:v>
                </c:pt>
                <c:pt idx="5769">
                  <c:v>11:47:57</c:v>
                </c:pt>
                <c:pt idx="5770">
                  <c:v>11:47:58</c:v>
                </c:pt>
                <c:pt idx="5771">
                  <c:v>11:47:59</c:v>
                </c:pt>
                <c:pt idx="5772">
                  <c:v>11:48:00</c:v>
                </c:pt>
                <c:pt idx="5773">
                  <c:v>11:48:01</c:v>
                </c:pt>
                <c:pt idx="5774">
                  <c:v>11:48:02</c:v>
                </c:pt>
                <c:pt idx="5775">
                  <c:v>11:48:03</c:v>
                </c:pt>
                <c:pt idx="5776">
                  <c:v>11:48:04</c:v>
                </c:pt>
                <c:pt idx="5777">
                  <c:v>11:48:05</c:v>
                </c:pt>
                <c:pt idx="5778">
                  <c:v>11:48:06</c:v>
                </c:pt>
                <c:pt idx="5779">
                  <c:v>11:48:07</c:v>
                </c:pt>
                <c:pt idx="5780">
                  <c:v>11:48:08</c:v>
                </c:pt>
                <c:pt idx="5781">
                  <c:v>11:48:09</c:v>
                </c:pt>
                <c:pt idx="5782">
                  <c:v>11:48:10</c:v>
                </c:pt>
                <c:pt idx="5783">
                  <c:v>11:48:11</c:v>
                </c:pt>
                <c:pt idx="5784">
                  <c:v>11:48:12</c:v>
                </c:pt>
                <c:pt idx="5785">
                  <c:v>11:48:13</c:v>
                </c:pt>
                <c:pt idx="5786">
                  <c:v>11:48:14</c:v>
                </c:pt>
                <c:pt idx="5787">
                  <c:v>11:48:15</c:v>
                </c:pt>
                <c:pt idx="5788">
                  <c:v>11:48:16</c:v>
                </c:pt>
                <c:pt idx="5789">
                  <c:v>11:48:17</c:v>
                </c:pt>
                <c:pt idx="5790">
                  <c:v>11:48:18</c:v>
                </c:pt>
                <c:pt idx="5791">
                  <c:v>11:48:19</c:v>
                </c:pt>
                <c:pt idx="5792">
                  <c:v>11:48:20</c:v>
                </c:pt>
                <c:pt idx="5793">
                  <c:v>11:48:21</c:v>
                </c:pt>
                <c:pt idx="5794">
                  <c:v>11:48:22</c:v>
                </c:pt>
                <c:pt idx="5795">
                  <c:v>11:48:23</c:v>
                </c:pt>
                <c:pt idx="5796">
                  <c:v>11:48:24</c:v>
                </c:pt>
                <c:pt idx="5797">
                  <c:v>11:48:25</c:v>
                </c:pt>
                <c:pt idx="5798">
                  <c:v>11:48:26</c:v>
                </c:pt>
                <c:pt idx="5799">
                  <c:v>11:48:27</c:v>
                </c:pt>
                <c:pt idx="5800">
                  <c:v>11:48:28</c:v>
                </c:pt>
                <c:pt idx="5801">
                  <c:v>11:48:29</c:v>
                </c:pt>
                <c:pt idx="5802">
                  <c:v>11:48:30</c:v>
                </c:pt>
                <c:pt idx="5803">
                  <c:v>11:48:31</c:v>
                </c:pt>
                <c:pt idx="5804">
                  <c:v>11:48:32</c:v>
                </c:pt>
                <c:pt idx="5805">
                  <c:v>11:48:33</c:v>
                </c:pt>
                <c:pt idx="5806">
                  <c:v>11:48:34</c:v>
                </c:pt>
                <c:pt idx="5807">
                  <c:v>11:48:35</c:v>
                </c:pt>
                <c:pt idx="5808">
                  <c:v>11:48:36</c:v>
                </c:pt>
                <c:pt idx="5809">
                  <c:v>11:48:37</c:v>
                </c:pt>
                <c:pt idx="5810">
                  <c:v>11:48:38</c:v>
                </c:pt>
                <c:pt idx="5811">
                  <c:v>11:48:39</c:v>
                </c:pt>
                <c:pt idx="5812">
                  <c:v>11:48:40</c:v>
                </c:pt>
                <c:pt idx="5813">
                  <c:v>11:48:41</c:v>
                </c:pt>
                <c:pt idx="5814">
                  <c:v>11:48:42</c:v>
                </c:pt>
                <c:pt idx="5815">
                  <c:v>11:48:43</c:v>
                </c:pt>
                <c:pt idx="5816">
                  <c:v>11:48:44</c:v>
                </c:pt>
                <c:pt idx="5817">
                  <c:v>11:48:45</c:v>
                </c:pt>
                <c:pt idx="5818">
                  <c:v>11:48:46</c:v>
                </c:pt>
                <c:pt idx="5819">
                  <c:v>11:48:47</c:v>
                </c:pt>
                <c:pt idx="5820">
                  <c:v>11:48:48</c:v>
                </c:pt>
                <c:pt idx="5821">
                  <c:v>11:48:49</c:v>
                </c:pt>
                <c:pt idx="5822">
                  <c:v>11:48:50</c:v>
                </c:pt>
                <c:pt idx="5823">
                  <c:v>11:48:51</c:v>
                </c:pt>
                <c:pt idx="5824">
                  <c:v>11:48:52</c:v>
                </c:pt>
                <c:pt idx="5825">
                  <c:v>11:48:53</c:v>
                </c:pt>
                <c:pt idx="5826">
                  <c:v>11:48:54</c:v>
                </c:pt>
                <c:pt idx="5827">
                  <c:v>11:48:55</c:v>
                </c:pt>
                <c:pt idx="5828">
                  <c:v>11:48:56</c:v>
                </c:pt>
                <c:pt idx="5829">
                  <c:v>11:48:57</c:v>
                </c:pt>
                <c:pt idx="5830">
                  <c:v>11:48:58</c:v>
                </c:pt>
                <c:pt idx="5831">
                  <c:v>11:48:59</c:v>
                </c:pt>
                <c:pt idx="5832">
                  <c:v>11:49:00</c:v>
                </c:pt>
                <c:pt idx="5833">
                  <c:v>11:49:01</c:v>
                </c:pt>
                <c:pt idx="5834">
                  <c:v>11:49:02</c:v>
                </c:pt>
                <c:pt idx="5835">
                  <c:v>11:49:03</c:v>
                </c:pt>
                <c:pt idx="5836">
                  <c:v>11:49:04</c:v>
                </c:pt>
                <c:pt idx="5837">
                  <c:v>11:49:05</c:v>
                </c:pt>
                <c:pt idx="5838">
                  <c:v>11:49:06</c:v>
                </c:pt>
                <c:pt idx="5839">
                  <c:v>11:49:07</c:v>
                </c:pt>
                <c:pt idx="5840">
                  <c:v>11:49:08</c:v>
                </c:pt>
                <c:pt idx="5841">
                  <c:v>11:49:09</c:v>
                </c:pt>
                <c:pt idx="5842">
                  <c:v>11:49:10</c:v>
                </c:pt>
                <c:pt idx="5843">
                  <c:v>11:49:11</c:v>
                </c:pt>
                <c:pt idx="5844">
                  <c:v>11:49:12</c:v>
                </c:pt>
                <c:pt idx="5845">
                  <c:v>11:49:13</c:v>
                </c:pt>
                <c:pt idx="5846">
                  <c:v>11:49:14</c:v>
                </c:pt>
                <c:pt idx="5847">
                  <c:v>11:49:15</c:v>
                </c:pt>
                <c:pt idx="5848">
                  <c:v>11:49:16</c:v>
                </c:pt>
                <c:pt idx="5849">
                  <c:v>11:49:17</c:v>
                </c:pt>
                <c:pt idx="5850">
                  <c:v>11:49:18</c:v>
                </c:pt>
                <c:pt idx="5851">
                  <c:v>11:49:19</c:v>
                </c:pt>
                <c:pt idx="5852">
                  <c:v>11:49:20</c:v>
                </c:pt>
                <c:pt idx="5853">
                  <c:v>11:49:21</c:v>
                </c:pt>
                <c:pt idx="5854">
                  <c:v>11:49:22</c:v>
                </c:pt>
                <c:pt idx="5855">
                  <c:v>11:49:23</c:v>
                </c:pt>
                <c:pt idx="5856">
                  <c:v>11:49:24</c:v>
                </c:pt>
                <c:pt idx="5857">
                  <c:v>11:49:25</c:v>
                </c:pt>
                <c:pt idx="5858">
                  <c:v>11:49:26</c:v>
                </c:pt>
                <c:pt idx="5859">
                  <c:v>11:49:27</c:v>
                </c:pt>
                <c:pt idx="5860">
                  <c:v>11:49:28</c:v>
                </c:pt>
                <c:pt idx="5861">
                  <c:v>11:49:29</c:v>
                </c:pt>
                <c:pt idx="5862">
                  <c:v>11:49:30</c:v>
                </c:pt>
                <c:pt idx="5863">
                  <c:v>11:49:31</c:v>
                </c:pt>
                <c:pt idx="5864">
                  <c:v>11:49:32</c:v>
                </c:pt>
                <c:pt idx="5865">
                  <c:v>11:49:33</c:v>
                </c:pt>
                <c:pt idx="5866">
                  <c:v>11:49:34</c:v>
                </c:pt>
                <c:pt idx="5867">
                  <c:v>11:49:35</c:v>
                </c:pt>
                <c:pt idx="5868">
                  <c:v>11:49:36</c:v>
                </c:pt>
                <c:pt idx="5869">
                  <c:v>11:49:37</c:v>
                </c:pt>
                <c:pt idx="5870">
                  <c:v>11:49:38</c:v>
                </c:pt>
                <c:pt idx="5871">
                  <c:v>11:49:39</c:v>
                </c:pt>
                <c:pt idx="5872">
                  <c:v>11:49:40</c:v>
                </c:pt>
                <c:pt idx="5873">
                  <c:v>11:49:41</c:v>
                </c:pt>
                <c:pt idx="5874">
                  <c:v>11:49:42</c:v>
                </c:pt>
                <c:pt idx="5875">
                  <c:v>11:49:43</c:v>
                </c:pt>
                <c:pt idx="5876">
                  <c:v>11:49:44</c:v>
                </c:pt>
                <c:pt idx="5877">
                  <c:v>11:49:45</c:v>
                </c:pt>
                <c:pt idx="5878">
                  <c:v>11:49:46</c:v>
                </c:pt>
                <c:pt idx="5879">
                  <c:v>11:49:47</c:v>
                </c:pt>
                <c:pt idx="5880">
                  <c:v>11:49:48</c:v>
                </c:pt>
                <c:pt idx="5881">
                  <c:v>11:49:49</c:v>
                </c:pt>
                <c:pt idx="5882">
                  <c:v>11:49:50</c:v>
                </c:pt>
                <c:pt idx="5883">
                  <c:v>11:49:51</c:v>
                </c:pt>
                <c:pt idx="5884">
                  <c:v>11:49:52</c:v>
                </c:pt>
                <c:pt idx="5885">
                  <c:v>11:49:53</c:v>
                </c:pt>
                <c:pt idx="5886">
                  <c:v>11:49:54</c:v>
                </c:pt>
                <c:pt idx="5887">
                  <c:v>11:49:55</c:v>
                </c:pt>
                <c:pt idx="5888">
                  <c:v>11:49:56</c:v>
                </c:pt>
                <c:pt idx="5889">
                  <c:v>11:49:57</c:v>
                </c:pt>
                <c:pt idx="5890">
                  <c:v>11:49:58</c:v>
                </c:pt>
                <c:pt idx="5891">
                  <c:v>11:49:59</c:v>
                </c:pt>
                <c:pt idx="5892">
                  <c:v>11:50:00</c:v>
                </c:pt>
                <c:pt idx="5893">
                  <c:v>11:50:01</c:v>
                </c:pt>
                <c:pt idx="5894">
                  <c:v>11:50:02</c:v>
                </c:pt>
                <c:pt idx="5895">
                  <c:v>11:50:03</c:v>
                </c:pt>
                <c:pt idx="5896">
                  <c:v>11:50:04</c:v>
                </c:pt>
                <c:pt idx="5897">
                  <c:v>11:50:05</c:v>
                </c:pt>
                <c:pt idx="5898">
                  <c:v>11:50:06</c:v>
                </c:pt>
                <c:pt idx="5899">
                  <c:v>11:50:07</c:v>
                </c:pt>
                <c:pt idx="5900">
                  <c:v>11:50:08</c:v>
                </c:pt>
                <c:pt idx="5901">
                  <c:v>11:50:09</c:v>
                </c:pt>
                <c:pt idx="5902">
                  <c:v>11:50:10</c:v>
                </c:pt>
                <c:pt idx="5903">
                  <c:v>11:50:11</c:v>
                </c:pt>
                <c:pt idx="5904">
                  <c:v>11:50:12</c:v>
                </c:pt>
                <c:pt idx="5905">
                  <c:v>11:50:13</c:v>
                </c:pt>
                <c:pt idx="5906">
                  <c:v>11:50:14</c:v>
                </c:pt>
                <c:pt idx="5907">
                  <c:v>11:50:15</c:v>
                </c:pt>
                <c:pt idx="5908">
                  <c:v>11:50:16</c:v>
                </c:pt>
                <c:pt idx="5909">
                  <c:v>11:50:17</c:v>
                </c:pt>
                <c:pt idx="5910">
                  <c:v>11:50:18</c:v>
                </c:pt>
                <c:pt idx="5911">
                  <c:v>11:50:19</c:v>
                </c:pt>
                <c:pt idx="5912">
                  <c:v>11:50:20</c:v>
                </c:pt>
                <c:pt idx="5913">
                  <c:v>11:50:21</c:v>
                </c:pt>
                <c:pt idx="5914">
                  <c:v>11:50:22</c:v>
                </c:pt>
                <c:pt idx="5915">
                  <c:v>11:50:23</c:v>
                </c:pt>
                <c:pt idx="5916">
                  <c:v>11:50:24</c:v>
                </c:pt>
                <c:pt idx="5917">
                  <c:v>11:50:25</c:v>
                </c:pt>
                <c:pt idx="5918">
                  <c:v>11:50:26</c:v>
                </c:pt>
                <c:pt idx="5919">
                  <c:v>11:50:27</c:v>
                </c:pt>
                <c:pt idx="5920">
                  <c:v>11:50:28</c:v>
                </c:pt>
                <c:pt idx="5921">
                  <c:v>11:50:29</c:v>
                </c:pt>
                <c:pt idx="5922">
                  <c:v>11:50:30</c:v>
                </c:pt>
                <c:pt idx="5923">
                  <c:v>11:50:31</c:v>
                </c:pt>
                <c:pt idx="5924">
                  <c:v>11:50:32</c:v>
                </c:pt>
                <c:pt idx="5925">
                  <c:v>11:50:33</c:v>
                </c:pt>
                <c:pt idx="5926">
                  <c:v>11:50:34</c:v>
                </c:pt>
                <c:pt idx="5927">
                  <c:v>11:50:35</c:v>
                </c:pt>
                <c:pt idx="5928">
                  <c:v>11:50:36</c:v>
                </c:pt>
                <c:pt idx="5929">
                  <c:v>11:50:37</c:v>
                </c:pt>
                <c:pt idx="5930">
                  <c:v>11:50:38</c:v>
                </c:pt>
                <c:pt idx="5931">
                  <c:v>11:50:39</c:v>
                </c:pt>
                <c:pt idx="5932">
                  <c:v>11:50:40</c:v>
                </c:pt>
                <c:pt idx="5933">
                  <c:v>11:50:41</c:v>
                </c:pt>
                <c:pt idx="5934">
                  <c:v>11:50:42</c:v>
                </c:pt>
                <c:pt idx="5935">
                  <c:v>11:50:43</c:v>
                </c:pt>
                <c:pt idx="5936">
                  <c:v>11:50:44</c:v>
                </c:pt>
                <c:pt idx="5937">
                  <c:v>11:50:45</c:v>
                </c:pt>
                <c:pt idx="5938">
                  <c:v>11:50:46</c:v>
                </c:pt>
                <c:pt idx="5939">
                  <c:v>11:50:47</c:v>
                </c:pt>
                <c:pt idx="5940">
                  <c:v>11:50:48</c:v>
                </c:pt>
                <c:pt idx="5941">
                  <c:v>11:50:49</c:v>
                </c:pt>
                <c:pt idx="5942">
                  <c:v>11:50:50</c:v>
                </c:pt>
                <c:pt idx="5943">
                  <c:v>11:50:51</c:v>
                </c:pt>
                <c:pt idx="5944">
                  <c:v>11:50:52</c:v>
                </c:pt>
                <c:pt idx="5945">
                  <c:v>11:50:53</c:v>
                </c:pt>
                <c:pt idx="5946">
                  <c:v>11:50:54</c:v>
                </c:pt>
                <c:pt idx="5947">
                  <c:v>11:50:55</c:v>
                </c:pt>
                <c:pt idx="5948">
                  <c:v>11:50:56</c:v>
                </c:pt>
                <c:pt idx="5949">
                  <c:v>11:50:57</c:v>
                </c:pt>
                <c:pt idx="5950">
                  <c:v>11:50:58</c:v>
                </c:pt>
                <c:pt idx="5951">
                  <c:v>11:50:59</c:v>
                </c:pt>
                <c:pt idx="5952">
                  <c:v>11:51:00</c:v>
                </c:pt>
                <c:pt idx="5953">
                  <c:v>11:51:01</c:v>
                </c:pt>
                <c:pt idx="5954">
                  <c:v>11:51:02</c:v>
                </c:pt>
                <c:pt idx="5955">
                  <c:v>11:51:03</c:v>
                </c:pt>
                <c:pt idx="5956">
                  <c:v>11:51:04</c:v>
                </c:pt>
                <c:pt idx="5957">
                  <c:v>11:51:05</c:v>
                </c:pt>
                <c:pt idx="5958">
                  <c:v>11:51:06</c:v>
                </c:pt>
                <c:pt idx="5959">
                  <c:v>11:51:07</c:v>
                </c:pt>
                <c:pt idx="5960">
                  <c:v>11:51:08</c:v>
                </c:pt>
                <c:pt idx="5961">
                  <c:v>11:51:09</c:v>
                </c:pt>
                <c:pt idx="5962">
                  <c:v>11:51:10</c:v>
                </c:pt>
                <c:pt idx="5963">
                  <c:v>11:51:11</c:v>
                </c:pt>
                <c:pt idx="5964">
                  <c:v>11:51:12</c:v>
                </c:pt>
                <c:pt idx="5965">
                  <c:v>11:51:13</c:v>
                </c:pt>
                <c:pt idx="5966">
                  <c:v>11:51:14</c:v>
                </c:pt>
                <c:pt idx="5967">
                  <c:v>11:51:15</c:v>
                </c:pt>
                <c:pt idx="5968">
                  <c:v>11:51:16</c:v>
                </c:pt>
                <c:pt idx="5969">
                  <c:v>11:51:17</c:v>
                </c:pt>
                <c:pt idx="5970">
                  <c:v>11:51:18</c:v>
                </c:pt>
                <c:pt idx="5971">
                  <c:v>11:51:19</c:v>
                </c:pt>
                <c:pt idx="5972">
                  <c:v>11:51:20</c:v>
                </c:pt>
                <c:pt idx="5973">
                  <c:v>11:51:21</c:v>
                </c:pt>
                <c:pt idx="5974">
                  <c:v>11:51:22</c:v>
                </c:pt>
                <c:pt idx="5975">
                  <c:v>11:51:23</c:v>
                </c:pt>
                <c:pt idx="5976">
                  <c:v>11:51:24</c:v>
                </c:pt>
                <c:pt idx="5977">
                  <c:v>11:51:25</c:v>
                </c:pt>
                <c:pt idx="5978">
                  <c:v>11:51:26</c:v>
                </c:pt>
                <c:pt idx="5979">
                  <c:v>11:51:27</c:v>
                </c:pt>
                <c:pt idx="5980">
                  <c:v>11:51:28</c:v>
                </c:pt>
                <c:pt idx="5981">
                  <c:v>11:51:29</c:v>
                </c:pt>
                <c:pt idx="5982">
                  <c:v>11:51:30</c:v>
                </c:pt>
                <c:pt idx="5983">
                  <c:v>11:51:31</c:v>
                </c:pt>
                <c:pt idx="5984">
                  <c:v>11:51:32</c:v>
                </c:pt>
                <c:pt idx="5985">
                  <c:v>11:51:33</c:v>
                </c:pt>
                <c:pt idx="5986">
                  <c:v>11:51:34</c:v>
                </c:pt>
                <c:pt idx="5987">
                  <c:v>11:51:35</c:v>
                </c:pt>
                <c:pt idx="5988">
                  <c:v>11:51:36</c:v>
                </c:pt>
                <c:pt idx="5989">
                  <c:v>11:51:37</c:v>
                </c:pt>
                <c:pt idx="5990">
                  <c:v>11:51:38</c:v>
                </c:pt>
                <c:pt idx="5991">
                  <c:v>11:51:39</c:v>
                </c:pt>
                <c:pt idx="5992">
                  <c:v>11:51:40</c:v>
                </c:pt>
                <c:pt idx="5993">
                  <c:v>11:51:41</c:v>
                </c:pt>
                <c:pt idx="5994">
                  <c:v>11:51:42</c:v>
                </c:pt>
                <c:pt idx="5995">
                  <c:v>11:51:43</c:v>
                </c:pt>
                <c:pt idx="5996">
                  <c:v>11:51:44</c:v>
                </c:pt>
                <c:pt idx="5997">
                  <c:v>11:51:45</c:v>
                </c:pt>
                <c:pt idx="5998">
                  <c:v>11:51:46</c:v>
                </c:pt>
                <c:pt idx="5999">
                  <c:v>11:51:47</c:v>
                </c:pt>
                <c:pt idx="6000">
                  <c:v>11:51:48</c:v>
                </c:pt>
                <c:pt idx="6001">
                  <c:v>11:51:49</c:v>
                </c:pt>
                <c:pt idx="6002">
                  <c:v>11:51:50</c:v>
                </c:pt>
                <c:pt idx="6003">
                  <c:v>11:51:51</c:v>
                </c:pt>
                <c:pt idx="6004">
                  <c:v>11:51:52</c:v>
                </c:pt>
                <c:pt idx="6005">
                  <c:v>11:51:53</c:v>
                </c:pt>
                <c:pt idx="6006">
                  <c:v>11:51:54</c:v>
                </c:pt>
                <c:pt idx="6007">
                  <c:v>11:51:55</c:v>
                </c:pt>
                <c:pt idx="6008">
                  <c:v>11:51:56</c:v>
                </c:pt>
                <c:pt idx="6009">
                  <c:v>11:51:57</c:v>
                </c:pt>
                <c:pt idx="6010">
                  <c:v>11:51:58</c:v>
                </c:pt>
                <c:pt idx="6011">
                  <c:v>11:51:59</c:v>
                </c:pt>
                <c:pt idx="6012">
                  <c:v>11:52:00</c:v>
                </c:pt>
                <c:pt idx="6013">
                  <c:v>11:52:01</c:v>
                </c:pt>
                <c:pt idx="6014">
                  <c:v>11:52:02</c:v>
                </c:pt>
                <c:pt idx="6015">
                  <c:v>11:52:03</c:v>
                </c:pt>
                <c:pt idx="6016">
                  <c:v>11:52:04</c:v>
                </c:pt>
                <c:pt idx="6017">
                  <c:v>11:52:05</c:v>
                </c:pt>
                <c:pt idx="6018">
                  <c:v>11:52:06</c:v>
                </c:pt>
                <c:pt idx="6019">
                  <c:v>11:52:07</c:v>
                </c:pt>
                <c:pt idx="6020">
                  <c:v>11:52:08</c:v>
                </c:pt>
                <c:pt idx="6021">
                  <c:v>11:52:09</c:v>
                </c:pt>
                <c:pt idx="6022">
                  <c:v>11:52:10</c:v>
                </c:pt>
                <c:pt idx="6023">
                  <c:v>11:52:11</c:v>
                </c:pt>
                <c:pt idx="6024">
                  <c:v>11:52:12</c:v>
                </c:pt>
                <c:pt idx="6025">
                  <c:v>11:52:13</c:v>
                </c:pt>
                <c:pt idx="6026">
                  <c:v>11:52:14</c:v>
                </c:pt>
                <c:pt idx="6027">
                  <c:v>11:52:15</c:v>
                </c:pt>
                <c:pt idx="6028">
                  <c:v>11:52:16</c:v>
                </c:pt>
                <c:pt idx="6029">
                  <c:v>11:52:17</c:v>
                </c:pt>
                <c:pt idx="6030">
                  <c:v>11:52:18</c:v>
                </c:pt>
                <c:pt idx="6031">
                  <c:v>11:52:19</c:v>
                </c:pt>
                <c:pt idx="6032">
                  <c:v>11:52:20</c:v>
                </c:pt>
                <c:pt idx="6033">
                  <c:v>11:52:21</c:v>
                </c:pt>
                <c:pt idx="6034">
                  <c:v>11:52:22</c:v>
                </c:pt>
                <c:pt idx="6035">
                  <c:v>11:52:23</c:v>
                </c:pt>
                <c:pt idx="6036">
                  <c:v>11:52:24</c:v>
                </c:pt>
                <c:pt idx="6037">
                  <c:v>11:52:25</c:v>
                </c:pt>
                <c:pt idx="6038">
                  <c:v>11:52:26</c:v>
                </c:pt>
                <c:pt idx="6039">
                  <c:v>11:52:27</c:v>
                </c:pt>
                <c:pt idx="6040">
                  <c:v>11:52:28</c:v>
                </c:pt>
                <c:pt idx="6041">
                  <c:v>11:52:29</c:v>
                </c:pt>
                <c:pt idx="6042">
                  <c:v>11:52:30</c:v>
                </c:pt>
                <c:pt idx="6043">
                  <c:v>11:52:31</c:v>
                </c:pt>
                <c:pt idx="6044">
                  <c:v>11:52:32</c:v>
                </c:pt>
                <c:pt idx="6045">
                  <c:v>11:52:33</c:v>
                </c:pt>
                <c:pt idx="6046">
                  <c:v>11:52:34</c:v>
                </c:pt>
                <c:pt idx="6047">
                  <c:v>11:52:35</c:v>
                </c:pt>
                <c:pt idx="6048">
                  <c:v>11:52:36</c:v>
                </c:pt>
                <c:pt idx="6049">
                  <c:v>11:52:37</c:v>
                </c:pt>
                <c:pt idx="6050">
                  <c:v>11:52:38</c:v>
                </c:pt>
                <c:pt idx="6051">
                  <c:v>11:52:39</c:v>
                </c:pt>
                <c:pt idx="6052">
                  <c:v>11:52:40</c:v>
                </c:pt>
                <c:pt idx="6053">
                  <c:v>11:52:41</c:v>
                </c:pt>
                <c:pt idx="6054">
                  <c:v>11:52:42</c:v>
                </c:pt>
                <c:pt idx="6055">
                  <c:v>11:52:43</c:v>
                </c:pt>
                <c:pt idx="6056">
                  <c:v>11:52:44</c:v>
                </c:pt>
                <c:pt idx="6057">
                  <c:v>11:52:45</c:v>
                </c:pt>
                <c:pt idx="6058">
                  <c:v>11:52:46</c:v>
                </c:pt>
                <c:pt idx="6059">
                  <c:v>11:52:47</c:v>
                </c:pt>
                <c:pt idx="6060">
                  <c:v>11:52:48</c:v>
                </c:pt>
                <c:pt idx="6061">
                  <c:v>11:52:49</c:v>
                </c:pt>
                <c:pt idx="6062">
                  <c:v>11:52:50</c:v>
                </c:pt>
                <c:pt idx="6063">
                  <c:v>11:52:51</c:v>
                </c:pt>
                <c:pt idx="6064">
                  <c:v>11:52:52</c:v>
                </c:pt>
                <c:pt idx="6065">
                  <c:v>11:52:53</c:v>
                </c:pt>
                <c:pt idx="6066">
                  <c:v>11:52:54</c:v>
                </c:pt>
                <c:pt idx="6067">
                  <c:v>11:52:55</c:v>
                </c:pt>
                <c:pt idx="6068">
                  <c:v>11:52:56</c:v>
                </c:pt>
                <c:pt idx="6069">
                  <c:v>11:52:57</c:v>
                </c:pt>
                <c:pt idx="6070">
                  <c:v>11:52:58</c:v>
                </c:pt>
                <c:pt idx="6071">
                  <c:v>11:52:59</c:v>
                </c:pt>
                <c:pt idx="6072">
                  <c:v>11:53:00</c:v>
                </c:pt>
                <c:pt idx="6073">
                  <c:v>11:53:01</c:v>
                </c:pt>
                <c:pt idx="6074">
                  <c:v>11:53:02</c:v>
                </c:pt>
                <c:pt idx="6075">
                  <c:v>11:53:03</c:v>
                </c:pt>
                <c:pt idx="6076">
                  <c:v>11:53:04</c:v>
                </c:pt>
                <c:pt idx="6077">
                  <c:v>11:53:05</c:v>
                </c:pt>
                <c:pt idx="6078">
                  <c:v>11:53:06</c:v>
                </c:pt>
                <c:pt idx="6079">
                  <c:v>11:53:07</c:v>
                </c:pt>
                <c:pt idx="6080">
                  <c:v>11:53:08</c:v>
                </c:pt>
                <c:pt idx="6081">
                  <c:v>11:53:09</c:v>
                </c:pt>
                <c:pt idx="6082">
                  <c:v>11:53:10</c:v>
                </c:pt>
                <c:pt idx="6083">
                  <c:v>11:53:11</c:v>
                </c:pt>
                <c:pt idx="6084">
                  <c:v>11:53:12</c:v>
                </c:pt>
                <c:pt idx="6085">
                  <c:v>11:53:13</c:v>
                </c:pt>
                <c:pt idx="6086">
                  <c:v>11:53:14</c:v>
                </c:pt>
                <c:pt idx="6087">
                  <c:v>11:53:15</c:v>
                </c:pt>
                <c:pt idx="6088">
                  <c:v>11:53:16</c:v>
                </c:pt>
                <c:pt idx="6089">
                  <c:v>11:53:17</c:v>
                </c:pt>
                <c:pt idx="6090">
                  <c:v>11:53:18</c:v>
                </c:pt>
                <c:pt idx="6091">
                  <c:v>11:53:19</c:v>
                </c:pt>
                <c:pt idx="6092">
                  <c:v>11:53:20</c:v>
                </c:pt>
                <c:pt idx="6093">
                  <c:v>11:53:21</c:v>
                </c:pt>
                <c:pt idx="6094">
                  <c:v>11:53:22</c:v>
                </c:pt>
                <c:pt idx="6095">
                  <c:v>11:53:23</c:v>
                </c:pt>
                <c:pt idx="6096">
                  <c:v>11:53:24</c:v>
                </c:pt>
                <c:pt idx="6097">
                  <c:v>11:53:25</c:v>
                </c:pt>
                <c:pt idx="6098">
                  <c:v>11:53:26</c:v>
                </c:pt>
                <c:pt idx="6099">
                  <c:v>11:53:27</c:v>
                </c:pt>
                <c:pt idx="6100">
                  <c:v>11:53:28</c:v>
                </c:pt>
                <c:pt idx="6101">
                  <c:v>11:53:29</c:v>
                </c:pt>
                <c:pt idx="6102">
                  <c:v>11:53:30</c:v>
                </c:pt>
                <c:pt idx="6103">
                  <c:v>11:53:31</c:v>
                </c:pt>
                <c:pt idx="6104">
                  <c:v>11:53:32</c:v>
                </c:pt>
                <c:pt idx="6105">
                  <c:v>11:53:33</c:v>
                </c:pt>
                <c:pt idx="6106">
                  <c:v>11:53:34</c:v>
                </c:pt>
                <c:pt idx="6107">
                  <c:v>11:53:35</c:v>
                </c:pt>
                <c:pt idx="6108">
                  <c:v>11:53:36</c:v>
                </c:pt>
                <c:pt idx="6109">
                  <c:v>11:53:37</c:v>
                </c:pt>
                <c:pt idx="6110">
                  <c:v>11:53:38</c:v>
                </c:pt>
                <c:pt idx="6111">
                  <c:v>11:53:39</c:v>
                </c:pt>
                <c:pt idx="6112">
                  <c:v>11:53:40</c:v>
                </c:pt>
                <c:pt idx="6113">
                  <c:v>11:53:41</c:v>
                </c:pt>
                <c:pt idx="6114">
                  <c:v>11:53:42</c:v>
                </c:pt>
                <c:pt idx="6115">
                  <c:v>11:53:43</c:v>
                </c:pt>
                <c:pt idx="6116">
                  <c:v>11:53:44</c:v>
                </c:pt>
                <c:pt idx="6117">
                  <c:v>11:53:45</c:v>
                </c:pt>
                <c:pt idx="6118">
                  <c:v>11:53:46</c:v>
                </c:pt>
                <c:pt idx="6119">
                  <c:v>11:53:47</c:v>
                </c:pt>
                <c:pt idx="6120">
                  <c:v>11:53:48</c:v>
                </c:pt>
                <c:pt idx="6121">
                  <c:v>11:53:49</c:v>
                </c:pt>
                <c:pt idx="6122">
                  <c:v>11:53:50</c:v>
                </c:pt>
                <c:pt idx="6123">
                  <c:v>11:53:51</c:v>
                </c:pt>
                <c:pt idx="6124">
                  <c:v>11:53:52</c:v>
                </c:pt>
                <c:pt idx="6125">
                  <c:v>11:53:53</c:v>
                </c:pt>
                <c:pt idx="6126">
                  <c:v>11:53:54</c:v>
                </c:pt>
                <c:pt idx="6127">
                  <c:v>11:53:55</c:v>
                </c:pt>
                <c:pt idx="6128">
                  <c:v>11:53:56</c:v>
                </c:pt>
                <c:pt idx="6129">
                  <c:v>11:53:57</c:v>
                </c:pt>
                <c:pt idx="6130">
                  <c:v>11:53:58</c:v>
                </c:pt>
                <c:pt idx="6131">
                  <c:v>11:53:59</c:v>
                </c:pt>
                <c:pt idx="6132">
                  <c:v>11:54:00</c:v>
                </c:pt>
                <c:pt idx="6133">
                  <c:v>11:54:01</c:v>
                </c:pt>
                <c:pt idx="6134">
                  <c:v>11:54:02</c:v>
                </c:pt>
                <c:pt idx="6135">
                  <c:v>11:54:03</c:v>
                </c:pt>
                <c:pt idx="6136">
                  <c:v>11:54:04</c:v>
                </c:pt>
                <c:pt idx="6137">
                  <c:v>11:54:05</c:v>
                </c:pt>
                <c:pt idx="6138">
                  <c:v>11:54:06</c:v>
                </c:pt>
                <c:pt idx="6139">
                  <c:v>11:54:07</c:v>
                </c:pt>
                <c:pt idx="6140">
                  <c:v>11:54:08</c:v>
                </c:pt>
                <c:pt idx="6141">
                  <c:v>11:54:09</c:v>
                </c:pt>
                <c:pt idx="6142">
                  <c:v>11:54:10</c:v>
                </c:pt>
                <c:pt idx="6143">
                  <c:v>11:54:11</c:v>
                </c:pt>
                <c:pt idx="6144">
                  <c:v>11:54:12</c:v>
                </c:pt>
                <c:pt idx="6145">
                  <c:v>11:54:13</c:v>
                </c:pt>
                <c:pt idx="6146">
                  <c:v>11:54:14</c:v>
                </c:pt>
                <c:pt idx="6147">
                  <c:v>11:54:15</c:v>
                </c:pt>
                <c:pt idx="6148">
                  <c:v>11:54:16</c:v>
                </c:pt>
                <c:pt idx="6149">
                  <c:v>11:54:17</c:v>
                </c:pt>
                <c:pt idx="6150">
                  <c:v>11:54:18</c:v>
                </c:pt>
                <c:pt idx="6151">
                  <c:v>11:54:19</c:v>
                </c:pt>
                <c:pt idx="6152">
                  <c:v>11:54:20</c:v>
                </c:pt>
                <c:pt idx="6153">
                  <c:v>11:54:21</c:v>
                </c:pt>
                <c:pt idx="6154">
                  <c:v>11:54:22</c:v>
                </c:pt>
                <c:pt idx="6155">
                  <c:v>11:54:23</c:v>
                </c:pt>
                <c:pt idx="6156">
                  <c:v>11:54:24</c:v>
                </c:pt>
                <c:pt idx="6157">
                  <c:v>11:54:25</c:v>
                </c:pt>
                <c:pt idx="6158">
                  <c:v>11:54:26</c:v>
                </c:pt>
                <c:pt idx="6159">
                  <c:v>11:54:27</c:v>
                </c:pt>
                <c:pt idx="6160">
                  <c:v>11:54:28</c:v>
                </c:pt>
                <c:pt idx="6161">
                  <c:v>11:54:29</c:v>
                </c:pt>
                <c:pt idx="6162">
                  <c:v>11:54:30</c:v>
                </c:pt>
                <c:pt idx="6163">
                  <c:v>11:54:31</c:v>
                </c:pt>
                <c:pt idx="6164">
                  <c:v>11:54:32</c:v>
                </c:pt>
                <c:pt idx="6165">
                  <c:v>11:54:33</c:v>
                </c:pt>
                <c:pt idx="6166">
                  <c:v>11:54:34</c:v>
                </c:pt>
                <c:pt idx="6167">
                  <c:v>11:54:35</c:v>
                </c:pt>
                <c:pt idx="6168">
                  <c:v>11:54:36</c:v>
                </c:pt>
                <c:pt idx="6169">
                  <c:v>11:54:37</c:v>
                </c:pt>
                <c:pt idx="6170">
                  <c:v>11:54:38</c:v>
                </c:pt>
                <c:pt idx="6171">
                  <c:v>11:54:39</c:v>
                </c:pt>
                <c:pt idx="6172">
                  <c:v>11:54:40</c:v>
                </c:pt>
                <c:pt idx="6173">
                  <c:v>11:54:41</c:v>
                </c:pt>
                <c:pt idx="6174">
                  <c:v>11:54:42</c:v>
                </c:pt>
                <c:pt idx="6175">
                  <c:v>11:54:43</c:v>
                </c:pt>
                <c:pt idx="6176">
                  <c:v>11:54:44</c:v>
                </c:pt>
                <c:pt idx="6177">
                  <c:v>11:54:45</c:v>
                </c:pt>
                <c:pt idx="6178">
                  <c:v>11:54:46</c:v>
                </c:pt>
                <c:pt idx="6179">
                  <c:v>11:54:47</c:v>
                </c:pt>
                <c:pt idx="6180">
                  <c:v>11:54:48</c:v>
                </c:pt>
                <c:pt idx="6181">
                  <c:v>11:54:49</c:v>
                </c:pt>
                <c:pt idx="6182">
                  <c:v>11:54:50</c:v>
                </c:pt>
                <c:pt idx="6183">
                  <c:v>11:54:51</c:v>
                </c:pt>
                <c:pt idx="6184">
                  <c:v>11:54:52</c:v>
                </c:pt>
                <c:pt idx="6185">
                  <c:v>11:54:53</c:v>
                </c:pt>
                <c:pt idx="6186">
                  <c:v>11:54:54</c:v>
                </c:pt>
                <c:pt idx="6187">
                  <c:v>11:54:55</c:v>
                </c:pt>
                <c:pt idx="6188">
                  <c:v>11:54:56</c:v>
                </c:pt>
                <c:pt idx="6189">
                  <c:v>11:54:57</c:v>
                </c:pt>
                <c:pt idx="6190">
                  <c:v>11:54:58</c:v>
                </c:pt>
                <c:pt idx="6191">
                  <c:v>11:54:59</c:v>
                </c:pt>
                <c:pt idx="6192">
                  <c:v>11:55:00</c:v>
                </c:pt>
                <c:pt idx="6193">
                  <c:v>11:55:01</c:v>
                </c:pt>
                <c:pt idx="6194">
                  <c:v>11:55:02</c:v>
                </c:pt>
                <c:pt idx="6195">
                  <c:v>11:55:03</c:v>
                </c:pt>
                <c:pt idx="6196">
                  <c:v>11:55:04</c:v>
                </c:pt>
                <c:pt idx="6197">
                  <c:v>11:55:05</c:v>
                </c:pt>
                <c:pt idx="6198">
                  <c:v>11:55:06</c:v>
                </c:pt>
                <c:pt idx="6199">
                  <c:v>11:55:07</c:v>
                </c:pt>
                <c:pt idx="6200">
                  <c:v>11:55:08</c:v>
                </c:pt>
                <c:pt idx="6201">
                  <c:v>11:55:09</c:v>
                </c:pt>
                <c:pt idx="6202">
                  <c:v>11:55:10</c:v>
                </c:pt>
                <c:pt idx="6203">
                  <c:v>11:55:11</c:v>
                </c:pt>
                <c:pt idx="6204">
                  <c:v>11:55:12</c:v>
                </c:pt>
                <c:pt idx="6205">
                  <c:v>11:55:13</c:v>
                </c:pt>
                <c:pt idx="6206">
                  <c:v>11:55:14</c:v>
                </c:pt>
                <c:pt idx="6207">
                  <c:v>11:55:15</c:v>
                </c:pt>
                <c:pt idx="6208">
                  <c:v>11:55:16</c:v>
                </c:pt>
                <c:pt idx="6209">
                  <c:v>11:55:17</c:v>
                </c:pt>
                <c:pt idx="6210">
                  <c:v>11:55:18</c:v>
                </c:pt>
                <c:pt idx="6211">
                  <c:v>11:55:19</c:v>
                </c:pt>
                <c:pt idx="6212">
                  <c:v>11:55:20</c:v>
                </c:pt>
                <c:pt idx="6213">
                  <c:v>11:55:21</c:v>
                </c:pt>
                <c:pt idx="6214">
                  <c:v>11:55:22</c:v>
                </c:pt>
                <c:pt idx="6215">
                  <c:v>11:55:23</c:v>
                </c:pt>
                <c:pt idx="6216">
                  <c:v>11:55:24</c:v>
                </c:pt>
                <c:pt idx="6217">
                  <c:v>11:55:25</c:v>
                </c:pt>
                <c:pt idx="6218">
                  <c:v>11:55:26</c:v>
                </c:pt>
                <c:pt idx="6219">
                  <c:v>11:55:27</c:v>
                </c:pt>
                <c:pt idx="6220">
                  <c:v>11:55:28</c:v>
                </c:pt>
                <c:pt idx="6221">
                  <c:v>11:55:29</c:v>
                </c:pt>
                <c:pt idx="6222">
                  <c:v>11:55:30</c:v>
                </c:pt>
                <c:pt idx="6223">
                  <c:v>11:55:31</c:v>
                </c:pt>
                <c:pt idx="6224">
                  <c:v>11:55:32</c:v>
                </c:pt>
                <c:pt idx="6225">
                  <c:v>11:55:33</c:v>
                </c:pt>
                <c:pt idx="6226">
                  <c:v>11:55:34</c:v>
                </c:pt>
                <c:pt idx="6227">
                  <c:v>11:55:35</c:v>
                </c:pt>
                <c:pt idx="6228">
                  <c:v>11:55:36</c:v>
                </c:pt>
                <c:pt idx="6229">
                  <c:v>11:55:37</c:v>
                </c:pt>
                <c:pt idx="6230">
                  <c:v>11:55:38</c:v>
                </c:pt>
                <c:pt idx="6231">
                  <c:v>11:55:39</c:v>
                </c:pt>
                <c:pt idx="6232">
                  <c:v>11:55:40</c:v>
                </c:pt>
                <c:pt idx="6233">
                  <c:v>11:55:41</c:v>
                </c:pt>
                <c:pt idx="6234">
                  <c:v>11:55:42</c:v>
                </c:pt>
                <c:pt idx="6235">
                  <c:v>11:55:43</c:v>
                </c:pt>
                <c:pt idx="6236">
                  <c:v>11:55:44</c:v>
                </c:pt>
                <c:pt idx="6237">
                  <c:v>11:55:45</c:v>
                </c:pt>
                <c:pt idx="6238">
                  <c:v>11:55:46</c:v>
                </c:pt>
                <c:pt idx="6239">
                  <c:v>11:55:47</c:v>
                </c:pt>
                <c:pt idx="6240">
                  <c:v>11:55:48</c:v>
                </c:pt>
                <c:pt idx="6241">
                  <c:v>11:55:49</c:v>
                </c:pt>
                <c:pt idx="6242">
                  <c:v>11:55:50</c:v>
                </c:pt>
                <c:pt idx="6243">
                  <c:v>11:55:51</c:v>
                </c:pt>
                <c:pt idx="6244">
                  <c:v>11:55:52</c:v>
                </c:pt>
                <c:pt idx="6245">
                  <c:v>11:55:53</c:v>
                </c:pt>
                <c:pt idx="6246">
                  <c:v>11:55:54</c:v>
                </c:pt>
                <c:pt idx="6247">
                  <c:v>11:55:55</c:v>
                </c:pt>
                <c:pt idx="6248">
                  <c:v>11:55:56</c:v>
                </c:pt>
                <c:pt idx="6249">
                  <c:v>11:55:57</c:v>
                </c:pt>
                <c:pt idx="6250">
                  <c:v>11:55:58</c:v>
                </c:pt>
                <c:pt idx="6251">
                  <c:v>11:55:59</c:v>
                </c:pt>
                <c:pt idx="6252">
                  <c:v>11:56:00</c:v>
                </c:pt>
                <c:pt idx="6253">
                  <c:v>11:56:01</c:v>
                </c:pt>
                <c:pt idx="6254">
                  <c:v>11:56:02</c:v>
                </c:pt>
                <c:pt idx="6255">
                  <c:v>11:56:03</c:v>
                </c:pt>
                <c:pt idx="6256">
                  <c:v>11:56:04</c:v>
                </c:pt>
                <c:pt idx="6257">
                  <c:v>11:56:05</c:v>
                </c:pt>
                <c:pt idx="6258">
                  <c:v>11:56:06</c:v>
                </c:pt>
                <c:pt idx="6259">
                  <c:v>11:56:07</c:v>
                </c:pt>
                <c:pt idx="6260">
                  <c:v>11:56:08</c:v>
                </c:pt>
                <c:pt idx="6261">
                  <c:v>11:56:09</c:v>
                </c:pt>
                <c:pt idx="6262">
                  <c:v>11:56:10</c:v>
                </c:pt>
                <c:pt idx="6263">
                  <c:v>11:56:11</c:v>
                </c:pt>
                <c:pt idx="6264">
                  <c:v>11:56:12</c:v>
                </c:pt>
                <c:pt idx="6265">
                  <c:v>11:56:13</c:v>
                </c:pt>
                <c:pt idx="6266">
                  <c:v>11:56:14</c:v>
                </c:pt>
                <c:pt idx="6267">
                  <c:v>11:56:15</c:v>
                </c:pt>
                <c:pt idx="6268">
                  <c:v>11:56:16</c:v>
                </c:pt>
                <c:pt idx="6269">
                  <c:v>11:56:17</c:v>
                </c:pt>
                <c:pt idx="6270">
                  <c:v>11:56:18</c:v>
                </c:pt>
                <c:pt idx="6271">
                  <c:v>11:56:19</c:v>
                </c:pt>
                <c:pt idx="6272">
                  <c:v>11:56:20</c:v>
                </c:pt>
                <c:pt idx="6273">
                  <c:v>11:56:21</c:v>
                </c:pt>
                <c:pt idx="6274">
                  <c:v>11:56:22</c:v>
                </c:pt>
                <c:pt idx="6275">
                  <c:v>11:56:23</c:v>
                </c:pt>
                <c:pt idx="6276">
                  <c:v>11:56:24</c:v>
                </c:pt>
                <c:pt idx="6277">
                  <c:v>11:56:25</c:v>
                </c:pt>
                <c:pt idx="6278">
                  <c:v>11:56:26</c:v>
                </c:pt>
                <c:pt idx="6279">
                  <c:v>11:56:27</c:v>
                </c:pt>
                <c:pt idx="6280">
                  <c:v>11:56:28</c:v>
                </c:pt>
                <c:pt idx="6281">
                  <c:v>11:56:29</c:v>
                </c:pt>
                <c:pt idx="6282">
                  <c:v>11:56:30</c:v>
                </c:pt>
                <c:pt idx="6283">
                  <c:v>11:56:31</c:v>
                </c:pt>
                <c:pt idx="6284">
                  <c:v>11:56:32</c:v>
                </c:pt>
                <c:pt idx="6285">
                  <c:v>11:56:33</c:v>
                </c:pt>
                <c:pt idx="6286">
                  <c:v>11:56:34</c:v>
                </c:pt>
                <c:pt idx="6287">
                  <c:v>11:56:35</c:v>
                </c:pt>
                <c:pt idx="6288">
                  <c:v>11:56:36</c:v>
                </c:pt>
                <c:pt idx="6289">
                  <c:v>11:56:37</c:v>
                </c:pt>
                <c:pt idx="6290">
                  <c:v>11:56:38</c:v>
                </c:pt>
                <c:pt idx="6291">
                  <c:v>11:56:39</c:v>
                </c:pt>
                <c:pt idx="6292">
                  <c:v>11:56:40</c:v>
                </c:pt>
                <c:pt idx="6293">
                  <c:v>11:56:41</c:v>
                </c:pt>
                <c:pt idx="6294">
                  <c:v>11:56:42</c:v>
                </c:pt>
                <c:pt idx="6295">
                  <c:v>11:56:43</c:v>
                </c:pt>
                <c:pt idx="6296">
                  <c:v>11:56:44</c:v>
                </c:pt>
                <c:pt idx="6297">
                  <c:v>11:56:45</c:v>
                </c:pt>
                <c:pt idx="6298">
                  <c:v>11:56:46</c:v>
                </c:pt>
                <c:pt idx="6299">
                  <c:v>11:56:47</c:v>
                </c:pt>
                <c:pt idx="6300">
                  <c:v>11:56:48</c:v>
                </c:pt>
                <c:pt idx="6301">
                  <c:v>11:56:49</c:v>
                </c:pt>
                <c:pt idx="6302">
                  <c:v>11:56:50</c:v>
                </c:pt>
                <c:pt idx="6303">
                  <c:v>11:56:51</c:v>
                </c:pt>
                <c:pt idx="6304">
                  <c:v>11:56:52</c:v>
                </c:pt>
                <c:pt idx="6305">
                  <c:v>11:56:53</c:v>
                </c:pt>
                <c:pt idx="6306">
                  <c:v>11:56:54</c:v>
                </c:pt>
                <c:pt idx="6307">
                  <c:v>11:56:55</c:v>
                </c:pt>
                <c:pt idx="6308">
                  <c:v>11:56:56</c:v>
                </c:pt>
                <c:pt idx="6309">
                  <c:v>11:56:57</c:v>
                </c:pt>
                <c:pt idx="6310">
                  <c:v>11:56:58</c:v>
                </c:pt>
                <c:pt idx="6311">
                  <c:v>11:56:59</c:v>
                </c:pt>
                <c:pt idx="6312">
                  <c:v>11:57:00</c:v>
                </c:pt>
                <c:pt idx="6313">
                  <c:v>11:57:01</c:v>
                </c:pt>
                <c:pt idx="6314">
                  <c:v>11:57:02</c:v>
                </c:pt>
                <c:pt idx="6315">
                  <c:v>11:57:03</c:v>
                </c:pt>
                <c:pt idx="6316">
                  <c:v>11:57:04</c:v>
                </c:pt>
                <c:pt idx="6317">
                  <c:v>11:57:05</c:v>
                </c:pt>
                <c:pt idx="6318">
                  <c:v>11:57:06</c:v>
                </c:pt>
                <c:pt idx="6319">
                  <c:v>11:57:07</c:v>
                </c:pt>
                <c:pt idx="6320">
                  <c:v>11:57:08</c:v>
                </c:pt>
                <c:pt idx="6321">
                  <c:v>11:57:09</c:v>
                </c:pt>
                <c:pt idx="6322">
                  <c:v>11:57:10</c:v>
                </c:pt>
                <c:pt idx="6323">
                  <c:v>11:57:11</c:v>
                </c:pt>
                <c:pt idx="6324">
                  <c:v>11:57:12</c:v>
                </c:pt>
                <c:pt idx="6325">
                  <c:v>11:57:13</c:v>
                </c:pt>
                <c:pt idx="6326">
                  <c:v>11:57:14</c:v>
                </c:pt>
                <c:pt idx="6327">
                  <c:v>11:57:15</c:v>
                </c:pt>
                <c:pt idx="6328">
                  <c:v>11:57:16</c:v>
                </c:pt>
                <c:pt idx="6329">
                  <c:v>11:57:17</c:v>
                </c:pt>
                <c:pt idx="6330">
                  <c:v>11:57:18</c:v>
                </c:pt>
                <c:pt idx="6331">
                  <c:v>11:57:19</c:v>
                </c:pt>
                <c:pt idx="6332">
                  <c:v>11:57:20</c:v>
                </c:pt>
                <c:pt idx="6333">
                  <c:v>11:57:21</c:v>
                </c:pt>
                <c:pt idx="6334">
                  <c:v>11:57:22</c:v>
                </c:pt>
                <c:pt idx="6335">
                  <c:v>11:57:23</c:v>
                </c:pt>
                <c:pt idx="6336">
                  <c:v>11:57:24</c:v>
                </c:pt>
                <c:pt idx="6337">
                  <c:v>11:57:25</c:v>
                </c:pt>
                <c:pt idx="6338">
                  <c:v>11:57:26</c:v>
                </c:pt>
                <c:pt idx="6339">
                  <c:v>11:57:27</c:v>
                </c:pt>
                <c:pt idx="6340">
                  <c:v>11:57:28</c:v>
                </c:pt>
                <c:pt idx="6341">
                  <c:v>11:57:29</c:v>
                </c:pt>
                <c:pt idx="6342">
                  <c:v>11:57:30</c:v>
                </c:pt>
                <c:pt idx="6343">
                  <c:v>11:57:31</c:v>
                </c:pt>
                <c:pt idx="6344">
                  <c:v>11:57:32</c:v>
                </c:pt>
                <c:pt idx="6345">
                  <c:v>11:57:33</c:v>
                </c:pt>
                <c:pt idx="6346">
                  <c:v>11:57:34</c:v>
                </c:pt>
                <c:pt idx="6347">
                  <c:v>11:57:35</c:v>
                </c:pt>
                <c:pt idx="6348">
                  <c:v>11:57:36</c:v>
                </c:pt>
                <c:pt idx="6349">
                  <c:v>11:57:37</c:v>
                </c:pt>
                <c:pt idx="6350">
                  <c:v>11:57:38</c:v>
                </c:pt>
                <c:pt idx="6351">
                  <c:v>11:57:39</c:v>
                </c:pt>
                <c:pt idx="6352">
                  <c:v>11:57:40</c:v>
                </c:pt>
                <c:pt idx="6353">
                  <c:v>11:57:41</c:v>
                </c:pt>
                <c:pt idx="6354">
                  <c:v>11:57:42</c:v>
                </c:pt>
                <c:pt idx="6355">
                  <c:v>11:57:43</c:v>
                </c:pt>
                <c:pt idx="6356">
                  <c:v>11:57:44</c:v>
                </c:pt>
                <c:pt idx="6357">
                  <c:v>11:57:45</c:v>
                </c:pt>
                <c:pt idx="6358">
                  <c:v>11:57:46</c:v>
                </c:pt>
                <c:pt idx="6359">
                  <c:v>11:57:47</c:v>
                </c:pt>
                <c:pt idx="6360">
                  <c:v>11:57:48</c:v>
                </c:pt>
                <c:pt idx="6361">
                  <c:v>11:57:49</c:v>
                </c:pt>
                <c:pt idx="6362">
                  <c:v>11:57:50</c:v>
                </c:pt>
                <c:pt idx="6363">
                  <c:v>11:57:51</c:v>
                </c:pt>
                <c:pt idx="6364">
                  <c:v>11:57:52</c:v>
                </c:pt>
                <c:pt idx="6365">
                  <c:v>11:57:53</c:v>
                </c:pt>
                <c:pt idx="6366">
                  <c:v>11:57:54</c:v>
                </c:pt>
                <c:pt idx="6367">
                  <c:v>11:57:55</c:v>
                </c:pt>
                <c:pt idx="6368">
                  <c:v>11:57:56</c:v>
                </c:pt>
                <c:pt idx="6369">
                  <c:v>11:57:57</c:v>
                </c:pt>
                <c:pt idx="6370">
                  <c:v>11:57:58</c:v>
                </c:pt>
                <c:pt idx="6371">
                  <c:v>11:57:59</c:v>
                </c:pt>
                <c:pt idx="6372">
                  <c:v>11:58:00</c:v>
                </c:pt>
                <c:pt idx="6373">
                  <c:v>11:58:01</c:v>
                </c:pt>
                <c:pt idx="6374">
                  <c:v>11:58:02</c:v>
                </c:pt>
                <c:pt idx="6375">
                  <c:v>11:58:03</c:v>
                </c:pt>
                <c:pt idx="6376">
                  <c:v>11:58:04</c:v>
                </c:pt>
                <c:pt idx="6377">
                  <c:v>11:58:05</c:v>
                </c:pt>
                <c:pt idx="6378">
                  <c:v>11:58:06</c:v>
                </c:pt>
                <c:pt idx="6379">
                  <c:v>11:58:07</c:v>
                </c:pt>
                <c:pt idx="6380">
                  <c:v>11:58:08</c:v>
                </c:pt>
                <c:pt idx="6381">
                  <c:v>11:58:09</c:v>
                </c:pt>
                <c:pt idx="6382">
                  <c:v>11:58:10</c:v>
                </c:pt>
                <c:pt idx="6383">
                  <c:v>11:58:11</c:v>
                </c:pt>
                <c:pt idx="6384">
                  <c:v>11:58:12</c:v>
                </c:pt>
                <c:pt idx="6385">
                  <c:v>11:58:13</c:v>
                </c:pt>
                <c:pt idx="6386">
                  <c:v>11:58:14</c:v>
                </c:pt>
                <c:pt idx="6387">
                  <c:v>11:58:15</c:v>
                </c:pt>
                <c:pt idx="6388">
                  <c:v>11:58:16</c:v>
                </c:pt>
                <c:pt idx="6389">
                  <c:v>11:58:17</c:v>
                </c:pt>
                <c:pt idx="6390">
                  <c:v>11:58:18</c:v>
                </c:pt>
                <c:pt idx="6391">
                  <c:v>11:58:19</c:v>
                </c:pt>
                <c:pt idx="6392">
                  <c:v>11:58:20</c:v>
                </c:pt>
                <c:pt idx="6393">
                  <c:v>11:58:21</c:v>
                </c:pt>
                <c:pt idx="6394">
                  <c:v>11:58:22</c:v>
                </c:pt>
                <c:pt idx="6395">
                  <c:v>11:58:23</c:v>
                </c:pt>
                <c:pt idx="6396">
                  <c:v>11:58:24</c:v>
                </c:pt>
                <c:pt idx="6397">
                  <c:v>11:58:25</c:v>
                </c:pt>
                <c:pt idx="6398">
                  <c:v>11:58:26</c:v>
                </c:pt>
                <c:pt idx="6399">
                  <c:v>11:58:27</c:v>
                </c:pt>
                <c:pt idx="6400">
                  <c:v>11:58:28</c:v>
                </c:pt>
                <c:pt idx="6401">
                  <c:v>11:58:29</c:v>
                </c:pt>
                <c:pt idx="6402">
                  <c:v>11:58:30</c:v>
                </c:pt>
                <c:pt idx="6403">
                  <c:v>11:58:31</c:v>
                </c:pt>
                <c:pt idx="6404">
                  <c:v>11:58:32</c:v>
                </c:pt>
                <c:pt idx="6405">
                  <c:v>11:58:33</c:v>
                </c:pt>
                <c:pt idx="6406">
                  <c:v>11:58:34</c:v>
                </c:pt>
                <c:pt idx="6407">
                  <c:v>11:58:35</c:v>
                </c:pt>
                <c:pt idx="6408">
                  <c:v>11:58:36</c:v>
                </c:pt>
                <c:pt idx="6409">
                  <c:v>11:58:37</c:v>
                </c:pt>
                <c:pt idx="6410">
                  <c:v>11:58:38</c:v>
                </c:pt>
                <c:pt idx="6411">
                  <c:v>11:58:39</c:v>
                </c:pt>
                <c:pt idx="6412">
                  <c:v>11:58:40</c:v>
                </c:pt>
                <c:pt idx="6413">
                  <c:v>11:58:41</c:v>
                </c:pt>
                <c:pt idx="6414">
                  <c:v>11:58:42</c:v>
                </c:pt>
                <c:pt idx="6415">
                  <c:v>11:58:43</c:v>
                </c:pt>
                <c:pt idx="6416">
                  <c:v>11:58:44</c:v>
                </c:pt>
                <c:pt idx="6417">
                  <c:v>11:58:45</c:v>
                </c:pt>
                <c:pt idx="6418">
                  <c:v>11:58:46</c:v>
                </c:pt>
                <c:pt idx="6419">
                  <c:v>11:58:47</c:v>
                </c:pt>
                <c:pt idx="6420">
                  <c:v>11:58:48</c:v>
                </c:pt>
                <c:pt idx="6421">
                  <c:v>11:58:49</c:v>
                </c:pt>
                <c:pt idx="6422">
                  <c:v>11:58:50</c:v>
                </c:pt>
                <c:pt idx="6423">
                  <c:v>11:58:51</c:v>
                </c:pt>
                <c:pt idx="6424">
                  <c:v>11:58:52</c:v>
                </c:pt>
                <c:pt idx="6425">
                  <c:v>11:58:53</c:v>
                </c:pt>
                <c:pt idx="6426">
                  <c:v>11:58:54</c:v>
                </c:pt>
                <c:pt idx="6427">
                  <c:v>11:58:55</c:v>
                </c:pt>
                <c:pt idx="6428">
                  <c:v>11:58:56</c:v>
                </c:pt>
                <c:pt idx="6429">
                  <c:v>11:58:57</c:v>
                </c:pt>
                <c:pt idx="6430">
                  <c:v>11:58:58</c:v>
                </c:pt>
                <c:pt idx="6431">
                  <c:v>11:58:59</c:v>
                </c:pt>
                <c:pt idx="6432">
                  <c:v>11:59:00</c:v>
                </c:pt>
                <c:pt idx="6433">
                  <c:v>11:59:01</c:v>
                </c:pt>
                <c:pt idx="6434">
                  <c:v>11:59:02</c:v>
                </c:pt>
                <c:pt idx="6435">
                  <c:v>11:59:03</c:v>
                </c:pt>
                <c:pt idx="6436">
                  <c:v>11:59:04</c:v>
                </c:pt>
                <c:pt idx="6437">
                  <c:v>11:59:05</c:v>
                </c:pt>
                <c:pt idx="6438">
                  <c:v>11:59:06</c:v>
                </c:pt>
                <c:pt idx="6439">
                  <c:v>11:59:07</c:v>
                </c:pt>
                <c:pt idx="6440">
                  <c:v>11:59:08</c:v>
                </c:pt>
                <c:pt idx="6441">
                  <c:v>11:59:09</c:v>
                </c:pt>
                <c:pt idx="6442">
                  <c:v>11:59:10</c:v>
                </c:pt>
                <c:pt idx="6443">
                  <c:v>11:59:11</c:v>
                </c:pt>
                <c:pt idx="6444">
                  <c:v>11:59:12</c:v>
                </c:pt>
                <c:pt idx="6445">
                  <c:v>11:59:13</c:v>
                </c:pt>
                <c:pt idx="6446">
                  <c:v>11:59:14</c:v>
                </c:pt>
                <c:pt idx="6447">
                  <c:v>11:59:15</c:v>
                </c:pt>
                <c:pt idx="6448">
                  <c:v>11:59:16</c:v>
                </c:pt>
                <c:pt idx="6449">
                  <c:v>11:59:17</c:v>
                </c:pt>
                <c:pt idx="6450">
                  <c:v>11:59:18</c:v>
                </c:pt>
                <c:pt idx="6451">
                  <c:v>11:59:19</c:v>
                </c:pt>
                <c:pt idx="6452">
                  <c:v>11:59:20</c:v>
                </c:pt>
                <c:pt idx="6453">
                  <c:v>11:59:21</c:v>
                </c:pt>
                <c:pt idx="6454">
                  <c:v>11:59:22</c:v>
                </c:pt>
                <c:pt idx="6455">
                  <c:v>11:59:23</c:v>
                </c:pt>
                <c:pt idx="6456">
                  <c:v>11:59:24</c:v>
                </c:pt>
                <c:pt idx="6457">
                  <c:v>11:59:25</c:v>
                </c:pt>
                <c:pt idx="6458">
                  <c:v>11:59:26</c:v>
                </c:pt>
                <c:pt idx="6459">
                  <c:v>11:59:27</c:v>
                </c:pt>
                <c:pt idx="6460">
                  <c:v>11:59:28</c:v>
                </c:pt>
                <c:pt idx="6461">
                  <c:v>11:59:29</c:v>
                </c:pt>
                <c:pt idx="6462">
                  <c:v>11:59:30</c:v>
                </c:pt>
                <c:pt idx="6463">
                  <c:v>11:59:31</c:v>
                </c:pt>
                <c:pt idx="6464">
                  <c:v>11:59:32</c:v>
                </c:pt>
                <c:pt idx="6465">
                  <c:v>11:59:33</c:v>
                </c:pt>
                <c:pt idx="6466">
                  <c:v>11:59:34</c:v>
                </c:pt>
                <c:pt idx="6467">
                  <c:v>11:59:35</c:v>
                </c:pt>
                <c:pt idx="6468">
                  <c:v>11:59:36</c:v>
                </c:pt>
                <c:pt idx="6469">
                  <c:v>11:59:37</c:v>
                </c:pt>
                <c:pt idx="6470">
                  <c:v>11:59:38</c:v>
                </c:pt>
                <c:pt idx="6471">
                  <c:v>11:59:39</c:v>
                </c:pt>
                <c:pt idx="6472">
                  <c:v>11:59:40</c:v>
                </c:pt>
                <c:pt idx="6473">
                  <c:v>11:59:41</c:v>
                </c:pt>
                <c:pt idx="6474">
                  <c:v>11:59:42</c:v>
                </c:pt>
                <c:pt idx="6475">
                  <c:v>11:59:43</c:v>
                </c:pt>
                <c:pt idx="6476">
                  <c:v>11:59:44</c:v>
                </c:pt>
                <c:pt idx="6477">
                  <c:v>11:59:45</c:v>
                </c:pt>
                <c:pt idx="6478">
                  <c:v>11:59:46</c:v>
                </c:pt>
                <c:pt idx="6479">
                  <c:v>11:59:47</c:v>
                </c:pt>
                <c:pt idx="6480">
                  <c:v>11:59:48</c:v>
                </c:pt>
                <c:pt idx="6481">
                  <c:v>11:59:49</c:v>
                </c:pt>
                <c:pt idx="6482">
                  <c:v>11:59:50</c:v>
                </c:pt>
                <c:pt idx="6483">
                  <c:v>11:59:51</c:v>
                </c:pt>
                <c:pt idx="6484">
                  <c:v>11:59:52</c:v>
                </c:pt>
                <c:pt idx="6485">
                  <c:v>11:59:53</c:v>
                </c:pt>
                <c:pt idx="6486">
                  <c:v>11:59:54</c:v>
                </c:pt>
                <c:pt idx="6487">
                  <c:v>11:59:55</c:v>
                </c:pt>
                <c:pt idx="6488">
                  <c:v>11:59:56</c:v>
                </c:pt>
                <c:pt idx="6489">
                  <c:v>11:59:57</c:v>
                </c:pt>
                <c:pt idx="6490">
                  <c:v>11:59:58</c:v>
                </c:pt>
                <c:pt idx="6491">
                  <c:v>11:59:59</c:v>
                </c:pt>
                <c:pt idx="6492">
                  <c:v>12:00:00</c:v>
                </c:pt>
                <c:pt idx="6493">
                  <c:v>12:00:01</c:v>
                </c:pt>
                <c:pt idx="6494">
                  <c:v>12:00:02</c:v>
                </c:pt>
                <c:pt idx="6495">
                  <c:v>12:00:03</c:v>
                </c:pt>
                <c:pt idx="6496">
                  <c:v>12:00:04</c:v>
                </c:pt>
                <c:pt idx="6497">
                  <c:v>12:00:05</c:v>
                </c:pt>
                <c:pt idx="6498">
                  <c:v>12:00:06</c:v>
                </c:pt>
                <c:pt idx="6499">
                  <c:v>12:00:07</c:v>
                </c:pt>
                <c:pt idx="6500">
                  <c:v>12:00:08</c:v>
                </c:pt>
                <c:pt idx="6501">
                  <c:v>12:00:09</c:v>
                </c:pt>
                <c:pt idx="6502">
                  <c:v>12:00:10</c:v>
                </c:pt>
                <c:pt idx="6503">
                  <c:v>12:00:11</c:v>
                </c:pt>
                <c:pt idx="6504">
                  <c:v>12:00:12</c:v>
                </c:pt>
                <c:pt idx="6505">
                  <c:v>12:00:13</c:v>
                </c:pt>
                <c:pt idx="6506">
                  <c:v>12:00:14</c:v>
                </c:pt>
                <c:pt idx="6507">
                  <c:v>12:00:15</c:v>
                </c:pt>
                <c:pt idx="6508">
                  <c:v>12:00:16</c:v>
                </c:pt>
                <c:pt idx="6509">
                  <c:v>12:00:17</c:v>
                </c:pt>
                <c:pt idx="6510">
                  <c:v>12:00:18</c:v>
                </c:pt>
                <c:pt idx="6511">
                  <c:v>12:00:19</c:v>
                </c:pt>
                <c:pt idx="6512">
                  <c:v>12:00:20</c:v>
                </c:pt>
                <c:pt idx="6513">
                  <c:v>12:00:21</c:v>
                </c:pt>
                <c:pt idx="6514">
                  <c:v>12:00:22</c:v>
                </c:pt>
                <c:pt idx="6515">
                  <c:v>12:00:23</c:v>
                </c:pt>
                <c:pt idx="6516">
                  <c:v>12:00:24</c:v>
                </c:pt>
                <c:pt idx="6517">
                  <c:v>12:00:25</c:v>
                </c:pt>
                <c:pt idx="6518">
                  <c:v>12:00:26</c:v>
                </c:pt>
                <c:pt idx="6519">
                  <c:v>12:00:27</c:v>
                </c:pt>
                <c:pt idx="6520">
                  <c:v>12:00:28</c:v>
                </c:pt>
                <c:pt idx="6521">
                  <c:v>12:00:29</c:v>
                </c:pt>
                <c:pt idx="6522">
                  <c:v>12:00:30</c:v>
                </c:pt>
                <c:pt idx="6523">
                  <c:v>12:00:31</c:v>
                </c:pt>
                <c:pt idx="6524">
                  <c:v>12:00:32</c:v>
                </c:pt>
                <c:pt idx="6525">
                  <c:v>12:00:33</c:v>
                </c:pt>
                <c:pt idx="6526">
                  <c:v>12:00:34</c:v>
                </c:pt>
                <c:pt idx="6527">
                  <c:v>12:00:35</c:v>
                </c:pt>
                <c:pt idx="6528">
                  <c:v>12:00:36</c:v>
                </c:pt>
                <c:pt idx="6529">
                  <c:v>12:00:37</c:v>
                </c:pt>
                <c:pt idx="6530">
                  <c:v>12:00:38</c:v>
                </c:pt>
                <c:pt idx="6531">
                  <c:v>12:00:39</c:v>
                </c:pt>
                <c:pt idx="6532">
                  <c:v>12:00:40</c:v>
                </c:pt>
                <c:pt idx="6533">
                  <c:v>12:00:41</c:v>
                </c:pt>
                <c:pt idx="6534">
                  <c:v>12:00:42</c:v>
                </c:pt>
                <c:pt idx="6535">
                  <c:v>12:00:43</c:v>
                </c:pt>
                <c:pt idx="6536">
                  <c:v>12:00:44</c:v>
                </c:pt>
                <c:pt idx="6537">
                  <c:v>12:00:45</c:v>
                </c:pt>
                <c:pt idx="6538">
                  <c:v>12:00:46</c:v>
                </c:pt>
                <c:pt idx="6539">
                  <c:v>12:00:47</c:v>
                </c:pt>
                <c:pt idx="6540">
                  <c:v>12:00:48</c:v>
                </c:pt>
                <c:pt idx="6541">
                  <c:v>12:00:49</c:v>
                </c:pt>
                <c:pt idx="6542">
                  <c:v>12:00:50</c:v>
                </c:pt>
                <c:pt idx="6543">
                  <c:v>12:00:51</c:v>
                </c:pt>
                <c:pt idx="6544">
                  <c:v>12:00:52</c:v>
                </c:pt>
                <c:pt idx="6545">
                  <c:v>12:00:53</c:v>
                </c:pt>
                <c:pt idx="6546">
                  <c:v>12:00:54</c:v>
                </c:pt>
                <c:pt idx="6547">
                  <c:v>12:00:55</c:v>
                </c:pt>
                <c:pt idx="6548">
                  <c:v>12:00:56</c:v>
                </c:pt>
                <c:pt idx="6549">
                  <c:v>12:00:57</c:v>
                </c:pt>
                <c:pt idx="6550">
                  <c:v>12:00:58</c:v>
                </c:pt>
                <c:pt idx="6551">
                  <c:v>12:00:59</c:v>
                </c:pt>
                <c:pt idx="6552">
                  <c:v>12:01:00</c:v>
                </c:pt>
                <c:pt idx="6553">
                  <c:v>12:01:01</c:v>
                </c:pt>
                <c:pt idx="6554">
                  <c:v>12:01:02</c:v>
                </c:pt>
                <c:pt idx="6555">
                  <c:v>12:01:03</c:v>
                </c:pt>
                <c:pt idx="6556">
                  <c:v>12:01:04</c:v>
                </c:pt>
                <c:pt idx="6557">
                  <c:v>12:01:05</c:v>
                </c:pt>
                <c:pt idx="6558">
                  <c:v>12:01:06</c:v>
                </c:pt>
                <c:pt idx="6559">
                  <c:v>12:01:07</c:v>
                </c:pt>
                <c:pt idx="6560">
                  <c:v>12:01:08</c:v>
                </c:pt>
                <c:pt idx="6561">
                  <c:v>12:01:09</c:v>
                </c:pt>
                <c:pt idx="6562">
                  <c:v>12:01:10</c:v>
                </c:pt>
                <c:pt idx="6563">
                  <c:v>12:01:11</c:v>
                </c:pt>
                <c:pt idx="6564">
                  <c:v>12:01:12</c:v>
                </c:pt>
                <c:pt idx="6565">
                  <c:v>12:01:13</c:v>
                </c:pt>
                <c:pt idx="6566">
                  <c:v>12:01:14</c:v>
                </c:pt>
                <c:pt idx="6567">
                  <c:v>12:01:15</c:v>
                </c:pt>
                <c:pt idx="6568">
                  <c:v>12:01:16</c:v>
                </c:pt>
                <c:pt idx="6569">
                  <c:v>12:01:17</c:v>
                </c:pt>
                <c:pt idx="6570">
                  <c:v>12:01:18</c:v>
                </c:pt>
                <c:pt idx="6571">
                  <c:v>12:01:19</c:v>
                </c:pt>
                <c:pt idx="6572">
                  <c:v>12:01:20</c:v>
                </c:pt>
                <c:pt idx="6573">
                  <c:v>12:01:21</c:v>
                </c:pt>
                <c:pt idx="6574">
                  <c:v>12:01:22</c:v>
                </c:pt>
                <c:pt idx="6575">
                  <c:v>12:01:23</c:v>
                </c:pt>
                <c:pt idx="6576">
                  <c:v>12:01:24</c:v>
                </c:pt>
                <c:pt idx="6577">
                  <c:v>12:01:25</c:v>
                </c:pt>
                <c:pt idx="6578">
                  <c:v>12:01:26</c:v>
                </c:pt>
                <c:pt idx="6579">
                  <c:v>12:01:27</c:v>
                </c:pt>
                <c:pt idx="6580">
                  <c:v>12:01:28</c:v>
                </c:pt>
                <c:pt idx="6581">
                  <c:v>12:01:29</c:v>
                </c:pt>
                <c:pt idx="6582">
                  <c:v>12:01:30</c:v>
                </c:pt>
                <c:pt idx="6583">
                  <c:v>12:01:31</c:v>
                </c:pt>
                <c:pt idx="6584">
                  <c:v>12:01:32</c:v>
                </c:pt>
                <c:pt idx="6585">
                  <c:v>12:01:33</c:v>
                </c:pt>
                <c:pt idx="6586">
                  <c:v>12:01:34</c:v>
                </c:pt>
                <c:pt idx="6587">
                  <c:v>12:01:35</c:v>
                </c:pt>
                <c:pt idx="6588">
                  <c:v>12:01:36</c:v>
                </c:pt>
                <c:pt idx="6589">
                  <c:v>12:01:37</c:v>
                </c:pt>
                <c:pt idx="6590">
                  <c:v>12:01:38</c:v>
                </c:pt>
                <c:pt idx="6591">
                  <c:v>12:01:39</c:v>
                </c:pt>
                <c:pt idx="6592">
                  <c:v>12:01:40</c:v>
                </c:pt>
                <c:pt idx="6593">
                  <c:v>12:01:41</c:v>
                </c:pt>
                <c:pt idx="6594">
                  <c:v>12:01:42</c:v>
                </c:pt>
                <c:pt idx="6595">
                  <c:v>12:01:43</c:v>
                </c:pt>
                <c:pt idx="6596">
                  <c:v>12:01:44</c:v>
                </c:pt>
                <c:pt idx="6597">
                  <c:v>12:01:45</c:v>
                </c:pt>
                <c:pt idx="6598">
                  <c:v>12:01:46</c:v>
                </c:pt>
                <c:pt idx="6599">
                  <c:v>12:01:47</c:v>
                </c:pt>
                <c:pt idx="6600">
                  <c:v>12:01:48</c:v>
                </c:pt>
                <c:pt idx="6601">
                  <c:v>12:01:49</c:v>
                </c:pt>
                <c:pt idx="6602">
                  <c:v>12:01:50</c:v>
                </c:pt>
                <c:pt idx="6603">
                  <c:v>12:01:51</c:v>
                </c:pt>
                <c:pt idx="6604">
                  <c:v>12:01:52</c:v>
                </c:pt>
                <c:pt idx="6605">
                  <c:v>12:01:53</c:v>
                </c:pt>
                <c:pt idx="6606">
                  <c:v>12:01:54</c:v>
                </c:pt>
                <c:pt idx="6607">
                  <c:v>12:01:55</c:v>
                </c:pt>
                <c:pt idx="6608">
                  <c:v>12:01:56</c:v>
                </c:pt>
                <c:pt idx="6609">
                  <c:v>12:01:57</c:v>
                </c:pt>
                <c:pt idx="6610">
                  <c:v>12:01:58</c:v>
                </c:pt>
                <c:pt idx="6611">
                  <c:v>12:01:59</c:v>
                </c:pt>
                <c:pt idx="6612">
                  <c:v>12:02:00</c:v>
                </c:pt>
                <c:pt idx="6613">
                  <c:v>12:02:01</c:v>
                </c:pt>
                <c:pt idx="6614">
                  <c:v>12:02:02</c:v>
                </c:pt>
                <c:pt idx="6615">
                  <c:v>12:02:03</c:v>
                </c:pt>
                <c:pt idx="6616">
                  <c:v>12:02:04</c:v>
                </c:pt>
                <c:pt idx="6617">
                  <c:v>12:02:05</c:v>
                </c:pt>
                <c:pt idx="6618">
                  <c:v>12:02:06</c:v>
                </c:pt>
                <c:pt idx="6619">
                  <c:v>12:02:07</c:v>
                </c:pt>
                <c:pt idx="6620">
                  <c:v>12:02:08</c:v>
                </c:pt>
                <c:pt idx="6621">
                  <c:v>12:02:09</c:v>
                </c:pt>
                <c:pt idx="6622">
                  <c:v>12:02:10</c:v>
                </c:pt>
                <c:pt idx="6623">
                  <c:v>12:02:11</c:v>
                </c:pt>
                <c:pt idx="6624">
                  <c:v>12:02:12</c:v>
                </c:pt>
                <c:pt idx="6625">
                  <c:v>12:02:13</c:v>
                </c:pt>
                <c:pt idx="6626">
                  <c:v>12:02:14</c:v>
                </c:pt>
                <c:pt idx="6627">
                  <c:v>12:02:15</c:v>
                </c:pt>
                <c:pt idx="6628">
                  <c:v>12:02:16</c:v>
                </c:pt>
                <c:pt idx="6629">
                  <c:v>12:02:17</c:v>
                </c:pt>
                <c:pt idx="6630">
                  <c:v>12:02:18</c:v>
                </c:pt>
                <c:pt idx="6631">
                  <c:v>12:02:19</c:v>
                </c:pt>
                <c:pt idx="6632">
                  <c:v>12:02:20</c:v>
                </c:pt>
                <c:pt idx="6633">
                  <c:v>12:02:21</c:v>
                </c:pt>
                <c:pt idx="6634">
                  <c:v>12:02:22</c:v>
                </c:pt>
                <c:pt idx="6635">
                  <c:v>12:02:23</c:v>
                </c:pt>
                <c:pt idx="6636">
                  <c:v>12:02:24</c:v>
                </c:pt>
                <c:pt idx="6637">
                  <c:v>12:02:25</c:v>
                </c:pt>
                <c:pt idx="6638">
                  <c:v>12:02:26</c:v>
                </c:pt>
                <c:pt idx="6639">
                  <c:v>12:02:27</c:v>
                </c:pt>
                <c:pt idx="6640">
                  <c:v>12:02:28</c:v>
                </c:pt>
                <c:pt idx="6641">
                  <c:v>12:02:29</c:v>
                </c:pt>
                <c:pt idx="6642">
                  <c:v>12:02:30</c:v>
                </c:pt>
                <c:pt idx="6643">
                  <c:v>12:02:31</c:v>
                </c:pt>
                <c:pt idx="6644">
                  <c:v>12:02:32</c:v>
                </c:pt>
                <c:pt idx="6645">
                  <c:v>12:02:33</c:v>
                </c:pt>
                <c:pt idx="6646">
                  <c:v>12:02:34</c:v>
                </c:pt>
                <c:pt idx="6647">
                  <c:v>12:02:35</c:v>
                </c:pt>
                <c:pt idx="6648">
                  <c:v>12:02:36</c:v>
                </c:pt>
                <c:pt idx="6649">
                  <c:v>12:02:37</c:v>
                </c:pt>
                <c:pt idx="6650">
                  <c:v>12:02:38</c:v>
                </c:pt>
                <c:pt idx="6651">
                  <c:v>12:02:39</c:v>
                </c:pt>
                <c:pt idx="6652">
                  <c:v>12:02:40</c:v>
                </c:pt>
                <c:pt idx="6653">
                  <c:v>12:02:41</c:v>
                </c:pt>
                <c:pt idx="6654">
                  <c:v>12:02:42</c:v>
                </c:pt>
                <c:pt idx="6655">
                  <c:v>12:02:43</c:v>
                </c:pt>
                <c:pt idx="6656">
                  <c:v>12:02:44</c:v>
                </c:pt>
                <c:pt idx="6657">
                  <c:v>12:02:45</c:v>
                </c:pt>
                <c:pt idx="6658">
                  <c:v>12:02:46</c:v>
                </c:pt>
                <c:pt idx="6659">
                  <c:v>12:02:47</c:v>
                </c:pt>
                <c:pt idx="6660">
                  <c:v>12:02:48</c:v>
                </c:pt>
                <c:pt idx="6661">
                  <c:v>12:02:49</c:v>
                </c:pt>
                <c:pt idx="6662">
                  <c:v>12:02:50</c:v>
                </c:pt>
                <c:pt idx="6663">
                  <c:v>12:02:51</c:v>
                </c:pt>
                <c:pt idx="6664">
                  <c:v>12:02:52</c:v>
                </c:pt>
                <c:pt idx="6665">
                  <c:v>12:02:53</c:v>
                </c:pt>
                <c:pt idx="6666">
                  <c:v>12:02:54</c:v>
                </c:pt>
                <c:pt idx="6667">
                  <c:v>12:02:55</c:v>
                </c:pt>
                <c:pt idx="6668">
                  <c:v>12:02:56</c:v>
                </c:pt>
                <c:pt idx="6669">
                  <c:v>12:02:57</c:v>
                </c:pt>
                <c:pt idx="6670">
                  <c:v>12:02:58</c:v>
                </c:pt>
                <c:pt idx="6671">
                  <c:v>12:02:59</c:v>
                </c:pt>
                <c:pt idx="6672">
                  <c:v>12:03:00</c:v>
                </c:pt>
                <c:pt idx="6673">
                  <c:v>12:03:01</c:v>
                </c:pt>
                <c:pt idx="6674">
                  <c:v>12:03:02</c:v>
                </c:pt>
                <c:pt idx="6675">
                  <c:v>12:03:03</c:v>
                </c:pt>
                <c:pt idx="6676">
                  <c:v>12:03:04</c:v>
                </c:pt>
                <c:pt idx="6677">
                  <c:v>12:03:05</c:v>
                </c:pt>
                <c:pt idx="6678">
                  <c:v>12:03:06</c:v>
                </c:pt>
                <c:pt idx="6679">
                  <c:v>12:03:07</c:v>
                </c:pt>
                <c:pt idx="6680">
                  <c:v>12:03:08</c:v>
                </c:pt>
                <c:pt idx="6681">
                  <c:v>12:03:09</c:v>
                </c:pt>
                <c:pt idx="6682">
                  <c:v>12:03:10</c:v>
                </c:pt>
                <c:pt idx="6683">
                  <c:v>12:03:11</c:v>
                </c:pt>
                <c:pt idx="6684">
                  <c:v>12:03:12</c:v>
                </c:pt>
                <c:pt idx="6685">
                  <c:v>12:03:13</c:v>
                </c:pt>
                <c:pt idx="6686">
                  <c:v>12:03:14</c:v>
                </c:pt>
                <c:pt idx="6687">
                  <c:v>12:03:15</c:v>
                </c:pt>
                <c:pt idx="6688">
                  <c:v>12:03:16</c:v>
                </c:pt>
                <c:pt idx="6689">
                  <c:v>12:03:17</c:v>
                </c:pt>
                <c:pt idx="6690">
                  <c:v>12:03:18</c:v>
                </c:pt>
                <c:pt idx="6691">
                  <c:v>12:03:19</c:v>
                </c:pt>
                <c:pt idx="6692">
                  <c:v>12:03:20</c:v>
                </c:pt>
                <c:pt idx="6693">
                  <c:v>12:03:21</c:v>
                </c:pt>
                <c:pt idx="6694">
                  <c:v>12:03:22</c:v>
                </c:pt>
                <c:pt idx="6695">
                  <c:v>12:03:23</c:v>
                </c:pt>
                <c:pt idx="6696">
                  <c:v>12:03:24</c:v>
                </c:pt>
                <c:pt idx="6697">
                  <c:v>12:03:25</c:v>
                </c:pt>
                <c:pt idx="6698">
                  <c:v>12:03:26</c:v>
                </c:pt>
                <c:pt idx="6699">
                  <c:v>12:03:27</c:v>
                </c:pt>
                <c:pt idx="6700">
                  <c:v>12:03:28</c:v>
                </c:pt>
                <c:pt idx="6701">
                  <c:v>12:03:29</c:v>
                </c:pt>
                <c:pt idx="6702">
                  <c:v>12:03:30</c:v>
                </c:pt>
                <c:pt idx="6703">
                  <c:v>12:03:31</c:v>
                </c:pt>
                <c:pt idx="6704">
                  <c:v>12:03:32</c:v>
                </c:pt>
                <c:pt idx="6705">
                  <c:v>12:03:33</c:v>
                </c:pt>
                <c:pt idx="6706">
                  <c:v>12:03:34</c:v>
                </c:pt>
                <c:pt idx="6707">
                  <c:v>12:03:35</c:v>
                </c:pt>
                <c:pt idx="6708">
                  <c:v>12:03:36</c:v>
                </c:pt>
                <c:pt idx="6709">
                  <c:v>12:03:37</c:v>
                </c:pt>
                <c:pt idx="6710">
                  <c:v>12:03:38</c:v>
                </c:pt>
                <c:pt idx="6711">
                  <c:v>12:03:39</c:v>
                </c:pt>
                <c:pt idx="6712">
                  <c:v>12:03:40</c:v>
                </c:pt>
                <c:pt idx="6713">
                  <c:v>12:03:41</c:v>
                </c:pt>
                <c:pt idx="6714">
                  <c:v>12:03:42</c:v>
                </c:pt>
                <c:pt idx="6715">
                  <c:v>12:03:43</c:v>
                </c:pt>
                <c:pt idx="6716">
                  <c:v>12:03:44</c:v>
                </c:pt>
                <c:pt idx="6717">
                  <c:v>12:03:45</c:v>
                </c:pt>
                <c:pt idx="6718">
                  <c:v>12:03:46</c:v>
                </c:pt>
                <c:pt idx="6719">
                  <c:v>12:03:47</c:v>
                </c:pt>
                <c:pt idx="6720">
                  <c:v>12:03:48</c:v>
                </c:pt>
                <c:pt idx="6721">
                  <c:v>12:03:49</c:v>
                </c:pt>
                <c:pt idx="6722">
                  <c:v>12:03:50</c:v>
                </c:pt>
                <c:pt idx="6723">
                  <c:v>12:03:51</c:v>
                </c:pt>
                <c:pt idx="6724">
                  <c:v>12:03:52</c:v>
                </c:pt>
                <c:pt idx="6725">
                  <c:v>12:03:53</c:v>
                </c:pt>
                <c:pt idx="6726">
                  <c:v>12:03:54</c:v>
                </c:pt>
                <c:pt idx="6727">
                  <c:v>12:03:55</c:v>
                </c:pt>
                <c:pt idx="6728">
                  <c:v>12:03:56</c:v>
                </c:pt>
                <c:pt idx="6729">
                  <c:v>12:03:57</c:v>
                </c:pt>
                <c:pt idx="6730">
                  <c:v>12:03:58</c:v>
                </c:pt>
                <c:pt idx="6731">
                  <c:v>12:03:59</c:v>
                </c:pt>
                <c:pt idx="6732">
                  <c:v>12:04:00</c:v>
                </c:pt>
                <c:pt idx="6733">
                  <c:v>12:04:01</c:v>
                </c:pt>
                <c:pt idx="6734">
                  <c:v>12:04:02</c:v>
                </c:pt>
                <c:pt idx="6735">
                  <c:v>12:04:03</c:v>
                </c:pt>
                <c:pt idx="6736">
                  <c:v>12:04:04</c:v>
                </c:pt>
                <c:pt idx="6737">
                  <c:v>12:04:05</c:v>
                </c:pt>
                <c:pt idx="6738">
                  <c:v>12:04:06</c:v>
                </c:pt>
                <c:pt idx="6739">
                  <c:v>12:04:07</c:v>
                </c:pt>
                <c:pt idx="6740">
                  <c:v>12:04:08</c:v>
                </c:pt>
                <c:pt idx="6741">
                  <c:v>12:04:09</c:v>
                </c:pt>
                <c:pt idx="6742">
                  <c:v>12:04:10</c:v>
                </c:pt>
                <c:pt idx="6743">
                  <c:v>12:04:11</c:v>
                </c:pt>
                <c:pt idx="6744">
                  <c:v>12:04:12</c:v>
                </c:pt>
                <c:pt idx="6745">
                  <c:v>12:04:13</c:v>
                </c:pt>
                <c:pt idx="6746">
                  <c:v>12:04:14</c:v>
                </c:pt>
                <c:pt idx="6747">
                  <c:v>12:04:15</c:v>
                </c:pt>
                <c:pt idx="6748">
                  <c:v>12:04:16</c:v>
                </c:pt>
                <c:pt idx="6749">
                  <c:v>12:04:17</c:v>
                </c:pt>
                <c:pt idx="6750">
                  <c:v>12:04:18</c:v>
                </c:pt>
                <c:pt idx="6751">
                  <c:v>12:04:19</c:v>
                </c:pt>
                <c:pt idx="6752">
                  <c:v>12:04:20</c:v>
                </c:pt>
                <c:pt idx="6753">
                  <c:v>12:04:21</c:v>
                </c:pt>
                <c:pt idx="6754">
                  <c:v>12:04:22</c:v>
                </c:pt>
                <c:pt idx="6755">
                  <c:v>12:04:23</c:v>
                </c:pt>
                <c:pt idx="6756">
                  <c:v>12:04:24</c:v>
                </c:pt>
                <c:pt idx="6757">
                  <c:v>12:04:25</c:v>
                </c:pt>
                <c:pt idx="6758">
                  <c:v>12:04:26</c:v>
                </c:pt>
                <c:pt idx="6759">
                  <c:v>12:04:27</c:v>
                </c:pt>
                <c:pt idx="6760">
                  <c:v>12:04:28</c:v>
                </c:pt>
                <c:pt idx="6761">
                  <c:v>12:04:29</c:v>
                </c:pt>
                <c:pt idx="6762">
                  <c:v>12:04:30</c:v>
                </c:pt>
                <c:pt idx="6763">
                  <c:v>12:04:31</c:v>
                </c:pt>
                <c:pt idx="6764">
                  <c:v>12:04:32</c:v>
                </c:pt>
                <c:pt idx="6765">
                  <c:v>12:04:33</c:v>
                </c:pt>
                <c:pt idx="6766">
                  <c:v>12:04:34</c:v>
                </c:pt>
                <c:pt idx="6767">
                  <c:v>12:04:35</c:v>
                </c:pt>
                <c:pt idx="6768">
                  <c:v>12:04:36</c:v>
                </c:pt>
                <c:pt idx="6769">
                  <c:v>12:04:37</c:v>
                </c:pt>
                <c:pt idx="6770">
                  <c:v>12:04:38</c:v>
                </c:pt>
                <c:pt idx="6771">
                  <c:v>12:04:39</c:v>
                </c:pt>
                <c:pt idx="6772">
                  <c:v>12:04:40</c:v>
                </c:pt>
                <c:pt idx="6773">
                  <c:v>12:04:41</c:v>
                </c:pt>
                <c:pt idx="6774">
                  <c:v>12:04:42</c:v>
                </c:pt>
                <c:pt idx="6775">
                  <c:v>12:04:43</c:v>
                </c:pt>
                <c:pt idx="6776">
                  <c:v>12:04:44</c:v>
                </c:pt>
                <c:pt idx="6777">
                  <c:v>12:04:45</c:v>
                </c:pt>
                <c:pt idx="6778">
                  <c:v>12:04:46</c:v>
                </c:pt>
                <c:pt idx="6779">
                  <c:v>12:04:47</c:v>
                </c:pt>
                <c:pt idx="6780">
                  <c:v>12:04:48</c:v>
                </c:pt>
                <c:pt idx="6781">
                  <c:v>12:04:49</c:v>
                </c:pt>
                <c:pt idx="6782">
                  <c:v>12:04:50</c:v>
                </c:pt>
                <c:pt idx="6783">
                  <c:v>12:04:51</c:v>
                </c:pt>
                <c:pt idx="6784">
                  <c:v>12:04:52</c:v>
                </c:pt>
                <c:pt idx="6785">
                  <c:v>12:04:53</c:v>
                </c:pt>
                <c:pt idx="6786">
                  <c:v>12:04:54</c:v>
                </c:pt>
                <c:pt idx="6787">
                  <c:v>12:04:55</c:v>
                </c:pt>
                <c:pt idx="6788">
                  <c:v>12:04:56</c:v>
                </c:pt>
                <c:pt idx="6789">
                  <c:v>12:04:57</c:v>
                </c:pt>
                <c:pt idx="6790">
                  <c:v>12:04:58</c:v>
                </c:pt>
                <c:pt idx="6791">
                  <c:v>12:04:59</c:v>
                </c:pt>
                <c:pt idx="6792">
                  <c:v>12:05:00</c:v>
                </c:pt>
                <c:pt idx="6793">
                  <c:v>12:05:01</c:v>
                </c:pt>
                <c:pt idx="6794">
                  <c:v>12:05:02</c:v>
                </c:pt>
                <c:pt idx="6795">
                  <c:v>12:05:03</c:v>
                </c:pt>
                <c:pt idx="6796">
                  <c:v>12:05:04</c:v>
                </c:pt>
                <c:pt idx="6797">
                  <c:v>12:05:05</c:v>
                </c:pt>
                <c:pt idx="6798">
                  <c:v>12:05:06</c:v>
                </c:pt>
                <c:pt idx="6799">
                  <c:v>12:05:07</c:v>
                </c:pt>
                <c:pt idx="6800">
                  <c:v>12:05:08</c:v>
                </c:pt>
                <c:pt idx="6801">
                  <c:v>12:05:09</c:v>
                </c:pt>
                <c:pt idx="6802">
                  <c:v>12:05:10</c:v>
                </c:pt>
                <c:pt idx="6803">
                  <c:v>12:05:11</c:v>
                </c:pt>
                <c:pt idx="6804">
                  <c:v>12:05:12</c:v>
                </c:pt>
                <c:pt idx="6805">
                  <c:v>12:05:13</c:v>
                </c:pt>
                <c:pt idx="6806">
                  <c:v>12:05:14</c:v>
                </c:pt>
                <c:pt idx="6807">
                  <c:v>12:05:15</c:v>
                </c:pt>
                <c:pt idx="6808">
                  <c:v>12:05:16</c:v>
                </c:pt>
                <c:pt idx="6809">
                  <c:v>12:05:17</c:v>
                </c:pt>
                <c:pt idx="6810">
                  <c:v>12:05:18</c:v>
                </c:pt>
                <c:pt idx="6811">
                  <c:v>12:05:19</c:v>
                </c:pt>
                <c:pt idx="6812">
                  <c:v>12:05:20</c:v>
                </c:pt>
                <c:pt idx="6813">
                  <c:v>12:05:21</c:v>
                </c:pt>
                <c:pt idx="6814">
                  <c:v>12:05:22</c:v>
                </c:pt>
                <c:pt idx="6815">
                  <c:v>12:05:23</c:v>
                </c:pt>
                <c:pt idx="6816">
                  <c:v>12:05:24</c:v>
                </c:pt>
                <c:pt idx="6817">
                  <c:v>12:05:25</c:v>
                </c:pt>
                <c:pt idx="6818">
                  <c:v>12:05:26</c:v>
                </c:pt>
                <c:pt idx="6819">
                  <c:v>12:05:27</c:v>
                </c:pt>
                <c:pt idx="6820">
                  <c:v>12:05:28</c:v>
                </c:pt>
                <c:pt idx="6821">
                  <c:v>12:05:29</c:v>
                </c:pt>
                <c:pt idx="6822">
                  <c:v>12:05:30</c:v>
                </c:pt>
                <c:pt idx="6823">
                  <c:v>12:05:31</c:v>
                </c:pt>
                <c:pt idx="6824">
                  <c:v>12:05:32</c:v>
                </c:pt>
                <c:pt idx="6825">
                  <c:v>12:05:33</c:v>
                </c:pt>
                <c:pt idx="6826">
                  <c:v>12:05:34</c:v>
                </c:pt>
                <c:pt idx="6827">
                  <c:v>12:05:35</c:v>
                </c:pt>
                <c:pt idx="6828">
                  <c:v>12:05:36</c:v>
                </c:pt>
                <c:pt idx="6829">
                  <c:v>12:05:37</c:v>
                </c:pt>
                <c:pt idx="6830">
                  <c:v>12:05:38</c:v>
                </c:pt>
                <c:pt idx="6831">
                  <c:v>12:05:39</c:v>
                </c:pt>
                <c:pt idx="6832">
                  <c:v>12:05:40</c:v>
                </c:pt>
                <c:pt idx="6833">
                  <c:v>12:05:41</c:v>
                </c:pt>
                <c:pt idx="6834">
                  <c:v>12:05:42</c:v>
                </c:pt>
                <c:pt idx="6835">
                  <c:v>12:05:43</c:v>
                </c:pt>
                <c:pt idx="6836">
                  <c:v>12:05:44</c:v>
                </c:pt>
                <c:pt idx="6837">
                  <c:v>12:05:45</c:v>
                </c:pt>
                <c:pt idx="6838">
                  <c:v>12:05:46</c:v>
                </c:pt>
                <c:pt idx="6839">
                  <c:v>12:05:47</c:v>
                </c:pt>
                <c:pt idx="6840">
                  <c:v>12:05:48</c:v>
                </c:pt>
                <c:pt idx="6841">
                  <c:v>12:05:49</c:v>
                </c:pt>
                <c:pt idx="6842">
                  <c:v>12:05:50</c:v>
                </c:pt>
                <c:pt idx="6843">
                  <c:v>12:05:51</c:v>
                </c:pt>
                <c:pt idx="6844">
                  <c:v>12:05:52</c:v>
                </c:pt>
                <c:pt idx="6845">
                  <c:v>12:05:53</c:v>
                </c:pt>
                <c:pt idx="6846">
                  <c:v>12:05:54</c:v>
                </c:pt>
                <c:pt idx="6847">
                  <c:v>12:05:55</c:v>
                </c:pt>
                <c:pt idx="6848">
                  <c:v>12:05:56</c:v>
                </c:pt>
                <c:pt idx="6849">
                  <c:v>12:05:57</c:v>
                </c:pt>
                <c:pt idx="6850">
                  <c:v>12:05:58</c:v>
                </c:pt>
                <c:pt idx="6851">
                  <c:v>12:05:59</c:v>
                </c:pt>
                <c:pt idx="6852">
                  <c:v>12:06:00</c:v>
                </c:pt>
                <c:pt idx="6853">
                  <c:v>12:06:01</c:v>
                </c:pt>
                <c:pt idx="6854">
                  <c:v>12:06:02</c:v>
                </c:pt>
                <c:pt idx="6855">
                  <c:v>12:06:03</c:v>
                </c:pt>
                <c:pt idx="6856">
                  <c:v>12:06:04</c:v>
                </c:pt>
                <c:pt idx="6857">
                  <c:v>12:06:05</c:v>
                </c:pt>
                <c:pt idx="6858">
                  <c:v>12:06:06</c:v>
                </c:pt>
                <c:pt idx="6859">
                  <c:v>12:06:07</c:v>
                </c:pt>
                <c:pt idx="6860">
                  <c:v>12:06:08</c:v>
                </c:pt>
                <c:pt idx="6861">
                  <c:v>12:06:09</c:v>
                </c:pt>
                <c:pt idx="6862">
                  <c:v>12:06:10</c:v>
                </c:pt>
                <c:pt idx="6863">
                  <c:v>12:06:11</c:v>
                </c:pt>
                <c:pt idx="6864">
                  <c:v>12:06:12</c:v>
                </c:pt>
                <c:pt idx="6865">
                  <c:v>12:06:13</c:v>
                </c:pt>
                <c:pt idx="6866">
                  <c:v>12:06:14</c:v>
                </c:pt>
                <c:pt idx="6867">
                  <c:v>12:06:15</c:v>
                </c:pt>
                <c:pt idx="6868">
                  <c:v>12:06:16</c:v>
                </c:pt>
                <c:pt idx="6869">
                  <c:v>12:06:17</c:v>
                </c:pt>
                <c:pt idx="6870">
                  <c:v>12:06:18</c:v>
                </c:pt>
                <c:pt idx="6871">
                  <c:v>12:06:19</c:v>
                </c:pt>
                <c:pt idx="6872">
                  <c:v>12:06:20</c:v>
                </c:pt>
                <c:pt idx="6873">
                  <c:v>12:06:21</c:v>
                </c:pt>
                <c:pt idx="6874">
                  <c:v>12:06:22</c:v>
                </c:pt>
                <c:pt idx="6875">
                  <c:v>12:06:23</c:v>
                </c:pt>
                <c:pt idx="6876">
                  <c:v>12:06:24</c:v>
                </c:pt>
                <c:pt idx="6877">
                  <c:v>12:06:25</c:v>
                </c:pt>
                <c:pt idx="6878">
                  <c:v>12:06:26</c:v>
                </c:pt>
                <c:pt idx="6879">
                  <c:v>12:06:27</c:v>
                </c:pt>
                <c:pt idx="6880">
                  <c:v>12:06:28</c:v>
                </c:pt>
                <c:pt idx="6881">
                  <c:v>12:06:29</c:v>
                </c:pt>
                <c:pt idx="6882">
                  <c:v>12:06:30</c:v>
                </c:pt>
                <c:pt idx="6883">
                  <c:v>12:06:31</c:v>
                </c:pt>
                <c:pt idx="6884">
                  <c:v>12:06:32</c:v>
                </c:pt>
                <c:pt idx="6885">
                  <c:v>12:06:33</c:v>
                </c:pt>
                <c:pt idx="6886">
                  <c:v>12:06:34</c:v>
                </c:pt>
                <c:pt idx="6887">
                  <c:v>12:06:35</c:v>
                </c:pt>
                <c:pt idx="6888">
                  <c:v>12:06:36</c:v>
                </c:pt>
                <c:pt idx="6889">
                  <c:v>12:06:37</c:v>
                </c:pt>
                <c:pt idx="6890">
                  <c:v>12:06:38</c:v>
                </c:pt>
                <c:pt idx="6891">
                  <c:v>12:06:39</c:v>
                </c:pt>
                <c:pt idx="6892">
                  <c:v>12:06:40</c:v>
                </c:pt>
                <c:pt idx="6893">
                  <c:v>12:06:41</c:v>
                </c:pt>
                <c:pt idx="6894">
                  <c:v>12:06:42</c:v>
                </c:pt>
                <c:pt idx="6895">
                  <c:v>12:06:43</c:v>
                </c:pt>
                <c:pt idx="6896">
                  <c:v>12:06:44</c:v>
                </c:pt>
                <c:pt idx="6897">
                  <c:v>12:06:45</c:v>
                </c:pt>
                <c:pt idx="6898">
                  <c:v>12:06:46</c:v>
                </c:pt>
                <c:pt idx="6899">
                  <c:v>12:06:47</c:v>
                </c:pt>
                <c:pt idx="6900">
                  <c:v>12:06:48</c:v>
                </c:pt>
                <c:pt idx="6901">
                  <c:v>12:06:49</c:v>
                </c:pt>
                <c:pt idx="6902">
                  <c:v>12:06:50</c:v>
                </c:pt>
                <c:pt idx="6903">
                  <c:v>12:06:51</c:v>
                </c:pt>
                <c:pt idx="6904">
                  <c:v>12:06:52</c:v>
                </c:pt>
                <c:pt idx="6905">
                  <c:v>12:06:53</c:v>
                </c:pt>
                <c:pt idx="6906">
                  <c:v>12:06:54</c:v>
                </c:pt>
                <c:pt idx="6907">
                  <c:v>12:06:55</c:v>
                </c:pt>
                <c:pt idx="6908">
                  <c:v>12:06:56</c:v>
                </c:pt>
                <c:pt idx="6909">
                  <c:v>12:06:57</c:v>
                </c:pt>
                <c:pt idx="6910">
                  <c:v>12:06:58</c:v>
                </c:pt>
                <c:pt idx="6911">
                  <c:v>12:06:59</c:v>
                </c:pt>
                <c:pt idx="6912">
                  <c:v>12:07:00</c:v>
                </c:pt>
                <c:pt idx="6913">
                  <c:v>12:07:01</c:v>
                </c:pt>
                <c:pt idx="6914">
                  <c:v>12:07:02</c:v>
                </c:pt>
                <c:pt idx="6915">
                  <c:v>12:07:03</c:v>
                </c:pt>
                <c:pt idx="6916">
                  <c:v>12:07:04</c:v>
                </c:pt>
                <c:pt idx="6917">
                  <c:v>12:07:05</c:v>
                </c:pt>
                <c:pt idx="6918">
                  <c:v>12:07:06</c:v>
                </c:pt>
                <c:pt idx="6919">
                  <c:v>12:07:07</c:v>
                </c:pt>
                <c:pt idx="6920">
                  <c:v>12:07:08</c:v>
                </c:pt>
                <c:pt idx="6921">
                  <c:v>12:07:09</c:v>
                </c:pt>
                <c:pt idx="6922">
                  <c:v>12:07:10</c:v>
                </c:pt>
                <c:pt idx="6923">
                  <c:v>12:07:11</c:v>
                </c:pt>
                <c:pt idx="6924">
                  <c:v>12:07:12</c:v>
                </c:pt>
                <c:pt idx="6925">
                  <c:v>12:07:13</c:v>
                </c:pt>
                <c:pt idx="6926">
                  <c:v>12:07:14</c:v>
                </c:pt>
                <c:pt idx="6927">
                  <c:v>12:07:15</c:v>
                </c:pt>
                <c:pt idx="6928">
                  <c:v>12:07:16</c:v>
                </c:pt>
                <c:pt idx="6929">
                  <c:v>12:07:17</c:v>
                </c:pt>
                <c:pt idx="6930">
                  <c:v>12:07:18</c:v>
                </c:pt>
                <c:pt idx="6931">
                  <c:v>12:07:19</c:v>
                </c:pt>
                <c:pt idx="6932">
                  <c:v>12:07:20</c:v>
                </c:pt>
                <c:pt idx="6933">
                  <c:v>12:07:21</c:v>
                </c:pt>
                <c:pt idx="6934">
                  <c:v>12:07:22</c:v>
                </c:pt>
                <c:pt idx="6935">
                  <c:v>12:07:23</c:v>
                </c:pt>
                <c:pt idx="6936">
                  <c:v>12:07:24</c:v>
                </c:pt>
                <c:pt idx="6937">
                  <c:v>12:07:25</c:v>
                </c:pt>
                <c:pt idx="6938">
                  <c:v>12:07:26</c:v>
                </c:pt>
                <c:pt idx="6939">
                  <c:v>12:07:27</c:v>
                </c:pt>
                <c:pt idx="6940">
                  <c:v>12:07:28</c:v>
                </c:pt>
                <c:pt idx="6941">
                  <c:v>12:07:29</c:v>
                </c:pt>
                <c:pt idx="6942">
                  <c:v>12:07:30</c:v>
                </c:pt>
                <c:pt idx="6943">
                  <c:v>12:07:31</c:v>
                </c:pt>
                <c:pt idx="6944">
                  <c:v>12:07:32</c:v>
                </c:pt>
                <c:pt idx="6945">
                  <c:v>12:07:33</c:v>
                </c:pt>
                <c:pt idx="6946">
                  <c:v>12:07:34</c:v>
                </c:pt>
                <c:pt idx="6947">
                  <c:v>12:07:35</c:v>
                </c:pt>
                <c:pt idx="6948">
                  <c:v>12:07:36</c:v>
                </c:pt>
                <c:pt idx="6949">
                  <c:v>12:07:37</c:v>
                </c:pt>
                <c:pt idx="6950">
                  <c:v>12:07:38</c:v>
                </c:pt>
                <c:pt idx="6951">
                  <c:v>12:07:39</c:v>
                </c:pt>
                <c:pt idx="6952">
                  <c:v>12:07:40</c:v>
                </c:pt>
                <c:pt idx="6953">
                  <c:v>12:07:41</c:v>
                </c:pt>
                <c:pt idx="6954">
                  <c:v>12:07:42</c:v>
                </c:pt>
                <c:pt idx="6955">
                  <c:v>12:07:43</c:v>
                </c:pt>
                <c:pt idx="6956">
                  <c:v>12:07:44</c:v>
                </c:pt>
                <c:pt idx="6957">
                  <c:v>12:07:45</c:v>
                </c:pt>
                <c:pt idx="6958">
                  <c:v>12:07:46</c:v>
                </c:pt>
                <c:pt idx="6959">
                  <c:v>12:07:47</c:v>
                </c:pt>
                <c:pt idx="6960">
                  <c:v>12:07:48</c:v>
                </c:pt>
                <c:pt idx="6961">
                  <c:v>12:07:49</c:v>
                </c:pt>
                <c:pt idx="6962">
                  <c:v>12:07:50</c:v>
                </c:pt>
                <c:pt idx="6963">
                  <c:v>12:07:51</c:v>
                </c:pt>
                <c:pt idx="6964">
                  <c:v>12:07:52</c:v>
                </c:pt>
                <c:pt idx="6965">
                  <c:v>12:07:53</c:v>
                </c:pt>
                <c:pt idx="6966">
                  <c:v>12:07:54</c:v>
                </c:pt>
                <c:pt idx="6967">
                  <c:v>12:07:55</c:v>
                </c:pt>
                <c:pt idx="6968">
                  <c:v>12:07:56</c:v>
                </c:pt>
                <c:pt idx="6969">
                  <c:v>12:07:57</c:v>
                </c:pt>
                <c:pt idx="6970">
                  <c:v>12:07:58</c:v>
                </c:pt>
                <c:pt idx="6971">
                  <c:v>12:07:59</c:v>
                </c:pt>
                <c:pt idx="6972">
                  <c:v>12:08:00</c:v>
                </c:pt>
                <c:pt idx="6973">
                  <c:v>12:08:01</c:v>
                </c:pt>
                <c:pt idx="6974">
                  <c:v>12:08:02</c:v>
                </c:pt>
                <c:pt idx="6975">
                  <c:v>12:08:03</c:v>
                </c:pt>
                <c:pt idx="6976">
                  <c:v>12:08:04</c:v>
                </c:pt>
                <c:pt idx="6977">
                  <c:v>12:08:05</c:v>
                </c:pt>
                <c:pt idx="6978">
                  <c:v>12:08:06</c:v>
                </c:pt>
                <c:pt idx="6979">
                  <c:v>12:08:07</c:v>
                </c:pt>
                <c:pt idx="6980">
                  <c:v>12:08:08</c:v>
                </c:pt>
                <c:pt idx="6981">
                  <c:v>12:08:09</c:v>
                </c:pt>
                <c:pt idx="6982">
                  <c:v>12:08:10</c:v>
                </c:pt>
                <c:pt idx="6983">
                  <c:v>12:08:11</c:v>
                </c:pt>
                <c:pt idx="6984">
                  <c:v>12:08:12</c:v>
                </c:pt>
                <c:pt idx="6985">
                  <c:v>12:08:13</c:v>
                </c:pt>
                <c:pt idx="6986">
                  <c:v>12:08:14</c:v>
                </c:pt>
                <c:pt idx="6987">
                  <c:v>12:08:15</c:v>
                </c:pt>
                <c:pt idx="6988">
                  <c:v>12:08:16</c:v>
                </c:pt>
                <c:pt idx="6989">
                  <c:v>12:08:17</c:v>
                </c:pt>
                <c:pt idx="6990">
                  <c:v>12:08:18</c:v>
                </c:pt>
                <c:pt idx="6991">
                  <c:v>12:08:19</c:v>
                </c:pt>
                <c:pt idx="6992">
                  <c:v>12:08:20</c:v>
                </c:pt>
                <c:pt idx="6993">
                  <c:v>12:08:21</c:v>
                </c:pt>
                <c:pt idx="6994">
                  <c:v>12:08:22</c:v>
                </c:pt>
                <c:pt idx="6995">
                  <c:v>12:08:23</c:v>
                </c:pt>
                <c:pt idx="6996">
                  <c:v>12:08:24</c:v>
                </c:pt>
                <c:pt idx="6997">
                  <c:v>12:08:25</c:v>
                </c:pt>
                <c:pt idx="6998">
                  <c:v>12:08:26</c:v>
                </c:pt>
                <c:pt idx="6999">
                  <c:v>12:08:27</c:v>
                </c:pt>
                <c:pt idx="7000">
                  <c:v>12:08:28</c:v>
                </c:pt>
                <c:pt idx="7001">
                  <c:v>12:08:29</c:v>
                </c:pt>
                <c:pt idx="7002">
                  <c:v>12:08:30</c:v>
                </c:pt>
                <c:pt idx="7003">
                  <c:v>12:08:31</c:v>
                </c:pt>
                <c:pt idx="7004">
                  <c:v>12:08:32</c:v>
                </c:pt>
                <c:pt idx="7005">
                  <c:v>12:08:33</c:v>
                </c:pt>
                <c:pt idx="7006">
                  <c:v>12:08:34</c:v>
                </c:pt>
                <c:pt idx="7007">
                  <c:v>12:08:35</c:v>
                </c:pt>
                <c:pt idx="7008">
                  <c:v>12:08:36</c:v>
                </c:pt>
                <c:pt idx="7009">
                  <c:v>12:08:37</c:v>
                </c:pt>
                <c:pt idx="7010">
                  <c:v>12:08:38</c:v>
                </c:pt>
                <c:pt idx="7011">
                  <c:v>12:08:39</c:v>
                </c:pt>
                <c:pt idx="7012">
                  <c:v>12:08:40</c:v>
                </c:pt>
                <c:pt idx="7013">
                  <c:v>12:08:41</c:v>
                </c:pt>
                <c:pt idx="7014">
                  <c:v>12:08:42</c:v>
                </c:pt>
                <c:pt idx="7015">
                  <c:v>12:08:43</c:v>
                </c:pt>
                <c:pt idx="7016">
                  <c:v>12:08:44</c:v>
                </c:pt>
                <c:pt idx="7017">
                  <c:v>12:08:45</c:v>
                </c:pt>
                <c:pt idx="7018">
                  <c:v>12:08:46</c:v>
                </c:pt>
                <c:pt idx="7019">
                  <c:v>12:08:47</c:v>
                </c:pt>
                <c:pt idx="7020">
                  <c:v>12:08:48</c:v>
                </c:pt>
                <c:pt idx="7021">
                  <c:v>12:08:49</c:v>
                </c:pt>
                <c:pt idx="7022">
                  <c:v>12:08:50</c:v>
                </c:pt>
                <c:pt idx="7023">
                  <c:v>12:08:51</c:v>
                </c:pt>
                <c:pt idx="7024">
                  <c:v>12:08:52</c:v>
                </c:pt>
                <c:pt idx="7025">
                  <c:v>12:08:53</c:v>
                </c:pt>
                <c:pt idx="7026">
                  <c:v>12:08:54</c:v>
                </c:pt>
                <c:pt idx="7027">
                  <c:v>12:08:55</c:v>
                </c:pt>
                <c:pt idx="7028">
                  <c:v>12:08:56</c:v>
                </c:pt>
                <c:pt idx="7029">
                  <c:v>12:08:57</c:v>
                </c:pt>
                <c:pt idx="7030">
                  <c:v>12:08:58</c:v>
                </c:pt>
                <c:pt idx="7031">
                  <c:v>12:08:59</c:v>
                </c:pt>
                <c:pt idx="7032">
                  <c:v>12:09:00</c:v>
                </c:pt>
                <c:pt idx="7033">
                  <c:v>12:09:01</c:v>
                </c:pt>
                <c:pt idx="7034">
                  <c:v>12:09:02</c:v>
                </c:pt>
                <c:pt idx="7035">
                  <c:v>12:09:03</c:v>
                </c:pt>
                <c:pt idx="7036">
                  <c:v>12:09:04</c:v>
                </c:pt>
                <c:pt idx="7037">
                  <c:v>12:09:05</c:v>
                </c:pt>
                <c:pt idx="7038">
                  <c:v>12:09:06</c:v>
                </c:pt>
                <c:pt idx="7039">
                  <c:v>12:09:07</c:v>
                </c:pt>
                <c:pt idx="7040">
                  <c:v>12:09:08</c:v>
                </c:pt>
                <c:pt idx="7041">
                  <c:v>12:09:09</c:v>
                </c:pt>
                <c:pt idx="7042">
                  <c:v>12:09:10</c:v>
                </c:pt>
                <c:pt idx="7043">
                  <c:v>12:09:11</c:v>
                </c:pt>
                <c:pt idx="7044">
                  <c:v>12:09:12</c:v>
                </c:pt>
                <c:pt idx="7045">
                  <c:v>12:09:13</c:v>
                </c:pt>
                <c:pt idx="7046">
                  <c:v>12:09:14</c:v>
                </c:pt>
                <c:pt idx="7047">
                  <c:v>12:09:15</c:v>
                </c:pt>
                <c:pt idx="7048">
                  <c:v>12:09:16</c:v>
                </c:pt>
                <c:pt idx="7049">
                  <c:v>12:09:17</c:v>
                </c:pt>
                <c:pt idx="7050">
                  <c:v>12:09:18</c:v>
                </c:pt>
                <c:pt idx="7051">
                  <c:v>12:09:19</c:v>
                </c:pt>
                <c:pt idx="7052">
                  <c:v>12:09:20</c:v>
                </c:pt>
                <c:pt idx="7053">
                  <c:v>12:09:21</c:v>
                </c:pt>
                <c:pt idx="7054">
                  <c:v>12:09:22</c:v>
                </c:pt>
                <c:pt idx="7055">
                  <c:v>12:09:23</c:v>
                </c:pt>
                <c:pt idx="7056">
                  <c:v>12:09:24</c:v>
                </c:pt>
                <c:pt idx="7057">
                  <c:v>12:09:25</c:v>
                </c:pt>
                <c:pt idx="7058">
                  <c:v>12:09:26</c:v>
                </c:pt>
                <c:pt idx="7059">
                  <c:v>12:09:27</c:v>
                </c:pt>
                <c:pt idx="7060">
                  <c:v>12:09:28</c:v>
                </c:pt>
                <c:pt idx="7061">
                  <c:v>12:09:29</c:v>
                </c:pt>
                <c:pt idx="7062">
                  <c:v>12:09:30</c:v>
                </c:pt>
                <c:pt idx="7063">
                  <c:v>12:09:31</c:v>
                </c:pt>
                <c:pt idx="7064">
                  <c:v>12:09:32</c:v>
                </c:pt>
                <c:pt idx="7065">
                  <c:v>12:09:33</c:v>
                </c:pt>
                <c:pt idx="7066">
                  <c:v>12:09:34</c:v>
                </c:pt>
                <c:pt idx="7067">
                  <c:v>12:09:35</c:v>
                </c:pt>
                <c:pt idx="7068">
                  <c:v>12:09:36</c:v>
                </c:pt>
                <c:pt idx="7069">
                  <c:v>12:09:37</c:v>
                </c:pt>
                <c:pt idx="7070">
                  <c:v>12:09:38</c:v>
                </c:pt>
                <c:pt idx="7071">
                  <c:v>12:09:39</c:v>
                </c:pt>
                <c:pt idx="7072">
                  <c:v>12:09:40</c:v>
                </c:pt>
                <c:pt idx="7073">
                  <c:v>12:09:41</c:v>
                </c:pt>
                <c:pt idx="7074">
                  <c:v>12:09:42</c:v>
                </c:pt>
                <c:pt idx="7075">
                  <c:v>12:09:43</c:v>
                </c:pt>
                <c:pt idx="7076">
                  <c:v>12:09:44</c:v>
                </c:pt>
                <c:pt idx="7077">
                  <c:v>12:09:45</c:v>
                </c:pt>
                <c:pt idx="7078">
                  <c:v>12:09:46</c:v>
                </c:pt>
                <c:pt idx="7079">
                  <c:v>12:09:47</c:v>
                </c:pt>
                <c:pt idx="7080">
                  <c:v>12:09:48</c:v>
                </c:pt>
                <c:pt idx="7081">
                  <c:v>12:09:49</c:v>
                </c:pt>
                <c:pt idx="7082">
                  <c:v>12:09:50</c:v>
                </c:pt>
                <c:pt idx="7083">
                  <c:v>12:09:51</c:v>
                </c:pt>
                <c:pt idx="7084">
                  <c:v>12:09:52</c:v>
                </c:pt>
                <c:pt idx="7085">
                  <c:v>12:09:53</c:v>
                </c:pt>
                <c:pt idx="7086">
                  <c:v>12:09:54</c:v>
                </c:pt>
                <c:pt idx="7087">
                  <c:v>12:09:55</c:v>
                </c:pt>
                <c:pt idx="7088">
                  <c:v>12:09:56</c:v>
                </c:pt>
                <c:pt idx="7089">
                  <c:v>12:09:57</c:v>
                </c:pt>
                <c:pt idx="7090">
                  <c:v>12:09:58</c:v>
                </c:pt>
                <c:pt idx="7091">
                  <c:v>12:09:59</c:v>
                </c:pt>
                <c:pt idx="7092">
                  <c:v>12:10:00</c:v>
                </c:pt>
                <c:pt idx="7093">
                  <c:v>12:10:01</c:v>
                </c:pt>
                <c:pt idx="7094">
                  <c:v>12:10:02</c:v>
                </c:pt>
                <c:pt idx="7095">
                  <c:v>12:10:03</c:v>
                </c:pt>
                <c:pt idx="7096">
                  <c:v>12:10:04</c:v>
                </c:pt>
                <c:pt idx="7097">
                  <c:v>12:10:05</c:v>
                </c:pt>
                <c:pt idx="7098">
                  <c:v>12:10:06</c:v>
                </c:pt>
                <c:pt idx="7099">
                  <c:v>12:10:07</c:v>
                </c:pt>
                <c:pt idx="7100">
                  <c:v>12:10:08</c:v>
                </c:pt>
                <c:pt idx="7101">
                  <c:v>12:10:09</c:v>
                </c:pt>
                <c:pt idx="7102">
                  <c:v>12:10:10</c:v>
                </c:pt>
                <c:pt idx="7103">
                  <c:v>12:10:11</c:v>
                </c:pt>
                <c:pt idx="7104">
                  <c:v>12:10:12</c:v>
                </c:pt>
                <c:pt idx="7105">
                  <c:v>12:10:13</c:v>
                </c:pt>
                <c:pt idx="7106">
                  <c:v>12:10:14</c:v>
                </c:pt>
                <c:pt idx="7107">
                  <c:v>12:10:15</c:v>
                </c:pt>
                <c:pt idx="7108">
                  <c:v>12:10:16</c:v>
                </c:pt>
                <c:pt idx="7109">
                  <c:v>12:10:17</c:v>
                </c:pt>
                <c:pt idx="7110">
                  <c:v>12:10:18</c:v>
                </c:pt>
                <c:pt idx="7111">
                  <c:v>12:10:19</c:v>
                </c:pt>
                <c:pt idx="7112">
                  <c:v>12:10:20</c:v>
                </c:pt>
                <c:pt idx="7113">
                  <c:v>12:10:21</c:v>
                </c:pt>
                <c:pt idx="7114">
                  <c:v>12:10:22</c:v>
                </c:pt>
                <c:pt idx="7115">
                  <c:v>12:10:23</c:v>
                </c:pt>
                <c:pt idx="7116">
                  <c:v>12:10:24</c:v>
                </c:pt>
                <c:pt idx="7117">
                  <c:v>12:10:25</c:v>
                </c:pt>
                <c:pt idx="7118">
                  <c:v>12:10:26</c:v>
                </c:pt>
                <c:pt idx="7119">
                  <c:v>12:10:27</c:v>
                </c:pt>
                <c:pt idx="7120">
                  <c:v>12:10:28</c:v>
                </c:pt>
                <c:pt idx="7121">
                  <c:v>12:10:29</c:v>
                </c:pt>
                <c:pt idx="7122">
                  <c:v>12:10:30</c:v>
                </c:pt>
                <c:pt idx="7123">
                  <c:v>12:10:31</c:v>
                </c:pt>
                <c:pt idx="7124">
                  <c:v>12:10:32</c:v>
                </c:pt>
                <c:pt idx="7125">
                  <c:v>12:10:33</c:v>
                </c:pt>
                <c:pt idx="7126">
                  <c:v>12:10:34</c:v>
                </c:pt>
                <c:pt idx="7127">
                  <c:v>12:10:35</c:v>
                </c:pt>
                <c:pt idx="7128">
                  <c:v>12:10:36</c:v>
                </c:pt>
                <c:pt idx="7129">
                  <c:v>12:10:37</c:v>
                </c:pt>
                <c:pt idx="7130">
                  <c:v>12:10:38</c:v>
                </c:pt>
                <c:pt idx="7131">
                  <c:v>12:10:39</c:v>
                </c:pt>
                <c:pt idx="7132">
                  <c:v>12:10:40</c:v>
                </c:pt>
                <c:pt idx="7133">
                  <c:v>12:10:41</c:v>
                </c:pt>
                <c:pt idx="7134">
                  <c:v>12:10:42</c:v>
                </c:pt>
                <c:pt idx="7135">
                  <c:v>12:10:43</c:v>
                </c:pt>
                <c:pt idx="7136">
                  <c:v>12:10:44</c:v>
                </c:pt>
                <c:pt idx="7137">
                  <c:v>12:10:45</c:v>
                </c:pt>
                <c:pt idx="7138">
                  <c:v>12:10:46</c:v>
                </c:pt>
                <c:pt idx="7139">
                  <c:v>12:10:47</c:v>
                </c:pt>
                <c:pt idx="7140">
                  <c:v>12:10:48</c:v>
                </c:pt>
                <c:pt idx="7141">
                  <c:v>12:10:49</c:v>
                </c:pt>
                <c:pt idx="7142">
                  <c:v>12:10:50</c:v>
                </c:pt>
                <c:pt idx="7143">
                  <c:v>12:10:51</c:v>
                </c:pt>
                <c:pt idx="7144">
                  <c:v>12:10:52</c:v>
                </c:pt>
                <c:pt idx="7145">
                  <c:v>12:10:53</c:v>
                </c:pt>
                <c:pt idx="7146">
                  <c:v>12:10:54</c:v>
                </c:pt>
                <c:pt idx="7147">
                  <c:v>12:10:55</c:v>
                </c:pt>
                <c:pt idx="7148">
                  <c:v>12:10:56</c:v>
                </c:pt>
                <c:pt idx="7149">
                  <c:v>12:10:57</c:v>
                </c:pt>
                <c:pt idx="7150">
                  <c:v>12:10:58</c:v>
                </c:pt>
                <c:pt idx="7151">
                  <c:v>12:10:59</c:v>
                </c:pt>
                <c:pt idx="7152">
                  <c:v>12:11:00</c:v>
                </c:pt>
                <c:pt idx="7153">
                  <c:v>12:11:01</c:v>
                </c:pt>
                <c:pt idx="7154">
                  <c:v>12:11:02</c:v>
                </c:pt>
                <c:pt idx="7155">
                  <c:v>12:11:03</c:v>
                </c:pt>
                <c:pt idx="7156">
                  <c:v>12:11:04</c:v>
                </c:pt>
                <c:pt idx="7157">
                  <c:v>12:11:05</c:v>
                </c:pt>
                <c:pt idx="7158">
                  <c:v>12:11:06</c:v>
                </c:pt>
                <c:pt idx="7159">
                  <c:v>12:11:07</c:v>
                </c:pt>
                <c:pt idx="7160">
                  <c:v>12:11:08</c:v>
                </c:pt>
                <c:pt idx="7161">
                  <c:v>12:11:09</c:v>
                </c:pt>
                <c:pt idx="7162">
                  <c:v>12:11:10</c:v>
                </c:pt>
                <c:pt idx="7163">
                  <c:v>12:11:11</c:v>
                </c:pt>
                <c:pt idx="7164">
                  <c:v>12:11:12</c:v>
                </c:pt>
                <c:pt idx="7165">
                  <c:v>12:11:13</c:v>
                </c:pt>
                <c:pt idx="7166">
                  <c:v>12:11:14</c:v>
                </c:pt>
                <c:pt idx="7167">
                  <c:v>12:11:15</c:v>
                </c:pt>
                <c:pt idx="7168">
                  <c:v>12:11:16</c:v>
                </c:pt>
                <c:pt idx="7169">
                  <c:v>12:11:17</c:v>
                </c:pt>
                <c:pt idx="7170">
                  <c:v>12:11:18</c:v>
                </c:pt>
                <c:pt idx="7171">
                  <c:v>12:11:19</c:v>
                </c:pt>
                <c:pt idx="7172">
                  <c:v>12:11:20</c:v>
                </c:pt>
                <c:pt idx="7173">
                  <c:v>12:11:21</c:v>
                </c:pt>
                <c:pt idx="7174">
                  <c:v>12:11:22</c:v>
                </c:pt>
                <c:pt idx="7175">
                  <c:v>12:11:23</c:v>
                </c:pt>
                <c:pt idx="7176">
                  <c:v>12:11:24</c:v>
                </c:pt>
                <c:pt idx="7177">
                  <c:v>12:11:25</c:v>
                </c:pt>
                <c:pt idx="7178">
                  <c:v>12:11:26</c:v>
                </c:pt>
                <c:pt idx="7179">
                  <c:v>12:11:27</c:v>
                </c:pt>
                <c:pt idx="7180">
                  <c:v>12:11:28</c:v>
                </c:pt>
                <c:pt idx="7181">
                  <c:v>12:11:29</c:v>
                </c:pt>
                <c:pt idx="7182">
                  <c:v>12:11:30</c:v>
                </c:pt>
                <c:pt idx="7183">
                  <c:v>12:11:31</c:v>
                </c:pt>
                <c:pt idx="7184">
                  <c:v>12:11:32</c:v>
                </c:pt>
                <c:pt idx="7185">
                  <c:v>12:11:33</c:v>
                </c:pt>
                <c:pt idx="7186">
                  <c:v>12:11:34</c:v>
                </c:pt>
                <c:pt idx="7187">
                  <c:v>12:11:35</c:v>
                </c:pt>
                <c:pt idx="7188">
                  <c:v>12:11:36</c:v>
                </c:pt>
                <c:pt idx="7189">
                  <c:v>12:11:37</c:v>
                </c:pt>
                <c:pt idx="7190">
                  <c:v>12:11:38</c:v>
                </c:pt>
                <c:pt idx="7191">
                  <c:v>12:11:39</c:v>
                </c:pt>
                <c:pt idx="7192">
                  <c:v>12:11:40</c:v>
                </c:pt>
                <c:pt idx="7193">
                  <c:v>12:11:41</c:v>
                </c:pt>
                <c:pt idx="7194">
                  <c:v>12:11:42</c:v>
                </c:pt>
                <c:pt idx="7195">
                  <c:v>12:11:43</c:v>
                </c:pt>
                <c:pt idx="7196">
                  <c:v>12:11:44</c:v>
                </c:pt>
                <c:pt idx="7197">
                  <c:v>12:11:45</c:v>
                </c:pt>
                <c:pt idx="7198">
                  <c:v>12:11:46</c:v>
                </c:pt>
                <c:pt idx="7199">
                  <c:v>12:11:47</c:v>
                </c:pt>
                <c:pt idx="7200">
                  <c:v>12:11:48</c:v>
                </c:pt>
                <c:pt idx="7201">
                  <c:v>12:11:49</c:v>
                </c:pt>
                <c:pt idx="7202">
                  <c:v>12:11:50</c:v>
                </c:pt>
                <c:pt idx="7203">
                  <c:v>12:11:51</c:v>
                </c:pt>
                <c:pt idx="7204">
                  <c:v>12:11:52</c:v>
                </c:pt>
                <c:pt idx="7205">
                  <c:v>12:11:53</c:v>
                </c:pt>
                <c:pt idx="7206">
                  <c:v>12:11:54</c:v>
                </c:pt>
                <c:pt idx="7207">
                  <c:v>12:11:55</c:v>
                </c:pt>
                <c:pt idx="7208">
                  <c:v>12:11:56</c:v>
                </c:pt>
                <c:pt idx="7209">
                  <c:v>12:11:57</c:v>
                </c:pt>
                <c:pt idx="7210">
                  <c:v>12:11:58</c:v>
                </c:pt>
                <c:pt idx="7211">
                  <c:v>12:11:59</c:v>
                </c:pt>
                <c:pt idx="7212">
                  <c:v>12:12:00</c:v>
                </c:pt>
                <c:pt idx="7213">
                  <c:v>12:12:01</c:v>
                </c:pt>
                <c:pt idx="7214">
                  <c:v>12:12:02</c:v>
                </c:pt>
                <c:pt idx="7215">
                  <c:v>12:12:03</c:v>
                </c:pt>
                <c:pt idx="7216">
                  <c:v>12:12:04</c:v>
                </c:pt>
                <c:pt idx="7217">
                  <c:v>12:12:05</c:v>
                </c:pt>
                <c:pt idx="7218">
                  <c:v>12:12:06</c:v>
                </c:pt>
                <c:pt idx="7219">
                  <c:v>12:12:07</c:v>
                </c:pt>
                <c:pt idx="7220">
                  <c:v>12:12:08</c:v>
                </c:pt>
                <c:pt idx="7221">
                  <c:v>12:12:09</c:v>
                </c:pt>
                <c:pt idx="7222">
                  <c:v>12:12:10</c:v>
                </c:pt>
                <c:pt idx="7223">
                  <c:v>12:12:11</c:v>
                </c:pt>
                <c:pt idx="7224">
                  <c:v>12:12:12</c:v>
                </c:pt>
                <c:pt idx="7225">
                  <c:v>12:12:13</c:v>
                </c:pt>
                <c:pt idx="7226">
                  <c:v>12:12:14</c:v>
                </c:pt>
                <c:pt idx="7227">
                  <c:v>12:12:15</c:v>
                </c:pt>
                <c:pt idx="7228">
                  <c:v>12:12:16</c:v>
                </c:pt>
                <c:pt idx="7229">
                  <c:v>12:12:17</c:v>
                </c:pt>
                <c:pt idx="7230">
                  <c:v>12:12:18</c:v>
                </c:pt>
                <c:pt idx="7231">
                  <c:v>12:12:19</c:v>
                </c:pt>
                <c:pt idx="7232">
                  <c:v>12:12:20</c:v>
                </c:pt>
                <c:pt idx="7233">
                  <c:v>12:12:21</c:v>
                </c:pt>
                <c:pt idx="7234">
                  <c:v>12:12:22</c:v>
                </c:pt>
                <c:pt idx="7235">
                  <c:v>12:12:23</c:v>
                </c:pt>
                <c:pt idx="7236">
                  <c:v>12:12:24</c:v>
                </c:pt>
                <c:pt idx="7237">
                  <c:v>12:12:25</c:v>
                </c:pt>
                <c:pt idx="7238">
                  <c:v>12:12:26</c:v>
                </c:pt>
                <c:pt idx="7239">
                  <c:v>12:12:27</c:v>
                </c:pt>
                <c:pt idx="7240">
                  <c:v>12:12:28</c:v>
                </c:pt>
                <c:pt idx="7241">
                  <c:v>12:12:29</c:v>
                </c:pt>
                <c:pt idx="7242">
                  <c:v>12:12:30</c:v>
                </c:pt>
                <c:pt idx="7243">
                  <c:v>12:12:31</c:v>
                </c:pt>
                <c:pt idx="7244">
                  <c:v>12:12:32</c:v>
                </c:pt>
                <c:pt idx="7245">
                  <c:v>12:12:33</c:v>
                </c:pt>
                <c:pt idx="7246">
                  <c:v>12:12:34</c:v>
                </c:pt>
                <c:pt idx="7247">
                  <c:v>12:12:35</c:v>
                </c:pt>
                <c:pt idx="7248">
                  <c:v>12:12:36</c:v>
                </c:pt>
                <c:pt idx="7249">
                  <c:v>12:12:37</c:v>
                </c:pt>
                <c:pt idx="7250">
                  <c:v>12:12:38</c:v>
                </c:pt>
                <c:pt idx="7251">
                  <c:v>12:12:39</c:v>
                </c:pt>
                <c:pt idx="7252">
                  <c:v>12:12:40</c:v>
                </c:pt>
                <c:pt idx="7253">
                  <c:v>12:12:41</c:v>
                </c:pt>
                <c:pt idx="7254">
                  <c:v>12:12:42</c:v>
                </c:pt>
                <c:pt idx="7255">
                  <c:v>12:12:43</c:v>
                </c:pt>
                <c:pt idx="7256">
                  <c:v>12:12:44</c:v>
                </c:pt>
                <c:pt idx="7257">
                  <c:v>12:12:45</c:v>
                </c:pt>
                <c:pt idx="7258">
                  <c:v>12:12:46</c:v>
                </c:pt>
                <c:pt idx="7259">
                  <c:v>12:12:47</c:v>
                </c:pt>
                <c:pt idx="7260">
                  <c:v>12:12:48</c:v>
                </c:pt>
                <c:pt idx="7261">
                  <c:v>12:12:49</c:v>
                </c:pt>
                <c:pt idx="7262">
                  <c:v>12:12:50</c:v>
                </c:pt>
                <c:pt idx="7263">
                  <c:v>12:12:51</c:v>
                </c:pt>
                <c:pt idx="7264">
                  <c:v>12:12:52</c:v>
                </c:pt>
                <c:pt idx="7265">
                  <c:v>12:12:53</c:v>
                </c:pt>
                <c:pt idx="7266">
                  <c:v>12:12:54</c:v>
                </c:pt>
                <c:pt idx="7267">
                  <c:v>12:12:55</c:v>
                </c:pt>
                <c:pt idx="7268">
                  <c:v>12:12:56</c:v>
                </c:pt>
                <c:pt idx="7269">
                  <c:v>12:12:57</c:v>
                </c:pt>
                <c:pt idx="7270">
                  <c:v>12:12:58</c:v>
                </c:pt>
                <c:pt idx="7271">
                  <c:v>12:12:59</c:v>
                </c:pt>
                <c:pt idx="7272">
                  <c:v>12:13:00</c:v>
                </c:pt>
                <c:pt idx="7273">
                  <c:v>12:13:01</c:v>
                </c:pt>
                <c:pt idx="7274">
                  <c:v>12:13:02</c:v>
                </c:pt>
                <c:pt idx="7275">
                  <c:v>12:13:03</c:v>
                </c:pt>
                <c:pt idx="7276">
                  <c:v>12:13:04</c:v>
                </c:pt>
                <c:pt idx="7277">
                  <c:v>12:13:05</c:v>
                </c:pt>
                <c:pt idx="7278">
                  <c:v>12:13:06</c:v>
                </c:pt>
                <c:pt idx="7279">
                  <c:v>12:13:07</c:v>
                </c:pt>
                <c:pt idx="7280">
                  <c:v>12:13:08</c:v>
                </c:pt>
                <c:pt idx="7281">
                  <c:v>12:13:09</c:v>
                </c:pt>
                <c:pt idx="7282">
                  <c:v>12:13:10</c:v>
                </c:pt>
                <c:pt idx="7283">
                  <c:v>12:13:11</c:v>
                </c:pt>
                <c:pt idx="7284">
                  <c:v>12:13:12</c:v>
                </c:pt>
                <c:pt idx="7285">
                  <c:v>12:13:13</c:v>
                </c:pt>
                <c:pt idx="7286">
                  <c:v>12:13:14</c:v>
                </c:pt>
                <c:pt idx="7287">
                  <c:v>12:13:15</c:v>
                </c:pt>
                <c:pt idx="7288">
                  <c:v>12:13:16</c:v>
                </c:pt>
                <c:pt idx="7289">
                  <c:v>12:13:17</c:v>
                </c:pt>
                <c:pt idx="7290">
                  <c:v>12:13:18</c:v>
                </c:pt>
                <c:pt idx="7291">
                  <c:v>12:13:19</c:v>
                </c:pt>
                <c:pt idx="7292">
                  <c:v>12:13:20</c:v>
                </c:pt>
                <c:pt idx="7293">
                  <c:v>12:13:21</c:v>
                </c:pt>
                <c:pt idx="7294">
                  <c:v>12:13:22</c:v>
                </c:pt>
                <c:pt idx="7295">
                  <c:v>12:13:23</c:v>
                </c:pt>
                <c:pt idx="7296">
                  <c:v>12:13:24</c:v>
                </c:pt>
                <c:pt idx="7297">
                  <c:v>12:13:25</c:v>
                </c:pt>
                <c:pt idx="7298">
                  <c:v>12:13:26</c:v>
                </c:pt>
                <c:pt idx="7299">
                  <c:v>12:13:27</c:v>
                </c:pt>
                <c:pt idx="7300">
                  <c:v>12:13:28</c:v>
                </c:pt>
                <c:pt idx="7301">
                  <c:v>12:13:29</c:v>
                </c:pt>
                <c:pt idx="7302">
                  <c:v>12:13:30</c:v>
                </c:pt>
                <c:pt idx="7303">
                  <c:v>12:13:31</c:v>
                </c:pt>
                <c:pt idx="7304">
                  <c:v>12:13:32</c:v>
                </c:pt>
                <c:pt idx="7305">
                  <c:v>12:13:33</c:v>
                </c:pt>
                <c:pt idx="7306">
                  <c:v>12:13:34</c:v>
                </c:pt>
                <c:pt idx="7307">
                  <c:v>12:13:35</c:v>
                </c:pt>
                <c:pt idx="7308">
                  <c:v>12:13:36</c:v>
                </c:pt>
                <c:pt idx="7309">
                  <c:v>12:13:37</c:v>
                </c:pt>
                <c:pt idx="7310">
                  <c:v>12:13:38</c:v>
                </c:pt>
                <c:pt idx="7311">
                  <c:v>12:13:39</c:v>
                </c:pt>
                <c:pt idx="7312">
                  <c:v>12:13:40</c:v>
                </c:pt>
                <c:pt idx="7313">
                  <c:v>12:13:41</c:v>
                </c:pt>
                <c:pt idx="7314">
                  <c:v>12:13:42</c:v>
                </c:pt>
                <c:pt idx="7315">
                  <c:v>12:13:43</c:v>
                </c:pt>
                <c:pt idx="7316">
                  <c:v>12:13:44</c:v>
                </c:pt>
                <c:pt idx="7317">
                  <c:v>12:13:45</c:v>
                </c:pt>
                <c:pt idx="7318">
                  <c:v>12:13:46</c:v>
                </c:pt>
                <c:pt idx="7319">
                  <c:v>12:13:47</c:v>
                </c:pt>
                <c:pt idx="7320">
                  <c:v>12:13:48</c:v>
                </c:pt>
                <c:pt idx="7321">
                  <c:v>12:13:49</c:v>
                </c:pt>
                <c:pt idx="7322">
                  <c:v>12:13:50</c:v>
                </c:pt>
                <c:pt idx="7323">
                  <c:v>12:13:51</c:v>
                </c:pt>
                <c:pt idx="7324">
                  <c:v>12:13:52</c:v>
                </c:pt>
                <c:pt idx="7325">
                  <c:v>12:13:53</c:v>
                </c:pt>
                <c:pt idx="7326">
                  <c:v>12:13:54</c:v>
                </c:pt>
                <c:pt idx="7327">
                  <c:v>12:13:55</c:v>
                </c:pt>
                <c:pt idx="7328">
                  <c:v>12:13:56</c:v>
                </c:pt>
                <c:pt idx="7329">
                  <c:v>12:13:57</c:v>
                </c:pt>
                <c:pt idx="7330">
                  <c:v>12:13:58</c:v>
                </c:pt>
                <c:pt idx="7331">
                  <c:v>12:13:59</c:v>
                </c:pt>
                <c:pt idx="7332">
                  <c:v>12:14:00</c:v>
                </c:pt>
                <c:pt idx="7333">
                  <c:v>12:14:01</c:v>
                </c:pt>
                <c:pt idx="7334">
                  <c:v>12:14:02</c:v>
                </c:pt>
                <c:pt idx="7335">
                  <c:v>12:14:03</c:v>
                </c:pt>
                <c:pt idx="7336">
                  <c:v>12:14:04</c:v>
                </c:pt>
                <c:pt idx="7337">
                  <c:v>12:14:05</c:v>
                </c:pt>
                <c:pt idx="7338">
                  <c:v>12:14:06</c:v>
                </c:pt>
                <c:pt idx="7339">
                  <c:v>12:14:07</c:v>
                </c:pt>
                <c:pt idx="7340">
                  <c:v>12:14:08</c:v>
                </c:pt>
                <c:pt idx="7341">
                  <c:v>12:14:09</c:v>
                </c:pt>
                <c:pt idx="7342">
                  <c:v>12:14:10</c:v>
                </c:pt>
                <c:pt idx="7343">
                  <c:v>12:14:11</c:v>
                </c:pt>
                <c:pt idx="7344">
                  <c:v>12:14:12</c:v>
                </c:pt>
                <c:pt idx="7345">
                  <c:v>12:14:13</c:v>
                </c:pt>
                <c:pt idx="7346">
                  <c:v>12:14:14</c:v>
                </c:pt>
                <c:pt idx="7347">
                  <c:v>12:14:15</c:v>
                </c:pt>
                <c:pt idx="7348">
                  <c:v>12:14:16</c:v>
                </c:pt>
                <c:pt idx="7349">
                  <c:v>12:14:17</c:v>
                </c:pt>
                <c:pt idx="7350">
                  <c:v>12:14:18</c:v>
                </c:pt>
                <c:pt idx="7351">
                  <c:v>12:14:19</c:v>
                </c:pt>
                <c:pt idx="7352">
                  <c:v>12:14:20</c:v>
                </c:pt>
                <c:pt idx="7353">
                  <c:v>12:14:21</c:v>
                </c:pt>
                <c:pt idx="7354">
                  <c:v>12:14:22</c:v>
                </c:pt>
                <c:pt idx="7355">
                  <c:v>12:14:23</c:v>
                </c:pt>
                <c:pt idx="7356">
                  <c:v>12:14:24</c:v>
                </c:pt>
                <c:pt idx="7357">
                  <c:v>12:14:25</c:v>
                </c:pt>
                <c:pt idx="7358">
                  <c:v>12:14:26</c:v>
                </c:pt>
                <c:pt idx="7359">
                  <c:v>12:14:27</c:v>
                </c:pt>
                <c:pt idx="7360">
                  <c:v>12:14:28</c:v>
                </c:pt>
                <c:pt idx="7361">
                  <c:v>12:14:29</c:v>
                </c:pt>
                <c:pt idx="7362">
                  <c:v>12:14:30</c:v>
                </c:pt>
                <c:pt idx="7363">
                  <c:v>12:14:31</c:v>
                </c:pt>
                <c:pt idx="7364">
                  <c:v>12:14:32</c:v>
                </c:pt>
                <c:pt idx="7365">
                  <c:v>12:14:33</c:v>
                </c:pt>
                <c:pt idx="7366">
                  <c:v>12:14:34</c:v>
                </c:pt>
                <c:pt idx="7367">
                  <c:v>12:14:35</c:v>
                </c:pt>
                <c:pt idx="7368">
                  <c:v>12:14:36</c:v>
                </c:pt>
                <c:pt idx="7369">
                  <c:v>12:14:37</c:v>
                </c:pt>
                <c:pt idx="7370">
                  <c:v>12:14:38</c:v>
                </c:pt>
                <c:pt idx="7371">
                  <c:v>12:14:39</c:v>
                </c:pt>
                <c:pt idx="7372">
                  <c:v>12:14:40</c:v>
                </c:pt>
                <c:pt idx="7373">
                  <c:v>12:14:41</c:v>
                </c:pt>
                <c:pt idx="7374">
                  <c:v>12:14:42</c:v>
                </c:pt>
                <c:pt idx="7375">
                  <c:v>12:14:43</c:v>
                </c:pt>
                <c:pt idx="7376">
                  <c:v>12:14:44</c:v>
                </c:pt>
                <c:pt idx="7377">
                  <c:v>12:14:45</c:v>
                </c:pt>
                <c:pt idx="7378">
                  <c:v>12:14:46</c:v>
                </c:pt>
                <c:pt idx="7379">
                  <c:v>12:14:47</c:v>
                </c:pt>
                <c:pt idx="7380">
                  <c:v>12:14:48</c:v>
                </c:pt>
                <c:pt idx="7381">
                  <c:v>12:14:49</c:v>
                </c:pt>
                <c:pt idx="7382">
                  <c:v>12:14:50</c:v>
                </c:pt>
                <c:pt idx="7383">
                  <c:v>12:14:51</c:v>
                </c:pt>
                <c:pt idx="7384">
                  <c:v>12:14:52</c:v>
                </c:pt>
                <c:pt idx="7385">
                  <c:v>12:14:53</c:v>
                </c:pt>
                <c:pt idx="7386">
                  <c:v>12:14:54</c:v>
                </c:pt>
                <c:pt idx="7387">
                  <c:v>12:14:55</c:v>
                </c:pt>
                <c:pt idx="7388">
                  <c:v>12:14:56</c:v>
                </c:pt>
                <c:pt idx="7389">
                  <c:v>12:14:57</c:v>
                </c:pt>
                <c:pt idx="7390">
                  <c:v>12:14:58</c:v>
                </c:pt>
                <c:pt idx="7391">
                  <c:v>12:14:59</c:v>
                </c:pt>
                <c:pt idx="7392">
                  <c:v>12:15:00</c:v>
                </c:pt>
                <c:pt idx="7393">
                  <c:v>12:15:01</c:v>
                </c:pt>
                <c:pt idx="7394">
                  <c:v>12:15:02</c:v>
                </c:pt>
                <c:pt idx="7395">
                  <c:v>12:15:03</c:v>
                </c:pt>
                <c:pt idx="7396">
                  <c:v>12:15:04</c:v>
                </c:pt>
                <c:pt idx="7397">
                  <c:v>12:15:05</c:v>
                </c:pt>
                <c:pt idx="7398">
                  <c:v>12:15:06</c:v>
                </c:pt>
                <c:pt idx="7399">
                  <c:v>12:15:07</c:v>
                </c:pt>
                <c:pt idx="7400">
                  <c:v>12:15:08</c:v>
                </c:pt>
                <c:pt idx="7401">
                  <c:v>12:15:09</c:v>
                </c:pt>
                <c:pt idx="7402">
                  <c:v>12:15:10</c:v>
                </c:pt>
                <c:pt idx="7403">
                  <c:v>12:15:11</c:v>
                </c:pt>
                <c:pt idx="7404">
                  <c:v>12:15:12</c:v>
                </c:pt>
                <c:pt idx="7405">
                  <c:v>12:15:13</c:v>
                </c:pt>
                <c:pt idx="7406">
                  <c:v>12:15:14</c:v>
                </c:pt>
                <c:pt idx="7407">
                  <c:v>12:15:15</c:v>
                </c:pt>
                <c:pt idx="7408">
                  <c:v>12:15:16</c:v>
                </c:pt>
                <c:pt idx="7409">
                  <c:v>12:15:17</c:v>
                </c:pt>
                <c:pt idx="7410">
                  <c:v>12:15:18</c:v>
                </c:pt>
                <c:pt idx="7411">
                  <c:v>12:15:19</c:v>
                </c:pt>
                <c:pt idx="7412">
                  <c:v>12:15:20</c:v>
                </c:pt>
                <c:pt idx="7413">
                  <c:v>12:15:21</c:v>
                </c:pt>
                <c:pt idx="7414">
                  <c:v>12:15:22</c:v>
                </c:pt>
                <c:pt idx="7415">
                  <c:v>12:15:23</c:v>
                </c:pt>
                <c:pt idx="7416">
                  <c:v>12:15:24</c:v>
                </c:pt>
                <c:pt idx="7417">
                  <c:v>12:15:25</c:v>
                </c:pt>
                <c:pt idx="7418">
                  <c:v>12:15:26</c:v>
                </c:pt>
                <c:pt idx="7419">
                  <c:v>12:15:27</c:v>
                </c:pt>
                <c:pt idx="7420">
                  <c:v>12:15:28</c:v>
                </c:pt>
                <c:pt idx="7421">
                  <c:v>12:15:29</c:v>
                </c:pt>
                <c:pt idx="7422">
                  <c:v>12:15:30</c:v>
                </c:pt>
                <c:pt idx="7423">
                  <c:v>12:15:31</c:v>
                </c:pt>
                <c:pt idx="7424">
                  <c:v>12:15:32</c:v>
                </c:pt>
                <c:pt idx="7425">
                  <c:v>12:15:33</c:v>
                </c:pt>
                <c:pt idx="7426">
                  <c:v>12:15:34</c:v>
                </c:pt>
                <c:pt idx="7427">
                  <c:v>12:15:35</c:v>
                </c:pt>
                <c:pt idx="7428">
                  <c:v>12:15:36</c:v>
                </c:pt>
                <c:pt idx="7429">
                  <c:v>12:15:37</c:v>
                </c:pt>
                <c:pt idx="7430">
                  <c:v>12:15:38</c:v>
                </c:pt>
                <c:pt idx="7431">
                  <c:v>12:15:39</c:v>
                </c:pt>
                <c:pt idx="7432">
                  <c:v>12:15:40</c:v>
                </c:pt>
                <c:pt idx="7433">
                  <c:v>12:15:41</c:v>
                </c:pt>
                <c:pt idx="7434">
                  <c:v>12:15:42</c:v>
                </c:pt>
                <c:pt idx="7435">
                  <c:v>12:15:43</c:v>
                </c:pt>
                <c:pt idx="7436">
                  <c:v>12:15:44</c:v>
                </c:pt>
                <c:pt idx="7437">
                  <c:v>12:15:45</c:v>
                </c:pt>
                <c:pt idx="7438">
                  <c:v>12:15:46</c:v>
                </c:pt>
                <c:pt idx="7439">
                  <c:v>12:15:47</c:v>
                </c:pt>
                <c:pt idx="7440">
                  <c:v>12:15:48</c:v>
                </c:pt>
                <c:pt idx="7441">
                  <c:v>12:15:49</c:v>
                </c:pt>
                <c:pt idx="7442">
                  <c:v>12:15:50</c:v>
                </c:pt>
                <c:pt idx="7443">
                  <c:v>12:15:51</c:v>
                </c:pt>
                <c:pt idx="7444">
                  <c:v>12:15:52</c:v>
                </c:pt>
                <c:pt idx="7445">
                  <c:v>12:15:53</c:v>
                </c:pt>
                <c:pt idx="7446">
                  <c:v>12:15:54</c:v>
                </c:pt>
                <c:pt idx="7447">
                  <c:v>12:15:55</c:v>
                </c:pt>
                <c:pt idx="7448">
                  <c:v>12:15:56</c:v>
                </c:pt>
                <c:pt idx="7449">
                  <c:v>12:15:57</c:v>
                </c:pt>
                <c:pt idx="7450">
                  <c:v>12:15:58</c:v>
                </c:pt>
                <c:pt idx="7451">
                  <c:v>12:15:59</c:v>
                </c:pt>
                <c:pt idx="7452">
                  <c:v>12:16:00</c:v>
                </c:pt>
                <c:pt idx="7453">
                  <c:v>12:16:01</c:v>
                </c:pt>
                <c:pt idx="7454">
                  <c:v>12:16:02</c:v>
                </c:pt>
                <c:pt idx="7455">
                  <c:v>12:16:03</c:v>
                </c:pt>
                <c:pt idx="7456">
                  <c:v>12:16:04</c:v>
                </c:pt>
                <c:pt idx="7457">
                  <c:v>12:16:05</c:v>
                </c:pt>
                <c:pt idx="7458">
                  <c:v>12:16:06</c:v>
                </c:pt>
                <c:pt idx="7459">
                  <c:v>12:16:07</c:v>
                </c:pt>
                <c:pt idx="7460">
                  <c:v>12:16:08</c:v>
                </c:pt>
                <c:pt idx="7461">
                  <c:v>12:16:09</c:v>
                </c:pt>
                <c:pt idx="7462">
                  <c:v>12:16:10</c:v>
                </c:pt>
                <c:pt idx="7463">
                  <c:v>12:16:11</c:v>
                </c:pt>
                <c:pt idx="7464">
                  <c:v>12:16:12</c:v>
                </c:pt>
                <c:pt idx="7465">
                  <c:v>12:16:13</c:v>
                </c:pt>
                <c:pt idx="7466">
                  <c:v>12:16:14</c:v>
                </c:pt>
                <c:pt idx="7467">
                  <c:v>12:16:15</c:v>
                </c:pt>
                <c:pt idx="7468">
                  <c:v>12:16:16</c:v>
                </c:pt>
                <c:pt idx="7469">
                  <c:v>12:16:17</c:v>
                </c:pt>
                <c:pt idx="7470">
                  <c:v>12:16:18</c:v>
                </c:pt>
                <c:pt idx="7471">
                  <c:v>12:16:19</c:v>
                </c:pt>
                <c:pt idx="7472">
                  <c:v>12:16:20</c:v>
                </c:pt>
                <c:pt idx="7473">
                  <c:v>12:16:21</c:v>
                </c:pt>
                <c:pt idx="7474">
                  <c:v>12:16:22</c:v>
                </c:pt>
                <c:pt idx="7475">
                  <c:v>12:16:23</c:v>
                </c:pt>
                <c:pt idx="7476">
                  <c:v>12:16:24</c:v>
                </c:pt>
                <c:pt idx="7477">
                  <c:v>12:16:25</c:v>
                </c:pt>
                <c:pt idx="7478">
                  <c:v>12:16:26</c:v>
                </c:pt>
                <c:pt idx="7479">
                  <c:v>12:16:27</c:v>
                </c:pt>
                <c:pt idx="7480">
                  <c:v>12:16:28</c:v>
                </c:pt>
                <c:pt idx="7481">
                  <c:v>12:16:29</c:v>
                </c:pt>
                <c:pt idx="7482">
                  <c:v>12:16:30</c:v>
                </c:pt>
                <c:pt idx="7483">
                  <c:v>12:16:31</c:v>
                </c:pt>
                <c:pt idx="7484">
                  <c:v>12:16:32</c:v>
                </c:pt>
                <c:pt idx="7485">
                  <c:v>12:16:33</c:v>
                </c:pt>
                <c:pt idx="7486">
                  <c:v>12:16:34</c:v>
                </c:pt>
                <c:pt idx="7487">
                  <c:v>12:16:35</c:v>
                </c:pt>
                <c:pt idx="7488">
                  <c:v>12:16:36</c:v>
                </c:pt>
                <c:pt idx="7489">
                  <c:v>12:16:37</c:v>
                </c:pt>
                <c:pt idx="7490">
                  <c:v>12:16:38</c:v>
                </c:pt>
                <c:pt idx="7491">
                  <c:v>12:16:39</c:v>
                </c:pt>
                <c:pt idx="7492">
                  <c:v>12:16:40</c:v>
                </c:pt>
                <c:pt idx="7493">
                  <c:v>12:16:41</c:v>
                </c:pt>
                <c:pt idx="7494">
                  <c:v>12:16:42</c:v>
                </c:pt>
                <c:pt idx="7495">
                  <c:v>12:16:43</c:v>
                </c:pt>
                <c:pt idx="7496">
                  <c:v>12:16:44</c:v>
                </c:pt>
                <c:pt idx="7497">
                  <c:v>12:16:45</c:v>
                </c:pt>
                <c:pt idx="7498">
                  <c:v>12:16:46</c:v>
                </c:pt>
                <c:pt idx="7499">
                  <c:v>12:16:47</c:v>
                </c:pt>
                <c:pt idx="7500">
                  <c:v>12:16:48</c:v>
                </c:pt>
                <c:pt idx="7501">
                  <c:v>12:16:49</c:v>
                </c:pt>
                <c:pt idx="7502">
                  <c:v>12:16:50</c:v>
                </c:pt>
                <c:pt idx="7503">
                  <c:v>12:16:51</c:v>
                </c:pt>
                <c:pt idx="7504">
                  <c:v>12:16:52</c:v>
                </c:pt>
                <c:pt idx="7505">
                  <c:v>12:16:53</c:v>
                </c:pt>
                <c:pt idx="7506">
                  <c:v>12:16:54</c:v>
                </c:pt>
                <c:pt idx="7507">
                  <c:v>12:16:55</c:v>
                </c:pt>
                <c:pt idx="7508">
                  <c:v>12:16:56</c:v>
                </c:pt>
                <c:pt idx="7509">
                  <c:v>12:16:57</c:v>
                </c:pt>
                <c:pt idx="7510">
                  <c:v>12:16:58</c:v>
                </c:pt>
                <c:pt idx="7511">
                  <c:v>12:16:59</c:v>
                </c:pt>
                <c:pt idx="7512">
                  <c:v>12:17:00</c:v>
                </c:pt>
                <c:pt idx="7513">
                  <c:v>12:17:01</c:v>
                </c:pt>
                <c:pt idx="7514">
                  <c:v>12:17:02</c:v>
                </c:pt>
                <c:pt idx="7515">
                  <c:v>12:17:03</c:v>
                </c:pt>
                <c:pt idx="7516">
                  <c:v>12:17:04</c:v>
                </c:pt>
                <c:pt idx="7517">
                  <c:v>12:17:05</c:v>
                </c:pt>
                <c:pt idx="7518">
                  <c:v>12:17:06</c:v>
                </c:pt>
                <c:pt idx="7519">
                  <c:v>12:17:07</c:v>
                </c:pt>
                <c:pt idx="7520">
                  <c:v>12:17:08</c:v>
                </c:pt>
                <c:pt idx="7521">
                  <c:v>12:17:09</c:v>
                </c:pt>
                <c:pt idx="7522">
                  <c:v>12:17:10</c:v>
                </c:pt>
                <c:pt idx="7523">
                  <c:v>12:17:11</c:v>
                </c:pt>
                <c:pt idx="7524">
                  <c:v>12:17:12</c:v>
                </c:pt>
                <c:pt idx="7525">
                  <c:v>12:17:13</c:v>
                </c:pt>
                <c:pt idx="7526">
                  <c:v>12:17:14</c:v>
                </c:pt>
                <c:pt idx="7527">
                  <c:v>12:17:15</c:v>
                </c:pt>
                <c:pt idx="7528">
                  <c:v>12:17:16</c:v>
                </c:pt>
                <c:pt idx="7529">
                  <c:v>12:17:17</c:v>
                </c:pt>
                <c:pt idx="7530">
                  <c:v>12:17:18</c:v>
                </c:pt>
                <c:pt idx="7531">
                  <c:v>12:17:19</c:v>
                </c:pt>
                <c:pt idx="7532">
                  <c:v>12:17:20</c:v>
                </c:pt>
                <c:pt idx="7533">
                  <c:v>12:17:21</c:v>
                </c:pt>
                <c:pt idx="7534">
                  <c:v>12:17:22</c:v>
                </c:pt>
                <c:pt idx="7535">
                  <c:v>12:17:23</c:v>
                </c:pt>
                <c:pt idx="7536">
                  <c:v>12:17:24</c:v>
                </c:pt>
                <c:pt idx="7537">
                  <c:v>12:17:25</c:v>
                </c:pt>
                <c:pt idx="7538">
                  <c:v>12:17:26</c:v>
                </c:pt>
                <c:pt idx="7539">
                  <c:v>12:17:27</c:v>
                </c:pt>
                <c:pt idx="7540">
                  <c:v>12:17:28</c:v>
                </c:pt>
                <c:pt idx="7541">
                  <c:v>12:17:29</c:v>
                </c:pt>
                <c:pt idx="7542">
                  <c:v>12:17:30</c:v>
                </c:pt>
                <c:pt idx="7543">
                  <c:v>12:17:31</c:v>
                </c:pt>
                <c:pt idx="7544">
                  <c:v>12:17:32</c:v>
                </c:pt>
                <c:pt idx="7545">
                  <c:v>12:17:33</c:v>
                </c:pt>
                <c:pt idx="7546">
                  <c:v>12:17:34</c:v>
                </c:pt>
                <c:pt idx="7547">
                  <c:v>12:17:35</c:v>
                </c:pt>
                <c:pt idx="7548">
                  <c:v>12:17:36</c:v>
                </c:pt>
                <c:pt idx="7549">
                  <c:v>12:17:37</c:v>
                </c:pt>
                <c:pt idx="7550">
                  <c:v>12:17:38</c:v>
                </c:pt>
                <c:pt idx="7551">
                  <c:v>12:17:39</c:v>
                </c:pt>
                <c:pt idx="7552">
                  <c:v>12:17:40</c:v>
                </c:pt>
                <c:pt idx="7553">
                  <c:v>12:17:41</c:v>
                </c:pt>
                <c:pt idx="7554">
                  <c:v>12:17:42</c:v>
                </c:pt>
                <c:pt idx="7555">
                  <c:v>12:17:43</c:v>
                </c:pt>
                <c:pt idx="7556">
                  <c:v>12:17:44</c:v>
                </c:pt>
                <c:pt idx="7557">
                  <c:v>12:17:45</c:v>
                </c:pt>
                <c:pt idx="7558">
                  <c:v>12:17:46</c:v>
                </c:pt>
                <c:pt idx="7559">
                  <c:v>12:17:47</c:v>
                </c:pt>
                <c:pt idx="7560">
                  <c:v>12:17:48</c:v>
                </c:pt>
                <c:pt idx="7561">
                  <c:v>12:17:49</c:v>
                </c:pt>
                <c:pt idx="7562">
                  <c:v>12:17:50</c:v>
                </c:pt>
                <c:pt idx="7563">
                  <c:v>12:17:51</c:v>
                </c:pt>
                <c:pt idx="7564">
                  <c:v>12:17:52</c:v>
                </c:pt>
                <c:pt idx="7565">
                  <c:v>12:17:53</c:v>
                </c:pt>
                <c:pt idx="7566">
                  <c:v>12:17:54</c:v>
                </c:pt>
                <c:pt idx="7567">
                  <c:v>12:17:55</c:v>
                </c:pt>
                <c:pt idx="7568">
                  <c:v>12:17:56</c:v>
                </c:pt>
                <c:pt idx="7569">
                  <c:v>12:17:57</c:v>
                </c:pt>
                <c:pt idx="7570">
                  <c:v>12:17:58</c:v>
                </c:pt>
                <c:pt idx="7571">
                  <c:v>12:17:59</c:v>
                </c:pt>
                <c:pt idx="7572">
                  <c:v>12:18:00</c:v>
                </c:pt>
                <c:pt idx="7573">
                  <c:v>12:18:01</c:v>
                </c:pt>
                <c:pt idx="7574">
                  <c:v>12:18:02</c:v>
                </c:pt>
                <c:pt idx="7575">
                  <c:v>12:18:03</c:v>
                </c:pt>
                <c:pt idx="7576">
                  <c:v>12:18:04</c:v>
                </c:pt>
                <c:pt idx="7577">
                  <c:v>12:18:05</c:v>
                </c:pt>
                <c:pt idx="7578">
                  <c:v>12:18:06</c:v>
                </c:pt>
                <c:pt idx="7579">
                  <c:v>12:18:07</c:v>
                </c:pt>
                <c:pt idx="7580">
                  <c:v>12:18:08</c:v>
                </c:pt>
                <c:pt idx="7581">
                  <c:v>12:18:09</c:v>
                </c:pt>
                <c:pt idx="7582">
                  <c:v>12:18:10</c:v>
                </c:pt>
                <c:pt idx="7583">
                  <c:v>12:18:11</c:v>
                </c:pt>
                <c:pt idx="7584">
                  <c:v>12:18:12</c:v>
                </c:pt>
                <c:pt idx="7585">
                  <c:v>12:18:13</c:v>
                </c:pt>
                <c:pt idx="7586">
                  <c:v>12:18:14</c:v>
                </c:pt>
                <c:pt idx="7587">
                  <c:v>12:18:15</c:v>
                </c:pt>
                <c:pt idx="7588">
                  <c:v>12:18:16</c:v>
                </c:pt>
                <c:pt idx="7589">
                  <c:v>12:18:17</c:v>
                </c:pt>
                <c:pt idx="7590">
                  <c:v>12:18:18</c:v>
                </c:pt>
                <c:pt idx="7591">
                  <c:v>12:18:19</c:v>
                </c:pt>
                <c:pt idx="7592">
                  <c:v>12:18:20</c:v>
                </c:pt>
                <c:pt idx="7593">
                  <c:v>12:18:21</c:v>
                </c:pt>
                <c:pt idx="7594">
                  <c:v>12:18:22</c:v>
                </c:pt>
                <c:pt idx="7595">
                  <c:v>12:18:23</c:v>
                </c:pt>
                <c:pt idx="7596">
                  <c:v>12:18:24</c:v>
                </c:pt>
                <c:pt idx="7597">
                  <c:v>12:18:25</c:v>
                </c:pt>
                <c:pt idx="7598">
                  <c:v>12:18:26</c:v>
                </c:pt>
                <c:pt idx="7599">
                  <c:v>12:18:27</c:v>
                </c:pt>
                <c:pt idx="7600">
                  <c:v>12:18:28</c:v>
                </c:pt>
                <c:pt idx="7601">
                  <c:v>12:18:29</c:v>
                </c:pt>
                <c:pt idx="7602">
                  <c:v>12:18:30</c:v>
                </c:pt>
                <c:pt idx="7603">
                  <c:v>12:18:31</c:v>
                </c:pt>
                <c:pt idx="7604">
                  <c:v>12:18:32</c:v>
                </c:pt>
                <c:pt idx="7605">
                  <c:v>12:18:33</c:v>
                </c:pt>
                <c:pt idx="7606">
                  <c:v>12:18:34</c:v>
                </c:pt>
                <c:pt idx="7607">
                  <c:v>12:18:35</c:v>
                </c:pt>
                <c:pt idx="7608">
                  <c:v>12:18:36</c:v>
                </c:pt>
                <c:pt idx="7609">
                  <c:v>12:18:37</c:v>
                </c:pt>
                <c:pt idx="7610">
                  <c:v>12:18:38</c:v>
                </c:pt>
                <c:pt idx="7611">
                  <c:v>12:18:39</c:v>
                </c:pt>
                <c:pt idx="7612">
                  <c:v>12:18:40</c:v>
                </c:pt>
                <c:pt idx="7613">
                  <c:v>12:18:41</c:v>
                </c:pt>
                <c:pt idx="7614">
                  <c:v>12:18:42</c:v>
                </c:pt>
                <c:pt idx="7615">
                  <c:v>12:18:43</c:v>
                </c:pt>
                <c:pt idx="7616">
                  <c:v>12:18:44</c:v>
                </c:pt>
                <c:pt idx="7617">
                  <c:v>12:18:45</c:v>
                </c:pt>
                <c:pt idx="7618">
                  <c:v>12:18:46</c:v>
                </c:pt>
                <c:pt idx="7619">
                  <c:v>12:18:47</c:v>
                </c:pt>
                <c:pt idx="7620">
                  <c:v>12:18:48</c:v>
                </c:pt>
                <c:pt idx="7621">
                  <c:v>12:18:49</c:v>
                </c:pt>
                <c:pt idx="7622">
                  <c:v>12:18:50</c:v>
                </c:pt>
                <c:pt idx="7623">
                  <c:v>12:18:51</c:v>
                </c:pt>
                <c:pt idx="7624">
                  <c:v>12:18:52</c:v>
                </c:pt>
                <c:pt idx="7625">
                  <c:v>12:18:53</c:v>
                </c:pt>
                <c:pt idx="7626">
                  <c:v>12:18:54</c:v>
                </c:pt>
                <c:pt idx="7627">
                  <c:v>12:18:55</c:v>
                </c:pt>
                <c:pt idx="7628">
                  <c:v>12:18:56</c:v>
                </c:pt>
                <c:pt idx="7629">
                  <c:v>12:18:57</c:v>
                </c:pt>
                <c:pt idx="7630">
                  <c:v>12:18:58</c:v>
                </c:pt>
                <c:pt idx="7631">
                  <c:v>12:18:59</c:v>
                </c:pt>
                <c:pt idx="7632">
                  <c:v>12:19:00</c:v>
                </c:pt>
                <c:pt idx="7633">
                  <c:v>12:19:01</c:v>
                </c:pt>
                <c:pt idx="7634">
                  <c:v>12:19:02</c:v>
                </c:pt>
                <c:pt idx="7635">
                  <c:v>12:19:03</c:v>
                </c:pt>
                <c:pt idx="7636">
                  <c:v>12:19:04</c:v>
                </c:pt>
                <c:pt idx="7637">
                  <c:v>12:19:05</c:v>
                </c:pt>
                <c:pt idx="7638">
                  <c:v>12:19:06</c:v>
                </c:pt>
                <c:pt idx="7639">
                  <c:v>12:19:07</c:v>
                </c:pt>
                <c:pt idx="7640">
                  <c:v>12:19:08</c:v>
                </c:pt>
                <c:pt idx="7641">
                  <c:v>12:19:09</c:v>
                </c:pt>
                <c:pt idx="7642">
                  <c:v>12:19:10</c:v>
                </c:pt>
                <c:pt idx="7643">
                  <c:v>12:19:11</c:v>
                </c:pt>
                <c:pt idx="7644">
                  <c:v>12:19:12</c:v>
                </c:pt>
                <c:pt idx="7645">
                  <c:v>12:19:13</c:v>
                </c:pt>
                <c:pt idx="7646">
                  <c:v>12:19:14</c:v>
                </c:pt>
                <c:pt idx="7647">
                  <c:v>12:19:15</c:v>
                </c:pt>
                <c:pt idx="7648">
                  <c:v>12:19:16</c:v>
                </c:pt>
                <c:pt idx="7649">
                  <c:v>12:19:17</c:v>
                </c:pt>
                <c:pt idx="7650">
                  <c:v>12:19:18</c:v>
                </c:pt>
                <c:pt idx="7651">
                  <c:v>12:19:19</c:v>
                </c:pt>
                <c:pt idx="7652">
                  <c:v>12:19:20</c:v>
                </c:pt>
                <c:pt idx="7653">
                  <c:v>12:19:21</c:v>
                </c:pt>
                <c:pt idx="7654">
                  <c:v>12:19:22</c:v>
                </c:pt>
                <c:pt idx="7655">
                  <c:v>12:19:23</c:v>
                </c:pt>
                <c:pt idx="7656">
                  <c:v>12:19:24</c:v>
                </c:pt>
                <c:pt idx="7657">
                  <c:v>12:19:25</c:v>
                </c:pt>
                <c:pt idx="7658">
                  <c:v>12:19:26</c:v>
                </c:pt>
                <c:pt idx="7659">
                  <c:v>12:19:27</c:v>
                </c:pt>
                <c:pt idx="7660">
                  <c:v>12:19:28</c:v>
                </c:pt>
                <c:pt idx="7661">
                  <c:v>12:19:29</c:v>
                </c:pt>
                <c:pt idx="7662">
                  <c:v>12:19:30</c:v>
                </c:pt>
                <c:pt idx="7663">
                  <c:v>12:19:31</c:v>
                </c:pt>
                <c:pt idx="7664">
                  <c:v>12:19:32</c:v>
                </c:pt>
                <c:pt idx="7665">
                  <c:v>12:19:33</c:v>
                </c:pt>
                <c:pt idx="7666">
                  <c:v>12:19:34</c:v>
                </c:pt>
                <c:pt idx="7667">
                  <c:v>12:19:35</c:v>
                </c:pt>
                <c:pt idx="7668">
                  <c:v>12:19:36</c:v>
                </c:pt>
                <c:pt idx="7669">
                  <c:v>12:19:37</c:v>
                </c:pt>
                <c:pt idx="7670">
                  <c:v>12:19:38</c:v>
                </c:pt>
                <c:pt idx="7671">
                  <c:v>12:19:39</c:v>
                </c:pt>
                <c:pt idx="7672">
                  <c:v>12:19:40</c:v>
                </c:pt>
                <c:pt idx="7673">
                  <c:v>12:19:41</c:v>
                </c:pt>
                <c:pt idx="7674">
                  <c:v>12:19:42</c:v>
                </c:pt>
                <c:pt idx="7675">
                  <c:v>12:19:43</c:v>
                </c:pt>
                <c:pt idx="7676">
                  <c:v>12:19:44</c:v>
                </c:pt>
                <c:pt idx="7677">
                  <c:v>12:19:45</c:v>
                </c:pt>
                <c:pt idx="7678">
                  <c:v>12:19:46</c:v>
                </c:pt>
                <c:pt idx="7679">
                  <c:v>12:19:47</c:v>
                </c:pt>
                <c:pt idx="7680">
                  <c:v>12:19:48</c:v>
                </c:pt>
                <c:pt idx="7681">
                  <c:v>12:19:49</c:v>
                </c:pt>
                <c:pt idx="7682">
                  <c:v>12:19:50</c:v>
                </c:pt>
                <c:pt idx="7683">
                  <c:v>12:19:51</c:v>
                </c:pt>
                <c:pt idx="7684">
                  <c:v>12:19:52</c:v>
                </c:pt>
                <c:pt idx="7685">
                  <c:v>12:19:53</c:v>
                </c:pt>
                <c:pt idx="7686">
                  <c:v>12:19:54</c:v>
                </c:pt>
                <c:pt idx="7687">
                  <c:v>12:19:55</c:v>
                </c:pt>
                <c:pt idx="7688">
                  <c:v>12:19:56</c:v>
                </c:pt>
                <c:pt idx="7689">
                  <c:v>12:19:57</c:v>
                </c:pt>
                <c:pt idx="7690">
                  <c:v>12:19:58</c:v>
                </c:pt>
                <c:pt idx="7691">
                  <c:v>12:19:59</c:v>
                </c:pt>
                <c:pt idx="7692">
                  <c:v>12:20:00</c:v>
                </c:pt>
                <c:pt idx="7693">
                  <c:v>12:20:01</c:v>
                </c:pt>
                <c:pt idx="7694">
                  <c:v>12:20:02</c:v>
                </c:pt>
                <c:pt idx="7695">
                  <c:v>12:20:03</c:v>
                </c:pt>
                <c:pt idx="7696">
                  <c:v>12:20:04</c:v>
                </c:pt>
                <c:pt idx="7697">
                  <c:v>12:20:05</c:v>
                </c:pt>
                <c:pt idx="7698">
                  <c:v>12:20:06</c:v>
                </c:pt>
                <c:pt idx="7699">
                  <c:v>12:20:07</c:v>
                </c:pt>
                <c:pt idx="7700">
                  <c:v>12:20:08</c:v>
                </c:pt>
                <c:pt idx="7701">
                  <c:v>12:20:09</c:v>
                </c:pt>
                <c:pt idx="7702">
                  <c:v>12:20:10</c:v>
                </c:pt>
                <c:pt idx="7703">
                  <c:v>12:20:11</c:v>
                </c:pt>
                <c:pt idx="7704">
                  <c:v>12:20:12</c:v>
                </c:pt>
                <c:pt idx="7705">
                  <c:v>12:20:13</c:v>
                </c:pt>
                <c:pt idx="7706">
                  <c:v>12:20:14</c:v>
                </c:pt>
                <c:pt idx="7707">
                  <c:v>12:20:15</c:v>
                </c:pt>
                <c:pt idx="7708">
                  <c:v>12:20:16</c:v>
                </c:pt>
                <c:pt idx="7709">
                  <c:v>12:20:17</c:v>
                </c:pt>
                <c:pt idx="7710">
                  <c:v>12:20:18</c:v>
                </c:pt>
                <c:pt idx="7711">
                  <c:v>12:20:19</c:v>
                </c:pt>
                <c:pt idx="7712">
                  <c:v>12:20:20</c:v>
                </c:pt>
                <c:pt idx="7713">
                  <c:v>12:20:21</c:v>
                </c:pt>
                <c:pt idx="7714">
                  <c:v>12:20:22</c:v>
                </c:pt>
                <c:pt idx="7715">
                  <c:v>12:20:23</c:v>
                </c:pt>
                <c:pt idx="7716">
                  <c:v>12:20:24</c:v>
                </c:pt>
                <c:pt idx="7717">
                  <c:v>12:20:25</c:v>
                </c:pt>
                <c:pt idx="7718">
                  <c:v>12:20:26</c:v>
                </c:pt>
                <c:pt idx="7719">
                  <c:v>12:20:27</c:v>
                </c:pt>
                <c:pt idx="7720">
                  <c:v>12:20:28</c:v>
                </c:pt>
                <c:pt idx="7721">
                  <c:v>12:20:29</c:v>
                </c:pt>
                <c:pt idx="7722">
                  <c:v>12:20:30</c:v>
                </c:pt>
                <c:pt idx="7723">
                  <c:v>12:20:31</c:v>
                </c:pt>
                <c:pt idx="7724">
                  <c:v>12:20:32</c:v>
                </c:pt>
                <c:pt idx="7725">
                  <c:v>12:20:33</c:v>
                </c:pt>
                <c:pt idx="7726">
                  <c:v>12:20:34</c:v>
                </c:pt>
                <c:pt idx="7727">
                  <c:v>12:20:35</c:v>
                </c:pt>
                <c:pt idx="7728">
                  <c:v>12:20:36</c:v>
                </c:pt>
                <c:pt idx="7729">
                  <c:v>12:20:37</c:v>
                </c:pt>
                <c:pt idx="7730">
                  <c:v>12:20:38</c:v>
                </c:pt>
                <c:pt idx="7731">
                  <c:v>12:20:39</c:v>
                </c:pt>
                <c:pt idx="7732">
                  <c:v>12:20:40</c:v>
                </c:pt>
                <c:pt idx="7733">
                  <c:v>12:20:41</c:v>
                </c:pt>
                <c:pt idx="7734">
                  <c:v>12:20:42</c:v>
                </c:pt>
                <c:pt idx="7735">
                  <c:v>12:20:43</c:v>
                </c:pt>
                <c:pt idx="7736">
                  <c:v>12:20:44</c:v>
                </c:pt>
                <c:pt idx="7737">
                  <c:v>12:20:45</c:v>
                </c:pt>
                <c:pt idx="7738">
                  <c:v>12:20:46</c:v>
                </c:pt>
                <c:pt idx="7739">
                  <c:v>12:20:47</c:v>
                </c:pt>
                <c:pt idx="7740">
                  <c:v>12:20:48</c:v>
                </c:pt>
                <c:pt idx="7741">
                  <c:v>12:20:49</c:v>
                </c:pt>
                <c:pt idx="7742">
                  <c:v>12:20:50</c:v>
                </c:pt>
                <c:pt idx="7743">
                  <c:v>12:20:51</c:v>
                </c:pt>
                <c:pt idx="7744">
                  <c:v>12:20:52</c:v>
                </c:pt>
                <c:pt idx="7745">
                  <c:v>12:20:53</c:v>
                </c:pt>
                <c:pt idx="7746">
                  <c:v>12:20:54</c:v>
                </c:pt>
                <c:pt idx="7747">
                  <c:v>12:20:55</c:v>
                </c:pt>
                <c:pt idx="7748">
                  <c:v>12:20:56</c:v>
                </c:pt>
                <c:pt idx="7749">
                  <c:v>12:20:57</c:v>
                </c:pt>
                <c:pt idx="7750">
                  <c:v>12:20:58</c:v>
                </c:pt>
                <c:pt idx="7751">
                  <c:v>12:20:59</c:v>
                </c:pt>
                <c:pt idx="7752">
                  <c:v>12:21:00</c:v>
                </c:pt>
                <c:pt idx="7753">
                  <c:v>12:21:01</c:v>
                </c:pt>
                <c:pt idx="7754">
                  <c:v>12:21:02</c:v>
                </c:pt>
                <c:pt idx="7755">
                  <c:v>12:21:03</c:v>
                </c:pt>
                <c:pt idx="7756">
                  <c:v>12:21:04</c:v>
                </c:pt>
                <c:pt idx="7757">
                  <c:v>12:21:05</c:v>
                </c:pt>
                <c:pt idx="7758">
                  <c:v>12:21:06</c:v>
                </c:pt>
                <c:pt idx="7759">
                  <c:v>12:21:07</c:v>
                </c:pt>
                <c:pt idx="7760">
                  <c:v>12:21:08</c:v>
                </c:pt>
                <c:pt idx="7761">
                  <c:v>12:21:09</c:v>
                </c:pt>
                <c:pt idx="7762">
                  <c:v>12:21:10</c:v>
                </c:pt>
                <c:pt idx="7763">
                  <c:v>12:21:11</c:v>
                </c:pt>
                <c:pt idx="7764">
                  <c:v>12:21:12</c:v>
                </c:pt>
                <c:pt idx="7765">
                  <c:v>12:21:13</c:v>
                </c:pt>
                <c:pt idx="7766">
                  <c:v>12:21:14</c:v>
                </c:pt>
                <c:pt idx="7767">
                  <c:v>12:21:15</c:v>
                </c:pt>
                <c:pt idx="7768">
                  <c:v>12:21:16</c:v>
                </c:pt>
                <c:pt idx="7769">
                  <c:v>12:21:17</c:v>
                </c:pt>
                <c:pt idx="7770">
                  <c:v>12:21:18</c:v>
                </c:pt>
                <c:pt idx="7771">
                  <c:v>12:21:19</c:v>
                </c:pt>
                <c:pt idx="7772">
                  <c:v>12:21:20</c:v>
                </c:pt>
                <c:pt idx="7773">
                  <c:v>12:21:21</c:v>
                </c:pt>
                <c:pt idx="7774">
                  <c:v>12:21:22</c:v>
                </c:pt>
                <c:pt idx="7775">
                  <c:v>12:21:23</c:v>
                </c:pt>
                <c:pt idx="7776">
                  <c:v>12:21:24</c:v>
                </c:pt>
                <c:pt idx="7777">
                  <c:v>12:21:25</c:v>
                </c:pt>
                <c:pt idx="7778">
                  <c:v>12:21:26</c:v>
                </c:pt>
                <c:pt idx="7779">
                  <c:v>12:21:27</c:v>
                </c:pt>
                <c:pt idx="7780">
                  <c:v>12:21:28</c:v>
                </c:pt>
                <c:pt idx="7781">
                  <c:v>12:21:29</c:v>
                </c:pt>
                <c:pt idx="7782">
                  <c:v>12:21:30</c:v>
                </c:pt>
                <c:pt idx="7783">
                  <c:v>12:21:31</c:v>
                </c:pt>
                <c:pt idx="7784">
                  <c:v>12:21:32</c:v>
                </c:pt>
                <c:pt idx="7785">
                  <c:v>12:21:33</c:v>
                </c:pt>
                <c:pt idx="7786">
                  <c:v>12:21:34</c:v>
                </c:pt>
                <c:pt idx="7787">
                  <c:v>12:21:35</c:v>
                </c:pt>
                <c:pt idx="7788">
                  <c:v>12:21:36</c:v>
                </c:pt>
                <c:pt idx="7789">
                  <c:v>12:21:37</c:v>
                </c:pt>
                <c:pt idx="7790">
                  <c:v>12:21:38</c:v>
                </c:pt>
                <c:pt idx="7791">
                  <c:v>12:21:39</c:v>
                </c:pt>
                <c:pt idx="7792">
                  <c:v>12:21:40</c:v>
                </c:pt>
                <c:pt idx="7793">
                  <c:v>12:21:41</c:v>
                </c:pt>
                <c:pt idx="7794">
                  <c:v>12:21:42</c:v>
                </c:pt>
                <c:pt idx="7795">
                  <c:v>12:21:43</c:v>
                </c:pt>
                <c:pt idx="7796">
                  <c:v>12:21:44</c:v>
                </c:pt>
                <c:pt idx="7797">
                  <c:v>12:21:45</c:v>
                </c:pt>
                <c:pt idx="7798">
                  <c:v>12:21:46</c:v>
                </c:pt>
                <c:pt idx="7799">
                  <c:v>12:21:47</c:v>
                </c:pt>
                <c:pt idx="7800">
                  <c:v>12:21:48</c:v>
                </c:pt>
                <c:pt idx="7801">
                  <c:v>12:21:49</c:v>
                </c:pt>
                <c:pt idx="7802">
                  <c:v>12:21:50</c:v>
                </c:pt>
                <c:pt idx="7803">
                  <c:v>12:21:51</c:v>
                </c:pt>
                <c:pt idx="7804">
                  <c:v>12:21:52</c:v>
                </c:pt>
                <c:pt idx="7805">
                  <c:v>12:21:53</c:v>
                </c:pt>
                <c:pt idx="7806">
                  <c:v>12:21:54</c:v>
                </c:pt>
                <c:pt idx="7807">
                  <c:v>12:21:55</c:v>
                </c:pt>
                <c:pt idx="7808">
                  <c:v>12:21:56</c:v>
                </c:pt>
                <c:pt idx="7809">
                  <c:v>12:21:57</c:v>
                </c:pt>
                <c:pt idx="7810">
                  <c:v>12:21:58</c:v>
                </c:pt>
                <c:pt idx="7811">
                  <c:v>12:21:59</c:v>
                </c:pt>
                <c:pt idx="7812">
                  <c:v>12:22:00</c:v>
                </c:pt>
                <c:pt idx="7813">
                  <c:v>12:22:01</c:v>
                </c:pt>
                <c:pt idx="7814">
                  <c:v>12:22:02</c:v>
                </c:pt>
                <c:pt idx="7815">
                  <c:v>12:22:03</c:v>
                </c:pt>
                <c:pt idx="7816">
                  <c:v>12:22:04</c:v>
                </c:pt>
                <c:pt idx="7817">
                  <c:v>12:22:05</c:v>
                </c:pt>
                <c:pt idx="7818">
                  <c:v>12:22:06</c:v>
                </c:pt>
                <c:pt idx="7819">
                  <c:v>12:22:07</c:v>
                </c:pt>
                <c:pt idx="7820">
                  <c:v>12:22:08</c:v>
                </c:pt>
                <c:pt idx="7821">
                  <c:v>12:22:09</c:v>
                </c:pt>
                <c:pt idx="7822">
                  <c:v>12:22:10</c:v>
                </c:pt>
                <c:pt idx="7823">
                  <c:v>12:22:11</c:v>
                </c:pt>
                <c:pt idx="7824">
                  <c:v>12:22:12</c:v>
                </c:pt>
                <c:pt idx="7825">
                  <c:v>12:22:13</c:v>
                </c:pt>
                <c:pt idx="7826">
                  <c:v>12:22:14</c:v>
                </c:pt>
                <c:pt idx="7827">
                  <c:v>12:22:15</c:v>
                </c:pt>
                <c:pt idx="7828">
                  <c:v>12:22:16</c:v>
                </c:pt>
                <c:pt idx="7829">
                  <c:v>12:22:17</c:v>
                </c:pt>
                <c:pt idx="7830">
                  <c:v>12:22:18</c:v>
                </c:pt>
                <c:pt idx="7831">
                  <c:v>12:22:19</c:v>
                </c:pt>
                <c:pt idx="7832">
                  <c:v>12:22:20</c:v>
                </c:pt>
                <c:pt idx="7833">
                  <c:v>12:22:21</c:v>
                </c:pt>
                <c:pt idx="7834">
                  <c:v>12:22:22</c:v>
                </c:pt>
                <c:pt idx="7835">
                  <c:v>12:22:23</c:v>
                </c:pt>
                <c:pt idx="7836">
                  <c:v>12:22:24</c:v>
                </c:pt>
                <c:pt idx="7837">
                  <c:v>12:22:25</c:v>
                </c:pt>
                <c:pt idx="7838">
                  <c:v>12:22:26</c:v>
                </c:pt>
                <c:pt idx="7839">
                  <c:v>12:22:27</c:v>
                </c:pt>
                <c:pt idx="7840">
                  <c:v>12:22:28</c:v>
                </c:pt>
                <c:pt idx="7841">
                  <c:v>12:22:29</c:v>
                </c:pt>
                <c:pt idx="7842">
                  <c:v>12:22:30</c:v>
                </c:pt>
                <c:pt idx="7843">
                  <c:v>12:22:31</c:v>
                </c:pt>
                <c:pt idx="7844">
                  <c:v>12:22:32</c:v>
                </c:pt>
                <c:pt idx="7845">
                  <c:v>12:22:33</c:v>
                </c:pt>
                <c:pt idx="7846">
                  <c:v>12:22:34</c:v>
                </c:pt>
                <c:pt idx="7847">
                  <c:v>12:22:35</c:v>
                </c:pt>
                <c:pt idx="7848">
                  <c:v>12:22:36</c:v>
                </c:pt>
                <c:pt idx="7849">
                  <c:v>12:22:37</c:v>
                </c:pt>
                <c:pt idx="7850">
                  <c:v>12:22:38</c:v>
                </c:pt>
                <c:pt idx="7851">
                  <c:v>12:22:39</c:v>
                </c:pt>
                <c:pt idx="7852">
                  <c:v>12:22:40</c:v>
                </c:pt>
                <c:pt idx="7853">
                  <c:v>12:22:41</c:v>
                </c:pt>
                <c:pt idx="7854">
                  <c:v>12:22:42</c:v>
                </c:pt>
                <c:pt idx="7855">
                  <c:v>12:22:43</c:v>
                </c:pt>
                <c:pt idx="7856">
                  <c:v>12:22:44</c:v>
                </c:pt>
                <c:pt idx="7857">
                  <c:v>12:22:45</c:v>
                </c:pt>
                <c:pt idx="7858">
                  <c:v>12:22:46</c:v>
                </c:pt>
                <c:pt idx="7859">
                  <c:v>12:22:47</c:v>
                </c:pt>
                <c:pt idx="7860">
                  <c:v>12:22:48</c:v>
                </c:pt>
                <c:pt idx="7861">
                  <c:v>12:22:49</c:v>
                </c:pt>
                <c:pt idx="7862">
                  <c:v>12:22:50</c:v>
                </c:pt>
                <c:pt idx="7863">
                  <c:v>12:22:51</c:v>
                </c:pt>
                <c:pt idx="7864">
                  <c:v>12:22:52</c:v>
                </c:pt>
                <c:pt idx="7865">
                  <c:v>12:22:53</c:v>
                </c:pt>
                <c:pt idx="7866">
                  <c:v>12:22:54</c:v>
                </c:pt>
                <c:pt idx="7867">
                  <c:v>12:22:55</c:v>
                </c:pt>
                <c:pt idx="7868">
                  <c:v>12:22:56</c:v>
                </c:pt>
                <c:pt idx="7869">
                  <c:v>12:22:57</c:v>
                </c:pt>
                <c:pt idx="7870">
                  <c:v>12:22:58</c:v>
                </c:pt>
                <c:pt idx="7871">
                  <c:v>12:22:59</c:v>
                </c:pt>
                <c:pt idx="7872">
                  <c:v>12:23:00</c:v>
                </c:pt>
                <c:pt idx="7873">
                  <c:v>12:23:01</c:v>
                </c:pt>
                <c:pt idx="7874">
                  <c:v>12:23:02</c:v>
                </c:pt>
                <c:pt idx="7875">
                  <c:v>12:23:03</c:v>
                </c:pt>
                <c:pt idx="7876">
                  <c:v>12:23:04</c:v>
                </c:pt>
                <c:pt idx="7877">
                  <c:v>12:23:05</c:v>
                </c:pt>
                <c:pt idx="7878">
                  <c:v>12:23:06</c:v>
                </c:pt>
                <c:pt idx="7879">
                  <c:v>12:23:07</c:v>
                </c:pt>
                <c:pt idx="7880">
                  <c:v>12:23:08</c:v>
                </c:pt>
                <c:pt idx="7881">
                  <c:v>12:23:09</c:v>
                </c:pt>
                <c:pt idx="7882">
                  <c:v>12:23:10</c:v>
                </c:pt>
                <c:pt idx="7883">
                  <c:v>12:23:11</c:v>
                </c:pt>
                <c:pt idx="7884">
                  <c:v>12:23:12</c:v>
                </c:pt>
                <c:pt idx="7885">
                  <c:v>12:23:13</c:v>
                </c:pt>
                <c:pt idx="7886">
                  <c:v>12:23:14</c:v>
                </c:pt>
                <c:pt idx="7887">
                  <c:v>12:23:15</c:v>
                </c:pt>
                <c:pt idx="7888">
                  <c:v>12:23:16</c:v>
                </c:pt>
                <c:pt idx="7889">
                  <c:v>12:23:17</c:v>
                </c:pt>
                <c:pt idx="7890">
                  <c:v>12:23:18</c:v>
                </c:pt>
                <c:pt idx="7891">
                  <c:v>12:23:19</c:v>
                </c:pt>
                <c:pt idx="7892">
                  <c:v>12:23:20</c:v>
                </c:pt>
                <c:pt idx="7893">
                  <c:v>12:23:21</c:v>
                </c:pt>
                <c:pt idx="7894">
                  <c:v>12:23:22</c:v>
                </c:pt>
                <c:pt idx="7895">
                  <c:v>12:23:23</c:v>
                </c:pt>
                <c:pt idx="7896">
                  <c:v>12:23:24</c:v>
                </c:pt>
                <c:pt idx="7897">
                  <c:v>12:23:25</c:v>
                </c:pt>
                <c:pt idx="7898">
                  <c:v>12:23:26</c:v>
                </c:pt>
                <c:pt idx="7899">
                  <c:v>12:23:27</c:v>
                </c:pt>
                <c:pt idx="7900">
                  <c:v>12:23:28</c:v>
                </c:pt>
                <c:pt idx="7901">
                  <c:v>12:23:29</c:v>
                </c:pt>
                <c:pt idx="7902">
                  <c:v>12:23:30</c:v>
                </c:pt>
                <c:pt idx="7903">
                  <c:v>12:23:31</c:v>
                </c:pt>
                <c:pt idx="7904">
                  <c:v>12:23:32</c:v>
                </c:pt>
                <c:pt idx="7905">
                  <c:v>12:23:33</c:v>
                </c:pt>
                <c:pt idx="7906">
                  <c:v>12:23:34</c:v>
                </c:pt>
                <c:pt idx="7907">
                  <c:v>12:23:35</c:v>
                </c:pt>
                <c:pt idx="7908">
                  <c:v>12:23:36</c:v>
                </c:pt>
                <c:pt idx="7909">
                  <c:v>12:23:37</c:v>
                </c:pt>
                <c:pt idx="7910">
                  <c:v>12:23:38</c:v>
                </c:pt>
                <c:pt idx="7911">
                  <c:v>12:23:39</c:v>
                </c:pt>
                <c:pt idx="7912">
                  <c:v>12:23:40</c:v>
                </c:pt>
                <c:pt idx="7913">
                  <c:v>12:23:41</c:v>
                </c:pt>
                <c:pt idx="7914">
                  <c:v>12:23:42</c:v>
                </c:pt>
                <c:pt idx="7915">
                  <c:v>12:23:43</c:v>
                </c:pt>
                <c:pt idx="7916">
                  <c:v>12:23:44</c:v>
                </c:pt>
                <c:pt idx="7917">
                  <c:v>12:23:45</c:v>
                </c:pt>
                <c:pt idx="7918">
                  <c:v>12:23:46</c:v>
                </c:pt>
                <c:pt idx="7919">
                  <c:v>12:23:47</c:v>
                </c:pt>
                <c:pt idx="7920">
                  <c:v>12:23:48</c:v>
                </c:pt>
                <c:pt idx="7921">
                  <c:v>12:23:49</c:v>
                </c:pt>
                <c:pt idx="7922">
                  <c:v>12:23:50</c:v>
                </c:pt>
                <c:pt idx="7923">
                  <c:v>12:23:51</c:v>
                </c:pt>
                <c:pt idx="7924">
                  <c:v>12:23:52</c:v>
                </c:pt>
                <c:pt idx="7925">
                  <c:v>12:23:53</c:v>
                </c:pt>
                <c:pt idx="7926">
                  <c:v>12:23:54</c:v>
                </c:pt>
                <c:pt idx="7927">
                  <c:v>12:23:55</c:v>
                </c:pt>
                <c:pt idx="7928">
                  <c:v>12:23:56</c:v>
                </c:pt>
                <c:pt idx="7929">
                  <c:v>12:23:57</c:v>
                </c:pt>
                <c:pt idx="7930">
                  <c:v>12:23:58</c:v>
                </c:pt>
                <c:pt idx="7931">
                  <c:v>12:23:59</c:v>
                </c:pt>
                <c:pt idx="7932">
                  <c:v>12:24:00</c:v>
                </c:pt>
                <c:pt idx="7933">
                  <c:v>12:24:01</c:v>
                </c:pt>
                <c:pt idx="7934">
                  <c:v>12:24:02</c:v>
                </c:pt>
                <c:pt idx="7935">
                  <c:v>12:24:03</c:v>
                </c:pt>
                <c:pt idx="7936">
                  <c:v>12:24:04</c:v>
                </c:pt>
                <c:pt idx="7937">
                  <c:v>12:24:05</c:v>
                </c:pt>
                <c:pt idx="7938">
                  <c:v>12:24:06</c:v>
                </c:pt>
                <c:pt idx="7939">
                  <c:v>12:24:07</c:v>
                </c:pt>
                <c:pt idx="7940">
                  <c:v>12:24:08</c:v>
                </c:pt>
                <c:pt idx="7941">
                  <c:v>12:24:09</c:v>
                </c:pt>
                <c:pt idx="7942">
                  <c:v>12:24:10</c:v>
                </c:pt>
                <c:pt idx="7943">
                  <c:v>12:24:11</c:v>
                </c:pt>
                <c:pt idx="7944">
                  <c:v>12:24:12</c:v>
                </c:pt>
                <c:pt idx="7945">
                  <c:v>12:24:13</c:v>
                </c:pt>
                <c:pt idx="7946">
                  <c:v>12:24:14</c:v>
                </c:pt>
                <c:pt idx="7947">
                  <c:v>12:24:15</c:v>
                </c:pt>
                <c:pt idx="7948">
                  <c:v>12:24:16</c:v>
                </c:pt>
                <c:pt idx="7949">
                  <c:v>12:24:17</c:v>
                </c:pt>
                <c:pt idx="7950">
                  <c:v>12:24:18</c:v>
                </c:pt>
                <c:pt idx="7951">
                  <c:v>12:24:19</c:v>
                </c:pt>
                <c:pt idx="7952">
                  <c:v>12:24:20</c:v>
                </c:pt>
                <c:pt idx="7953">
                  <c:v>12:24:21</c:v>
                </c:pt>
                <c:pt idx="7954">
                  <c:v>12:24:22</c:v>
                </c:pt>
                <c:pt idx="7955">
                  <c:v>12:24:23</c:v>
                </c:pt>
                <c:pt idx="7956">
                  <c:v>12:24:24</c:v>
                </c:pt>
                <c:pt idx="7957">
                  <c:v>12:24:25</c:v>
                </c:pt>
                <c:pt idx="7958">
                  <c:v>12:24:26</c:v>
                </c:pt>
                <c:pt idx="7959">
                  <c:v>12:24:27</c:v>
                </c:pt>
                <c:pt idx="7960">
                  <c:v>12:24:28</c:v>
                </c:pt>
                <c:pt idx="7961">
                  <c:v>12:24:29</c:v>
                </c:pt>
                <c:pt idx="7962">
                  <c:v>12:24:30</c:v>
                </c:pt>
                <c:pt idx="7963">
                  <c:v>12:24:31</c:v>
                </c:pt>
                <c:pt idx="7964">
                  <c:v>12:24:32</c:v>
                </c:pt>
                <c:pt idx="7965">
                  <c:v>12:24:33</c:v>
                </c:pt>
                <c:pt idx="7966">
                  <c:v>12:24:34</c:v>
                </c:pt>
                <c:pt idx="7967">
                  <c:v>12:24:35</c:v>
                </c:pt>
                <c:pt idx="7968">
                  <c:v>12:24:36</c:v>
                </c:pt>
                <c:pt idx="7969">
                  <c:v>12:24:37</c:v>
                </c:pt>
                <c:pt idx="7970">
                  <c:v>12:24:38</c:v>
                </c:pt>
                <c:pt idx="7971">
                  <c:v>12:24:39</c:v>
                </c:pt>
                <c:pt idx="7972">
                  <c:v>12:24:40</c:v>
                </c:pt>
                <c:pt idx="7973">
                  <c:v>12:24:41</c:v>
                </c:pt>
                <c:pt idx="7974">
                  <c:v>12:24:42</c:v>
                </c:pt>
                <c:pt idx="7975">
                  <c:v>12:24:43</c:v>
                </c:pt>
                <c:pt idx="7976">
                  <c:v>12:24:44</c:v>
                </c:pt>
                <c:pt idx="7977">
                  <c:v>12:24:45</c:v>
                </c:pt>
                <c:pt idx="7978">
                  <c:v>12:24:46</c:v>
                </c:pt>
                <c:pt idx="7979">
                  <c:v>12:24:47</c:v>
                </c:pt>
                <c:pt idx="7980">
                  <c:v>12:24:48</c:v>
                </c:pt>
                <c:pt idx="7981">
                  <c:v>12:24:49</c:v>
                </c:pt>
                <c:pt idx="7982">
                  <c:v>12:24:50</c:v>
                </c:pt>
                <c:pt idx="7983">
                  <c:v>12:24:51</c:v>
                </c:pt>
                <c:pt idx="7984">
                  <c:v>12:24:52</c:v>
                </c:pt>
                <c:pt idx="7985">
                  <c:v>12:24:53</c:v>
                </c:pt>
                <c:pt idx="7986">
                  <c:v>12:24:54</c:v>
                </c:pt>
                <c:pt idx="7987">
                  <c:v>12:24:55</c:v>
                </c:pt>
                <c:pt idx="7988">
                  <c:v>12:24:56</c:v>
                </c:pt>
                <c:pt idx="7989">
                  <c:v>12:24:57</c:v>
                </c:pt>
                <c:pt idx="7990">
                  <c:v>12:24:58</c:v>
                </c:pt>
                <c:pt idx="7991">
                  <c:v>12:24:59</c:v>
                </c:pt>
                <c:pt idx="7992">
                  <c:v>12:25:00</c:v>
                </c:pt>
                <c:pt idx="7993">
                  <c:v>12:25:01</c:v>
                </c:pt>
                <c:pt idx="7994">
                  <c:v>12:25:02</c:v>
                </c:pt>
                <c:pt idx="7995">
                  <c:v>12:25:03</c:v>
                </c:pt>
                <c:pt idx="7996">
                  <c:v>12:25:04</c:v>
                </c:pt>
                <c:pt idx="7997">
                  <c:v>12:25:05</c:v>
                </c:pt>
                <c:pt idx="7998">
                  <c:v>12:25:06</c:v>
                </c:pt>
                <c:pt idx="7999">
                  <c:v>12:25:07</c:v>
                </c:pt>
                <c:pt idx="8000">
                  <c:v>12:25:08</c:v>
                </c:pt>
                <c:pt idx="8001">
                  <c:v>12:25:09</c:v>
                </c:pt>
                <c:pt idx="8002">
                  <c:v>12:25:10</c:v>
                </c:pt>
                <c:pt idx="8003">
                  <c:v>12:25:11</c:v>
                </c:pt>
                <c:pt idx="8004">
                  <c:v>12:25:12</c:v>
                </c:pt>
                <c:pt idx="8005">
                  <c:v>12:25:13</c:v>
                </c:pt>
                <c:pt idx="8006">
                  <c:v>12:25:14</c:v>
                </c:pt>
                <c:pt idx="8007">
                  <c:v>12:25:15</c:v>
                </c:pt>
                <c:pt idx="8008">
                  <c:v>12:25:16</c:v>
                </c:pt>
                <c:pt idx="8009">
                  <c:v>12:25:17</c:v>
                </c:pt>
                <c:pt idx="8010">
                  <c:v>12:25:18</c:v>
                </c:pt>
                <c:pt idx="8011">
                  <c:v>12:25:19</c:v>
                </c:pt>
                <c:pt idx="8012">
                  <c:v>12:25:20</c:v>
                </c:pt>
                <c:pt idx="8013">
                  <c:v>12:25:21</c:v>
                </c:pt>
                <c:pt idx="8014">
                  <c:v>12:25:22</c:v>
                </c:pt>
                <c:pt idx="8015">
                  <c:v>12:25:23</c:v>
                </c:pt>
                <c:pt idx="8016">
                  <c:v>12:25:24</c:v>
                </c:pt>
                <c:pt idx="8017">
                  <c:v>12:25:25</c:v>
                </c:pt>
                <c:pt idx="8018">
                  <c:v>12:25:26</c:v>
                </c:pt>
                <c:pt idx="8019">
                  <c:v>12:25:27</c:v>
                </c:pt>
                <c:pt idx="8020">
                  <c:v>12:25:28</c:v>
                </c:pt>
                <c:pt idx="8021">
                  <c:v>12:25:29</c:v>
                </c:pt>
                <c:pt idx="8022">
                  <c:v>12:25:30</c:v>
                </c:pt>
                <c:pt idx="8023">
                  <c:v>12:25:31</c:v>
                </c:pt>
                <c:pt idx="8024">
                  <c:v>12:25:32</c:v>
                </c:pt>
                <c:pt idx="8025">
                  <c:v>12:25:33</c:v>
                </c:pt>
                <c:pt idx="8026">
                  <c:v>12:25:34</c:v>
                </c:pt>
                <c:pt idx="8027">
                  <c:v>12:25:35</c:v>
                </c:pt>
                <c:pt idx="8028">
                  <c:v>12:25:36</c:v>
                </c:pt>
                <c:pt idx="8029">
                  <c:v>12:25:37</c:v>
                </c:pt>
                <c:pt idx="8030">
                  <c:v>12:25:38</c:v>
                </c:pt>
                <c:pt idx="8031">
                  <c:v>12:25:39</c:v>
                </c:pt>
                <c:pt idx="8032">
                  <c:v>12:25:40</c:v>
                </c:pt>
                <c:pt idx="8033">
                  <c:v>12:25:41</c:v>
                </c:pt>
                <c:pt idx="8034">
                  <c:v>12:25:42</c:v>
                </c:pt>
                <c:pt idx="8035">
                  <c:v>12:25:43</c:v>
                </c:pt>
                <c:pt idx="8036">
                  <c:v>12:25:44</c:v>
                </c:pt>
                <c:pt idx="8037">
                  <c:v>12:25:45</c:v>
                </c:pt>
                <c:pt idx="8038">
                  <c:v>12:25:46</c:v>
                </c:pt>
                <c:pt idx="8039">
                  <c:v>12:25:47</c:v>
                </c:pt>
                <c:pt idx="8040">
                  <c:v>12:25:48</c:v>
                </c:pt>
                <c:pt idx="8041">
                  <c:v>12:25:49</c:v>
                </c:pt>
                <c:pt idx="8042">
                  <c:v>12:25:50</c:v>
                </c:pt>
                <c:pt idx="8043">
                  <c:v>12:25:51</c:v>
                </c:pt>
                <c:pt idx="8044">
                  <c:v>12:25:52</c:v>
                </c:pt>
                <c:pt idx="8045">
                  <c:v>12:25:53</c:v>
                </c:pt>
                <c:pt idx="8046">
                  <c:v>12:25:54</c:v>
                </c:pt>
                <c:pt idx="8047">
                  <c:v>12:25:55</c:v>
                </c:pt>
                <c:pt idx="8048">
                  <c:v>12:25:56</c:v>
                </c:pt>
                <c:pt idx="8049">
                  <c:v>12:25:57</c:v>
                </c:pt>
                <c:pt idx="8050">
                  <c:v>12:25:58</c:v>
                </c:pt>
                <c:pt idx="8051">
                  <c:v>12:25:59</c:v>
                </c:pt>
                <c:pt idx="8052">
                  <c:v>12:26:00</c:v>
                </c:pt>
                <c:pt idx="8053">
                  <c:v>12:26:01</c:v>
                </c:pt>
                <c:pt idx="8054">
                  <c:v>12:26:02</c:v>
                </c:pt>
                <c:pt idx="8055">
                  <c:v>12:26:03</c:v>
                </c:pt>
                <c:pt idx="8056">
                  <c:v>12:26:04</c:v>
                </c:pt>
                <c:pt idx="8057">
                  <c:v>12:26:05</c:v>
                </c:pt>
                <c:pt idx="8058">
                  <c:v>12:26:06</c:v>
                </c:pt>
                <c:pt idx="8059">
                  <c:v>12:26:07</c:v>
                </c:pt>
                <c:pt idx="8060">
                  <c:v>12:26:08</c:v>
                </c:pt>
                <c:pt idx="8061">
                  <c:v>12:26:09</c:v>
                </c:pt>
                <c:pt idx="8062">
                  <c:v>12:26:10</c:v>
                </c:pt>
                <c:pt idx="8063">
                  <c:v>12:26:11</c:v>
                </c:pt>
                <c:pt idx="8064">
                  <c:v>12:26:12</c:v>
                </c:pt>
                <c:pt idx="8065">
                  <c:v>12:26:13</c:v>
                </c:pt>
                <c:pt idx="8066">
                  <c:v>12:26:14</c:v>
                </c:pt>
                <c:pt idx="8067">
                  <c:v>12:26:15</c:v>
                </c:pt>
                <c:pt idx="8068">
                  <c:v>12:26:16</c:v>
                </c:pt>
                <c:pt idx="8069">
                  <c:v>12:26:17</c:v>
                </c:pt>
                <c:pt idx="8070">
                  <c:v>12:26:18</c:v>
                </c:pt>
                <c:pt idx="8071">
                  <c:v>12:26:19</c:v>
                </c:pt>
                <c:pt idx="8072">
                  <c:v>12:26:20</c:v>
                </c:pt>
                <c:pt idx="8073">
                  <c:v>12:26:21</c:v>
                </c:pt>
                <c:pt idx="8074">
                  <c:v>12:26:22</c:v>
                </c:pt>
                <c:pt idx="8075">
                  <c:v>12:26:23</c:v>
                </c:pt>
                <c:pt idx="8076">
                  <c:v>12:26:24</c:v>
                </c:pt>
                <c:pt idx="8077">
                  <c:v>12:26:25</c:v>
                </c:pt>
                <c:pt idx="8078">
                  <c:v>12:26:26</c:v>
                </c:pt>
                <c:pt idx="8079">
                  <c:v>12:26:27</c:v>
                </c:pt>
                <c:pt idx="8080">
                  <c:v>12:26:28</c:v>
                </c:pt>
                <c:pt idx="8081">
                  <c:v>12:26:29</c:v>
                </c:pt>
                <c:pt idx="8082">
                  <c:v>12:26:30</c:v>
                </c:pt>
                <c:pt idx="8083">
                  <c:v>12:26:31</c:v>
                </c:pt>
                <c:pt idx="8084">
                  <c:v>12:26:32</c:v>
                </c:pt>
                <c:pt idx="8085">
                  <c:v>12:26:33</c:v>
                </c:pt>
                <c:pt idx="8086">
                  <c:v>12:26:34</c:v>
                </c:pt>
                <c:pt idx="8087">
                  <c:v>12:26:35</c:v>
                </c:pt>
                <c:pt idx="8088">
                  <c:v>12:26:36</c:v>
                </c:pt>
                <c:pt idx="8089">
                  <c:v>12:26:37</c:v>
                </c:pt>
                <c:pt idx="8090">
                  <c:v>12:26:38</c:v>
                </c:pt>
                <c:pt idx="8091">
                  <c:v>12:26:39</c:v>
                </c:pt>
                <c:pt idx="8092">
                  <c:v>12:26:40</c:v>
                </c:pt>
                <c:pt idx="8093">
                  <c:v>12:26:41</c:v>
                </c:pt>
                <c:pt idx="8094">
                  <c:v>12:26:42</c:v>
                </c:pt>
                <c:pt idx="8095">
                  <c:v>12:26:43</c:v>
                </c:pt>
                <c:pt idx="8096">
                  <c:v>12:26:44</c:v>
                </c:pt>
                <c:pt idx="8097">
                  <c:v>12:26:45</c:v>
                </c:pt>
                <c:pt idx="8098">
                  <c:v>12:26:46</c:v>
                </c:pt>
                <c:pt idx="8099">
                  <c:v>12:26:47</c:v>
                </c:pt>
                <c:pt idx="8100">
                  <c:v>12:26:48</c:v>
                </c:pt>
                <c:pt idx="8101">
                  <c:v>12:26:49</c:v>
                </c:pt>
                <c:pt idx="8102">
                  <c:v>12:26:50</c:v>
                </c:pt>
                <c:pt idx="8103">
                  <c:v>12:26:51</c:v>
                </c:pt>
                <c:pt idx="8104">
                  <c:v>12:26:52</c:v>
                </c:pt>
                <c:pt idx="8105">
                  <c:v>12:26:53</c:v>
                </c:pt>
                <c:pt idx="8106">
                  <c:v>12:26:54</c:v>
                </c:pt>
                <c:pt idx="8107">
                  <c:v>12:26:55</c:v>
                </c:pt>
                <c:pt idx="8108">
                  <c:v>12:26:56</c:v>
                </c:pt>
                <c:pt idx="8109">
                  <c:v>12:26:57</c:v>
                </c:pt>
                <c:pt idx="8110">
                  <c:v>12:26:58</c:v>
                </c:pt>
                <c:pt idx="8111">
                  <c:v>12:26:59</c:v>
                </c:pt>
                <c:pt idx="8112">
                  <c:v>12:27:00</c:v>
                </c:pt>
                <c:pt idx="8113">
                  <c:v>12:27:01</c:v>
                </c:pt>
                <c:pt idx="8114">
                  <c:v>12:27:02</c:v>
                </c:pt>
                <c:pt idx="8115">
                  <c:v>12:27:03</c:v>
                </c:pt>
                <c:pt idx="8116">
                  <c:v>12:27:04</c:v>
                </c:pt>
                <c:pt idx="8117">
                  <c:v>12:27:05</c:v>
                </c:pt>
                <c:pt idx="8118">
                  <c:v>12:27:06</c:v>
                </c:pt>
                <c:pt idx="8119">
                  <c:v>12:27:07</c:v>
                </c:pt>
                <c:pt idx="8120">
                  <c:v>12:27:08</c:v>
                </c:pt>
                <c:pt idx="8121">
                  <c:v>12:27:09</c:v>
                </c:pt>
                <c:pt idx="8122">
                  <c:v>12:27:10</c:v>
                </c:pt>
                <c:pt idx="8123">
                  <c:v>12:27:11</c:v>
                </c:pt>
                <c:pt idx="8124">
                  <c:v>12:27:12</c:v>
                </c:pt>
                <c:pt idx="8125">
                  <c:v>12:27:13</c:v>
                </c:pt>
                <c:pt idx="8126">
                  <c:v>12:27:14</c:v>
                </c:pt>
                <c:pt idx="8127">
                  <c:v>12:27:15</c:v>
                </c:pt>
                <c:pt idx="8128">
                  <c:v>12:27:16</c:v>
                </c:pt>
                <c:pt idx="8129">
                  <c:v>12:27:17</c:v>
                </c:pt>
                <c:pt idx="8130">
                  <c:v>12:27:18</c:v>
                </c:pt>
                <c:pt idx="8131">
                  <c:v>12:27:19</c:v>
                </c:pt>
                <c:pt idx="8132">
                  <c:v>12:27:20</c:v>
                </c:pt>
                <c:pt idx="8133">
                  <c:v>12:27:21</c:v>
                </c:pt>
                <c:pt idx="8134">
                  <c:v>12:27:22</c:v>
                </c:pt>
                <c:pt idx="8135">
                  <c:v>12:27:23</c:v>
                </c:pt>
                <c:pt idx="8136">
                  <c:v>12:27:24</c:v>
                </c:pt>
                <c:pt idx="8137">
                  <c:v>12:27:25</c:v>
                </c:pt>
                <c:pt idx="8138">
                  <c:v>12:27:26</c:v>
                </c:pt>
                <c:pt idx="8139">
                  <c:v>12:27:27</c:v>
                </c:pt>
                <c:pt idx="8140">
                  <c:v>12:27:28</c:v>
                </c:pt>
                <c:pt idx="8141">
                  <c:v>12:27:29</c:v>
                </c:pt>
                <c:pt idx="8142">
                  <c:v>12:27:30</c:v>
                </c:pt>
                <c:pt idx="8143">
                  <c:v>12:27:31</c:v>
                </c:pt>
                <c:pt idx="8144">
                  <c:v>12:27:32</c:v>
                </c:pt>
                <c:pt idx="8145">
                  <c:v>12:27:33</c:v>
                </c:pt>
                <c:pt idx="8146">
                  <c:v>12:27:34</c:v>
                </c:pt>
                <c:pt idx="8147">
                  <c:v>12:27:35</c:v>
                </c:pt>
                <c:pt idx="8148">
                  <c:v>12:27:36</c:v>
                </c:pt>
                <c:pt idx="8149">
                  <c:v>12:27:37</c:v>
                </c:pt>
                <c:pt idx="8150">
                  <c:v>12:27:38</c:v>
                </c:pt>
                <c:pt idx="8151">
                  <c:v>12:27:39</c:v>
                </c:pt>
                <c:pt idx="8152">
                  <c:v>12:27:40</c:v>
                </c:pt>
                <c:pt idx="8153">
                  <c:v>12:27:41</c:v>
                </c:pt>
                <c:pt idx="8154">
                  <c:v>12:27:42</c:v>
                </c:pt>
                <c:pt idx="8155">
                  <c:v>12:27:43</c:v>
                </c:pt>
                <c:pt idx="8156">
                  <c:v>12:27:44</c:v>
                </c:pt>
                <c:pt idx="8157">
                  <c:v>12:27:45</c:v>
                </c:pt>
                <c:pt idx="8158">
                  <c:v>12:27:46</c:v>
                </c:pt>
                <c:pt idx="8159">
                  <c:v>12:27:47</c:v>
                </c:pt>
                <c:pt idx="8160">
                  <c:v>12:27:48</c:v>
                </c:pt>
                <c:pt idx="8161">
                  <c:v>12:27:49</c:v>
                </c:pt>
                <c:pt idx="8162">
                  <c:v>12:27:50</c:v>
                </c:pt>
                <c:pt idx="8163">
                  <c:v>12:27:51</c:v>
                </c:pt>
                <c:pt idx="8164">
                  <c:v>12:27:52</c:v>
                </c:pt>
                <c:pt idx="8165">
                  <c:v>12:27:53</c:v>
                </c:pt>
                <c:pt idx="8166">
                  <c:v>12:27:54</c:v>
                </c:pt>
                <c:pt idx="8167">
                  <c:v>12:27:55</c:v>
                </c:pt>
                <c:pt idx="8168">
                  <c:v>12:27:56</c:v>
                </c:pt>
                <c:pt idx="8169">
                  <c:v>12:27:57</c:v>
                </c:pt>
                <c:pt idx="8170">
                  <c:v>12:27:58</c:v>
                </c:pt>
                <c:pt idx="8171">
                  <c:v>12:27:59</c:v>
                </c:pt>
                <c:pt idx="8172">
                  <c:v>12:28:00</c:v>
                </c:pt>
                <c:pt idx="8173">
                  <c:v>12:28:01</c:v>
                </c:pt>
                <c:pt idx="8174">
                  <c:v>12:28:02</c:v>
                </c:pt>
                <c:pt idx="8175">
                  <c:v>12:28:03</c:v>
                </c:pt>
                <c:pt idx="8176">
                  <c:v>12:28:04</c:v>
                </c:pt>
                <c:pt idx="8177">
                  <c:v>12:28:05</c:v>
                </c:pt>
                <c:pt idx="8178">
                  <c:v>12:28:06</c:v>
                </c:pt>
                <c:pt idx="8179">
                  <c:v>12:28:07</c:v>
                </c:pt>
                <c:pt idx="8180">
                  <c:v>12:28:08</c:v>
                </c:pt>
                <c:pt idx="8181">
                  <c:v>12:28:09</c:v>
                </c:pt>
                <c:pt idx="8182">
                  <c:v>12:28:10</c:v>
                </c:pt>
                <c:pt idx="8183">
                  <c:v>12:28:11</c:v>
                </c:pt>
                <c:pt idx="8184">
                  <c:v>12:28:12</c:v>
                </c:pt>
                <c:pt idx="8185">
                  <c:v>12:28:13</c:v>
                </c:pt>
                <c:pt idx="8186">
                  <c:v>12:28:14</c:v>
                </c:pt>
                <c:pt idx="8187">
                  <c:v>12:28:15</c:v>
                </c:pt>
                <c:pt idx="8188">
                  <c:v>12:28:16</c:v>
                </c:pt>
                <c:pt idx="8189">
                  <c:v>12:28:17</c:v>
                </c:pt>
                <c:pt idx="8190">
                  <c:v>12:28:18</c:v>
                </c:pt>
                <c:pt idx="8191">
                  <c:v>12:28:19</c:v>
                </c:pt>
                <c:pt idx="8192">
                  <c:v>12:28:20</c:v>
                </c:pt>
                <c:pt idx="8193">
                  <c:v>12:28:21</c:v>
                </c:pt>
                <c:pt idx="8194">
                  <c:v>12:28:22</c:v>
                </c:pt>
                <c:pt idx="8195">
                  <c:v>12:28:23</c:v>
                </c:pt>
                <c:pt idx="8196">
                  <c:v>12:28:24</c:v>
                </c:pt>
                <c:pt idx="8197">
                  <c:v>12:28:25</c:v>
                </c:pt>
                <c:pt idx="8198">
                  <c:v>12:28:26</c:v>
                </c:pt>
                <c:pt idx="8199">
                  <c:v>12:28:27</c:v>
                </c:pt>
                <c:pt idx="8200">
                  <c:v>12:28:28</c:v>
                </c:pt>
                <c:pt idx="8201">
                  <c:v>12:28:29</c:v>
                </c:pt>
                <c:pt idx="8202">
                  <c:v>12:28:30</c:v>
                </c:pt>
                <c:pt idx="8203">
                  <c:v>12:28:31</c:v>
                </c:pt>
                <c:pt idx="8204">
                  <c:v>12:28:32</c:v>
                </c:pt>
                <c:pt idx="8205">
                  <c:v>12:28:33</c:v>
                </c:pt>
                <c:pt idx="8206">
                  <c:v>12:28:34</c:v>
                </c:pt>
                <c:pt idx="8207">
                  <c:v>12:28:35</c:v>
                </c:pt>
                <c:pt idx="8208">
                  <c:v>12:28:36</c:v>
                </c:pt>
                <c:pt idx="8209">
                  <c:v>12:28:37</c:v>
                </c:pt>
                <c:pt idx="8210">
                  <c:v>12:28:38</c:v>
                </c:pt>
                <c:pt idx="8211">
                  <c:v>12:28:39</c:v>
                </c:pt>
                <c:pt idx="8212">
                  <c:v>12:28:40</c:v>
                </c:pt>
                <c:pt idx="8213">
                  <c:v>12:28:41</c:v>
                </c:pt>
                <c:pt idx="8214">
                  <c:v>12:28:42</c:v>
                </c:pt>
                <c:pt idx="8215">
                  <c:v>12:28:43</c:v>
                </c:pt>
                <c:pt idx="8216">
                  <c:v>12:28:44</c:v>
                </c:pt>
                <c:pt idx="8217">
                  <c:v>12:28:45</c:v>
                </c:pt>
                <c:pt idx="8218">
                  <c:v>12:28:46</c:v>
                </c:pt>
                <c:pt idx="8219">
                  <c:v>12:28:47</c:v>
                </c:pt>
                <c:pt idx="8220">
                  <c:v>12:28:48</c:v>
                </c:pt>
                <c:pt idx="8221">
                  <c:v>12:28:49</c:v>
                </c:pt>
                <c:pt idx="8222">
                  <c:v>12:28:50</c:v>
                </c:pt>
                <c:pt idx="8223">
                  <c:v>12:28:51</c:v>
                </c:pt>
                <c:pt idx="8224">
                  <c:v>12:28:52</c:v>
                </c:pt>
                <c:pt idx="8225">
                  <c:v>12:28:53</c:v>
                </c:pt>
                <c:pt idx="8226">
                  <c:v>12:28:54</c:v>
                </c:pt>
                <c:pt idx="8227">
                  <c:v>12:28:55</c:v>
                </c:pt>
                <c:pt idx="8228">
                  <c:v>12:28:56</c:v>
                </c:pt>
                <c:pt idx="8229">
                  <c:v>12:28:57</c:v>
                </c:pt>
                <c:pt idx="8230">
                  <c:v>12:28:58</c:v>
                </c:pt>
                <c:pt idx="8231">
                  <c:v>12:28:59</c:v>
                </c:pt>
                <c:pt idx="8232">
                  <c:v>12:29:00</c:v>
                </c:pt>
                <c:pt idx="8233">
                  <c:v>12:29:01</c:v>
                </c:pt>
                <c:pt idx="8234">
                  <c:v>12:29:02</c:v>
                </c:pt>
                <c:pt idx="8235">
                  <c:v>12:29:03</c:v>
                </c:pt>
                <c:pt idx="8236">
                  <c:v>12:29:04</c:v>
                </c:pt>
                <c:pt idx="8237">
                  <c:v>12:29:05</c:v>
                </c:pt>
                <c:pt idx="8238">
                  <c:v>12:29:06</c:v>
                </c:pt>
                <c:pt idx="8239">
                  <c:v>12:29:07</c:v>
                </c:pt>
                <c:pt idx="8240">
                  <c:v>12:29:08</c:v>
                </c:pt>
                <c:pt idx="8241">
                  <c:v>12:29:09</c:v>
                </c:pt>
                <c:pt idx="8242">
                  <c:v>12:29:10</c:v>
                </c:pt>
                <c:pt idx="8243">
                  <c:v>12:29:11</c:v>
                </c:pt>
                <c:pt idx="8244">
                  <c:v>12:29:12</c:v>
                </c:pt>
                <c:pt idx="8245">
                  <c:v>12:29:13</c:v>
                </c:pt>
                <c:pt idx="8246">
                  <c:v>12:29:14</c:v>
                </c:pt>
                <c:pt idx="8247">
                  <c:v>12:29:15</c:v>
                </c:pt>
                <c:pt idx="8248">
                  <c:v>12:29:16</c:v>
                </c:pt>
                <c:pt idx="8249">
                  <c:v>12:29:17</c:v>
                </c:pt>
                <c:pt idx="8250">
                  <c:v>12:29:18</c:v>
                </c:pt>
                <c:pt idx="8251">
                  <c:v>12:29:19</c:v>
                </c:pt>
                <c:pt idx="8252">
                  <c:v>12:29:20</c:v>
                </c:pt>
                <c:pt idx="8253">
                  <c:v>12:29:21</c:v>
                </c:pt>
                <c:pt idx="8254">
                  <c:v>12:29:22</c:v>
                </c:pt>
                <c:pt idx="8255">
                  <c:v>12:29:23</c:v>
                </c:pt>
                <c:pt idx="8256">
                  <c:v>12:29:24</c:v>
                </c:pt>
                <c:pt idx="8257">
                  <c:v>12:29:25</c:v>
                </c:pt>
                <c:pt idx="8258">
                  <c:v>12:29:26</c:v>
                </c:pt>
                <c:pt idx="8259">
                  <c:v>12:29:27</c:v>
                </c:pt>
                <c:pt idx="8260">
                  <c:v>12:29:28</c:v>
                </c:pt>
                <c:pt idx="8261">
                  <c:v>12:29:29</c:v>
                </c:pt>
                <c:pt idx="8262">
                  <c:v>12:29:30</c:v>
                </c:pt>
                <c:pt idx="8263">
                  <c:v>12:29:31</c:v>
                </c:pt>
                <c:pt idx="8264">
                  <c:v>12:29:32</c:v>
                </c:pt>
                <c:pt idx="8265">
                  <c:v>12:29:33</c:v>
                </c:pt>
                <c:pt idx="8266">
                  <c:v>12:29:34</c:v>
                </c:pt>
                <c:pt idx="8267">
                  <c:v>12:29:35</c:v>
                </c:pt>
                <c:pt idx="8268">
                  <c:v>12:29:36</c:v>
                </c:pt>
                <c:pt idx="8269">
                  <c:v>12:29:37</c:v>
                </c:pt>
                <c:pt idx="8270">
                  <c:v>12:29:38</c:v>
                </c:pt>
                <c:pt idx="8271">
                  <c:v>12:29:39</c:v>
                </c:pt>
                <c:pt idx="8272">
                  <c:v>12:29:40</c:v>
                </c:pt>
                <c:pt idx="8273">
                  <c:v>12:29:41</c:v>
                </c:pt>
                <c:pt idx="8274">
                  <c:v>12:29:42</c:v>
                </c:pt>
                <c:pt idx="8275">
                  <c:v>12:29:43</c:v>
                </c:pt>
                <c:pt idx="8276">
                  <c:v>12:29:44</c:v>
                </c:pt>
                <c:pt idx="8277">
                  <c:v>12:29:45</c:v>
                </c:pt>
                <c:pt idx="8278">
                  <c:v>12:29:46</c:v>
                </c:pt>
                <c:pt idx="8279">
                  <c:v>12:29:47</c:v>
                </c:pt>
                <c:pt idx="8280">
                  <c:v>12:29:48</c:v>
                </c:pt>
                <c:pt idx="8281">
                  <c:v>12:29:49</c:v>
                </c:pt>
                <c:pt idx="8282">
                  <c:v>12:29:50</c:v>
                </c:pt>
                <c:pt idx="8283">
                  <c:v>12:29:51</c:v>
                </c:pt>
                <c:pt idx="8284">
                  <c:v>12:29:52</c:v>
                </c:pt>
                <c:pt idx="8285">
                  <c:v>12:29:53</c:v>
                </c:pt>
                <c:pt idx="8286">
                  <c:v>12:29:54</c:v>
                </c:pt>
                <c:pt idx="8287">
                  <c:v>12:29:55</c:v>
                </c:pt>
                <c:pt idx="8288">
                  <c:v>12:29:56</c:v>
                </c:pt>
                <c:pt idx="8289">
                  <c:v>12:29:57</c:v>
                </c:pt>
                <c:pt idx="8290">
                  <c:v>12:29:58</c:v>
                </c:pt>
                <c:pt idx="8291">
                  <c:v>12:29:59</c:v>
                </c:pt>
                <c:pt idx="8292">
                  <c:v>12:30:00</c:v>
                </c:pt>
                <c:pt idx="8293">
                  <c:v>12:30:01</c:v>
                </c:pt>
                <c:pt idx="8294">
                  <c:v>12:30:02</c:v>
                </c:pt>
                <c:pt idx="8295">
                  <c:v>12:30:03</c:v>
                </c:pt>
                <c:pt idx="8296">
                  <c:v>12:30:04</c:v>
                </c:pt>
                <c:pt idx="8297">
                  <c:v>12:30:05</c:v>
                </c:pt>
                <c:pt idx="8298">
                  <c:v>12:30:06</c:v>
                </c:pt>
                <c:pt idx="8299">
                  <c:v>12:30:07</c:v>
                </c:pt>
                <c:pt idx="8300">
                  <c:v>12:30:08</c:v>
                </c:pt>
                <c:pt idx="8301">
                  <c:v>12:30:09</c:v>
                </c:pt>
                <c:pt idx="8302">
                  <c:v>12:30:10</c:v>
                </c:pt>
                <c:pt idx="8303">
                  <c:v>12:30:11</c:v>
                </c:pt>
                <c:pt idx="8304">
                  <c:v>12:30:12</c:v>
                </c:pt>
                <c:pt idx="8305">
                  <c:v>12:30:13</c:v>
                </c:pt>
                <c:pt idx="8306">
                  <c:v>12:30:14</c:v>
                </c:pt>
                <c:pt idx="8307">
                  <c:v>12:30:15</c:v>
                </c:pt>
                <c:pt idx="8308">
                  <c:v>12:30:16</c:v>
                </c:pt>
                <c:pt idx="8309">
                  <c:v>12:30:17</c:v>
                </c:pt>
                <c:pt idx="8310">
                  <c:v>12:30:18</c:v>
                </c:pt>
                <c:pt idx="8311">
                  <c:v>12:30:19</c:v>
                </c:pt>
                <c:pt idx="8312">
                  <c:v>12:30:20</c:v>
                </c:pt>
                <c:pt idx="8313">
                  <c:v>12:30:21</c:v>
                </c:pt>
                <c:pt idx="8314">
                  <c:v>12:30:22</c:v>
                </c:pt>
                <c:pt idx="8315">
                  <c:v>12:30:23</c:v>
                </c:pt>
                <c:pt idx="8316">
                  <c:v>12:30:24</c:v>
                </c:pt>
                <c:pt idx="8317">
                  <c:v>12:30:25</c:v>
                </c:pt>
                <c:pt idx="8318">
                  <c:v>12:30:26</c:v>
                </c:pt>
                <c:pt idx="8319">
                  <c:v>12:30:27</c:v>
                </c:pt>
                <c:pt idx="8320">
                  <c:v>12:30:28</c:v>
                </c:pt>
                <c:pt idx="8321">
                  <c:v>12:30:29</c:v>
                </c:pt>
                <c:pt idx="8322">
                  <c:v>12:30:30</c:v>
                </c:pt>
                <c:pt idx="8323">
                  <c:v>12:30:31</c:v>
                </c:pt>
                <c:pt idx="8324">
                  <c:v>12:30:32</c:v>
                </c:pt>
                <c:pt idx="8325">
                  <c:v>12:30:33</c:v>
                </c:pt>
                <c:pt idx="8326">
                  <c:v>12:30:34</c:v>
                </c:pt>
                <c:pt idx="8327">
                  <c:v>12:30:35</c:v>
                </c:pt>
                <c:pt idx="8328">
                  <c:v>12:30:36</c:v>
                </c:pt>
                <c:pt idx="8329">
                  <c:v>12:30:37</c:v>
                </c:pt>
                <c:pt idx="8330">
                  <c:v>12:30:38</c:v>
                </c:pt>
                <c:pt idx="8331">
                  <c:v>12:30:39</c:v>
                </c:pt>
                <c:pt idx="8332">
                  <c:v>12:30:40</c:v>
                </c:pt>
                <c:pt idx="8333">
                  <c:v>12:30:41</c:v>
                </c:pt>
                <c:pt idx="8334">
                  <c:v>12:30:42</c:v>
                </c:pt>
                <c:pt idx="8335">
                  <c:v>12:30:43</c:v>
                </c:pt>
                <c:pt idx="8336">
                  <c:v>12:30:44</c:v>
                </c:pt>
                <c:pt idx="8337">
                  <c:v>12:30:45</c:v>
                </c:pt>
                <c:pt idx="8338">
                  <c:v>12:30:46</c:v>
                </c:pt>
                <c:pt idx="8339">
                  <c:v>12:30:47</c:v>
                </c:pt>
                <c:pt idx="8340">
                  <c:v>12:30:48</c:v>
                </c:pt>
                <c:pt idx="8341">
                  <c:v>12:30:49</c:v>
                </c:pt>
                <c:pt idx="8342">
                  <c:v>12:30:50</c:v>
                </c:pt>
                <c:pt idx="8343">
                  <c:v>12:30:51</c:v>
                </c:pt>
                <c:pt idx="8344">
                  <c:v>12:30:52</c:v>
                </c:pt>
                <c:pt idx="8345">
                  <c:v>12:30:53</c:v>
                </c:pt>
                <c:pt idx="8346">
                  <c:v>12:30:54</c:v>
                </c:pt>
                <c:pt idx="8347">
                  <c:v>12:30:55</c:v>
                </c:pt>
                <c:pt idx="8348">
                  <c:v>12:30:56</c:v>
                </c:pt>
                <c:pt idx="8349">
                  <c:v>12:30:57</c:v>
                </c:pt>
                <c:pt idx="8350">
                  <c:v>12:30:58</c:v>
                </c:pt>
                <c:pt idx="8351">
                  <c:v>12:30:59</c:v>
                </c:pt>
                <c:pt idx="8352">
                  <c:v>12:31:00</c:v>
                </c:pt>
                <c:pt idx="8353">
                  <c:v>12:31:01</c:v>
                </c:pt>
                <c:pt idx="8354">
                  <c:v>12:31:02</c:v>
                </c:pt>
                <c:pt idx="8355">
                  <c:v>12:31:03</c:v>
                </c:pt>
                <c:pt idx="8356">
                  <c:v>12:31:04</c:v>
                </c:pt>
                <c:pt idx="8357">
                  <c:v>12:31:05</c:v>
                </c:pt>
                <c:pt idx="8358">
                  <c:v>12:31:06</c:v>
                </c:pt>
                <c:pt idx="8359">
                  <c:v>12:31:07</c:v>
                </c:pt>
                <c:pt idx="8360">
                  <c:v>12:31:08</c:v>
                </c:pt>
                <c:pt idx="8361">
                  <c:v>12:31:09</c:v>
                </c:pt>
                <c:pt idx="8362">
                  <c:v>12:31:10</c:v>
                </c:pt>
                <c:pt idx="8363">
                  <c:v>12:31:11</c:v>
                </c:pt>
                <c:pt idx="8364">
                  <c:v>12:31:12</c:v>
                </c:pt>
                <c:pt idx="8365">
                  <c:v>12:31:13</c:v>
                </c:pt>
                <c:pt idx="8366">
                  <c:v>12:31:14</c:v>
                </c:pt>
                <c:pt idx="8367">
                  <c:v>12:31:15</c:v>
                </c:pt>
                <c:pt idx="8368">
                  <c:v>12:31:16</c:v>
                </c:pt>
                <c:pt idx="8369">
                  <c:v>12:31:17</c:v>
                </c:pt>
                <c:pt idx="8370">
                  <c:v>12:31:18</c:v>
                </c:pt>
                <c:pt idx="8371">
                  <c:v>12:31:19</c:v>
                </c:pt>
                <c:pt idx="8372">
                  <c:v>12:31:20</c:v>
                </c:pt>
                <c:pt idx="8373">
                  <c:v>12:31:21</c:v>
                </c:pt>
                <c:pt idx="8374">
                  <c:v>12:31:22</c:v>
                </c:pt>
                <c:pt idx="8375">
                  <c:v>12:31:23</c:v>
                </c:pt>
                <c:pt idx="8376">
                  <c:v>12:31:24</c:v>
                </c:pt>
                <c:pt idx="8377">
                  <c:v>12:31:25</c:v>
                </c:pt>
                <c:pt idx="8378">
                  <c:v>12:31:26</c:v>
                </c:pt>
                <c:pt idx="8379">
                  <c:v>12:31:27</c:v>
                </c:pt>
                <c:pt idx="8380">
                  <c:v>12:31:28</c:v>
                </c:pt>
                <c:pt idx="8381">
                  <c:v>12:31:29</c:v>
                </c:pt>
                <c:pt idx="8382">
                  <c:v>12:31:30</c:v>
                </c:pt>
                <c:pt idx="8383">
                  <c:v>12:31:31</c:v>
                </c:pt>
                <c:pt idx="8384">
                  <c:v>12:31:32</c:v>
                </c:pt>
                <c:pt idx="8385">
                  <c:v>12:31:33</c:v>
                </c:pt>
                <c:pt idx="8386">
                  <c:v>12:31:34</c:v>
                </c:pt>
                <c:pt idx="8387">
                  <c:v>12:31:35</c:v>
                </c:pt>
                <c:pt idx="8388">
                  <c:v>12:31:36</c:v>
                </c:pt>
                <c:pt idx="8389">
                  <c:v>12:31:37</c:v>
                </c:pt>
                <c:pt idx="8390">
                  <c:v>12:31:38</c:v>
                </c:pt>
                <c:pt idx="8391">
                  <c:v>12:31:39</c:v>
                </c:pt>
                <c:pt idx="8392">
                  <c:v>12:31:40</c:v>
                </c:pt>
                <c:pt idx="8393">
                  <c:v>12:31:41</c:v>
                </c:pt>
                <c:pt idx="8394">
                  <c:v>12:31:42</c:v>
                </c:pt>
                <c:pt idx="8395">
                  <c:v>12:31:43</c:v>
                </c:pt>
                <c:pt idx="8396">
                  <c:v>12:31:44</c:v>
                </c:pt>
                <c:pt idx="8397">
                  <c:v>12:31:45</c:v>
                </c:pt>
                <c:pt idx="8398">
                  <c:v>12:31:46</c:v>
                </c:pt>
                <c:pt idx="8399">
                  <c:v>12:31:47</c:v>
                </c:pt>
                <c:pt idx="8400">
                  <c:v>12:31:48</c:v>
                </c:pt>
                <c:pt idx="8401">
                  <c:v>12:31:49</c:v>
                </c:pt>
                <c:pt idx="8402">
                  <c:v>12:31:50</c:v>
                </c:pt>
                <c:pt idx="8403">
                  <c:v>12:31:51</c:v>
                </c:pt>
                <c:pt idx="8404">
                  <c:v>12:31:52</c:v>
                </c:pt>
                <c:pt idx="8405">
                  <c:v>12:31:53</c:v>
                </c:pt>
                <c:pt idx="8406">
                  <c:v>12:31:54</c:v>
                </c:pt>
                <c:pt idx="8407">
                  <c:v>12:31:55</c:v>
                </c:pt>
                <c:pt idx="8408">
                  <c:v>12:31:56</c:v>
                </c:pt>
                <c:pt idx="8409">
                  <c:v>12:31:57</c:v>
                </c:pt>
                <c:pt idx="8410">
                  <c:v>12:31:58</c:v>
                </c:pt>
                <c:pt idx="8411">
                  <c:v>12:31:59</c:v>
                </c:pt>
                <c:pt idx="8412">
                  <c:v>12:32:00</c:v>
                </c:pt>
                <c:pt idx="8413">
                  <c:v>12:32:01</c:v>
                </c:pt>
                <c:pt idx="8414">
                  <c:v>12:32:02</c:v>
                </c:pt>
                <c:pt idx="8415">
                  <c:v>12:32:03</c:v>
                </c:pt>
                <c:pt idx="8416">
                  <c:v>12:32:04</c:v>
                </c:pt>
                <c:pt idx="8417">
                  <c:v>12:32:05</c:v>
                </c:pt>
                <c:pt idx="8418">
                  <c:v>12:32:06</c:v>
                </c:pt>
                <c:pt idx="8419">
                  <c:v>12:32:07</c:v>
                </c:pt>
                <c:pt idx="8420">
                  <c:v>12:32:08</c:v>
                </c:pt>
                <c:pt idx="8421">
                  <c:v>12:32:09</c:v>
                </c:pt>
                <c:pt idx="8422">
                  <c:v>12:32:10</c:v>
                </c:pt>
                <c:pt idx="8423">
                  <c:v>12:32:11</c:v>
                </c:pt>
                <c:pt idx="8424">
                  <c:v>12:32:12</c:v>
                </c:pt>
                <c:pt idx="8425">
                  <c:v>12:32:13</c:v>
                </c:pt>
                <c:pt idx="8426">
                  <c:v>12:32:14</c:v>
                </c:pt>
                <c:pt idx="8427">
                  <c:v>12:32:15</c:v>
                </c:pt>
                <c:pt idx="8428">
                  <c:v>12:32:16</c:v>
                </c:pt>
                <c:pt idx="8429">
                  <c:v>12:32:17</c:v>
                </c:pt>
                <c:pt idx="8430">
                  <c:v>12:32:18</c:v>
                </c:pt>
                <c:pt idx="8431">
                  <c:v>12:32:19</c:v>
                </c:pt>
                <c:pt idx="8432">
                  <c:v>12:32:20</c:v>
                </c:pt>
                <c:pt idx="8433">
                  <c:v>12:32:21</c:v>
                </c:pt>
                <c:pt idx="8434">
                  <c:v>12:32:22</c:v>
                </c:pt>
                <c:pt idx="8435">
                  <c:v>12:32:23</c:v>
                </c:pt>
                <c:pt idx="8436">
                  <c:v>12:32:24</c:v>
                </c:pt>
                <c:pt idx="8437">
                  <c:v>12:32:25</c:v>
                </c:pt>
                <c:pt idx="8438">
                  <c:v>12:32:26</c:v>
                </c:pt>
                <c:pt idx="8439">
                  <c:v>12:32:27</c:v>
                </c:pt>
                <c:pt idx="8440">
                  <c:v>12:32:28</c:v>
                </c:pt>
                <c:pt idx="8441">
                  <c:v>12:32:29</c:v>
                </c:pt>
                <c:pt idx="8442">
                  <c:v>12:32:30</c:v>
                </c:pt>
                <c:pt idx="8443">
                  <c:v>12:32:31</c:v>
                </c:pt>
                <c:pt idx="8444">
                  <c:v>12:32:32</c:v>
                </c:pt>
                <c:pt idx="8445">
                  <c:v>12:32:33</c:v>
                </c:pt>
                <c:pt idx="8446">
                  <c:v>12:32:34</c:v>
                </c:pt>
                <c:pt idx="8447">
                  <c:v>12:32:35</c:v>
                </c:pt>
                <c:pt idx="8448">
                  <c:v>12:32:36</c:v>
                </c:pt>
                <c:pt idx="8449">
                  <c:v>12:32:37</c:v>
                </c:pt>
                <c:pt idx="8450">
                  <c:v>12:32:38</c:v>
                </c:pt>
                <c:pt idx="8451">
                  <c:v>12:32:39</c:v>
                </c:pt>
                <c:pt idx="8452">
                  <c:v>12:32:40</c:v>
                </c:pt>
                <c:pt idx="8453">
                  <c:v>12:32:41</c:v>
                </c:pt>
                <c:pt idx="8454">
                  <c:v>12:32:42</c:v>
                </c:pt>
                <c:pt idx="8455">
                  <c:v>12:32:43</c:v>
                </c:pt>
                <c:pt idx="8456">
                  <c:v>12:32:44</c:v>
                </c:pt>
                <c:pt idx="8457">
                  <c:v>12:32:45</c:v>
                </c:pt>
                <c:pt idx="8458">
                  <c:v>12:32:46</c:v>
                </c:pt>
                <c:pt idx="8459">
                  <c:v>12:32:47</c:v>
                </c:pt>
                <c:pt idx="8460">
                  <c:v>12:32:48</c:v>
                </c:pt>
                <c:pt idx="8461">
                  <c:v>12:32:49</c:v>
                </c:pt>
                <c:pt idx="8462">
                  <c:v>12:32:50</c:v>
                </c:pt>
                <c:pt idx="8463">
                  <c:v>12:32:51</c:v>
                </c:pt>
                <c:pt idx="8464">
                  <c:v>12:32:52</c:v>
                </c:pt>
                <c:pt idx="8465">
                  <c:v>12:32:53</c:v>
                </c:pt>
                <c:pt idx="8466">
                  <c:v>12:32:54</c:v>
                </c:pt>
                <c:pt idx="8467">
                  <c:v>12:32:55</c:v>
                </c:pt>
                <c:pt idx="8468">
                  <c:v>12:32:56</c:v>
                </c:pt>
                <c:pt idx="8469">
                  <c:v>12:32:57</c:v>
                </c:pt>
                <c:pt idx="8470">
                  <c:v>12:32:58</c:v>
                </c:pt>
                <c:pt idx="8471">
                  <c:v>12:32:59</c:v>
                </c:pt>
                <c:pt idx="8472">
                  <c:v>12:33:00</c:v>
                </c:pt>
                <c:pt idx="8473">
                  <c:v>12:33:01</c:v>
                </c:pt>
                <c:pt idx="8474">
                  <c:v>12:33:02</c:v>
                </c:pt>
                <c:pt idx="8475">
                  <c:v>12:33:03</c:v>
                </c:pt>
                <c:pt idx="8476">
                  <c:v>12:33:04</c:v>
                </c:pt>
                <c:pt idx="8477">
                  <c:v>12:33:05</c:v>
                </c:pt>
                <c:pt idx="8478">
                  <c:v>12:33:06</c:v>
                </c:pt>
                <c:pt idx="8479">
                  <c:v>12:33:07</c:v>
                </c:pt>
                <c:pt idx="8480">
                  <c:v>12:33:08</c:v>
                </c:pt>
                <c:pt idx="8481">
                  <c:v>12:33:09</c:v>
                </c:pt>
                <c:pt idx="8482">
                  <c:v>12:33:10</c:v>
                </c:pt>
                <c:pt idx="8483">
                  <c:v>12:33:11</c:v>
                </c:pt>
                <c:pt idx="8484">
                  <c:v>12:33:12</c:v>
                </c:pt>
                <c:pt idx="8485">
                  <c:v>12:33:13</c:v>
                </c:pt>
                <c:pt idx="8486">
                  <c:v>12:33:14</c:v>
                </c:pt>
                <c:pt idx="8487">
                  <c:v>12:33:15</c:v>
                </c:pt>
                <c:pt idx="8488">
                  <c:v>12:33:16</c:v>
                </c:pt>
                <c:pt idx="8489">
                  <c:v>12:33:17</c:v>
                </c:pt>
                <c:pt idx="8490">
                  <c:v>12:33:18</c:v>
                </c:pt>
                <c:pt idx="8491">
                  <c:v>12:33:19</c:v>
                </c:pt>
                <c:pt idx="8492">
                  <c:v>12:33:20</c:v>
                </c:pt>
                <c:pt idx="8493">
                  <c:v>12:33:21</c:v>
                </c:pt>
                <c:pt idx="8494">
                  <c:v>12:33:22</c:v>
                </c:pt>
                <c:pt idx="8495">
                  <c:v>12:33:23</c:v>
                </c:pt>
                <c:pt idx="8496">
                  <c:v>12:33:24</c:v>
                </c:pt>
                <c:pt idx="8497">
                  <c:v>12:33:25</c:v>
                </c:pt>
                <c:pt idx="8498">
                  <c:v>12:33:26</c:v>
                </c:pt>
                <c:pt idx="8499">
                  <c:v>12:33:27</c:v>
                </c:pt>
                <c:pt idx="8500">
                  <c:v>12:33:28</c:v>
                </c:pt>
                <c:pt idx="8501">
                  <c:v>12:33:29</c:v>
                </c:pt>
                <c:pt idx="8502">
                  <c:v>12:33:30</c:v>
                </c:pt>
                <c:pt idx="8503">
                  <c:v>12:33:31</c:v>
                </c:pt>
                <c:pt idx="8504">
                  <c:v>12:33:32</c:v>
                </c:pt>
                <c:pt idx="8505">
                  <c:v>12:33:33</c:v>
                </c:pt>
                <c:pt idx="8506">
                  <c:v>12:33:34</c:v>
                </c:pt>
                <c:pt idx="8507">
                  <c:v>12:33:35</c:v>
                </c:pt>
                <c:pt idx="8508">
                  <c:v>12:33:36</c:v>
                </c:pt>
                <c:pt idx="8509">
                  <c:v>12:33:37</c:v>
                </c:pt>
                <c:pt idx="8510">
                  <c:v>12:33:38</c:v>
                </c:pt>
                <c:pt idx="8511">
                  <c:v>12:33:39</c:v>
                </c:pt>
                <c:pt idx="8512">
                  <c:v>12:33:40</c:v>
                </c:pt>
                <c:pt idx="8513">
                  <c:v>12:33:41</c:v>
                </c:pt>
                <c:pt idx="8514">
                  <c:v>12:33:42</c:v>
                </c:pt>
                <c:pt idx="8515">
                  <c:v>12:33:43</c:v>
                </c:pt>
                <c:pt idx="8516">
                  <c:v>12:33:44</c:v>
                </c:pt>
                <c:pt idx="8517">
                  <c:v>12:33:45</c:v>
                </c:pt>
                <c:pt idx="8518">
                  <c:v>12:33:46</c:v>
                </c:pt>
                <c:pt idx="8519">
                  <c:v>12:33:47</c:v>
                </c:pt>
                <c:pt idx="8520">
                  <c:v>12:33:48</c:v>
                </c:pt>
                <c:pt idx="8521">
                  <c:v>12:33:49</c:v>
                </c:pt>
                <c:pt idx="8522">
                  <c:v>12:33:50</c:v>
                </c:pt>
                <c:pt idx="8523">
                  <c:v>12:33:51</c:v>
                </c:pt>
                <c:pt idx="8524">
                  <c:v>12:33:52</c:v>
                </c:pt>
                <c:pt idx="8525">
                  <c:v>12:33:53</c:v>
                </c:pt>
                <c:pt idx="8526">
                  <c:v>12:33:54</c:v>
                </c:pt>
                <c:pt idx="8527">
                  <c:v>12:33:55</c:v>
                </c:pt>
                <c:pt idx="8528">
                  <c:v>12:33:56</c:v>
                </c:pt>
                <c:pt idx="8529">
                  <c:v>12:33:57</c:v>
                </c:pt>
                <c:pt idx="8530">
                  <c:v>12:33:58</c:v>
                </c:pt>
                <c:pt idx="8531">
                  <c:v>12:33:59</c:v>
                </c:pt>
                <c:pt idx="8532">
                  <c:v>12:34:00</c:v>
                </c:pt>
                <c:pt idx="8533">
                  <c:v>12:34:01</c:v>
                </c:pt>
                <c:pt idx="8534">
                  <c:v>12:34:02</c:v>
                </c:pt>
                <c:pt idx="8535">
                  <c:v>12:34:03</c:v>
                </c:pt>
                <c:pt idx="8536">
                  <c:v>12:34:04</c:v>
                </c:pt>
                <c:pt idx="8537">
                  <c:v>12:34:05</c:v>
                </c:pt>
                <c:pt idx="8538">
                  <c:v>12:34:06</c:v>
                </c:pt>
                <c:pt idx="8539">
                  <c:v>12:34:07</c:v>
                </c:pt>
                <c:pt idx="8540">
                  <c:v>12:34:08</c:v>
                </c:pt>
                <c:pt idx="8541">
                  <c:v>12:34:09</c:v>
                </c:pt>
                <c:pt idx="8542">
                  <c:v>12:34:10</c:v>
                </c:pt>
                <c:pt idx="8543">
                  <c:v>12:34:11</c:v>
                </c:pt>
                <c:pt idx="8544">
                  <c:v>12:34:12</c:v>
                </c:pt>
                <c:pt idx="8545">
                  <c:v>12:34:13</c:v>
                </c:pt>
                <c:pt idx="8546">
                  <c:v>12:34:14</c:v>
                </c:pt>
                <c:pt idx="8547">
                  <c:v>12:34:15</c:v>
                </c:pt>
                <c:pt idx="8548">
                  <c:v>12:34:16</c:v>
                </c:pt>
                <c:pt idx="8549">
                  <c:v>12:34:17</c:v>
                </c:pt>
                <c:pt idx="8550">
                  <c:v>12:34:18</c:v>
                </c:pt>
                <c:pt idx="8551">
                  <c:v>12:34:19</c:v>
                </c:pt>
                <c:pt idx="8552">
                  <c:v>12:34:20</c:v>
                </c:pt>
                <c:pt idx="8553">
                  <c:v>12:34:21</c:v>
                </c:pt>
                <c:pt idx="8554">
                  <c:v>12:34:22</c:v>
                </c:pt>
                <c:pt idx="8555">
                  <c:v>12:34:23</c:v>
                </c:pt>
                <c:pt idx="8556">
                  <c:v>12:34:24</c:v>
                </c:pt>
                <c:pt idx="8557">
                  <c:v>12:34:25</c:v>
                </c:pt>
                <c:pt idx="8558">
                  <c:v>12:34:26</c:v>
                </c:pt>
                <c:pt idx="8559">
                  <c:v>12:34:27</c:v>
                </c:pt>
                <c:pt idx="8560">
                  <c:v>12:34:28</c:v>
                </c:pt>
                <c:pt idx="8561">
                  <c:v>12:34:29</c:v>
                </c:pt>
                <c:pt idx="8562">
                  <c:v>12:34:30</c:v>
                </c:pt>
                <c:pt idx="8563">
                  <c:v>12:34:31</c:v>
                </c:pt>
                <c:pt idx="8564">
                  <c:v>12:34:32</c:v>
                </c:pt>
                <c:pt idx="8565">
                  <c:v>12:34:33</c:v>
                </c:pt>
                <c:pt idx="8566">
                  <c:v>12:34:34</c:v>
                </c:pt>
                <c:pt idx="8567">
                  <c:v>12:34:35</c:v>
                </c:pt>
                <c:pt idx="8568">
                  <c:v>12:34:36</c:v>
                </c:pt>
                <c:pt idx="8569">
                  <c:v>12:34:37</c:v>
                </c:pt>
                <c:pt idx="8570">
                  <c:v>12:34:38</c:v>
                </c:pt>
                <c:pt idx="8571">
                  <c:v>12:34:39</c:v>
                </c:pt>
                <c:pt idx="8572">
                  <c:v>12:34:40</c:v>
                </c:pt>
                <c:pt idx="8573">
                  <c:v>12:34:41</c:v>
                </c:pt>
                <c:pt idx="8574">
                  <c:v>12:34:42</c:v>
                </c:pt>
                <c:pt idx="8575">
                  <c:v>12:34:43</c:v>
                </c:pt>
                <c:pt idx="8576">
                  <c:v>12:34:44</c:v>
                </c:pt>
                <c:pt idx="8577">
                  <c:v>12:34:45</c:v>
                </c:pt>
                <c:pt idx="8578">
                  <c:v>12:34:46</c:v>
                </c:pt>
                <c:pt idx="8579">
                  <c:v>12:34:47</c:v>
                </c:pt>
                <c:pt idx="8580">
                  <c:v>12:34:48</c:v>
                </c:pt>
                <c:pt idx="8581">
                  <c:v>12:34:49</c:v>
                </c:pt>
                <c:pt idx="8582">
                  <c:v>12:34:50</c:v>
                </c:pt>
                <c:pt idx="8583">
                  <c:v>12:34:51</c:v>
                </c:pt>
                <c:pt idx="8584">
                  <c:v>12:34:52</c:v>
                </c:pt>
                <c:pt idx="8585">
                  <c:v>12:34:53</c:v>
                </c:pt>
                <c:pt idx="8586">
                  <c:v>12:34:54</c:v>
                </c:pt>
                <c:pt idx="8587">
                  <c:v>12:34:55</c:v>
                </c:pt>
                <c:pt idx="8588">
                  <c:v>12:34:56</c:v>
                </c:pt>
                <c:pt idx="8589">
                  <c:v>12:34:57</c:v>
                </c:pt>
                <c:pt idx="8590">
                  <c:v>12:34:58</c:v>
                </c:pt>
                <c:pt idx="8591">
                  <c:v>12:34:59</c:v>
                </c:pt>
                <c:pt idx="8592">
                  <c:v>12:35:00</c:v>
                </c:pt>
                <c:pt idx="8593">
                  <c:v>12:35:01</c:v>
                </c:pt>
                <c:pt idx="8594">
                  <c:v>12:35:02</c:v>
                </c:pt>
                <c:pt idx="8595">
                  <c:v>12:35:03</c:v>
                </c:pt>
                <c:pt idx="8596">
                  <c:v>12:35:04</c:v>
                </c:pt>
                <c:pt idx="8597">
                  <c:v>12:35:05</c:v>
                </c:pt>
                <c:pt idx="8598">
                  <c:v>12:35:06</c:v>
                </c:pt>
                <c:pt idx="8599">
                  <c:v>12:35:07</c:v>
                </c:pt>
                <c:pt idx="8600">
                  <c:v>12:35:08</c:v>
                </c:pt>
                <c:pt idx="8601">
                  <c:v>12:35:09</c:v>
                </c:pt>
                <c:pt idx="8602">
                  <c:v>12:35:10</c:v>
                </c:pt>
                <c:pt idx="8603">
                  <c:v>12:35:11</c:v>
                </c:pt>
                <c:pt idx="8604">
                  <c:v>12:35:12</c:v>
                </c:pt>
                <c:pt idx="8605">
                  <c:v>12:35:13</c:v>
                </c:pt>
                <c:pt idx="8606">
                  <c:v>12:35:14</c:v>
                </c:pt>
                <c:pt idx="8607">
                  <c:v>12:35:15</c:v>
                </c:pt>
                <c:pt idx="8608">
                  <c:v>12:35:16</c:v>
                </c:pt>
                <c:pt idx="8609">
                  <c:v>12:35:17</c:v>
                </c:pt>
                <c:pt idx="8610">
                  <c:v>12:35:18</c:v>
                </c:pt>
                <c:pt idx="8611">
                  <c:v>12:35:19</c:v>
                </c:pt>
                <c:pt idx="8612">
                  <c:v>12:35:20</c:v>
                </c:pt>
                <c:pt idx="8613">
                  <c:v>12:35:21</c:v>
                </c:pt>
                <c:pt idx="8614">
                  <c:v>12:35:22</c:v>
                </c:pt>
                <c:pt idx="8615">
                  <c:v>12:35:23</c:v>
                </c:pt>
                <c:pt idx="8616">
                  <c:v>12:35:24</c:v>
                </c:pt>
                <c:pt idx="8617">
                  <c:v>12:35:25</c:v>
                </c:pt>
                <c:pt idx="8618">
                  <c:v>12:35:26</c:v>
                </c:pt>
                <c:pt idx="8619">
                  <c:v>12:35:27</c:v>
                </c:pt>
                <c:pt idx="8620">
                  <c:v>12:35:28</c:v>
                </c:pt>
                <c:pt idx="8621">
                  <c:v>12:35:29</c:v>
                </c:pt>
                <c:pt idx="8622">
                  <c:v>12:35:30</c:v>
                </c:pt>
                <c:pt idx="8623">
                  <c:v>12:35:31</c:v>
                </c:pt>
                <c:pt idx="8624">
                  <c:v>12:35:32</c:v>
                </c:pt>
                <c:pt idx="8625">
                  <c:v>12:35:33</c:v>
                </c:pt>
                <c:pt idx="8626">
                  <c:v>12:35:34</c:v>
                </c:pt>
                <c:pt idx="8627">
                  <c:v>12:35:35</c:v>
                </c:pt>
                <c:pt idx="8628">
                  <c:v>12:35:36</c:v>
                </c:pt>
                <c:pt idx="8629">
                  <c:v>12:35:37</c:v>
                </c:pt>
                <c:pt idx="8630">
                  <c:v>12:35:38</c:v>
                </c:pt>
                <c:pt idx="8631">
                  <c:v>12:35:39</c:v>
                </c:pt>
                <c:pt idx="8632">
                  <c:v>12:35:40</c:v>
                </c:pt>
                <c:pt idx="8633">
                  <c:v>12:35:41</c:v>
                </c:pt>
                <c:pt idx="8634">
                  <c:v>12:35:42</c:v>
                </c:pt>
                <c:pt idx="8635">
                  <c:v>12:35:43</c:v>
                </c:pt>
                <c:pt idx="8636">
                  <c:v>12:35:44</c:v>
                </c:pt>
                <c:pt idx="8637">
                  <c:v>12:35:45</c:v>
                </c:pt>
                <c:pt idx="8638">
                  <c:v>12:35:46</c:v>
                </c:pt>
                <c:pt idx="8639">
                  <c:v>12:35:47</c:v>
                </c:pt>
                <c:pt idx="8640">
                  <c:v>12:35:48</c:v>
                </c:pt>
                <c:pt idx="8641">
                  <c:v>12:35:49</c:v>
                </c:pt>
                <c:pt idx="8642">
                  <c:v>12:35:50</c:v>
                </c:pt>
                <c:pt idx="8643">
                  <c:v>12:35:51</c:v>
                </c:pt>
                <c:pt idx="8644">
                  <c:v>12:35:52</c:v>
                </c:pt>
                <c:pt idx="8645">
                  <c:v>12:35:53</c:v>
                </c:pt>
                <c:pt idx="8646">
                  <c:v>12:35:54</c:v>
                </c:pt>
                <c:pt idx="8647">
                  <c:v>12:35:55</c:v>
                </c:pt>
                <c:pt idx="8648">
                  <c:v>12:35:56</c:v>
                </c:pt>
                <c:pt idx="8649">
                  <c:v>12:35:57</c:v>
                </c:pt>
                <c:pt idx="8650">
                  <c:v>12:35:58</c:v>
                </c:pt>
                <c:pt idx="8651">
                  <c:v>12:35:59</c:v>
                </c:pt>
                <c:pt idx="8652">
                  <c:v>12:36:00</c:v>
                </c:pt>
                <c:pt idx="8653">
                  <c:v>12:36:01</c:v>
                </c:pt>
                <c:pt idx="8654">
                  <c:v>12:36:02</c:v>
                </c:pt>
                <c:pt idx="8655">
                  <c:v>12:36:03</c:v>
                </c:pt>
                <c:pt idx="8656">
                  <c:v>12:36:04</c:v>
                </c:pt>
                <c:pt idx="8657">
                  <c:v>12:36:05</c:v>
                </c:pt>
                <c:pt idx="8658">
                  <c:v>12:36:06</c:v>
                </c:pt>
                <c:pt idx="8659">
                  <c:v>12:36:07</c:v>
                </c:pt>
                <c:pt idx="8660">
                  <c:v>12:36:08</c:v>
                </c:pt>
                <c:pt idx="8661">
                  <c:v>12:36:09</c:v>
                </c:pt>
                <c:pt idx="8662">
                  <c:v>12:36:10</c:v>
                </c:pt>
                <c:pt idx="8663">
                  <c:v>12:36:11</c:v>
                </c:pt>
                <c:pt idx="8664">
                  <c:v>12:36:12</c:v>
                </c:pt>
                <c:pt idx="8665">
                  <c:v>12:36:13</c:v>
                </c:pt>
                <c:pt idx="8666">
                  <c:v>12:36:14</c:v>
                </c:pt>
                <c:pt idx="8667">
                  <c:v>12:36:15</c:v>
                </c:pt>
                <c:pt idx="8668">
                  <c:v>12:36:16</c:v>
                </c:pt>
                <c:pt idx="8669">
                  <c:v>12:36:17</c:v>
                </c:pt>
                <c:pt idx="8670">
                  <c:v>12:36:18</c:v>
                </c:pt>
                <c:pt idx="8671">
                  <c:v>12:36:19</c:v>
                </c:pt>
                <c:pt idx="8672">
                  <c:v>12:36:20</c:v>
                </c:pt>
                <c:pt idx="8673">
                  <c:v>12:36:21</c:v>
                </c:pt>
                <c:pt idx="8674">
                  <c:v>12:36:22</c:v>
                </c:pt>
                <c:pt idx="8675">
                  <c:v>12:36:23</c:v>
                </c:pt>
                <c:pt idx="8676">
                  <c:v>12:36:24</c:v>
                </c:pt>
                <c:pt idx="8677">
                  <c:v>12:36:25</c:v>
                </c:pt>
                <c:pt idx="8678">
                  <c:v>12:36:26</c:v>
                </c:pt>
                <c:pt idx="8679">
                  <c:v>12:36:27</c:v>
                </c:pt>
                <c:pt idx="8680">
                  <c:v>12:36:28</c:v>
                </c:pt>
                <c:pt idx="8681">
                  <c:v>12:36:29</c:v>
                </c:pt>
                <c:pt idx="8682">
                  <c:v>12:36:30</c:v>
                </c:pt>
                <c:pt idx="8683">
                  <c:v>12:36:31</c:v>
                </c:pt>
                <c:pt idx="8684">
                  <c:v>12:36:32</c:v>
                </c:pt>
                <c:pt idx="8685">
                  <c:v>12:36:33</c:v>
                </c:pt>
                <c:pt idx="8686">
                  <c:v>12:36:34</c:v>
                </c:pt>
                <c:pt idx="8687">
                  <c:v>12:36:35</c:v>
                </c:pt>
                <c:pt idx="8688">
                  <c:v>12:36:36</c:v>
                </c:pt>
                <c:pt idx="8689">
                  <c:v>12:36:37</c:v>
                </c:pt>
                <c:pt idx="8690">
                  <c:v>12:36:38</c:v>
                </c:pt>
                <c:pt idx="8691">
                  <c:v>12:36:39</c:v>
                </c:pt>
                <c:pt idx="8692">
                  <c:v>12:36:40</c:v>
                </c:pt>
                <c:pt idx="8693">
                  <c:v>12:36:41</c:v>
                </c:pt>
                <c:pt idx="8694">
                  <c:v>12:36:42</c:v>
                </c:pt>
                <c:pt idx="8695">
                  <c:v>12:36:43</c:v>
                </c:pt>
                <c:pt idx="8696">
                  <c:v>12:36:44</c:v>
                </c:pt>
                <c:pt idx="8697">
                  <c:v>12:36:45</c:v>
                </c:pt>
                <c:pt idx="8698">
                  <c:v>12:36:46</c:v>
                </c:pt>
                <c:pt idx="8699">
                  <c:v>12:36:47</c:v>
                </c:pt>
                <c:pt idx="8700">
                  <c:v>12:36:48</c:v>
                </c:pt>
                <c:pt idx="8701">
                  <c:v>12:36:49</c:v>
                </c:pt>
                <c:pt idx="8702">
                  <c:v>12:36:50</c:v>
                </c:pt>
                <c:pt idx="8703">
                  <c:v>12:36:51</c:v>
                </c:pt>
                <c:pt idx="8704">
                  <c:v>12:36:52</c:v>
                </c:pt>
                <c:pt idx="8705">
                  <c:v>12:36:53</c:v>
                </c:pt>
                <c:pt idx="8706">
                  <c:v>12:36:54</c:v>
                </c:pt>
                <c:pt idx="8707">
                  <c:v>12:36:55</c:v>
                </c:pt>
                <c:pt idx="8708">
                  <c:v>12:36:56</c:v>
                </c:pt>
                <c:pt idx="8709">
                  <c:v>12:36:57</c:v>
                </c:pt>
                <c:pt idx="8710">
                  <c:v>12:36:58</c:v>
                </c:pt>
                <c:pt idx="8711">
                  <c:v>12:36:59</c:v>
                </c:pt>
                <c:pt idx="8712">
                  <c:v>12:37:00</c:v>
                </c:pt>
                <c:pt idx="8713">
                  <c:v>12:37:01</c:v>
                </c:pt>
                <c:pt idx="8714">
                  <c:v>12:37:02</c:v>
                </c:pt>
                <c:pt idx="8715">
                  <c:v>12:37:03</c:v>
                </c:pt>
                <c:pt idx="8716">
                  <c:v>12:37:04</c:v>
                </c:pt>
                <c:pt idx="8717">
                  <c:v>12:37:05</c:v>
                </c:pt>
                <c:pt idx="8718">
                  <c:v>12:37:06</c:v>
                </c:pt>
                <c:pt idx="8719">
                  <c:v>12:37:07</c:v>
                </c:pt>
                <c:pt idx="8720">
                  <c:v>12:37:08</c:v>
                </c:pt>
                <c:pt idx="8721">
                  <c:v>12:37:09</c:v>
                </c:pt>
                <c:pt idx="8722">
                  <c:v>12:37:10</c:v>
                </c:pt>
                <c:pt idx="8723">
                  <c:v>12:37:11</c:v>
                </c:pt>
                <c:pt idx="8724">
                  <c:v>12:37:12</c:v>
                </c:pt>
                <c:pt idx="8725">
                  <c:v>12:37:13</c:v>
                </c:pt>
                <c:pt idx="8726">
                  <c:v>12:37:14</c:v>
                </c:pt>
                <c:pt idx="8727">
                  <c:v>12:37:15</c:v>
                </c:pt>
                <c:pt idx="8728">
                  <c:v>12:37:16</c:v>
                </c:pt>
                <c:pt idx="8729">
                  <c:v>12:37:17</c:v>
                </c:pt>
                <c:pt idx="8730">
                  <c:v>12:37:18</c:v>
                </c:pt>
                <c:pt idx="8731">
                  <c:v>12:37:19</c:v>
                </c:pt>
                <c:pt idx="8732">
                  <c:v>12:37:20</c:v>
                </c:pt>
                <c:pt idx="8733">
                  <c:v>12:37:21</c:v>
                </c:pt>
                <c:pt idx="8734">
                  <c:v>12:37:22</c:v>
                </c:pt>
                <c:pt idx="8735">
                  <c:v>12:37:23</c:v>
                </c:pt>
                <c:pt idx="8736">
                  <c:v>12:37:24</c:v>
                </c:pt>
                <c:pt idx="8737">
                  <c:v>12:37:25</c:v>
                </c:pt>
                <c:pt idx="8738">
                  <c:v>12:37:26</c:v>
                </c:pt>
                <c:pt idx="8739">
                  <c:v>12:37:27</c:v>
                </c:pt>
                <c:pt idx="8740">
                  <c:v>12:37:28</c:v>
                </c:pt>
                <c:pt idx="8741">
                  <c:v>12:37:29</c:v>
                </c:pt>
                <c:pt idx="8742">
                  <c:v>12:37:30</c:v>
                </c:pt>
                <c:pt idx="8743">
                  <c:v>12:37:31</c:v>
                </c:pt>
                <c:pt idx="8744">
                  <c:v>12:37:32</c:v>
                </c:pt>
                <c:pt idx="8745">
                  <c:v>12:37:33</c:v>
                </c:pt>
                <c:pt idx="8746">
                  <c:v>12:37:34</c:v>
                </c:pt>
                <c:pt idx="8747">
                  <c:v>12:37:35</c:v>
                </c:pt>
                <c:pt idx="8748">
                  <c:v>12:37:36</c:v>
                </c:pt>
                <c:pt idx="8749">
                  <c:v>12:37:37</c:v>
                </c:pt>
                <c:pt idx="8750">
                  <c:v>12:37:38</c:v>
                </c:pt>
                <c:pt idx="8751">
                  <c:v>12:37:39</c:v>
                </c:pt>
                <c:pt idx="8752">
                  <c:v>12:37:40</c:v>
                </c:pt>
                <c:pt idx="8753">
                  <c:v>12:37:41</c:v>
                </c:pt>
                <c:pt idx="8754">
                  <c:v>12:37:42</c:v>
                </c:pt>
                <c:pt idx="8755">
                  <c:v>12:37:43</c:v>
                </c:pt>
                <c:pt idx="8756">
                  <c:v>12:37:44</c:v>
                </c:pt>
                <c:pt idx="8757">
                  <c:v>12:37:45</c:v>
                </c:pt>
                <c:pt idx="8758">
                  <c:v>12:37:46</c:v>
                </c:pt>
                <c:pt idx="8759">
                  <c:v>12:37:47</c:v>
                </c:pt>
                <c:pt idx="8760">
                  <c:v>12:37:48</c:v>
                </c:pt>
                <c:pt idx="8761">
                  <c:v>12:37:49</c:v>
                </c:pt>
                <c:pt idx="8762">
                  <c:v>12:37:50</c:v>
                </c:pt>
                <c:pt idx="8763">
                  <c:v>12:37:51</c:v>
                </c:pt>
                <c:pt idx="8764">
                  <c:v>12:37:52</c:v>
                </c:pt>
                <c:pt idx="8765">
                  <c:v>12:37:53</c:v>
                </c:pt>
                <c:pt idx="8766">
                  <c:v>12:37:54</c:v>
                </c:pt>
                <c:pt idx="8767">
                  <c:v>12:37:55</c:v>
                </c:pt>
                <c:pt idx="8768">
                  <c:v>12:37:56</c:v>
                </c:pt>
                <c:pt idx="8769">
                  <c:v>12:37:57</c:v>
                </c:pt>
                <c:pt idx="8770">
                  <c:v>12:37:58</c:v>
                </c:pt>
                <c:pt idx="8771">
                  <c:v>12:37:59</c:v>
                </c:pt>
                <c:pt idx="8772">
                  <c:v>12:38:00</c:v>
                </c:pt>
                <c:pt idx="8773">
                  <c:v>12:38:01</c:v>
                </c:pt>
                <c:pt idx="8774">
                  <c:v>12:38:02</c:v>
                </c:pt>
                <c:pt idx="8775">
                  <c:v>12:38:03</c:v>
                </c:pt>
                <c:pt idx="8776">
                  <c:v>12:38:04</c:v>
                </c:pt>
                <c:pt idx="8777">
                  <c:v>12:38:05</c:v>
                </c:pt>
                <c:pt idx="8778">
                  <c:v>12:38:06</c:v>
                </c:pt>
                <c:pt idx="8779">
                  <c:v>12:38:07</c:v>
                </c:pt>
                <c:pt idx="8780">
                  <c:v>12:38:08</c:v>
                </c:pt>
                <c:pt idx="8781">
                  <c:v>12:38:09</c:v>
                </c:pt>
                <c:pt idx="8782">
                  <c:v>12:38:10</c:v>
                </c:pt>
                <c:pt idx="8783">
                  <c:v>12:38:11</c:v>
                </c:pt>
                <c:pt idx="8784">
                  <c:v>12:38:12</c:v>
                </c:pt>
                <c:pt idx="8785">
                  <c:v>12:38:13</c:v>
                </c:pt>
                <c:pt idx="8786">
                  <c:v>12:38:14</c:v>
                </c:pt>
                <c:pt idx="8787">
                  <c:v>12:38:15</c:v>
                </c:pt>
                <c:pt idx="8788">
                  <c:v>12:38:16</c:v>
                </c:pt>
                <c:pt idx="8789">
                  <c:v>12:38:17</c:v>
                </c:pt>
                <c:pt idx="8790">
                  <c:v>12:38:18</c:v>
                </c:pt>
                <c:pt idx="8791">
                  <c:v>12:38:19</c:v>
                </c:pt>
                <c:pt idx="8792">
                  <c:v>12:38:20</c:v>
                </c:pt>
                <c:pt idx="8793">
                  <c:v>12:38:21</c:v>
                </c:pt>
                <c:pt idx="8794">
                  <c:v>12:38:22</c:v>
                </c:pt>
                <c:pt idx="8795">
                  <c:v>12:38:23</c:v>
                </c:pt>
                <c:pt idx="8796">
                  <c:v>12:38:24</c:v>
                </c:pt>
                <c:pt idx="8797">
                  <c:v>12:38:25</c:v>
                </c:pt>
                <c:pt idx="8798">
                  <c:v>12:38:26</c:v>
                </c:pt>
                <c:pt idx="8799">
                  <c:v>12:38:27</c:v>
                </c:pt>
                <c:pt idx="8800">
                  <c:v>12:38:28</c:v>
                </c:pt>
                <c:pt idx="8801">
                  <c:v>12:38:29</c:v>
                </c:pt>
                <c:pt idx="8802">
                  <c:v>12:38:30</c:v>
                </c:pt>
                <c:pt idx="8803">
                  <c:v>12:38:31</c:v>
                </c:pt>
                <c:pt idx="8804">
                  <c:v>12:38:32</c:v>
                </c:pt>
                <c:pt idx="8805">
                  <c:v>12:38:33</c:v>
                </c:pt>
                <c:pt idx="8806">
                  <c:v>12:38:34</c:v>
                </c:pt>
                <c:pt idx="8807">
                  <c:v>12:38:35</c:v>
                </c:pt>
                <c:pt idx="8808">
                  <c:v>12:38:36</c:v>
                </c:pt>
                <c:pt idx="8809">
                  <c:v>12:38:37</c:v>
                </c:pt>
                <c:pt idx="8810">
                  <c:v>12:38:38</c:v>
                </c:pt>
                <c:pt idx="8811">
                  <c:v>12:38:39</c:v>
                </c:pt>
                <c:pt idx="8812">
                  <c:v>12:38:40</c:v>
                </c:pt>
                <c:pt idx="8813">
                  <c:v>12:38:41</c:v>
                </c:pt>
                <c:pt idx="8814">
                  <c:v>12:38:42</c:v>
                </c:pt>
                <c:pt idx="8815">
                  <c:v>12:38:43</c:v>
                </c:pt>
                <c:pt idx="8816">
                  <c:v>12:38:44</c:v>
                </c:pt>
                <c:pt idx="8817">
                  <c:v>12:38:45</c:v>
                </c:pt>
                <c:pt idx="8818">
                  <c:v>12:38:46</c:v>
                </c:pt>
                <c:pt idx="8819">
                  <c:v>12:38:47</c:v>
                </c:pt>
                <c:pt idx="8820">
                  <c:v>12:38:48</c:v>
                </c:pt>
                <c:pt idx="8821">
                  <c:v>12:38:49</c:v>
                </c:pt>
                <c:pt idx="8822">
                  <c:v>12:38:50</c:v>
                </c:pt>
                <c:pt idx="8823">
                  <c:v>12:38:51</c:v>
                </c:pt>
                <c:pt idx="8824">
                  <c:v>12:38:52</c:v>
                </c:pt>
                <c:pt idx="8825">
                  <c:v>12:38:53</c:v>
                </c:pt>
                <c:pt idx="8826">
                  <c:v>12:38:54</c:v>
                </c:pt>
                <c:pt idx="8827">
                  <c:v>12:38:55</c:v>
                </c:pt>
                <c:pt idx="8828">
                  <c:v>12:38:56</c:v>
                </c:pt>
                <c:pt idx="8829">
                  <c:v>12:38:57</c:v>
                </c:pt>
                <c:pt idx="8830">
                  <c:v>12:38:58</c:v>
                </c:pt>
                <c:pt idx="8831">
                  <c:v>12:38:59</c:v>
                </c:pt>
                <c:pt idx="8832">
                  <c:v>12:39:00</c:v>
                </c:pt>
                <c:pt idx="8833">
                  <c:v>12:39:01</c:v>
                </c:pt>
                <c:pt idx="8834">
                  <c:v>12:39:02</c:v>
                </c:pt>
                <c:pt idx="8835">
                  <c:v>12:39:03</c:v>
                </c:pt>
                <c:pt idx="8836">
                  <c:v>12:39:04</c:v>
                </c:pt>
                <c:pt idx="8837">
                  <c:v>12:39:05</c:v>
                </c:pt>
                <c:pt idx="8838">
                  <c:v>12:39:06</c:v>
                </c:pt>
                <c:pt idx="8839">
                  <c:v>12:39:07</c:v>
                </c:pt>
                <c:pt idx="8840">
                  <c:v>12:39:08</c:v>
                </c:pt>
                <c:pt idx="8841">
                  <c:v>12:39:09</c:v>
                </c:pt>
                <c:pt idx="8842">
                  <c:v>12:39:10</c:v>
                </c:pt>
                <c:pt idx="8843">
                  <c:v>12:39:11</c:v>
                </c:pt>
                <c:pt idx="8844">
                  <c:v>12:39:12</c:v>
                </c:pt>
                <c:pt idx="8845">
                  <c:v>12:39:13</c:v>
                </c:pt>
                <c:pt idx="8846">
                  <c:v>12:39:14</c:v>
                </c:pt>
                <c:pt idx="8847">
                  <c:v>12:39:15</c:v>
                </c:pt>
                <c:pt idx="8848">
                  <c:v>12:39:16</c:v>
                </c:pt>
                <c:pt idx="8849">
                  <c:v>12:39:17</c:v>
                </c:pt>
                <c:pt idx="8850">
                  <c:v>12:39:18</c:v>
                </c:pt>
                <c:pt idx="8851">
                  <c:v>12:39:19</c:v>
                </c:pt>
                <c:pt idx="8852">
                  <c:v>12:39:20</c:v>
                </c:pt>
                <c:pt idx="8853">
                  <c:v>12:39:21</c:v>
                </c:pt>
                <c:pt idx="8854">
                  <c:v>12:39:22</c:v>
                </c:pt>
                <c:pt idx="8855">
                  <c:v>12:39:23</c:v>
                </c:pt>
                <c:pt idx="8856">
                  <c:v>12:39:24</c:v>
                </c:pt>
                <c:pt idx="8857">
                  <c:v>12:39:25</c:v>
                </c:pt>
                <c:pt idx="8858">
                  <c:v>12:39:26</c:v>
                </c:pt>
                <c:pt idx="8859">
                  <c:v>12:39:27</c:v>
                </c:pt>
                <c:pt idx="8860">
                  <c:v>12:39:28</c:v>
                </c:pt>
                <c:pt idx="8861">
                  <c:v>12:39:29</c:v>
                </c:pt>
                <c:pt idx="8862">
                  <c:v>12:39:30</c:v>
                </c:pt>
                <c:pt idx="8863">
                  <c:v>12:39:31</c:v>
                </c:pt>
                <c:pt idx="8864">
                  <c:v>12:39:32</c:v>
                </c:pt>
                <c:pt idx="8865">
                  <c:v>12:39:33</c:v>
                </c:pt>
                <c:pt idx="8866">
                  <c:v>12:39:34</c:v>
                </c:pt>
                <c:pt idx="8867">
                  <c:v>12:39:35</c:v>
                </c:pt>
                <c:pt idx="8868">
                  <c:v>12:39:36</c:v>
                </c:pt>
                <c:pt idx="8869">
                  <c:v>12:39:37</c:v>
                </c:pt>
                <c:pt idx="8870">
                  <c:v>12:39:38</c:v>
                </c:pt>
                <c:pt idx="8871">
                  <c:v>12:39:39</c:v>
                </c:pt>
                <c:pt idx="8872">
                  <c:v>12:39:40</c:v>
                </c:pt>
                <c:pt idx="8873">
                  <c:v>12:39:41</c:v>
                </c:pt>
                <c:pt idx="8874">
                  <c:v>12:39:42</c:v>
                </c:pt>
                <c:pt idx="8875">
                  <c:v>12:39:43</c:v>
                </c:pt>
                <c:pt idx="8876">
                  <c:v>12:39:44</c:v>
                </c:pt>
                <c:pt idx="8877">
                  <c:v>12:39:45</c:v>
                </c:pt>
                <c:pt idx="8878">
                  <c:v>12:39:46</c:v>
                </c:pt>
                <c:pt idx="8879">
                  <c:v>12:39:47</c:v>
                </c:pt>
                <c:pt idx="8880">
                  <c:v>12:39:48</c:v>
                </c:pt>
                <c:pt idx="8881">
                  <c:v>12:39:49</c:v>
                </c:pt>
                <c:pt idx="8882">
                  <c:v>12:39:50</c:v>
                </c:pt>
                <c:pt idx="8883">
                  <c:v>12:39:51</c:v>
                </c:pt>
                <c:pt idx="8884">
                  <c:v>12:39:52</c:v>
                </c:pt>
                <c:pt idx="8885">
                  <c:v>12:39:53</c:v>
                </c:pt>
                <c:pt idx="8886">
                  <c:v>12:39:54</c:v>
                </c:pt>
                <c:pt idx="8887">
                  <c:v>12:39:55</c:v>
                </c:pt>
                <c:pt idx="8888">
                  <c:v>12:39:56</c:v>
                </c:pt>
                <c:pt idx="8889">
                  <c:v>12:39:57</c:v>
                </c:pt>
                <c:pt idx="8890">
                  <c:v>12:39:58</c:v>
                </c:pt>
                <c:pt idx="8891">
                  <c:v>12:39:59</c:v>
                </c:pt>
                <c:pt idx="8892">
                  <c:v>12:40:00</c:v>
                </c:pt>
                <c:pt idx="8893">
                  <c:v>12:40:01</c:v>
                </c:pt>
                <c:pt idx="8894">
                  <c:v>12:40:02</c:v>
                </c:pt>
                <c:pt idx="8895">
                  <c:v>12:40:03</c:v>
                </c:pt>
                <c:pt idx="8896">
                  <c:v>12:40:04</c:v>
                </c:pt>
                <c:pt idx="8897">
                  <c:v>12:40:05</c:v>
                </c:pt>
                <c:pt idx="8898">
                  <c:v>12:40:06</c:v>
                </c:pt>
                <c:pt idx="8899">
                  <c:v>12:40:07</c:v>
                </c:pt>
                <c:pt idx="8900">
                  <c:v>12:40:08</c:v>
                </c:pt>
                <c:pt idx="8901">
                  <c:v>12:40:09</c:v>
                </c:pt>
                <c:pt idx="8902">
                  <c:v>12:40:10</c:v>
                </c:pt>
                <c:pt idx="8903">
                  <c:v>12:40:11</c:v>
                </c:pt>
                <c:pt idx="8904">
                  <c:v>12:40:12</c:v>
                </c:pt>
                <c:pt idx="8905">
                  <c:v>12:40:13</c:v>
                </c:pt>
                <c:pt idx="8906">
                  <c:v>12:40:14</c:v>
                </c:pt>
                <c:pt idx="8907">
                  <c:v>12:40:15</c:v>
                </c:pt>
                <c:pt idx="8908">
                  <c:v>12:40:16</c:v>
                </c:pt>
                <c:pt idx="8909">
                  <c:v>12:40:17</c:v>
                </c:pt>
                <c:pt idx="8910">
                  <c:v>12:40:18</c:v>
                </c:pt>
                <c:pt idx="8911">
                  <c:v>12:40:19</c:v>
                </c:pt>
                <c:pt idx="8912">
                  <c:v>12:40:20</c:v>
                </c:pt>
                <c:pt idx="8913">
                  <c:v>12:40:21</c:v>
                </c:pt>
                <c:pt idx="8914">
                  <c:v>12:40:22</c:v>
                </c:pt>
                <c:pt idx="8915">
                  <c:v>12:40:23</c:v>
                </c:pt>
                <c:pt idx="8916">
                  <c:v>12:40:24</c:v>
                </c:pt>
                <c:pt idx="8917">
                  <c:v>12:40:25</c:v>
                </c:pt>
                <c:pt idx="8918">
                  <c:v>12:40:26</c:v>
                </c:pt>
                <c:pt idx="8919">
                  <c:v>12:40:27</c:v>
                </c:pt>
                <c:pt idx="8920">
                  <c:v>12:40:28</c:v>
                </c:pt>
                <c:pt idx="8921">
                  <c:v>12:40:29</c:v>
                </c:pt>
                <c:pt idx="8922">
                  <c:v>12:40:30</c:v>
                </c:pt>
                <c:pt idx="8923">
                  <c:v>12:40:31</c:v>
                </c:pt>
                <c:pt idx="8924">
                  <c:v>12:40:32</c:v>
                </c:pt>
                <c:pt idx="8925">
                  <c:v>12:40:33</c:v>
                </c:pt>
                <c:pt idx="8926">
                  <c:v>12:40:34</c:v>
                </c:pt>
                <c:pt idx="8927">
                  <c:v>12:40:35</c:v>
                </c:pt>
                <c:pt idx="8928">
                  <c:v>12:40:36</c:v>
                </c:pt>
                <c:pt idx="8929">
                  <c:v>12:40:37</c:v>
                </c:pt>
                <c:pt idx="8930">
                  <c:v>12:40:38</c:v>
                </c:pt>
                <c:pt idx="8931">
                  <c:v>12:40:39</c:v>
                </c:pt>
                <c:pt idx="8932">
                  <c:v>12:40:40</c:v>
                </c:pt>
                <c:pt idx="8933">
                  <c:v>12:40:41</c:v>
                </c:pt>
                <c:pt idx="8934">
                  <c:v>12:40:42</c:v>
                </c:pt>
                <c:pt idx="8935">
                  <c:v>12:40:43</c:v>
                </c:pt>
                <c:pt idx="8936">
                  <c:v>12:40:44</c:v>
                </c:pt>
                <c:pt idx="8937">
                  <c:v>12:40:45</c:v>
                </c:pt>
                <c:pt idx="8938">
                  <c:v>12:40:46</c:v>
                </c:pt>
                <c:pt idx="8939">
                  <c:v>12:40:47</c:v>
                </c:pt>
                <c:pt idx="8940">
                  <c:v>12:40:48</c:v>
                </c:pt>
                <c:pt idx="8941">
                  <c:v>12:40:49</c:v>
                </c:pt>
                <c:pt idx="8942">
                  <c:v>12:40:50</c:v>
                </c:pt>
                <c:pt idx="8943">
                  <c:v>12:40:51</c:v>
                </c:pt>
                <c:pt idx="8944">
                  <c:v>12:40:52</c:v>
                </c:pt>
                <c:pt idx="8945">
                  <c:v>12:40:53</c:v>
                </c:pt>
                <c:pt idx="8946">
                  <c:v>12:40:54</c:v>
                </c:pt>
                <c:pt idx="8947">
                  <c:v>12:40:55</c:v>
                </c:pt>
                <c:pt idx="8948">
                  <c:v>12:40:56</c:v>
                </c:pt>
                <c:pt idx="8949">
                  <c:v>12:40:57</c:v>
                </c:pt>
                <c:pt idx="8950">
                  <c:v>12:40:58</c:v>
                </c:pt>
                <c:pt idx="8951">
                  <c:v>12:40:59</c:v>
                </c:pt>
                <c:pt idx="8952">
                  <c:v>12:41:00</c:v>
                </c:pt>
                <c:pt idx="8953">
                  <c:v>12:41:01</c:v>
                </c:pt>
                <c:pt idx="8954">
                  <c:v>12:41:02</c:v>
                </c:pt>
                <c:pt idx="8955">
                  <c:v>12:41:03</c:v>
                </c:pt>
                <c:pt idx="8956">
                  <c:v>12:41:04</c:v>
                </c:pt>
                <c:pt idx="8957">
                  <c:v>12:41:05</c:v>
                </c:pt>
                <c:pt idx="8958">
                  <c:v>12:41:06</c:v>
                </c:pt>
                <c:pt idx="8959">
                  <c:v>12:41:07</c:v>
                </c:pt>
                <c:pt idx="8960">
                  <c:v>12:41:08</c:v>
                </c:pt>
                <c:pt idx="8961">
                  <c:v>12:41:09</c:v>
                </c:pt>
                <c:pt idx="8962">
                  <c:v>12:41:10</c:v>
                </c:pt>
                <c:pt idx="8963">
                  <c:v>12:41:11</c:v>
                </c:pt>
                <c:pt idx="8964">
                  <c:v>12:41:12</c:v>
                </c:pt>
                <c:pt idx="8965">
                  <c:v>12:41:13</c:v>
                </c:pt>
                <c:pt idx="8966">
                  <c:v>12:41:14</c:v>
                </c:pt>
                <c:pt idx="8967">
                  <c:v>12:41:15</c:v>
                </c:pt>
                <c:pt idx="8968">
                  <c:v>12:41:16</c:v>
                </c:pt>
                <c:pt idx="8969">
                  <c:v>12:41:17</c:v>
                </c:pt>
                <c:pt idx="8970">
                  <c:v>12:41:18</c:v>
                </c:pt>
                <c:pt idx="8971">
                  <c:v>12:41:19</c:v>
                </c:pt>
                <c:pt idx="8972">
                  <c:v>12:41:20</c:v>
                </c:pt>
                <c:pt idx="8973">
                  <c:v>12:41:21</c:v>
                </c:pt>
                <c:pt idx="8974">
                  <c:v>12:41:22</c:v>
                </c:pt>
                <c:pt idx="8975">
                  <c:v>12:41:23</c:v>
                </c:pt>
                <c:pt idx="8976">
                  <c:v>12:41:24</c:v>
                </c:pt>
                <c:pt idx="8977">
                  <c:v>12:41:25</c:v>
                </c:pt>
                <c:pt idx="8978">
                  <c:v>12:41:26</c:v>
                </c:pt>
                <c:pt idx="8979">
                  <c:v>12:41:27</c:v>
                </c:pt>
                <c:pt idx="8980">
                  <c:v>12:41:28</c:v>
                </c:pt>
                <c:pt idx="8981">
                  <c:v>12:41:29</c:v>
                </c:pt>
                <c:pt idx="8982">
                  <c:v>12:41:30</c:v>
                </c:pt>
                <c:pt idx="8983">
                  <c:v>12:41:31</c:v>
                </c:pt>
                <c:pt idx="8984">
                  <c:v>12:41:32</c:v>
                </c:pt>
                <c:pt idx="8985">
                  <c:v>12:41:33</c:v>
                </c:pt>
                <c:pt idx="8986">
                  <c:v>12:41:34</c:v>
                </c:pt>
                <c:pt idx="8987">
                  <c:v>12:41:35</c:v>
                </c:pt>
                <c:pt idx="8988">
                  <c:v>12:41:36</c:v>
                </c:pt>
                <c:pt idx="8989">
                  <c:v>12:41:37</c:v>
                </c:pt>
                <c:pt idx="8990">
                  <c:v>12:41:38</c:v>
                </c:pt>
                <c:pt idx="8991">
                  <c:v>12:41:39</c:v>
                </c:pt>
                <c:pt idx="8992">
                  <c:v>12:41:40</c:v>
                </c:pt>
                <c:pt idx="8993">
                  <c:v>12:41:41</c:v>
                </c:pt>
                <c:pt idx="8994">
                  <c:v>12:41:42</c:v>
                </c:pt>
                <c:pt idx="8995">
                  <c:v>12:41:43</c:v>
                </c:pt>
                <c:pt idx="8996">
                  <c:v>12:41:44</c:v>
                </c:pt>
                <c:pt idx="8997">
                  <c:v>12:41:45</c:v>
                </c:pt>
                <c:pt idx="8998">
                  <c:v>12:41:46</c:v>
                </c:pt>
                <c:pt idx="8999">
                  <c:v>12:41:47</c:v>
                </c:pt>
                <c:pt idx="9000">
                  <c:v>12:41:48</c:v>
                </c:pt>
                <c:pt idx="9001">
                  <c:v>12:41:49</c:v>
                </c:pt>
                <c:pt idx="9002">
                  <c:v>12:41:50</c:v>
                </c:pt>
                <c:pt idx="9003">
                  <c:v>12:41:51</c:v>
                </c:pt>
                <c:pt idx="9004">
                  <c:v>12:41:52</c:v>
                </c:pt>
                <c:pt idx="9005">
                  <c:v>12:41:53</c:v>
                </c:pt>
                <c:pt idx="9006">
                  <c:v>12:41:54</c:v>
                </c:pt>
                <c:pt idx="9007">
                  <c:v>12:41:55</c:v>
                </c:pt>
                <c:pt idx="9008">
                  <c:v>12:41:56</c:v>
                </c:pt>
                <c:pt idx="9009">
                  <c:v>12:41:57</c:v>
                </c:pt>
                <c:pt idx="9010">
                  <c:v>12:41:58</c:v>
                </c:pt>
                <c:pt idx="9011">
                  <c:v>12:41:59</c:v>
                </c:pt>
                <c:pt idx="9012">
                  <c:v>12:42:00</c:v>
                </c:pt>
                <c:pt idx="9013">
                  <c:v>12:42:01</c:v>
                </c:pt>
                <c:pt idx="9014">
                  <c:v>12:42:02</c:v>
                </c:pt>
                <c:pt idx="9015">
                  <c:v>12:42:03</c:v>
                </c:pt>
                <c:pt idx="9016">
                  <c:v>12:42:04</c:v>
                </c:pt>
                <c:pt idx="9017">
                  <c:v>12:42:05</c:v>
                </c:pt>
                <c:pt idx="9018">
                  <c:v>12:42:06</c:v>
                </c:pt>
                <c:pt idx="9019">
                  <c:v>12:42:07</c:v>
                </c:pt>
                <c:pt idx="9020">
                  <c:v>12:42:08</c:v>
                </c:pt>
                <c:pt idx="9021">
                  <c:v>12:42:09</c:v>
                </c:pt>
                <c:pt idx="9022">
                  <c:v>12:42:10</c:v>
                </c:pt>
                <c:pt idx="9023">
                  <c:v>12:42:11</c:v>
                </c:pt>
                <c:pt idx="9024">
                  <c:v>12:42:12</c:v>
                </c:pt>
                <c:pt idx="9025">
                  <c:v>12:42:13</c:v>
                </c:pt>
                <c:pt idx="9026">
                  <c:v>12:42:14</c:v>
                </c:pt>
                <c:pt idx="9027">
                  <c:v>12:42:15</c:v>
                </c:pt>
                <c:pt idx="9028">
                  <c:v>12:42:16</c:v>
                </c:pt>
                <c:pt idx="9029">
                  <c:v>12:42:17</c:v>
                </c:pt>
                <c:pt idx="9030">
                  <c:v>12:42:18</c:v>
                </c:pt>
                <c:pt idx="9031">
                  <c:v>12:42:19</c:v>
                </c:pt>
                <c:pt idx="9032">
                  <c:v>12:42:20</c:v>
                </c:pt>
                <c:pt idx="9033">
                  <c:v>12:42:21</c:v>
                </c:pt>
                <c:pt idx="9034">
                  <c:v>12:42:22</c:v>
                </c:pt>
                <c:pt idx="9035">
                  <c:v>12:42:23</c:v>
                </c:pt>
                <c:pt idx="9036">
                  <c:v>12:42:24</c:v>
                </c:pt>
                <c:pt idx="9037">
                  <c:v>12:42:25</c:v>
                </c:pt>
                <c:pt idx="9038">
                  <c:v>12:42:26</c:v>
                </c:pt>
                <c:pt idx="9039">
                  <c:v>12:42:27</c:v>
                </c:pt>
                <c:pt idx="9040">
                  <c:v>12:42:28</c:v>
                </c:pt>
                <c:pt idx="9041">
                  <c:v>12:42:29</c:v>
                </c:pt>
                <c:pt idx="9042">
                  <c:v>12:42:30</c:v>
                </c:pt>
                <c:pt idx="9043">
                  <c:v>12:42:31</c:v>
                </c:pt>
                <c:pt idx="9044">
                  <c:v>12:42:32</c:v>
                </c:pt>
                <c:pt idx="9045">
                  <c:v>12:42:33</c:v>
                </c:pt>
                <c:pt idx="9046">
                  <c:v>12:42:34</c:v>
                </c:pt>
                <c:pt idx="9047">
                  <c:v>12:42:35</c:v>
                </c:pt>
                <c:pt idx="9048">
                  <c:v>12:42:36</c:v>
                </c:pt>
                <c:pt idx="9049">
                  <c:v>12:42:37</c:v>
                </c:pt>
                <c:pt idx="9050">
                  <c:v>12:42:38</c:v>
                </c:pt>
                <c:pt idx="9051">
                  <c:v>12:42:39</c:v>
                </c:pt>
                <c:pt idx="9052">
                  <c:v>12:42:40</c:v>
                </c:pt>
                <c:pt idx="9053">
                  <c:v>12:42:41</c:v>
                </c:pt>
                <c:pt idx="9054">
                  <c:v>12:42:42</c:v>
                </c:pt>
                <c:pt idx="9055">
                  <c:v>12:42:43</c:v>
                </c:pt>
                <c:pt idx="9056">
                  <c:v>12:42:44</c:v>
                </c:pt>
                <c:pt idx="9057">
                  <c:v>12:42:45</c:v>
                </c:pt>
                <c:pt idx="9058">
                  <c:v>12:42:46</c:v>
                </c:pt>
                <c:pt idx="9059">
                  <c:v>12:42:47</c:v>
                </c:pt>
                <c:pt idx="9060">
                  <c:v>12:42:48</c:v>
                </c:pt>
                <c:pt idx="9061">
                  <c:v>12:42:49</c:v>
                </c:pt>
                <c:pt idx="9062">
                  <c:v>12:42:50</c:v>
                </c:pt>
                <c:pt idx="9063">
                  <c:v>12:42:51</c:v>
                </c:pt>
                <c:pt idx="9064">
                  <c:v>12:42:52</c:v>
                </c:pt>
                <c:pt idx="9065">
                  <c:v>12:42:53</c:v>
                </c:pt>
                <c:pt idx="9066">
                  <c:v>12:42:54</c:v>
                </c:pt>
                <c:pt idx="9067">
                  <c:v>12:42:55</c:v>
                </c:pt>
                <c:pt idx="9068">
                  <c:v>12:42:56</c:v>
                </c:pt>
                <c:pt idx="9069">
                  <c:v>12:42:57</c:v>
                </c:pt>
                <c:pt idx="9070">
                  <c:v>12:42:58</c:v>
                </c:pt>
                <c:pt idx="9071">
                  <c:v>12:42:59</c:v>
                </c:pt>
                <c:pt idx="9072">
                  <c:v>12:43:00</c:v>
                </c:pt>
                <c:pt idx="9073">
                  <c:v>12:43:01</c:v>
                </c:pt>
                <c:pt idx="9074">
                  <c:v>12:43:02</c:v>
                </c:pt>
                <c:pt idx="9075">
                  <c:v>12:43:03</c:v>
                </c:pt>
                <c:pt idx="9076">
                  <c:v>12:43:04</c:v>
                </c:pt>
                <c:pt idx="9077">
                  <c:v>12:43:05</c:v>
                </c:pt>
                <c:pt idx="9078">
                  <c:v>12:43:06</c:v>
                </c:pt>
                <c:pt idx="9079">
                  <c:v>12:43:07</c:v>
                </c:pt>
                <c:pt idx="9080">
                  <c:v>12:43:08</c:v>
                </c:pt>
                <c:pt idx="9081">
                  <c:v>12:43:09</c:v>
                </c:pt>
                <c:pt idx="9082">
                  <c:v>12:43:10</c:v>
                </c:pt>
                <c:pt idx="9083">
                  <c:v>12:43:11</c:v>
                </c:pt>
                <c:pt idx="9084">
                  <c:v>12:43:12</c:v>
                </c:pt>
                <c:pt idx="9085">
                  <c:v>12:43:13</c:v>
                </c:pt>
                <c:pt idx="9086">
                  <c:v>12:43:14</c:v>
                </c:pt>
                <c:pt idx="9087">
                  <c:v>12:43:15</c:v>
                </c:pt>
                <c:pt idx="9088">
                  <c:v>12:43:16</c:v>
                </c:pt>
                <c:pt idx="9089">
                  <c:v>12:43:17</c:v>
                </c:pt>
                <c:pt idx="9090">
                  <c:v>12:43:18</c:v>
                </c:pt>
                <c:pt idx="9091">
                  <c:v>12:43:19</c:v>
                </c:pt>
                <c:pt idx="9092">
                  <c:v>12:43:20</c:v>
                </c:pt>
                <c:pt idx="9093">
                  <c:v>12:43:21</c:v>
                </c:pt>
                <c:pt idx="9094">
                  <c:v>12:43:22</c:v>
                </c:pt>
                <c:pt idx="9095">
                  <c:v>12:43:23</c:v>
                </c:pt>
                <c:pt idx="9096">
                  <c:v>12:43:24</c:v>
                </c:pt>
                <c:pt idx="9097">
                  <c:v>12:43:25</c:v>
                </c:pt>
                <c:pt idx="9098">
                  <c:v>12:43:26</c:v>
                </c:pt>
                <c:pt idx="9099">
                  <c:v>12:43:27</c:v>
                </c:pt>
                <c:pt idx="9100">
                  <c:v>12:43:28</c:v>
                </c:pt>
                <c:pt idx="9101">
                  <c:v>12:43:29</c:v>
                </c:pt>
                <c:pt idx="9102">
                  <c:v>12:43:30</c:v>
                </c:pt>
                <c:pt idx="9103">
                  <c:v>12:43:31</c:v>
                </c:pt>
                <c:pt idx="9104">
                  <c:v>12:43:32</c:v>
                </c:pt>
                <c:pt idx="9105">
                  <c:v>12:43:33</c:v>
                </c:pt>
                <c:pt idx="9106">
                  <c:v>12:43:34</c:v>
                </c:pt>
                <c:pt idx="9107">
                  <c:v>12:43:35</c:v>
                </c:pt>
                <c:pt idx="9108">
                  <c:v>12:43:36</c:v>
                </c:pt>
                <c:pt idx="9109">
                  <c:v>12:43:37</c:v>
                </c:pt>
                <c:pt idx="9110">
                  <c:v>12:43:38</c:v>
                </c:pt>
                <c:pt idx="9111">
                  <c:v>12:43:39</c:v>
                </c:pt>
                <c:pt idx="9112">
                  <c:v>12:43:40</c:v>
                </c:pt>
                <c:pt idx="9113">
                  <c:v>12:43:41</c:v>
                </c:pt>
                <c:pt idx="9114">
                  <c:v>12:43:42</c:v>
                </c:pt>
                <c:pt idx="9115">
                  <c:v>12:43:43</c:v>
                </c:pt>
                <c:pt idx="9116">
                  <c:v>12:43:44</c:v>
                </c:pt>
                <c:pt idx="9117">
                  <c:v>12:43:45</c:v>
                </c:pt>
                <c:pt idx="9118">
                  <c:v>12:43:46</c:v>
                </c:pt>
                <c:pt idx="9119">
                  <c:v>12:43:47</c:v>
                </c:pt>
                <c:pt idx="9120">
                  <c:v>12:43:48</c:v>
                </c:pt>
                <c:pt idx="9121">
                  <c:v>12:43:49</c:v>
                </c:pt>
                <c:pt idx="9122">
                  <c:v>12:43:50</c:v>
                </c:pt>
                <c:pt idx="9123">
                  <c:v>12:43:51</c:v>
                </c:pt>
                <c:pt idx="9124">
                  <c:v>12:43:52</c:v>
                </c:pt>
                <c:pt idx="9125">
                  <c:v>12:43:53</c:v>
                </c:pt>
                <c:pt idx="9126">
                  <c:v>12:43:54</c:v>
                </c:pt>
                <c:pt idx="9127">
                  <c:v>12:43:55</c:v>
                </c:pt>
                <c:pt idx="9128">
                  <c:v>12:43:56</c:v>
                </c:pt>
                <c:pt idx="9129">
                  <c:v>12:43:57</c:v>
                </c:pt>
                <c:pt idx="9130">
                  <c:v>12:43:58</c:v>
                </c:pt>
                <c:pt idx="9131">
                  <c:v>12:43:59</c:v>
                </c:pt>
                <c:pt idx="9132">
                  <c:v>12:44:00</c:v>
                </c:pt>
                <c:pt idx="9133">
                  <c:v>12:44:01</c:v>
                </c:pt>
                <c:pt idx="9134">
                  <c:v>12:44:02</c:v>
                </c:pt>
                <c:pt idx="9135">
                  <c:v>12:44:03</c:v>
                </c:pt>
                <c:pt idx="9136">
                  <c:v>12:44:04</c:v>
                </c:pt>
                <c:pt idx="9137">
                  <c:v>12:44:05</c:v>
                </c:pt>
                <c:pt idx="9138">
                  <c:v>12:44:06</c:v>
                </c:pt>
                <c:pt idx="9139">
                  <c:v>12:44:07</c:v>
                </c:pt>
                <c:pt idx="9140">
                  <c:v>12:44:08</c:v>
                </c:pt>
                <c:pt idx="9141">
                  <c:v>12:44:09</c:v>
                </c:pt>
                <c:pt idx="9142">
                  <c:v>12:44:10</c:v>
                </c:pt>
                <c:pt idx="9143">
                  <c:v>12:44:11</c:v>
                </c:pt>
                <c:pt idx="9144">
                  <c:v>12:44:12</c:v>
                </c:pt>
                <c:pt idx="9145">
                  <c:v>12:44:13</c:v>
                </c:pt>
                <c:pt idx="9146">
                  <c:v>12:44:14</c:v>
                </c:pt>
                <c:pt idx="9147">
                  <c:v>12:44:15</c:v>
                </c:pt>
                <c:pt idx="9148">
                  <c:v>12:44:16</c:v>
                </c:pt>
                <c:pt idx="9149">
                  <c:v>12:44:17</c:v>
                </c:pt>
                <c:pt idx="9150">
                  <c:v>12:44:18</c:v>
                </c:pt>
                <c:pt idx="9151">
                  <c:v>12:44:19</c:v>
                </c:pt>
                <c:pt idx="9152">
                  <c:v>12:44:20</c:v>
                </c:pt>
                <c:pt idx="9153">
                  <c:v>12:44:21</c:v>
                </c:pt>
                <c:pt idx="9154">
                  <c:v>12:44:22</c:v>
                </c:pt>
                <c:pt idx="9155">
                  <c:v>12:44:23</c:v>
                </c:pt>
                <c:pt idx="9156">
                  <c:v>12:44:24</c:v>
                </c:pt>
                <c:pt idx="9157">
                  <c:v>12:44:25</c:v>
                </c:pt>
                <c:pt idx="9158">
                  <c:v>12:44:26</c:v>
                </c:pt>
                <c:pt idx="9159">
                  <c:v>12:44:27</c:v>
                </c:pt>
                <c:pt idx="9160">
                  <c:v>12:44:28</c:v>
                </c:pt>
                <c:pt idx="9161">
                  <c:v>12:44:29</c:v>
                </c:pt>
                <c:pt idx="9162">
                  <c:v>12:44:30</c:v>
                </c:pt>
                <c:pt idx="9163">
                  <c:v>12:44:31</c:v>
                </c:pt>
                <c:pt idx="9164">
                  <c:v>12:44:32</c:v>
                </c:pt>
                <c:pt idx="9165">
                  <c:v>12:44:33</c:v>
                </c:pt>
                <c:pt idx="9166">
                  <c:v>12:44:34</c:v>
                </c:pt>
                <c:pt idx="9167">
                  <c:v>12:44:35</c:v>
                </c:pt>
                <c:pt idx="9168">
                  <c:v>12:44:36</c:v>
                </c:pt>
                <c:pt idx="9169">
                  <c:v>12:44:37</c:v>
                </c:pt>
                <c:pt idx="9170">
                  <c:v>12:44:38</c:v>
                </c:pt>
                <c:pt idx="9171">
                  <c:v>12:44:39</c:v>
                </c:pt>
                <c:pt idx="9172">
                  <c:v>12:44:40</c:v>
                </c:pt>
                <c:pt idx="9173">
                  <c:v>12:44:41</c:v>
                </c:pt>
                <c:pt idx="9174">
                  <c:v>12:44:42</c:v>
                </c:pt>
                <c:pt idx="9175">
                  <c:v>12:44:43</c:v>
                </c:pt>
                <c:pt idx="9176">
                  <c:v>12:44:44</c:v>
                </c:pt>
                <c:pt idx="9177">
                  <c:v>12:44:45</c:v>
                </c:pt>
                <c:pt idx="9178">
                  <c:v>12:44:46</c:v>
                </c:pt>
                <c:pt idx="9179">
                  <c:v>12:44:47</c:v>
                </c:pt>
                <c:pt idx="9180">
                  <c:v>12:44:48</c:v>
                </c:pt>
                <c:pt idx="9181">
                  <c:v>12:44:49</c:v>
                </c:pt>
                <c:pt idx="9182">
                  <c:v>12:44:50</c:v>
                </c:pt>
                <c:pt idx="9183">
                  <c:v>12:44:51</c:v>
                </c:pt>
                <c:pt idx="9184">
                  <c:v>12:44:52</c:v>
                </c:pt>
                <c:pt idx="9185">
                  <c:v>12:44:53</c:v>
                </c:pt>
                <c:pt idx="9186">
                  <c:v>12:44:54</c:v>
                </c:pt>
                <c:pt idx="9187">
                  <c:v>12:44:55</c:v>
                </c:pt>
                <c:pt idx="9188">
                  <c:v>12:44:56</c:v>
                </c:pt>
                <c:pt idx="9189">
                  <c:v>12:44:57</c:v>
                </c:pt>
                <c:pt idx="9190">
                  <c:v>12:44:58</c:v>
                </c:pt>
                <c:pt idx="9191">
                  <c:v>12:44:59</c:v>
                </c:pt>
                <c:pt idx="9192">
                  <c:v>12:45:00</c:v>
                </c:pt>
                <c:pt idx="9193">
                  <c:v>12:45:01</c:v>
                </c:pt>
                <c:pt idx="9194">
                  <c:v>12:45:02</c:v>
                </c:pt>
                <c:pt idx="9195">
                  <c:v>12:45:03</c:v>
                </c:pt>
                <c:pt idx="9196">
                  <c:v>12:45:04</c:v>
                </c:pt>
                <c:pt idx="9197">
                  <c:v>12:45:05</c:v>
                </c:pt>
                <c:pt idx="9198">
                  <c:v>12:45:06</c:v>
                </c:pt>
                <c:pt idx="9199">
                  <c:v>12:45:07</c:v>
                </c:pt>
                <c:pt idx="9200">
                  <c:v>12:45:08</c:v>
                </c:pt>
                <c:pt idx="9201">
                  <c:v>12:45:09</c:v>
                </c:pt>
                <c:pt idx="9202">
                  <c:v>12:45:10</c:v>
                </c:pt>
                <c:pt idx="9203">
                  <c:v>12:45:11</c:v>
                </c:pt>
                <c:pt idx="9204">
                  <c:v>12:45:12</c:v>
                </c:pt>
                <c:pt idx="9205">
                  <c:v>12:45:13</c:v>
                </c:pt>
                <c:pt idx="9206">
                  <c:v>12:45:14</c:v>
                </c:pt>
                <c:pt idx="9207">
                  <c:v>12:45:15</c:v>
                </c:pt>
                <c:pt idx="9208">
                  <c:v>12:45:16</c:v>
                </c:pt>
                <c:pt idx="9209">
                  <c:v>12:45:17</c:v>
                </c:pt>
                <c:pt idx="9210">
                  <c:v>12:45:18</c:v>
                </c:pt>
                <c:pt idx="9211">
                  <c:v>12:45:19</c:v>
                </c:pt>
                <c:pt idx="9212">
                  <c:v>12:45:20</c:v>
                </c:pt>
                <c:pt idx="9213">
                  <c:v>12:45:21</c:v>
                </c:pt>
                <c:pt idx="9214">
                  <c:v>12:45:22</c:v>
                </c:pt>
                <c:pt idx="9215">
                  <c:v>12:45:23</c:v>
                </c:pt>
                <c:pt idx="9216">
                  <c:v>12:45:24</c:v>
                </c:pt>
                <c:pt idx="9217">
                  <c:v>12:45:25</c:v>
                </c:pt>
                <c:pt idx="9218">
                  <c:v>12:45:26</c:v>
                </c:pt>
                <c:pt idx="9219">
                  <c:v>12:45:27</c:v>
                </c:pt>
                <c:pt idx="9220">
                  <c:v>12:45:28</c:v>
                </c:pt>
                <c:pt idx="9221">
                  <c:v>12:45:29</c:v>
                </c:pt>
                <c:pt idx="9222">
                  <c:v>12:45:30</c:v>
                </c:pt>
                <c:pt idx="9223">
                  <c:v>12:45:31</c:v>
                </c:pt>
                <c:pt idx="9224">
                  <c:v>12:45:32</c:v>
                </c:pt>
                <c:pt idx="9225">
                  <c:v>12:45:33</c:v>
                </c:pt>
                <c:pt idx="9226">
                  <c:v>12:45:34</c:v>
                </c:pt>
                <c:pt idx="9227">
                  <c:v>12:45:35</c:v>
                </c:pt>
                <c:pt idx="9228">
                  <c:v>12:45:36</c:v>
                </c:pt>
                <c:pt idx="9229">
                  <c:v>12:45:37</c:v>
                </c:pt>
                <c:pt idx="9230">
                  <c:v>12:45:38</c:v>
                </c:pt>
                <c:pt idx="9231">
                  <c:v>12:45:39</c:v>
                </c:pt>
                <c:pt idx="9232">
                  <c:v>12:45:40</c:v>
                </c:pt>
                <c:pt idx="9233">
                  <c:v>12:45:41</c:v>
                </c:pt>
                <c:pt idx="9234">
                  <c:v>12:45:42</c:v>
                </c:pt>
                <c:pt idx="9235">
                  <c:v>12:45:43</c:v>
                </c:pt>
                <c:pt idx="9236">
                  <c:v>12:45:44</c:v>
                </c:pt>
                <c:pt idx="9237">
                  <c:v>12:45:45</c:v>
                </c:pt>
                <c:pt idx="9238">
                  <c:v>12:45:46</c:v>
                </c:pt>
                <c:pt idx="9239">
                  <c:v>12:45:47</c:v>
                </c:pt>
                <c:pt idx="9240">
                  <c:v>12:45:48</c:v>
                </c:pt>
                <c:pt idx="9241">
                  <c:v>12:45:49</c:v>
                </c:pt>
                <c:pt idx="9242">
                  <c:v>12:45:50</c:v>
                </c:pt>
                <c:pt idx="9243">
                  <c:v>12:45:51</c:v>
                </c:pt>
                <c:pt idx="9244">
                  <c:v>12:45:52</c:v>
                </c:pt>
                <c:pt idx="9245">
                  <c:v>12:45:53</c:v>
                </c:pt>
                <c:pt idx="9246">
                  <c:v>12:45:54</c:v>
                </c:pt>
                <c:pt idx="9247">
                  <c:v>12:45:55</c:v>
                </c:pt>
                <c:pt idx="9248">
                  <c:v>12:45:56</c:v>
                </c:pt>
                <c:pt idx="9249">
                  <c:v>12:45:57</c:v>
                </c:pt>
                <c:pt idx="9250">
                  <c:v>12:45:58</c:v>
                </c:pt>
                <c:pt idx="9251">
                  <c:v>12:45:59</c:v>
                </c:pt>
                <c:pt idx="9252">
                  <c:v>12:46:00</c:v>
                </c:pt>
                <c:pt idx="9253">
                  <c:v>12:46:01</c:v>
                </c:pt>
                <c:pt idx="9254">
                  <c:v>12:46:02</c:v>
                </c:pt>
                <c:pt idx="9255">
                  <c:v>12:46:03</c:v>
                </c:pt>
                <c:pt idx="9256">
                  <c:v>12:46:04</c:v>
                </c:pt>
                <c:pt idx="9257">
                  <c:v>12:46:05</c:v>
                </c:pt>
                <c:pt idx="9258">
                  <c:v>12:46:06</c:v>
                </c:pt>
                <c:pt idx="9259">
                  <c:v>12:46:07</c:v>
                </c:pt>
                <c:pt idx="9260">
                  <c:v>12:46:08</c:v>
                </c:pt>
                <c:pt idx="9261">
                  <c:v>12:46:09</c:v>
                </c:pt>
                <c:pt idx="9262">
                  <c:v>12:46:10</c:v>
                </c:pt>
                <c:pt idx="9263">
                  <c:v>12:46:11</c:v>
                </c:pt>
                <c:pt idx="9264">
                  <c:v>12:46:12</c:v>
                </c:pt>
                <c:pt idx="9265">
                  <c:v>12:46:13</c:v>
                </c:pt>
                <c:pt idx="9266">
                  <c:v>12:46:14</c:v>
                </c:pt>
                <c:pt idx="9267">
                  <c:v>12:46:15</c:v>
                </c:pt>
                <c:pt idx="9268">
                  <c:v>12:46:16</c:v>
                </c:pt>
                <c:pt idx="9269">
                  <c:v>12:46:17</c:v>
                </c:pt>
                <c:pt idx="9270">
                  <c:v>12:46:18</c:v>
                </c:pt>
                <c:pt idx="9271">
                  <c:v>12:46:19</c:v>
                </c:pt>
                <c:pt idx="9272">
                  <c:v>12:46:20</c:v>
                </c:pt>
                <c:pt idx="9273">
                  <c:v>12:46:21</c:v>
                </c:pt>
                <c:pt idx="9274">
                  <c:v>12:46:22</c:v>
                </c:pt>
                <c:pt idx="9275">
                  <c:v>12:46:23</c:v>
                </c:pt>
                <c:pt idx="9276">
                  <c:v>12:46:24</c:v>
                </c:pt>
                <c:pt idx="9277">
                  <c:v>12:46:25</c:v>
                </c:pt>
                <c:pt idx="9278">
                  <c:v>12:46:26</c:v>
                </c:pt>
                <c:pt idx="9279">
                  <c:v>12:46:27</c:v>
                </c:pt>
                <c:pt idx="9280">
                  <c:v>12:46:28</c:v>
                </c:pt>
                <c:pt idx="9281">
                  <c:v>12:46:29</c:v>
                </c:pt>
                <c:pt idx="9282">
                  <c:v>12:46:30</c:v>
                </c:pt>
                <c:pt idx="9283">
                  <c:v>12:46:31</c:v>
                </c:pt>
                <c:pt idx="9284">
                  <c:v>12:46:32</c:v>
                </c:pt>
                <c:pt idx="9285">
                  <c:v>12:46:33</c:v>
                </c:pt>
                <c:pt idx="9286">
                  <c:v>12:46:34</c:v>
                </c:pt>
                <c:pt idx="9287">
                  <c:v>12:46:35</c:v>
                </c:pt>
                <c:pt idx="9288">
                  <c:v>12:46:36</c:v>
                </c:pt>
                <c:pt idx="9289">
                  <c:v>12:46:37</c:v>
                </c:pt>
                <c:pt idx="9290">
                  <c:v>12:46:38</c:v>
                </c:pt>
                <c:pt idx="9291">
                  <c:v>12:46:39</c:v>
                </c:pt>
                <c:pt idx="9292">
                  <c:v>12:46:40</c:v>
                </c:pt>
                <c:pt idx="9293">
                  <c:v>12:46:41</c:v>
                </c:pt>
                <c:pt idx="9294">
                  <c:v>12:46:42</c:v>
                </c:pt>
                <c:pt idx="9295">
                  <c:v>12:46:43</c:v>
                </c:pt>
                <c:pt idx="9296">
                  <c:v>12:46:44</c:v>
                </c:pt>
                <c:pt idx="9297">
                  <c:v>12:46:45</c:v>
                </c:pt>
                <c:pt idx="9298">
                  <c:v>12:46:46</c:v>
                </c:pt>
                <c:pt idx="9299">
                  <c:v>12:46:47</c:v>
                </c:pt>
                <c:pt idx="9300">
                  <c:v>12:46:48</c:v>
                </c:pt>
                <c:pt idx="9301">
                  <c:v>12:46:49</c:v>
                </c:pt>
                <c:pt idx="9302">
                  <c:v>12:46:50</c:v>
                </c:pt>
                <c:pt idx="9303">
                  <c:v>12:46:51</c:v>
                </c:pt>
                <c:pt idx="9304">
                  <c:v>12:46:52</c:v>
                </c:pt>
                <c:pt idx="9305">
                  <c:v>12:46:53</c:v>
                </c:pt>
                <c:pt idx="9306">
                  <c:v>12:46:54</c:v>
                </c:pt>
                <c:pt idx="9307">
                  <c:v>12:46:55</c:v>
                </c:pt>
                <c:pt idx="9308">
                  <c:v>12:46:56</c:v>
                </c:pt>
                <c:pt idx="9309">
                  <c:v>12:46:57</c:v>
                </c:pt>
                <c:pt idx="9310">
                  <c:v>12:46:58</c:v>
                </c:pt>
                <c:pt idx="9311">
                  <c:v>12:46:59</c:v>
                </c:pt>
                <c:pt idx="9312">
                  <c:v>12:47:00</c:v>
                </c:pt>
                <c:pt idx="9313">
                  <c:v>12:47:01</c:v>
                </c:pt>
                <c:pt idx="9314">
                  <c:v>12:47:02</c:v>
                </c:pt>
                <c:pt idx="9315">
                  <c:v>12:47:03</c:v>
                </c:pt>
                <c:pt idx="9316">
                  <c:v>12:47:04</c:v>
                </c:pt>
                <c:pt idx="9317">
                  <c:v>12:47:05</c:v>
                </c:pt>
                <c:pt idx="9318">
                  <c:v>12:47:06</c:v>
                </c:pt>
                <c:pt idx="9319">
                  <c:v>12:47:07</c:v>
                </c:pt>
                <c:pt idx="9320">
                  <c:v>12:47:08</c:v>
                </c:pt>
                <c:pt idx="9321">
                  <c:v>12:47:09</c:v>
                </c:pt>
                <c:pt idx="9322">
                  <c:v>12:47:10</c:v>
                </c:pt>
                <c:pt idx="9323">
                  <c:v>12:47:11</c:v>
                </c:pt>
                <c:pt idx="9324">
                  <c:v>12:47:12</c:v>
                </c:pt>
                <c:pt idx="9325">
                  <c:v>12:47:13</c:v>
                </c:pt>
                <c:pt idx="9326">
                  <c:v>12:47:14</c:v>
                </c:pt>
                <c:pt idx="9327">
                  <c:v>12:47:15</c:v>
                </c:pt>
                <c:pt idx="9328">
                  <c:v>12:47:16</c:v>
                </c:pt>
                <c:pt idx="9329">
                  <c:v>12:47:17</c:v>
                </c:pt>
                <c:pt idx="9330">
                  <c:v>12:47:18</c:v>
                </c:pt>
                <c:pt idx="9331">
                  <c:v>12:47:19</c:v>
                </c:pt>
                <c:pt idx="9332">
                  <c:v>12:47:20</c:v>
                </c:pt>
                <c:pt idx="9333">
                  <c:v>12:47:21</c:v>
                </c:pt>
                <c:pt idx="9334">
                  <c:v>12:47:22</c:v>
                </c:pt>
                <c:pt idx="9335">
                  <c:v>12:47:23</c:v>
                </c:pt>
                <c:pt idx="9336">
                  <c:v>12:47:24</c:v>
                </c:pt>
                <c:pt idx="9337">
                  <c:v>12:47:25</c:v>
                </c:pt>
                <c:pt idx="9338">
                  <c:v>12:47:26</c:v>
                </c:pt>
                <c:pt idx="9339">
                  <c:v>12:47:27</c:v>
                </c:pt>
                <c:pt idx="9340">
                  <c:v>12:47:28</c:v>
                </c:pt>
                <c:pt idx="9341">
                  <c:v>12:47:29</c:v>
                </c:pt>
                <c:pt idx="9342">
                  <c:v>12:47:30</c:v>
                </c:pt>
                <c:pt idx="9343">
                  <c:v>12:47:31</c:v>
                </c:pt>
                <c:pt idx="9344">
                  <c:v>12:47:32</c:v>
                </c:pt>
                <c:pt idx="9345">
                  <c:v>12:47:33</c:v>
                </c:pt>
                <c:pt idx="9346">
                  <c:v>12:47:34</c:v>
                </c:pt>
                <c:pt idx="9347">
                  <c:v>12:47:35</c:v>
                </c:pt>
                <c:pt idx="9348">
                  <c:v>12:47:36</c:v>
                </c:pt>
                <c:pt idx="9349">
                  <c:v>12:47:37</c:v>
                </c:pt>
                <c:pt idx="9350">
                  <c:v>12:47:38</c:v>
                </c:pt>
                <c:pt idx="9351">
                  <c:v>12:47:39</c:v>
                </c:pt>
                <c:pt idx="9352">
                  <c:v>12:47:40</c:v>
                </c:pt>
                <c:pt idx="9353">
                  <c:v>12:47:41</c:v>
                </c:pt>
                <c:pt idx="9354">
                  <c:v>12:47:42</c:v>
                </c:pt>
                <c:pt idx="9355">
                  <c:v>12:47:43</c:v>
                </c:pt>
                <c:pt idx="9356">
                  <c:v>12:47:44</c:v>
                </c:pt>
                <c:pt idx="9357">
                  <c:v>12:47:45</c:v>
                </c:pt>
                <c:pt idx="9358">
                  <c:v>12:47:46</c:v>
                </c:pt>
                <c:pt idx="9359">
                  <c:v>12:47:47</c:v>
                </c:pt>
                <c:pt idx="9360">
                  <c:v>12:47:48</c:v>
                </c:pt>
                <c:pt idx="9361">
                  <c:v>12:47:49</c:v>
                </c:pt>
                <c:pt idx="9362">
                  <c:v>12:47:50</c:v>
                </c:pt>
                <c:pt idx="9363">
                  <c:v>12:47:51</c:v>
                </c:pt>
                <c:pt idx="9364">
                  <c:v>12:47:52</c:v>
                </c:pt>
                <c:pt idx="9365">
                  <c:v>12:47:53</c:v>
                </c:pt>
                <c:pt idx="9366">
                  <c:v>12:47:54</c:v>
                </c:pt>
                <c:pt idx="9367">
                  <c:v>12:47:55</c:v>
                </c:pt>
                <c:pt idx="9368">
                  <c:v>12:47:56</c:v>
                </c:pt>
                <c:pt idx="9369">
                  <c:v>12:47:57</c:v>
                </c:pt>
                <c:pt idx="9370">
                  <c:v>12:47:58</c:v>
                </c:pt>
                <c:pt idx="9371">
                  <c:v>12:47:59</c:v>
                </c:pt>
                <c:pt idx="9372">
                  <c:v>12:48:00</c:v>
                </c:pt>
                <c:pt idx="9373">
                  <c:v>12:48:01</c:v>
                </c:pt>
                <c:pt idx="9374">
                  <c:v>12:48:02</c:v>
                </c:pt>
                <c:pt idx="9375">
                  <c:v>12:48:03</c:v>
                </c:pt>
                <c:pt idx="9376">
                  <c:v>12:48:04</c:v>
                </c:pt>
                <c:pt idx="9377">
                  <c:v>12:48:05</c:v>
                </c:pt>
                <c:pt idx="9378">
                  <c:v>12:48:06</c:v>
                </c:pt>
                <c:pt idx="9379">
                  <c:v>12:48:07</c:v>
                </c:pt>
                <c:pt idx="9380">
                  <c:v>12:48:08</c:v>
                </c:pt>
                <c:pt idx="9381">
                  <c:v>12:48:09</c:v>
                </c:pt>
                <c:pt idx="9382">
                  <c:v>12:48:10</c:v>
                </c:pt>
                <c:pt idx="9383">
                  <c:v>12:48:11</c:v>
                </c:pt>
                <c:pt idx="9384">
                  <c:v>12:48:12</c:v>
                </c:pt>
                <c:pt idx="9385">
                  <c:v>12:48:13</c:v>
                </c:pt>
                <c:pt idx="9386">
                  <c:v>12:48:14</c:v>
                </c:pt>
                <c:pt idx="9387">
                  <c:v>12:48:15</c:v>
                </c:pt>
                <c:pt idx="9388">
                  <c:v>12:48:16</c:v>
                </c:pt>
                <c:pt idx="9389">
                  <c:v>12:48:17</c:v>
                </c:pt>
                <c:pt idx="9390">
                  <c:v>12:48:18</c:v>
                </c:pt>
                <c:pt idx="9391">
                  <c:v>12:48:19</c:v>
                </c:pt>
                <c:pt idx="9392">
                  <c:v>12:48:20</c:v>
                </c:pt>
                <c:pt idx="9393">
                  <c:v>12:48:21</c:v>
                </c:pt>
                <c:pt idx="9394">
                  <c:v>12:48:22</c:v>
                </c:pt>
                <c:pt idx="9395">
                  <c:v>12:48:23</c:v>
                </c:pt>
                <c:pt idx="9396">
                  <c:v>12:48:24</c:v>
                </c:pt>
                <c:pt idx="9397">
                  <c:v>12:48:25</c:v>
                </c:pt>
                <c:pt idx="9398">
                  <c:v>12:48:26</c:v>
                </c:pt>
                <c:pt idx="9399">
                  <c:v>12:48:27</c:v>
                </c:pt>
                <c:pt idx="9400">
                  <c:v>12:48:28</c:v>
                </c:pt>
                <c:pt idx="9401">
                  <c:v>12:48:29</c:v>
                </c:pt>
                <c:pt idx="9402">
                  <c:v>12:48:30</c:v>
                </c:pt>
                <c:pt idx="9403">
                  <c:v>12:48:31</c:v>
                </c:pt>
                <c:pt idx="9404">
                  <c:v>12:48:32</c:v>
                </c:pt>
                <c:pt idx="9405">
                  <c:v>12:48:33</c:v>
                </c:pt>
                <c:pt idx="9406">
                  <c:v>12:48:34</c:v>
                </c:pt>
                <c:pt idx="9407">
                  <c:v>12:48:35</c:v>
                </c:pt>
                <c:pt idx="9408">
                  <c:v>12:48:36</c:v>
                </c:pt>
                <c:pt idx="9409">
                  <c:v>12:48:37</c:v>
                </c:pt>
                <c:pt idx="9410">
                  <c:v>12:48:38</c:v>
                </c:pt>
                <c:pt idx="9411">
                  <c:v>12:48:39</c:v>
                </c:pt>
                <c:pt idx="9412">
                  <c:v>12:48:40</c:v>
                </c:pt>
                <c:pt idx="9413">
                  <c:v>12:48:41</c:v>
                </c:pt>
                <c:pt idx="9414">
                  <c:v>12:48:42</c:v>
                </c:pt>
                <c:pt idx="9415">
                  <c:v>12:48:43</c:v>
                </c:pt>
                <c:pt idx="9416">
                  <c:v>12:48:44</c:v>
                </c:pt>
                <c:pt idx="9417">
                  <c:v>12:48:45</c:v>
                </c:pt>
                <c:pt idx="9418">
                  <c:v>12:48:46</c:v>
                </c:pt>
                <c:pt idx="9419">
                  <c:v>12:48:47</c:v>
                </c:pt>
                <c:pt idx="9420">
                  <c:v>12:48:48</c:v>
                </c:pt>
                <c:pt idx="9421">
                  <c:v>12:48:49</c:v>
                </c:pt>
                <c:pt idx="9422">
                  <c:v>12:48:50</c:v>
                </c:pt>
                <c:pt idx="9423">
                  <c:v>12:48:51</c:v>
                </c:pt>
                <c:pt idx="9424">
                  <c:v>12:48:52</c:v>
                </c:pt>
                <c:pt idx="9425">
                  <c:v>12:48:53</c:v>
                </c:pt>
                <c:pt idx="9426">
                  <c:v>12:48:54</c:v>
                </c:pt>
                <c:pt idx="9427">
                  <c:v>12:48:55</c:v>
                </c:pt>
                <c:pt idx="9428">
                  <c:v>12:48:56</c:v>
                </c:pt>
                <c:pt idx="9429">
                  <c:v>12:48:57</c:v>
                </c:pt>
                <c:pt idx="9430">
                  <c:v>12:48:58</c:v>
                </c:pt>
                <c:pt idx="9431">
                  <c:v>12:48:59</c:v>
                </c:pt>
                <c:pt idx="9432">
                  <c:v>12:49:00</c:v>
                </c:pt>
                <c:pt idx="9433">
                  <c:v>12:49:01</c:v>
                </c:pt>
                <c:pt idx="9434">
                  <c:v>12:49:02</c:v>
                </c:pt>
                <c:pt idx="9435">
                  <c:v>12:49:03</c:v>
                </c:pt>
                <c:pt idx="9436">
                  <c:v>12:49:04</c:v>
                </c:pt>
                <c:pt idx="9437">
                  <c:v>12:49:05</c:v>
                </c:pt>
                <c:pt idx="9438">
                  <c:v>12:49:06</c:v>
                </c:pt>
                <c:pt idx="9439">
                  <c:v>12:49:07</c:v>
                </c:pt>
                <c:pt idx="9440">
                  <c:v>12:49:08</c:v>
                </c:pt>
                <c:pt idx="9441">
                  <c:v>12:49:09</c:v>
                </c:pt>
                <c:pt idx="9442">
                  <c:v>12:49:10</c:v>
                </c:pt>
                <c:pt idx="9443">
                  <c:v>12:49:11</c:v>
                </c:pt>
                <c:pt idx="9444">
                  <c:v>12:49:12</c:v>
                </c:pt>
                <c:pt idx="9445">
                  <c:v>12:49:13</c:v>
                </c:pt>
                <c:pt idx="9446">
                  <c:v>12:49:14</c:v>
                </c:pt>
                <c:pt idx="9447">
                  <c:v>12:49:15</c:v>
                </c:pt>
                <c:pt idx="9448">
                  <c:v>12:49:16</c:v>
                </c:pt>
                <c:pt idx="9449">
                  <c:v>12:49:17</c:v>
                </c:pt>
                <c:pt idx="9450">
                  <c:v>12:49:18</c:v>
                </c:pt>
                <c:pt idx="9451">
                  <c:v>12:49:19</c:v>
                </c:pt>
                <c:pt idx="9452">
                  <c:v>12:49:20</c:v>
                </c:pt>
                <c:pt idx="9453">
                  <c:v>12:49:21</c:v>
                </c:pt>
                <c:pt idx="9454">
                  <c:v>12:49:22</c:v>
                </c:pt>
                <c:pt idx="9455">
                  <c:v>12:49:23</c:v>
                </c:pt>
                <c:pt idx="9456">
                  <c:v>12:49:24</c:v>
                </c:pt>
                <c:pt idx="9457">
                  <c:v>12:49:25</c:v>
                </c:pt>
                <c:pt idx="9458">
                  <c:v>12:49:26</c:v>
                </c:pt>
                <c:pt idx="9459">
                  <c:v>12:49:27</c:v>
                </c:pt>
                <c:pt idx="9460">
                  <c:v>12:49:28</c:v>
                </c:pt>
                <c:pt idx="9461">
                  <c:v>12:49:29</c:v>
                </c:pt>
                <c:pt idx="9462">
                  <c:v>12:49:30</c:v>
                </c:pt>
                <c:pt idx="9463">
                  <c:v>12:49:31</c:v>
                </c:pt>
                <c:pt idx="9464">
                  <c:v>12:49:32</c:v>
                </c:pt>
                <c:pt idx="9465">
                  <c:v>12:49:33</c:v>
                </c:pt>
                <c:pt idx="9466">
                  <c:v>12:49:34</c:v>
                </c:pt>
                <c:pt idx="9467">
                  <c:v>12:49:35</c:v>
                </c:pt>
                <c:pt idx="9468">
                  <c:v>12:49:36</c:v>
                </c:pt>
                <c:pt idx="9469">
                  <c:v>12:49:37</c:v>
                </c:pt>
                <c:pt idx="9470">
                  <c:v>12:49:38</c:v>
                </c:pt>
                <c:pt idx="9471">
                  <c:v>12:49:39</c:v>
                </c:pt>
                <c:pt idx="9472">
                  <c:v>12:49:40</c:v>
                </c:pt>
                <c:pt idx="9473">
                  <c:v>12:49:41</c:v>
                </c:pt>
                <c:pt idx="9474">
                  <c:v>12:49:42</c:v>
                </c:pt>
                <c:pt idx="9475">
                  <c:v>12:49:43</c:v>
                </c:pt>
                <c:pt idx="9476">
                  <c:v>12:49:44</c:v>
                </c:pt>
                <c:pt idx="9477">
                  <c:v>12:49:45</c:v>
                </c:pt>
                <c:pt idx="9478">
                  <c:v>12:49:46</c:v>
                </c:pt>
                <c:pt idx="9479">
                  <c:v>12:49:47</c:v>
                </c:pt>
                <c:pt idx="9480">
                  <c:v>12:49:48</c:v>
                </c:pt>
                <c:pt idx="9481">
                  <c:v>12:49:49</c:v>
                </c:pt>
                <c:pt idx="9482">
                  <c:v>12:49:50</c:v>
                </c:pt>
                <c:pt idx="9483">
                  <c:v>12:49:51</c:v>
                </c:pt>
                <c:pt idx="9484">
                  <c:v>12:49:52</c:v>
                </c:pt>
                <c:pt idx="9485">
                  <c:v>12:49:53</c:v>
                </c:pt>
                <c:pt idx="9486">
                  <c:v>12:49:54</c:v>
                </c:pt>
                <c:pt idx="9487">
                  <c:v>12:49:55</c:v>
                </c:pt>
                <c:pt idx="9488">
                  <c:v>12:49:56</c:v>
                </c:pt>
                <c:pt idx="9489">
                  <c:v>12:49:57</c:v>
                </c:pt>
                <c:pt idx="9490">
                  <c:v>12:49:58</c:v>
                </c:pt>
                <c:pt idx="9491">
                  <c:v>12:49:59</c:v>
                </c:pt>
                <c:pt idx="9492">
                  <c:v>12:50:00</c:v>
                </c:pt>
                <c:pt idx="9493">
                  <c:v>12:50:01</c:v>
                </c:pt>
                <c:pt idx="9494">
                  <c:v>12:50:02</c:v>
                </c:pt>
                <c:pt idx="9495">
                  <c:v>12:50:03</c:v>
                </c:pt>
                <c:pt idx="9496">
                  <c:v>12:50:04</c:v>
                </c:pt>
                <c:pt idx="9497">
                  <c:v>12:50:05</c:v>
                </c:pt>
                <c:pt idx="9498">
                  <c:v>12:50:06</c:v>
                </c:pt>
                <c:pt idx="9499">
                  <c:v>12:50:07</c:v>
                </c:pt>
                <c:pt idx="9500">
                  <c:v>12:50:08</c:v>
                </c:pt>
                <c:pt idx="9501">
                  <c:v>12:50:09</c:v>
                </c:pt>
                <c:pt idx="9502">
                  <c:v>12:50:10</c:v>
                </c:pt>
                <c:pt idx="9503">
                  <c:v>12:50:11</c:v>
                </c:pt>
                <c:pt idx="9504">
                  <c:v>12:50:12</c:v>
                </c:pt>
                <c:pt idx="9505">
                  <c:v>12:50:13</c:v>
                </c:pt>
                <c:pt idx="9506">
                  <c:v>12:50:14</c:v>
                </c:pt>
                <c:pt idx="9507">
                  <c:v>12:50:15</c:v>
                </c:pt>
                <c:pt idx="9508">
                  <c:v>12:50:16</c:v>
                </c:pt>
                <c:pt idx="9509">
                  <c:v>12:50:17</c:v>
                </c:pt>
                <c:pt idx="9510">
                  <c:v>12:50:18</c:v>
                </c:pt>
                <c:pt idx="9511">
                  <c:v>12:50:19</c:v>
                </c:pt>
                <c:pt idx="9512">
                  <c:v>12:50:20</c:v>
                </c:pt>
                <c:pt idx="9513">
                  <c:v>12:50:21</c:v>
                </c:pt>
                <c:pt idx="9514">
                  <c:v>12:50:22</c:v>
                </c:pt>
                <c:pt idx="9515">
                  <c:v>12:50:23</c:v>
                </c:pt>
                <c:pt idx="9516">
                  <c:v>12:50:24</c:v>
                </c:pt>
                <c:pt idx="9517">
                  <c:v>12:50:25</c:v>
                </c:pt>
                <c:pt idx="9518">
                  <c:v>12:50:26</c:v>
                </c:pt>
                <c:pt idx="9519">
                  <c:v>12:50:27</c:v>
                </c:pt>
                <c:pt idx="9520">
                  <c:v>12:50:28</c:v>
                </c:pt>
                <c:pt idx="9521">
                  <c:v>12:50:29</c:v>
                </c:pt>
                <c:pt idx="9522">
                  <c:v>12:50:30</c:v>
                </c:pt>
                <c:pt idx="9523">
                  <c:v>12:50:31</c:v>
                </c:pt>
                <c:pt idx="9524">
                  <c:v>12:50:32</c:v>
                </c:pt>
                <c:pt idx="9525">
                  <c:v>12:50:33</c:v>
                </c:pt>
                <c:pt idx="9526">
                  <c:v>12:50:34</c:v>
                </c:pt>
                <c:pt idx="9527">
                  <c:v>12:50:35</c:v>
                </c:pt>
                <c:pt idx="9528">
                  <c:v>12:50:36</c:v>
                </c:pt>
                <c:pt idx="9529">
                  <c:v>12:50:37</c:v>
                </c:pt>
                <c:pt idx="9530">
                  <c:v>12:50:38</c:v>
                </c:pt>
                <c:pt idx="9531">
                  <c:v>12:50:39</c:v>
                </c:pt>
                <c:pt idx="9532">
                  <c:v>12:50:40</c:v>
                </c:pt>
                <c:pt idx="9533">
                  <c:v>12:50:41</c:v>
                </c:pt>
                <c:pt idx="9534">
                  <c:v>12:50:42</c:v>
                </c:pt>
                <c:pt idx="9535">
                  <c:v>12:50:43</c:v>
                </c:pt>
                <c:pt idx="9536">
                  <c:v>12:50:44</c:v>
                </c:pt>
                <c:pt idx="9537">
                  <c:v>12:50:45</c:v>
                </c:pt>
                <c:pt idx="9538">
                  <c:v>12:50:46</c:v>
                </c:pt>
                <c:pt idx="9539">
                  <c:v>12:50:47</c:v>
                </c:pt>
                <c:pt idx="9540">
                  <c:v>12:50:48</c:v>
                </c:pt>
                <c:pt idx="9541">
                  <c:v>12:50:49</c:v>
                </c:pt>
                <c:pt idx="9542">
                  <c:v>12:50:50</c:v>
                </c:pt>
                <c:pt idx="9543">
                  <c:v>12:50:51</c:v>
                </c:pt>
                <c:pt idx="9544">
                  <c:v>12:50:52</c:v>
                </c:pt>
                <c:pt idx="9545">
                  <c:v>12:50:53</c:v>
                </c:pt>
                <c:pt idx="9546">
                  <c:v>12:50:54</c:v>
                </c:pt>
                <c:pt idx="9547">
                  <c:v>12:50:55</c:v>
                </c:pt>
                <c:pt idx="9548">
                  <c:v>12:50:56</c:v>
                </c:pt>
                <c:pt idx="9549">
                  <c:v>12:50:57</c:v>
                </c:pt>
                <c:pt idx="9550">
                  <c:v>12:50:58</c:v>
                </c:pt>
                <c:pt idx="9551">
                  <c:v>12:50:59</c:v>
                </c:pt>
                <c:pt idx="9552">
                  <c:v>12:51:00</c:v>
                </c:pt>
                <c:pt idx="9553">
                  <c:v>12:51:01</c:v>
                </c:pt>
                <c:pt idx="9554">
                  <c:v>12:51:02</c:v>
                </c:pt>
                <c:pt idx="9555">
                  <c:v>12:51:03</c:v>
                </c:pt>
                <c:pt idx="9556">
                  <c:v>12:51:04</c:v>
                </c:pt>
                <c:pt idx="9557">
                  <c:v>12:51:05</c:v>
                </c:pt>
                <c:pt idx="9558">
                  <c:v>12:51:06</c:v>
                </c:pt>
                <c:pt idx="9559">
                  <c:v>12:51:07</c:v>
                </c:pt>
                <c:pt idx="9560">
                  <c:v>12:51:08</c:v>
                </c:pt>
                <c:pt idx="9561">
                  <c:v>12:51:09</c:v>
                </c:pt>
                <c:pt idx="9562">
                  <c:v>12:51:10</c:v>
                </c:pt>
                <c:pt idx="9563">
                  <c:v>12:51:11</c:v>
                </c:pt>
                <c:pt idx="9564">
                  <c:v>12:51:12</c:v>
                </c:pt>
                <c:pt idx="9565">
                  <c:v>12:51:13</c:v>
                </c:pt>
                <c:pt idx="9566">
                  <c:v>12:51:14</c:v>
                </c:pt>
                <c:pt idx="9567">
                  <c:v>12:51:15</c:v>
                </c:pt>
                <c:pt idx="9568">
                  <c:v>12:51:16</c:v>
                </c:pt>
                <c:pt idx="9569">
                  <c:v>12:51:17</c:v>
                </c:pt>
                <c:pt idx="9570">
                  <c:v>12:51:18</c:v>
                </c:pt>
                <c:pt idx="9571">
                  <c:v>12:51:19</c:v>
                </c:pt>
                <c:pt idx="9572">
                  <c:v>12:51:20</c:v>
                </c:pt>
                <c:pt idx="9573">
                  <c:v>12:51:21</c:v>
                </c:pt>
                <c:pt idx="9574">
                  <c:v>12:51:22</c:v>
                </c:pt>
                <c:pt idx="9575">
                  <c:v>12:51:23</c:v>
                </c:pt>
                <c:pt idx="9576">
                  <c:v>12:51:24</c:v>
                </c:pt>
                <c:pt idx="9577">
                  <c:v>12:51:25</c:v>
                </c:pt>
                <c:pt idx="9578">
                  <c:v>12:51:26</c:v>
                </c:pt>
                <c:pt idx="9579">
                  <c:v>12:51:27</c:v>
                </c:pt>
                <c:pt idx="9580">
                  <c:v>12:51:28</c:v>
                </c:pt>
                <c:pt idx="9581">
                  <c:v>12:51:29</c:v>
                </c:pt>
                <c:pt idx="9582">
                  <c:v>12:51:30</c:v>
                </c:pt>
                <c:pt idx="9583">
                  <c:v>12:51:31</c:v>
                </c:pt>
                <c:pt idx="9584">
                  <c:v>12:51:32</c:v>
                </c:pt>
                <c:pt idx="9585">
                  <c:v>12:51:33</c:v>
                </c:pt>
                <c:pt idx="9586">
                  <c:v>12:51:34</c:v>
                </c:pt>
                <c:pt idx="9587">
                  <c:v>12:51:35</c:v>
                </c:pt>
                <c:pt idx="9588">
                  <c:v>12:51:36</c:v>
                </c:pt>
                <c:pt idx="9589">
                  <c:v>12:51:37</c:v>
                </c:pt>
                <c:pt idx="9590">
                  <c:v>12:51:38</c:v>
                </c:pt>
                <c:pt idx="9591">
                  <c:v>12:51:39</c:v>
                </c:pt>
                <c:pt idx="9592">
                  <c:v>12:51:40</c:v>
                </c:pt>
                <c:pt idx="9593">
                  <c:v>12:51:41</c:v>
                </c:pt>
                <c:pt idx="9594">
                  <c:v>12:51:42</c:v>
                </c:pt>
                <c:pt idx="9595">
                  <c:v>12:51:43</c:v>
                </c:pt>
                <c:pt idx="9596">
                  <c:v>12:51:44</c:v>
                </c:pt>
                <c:pt idx="9597">
                  <c:v>12:51:45</c:v>
                </c:pt>
                <c:pt idx="9598">
                  <c:v>12:51:46</c:v>
                </c:pt>
                <c:pt idx="9599">
                  <c:v>12:51:47</c:v>
                </c:pt>
                <c:pt idx="9600">
                  <c:v>12:51:48</c:v>
                </c:pt>
                <c:pt idx="9601">
                  <c:v>12:51:49</c:v>
                </c:pt>
                <c:pt idx="9602">
                  <c:v>12:51:50</c:v>
                </c:pt>
                <c:pt idx="9603">
                  <c:v>12:51:51</c:v>
                </c:pt>
                <c:pt idx="9604">
                  <c:v>12:51:52</c:v>
                </c:pt>
                <c:pt idx="9605">
                  <c:v>12:51:53</c:v>
                </c:pt>
                <c:pt idx="9606">
                  <c:v>12:51:54</c:v>
                </c:pt>
                <c:pt idx="9607">
                  <c:v>12:51:55</c:v>
                </c:pt>
                <c:pt idx="9608">
                  <c:v>12:51:56</c:v>
                </c:pt>
                <c:pt idx="9609">
                  <c:v>12:51:57</c:v>
                </c:pt>
                <c:pt idx="9610">
                  <c:v>12:51:58</c:v>
                </c:pt>
                <c:pt idx="9611">
                  <c:v>12:51:59</c:v>
                </c:pt>
                <c:pt idx="9612">
                  <c:v>12:52:00</c:v>
                </c:pt>
                <c:pt idx="9613">
                  <c:v>12:52:01</c:v>
                </c:pt>
                <c:pt idx="9614">
                  <c:v>12:52:02</c:v>
                </c:pt>
                <c:pt idx="9615">
                  <c:v>12:52:03</c:v>
                </c:pt>
                <c:pt idx="9616">
                  <c:v>12:52:04</c:v>
                </c:pt>
                <c:pt idx="9617">
                  <c:v>12:52:05</c:v>
                </c:pt>
                <c:pt idx="9618">
                  <c:v>12:52:06</c:v>
                </c:pt>
                <c:pt idx="9619">
                  <c:v>12:52:07</c:v>
                </c:pt>
                <c:pt idx="9620">
                  <c:v>12:52:08</c:v>
                </c:pt>
                <c:pt idx="9621">
                  <c:v>12:52:09</c:v>
                </c:pt>
                <c:pt idx="9622">
                  <c:v>12:52:10</c:v>
                </c:pt>
                <c:pt idx="9623">
                  <c:v>12:52:11</c:v>
                </c:pt>
                <c:pt idx="9624">
                  <c:v>12:52:12</c:v>
                </c:pt>
                <c:pt idx="9625">
                  <c:v>12:52:13</c:v>
                </c:pt>
                <c:pt idx="9626">
                  <c:v>12:52:14</c:v>
                </c:pt>
                <c:pt idx="9627">
                  <c:v>12:52:15</c:v>
                </c:pt>
                <c:pt idx="9628">
                  <c:v>12:52:16</c:v>
                </c:pt>
                <c:pt idx="9629">
                  <c:v>12:52:17</c:v>
                </c:pt>
                <c:pt idx="9630">
                  <c:v>12:52:18</c:v>
                </c:pt>
                <c:pt idx="9631">
                  <c:v>12:52:19</c:v>
                </c:pt>
                <c:pt idx="9632">
                  <c:v>12:52:20</c:v>
                </c:pt>
                <c:pt idx="9633">
                  <c:v>12:52:21</c:v>
                </c:pt>
                <c:pt idx="9634">
                  <c:v>12:52:22</c:v>
                </c:pt>
                <c:pt idx="9635">
                  <c:v>12:52:23</c:v>
                </c:pt>
                <c:pt idx="9636">
                  <c:v>12:52:24</c:v>
                </c:pt>
                <c:pt idx="9637">
                  <c:v>12:52:25</c:v>
                </c:pt>
                <c:pt idx="9638">
                  <c:v>12:52:26</c:v>
                </c:pt>
                <c:pt idx="9639">
                  <c:v>12:52:27</c:v>
                </c:pt>
                <c:pt idx="9640">
                  <c:v>12:52:28</c:v>
                </c:pt>
                <c:pt idx="9641">
                  <c:v>12:52:29</c:v>
                </c:pt>
                <c:pt idx="9642">
                  <c:v>12:52:30</c:v>
                </c:pt>
                <c:pt idx="9643">
                  <c:v>12:52:31</c:v>
                </c:pt>
                <c:pt idx="9644">
                  <c:v>12:52:32</c:v>
                </c:pt>
                <c:pt idx="9645">
                  <c:v>12:52:33</c:v>
                </c:pt>
                <c:pt idx="9646">
                  <c:v>12:52:34</c:v>
                </c:pt>
                <c:pt idx="9647">
                  <c:v>12:52:35</c:v>
                </c:pt>
                <c:pt idx="9648">
                  <c:v>12:52:36</c:v>
                </c:pt>
                <c:pt idx="9649">
                  <c:v>12:52:37</c:v>
                </c:pt>
                <c:pt idx="9650">
                  <c:v>12:52:38</c:v>
                </c:pt>
                <c:pt idx="9651">
                  <c:v>12:52:39</c:v>
                </c:pt>
                <c:pt idx="9652">
                  <c:v>12:52:40</c:v>
                </c:pt>
                <c:pt idx="9653">
                  <c:v>12:52:41</c:v>
                </c:pt>
                <c:pt idx="9654">
                  <c:v>12:52:42</c:v>
                </c:pt>
                <c:pt idx="9655">
                  <c:v>12:52:43</c:v>
                </c:pt>
                <c:pt idx="9656">
                  <c:v>12:52:44</c:v>
                </c:pt>
                <c:pt idx="9657">
                  <c:v>12:52:45</c:v>
                </c:pt>
                <c:pt idx="9658">
                  <c:v>12:52:46</c:v>
                </c:pt>
                <c:pt idx="9659">
                  <c:v>12:52:47</c:v>
                </c:pt>
                <c:pt idx="9660">
                  <c:v>12:52:48</c:v>
                </c:pt>
                <c:pt idx="9661">
                  <c:v>12:52:49</c:v>
                </c:pt>
                <c:pt idx="9662">
                  <c:v>12:52:50</c:v>
                </c:pt>
                <c:pt idx="9663">
                  <c:v>12:52:51</c:v>
                </c:pt>
                <c:pt idx="9664">
                  <c:v>12:52:52</c:v>
                </c:pt>
                <c:pt idx="9665">
                  <c:v>12:52:53</c:v>
                </c:pt>
                <c:pt idx="9666">
                  <c:v>12:52:54</c:v>
                </c:pt>
                <c:pt idx="9667">
                  <c:v>12:52:55</c:v>
                </c:pt>
                <c:pt idx="9668">
                  <c:v>12:52:56</c:v>
                </c:pt>
                <c:pt idx="9669">
                  <c:v>12:52:57</c:v>
                </c:pt>
                <c:pt idx="9670">
                  <c:v>12:52:58</c:v>
                </c:pt>
                <c:pt idx="9671">
                  <c:v>12:52:59</c:v>
                </c:pt>
                <c:pt idx="9672">
                  <c:v>12:53:00</c:v>
                </c:pt>
                <c:pt idx="9673">
                  <c:v>12:53:01</c:v>
                </c:pt>
                <c:pt idx="9674">
                  <c:v>12:53:02</c:v>
                </c:pt>
                <c:pt idx="9675">
                  <c:v>12:53:03</c:v>
                </c:pt>
                <c:pt idx="9676">
                  <c:v>12:53:04</c:v>
                </c:pt>
                <c:pt idx="9677">
                  <c:v>12:53:05</c:v>
                </c:pt>
                <c:pt idx="9678">
                  <c:v>12:53:06</c:v>
                </c:pt>
                <c:pt idx="9679">
                  <c:v>12:53:07</c:v>
                </c:pt>
                <c:pt idx="9680">
                  <c:v>12:53:08</c:v>
                </c:pt>
                <c:pt idx="9681">
                  <c:v>12:53:09</c:v>
                </c:pt>
                <c:pt idx="9682">
                  <c:v>12:53:10</c:v>
                </c:pt>
                <c:pt idx="9683">
                  <c:v>12:53:11</c:v>
                </c:pt>
                <c:pt idx="9684">
                  <c:v>12:53:12</c:v>
                </c:pt>
                <c:pt idx="9685">
                  <c:v>12:53:13</c:v>
                </c:pt>
                <c:pt idx="9686">
                  <c:v>12:53:14</c:v>
                </c:pt>
                <c:pt idx="9687">
                  <c:v>12:53:15</c:v>
                </c:pt>
                <c:pt idx="9688">
                  <c:v>12:53:16</c:v>
                </c:pt>
                <c:pt idx="9689">
                  <c:v>12:53:17</c:v>
                </c:pt>
                <c:pt idx="9690">
                  <c:v>12:53:18</c:v>
                </c:pt>
                <c:pt idx="9691">
                  <c:v>12:53:19</c:v>
                </c:pt>
                <c:pt idx="9692">
                  <c:v>12:53:20</c:v>
                </c:pt>
                <c:pt idx="9693">
                  <c:v>12:53:21</c:v>
                </c:pt>
                <c:pt idx="9694">
                  <c:v>12:53:22</c:v>
                </c:pt>
                <c:pt idx="9695">
                  <c:v>12:53:23</c:v>
                </c:pt>
                <c:pt idx="9696">
                  <c:v>12:53:24</c:v>
                </c:pt>
                <c:pt idx="9697">
                  <c:v>12:53:25</c:v>
                </c:pt>
                <c:pt idx="9698">
                  <c:v>12:53:26</c:v>
                </c:pt>
                <c:pt idx="9699">
                  <c:v>12:53:27</c:v>
                </c:pt>
                <c:pt idx="9700">
                  <c:v>12:53:28</c:v>
                </c:pt>
                <c:pt idx="9701">
                  <c:v>12:53:29</c:v>
                </c:pt>
                <c:pt idx="9702">
                  <c:v>12:53:30</c:v>
                </c:pt>
                <c:pt idx="9703">
                  <c:v>12:53:31</c:v>
                </c:pt>
                <c:pt idx="9704">
                  <c:v>12:53:32</c:v>
                </c:pt>
                <c:pt idx="9705">
                  <c:v>12:53:33</c:v>
                </c:pt>
                <c:pt idx="9706">
                  <c:v>12:53:34</c:v>
                </c:pt>
                <c:pt idx="9707">
                  <c:v>12:53:35</c:v>
                </c:pt>
                <c:pt idx="9708">
                  <c:v>12:53:36</c:v>
                </c:pt>
                <c:pt idx="9709">
                  <c:v>12:53:37</c:v>
                </c:pt>
                <c:pt idx="9710">
                  <c:v>12:53:38</c:v>
                </c:pt>
                <c:pt idx="9711">
                  <c:v>12:53:39</c:v>
                </c:pt>
                <c:pt idx="9712">
                  <c:v>12:53:40</c:v>
                </c:pt>
                <c:pt idx="9713">
                  <c:v>12:53:41</c:v>
                </c:pt>
                <c:pt idx="9714">
                  <c:v>12:53:42</c:v>
                </c:pt>
                <c:pt idx="9715">
                  <c:v>12:53:43</c:v>
                </c:pt>
                <c:pt idx="9716">
                  <c:v>12:53:44</c:v>
                </c:pt>
                <c:pt idx="9717">
                  <c:v>12:53:45</c:v>
                </c:pt>
                <c:pt idx="9718">
                  <c:v>12:53:46</c:v>
                </c:pt>
                <c:pt idx="9719">
                  <c:v>12:53:47</c:v>
                </c:pt>
                <c:pt idx="9720">
                  <c:v>12:53:48</c:v>
                </c:pt>
                <c:pt idx="9721">
                  <c:v>12:53:49</c:v>
                </c:pt>
                <c:pt idx="9722">
                  <c:v>12:53:50</c:v>
                </c:pt>
                <c:pt idx="9723">
                  <c:v>12:53:51</c:v>
                </c:pt>
                <c:pt idx="9724">
                  <c:v>12:53:52</c:v>
                </c:pt>
                <c:pt idx="9725">
                  <c:v>12:53:53</c:v>
                </c:pt>
                <c:pt idx="9726">
                  <c:v>12:53:54</c:v>
                </c:pt>
                <c:pt idx="9727">
                  <c:v>12:53:55</c:v>
                </c:pt>
                <c:pt idx="9728">
                  <c:v>12:53:56</c:v>
                </c:pt>
                <c:pt idx="9729">
                  <c:v>12:53:57</c:v>
                </c:pt>
                <c:pt idx="9730">
                  <c:v>12:53:58</c:v>
                </c:pt>
                <c:pt idx="9731">
                  <c:v>12:53:59</c:v>
                </c:pt>
                <c:pt idx="9732">
                  <c:v>12:54:00</c:v>
                </c:pt>
                <c:pt idx="9733">
                  <c:v>12:54:01</c:v>
                </c:pt>
                <c:pt idx="9734">
                  <c:v>12:54:02</c:v>
                </c:pt>
                <c:pt idx="9735">
                  <c:v>12:54:03</c:v>
                </c:pt>
                <c:pt idx="9736">
                  <c:v>12:54:04</c:v>
                </c:pt>
                <c:pt idx="9737">
                  <c:v>12:54:05</c:v>
                </c:pt>
                <c:pt idx="9738">
                  <c:v>12:54:06</c:v>
                </c:pt>
                <c:pt idx="9739">
                  <c:v>12:54:07</c:v>
                </c:pt>
                <c:pt idx="9740">
                  <c:v>12:54:08</c:v>
                </c:pt>
                <c:pt idx="9741">
                  <c:v>12:54:09</c:v>
                </c:pt>
                <c:pt idx="9742">
                  <c:v>12:54:10</c:v>
                </c:pt>
                <c:pt idx="9743">
                  <c:v>12:54:11</c:v>
                </c:pt>
                <c:pt idx="9744">
                  <c:v>12:54:12</c:v>
                </c:pt>
                <c:pt idx="9745">
                  <c:v>12:54:13</c:v>
                </c:pt>
                <c:pt idx="9746">
                  <c:v>12:54:14</c:v>
                </c:pt>
                <c:pt idx="9747">
                  <c:v>12:54:15</c:v>
                </c:pt>
                <c:pt idx="9748">
                  <c:v>12:54:16</c:v>
                </c:pt>
                <c:pt idx="9749">
                  <c:v>12:54:17</c:v>
                </c:pt>
                <c:pt idx="9750">
                  <c:v>12:54:18</c:v>
                </c:pt>
                <c:pt idx="9751">
                  <c:v>12:54:19</c:v>
                </c:pt>
                <c:pt idx="9752">
                  <c:v>12:54:20</c:v>
                </c:pt>
                <c:pt idx="9753">
                  <c:v>12:54:21</c:v>
                </c:pt>
                <c:pt idx="9754">
                  <c:v>12:54:22</c:v>
                </c:pt>
                <c:pt idx="9755">
                  <c:v>12:54:23</c:v>
                </c:pt>
                <c:pt idx="9756">
                  <c:v>12:54:24</c:v>
                </c:pt>
                <c:pt idx="9757">
                  <c:v>12:54:25</c:v>
                </c:pt>
                <c:pt idx="9758">
                  <c:v>12:54:26</c:v>
                </c:pt>
                <c:pt idx="9759">
                  <c:v>12:54:27</c:v>
                </c:pt>
                <c:pt idx="9760">
                  <c:v>12:54:28</c:v>
                </c:pt>
                <c:pt idx="9761">
                  <c:v>12:54:29</c:v>
                </c:pt>
                <c:pt idx="9762">
                  <c:v>12:54:30</c:v>
                </c:pt>
                <c:pt idx="9763">
                  <c:v>12:54:31</c:v>
                </c:pt>
                <c:pt idx="9764">
                  <c:v>12:54:32</c:v>
                </c:pt>
                <c:pt idx="9765">
                  <c:v>12:54:33</c:v>
                </c:pt>
                <c:pt idx="9766">
                  <c:v>12:54:34</c:v>
                </c:pt>
                <c:pt idx="9767">
                  <c:v>12:54:35</c:v>
                </c:pt>
                <c:pt idx="9768">
                  <c:v>12:54:36</c:v>
                </c:pt>
                <c:pt idx="9769">
                  <c:v>12:54:37</c:v>
                </c:pt>
                <c:pt idx="9770">
                  <c:v>12:54:38</c:v>
                </c:pt>
                <c:pt idx="9771">
                  <c:v>12:54:39</c:v>
                </c:pt>
                <c:pt idx="9772">
                  <c:v>12:54:40</c:v>
                </c:pt>
                <c:pt idx="9773">
                  <c:v>12:54:41</c:v>
                </c:pt>
                <c:pt idx="9774">
                  <c:v>12:54:42</c:v>
                </c:pt>
                <c:pt idx="9775">
                  <c:v>12:54:43</c:v>
                </c:pt>
                <c:pt idx="9776">
                  <c:v>12:54:44</c:v>
                </c:pt>
                <c:pt idx="9777">
                  <c:v>12:54:45</c:v>
                </c:pt>
                <c:pt idx="9778">
                  <c:v>12:54:46</c:v>
                </c:pt>
                <c:pt idx="9779">
                  <c:v>12:54:47</c:v>
                </c:pt>
                <c:pt idx="9780">
                  <c:v>12:54:48</c:v>
                </c:pt>
                <c:pt idx="9781">
                  <c:v>12:54:49</c:v>
                </c:pt>
                <c:pt idx="9782">
                  <c:v>12:54:50</c:v>
                </c:pt>
                <c:pt idx="9783">
                  <c:v>12:54:51</c:v>
                </c:pt>
                <c:pt idx="9784">
                  <c:v>12:54:52</c:v>
                </c:pt>
                <c:pt idx="9785">
                  <c:v>12:54:53</c:v>
                </c:pt>
                <c:pt idx="9786">
                  <c:v>12:54:54</c:v>
                </c:pt>
                <c:pt idx="9787">
                  <c:v>12:54:55</c:v>
                </c:pt>
                <c:pt idx="9788">
                  <c:v>12:54:56</c:v>
                </c:pt>
                <c:pt idx="9789">
                  <c:v>12:54:57</c:v>
                </c:pt>
                <c:pt idx="9790">
                  <c:v>12:54:58</c:v>
                </c:pt>
                <c:pt idx="9791">
                  <c:v>12:54:59</c:v>
                </c:pt>
                <c:pt idx="9792">
                  <c:v>12:55:00</c:v>
                </c:pt>
                <c:pt idx="9793">
                  <c:v>12:55:01</c:v>
                </c:pt>
                <c:pt idx="9794">
                  <c:v>12:55:02</c:v>
                </c:pt>
                <c:pt idx="9795">
                  <c:v>12:55:03</c:v>
                </c:pt>
                <c:pt idx="9796">
                  <c:v>12:55:04</c:v>
                </c:pt>
                <c:pt idx="9797">
                  <c:v>12:55:05</c:v>
                </c:pt>
                <c:pt idx="9798">
                  <c:v>12:55:06</c:v>
                </c:pt>
                <c:pt idx="9799">
                  <c:v>12:55:07</c:v>
                </c:pt>
                <c:pt idx="9800">
                  <c:v>12:55:08</c:v>
                </c:pt>
                <c:pt idx="9801">
                  <c:v>12:55:09</c:v>
                </c:pt>
                <c:pt idx="9802">
                  <c:v>12:55:10</c:v>
                </c:pt>
                <c:pt idx="9803">
                  <c:v>12:55:11</c:v>
                </c:pt>
                <c:pt idx="9804">
                  <c:v>12:55:12</c:v>
                </c:pt>
                <c:pt idx="9805">
                  <c:v>12:55:13</c:v>
                </c:pt>
                <c:pt idx="9806">
                  <c:v>12:55:14</c:v>
                </c:pt>
                <c:pt idx="9807">
                  <c:v>12:55:15</c:v>
                </c:pt>
                <c:pt idx="9808">
                  <c:v>12:55:16</c:v>
                </c:pt>
                <c:pt idx="9809">
                  <c:v>12:55:17</c:v>
                </c:pt>
                <c:pt idx="9810">
                  <c:v>12:55:18</c:v>
                </c:pt>
                <c:pt idx="9811">
                  <c:v>12:55:19</c:v>
                </c:pt>
                <c:pt idx="9812">
                  <c:v>12:55:20</c:v>
                </c:pt>
                <c:pt idx="9813">
                  <c:v>12:55:21</c:v>
                </c:pt>
                <c:pt idx="9814">
                  <c:v>12:55:22</c:v>
                </c:pt>
                <c:pt idx="9815">
                  <c:v>12:55:23</c:v>
                </c:pt>
                <c:pt idx="9816">
                  <c:v>12:55:24</c:v>
                </c:pt>
                <c:pt idx="9817">
                  <c:v>12:55:25</c:v>
                </c:pt>
                <c:pt idx="9818">
                  <c:v>12:55:26</c:v>
                </c:pt>
                <c:pt idx="9819">
                  <c:v>12:55:27</c:v>
                </c:pt>
                <c:pt idx="9820">
                  <c:v>12:55:28</c:v>
                </c:pt>
                <c:pt idx="9821">
                  <c:v>12:55:29</c:v>
                </c:pt>
                <c:pt idx="9822">
                  <c:v>12:55:30</c:v>
                </c:pt>
                <c:pt idx="9823">
                  <c:v>12:55:31</c:v>
                </c:pt>
                <c:pt idx="9824">
                  <c:v>12:55:32</c:v>
                </c:pt>
                <c:pt idx="9825">
                  <c:v>12:55:33</c:v>
                </c:pt>
                <c:pt idx="9826">
                  <c:v>12:55:34</c:v>
                </c:pt>
                <c:pt idx="9827">
                  <c:v>12:55:35</c:v>
                </c:pt>
                <c:pt idx="9828">
                  <c:v>12:55:36</c:v>
                </c:pt>
                <c:pt idx="9829">
                  <c:v>12:55:37</c:v>
                </c:pt>
                <c:pt idx="9830">
                  <c:v>12:55:38</c:v>
                </c:pt>
                <c:pt idx="9831">
                  <c:v>12:55:39</c:v>
                </c:pt>
                <c:pt idx="9832">
                  <c:v>12:55:40</c:v>
                </c:pt>
                <c:pt idx="9833">
                  <c:v>12:55:41</c:v>
                </c:pt>
                <c:pt idx="9834">
                  <c:v>12:55:42</c:v>
                </c:pt>
                <c:pt idx="9835">
                  <c:v>12:55:43</c:v>
                </c:pt>
                <c:pt idx="9836">
                  <c:v>12:55:44</c:v>
                </c:pt>
                <c:pt idx="9837">
                  <c:v>12:55:45</c:v>
                </c:pt>
                <c:pt idx="9838">
                  <c:v>12:55:46</c:v>
                </c:pt>
                <c:pt idx="9839">
                  <c:v>12:55:47</c:v>
                </c:pt>
                <c:pt idx="9840">
                  <c:v>12:55:48</c:v>
                </c:pt>
                <c:pt idx="9841">
                  <c:v>12:55:49</c:v>
                </c:pt>
                <c:pt idx="9842">
                  <c:v>12:55:50</c:v>
                </c:pt>
                <c:pt idx="9843">
                  <c:v>12:55:51</c:v>
                </c:pt>
                <c:pt idx="9844">
                  <c:v>12:55:52</c:v>
                </c:pt>
                <c:pt idx="9845">
                  <c:v>12:55:53</c:v>
                </c:pt>
                <c:pt idx="9846">
                  <c:v>12:55:54</c:v>
                </c:pt>
                <c:pt idx="9847">
                  <c:v>12:55:55</c:v>
                </c:pt>
                <c:pt idx="9848">
                  <c:v>12:55:56</c:v>
                </c:pt>
                <c:pt idx="9849">
                  <c:v>12:55:57</c:v>
                </c:pt>
                <c:pt idx="9850">
                  <c:v>12:55:58</c:v>
                </c:pt>
                <c:pt idx="9851">
                  <c:v>12:55:59</c:v>
                </c:pt>
                <c:pt idx="9852">
                  <c:v>12:56:00</c:v>
                </c:pt>
                <c:pt idx="9853">
                  <c:v>12:56:01</c:v>
                </c:pt>
                <c:pt idx="9854">
                  <c:v>12:56:02</c:v>
                </c:pt>
                <c:pt idx="9855">
                  <c:v>12:56:03</c:v>
                </c:pt>
                <c:pt idx="9856">
                  <c:v>12:56:04</c:v>
                </c:pt>
                <c:pt idx="9857">
                  <c:v>12:56:05</c:v>
                </c:pt>
                <c:pt idx="9858">
                  <c:v>12:56:06</c:v>
                </c:pt>
                <c:pt idx="9859">
                  <c:v>12:56:07</c:v>
                </c:pt>
                <c:pt idx="9860">
                  <c:v>12:56:08</c:v>
                </c:pt>
                <c:pt idx="9861">
                  <c:v>12:56:09</c:v>
                </c:pt>
                <c:pt idx="9862">
                  <c:v>12:56:10</c:v>
                </c:pt>
                <c:pt idx="9863">
                  <c:v>12:56:11</c:v>
                </c:pt>
                <c:pt idx="9864">
                  <c:v>12:56:12</c:v>
                </c:pt>
                <c:pt idx="9865">
                  <c:v>12:56:13</c:v>
                </c:pt>
                <c:pt idx="9866">
                  <c:v>12:56:14</c:v>
                </c:pt>
                <c:pt idx="9867">
                  <c:v>12:56:15</c:v>
                </c:pt>
                <c:pt idx="9868">
                  <c:v>12:56:16</c:v>
                </c:pt>
                <c:pt idx="9869">
                  <c:v>12:56:17</c:v>
                </c:pt>
                <c:pt idx="9870">
                  <c:v>12:56:18</c:v>
                </c:pt>
                <c:pt idx="9871">
                  <c:v>12:56:19</c:v>
                </c:pt>
                <c:pt idx="9872">
                  <c:v>12:56:20</c:v>
                </c:pt>
                <c:pt idx="9873">
                  <c:v>12:56:21</c:v>
                </c:pt>
                <c:pt idx="9874">
                  <c:v>12:56:22</c:v>
                </c:pt>
                <c:pt idx="9875">
                  <c:v>12:56:23</c:v>
                </c:pt>
                <c:pt idx="9876">
                  <c:v>12:56:24</c:v>
                </c:pt>
                <c:pt idx="9877">
                  <c:v>12:56:25</c:v>
                </c:pt>
                <c:pt idx="9878">
                  <c:v>12:56:26</c:v>
                </c:pt>
                <c:pt idx="9879">
                  <c:v>12:56:27</c:v>
                </c:pt>
                <c:pt idx="9880">
                  <c:v>12:56:28</c:v>
                </c:pt>
                <c:pt idx="9881">
                  <c:v>12:56:29</c:v>
                </c:pt>
                <c:pt idx="9882">
                  <c:v>12:56:30</c:v>
                </c:pt>
                <c:pt idx="9883">
                  <c:v>12:56:31</c:v>
                </c:pt>
                <c:pt idx="9884">
                  <c:v>12:56:32</c:v>
                </c:pt>
                <c:pt idx="9885">
                  <c:v>12:56:33</c:v>
                </c:pt>
                <c:pt idx="9886">
                  <c:v>12:56:34</c:v>
                </c:pt>
                <c:pt idx="9887">
                  <c:v>12:56:35</c:v>
                </c:pt>
                <c:pt idx="9888">
                  <c:v>12:56:36</c:v>
                </c:pt>
                <c:pt idx="9889">
                  <c:v>12:56:37</c:v>
                </c:pt>
                <c:pt idx="9890">
                  <c:v>12:56:38</c:v>
                </c:pt>
                <c:pt idx="9891">
                  <c:v>12:56:39</c:v>
                </c:pt>
                <c:pt idx="9892">
                  <c:v>12:56:40</c:v>
                </c:pt>
                <c:pt idx="9893">
                  <c:v>12:56:41</c:v>
                </c:pt>
                <c:pt idx="9894">
                  <c:v>12:56:42</c:v>
                </c:pt>
                <c:pt idx="9895">
                  <c:v>12:56:43</c:v>
                </c:pt>
                <c:pt idx="9896">
                  <c:v>12:56:44</c:v>
                </c:pt>
                <c:pt idx="9897">
                  <c:v>12:56:45</c:v>
                </c:pt>
                <c:pt idx="9898">
                  <c:v>12:56:46</c:v>
                </c:pt>
                <c:pt idx="9899">
                  <c:v>12:56:47</c:v>
                </c:pt>
                <c:pt idx="9900">
                  <c:v>12:56:48</c:v>
                </c:pt>
                <c:pt idx="9901">
                  <c:v>12:56:49</c:v>
                </c:pt>
                <c:pt idx="9902">
                  <c:v>12:56:50</c:v>
                </c:pt>
                <c:pt idx="9903">
                  <c:v>12:56:51</c:v>
                </c:pt>
                <c:pt idx="9904">
                  <c:v>12:56:52</c:v>
                </c:pt>
                <c:pt idx="9905">
                  <c:v>12:56:53</c:v>
                </c:pt>
                <c:pt idx="9906">
                  <c:v>12:56:54</c:v>
                </c:pt>
                <c:pt idx="9907">
                  <c:v>12:56:55</c:v>
                </c:pt>
                <c:pt idx="9908">
                  <c:v>12:56:56</c:v>
                </c:pt>
                <c:pt idx="9909">
                  <c:v>12:56:57</c:v>
                </c:pt>
                <c:pt idx="9910">
                  <c:v>12:56:58</c:v>
                </c:pt>
                <c:pt idx="9911">
                  <c:v>12:56:59</c:v>
                </c:pt>
                <c:pt idx="9912">
                  <c:v>12:57:00</c:v>
                </c:pt>
                <c:pt idx="9913">
                  <c:v>12:57:01</c:v>
                </c:pt>
                <c:pt idx="9914">
                  <c:v>12:57:02</c:v>
                </c:pt>
                <c:pt idx="9915">
                  <c:v>12:57:03</c:v>
                </c:pt>
                <c:pt idx="9916">
                  <c:v>12:57:04</c:v>
                </c:pt>
                <c:pt idx="9917">
                  <c:v>12:57:05</c:v>
                </c:pt>
                <c:pt idx="9918">
                  <c:v>12:57:06</c:v>
                </c:pt>
                <c:pt idx="9919">
                  <c:v>12:57:07</c:v>
                </c:pt>
                <c:pt idx="9920">
                  <c:v>12:57:08</c:v>
                </c:pt>
                <c:pt idx="9921">
                  <c:v>12:57:09</c:v>
                </c:pt>
                <c:pt idx="9922">
                  <c:v>12:57:10</c:v>
                </c:pt>
                <c:pt idx="9923">
                  <c:v>12:57:11</c:v>
                </c:pt>
                <c:pt idx="9924">
                  <c:v>12:57:12</c:v>
                </c:pt>
                <c:pt idx="9925">
                  <c:v>12:57:13</c:v>
                </c:pt>
                <c:pt idx="9926">
                  <c:v>12:57:14</c:v>
                </c:pt>
                <c:pt idx="9927">
                  <c:v>12:57:15</c:v>
                </c:pt>
                <c:pt idx="9928">
                  <c:v>12:57:16</c:v>
                </c:pt>
                <c:pt idx="9929">
                  <c:v>12:57:17</c:v>
                </c:pt>
                <c:pt idx="9930">
                  <c:v>12:57:18</c:v>
                </c:pt>
                <c:pt idx="9931">
                  <c:v>12:57:19</c:v>
                </c:pt>
                <c:pt idx="9932">
                  <c:v>12:57:20</c:v>
                </c:pt>
                <c:pt idx="9933">
                  <c:v>12:57:21</c:v>
                </c:pt>
                <c:pt idx="9934">
                  <c:v>12:57:22</c:v>
                </c:pt>
                <c:pt idx="9935">
                  <c:v>12:57:23</c:v>
                </c:pt>
                <c:pt idx="9936">
                  <c:v>12:57:24</c:v>
                </c:pt>
                <c:pt idx="9937">
                  <c:v>12:57:25</c:v>
                </c:pt>
                <c:pt idx="9938">
                  <c:v>12:57:26</c:v>
                </c:pt>
                <c:pt idx="9939">
                  <c:v>12:57:27</c:v>
                </c:pt>
                <c:pt idx="9940">
                  <c:v>12:57:28</c:v>
                </c:pt>
                <c:pt idx="9941">
                  <c:v>12:57:29</c:v>
                </c:pt>
                <c:pt idx="9942">
                  <c:v>12:57:30</c:v>
                </c:pt>
                <c:pt idx="9943">
                  <c:v>12:57:31</c:v>
                </c:pt>
                <c:pt idx="9944">
                  <c:v>12:57:32</c:v>
                </c:pt>
                <c:pt idx="9945">
                  <c:v>12:57:33</c:v>
                </c:pt>
                <c:pt idx="9946">
                  <c:v>12:57:34</c:v>
                </c:pt>
                <c:pt idx="9947">
                  <c:v>12:57:35</c:v>
                </c:pt>
                <c:pt idx="9948">
                  <c:v>12:57:36</c:v>
                </c:pt>
                <c:pt idx="9949">
                  <c:v>12:57:37</c:v>
                </c:pt>
                <c:pt idx="9950">
                  <c:v>12:57:38</c:v>
                </c:pt>
                <c:pt idx="9951">
                  <c:v>12:57:39</c:v>
                </c:pt>
                <c:pt idx="9952">
                  <c:v>12:57:40</c:v>
                </c:pt>
                <c:pt idx="9953">
                  <c:v>12:57:41</c:v>
                </c:pt>
                <c:pt idx="9954">
                  <c:v>12:57:42</c:v>
                </c:pt>
                <c:pt idx="9955">
                  <c:v>12:57:43</c:v>
                </c:pt>
                <c:pt idx="9956">
                  <c:v>12:57:44</c:v>
                </c:pt>
                <c:pt idx="9957">
                  <c:v>12:57:45</c:v>
                </c:pt>
                <c:pt idx="9958">
                  <c:v>12:57:46</c:v>
                </c:pt>
                <c:pt idx="9959">
                  <c:v>12:57:47</c:v>
                </c:pt>
                <c:pt idx="9960">
                  <c:v>12:57:48</c:v>
                </c:pt>
                <c:pt idx="9961">
                  <c:v>12:57:49</c:v>
                </c:pt>
                <c:pt idx="9962">
                  <c:v>12:57:50</c:v>
                </c:pt>
                <c:pt idx="9963">
                  <c:v>12:57:51</c:v>
                </c:pt>
                <c:pt idx="9964">
                  <c:v>12:57:52</c:v>
                </c:pt>
                <c:pt idx="9965">
                  <c:v>12:57:53</c:v>
                </c:pt>
                <c:pt idx="9966">
                  <c:v>12:57:54</c:v>
                </c:pt>
                <c:pt idx="9967">
                  <c:v>12:57:55</c:v>
                </c:pt>
                <c:pt idx="9968">
                  <c:v>12:57:56</c:v>
                </c:pt>
                <c:pt idx="9969">
                  <c:v>12:57:57</c:v>
                </c:pt>
                <c:pt idx="9970">
                  <c:v>12:57:58</c:v>
                </c:pt>
                <c:pt idx="9971">
                  <c:v>12:57:59</c:v>
                </c:pt>
                <c:pt idx="9972">
                  <c:v>12:58:00</c:v>
                </c:pt>
                <c:pt idx="9973">
                  <c:v>12:58:01</c:v>
                </c:pt>
                <c:pt idx="9974">
                  <c:v>12:58:02</c:v>
                </c:pt>
                <c:pt idx="9975">
                  <c:v>12:58:03</c:v>
                </c:pt>
                <c:pt idx="9976">
                  <c:v>12:58:04</c:v>
                </c:pt>
                <c:pt idx="9977">
                  <c:v>12:58:05</c:v>
                </c:pt>
                <c:pt idx="9978">
                  <c:v>12:58:06</c:v>
                </c:pt>
                <c:pt idx="9979">
                  <c:v>12:58:07</c:v>
                </c:pt>
                <c:pt idx="9980">
                  <c:v>12:58:08</c:v>
                </c:pt>
                <c:pt idx="9981">
                  <c:v>12:58:09</c:v>
                </c:pt>
                <c:pt idx="9982">
                  <c:v>12:58:10</c:v>
                </c:pt>
                <c:pt idx="9983">
                  <c:v>12:58:11</c:v>
                </c:pt>
                <c:pt idx="9984">
                  <c:v>12:58:12</c:v>
                </c:pt>
                <c:pt idx="9985">
                  <c:v>12:58:13</c:v>
                </c:pt>
                <c:pt idx="9986">
                  <c:v>12:58:14</c:v>
                </c:pt>
                <c:pt idx="9987">
                  <c:v>12:58:15</c:v>
                </c:pt>
                <c:pt idx="9988">
                  <c:v>12:58:16</c:v>
                </c:pt>
                <c:pt idx="9989">
                  <c:v>12:58:17</c:v>
                </c:pt>
                <c:pt idx="9990">
                  <c:v>12:58:18</c:v>
                </c:pt>
                <c:pt idx="9991">
                  <c:v>12:58:19</c:v>
                </c:pt>
                <c:pt idx="9992">
                  <c:v>12:58:20</c:v>
                </c:pt>
                <c:pt idx="9993">
                  <c:v>12:58:21</c:v>
                </c:pt>
                <c:pt idx="9994">
                  <c:v>12:58:22</c:v>
                </c:pt>
                <c:pt idx="9995">
                  <c:v>12:58:23</c:v>
                </c:pt>
                <c:pt idx="9996">
                  <c:v>12:58:24</c:v>
                </c:pt>
                <c:pt idx="9997">
                  <c:v>12:58:25</c:v>
                </c:pt>
                <c:pt idx="9998">
                  <c:v>12:58:26</c:v>
                </c:pt>
                <c:pt idx="9999">
                  <c:v>12:58:27</c:v>
                </c:pt>
                <c:pt idx="10000">
                  <c:v>12:58:28</c:v>
                </c:pt>
                <c:pt idx="10001">
                  <c:v>12:58:29</c:v>
                </c:pt>
                <c:pt idx="10002">
                  <c:v>12:58:30</c:v>
                </c:pt>
                <c:pt idx="10003">
                  <c:v>12:58:31</c:v>
                </c:pt>
                <c:pt idx="10004">
                  <c:v>12:58:32</c:v>
                </c:pt>
                <c:pt idx="10005">
                  <c:v>12:58:33</c:v>
                </c:pt>
                <c:pt idx="10006">
                  <c:v>12:58:34</c:v>
                </c:pt>
                <c:pt idx="10007">
                  <c:v>12:58:35</c:v>
                </c:pt>
                <c:pt idx="10008">
                  <c:v>12:58:36</c:v>
                </c:pt>
                <c:pt idx="10009">
                  <c:v>12:58:37</c:v>
                </c:pt>
                <c:pt idx="10010">
                  <c:v>12:58:38</c:v>
                </c:pt>
                <c:pt idx="10011">
                  <c:v>12:58:39</c:v>
                </c:pt>
                <c:pt idx="10012">
                  <c:v>12:58:40</c:v>
                </c:pt>
                <c:pt idx="10013">
                  <c:v>12:58:41</c:v>
                </c:pt>
                <c:pt idx="10014">
                  <c:v>12:58:42</c:v>
                </c:pt>
                <c:pt idx="10015">
                  <c:v>12:58:43</c:v>
                </c:pt>
                <c:pt idx="10016">
                  <c:v>12:58:44</c:v>
                </c:pt>
                <c:pt idx="10017">
                  <c:v>12:58:45</c:v>
                </c:pt>
                <c:pt idx="10018">
                  <c:v>12:58:46</c:v>
                </c:pt>
                <c:pt idx="10019">
                  <c:v>12:58:47</c:v>
                </c:pt>
                <c:pt idx="10020">
                  <c:v>12:58:48</c:v>
                </c:pt>
                <c:pt idx="10021">
                  <c:v>12:58:49</c:v>
                </c:pt>
                <c:pt idx="10022">
                  <c:v>12:58:50</c:v>
                </c:pt>
                <c:pt idx="10023">
                  <c:v>12:58:51</c:v>
                </c:pt>
                <c:pt idx="10024">
                  <c:v>12:58:52</c:v>
                </c:pt>
                <c:pt idx="10025">
                  <c:v>12:58:53</c:v>
                </c:pt>
                <c:pt idx="10026">
                  <c:v>12:58:54</c:v>
                </c:pt>
                <c:pt idx="10027">
                  <c:v>12:58:55</c:v>
                </c:pt>
                <c:pt idx="10028">
                  <c:v>12:58:56</c:v>
                </c:pt>
                <c:pt idx="10029">
                  <c:v>12:58:57</c:v>
                </c:pt>
                <c:pt idx="10030">
                  <c:v>12:58:58</c:v>
                </c:pt>
                <c:pt idx="10031">
                  <c:v>12:58:59</c:v>
                </c:pt>
                <c:pt idx="10032">
                  <c:v>12:59:00</c:v>
                </c:pt>
                <c:pt idx="10033">
                  <c:v>12:59:01</c:v>
                </c:pt>
                <c:pt idx="10034">
                  <c:v>12:59:02</c:v>
                </c:pt>
                <c:pt idx="10035">
                  <c:v>12:59:03</c:v>
                </c:pt>
                <c:pt idx="10036">
                  <c:v>12:59:04</c:v>
                </c:pt>
                <c:pt idx="10037">
                  <c:v>12:59:05</c:v>
                </c:pt>
                <c:pt idx="10038">
                  <c:v>12:59:06</c:v>
                </c:pt>
                <c:pt idx="10039">
                  <c:v>12:59:07</c:v>
                </c:pt>
                <c:pt idx="10040">
                  <c:v>12:59:08</c:v>
                </c:pt>
                <c:pt idx="10041">
                  <c:v>12:59:09</c:v>
                </c:pt>
                <c:pt idx="10042">
                  <c:v>12:59:10</c:v>
                </c:pt>
                <c:pt idx="10043">
                  <c:v>12:59:11</c:v>
                </c:pt>
                <c:pt idx="10044">
                  <c:v>12:59:12</c:v>
                </c:pt>
                <c:pt idx="10045">
                  <c:v>12:59:13</c:v>
                </c:pt>
                <c:pt idx="10046">
                  <c:v>12:59:14</c:v>
                </c:pt>
                <c:pt idx="10047">
                  <c:v>12:59:15</c:v>
                </c:pt>
                <c:pt idx="10048">
                  <c:v>12:59:16</c:v>
                </c:pt>
                <c:pt idx="10049">
                  <c:v>12:59:17</c:v>
                </c:pt>
                <c:pt idx="10050">
                  <c:v>12:59:18</c:v>
                </c:pt>
                <c:pt idx="10051">
                  <c:v>12:59:19</c:v>
                </c:pt>
                <c:pt idx="10052">
                  <c:v>12:59:20</c:v>
                </c:pt>
                <c:pt idx="10053">
                  <c:v>12:59:21</c:v>
                </c:pt>
                <c:pt idx="10054">
                  <c:v>12:59:22</c:v>
                </c:pt>
                <c:pt idx="10055">
                  <c:v>12:59:23</c:v>
                </c:pt>
                <c:pt idx="10056">
                  <c:v>12:59:24</c:v>
                </c:pt>
                <c:pt idx="10057">
                  <c:v>12:59:25</c:v>
                </c:pt>
                <c:pt idx="10058">
                  <c:v>12:59:26</c:v>
                </c:pt>
                <c:pt idx="10059">
                  <c:v>12:59:27</c:v>
                </c:pt>
                <c:pt idx="10060">
                  <c:v>12:59:28</c:v>
                </c:pt>
                <c:pt idx="10061">
                  <c:v>12:59:29</c:v>
                </c:pt>
                <c:pt idx="10062">
                  <c:v>12:59:30</c:v>
                </c:pt>
                <c:pt idx="10063">
                  <c:v>12:59:31</c:v>
                </c:pt>
                <c:pt idx="10064">
                  <c:v>12:59:32</c:v>
                </c:pt>
                <c:pt idx="10065">
                  <c:v>12:59:33</c:v>
                </c:pt>
                <c:pt idx="10066">
                  <c:v>12:59:34</c:v>
                </c:pt>
                <c:pt idx="10067">
                  <c:v>12:59:35</c:v>
                </c:pt>
                <c:pt idx="10068">
                  <c:v>12:59:36</c:v>
                </c:pt>
                <c:pt idx="10069">
                  <c:v>12:59:37</c:v>
                </c:pt>
                <c:pt idx="10070">
                  <c:v>12:59:38</c:v>
                </c:pt>
                <c:pt idx="10071">
                  <c:v>12:59:39</c:v>
                </c:pt>
                <c:pt idx="10072">
                  <c:v>12:59:40</c:v>
                </c:pt>
                <c:pt idx="10073">
                  <c:v>12:59:41</c:v>
                </c:pt>
                <c:pt idx="10074">
                  <c:v>12:59:42</c:v>
                </c:pt>
                <c:pt idx="10075">
                  <c:v>12:59:43</c:v>
                </c:pt>
                <c:pt idx="10076">
                  <c:v>12:59:44</c:v>
                </c:pt>
                <c:pt idx="10077">
                  <c:v>12:59:45</c:v>
                </c:pt>
                <c:pt idx="10078">
                  <c:v>12:59:46</c:v>
                </c:pt>
                <c:pt idx="10079">
                  <c:v>12:59:47</c:v>
                </c:pt>
                <c:pt idx="10080">
                  <c:v>12:59:48</c:v>
                </c:pt>
                <c:pt idx="10081">
                  <c:v>12:59:49</c:v>
                </c:pt>
                <c:pt idx="10082">
                  <c:v>12:59:50</c:v>
                </c:pt>
                <c:pt idx="10083">
                  <c:v>12:59:51</c:v>
                </c:pt>
                <c:pt idx="10084">
                  <c:v>12:59:52</c:v>
                </c:pt>
                <c:pt idx="10085">
                  <c:v>12:59:53</c:v>
                </c:pt>
                <c:pt idx="10086">
                  <c:v>12:59:54</c:v>
                </c:pt>
                <c:pt idx="10087">
                  <c:v>12:59:55</c:v>
                </c:pt>
                <c:pt idx="10088">
                  <c:v>12:59:56</c:v>
                </c:pt>
                <c:pt idx="10089">
                  <c:v>12:59:57</c:v>
                </c:pt>
                <c:pt idx="10090">
                  <c:v>12:59:58</c:v>
                </c:pt>
                <c:pt idx="10091">
                  <c:v>12:59:59</c:v>
                </c:pt>
                <c:pt idx="10092">
                  <c:v>13:00:00</c:v>
                </c:pt>
                <c:pt idx="10093">
                  <c:v>13:00:01</c:v>
                </c:pt>
                <c:pt idx="10094">
                  <c:v>13:00:02</c:v>
                </c:pt>
                <c:pt idx="10095">
                  <c:v>13:00:03</c:v>
                </c:pt>
                <c:pt idx="10096">
                  <c:v>13:00:04</c:v>
                </c:pt>
                <c:pt idx="10097">
                  <c:v>13:00:05</c:v>
                </c:pt>
                <c:pt idx="10098">
                  <c:v>13:00:06</c:v>
                </c:pt>
                <c:pt idx="10099">
                  <c:v>13:00:07</c:v>
                </c:pt>
                <c:pt idx="10100">
                  <c:v>13:00:08</c:v>
                </c:pt>
                <c:pt idx="10101">
                  <c:v>13:00:09</c:v>
                </c:pt>
                <c:pt idx="10102">
                  <c:v>13:00:10</c:v>
                </c:pt>
                <c:pt idx="10103">
                  <c:v>13:00:11</c:v>
                </c:pt>
                <c:pt idx="10104">
                  <c:v>13:00:12</c:v>
                </c:pt>
                <c:pt idx="10105">
                  <c:v>13:00:13</c:v>
                </c:pt>
                <c:pt idx="10106">
                  <c:v>13:00:14</c:v>
                </c:pt>
                <c:pt idx="10107">
                  <c:v>13:00:15</c:v>
                </c:pt>
                <c:pt idx="10108">
                  <c:v>13:00:16</c:v>
                </c:pt>
                <c:pt idx="10109">
                  <c:v>13:00:17</c:v>
                </c:pt>
                <c:pt idx="10110">
                  <c:v>13:00:18</c:v>
                </c:pt>
                <c:pt idx="10111">
                  <c:v>13:00:19</c:v>
                </c:pt>
                <c:pt idx="10112">
                  <c:v>13:00:20</c:v>
                </c:pt>
                <c:pt idx="10113">
                  <c:v>13:00:21</c:v>
                </c:pt>
                <c:pt idx="10114">
                  <c:v>13:00:22</c:v>
                </c:pt>
                <c:pt idx="10115">
                  <c:v>13:00:23</c:v>
                </c:pt>
                <c:pt idx="10116">
                  <c:v>13:00:24</c:v>
                </c:pt>
                <c:pt idx="10117">
                  <c:v>13:00:25</c:v>
                </c:pt>
                <c:pt idx="10118">
                  <c:v>13:00:26</c:v>
                </c:pt>
                <c:pt idx="10119">
                  <c:v>13:00:27</c:v>
                </c:pt>
                <c:pt idx="10120">
                  <c:v>13:00:28</c:v>
                </c:pt>
                <c:pt idx="10121">
                  <c:v>13:00:29</c:v>
                </c:pt>
                <c:pt idx="10122">
                  <c:v>13:00:30</c:v>
                </c:pt>
                <c:pt idx="10123">
                  <c:v>13:00:31</c:v>
                </c:pt>
                <c:pt idx="10124">
                  <c:v>13:00:32</c:v>
                </c:pt>
                <c:pt idx="10125">
                  <c:v>13:00:33</c:v>
                </c:pt>
                <c:pt idx="10126">
                  <c:v>13:00:34</c:v>
                </c:pt>
                <c:pt idx="10127">
                  <c:v>13:00:35</c:v>
                </c:pt>
                <c:pt idx="10128">
                  <c:v>13:00:36</c:v>
                </c:pt>
                <c:pt idx="10129">
                  <c:v>13:00:37</c:v>
                </c:pt>
                <c:pt idx="10130">
                  <c:v>13:00:38</c:v>
                </c:pt>
                <c:pt idx="10131">
                  <c:v>13:00:39</c:v>
                </c:pt>
                <c:pt idx="10132">
                  <c:v>13:00:40</c:v>
                </c:pt>
                <c:pt idx="10133">
                  <c:v>13:00:41</c:v>
                </c:pt>
                <c:pt idx="10134">
                  <c:v>13:00:42</c:v>
                </c:pt>
                <c:pt idx="10135">
                  <c:v>13:00:43</c:v>
                </c:pt>
                <c:pt idx="10136">
                  <c:v>13:00:44</c:v>
                </c:pt>
                <c:pt idx="10137">
                  <c:v>13:00:45</c:v>
                </c:pt>
                <c:pt idx="10138">
                  <c:v>13:00:46</c:v>
                </c:pt>
                <c:pt idx="10139">
                  <c:v>13:00:47</c:v>
                </c:pt>
                <c:pt idx="10140">
                  <c:v>13:00:48</c:v>
                </c:pt>
                <c:pt idx="10141">
                  <c:v>13:00:49</c:v>
                </c:pt>
                <c:pt idx="10142">
                  <c:v>13:00:50</c:v>
                </c:pt>
                <c:pt idx="10143">
                  <c:v>13:00:51</c:v>
                </c:pt>
                <c:pt idx="10144">
                  <c:v>13:00:52</c:v>
                </c:pt>
                <c:pt idx="10145">
                  <c:v>13:00:53</c:v>
                </c:pt>
                <c:pt idx="10146">
                  <c:v>13:00:54</c:v>
                </c:pt>
                <c:pt idx="10147">
                  <c:v>13:00:55</c:v>
                </c:pt>
                <c:pt idx="10148">
                  <c:v>13:00:56</c:v>
                </c:pt>
                <c:pt idx="10149">
                  <c:v>13:00:57</c:v>
                </c:pt>
                <c:pt idx="10150">
                  <c:v>13:00:58</c:v>
                </c:pt>
                <c:pt idx="10151">
                  <c:v>13:00:59</c:v>
                </c:pt>
                <c:pt idx="10152">
                  <c:v>13:01:00</c:v>
                </c:pt>
                <c:pt idx="10153">
                  <c:v>13:01:01</c:v>
                </c:pt>
                <c:pt idx="10154">
                  <c:v>13:01:02</c:v>
                </c:pt>
                <c:pt idx="10155">
                  <c:v>13:01:03</c:v>
                </c:pt>
                <c:pt idx="10156">
                  <c:v>13:01:04</c:v>
                </c:pt>
                <c:pt idx="10157">
                  <c:v>13:01:05</c:v>
                </c:pt>
                <c:pt idx="10158">
                  <c:v>13:01:06</c:v>
                </c:pt>
                <c:pt idx="10159">
                  <c:v>13:01:07</c:v>
                </c:pt>
                <c:pt idx="10160">
                  <c:v>13:01:08</c:v>
                </c:pt>
                <c:pt idx="10161">
                  <c:v>13:01:09</c:v>
                </c:pt>
                <c:pt idx="10162">
                  <c:v>13:01:10</c:v>
                </c:pt>
                <c:pt idx="10163">
                  <c:v>13:01:11</c:v>
                </c:pt>
                <c:pt idx="10164">
                  <c:v>13:01:12</c:v>
                </c:pt>
                <c:pt idx="10165">
                  <c:v>13:01:13</c:v>
                </c:pt>
                <c:pt idx="10166">
                  <c:v>13:01:14</c:v>
                </c:pt>
                <c:pt idx="10167">
                  <c:v>13:01:15</c:v>
                </c:pt>
                <c:pt idx="10168">
                  <c:v>13:01:16</c:v>
                </c:pt>
                <c:pt idx="10169">
                  <c:v>13:01:17</c:v>
                </c:pt>
                <c:pt idx="10170">
                  <c:v>13:01:18</c:v>
                </c:pt>
                <c:pt idx="10171">
                  <c:v>13:01:19</c:v>
                </c:pt>
                <c:pt idx="10172">
                  <c:v>13:01:20</c:v>
                </c:pt>
                <c:pt idx="10173">
                  <c:v>13:01:21</c:v>
                </c:pt>
                <c:pt idx="10174">
                  <c:v>13:01:22</c:v>
                </c:pt>
                <c:pt idx="10175">
                  <c:v>13:01:23</c:v>
                </c:pt>
                <c:pt idx="10176">
                  <c:v>13:01:24</c:v>
                </c:pt>
                <c:pt idx="10177">
                  <c:v>13:01:25</c:v>
                </c:pt>
                <c:pt idx="10178">
                  <c:v>13:01:26</c:v>
                </c:pt>
                <c:pt idx="10179">
                  <c:v>13:01:27</c:v>
                </c:pt>
                <c:pt idx="10180">
                  <c:v>13:01:28</c:v>
                </c:pt>
                <c:pt idx="10181">
                  <c:v>13:01:29</c:v>
                </c:pt>
                <c:pt idx="10182">
                  <c:v>13:01:30</c:v>
                </c:pt>
                <c:pt idx="10183">
                  <c:v>13:01:31</c:v>
                </c:pt>
                <c:pt idx="10184">
                  <c:v>13:01:32</c:v>
                </c:pt>
                <c:pt idx="10185">
                  <c:v>13:01:33</c:v>
                </c:pt>
                <c:pt idx="10186">
                  <c:v>13:01:34</c:v>
                </c:pt>
                <c:pt idx="10187">
                  <c:v>13:01:35</c:v>
                </c:pt>
                <c:pt idx="10188">
                  <c:v>13:01:36</c:v>
                </c:pt>
                <c:pt idx="10189">
                  <c:v>13:01:37</c:v>
                </c:pt>
                <c:pt idx="10190">
                  <c:v>13:01:38</c:v>
                </c:pt>
                <c:pt idx="10191">
                  <c:v>13:01:39</c:v>
                </c:pt>
                <c:pt idx="10192">
                  <c:v>13:01:40</c:v>
                </c:pt>
                <c:pt idx="10193">
                  <c:v>13:01:41</c:v>
                </c:pt>
                <c:pt idx="10194">
                  <c:v>13:01:42</c:v>
                </c:pt>
                <c:pt idx="10195">
                  <c:v>13:01:43</c:v>
                </c:pt>
                <c:pt idx="10196">
                  <c:v>13:01:44</c:v>
                </c:pt>
                <c:pt idx="10197">
                  <c:v>13:01:45</c:v>
                </c:pt>
                <c:pt idx="10198">
                  <c:v>13:01:46</c:v>
                </c:pt>
                <c:pt idx="10199">
                  <c:v>13:01:47</c:v>
                </c:pt>
                <c:pt idx="10200">
                  <c:v>13:01:48</c:v>
                </c:pt>
                <c:pt idx="10201">
                  <c:v>13:01:49</c:v>
                </c:pt>
                <c:pt idx="10202">
                  <c:v>13:01:50</c:v>
                </c:pt>
                <c:pt idx="10203">
                  <c:v>13:01:51</c:v>
                </c:pt>
                <c:pt idx="10204">
                  <c:v>13:01:52</c:v>
                </c:pt>
                <c:pt idx="10205">
                  <c:v>13:01:53</c:v>
                </c:pt>
                <c:pt idx="10206">
                  <c:v>13:01:54</c:v>
                </c:pt>
                <c:pt idx="10207">
                  <c:v>13:01:55</c:v>
                </c:pt>
                <c:pt idx="10208">
                  <c:v>13:01:56</c:v>
                </c:pt>
                <c:pt idx="10209">
                  <c:v>13:01:57</c:v>
                </c:pt>
                <c:pt idx="10210">
                  <c:v>13:01:58</c:v>
                </c:pt>
                <c:pt idx="10211">
                  <c:v>13:01:59</c:v>
                </c:pt>
                <c:pt idx="10212">
                  <c:v>13:02:00</c:v>
                </c:pt>
                <c:pt idx="10213">
                  <c:v>13:02:01</c:v>
                </c:pt>
                <c:pt idx="10214">
                  <c:v>13:02:02</c:v>
                </c:pt>
                <c:pt idx="10215">
                  <c:v>13:02:03</c:v>
                </c:pt>
                <c:pt idx="10216">
                  <c:v>13:02:04</c:v>
                </c:pt>
                <c:pt idx="10217">
                  <c:v>13:02:05</c:v>
                </c:pt>
                <c:pt idx="10218">
                  <c:v>13:02:06</c:v>
                </c:pt>
                <c:pt idx="10219">
                  <c:v>13:02:07</c:v>
                </c:pt>
                <c:pt idx="10220">
                  <c:v>13:02:08</c:v>
                </c:pt>
                <c:pt idx="10221">
                  <c:v>13:02:09</c:v>
                </c:pt>
                <c:pt idx="10222">
                  <c:v>13:02:10</c:v>
                </c:pt>
                <c:pt idx="10223">
                  <c:v>13:02:11</c:v>
                </c:pt>
                <c:pt idx="10224">
                  <c:v>13:02:12</c:v>
                </c:pt>
                <c:pt idx="10225">
                  <c:v>13:02:13</c:v>
                </c:pt>
                <c:pt idx="10226">
                  <c:v>13:02:14</c:v>
                </c:pt>
                <c:pt idx="10227">
                  <c:v>13:02:15</c:v>
                </c:pt>
                <c:pt idx="10228">
                  <c:v>13:02:16</c:v>
                </c:pt>
                <c:pt idx="10229">
                  <c:v>13:02:17</c:v>
                </c:pt>
                <c:pt idx="10230">
                  <c:v>13:02:18</c:v>
                </c:pt>
                <c:pt idx="10231">
                  <c:v>13:02:19</c:v>
                </c:pt>
                <c:pt idx="10232">
                  <c:v>13:02:20</c:v>
                </c:pt>
                <c:pt idx="10233">
                  <c:v>13:02:21</c:v>
                </c:pt>
                <c:pt idx="10234">
                  <c:v>13:02:22</c:v>
                </c:pt>
                <c:pt idx="10235">
                  <c:v>13:02:23</c:v>
                </c:pt>
                <c:pt idx="10236">
                  <c:v>13:02:24</c:v>
                </c:pt>
                <c:pt idx="10237">
                  <c:v>13:02:25</c:v>
                </c:pt>
                <c:pt idx="10238">
                  <c:v>13:02:26</c:v>
                </c:pt>
                <c:pt idx="10239">
                  <c:v>13:02:27</c:v>
                </c:pt>
                <c:pt idx="10240">
                  <c:v>13:02:28</c:v>
                </c:pt>
                <c:pt idx="10241">
                  <c:v>13:02:29</c:v>
                </c:pt>
                <c:pt idx="10242">
                  <c:v>13:02:30</c:v>
                </c:pt>
                <c:pt idx="10243">
                  <c:v>13:02:31</c:v>
                </c:pt>
                <c:pt idx="10244">
                  <c:v>13:02:32</c:v>
                </c:pt>
                <c:pt idx="10245">
                  <c:v>13:02:33</c:v>
                </c:pt>
                <c:pt idx="10246">
                  <c:v>13:02:34</c:v>
                </c:pt>
                <c:pt idx="10247">
                  <c:v>13:02:35</c:v>
                </c:pt>
                <c:pt idx="10248">
                  <c:v>13:02:36</c:v>
                </c:pt>
                <c:pt idx="10249">
                  <c:v>13:02:37</c:v>
                </c:pt>
                <c:pt idx="10250">
                  <c:v>13:02:38</c:v>
                </c:pt>
                <c:pt idx="10251">
                  <c:v>13:02:39</c:v>
                </c:pt>
                <c:pt idx="10252">
                  <c:v>13:02:40</c:v>
                </c:pt>
                <c:pt idx="10253">
                  <c:v>13:02:41</c:v>
                </c:pt>
                <c:pt idx="10254">
                  <c:v>13:02:42</c:v>
                </c:pt>
                <c:pt idx="10255">
                  <c:v>13:02:43</c:v>
                </c:pt>
                <c:pt idx="10256">
                  <c:v>13:02:44</c:v>
                </c:pt>
                <c:pt idx="10257">
                  <c:v>13:02:45</c:v>
                </c:pt>
                <c:pt idx="10258">
                  <c:v>13:02:46</c:v>
                </c:pt>
                <c:pt idx="10259">
                  <c:v>13:02:47</c:v>
                </c:pt>
                <c:pt idx="10260">
                  <c:v>13:02:48</c:v>
                </c:pt>
                <c:pt idx="10261">
                  <c:v>13:02:49</c:v>
                </c:pt>
                <c:pt idx="10262">
                  <c:v>13:02:50</c:v>
                </c:pt>
                <c:pt idx="10263">
                  <c:v>13:02:51</c:v>
                </c:pt>
                <c:pt idx="10264">
                  <c:v>13:02:52</c:v>
                </c:pt>
                <c:pt idx="10265">
                  <c:v>13:02:53</c:v>
                </c:pt>
                <c:pt idx="10266">
                  <c:v>13:02:54</c:v>
                </c:pt>
                <c:pt idx="10267">
                  <c:v>13:02:55</c:v>
                </c:pt>
                <c:pt idx="10268">
                  <c:v>13:02:56</c:v>
                </c:pt>
                <c:pt idx="10269">
                  <c:v>13:02:57</c:v>
                </c:pt>
                <c:pt idx="10270">
                  <c:v>13:02:58</c:v>
                </c:pt>
                <c:pt idx="10271">
                  <c:v>13:02:59</c:v>
                </c:pt>
                <c:pt idx="10272">
                  <c:v>13:03:00</c:v>
                </c:pt>
                <c:pt idx="10273">
                  <c:v>13:03:01</c:v>
                </c:pt>
                <c:pt idx="10274">
                  <c:v>13:03:02</c:v>
                </c:pt>
                <c:pt idx="10275">
                  <c:v>13:03:03</c:v>
                </c:pt>
                <c:pt idx="10276">
                  <c:v>13:03:04</c:v>
                </c:pt>
                <c:pt idx="10277">
                  <c:v>13:03:05</c:v>
                </c:pt>
                <c:pt idx="10278">
                  <c:v>13:03:06</c:v>
                </c:pt>
                <c:pt idx="10279">
                  <c:v>13:03:07</c:v>
                </c:pt>
                <c:pt idx="10280">
                  <c:v>13:03:08</c:v>
                </c:pt>
                <c:pt idx="10281">
                  <c:v>13:03:09</c:v>
                </c:pt>
                <c:pt idx="10282">
                  <c:v>13:03:10</c:v>
                </c:pt>
                <c:pt idx="10283">
                  <c:v>13:03:11</c:v>
                </c:pt>
                <c:pt idx="10284">
                  <c:v>13:03:12</c:v>
                </c:pt>
                <c:pt idx="10285">
                  <c:v>13:03:13</c:v>
                </c:pt>
                <c:pt idx="10286">
                  <c:v>13:03:14</c:v>
                </c:pt>
                <c:pt idx="10287">
                  <c:v>13:03:15</c:v>
                </c:pt>
                <c:pt idx="10288">
                  <c:v>13:03:16</c:v>
                </c:pt>
                <c:pt idx="10289">
                  <c:v>13:03:17</c:v>
                </c:pt>
                <c:pt idx="10290">
                  <c:v>13:03:18</c:v>
                </c:pt>
                <c:pt idx="10291">
                  <c:v>13:03:19</c:v>
                </c:pt>
                <c:pt idx="10292">
                  <c:v>13:03:20</c:v>
                </c:pt>
                <c:pt idx="10293">
                  <c:v>13:03:21</c:v>
                </c:pt>
                <c:pt idx="10294">
                  <c:v>13:03:22</c:v>
                </c:pt>
                <c:pt idx="10295">
                  <c:v>13:03:23</c:v>
                </c:pt>
                <c:pt idx="10296">
                  <c:v>13:03:24</c:v>
                </c:pt>
                <c:pt idx="10297">
                  <c:v>13:03:25</c:v>
                </c:pt>
                <c:pt idx="10298">
                  <c:v>13:03:26</c:v>
                </c:pt>
                <c:pt idx="10299">
                  <c:v>13:03:27</c:v>
                </c:pt>
                <c:pt idx="10300">
                  <c:v>13:03:28</c:v>
                </c:pt>
                <c:pt idx="10301">
                  <c:v>13:03:29</c:v>
                </c:pt>
                <c:pt idx="10302">
                  <c:v>13:03:30</c:v>
                </c:pt>
                <c:pt idx="10303">
                  <c:v>13:03:31</c:v>
                </c:pt>
                <c:pt idx="10304">
                  <c:v>13:03:32</c:v>
                </c:pt>
                <c:pt idx="10305">
                  <c:v>13:03:33</c:v>
                </c:pt>
                <c:pt idx="10306">
                  <c:v>13:03:34</c:v>
                </c:pt>
                <c:pt idx="10307">
                  <c:v>13:03:35</c:v>
                </c:pt>
                <c:pt idx="10308">
                  <c:v>13:03:36</c:v>
                </c:pt>
                <c:pt idx="10309">
                  <c:v>13:03:37</c:v>
                </c:pt>
                <c:pt idx="10310">
                  <c:v>13:03:38</c:v>
                </c:pt>
                <c:pt idx="10311">
                  <c:v>13:03:39</c:v>
                </c:pt>
                <c:pt idx="10312">
                  <c:v>13:03:40</c:v>
                </c:pt>
                <c:pt idx="10313">
                  <c:v>13:03:41</c:v>
                </c:pt>
                <c:pt idx="10314">
                  <c:v>13:03:42</c:v>
                </c:pt>
                <c:pt idx="10315">
                  <c:v>13:03:43</c:v>
                </c:pt>
                <c:pt idx="10316">
                  <c:v>13:03:44</c:v>
                </c:pt>
                <c:pt idx="10317">
                  <c:v>13:03:45</c:v>
                </c:pt>
                <c:pt idx="10318">
                  <c:v>13:03:46</c:v>
                </c:pt>
                <c:pt idx="10319">
                  <c:v>13:03:47</c:v>
                </c:pt>
                <c:pt idx="10320">
                  <c:v>13:03:48</c:v>
                </c:pt>
                <c:pt idx="10321">
                  <c:v>13:03:49</c:v>
                </c:pt>
                <c:pt idx="10322">
                  <c:v>13:03:50</c:v>
                </c:pt>
                <c:pt idx="10323">
                  <c:v>13:03:51</c:v>
                </c:pt>
                <c:pt idx="10324">
                  <c:v>13:03:52</c:v>
                </c:pt>
                <c:pt idx="10325">
                  <c:v>13:03:53</c:v>
                </c:pt>
                <c:pt idx="10326">
                  <c:v>13:03:54</c:v>
                </c:pt>
                <c:pt idx="10327">
                  <c:v>13:03:55</c:v>
                </c:pt>
                <c:pt idx="10328">
                  <c:v>13:03:56</c:v>
                </c:pt>
                <c:pt idx="10329">
                  <c:v>13:03:57</c:v>
                </c:pt>
                <c:pt idx="10330">
                  <c:v>13:03:58</c:v>
                </c:pt>
                <c:pt idx="10331">
                  <c:v>13:03:59</c:v>
                </c:pt>
                <c:pt idx="10332">
                  <c:v>13:04:00</c:v>
                </c:pt>
                <c:pt idx="10333">
                  <c:v>13:04:01</c:v>
                </c:pt>
                <c:pt idx="10334">
                  <c:v>13:04:02</c:v>
                </c:pt>
                <c:pt idx="10335">
                  <c:v>13:04:03</c:v>
                </c:pt>
                <c:pt idx="10336">
                  <c:v>13:04:04</c:v>
                </c:pt>
                <c:pt idx="10337">
                  <c:v>13:04:05</c:v>
                </c:pt>
                <c:pt idx="10338">
                  <c:v>13:04:06</c:v>
                </c:pt>
                <c:pt idx="10339">
                  <c:v>13:04:07</c:v>
                </c:pt>
                <c:pt idx="10340">
                  <c:v>13:04:08</c:v>
                </c:pt>
                <c:pt idx="10341">
                  <c:v>13:04:09</c:v>
                </c:pt>
                <c:pt idx="10342">
                  <c:v>13:04:10</c:v>
                </c:pt>
                <c:pt idx="10343">
                  <c:v>13:04:11</c:v>
                </c:pt>
                <c:pt idx="10344">
                  <c:v>13:04:12</c:v>
                </c:pt>
                <c:pt idx="10345">
                  <c:v>13:04:13</c:v>
                </c:pt>
                <c:pt idx="10346">
                  <c:v>13:04:14</c:v>
                </c:pt>
                <c:pt idx="10347">
                  <c:v>13:04:15</c:v>
                </c:pt>
                <c:pt idx="10348">
                  <c:v>13:04:16</c:v>
                </c:pt>
                <c:pt idx="10349">
                  <c:v>13:04:17</c:v>
                </c:pt>
                <c:pt idx="10350">
                  <c:v>13:04:18</c:v>
                </c:pt>
                <c:pt idx="10351">
                  <c:v>13:04:19</c:v>
                </c:pt>
                <c:pt idx="10352">
                  <c:v>13:04:20</c:v>
                </c:pt>
                <c:pt idx="10353">
                  <c:v>13:04:21</c:v>
                </c:pt>
                <c:pt idx="10354">
                  <c:v>13:04:22</c:v>
                </c:pt>
                <c:pt idx="10355">
                  <c:v>13:04:23</c:v>
                </c:pt>
                <c:pt idx="10356">
                  <c:v>13:04:24</c:v>
                </c:pt>
                <c:pt idx="10357">
                  <c:v>13:04:25</c:v>
                </c:pt>
                <c:pt idx="10358">
                  <c:v>13:04:26</c:v>
                </c:pt>
                <c:pt idx="10359">
                  <c:v>13:04:27</c:v>
                </c:pt>
                <c:pt idx="10360">
                  <c:v>13:04:28</c:v>
                </c:pt>
                <c:pt idx="10361">
                  <c:v>13:04:29</c:v>
                </c:pt>
                <c:pt idx="10362">
                  <c:v>13:04:30</c:v>
                </c:pt>
                <c:pt idx="10363">
                  <c:v>13:04:31</c:v>
                </c:pt>
                <c:pt idx="10364">
                  <c:v>13:04:32</c:v>
                </c:pt>
                <c:pt idx="10365">
                  <c:v>13:04:33</c:v>
                </c:pt>
                <c:pt idx="10366">
                  <c:v>13:04:34</c:v>
                </c:pt>
                <c:pt idx="10367">
                  <c:v>13:04:35</c:v>
                </c:pt>
                <c:pt idx="10368">
                  <c:v>13:04:36</c:v>
                </c:pt>
                <c:pt idx="10369">
                  <c:v>13:04:37</c:v>
                </c:pt>
                <c:pt idx="10370">
                  <c:v>13:04:38</c:v>
                </c:pt>
                <c:pt idx="10371">
                  <c:v>13:04:39</c:v>
                </c:pt>
                <c:pt idx="10372">
                  <c:v>13:04:40</c:v>
                </c:pt>
                <c:pt idx="10373">
                  <c:v>13:04:41</c:v>
                </c:pt>
                <c:pt idx="10374">
                  <c:v>13:04:42</c:v>
                </c:pt>
                <c:pt idx="10375">
                  <c:v>13:04:43</c:v>
                </c:pt>
                <c:pt idx="10376">
                  <c:v>13:04:44</c:v>
                </c:pt>
                <c:pt idx="10377">
                  <c:v>13:04:45</c:v>
                </c:pt>
                <c:pt idx="10378">
                  <c:v>13:04:46</c:v>
                </c:pt>
                <c:pt idx="10379">
                  <c:v>13:04:47</c:v>
                </c:pt>
                <c:pt idx="10380">
                  <c:v>13:04:48</c:v>
                </c:pt>
                <c:pt idx="10381">
                  <c:v>13:04:49</c:v>
                </c:pt>
                <c:pt idx="10382">
                  <c:v>13:04:50</c:v>
                </c:pt>
                <c:pt idx="10383">
                  <c:v>13:04:51</c:v>
                </c:pt>
                <c:pt idx="10384">
                  <c:v>13:04:52</c:v>
                </c:pt>
                <c:pt idx="10385">
                  <c:v>13:04:53</c:v>
                </c:pt>
                <c:pt idx="10386">
                  <c:v>13:04:54</c:v>
                </c:pt>
                <c:pt idx="10387">
                  <c:v>13:04:55</c:v>
                </c:pt>
                <c:pt idx="10388">
                  <c:v>13:04:56</c:v>
                </c:pt>
                <c:pt idx="10389">
                  <c:v>13:04:57</c:v>
                </c:pt>
                <c:pt idx="10390">
                  <c:v>13:04:58</c:v>
                </c:pt>
                <c:pt idx="10391">
                  <c:v>13:04:59</c:v>
                </c:pt>
                <c:pt idx="10392">
                  <c:v>13:05:00</c:v>
                </c:pt>
                <c:pt idx="10393">
                  <c:v>13:05:01</c:v>
                </c:pt>
                <c:pt idx="10394">
                  <c:v>13:05:02</c:v>
                </c:pt>
                <c:pt idx="10395">
                  <c:v>13:05:03</c:v>
                </c:pt>
                <c:pt idx="10396">
                  <c:v>13:05:04</c:v>
                </c:pt>
                <c:pt idx="10397">
                  <c:v>13:05:05</c:v>
                </c:pt>
                <c:pt idx="10398">
                  <c:v>13:05:06</c:v>
                </c:pt>
                <c:pt idx="10399">
                  <c:v>13:05:07</c:v>
                </c:pt>
                <c:pt idx="10400">
                  <c:v>13:05:08</c:v>
                </c:pt>
                <c:pt idx="10401">
                  <c:v>13:05:09</c:v>
                </c:pt>
                <c:pt idx="10402">
                  <c:v>13:05:10</c:v>
                </c:pt>
                <c:pt idx="10403">
                  <c:v>13:05:11</c:v>
                </c:pt>
                <c:pt idx="10404">
                  <c:v>13:05:12</c:v>
                </c:pt>
                <c:pt idx="10405">
                  <c:v>13:05:13</c:v>
                </c:pt>
                <c:pt idx="10406">
                  <c:v>13:05:14</c:v>
                </c:pt>
                <c:pt idx="10407">
                  <c:v>13:05:15</c:v>
                </c:pt>
                <c:pt idx="10408">
                  <c:v>13:05:16</c:v>
                </c:pt>
                <c:pt idx="10409">
                  <c:v>13:05:17</c:v>
                </c:pt>
                <c:pt idx="10410">
                  <c:v>13:05:18</c:v>
                </c:pt>
                <c:pt idx="10411">
                  <c:v>13:05:19</c:v>
                </c:pt>
                <c:pt idx="10412">
                  <c:v>13:05:20</c:v>
                </c:pt>
                <c:pt idx="10413">
                  <c:v>13:05:21</c:v>
                </c:pt>
                <c:pt idx="10414">
                  <c:v>13:05:22</c:v>
                </c:pt>
                <c:pt idx="10415">
                  <c:v>13:05:23</c:v>
                </c:pt>
                <c:pt idx="10416">
                  <c:v>13:05:24</c:v>
                </c:pt>
                <c:pt idx="10417">
                  <c:v>13:05:25</c:v>
                </c:pt>
                <c:pt idx="10418">
                  <c:v>13:05:26</c:v>
                </c:pt>
                <c:pt idx="10419">
                  <c:v>13:05:27</c:v>
                </c:pt>
                <c:pt idx="10420">
                  <c:v>13:05:28</c:v>
                </c:pt>
                <c:pt idx="10421">
                  <c:v>13:05:29</c:v>
                </c:pt>
                <c:pt idx="10422">
                  <c:v>13:05:30</c:v>
                </c:pt>
                <c:pt idx="10423">
                  <c:v>13:05:31</c:v>
                </c:pt>
                <c:pt idx="10424">
                  <c:v>13:05:32</c:v>
                </c:pt>
                <c:pt idx="10425">
                  <c:v>13:05:33</c:v>
                </c:pt>
                <c:pt idx="10426">
                  <c:v>13:05:34</c:v>
                </c:pt>
                <c:pt idx="10427">
                  <c:v>13:05:35</c:v>
                </c:pt>
                <c:pt idx="10428">
                  <c:v>13:05:36</c:v>
                </c:pt>
                <c:pt idx="10429">
                  <c:v>13:05:37</c:v>
                </c:pt>
                <c:pt idx="10430">
                  <c:v>13:05:38</c:v>
                </c:pt>
                <c:pt idx="10431">
                  <c:v>13:05:39</c:v>
                </c:pt>
                <c:pt idx="10432">
                  <c:v>13:05:40</c:v>
                </c:pt>
                <c:pt idx="10433">
                  <c:v>13:05:41</c:v>
                </c:pt>
                <c:pt idx="10434">
                  <c:v>13:05:42</c:v>
                </c:pt>
                <c:pt idx="10435">
                  <c:v>13:05:43</c:v>
                </c:pt>
                <c:pt idx="10436">
                  <c:v>13:05:44</c:v>
                </c:pt>
                <c:pt idx="10437">
                  <c:v>13:05:45</c:v>
                </c:pt>
                <c:pt idx="10438">
                  <c:v>13:05:46</c:v>
                </c:pt>
                <c:pt idx="10439">
                  <c:v>13:05:47</c:v>
                </c:pt>
                <c:pt idx="10440">
                  <c:v>13:05:48</c:v>
                </c:pt>
                <c:pt idx="10441">
                  <c:v>13:05:49</c:v>
                </c:pt>
                <c:pt idx="10442">
                  <c:v>13:05:50</c:v>
                </c:pt>
                <c:pt idx="10443">
                  <c:v>13:05:51</c:v>
                </c:pt>
                <c:pt idx="10444">
                  <c:v>13:05:52</c:v>
                </c:pt>
                <c:pt idx="10445">
                  <c:v>13:05:53</c:v>
                </c:pt>
                <c:pt idx="10446">
                  <c:v>13:05:54</c:v>
                </c:pt>
                <c:pt idx="10447">
                  <c:v>13:05:55</c:v>
                </c:pt>
                <c:pt idx="10448">
                  <c:v>13:05:56</c:v>
                </c:pt>
                <c:pt idx="10449">
                  <c:v>13:05:57</c:v>
                </c:pt>
                <c:pt idx="10450">
                  <c:v>13:05:58</c:v>
                </c:pt>
                <c:pt idx="10451">
                  <c:v>13:05:59</c:v>
                </c:pt>
                <c:pt idx="10452">
                  <c:v>13:06:00</c:v>
                </c:pt>
                <c:pt idx="10453">
                  <c:v>13:06:01</c:v>
                </c:pt>
                <c:pt idx="10454">
                  <c:v>13:06:02</c:v>
                </c:pt>
                <c:pt idx="10455">
                  <c:v>13:06:03</c:v>
                </c:pt>
                <c:pt idx="10456">
                  <c:v>13:06:04</c:v>
                </c:pt>
                <c:pt idx="10457">
                  <c:v>13:06:05</c:v>
                </c:pt>
                <c:pt idx="10458">
                  <c:v>13:06:06</c:v>
                </c:pt>
                <c:pt idx="10459">
                  <c:v>13:06:07</c:v>
                </c:pt>
                <c:pt idx="10460">
                  <c:v>13:06:08</c:v>
                </c:pt>
                <c:pt idx="10461">
                  <c:v>13:06:09</c:v>
                </c:pt>
                <c:pt idx="10462">
                  <c:v>13:06:10</c:v>
                </c:pt>
                <c:pt idx="10463">
                  <c:v>13:06:11</c:v>
                </c:pt>
                <c:pt idx="10464">
                  <c:v>13:06:12</c:v>
                </c:pt>
                <c:pt idx="10465">
                  <c:v>13:06:13</c:v>
                </c:pt>
                <c:pt idx="10466">
                  <c:v>13:06:14</c:v>
                </c:pt>
                <c:pt idx="10467">
                  <c:v>13:06:15</c:v>
                </c:pt>
                <c:pt idx="10468">
                  <c:v>13:06:16</c:v>
                </c:pt>
                <c:pt idx="10469">
                  <c:v>13:06:17</c:v>
                </c:pt>
                <c:pt idx="10470">
                  <c:v>13:06:18</c:v>
                </c:pt>
                <c:pt idx="10471">
                  <c:v>13:06:19</c:v>
                </c:pt>
                <c:pt idx="10472">
                  <c:v>13:06:20</c:v>
                </c:pt>
                <c:pt idx="10473">
                  <c:v>13:06:21</c:v>
                </c:pt>
                <c:pt idx="10474">
                  <c:v>13:06:22</c:v>
                </c:pt>
                <c:pt idx="10475">
                  <c:v>13:06:23</c:v>
                </c:pt>
                <c:pt idx="10476">
                  <c:v>13:06:24</c:v>
                </c:pt>
                <c:pt idx="10477">
                  <c:v>13:06:25</c:v>
                </c:pt>
                <c:pt idx="10478">
                  <c:v>13:06:26</c:v>
                </c:pt>
                <c:pt idx="10479">
                  <c:v>13:06:27</c:v>
                </c:pt>
                <c:pt idx="10480">
                  <c:v>13:06:28</c:v>
                </c:pt>
                <c:pt idx="10481">
                  <c:v>13:06:29</c:v>
                </c:pt>
                <c:pt idx="10482">
                  <c:v>13:06:30</c:v>
                </c:pt>
                <c:pt idx="10483">
                  <c:v>13:06:31</c:v>
                </c:pt>
                <c:pt idx="10484">
                  <c:v>13:06:32</c:v>
                </c:pt>
                <c:pt idx="10485">
                  <c:v>13:06:33</c:v>
                </c:pt>
                <c:pt idx="10486">
                  <c:v>13:06:34</c:v>
                </c:pt>
                <c:pt idx="10487">
                  <c:v>13:06:35</c:v>
                </c:pt>
                <c:pt idx="10488">
                  <c:v>13:06:36</c:v>
                </c:pt>
                <c:pt idx="10489">
                  <c:v>13:06:37</c:v>
                </c:pt>
                <c:pt idx="10490">
                  <c:v>13:06:38</c:v>
                </c:pt>
                <c:pt idx="10491">
                  <c:v>13:06:39</c:v>
                </c:pt>
                <c:pt idx="10492">
                  <c:v>13:06:40</c:v>
                </c:pt>
                <c:pt idx="10493">
                  <c:v>13:06:41</c:v>
                </c:pt>
                <c:pt idx="10494">
                  <c:v>13:06:42</c:v>
                </c:pt>
                <c:pt idx="10495">
                  <c:v>13:06:43</c:v>
                </c:pt>
                <c:pt idx="10496">
                  <c:v>13:06:44</c:v>
                </c:pt>
                <c:pt idx="10497">
                  <c:v>13:06:45</c:v>
                </c:pt>
                <c:pt idx="10498">
                  <c:v>13:06:46</c:v>
                </c:pt>
                <c:pt idx="10499">
                  <c:v>13:06:47</c:v>
                </c:pt>
                <c:pt idx="10500">
                  <c:v>13:06:48</c:v>
                </c:pt>
                <c:pt idx="10501">
                  <c:v>13:06:49</c:v>
                </c:pt>
                <c:pt idx="10502">
                  <c:v>13:06:50</c:v>
                </c:pt>
                <c:pt idx="10503">
                  <c:v>13:06:51</c:v>
                </c:pt>
                <c:pt idx="10504">
                  <c:v>13:06:52</c:v>
                </c:pt>
                <c:pt idx="10505">
                  <c:v>13:06:53</c:v>
                </c:pt>
                <c:pt idx="10506">
                  <c:v>13:06:54</c:v>
                </c:pt>
                <c:pt idx="10507">
                  <c:v>13:06:55</c:v>
                </c:pt>
                <c:pt idx="10508">
                  <c:v>13:06:56</c:v>
                </c:pt>
                <c:pt idx="10509">
                  <c:v>13:06:57</c:v>
                </c:pt>
                <c:pt idx="10510">
                  <c:v>13:06:58</c:v>
                </c:pt>
                <c:pt idx="10511">
                  <c:v>13:06:59</c:v>
                </c:pt>
                <c:pt idx="10512">
                  <c:v>13:07:00</c:v>
                </c:pt>
                <c:pt idx="10513">
                  <c:v>13:07:01</c:v>
                </c:pt>
                <c:pt idx="10514">
                  <c:v>13:07:02</c:v>
                </c:pt>
                <c:pt idx="10515">
                  <c:v>13:07:03</c:v>
                </c:pt>
                <c:pt idx="10516">
                  <c:v>13:07:04</c:v>
                </c:pt>
                <c:pt idx="10517">
                  <c:v>13:07:05</c:v>
                </c:pt>
                <c:pt idx="10518">
                  <c:v>13:07:06</c:v>
                </c:pt>
                <c:pt idx="10519">
                  <c:v>13:07:07</c:v>
                </c:pt>
                <c:pt idx="10520">
                  <c:v>13:07:08</c:v>
                </c:pt>
                <c:pt idx="10521">
                  <c:v>13:07:09</c:v>
                </c:pt>
                <c:pt idx="10522">
                  <c:v>13:07:10</c:v>
                </c:pt>
                <c:pt idx="10523">
                  <c:v>13:07:11</c:v>
                </c:pt>
                <c:pt idx="10524">
                  <c:v>13:07:12</c:v>
                </c:pt>
                <c:pt idx="10525">
                  <c:v>13:07:13</c:v>
                </c:pt>
                <c:pt idx="10526">
                  <c:v>13:07:14</c:v>
                </c:pt>
                <c:pt idx="10527">
                  <c:v>13:07:15</c:v>
                </c:pt>
                <c:pt idx="10528">
                  <c:v>13:07:16</c:v>
                </c:pt>
                <c:pt idx="10529">
                  <c:v>13:07:17</c:v>
                </c:pt>
                <c:pt idx="10530">
                  <c:v>13:07:18</c:v>
                </c:pt>
                <c:pt idx="10531">
                  <c:v>13:07:19</c:v>
                </c:pt>
                <c:pt idx="10532">
                  <c:v>13:07:20</c:v>
                </c:pt>
                <c:pt idx="10533">
                  <c:v>13:07:21</c:v>
                </c:pt>
                <c:pt idx="10534">
                  <c:v>13:07:22</c:v>
                </c:pt>
                <c:pt idx="10535">
                  <c:v>13:07:23</c:v>
                </c:pt>
                <c:pt idx="10536">
                  <c:v>13:07:24</c:v>
                </c:pt>
                <c:pt idx="10537">
                  <c:v>13:07:25</c:v>
                </c:pt>
                <c:pt idx="10538">
                  <c:v>13:07:26</c:v>
                </c:pt>
                <c:pt idx="10539">
                  <c:v>13:07:27</c:v>
                </c:pt>
                <c:pt idx="10540">
                  <c:v>13:07:28</c:v>
                </c:pt>
                <c:pt idx="10541">
                  <c:v>13:07:29</c:v>
                </c:pt>
                <c:pt idx="10542">
                  <c:v>13:07:30</c:v>
                </c:pt>
                <c:pt idx="10543">
                  <c:v>13:07:31</c:v>
                </c:pt>
                <c:pt idx="10544">
                  <c:v>13:07:32</c:v>
                </c:pt>
                <c:pt idx="10545">
                  <c:v>13:07:33</c:v>
                </c:pt>
                <c:pt idx="10546">
                  <c:v>13:07:34</c:v>
                </c:pt>
                <c:pt idx="10547">
                  <c:v>13:07:35</c:v>
                </c:pt>
                <c:pt idx="10548">
                  <c:v>13:07:36</c:v>
                </c:pt>
                <c:pt idx="10549">
                  <c:v>13:07:37</c:v>
                </c:pt>
                <c:pt idx="10550">
                  <c:v>13:07:38</c:v>
                </c:pt>
                <c:pt idx="10551">
                  <c:v>13:07:39</c:v>
                </c:pt>
                <c:pt idx="10552">
                  <c:v>13:07:40</c:v>
                </c:pt>
                <c:pt idx="10553">
                  <c:v>13:07:41</c:v>
                </c:pt>
                <c:pt idx="10554">
                  <c:v>13:07:42</c:v>
                </c:pt>
                <c:pt idx="10555">
                  <c:v>13:07:43</c:v>
                </c:pt>
                <c:pt idx="10556">
                  <c:v>13:07:44</c:v>
                </c:pt>
                <c:pt idx="10557">
                  <c:v>13:07:45</c:v>
                </c:pt>
                <c:pt idx="10558">
                  <c:v>13:07:46</c:v>
                </c:pt>
                <c:pt idx="10559">
                  <c:v>13:07:47</c:v>
                </c:pt>
                <c:pt idx="10560">
                  <c:v>13:07:48</c:v>
                </c:pt>
                <c:pt idx="10561">
                  <c:v>13:07:49</c:v>
                </c:pt>
                <c:pt idx="10562">
                  <c:v>13:07:50</c:v>
                </c:pt>
                <c:pt idx="10563">
                  <c:v>13:07:51</c:v>
                </c:pt>
                <c:pt idx="10564">
                  <c:v>13:07:52</c:v>
                </c:pt>
                <c:pt idx="10565">
                  <c:v>13:07:53</c:v>
                </c:pt>
                <c:pt idx="10566">
                  <c:v>13:07:54</c:v>
                </c:pt>
                <c:pt idx="10567">
                  <c:v>13:07:55</c:v>
                </c:pt>
                <c:pt idx="10568">
                  <c:v>13:07:56</c:v>
                </c:pt>
                <c:pt idx="10569">
                  <c:v>13:07:57</c:v>
                </c:pt>
                <c:pt idx="10570">
                  <c:v>13:07:58</c:v>
                </c:pt>
                <c:pt idx="10571">
                  <c:v>13:07:59</c:v>
                </c:pt>
                <c:pt idx="10572">
                  <c:v>13:08:00</c:v>
                </c:pt>
                <c:pt idx="10573">
                  <c:v>13:08:01</c:v>
                </c:pt>
                <c:pt idx="10574">
                  <c:v>13:08:02</c:v>
                </c:pt>
                <c:pt idx="10575">
                  <c:v>13:08:03</c:v>
                </c:pt>
                <c:pt idx="10576">
                  <c:v>13:08:04</c:v>
                </c:pt>
                <c:pt idx="10577">
                  <c:v>13:08:05</c:v>
                </c:pt>
                <c:pt idx="10578">
                  <c:v>13:08:06</c:v>
                </c:pt>
                <c:pt idx="10579">
                  <c:v>13:08:07</c:v>
                </c:pt>
                <c:pt idx="10580">
                  <c:v>13:08:08</c:v>
                </c:pt>
                <c:pt idx="10581">
                  <c:v>13:08:09</c:v>
                </c:pt>
                <c:pt idx="10582">
                  <c:v>13:08:10</c:v>
                </c:pt>
                <c:pt idx="10583">
                  <c:v>13:08:11</c:v>
                </c:pt>
                <c:pt idx="10584">
                  <c:v>13:08:12</c:v>
                </c:pt>
                <c:pt idx="10585">
                  <c:v>13:08:13</c:v>
                </c:pt>
                <c:pt idx="10586">
                  <c:v>13:08:14</c:v>
                </c:pt>
                <c:pt idx="10587">
                  <c:v>13:08:15</c:v>
                </c:pt>
                <c:pt idx="10588">
                  <c:v>13:08:16</c:v>
                </c:pt>
                <c:pt idx="10589">
                  <c:v>13:08:17</c:v>
                </c:pt>
                <c:pt idx="10590">
                  <c:v>13:08:18</c:v>
                </c:pt>
                <c:pt idx="10591">
                  <c:v>13:08:19</c:v>
                </c:pt>
                <c:pt idx="10592">
                  <c:v>13:08:20</c:v>
                </c:pt>
                <c:pt idx="10593">
                  <c:v>13:08:21</c:v>
                </c:pt>
                <c:pt idx="10594">
                  <c:v>13:08:22</c:v>
                </c:pt>
                <c:pt idx="10595">
                  <c:v>13:08:23</c:v>
                </c:pt>
                <c:pt idx="10596">
                  <c:v>13:08:24</c:v>
                </c:pt>
                <c:pt idx="10597">
                  <c:v>13:08:25</c:v>
                </c:pt>
                <c:pt idx="10598">
                  <c:v>13:08:26</c:v>
                </c:pt>
                <c:pt idx="10599">
                  <c:v>13:08:27</c:v>
                </c:pt>
                <c:pt idx="10600">
                  <c:v>13:08:28</c:v>
                </c:pt>
                <c:pt idx="10601">
                  <c:v>13:08:29</c:v>
                </c:pt>
                <c:pt idx="10602">
                  <c:v>13:08:30</c:v>
                </c:pt>
                <c:pt idx="10603">
                  <c:v>13:08:31</c:v>
                </c:pt>
                <c:pt idx="10604">
                  <c:v>13:08:32</c:v>
                </c:pt>
                <c:pt idx="10605">
                  <c:v>13:08:33</c:v>
                </c:pt>
                <c:pt idx="10606">
                  <c:v>13:08:34</c:v>
                </c:pt>
                <c:pt idx="10607">
                  <c:v>13:08:35</c:v>
                </c:pt>
                <c:pt idx="10608">
                  <c:v>13:08:36</c:v>
                </c:pt>
                <c:pt idx="10609">
                  <c:v>13:08:37</c:v>
                </c:pt>
                <c:pt idx="10610">
                  <c:v>13:08:38</c:v>
                </c:pt>
                <c:pt idx="10611">
                  <c:v>13:08:39</c:v>
                </c:pt>
                <c:pt idx="10612">
                  <c:v>13:08:40</c:v>
                </c:pt>
                <c:pt idx="10613">
                  <c:v>13:08:41</c:v>
                </c:pt>
                <c:pt idx="10614">
                  <c:v>13:08:42</c:v>
                </c:pt>
                <c:pt idx="10615">
                  <c:v>13:08:43</c:v>
                </c:pt>
                <c:pt idx="10616">
                  <c:v>13:08:44</c:v>
                </c:pt>
                <c:pt idx="10617">
                  <c:v>13:08:45</c:v>
                </c:pt>
                <c:pt idx="10618">
                  <c:v>13:08:46</c:v>
                </c:pt>
                <c:pt idx="10619">
                  <c:v>13:08:47</c:v>
                </c:pt>
                <c:pt idx="10620">
                  <c:v>13:08:48</c:v>
                </c:pt>
                <c:pt idx="10621">
                  <c:v>13:08:49</c:v>
                </c:pt>
                <c:pt idx="10622">
                  <c:v>13:08:50</c:v>
                </c:pt>
                <c:pt idx="10623">
                  <c:v>13:08:51</c:v>
                </c:pt>
                <c:pt idx="10624">
                  <c:v>13:08:52</c:v>
                </c:pt>
                <c:pt idx="10625">
                  <c:v>13:08:53</c:v>
                </c:pt>
                <c:pt idx="10626">
                  <c:v>13:08:54</c:v>
                </c:pt>
                <c:pt idx="10627">
                  <c:v>13:08:55</c:v>
                </c:pt>
                <c:pt idx="10628">
                  <c:v>13:08:56</c:v>
                </c:pt>
                <c:pt idx="10629">
                  <c:v>13:08:57</c:v>
                </c:pt>
                <c:pt idx="10630">
                  <c:v>13:08:58</c:v>
                </c:pt>
                <c:pt idx="10631">
                  <c:v>13:08:59</c:v>
                </c:pt>
                <c:pt idx="10632">
                  <c:v>13:09:00</c:v>
                </c:pt>
                <c:pt idx="10633">
                  <c:v>13:09:01</c:v>
                </c:pt>
                <c:pt idx="10634">
                  <c:v>13:09:02</c:v>
                </c:pt>
                <c:pt idx="10635">
                  <c:v>13:09:03</c:v>
                </c:pt>
                <c:pt idx="10636">
                  <c:v>13:09:04</c:v>
                </c:pt>
                <c:pt idx="10637">
                  <c:v>13:09:05</c:v>
                </c:pt>
                <c:pt idx="10638">
                  <c:v>13:09:06</c:v>
                </c:pt>
                <c:pt idx="10639">
                  <c:v>13:09:07</c:v>
                </c:pt>
                <c:pt idx="10640">
                  <c:v>13:09:08</c:v>
                </c:pt>
                <c:pt idx="10641">
                  <c:v>13:09:09</c:v>
                </c:pt>
                <c:pt idx="10642">
                  <c:v>13:09:10</c:v>
                </c:pt>
                <c:pt idx="10643">
                  <c:v>13:09:11</c:v>
                </c:pt>
                <c:pt idx="10644">
                  <c:v>13:09:12</c:v>
                </c:pt>
                <c:pt idx="10645">
                  <c:v>13:09:13</c:v>
                </c:pt>
                <c:pt idx="10646">
                  <c:v>13:09:14</c:v>
                </c:pt>
                <c:pt idx="10647">
                  <c:v>13:09:15</c:v>
                </c:pt>
                <c:pt idx="10648">
                  <c:v>13:09:16</c:v>
                </c:pt>
                <c:pt idx="10649">
                  <c:v>13:09:17</c:v>
                </c:pt>
                <c:pt idx="10650">
                  <c:v>13:09:18</c:v>
                </c:pt>
                <c:pt idx="10651">
                  <c:v>13:09:19</c:v>
                </c:pt>
                <c:pt idx="10652">
                  <c:v>13:09:20</c:v>
                </c:pt>
                <c:pt idx="10653">
                  <c:v>13:09:21</c:v>
                </c:pt>
                <c:pt idx="10654">
                  <c:v>13:09:22</c:v>
                </c:pt>
                <c:pt idx="10655">
                  <c:v>13:09:23</c:v>
                </c:pt>
                <c:pt idx="10656">
                  <c:v>13:09:24</c:v>
                </c:pt>
                <c:pt idx="10657">
                  <c:v>13:09:25</c:v>
                </c:pt>
                <c:pt idx="10658">
                  <c:v>13:09:26</c:v>
                </c:pt>
                <c:pt idx="10659">
                  <c:v>13:09:27</c:v>
                </c:pt>
                <c:pt idx="10660">
                  <c:v>13:09:28</c:v>
                </c:pt>
                <c:pt idx="10661">
                  <c:v>13:09:29</c:v>
                </c:pt>
                <c:pt idx="10662">
                  <c:v>13:09:30</c:v>
                </c:pt>
                <c:pt idx="10663">
                  <c:v>13:09:31</c:v>
                </c:pt>
                <c:pt idx="10664">
                  <c:v>13:09:32</c:v>
                </c:pt>
                <c:pt idx="10665">
                  <c:v>13:09:33</c:v>
                </c:pt>
                <c:pt idx="10666">
                  <c:v>13:09:34</c:v>
                </c:pt>
                <c:pt idx="10667">
                  <c:v>13:09:35</c:v>
                </c:pt>
                <c:pt idx="10668">
                  <c:v>13:09:36</c:v>
                </c:pt>
                <c:pt idx="10669">
                  <c:v>13:09:37</c:v>
                </c:pt>
                <c:pt idx="10670">
                  <c:v>13:09:38</c:v>
                </c:pt>
                <c:pt idx="10671">
                  <c:v>13:09:39</c:v>
                </c:pt>
                <c:pt idx="10672">
                  <c:v>13:09:40</c:v>
                </c:pt>
                <c:pt idx="10673">
                  <c:v>13:09:41</c:v>
                </c:pt>
                <c:pt idx="10674">
                  <c:v>13:09:42</c:v>
                </c:pt>
                <c:pt idx="10675">
                  <c:v>13:09:43</c:v>
                </c:pt>
                <c:pt idx="10676">
                  <c:v>13:09:44</c:v>
                </c:pt>
                <c:pt idx="10677">
                  <c:v>13:09:45</c:v>
                </c:pt>
                <c:pt idx="10678">
                  <c:v>13:09:46</c:v>
                </c:pt>
                <c:pt idx="10679">
                  <c:v>13:09:47</c:v>
                </c:pt>
                <c:pt idx="10680">
                  <c:v>13:09:48</c:v>
                </c:pt>
                <c:pt idx="10681">
                  <c:v>13:09:49</c:v>
                </c:pt>
                <c:pt idx="10682">
                  <c:v>13:09:50</c:v>
                </c:pt>
                <c:pt idx="10683">
                  <c:v>13:09:51</c:v>
                </c:pt>
                <c:pt idx="10684">
                  <c:v>13:09:52</c:v>
                </c:pt>
                <c:pt idx="10685">
                  <c:v>13:09:53</c:v>
                </c:pt>
                <c:pt idx="10686">
                  <c:v>13:09:54</c:v>
                </c:pt>
                <c:pt idx="10687">
                  <c:v>13:09:55</c:v>
                </c:pt>
                <c:pt idx="10688">
                  <c:v>13:09:56</c:v>
                </c:pt>
                <c:pt idx="10689">
                  <c:v>13:09:57</c:v>
                </c:pt>
                <c:pt idx="10690">
                  <c:v>13:09:58</c:v>
                </c:pt>
                <c:pt idx="10691">
                  <c:v>13:09:59</c:v>
                </c:pt>
                <c:pt idx="10692">
                  <c:v>13:10:00</c:v>
                </c:pt>
                <c:pt idx="10693">
                  <c:v>13:10:01</c:v>
                </c:pt>
                <c:pt idx="10694">
                  <c:v>13:10:02</c:v>
                </c:pt>
                <c:pt idx="10695">
                  <c:v>13:10:03</c:v>
                </c:pt>
                <c:pt idx="10696">
                  <c:v>13:10:04</c:v>
                </c:pt>
                <c:pt idx="10697">
                  <c:v>13:10:05</c:v>
                </c:pt>
                <c:pt idx="10698">
                  <c:v>13:10:06</c:v>
                </c:pt>
                <c:pt idx="10699">
                  <c:v>13:10:07</c:v>
                </c:pt>
                <c:pt idx="10700">
                  <c:v>13:10:08</c:v>
                </c:pt>
                <c:pt idx="10701">
                  <c:v>13:10:09</c:v>
                </c:pt>
                <c:pt idx="10702">
                  <c:v>13:10:10</c:v>
                </c:pt>
                <c:pt idx="10703">
                  <c:v>13:10:11</c:v>
                </c:pt>
                <c:pt idx="10704">
                  <c:v>13:10:12</c:v>
                </c:pt>
                <c:pt idx="10705">
                  <c:v>13:10:13</c:v>
                </c:pt>
                <c:pt idx="10706">
                  <c:v>13:10:14</c:v>
                </c:pt>
                <c:pt idx="10707">
                  <c:v>13:10:15</c:v>
                </c:pt>
                <c:pt idx="10708">
                  <c:v>13:10:16</c:v>
                </c:pt>
                <c:pt idx="10709">
                  <c:v>13:10:17</c:v>
                </c:pt>
                <c:pt idx="10710">
                  <c:v>13:10:18</c:v>
                </c:pt>
                <c:pt idx="10711">
                  <c:v>13:10:19</c:v>
                </c:pt>
                <c:pt idx="10712">
                  <c:v>13:10:20</c:v>
                </c:pt>
                <c:pt idx="10713">
                  <c:v>13:10:21</c:v>
                </c:pt>
                <c:pt idx="10714">
                  <c:v>13:10:22</c:v>
                </c:pt>
                <c:pt idx="10715">
                  <c:v>13:10:23</c:v>
                </c:pt>
                <c:pt idx="10716">
                  <c:v>13:10:24</c:v>
                </c:pt>
                <c:pt idx="10717">
                  <c:v>13:10:25</c:v>
                </c:pt>
                <c:pt idx="10718">
                  <c:v>13:10:26</c:v>
                </c:pt>
                <c:pt idx="10719">
                  <c:v>13:10:27</c:v>
                </c:pt>
                <c:pt idx="10720">
                  <c:v>13:10:28</c:v>
                </c:pt>
                <c:pt idx="10721">
                  <c:v>13:10:29</c:v>
                </c:pt>
                <c:pt idx="10722">
                  <c:v>13:10:30</c:v>
                </c:pt>
                <c:pt idx="10723">
                  <c:v>13:10:31</c:v>
                </c:pt>
                <c:pt idx="10724">
                  <c:v>13:10:32</c:v>
                </c:pt>
                <c:pt idx="10725">
                  <c:v>13:10:33</c:v>
                </c:pt>
                <c:pt idx="10726">
                  <c:v>13:10:34</c:v>
                </c:pt>
                <c:pt idx="10727">
                  <c:v>13:10:35</c:v>
                </c:pt>
                <c:pt idx="10728">
                  <c:v>13:10:36</c:v>
                </c:pt>
                <c:pt idx="10729">
                  <c:v>13:10:37</c:v>
                </c:pt>
                <c:pt idx="10730">
                  <c:v>13:10:38</c:v>
                </c:pt>
                <c:pt idx="10731">
                  <c:v>13:10:39</c:v>
                </c:pt>
                <c:pt idx="10732">
                  <c:v>13:10:40</c:v>
                </c:pt>
                <c:pt idx="10733">
                  <c:v>13:10:41</c:v>
                </c:pt>
                <c:pt idx="10734">
                  <c:v>13:10:42</c:v>
                </c:pt>
                <c:pt idx="10735">
                  <c:v>13:10:43</c:v>
                </c:pt>
                <c:pt idx="10736">
                  <c:v>13:10:44</c:v>
                </c:pt>
                <c:pt idx="10737">
                  <c:v>13:10:45</c:v>
                </c:pt>
                <c:pt idx="10738">
                  <c:v>13:10:46</c:v>
                </c:pt>
                <c:pt idx="10739">
                  <c:v>13:10:47</c:v>
                </c:pt>
                <c:pt idx="10740">
                  <c:v>13:10:48</c:v>
                </c:pt>
                <c:pt idx="10741">
                  <c:v>13:10:49</c:v>
                </c:pt>
                <c:pt idx="10742">
                  <c:v>13:10:50</c:v>
                </c:pt>
                <c:pt idx="10743">
                  <c:v>13:10:51</c:v>
                </c:pt>
                <c:pt idx="10744">
                  <c:v>13:10:52</c:v>
                </c:pt>
                <c:pt idx="10745">
                  <c:v>13:10:53</c:v>
                </c:pt>
                <c:pt idx="10746">
                  <c:v>13:10:54</c:v>
                </c:pt>
                <c:pt idx="10747">
                  <c:v>13:10:55</c:v>
                </c:pt>
                <c:pt idx="10748">
                  <c:v>13:10:56</c:v>
                </c:pt>
                <c:pt idx="10749">
                  <c:v>13:10:57</c:v>
                </c:pt>
                <c:pt idx="10750">
                  <c:v>13:10:58</c:v>
                </c:pt>
                <c:pt idx="10751">
                  <c:v>13:10:59</c:v>
                </c:pt>
                <c:pt idx="10752">
                  <c:v>13:11:00</c:v>
                </c:pt>
                <c:pt idx="10753">
                  <c:v>13:11:01</c:v>
                </c:pt>
                <c:pt idx="10754">
                  <c:v>13:11:02</c:v>
                </c:pt>
                <c:pt idx="10755">
                  <c:v>13:11:03</c:v>
                </c:pt>
                <c:pt idx="10756">
                  <c:v>13:11:04</c:v>
                </c:pt>
                <c:pt idx="10757">
                  <c:v>13:11:05</c:v>
                </c:pt>
                <c:pt idx="10758">
                  <c:v>13:11:06</c:v>
                </c:pt>
                <c:pt idx="10759">
                  <c:v>13:11:07</c:v>
                </c:pt>
                <c:pt idx="10760">
                  <c:v>13:11:08</c:v>
                </c:pt>
                <c:pt idx="10761">
                  <c:v>13:11:09</c:v>
                </c:pt>
                <c:pt idx="10762">
                  <c:v>13:11:10</c:v>
                </c:pt>
                <c:pt idx="10763">
                  <c:v>13:11:11</c:v>
                </c:pt>
                <c:pt idx="10764">
                  <c:v>13:11:12</c:v>
                </c:pt>
                <c:pt idx="10765">
                  <c:v>13:11:13</c:v>
                </c:pt>
                <c:pt idx="10766">
                  <c:v>13:11:14</c:v>
                </c:pt>
                <c:pt idx="10767">
                  <c:v>13:11:15</c:v>
                </c:pt>
                <c:pt idx="10768">
                  <c:v>13:11:16</c:v>
                </c:pt>
                <c:pt idx="10769">
                  <c:v>13:11:17</c:v>
                </c:pt>
                <c:pt idx="10770">
                  <c:v>13:11:18</c:v>
                </c:pt>
                <c:pt idx="10771">
                  <c:v>13:11:19</c:v>
                </c:pt>
                <c:pt idx="10772">
                  <c:v>13:11:20</c:v>
                </c:pt>
                <c:pt idx="10773">
                  <c:v>13:11:21</c:v>
                </c:pt>
                <c:pt idx="10774">
                  <c:v>13:11:22</c:v>
                </c:pt>
                <c:pt idx="10775">
                  <c:v>13:11:23</c:v>
                </c:pt>
                <c:pt idx="10776">
                  <c:v>13:11:24</c:v>
                </c:pt>
                <c:pt idx="10777">
                  <c:v>13:11:25</c:v>
                </c:pt>
                <c:pt idx="10778">
                  <c:v>13:11:26</c:v>
                </c:pt>
                <c:pt idx="10779">
                  <c:v>13:11:27</c:v>
                </c:pt>
                <c:pt idx="10780">
                  <c:v>13:11:28</c:v>
                </c:pt>
                <c:pt idx="10781">
                  <c:v>13:11:29</c:v>
                </c:pt>
                <c:pt idx="10782">
                  <c:v>13:11:30</c:v>
                </c:pt>
                <c:pt idx="10783">
                  <c:v>13:11:31</c:v>
                </c:pt>
                <c:pt idx="10784">
                  <c:v>13:11:32</c:v>
                </c:pt>
                <c:pt idx="10785">
                  <c:v>13:11:33</c:v>
                </c:pt>
                <c:pt idx="10786">
                  <c:v>13:11:34</c:v>
                </c:pt>
                <c:pt idx="10787">
                  <c:v>13:11:35</c:v>
                </c:pt>
                <c:pt idx="10788">
                  <c:v>13:11:36</c:v>
                </c:pt>
                <c:pt idx="10789">
                  <c:v>13:11:37</c:v>
                </c:pt>
                <c:pt idx="10790">
                  <c:v>13:11:38</c:v>
                </c:pt>
                <c:pt idx="10791">
                  <c:v>13:11:39</c:v>
                </c:pt>
                <c:pt idx="10792">
                  <c:v>13:11:40</c:v>
                </c:pt>
                <c:pt idx="10793">
                  <c:v>13:11:41</c:v>
                </c:pt>
                <c:pt idx="10794">
                  <c:v>13:11:42</c:v>
                </c:pt>
                <c:pt idx="10795">
                  <c:v>13:11:43</c:v>
                </c:pt>
                <c:pt idx="10796">
                  <c:v>13:11:44</c:v>
                </c:pt>
                <c:pt idx="10797">
                  <c:v>13:11:45</c:v>
                </c:pt>
                <c:pt idx="10798">
                  <c:v>13:11:46</c:v>
                </c:pt>
                <c:pt idx="10799">
                  <c:v>13:11:47</c:v>
                </c:pt>
                <c:pt idx="10800">
                  <c:v>13:11:48</c:v>
                </c:pt>
                <c:pt idx="10801">
                  <c:v>13:11:49</c:v>
                </c:pt>
                <c:pt idx="10802">
                  <c:v>13:11:50</c:v>
                </c:pt>
                <c:pt idx="10803">
                  <c:v>13:11:51</c:v>
                </c:pt>
                <c:pt idx="10804">
                  <c:v>13:11:52</c:v>
                </c:pt>
                <c:pt idx="10805">
                  <c:v>13:11:53</c:v>
                </c:pt>
                <c:pt idx="10806">
                  <c:v>13:11:54</c:v>
                </c:pt>
                <c:pt idx="10807">
                  <c:v>13:11:55</c:v>
                </c:pt>
                <c:pt idx="10808">
                  <c:v>13:11:56</c:v>
                </c:pt>
                <c:pt idx="10809">
                  <c:v>13:11:57</c:v>
                </c:pt>
                <c:pt idx="10810">
                  <c:v>13:11:58</c:v>
                </c:pt>
                <c:pt idx="10811">
                  <c:v>13:11:59</c:v>
                </c:pt>
                <c:pt idx="10812">
                  <c:v>13:12:00</c:v>
                </c:pt>
                <c:pt idx="10813">
                  <c:v>13:12:01</c:v>
                </c:pt>
                <c:pt idx="10814">
                  <c:v>13:12:02</c:v>
                </c:pt>
                <c:pt idx="10815">
                  <c:v>13:12:03</c:v>
                </c:pt>
                <c:pt idx="10816">
                  <c:v>13:12:04</c:v>
                </c:pt>
                <c:pt idx="10817">
                  <c:v>13:12:05</c:v>
                </c:pt>
                <c:pt idx="10818">
                  <c:v>13:12:06</c:v>
                </c:pt>
                <c:pt idx="10819">
                  <c:v>13:12:07</c:v>
                </c:pt>
                <c:pt idx="10820">
                  <c:v>13:12:08</c:v>
                </c:pt>
                <c:pt idx="10821">
                  <c:v>13:12:09</c:v>
                </c:pt>
                <c:pt idx="10822">
                  <c:v>13:12:10</c:v>
                </c:pt>
                <c:pt idx="10823">
                  <c:v>13:12:11</c:v>
                </c:pt>
                <c:pt idx="10824">
                  <c:v>13:12:12</c:v>
                </c:pt>
                <c:pt idx="10825">
                  <c:v>13:12:13</c:v>
                </c:pt>
                <c:pt idx="10826">
                  <c:v>13:12:14</c:v>
                </c:pt>
                <c:pt idx="10827">
                  <c:v>13:12:15</c:v>
                </c:pt>
                <c:pt idx="10828">
                  <c:v>13:12:16</c:v>
                </c:pt>
                <c:pt idx="10829">
                  <c:v>13:12:17</c:v>
                </c:pt>
                <c:pt idx="10830">
                  <c:v>13:12:18</c:v>
                </c:pt>
                <c:pt idx="10831">
                  <c:v>13:12:19</c:v>
                </c:pt>
                <c:pt idx="10832">
                  <c:v>13:12:20</c:v>
                </c:pt>
                <c:pt idx="10833">
                  <c:v>13:12:21</c:v>
                </c:pt>
                <c:pt idx="10834">
                  <c:v>13:12:22</c:v>
                </c:pt>
                <c:pt idx="10835">
                  <c:v>13:12:23</c:v>
                </c:pt>
                <c:pt idx="10836">
                  <c:v>13:12:24</c:v>
                </c:pt>
                <c:pt idx="10837">
                  <c:v>13:12:25</c:v>
                </c:pt>
                <c:pt idx="10838">
                  <c:v>13:12:26</c:v>
                </c:pt>
                <c:pt idx="10839">
                  <c:v>13:12:27</c:v>
                </c:pt>
                <c:pt idx="10840">
                  <c:v>13:12:28</c:v>
                </c:pt>
                <c:pt idx="10841">
                  <c:v>13:12:29</c:v>
                </c:pt>
                <c:pt idx="10842">
                  <c:v>13:12:30</c:v>
                </c:pt>
                <c:pt idx="10843">
                  <c:v>13:12:31</c:v>
                </c:pt>
                <c:pt idx="10844">
                  <c:v>13:12:32</c:v>
                </c:pt>
                <c:pt idx="10845">
                  <c:v>13:12:33</c:v>
                </c:pt>
                <c:pt idx="10846">
                  <c:v>13:12:34</c:v>
                </c:pt>
                <c:pt idx="10847">
                  <c:v>13:12:35</c:v>
                </c:pt>
                <c:pt idx="10848">
                  <c:v>13:12:36</c:v>
                </c:pt>
                <c:pt idx="10849">
                  <c:v>13:12:37</c:v>
                </c:pt>
                <c:pt idx="10850">
                  <c:v>13:12:38</c:v>
                </c:pt>
                <c:pt idx="10851">
                  <c:v>13:12:39</c:v>
                </c:pt>
                <c:pt idx="10852">
                  <c:v>13:12:40</c:v>
                </c:pt>
                <c:pt idx="10853">
                  <c:v>13:12:41</c:v>
                </c:pt>
                <c:pt idx="10854">
                  <c:v>13:12:42</c:v>
                </c:pt>
                <c:pt idx="10855">
                  <c:v>13:12:43</c:v>
                </c:pt>
                <c:pt idx="10856">
                  <c:v>13:12:44</c:v>
                </c:pt>
                <c:pt idx="10857">
                  <c:v>13:12:45</c:v>
                </c:pt>
                <c:pt idx="10858">
                  <c:v>13:12:46</c:v>
                </c:pt>
                <c:pt idx="10859">
                  <c:v>13:12:47</c:v>
                </c:pt>
                <c:pt idx="10860">
                  <c:v>13:12:48</c:v>
                </c:pt>
                <c:pt idx="10861">
                  <c:v>13:12:49</c:v>
                </c:pt>
                <c:pt idx="10862">
                  <c:v>13:12:50</c:v>
                </c:pt>
                <c:pt idx="10863">
                  <c:v>13:12:51</c:v>
                </c:pt>
                <c:pt idx="10864">
                  <c:v>13:12:52</c:v>
                </c:pt>
                <c:pt idx="10865">
                  <c:v>13:12:53</c:v>
                </c:pt>
                <c:pt idx="10866">
                  <c:v>13:12:54</c:v>
                </c:pt>
                <c:pt idx="10867">
                  <c:v>13:12:55</c:v>
                </c:pt>
                <c:pt idx="10868">
                  <c:v>13:12:56</c:v>
                </c:pt>
                <c:pt idx="10869">
                  <c:v>13:12:57</c:v>
                </c:pt>
                <c:pt idx="10870">
                  <c:v>13:12:58</c:v>
                </c:pt>
                <c:pt idx="10871">
                  <c:v>13:12:59</c:v>
                </c:pt>
                <c:pt idx="10872">
                  <c:v>13:13:00</c:v>
                </c:pt>
                <c:pt idx="10873">
                  <c:v>13:13:01</c:v>
                </c:pt>
                <c:pt idx="10874">
                  <c:v>13:13:02</c:v>
                </c:pt>
                <c:pt idx="10875">
                  <c:v>13:13:03</c:v>
                </c:pt>
                <c:pt idx="10876">
                  <c:v>13:13:04</c:v>
                </c:pt>
                <c:pt idx="10877">
                  <c:v>13:13:05</c:v>
                </c:pt>
                <c:pt idx="10878">
                  <c:v>13:13:06</c:v>
                </c:pt>
                <c:pt idx="10879">
                  <c:v>13:13:07</c:v>
                </c:pt>
                <c:pt idx="10880">
                  <c:v>13:13:08</c:v>
                </c:pt>
                <c:pt idx="10881">
                  <c:v>13:13:09</c:v>
                </c:pt>
                <c:pt idx="10882">
                  <c:v>13:13:10</c:v>
                </c:pt>
                <c:pt idx="10883">
                  <c:v>13:13:11</c:v>
                </c:pt>
                <c:pt idx="10884">
                  <c:v>13:13:12</c:v>
                </c:pt>
                <c:pt idx="10885">
                  <c:v>13:13:13</c:v>
                </c:pt>
                <c:pt idx="10886">
                  <c:v>13:13:14</c:v>
                </c:pt>
                <c:pt idx="10887">
                  <c:v>13:13:15</c:v>
                </c:pt>
                <c:pt idx="10888">
                  <c:v>13:13:16</c:v>
                </c:pt>
                <c:pt idx="10889">
                  <c:v>13:13:17</c:v>
                </c:pt>
                <c:pt idx="10890">
                  <c:v>13:13:18</c:v>
                </c:pt>
                <c:pt idx="10891">
                  <c:v>13:13:19</c:v>
                </c:pt>
                <c:pt idx="10892">
                  <c:v>13:13:20</c:v>
                </c:pt>
                <c:pt idx="10893">
                  <c:v>13:13:21</c:v>
                </c:pt>
                <c:pt idx="10894">
                  <c:v>13:13:22</c:v>
                </c:pt>
                <c:pt idx="10895">
                  <c:v>13:13:23</c:v>
                </c:pt>
                <c:pt idx="10896">
                  <c:v>13:13:24</c:v>
                </c:pt>
                <c:pt idx="10897">
                  <c:v>13:13:25</c:v>
                </c:pt>
                <c:pt idx="10898">
                  <c:v>13:13:26</c:v>
                </c:pt>
                <c:pt idx="10899">
                  <c:v>13:13:27</c:v>
                </c:pt>
                <c:pt idx="10900">
                  <c:v>13:13:28</c:v>
                </c:pt>
                <c:pt idx="10901">
                  <c:v>13:13:29</c:v>
                </c:pt>
                <c:pt idx="10902">
                  <c:v>13:13:30</c:v>
                </c:pt>
                <c:pt idx="10903">
                  <c:v>13:13:31</c:v>
                </c:pt>
                <c:pt idx="10904">
                  <c:v>13:13:32</c:v>
                </c:pt>
                <c:pt idx="10905">
                  <c:v>13:13:33</c:v>
                </c:pt>
                <c:pt idx="10906">
                  <c:v>13:13:34</c:v>
                </c:pt>
                <c:pt idx="10907">
                  <c:v>13:13:35</c:v>
                </c:pt>
                <c:pt idx="10908">
                  <c:v>13:13:36</c:v>
                </c:pt>
                <c:pt idx="10909">
                  <c:v>13:13:37</c:v>
                </c:pt>
                <c:pt idx="10910">
                  <c:v>13:13:38</c:v>
                </c:pt>
                <c:pt idx="10911">
                  <c:v>13:13:39</c:v>
                </c:pt>
                <c:pt idx="10912">
                  <c:v>13:13:40</c:v>
                </c:pt>
                <c:pt idx="10913">
                  <c:v>13:13:41</c:v>
                </c:pt>
                <c:pt idx="10914">
                  <c:v>13:13:42</c:v>
                </c:pt>
                <c:pt idx="10915">
                  <c:v>13:13:43</c:v>
                </c:pt>
                <c:pt idx="10916">
                  <c:v>13:13:44</c:v>
                </c:pt>
                <c:pt idx="10917">
                  <c:v>13:13:45</c:v>
                </c:pt>
                <c:pt idx="10918">
                  <c:v>13:13:46</c:v>
                </c:pt>
                <c:pt idx="10919">
                  <c:v>13:13:47</c:v>
                </c:pt>
                <c:pt idx="10920">
                  <c:v>13:13:48</c:v>
                </c:pt>
                <c:pt idx="10921">
                  <c:v>13:13:49</c:v>
                </c:pt>
                <c:pt idx="10922">
                  <c:v>13:13:50</c:v>
                </c:pt>
                <c:pt idx="10923">
                  <c:v>13:13:51</c:v>
                </c:pt>
                <c:pt idx="10924">
                  <c:v>13:13:52</c:v>
                </c:pt>
                <c:pt idx="10925">
                  <c:v>13:13:53</c:v>
                </c:pt>
                <c:pt idx="10926">
                  <c:v>13:13:54</c:v>
                </c:pt>
                <c:pt idx="10927">
                  <c:v>13:13:55</c:v>
                </c:pt>
                <c:pt idx="10928">
                  <c:v>13:13:56</c:v>
                </c:pt>
                <c:pt idx="10929">
                  <c:v>13:13:57</c:v>
                </c:pt>
                <c:pt idx="10930">
                  <c:v>13:13:58</c:v>
                </c:pt>
                <c:pt idx="10931">
                  <c:v>13:13:59</c:v>
                </c:pt>
                <c:pt idx="10932">
                  <c:v>13:14:00</c:v>
                </c:pt>
                <c:pt idx="10933">
                  <c:v>13:14:01</c:v>
                </c:pt>
                <c:pt idx="10934">
                  <c:v>13:14:02</c:v>
                </c:pt>
                <c:pt idx="10935">
                  <c:v>13:14:03</c:v>
                </c:pt>
                <c:pt idx="10936">
                  <c:v>13:14:04</c:v>
                </c:pt>
                <c:pt idx="10937">
                  <c:v>13:14:05</c:v>
                </c:pt>
                <c:pt idx="10938">
                  <c:v>13:14:06</c:v>
                </c:pt>
                <c:pt idx="10939">
                  <c:v>13:14:07</c:v>
                </c:pt>
                <c:pt idx="10940">
                  <c:v>13:14:08</c:v>
                </c:pt>
                <c:pt idx="10941">
                  <c:v>13:14:09</c:v>
                </c:pt>
                <c:pt idx="10942">
                  <c:v>13:14:10</c:v>
                </c:pt>
                <c:pt idx="10943">
                  <c:v>13:14:11</c:v>
                </c:pt>
                <c:pt idx="10944">
                  <c:v>13:14:12</c:v>
                </c:pt>
                <c:pt idx="10945">
                  <c:v>13:14:13</c:v>
                </c:pt>
                <c:pt idx="10946">
                  <c:v>13:14:14</c:v>
                </c:pt>
                <c:pt idx="10947">
                  <c:v>13:14:15</c:v>
                </c:pt>
                <c:pt idx="10948">
                  <c:v>13:14:16</c:v>
                </c:pt>
                <c:pt idx="10949">
                  <c:v>13:14:17</c:v>
                </c:pt>
                <c:pt idx="10950">
                  <c:v>13:14:18</c:v>
                </c:pt>
                <c:pt idx="10951">
                  <c:v>13:14:19</c:v>
                </c:pt>
                <c:pt idx="10952">
                  <c:v>13:14:20</c:v>
                </c:pt>
                <c:pt idx="10953">
                  <c:v>13:14:21</c:v>
                </c:pt>
                <c:pt idx="10954">
                  <c:v>13:14:22</c:v>
                </c:pt>
                <c:pt idx="10955">
                  <c:v>13:14:23</c:v>
                </c:pt>
                <c:pt idx="10956">
                  <c:v>13:14:24</c:v>
                </c:pt>
                <c:pt idx="10957">
                  <c:v>13:14:25</c:v>
                </c:pt>
                <c:pt idx="10958">
                  <c:v>13:14:26</c:v>
                </c:pt>
                <c:pt idx="10959">
                  <c:v>13:14:27</c:v>
                </c:pt>
                <c:pt idx="10960">
                  <c:v>13:14:28</c:v>
                </c:pt>
                <c:pt idx="10961">
                  <c:v>13:14:29</c:v>
                </c:pt>
                <c:pt idx="10962">
                  <c:v>13:14:30</c:v>
                </c:pt>
                <c:pt idx="10963">
                  <c:v>13:14:31</c:v>
                </c:pt>
                <c:pt idx="10964">
                  <c:v>13:14:32</c:v>
                </c:pt>
                <c:pt idx="10965">
                  <c:v>13:14:33</c:v>
                </c:pt>
                <c:pt idx="10966">
                  <c:v>13:14:34</c:v>
                </c:pt>
                <c:pt idx="10967">
                  <c:v>13:14:35</c:v>
                </c:pt>
                <c:pt idx="10968">
                  <c:v>13:14:36</c:v>
                </c:pt>
                <c:pt idx="10969">
                  <c:v>13:14:37</c:v>
                </c:pt>
                <c:pt idx="10970">
                  <c:v>13:14:38</c:v>
                </c:pt>
                <c:pt idx="10971">
                  <c:v>13:14:39</c:v>
                </c:pt>
                <c:pt idx="10972">
                  <c:v>13:14:40</c:v>
                </c:pt>
                <c:pt idx="10973">
                  <c:v>13:14:41</c:v>
                </c:pt>
                <c:pt idx="10974">
                  <c:v>13:14:42</c:v>
                </c:pt>
                <c:pt idx="10975">
                  <c:v>13:14:43</c:v>
                </c:pt>
                <c:pt idx="10976">
                  <c:v>13:14:44</c:v>
                </c:pt>
                <c:pt idx="10977">
                  <c:v>13:14:45</c:v>
                </c:pt>
                <c:pt idx="10978">
                  <c:v>13:14:46</c:v>
                </c:pt>
                <c:pt idx="10979">
                  <c:v>13:14:47</c:v>
                </c:pt>
                <c:pt idx="10980">
                  <c:v>13:14:48</c:v>
                </c:pt>
                <c:pt idx="10981">
                  <c:v>13:14:49</c:v>
                </c:pt>
                <c:pt idx="10982">
                  <c:v>13:14:50</c:v>
                </c:pt>
                <c:pt idx="10983">
                  <c:v>13:14:51</c:v>
                </c:pt>
                <c:pt idx="10984">
                  <c:v>13:14:52</c:v>
                </c:pt>
                <c:pt idx="10985">
                  <c:v>13:14:53</c:v>
                </c:pt>
                <c:pt idx="10986">
                  <c:v>13:14:54</c:v>
                </c:pt>
                <c:pt idx="10987">
                  <c:v>13:14:55</c:v>
                </c:pt>
                <c:pt idx="10988">
                  <c:v>13:14:56</c:v>
                </c:pt>
                <c:pt idx="10989">
                  <c:v>13:14:57</c:v>
                </c:pt>
                <c:pt idx="10990">
                  <c:v>13:14:58</c:v>
                </c:pt>
                <c:pt idx="10991">
                  <c:v>13:14:59</c:v>
                </c:pt>
                <c:pt idx="10992">
                  <c:v>13:15:00</c:v>
                </c:pt>
                <c:pt idx="10993">
                  <c:v>13:15:01</c:v>
                </c:pt>
                <c:pt idx="10994">
                  <c:v>13:15:02</c:v>
                </c:pt>
                <c:pt idx="10995">
                  <c:v>13:15:03</c:v>
                </c:pt>
                <c:pt idx="10996">
                  <c:v>13:15:04</c:v>
                </c:pt>
                <c:pt idx="10997">
                  <c:v>13:15:05</c:v>
                </c:pt>
                <c:pt idx="10998">
                  <c:v>13:15:06</c:v>
                </c:pt>
                <c:pt idx="10999">
                  <c:v>13:15:07</c:v>
                </c:pt>
                <c:pt idx="11000">
                  <c:v>13:15:08</c:v>
                </c:pt>
                <c:pt idx="11001">
                  <c:v>13:15:09</c:v>
                </c:pt>
                <c:pt idx="11002">
                  <c:v>13:15:10</c:v>
                </c:pt>
                <c:pt idx="11003">
                  <c:v>13:15:11</c:v>
                </c:pt>
                <c:pt idx="11004">
                  <c:v>13:15:12</c:v>
                </c:pt>
                <c:pt idx="11005">
                  <c:v>13:15:13</c:v>
                </c:pt>
                <c:pt idx="11006">
                  <c:v>13:15:14</c:v>
                </c:pt>
                <c:pt idx="11007">
                  <c:v>13:15:15</c:v>
                </c:pt>
                <c:pt idx="11008">
                  <c:v>13:15:16</c:v>
                </c:pt>
                <c:pt idx="11009">
                  <c:v>13:15:17</c:v>
                </c:pt>
                <c:pt idx="11010">
                  <c:v>13:15:18</c:v>
                </c:pt>
                <c:pt idx="11011">
                  <c:v>13:15:19</c:v>
                </c:pt>
                <c:pt idx="11012">
                  <c:v>13:15:20</c:v>
                </c:pt>
                <c:pt idx="11013">
                  <c:v>13:15:21</c:v>
                </c:pt>
                <c:pt idx="11014">
                  <c:v>13:15:22</c:v>
                </c:pt>
                <c:pt idx="11015">
                  <c:v>13:15:23</c:v>
                </c:pt>
                <c:pt idx="11016">
                  <c:v>13:15:24</c:v>
                </c:pt>
                <c:pt idx="11017">
                  <c:v>13:15:25</c:v>
                </c:pt>
                <c:pt idx="11018">
                  <c:v>13:15:26</c:v>
                </c:pt>
                <c:pt idx="11019">
                  <c:v>13:15:27</c:v>
                </c:pt>
                <c:pt idx="11020">
                  <c:v>13:15:28</c:v>
                </c:pt>
                <c:pt idx="11021">
                  <c:v>13:15:29</c:v>
                </c:pt>
                <c:pt idx="11022">
                  <c:v>13:15:30</c:v>
                </c:pt>
                <c:pt idx="11023">
                  <c:v>13:15:31</c:v>
                </c:pt>
                <c:pt idx="11024">
                  <c:v>13:15:32</c:v>
                </c:pt>
                <c:pt idx="11025">
                  <c:v>13:15:33</c:v>
                </c:pt>
                <c:pt idx="11026">
                  <c:v>13:15:34</c:v>
                </c:pt>
                <c:pt idx="11027">
                  <c:v>13:15:35</c:v>
                </c:pt>
                <c:pt idx="11028">
                  <c:v>13:15:36</c:v>
                </c:pt>
                <c:pt idx="11029">
                  <c:v>13:15:37</c:v>
                </c:pt>
                <c:pt idx="11030">
                  <c:v>13:15:38</c:v>
                </c:pt>
                <c:pt idx="11031">
                  <c:v>13:15:39</c:v>
                </c:pt>
                <c:pt idx="11032">
                  <c:v>13:15:40</c:v>
                </c:pt>
                <c:pt idx="11033">
                  <c:v>13:15:41</c:v>
                </c:pt>
                <c:pt idx="11034">
                  <c:v>13:15:42</c:v>
                </c:pt>
                <c:pt idx="11035">
                  <c:v>13:15:43</c:v>
                </c:pt>
                <c:pt idx="11036">
                  <c:v>13:15:44</c:v>
                </c:pt>
                <c:pt idx="11037">
                  <c:v>13:15:45</c:v>
                </c:pt>
                <c:pt idx="11038">
                  <c:v>13:15:46</c:v>
                </c:pt>
                <c:pt idx="11039">
                  <c:v>13:15:47</c:v>
                </c:pt>
                <c:pt idx="11040">
                  <c:v>13:15:48</c:v>
                </c:pt>
                <c:pt idx="11041">
                  <c:v>13:15:49</c:v>
                </c:pt>
                <c:pt idx="11042">
                  <c:v>13:15:50</c:v>
                </c:pt>
                <c:pt idx="11043">
                  <c:v>13:15:51</c:v>
                </c:pt>
                <c:pt idx="11044">
                  <c:v>13:15:52</c:v>
                </c:pt>
                <c:pt idx="11045">
                  <c:v>13:15:53</c:v>
                </c:pt>
                <c:pt idx="11046">
                  <c:v>13:15:54</c:v>
                </c:pt>
                <c:pt idx="11047">
                  <c:v>13:15:55</c:v>
                </c:pt>
                <c:pt idx="11048">
                  <c:v>13:15:56</c:v>
                </c:pt>
                <c:pt idx="11049">
                  <c:v>13:15:57</c:v>
                </c:pt>
                <c:pt idx="11050">
                  <c:v>13:15:58</c:v>
                </c:pt>
                <c:pt idx="11051">
                  <c:v>13:15:59</c:v>
                </c:pt>
                <c:pt idx="11052">
                  <c:v>13:16:00</c:v>
                </c:pt>
                <c:pt idx="11053">
                  <c:v>13:16:01</c:v>
                </c:pt>
                <c:pt idx="11054">
                  <c:v>13:16:02</c:v>
                </c:pt>
                <c:pt idx="11055">
                  <c:v>13:16:03</c:v>
                </c:pt>
                <c:pt idx="11056">
                  <c:v>13:16:04</c:v>
                </c:pt>
                <c:pt idx="11057">
                  <c:v>13:16:05</c:v>
                </c:pt>
                <c:pt idx="11058">
                  <c:v>13:16:06</c:v>
                </c:pt>
                <c:pt idx="11059">
                  <c:v>13:16:07</c:v>
                </c:pt>
                <c:pt idx="11060">
                  <c:v>13:16:08</c:v>
                </c:pt>
                <c:pt idx="11061">
                  <c:v>13:16:09</c:v>
                </c:pt>
                <c:pt idx="11062">
                  <c:v>13:16:10</c:v>
                </c:pt>
                <c:pt idx="11063">
                  <c:v>13:16:11</c:v>
                </c:pt>
                <c:pt idx="11064">
                  <c:v>13:16:12</c:v>
                </c:pt>
                <c:pt idx="11065">
                  <c:v>13:16:13</c:v>
                </c:pt>
                <c:pt idx="11066">
                  <c:v>13:16:14</c:v>
                </c:pt>
                <c:pt idx="11067">
                  <c:v>13:16:15</c:v>
                </c:pt>
                <c:pt idx="11068">
                  <c:v>13:16:16</c:v>
                </c:pt>
                <c:pt idx="11069">
                  <c:v>13:16:17</c:v>
                </c:pt>
                <c:pt idx="11070">
                  <c:v>13:16:18</c:v>
                </c:pt>
                <c:pt idx="11071">
                  <c:v>13:16:19</c:v>
                </c:pt>
                <c:pt idx="11072">
                  <c:v>13:16:20</c:v>
                </c:pt>
                <c:pt idx="11073">
                  <c:v>13:16:21</c:v>
                </c:pt>
                <c:pt idx="11074">
                  <c:v>13:16:22</c:v>
                </c:pt>
                <c:pt idx="11075">
                  <c:v>13:16:23</c:v>
                </c:pt>
                <c:pt idx="11076">
                  <c:v>13:16:24</c:v>
                </c:pt>
                <c:pt idx="11077">
                  <c:v>13:16:25</c:v>
                </c:pt>
                <c:pt idx="11078">
                  <c:v>13:16:26</c:v>
                </c:pt>
                <c:pt idx="11079">
                  <c:v>13:16:27</c:v>
                </c:pt>
                <c:pt idx="11080">
                  <c:v>13:16:28</c:v>
                </c:pt>
                <c:pt idx="11081">
                  <c:v>13:16:29</c:v>
                </c:pt>
                <c:pt idx="11082">
                  <c:v>13:16:30</c:v>
                </c:pt>
                <c:pt idx="11083">
                  <c:v>13:16:31</c:v>
                </c:pt>
                <c:pt idx="11084">
                  <c:v>13:16:32</c:v>
                </c:pt>
                <c:pt idx="11085">
                  <c:v>13:16:33</c:v>
                </c:pt>
                <c:pt idx="11086">
                  <c:v>13:16:34</c:v>
                </c:pt>
                <c:pt idx="11087">
                  <c:v>13:16:35</c:v>
                </c:pt>
                <c:pt idx="11088">
                  <c:v>13:16:36</c:v>
                </c:pt>
                <c:pt idx="11089">
                  <c:v>13:16:37</c:v>
                </c:pt>
                <c:pt idx="11090">
                  <c:v>13:16:38</c:v>
                </c:pt>
                <c:pt idx="11091">
                  <c:v>13:16:39</c:v>
                </c:pt>
                <c:pt idx="11092">
                  <c:v>13:16:40</c:v>
                </c:pt>
                <c:pt idx="11093">
                  <c:v>13:16:41</c:v>
                </c:pt>
                <c:pt idx="11094">
                  <c:v>13:16:42</c:v>
                </c:pt>
                <c:pt idx="11095">
                  <c:v>13:16:43</c:v>
                </c:pt>
                <c:pt idx="11096">
                  <c:v>13:16:44</c:v>
                </c:pt>
                <c:pt idx="11097">
                  <c:v>13:16:45</c:v>
                </c:pt>
                <c:pt idx="11098">
                  <c:v>13:16:46</c:v>
                </c:pt>
                <c:pt idx="11099">
                  <c:v>13:16:47</c:v>
                </c:pt>
                <c:pt idx="11100">
                  <c:v>13:16:48</c:v>
                </c:pt>
                <c:pt idx="11101">
                  <c:v>13:16:49</c:v>
                </c:pt>
                <c:pt idx="11102">
                  <c:v>13:16:50</c:v>
                </c:pt>
                <c:pt idx="11103">
                  <c:v>13:16:51</c:v>
                </c:pt>
                <c:pt idx="11104">
                  <c:v>13:16:52</c:v>
                </c:pt>
                <c:pt idx="11105">
                  <c:v>13:16:53</c:v>
                </c:pt>
                <c:pt idx="11106">
                  <c:v>13:16:54</c:v>
                </c:pt>
                <c:pt idx="11107">
                  <c:v>13:16:55</c:v>
                </c:pt>
                <c:pt idx="11108">
                  <c:v>13:16:56</c:v>
                </c:pt>
                <c:pt idx="11109">
                  <c:v>13:16:57</c:v>
                </c:pt>
                <c:pt idx="11110">
                  <c:v>13:16:58</c:v>
                </c:pt>
                <c:pt idx="11111">
                  <c:v>13:16:59</c:v>
                </c:pt>
                <c:pt idx="11112">
                  <c:v>13:17:00</c:v>
                </c:pt>
                <c:pt idx="11113">
                  <c:v>13:17:01</c:v>
                </c:pt>
                <c:pt idx="11114">
                  <c:v>13:17:02</c:v>
                </c:pt>
                <c:pt idx="11115">
                  <c:v>13:17:03</c:v>
                </c:pt>
                <c:pt idx="11116">
                  <c:v>13:17:04</c:v>
                </c:pt>
                <c:pt idx="11117">
                  <c:v>13:17:05</c:v>
                </c:pt>
                <c:pt idx="11118">
                  <c:v>13:17:06</c:v>
                </c:pt>
                <c:pt idx="11119">
                  <c:v>13:17:07</c:v>
                </c:pt>
                <c:pt idx="11120">
                  <c:v>13:17:08</c:v>
                </c:pt>
                <c:pt idx="11121">
                  <c:v>13:17:09</c:v>
                </c:pt>
                <c:pt idx="11122">
                  <c:v>13:17:10</c:v>
                </c:pt>
                <c:pt idx="11123">
                  <c:v>13:17:11</c:v>
                </c:pt>
                <c:pt idx="11124">
                  <c:v>13:17:12</c:v>
                </c:pt>
                <c:pt idx="11125">
                  <c:v>13:17:13</c:v>
                </c:pt>
                <c:pt idx="11126">
                  <c:v>13:17:14</c:v>
                </c:pt>
                <c:pt idx="11127">
                  <c:v>13:17:15</c:v>
                </c:pt>
                <c:pt idx="11128">
                  <c:v>13:17:16</c:v>
                </c:pt>
                <c:pt idx="11129">
                  <c:v>13:17:17</c:v>
                </c:pt>
                <c:pt idx="11130">
                  <c:v>13:17:18</c:v>
                </c:pt>
                <c:pt idx="11131">
                  <c:v>13:17:19</c:v>
                </c:pt>
                <c:pt idx="11132">
                  <c:v>13:17:20</c:v>
                </c:pt>
                <c:pt idx="11133">
                  <c:v>13:17:21</c:v>
                </c:pt>
                <c:pt idx="11134">
                  <c:v>13:17:22</c:v>
                </c:pt>
                <c:pt idx="11135">
                  <c:v>13:17:23</c:v>
                </c:pt>
                <c:pt idx="11136">
                  <c:v>13:17:24</c:v>
                </c:pt>
                <c:pt idx="11137">
                  <c:v>13:17:25</c:v>
                </c:pt>
                <c:pt idx="11138">
                  <c:v>13:17:26</c:v>
                </c:pt>
                <c:pt idx="11139">
                  <c:v>13:17:27</c:v>
                </c:pt>
                <c:pt idx="11140">
                  <c:v>13:17:28</c:v>
                </c:pt>
                <c:pt idx="11141">
                  <c:v>13:17:29</c:v>
                </c:pt>
                <c:pt idx="11142">
                  <c:v>13:17:30</c:v>
                </c:pt>
                <c:pt idx="11143">
                  <c:v>13:17:31</c:v>
                </c:pt>
                <c:pt idx="11144">
                  <c:v>13:17:32</c:v>
                </c:pt>
                <c:pt idx="11145">
                  <c:v>13:17:33</c:v>
                </c:pt>
                <c:pt idx="11146">
                  <c:v>13:17:34</c:v>
                </c:pt>
                <c:pt idx="11147">
                  <c:v>13:17:35</c:v>
                </c:pt>
                <c:pt idx="11148">
                  <c:v>13:17:36</c:v>
                </c:pt>
                <c:pt idx="11149">
                  <c:v>13:17:37</c:v>
                </c:pt>
                <c:pt idx="11150">
                  <c:v>13:17:38</c:v>
                </c:pt>
                <c:pt idx="11151">
                  <c:v>13:17:39</c:v>
                </c:pt>
                <c:pt idx="11152">
                  <c:v>13:17:40</c:v>
                </c:pt>
                <c:pt idx="11153">
                  <c:v>13:17:41</c:v>
                </c:pt>
                <c:pt idx="11154">
                  <c:v>13:17:42</c:v>
                </c:pt>
                <c:pt idx="11155">
                  <c:v>13:17:43</c:v>
                </c:pt>
                <c:pt idx="11156">
                  <c:v>13:17:44</c:v>
                </c:pt>
                <c:pt idx="11157">
                  <c:v>13:17:45</c:v>
                </c:pt>
                <c:pt idx="11158">
                  <c:v>13:17:46</c:v>
                </c:pt>
                <c:pt idx="11159">
                  <c:v>13:17:47</c:v>
                </c:pt>
                <c:pt idx="11160">
                  <c:v>13:17:48</c:v>
                </c:pt>
                <c:pt idx="11161">
                  <c:v>13:17:49</c:v>
                </c:pt>
                <c:pt idx="11162">
                  <c:v>13:17:50</c:v>
                </c:pt>
                <c:pt idx="11163">
                  <c:v>13:17:51</c:v>
                </c:pt>
                <c:pt idx="11164">
                  <c:v>13:17:52</c:v>
                </c:pt>
                <c:pt idx="11165">
                  <c:v>13:17:53</c:v>
                </c:pt>
                <c:pt idx="11166">
                  <c:v>13:17:54</c:v>
                </c:pt>
                <c:pt idx="11167">
                  <c:v>13:17:55</c:v>
                </c:pt>
                <c:pt idx="11168">
                  <c:v>13:17:56</c:v>
                </c:pt>
                <c:pt idx="11169">
                  <c:v>13:17:57</c:v>
                </c:pt>
                <c:pt idx="11170">
                  <c:v>13:17:58</c:v>
                </c:pt>
                <c:pt idx="11171">
                  <c:v>13:17:59</c:v>
                </c:pt>
                <c:pt idx="11172">
                  <c:v>13:18:00</c:v>
                </c:pt>
                <c:pt idx="11173">
                  <c:v>13:18:01</c:v>
                </c:pt>
                <c:pt idx="11174">
                  <c:v>13:18:02</c:v>
                </c:pt>
                <c:pt idx="11175">
                  <c:v>13:18:03</c:v>
                </c:pt>
                <c:pt idx="11176">
                  <c:v>13:18:04</c:v>
                </c:pt>
                <c:pt idx="11177">
                  <c:v>13:18:05</c:v>
                </c:pt>
                <c:pt idx="11178">
                  <c:v>13:18:06</c:v>
                </c:pt>
                <c:pt idx="11179">
                  <c:v>13:18:07</c:v>
                </c:pt>
                <c:pt idx="11180">
                  <c:v>13:18:08</c:v>
                </c:pt>
                <c:pt idx="11181">
                  <c:v>13:18:09</c:v>
                </c:pt>
                <c:pt idx="11182">
                  <c:v>13:18:10</c:v>
                </c:pt>
                <c:pt idx="11183">
                  <c:v>13:18:11</c:v>
                </c:pt>
                <c:pt idx="11184">
                  <c:v>13:18:12</c:v>
                </c:pt>
                <c:pt idx="11185">
                  <c:v>13:18:13</c:v>
                </c:pt>
                <c:pt idx="11186">
                  <c:v>13:18:14</c:v>
                </c:pt>
                <c:pt idx="11187">
                  <c:v>13:18:15</c:v>
                </c:pt>
                <c:pt idx="11188">
                  <c:v>13:18:16</c:v>
                </c:pt>
                <c:pt idx="11189">
                  <c:v>13:18:17</c:v>
                </c:pt>
                <c:pt idx="11190">
                  <c:v>13:18:18</c:v>
                </c:pt>
                <c:pt idx="11191">
                  <c:v>13:18:19</c:v>
                </c:pt>
                <c:pt idx="11192">
                  <c:v>13:18:20</c:v>
                </c:pt>
                <c:pt idx="11193">
                  <c:v>13:18:21</c:v>
                </c:pt>
                <c:pt idx="11194">
                  <c:v>13:18:22</c:v>
                </c:pt>
                <c:pt idx="11195">
                  <c:v>13:18:23</c:v>
                </c:pt>
                <c:pt idx="11196">
                  <c:v>13:18:24</c:v>
                </c:pt>
                <c:pt idx="11197">
                  <c:v>13:18:25</c:v>
                </c:pt>
                <c:pt idx="11198">
                  <c:v>13:18:26</c:v>
                </c:pt>
                <c:pt idx="11199">
                  <c:v>13:18:27</c:v>
                </c:pt>
                <c:pt idx="11200">
                  <c:v>13:18:28</c:v>
                </c:pt>
                <c:pt idx="11201">
                  <c:v>13:18:29</c:v>
                </c:pt>
                <c:pt idx="11202">
                  <c:v>13:18:30</c:v>
                </c:pt>
                <c:pt idx="11203">
                  <c:v>13:18:31</c:v>
                </c:pt>
                <c:pt idx="11204">
                  <c:v>13:18:32</c:v>
                </c:pt>
                <c:pt idx="11205">
                  <c:v>13:18:33</c:v>
                </c:pt>
                <c:pt idx="11206">
                  <c:v>13:18:34</c:v>
                </c:pt>
                <c:pt idx="11207">
                  <c:v>13:18:35</c:v>
                </c:pt>
                <c:pt idx="11208">
                  <c:v>13:18:36</c:v>
                </c:pt>
                <c:pt idx="11209">
                  <c:v>13:18:37</c:v>
                </c:pt>
                <c:pt idx="11210">
                  <c:v>13:18:38</c:v>
                </c:pt>
                <c:pt idx="11211">
                  <c:v>13:18:39</c:v>
                </c:pt>
                <c:pt idx="11212">
                  <c:v>13:18:40</c:v>
                </c:pt>
                <c:pt idx="11213">
                  <c:v>13:18:41</c:v>
                </c:pt>
                <c:pt idx="11214">
                  <c:v>13:18:42</c:v>
                </c:pt>
                <c:pt idx="11215">
                  <c:v>13:18:43</c:v>
                </c:pt>
                <c:pt idx="11216">
                  <c:v>13:18:44</c:v>
                </c:pt>
                <c:pt idx="11217">
                  <c:v>13:18:45</c:v>
                </c:pt>
                <c:pt idx="11218">
                  <c:v>13:18:46</c:v>
                </c:pt>
                <c:pt idx="11219">
                  <c:v>13:18:47</c:v>
                </c:pt>
                <c:pt idx="11220">
                  <c:v>13:18:48</c:v>
                </c:pt>
                <c:pt idx="11221">
                  <c:v>13:18:49</c:v>
                </c:pt>
                <c:pt idx="11222">
                  <c:v>13:18:50</c:v>
                </c:pt>
                <c:pt idx="11223">
                  <c:v>13:18:51</c:v>
                </c:pt>
                <c:pt idx="11224">
                  <c:v>13:18:52</c:v>
                </c:pt>
                <c:pt idx="11225">
                  <c:v>13:18:53</c:v>
                </c:pt>
                <c:pt idx="11226">
                  <c:v>13:18:54</c:v>
                </c:pt>
                <c:pt idx="11227">
                  <c:v>13:18:55</c:v>
                </c:pt>
                <c:pt idx="11228">
                  <c:v>13:18:56</c:v>
                </c:pt>
                <c:pt idx="11229">
                  <c:v>13:18:57</c:v>
                </c:pt>
                <c:pt idx="11230">
                  <c:v>13:18:58</c:v>
                </c:pt>
                <c:pt idx="11231">
                  <c:v>13:18:59</c:v>
                </c:pt>
                <c:pt idx="11232">
                  <c:v>13:19:00</c:v>
                </c:pt>
                <c:pt idx="11233">
                  <c:v>13:19:01</c:v>
                </c:pt>
                <c:pt idx="11234">
                  <c:v>13:19:02</c:v>
                </c:pt>
                <c:pt idx="11235">
                  <c:v>13:19:03</c:v>
                </c:pt>
                <c:pt idx="11236">
                  <c:v>13:19:04</c:v>
                </c:pt>
                <c:pt idx="11237">
                  <c:v>13:19:05</c:v>
                </c:pt>
                <c:pt idx="11238">
                  <c:v>13:19:06</c:v>
                </c:pt>
                <c:pt idx="11239">
                  <c:v>13:19:07</c:v>
                </c:pt>
                <c:pt idx="11240">
                  <c:v>13:19:08</c:v>
                </c:pt>
                <c:pt idx="11241">
                  <c:v>13:19:09</c:v>
                </c:pt>
                <c:pt idx="11242">
                  <c:v>13:19:10</c:v>
                </c:pt>
                <c:pt idx="11243">
                  <c:v>13:19:11</c:v>
                </c:pt>
                <c:pt idx="11244">
                  <c:v>13:19:12</c:v>
                </c:pt>
                <c:pt idx="11245">
                  <c:v>13:19:13</c:v>
                </c:pt>
                <c:pt idx="11246">
                  <c:v>13:19:14</c:v>
                </c:pt>
                <c:pt idx="11247">
                  <c:v>13:19:15</c:v>
                </c:pt>
                <c:pt idx="11248">
                  <c:v>13:19:16</c:v>
                </c:pt>
                <c:pt idx="11249">
                  <c:v>13:19:17</c:v>
                </c:pt>
                <c:pt idx="11250">
                  <c:v>13:19:18</c:v>
                </c:pt>
                <c:pt idx="11251">
                  <c:v>13:19:19</c:v>
                </c:pt>
                <c:pt idx="11252">
                  <c:v>13:19:20</c:v>
                </c:pt>
                <c:pt idx="11253">
                  <c:v>13:19:21</c:v>
                </c:pt>
                <c:pt idx="11254">
                  <c:v>13:19:22</c:v>
                </c:pt>
                <c:pt idx="11255">
                  <c:v>13:19:23</c:v>
                </c:pt>
                <c:pt idx="11256">
                  <c:v>13:19:24</c:v>
                </c:pt>
                <c:pt idx="11257">
                  <c:v>13:19:25</c:v>
                </c:pt>
                <c:pt idx="11258">
                  <c:v>13:19:26</c:v>
                </c:pt>
                <c:pt idx="11259">
                  <c:v>13:19:27</c:v>
                </c:pt>
                <c:pt idx="11260">
                  <c:v>13:19:28</c:v>
                </c:pt>
                <c:pt idx="11261">
                  <c:v>13:19:29</c:v>
                </c:pt>
                <c:pt idx="11262">
                  <c:v>13:19:30</c:v>
                </c:pt>
                <c:pt idx="11263">
                  <c:v>13:19:31</c:v>
                </c:pt>
                <c:pt idx="11264">
                  <c:v>13:19:32</c:v>
                </c:pt>
                <c:pt idx="11265">
                  <c:v>13:19:33</c:v>
                </c:pt>
                <c:pt idx="11266">
                  <c:v>13:19:34</c:v>
                </c:pt>
                <c:pt idx="11267">
                  <c:v>13:19:35</c:v>
                </c:pt>
                <c:pt idx="11268">
                  <c:v>13:19:36</c:v>
                </c:pt>
                <c:pt idx="11269">
                  <c:v>13:19:37</c:v>
                </c:pt>
                <c:pt idx="11270">
                  <c:v>13:19:38</c:v>
                </c:pt>
                <c:pt idx="11271">
                  <c:v>13:19:39</c:v>
                </c:pt>
                <c:pt idx="11272">
                  <c:v>13:19:40</c:v>
                </c:pt>
                <c:pt idx="11273">
                  <c:v>13:19:41</c:v>
                </c:pt>
                <c:pt idx="11274">
                  <c:v>13:19:42</c:v>
                </c:pt>
                <c:pt idx="11275">
                  <c:v>13:19:43</c:v>
                </c:pt>
                <c:pt idx="11276">
                  <c:v>13:19:44</c:v>
                </c:pt>
                <c:pt idx="11277">
                  <c:v>13:19:45</c:v>
                </c:pt>
                <c:pt idx="11278">
                  <c:v>13:19:46</c:v>
                </c:pt>
                <c:pt idx="11279">
                  <c:v>13:19:47</c:v>
                </c:pt>
                <c:pt idx="11280">
                  <c:v>13:19:48</c:v>
                </c:pt>
                <c:pt idx="11281">
                  <c:v>13:19:49</c:v>
                </c:pt>
                <c:pt idx="11282">
                  <c:v>13:19:50</c:v>
                </c:pt>
                <c:pt idx="11283">
                  <c:v>13:19:51</c:v>
                </c:pt>
                <c:pt idx="11284">
                  <c:v>13:19:52</c:v>
                </c:pt>
                <c:pt idx="11285">
                  <c:v>13:19:53</c:v>
                </c:pt>
                <c:pt idx="11286">
                  <c:v>13:19:54</c:v>
                </c:pt>
                <c:pt idx="11287">
                  <c:v>13:19:55</c:v>
                </c:pt>
                <c:pt idx="11288">
                  <c:v>13:19:56</c:v>
                </c:pt>
                <c:pt idx="11289">
                  <c:v>13:19:57</c:v>
                </c:pt>
                <c:pt idx="11290">
                  <c:v>13:19:58</c:v>
                </c:pt>
                <c:pt idx="11291">
                  <c:v>13:19:59</c:v>
                </c:pt>
                <c:pt idx="11292">
                  <c:v>13:20:00</c:v>
                </c:pt>
                <c:pt idx="11293">
                  <c:v>13:20:01</c:v>
                </c:pt>
                <c:pt idx="11294">
                  <c:v>13:20:02</c:v>
                </c:pt>
                <c:pt idx="11295">
                  <c:v>13:20:03</c:v>
                </c:pt>
                <c:pt idx="11296">
                  <c:v>13:20:04</c:v>
                </c:pt>
                <c:pt idx="11297">
                  <c:v>13:20:05</c:v>
                </c:pt>
                <c:pt idx="11298">
                  <c:v>13:20:06</c:v>
                </c:pt>
                <c:pt idx="11299">
                  <c:v>13:20:07</c:v>
                </c:pt>
                <c:pt idx="11300">
                  <c:v>13:20:08</c:v>
                </c:pt>
                <c:pt idx="11301">
                  <c:v>13:20:09</c:v>
                </c:pt>
                <c:pt idx="11302">
                  <c:v>13:20:10</c:v>
                </c:pt>
                <c:pt idx="11303">
                  <c:v>13:20:11</c:v>
                </c:pt>
                <c:pt idx="11304">
                  <c:v>13:20:12</c:v>
                </c:pt>
                <c:pt idx="11305">
                  <c:v>13:20:13</c:v>
                </c:pt>
                <c:pt idx="11306">
                  <c:v>13:20:14</c:v>
                </c:pt>
                <c:pt idx="11307">
                  <c:v>13:20:15</c:v>
                </c:pt>
                <c:pt idx="11308">
                  <c:v>13:20:16</c:v>
                </c:pt>
                <c:pt idx="11309">
                  <c:v>13:20:17</c:v>
                </c:pt>
                <c:pt idx="11310">
                  <c:v>13:20:18</c:v>
                </c:pt>
                <c:pt idx="11311">
                  <c:v>13:20:19</c:v>
                </c:pt>
                <c:pt idx="11312">
                  <c:v>13:20:20</c:v>
                </c:pt>
                <c:pt idx="11313">
                  <c:v>13:20:21</c:v>
                </c:pt>
                <c:pt idx="11314">
                  <c:v>13:20:22</c:v>
                </c:pt>
                <c:pt idx="11315">
                  <c:v>13:20:23</c:v>
                </c:pt>
                <c:pt idx="11316">
                  <c:v>13:20:24</c:v>
                </c:pt>
                <c:pt idx="11317">
                  <c:v>13:20:25</c:v>
                </c:pt>
                <c:pt idx="11318">
                  <c:v>13:20:26</c:v>
                </c:pt>
                <c:pt idx="11319">
                  <c:v>13:20:27</c:v>
                </c:pt>
                <c:pt idx="11320">
                  <c:v>13:20:28</c:v>
                </c:pt>
                <c:pt idx="11321">
                  <c:v>13:20:29</c:v>
                </c:pt>
                <c:pt idx="11322">
                  <c:v>13:20:30</c:v>
                </c:pt>
                <c:pt idx="11323">
                  <c:v>13:20:31</c:v>
                </c:pt>
                <c:pt idx="11324">
                  <c:v>13:20:32</c:v>
                </c:pt>
                <c:pt idx="11325">
                  <c:v>13:20:33</c:v>
                </c:pt>
                <c:pt idx="11326">
                  <c:v>13:20:34</c:v>
                </c:pt>
                <c:pt idx="11327">
                  <c:v>13:20:35</c:v>
                </c:pt>
                <c:pt idx="11328">
                  <c:v>13:20:36</c:v>
                </c:pt>
                <c:pt idx="11329">
                  <c:v>13:20:37</c:v>
                </c:pt>
                <c:pt idx="11330">
                  <c:v>13:20:38</c:v>
                </c:pt>
                <c:pt idx="11331">
                  <c:v>13:20:39</c:v>
                </c:pt>
                <c:pt idx="11332">
                  <c:v>13:20:40</c:v>
                </c:pt>
                <c:pt idx="11333">
                  <c:v>13:20:41</c:v>
                </c:pt>
                <c:pt idx="11334">
                  <c:v>13:20:42</c:v>
                </c:pt>
                <c:pt idx="11335">
                  <c:v>13:20:43</c:v>
                </c:pt>
                <c:pt idx="11336">
                  <c:v>13:20:44</c:v>
                </c:pt>
                <c:pt idx="11337">
                  <c:v>13:20:45</c:v>
                </c:pt>
                <c:pt idx="11338">
                  <c:v>13:20:46</c:v>
                </c:pt>
                <c:pt idx="11339">
                  <c:v>13:20:47</c:v>
                </c:pt>
                <c:pt idx="11340">
                  <c:v>13:20:48</c:v>
                </c:pt>
                <c:pt idx="11341">
                  <c:v>13:20:49</c:v>
                </c:pt>
                <c:pt idx="11342">
                  <c:v>13:20:50</c:v>
                </c:pt>
                <c:pt idx="11343">
                  <c:v>13:20:51</c:v>
                </c:pt>
                <c:pt idx="11344">
                  <c:v>13:20:52</c:v>
                </c:pt>
                <c:pt idx="11345">
                  <c:v>13:20:53</c:v>
                </c:pt>
                <c:pt idx="11346">
                  <c:v>13:20:54</c:v>
                </c:pt>
                <c:pt idx="11347">
                  <c:v>13:20:55</c:v>
                </c:pt>
                <c:pt idx="11348">
                  <c:v>13:20:56</c:v>
                </c:pt>
                <c:pt idx="11349">
                  <c:v>13:20:57</c:v>
                </c:pt>
                <c:pt idx="11350">
                  <c:v>13:20:58</c:v>
                </c:pt>
                <c:pt idx="11351">
                  <c:v>13:20:59</c:v>
                </c:pt>
                <c:pt idx="11352">
                  <c:v>13:21:00</c:v>
                </c:pt>
                <c:pt idx="11353">
                  <c:v>13:21:01</c:v>
                </c:pt>
                <c:pt idx="11354">
                  <c:v>13:21:02</c:v>
                </c:pt>
                <c:pt idx="11355">
                  <c:v>13:21:03</c:v>
                </c:pt>
                <c:pt idx="11356">
                  <c:v>13:21:04</c:v>
                </c:pt>
                <c:pt idx="11357">
                  <c:v>13:21:05</c:v>
                </c:pt>
                <c:pt idx="11358">
                  <c:v>13:21:06</c:v>
                </c:pt>
                <c:pt idx="11359">
                  <c:v>13:21:07</c:v>
                </c:pt>
                <c:pt idx="11360">
                  <c:v>13:21:08</c:v>
                </c:pt>
                <c:pt idx="11361">
                  <c:v>13:21:09</c:v>
                </c:pt>
                <c:pt idx="11362">
                  <c:v>13:21:10</c:v>
                </c:pt>
                <c:pt idx="11363">
                  <c:v>13:21:11</c:v>
                </c:pt>
                <c:pt idx="11364">
                  <c:v>13:21:12</c:v>
                </c:pt>
                <c:pt idx="11365">
                  <c:v>13:21:13</c:v>
                </c:pt>
                <c:pt idx="11366">
                  <c:v>13:21:14</c:v>
                </c:pt>
                <c:pt idx="11367">
                  <c:v>13:21:15</c:v>
                </c:pt>
                <c:pt idx="11368">
                  <c:v>13:21:16</c:v>
                </c:pt>
                <c:pt idx="11369">
                  <c:v>13:21:17</c:v>
                </c:pt>
                <c:pt idx="11370">
                  <c:v>13:21:18</c:v>
                </c:pt>
                <c:pt idx="11371">
                  <c:v>13:21:19</c:v>
                </c:pt>
                <c:pt idx="11372">
                  <c:v>13:21:20</c:v>
                </c:pt>
                <c:pt idx="11373">
                  <c:v>13:21:21</c:v>
                </c:pt>
                <c:pt idx="11374">
                  <c:v>13:21:22</c:v>
                </c:pt>
                <c:pt idx="11375">
                  <c:v>13:21:23</c:v>
                </c:pt>
                <c:pt idx="11376">
                  <c:v>13:21:24</c:v>
                </c:pt>
                <c:pt idx="11377">
                  <c:v>13:21:25</c:v>
                </c:pt>
                <c:pt idx="11378">
                  <c:v>13:21:26</c:v>
                </c:pt>
                <c:pt idx="11379">
                  <c:v>13:21:27</c:v>
                </c:pt>
                <c:pt idx="11380">
                  <c:v>13:21:28</c:v>
                </c:pt>
                <c:pt idx="11381">
                  <c:v>13:21:29</c:v>
                </c:pt>
                <c:pt idx="11382">
                  <c:v>13:21:30</c:v>
                </c:pt>
                <c:pt idx="11383">
                  <c:v>13:21:31</c:v>
                </c:pt>
                <c:pt idx="11384">
                  <c:v>13:21:32</c:v>
                </c:pt>
                <c:pt idx="11385">
                  <c:v>13:21:33</c:v>
                </c:pt>
                <c:pt idx="11386">
                  <c:v>13:21:34</c:v>
                </c:pt>
                <c:pt idx="11387">
                  <c:v>13:21:35</c:v>
                </c:pt>
                <c:pt idx="11388">
                  <c:v>13:21:36</c:v>
                </c:pt>
                <c:pt idx="11389">
                  <c:v>13:21:37</c:v>
                </c:pt>
                <c:pt idx="11390">
                  <c:v>13:21:38</c:v>
                </c:pt>
                <c:pt idx="11391">
                  <c:v>13:21:39</c:v>
                </c:pt>
                <c:pt idx="11392">
                  <c:v>13:21:40</c:v>
                </c:pt>
                <c:pt idx="11393">
                  <c:v>13:21:41</c:v>
                </c:pt>
                <c:pt idx="11394">
                  <c:v>13:21:42</c:v>
                </c:pt>
                <c:pt idx="11395">
                  <c:v>13:21:43</c:v>
                </c:pt>
                <c:pt idx="11396">
                  <c:v>13:21:44</c:v>
                </c:pt>
                <c:pt idx="11397">
                  <c:v>13:21:45</c:v>
                </c:pt>
                <c:pt idx="11398">
                  <c:v>13:21:46</c:v>
                </c:pt>
                <c:pt idx="11399">
                  <c:v>13:21:47</c:v>
                </c:pt>
                <c:pt idx="11400">
                  <c:v>13:21:48</c:v>
                </c:pt>
                <c:pt idx="11401">
                  <c:v>13:21:49</c:v>
                </c:pt>
                <c:pt idx="11402">
                  <c:v>13:21:50</c:v>
                </c:pt>
                <c:pt idx="11403">
                  <c:v>13:21:51</c:v>
                </c:pt>
                <c:pt idx="11404">
                  <c:v>13:21:52</c:v>
                </c:pt>
                <c:pt idx="11405">
                  <c:v>13:21:53</c:v>
                </c:pt>
                <c:pt idx="11406">
                  <c:v>13:21:54</c:v>
                </c:pt>
                <c:pt idx="11407">
                  <c:v>13:21:55</c:v>
                </c:pt>
                <c:pt idx="11408">
                  <c:v>13:21:56</c:v>
                </c:pt>
                <c:pt idx="11409">
                  <c:v>13:21:57</c:v>
                </c:pt>
                <c:pt idx="11410">
                  <c:v>13:21:58</c:v>
                </c:pt>
                <c:pt idx="11411">
                  <c:v>13:21:59</c:v>
                </c:pt>
                <c:pt idx="11412">
                  <c:v>13:22:00</c:v>
                </c:pt>
                <c:pt idx="11413">
                  <c:v>13:22:01</c:v>
                </c:pt>
                <c:pt idx="11414">
                  <c:v>13:22:02</c:v>
                </c:pt>
                <c:pt idx="11415">
                  <c:v>13:22:03</c:v>
                </c:pt>
                <c:pt idx="11416">
                  <c:v>13:22:04</c:v>
                </c:pt>
                <c:pt idx="11417">
                  <c:v>13:22:05</c:v>
                </c:pt>
                <c:pt idx="11418">
                  <c:v>13:22:06</c:v>
                </c:pt>
                <c:pt idx="11419">
                  <c:v>13:22:07</c:v>
                </c:pt>
                <c:pt idx="11420">
                  <c:v>13:22:08</c:v>
                </c:pt>
                <c:pt idx="11421">
                  <c:v>13:22:09</c:v>
                </c:pt>
                <c:pt idx="11422">
                  <c:v>13:22:10</c:v>
                </c:pt>
                <c:pt idx="11423">
                  <c:v>13:22:11</c:v>
                </c:pt>
                <c:pt idx="11424">
                  <c:v>13:22:12</c:v>
                </c:pt>
                <c:pt idx="11425">
                  <c:v>13:22:13</c:v>
                </c:pt>
                <c:pt idx="11426">
                  <c:v>13:22:14</c:v>
                </c:pt>
                <c:pt idx="11427">
                  <c:v>13:22:15</c:v>
                </c:pt>
                <c:pt idx="11428">
                  <c:v>13:22:16</c:v>
                </c:pt>
                <c:pt idx="11429">
                  <c:v>13:22:17</c:v>
                </c:pt>
                <c:pt idx="11430">
                  <c:v>13:22:18</c:v>
                </c:pt>
                <c:pt idx="11431">
                  <c:v>13:22:19</c:v>
                </c:pt>
                <c:pt idx="11432">
                  <c:v>13:22:20</c:v>
                </c:pt>
                <c:pt idx="11433">
                  <c:v>13:22:21</c:v>
                </c:pt>
                <c:pt idx="11434">
                  <c:v>13:22:22</c:v>
                </c:pt>
                <c:pt idx="11435">
                  <c:v>13:22:23</c:v>
                </c:pt>
                <c:pt idx="11436">
                  <c:v>13:22:24</c:v>
                </c:pt>
                <c:pt idx="11437">
                  <c:v>13:22:25</c:v>
                </c:pt>
                <c:pt idx="11438">
                  <c:v>13:22:26</c:v>
                </c:pt>
                <c:pt idx="11439">
                  <c:v>13:22:27</c:v>
                </c:pt>
                <c:pt idx="11440">
                  <c:v>13:22:28</c:v>
                </c:pt>
                <c:pt idx="11441">
                  <c:v>13:22:29</c:v>
                </c:pt>
                <c:pt idx="11442">
                  <c:v>13:22:30</c:v>
                </c:pt>
                <c:pt idx="11443">
                  <c:v>13:22:31</c:v>
                </c:pt>
                <c:pt idx="11444">
                  <c:v>13:22:32</c:v>
                </c:pt>
                <c:pt idx="11445">
                  <c:v>13:22:33</c:v>
                </c:pt>
                <c:pt idx="11446">
                  <c:v>13:22:34</c:v>
                </c:pt>
                <c:pt idx="11447">
                  <c:v>13:22:35</c:v>
                </c:pt>
                <c:pt idx="11448">
                  <c:v>13:22:36</c:v>
                </c:pt>
                <c:pt idx="11449">
                  <c:v>13:22:37</c:v>
                </c:pt>
                <c:pt idx="11450">
                  <c:v>13:22:38</c:v>
                </c:pt>
                <c:pt idx="11451">
                  <c:v>13:22:39</c:v>
                </c:pt>
                <c:pt idx="11452">
                  <c:v>13:22:40</c:v>
                </c:pt>
                <c:pt idx="11453">
                  <c:v>13:22:41</c:v>
                </c:pt>
                <c:pt idx="11454">
                  <c:v>13:22:42</c:v>
                </c:pt>
                <c:pt idx="11455">
                  <c:v>13:22:43</c:v>
                </c:pt>
                <c:pt idx="11456">
                  <c:v>13:22:44</c:v>
                </c:pt>
                <c:pt idx="11457">
                  <c:v>13:22:45</c:v>
                </c:pt>
                <c:pt idx="11458">
                  <c:v>13:22:46</c:v>
                </c:pt>
                <c:pt idx="11459">
                  <c:v>13:22:47</c:v>
                </c:pt>
                <c:pt idx="11460">
                  <c:v>13:22:48</c:v>
                </c:pt>
                <c:pt idx="11461">
                  <c:v>13:22:49</c:v>
                </c:pt>
                <c:pt idx="11462">
                  <c:v>13:22:50</c:v>
                </c:pt>
                <c:pt idx="11463">
                  <c:v>13:22:51</c:v>
                </c:pt>
                <c:pt idx="11464">
                  <c:v>13:22:52</c:v>
                </c:pt>
                <c:pt idx="11465">
                  <c:v>13:22:53</c:v>
                </c:pt>
                <c:pt idx="11466">
                  <c:v>13:22:54</c:v>
                </c:pt>
                <c:pt idx="11467">
                  <c:v>13:22:55</c:v>
                </c:pt>
                <c:pt idx="11468">
                  <c:v>13:22:56</c:v>
                </c:pt>
                <c:pt idx="11469">
                  <c:v>13:22:57</c:v>
                </c:pt>
                <c:pt idx="11470">
                  <c:v>13:22:58</c:v>
                </c:pt>
                <c:pt idx="11471">
                  <c:v>13:22:59</c:v>
                </c:pt>
                <c:pt idx="11472">
                  <c:v>13:23:00</c:v>
                </c:pt>
                <c:pt idx="11473">
                  <c:v>13:23:01</c:v>
                </c:pt>
                <c:pt idx="11474">
                  <c:v>13:23:02</c:v>
                </c:pt>
                <c:pt idx="11475">
                  <c:v>13:23:03</c:v>
                </c:pt>
                <c:pt idx="11476">
                  <c:v>13:23:04</c:v>
                </c:pt>
                <c:pt idx="11477">
                  <c:v>13:23:05</c:v>
                </c:pt>
                <c:pt idx="11478">
                  <c:v>13:23:06</c:v>
                </c:pt>
                <c:pt idx="11479">
                  <c:v>13:23:07</c:v>
                </c:pt>
                <c:pt idx="11480">
                  <c:v>13:23:08</c:v>
                </c:pt>
                <c:pt idx="11481">
                  <c:v>13:23:09</c:v>
                </c:pt>
                <c:pt idx="11482">
                  <c:v>13:23:10</c:v>
                </c:pt>
                <c:pt idx="11483">
                  <c:v>13:23:11</c:v>
                </c:pt>
                <c:pt idx="11484">
                  <c:v>13:23:12</c:v>
                </c:pt>
                <c:pt idx="11485">
                  <c:v>13:23:13</c:v>
                </c:pt>
                <c:pt idx="11486">
                  <c:v>13:23:14</c:v>
                </c:pt>
                <c:pt idx="11487">
                  <c:v>13:23:15</c:v>
                </c:pt>
                <c:pt idx="11488">
                  <c:v>13:23:16</c:v>
                </c:pt>
                <c:pt idx="11489">
                  <c:v>13:23:17</c:v>
                </c:pt>
                <c:pt idx="11490">
                  <c:v>13:23:18</c:v>
                </c:pt>
                <c:pt idx="11491">
                  <c:v>13:23:19</c:v>
                </c:pt>
                <c:pt idx="11492">
                  <c:v>13:23:20</c:v>
                </c:pt>
                <c:pt idx="11493">
                  <c:v>13:23:21</c:v>
                </c:pt>
                <c:pt idx="11494">
                  <c:v>13:23:22</c:v>
                </c:pt>
                <c:pt idx="11495">
                  <c:v>13:23:23</c:v>
                </c:pt>
                <c:pt idx="11496">
                  <c:v>13:23:24</c:v>
                </c:pt>
                <c:pt idx="11497">
                  <c:v>13:23:25</c:v>
                </c:pt>
                <c:pt idx="11498">
                  <c:v>13:23:26</c:v>
                </c:pt>
                <c:pt idx="11499">
                  <c:v>13:23:27</c:v>
                </c:pt>
                <c:pt idx="11500">
                  <c:v>13:23:28</c:v>
                </c:pt>
                <c:pt idx="11501">
                  <c:v>13:23:29</c:v>
                </c:pt>
                <c:pt idx="11502">
                  <c:v>13:23:30</c:v>
                </c:pt>
                <c:pt idx="11503">
                  <c:v>13:23:31</c:v>
                </c:pt>
                <c:pt idx="11504">
                  <c:v>13:23:32</c:v>
                </c:pt>
                <c:pt idx="11505">
                  <c:v>13:23:33</c:v>
                </c:pt>
                <c:pt idx="11506">
                  <c:v>13:23:34</c:v>
                </c:pt>
                <c:pt idx="11507">
                  <c:v>13:23:35</c:v>
                </c:pt>
                <c:pt idx="11508">
                  <c:v>13:23:36</c:v>
                </c:pt>
                <c:pt idx="11509">
                  <c:v>13:23:37</c:v>
                </c:pt>
                <c:pt idx="11510">
                  <c:v>13:23:38</c:v>
                </c:pt>
                <c:pt idx="11511">
                  <c:v>13:23:39</c:v>
                </c:pt>
                <c:pt idx="11512">
                  <c:v>13:23:40</c:v>
                </c:pt>
                <c:pt idx="11513">
                  <c:v>13:23:41</c:v>
                </c:pt>
                <c:pt idx="11514">
                  <c:v>13:23:42</c:v>
                </c:pt>
                <c:pt idx="11515">
                  <c:v>13:23:43</c:v>
                </c:pt>
                <c:pt idx="11516">
                  <c:v>13:23:44</c:v>
                </c:pt>
                <c:pt idx="11517">
                  <c:v>13:23:45</c:v>
                </c:pt>
                <c:pt idx="11518">
                  <c:v>13:23:46</c:v>
                </c:pt>
                <c:pt idx="11519">
                  <c:v>13:23:47</c:v>
                </c:pt>
                <c:pt idx="11520">
                  <c:v>13:23:48</c:v>
                </c:pt>
                <c:pt idx="11521">
                  <c:v>13:23:49</c:v>
                </c:pt>
                <c:pt idx="11522">
                  <c:v>13:23:50</c:v>
                </c:pt>
                <c:pt idx="11523">
                  <c:v>13:23:51</c:v>
                </c:pt>
                <c:pt idx="11524">
                  <c:v>13:23:52</c:v>
                </c:pt>
                <c:pt idx="11525">
                  <c:v>13:23:53</c:v>
                </c:pt>
                <c:pt idx="11526">
                  <c:v>13:23:54</c:v>
                </c:pt>
                <c:pt idx="11527">
                  <c:v>13:23:55</c:v>
                </c:pt>
                <c:pt idx="11528">
                  <c:v>13:23:56</c:v>
                </c:pt>
                <c:pt idx="11529">
                  <c:v>13:23:57</c:v>
                </c:pt>
                <c:pt idx="11530">
                  <c:v>13:23:58</c:v>
                </c:pt>
                <c:pt idx="11531">
                  <c:v>13:23:59</c:v>
                </c:pt>
                <c:pt idx="11532">
                  <c:v>13:24:00</c:v>
                </c:pt>
                <c:pt idx="11533">
                  <c:v>13:24:01</c:v>
                </c:pt>
                <c:pt idx="11534">
                  <c:v>13:24:02</c:v>
                </c:pt>
                <c:pt idx="11535">
                  <c:v>13:24:03</c:v>
                </c:pt>
                <c:pt idx="11536">
                  <c:v>13:24:04</c:v>
                </c:pt>
                <c:pt idx="11537">
                  <c:v>13:24:05</c:v>
                </c:pt>
                <c:pt idx="11538">
                  <c:v>13:24:06</c:v>
                </c:pt>
                <c:pt idx="11539">
                  <c:v>13:24:07</c:v>
                </c:pt>
                <c:pt idx="11540">
                  <c:v>13:24:08</c:v>
                </c:pt>
                <c:pt idx="11541">
                  <c:v>13:24:09</c:v>
                </c:pt>
                <c:pt idx="11542">
                  <c:v>13:24:10</c:v>
                </c:pt>
                <c:pt idx="11543">
                  <c:v>13:24:11</c:v>
                </c:pt>
                <c:pt idx="11544">
                  <c:v>13:24:12</c:v>
                </c:pt>
                <c:pt idx="11545">
                  <c:v>13:24:13</c:v>
                </c:pt>
                <c:pt idx="11546">
                  <c:v>13:24:14</c:v>
                </c:pt>
                <c:pt idx="11547">
                  <c:v>13:24:15</c:v>
                </c:pt>
                <c:pt idx="11548">
                  <c:v>13:24:16</c:v>
                </c:pt>
                <c:pt idx="11549">
                  <c:v>13:24:17</c:v>
                </c:pt>
                <c:pt idx="11550">
                  <c:v>13:24:18</c:v>
                </c:pt>
                <c:pt idx="11551">
                  <c:v>13:24:19</c:v>
                </c:pt>
                <c:pt idx="11552">
                  <c:v>13:24:20</c:v>
                </c:pt>
                <c:pt idx="11553">
                  <c:v>13:24:21</c:v>
                </c:pt>
                <c:pt idx="11554">
                  <c:v>13:24:22</c:v>
                </c:pt>
                <c:pt idx="11555">
                  <c:v>13:24:23</c:v>
                </c:pt>
                <c:pt idx="11556">
                  <c:v>13:24:24</c:v>
                </c:pt>
                <c:pt idx="11557">
                  <c:v>13:24:25</c:v>
                </c:pt>
                <c:pt idx="11558">
                  <c:v>13:24:26</c:v>
                </c:pt>
                <c:pt idx="11559">
                  <c:v>13:24:27</c:v>
                </c:pt>
                <c:pt idx="11560">
                  <c:v>13:24:28</c:v>
                </c:pt>
                <c:pt idx="11561">
                  <c:v>13:24:29</c:v>
                </c:pt>
                <c:pt idx="11562">
                  <c:v>13:24:30</c:v>
                </c:pt>
                <c:pt idx="11563">
                  <c:v>13:24:31</c:v>
                </c:pt>
                <c:pt idx="11564">
                  <c:v>13:24:32</c:v>
                </c:pt>
                <c:pt idx="11565">
                  <c:v>13:24:33</c:v>
                </c:pt>
                <c:pt idx="11566">
                  <c:v>13:24:34</c:v>
                </c:pt>
                <c:pt idx="11567">
                  <c:v>13:24:35</c:v>
                </c:pt>
                <c:pt idx="11568">
                  <c:v>13:24:36</c:v>
                </c:pt>
                <c:pt idx="11569">
                  <c:v>13:24:37</c:v>
                </c:pt>
                <c:pt idx="11570">
                  <c:v>13:24:38</c:v>
                </c:pt>
                <c:pt idx="11571">
                  <c:v>13:24:39</c:v>
                </c:pt>
                <c:pt idx="11572">
                  <c:v>13:24:40</c:v>
                </c:pt>
                <c:pt idx="11573">
                  <c:v>13:24:41</c:v>
                </c:pt>
                <c:pt idx="11574">
                  <c:v>13:24:42</c:v>
                </c:pt>
                <c:pt idx="11575">
                  <c:v>13:24:43</c:v>
                </c:pt>
                <c:pt idx="11576">
                  <c:v>13:24:44</c:v>
                </c:pt>
                <c:pt idx="11577">
                  <c:v>13:24:45</c:v>
                </c:pt>
                <c:pt idx="11578">
                  <c:v>13:24:46</c:v>
                </c:pt>
                <c:pt idx="11579">
                  <c:v>13:24:47</c:v>
                </c:pt>
                <c:pt idx="11580">
                  <c:v>13:24:48</c:v>
                </c:pt>
                <c:pt idx="11581">
                  <c:v>13:24:49</c:v>
                </c:pt>
                <c:pt idx="11582">
                  <c:v>13:24:50</c:v>
                </c:pt>
                <c:pt idx="11583">
                  <c:v>13:24:51</c:v>
                </c:pt>
                <c:pt idx="11584">
                  <c:v>13:24:52</c:v>
                </c:pt>
                <c:pt idx="11585">
                  <c:v>13:24:53</c:v>
                </c:pt>
                <c:pt idx="11586">
                  <c:v>13:24:54</c:v>
                </c:pt>
                <c:pt idx="11587">
                  <c:v>13:24:55</c:v>
                </c:pt>
                <c:pt idx="11588">
                  <c:v>13:24:56</c:v>
                </c:pt>
                <c:pt idx="11589">
                  <c:v>13:24:57</c:v>
                </c:pt>
                <c:pt idx="11590">
                  <c:v>13:24:58</c:v>
                </c:pt>
                <c:pt idx="11591">
                  <c:v>13:24:59</c:v>
                </c:pt>
                <c:pt idx="11592">
                  <c:v>13:25:00</c:v>
                </c:pt>
                <c:pt idx="11593">
                  <c:v>13:25:01</c:v>
                </c:pt>
                <c:pt idx="11594">
                  <c:v>13:25:02</c:v>
                </c:pt>
                <c:pt idx="11595">
                  <c:v>13:25:03</c:v>
                </c:pt>
                <c:pt idx="11596">
                  <c:v>13:25:04</c:v>
                </c:pt>
                <c:pt idx="11597">
                  <c:v>13:25:05</c:v>
                </c:pt>
                <c:pt idx="11598">
                  <c:v>13:25:06</c:v>
                </c:pt>
                <c:pt idx="11599">
                  <c:v>13:25:07</c:v>
                </c:pt>
                <c:pt idx="11600">
                  <c:v>13:25:08</c:v>
                </c:pt>
                <c:pt idx="11601">
                  <c:v>13:25:09</c:v>
                </c:pt>
                <c:pt idx="11602">
                  <c:v>13:25:10</c:v>
                </c:pt>
                <c:pt idx="11603">
                  <c:v>13:25:11</c:v>
                </c:pt>
                <c:pt idx="11604">
                  <c:v>13:25:12</c:v>
                </c:pt>
                <c:pt idx="11605">
                  <c:v>13:25:13</c:v>
                </c:pt>
                <c:pt idx="11606">
                  <c:v>13:25:14</c:v>
                </c:pt>
                <c:pt idx="11607">
                  <c:v>13:25:15</c:v>
                </c:pt>
                <c:pt idx="11608">
                  <c:v>13:25:16</c:v>
                </c:pt>
                <c:pt idx="11609">
                  <c:v>13:25:17</c:v>
                </c:pt>
                <c:pt idx="11610">
                  <c:v>13:25:18</c:v>
                </c:pt>
                <c:pt idx="11611">
                  <c:v>13:25:19</c:v>
                </c:pt>
                <c:pt idx="11612">
                  <c:v>13:25:20</c:v>
                </c:pt>
                <c:pt idx="11613">
                  <c:v>13:25:21</c:v>
                </c:pt>
                <c:pt idx="11614">
                  <c:v>13:25:22</c:v>
                </c:pt>
                <c:pt idx="11615">
                  <c:v>13:25:23</c:v>
                </c:pt>
                <c:pt idx="11616">
                  <c:v>13:25:24</c:v>
                </c:pt>
                <c:pt idx="11617">
                  <c:v>13:25:25</c:v>
                </c:pt>
                <c:pt idx="11618">
                  <c:v>13:25:26</c:v>
                </c:pt>
                <c:pt idx="11619">
                  <c:v>13:25:27</c:v>
                </c:pt>
                <c:pt idx="11620">
                  <c:v>13:25:28</c:v>
                </c:pt>
                <c:pt idx="11621">
                  <c:v>13:25:29</c:v>
                </c:pt>
                <c:pt idx="11622">
                  <c:v>13:25:30</c:v>
                </c:pt>
                <c:pt idx="11623">
                  <c:v>13:25:31</c:v>
                </c:pt>
                <c:pt idx="11624">
                  <c:v>13:25:32</c:v>
                </c:pt>
                <c:pt idx="11625">
                  <c:v>13:25:33</c:v>
                </c:pt>
                <c:pt idx="11626">
                  <c:v>13:25:34</c:v>
                </c:pt>
                <c:pt idx="11627">
                  <c:v>13:25:35</c:v>
                </c:pt>
                <c:pt idx="11628">
                  <c:v>13:25:36</c:v>
                </c:pt>
                <c:pt idx="11629">
                  <c:v>13:25:37</c:v>
                </c:pt>
                <c:pt idx="11630">
                  <c:v>13:25:38</c:v>
                </c:pt>
                <c:pt idx="11631">
                  <c:v>13:25:39</c:v>
                </c:pt>
                <c:pt idx="11632">
                  <c:v>13:25:40</c:v>
                </c:pt>
                <c:pt idx="11633">
                  <c:v>13:25:41</c:v>
                </c:pt>
                <c:pt idx="11634">
                  <c:v>13:25:42</c:v>
                </c:pt>
                <c:pt idx="11635">
                  <c:v>13:25:43</c:v>
                </c:pt>
                <c:pt idx="11636">
                  <c:v>13:25:44</c:v>
                </c:pt>
                <c:pt idx="11637">
                  <c:v>13:25:45</c:v>
                </c:pt>
                <c:pt idx="11638">
                  <c:v>13:25:46</c:v>
                </c:pt>
                <c:pt idx="11639">
                  <c:v>13:25:47</c:v>
                </c:pt>
                <c:pt idx="11640">
                  <c:v>13:25:48</c:v>
                </c:pt>
                <c:pt idx="11641">
                  <c:v>13:25:49</c:v>
                </c:pt>
                <c:pt idx="11642">
                  <c:v>13:25:50</c:v>
                </c:pt>
                <c:pt idx="11643">
                  <c:v>13:25:51</c:v>
                </c:pt>
                <c:pt idx="11644">
                  <c:v>13:25:52</c:v>
                </c:pt>
                <c:pt idx="11645">
                  <c:v>13:25:53</c:v>
                </c:pt>
                <c:pt idx="11646">
                  <c:v>13:25:54</c:v>
                </c:pt>
                <c:pt idx="11647">
                  <c:v>13:25:55</c:v>
                </c:pt>
                <c:pt idx="11648">
                  <c:v>13:25:56</c:v>
                </c:pt>
                <c:pt idx="11649">
                  <c:v>13:25:57</c:v>
                </c:pt>
                <c:pt idx="11650">
                  <c:v>13:25:58</c:v>
                </c:pt>
                <c:pt idx="11651">
                  <c:v>13:25:59</c:v>
                </c:pt>
                <c:pt idx="11652">
                  <c:v>13:26:00</c:v>
                </c:pt>
                <c:pt idx="11653">
                  <c:v>13:26:01</c:v>
                </c:pt>
                <c:pt idx="11654">
                  <c:v>13:26:02</c:v>
                </c:pt>
                <c:pt idx="11655">
                  <c:v>13:26:03</c:v>
                </c:pt>
                <c:pt idx="11656">
                  <c:v>13:26:04</c:v>
                </c:pt>
                <c:pt idx="11657">
                  <c:v>13:26:05</c:v>
                </c:pt>
                <c:pt idx="11658">
                  <c:v>13:26:06</c:v>
                </c:pt>
                <c:pt idx="11659">
                  <c:v>13:26:07</c:v>
                </c:pt>
                <c:pt idx="11660">
                  <c:v>13:26:08</c:v>
                </c:pt>
                <c:pt idx="11661">
                  <c:v>13:26:09</c:v>
                </c:pt>
                <c:pt idx="11662">
                  <c:v>13:26:10</c:v>
                </c:pt>
                <c:pt idx="11663">
                  <c:v>13:26:11</c:v>
                </c:pt>
                <c:pt idx="11664">
                  <c:v>13:26:12</c:v>
                </c:pt>
                <c:pt idx="11665">
                  <c:v>13:26:13</c:v>
                </c:pt>
                <c:pt idx="11666">
                  <c:v>13:26:14</c:v>
                </c:pt>
                <c:pt idx="11667">
                  <c:v>13:26:15</c:v>
                </c:pt>
                <c:pt idx="11668">
                  <c:v>13:26:16</c:v>
                </c:pt>
                <c:pt idx="11669">
                  <c:v>13:26:17</c:v>
                </c:pt>
                <c:pt idx="11670">
                  <c:v>13:26:18</c:v>
                </c:pt>
                <c:pt idx="11671">
                  <c:v>13:26:19</c:v>
                </c:pt>
                <c:pt idx="11672">
                  <c:v>13:26:20</c:v>
                </c:pt>
                <c:pt idx="11673">
                  <c:v>13:26:21</c:v>
                </c:pt>
                <c:pt idx="11674">
                  <c:v>13:26:22</c:v>
                </c:pt>
                <c:pt idx="11675">
                  <c:v>13:26:23</c:v>
                </c:pt>
                <c:pt idx="11676">
                  <c:v>13:26:24</c:v>
                </c:pt>
                <c:pt idx="11677">
                  <c:v>13:26:25</c:v>
                </c:pt>
                <c:pt idx="11678">
                  <c:v>13:26:26</c:v>
                </c:pt>
                <c:pt idx="11679">
                  <c:v>13:26:27</c:v>
                </c:pt>
                <c:pt idx="11680">
                  <c:v>13:26:28</c:v>
                </c:pt>
                <c:pt idx="11681">
                  <c:v>13:26:29</c:v>
                </c:pt>
                <c:pt idx="11682">
                  <c:v>13:26:30</c:v>
                </c:pt>
                <c:pt idx="11683">
                  <c:v>13:26:31</c:v>
                </c:pt>
                <c:pt idx="11684">
                  <c:v>13:26:32</c:v>
                </c:pt>
                <c:pt idx="11685">
                  <c:v>13:26:33</c:v>
                </c:pt>
                <c:pt idx="11686">
                  <c:v>13:26:34</c:v>
                </c:pt>
                <c:pt idx="11687">
                  <c:v>13:26:35</c:v>
                </c:pt>
                <c:pt idx="11688">
                  <c:v>13:26:36</c:v>
                </c:pt>
                <c:pt idx="11689">
                  <c:v>13:26:37</c:v>
                </c:pt>
                <c:pt idx="11690">
                  <c:v>13:26:38</c:v>
                </c:pt>
                <c:pt idx="11691">
                  <c:v>13:26:39</c:v>
                </c:pt>
                <c:pt idx="11692">
                  <c:v>13:26:40</c:v>
                </c:pt>
                <c:pt idx="11693">
                  <c:v>13:26:41</c:v>
                </c:pt>
                <c:pt idx="11694">
                  <c:v>13:26:42</c:v>
                </c:pt>
                <c:pt idx="11695">
                  <c:v>13:26:43</c:v>
                </c:pt>
                <c:pt idx="11696">
                  <c:v>13:26:44</c:v>
                </c:pt>
                <c:pt idx="11697">
                  <c:v>13:26:45</c:v>
                </c:pt>
                <c:pt idx="11698">
                  <c:v>13:26:46</c:v>
                </c:pt>
                <c:pt idx="11699">
                  <c:v>13:26:47</c:v>
                </c:pt>
                <c:pt idx="11700">
                  <c:v>13:26:48</c:v>
                </c:pt>
                <c:pt idx="11701">
                  <c:v>13:26:49</c:v>
                </c:pt>
                <c:pt idx="11702">
                  <c:v>13:26:50</c:v>
                </c:pt>
                <c:pt idx="11703">
                  <c:v>13:26:51</c:v>
                </c:pt>
                <c:pt idx="11704">
                  <c:v>13:26:52</c:v>
                </c:pt>
                <c:pt idx="11705">
                  <c:v>13:26:53</c:v>
                </c:pt>
                <c:pt idx="11706">
                  <c:v>13:26:54</c:v>
                </c:pt>
                <c:pt idx="11707">
                  <c:v>13:26:55</c:v>
                </c:pt>
                <c:pt idx="11708">
                  <c:v>13:26:56</c:v>
                </c:pt>
                <c:pt idx="11709">
                  <c:v>13:26:57</c:v>
                </c:pt>
                <c:pt idx="11710">
                  <c:v>13:26:58</c:v>
                </c:pt>
                <c:pt idx="11711">
                  <c:v>13:26:59</c:v>
                </c:pt>
                <c:pt idx="11712">
                  <c:v>13:27:00</c:v>
                </c:pt>
                <c:pt idx="11713">
                  <c:v>13:27:01</c:v>
                </c:pt>
                <c:pt idx="11714">
                  <c:v>13:27:02</c:v>
                </c:pt>
                <c:pt idx="11715">
                  <c:v>13:27:03</c:v>
                </c:pt>
                <c:pt idx="11716">
                  <c:v>13:27:04</c:v>
                </c:pt>
                <c:pt idx="11717">
                  <c:v>13:27:05</c:v>
                </c:pt>
                <c:pt idx="11718">
                  <c:v>13:27:06</c:v>
                </c:pt>
                <c:pt idx="11719">
                  <c:v>13:27:07</c:v>
                </c:pt>
                <c:pt idx="11720">
                  <c:v>13:27:08</c:v>
                </c:pt>
                <c:pt idx="11721">
                  <c:v>13:27:09</c:v>
                </c:pt>
                <c:pt idx="11722">
                  <c:v>13:27:10</c:v>
                </c:pt>
                <c:pt idx="11723">
                  <c:v>13:27:11</c:v>
                </c:pt>
                <c:pt idx="11724">
                  <c:v>13:27:12</c:v>
                </c:pt>
                <c:pt idx="11725">
                  <c:v>13:27:13</c:v>
                </c:pt>
                <c:pt idx="11726">
                  <c:v>13:27:14</c:v>
                </c:pt>
                <c:pt idx="11727">
                  <c:v>13:27:15</c:v>
                </c:pt>
                <c:pt idx="11728">
                  <c:v>13:27:16</c:v>
                </c:pt>
                <c:pt idx="11729">
                  <c:v>13:27:17</c:v>
                </c:pt>
                <c:pt idx="11730">
                  <c:v>13:27:18</c:v>
                </c:pt>
                <c:pt idx="11731">
                  <c:v>13:27:19</c:v>
                </c:pt>
                <c:pt idx="11732">
                  <c:v>13:27:20</c:v>
                </c:pt>
                <c:pt idx="11733">
                  <c:v>13:27:21</c:v>
                </c:pt>
                <c:pt idx="11734">
                  <c:v>13:27:22</c:v>
                </c:pt>
                <c:pt idx="11735">
                  <c:v>13:27:23</c:v>
                </c:pt>
                <c:pt idx="11736">
                  <c:v>13:27:24</c:v>
                </c:pt>
                <c:pt idx="11737">
                  <c:v>13:27:25</c:v>
                </c:pt>
                <c:pt idx="11738">
                  <c:v>13:27:26</c:v>
                </c:pt>
                <c:pt idx="11739">
                  <c:v>13:27:27</c:v>
                </c:pt>
                <c:pt idx="11740">
                  <c:v>13:27:28</c:v>
                </c:pt>
                <c:pt idx="11741">
                  <c:v>13:27:29</c:v>
                </c:pt>
                <c:pt idx="11742">
                  <c:v>13:27:30</c:v>
                </c:pt>
                <c:pt idx="11743">
                  <c:v>13:27:31</c:v>
                </c:pt>
                <c:pt idx="11744">
                  <c:v>13:27:32</c:v>
                </c:pt>
                <c:pt idx="11745">
                  <c:v>13:27:33</c:v>
                </c:pt>
                <c:pt idx="11746">
                  <c:v>13:27:34</c:v>
                </c:pt>
                <c:pt idx="11747">
                  <c:v>13:27:35</c:v>
                </c:pt>
                <c:pt idx="11748">
                  <c:v>13:27:36</c:v>
                </c:pt>
                <c:pt idx="11749">
                  <c:v>13:27:37</c:v>
                </c:pt>
                <c:pt idx="11750">
                  <c:v>13:27:38</c:v>
                </c:pt>
                <c:pt idx="11751">
                  <c:v>13:27:39</c:v>
                </c:pt>
                <c:pt idx="11752">
                  <c:v>13:27:40</c:v>
                </c:pt>
                <c:pt idx="11753">
                  <c:v>13:27:41</c:v>
                </c:pt>
                <c:pt idx="11754">
                  <c:v>13:27:42</c:v>
                </c:pt>
                <c:pt idx="11755">
                  <c:v>13:27:43</c:v>
                </c:pt>
                <c:pt idx="11756">
                  <c:v>13:27:44</c:v>
                </c:pt>
                <c:pt idx="11757">
                  <c:v>13:27:45</c:v>
                </c:pt>
                <c:pt idx="11758">
                  <c:v>13:27:46</c:v>
                </c:pt>
                <c:pt idx="11759">
                  <c:v>13:27:47</c:v>
                </c:pt>
                <c:pt idx="11760">
                  <c:v>13:27:48</c:v>
                </c:pt>
                <c:pt idx="11761">
                  <c:v>13:27:49</c:v>
                </c:pt>
                <c:pt idx="11762">
                  <c:v>13:27:50</c:v>
                </c:pt>
                <c:pt idx="11763">
                  <c:v>13:27:51</c:v>
                </c:pt>
                <c:pt idx="11764">
                  <c:v>13:27:52</c:v>
                </c:pt>
                <c:pt idx="11765">
                  <c:v>13:27:53</c:v>
                </c:pt>
                <c:pt idx="11766">
                  <c:v>13:27:54</c:v>
                </c:pt>
                <c:pt idx="11767">
                  <c:v>13:27:55</c:v>
                </c:pt>
                <c:pt idx="11768">
                  <c:v>13:27:56</c:v>
                </c:pt>
                <c:pt idx="11769">
                  <c:v>13:27:57</c:v>
                </c:pt>
                <c:pt idx="11770">
                  <c:v>13:27:58</c:v>
                </c:pt>
                <c:pt idx="11771">
                  <c:v>13:27:59</c:v>
                </c:pt>
                <c:pt idx="11772">
                  <c:v>13:28:00</c:v>
                </c:pt>
                <c:pt idx="11773">
                  <c:v>13:28:01</c:v>
                </c:pt>
                <c:pt idx="11774">
                  <c:v>13:28:02</c:v>
                </c:pt>
                <c:pt idx="11775">
                  <c:v>13:28:03</c:v>
                </c:pt>
                <c:pt idx="11776">
                  <c:v>13:28:04</c:v>
                </c:pt>
                <c:pt idx="11777">
                  <c:v>13:28:05</c:v>
                </c:pt>
                <c:pt idx="11778">
                  <c:v>13:28:06</c:v>
                </c:pt>
                <c:pt idx="11779">
                  <c:v>13:28:07</c:v>
                </c:pt>
                <c:pt idx="11780">
                  <c:v>13:28:08</c:v>
                </c:pt>
                <c:pt idx="11781">
                  <c:v>13:28:09</c:v>
                </c:pt>
                <c:pt idx="11782">
                  <c:v>13:28:10</c:v>
                </c:pt>
                <c:pt idx="11783">
                  <c:v>13:28:11</c:v>
                </c:pt>
                <c:pt idx="11784">
                  <c:v>13:28:12</c:v>
                </c:pt>
                <c:pt idx="11785">
                  <c:v>13:28:13</c:v>
                </c:pt>
                <c:pt idx="11786">
                  <c:v>13:28:14</c:v>
                </c:pt>
                <c:pt idx="11787">
                  <c:v>13:28:15</c:v>
                </c:pt>
                <c:pt idx="11788">
                  <c:v>13:28:16</c:v>
                </c:pt>
                <c:pt idx="11789">
                  <c:v>13:28:17</c:v>
                </c:pt>
                <c:pt idx="11790">
                  <c:v>13:28:18</c:v>
                </c:pt>
                <c:pt idx="11791">
                  <c:v>13:28:19</c:v>
                </c:pt>
                <c:pt idx="11792">
                  <c:v>13:28:20</c:v>
                </c:pt>
                <c:pt idx="11793">
                  <c:v>13:28:21</c:v>
                </c:pt>
                <c:pt idx="11794">
                  <c:v>13:28:22</c:v>
                </c:pt>
                <c:pt idx="11795">
                  <c:v>13:28:23</c:v>
                </c:pt>
                <c:pt idx="11796">
                  <c:v>13:28:24</c:v>
                </c:pt>
                <c:pt idx="11797">
                  <c:v>13:28:25</c:v>
                </c:pt>
                <c:pt idx="11798">
                  <c:v>13:28:26</c:v>
                </c:pt>
                <c:pt idx="11799">
                  <c:v>13:28:27</c:v>
                </c:pt>
                <c:pt idx="11800">
                  <c:v>13:28:28</c:v>
                </c:pt>
                <c:pt idx="11801">
                  <c:v>13:28:29</c:v>
                </c:pt>
                <c:pt idx="11802">
                  <c:v>13:28:30</c:v>
                </c:pt>
                <c:pt idx="11803">
                  <c:v>13:28:31</c:v>
                </c:pt>
                <c:pt idx="11804">
                  <c:v>13:28:32</c:v>
                </c:pt>
                <c:pt idx="11805">
                  <c:v>13:28:33</c:v>
                </c:pt>
                <c:pt idx="11806">
                  <c:v>13:28:34</c:v>
                </c:pt>
                <c:pt idx="11807">
                  <c:v>13:28:35</c:v>
                </c:pt>
                <c:pt idx="11808">
                  <c:v>13:28:36</c:v>
                </c:pt>
                <c:pt idx="11809">
                  <c:v>13:28:37</c:v>
                </c:pt>
                <c:pt idx="11810">
                  <c:v>13:28:38</c:v>
                </c:pt>
                <c:pt idx="11811">
                  <c:v>13:28:39</c:v>
                </c:pt>
                <c:pt idx="11812">
                  <c:v>13:28:40</c:v>
                </c:pt>
                <c:pt idx="11813">
                  <c:v>13:28:41</c:v>
                </c:pt>
                <c:pt idx="11814">
                  <c:v>13:28:42</c:v>
                </c:pt>
                <c:pt idx="11815">
                  <c:v>13:28:43</c:v>
                </c:pt>
                <c:pt idx="11816">
                  <c:v>13:28:44</c:v>
                </c:pt>
                <c:pt idx="11817">
                  <c:v>13:28:45</c:v>
                </c:pt>
                <c:pt idx="11818">
                  <c:v>13:28:46</c:v>
                </c:pt>
                <c:pt idx="11819">
                  <c:v>13:28:47</c:v>
                </c:pt>
                <c:pt idx="11820">
                  <c:v>13:28:48</c:v>
                </c:pt>
                <c:pt idx="11821">
                  <c:v>13:28:49</c:v>
                </c:pt>
                <c:pt idx="11822">
                  <c:v>13:28:50</c:v>
                </c:pt>
                <c:pt idx="11823">
                  <c:v>13:28:51</c:v>
                </c:pt>
                <c:pt idx="11824">
                  <c:v>13:28:52</c:v>
                </c:pt>
                <c:pt idx="11825">
                  <c:v>13:28:53</c:v>
                </c:pt>
                <c:pt idx="11826">
                  <c:v>13:28:54</c:v>
                </c:pt>
                <c:pt idx="11827">
                  <c:v>13:28:55</c:v>
                </c:pt>
                <c:pt idx="11828">
                  <c:v>13:28:56</c:v>
                </c:pt>
                <c:pt idx="11829">
                  <c:v>13:28:57</c:v>
                </c:pt>
                <c:pt idx="11830">
                  <c:v>13:28:58</c:v>
                </c:pt>
                <c:pt idx="11831">
                  <c:v>13:28:59</c:v>
                </c:pt>
                <c:pt idx="11832">
                  <c:v>13:29:00</c:v>
                </c:pt>
                <c:pt idx="11833">
                  <c:v>13:29:01</c:v>
                </c:pt>
                <c:pt idx="11834">
                  <c:v>13:29:02</c:v>
                </c:pt>
                <c:pt idx="11835">
                  <c:v>13:29:03</c:v>
                </c:pt>
                <c:pt idx="11836">
                  <c:v>13:29:04</c:v>
                </c:pt>
                <c:pt idx="11837">
                  <c:v>13:29:05</c:v>
                </c:pt>
                <c:pt idx="11838">
                  <c:v>13:29:06</c:v>
                </c:pt>
                <c:pt idx="11839">
                  <c:v>13:29:07</c:v>
                </c:pt>
                <c:pt idx="11840">
                  <c:v>13:29:08</c:v>
                </c:pt>
                <c:pt idx="11841">
                  <c:v>13:29:09</c:v>
                </c:pt>
                <c:pt idx="11842">
                  <c:v>13:29:10</c:v>
                </c:pt>
                <c:pt idx="11843">
                  <c:v>13:29:11</c:v>
                </c:pt>
                <c:pt idx="11844">
                  <c:v>13:29:12</c:v>
                </c:pt>
                <c:pt idx="11845">
                  <c:v>13:29:13</c:v>
                </c:pt>
                <c:pt idx="11846">
                  <c:v>13:29:14</c:v>
                </c:pt>
                <c:pt idx="11847">
                  <c:v>13:29:15</c:v>
                </c:pt>
                <c:pt idx="11848">
                  <c:v>13:29:16</c:v>
                </c:pt>
                <c:pt idx="11849">
                  <c:v>13:29:17</c:v>
                </c:pt>
                <c:pt idx="11850">
                  <c:v>13:29:18</c:v>
                </c:pt>
                <c:pt idx="11851">
                  <c:v>13:29:19</c:v>
                </c:pt>
                <c:pt idx="11852">
                  <c:v>13:29:20</c:v>
                </c:pt>
                <c:pt idx="11853">
                  <c:v>13:29:21</c:v>
                </c:pt>
                <c:pt idx="11854">
                  <c:v>13:29:22</c:v>
                </c:pt>
                <c:pt idx="11855">
                  <c:v>13:29:23</c:v>
                </c:pt>
                <c:pt idx="11856">
                  <c:v>13:29:24</c:v>
                </c:pt>
                <c:pt idx="11857">
                  <c:v>13:29:25</c:v>
                </c:pt>
                <c:pt idx="11858">
                  <c:v>13:29:26</c:v>
                </c:pt>
                <c:pt idx="11859">
                  <c:v>13:29:27</c:v>
                </c:pt>
                <c:pt idx="11860">
                  <c:v>13:29:28</c:v>
                </c:pt>
                <c:pt idx="11861">
                  <c:v>13:29:29</c:v>
                </c:pt>
                <c:pt idx="11862">
                  <c:v>13:29:30</c:v>
                </c:pt>
                <c:pt idx="11863">
                  <c:v>13:29:31</c:v>
                </c:pt>
                <c:pt idx="11864">
                  <c:v>13:29:32</c:v>
                </c:pt>
                <c:pt idx="11865">
                  <c:v>13:29:33</c:v>
                </c:pt>
                <c:pt idx="11866">
                  <c:v>13:29:34</c:v>
                </c:pt>
                <c:pt idx="11867">
                  <c:v>13:29:35</c:v>
                </c:pt>
                <c:pt idx="11868">
                  <c:v>13:29:36</c:v>
                </c:pt>
                <c:pt idx="11869">
                  <c:v>13:29:37</c:v>
                </c:pt>
                <c:pt idx="11870">
                  <c:v>13:29:38</c:v>
                </c:pt>
                <c:pt idx="11871">
                  <c:v>13:29:39</c:v>
                </c:pt>
                <c:pt idx="11872">
                  <c:v>13:29:40</c:v>
                </c:pt>
                <c:pt idx="11873">
                  <c:v>13:29:41</c:v>
                </c:pt>
                <c:pt idx="11874">
                  <c:v>13:29:42</c:v>
                </c:pt>
                <c:pt idx="11875">
                  <c:v>13:29:43</c:v>
                </c:pt>
                <c:pt idx="11876">
                  <c:v>13:29:44</c:v>
                </c:pt>
                <c:pt idx="11877">
                  <c:v>13:29:45</c:v>
                </c:pt>
                <c:pt idx="11878">
                  <c:v>13:29:46</c:v>
                </c:pt>
                <c:pt idx="11879">
                  <c:v>13:29:47</c:v>
                </c:pt>
                <c:pt idx="11880">
                  <c:v>13:29:48</c:v>
                </c:pt>
                <c:pt idx="11881">
                  <c:v>13:29:49</c:v>
                </c:pt>
                <c:pt idx="11882">
                  <c:v>13:29:50</c:v>
                </c:pt>
                <c:pt idx="11883">
                  <c:v>13:29:51</c:v>
                </c:pt>
                <c:pt idx="11884">
                  <c:v>13:29:52</c:v>
                </c:pt>
                <c:pt idx="11885">
                  <c:v>13:29:53</c:v>
                </c:pt>
                <c:pt idx="11886">
                  <c:v>13:29:54</c:v>
                </c:pt>
                <c:pt idx="11887">
                  <c:v>13:29:55</c:v>
                </c:pt>
                <c:pt idx="11888">
                  <c:v>13:29:56</c:v>
                </c:pt>
                <c:pt idx="11889">
                  <c:v>13:29:57</c:v>
                </c:pt>
                <c:pt idx="11890">
                  <c:v>13:29:58</c:v>
                </c:pt>
                <c:pt idx="11891">
                  <c:v>13:29:59</c:v>
                </c:pt>
                <c:pt idx="11892">
                  <c:v>13:30:00</c:v>
                </c:pt>
                <c:pt idx="11893">
                  <c:v>13:30:01</c:v>
                </c:pt>
                <c:pt idx="11894">
                  <c:v>13:30:02</c:v>
                </c:pt>
                <c:pt idx="11895">
                  <c:v>13:30:03</c:v>
                </c:pt>
                <c:pt idx="11896">
                  <c:v>13:30:04</c:v>
                </c:pt>
                <c:pt idx="11897">
                  <c:v>13:30:05</c:v>
                </c:pt>
                <c:pt idx="11898">
                  <c:v>13:30:06</c:v>
                </c:pt>
                <c:pt idx="11899">
                  <c:v>13:30:07</c:v>
                </c:pt>
                <c:pt idx="11900">
                  <c:v>13:30:08</c:v>
                </c:pt>
                <c:pt idx="11901">
                  <c:v>13:30:09</c:v>
                </c:pt>
                <c:pt idx="11902">
                  <c:v>13:30:10</c:v>
                </c:pt>
                <c:pt idx="11903">
                  <c:v>13:30:11</c:v>
                </c:pt>
                <c:pt idx="11904">
                  <c:v>13:30:12</c:v>
                </c:pt>
                <c:pt idx="11905">
                  <c:v>13:30:13</c:v>
                </c:pt>
                <c:pt idx="11906">
                  <c:v>13:30:14</c:v>
                </c:pt>
                <c:pt idx="11907">
                  <c:v>13:30:15</c:v>
                </c:pt>
                <c:pt idx="11908">
                  <c:v>13:30:16</c:v>
                </c:pt>
                <c:pt idx="11909">
                  <c:v>13:30:17</c:v>
                </c:pt>
                <c:pt idx="11910">
                  <c:v>13:30:18</c:v>
                </c:pt>
                <c:pt idx="11911">
                  <c:v>13:30:19</c:v>
                </c:pt>
                <c:pt idx="11912">
                  <c:v>13:30:20</c:v>
                </c:pt>
                <c:pt idx="11913">
                  <c:v>13:30:21</c:v>
                </c:pt>
                <c:pt idx="11914">
                  <c:v>13:30:22</c:v>
                </c:pt>
                <c:pt idx="11915">
                  <c:v>13:30:23</c:v>
                </c:pt>
                <c:pt idx="11916">
                  <c:v>13:30:24</c:v>
                </c:pt>
                <c:pt idx="11917">
                  <c:v>13:30:25</c:v>
                </c:pt>
                <c:pt idx="11918">
                  <c:v>13:30:26</c:v>
                </c:pt>
                <c:pt idx="11919">
                  <c:v>13:30:27</c:v>
                </c:pt>
                <c:pt idx="11920">
                  <c:v>13:30:28</c:v>
                </c:pt>
                <c:pt idx="11921">
                  <c:v>13:30:29</c:v>
                </c:pt>
                <c:pt idx="11922">
                  <c:v>13:30:30</c:v>
                </c:pt>
                <c:pt idx="11923">
                  <c:v>13:30:31</c:v>
                </c:pt>
                <c:pt idx="11924">
                  <c:v>13:30:32</c:v>
                </c:pt>
                <c:pt idx="11925">
                  <c:v>13:30:33</c:v>
                </c:pt>
                <c:pt idx="11926">
                  <c:v>13:30:34</c:v>
                </c:pt>
                <c:pt idx="11927">
                  <c:v>13:30:35</c:v>
                </c:pt>
                <c:pt idx="11928">
                  <c:v>13:30:36</c:v>
                </c:pt>
                <c:pt idx="11929">
                  <c:v>13:30:37</c:v>
                </c:pt>
                <c:pt idx="11930">
                  <c:v>13:30:38</c:v>
                </c:pt>
                <c:pt idx="11931">
                  <c:v>13:30:39</c:v>
                </c:pt>
                <c:pt idx="11932">
                  <c:v>13:30:40</c:v>
                </c:pt>
                <c:pt idx="11933">
                  <c:v>13:30:41</c:v>
                </c:pt>
                <c:pt idx="11934">
                  <c:v>13:30:42</c:v>
                </c:pt>
                <c:pt idx="11935">
                  <c:v>13:30:43</c:v>
                </c:pt>
                <c:pt idx="11936">
                  <c:v>13:30:44</c:v>
                </c:pt>
                <c:pt idx="11937">
                  <c:v>13:30:45</c:v>
                </c:pt>
                <c:pt idx="11938">
                  <c:v>13:30:46</c:v>
                </c:pt>
                <c:pt idx="11939">
                  <c:v>13:30:47</c:v>
                </c:pt>
                <c:pt idx="11940">
                  <c:v>13:30:48</c:v>
                </c:pt>
                <c:pt idx="11941">
                  <c:v>13:30:49</c:v>
                </c:pt>
                <c:pt idx="11942">
                  <c:v>13:30:50</c:v>
                </c:pt>
                <c:pt idx="11943">
                  <c:v>13:30:51</c:v>
                </c:pt>
                <c:pt idx="11944">
                  <c:v>13:30:52</c:v>
                </c:pt>
                <c:pt idx="11945">
                  <c:v>13:30:53</c:v>
                </c:pt>
                <c:pt idx="11946">
                  <c:v>13:30:54</c:v>
                </c:pt>
                <c:pt idx="11947">
                  <c:v>13:30:55</c:v>
                </c:pt>
                <c:pt idx="11948">
                  <c:v>13:30:56</c:v>
                </c:pt>
                <c:pt idx="11949">
                  <c:v>13:30:57</c:v>
                </c:pt>
                <c:pt idx="11950">
                  <c:v>13:30:58</c:v>
                </c:pt>
                <c:pt idx="11951">
                  <c:v>13:30:59</c:v>
                </c:pt>
                <c:pt idx="11952">
                  <c:v>13:31:00</c:v>
                </c:pt>
                <c:pt idx="11953">
                  <c:v>13:31:01</c:v>
                </c:pt>
                <c:pt idx="11954">
                  <c:v>13:31:02</c:v>
                </c:pt>
                <c:pt idx="11955">
                  <c:v>13:31:03</c:v>
                </c:pt>
                <c:pt idx="11956">
                  <c:v>13:31:04</c:v>
                </c:pt>
                <c:pt idx="11957">
                  <c:v>13:31:05</c:v>
                </c:pt>
                <c:pt idx="11958">
                  <c:v>13:31:06</c:v>
                </c:pt>
                <c:pt idx="11959">
                  <c:v>13:31:07</c:v>
                </c:pt>
                <c:pt idx="11960">
                  <c:v>13:31:08</c:v>
                </c:pt>
                <c:pt idx="11961">
                  <c:v>13:31:09</c:v>
                </c:pt>
                <c:pt idx="11962">
                  <c:v>13:31:10</c:v>
                </c:pt>
                <c:pt idx="11963">
                  <c:v>13:31:11</c:v>
                </c:pt>
                <c:pt idx="11964">
                  <c:v>13:31:12</c:v>
                </c:pt>
                <c:pt idx="11965">
                  <c:v>13:31:13</c:v>
                </c:pt>
                <c:pt idx="11966">
                  <c:v>13:31:14</c:v>
                </c:pt>
                <c:pt idx="11967">
                  <c:v>13:31:15</c:v>
                </c:pt>
                <c:pt idx="11968">
                  <c:v>13:31:16</c:v>
                </c:pt>
                <c:pt idx="11969">
                  <c:v>13:31:17</c:v>
                </c:pt>
                <c:pt idx="11970">
                  <c:v>13:31:18</c:v>
                </c:pt>
                <c:pt idx="11971">
                  <c:v>13:31:19</c:v>
                </c:pt>
                <c:pt idx="11972">
                  <c:v>13:31:20</c:v>
                </c:pt>
                <c:pt idx="11973">
                  <c:v>13:31:21</c:v>
                </c:pt>
                <c:pt idx="11974">
                  <c:v>13:31:22</c:v>
                </c:pt>
                <c:pt idx="11975">
                  <c:v>13:31:23</c:v>
                </c:pt>
                <c:pt idx="11976">
                  <c:v>13:31:24</c:v>
                </c:pt>
                <c:pt idx="11977">
                  <c:v>13:31:25</c:v>
                </c:pt>
                <c:pt idx="11978">
                  <c:v>13:31:26</c:v>
                </c:pt>
                <c:pt idx="11979">
                  <c:v>13:31:27</c:v>
                </c:pt>
                <c:pt idx="11980">
                  <c:v>13:31:28</c:v>
                </c:pt>
                <c:pt idx="11981">
                  <c:v>13:31:29</c:v>
                </c:pt>
                <c:pt idx="11982">
                  <c:v>13:31:30</c:v>
                </c:pt>
                <c:pt idx="11983">
                  <c:v>13:31:31</c:v>
                </c:pt>
                <c:pt idx="11984">
                  <c:v>13:31:32</c:v>
                </c:pt>
                <c:pt idx="11985">
                  <c:v>13:31:33</c:v>
                </c:pt>
                <c:pt idx="11986">
                  <c:v>13:31:34</c:v>
                </c:pt>
                <c:pt idx="11987">
                  <c:v>13:31:35</c:v>
                </c:pt>
                <c:pt idx="11988">
                  <c:v>13:31:36</c:v>
                </c:pt>
                <c:pt idx="11989">
                  <c:v>13:31:37</c:v>
                </c:pt>
                <c:pt idx="11990">
                  <c:v>13:31:38</c:v>
                </c:pt>
                <c:pt idx="11991">
                  <c:v>13:31:39</c:v>
                </c:pt>
                <c:pt idx="11992">
                  <c:v>13:31:40</c:v>
                </c:pt>
                <c:pt idx="11993">
                  <c:v>13:31:41</c:v>
                </c:pt>
                <c:pt idx="11994">
                  <c:v>13:31:42</c:v>
                </c:pt>
                <c:pt idx="11995">
                  <c:v>13:31:43</c:v>
                </c:pt>
                <c:pt idx="11996">
                  <c:v>13:31:44</c:v>
                </c:pt>
                <c:pt idx="11997">
                  <c:v>13:31:45</c:v>
                </c:pt>
                <c:pt idx="11998">
                  <c:v>13:31:46</c:v>
                </c:pt>
                <c:pt idx="11999">
                  <c:v>13:31:47</c:v>
                </c:pt>
                <c:pt idx="12000">
                  <c:v>13:31:48</c:v>
                </c:pt>
                <c:pt idx="12001">
                  <c:v>13:31:49</c:v>
                </c:pt>
                <c:pt idx="12002">
                  <c:v>13:31:50</c:v>
                </c:pt>
                <c:pt idx="12003">
                  <c:v>13:31:51</c:v>
                </c:pt>
                <c:pt idx="12004">
                  <c:v>13:31:52</c:v>
                </c:pt>
                <c:pt idx="12005">
                  <c:v>13:31:53</c:v>
                </c:pt>
                <c:pt idx="12006">
                  <c:v>13:31:54</c:v>
                </c:pt>
                <c:pt idx="12007">
                  <c:v>13:31:55</c:v>
                </c:pt>
                <c:pt idx="12008">
                  <c:v>13:31:56</c:v>
                </c:pt>
                <c:pt idx="12009">
                  <c:v>13:31:57</c:v>
                </c:pt>
                <c:pt idx="12010">
                  <c:v>13:31:58</c:v>
                </c:pt>
                <c:pt idx="12011">
                  <c:v>13:31:59</c:v>
                </c:pt>
                <c:pt idx="12012">
                  <c:v>13:32:00</c:v>
                </c:pt>
                <c:pt idx="12013">
                  <c:v>13:32:01</c:v>
                </c:pt>
                <c:pt idx="12014">
                  <c:v>13:32:02</c:v>
                </c:pt>
                <c:pt idx="12015">
                  <c:v>13:32:03</c:v>
                </c:pt>
                <c:pt idx="12016">
                  <c:v>13:32:04</c:v>
                </c:pt>
                <c:pt idx="12017">
                  <c:v>13:32:05</c:v>
                </c:pt>
                <c:pt idx="12018">
                  <c:v>13:32:06</c:v>
                </c:pt>
                <c:pt idx="12019">
                  <c:v>13:32:07</c:v>
                </c:pt>
                <c:pt idx="12020">
                  <c:v>13:32:08</c:v>
                </c:pt>
                <c:pt idx="12021">
                  <c:v>13:32:09</c:v>
                </c:pt>
                <c:pt idx="12022">
                  <c:v>13:32:10</c:v>
                </c:pt>
                <c:pt idx="12023">
                  <c:v>13:32:11</c:v>
                </c:pt>
                <c:pt idx="12024">
                  <c:v>13:32:12</c:v>
                </c:pt>
                <c:pt idx="12025">
                  <c:v>13:32:13</c:v>
                </c:pt>
                <c:pt idx="12026">
                  <c:v>13:32:14</c:v>
                </c:pt>
                <c:pt idx="12027">
                  <c:v>13:32:15</c:v>
                </c:pt>
                <c:pt idx="12028">
                  <c:v>13:32:16</c:v>
                </c:pt>
                <c:pt idx="12029">
                  <c:v>13:32:17</c:v>
                </c:pt>
                <c:pt idx="12030">
                  <c:v>13:32:18</c:v>
                </c:pt>
                <c:pt idx="12031">
                  <c:v>13:32:19</c:v>
                </c:pt>
                <c:pt idx="12032">
                  <c:v>13:32:20</c:v>
                </c:pt>
                <c:pt idx="12033">
                  <c:v>13:32:21</c:v>
                </c:pt>
                <c:pt idx="12034">
                  <c:v>13:32:22</c:v>
                </c:pt>
                <c:pt idx="12035">
                  <c:v>13:32:23</c:v>
                </c:pt>
                <c:pt idx="12036">
                  <c:v>13:32:24</c:v>
                </c:pt>
                <c:pt idx="12037">
                  <c:v>13:32:25</c:v>
                </c:pt>
                <c:pt idx="12038">
                  <c:v>13:32:26</c:v>
                </c:pt>
                <c:pt idx="12039">
                  <c:v>13:32:27</c:v>
                </c:pt>
                <c:pt idx="12040">
                  <c:v>13:32:28</c:v>
                </c:pt>
                <c:pt idx="12041">
                  <c:v>13:32:29</c:v>
                </c:pt>
                <c:pt idx="12042">
                  <c:v>13:32:30</c:v>
                </c:pt>
                <c:pt idx="12043">
                  <c:v>13:32:31</c:v>
                </c:pt>
                <c:pt idx="12044">
                  <c:v>13:32:32</c:v>
                </c:pt>
                <c:pt idx="12045">
                  <c:v>13:32:33</c:v>
                </c:pt>
                <c:pt idx="12046">
                  <c:v>13:32:34</c:v>
                </c:pt>
                <c:pt idx="12047">
                  <c:v>13:32:35</c:v>
                </c:pt>
                <c:pt idx="12048">
                  <c:v>13:32:36</c:v>
                </c:pt>
                <c:pt idx="12049">
                  <c:v>13:32:37</c:v>
                </c:pt>
                <c:pt idx="12050">
                  <c:v>13:32:38</c:v>
                </c:pt>
                <c:pt idx="12051">
                  <c:v>13:32:39</c:v>
                </c:pt>
                <c:pt idx="12052">
                  <c:v>13:32:40</c:v>
                </c:pt>
                <c:pt idx="12053">
                  <c:v>13:32:41</c:v>
                </c:pt>
                <c:pt idx="12054">
                  <c:v>13:32:42</c:v>
                </c:pt>
                <c:pt idx="12055">
                  <c:v>13:32:43</c:v>
                </c:pt>
                <c:pt idx="12056">
                  <c:v>13:32:44</c:v>
                </c:pt>
                <c:pt idx="12057">
                  <c:v>13:32:45</c:v>
                </c:pt>
                <c:pt idx="12058">
                  <c:v>13:32:46</c:v>
                </c:pt>
                <c:pt idx="12059">
                  <c:v>13:32:47</c:v>
                </c:pt>
                <c:pt idx="12060">
                  <c:v>13:32:48</c:v>
                </c:pt>
                <c:pt idx="12061">
                  <c:v>13:32:49</c:v>
                </c:pt>
                <c:pt idx="12062">
                  <c:v>13:32:50</c:v>
                </c:pt>
                <c:pt idx="12063">
                  <c:v>13:32:51</c:v>
                </c:pt>
                <c:pt idx="12064">
                  <c:v>13:32:52</c:v>
                </c:pt>
                <c:pt idx="12065">
                  <c:v>13:32:53</c:v>
                </c:pt>
                <c:pt idx="12066">
                  <c:v>13:32:54</c:v>
                </c:pt>
                <c:pt idx="12067">
                  <c:v>13:32:55</c:v>
                </c:pt>
                <c:pt idx="12068">
                  <c:v>13:32:56</c:v>
                </c:pt>
                <c:pt idx="12069">
                  <c:v>13:32:57</c:v>
                </c:pt>
                <c:pt idx="12070">
                  <c:v>13:32:58</c:v>
                </c:pt>
                <c:pt idx="12071">
                  <c:v>13:32:59</c:v>
                </c:pt>
                <c:pt idx="12072">
                  <c:v>13:33:00</c:v>
                </c:pt>
                <c:pt idx="12073">
                  <c:v>13:33:01</c:v>
                </c:pt>
                <c:pt idx="12074">
                  <c:v>13:33:02</c:v>
                </c:pt>
                <c:pt idx="12075">
                  <c:v>13:33:03</c:v>
                </c:pt>
                <c:pt idx="12076">
                  <c:v>13:33:04</c:v>
                </c:pt>
                <c:pt idx="12077">
                  <c:v>13:33:05</c:v>
                </c:pt>
                <c:pt idx="12078">
                  <c:v>13:33:06</c:v>
                </c:pt>
                <c:pt idx="12079">
                  <c:v>13:33:07</c:v>
                </c:pt>
                <c:pt idx="12080">
                  <c:v>13:33:08</c:v>
                </c:pt>
                <c:pt idx="12081">
                  <c:v>13:33:09</c:v>
                </c:pt>
                <c:pt idx="12082">
                  <c:v>13:33:10</c:v>
                </c:pt>
                <c:pt idx="12083">
                  <c:v>13:33:11</c:v>
                </c:pt>
                <c:pt idx="12084">
                  <c:v>13:33:12</c:v>
                </c:pt>
                <c:pt idx="12085">
                  <c:v>13:33:13</c:v>
                </c:pt>
                <c:pt idx="12086">
                  <c:v>13:33:14</c:v>
                </c:pt>
                <c:pt idx="12087">
                  <c:v>13:33:15</c:v>
                </c:pt>
                <c:pt idx="12088">
                  <c:v>13:33:16</c:v>
                </c:pt>
                <c:pt idx="12089">
                  <c:v>13:33:17</c:v>
                </c:pt>
                <c:pt idx="12090">
                  <c:v>13:33:18</c:v>
                </c:pt>
                <c:pt idx="12091">
                  <c:v>13:33:19</c:v>
                </c:pt>
                <c:pt idx="12092">
                  <c:v>13:33:20</c:v>
                </c:pt>
                <c:pt idx="12093">
                  <c:v>13:33:21</c:v>
                </c:pt>
                <c:pt idx="12094">
                  <c:v>13:33:22</c:v>
                </c:pt>
                <c:pt idx="12095">
                  <c:v>13:33:23</c:v>
                </c:pt>
                <c:pt idx="12096">
                  <c:v>13:33:24</c:v>
                </c:pt>
                <c:pt idx="12097">
                  <c:v>13:33:25</c:v>
                </c:pt>
                <c:pt idx="12098">
                  <c:v>13:33:26</c:v>
                </c:pt>
                <c:pt idx="12099">
                  <c:v>13:33:27</c:v>
                </c:pt>
                <c:pt idx="12100">
                  <c:v>13:33:28</c:v>
                </c:pt>
                <c:pt idx="12101">
                  <c:v>13:33:29</c:v>
                </c:pt>
                <c:pt idx="12102">
                  <c:v>13:33:30</c:v>
                </c:pt>
                <c:pt idx="12103">
                  <c:v>13:33:31</c:v>
                </c:pt>
                <c:pt idx="12104">
                  <c:v>13:33:32</c:v>
                </c:pt>
                <c:pt idx="12105">
                  <c:v>13:33:33</c:v>
                </c:pt>
                <c:pt idx="12106">
                  <c:v>13:33:34</c:v>
                </c:pt>
                <c:pt idx="12107">
                  <c:v>13:33:35</c:v>
                </c:pt>
                <c:pt idx="12108">
                  <c:v>13:33:36</c:v>
                </c:pt>
                <c:pt idx="12109">
                  <c:v>13:33:37</c:v>
                </c:pt>
                <c:pt idx="12110">
                  <c:v>13:33:38</c:v>
                </c:pt>
                <c:pt idx="12111">
                  <c:v>13:33:39</c:v>
                </c:pt>
                <c:pt idx="12112">
                  <c:v>13:33:40</c:v>
                </c:pt>
                <c:pt idx="12113">
                  <c:v>13:33:41</c:v>
                </c:pt>
                <c:pt idx="12114">
                  <c:v>13:33:42</c:v>
                </c:pt>
                <c:pt idx="12115">
                  <c:v>13:33:43</c:v>
                </c:pt>
                <c:pt idx="12116">
                  <c:v>13:33:44</c:v>
                </c:pt>
                <c:pt idx="12117">
                  <c:v>13:33:45</c:v>
                </c:pt>
                <c:pt idx="12118">
                  <c:v>13:33:46</c:v>
                </c:pt>
                <c:pt idx="12119">
                  <c:v>13:33:47</c:v>
                </c:pt>
                <c:pt idx="12120">
                  <c:v>13:33:48</c:v>
                </c:pt>
                <c:pt idx="12121">
                  <c:v>13:33:49</c:v>
                </c:pt>
                <c:pt idx="12122">
                  <c:v>13:33:50</c:v>
                </c:pt>
                <c:pt idx="12123">
                  <c:v>13:33:51</c:v>
                </c:pt>
                <c:pt idx="12124">
                  <c:v>13:33:52</c:v>
                </c:pt>
                <c:pt idx="12125">
                  <c:v>13:33:53</c:v>
                </c:pt>
                <c:pt idx="12126">
                  <c:v>13:33:54</c:v>
                </c:pt>
                <c:pt idx="12127">
                  <c:v>13:33:55</c:v>
                </c:pt>
                <c:pt idx="12128">
                  <c:v>13:33:56</c:v>
                </c:pt>
                <c:pt idx="12129">
                  <c:v>13:33:57</c:v>
                </c:pt>
                <c:pt idx="12130">
                  <c:v>13:33:58</c:v>
                </c:pt>
                <c:pt idx="12131">
                  <c:v>13:33:59</c:v>
                </c:pt>
                <c:pt idx="12132">
                  <c:v>13:34:00</c:v>
                </c:pt>
                <c:pt idx="12133">
                  <c:v>13:34:01</c:v>
                </c:pt>
                <c:pt idx="12134">
                  <c:v>13:34:02</c:v>
                </c:pt>
                <c:pt idx="12135">
                  <c:v>13:34:03</c:v>
                </c:pt>
                <c:pt idx="12136">
                  <c:v>13:34:04</c:v>
                </c:pt>
                <c:pt idx="12137">
                  <c:v>13:34:05</c:v>
                </c:pt>
                <c:pt idx="12138">
                  <c:v>13:34:06</c:v>
                </c:pt>
                <c:pt idx="12139">
                  <c:v>13:34:07</c:v>
                </c:pt>
                <c:pt idx="12140">
                  <c:v>13:34:08</c:v>
                </c:pt>
                <c:pt idx="12141">
                  <c:v>13:34:09</c:v>
                </c:pt>
                <c:pt idx="12142">
                  <c:v>13:34:10</c:v>
                </c:pt>
                <c:pt idx="12143">
                  <c:v>13:34:11</c:v>
                </c:pt>
                <c:pt idx="12144">
                  <c:v>13:34:12</c:v>
                </c:pt>
                <c:pt idx="12145">
                  <c:v>13:34:13</c:v>
                </c:pt>
                <c:pt idx="12146">
                  <c:v>13:34:14</c:v>
                </c:pt>
                <c:pt idx="12147">
                  <c:v>13:34:15</c:v>
                </c:pt>
                <c:pt idx="12148">
                  <c:v>13:34:16</c:v>
                </c:pt>
                <c:pt idx="12149">
                  <c:v>13:34:17</c:v>
                </c:pt>
                <c:pt idx="12150">
                  <c:v>13:34:18</c:v>
                </c:pt>
                <c:pt idx="12151">
                  <c:v>13:34:19</c:v>
                </c:pt>
                <c:pt idx="12152">
                  <c:v>13:34:20</c:v>
                </c:pt>
                <c:pt idx="12153">
                  <c:v>13:34:21</c:v>
                </c:pt>
                <c:pt idx="12154">
                  <c:v>13:34:22</c:v>
                </c:pt>
                <c:pt idx="12155">
                  <c:v>13:34:23</c:v>
                </c:pt>
                <c:pt idx="12156">
                  <c:v>13:34:24</c:v>
                </c:pt>
                <c:pt idx="12157">
                  <c:v>13:34:25</c:v>
                </c:pt>
                <c:pt idx="12158">
                  <c:v>13:34:26</c:v>
                </c:pt>
                <c:pt idx="12159">
                  <c:v>13:34:27</c:v>
                </c:pt>
                <c:pt idx="12160">
                  <c:v>13:34:28</c:v>
                </c:pt>
                <c:pt idx="12161">
                  <c:v>13:34:29</c:v>
                </c:pt>
                <c:pt idx="12162">
                  <c:v>13:34:30</c:v>
                </c:pt>
                <c:pt idx="12163">
                  <c:v>13:34:31</c:v>
                </c:pt>
                <c:pt idx="12164">
                  <c:v>13:34:32</c:v>
                </c:pt>
                <c:pt idx="12165">
                  <c:v>13:34:33</c:v>
                </c:pt>
                <c:pt idx="12166">
                  <c:v>13:34:34</c:v>
                </c:pt>
                <c:pt idx="12167">
                  <c:v>13:34:35</c:v>
                </c:pt>
                <c:pt idx="12168">
                  <c:v>13:34:36</c:v>
                </c:pt>
                <c:pt idx="12169">
                  <c:v>13:34:37</c:v>
                </c:pt>
                <c:pt idx="12170">
                  <c:v>13:34:38</c:v>
                </c:pt>
                <c:pt idx="12171">
                  <c:v>13:34:39</c:v>
                </c:pt>
                <c:pt idx="12172">
                  <c:v>13:34:40</c:v>
                </c:pt>
                <c:pt idx="12173">
                  <c:v>13:34:41</c:v>
                </c:pt>
                <c:pt idx="12174">
                  <c:v>13:34:42</c:v>
                </c:pt>
                <c:pt idx="12175">
                  <c:v>13:34:43</c:v>
                </c:pt>
                <c:pt idx="12176">
                  <c:v>13:34:44</c:v>
                </c:pt>
                <c:pt idx="12177">
                  <c:v>13:34:45</c:v>
                </c:pt>
                <c:pt idx="12178">
                  <c:v>13:34:46</c:v>
                </c:pt>
                <c:pt idx="12179">
                  <c:v>13:34:47</c:v>
                </c:pt>
                <c:pt idx="12180">
                  <c:v>13:34:48</c:v>
                </c:pt>
                <c:pt idx="12181">
                  <c:v>13:34:49</c:v>
                </c:pt>
                <c:pt idx="12182">
                  <c:v>13:34:50</c:v>
                </c:pt>
                <c:pt idx="12183">
                  <c:v>13:34:51</c:v>
                </c:pt>
                <c:pt idx="12184">
                  <c:v>13:34:52</c:v>
                </c:pt>
                <c:pt idx="12185">
                  <c:v>13:34:53</c:v>
                </c:pt>
                <c:pt idx="12186">
                  <c:v>13:34:54</c:v>
                </c:pt>
                <c:pt idx="12187">
                  <c:v>13:34:55</c:v>
                </c:pt>
                <c:pt idx="12188">
                  <c:v>13:34:56</c:v>
                </c:pt>
                <c:pt idx="12189">
                  <c:v>13:34:57</c:v>
                </c:pt>
                <c:pt idx="12190">
                  <c:v>13:34:58</c:v>
                </c:pt>
                <c:pt idx="12191">
                  <c:v>13:34:59</c:v>
                </c:pt>
                <c:pt idx="12192">
                  <c:v>13:35:00</c:v>
                </c:pt>
                <c:pt idx="12193">
                  <c:v>13:35:01</c:v>
                </c:pt>
                <c:pt idx="12194">
                  <c:v>13:35:02</c:v>
                </c:pt>
                <c:pt idx="12195">
                  <c:v>13:35:03</c:v>
                </c:pt>
                <c:pt idx="12196">
                  <c:v>13:35:04</c:v>
                </c:pt>
                <c:pt idx="12197">
                  <c:v>13:35:05</c:v>
                </c:pt>
                <c:pt idx="12198">
                  <c:v>13:35:06</c:v>
                </c:pt>
                <c:pt idx="12199">
                  <c:v>13:35:07</c:v>
                </c:pt>
                <c:pt idx="12200">
                  <c:v>13:35:08</c:v>
                </c:pt>
                <c:pt idx="12201">
                  <c:v>13:35:09</c:v>
                </c:pt>
                <c:pt idx="12202">
                  <c:v>13:35:10</c:v>
                </c:pt>
                <c:pt idx="12203">
                  <c:v>13:35:11</c:v>
                </c:pt>
                <c:pt idx="12204">
                  <c:v>13:35:12</c:v>
                </c:pt>
                <c:pt idx="12205">
                  <c:v>13:35:13</c:v>
                </c:pt>
                <c:pt idx="12206">
                  <c:v>13:35:14</c:v>
                </c:pt>
                <c:pt idx="12207">
                  <c:v>13:35:15</c:v>
                </c:pt>
                <c:pt idx="12208">
                  <c:v>13:35:16</c:v>
                </c:pt>
                <c:pt idx="12209">
                  <c:v>13:35:17</c:v>
                </c:pt>
                <c:pt idx="12210">
                  <c:v>13:35:18</c:v>
                </c:pt>
                <c:pt idx="12211">
                  <c:v>13:35:19</c:v>
                </c:pt>
                <c:pt idx="12212">
                  <c:v>13:35:20</c:v>
                </c:pt>
                <c:pt idx="12213">
                  <c:v>13:35:21</c:v>
                </c:pt>
                <c:pt idx="12214">
                  <c:v>13:35:22</c:v>
                </c:pt>
                <c:pt idx="12215">
                  <c:v>13:35:23</c:v>
                </c:pt>
                <c:pt idx="12216">
                  <c:v>13:35:24</c:v>
                </c:pt>
                <c:pt idx="12217">
                  <c:v>13:35:25</c:v>
                </c:pt>
                <c:pt idx="12218">
                  <c:v>13:35:26</c:v>
                </c:pt>
                <c:pt idx="12219">
                  <c:v>13:35:27</c:v>
                </c:pt>
                <c:pt idx="12220">
                  <c:v>13:35:28</c:v>
                </c:pt>
                <c:pt idx="12221">
                  <c:v>13:35:29</c:v>
                </c:pt>
                <c:pt idx="12222">
                  <c:v>13:35:30</c:v>
                </c:pt>
                <c:pt idx="12223">
                  <c:v>13:35:31</c:v>
                </c:pt>
                <c:pt idx="12224">
                  <c:v>13:35:32</c:v>
                </c:pt>
                <c:pt idx="12225">
                  <c:v>13:35:33</c:v>
                </c:pt>
                <c:pt idx="12226">
                  <c:v>13:35:34</c:v>
                </c:pt>
                <c:pt idx="12227">
                  <c:v>13:35:35</c:v>
                </c:pt>
                <c:pt idx="12228">
                  <c:v>13:35:36</c:v>
                </c:pt>
                <c:pt idx="12229">
                  <c:v>13:35:37</c:v>
                </c:pt>
                <c:pt idx="12230">
                  <c:v>13:35:38</c:v>
                </c:pt>
                <c:pt idx="12231">
                  <c:v>13:35:39</c:v>
                </c:pt>
                <c:pt idx="12232">
                  <c:v>13:35:40</c:v>
                </c:pt>
                <c:pt idx="12233">
                  <c:v>13:35:41</c:v>
                </c:pt>
                <c:pt idx="12234">
                  <c:v>13:35:42</c:v>
                </c:pt>
                <c:pt idx="12235">
                  <c:v>13:35:43</c:v>
                </c:pt>
                <c:pt idx="12236">
                  <c:v>13:35:44</c:v>
                </c:pt>
                <c:pt idx="12237">
                  <c:v>13:35:45</c:v>
                </c:pt>
                <c:pt idx="12238">
                  <c:v>13:35:46</c:v>
                </c:pt>
                <c:pt idx="12239">
                  <c:v>13:35:47</c:v>
                </c:pt>
                <c:pt idx="12240">
                  <c:v>13:35:48</c:v>
                </c:pt>
                <c:pt idx="12241">
                  <c:v>13:35:49</c:v>
                </c:pt>
                <c:pt idx="12242">
                  <c:v>13:35:50</c:v>
                </c:pt>
                <c:pt idx="12243">
                  <c:v>13:35:51</c:v>
                </c:pt>
                <c:pt idx="12244">
                  <c:v>13:35:52</c:v>
                </c:pt>
                <c:pt idx="12245">
                  <c:v>13:35:53</c:v>
                </c:pt>
                <c:pt idx="12246">
                  <c:v>13:35:54</c:v>
                </c:pt>
                <c:pt idx="12247">
                  <c:v>13:35:55</c:v>
                </c:pt>
                <c:pt idx="12248">
                  <c:v>13:35:56</c:v>
                </c:pt>
                <c:pt idx="12249">
                  <c:v>13:35:57</c:v>
                </c:pt>
                <c:pt idx="12250">
                  <c:v>13:35:58</c:v>
                </c:pt>
                <c:pt idx="12251">
                  <c:v>13:35:59</c:v>
                </c:pt>
                <c:pt idx="12252">
                  <c:v>13:36:00</c:v>
                </c:pt>
                <c:pt idx="12253">
                  <c:v>13:36:01</c:v>
                </c:pt>
                <c:pt idx="12254">
                  <c:v>13:36:02</c:v>
                </c:pt>
                <c:pt idx="12255">
                  <c:v>13:36:03</c:v>
                </c:pt>
                <c:pt idx="12256">
                  <c:v>13:36:04</c:v>
                </c:pt>
                <c:pt idx="12257">
                  <c:v>13:36:05</c:v>
                </c:pt>
                <c:pt idx="12258">
                  <c:v>13:36:06</c:v>
                </c:pt>
                <c:pt idx="12259">
                  <c:v>13:36:07</c:v>
                </c:pt>
                <c:pt idx="12260">
                  <c:v>13:36:08</c:v>
                </c:pt>
                <c:pt idx="12261">
                  <c:v>13:36:09</c:v>
                </c:pt>
                <c:pt idx="12262">
                  <c:v>13:36:10</c:v>
                </c:pt>
                <c:pt idx="12263">
                  <c:v>13:36:11</c:v>
                </c:pt>
                <c:pt idx="12264">
                  <c:v>13:36:12</c:v>
                </c:pt>
                <c:pt idx="12265">
                  <c:v>13:36:13</c:v>
                </c:pt>
                <c:pt idx="12266">
                  <c:v>13:36:14</c:v>
                </c:pt>
                <c:pt idx="12267">
                  <c:v>13:36:15</c:v>
                </c:pt>
                <c:pt idx="12268">
                  <c:v>13:36:16</c:v>
                </c:pt>
                <c:pt idx="12269">
                  <c:v>13:36:17</c:v>
                </c:pt>
                <c:pt idx="12270">
                  <c:v>13:36:18</c:v>
                </c:pt>
                <c:pt idx="12271">
                  <c:v>13:36:19</c:v>
                </c:pt>
                <c:pt idx="12272">
                  <c:v>13:36:20</c:v>
                </c:pt>
                <c:pt idx="12273">
                  <c:v>13:36:21</c:v>
                </c:pt>
                <c:pt idx="12274">
                  <c:v>13:36:22</c:v>
                </c:pt>
                <c:pt idx="12275">
                  <c:v>13:36:23</c:v>
                </c:pt>
                <c:pt idx="12276">
                  <c:v>13:36:24</c:v>
                </c:pt>
                <c:pt idx="12277">
                  <c:v>13:36:25</c:v>
                </c:pt>
                <c:pt idx="12278">
                  <c:v>13:36:26</c:v>
                </c:pt>
                <c:pt idx="12279">
                  <c:v>13:36:27</c:v>
                </c:pt>
                <c:pt idx="12280">
                  <c:v>13:36:28</c:v>
                </c:pt>
                <c:pt idx="12281">
                  <c:v>13:36:29</c:v>
                </c:pt>
                <c:pt idx="12282">
                  <c:v>13:36:30</c:v>
                </c:pt>
                <c:pt idx="12283">
                  <c:v>13:36:31</c:v>
                </c:pt>
                <c:pt idx="12284">
                  <c:v>13:36:32</c:v>
                </c:pt>
                <c:pt idx="12285">
                  <c:v>13:36:33</c:v>
                </c:pt>
                <c:pt idx="12286">
                  <c:v>13:36:34</c:v>
                </c:pt>
                <c:pt idx="12287">
                  <c:v>13:36:35</c:v>
                </c:pt>
                <c:pt idx="12288">
                  <c:v>13:36:36</c:v>
                </c:pt>
                <c:pt idx="12289">
                  <c:v>13:36:37</c:v>
                </c:pt>
                <c:pt idx="12290">
                  <c:v>13:36:38</c:v>
                </c:pt>
                <c:pt idx="12291">
                  <c:v>13:36:39</c:v>
                </c:pt>
                <c:pt idx="12292">
                  <c:v>13:36:40</c:v>
                </c:pt>
                <c:pt idx="12293">
                  <c:v>13:36:41</c:v>
                </c:pt>
                <c:pt idx="12294">
                  <c:v>13:36:42</c:v>
                </c:pt>
                <c:pt idx="12295">
                  <c:v>13:36:43</c:v>
                </c:pt>
                <c:pt idx="12296">
                  <c:v>13:36:44</c:v>
                </c:pt>
                <c:pt idx="12297">
                  <c:v>13:36:45</c:v>
                </c:pt>
                <c:pt idx="12298">
                  <c:v>13:36:46</c:v>
                </c:pt>
                <c:pt idx="12299">
                  <c:v>13:36:47</c:v>
                </c:pt>
                <c:pt idx="12300">
                  <c:v>13:36:48</c:v>
                </c:pt>
                <c:pt idx="12301">
                  <c:v>13:36:49</c:v>
                </c:pt>
                <c:pt idx="12302">
                  <c:v>13:36:50</c:v>
                </c:pt>
                <c:pt idx="12303">
                  <c:v>13:36:51</c:v>
                </c:pt>
                <c:pt idx="12304">
                  <c:v>13:36:52</c:v>
                </c:pt>
                <c:pt idx="12305">
                  <c:v>13:36:53</c:v>
                </c:pt>
                <c:pt idx="12306">
                  <c:v>13:36:54</c:v>
                </c:pt>
                <c:pt idx="12307">
                  <c:v>13:36:55</c:v>
                </c:pt>
                <c:pt idx="12308">
                  <c:v>13:36:56</c:v>
                </c:pt>
                <c:pt idx="12309">
                  <c:v>13:36:57</c:v>
                </c:pt>
                <c:pt idx="12310">
                  <c:v>13:36:58</c:v>
                </c:pt>
                <c:pt idx="12311">
                  <c:v>13:36:59</c:v>
                </c:pt>
                <c:pt idx="12312">
                  <c:v>13:37:00</c:v>
                </c:pt>
                <c:pt idx="12313">
                  <c:v>13:37:01</c:v>
                </c:pt>
                <c:pt idx="12314">
                  <c:v>13:37:02</c:v>
                </c:pt>
                <c:pt idx="12315">
                  <c:v>13:37:03</c:v>
                </c:pt>
                <c:pt idx="12316">
                  <c:v>13:37:04</c:v>
                </c:pt>
                <c:pt idx="12317">
                  <c:v>13:37:05</c:v>
                </c:pt>
                <c:pt idx="12318">
                  <c:v>13:37:06</c:v>
                </c:pt>
                <c:pt idx="12319">
                  <c:v>13:37:07</c:v>
                </c:pt>
                <c:pt idx="12320">
                  <c:v>13:37:08</c:v>
                </c:pt>
                <c:pt idx="12321">
                  <c:v>13:37:09</c:v>
                </c:pt>
                <c:pt idx="12322">
                  <c:v>13:37:10</c:v>
                </c:pt>
                <c:pt idx="12323">
                  <c:v>13:37:11</c:v>
                </c:pt>
                <c:pt idx="12324">
                  <c:v>13:37:12</c:v>
                </c:pt>
                <c:pt idx="12325">
                  <c:v>13:37:13</c:v>
                </c:pt>
                <c:pt idx="12326">
                  <c:v>13:37:14</c:v>
                </c:pt>
                <c:pt idx="12327">
                  <c:v>13:37:15</c:v>
                </c:pt>
                <c:pt idx="12328">
                  <c:v>13:37:16</c:v>
                </c:pt>
                <c:pt idx="12329">
                  <c:v>13:37:17</c:v>
                </c:pt>
                <c:pt idx="12330">
                  <c:v>13:37:18</c:v>
                </c:pt>
                <c:pt idx="12331">
                  <c:v>13:37:19</c:v>
                </c:pt>
                <c:pt idx="12332">
                  <c:v>13:37:20</c:v>
                </c:pt>
                <c:pt idx="12333">
                  <c:v>13:37:21</c:v>
                </c:pt>
                <c:pt idx="12334">
                  <c:v>13:37:22</c:v>
                </c:pt>
                <c:pt idx="12335">
                  <c:v>13:37:23</c:v>
                </c:pt>
                <c:pt idx="12336">
                  <c:v>13:37:24</c:v>
                </c:pt>
                <c:pt idx="12337">
                  <c:v>13:37:25</c:v>
                </c:pt>
                <c:pt idx="12338">
                  <c:v>13:37:26</c:v>
                </c:pt>
                <c:pt idx="12339">
                  <c:v>13:37:27</c:v>
                </c:pt>
                <c:pt idx="12340">
                  <c:v>13:37:28</c:v>
                </c:pt>
                <c:pt idx="12341">
                  <c:v>13:37:29</c:v>
                </c:pt>
                <c:pt idx="12342">
                  <c:v>13:37:30</c:v>
                </c:pt>
                <c:pt idx="12343">
                  <c:v>13:37:31</c:v>
                </c:pt>
                <c:pt idx="12344">
                  <c:v>13:37:32</c:v>
                </c:pt>
                <c:pt idx="12345">
                  <c:v>13:37:33</c:v>
                </c:pt>
                <c:pt idx="12346">
                  <c:v>13:37:34</c:v>
                </c:pt>
                <c:pt idx="12347">
                  <c:v>13:37:35</c:v>
                </c:pt>
                <c:pt idx="12348">
                  <c:v>13:37:36</c:v>
                </c:pt>
                <c:pt idx="12349">
                  <c:v>13:37:37</c:v>
                </c:pt>
                <c:pt idx="12350">
                  <c:v>13:37:38</c:v>
                </c:pt>
                <c:pt idx="12351">
                  <c:v>13:37:39</c:v>
                </c:pt>
                <c:pt idx="12352">
                  <c:v>13:37:40</c:v>
                </c:pt>
                <c:pt idx="12353">
                  <c:v>13:37:41</c:v>
                </c:pt>
                <c:pt idx="12354">
                  <c:v>13:37:42</c:v>
                </c:pt>
                <c:pt idx="12355">
                  <c:v>13:37:43</c:v>
                </c:pt>
                <c:pt idx="12356">
                  <c:v>13:37:44</c:v>
                </c:pt>
                <c:pt idx="12357">
                  <c:v>13:37:45</c:v>
                </c:pt>
                <c:pt idx="12358">
                  <c:v>13:37:46</c:v>
                </c:pt>
                <c:pt idx="12359">
                  <c:v>13:37:47</c:v>
                </c:pt>
                <c:pt idx="12360">
                  <c:v>13:37:48</c:v>
                </c:pt>
                <c:pt idx="12361">
                  <c:v>13:37:49</c:v>
                </c:pt>
                <c:pt idx="12362">
                  <c:v>13:37:50</c:v>
                </c:pt>
                <c:pt idx="12363">
                  <c:v>13:37:51</c:v>
                </c:pt>
                <c:pt idx="12364">
                  <c:v>13:37:52</c:v>
                </c:pt>
                <c:pt idx="12365">
                  <c:v>13:37:53</c:v>
                </c:pt>
                <c:pt idx="12366">
                  <c:v>13:37:54</c:v>
                </c:pt>
                <c:pt idx="12367">
                  <c:v>13:37:55</c:v>
                </c:pt>
                <c:pt idx="12368">
                  <c:v>13:37:56</c:v>
                </c:pt>
                <c:pt idx="12369">
                  <c:v>13:37:57</c:v>
                </c:pt>
                <c:pt idx="12370">
                  <c:v>13:37:58</c:v>
                </c:pt>
                <c:pt idx="12371">
                  <c:v>13:37:59</c:v>
                </c:pt>
                <c:pt idx="12372">
                  <c:v>13:38:00</c:v>
                </c:pt>
                <c:pt idx="12373">
                  <c:v>13:38:01</c:v>
                </c:pt>
                <c:pt idx="12374">
                  <c:v>13:38:02</c:v>
                </c:pt>
                <c:pt idx="12375">
                  <c:v>13:38:03</c:v>
                </c:pt>
                <c:pt idx="12376">
                  <c:v>13:38:04</c:v>
                </c:pt>
                <c:pt idx="12377">
                  <c:v>13:38:05</c:v>
                </c:pt>
                <c:pt idx="12378">
                  <c:v>13:38:06</c:v>
                </c:pt>
                <c:pt idx="12379">
                  <c:v>13:38:07</c:v>
                </c:pt>
                <c:pt idx="12380">
                  <c:v>13:38:08</c:v>
                </c:pt>
                <c:pt idx="12381">
                  <c:v>13:38:09</c:v>
                </c:pt>
                <c:pt idx="12382">
                  <c:v>13:38:10</c:v>
                </c:pt>
                <c:pt idx="12383">
                  <c:v>13:38:11</c:v>
                </c:pt>
                <c:pt idx="12384">
                  <c:v>13:38:12</c:v>
                </c:pt>
                <c:pt idx="12385">
                  <c:v>13:38:13</c:v>
                </c:pt>
                <c:pt idx="12386">
                  <c:v>13:38:14</c:v>
                </c:pt>
                <c:pt idx="12387">
                  <c:v>13:38:15</c:v>
                </c:pt>
                <c:pt idx="12388">
                  <c:v>13:38:16</c:v>
                </c:pt>
                <c:pt idx="12389">
                  <c:v>13:38:17</c:v>
                </c:pt>
                <c:pt idx="12390">
                  <c:v>13:38:18</c:v>
                </c:pt>
                <c:pt idx="12391">
                  <c:v>13:38:19</c:v>
                </c:pt>
                <c:pt idx="12392">
                  <c:v>13:38:20</c:v>
                </c:pt>
                <c:pt idx="12393">
                  <c:v>13:38:21</c:v>
                </c:pt>
                <c:pt idx="12394">
                  <c:v>13:38:22</c:v>
                </c:pt>
                <c:pt idx="12395">
                  <c:v>13:38:23</c:v>
                </c:pt>
                <c:pt idx="12396">
                  <c:v>13:38:24</c:v>
                </c:pt>
                <c:pt idx="12397">
                  <c:v>13:38:25</c:v>
                </c:pt>
                <c:pt idx="12398">
                  <c:v>13:38:26</c:v>
                </c:pt>
                <c:pt idx="12399">
                  <c:v>13:38:27</c:v>
                </c:pt>
                <c:pt idx="12400">
                  <c:v>13:38:28</c:v>
                </c:pt>
                <c:pt idx="12401">
                  <c:v>13:38:29</c:v>
                </c:pt>
                <c:pt idx="12402">
                  <c:v>13:38:30</c:v>
                </c:pt>
                <c:pt idx="12403">
                  <c:v>13:38:31</c:v>
                </c:pt>
                <c:pt idx="12404">
                  <c:v>13:38:32</c:v>
                </c:pt>
                <c:pt idx="12405">
                  <c:v>13:38:33</c:v>
                </c:pt>
                <c:pt idx="12406">
                  <c:v>13:38:34</c:v>
                </c:pt>
                <c:pt idx="12407">
                  <c:v>13:38:35</c:v>
                </c:pt>
                <c:pt idx="12408">
                  <c:v>13:38:36</c:v>
                </c:pt>
                <c:pt idx="12409">
                  <c:v>13:38:37</c:v>
                </c:pt>
                <c:pt idx="12410">
                  <c:v>13:38:38</c:v>
                </c:pt>
                <c:pt idx="12411">
                  <c:v>13:38:39</c:v>
                </c:pt>
                <c:pt idx="12412">
                  <c:v>13:38:40</c:v>
                </c:pt>
                <c:pt idx="12413">
                  <c:v>13:38:41</c:v>
                </c:pt>
                <c:pt idx="12414">
                  <c:v>13:38:42</c:v>
                </c:pt>
                <c:pt idx="12415">
                  <c:v>13:38:43</c:v>
                </c:pt>
                <c:pt idx="12416">
                  <c:v>13:38:44</c:v>
                </c:pt>
                <c:pt idx="12417">
                  <c:v>13:38:45</c:v>
                </c:pt>
                <c:pt idx="12418">
                  <c:v>13:38:46</c:v>
                </c:pt>
                <c:pt idx="12419">
                  <c:v>13:38:47</c:v>
                </c:pt>
                <c:pt idx="12420">
                  <c:v>13:38:48</c:v>
                </c:pt>
                <c:pt idx="12421">
                  <c:v>13:38:49</c:v>
                </c:pt>
                <c:pt idx="12422">
                  <c:v>13:38:50</c:v>
                </c:pt>
                <c:pt idx="12423">
                  <c:v>13:38:51</c:v>
                </c:pt>
                <c:pt idx="12424">
                  <c:v>13:38:52</c:v>
                </c:pt>
                <c:pt idx="12425">
                  <c:v>13:38:53</c:v>
                </c:pt>
                <c:pt idx="12426">
                  <c:v>13:38:54</c:v>
                </c:pt>
                <c:pt idx="12427">
                  <c:v>13:38:55</c:v>
                </c:pt>
                <c:pt idx="12428">
                  <c:v>13:38:56</c:v>
                </c:pt>
                <c:pt idx="12429">
                  <c:v>13:38:57</c:v>
                </c:pt>
                <c:pt idx="12430">
                  <c:v>13:38:58</c:v>
                </c:pt>
                <c:pt idx="12431">
                  <c:v>13:38:59</c:v>
                </c:pt>
                <c:pt idx="12432">
                  <c:v>13:39:00</c:v>
                </c:pt>
                <c:pt idx="12433">
                  <c:v>13:39:01</c:v>
                </c:pt>
                <c:pt idx="12434">
                  <c:v>13:39:02</c:v>
                </c:pt>
                <c:pt idx="12435">
                  <c:v>13:39:03</c:v>
                </c:pt>
                <c:pt idx="12436">
                  <c:v>13:39:04</c:v>
                </c:pt>
                <c:pt idx="12437">
                  <c:v>13:39:05</c:v>
                </c:pt>
                <c:pt idx="12438">
                  <c:v>13:39:06</c:v>
                </c:pt>
                <c:pt idx="12439">
                  <c:v>13:39:07</c:v>
                </c:pt>
                <c:pt idx="12440">
                  <c:v>13:39:08</c:v>
                </c:pt>
                <c:pt idx="12441">
                  <c:v>13:39:09</c:v>
                </c:pt>
                <c:pt idx="12442">
                  <c:v>13:39:10</c:v>
                </c:pt>
                <c:pt idx="12443">
                  <c:v>13:39:11</c:v>
                </c:pt>
                <c:pt idx="12444">
                  <c:v>13:39:12</c:v>
                </c:pt>
                <c:pt idx="12445">
                  <c:v>13:39:13</c:v>
                </c:pt>
                <c:pt idx="12446">
                  <c:v>13:39:14</c:v>
                </c:pt>
                <c:pt idx="12447">
                  <c:v>13:39:15</c:v>
                </c:pt>
                <c:pt idx="12448">
                  <c:v>13:39:16</c:v>
                </c:pt>
                <c:pt idx="12449">
                  <c:v>13:39:17</c:v>
                </c:pt>
                <c:pt idx="12450">
                  <c:v>13:39:18</c:v>
                </c:pt>
                <c:pt idx="12451">
                  <c:v>13:39:19</c:v>
                </c:pt>
                <c:pt idx="12452">
                  <c:v>13:39:20</c:v>
                </c:pt>
                <c:pt idx="12453">
                  <c:v>13:39:21</c:v>
                </c:pt>
                <c:pt idx="12454">
                  <c:v>13:39:22</c:v>
                </c:pt>
                <c:pt idx="12455">
                  <c:v>13:39:23</c:v>
                </c:pt>
                <c:pt idx="12456">
                  <c:v>13:39:24</c:v>
                </c:pt>
                <c:pt idx="12457">
                  <c:v>13:39:25</c:v>
                </c:pt>
                <c:pt idx="12458">
                  <c:v>13:39:26</c:v>
                </c:pt>
                <c:pt idx="12459">
                  <c:v>13:39:27</c:v>
                </c:pt>
                <c:pt idx="12460">
                  <c:v>13:39:28</c:v>
                </c:pt>
                <c:pt idx="12461">
                  <c:v>13:39:29</c:v>
                </c:pt>
                <c:pt idx="12462">
                  <c:v>13:39:30</c:v>
                </c:pt>
                <c:pt idx="12463">
                  <c:v>13:39:31</c:v>
                </c:pt>
                <c:pt idx="12464">
                  <c:v>13:39:32</c:v>
                </c:pt>
                <c:pt idx="12465">
                  <c:v>13:39:33</c:v>
                </c:pt>
                <c:pt idx="12466">
                  <c:v>13:39:34</c:v>
                </c:pt>
                <c:pt idx="12467">
                  <c:v>13:39:35</c:v>
                </c:pt>
                <c:pt idx="12468">
                  <c:v>13:39:36</c:v>
                </c:pt>
                <c:pt idx="12469">
                  <c:v>13:39:37</c:v>
                </c:pt>
                <c:pt idx="12470">
                  <c:v>13:39:38</c:v>
                </c:pt>
                <c:pt idx="12471">
                  <c:v>13:39:39</c:v>
                </c:pt>
                <c:pt idx="12472">
                  <c:v>13:39:40</c:v>
                </c:pt>
                <c:pt idx="12473">
                  <c:v>13:39:41</c:v>
                </c:pt>
                <c:pt idx="12474">
                  <c:v>13:39:42</c:v>
                </c:pt>
                <c:pt idx="12475">
                  <c:v>13:39:43</c:v>
                </c:pt>
                <c:pt idx="12476">
                  <c:v>13:39:44</c:v>
                </c:pt>
                <c:pt idx="12477">
                  <c:v>13:39:45</c:v>
                </c:pt>
                <c:pt idx="12478">
                  <c:v>13:39:46</c:v>
                </c:pt>
                <c:pt idx="12479">
                  <c:v>13:39:47</c:v>
                </c:pt>
                <c:pt idx="12480">
                  <c:v>13:39:48</c:v>
                </c:pt>
                <c:pt idx="12481">
                  <c:v>13:39:49</c:v>
                </c:pt>
                <c:pt idx="12482">
                  <c:v>13:39:50</c:v>
                </c:pt>
                <c:pt idx="12483">
                  <c:v>13:39:51</c:v>
                </c:pt>
                <c:pt idx="12484">
                  <c:v>13:39:52</c:v>
                </c:pt>
                <c:pt idx="12485">
                  <c:v>13:39:53</c:v>
                </c:pt>
                <c:pt idx="12486">
                  <c:v>13:39:54</c:v>
                </c:pt>
                <c:pt idx="12487">
                  <c:v>13:39:55</c:v>
                </c:pt>
                <c:pt idx="12488">
                  <c:v>13:39:56</c:v>
                </c:pt>
                <c:pt idx="12489">
                  <c:v>13:39:57</c:v>
                </c:pt>
                <c:pt idx="12490">
                  <c:v>13:39:58</c:v>
                </c:pt>
                <c:pt idx="12491">
                  <c:v>13:39:59</c:v>
                </c:pt>
                <c:pt idx="12492">
                  <c:v>13:40:00</c:v>
                </c:pt>
                <c:pt idx="12493">
                  <c:v>13:40:01</c:v>
                </c:pt>
                <c:pt idx="12494">
                  <c:v>13:40:02</c:v>
                </c:pt>
                <c:pt idx="12495">
                  <c:v>13:40:03</c:v>
                </c:pt>
                <c:pt idx="12496">
                  <c:v>13:40:04</c:v>
                </c:pt>
                <c:pt idx="12497">
                  <c:v>13:40:05</c:v>
                </c:pt>
                <c:pt idx="12498">
                  <c:v>13:40:06</c:v>
                </c:pt>
                <c:pt idx="12499">
                  <c:v>13:40:07</c:v>
                </c:pt>
                <c:pt idx="12500">
                  <c:v>13:40:08</c:v>
                </c:pt>
                <c:pt idx="12501">
                  <c:v>13:40:09</c:v>
                </c:pt>
                <c:pt idx="12502">
                  <c:v>13:40:10</c:v>
                </c:pt>
                <c:pt idx="12503">
                  <c:v>13:40:11</c:v>
                </c:pt>
                <c:pt idx="12504">
                  <c:v>13:40:12</c:v>
                </c:pt>
                <c:pt idx="12505">
                  <c:v>13:40:13</c:v>
                </c:pt>
                <c:pt idx="12506">
                  <c:v>13:40:14</c:v>
                </c:pt>
                <c:pt idx="12507">
                  <c:v>13:40:15</c:v>
                </c:pt>
                <c:pt idx="12508">
                  <c:v>13:40:16</c:v>
                </c:pt>
                <c:pt idx="12509">
                  <c:v>13:40:17</c:v>
                </c:pt>
                <c:pt idx="12510">
                  <c:v>13:40:18</c:v>
                </c:pt>
                <c:pt idx="12511">
                  <c:v>13:40:19</c:v>
                </c:pt>
                <c:pt idx="12512">
                  <c:v>13:40:20</c:v>
                </c:pt>
                <c:pt idx="12513">
                  <c:v>13:40:21</c:v>
                </c:pt>
                <c:pt idx="12514">
                  <c:v>13:40:22</c:v>
                </c:pt>
                <c:pt idx="12515">
                  <c:v>13:40:23</c:v>
                </c:pt>
                <c:pt idx="12516">
                  <c:v>13:40:24</c:v>
                </c:pt>
                <c:pt idx="12517">
                  <c:v>13:40:25</c:v>
                </c:pt>
                <c:pt idx="12518">
                  <c:v>13:40:26</c:v>
                </c:pt>
                <c:pt idx="12519">
                  <c:v>13:40:27</c:v>
                </c:pt>
                <c:pt idx="12520">
                  <c:v>13:40:28</c:v>
                </c:pt>
                <c:pt idx="12521">
                  <c:v>13:40:29</c:v>
                </c:pt>
                <c:pt idx="12522">
                  <c:v>13:40:30</c:v>
                </c:pt>
                <c:pt idx="12523">
                  <c:v>13:40:31</c:v>
                </c:pt>
                <c:pt idx="12524">
                  <c:v>13:40:32</c:v>
                </c:pt>
                <c:pt idx="12525">
                  <c:v>13:40:33</c:v>
                </c:pt>
                <c:pt idx="12526">
                  <c:v>13:40:34</c:v>
                </c:pt>
                <c:pt idx="12527">
                  <c:v>13:40:35</c:v>
                </c:pt>
                <c:pt idx="12528">
                  <c:v>13:40:36</c:v>
                </c:pt>
                <c:pt idx="12529">
                  <c:v>13:40:37</c:v>
                </c:pt>
                <c:pt idx="12530">
                  <c:v>13:40:38</c:v>
                </c:pt>
                <c:pt idx="12531">
                  <c:v>13:40:39</c:v>
                </c:pt>
                <c:pt idx="12532">
                  <c:v>13:40:40</c:v>
                </c:pt>
                <c:pt idx="12533">
                  <c:v>13:40:41</c:v>
                </c:pt>
                <c:pt idx="12534">
                  <c:v>13:40:42</c:v>
                </c:pt>
                <c:pt idx="12535">
                  <c:v>13:40:43</c:v>
                </c:pt>
                <c:pt idx="12536">
                  <c:v>13:40:44</c:v>
                </c:pt>
                <c:pt idx="12537">
                  <c:v>13:40:45</c:v>
                </c:pt>
                <c:pt idx="12538">
                  <c:v>13:40:46</c:v>
                </c:pt>
                <c:pt idx="12539">
                  <c:v>13:40:47</c:v>
                </c:pt>
                <c:pt idx="12540">
                  <c:v>13:40:48</c:v>
                </c:pt>
                <c:pt idx="12541">
                  <c:v>13:40:49</c:v>
                </c:pt>
                <c:pt idx="12542">
                  <c:v>13:40:50</c:v>
                </c:pt>
                <c:pt idx="12543">
                  <c:v>13:40:51</c:v>
                </c:pt>
                <c:pt idx="12544">
                  <c:v>13:40:52</c:v>
                </c:pt>
                <c:pt idx="12545">
                  <c:v>13:40:53</c:v>
                </c:pt>
                <c:pt idx="12546">
                  <c:v>13:40:54</c:v>
                </c:pt>
                <c:pt idx="12547">
                  <c:v>13:40:55</c:v>
                </c:pt>
                <c:pt idx="12548">
                  <c:v>13:40:56</c:v>
                </c:pt>
                <c:pt idx="12549">
                  <c:v>13:40:57</c:v>
                </c:pt>
                <c:pt idx="12550">
                  <c:v>13:40:58</c:v>
                </c:pt>
                <c:pt idx="12551">
                  <c:v>13:40:59</c:v>
                </c:pt>
                <c:pt idx="12552">
                  <c:v>13:41:00</c:v>
                </c:pt>
                <c:pt idx="12553">
                  <c:v>13:41:01</c:v>
                </c:pt>
                <c:pt idx="12554">
                  <c:v>13:41:02</c:v>
                </c:pt>
                <c:pt idx="12555">
                  <c:v>13:41:03</c:v>
                </c:pt>
                <c:pt idx="12556">
                  <c:v>13:41:04</c:v>
                </c:pt>
                <c:pt idx="12557">
                  <c:v>13:41:05</c:v>
                </c:pt>
                <c:pt idx="12558">
                  <c:v>13:41:06</c:v>
                </c:pt>
                <c:pt idx="12559">
                  <c:v>13:41:07</c:v>
                </c:pt>
                <c:pt idx="12560">
                  <c:v>13:41:08</c:v>
                </c:pt>
                <c:pt idx="12561">
                  <c:v>13:41:09</c:v>
                </c:pt>
                <c:pt idx="12562">
                  <c:v>13:41:10</c:v>
                </c:pt>
                <c:pt idx="12563">
                  <c:v>13:41:11</c:v>
                </c:pt>
                <c:pt idx="12564">
                  <c:v>13:41:12</c:v>
                </c:pt>
                <c:pt idx="12565">
                  <c:v>13:41:13</c:v>
                </c:pt>
                <c:pt idx="12566">
                  <c:v>13:41:14</c:v>
                </c:pt>
                <c:pt idx="12567">
                  <c:v>13:41:15</c:v>
                </c:pt>
                <c:pt idx="12568">
                  <c:v>13:41:16</c:v>
                </c:pt>
                <c:pt idx="12569">
                  <c:v>13:41:17</c:v>
                </c:pt>
                <c:pt idx="12570">
                  <c:v>13:41:18</c:v>
                </c:pt>
                <c:pt idx="12571">
                  <c:v>13:41:19</c:v>
                </c:pt>
                <c:pt idx="12572">
                  <c:v>13:41:20</c:v>
                </c:pt>
                <c:pt idx="12573">
                  <c:v>13:41:21</c:v>
                </c:pt>
                <c:pt idx="12574">
                  <c:v>13:41:22</c:v>
                </c:pt>
                <c:pt idx="12575">
                  <c:v>13:41:23</c:v>
                </c:pt>
                <c:pt idx="12576">
                  <c:v>13:41:24</c:v>
                </c:pt>
                <c:pt idx="12577">
                  <c:v>13:41:25</c:v>
                </c:pt>
                <c:pt idx="12578">
                  <c:v>13:41:26</c:v>
                </c:pt>
                <c:pt idx="12579">
                  <c:v>13:41:27</c:v>
                </c:pt>
                <c:pt idx="12580">
                  <c:v>13:41:28</c:v>
                </c:pt>
                <c:pt idx="12581">
                  <c:v>13:41:29</c:v>
                </c:pt>
                <c:pt idx="12582">
                  <c:v>13:41:30</c:v>
                </c:pt>
                <c:pt idx="12583">
                  <c:v>13:41:31</c:v>
                </c:pt>
                <c:pt idx="12584">
                  <c:v>13:41:32</c:v>
                </c:pt>
                <c:pt idx="12585">
                  <c:v>13:41:33</c:v>
                </c:pt>
                <c:pt idx="12586">
                  <c:v>13:41:34</c:v>
                </c:pt>
                <c:pt idx="12587">
                  <c:v>13:41:35</c:v>
                </c:pt>
                <c:pt idx="12588">
                  <c:v>13:41:36</c:v>
                </c:pt>
                <c:pt idx="12589">
                  <c:v>13:41:37</c:v>
                </c:pt>
                <c:pt idx="12590">
                  <c:v>13:41:38</c:v>
                </c:pt>
                <c:pt idx="12591">
                  <c:v>13:41:39</c:v>
                </c:pt>
                <c:pt idx="12592">
                  <c:v>13:41:40</c:v>
                </c:pt>
                <c:pt idx="12593">
                  <c:v>13:41:41</c:v>
                </c:pt>
                <c:pt idx="12594">
                  <c:v>13:41:42</c:v>
                </c:pt>
                <c:pt idx="12595">
                  <c:v>13:41:43</c:v>
                </c:pt>
                <c:pt idx="12596">
                  <c:v>13:41:44</c:v>
                </c:pt>
                <c:pt idx="12597">
                  <c:v>13:41:45</c:v>
                </c:pt>
                <c:pt idx="12598">
                  <c:v>13:41:46</c:v>
                </c:pt>
                <c:pt idx="12599">
                  <c:v>13:41:47</c:v>
                </c:pt>
                <c:pt idx="12600">
                  <c:v>13:41:48</c:v>
                </c:pt>
                <c:pt idx="12601">
                  <c:v>13:41:49</c:v>
                </c:pt>
                <c:pt idx="12602">
                  <c:v>13:41:50</c:v>
                </c:pt>
                <c:pt idx="12603">
                  <c:v>13:41:51</c:v>
                </c:pt>
                <c:pt idx="12604">
                  <c:v>13:41:52</c:v>
                </c:pt>
                <c:pt idx="12605">
                  <c:v>13:41:53</c:v>
                </c:pt>
                <c:pt idx="12606">
                  <c:v>13:41:54</c:v>
                </c:pt>
                <c:pt idx="12607">
                  <c:v>13:41:55</c:v>
                </c:pt>
                <c:pt idx="12608">
                  <c:v>13:41:56</c:v>
                </c:pt>
                <c:pt idx="12609">
                  <c:v>13:41:57</c:v>
                </c:pt>
                <c:pt idx="12610">
                  <c:v>13:41:58</c:v>
                </c:pt>
                <c:pt idx="12611">
                  <c:v>13:41:59</c:v>
                </c:pt>
                <c:pt idx="12612">
                  <c:v>13:42:00</c:v>
                </c:pt>
                <c:pt idx="12613">
                  <c:v>13:42:01</c:v>
                </c:pt>
                <c:pt idx="12614">
                  <c:v>13:42:02</c:v>
                </c:pt>
                <c:pt idx="12615">
                  <c:v>13:42:03</c:v>
                </c:pt>
                <c:pt idx="12616">
                  <c:v>13:42:04</c:v>
                </c:pt>
                <c:pt idx="12617">
                  <c:v>13:42:05</c:v>
                </c:pt>
                <c:pt idx="12618">
                  <c:v>13:42:06</c:v>
                </c:pt>
                <c:pt idx="12619">
                  <c:v>13:42:07</c:v>
                </c:pt>
                <c:pt idx="12620">
                  <c:v>13:42:08</c:v>
                </c:pt>
                <c:pt idx="12621">
                  <c:v>13:42:09</c:v>
                </c:pt>
                <c:pt idx="12622">
                  <c:v>13:42:10</c:v>
                </c:pt>
                <c:pt idx="12623">
                  <c:v>13:42:11</c:v>
                </c:pt>
                <c:pt idx="12624">
                  <c:v>13:42:12</c:v>
                </c:pt>
                <c:pt idx="12625">
                  <c:v>13:42:13</c:v>
                </c:pt>
                <c:pt idx="12626">
                  <c:v>13:42:14</c:v>
                </c:pt>
                <c:pt idx="12627">
                  <c:v>13:42:15</c:v>
                </c:pt>
                <c:pt idx="12628">
                  <c:v>13:42:16</c:v>
                </c:pt>
                <c:pt idx="12629">
                  <c:v>13:42:17</c:v>
                </c:pt>
                <c:pt idx="12630">
                  <c:v>13:42:18</c:v>
                </c:pt>
                <c:pt idx="12631">
                  <c:v>13:42:19</c:v>
                </c:pt>
                <c:pt idx="12632">
                  <c:v>13:42:20</c:v>
                </c:pt>
                <c:pt idx="12633">
                  <c:v>13:42:21</c:v>
                </c:pt>
                <c:pt idx="12634">
                  <c:v>13:42:22</c:v>
                </c:pt>
                <c:pt idx="12635">
                  <c:v>13:42:23</c:v>
                </c:pt>
                <c:pt idx="12636">
                  <c:v>13:42:24</c:v>
                </c:pt>
                <c:pt idx="12637">
                  <c:v>13:42:25</c:v>
                </c:pt>
                <c:pt idx="12638">
                  <c:v>13:42:26</c:v>
                </c:pt>
                <c:pt idx="12639">
                  <c:v>13:42:27</c:v>
                </c:pt>
                <c:pt idx="12640">
                  <c:v>13:42:28</c:v>
                </c:pt>
                <c:pt idx="12641">
                  <c:v>13:42:29</c:v>
                </c:pt>
                <c:pt idx="12642">
                  <c:v>13:42:30</c:v>
                </c:pt>
                <c:pt idx="12643">
                  <c:v>13:42:31</c:v>
                </c:pt>
                <c:pt idx="12644">
                  <c:v>13:42:32</c:v>
                </c:pt>
                <c:pt idx="12645">
                  <c:v>13:42:33</c:v>
                </c:pt>
                <c:pt idx="12646">
                  <c:v>13:42:34</c:v>
                </c:pt>
                <c:pt idx="12647">
                  <c:v>13:42:35</c:v>
                </c:pt>
                <c:pt idx="12648">
                  <c:v>13:42:36</c:v>
                </c:pt>
                <c:pt idx="12649">
                  <c:v>13:42:37</c:v>
                </c:pt>
                <c:pt idx="12650">
                  <c:v>13:42:38</c:v>
                </c:pt>
                <c:pt idx="12651">
                  <c:v>13:42:39</c:v>
                </c:pt>
                <c:pt idx="12652">
                  <c:v>13:42:40</c:v>
                </c:pt>
                <c:pt idx="12653">
                  <c:v>13:42:41</c:v>
                </c:pt>
                <c:pt idx="12654">
                  <c:v>13:42:42</c:v>
                </c:pt>
                <c:pt idx="12655">
                  <c:v>13:42:43</c:v>
                </c:pt>
                <c:pt idx="12656">
                  <c:v>13:42:44</c:v>
                </c:pt>
                <c:pt idx="12657">
                  <c:v>13:42:45</c:v>
                </c:pt>
                <c:pt idx="12658">
                  <c:v>13:42:46</c:v>
                </c:pt>
                <c:pt idx="12659">
                  <c:v>13:42:47</c:v>
                </c:pt>
                <c:pt idx="12660">
                  <c:v>13:42:48</c:v>
                </c:pt>
                <c:pt idx="12661">
                  <c:v>13:42:49</c:v>
                </c:pt>
                <c:pt idx="12662">
                  <c:v>13:42:50</c:v>
                </c:pt>
                <c:pt idx="12663">
                  <c:v>13:42:51</c:v>
                </c:pt>
                <c:pt idx="12664">
                  <c:v>13:42:52</c:v>
                </c:pt>
                <c:pt idx="12665">
                  <c:v>13:42:53</c:v>
                </c:pt>
                <c:pt idx="12666">
                  <c:v>13:42:54</c:v>
                </c:pt>
                <c:pt idx="12667">
                  <c:v>13:42:55</c:v>
                </c:pt>
                <c:pt idx="12668">
                  <c:v>13:42:56</c:v>
                </c:pt>
                <c:pt idx="12669">
                  <c:v>13:42:57</c:v>
                </c:pt>
                <c:pt idx="12670">
                  <c:v>13:42:58</c:v>
                </c:pt>
                <c:pt idx="12671">
                  <c:v>13:42:59</c:v>
                </c:pt>
                <c:pt idx="12672">
                  <c:v>13:43:00</c:v>
                </c:pt>
                <c:pt idx="12673">
                  <c:v>13:43:01</c:v>
                </c:pt>
                <c:pt idx="12674">
                  <c:v>13:43:02</c:v>
                </c:pt>
                <c:pt idx="12675">
                  <c:v>13:43:03</c:v>
                </c:pt>
                <c:pt idx="12676">
                  <c:v>13:43:04</c:v>
                </c:pt>
                <c:pt idx="12677">
                  <c:v>13:43:05</c:v>
                </c:pt>
                <c:pt idx="12678">
                  <c:v>13:43:06</c:v>
                </c:pt>
                <c:pt idx="12679">
                  <c:v>13:43:07</c:v>
                </c:pt>
                <c:pt idx="12680">
                  <c:v>13:43:08</c:v>
                </c:pt>
                <c:pt idx="12681">
                  <c:v>13:43:09</c:v>
                </c:pt>
                <c:pt idx="12682">
                  <c:v>13:43:10</c:v>
                </c:pt>
                <c:pt idx="12683">
                  <c:v>13:43:11</c:v>
                </c:pt>
                <c:pt idx="12684">
                  <c:v>13:43:12</c:v>
                </c:pt>
                <c:pt idx="12685">
                  <c:v>13:43:13</c:v>
                </c:pt>
                <c:pt idx="12686">
                  <c:v>13:43:14</c:v>
                </c:pt>
                <c:pt idx="12687">
                  <c:v>13:43:15</c:v>
                </c:pt>
                <c:pt idx="12688">
                  <c:v>13:43:16</c:v>
                </c:pt>
                <c:pt idx="12689">
                  <c:v>13:43:17</c:v>
                </c:pt>
                <c:pt idx="12690">
                  <c:v>13:43:18</c:v>
                </c:pt>
                <c:pt idx="12691">
                  <c:v>13:43:19</c:v>
                </c:pt>
                <c:pt idx="12692">
                  <c:v>13:43:20</c:v>
                </c:pt>
                <c:pt idx="12693">
                  <c:v>13:43:21</c:v>
                </c:pt>
                <c:pt idx="12694">
                  <c:v>13:43:22</c:v>
                </c:pt>
                <c:pt idx="12695">
                  <c:v>13:43:23</c:v>
                </c:pt>
                <c:pt idx="12696">
                  <c:v>13:43:24</c:v>
                </c:pt>
                <c:pt idx="12697">
                  <c:v>13:43:25</c:v>
                </c:pt>
                <c:pt idx="12698">
                  <c:v>13:43:26</c:v>
                </c:pt>
                <c:pt idx="12699">
                  <c:v>13:43:27</c:v>
                </c:pt>
                <c:pt idx="12700">
                  <c:v>13:43:28</c:v>
                </c:pt>
                <c:pt idx="12701">
                  <c:v>13:43:29</c:v>
                </c:pt>
                <c:pt idx="12702">
                  <c:v>13:43:30</c:v>
                </c:pt>
                <c:pt idx="12703">
                  <c:v>13:43:31</c:v>
                </c:pt>
                <c:pt idx="12704">
                  <c:v>13:43:32</c:v>
                </c:pt>
                <c:pt idx="12705">
                  <c:v>13:43:33</c:v>
                </c:pt>
                <c:pt idx="12706">
                  <c:v>13:43:34</c:v>
                </c:pt>
                <c:pt idx="12707">
                  <c:v>13:43:35</c:v>
                </c:pt>
                <c:pt idx="12708">
                  <c:v>13:43:36</c:v>
                </c:pt>
                <c:pt idx="12709">
                  <c:v>13:43:37</c:v>
                </c:pt>
                <c:pt idx="12710">
                  <c:v>13:43:38</c:v>
                </c:pt>
                <c:pt idx="12711">
                  <c:v>13:43:39</c:v>
                </c:pt>
                <c:pt idx="12712">
                  <c:v>13:43:40</c:v>
                </c:pt>
                <c:pt idx="12713">
                  <c:v>13:43:41</c:v>
                </c:pt>
                <c:pt idx="12714">
                  <c:v>13:43:42</c:v>
                </c:pt>
                <c:pt idx="12715">
                  <c:v>13:43:43</c:v>
                </c:pt>
                <c:pt idx="12716">
                  <c:v>13:43:44</c:v>
                </c:pt>
                <c:pt idx="12717">
                  <c:v>13:43:45</c:v>
                </c:pt>
                <c:pt idx="12718">
                  <c:v>13:43:46</c:v>
                </c:pt>
                <c:pt idx="12719">
                  <c:v>13:43:47</c:v>
                </c:pt>
                <c:pt idx="12720">
                  <c:v>13:43:48</c:v>
                </c:pt>
                <c:pt idx="12721">
                  <c:v>13:43:49</c:v>
                </c:pt>
                <c:pt idx="12722">
                  <c:v>13:43:50</c:v>
                </c:pt>
                <c:pt idx="12723">
                  <c:v>13:43:51</c:v>
                </c:pt>
                <c:pt idx="12724">
                  <c:v>13:43:52</c:v>
                </c:pt>
                <c:pt idx="12725">
                  <c:v>13:43:53</c:v>
                </c:pt>
                <c:pt idx="12726">
                  <c:v>13:43:54</c:v>
                </c:pt>
                <c:pt idx="12727">
                  <c:v>13:43:55</c:v>
                </c:pt>
                <c:pt idx="12728">
                  <c:v>13:43:56</c:v>
                </c:pt>
                <c:pt idx="12729">
                  <c:v>13:43:57</c:v>
                </c:pt>
                <c:pt idx="12730">
                  <c:v>13:43:58</c:v>
                </c:pt>
                <c:pt idx="12731">
                  <c:v>13:43:59</c:v>
                </c:pt>
                <c:pt idx="12732">
                  <c:v>13:44:00</c:v>
                </c:pt>
                <c:pt idx="12733">
                  <c:v>13:44:01</c:v>
                </c:pt>
                <c:pt idx="12734">
                  <c:v>13:44:02</c:v>
                </c:pt>
                <c:pt idx="12735">
                  <c:v>13:44:03</c:v>
                </c:pt>
                <c:pt idx="12736">
                  <c:v>13:44:04</c:v>
                </c:pt>
                <c:pt idx="12737">
                  <c:v>13:44:05</c:v>
                </c:pt>
                <c:pt idx="12738">
                  <c:v>13:44:06</c:v>
                </c:pt>
                <c:pt idx="12739">
                  <c:v>13:44:07</c:v>
                </c:pt>
                <c:pt idx="12740">
                  <c:v>13:44:08</c:v>
                </c:pt>
                <c:pt idx="12741">
                  <c:v>13:44:09</c:v>
                </c:pt>
                <c:pt idx="12742">
                  <c:v>13:44:10</c:v>
                </c:pt>
                <c:pt idx="12743">
                  <c:v>13:44:11</c:v>
                </c:pt>
                <c:pt idx="12744">
                  <c:v>13:44:12</c:v>
                </c:pt>
                <c:pt idx="12745">
                  <c:v>13:44:13</c:v>
                </c:pt>
                <c:pt idx="12746">
                  <c:v>13:44:14</c:v>
                </c:pt>
                <c:pt idx="12747">
                  <c:v>13:44:15</c:v>
                </c:pt>
                <c:pt idx="12748">
                  <c:v>13:44:16</c:v>
                </c:pt>
                <c:pt idx="12749">
                  <c:v>13:44:17</c:v>
                </c:pt>
                <c:pt idx="12750">
                  <c:v>13:44:18</c:v>
                </c:pt>
                <c:pt idx="12751">
                  <c:v>13:44:19</c:v>
                </c:pt>
                <c:pt idx="12752">
                  <c:v>13:44:20</c:v>
                </c:pt>
                <c:pt idx="12753">
                  <c:v>13:44:21</c:v>
                </c:pt>
                <c:pt idx="12754">
                  <c:v>13:44:22</c:v>
                </c:pt>
                <c:pt idx="12755">
                  <c:v>13:44:23</c:v>
                </c:pt>
                <c:pt idx="12756">
                  <c:v>13:44:24</c:v>
                </c:pt>
                <c:pt idx="12757">
                  <c:v>13:44:25</c:v>
                </c:pt>
                <c:pt idx="12758">
                  <c:v>13:44:26</c:v>
                </c:pt>
                <c:pt idx="12759">
                  <c:v>13:44:27</c:v>
                </c:pt>
                <c:pt idx="12760">
                  <c:v>13:44:28</c:v>
                </c:pt>
                <c:pt idx="12761">
                  <c:v>13:44:29</c:v>
                </c:pt>
                <c:pt idx="12762">
                  <c:v>13:44:30</c:v>
                </c:pt>
                <c:pt idx="12763">
                  <c:v>13:44:31</c:v>
                </c:pt>
                <c:pt idx="12764">
                  <c:v>13:44:32</c:v>
                </c:pt>
                <c:pt idx="12765">
                  <c:v>13:44:33</c:v>
                </c:pt>
                <c:pt idx="12766">
                  <c:v>13:44:34</c:v>
                </c:pt>
                <c:pt idx="12767">
                  <c:v>13:44:35</c:v>
                </c:pt>
                <c:pt idx="12768">
                  <c:v>13:44:36</c:v>
                </c:pt>
                <c:pt idx="12769">
                  <c:v>13:44:37</c:v>
                </c:pt>
                <c:pt idx="12770">
                  <c:v>13:44:38</c:v>
                </c:pt>
                <c:pt idx="12771">
                  <c:v>13:44:39</c:v>
                </c:pt>
                <c:pt idx="12772">
                  <c:v>13:44:40</c:v>
                </c:pt>
                <c:pt idx="12773">
                  <c:v>13:44:41</c:v>
                </c:pt>
                <c:pt idx="12774">
                  <c:v>13:44:42</c:v>
                </c:pt>
                <c:pt idx="12775">
                  <c:v>13:44:43</c:v>
                </c:pt>
                <c:pt idx="12776">
                  <c:v>13:44:44</c:v>
                </c:pt>
                <c:pt idx="12777">
                  <c:v>13:44:45</c:v>
                </c:pt>
                <c:pt idx="12778">
                  <c:v>13:44:46</c:v>
                </c:pt>
                <c:pt idx="12779">
                  <c:v>13:44:47</c:v>
                </c:pt>
                <c:pt idx="12780">
                  <c:v>13:44:48</c:v>
                </c:pt>
                <c:pt idx="12781">
                  <c:v>13:44:49</c:v>
                </c:pt>
                <c:pt idx="12782">
                  <c:v>13:44:50</c:v>
                </c:pt>
                <c:pt idx="12783">
                  <c:v>13:44:51</c:v>
                </c:pt>
                <c:pt idx="12784">
                  <c:v>13:44:52</c:v>
                </c:pt>
                <c:pt idx="12785">
                  <c:v>13:44:53</c:v>
                </c:pt>
                <c:pt idx="12786">
                  <c:v>13:44:54</c:v>
                </c:pt>
                <c:pt idx="12787">
                  <c:v>13:44:55</c:v>
                </c:pt>
                <c:pt idx="12788">
                  <c:v>13:44:56</c:v>
                </c:pt>
                <c:pt idx="12789">
                  <c:v>13:44:57</c:v>
                </c:pt>
                <c:pt idx="12790">
                  <c:v>13:44:58</c:v>
                </c:pt>
                <c:pt idx="12791">
                  <c:v>13:44:59</c:v>
                </c:pt>
                <c:pt idx="12792">
                  <c:v>13:45:00</c:v>
                </c:pt>
                <c:pt idx="12793">
                  <c:v>13:45:01</c:v>
                </c:pt>
                <c:pt idx="12794">
                  <c:v>13:45:02</c:v>
                </c:pt>
                <c:pt idx="12795">
                  <c:v>13:45:03</c:v>
                </c:pt>
                <c:pt idx="12796">
                  <c:v>13:45:04</c:v>
                </c:pt>
                <c:pt idx="12797">
                  <c:v>13:45:05</c:v>
                </c:pt>
                <c:pt idx="12798">
                  <c:v>13:45:06</c:v>
                </c:pt>
                <c:pt idx="12799">
                  <c:v>13:45:07</c:v>
                </c:pt>
                <c:pt idx="12800">
                  <c:v>13:45:08</c:v>
                </c:pt>
                <c:pt idx="12801">
                  <c:v>13:45:09</c:v>
                </c:pt>
                <c:pt idx="12802">
                  <c:v>13:45:10</c:v>
                </c:pt>
                <c:pt idx="12803">
                  <c:v>13:45:11</c:v>
                </c:pt>
                <c:pt idx="12804">
                  <c:v>13:45:12</c:v>
                </c:pt>
                <c:pt idx="12805">
                  <c:v>13:45:13</c:v>
                </c:pt>
                <c:pt idx="12806">
                  <c:v>13:45:14</c:v>
                </c:pt>
                <c:pt idx="12807">
                  <c:v>13:45:15</c:v>
                </c:pt>
                <c:pt idx="12808">
                  <c:v>13:45:16</c:v>
                </c:pt>
                <c:pt idx="12809">
                  <c:v>13:45:17</c:v>
                </c:pt>
                <c:pt idx="12810">
                  <c:v>13:45:18</c:v>
                </c:pt>
                <c:pt idx="12811">
                  <c:v>13:45:19</c:v>
                </c:pt>
                <c:pt idx="12812">
                  <c:v>13:45:20</c:v>
                </c:pt>
                <c:pt idx="12813">
                  <c:v>13:45:21</c:v>
                </c:pt>
                <c:pt idx="12814">
                  <c:v>13:45:22</c:v>
                </c:pt>
                <c:pt idx="12815">
                  <c:v>13:45:23</c:v>
                </c:pt>
                <c:pt idx="12816">
                  <c:v>13:45:24</c:v>
                </c:pt>
                <c:pt idx="12817">
                  <c:v>13:45:25</c:v>
                </c:pt>
                <c:pt idx="12818">
                  <c:v>13:45:26</c:v>
                </c:pt>
                <c:pt idx="12819">
                  <c:v>13:45:27</c:v>
                </c:pt>
                <c:pt idx="12820">
                  <c:v>13:45:28</c:v>
                </c:pt>
                <c:pt idx="12821">
                  <c:v>13:45:29</c:v>
                </c:pt>
                <c:pt idx="12822">
                  <c:v>13:45:30</c:v>
                </c:pt>
                <c:pt idx="12823">
                  <c:v>13:45:31</c:v>
                </c:pt>
                <c:pt idx="12824">
                  <c:v>13:45:32</c:v>
                </c:pt>
                <c:pt idx="12825">
                  <c:v>13:45:33</c:v>
                </c:pt>
                <c:pt idx="12826">
                  <c:v>13:45:34</c:v>
                </c:pt>
                <c:pt idx="12827">
                  <c:v>13:45:35</c:v>
                </c:pt>
                <c:pt idx="12828">
                  <c:v>13:45:36</c:v>
                </c:pt>
                <c:pt idx="12829">
                  <c:v>13:45:37</c:v>
                </c:pt>
                <c:pt idx="12830">
                  <c:v>13:45:38</c:v>
                </c:pt>
                <c:pt idx="12831">
                  <c:v>13:45:39</c:v>
                </c:pt>
                <c:pt idx="12832">
                  <c:v>13:45:40</c:v>
                </c:pt>
                <c:pt idx="12833">
                  <c:v>13:45:41</c:v>
                </c:pt>
                <c:pt idx="12834">
                  <c:v>13:45:42</c:v>
                </c:pt>
                <c:pt idx="12835">
                  <c:v>13:45:43</c:v>
                </c:pt>
                <c:pt idx="12836">
                  <c:v>13:45:44</c:v>
                </c:pt>
                <c:pt idx="12837">
                  <c:v>13:45:45</c:v>
                </c:pt>
                <c:pt idx="12838">
                  <c:v>13:45:46</c:v>
                </c:pt>
                <c:pt idx="12839">
                  <c:v>13:45:47</c:v>
                </c:pt>
                <c:pt idx="12840">
                  <c:v>13:45:48</c:v>
                </c:pt>
                <c:pt idx="12841">
                  <c:v>13:45:49</c:v>
                </c:pt>
                <c:pt idx="12842">
                  <c:v>13:45:50</c:v>
                </c:pt>
                <c:pt idx="12843">
                  <c:v>13:45:51</c:v>
                </c:pt>
                <c:pt idx="12844">
                  <c:v>13:45:52</c:v>
                </c:pt>
                <c:pt idx="12845">
                  <c:v>13:45:53</c:v>
                </c:pt>
                <c:pt idx="12846">
                  <c:v>13:45:54</c:v>
                </c:pt>
                <c:pt idx="12847">
                  <c:v>13:45:55</c:v>
                </c:pt>
                <c:pt idx="12848">
                  <c:v>13:45:56</c:v>
                </c:pt>
                <c:pt idx="12849">
                  <c:v>13:45:57</c:v>
                </c:pt>
                <c:pt idx="12850">
                  <c:v>13:45:58</c:v>
                </c:pt>
                <c:pt idx="12851">
                  <c:v>13:45:59</c:v>
                </c:pt>
                <c:pt idx="12852">
                  <c:v>13:46:00</c:v>
                </c:pt>
                <c:pt idx="12853">
                  <c:v>13:46:01</c:v>
                </c:pt>
                <c:pt idx="12854">
                  <c:v>13:46:02</c:v>
                </c:pt>
                <c:pt idx="12855">
                  <c:v>13:46:03</c:v>
                </c:pt>
                <c:pt idx="12856">
                  <c:v>13:46:04</c:v>
                </c:pt>
                <c:pt idx="12857">
                  <c:v>13:46:05</c:v>
                </c:pt>
                <c:pt idx="12858">
                  <c:v>13:46:06</c:v>
                </c:pt>
                <c:pt idx="12859">
                  <c:v>13:46:07</c:v>
                </c:pt>
                <c:pt idx="12860">
                  <c:v>13:46:08</c:v>
                </c:pt>
                <c:pt idx="12861">
                  <c:v>13:46:09</c:v>
                </c:pt>
                <c:pt idx="12862">
                  <c:v>13:46:10</c:v>
                </c:pt>
                <c:pt idx="12863">
                  <c:v>13:46:11</c:v>
                </c:pt>
                <c:pt idx="12864">
                  <c:v>13:46:12</c:v>
                </c:pt>
                <c:pt idx="12865">
                  <c:v>13:46:13</c:v>
                </c:pt>
                <c:pt idx="12866">
                  <c:v>13:46:14</c:v>
                </c:pt>
                <c:pt idx="12867">
                  <c:v>13:46:15</c:v>
                </c:pt>
                <c:pt idx="12868">
                  <c:v>13:46:16</c:v>
                </c:pt>
                <c:pt idx="12869">
                  <c:v>13:46:17</c:v>
                </c:pt>
                <c:pt idx="12870">
                  <c:v>13:46:18</c:v>
                </c:pt>
                <c:pt idx="12871">
                  <c:v>13:46:19</c:v>
                </c:pt>
                <c:pt idx="12872">
                  <c:v>13:46:20</c:v>
                </c:pt>
                <c:pt idx="12873">
                  <c:v>13:46:21</c:v>
                </c:pt>
                <c:pt idx="12874">
                  <c:v>13:46:22</c:v>
                </c:pt>
                <c:pt idx="12875">
                  <c:v>13:46:23</c:v>
                </c:pt>
                <c:pt idx="12876">
                  <c:v>13:46:24</c:v>
                </c:pt>
                <c:pt idx="12877">
                  <c:v>13:46:25</c:v>
                </c:pt>
                <c:pt idx="12878">
                  <c:v>13:46:26</c:v>
                </c:pt>
                <c:pt idx="12879">
                  <c:v>13:46:27</c:v>
                </c:pt>
                <c:pt idx="12880">
                  <c:v>13:46:28</c:v>
                </c:pt>
                <c:pt idx="12881">
                  <c:v>13:46:29</c:v>
                </c:pt>
                <c:pt idx="12882">
                  <c:v>13:46:30</c:v>
                </c:pt>
                <c:pt idx="12883">
                  <c:v>13:46:31</c:v>
                </c:pt>
                <c:pt idx="12884">
                  <c:v>13:46:32</c:v>
                </c:pt>
                <c:pt idx="12885">
                  <c:v>13:46:33</c:v>
                </c:pt>
                <c:pt idx="12886">
                  <c:v>13:46:34</c:v>
                </c:pt>
                <c:pt idx="12887">
                  <c:v>13:46:35</c:v>
                </c:pt>
                <c:pt idx="12888">
                  <c:v>13:46:36</c:v>
                </c:pt>
                <c:pt idx="12889">
                  <c:v>13:46:37</c:v>
                </c:pt>
                <c:pt idx="12890">
                  <c:v>13:46:38</c:v>
                </c:pt>
                <c:pt idx="12891">
                  <c:v>13:46:39</c:v>
                </c:pt>
                <c:pt idx="12892">
                  <c:v>13:46:40</c:v>
                </c:pt>
                <c:pt idx="12893">
                  <c:v>13:46:41</c:v>
                </c:pt>
                <c:pt idx="12894">
                  <c:v>13:46:42</c:v>
                </c:pt>
                <c:pt idx="12895">
                  <c:v>13:46:43</c:v>
                </c:pt>
                <c:pt idx="12896">
                  <c:v>13:46:44</c:v>
                </c:pt>
                <c:pt idx="12897">
                  <c:v>13:46:45</c:v>
                </c:pt>
                <c:pt idx="12898">
                  <c:v>13:46:46</c:v>
                </c:pt>
                <c:pt idx="12899">
                  <c:v>13:46:47</c:v>
                </c:pt>
                <c:pt idx="12900">
                  <c:v>13:46:48</c:v>
                </c:pt>
                <c:pt idx="12901">
                  <c:v>13:46:49</c:v>
                </c:pt>
                <c:pt idx="12902">
                  <c:v>13:46:50</c:v>
                </c:pt>
                <c:pt idx="12903">
                  <c:v>13:46:51</c:v>
                </c:pt>
                <c:pt idx="12904">
                  <c:v>13:46:52</c:v>
                </c:pt>
                <c:pt idx="12905">
                  <c:v>13:46:53</c:v>
                </c:pt>
                <c:pt idx="12906">
                  <c:v>13:46:54</c:v>
                </c:pt>
                <c:pt idx="12907">
                  <c:v>13:46:55</c:v>
                </c:pt>
                <c:pt idx="12908">
                  <c:v>13:46:56</c:v>
                </c:pt>
                <c:pt idx="12909">
                  <c:v>13:46:57</c:v>
                </c:pt>
                <c:pt idx="12910">
                  <c:v>13:46:58</c:v>
                </c:pt>
                <c:pt idx="12911">
                  <c:v>13:46:59</c:v>
                </c:pt>
                <c:pt idx="12912">
                  <c:v>13:47:00</c:v>
                </c:pt>
                <c:pt idx="12913">
                  <c:v>13:47:01</c:v>
                </c:pt>
                <c:pt idx="12914">
                  <c:v>13:47:02</c:v>
                </c:pt>
                <c:pt idx="12915">
                  <c:v>13:47:03</c:v>
                </c:pt>
                <c:pt idx="12916">
                  <c:v>13:47:04</c:v>
                </c:pt>
                <c:pt idx="12917">
                  <c:v>13:47:05</c:v>
                </c:pt>
                <c:pt idx="12918">
                  <c:v>13:47:06</c:v>
                </c:pt>
                <c:pt idx="12919">
                  <c:v>13:47:07</c:v>
                </c:pt>
                <c:pt idx="12920">
                  <c:v>13:47:08</c:v>
                </c:pt>
                <c:pt idx="12921">
                  <c:v>13:47:09</c:v>
                </c:pt>
                <c:pt idx="12922">
                  <c:v>13:47:10</c:v>
                </c:pt>
                <c:pt idx="12923">
                  <c:v>13:47:11</c:v>
                </c:pt>
                <c:pt idx="12924">
                  <c:v>13:47:12</c:v>
                </c:pt>
                <c:pt idx="12925">
                  <c:v>13:47:13</c:v>
                </c:pt>
                <c:pt idx="12926">
                  <c:v>13:47:14</c:v>
                </c:pt>
                <c:pt idx="12927">
                  <c:v>13:47:15</c:v>
                </c:pt>
                <c:pt idx="12928">
                  <c:v>13:47:16</c:v>
                </c:pt>
                <c:pt idx="12929">
                  <c:v>13:47:17</c:v>
                </c:pt>
                <c:pt idx="12930">
                  <c:v>13:47:18</c:v>
                </c:pt>
                <c:pt idx="12931">
                  <c:v>13:47:19</c:v>
                </c:pt>
                <c:pt idx="12932">
                  <c:v>13:47:20</c:v>
                </c:pt>
                <c:pt idx="12933">
                  <c:v>13:47:21</c:v>
                </c:pt>
                <c:pt idx="12934">
                  <c:v>13:47:22</c:v>
                </c:pt>
                <c:pt idx="12935">
                  <c:v>13:47:23</c:v>
                </c:pt>
                <c:pt idx="12936">
                  <c:v>13:47:24</c:v>
                </c:pt>
                <c:pt idx="12937">
                  <c:v>13:47:25</c:v>
                </c:pt>
                <c:pt idx="12938">
                  <c:v>13:47:26</c:v>
                </c:pt>
                <c:pt idx="12939">
                  <c:v>13:47:27</c:v>
                </c:pt>
                <c:pt idx="12940">
                  <c:v>13:47:28</c:v>
                </c:pt>
                <c:pt idx="12941">
                  <c:v>13:47:29</c:v>
                </c:pt>
                <c:pt idx="12942">
                  <c:v>13:47:30</c:v>
                </c:pt>
                <c:pt idx="12943">
                  <c:v>13:47:31</c:v>
                </c:pt>
                <c:pt idx="12944">
                  <c:v>13:47:32</c:v>
                </c:pt>
                <c:pt idx="12945">
                  <c:v>13:47:33</c:v>
                </c:pt>
                <c:pt idx="12946">
                  <c:v>13:47:34</c:v>
                </c:pt>
                <c:pt idx="12947">
                  <c:v>13:47:35</c:v>
                </c:pt>
                <c:pt idx="12948">
                  <c:v>13:47:36</c:v>
                </c:pt>
                <c:pt idx="12949">
                  <c:v>13:47:37</c:v>
                </c:pt>
                <c:pt idx="12950">
                  <c:v>13:47:38</c:v>
                </c:pt>
                <c:pt idx="12951">
                  <c:v>13:47:39</c:v>
                </c:pt>
                <c:pt idx="12952">
                  <c:v>13:47:40</c:v>
                </c:pt>
                <c:pt idx="12953">
                  <c:v>13:47:41</c:v>
                </c:pt>
                <c:pt idx="12954">
                  <c:v>13:47:42</c:v>
                </c:pt>
                <c:pt idx="12955">
                  <c:v>13:47:43</c:v>
                </c:pt>
                <c:pt idx="12956">
                  <c:v>13:47:44</c:v>
                </c:pt>
                <c:pt idx="12957">
                  <c:v>13:47:45</c:v>
                </c:pt>
                <c:pt idx="12958">
                  <c:v>13:47:46</c:v>
                </c:pt>
                <c:pt idx="12959">
                  <c:v>13:47:47</c:v>
                </c:pt>
                <c:pt idx="12960">
                  <c:v>13:47:48</c:v>
                </c:pt>
                <c:pt idx="12961">
                  <c:v>13:47:49</c:v>
                </c:pt>
                <c:pt idx="12962">
                  <c:v>13:47:50</c:v>
                </c:pt>
                <c:pt idx="12963">
                  <c:v>13:47:51</c:v>
                </c:pt>
                <c:pt idx="12964">
                  <c:v>13:47:52</c:v>
                </c:pt>
                <c:pt idx="12965">
                  <c:v>13:47:53</c:v>
                </c:pt>
                <c:pt idx="12966">
                  <c:v>13:47:54</c:v>
                </c:pt>
                <c:pt idx="12967">
                  <c:v>13:47:55</c:v>
                </c:pt>
                <c:pt idx="12968">
                  <c:v>13:47:56</c:v>
                </c:pt>
                <c:pt idx="12969">
                  <c:v>13:47:57</c:v>
                </c:pt>
                <c:pt idx="12970">
                  <c:v>13:47:58</c:v>
                </c:pt>
                <c:pt idx="12971">
                  <c:v>13:47:59</c:v>
                </c:pt>
                <c:pt idx="12972">
                  <c:v>13:48:00</c:v>
                </c:pt>
                <c:pt idx="12973">
                  <c:v>13:48:01</c:v>
                </c:pt>
                <c:pt idx="12974">
                  <c:v>13:48:02</c:v>
                </c:pt>
                <c:pt idx="12975">
                  <c:v>13:48:03</c:v>
                </c:pt>
                <c:pt idx="12976">
                  <c:v>13:48:04</c:v>
                </c:pt>
                <c:pt idx="12977">
                  <c:v>13:48:05</c:v>
                </c:pt>
                <c:pt idx="12978">
                  <c:v>13:48:06</c:v>
                </c:pt>
                <c:pt idx="12979">
                  <c:v>13:48:07</c:v>
                </c:pt>
                <c:pt idx="12980">
                  <c:v>13:48:08</c:v>
                </c:pt>
                <c:pt idx="12981">
                  <c:v>13:48:09</c:v>
                </c:pt>
                <c:pt idx="12982">
                  <c:v>13:48:10</c:v>
                </c:pt>
                <c:pt idx="12983">
                  <c:v>13:48:11</c:v>
                </c:pt>
                <c:pt idx="12984">
                  <c:v>13:48:12</c:v>
                </c:pt>
                <c:pt idx="12985">
                  <c:v>13:48:13</c:v>
                </c:pt>
                <c:pt idx="12986">
                  <c:v>13:48:14</c:v>
                </c:pt>
                <c:pt idx="12987">
                  <c:v>13:48:15</c:v>
                </c:pt>
                <c:pt idx="12988">
                  <c:v>13:48:16</c:v>
                </c:pt>
                <c:pt idx="12989">
                  <c:v>13:48:17</c:v>
                </c:pt>
                <c:pt idx="12990">
                  <c:v>13:48:18</c:v>
                </c:pt>
                <c:pt idx="12991">
                  <c:v>13:48:19</c:v>
                </c:pt>
                <c:pt idx="12992">
                  <c:v>13:48:20</c:v>
                </c:pt>
                <c:pt idx="12993">
                  <c:v>13:48:21</c:v>
                </c:pt>
                <c:pt idx="12994">
                  <c:v>13:48:22</c:v>
                </c:pt>
                <c:pt idx="12995">
                  <c:v>13:48:23</c:v>
                </c:pt>
                <c:pt idx="12996">
                  <c:v>13:48:24</c:v>
                </c:pt>
                <c:pt idx="12997">
                  <c:v>13:48:25</c:v>
                </c:pt>
                <c:pt idx="12998">
                  <c:v>13:48:26</c:v>
                </c:pt>
                <c:pt idx="12999">
                  <c:v>13:48:27</c:v>
                </c:pt>
                <c:pt idx="13000">
                  <c:v>13:48:28</c:v>
                </c:pt>
                <c:pt idx="13001">
                  <c:v>13:48:29</c:v>
                </c:pt>
                <c:pt idx="13002">
                  <c:v>13:48:30</c:v>
                </c:pt>
                <c:pt idx="13003">
                  <c:v>13:48:31</c:v>
                </c:pt>
                <c:pt idx="13004">
                  <c:v>13:48:32</c:v>
                </c:pt>
                <c:pt idx="13005">
                  <c:v>13:48:33</c:v>
                </c:pt>
                <c:pt idx="13006">
                  <c:v>13:48:34</c:v>
                </c:pt>
                <c:pt idx="13007">
                  <c:v>13:48:35</c:v>
                </c:pt>
                <c:pt idx="13008">
                  <c:v>13:48:36</c:v>
                </c:pt>
                <c:pt idx="13009">
                  <c:v>13:48:37</c:v>
                </c:pt>
                <c:pt idx="13010">
                  <c:v>13:48:38</c:v>
                </c:pt>
                <c:pt idx="13011">
                  <c:v>13:48:39</c:v>
                </c:pt>
                <c:pt idx="13012">
                  <c:v>13:48:40</c:v>
                </c:pt>
                <c:pt idx="13013">
                  <c:v>13:48:41</c:v>
                </c:pt>
                <c:pt idx="13014">
                  <c:v>13:48:42</c:v>
                </c:pt>
                <c:pt idx="13015">
                  <c:v>13:48:43</c:v>
                </c:pt>
                <c:pt idx="13016">
                  <c:v>13:48:44</c:v>
                </c:pt>
                <c:pt idx="13017">
                  <c:v>13:48:45</c:v>
                </c:pt>
                <c:pt idx="13018">
                  <c:v>13:48:46</c:v>
                </c:pt>
                <c:pt idx="13019">
                  <c:v>13:48:47</c:v>
                </c:pt>
                <c:pt idx="13020">
                  <c:v>13:48:48</c:v>
                </c:pt>
                <c:pt idx="13021">
                  <c:v>13:48:49</c:v>
                </c:pt>
                <c:pt idx="13022">
                  <c:v>13:48:50</c:v>
                </c:pt>
                <c:pt idx="13023">
                  <c:v>13:48:51</c:v>
                </c:pt>
                <c:pt idx="13024">
                  <c:v>13:48:52</c:v>
                </c:pt>
                <c:pt idx="13025">
                  <c:v>13:48:53</c:v>
                </c:pt>
                <c:pt idx="13026">
                  <c:v>13:48:54</c:v>
                </c:pt>
                <c:pt idx="13027">
                  <c:v>13:48:55</c:v>
                </c:pt>
                <c:pt idx="13028">
                  <c:v>13:48:56</c:v>
                </c:pt>
                <c:pt idx="13029">
                  <c:v>13:48:57</c:v>
                </c:pt>
                <c:pt idx="13030">
                  <c:v>13:48:58</c:v>
                </c:pt>
                <c:pt idx="13031">
                  <c:v>13:48:59</c:v>
                </c:pt>
                <c:pt idx="13032">
                  <c:v>13:49:00</c:v>
                </c:pt>
                <c:pt idx="13033">
                  <c:v>13:49:01</c:v>
                </c:pt>
                <c:pt idx="13034">
                  <c:v>13:49:02</c:v>
                </c:pt>
                <c:pt idx="13035">
                  <c:v>13:49:03</c:v>
                </c:pt>
                <c:pt idx="13036">
                  <c:v>13:49:04</c:v>
                </c:pt>
                <c:pt idx="13037">
                  <c:v>13:49:05</c:v>
                </c:pt>
                <c:pt idx="13038">
                  <c:v>13:49:06</c:v>
                </c:pt>
                <c:pt idx="13039">
                  <c:v>13:49:07</c:v>
                </c:pt>
                <c:pt idx="13040">
                  <c:v>13:49:08</c:v>
                </c:pt>
                <c:pt idx="13041">
                  <c:v>13:49:09</c:v>
                </c:pt>
                <c:pt idx="13042">
                  <c:v>13:49:10</c:v>
                </c:pt>
                <c:pt idx="13043">
                  <c:v>13:49:11</c:v>
                </c:pt>
                <c:pt idx="13044">
                  <c:v>13:49:12</c:v>
                </c:pt>
                <c:pt idx="13045">
                  <c:v>13:49:13</c:v>
                </c:pt>
                <c:pt idx="13046">
                  <c:v>13:49:14</c:v>
                </c:pt>
                <c:pt idx="13047">
                  <c:v>13:49:15</c:v>
                </c:pt>
                <c:pt idx="13048">
                  <c:v>13:49:16</c:v>
                </c:pt>
                <c:pt idx="13049">
                  <c:v>13:49:17</c:v>
                </c:pt>
                <c:pt idx="13050">
                  <c:v>13:49:18</c:v>
                </c:pt>
                <c:pt idx="13051">
                  <c:v>13:49:19</c:v>
                </c:pt>
                <c:pt idx="13052">
                  <c:v>13:49:20</c:v>
                </c:pt>
                <c:pt idx="13053">
                  <c:v>13:49:21</c:v>
                </c:pt>
                <c:pt idx="13054">
                  <c:v>13:49:22</c:v>
                </c:pt>
                <c:pt idx="13055">
                  <c:v>13:49:23</c:v>
                </c:pt>
                <c:pt idx="13056">
                  <c:v>13:49:24</c:v>
                </c:pt>
                <c:pt idx="13057">
                  <c:v>13:49:25</c:v>
                </c:pt>
                <c:pt idx="13058">
                  <c:v>13:49:26</c:v>
                </c:pt>
                <c:pt idx="13059">
                  <c:v>13:49:27</c:v>
                </c:pt>
                <c:pt idx="13060">
                  <c:v>13:49:28</c:v>
                </c:pt>
                <c:pt idx="13061">
                  <c:v>13:49:29</c:v>
                </c:pt>
                <c:pt idx="13062">
                  <c:v>13:49:30</c:v>
                </c:pt>
                <c:pt idx="13063">
                  <c:v>13:49:31</c:v>
                </c:pt>
                <c:pt idx="13064">
                  <c:v>13:49:32</c:v>
                </c:pt>
                <c:pt idx="13065">
                  <c:v>13:49:33</c:v>
                </c:pt>
                <c:pt idx="13066">
                  <c:v>13:49:34</c:v>
                </c:pt>
                <c:pt idx="13067">
                  <c:v>13:49:35</c:v>
                </c:pt>
                <c:pt idx="13068">
                  <c:v>13:49:36</c:v>
                </c:pt>
                <c:pt idx="13069">
                  <c:v>13:49:37</c:v>
                </c:pt>
                <c:pt idx="13070">
                  <c:v>13:49:38</c:v>
                </c:pt>
                <c:pt idx="13071">
                  <c:v>13:49:39</c:v>
                </c:pt>
                <c:pt idx="13072">
                  <c:v>13:49:40</c:v>
                </c:pt>
                <c:pt idx="13073">
                  <c:v>13:49:41</c:v>
                </c:pt>
                <c:pt idx="13074">
                  <c:v>13:49:42</c:v>
                </c:pt>
                <c:pt idx="13075">
                  <c:v>13:49:43</c:v>
                </c:pt>
                <c:pt idx="13076">
                  <c:v>13:49:44</c:v>
                </c:pt>
                <c:pt idx="13077">
                  <c:v>13:49:45</c:v>
                </c:pt>
                <c:pt idx="13078">
                  <c:v>13:49:46</c:v>
                </c:pt>
                <c:pt idx="13079">
                  <c:v>13:49:47</c:v>
                </c:pt>
                <c:pt idx="13080">
                  <c:v>13:49:48</c:v>
                </c:pt>
                <c:pt idx="13081">
                  <c:v>13:49:49</c:v>
                </c:pt>
                <c:pt idx="13082">
                  <c:v>13:49:50</c:v>
                </c:pt>
                <c:pt idx="13083">
                  <c:v>13:49:51</c:v>
                </c:pt>
                <c:pt idx="13084">
                  <c:v>13:49:52</c:v>
                </c:pt>
                <c:pt idx="13085">
                  <c:v>13:49:53</c:v>
                </c:pt>
                <c:pt idx="13086">
                  <c:v>13:49:54</c:v>
                </c:pt>
                <c:pt idx="13087">
                  <c:v>13:49:55</c:v>
                </c:pt>
                <c:pt idx="13088">
                  <c:v>13:49:56</c:v>
                </c:pt>
                <c:pt idx="13089">
                  <c:v>13:49:57</c:v>
                </c:pt>
                <c:pt idx="13090">
                  <c:v>13:49:58</c:v>
                </c:pt>
                <c:pt idx="13091">
                  <c:v>13:49:59</c:v>
                </c:pt>
                <c:pt idx="13092">
                  <c:v>13:50:00</c:v>
                </c:pt>
                <c:pt idx="13093">
                  <c:v>13:50:01</c:v>
                </c:pt>
                <c:pt idx="13094">
                  <c:v>13:50:02</c:v>
                </c:pt>
                <c:pt idx="13095">
                  <c:v>13:50:03</c:v>
                </c:pt>
                <c:pt idx="13096">
                  <c:v>13:50:04</c:v>
                </c:pt>
                <c:pt idx="13097">
                  <c:v>13:50:05</c:v>
                </c:pt>
                <c:pt idx="13098">
                  <c:v>13:50:06</c:v>
                </c:pt>
                <c:pt idx="13099">
                  <c:v>13:50:07</c:v>
                </c:pt>
                <c:pt idx="13100">
                  <c:v>13:50:08</c:v>
                </c:pt>
                <c:pt idx="13101">
                  <c:v>13:50:09</c:v>
                </c:pt>
                <c:pt idx="13102">
                  <c:v>13:50:10</c:v>
                </c:pt>
                <c:pt idx="13103">
                  <c:v>13:50:11</c:v>
                </c:pt>
                <c:pt idx="13104">
                  <c:v>13:50:12</c:v>
                </c:pt>
                <c:pt idx="13105">
                  <c:v>13:50:13</c:v>
                </c:pt>
                <c:pt idx="13106">
                  <c:v>13:50:14</c:v>
                </c:pt>
                <c:pt idx="13107">
                  <c:v>13:50:15</c:v>
                </c:pt>
                <c:pt idx="13108">
                  <c:v>13:50:16</c:v>
                </c:pt>
                <c:pt idx="13109">
                  <c:v>13:50:17</c:v>
                </c:pt>
                <c:pt idx="13110">
                  <c:v>13:50:18</c:v>
                </c:pt>
                <c:pt idx="13111">
                  <c:v>13:50:19</c:v>
                </c:pt>
                <c:pt idx="13112">
                  <c:v>13:50:20</c:v>
                </c:pt>
                <c:pt idx="13113">
                  <c:v>13:50:21</c:v>
                </c:pt>
                <c:pt idx="13114">
                  <c:v>13:50:22</c:v>
                </c:pt>
                <c:pt idx="13115">
                  <c:v>13:50:23</c:v>
                </c:pt>
                <c:pt idx="13116">
                  <c:v>13:50:24</c:v>
                </c:pt>
                <c:pt idx="13117">
                  <c:v>13:50:25</c:v>
                </c:pt>
                <c:pt idx="13118">
                  <c:v>13:50:26</c:v>
                </c:pt>
                <c:pt idx="13119">
                  <c:v>13:50:27</c:v>
                </c:pt>
                <c:pt idx="13120">
                  <c:v>13:50:28</c:v>
                </c:pt>
                <c:pt idx="13121">
                  <c:v>13:50:29</c:v>
                </c:pt>
                <c:pt idx="13122">
                  <c:v>13:50:30</c:v>
                </c:pt>
                <c:pt idx="13123">
                  <c:v>13:50:31</c:v>
                </c:pt>
                <c:pt idx="13124">
                  <c:v>13:50:32</c:v>
                </c:pt>
                <c:pt idx="13125">
                  <c:v>13:50:33</c:v>
                </c:pt>
                <c:pt idx="13126">
                  <c:v>13:50:34</c:v>
                </c:pt>
                <c:pt idx="13127">
                  <c:v>13:50:35</c:v>
                </c:pt>
                <c:pt idx="13128">
                  <c:v>13:50:36</c:v>
                </c:pt>
                <c:pt idx="13129">
                  <c:v>13:50:37</c:v>
                </c:pt>
                <c:pt idx="13130">
                  <c:v>13:50:38</c:v>
                </c:pt>
                <c:pt idx="13131">
                  <c:v>13:50:39</c:v>
                </c:pt>
                <c:pt idx="13132">
                  <c:v>13:50:40</c:v>
                </c:pt>
                <c:pt idx="13133">
                  <c:v>13:50:41</c:v>
                </c:pt>
                <c:pt idx="13134">
                  <c:v>13:50:42</c:v>
                </c:pt>
                <c:pt idx="13135">
                  <c:v>13:50:43</c:v>
                </c:pt>
                <c:pt idx="13136">
                  <c:v>13:50:44</c:v>
                </c:pt>
                <c:pt idx="13137">
                  <c:v>13:50:45</c:v>
                </c:pt>
                <c:pt idx="13138">
                  <c:v>13:50:46</c:v>
                </c:pt>
                <c:pt idx="13139">
                  <c:v>13:50:47</c:v>
                </c:pt>
                <c:pt idx="13140">
                  <c:v>13:50:48</c:v>
                </c:pt>
                <c:pt idx="13141">
                  <c:v>13:50:49</c:v>
                </c:pt>
                <c:pt idx="13142">
                  <c:v>13:50:50</c:v>
                </c:pt>
                <c:pt idx="13143">
                  <c:v>13:50:51</c:v>
                </c:pt>
                <c:pt idx="13144">
                  <c:v>13:50:52</c:v>
                </c:pt>
                <c:pt idx="13145">
                  <c:v>13:50:53</c:v>
                </c:pt>
                <c:pt idx="13146">
                  <c:v>13:50:54</c:v>
                </c:pt>
                <c:pt idx="13147">
                  <c:v>13:50:55</c:v>
                </c:pt>
                <c:pt idx="13148">
                  <c:v>13:50:56</c:v>
                </c:pt>
                <c:pt idx="13149">
                  <c:v>13:50:57</c:v>
                </c:pt>
                <c:pt idx="13150">
                  <c:v>13:50:58</c:v>
                </c:pt>
                <c:pt idx="13151">
                  <c:v>13:50:59</c:v>
                </c:pt>
                <c:pt idx="13152">
                  <c:v>13:51:00</c:v>
                </c:pt>
                <c:pt idx="13153">
                  <c:v>13:51:01</c:v>
                </c:pt>
                <c:pt idx="13154">
                  <c:v>13:51:02</c:v>
                </c:pt>
                <c:pt idx="13155">
                  <c:v>13:51:03</c:v>
                </c:pt>
                <c:pt idx="13156">
                  <c:v>13:51:04</c:v>
                </c:pt>
                <c:pt idx="13157">
                  <c:v>13:51:05</c:v>
                </c:pt>
                <c:pt idx="13158">
                  <c:v>13:51:06</c:v>
                </c:pt>
                <c:pt idx="13159">
                  <c:v>13:51:07</c:v>
                </c:pt>
                <c:pt idx="13160">
                  <c:v>13:51:08</c:v>
                </c:pt>
                <c:pt idx="13161">
                  <c:v>13:51:09</c:v>
                </c:pt>
                <c:pt idx="13162">
                  <c:v>13:51:10</c:v>
                </c:pt>
                <c:pt idx="13163">
                  <c:v>13:51:11</c:v>
                </c:pt>
                <c:pt idx="13164">
                  <c:v>13:51:12</c:v>
                </c:pt>
                <c:pt idx="13165">
                  <c:v>13:51:13</c:v>
                </c:pt>
                <c:pt idx="13166">
                  <c:v>13:51:14</c:v>
                </c:pt>
                <c:pt idx="13167">
                  <c:v>13:51:15</c:v>
                </c:pt>
                <c:pt idx="13168">
                  <c:v>13:51:16</c:v>
                </c:pt>
                <c:pt idx="13169">
                  <c:v>13:51:17</c:v>
                </c:pt>
                <c:pt idx="13170">
                  <c:v>13:51:18</c:v>
                </c:pt>
                <c:pt idx="13171">
                  <c:v>13:51:19</c:v>
                </c:pt>
                <c:pt idx="13172">
                  <c:v>13:51:20</c:v>
                </c:pt>
                <c:pt idx="13173">
                  <c:v>13:51:21</c:v>
                </c:pt>
                <c:pt idx="13174">
                  <c:v>13:51:22</c:v>
                </c:pt>
                <c:pt idx="13175">
                  <c:v>13:51:23</c:v>
                </c:pt>
                <c:pt idx="13176">
                  <c:v>13:51:24</c:v>
                </c:pt>
                <c:pt idx="13177">
                  <c:v>13:51:25</c:v>
                </c:pt>
                <c:pt idx="13178">
                  <c:v>13:51:26</c:v>
                </c:pt>
                <c:pt idx="13179">
                  <c:v>13:51:27</c:v>
                </c:pt>
                <c:pt idx="13180">
                  <c:v>13:51:28</c:v>
                </c:pt>
                <c:pt idx="13181">
                  <c:v>13:51:29</c:v>
                </c:pt>
                <c:pt idx="13182">
                  <c:v>13:51:30</c:v>
                </c:pt>
                <c:pt idx="13183">
                  <c:v>13:51:31</c:v>
                </c:pt>
                <c:pt idx="13184">
                  <c:v>13:51:32</c:v>
                </c:pt>
                <c:pt idx="13185">
                  <c:v>13:51:33</c:v>
                </c:pt>
                <c:pt idx="13186">
                  <c:v>13:51:34</c:v>
                </c:pt>
                <c:pt idx="13187">
                  <c:v>13:51:35</c:v>
                </c:pt>
                <c:pt idx="13188">
                  <c:v>13:51:36</c:v>
                </c:pt>
                <c:pt idx="13189">
                  <c:v>13:51:37</c:v>
                </c:pt>
                <c:pt idx="13190">
                  <c:v>13:51:38</c:v>
                </c:pt>
                <c:pt idx="13191">
                  <c:v>13:51:39</c:v>
                </c:pt>
                <c:pt idx="13192">
                  <c:v>13:51:40</c:v>
                </c:pt>
                <c:pt idx="13193">
                  <c:v>13:51:41</c:v>
                </c:pt>
                <c:pt idx="13194">
                  <c:v>13:51:42</c:v>
                </c:pt>
                <c:pt idx="13195">
                  <c:v>13:51:43</c:v>
                </c:pt>
                <c:pt idx="13196">
                  <c:v>13:51:44</c:v>
                </c:pt>
                <c:pt idx="13197">
                  <c:v>13:51:45</c:v>
                </c:pt>
                <c:pt idx="13198">
                  <c:v>13:51:46</c:v>
                </c:pt>
                <c:pt idx="13199">
                  <c:v>13:51:47</c:v>
                </c:pt>
                <c:pt idx="13200">
                  <c:v>13:51:48</c:v>
                </c:pt>
                <c:pt idx="13201">
                  <c:v>13:51:49</c:v>
                </c:pt>
                <c:pt idx="13202">
                  <c:v>13:51:50</c:v>
                </c:pt>
                <c:pt idx="13203">
                  <c:v>13:51:51</c:v>
                </c:pt>
                <c:pt idx="13204">
                  <c:v>13:51:52</c:v>
                </c:pt>
                <c:pt idx="13205">
                  <c:v>13:51:53</c:v>
                </c:pt>
                <c:pt idx="13206">
                  <c:v>13:51:54</c:v>
                </c:pt>
                <c:pt idx="13207">
                  <c:v>13:51:55</c:v>
                </c:pt>
                <c:pt idx="13208">
                  <c:v>13:51:56</c:v>
                </c:pt>
                <c:pt idx="13209">
                  <c:v>13:51:57</c:v>
                </c:pt>
                <c:pt idx="13210">
                  <c:v>13:51:58</c:v>
                </c:pt>
                <c:pt idx="13211">
                  <c:v>13:51:59</c:v>
                </c:pt>
                <c:pt idx="13212">
                  <c:v>13:52:00</c:v>
                </c:pt>
                <c:pt idx="13213">
                  <c:v>13:52:01</c:v>
                </c:pt>
                <c:pt idx="13214">
                  <c:v>13:52:02</c:v>
                </c:pt>
                <c:pt idx="13215">
                  <c:v>13:52:03</c:v>
                </c:pt>
                <c:pt idx="13216">
                  <c:v>13:52:04</c:v>
                </c:pt>
                <c:pt idx="13217">
                  <c:v>13:52:05</c:v>
                </c:pt>
                <c:pt idx="13218">
                  <c:v>13:52:06</c:v>
                </c:pt>
                <c:pt idx="13219">
                  <c:v>13:52:07</c:v>
                </c:pt>
                <c:pt idx="13220">
                  <c:v>13:52:08</c:v>
                </c:pt>
                <c:pt idx="13221">
                  <c:v>13:52:09</c:v>
                </c:pt>
                <c:pt idx="13222">
                  <c:v>13:52:10</c:v>
                </c:pt>
                <c:pt idx="13223">
                  <c:v>13:52:11</c:v>
                </c:pt>
                <c:pt idx="13224">
                  <c:v>13:52:12</c:v>
                </c:pt>
                <c:pt idx="13225">
                  <c:v>13:52:13</c:v>
                </c:pt>
                <c:pt idx="13226">
                  <c:v>13:52:14</c:v>
                </c:pt>
                <c:pt idx="13227">
                  <c:v>13:52:15</c:v>
                </c:pt>
                <c:pt idx="13228">
                  <c:v>13:52:16</c:v>
                </c:pt>
                <c:pt idx="13229">
                  <c:v>13:52:17</c:v>
                </c:pt>
                <c:pt idx="13230">
                  <c:v>13:52:18</c:v>
                </c:pt>
                <c:pt idx="13231">
                  <c:v>13:52:19</c:v>
                </c:pt>
                <c:pt idx="13232">
                  <c:v>13:52:20</c:v>
                </c:pt>
                <c:pt idx="13233">
                  <c:v>13:52:21</c:v>
                </c:pt>
                <c:pt idx="13234">
                  <c:v>13:52:22</c:v>
                </c:pt>
                <c:pt idx="13235">
                  <c:v>13:52:23</c:v>
                </c:pt>
                <c:pt idx="13236">
                  <c:v>13:52:24</c:v>
                </c:pt>
                <c:pt idx="13237">
                  <c:v>13:52:25</c:v>
                </c:pt>
                <c:pt idx="13238">
                  <c:v>13:52:26</c:v>
                </c:pt>
                <c:pt idx="13239">
                  <c:v>13:52:27</c:v>
                </c:pt>
                <c:pt idx="13240">
                  <c:v>13:52:28</c:v>
                </c:pt>
                <c:pt idx="13241">
                  <c:v>13:52:29</c:v>
                </c:pt>
                <c:pt idx="13242">
                  <c:v>13:52:30</c:v>
                </c:pt>
                <c:pt idx="13243">
                  <c:v>13:52:31</c:v>
                </c:pt>
                <c:pt idx="13244">
                  <c:v>13:52:32</c:v>
                </c:pt>
                <c:pt idx="13245">
                  <c:v>13:52:33</c:v>
                </c:pt>
                <c:pt idx="13246">
                  <c:v>13:52:34</c:v>
                </c:pt>
                <c:pt idx="13247">
                  <c:v>13:52:35</c:v>
                </c:pt>
                <c:pt idx="13248">
                  <c:v>13:52:36</c:v>
                </c:pt>
                <c:pt idx="13249">
                  <c:v>13:52:37</c:v>
                </c:pt>
                <c:pt idx="13250">
                  <c:v>13:52:38</c:v>
                </c:pt>
                <c:pt idx="13251">
                  <c:v>13:52:39</c:v>
                </c:pt>
                <c:pt idx="13252">
                  <c:v>13:52:40</c:v>
                </c:pt>
                <c:pt idx="13253">
                  <c:v>13:52:41</c:v>
                </c:pt>
                <c:pt idx="13254">
                  <c:v>13:52:42</c:v>
                </c:pt>
                <c:pt idx="13255">
                  <c:v>13:52:43</c:v>
                </c:pt>
                <c:pt idx="13256">
                  <c:v>13:52:44</c:v>
                </c:pt>
                <c:pt idx="13257">
                  <c:v>13:52:45</c:v>
                </c:pt>
                <c:pt idx="13258">
                  <c:v>13:52:46</c:v>
                </c:pt>
                <c:pt idx="13259">
                  <c:v>13:52:47</c:v>
                </c:pt>
                <c:pt idx="13260">
                  <c:v>13:52:48</c:v>
                </c:pt>
                <c:pt idx="13261">
                  <c:v>13:52:49</c:v>
                </c:pt>
                <c:pt idx="13262">
                  <c:v>13:52:50</c:v>
                </c:pt>
                <c:pt idx="13263">
                  <c:v>13:52:51</c:v>
                </c:pt>
                <c:pt idx="13264">
                  <c:v>13:52:52</c:v>
                </c:pt>
                <c:pt idx="13265">
                  <c:v>13:52:53</c:v>
                </c:pt>
                <c:pt idx="13266">
                  <c:v>13:52:54</c:v>
                </c:pt>
                <c:pt idx="13267">
                  <c:v>13:52:55</c:v>
                </c:pt>
                <c:pt idx="13268">
                  <c:v>13:52:56</c:v>
                </c:pt>
                <c:pt idx="13269">
                  <c:v>13:52:57</c:v>
                </c:pt>
                <c:pt idx="13270">
                  <c:v>13:52:58</c:v>
                </c:pt>
                <c:pt idx="13271">
                  <c:v>13:52:59</c:v>
                </c:pt>
                <c:pt idx="13272">
                  <c:v>13:53:00</c:v>
                </c:pt>
                <c:pt idx="13273">
                  <c:v>13:53:01</c:v>
                </c:pt>
                <c:pt idx="13274">
                  <c:v>13:53:02</c:v>
                </c:pt>
                <c:pt idx="13275">
                  <c:v>13:53:03</c:v>
                </c:pt>
                <c:pt idx="13276">
                  <c:v>13:53:04</c:v>
                </c:pt>
                <c:pt idx="13277">
                  <c:v>13:53:05</c:v>
                </c:pt>
                <c:pt idx="13278">
                  <c:v>13:53:06</c:v>
                </c:pt>
                <c:pt idx="13279">
                  <c:v>13:53:07</c:v>
                </c:pt>
                <c:pt idx="13280">
                  <c:v>13:53:08</c:v>
                </c:pt>
                <c:pt idx="13281">
                  <c:v>13:53:09</c:v>
                </c:pt>
                <c:pt idx="13282">
                  <c:v>13:53:10</c:v>
                </c:pt>
                <c:pt idx="13283">
                  <c:v>13:53:11</c:v>
                </c:pt>
                <c:pt idx="13284">
                  <c:v>13:53:12</c:v>
                </c:pt>
                <c:pt idx="13285">
                  <c:v>13:53:13</c:v>
                </c:pt>
                <c:pt idx="13286">
                  <c:v>13:53:14</c:v>
                </c:pt>
                <c:pt idx="13287">
                  <c:v>13:53:15</c:v>
                </c:pt>
                <c:pt idx="13288">
                  <c:v>13:53:16</c:v>
                </c:pt>
                <c:pt idx="13289">
                  <c:v>13:53:17</c:v>
                </c:pt>
                <c:pt idx="13290">
                  <c:v>13:53:18</c:v>
                </c:pt>
                <c:pt idx="13291">
                  <c:v>13:53:19</c:v>
                </c:pt>
                <c:pt idx="13292">
                  <c:v>13:53:20</c:v>
                </c:pt>
                <c:pt idx="13293">
                  <c:v>13:53:21</c:v>
                </c:pt>
                <c:pt idx="13294">
                  <c:v>13:53:22</c:v>
                </c:pt>
                <c:pt idx="13295">
                  <c:v>13:53:23</c:v>
                </c:pt>
                <c:pt idx="13296">
                  <c:v>13:53:24</c:v>
                </c:pt>
                <c:pt idx="13297">
                  <c:v>13:53:25</c:v>
                </c:pt>
                <c:pt idx="13298">
                  <c:v>13:53:26</c:v>
                </c:pt>
                <c:pt idx="13299">
                  <c:v>13:53:27</c:v>
                </c:pt>
                <c:pt idx="13300">
                  <c:v>13:53:28</c:v>
                </c:pt>
                <c:pt idx="13301">
                  <c:v>13:53:29</c:v>
                </c:pt>
                <c:pt idx="13302">
                  <c:v>13:53:30</c:v>
                </c:pt>
                <c:pt idx="13303">
                  <c:v>13:53:31</c:v>
                </c:pt>
                <c:pt idx="13304">
                  <c:v>13:53:32</c:v>
                </c:pt>
                <c:pt idx="13305">
                  <c:v>13:53:33</c:v>
                </c:pt>
                <c:pt idx="13306">
                  <c:v>13:53:34</c:v>
                </c:pt>
                <c:pt idx="13307">
                  <c:v>13:53:35</c:v>
                </c:pt>
                <c:pt idx="13308">
                  <c:v>13:53:36</c:v>
                </c:pt>
                <c:pt idx="13309">
                  <c:v>13:53:37</c:v>
                </c:pt>
                <c:pt idx="13310">
                  <c:v>13:53:38</c:v>
                </c:pt>
                <c:pt idx="13311">
                  <c:v>13:53:39</c:v>
                </c:pt>
                <c:pt idx="13312">
                  <c:v>13:53:40</c:v>
                </c:pt>
                <c:pt idx="13313">
                  <c:v>13:53:41</c:v>
                </c:pt>
                <c:pt idx="13314">
                  <c:v>13:53:42</c:v>
                </c:pt>
                <c:pt idx="13315">
                  <c:v>13:53:43</c:v>
                </c:pt>
                <c:pt idx="13316">
                  <c:v>13:53:44</c:v>
                </c:pt>
                <c:pt idx="13317">
                  <c:v>13:53:45</c:v>
                </c:pt>
                <c:pt idx="13318">
                  <c:v>13:53:46</c:v>
                </c:pt>
                <c:pt idx="13319">
                  <c:v>13:53:47</c:v>
                </c:pt>
                <c:pt idx="13320">
                  <c:v>13:53:48</c:v>
                </c:pt>
                <c:pt idx="13321">
                  <c:v>13:53:49</c:v>
                </c:pt>
                <c:pt idx="13322">
                  <c:v>13:53:50</c:v>
                </c:pt>
                <c:pt idx="13323">
                  <c:v>13:53:51</c:v>
                </c:pt>
                <c:pt idx="13324">
                  <c:v>13:53:52</c:v>
                </c:pt>
                <c:pt idx="13325">
                  <c:v>13:53:53</c:v>
                </c:pt>
                <c:pt idx="13326">
                  <c:v>13:53:54</c:v>
                </c:pt>
                <c:pt idx="13327">
                  <c:v>13:53:55</c:v>
                </c:pt>
                <c:pt idx="13328">
                  <c:v>13:53:56</c:v>
                </c:pt>
                <c:pt idx="13329">
                  <c:v>13:53:57</c:v>
                </c:pt>
                <c:pt idx="13330">
                  <c:v>13:53:58</c:v>
                </c:pt>
                <c:pt idx="13331">
                  <c:v>13:53:59</c:v>
                </c:pt>
                <c:pt idx="13332">
                  <c:v>13:54:00</c:v>
                </c:pt>
                <c:pt idx="13333">
                  <c:v>13:54:01</c:v>
                </c:pt>
                <c:pt idx="13334">
                  <c:v>13:54:02</c:v>
                </c:pt>
                <c:pt idx="13335">
                  <c:v>13:54:03</c:v>
                </c:pt>
                <c:pt idx="13336">
                  <c:v>13:54:04</c:v>
                </c:pt>
                <c:pt idx="13337">
                  <c:v>13:54:05</c:v>
                </c:pt>
                <c:pt idx="13338">
                  <c:v>13:54:06</c:v>
                </c:pt>
                <c:pt idx="13339">
                  <c:v>13:54:07</c:v>
                </c:pt>
                <c:pt idx="13340">
                  <c:v>13:54:08</c:v>
                </c:pt>
                <c:pt idx="13341">
                  <c:v>13:54:09</c:v>
                </c:pt>
                <c:pt idx="13342">
                  <c:v>13:54:10</c:v>
                </c:pt>
                <c:pt idx="13343">
                  <c:v>13:54:11</c:v>
                </c:pt>
                <c:pt idx="13344">
                  <c:v>13:54:12</c:v>
                </c:pt>
                <c:pt idx="13345">
                  <c:v>13:54:13</c:v>
                </c:pt>
                <c:pt idx="13346">
                  <c:v>13:54:14</c:v>
                </c:pt>
                <c:pt idx="13347">
                  <c:v>13:54:15</c:v>
                </c:pt>
                <c:pt idx="13348">
                  <c:v>13:54:16</c:v>
                </c:pt>
                <c:pt idx="13349">
                  <c:v>13:54:17</c:v>
                </c:pt>
                <c:pt idx="13350">
                  <c:v>13:54:18</c:v>
                </c:pt>
                <c:pt idx="13351">
                  <c:v>13:54:19</c:v>
                </c:pt>
                <c:pt idx="13352">
                  <c:v>13:54:20</c:v>
                </c:pt>
                <c:pt idx="13353">
                  <c:v>13:54:21</c:v>
                </c:pt>
                <c:pt idx="13354">
                  <c:v>13:54:22</c:v>
                </c:pt>
                <c:pt idx="13355">
                  <c:v>13:54:23</c:v>
                </c:pt>
                <c:pt idx="13356">
                  <c:v>13:54:24</c:v>
                </c:pt>
                <c:pt idx="13357">
                  <c:v>13:54:25</c:v>
                </c:pt>
                <c:pt idx="13358">
                  <c:v>13:54:26</c:v>
                </c:pt>
                <c:pt idx="13359">
                  <c:v>13:54:27</c:v>
                </c:pt>
                <c:pt idx="13360">
                  <c:v>13:54:28</c:v>
                </c:pt>
                <c:pt idx="13361">
                  <c:v>13:54:29</c:v>
                </c:pt>
                <c:pt idx="13362">
                  <c:v>13:54:30</c:v>
                </c:pt>
                <c:pt idx="13363">
                  <c:v>13:54:31</c:v>
                </c:pt>
                <c:pt idx="13364">
                  <c:v>13:54:32</c:v>
                </c:pt>
                <c:pt idx="13365">
                  <c:v>13:54:33</c:v>
                </c:pt>
                <c:pt idx="13366">
                  <c:v>13:54:34</c:v>
                </c:pt>
                <c:pt idx="13367">
                  <c:v>13:54:35</c:v>
                </c:pt>
                <c:pt idx="13368">
                  <c:v>13:54:36</c:v>
                </c:pt>
                <c:pt idx="13369">
                  <c:v>13:54:37</c:v>
                </c:pt>
                <c:pt idx="13370">
                  <c:v>13:54:38</c:v>
                </c:pt>
                <c:pt idx="13371">
                  <c:v>13:54:39</c:v>
                </c:pt>
                <c:pt idx="13372">
                  <c:v>13:54:40</c:v>
                </c:pt>
                <c:pt idx="13373">
                  <c:v>13:54:41</c:v>
                </c:pt>
                <c:pt idx="13374">
                  <c:v>13:54:42</c:v>
                </c:pt>
                <c:pt idx="13375">
                  <c:v>13:54:43</c:v>
                </c:pt>
                <c:pt idx="13376">
                  <c:v>13:54:44</c:v>
                </c:pt>
                <c:pt idx="13377">
                  <c:v>13:54:45</c:v>
                </c:pt>
                <c:pt idx="13378">
                  <c:v>13:54:46</c:v>
                </c:pt>
                <c:pt idx="13379">
                  <c:v>13:54:47</c:v>
                </c:pt>
                <c:pt idx="13380">
                  <c:v>13:54:48</c:v>
                </c:pt>
                <c:pt idx="13381">
                  <c:v>13:54:49</c:v>
                </c:pt>
                <c:pt idx="13382">
                  <c:v>13:54:50</c:v>
                </c:pt>
                <c:pt idx="13383">
                  <c:v>13:54:51</c:v>
                </c:pt>
                <c:pt idx="13384">
                  <c:v>13:54:52</c:v>
                </c:pt>
                <c:pt idx="13385">
                  <c:v>13:54:53</c:v>
                </c:pt>
                <c:pt idx="13386">
                  <c:v>13:54:54</c:v>
                </c:pt>
                <c:pt idx="13387">
                  <c:v>13:54:55</c:v>
                </c:pt>
                <c:pt idx="13388">
                  <c:v>13:54:56</c:v>
                </c:pt>
                <c:pt idx="13389">
                  <c:v>13:54:57</c:v>
                </c:pt>
                <c:pt idx="13390">
                  <c:v>13:54:58</c:v>
                </c:pt>
                <c:pt idx="13391">
                  <c:v>13:54:59</c:v>
                </c:pt>
                <c:pt idx="13392">
                  <c:v>13:55:00</c:v>
                </c:pt>
                <c:pt idx="13393">
                  <c:v>13:55:01</c:v>
                </c:pt>
                <c:pt idx="13394">
                  <c:v>13:55:02</c:v>
                </c:pt>
                <c:pt idx="13395">
                  <c:v>13:55:03</c:v>
                </c:pt>
                <c:pt idx="13396">
                  <c:v>13:55:04</c:v>
                </c:pt>
                <c:pt idx="13397">
                  <c:v>13:55:05</c:v>
                </c:pt>
                <c:pt idx="13398">
                  <c:v>13:55:06</c:v>
                </c:pt>
                <c:pt idx="13399">
                  <c:v>13:55:07</c:v>
                </c:pt>
                <c:pt idx="13400">
                  <c:v>13:55:08</c:v>
                </c:pt>
                <c:pt idx="13401">
                  <c:v>13:55:09</c:v>
                </c:pt>
                <c:pt idx="13402">
                  <c:v>13:55:10</c:v>
                </c:pt>
                <c:pt idx="13403">
                  <c:v>13:55:11</c:v>
                </c:pt>
                <c:pt idx="13404">
                  <c:v>13:55:12</c:v>
                </c:pt>
                <c:pt idx="13405">
                  <c:v>13:55:13</c:v>
                </c:pt>
                <c:pt idx="13406">
                  <c:v>13:55:14</c:v>
                </c:pt>
                <c:pt idx="13407">
                  <c:v>13:55:15</c:v>
                </c:pt>
                <c:pt idx="13408">
                  <c:v>13:55:16</c:v>
                </c:pt>
                <c:pt idx="13409">
                  <c:v>13:55:17</c:v>
                </c:pt>
                <c:pt idx="13410">
                  <c:v>13:55:18</c:v>
                </c:pt>
                <c:pt idx="13411">
                  <c:v>13:55:19</c:v>
                </c:pt>
                <c:pt idx="13412">
                  <c:v>13:55:20</c:v>
                </c:pt>
                <c:pt idx="13413">
                  <c:v>13:55:21</c:v>
                </c:pt>
                <c:pt idx="13414">
                  <c:v>13:55:22</c:v>
                </c:pt>
                <c:pt idx="13415">
                  <c:v>13:55:23</c:v>
                </c:pt>
                <c:pt idx="13416">
                  <c:v>13:55:24</c:v>
                </c:pt>
                <c:pt idx="13417">
                  <c:v>13:55:25</c:v>
                </c:pt>
                <c:pt idx="13418">
                  <c:v>13:55:26</c:v>
                </c:pt>
                <c:pt idx="13419">
                  <c:v>13:55:27</c:v>
                </c:pt>
                <c:pt idx="13420">
                  <c:v>13:55:28</c:v>
                </c:pt>
                <c:pt idx="13421">
                  <c:v>13:55:29</c:v>
                </c:pt>
                <c:pt idx="13422">
                  <c:v>13:55:30</c:v>
                </c:pt>
                <c:pt idx="13423">
                  <c:v>13:55:31</c:v>
                </c:pt>
                <c:pt idx="13424">
                  <c:v>13:55:32</c:v>
                </c:pt>
                <c:pt idx="13425">
                  <c:v>13:55:33</c:v>
                </c:pt>
                <c:pt idx="13426">
                  <c:v>13:55:34</c:v>
                </c:pt>
                <c:pt idx="13427">
                  <c:v>13:55:35</c:v>
                </c:pt>
                <c:pt idx="13428">
                  <c:v>13:55:36</c:v>
                </c:pt>
                <c:pt idx="13429">
                  <c:v>13:55:37</c:v>
                </c:pt>
                <c:pt idx="13430">
                  <c:v>13:55:38</c:v>
                </c:pt>
                <c:pt idx="13431">
                  <c:v>13:55:39</c:v>
                </c:pt>
                <c:pt idx="13432">
                  <c:v>13:55:40</c:v>
                </c:pt>
                <c:pt idx="13433">
                  <c:v>13:55:41</c:v>
                </c:pt>
                <c:pt idx="13434">
                  <c:v>13:55:42</c:v>
                </c:pt>
                <c:pt idx="13435">
                  <c:v>13:55:43</c:v>
                </c:pt>
                <c:pt idx="13436">
                  <c:v>13:55:44</c:v>
                </c:pt>
                <c:pt idx="13437">
                  <c:v>13:55:45</c:v>
                </c:pt>
                <c:pt idx="13438">
                  <c:v>13:55:46</c:v>
                </c:pt>
                <c:pt idx="13439">
                  <c:v>13:55:47</c:v>
                </c:pt>
                <c:pt idx="13440">
                  <c:v>13:55:48</c:v>
                </c:pt>
                <c:pt idx="13441">
                  <c:v>13:55:49</c:v>
                </c:pt>
                <c:pt idx="13442">
                  <c:v>13:55:50</c:v>
                </c:pt>
                <c:pt idx="13443">
                  <c:v>13:55:51</c:v>
                </c:pt>
                <c:pt idx="13444">
                  <c:v>13:55:52</c:v>
                </c:pt>
                <c:pt idx="13445">
                  <c:v>13:55:53</c:v>
                </c:pt>
                <c:pt idx="13446">
                  <c:v>13:55:54</c:v>
                </c:pt>
                <c:pt idx="13447">
                  <c:v>13:55:55</c:v>
                </c:pt>
                <c:pt idx="13448">
                  <c:v>13:55:56</c:v>
                </c:pt>
                <c:pt idx="13449">
                  <c:v>13:55:57</c:v>
                </c:pt>
                <c:pt idx="13450">
                  <c:v>13:55:58</c:v>
                </c:pt>
                <c:pt idx="13451">
                  <c:v>13:55:59</c:v>
                </c:pt>
                <c:pt idx="13452">
                  <c:v>13:56:00</c:v>
                </c:pt>
                <c:pt idx="13453">
                  <c:v>13:56:01</c:v>
                </c:pt>
                <c:pt idx="13454">
                  <c:v>13:56:02</c:v>
                </c:pt>
                <c:pt idx="13455">
                  <c:v>13:56:03</c:v>
                </c:pt>
                <c:pt idx="13456">
                  <c:v>13:56:04</c:v>
                </c:pt>
                <c:pt idx="13457">
                  <c:v>13:56:05</c:v>
                </c:pt>
                <c:pt idx="13458">
                  <c:v>13:56:06</c:v>
                </c:pt>
                <c:pt idx="13459">
                  <c:v>13:56:07</c:v>
                </c:pt>
                <c:pt idx="13460">
                  <c:v>13:56:08</c:v>
                </c:pt>
                <c:pt idx="13461">
                  <c:v>13:56:09</c:v>
                </c:pt>
                <c:pt idx="13462">
                  <c:v>13:56:10</c:v>
                </c:pt>
                <c:pt idx="13463">
                  <c:v>13:56:11</c:v>
                </c:pt>
                <c:pt idx="13464">
                  <c:v>13:56:12</c:v>
                </c:pt>
                <c:pt idx="13465">
                  <c:v>13:56:13</c:v>
                </c:pt>
                <c:pt idx="13466">
                  <c:v>13:56:14</c:v>
                </c:pt>
                <c:pt idx="13467">
                  <c:v>13:56:15</c:v>
                </c:pt>
                <c:pt idx="13468">
                  <c:v>13:56:16</c:v>
                </c:pt>
                <c:pt idx="13469">
                  <c:v>13:56:17</c:v>
                </c:pt>
                <c:pt idx="13470">
                  <c:v>13:56:18</c:v>
                </c:pt>
                <c:pt idx="13471">
                  <c:v>13:56:19</c:v>
                </c:pt>
                <c:pt idx="13472">
                  <c:v>13:56:20</c:v>
                </c:pt>
                <c:pt idx="13473">
                  <c:v>13:56:21</c:v>
                </c:pt>
                <c:pt idx="13474">
                  <c:v>13:56:22</c:v>
                </c:pt>
                <c:pt idx="13475">
                  <c:v>13:56:23</c:v>
                </c:pt>
                <c:pt idx="13476">
                  <c:v>13:56:24</c:v>
                </c:pt>
                <c:pt idx="13477">
                  <c:v>13:56:25</c:v>
                </c:pt>
                <c:pt idx="13478">
                  <c:v>13:56:26</c:v>
                </c:pt>
                <c:pt idx="13479">
                  <c:v>13:56:27</c:v>
                </c:pt>
                <c:pt idx="13480">
                  <c:v>13:56:28</c:v>
                </c:pt>
                <c:pt idx="13481">
                  <c:v>13:56:29</c:v>
                </c:pt>
                <c:pt idx="13482">
                  <c:v>13:56:30</c:v>
                </c:pt>
                <c:pt idx="13483">
                  <c:v>13:56:31</c:v>
                </c:pt>
                <c:pt idx="13484">
                  <c:v>13:56:32</c:v>
                </c:pt>
                <c:pt idx="13485">
                  <c:v>13:56:33</c:v>
                </c:pt>
                <c:pt idx="13486">
                  <c:v>13:56:34</c:v>
                </c:pt>
                <c:pt idx="13487">
                  <c:v>13:56:35</c:v>
                </c:pt>
                <c:pt idx="13488">
                  <c:v>13:56:36</c:v>
                </c:pt>
                <c:pt idx="13489">
                  <c:v>13:56:37</c:v>
                </c:pt>
                <c:pt idx="13490">
                  <c:v>13:56:38</c:v>
                </c:pt>
                <c:pt idx="13491">
                  <c:v>13:56:39</c:v>
                </c:pt>
                <c:pt idx="13492">
                  <c:v>13:56:40</c:v>
                </c:pt>
                <c:pt idx="13493">
                  <c:v>13:56:41</c:v>
                </c:pt>
                <c:pt idx="13494">
                  <c:v>13:56:42</c:v>
                </c:pt>
                <c:pt idx="13495">
                  <c:v>13:56:43</c:v>
                </c:pt>
                <c:pt idx="13496">
                  <c:v>13:56:44</c:v>
                </c:pt>
                <c:pt idx="13497">
                  <c:v>13:56:45</c:v>
                </c:pt>
                <c:pt idx="13498">
                  <c:v>13:56:46</c:v>
                </c:pt>
                <c:pt idx="13499">
                  <c:v>13:56:47</c:v>
                </c:pt>
                <c:pt idx="13500">
                  <c:v>13:56:48</c:v>
                </c:pt>
                <c:pt idx="13501">
                  <c:v>13:56:49</c:v>
                </c:pt>
                <c:pt idx="13502">
                  <c:v>13:56:50</c:v>
                </c:pt>
                <c:pt idx="13503">
                  <c:v>13:56:51</c:v>
                </c:pt>
                <c:pt idx="13504">
                  <c:v>13:56:52</c:v>
                </c:pt>
                <c:pt idx="13505">
                  <c:v>13:56:53</c:v>
                </c:pt>
                <c:pt idx="13506">
                  <c:v>13:56:54</c:v>
                </c:pt>
                <c:pt idx="13507">
                  <c:v>13:56:55</c:v>
                </c:pt>
                <c:pt idx="13508">
                  <c:v>13:56:56</c:v>
                </c:pt>
                <c:pt idx="13509">
                  <c:v>13:56:57</c:v>
                </c:pt>
                <c:pt idx="13510">
                  <c:v>13:56:58</c:v>
                </c:pt>
                <c:pt idx="13511">
                  <c:v>13:56:59</c:v>
                </c:pt>
                <c:pt idx="13512">
                  <c:v>13:57:00</c:v>
                </c:pt>
                <c:pt idx="13513">
                  <c:v>13:57:01</c:v>
                </c:pt>
                <c:pt idx="13514">
                  <c:v>13:57:02</c:v>
                </c:pt>
                <c:pt idx="13515">
                  <c:v>13:57:03</c:v>
                </c:pt>
                <c:pt idx="13516">
                  <c:v>13:57:04</c:v>
                </c:pt>
                <c:pt idx="13517">
                  <c:v>13:57:05</c:v>
                </c:pt>
                <c:pt idx="13518">
                  <c:v>13:57:06</c:v>
                </c:pt>
                <c:pt idx="13519">
                  <c:v>13:57:07</c:v>
                </c:pt>
                <c:pt idx="13520">
                  <c:v>13:57:08</c:v>
                </c:pt>
                <c:pt idx="13521">
                  <c:v>13:57:09</c:v>
                </c:pt>
                <c:pt idx="13522">
                  <c:v>13:57:10</c:v>
                </c:pt>
                <c:pt idx="13523">
                  <c:v>13:57:11</c:v>
                </c:pt>
                <c:pt idx="13524">
                  <c:v>13:57:12</c:v>
                </c:pt>
                <c:pt idx="13525">
                  <c:v>13:57:13</c:v>
                </c:pt>
                <c:pt idx="13526">
                  <c:v>13:57:14</c:v>
                </c:pt>
                <c:pt idx="13527">
                  <c:v>13:57:15</c:v>
                </c:pt>
                <c:pt idx="13528">
                  <c:v>13:57:16</c:v>
                </c:pt>
                <c:pt idx="13529">
                  <c:v>13:57:17</c:v>
                </c:pt>
                <c:pt idx="13530">
                  <c:v>13:57:18</c:v>
                </c:pt>
                <c:pt idx="13531">
                  <c:v>13:57:19</c:v>
                </c:pt>
                <c:pt idx="13532">
                  <c:v>13:57:20</c:v>
                </c:pt>
                <c:pt idx="13533">
                  <c:v>13:57:21</c:v>
                </c:pt>
                <c:pt idx="13534">
                  <c:v>13:57:22</c:v>
                </c:pt>
                <c:pt idx="13535">
                  <c:v>13:57:23</c:v>
                </c:pt>
                <c:pt idx="13536">
                  <c:v>13:57:24</c:v>
                </c:pt>
                <c:pt idx="13537">
                  <c:v>13:57:25</c:v>
                </c:pt>
                <c:pt idx="13538">
                  <c:v>13:57:26</c:v>
                </c:pt>
                <c:pt idx="13539">
                  <c:v>13:57:27</c:v>
                </c:pt>
                <c:pt idx="13540">
                  <c:v>13:57:28</c:v>
                </c:pt>
                <c:pt idx="13541">
                  <c:v>13:57:29</c:v>
                </c:pt>
                <c:pt idx="13542">
                  <c:v>13:57:30</c:v>
                </c:pt>
                <c:pt idx="13543">
                  <c:v>13:57:31</c:v>
                </c:pt>
                <c:pt idx="13544">
                  <c:v>13:57:32</c:v>
                </c:pt>
                <c:pt idx="13545">
                  <c:v>13:57:33</c:v>
                </c:pt>
                <c:pt idx="13546">
                  <c:v>13:57:34</c:v>
                </c:pt>
                <c:pt idx="13547">
                  <c:v>13:57:35</c:v>
                </c:pt>
                <c:pt idx="13548">
                  <c:v>13:57:36</c:v>
                </c:pt>
                <c:pt idx="13549">
                  <c:v>13:57:37</c:v>
                </c:pt>
                <c:pt idx="13550">
                  <c:v>13:57:38</c:v>
                </c:pt>
                <c:pt idx="13551">
                  <c:v>13:57:39</c:v>
                </c:pt>
                <c:pt idx="13552">
                  <c:v>13:57:40</c:v>
                </c:pt>
                <c:pt idx="13553">
                  <c:v>13:57:41</c:v>
                </c:pt>
                <c:pt idx="13554">
                  <c:v>13:57:42</c:v>
                </c:pt>
                <c:pt idx="13555">
                  <c:v>13:57:43</c:v>
                </c:pt>
                <c:pt idx="13556">
                  <c:v>13:57:44</c:v>
                </c:pt>
                <c:pt idx="13557">
                  <c:v>13:57:45</c:v>
                </c:pt>
                <c:pt idx="13558">
                  <c:v>13:57:46</c:v>
                </c:pt>
                <c:pt idx="13559">
                  <c:v>13:57:47</c:v>
                </c:pt>
                <c:pt idx="13560">
                  <c:v>13:57:48</c:v>
                </c:pt>
                <c:pt idx="13561">
                  <c:v>13:57:49</c:v>
                </c:pt>
                <c:pt idx="13562">
                  <c:v>13:57:50</c:v>
                </c:pt>
                <c:pt idx="13563">
                  <c:v>13:57:51</c:v>
                </c:pt>
                <c:pt idx="13564">
                  <c:v>13:57:52</c:v>
                </c:pt>
                <c:pt idx="13565">
                  <c:v>13:57:53</c:v>
                </c:pt>
                <c:pt idx="13566">
                  <c:v>13:57:54</c:v>
                </c:pt>
                <c:pt idx="13567">
                  <c:v>13:57:55</c:v>
                </c:pt>
                <c:pt idx="13568">
                  <c:v>13:57:56</c:v>
                </c:pt>
                <c:pt idx="13569">
                  <c:v>13:57:57</c:v>
                </c:pt>
                <c:pt idx="13570">
                  <c:v>13:57:58</c:v>
                </c:pt>
                <c:pt idx="13571">
                  <c:v>13:57:59</c:v>
                </c:pt>
                <c:pt idx="13572">
                  <c:v>13:58:00</c:v>
                </c:pt>
                <c:pt idx="13573">
                  <c:v>13:58:01</c:v>
                </c:pt>
                <c:pt idx="13574">
                  <c:v>13:58:02</c:v>
                </c:pt>
                <c:pt idx="13575">
                  <c:v>13:58:03</c:v>
                </c:pt>
                <c:pt idx="13576">
                  <c:v>13:58:04</c:v>
                </c:pt>
                <c:pt idx="13577">
                  <c:v>13:58:05</c:v>
                </c:pt>
                <c:pt idx="13578">
                  <c:v>13:58:06</c:v>
                </c:pt>
                <c:pt idx="13579">
                  <c:v>13:58:07</c:v>
                </c:pt>
                <c:pt idx="13580">
                  <c:v>13:58:08</c:v>
                </c:pt>
                <c:pt idx="13581">
                  <c:v>13:58:09</c:v>
                </c:pt>
                <c:pt idx="13582">
                  <c:v>13:58:10</c:v>
                </c:pt>
                <c:pt idx="13583">
                  <c:v>13:58:11</c:v>
                </c:pt>
                <c:pt idx="13584">
                  <c:v>13:58:12</c:v>
                </c:pt>
                <c:pt idx="13585">
                  <c:v>13:58:13</c:v>
                </c:pt>
                <c:pt idx="13586">
                  <c:v>13:58:14</c:v>
                </c:pt>
                <c:pt idx="13587">
                  <c:v>13:58:15</c:v>
                </c:pt>
                <c:pt idx="13588">
                  <c:v>13:58:16</c:v>
                </c:pt>
                <c:pt idx="13589">
                  <c:v>13:58:17</c:v>
                </c:pt>
                <c:pt idx="13590">
                  <c:v>13:58:18</c:v>
                </c:pt>
                <c:pt idx="13591">
                  <c:v>13:58:19</c:v>
                </c:pt>
                <c:pt idx="13592">
                  <c:v>13:58:20</c:v>
                </c:pt>
                <c:pt idx="13593">
                  <c:v>13:58:21</c:v>
                </c:pt>
                <c:pt idx="13594">
                  <c:v>13:58:22</c:v>
                </c:pt>
                <c:pt idx="13595">
                  <c:v>13:58:23</c:v>
                </c:pt>
                <c:pt idx="13596">
                  <c:v>13:58:24</c:v>
                </c:pt>
                <c:pt idx="13597">
                  <c:v>13:58:25</c:v>
                </c:pt>
                <c:pt idx="13598">
                  <c:v>13:58:26</c:v>
                </c:pt>
                <c:pt idx="13599">
                  <c:v>13:58:27</c:v>
                </c:pt>
                <c:pt idx="13600">
                  <c:v>13:58:28</c:v>
                </c:pt>
                <c:pt idx="13601">
                  <c:v>13:58:29</c:v>
                </c:pt>
                <c:pt idx="13602">
                  <c:v>13:58:30</c:v>
                </c:pt>
                <c:pt idx="13603">
                  <c:v>13:58:31</c:v>
                </c:pt>
                <c:pt idx="13604">
                  <c:v>13:58:32</c:v>
                </c:pt>
                <c:pt idx="13605">
                  <c:v>13:58:33</c:v>
                </c:pt>
                <c:pt idx="13606">
                  <c:v>13:58:34</c:v>
                </c:pt>
                <c:pt idx="13607">
                  <c:v>13:58:35</c:v>
                </c:pt>
                <c:pt idx="13608">
                  <c:v>13:58:36</c:v>
                </c:pt>
                <c:pt idx="13609">
                  <c:v>13:58:37</c:v>
                </c:pt>
                <c:pt idx="13610">
                  <c:v>13:58:38</c:v>
                </c:pt>
                <c:pt idx="13611">
                  <c:v>13:58:39</c:v>
                </c:pt>
                <c:pt idx="13612">
                  <c:v>13:58:40</c:v>
                </c:pt>
                <c:pt idx="13613">
                  <c:v>13:58:41</c:v>
                </c:pt>
                <c:pt idx="13614">
                  <c:v>13:58:42</c:v>
                </c:pt>
                <c:pt idx="13615">
                  <c:v>13:58:43</c:v>
                </c:pt>
                <c:pt idx="13616">
                  <c:v>13:58:44</c:v>
                </c:pt>
                <c:pt idx="13617">
                  <c:v>13:58:45</c:v>
                </c:pt>
                <c:pt idx="13618">
                  <c:v>13:58:46</c:v>
                </c:pt>
                <c:pt idx="13619">
                  <c:v>13:58:47</c:v>
                </c:pt>
                <c:pt idx="13620">
                  <c:v>13:58:48</c:v>
                </c:pt>
                <c:pt idx="13621">
                  <c:v>13:58:49</c:v>
                </c:pt>
                <c:pt idx="13622">
                  <c:v>13:58:50</c:v>
                </c:pt>
                <c:pt idx="13623">
                  <c:v>13:58:51</c:v>
                </c:pt>
                <c:pt idx="13624">
                  <c:v>13:58:52</c:v>
                </c:pt>
                <c:pt idx="13625">
                  <c:v>13:58:53</c:v>
                </c:pt>
                <c:pt idx="13626">
                  <c:v>13:58:54</c:v>
                </c:pt>
                <c:pt idx="13627">
                  <c:v>13:58:55</c:v>
                </c:pt>
                <c:pt idx="13628">
                  <c:v>13:58:56</c:v>
                </c:pt>
                <c:pt idx="13629">
                  <c:v>13:58:57</c:v>
                </c:pt>
                <c:pt idx="13630">
                  <c:v>13:58:58</c:v>
                </c:pt>
                <c:pt idx="13631">
                  <c:v>13:58:59</c:v>
                </c:pt>
                <c:pt idx="13632">
                  <c:v>13:59:00</c:v>
                </c:pt>
                <c:pt idx="13633">
                  <c:v>13:59:01</c:v>
                </c:pt>
                <c:pt idx="13634">
                  <c:v>13:59:02</c:v>
                </c:pt>
                <c:pt idx="13635">
                  <c:v>13:59:03</c:v>
                </c:pt>
                <c:pt idx="13636">
                  <c:v>13:59:04</c:v>
                </c:pt>
                <c:pt idx="13637">
                  <c:v>13:59:05</c:v>
                </c:pt>
                <c:pt idx="13638">
                  <c:v>13:59:06</c:v>
                </c:pt>
                <c:pt idx="13639">
                  <c:v>13:59:07</c:v>
                </c:pt>
                <c:pt idx="13640">
                  <c:v>13:59:08</c:v>
                </c:pt>
                <c:pt idx="13641">
                  <c:v>13:59:09</c:v>
                </c:pt>
                <c:pt idx="13642">
                  <c:v>13:59:10</c:v>
                </c:pt>
                <c:pt idx="13643">
                  <c:v>13:59:11</c:v>
                </c:pt>
                <c:pt idx="13644">
                  <c:v>13:59:12</c:v>
                </c:pt>
                <c:pt idx="13645">
                  <c:v>13:59:13</c:v>
                </c:pt>
                <c:pt idx="13646">
                  <c:v>13:59:14</c:v>
                </c:pt>
                <c:pt idx="13647">
                  <c:v>13:59:15</c:v>
                </c:pt>
                <c:pt idx="13648">
                  <c:v>13:59:16</c:v>
                </c:pt>
                <c:pt idx="13649">
                  <c:v>13:59:17</c:v>
                </c:pt>
                <c:pt idx="13650">
                  <c:v>13:59:18</c:v>
                </c:pt>
                <c:pt idx="13651">
                  <c:v>13:59:19</c:v>
                </c:pt>
                <c:pt idx="13652">
                  <c:v>13:59:20</c:v>
                </c:pt>
                <c:pt idx="13653">
                  <c:v>13:59:21</c:v>
                </c:pt>
                <c:pt idx="13654">
                  <c:v>13:59:22</c:v>
                </c:pt>
                <c:pt idx="13655">
                  <c:v>13:59:23</c:v>
                </c:pt>
                <c:pt idx="13656">
                  <c:v>13:59:24</c:v>
                </c:pt>
                <c:pt idx="13657">
                  <c:v>13:59:25</c:v>
                </c:pt>
                <c:pt idx="13658">
                  <c:v>13:59:26</c:v>
                </c:pt>
                <c:pt idx="13659">
                  <c:v>13:59:27</c:v>
                </c:pt>
                <c:pt idx="13660">
                  <c:v>13:59:28</c:v>
                </c:pt>
                <c:pt idx="13661">
                  <c:v>13:59:29</c:v>
                </c:pt>
                <c:pt idx="13662">
                  <c:v>13:59:30</c:v>
                </c:pt>
                <c:pt idx="13663">
                  <c:v>13:59:31</c:v>
                </c:pt>
                <c:pt idx="13664">
                  <c:v>13:59:32</c:v>
                </c:pt>
                <c:pt idx="13665">
                  <c:v>13:59:33</c:v>
                </c:pt>
                <c:pt idx="13666">
                  <c:v>13:59:34</c:v>
                </c:pt>
                <c:pt idx="13667">
                  <c:v>13:59:35</c:v>
                </c:pt>
                <c:pt idx="13668">
                  <c:v>13:59:36</c:v>
                </c:pt>
                <c:pt idx="13669">
                  <c:v>13:59:37</c:v>
                </c:pt>
                <c:pt idx="13670">
                  <c:v>13:59:38</c:v>
                </c:pt>
                <c:pt idx="13671">
                  <c:v>13:59:39</c:v>
                </c:pt>
                <c:pt idx="13672">
                  <c:v>13:59:40</c:v>
                </c:pt>
                <c:pt idx="13673">
                  <c:v>13:59:41</c:v>
                </c:pt>
                <c:pt idx="13674">
                  <c:v>13:59:42</c:v>
                </c:pt>
                <c:pt idx="13675">
                  <c:v>13:59:43</c:v>
                </c:pt>
                <c:pt idx="13676">
                  <c:v>13:59:44</c:v>
                </c:pt>
                <c:pt idx="13677">
                  <c:v>13:59:45</c:v>
                </c:pt>
                <c:pt idx="13678">
                  <c:v>13:59:46</c:v>
                </c:pt>
                <c:pt idx="13679">
                  <c:v>13:59:47</c:v>
                </c:pt>
                <c:pt idx="13680">
                  <c:v>13:59:48</c:v>
                </c:pt>
                <c:pt idx="13681">
                  <c:v>13:59:49</c:v>
                </c:pt>
                <c:pt idx="13682">
                  <c:v>13:59:50</c:v>
                </c:pt>
                <c:pt idx="13683">
                  <c:v>13:59:51</c:v>
                </c:pt>
                <c:pt idx="13684">
                  <c:v>13:59:52</c:v>
                </c:pt>
                <c:pt idx="13685">
                  <c:v>13:59:53</c:v>
                </c:pt>
                <c:pt idx="13686">
                  <c:v>13:59:54</c:v>
                </c:pt>
                <c:pt idx="13687">
                  <c:v>13:59:55</c:v>
                </c:pt>
                <c:pt idx="13688">
                  <c:v>13:59:56</c:v>
                </c:pt>
                <c:pt idx="13689">
                  <c:v>13:59:57</c:v>
                </c:pt>
                <c:pt idx="13690">
                  <c:v>13:59:58</c:v>
                </c:pt>
                <c:pt idx="13691">
                  <c:v>13:59:59</c:v>
                </c:pt>
                <c:pt idx="13692">
                  <c:v>14:00:00</c:v>
                </c:pt>
                <c:pt idx="13693">
                  <c:v>14:00:01</c:v>
                </c:pt>
                <c:pt idx="13694">
                  <c:v>14:00:02</c:v>
                </c:pt>
                <c:pt idx="13695">
                  <c:v>14:00:03</c:v>
                </c:pt>
                <c:pt idx="13696">
                  <c:v>14:00:04</c:v>
                </c:pt>
                <c:pt idx="13697">
                  <c:v>14:00:05</c:v>
                </c:pt>
                <c:pt idx="13698">
                  <c:v>14:00:06</c:v>
                </c:pt>
                <c:pt idx="13699">
                  <c:v>14:00:07</c:v>
                </c:pt>
                <c:pt idx="13700">
                  <c:v>14:00:08</c:v>
                </c:pt>
                <c:pt idx="13701">
                  <c:v>14:00:09</c:v>
                </c:pt>
                <c:pt idx="13702">
                  <c:v>14:00:10</c:v>
                </c:pt>
                <c:pt idx="13703">
                  <c:v>14:00:11</c:v>
                </c:pt>
                <c:pt idx="13704">
                  <c:v>14:00:12</c:v>
                </c:pt>
                <c:pt idx="13705">
                  <c:v>14:00:13</c:v>
                </c:pt>
                <c:pt idx="13706">
                  <c:v>14:00:14</c:v>
                </c:pt>
                <c:pt idx="13707">
                  <c:v>14:00:15</c:v>
                </c:pt>
                <c:pt idx="13708">
                  <c:v>14:00:16</c:v>
                </c:pt>
                <c:pt idx="13709">
                  <c:v>14:00:17</c:v>
                </c:pt>
                <c:pt idx="13710">
                  <c:v>14:00:18</c:v>
                </c:pt>
                <c:pt idx="13711">
                  <c:v>14:00:19</c:v>
                </c:pt>
                <c:pt idx="13712">
                  <c:v>14:00:20</c:v>
                </c:pt>
                <c:pt idx="13713">
                  <c:v>14:00:21</c:v>
                </c:pt>
                <c:pt idx="13714">
                  <c:v>14:00:22</c:v>
                </c:pt>
                <c:pt idx="13715">
                  <c:v>14:00:23</c:v>
                </c:pt>
                <c:pt idx="13716">
                  <c:v>14:00:24</c:v>
                </c:pt>
                <c:pt idx="13717">
                  <c:v>14:00:25</c:v>
                </c:pt>
                <c:pt idx="13718">
                  <c:v>14:00:26</c:v>
                </c:pt>
                <c:pt idx="13719">
                  <c:v>14:00:27</c:v>
                </c:pt>
                <c:pt idx="13720">
                  <c:v>14:00:28</c:v>
                </c:pt>
                <c:pt idx="13721">
                  <c:v>14:00:29</c:v>
                </c:pt>
                <c:pt idx="13722">
                  <c:v>14:00:30</c:v>
                </c:pt>
                <c:pt idx="13723">
                  <c:v>14:00:31</c:v>
                </c:pt>
                <c:pt idx="13724">
                  <c:v>14:00:32</c:v>
                </c:pt>
                <c:pt idx="13725">
                  <c:v>14:00:33</c:v>
                </c:pt>
                <c:pt idx="13726">
                  <c:v>14:00:34</c:v>
                </c:pt>
                <c:pt idx="13727">
                  <c:v>14:00:35</c:v>
                </c:pt>
                <c:pt idx="13728">
                  <c:v>14:00:36</c:v>
                </c:pt>
                <c:pt idx="13729">
                  <c:v>14:00:37</c:v>
                </c:pt>
                <c:pt idx="13730">
                  <c:v>14:00:38</c:v>
                </c:pt>
                <c:pt idx="13731">
                  <c:v>14:00:39</c:v>
                </c:pt>
                <c:pt idx="13732">
                  <c:v>14:00:40</c:v>
                </c:pt>
                <c:pt idx="13733">
                  <c:v>14:00:41</c:v>
                </c:pt>
                <c:pt idx="13734">
                  <c:v>14:00:42</c:v>
                </c:pt>
                <c:pt idx="13735">
                  <c:v>14:00:43</c:v>
                </c:pt>
                <c:pt idx="13736">
                  <c:v>14:00:44</c:v>
                </c:pt>
                <c:pt idx="13737">
                  <c:v>14:00:45</c:v>
                </c:pt>
                <c:pt idx="13738">
                  <c:v>14:00:46</c:v>
                </c:pt>
                <c:pt idx="13739">
                  <c:v>14:00:47</c:v>
                </c:pt>
                <c:pt idx="13740">
                  <c:v>14:00:48</c:v>
                </c:pt>
                <c:pt idx="13741">
                  <c:v>14:00:49</c:v>
                </c:pt>
                <c:pt idx="13742">
                  <c:v>14:00:50</c:v>
                </c:pt>
                <c:pt idx="13743">
                  <c:v>14:00:51</c:v>
                </c:pt>
                <c:pt idx="13744">
                  <c:v>14:00:52</c:v>
                </c:pt>
                <c:pt idx="13745">
                  <c:v>14:00:53</c:v>
                </c:pt>
                <c:pt idx="13746">
                  <c:v>14:00:54</c:v>
                </c:pt>
                <c:pt idx="13747">
                  <c:v>14:00:55</c:v>
                </c:pt>
                <c:pt idx="13748">
                  <c:v>14:00:56</c:v>
                </c:pt>
                <c:pt idx="13749">
                  <c:v>14:00:57</c:v>
                </c:pt>
                <c:pt idx="13750">
                  <c:v>14:00:58</c:v>
                </c:pt>
                <c:pt idx="13751">
                  <c:v>14:00:59</c:v>
                </c:pt>
                <c:pt idx="13752">
                  <c:v>14:01:00</c:v>
                </c:pt>
                <c:pt idx="13753">
                  <c:v>14:01:01</c:v>
                </c:pt>
                <c:pt idx="13754">
                  <c:v>14:01:02</c:v>
                </c:pt>
                <c:pt idx="13755">
                  <c:v>14:01:03</c:v>
                </c:pt>
                <c:pt idx="13756">
                  <c:v>14:01:04</c:v>
                </c:pt>
                <c:pt idx="13757">
                  <c:v>14:01:05</c:v>
                </c:pt>
                <c:pt idx="13758">
                  <c:v>14:01:06</c:v>
                </c:pt>
                <c:pt idx="13759">
                  <c:v>14:01:07</c:v>
                </c:pt>
                <c:pt idx="13760">
                  <c:v>14:01:08</c:v>
                </c:pt>
                <c:pt idx="13761">
                  <c:v>14:01:09</c:v>
                </c:pt>
                <c:pt idx="13762">
                  <c:v>14:01:10</c:v>
                </c:pt>
                <c:pt idx="13763">
                  <c:v>14:01:11</c:v>
                </c:pt>
                <c:pt idx="13764">
                  <c:v>14:01:12</c:v>
                </c:pt>
                <c:pt idx="13765">
                  <c:v>14:01:13</c:v>
                </c:pt>
                <c:pt idx="13766">
                  <c:v>14:01:14</c:v>
                </c:pt>
                <c:pt idx="13767">
                  <c:v>14:01:15</c:v>
                </c:pt>
                <c:pt idx="13768">
                  <c:v>14:01:16</c:v>
                </c:pt>
                <c:pt idx="13769">
                  <c:v>14:01:17</c:v>
                </c:pt>
                <c:pt idx="13770">
                  <c:v>14:01:18</c:v>
                </c:pt>
                <c:pt idx="13771">
                  <c:v>14:01:19</c:v>
                </c:pt>
                <c:pt idx="13772">
                  <c:v>14:01:20</c:v>
                </c:pt>
                <c:pt idx="13773">
                  <c:v>14:01:21</c:v>
                </c:pt>
                <c:pt idx="13774">
                  <c:v>14:01:22</c:v>
                </c:pt>
                <c:pt idx="13775">
                  <c:v>14:01:23</c:v>
                </c:pt>
                <c:pt idx="13776">
                  <c:v>14:01:24</c:v>
                </c:pt>
                <c:pt idx="13777">
                  <c:v>14:01:25</c:v>
                </c:pt>
                <c:pt idx="13778">
                  <c:v>14:01:26</c:v>
                </c:pt>
                <c:pt idx="13779">
                  <c:v>14:01:27</c:v>
                </c:pt>
                <c:pt idx="13780">
                  <c:v>14:01:28</c:v>
                </c:pt>
                <c:pt idx="13781">
                  <c:v>14:01:29</c:v>
                </c:pt>
                <c:pt idx="13782">
                  <c:v>14:01:30</c:v>
                </c:pt>
                <c:pt idx="13783">
                  <c:v>14:01:31</c:v>
                </c:pt>
                <c:pt idx="13784">
                  <c:v>14:01:32</c:v>
                </c:pt>
                <c:pt idx="13785">
                  <c:v>14:01:33</c:v>
                </c:pt>
                <c:pt idx="13786">
                  <c:v>14:01:34</c:v>
                </c:pt>
                <c:pt idx="13787">
                  <c:v>14:01:35</c:v>
                </c:pt>
                <c:pt idx="13788">
                  <c:v>14:01:36</c:v>
                </c:pt>
                <c:pt idx="13789">
                  <c:v>14:01:37</c:v>
                </c:pt>
                <c:pt idx="13790">
                  <c:v>14:01:38</c:v>
                </c:pt>
                <c:pt idx="13791">
                  <c:v>14:01:39</c:v>
                </c:pt>
                <c:pt idx="13792">
                  <c:v>14:01:40</c:v>
                </c:pt>
                <c:pt idx="13793">
                  <c:v>14:01:41</c:v>
                </c:pt>
                <c:pt idx="13794">
                  <c:v>14:01:42</c:v>
                </c:pt>
                <c:pt idx="13795">
                  <c:v>14:01:43</c:v>
                </c:pt>
                <c:pt idx="13796">
                  <c:v>14:01:44</c:v>
                </c:pt>
                <c:pt idx="13797">
                  <c:v>14:01:45</c:v>
                </c:pt>
                <c:pt idx="13798">
                  <c:v>14:01:46</c:v>
                </c:pt>
                <c:pt idx="13799">
                  <c:v>14:01:47</c:v>
                </c:pt>
                <c:pt idx="13800">
                  <c:v>14:01:48</c:v>
                </c:pt>
                <c:pt idx="13801">
                  <c:v>14:01:49</c:v>
                </c:pt>
                <c:pt idx="13802">
                  <c:v>14:01:50</c:v>
                </c:pt>
                <c:pt idx="13803">
                  <c:v>14:01:51</c:v>
                </c:pt>
                <c:pt idx="13804">
                  <c:v>14:01:52</c:v>
                </c:pt>
                <c:pt idx="13805">
                  <c:v>14:01:53</c:v>
                </c:pt>
                <c:pt idx="13806">
                  <c:v>14:01:54</c:v>
                </c:pt>
                <c:pt idx="13807">
                  <c:v>14:01:55</c:v>
                </c:pt>
                <c:pt idx="13808">
                  <c:v>14:01:56</c:v>
                </c:pt>
                <c:pt idx="13809">
                  <c:v>14:01:57</c:v>
                </c:pt>
                <c:pt idx="13810">
                  <c:v>14:01:58</c:v>
                </c:pt>
                <c:pt idx="13811">
                  <c:v>14:01:59</c:v>
                </c:pt>
                <c:pt idx="13812">
                  <c:v>14:02:00</c:v>
                </c:pt>
                <c:pt idx="13813">
                  <c:v>14:02:01</c:v>
                </c:pt>
                <c:pt idx="13814">
                  <c:v>14:02:02</c:v>
                </c:pt>
                <c:pt idx="13815">
                  <c:v>14:02:03</c:v>
                </c:pt>
                <c:pt idx="13816">
                  <c:v>14:02:04</c:v>
                </c:pt>
                <c:pt idx="13817">
                  <c:v>14:02:05</c:v>
                </c:pt>
                <c:pt idx="13818">
                  <c:v>14:02:06</c:v>
                </c:pt>
                <c:pt idx="13819">
                  <c:v>14:02:07</c:v>
                </c:pt>
                <c:pt idx="13820">
                  <c:v>14:02:08</c:v>
                </c:pt>
                <c:pt idx="13821">
                  <c:v>14:02:09</c:v>
                </c:pt>
                <c:pt idx="13822">
                  <c:v>14:02:10</c:v>
                </c:pt>
                <c:pt idx="13823">
                  <c:v>14:02:11</c:v>
                </c:pt>
                <c:pt idx="13824">
                  <c:v>14:02:12</c:v>
                </c:pt>
                <c:pt idx="13825">
                  <c:v>14:02:13</c:v>
                </c:pt>
                <c:pt idx="13826">
                  <c:v>14:02:14</c:v>
                </c:pt>
                <c:pt idx="13827">
                  <c:v>14:02:15</c:v>
                </c:pt>
                <c:pt idx="13828">
                  <c:v>14:02:16</c:v>
                </c:pt>
                <c:pt idx="13829">
                  <c:v>14:02:17</c:v>
                </c:pt>
                <c:pt idx="13830">
                  <c:v>14:02:18</c:v>
                </c:pt>
                <c:pt idx="13831">
                  <c:v>14:02:19</c:v>
                </c:pt>
                <c:pt idx="13832">
                  <c:v>14:02:20</c:v>
                </c:pt>
                <c:pt idx="13833">
                  <c:v>14:02:21</c:v>
                </c:pt>
                <c:pt idx="13834">
                  <c:v>14:02:22</c:v>
                </c:pt>
                <c:pt idx="13835">
                  <c:v>14:02:23</c:v>
                </c:pt>
                <c:pt idx="13836">
                  <c:v>14:02:24</c:v>
                </c:pt>
                <c:pt idx="13837">
                  <c:v>14:02:25</c:v>
                </c:pt>
                <c:pt idx="13838">
                  <c:v>14:02:26</c:v>
                </c:pt>
                <c:pt idx="13839">
                  <c:v>14:02:27</c:v>
                </c:pt>
                <c:pt idx="13840">
                  <c:v>14:02:28</c:v>
                </c:pt>
                <c:pt idx="13841">
                  <c:v>14:02:29</c:v>
                </c:pt>
                <c:pt idx="13842">
                  <c:v>14:02:30</c:v>
                </c:pt>
                <c:pt idx="13843">
                  <c:v>14:02:31</c:v>
                </c:pt>
                <c:pt idx="13844">
                  <c:v>14:02:32</c:v>
                </c:pt>
                <c:pt idx="13845">
                  <c:v>14:02:33</c:v>
                </c:pt>
                <c:pt idx="13846">
                  <c:v>14:02:34</c:v>
                </c:pt>
                <c:pt idx="13847">
                  <c:v>14:02:35</c:v>
                </c:pt>
                <c:pt idx="13848">
                  <c:v>14:02:36</c:v>
                </c:pt>
                <c:pt idx="13849">
                  <c:v>14:02:37</c:v>
                </c:pt>
                <c:pt idx="13850">
                  <c:v>14:02:38</c:v>
                </c:pt>
                <c:pt idx="13851">
                  <c:v>14:02:39</c:v>
                </c:pt>
                <c:pt idx="13852">
                  <c:v>14:02:40</c:v>
                </c:pt>
                <c:pt idx="13853">
                  <c:v>14:02:41</c:v>
                </c:pt>
                <c:pt idx="13854">
                  <c:v>14:02:42</c:v>
                </c:pt>
                <c:pt idx="13855">
                  <c:v>14:02:43</c:v>
                </c:pt>
                <c:pt idx="13856">
                  <c:v>14:02:44</c:v>
                </c:pt>
                <c:pt idx="13857">
                  <c:v>14:02:45</c:v>
                </c:pt>
                <c:pt idx="13858">
                  <c:v>14:02:46</c:v>
                </c:pt>
                <c:pt idx="13859">
                  <c:v>14:02:47</c:v>
                </c:pt>
                <c:pt idx="13860">
                  <c:v>14:02:48</c:v>
                </c:pt>
                <c:pt idx="13861">
                  <c:v>14:02:49</c:v>
                </c:pt>
                <c:pt idx="13862">
                  <c:v>14:02:50</c:v>
                </c:pt>
                <c:pt idx="13863">
                  <c:v>14:02:51</c:v>
                </c:pt>
                <c:pt idx="13864">
                  <c:v>14:02:52</c:v>
                </c:pt>
                <c:pt idx="13865">
                  <c:v>14:02:53</c:v>
                </c:pt>
                <c:pt idx="13866">
                  <c:v>14:02:54</c:v>
                </c:pt>
                <c:pt idx="13867">
                  <c:v>14:02:55</c:v>
                </c:pt>
                <c:pt idx="13868">
                  <c:v>14:02:56</c:v>
                </c:pt>
                <c:pt idx="13869">
                  <c:v>14:02:57</c:v>
                </c:pt>
                <c:pt idx="13870">
                  <c:v>14:02:58</c:v>
                </c:pt>
                <c:pt idx="13871">
                  <c:v>14:02:59</c:v>
                </c:pt>
                <c:pt idx="13872">
                  <c:v>14:03:00</c:v>
                </c:pt>
                <c:pt idx="13873">
                  <c:v>14:03:01</c:v>
                </c:pt>
                <c:pt idx="13874">
                  <c:v>14:03:02</c:v>
                </c:pt>
                <c:pt idx="13875">
                  <c:v>14:03:03</c:v>
                </c:pt>
                <c:pt idx="13876">
                  <c:v>14:03:04</c:v>
                </c:pt>
                <c:pt idx="13877">
                  <c:v>14:03:05</c:v>
                </c:pt>
                <c:pt idx="13878">
                  <c:v>14:03:06</c:v>
                </c:pt>
                <c:pt idx="13879">
                  <c:v>14:03:07</c:v>
                </c:pt>
                <c:pt idx="13880">
                  <c:v>14:03:08</c:v>
                </c:pt>
                <c:pt idx="13881">
                  <c:v>14:03:09</c:v>
                </c:pt>
                <c:pt idx="13882">
                  <c:v>14:03:10</c:v>
                </c:pt>
                <c:pt idx="13883">
                  <c:v>14:03:11</c:v>
                </c:pt>
                <c:pt idx="13884">
                  <c:v>14:03:12</c:v>
                </c:pt>
                <c:pt idx="13885">
                  <c:v>14:03:13</c:v>
                </c:pt>
                <c:pt idx="13886">
                  <c:v>14:03:14</c:v>
                </c:pt>
                <c:pt idx="13887">
                  <c:v>14:03:15</c:v>
                </c:pt>
                <c:pt idx="13888">
                  <c:v>14:03:16</c:v>
                </c:pt>
                <c:pt idx="13889">
                  <c:v>14:03:17</c:v>
                </c:pt>
                <c:pt idx="13890">
                  <c:v>14:03:18</c:v>
                </c:pt>
                <c:pt idx="13891">
                  <c:v>14:03:19</c:v>
                </c:pt>
                <c:pt idx="13892">
                  <c:v>14:03:20</c:v>
                </c:pt>
                <c:pt idx="13893">
                  <c:v>14:03:21</c:v>
                </c:pt>
                <c:pt idx="13894">
                  <c:v>14:03:22</c:v>
                </c:pt>
                <c:pt idx="13895">
                  <c:v>14:03:23</c:v>
                </c:pt>
                <c:pt idx="13896">
                  <c:v>14:03:24</c:v>
                </c:pt>
                <c:pt idx="13897">
                  <c:v>14:03:25</c:v>
                </c:pt>
                <c:pt idx="13898">
                  <c:v>14:03:26</c:v>
                </c:pt>
                <c:pt idx="13899">
                  <c:v>14:03:27</c:v>
                </c:pt>
                <c:pt idx="13900">
                  <c:v>14:03:28</c:v>
                </c:pt>
                <c:pt idx="13901">
                  <c:v>14:03:29</c:v>
                </c:pt>
                <c:pt idx="13902">
                  <c:v>14:03:30</c:v>
                </c:pt>
                <c:pt idx="13903">
                  <c:v>14:03:31</c:v>
                </c:pt>
                <c:pt idx="13904">
                  <c:v>14:03:32</c:v>
                </c:pt>
                <c:pt idx="13905">
                  <c:v>14:03:33</c:v>
                </c:pt>
                <c:pt idx="13906">
                  <c:v>14:03:34</c:v>
                </c:pt>
                <c:pt idx="13907">
                  <c:v>14:03:35</c:v>
                </c:pt>
                <c:pt idx="13908">
                  <c:v>14:03:36</c:v>
                </c:pt>
                <c:pt idx="13909">
                  <c:v>14:03:37</c:v>
                </c:pt>
                <c:pt idx="13910">
                  <c:v>14:03:38</c:v>
                </c:pt>
                <c:pt idx="13911">
                  <c:v>14:03:39</c:v>
                </c:pt>
                <c:pt idx="13912">
                  <c:v>14:03:40</c:v>
                </c:pt>
                <c:pt idx="13913">
                  <c:v>14:03:41</c:v>
                </c:pt>
                <c:pt idx="13914">
                  <c:v>14:03:42</c:v>
                </c:pt>
                <c:pt idx="13915">
                  <c:v>14:03:43</c:v>
                </c:pt>
                <c:pt idx="13916">
                  <c:v>14:03:44</c:v>
                </c:pt>
                <c:pt idx="13917">
                  <c:v>14:03:45</c:v>
                </c:pt>
                <c:pt idx="13918">
                  <c:v>14:03:46</c:v>
                </c:pt>
                <c:pt idx="13919">
                  <c:v>14:03:47</c:v>
                </c:pt>
                <c:pt idx="13920">
                  <c:v>14:03:48</c:v>
                </c:pt>
                <c:pt idx="13921">
                  <c:v>14:03:49</c:v>
                </c:pt>
                <c:pt idx="13922">
                  <c:v>14:03:50</c:v>
                </c:pt>
                <c:pt idx="13923">
                  <c:v>14:03:51</c:v>
                </c:pt>
                <c:pt idx="13924">
                  <c:v>14:03:52</c:v>
                </c:pt>
                <c:pt idx="13925">
                  <c:v>14:03:53</c:v>
                </c:pt>
                <c:pt idx="13926">
                  <c:v>14:03:54</c:v>
                </c:pt>
                <c:pt idx="13927">
                  <c:v>14:03:55</c:v>
                </c:pt>
                <c:pt idx="13928">
                  <c:v>14:03:56</c:v>
                </c:pt>
                <c:pt idx="13929">
                  <c:v>14:03:57</c:v>
                </c:pt>
                <c:pt idx="13930">
                  <c:v>14:03:58</c:v>
                </c:pt>
                <c:pt idx="13931">
                  <c:v>14:03:59</c:v>
                </c:pt>
                <c:pt idx="13932">
                  <c:v>14:04:00</c:v>
                </c:pt>
                <c:pt idx="13933">
                  <c:v>14:04:01</c:v>
                </c:pt>
                <c:pt idx="13934">
                  <c:v>14:04:02</c:v>
                </c:pt>
                <c:pt idx="13935">
                  <c:v>14:04:03</c:v>
                </c:pt>
                <c:pt idx="13936">
                  <c:v>14:04:04</c:v>
                </c:pt>
                <c:pt idx="13937">
                  <c:v>14:04:05</c:v>
                </c:pt>
                <c:pt idx="13938">
                  <c:v>14:04:06</c:v>
                </c:pt>
                <c:pt idx="13939">
                  <c:v>14:04:07</c:v>
                </c:pt>
                <c:pt idx="13940">
                  <c:v>14:04:08</c:v>
                </c:pt>
                <c:pt idx="13941">
                  <c:v>14:04:09</c:v>
                </c:pt>
                <c:pt idx="13942">
                  <c:v>14:04:10</c:v>
                </c:pt>
                <c:pt idx="13943">
                  <c:v>14:04:11</c:v>
                </c:pt>
                <c:pt idx="13944">
                  <c:v>14:04:12</c:v>
                </c:pt>
                <c:pt idx="13945">
                  <c:v>14:04:13</c:v>
                </c:pt>
                <c:pt idx="13946">
                  <c:v>14:04:14</c:v>
                </c:pt>
                <c:pt idx="13947">
                  <c:v>14:04:15</c:v>
                </c:pt>
                <c:pt idx="13948">
                  <c:v>14:04:16</c:v>
                </c:pt>
                <c:pt idx="13949">
                  <c:v>14:04:17</c:v>
                </c:pt>
                <c:pt idx="13950">
                  <c:v>14:04:18</c:v>
                </c:pt>
                <c:pt idx="13951">
                  <c:v>14:04:19</c:v>
                </c:pt>
                <c:pt idx="13952">
                  <c:v>14:04:20</c:v>
                </c:pt>
                <c:pt idx="13953">
                  <c:v>14:04:21</c:v>
                </c:pt>
                <c:pt idx="13954">
                  <c:v>14:04:22</c:v>
                </c:pt>
                <c:pt idx="13955">
                  <c:v>14:04:23</c:v>
                </c:pt>
                <c:pt idx="13956">
                  <c:v>14:04:24</c:v>
                </c:pt>
                <c:pt idx="13957">
                  <c:v>14:04:25</c:v>
                </c:pt>
                <c:pt idx="13958">
                  <c:v>14:04:26</c:v>
                </c:pt>
                <c:pt idx="13959">
                  <c:v>14:04:27</c:v>
                </c:pt>
                <c:pt idx="13960">
                  <c:v>14:04:28</c:v>
                </c:pt>
                <c:pt idx="13961">
                  <c:v>14:04:29</c:v>
                </c:pt>
                <c:pt idx="13962">
                  <c:v>14:04:30</c:v>
                </c:pt>
                <c:pt idx="13963">
                  <c:v>14:04:31</c:v>
                </c:pt>
                <c:pt idx="13964">
                  <c:v>14:04:32</c:v>
                </c:pt>
                <c:pt idx="13965">
                  <c:v>14:04:33</c:v>
                </c:pt>
                <c:pt idx="13966">
                  <c:v>14:04:34</c:v>
                </c:pt>
                <c:pt idx="13967">
                  <c:v>14:04:35</c:v>
                </c:pt>
                <c:pt idx="13968">
                  <c:v>14:04:36</c:v>
                </c:pt>
                <c:pt idx="13969">
                  <c:v>14:04:37</c:v>
                </c:pt>
                <c:pt idx="13970">
                  <c:v>14:04:38</c:v>
                </c:pt>
                <c:pt idx="13971">
                  <c:v>14:04:39</c:v>
                </c:pt>
                <c:pt idx="13972">
                  <c:v>14:04:40</c:v>
                </c:pt>
                <c:pt idx="13973">
                  <c:v>14:04:41</c:v>
                </c:pt>
                <c:pt idx="13974">
                  <c:v>14:04:42</c:v>
                </c:pt>
                <c:pt idx="13975">
                  <c:v>14:04:43</c:v>
                </c:pt>
                <c:pt idx="13976">
                  <c:v>14:04:44</c:v>
                </c:pt>
                <c:pt idx="13977">
                  <c:v>14:04:45</c:v>
                </c:pt>
                <c:pt idx="13978">
                  <c:v>14:04:46</c:v>
                </c:pt>
                <c:pt idx="13979">
                  <c:v>14:04:47</c:v>
                </c:pt>
                <c:pt idx="13980">
                  <c:v>14:04:48</c:v>
                </c:pt>
                <c:pt idx="13981">
                  <c:v>14:04:49</c:v>
                </c:pt>
                <c:pt idx="13982">
                  <c:v>14:04:50</c:v>
                </c:pt>
                <c:pt idx="13983">
                  <c:v>14:04:51</c:v>
                </c:pt>
                <c:pt idx="13984">
                  <c:v>14:04:52</c:v>
                </c:pt>
                <c:pt idx="13985">
                  <c:v>14:04:53</c:v>
                </c:pt>
                <c:pt idx="13986">
                  <c:v>14:04:54</c:v>
                </c:pt>
                <c:pt idx="13987">
                  <c:v>14:04:55</c:v>
                </c:pt>
                <c:pt idx="13988">
                  <c:v>14:04:56</c:v>
                </c:pt>
                <c:pt idx="13989">
                  <c:v>14:04:57</c:v>
                </c:pt>
                <c:pt idx="13990">
                  <c:v>14:04:58</c:v>
                </c:pt>
                <c:pt idx="13991">
                  <c:v>14:04:59</c:v>
                </c:pt>
                <c:pt idx="13992">
                  <c:v>14:05:00</c:v>
                </c:pt>
                <c:pt idx="13993">
                  <c:v>14:05:01</c:v>
                </c:pt>
                <c:pt idx="13994">
                  <c:v>14:05:02</c:v>
                </c:pt>
                <c:pt idx="13995">
                  <c:v>14:05:03</c:v>
                </c:pt>
                <c:pt idx="13996">
                  <c:v>14:05:04</c:v>
                </c:pt>
                <c:pt idx="13997">
                  <c:v>14:05:05</c:v>
                </c:pt>
                <c:pt idx="13998">
                  <c:v>14:05:06</c:v>
                </c:pt>
                <c:pt idx="13999">
                  <c:v>14:05:07</c:v>
                </c:pt>
                <c:pt idx="14000">
                  <c:v>14:05:08</c:v>
                </c:pt>
                <c:pt idx="14001">
                  <c:v>14:05:09</c:v>
                </c:pt>
                <c:pt idx="14002">
                  <c:v>14:05:10</c:v>
                </c:pt>
                <c:pt idx="14003">
                  <c:v>14:05:11</c:v>
                </c:pt>
                <c:pt idx="14004">
                  <c:v>14:05:12</c:v>
                </c:pt>
                <c:pt idx="14005">
                  <c:v>14:05:13</c:v>
                </c:pt>
                <c:pt idx="14006">
                  <c:v>14:05:14</c:v>
                </c:pt>
                <c:pt idx="14007">
                  <c:v>14:05:15</c:v>
                </c:pt>
                <c:pt idx="14008">
                  <c:v>14:05:16</c:v>
                </c:pt>
                <c:pt idx="14009">
                  <c:v>14:05:17</c:v>
                </c:pt>
                <c:pt idx="14010">
                  <c:v>14:05:18</c:v>
                </c:pt>
                <c:pt idx="14011">
                  <c:v>14:05:19</c:v>
                </c:pt>
                <c:pt idx="14012">
                  <c:v>14:05:20</c:v>
                </c:pt>
                <c:pt idx="14013">
                  <c:v>14:05:21</c:v>
                </c:pt>
                <c:pt idx="14014">
                  <c:v>14:05:22</c:v>
                </c:pt>
                <c:pt idx="14015">
                  <c:v>14:05:23</c:v>
                </c:pt>
                <c:pt idx="14016">
                  <c:v>14:05:24</c:v>
                </c:pt>
                <c:pt idx="14017">
                  <c:v>14:05:25</c:v>
                </c:pt>
                <c:pt idx="14018">
                  <c:v>14:05:26</c:v>
                </c:pt>
                <c:pt idx="14019">
                  <c:v>14:05:27</c:v>
                </c:pt>
                <c:pt idx="14020">
                  <c:v>14:05:28</c:v>
                </c:pt>
                <c:pt idx="14021">
                  <c:v>14:05:29</c:v>
                </c:pt>
                <c:pt idx="14022">
                  <c:v>14:05:30</c:v>
                </c:pt>
                <c:pt idx="14023">
                  <c:v>14:05:31</c:v>
                </c:pt>
                <c:pt idx="14024">
                  <c:v>14:05:32</c:v>
                </c:pt>
                <c:pt idx="14025">
                  <c:v>14:05:33</c:v>
                </c:pt>
                <c:pt idx="14026">
                  <c:v>14:05:34</c:v>
                </c:pt>
                <c:pt idx="14027">
                  <c:v>14:05:35</c:v>
                </c:pt>
                <c:pt idx="14028">
                  <c:v>14:05:36</c:v>
                </c:pt>
                <c:pt idx="14029">
                  <c:v>14:05:37</c:v>
                </c:pt>
                <c:pt idx="14030">
                  <c:v>14:05:38</c:v>
                </c:pt>
                <c:pt idx="14031">
                  <c:v>14:05:39</c:v>
                </c:pt>
                <c:pt idx="14032">
                  <c:v>14:05:40</c:v>
                </c:pt>
                <c:pt idx="14033">
                  <c:v>14:05:41</c:v>
                </c:pt>
                <c:pt idx="14034">
                  <c:v>14:05:42</c:v>
                </c:pt>
                <c:pt idx="14035">
                  <c:v>14:05:43</c:v>
                </c:pt>
                <c:pt idx="14036">
                  <c:v>14:05:44</c:v>
                </c:pt>
                <c:pt idx="14037">
                  <c:v>14:05:45</c:v>
                </c:pt>
                <c:pt idx="14038">
                  <c:v>14:05:46</c:v>
                </c:pt>
                <c:pt idx="14039">
                  <c:v>14:05:47</c:v>
                </c:pt>
                <c:pt idx="14040">
                  <c:v>14:05:48</c:v>
                </c:pt>
                <c:pt idx="14041">
                  <c:v>14:05:49</c:v>
                </c:pt>
                <c:pt idx="14042">
                  <c:v>14:05:50</c:v>
                </c:pt>
                <c:pt idx="14043">
                  <c:v>14:05:51</c:v>
                </c:pt>
                <c:pt idx="14044">
                  <c:v>14:05:52</c:v>
                </c:pt>
                <c:pt idx="14045">
                  <c:v>14:05:53</c:v>
                </c:pt>
                <c:pt idx="14046">
                  <c:v>14:05:54</c:v>
                </c:pt>
                <c:pt idx="14047">
                  <c:v>14:05:55</c:v>
                </c:pt>
                <c:pt idx="14048">
                  <c:v>14:05:56</c:v>
                </c:pt>
                <c:pt idx="14049">
                  <c:v>14:05:57</c:v>
                </c:pt>
                <c:pt idx="14050">
                  <c:v>14:05:58</c:v>
                </c:pt>
                <c:pt idx="14051">
                  <c:v>14:05:59</c:v>
                </c:pt>
                <c:pt idx="14052">
                  <c:v>14:06:00</c:v>
                </c:pt>
                <c:pt idx="14053">
                  <c:v>14:06:01</c:v>
                </c:pt>
                <c:pt idx="14054">
                  <c:v>14:06:02</c:v>
                </c:pt>
                <c:pt idx="14055">
                  <c:v>14:06:03</c:v>
                </c:pt>
                <c:pt idx="14056">
                  <c:v>14:06:04</c:v>
                </c:pt>
                <c:pt idx="14057">
                  <c:v>14:06:05</c:v>
                </c:pt>
                <c:pt idx="14058">
                  <c:v>14:06:06</c:v>
                </c:pt>
                <c:pt idx="14059">
                  <c:v>14:06:07</c:v>
                </c:pt>
                <c:pt idx="14060">
                  <c:v>14:06:08</c:v>
                </c:pt>
                <c:pt idx="14061">
                  <c:v>14:06:09</c:v>
                </c:pt>
                <c:pt idx="14062">
                  <c:v>14:06:10</c:v>
                </c:pt>
                <c:pt idx="14063">
                  <c:v>14:06:11</c:v>
                </c:pt>
                <c:pt idx="14064">
                  <c:v>14:06:12</c:v>
                </c:pt>
                <c:pt idx="14065">
                  <c:v>14:06:13</c:v>
                </c:pt>
                <c:pt idx="14066">
                  <c:v>14:06:14</c:v>
                </c:pt>
                <c:pt idx="14067">
                  <c:v>14:06:15</c:v>
                </c:pt>
                <c:pt idx="14068">
                  <c:v>14:06:16</c:v>
                </c:pt>
                <c:pt idx="14069">
                  <c:v>14:06:17</c:v>
                </c:pt>
                <c:pt idx="14070">
                  <c:v>14:06:18</c:v>
                </c:pt>
                <c:pt idx="14071">
                  <c:v>14:06:19</c:v>
                </c:pt>
                <c:pt idx="14072">
                  <c:v>14:06:20</c:v>
                </c:pt>
                <c:pt idx="14073">
                  <c:v>14:06:21</c:v>
                </c:pt>
                <c:pt idx="14074">
                  <c:v>14:06:22</c:v>
                </c:pt>
                <c:pt idx="14075">
                  <c:v>14:06:23</c:v>
                </c:pt>
                <c:pt idx="14076">
                  <c:v>14:06:24</c:v>
                </c:pt>
                <c:pt idx="14077">
                  <c:v>14:06:25</c:v>
                </c:pt>
                <c:pt idx="14078">
                  <c:v>14:06:26</c:v>
                </c:pt>
                <c:pt idx="14079">
                  <c:v>14:06:27</c:v>
                </c:pt>
                <c:pt idx="14080">
                  <c:v>14:06:28</c:v>
                </c:pt>
                <c:pt idx="14081">
                  <c:v>14:06:29</c:v>
                </c:pt>
                <c:pt idx="14082">
                  <c:v>14:06:30</c:v>
                </c:pt>
                <c:pt idx="14083">
                  <c:v>14:06:31</c:v>
                </c:pt>
                <c:pt idx="14084">
                  <c:v>14:06:32</c:v>
                </c:pt>
                <c:pt idx="14085">
                  <c:v>14:06:33</c:v>
                </c:pt>
                <c:pt idx="14086">
                  <c:v>14:06:34</c:v>
                </c:pt>
                <c:pt idx="14087">
                  <c:v>14:06:35</c:v>
                </c:pt>
                <c:pt idx="14088">
                  <c:v>14:06:36</c:v>
                </c:pt>
                <c:pt idx="14089">
                  <c:v>14:06:37</c:v>
                </c:pt>
                <c:pt idx="14090">
                  <c:v>14:06:38</c:v>
                </c:pt>
                <c:pt idx="14091">
                  <c:v>14:06:39</c:v>
                </c:pt>
                <c:pt idx="14092">
                  <c:v>14:06:40</c:v>
                </c:pt>
                <c:pt idx="14093">
                  <c:v>14:06:41</c:v>
                </c:pt>
                <c:pt idx="14094">
                  <c:v>14:06:42</c:v>
                </c:pt>
                <c:pt idx="14095">
                  <c:v>14:06:43</c:v>
                </c:pt>
                <c:pt idx="14096">
                  <c:v>14:06:44</c:v>
                </c:pt>
                <c:pt idx="14097">
                  <c:v>14:06:45</c:v>
                </c:pt>
                <c:pt idx="14098">
                  <c:v>14:06:46</c:v>
                </c:pt>
                <c:pt idx="14099">
                  <c:v>14:06:47</c:v>
                </c:pt>
                <c:pt idx="14100">
                  <c:v>14:06:48</c:v>
                </c:pt>
                <c:pt idx="14101">
                  <c:v>14:06:49</c:v>
                </c:pt>
                <c:pt idx="14102">
                  <c:v>14:06:50</c:v>
                </c:pt>
                <c:pt idx="14103">
                  <c:v>14:06:51</c:v>
                </c:pt>
                <c:pt idx="14104">
                  <c:v>14:06:52</c:v>
                </c:pt>
                <c:pt idx="14105">
                  <c:v>14:06:53</c:v>
                </c:pt>
                <c:pt idx="14106">
                  <c:v>14:06:54</c:v>
                </c:pt>
                <c:pt idx="14107">
                  <c:v>14:06:55</c:v>
                </c:pt>
                <c:pt idx="14108">
                  <c:v>14:06:56</c:v>
                </c:pt>
                <c:pt idx="14109">
                  <c:v>14:06:57</c:v>
                </c:pt>
                <c:pt idx="14110">
                  <c:v>14:06:58</c:v>
                </c:pt>
                <c:pt idx="14111">
                  <c:v>14:06:59</c:v>
                </c:pt>
                <c:pt idx="14112">
                  <c:v>14:07:00</c:v>
                </c:pt>
                <c:pt idx="14113">
                  <c:v>14:07:01</c:v>
                </c:pt>
                <c:pt idx="14114">
                  <c:v>14:07:02</c:v>
                </c:pt>
                <c:pt idx="14115">
                  <c:v>14:07:03</c:v>
                </c:pt>
                <c:pt idx="14116">
                  <c:v>14:07:04</c:v>
                </c:pt>
                <c:pt idx="14117">
                  <c:v>14:07:05</c:v>
                </c:pt>
                <c:pt idx="14118">
                  <c:v>14:07:06</c:v>
                </c:pt>
                <c:pt idx="14119">
                  <c:v>14:07:07</c:v>
                </c:pt>
                <c:pt idx="14120">
                  <c:v>14:07:08</c:v>
                </c:pt>
                <c:pt idx="14121">
                  <c:v>14:07:09</c:v>
                </c:pt>
                <c:pt idx="14122">
                  <c:v>14:07:10</c:v>
                </c:pt>
                <c:pt idx="14123">
                  <c:v>14:07:11</c:v>
                </c:pt>
                <c:pt idx="14124">
                  <c:v>14:07:12</c:v>
                </c:pt>
                <c:pt idx="14125">
                  <c:v>14:07:13</c:v>
                </c:pt>
                <c:pt idx="14126">
                  <c:v>14:07:14</c:v>
                </c:pt>
                <c:pt idx="14127">
                  <c:v>14:07:15</c:v>
                </c:pt>
                <c:pt idx="14128">
                  <c:v>14:07:16</c:v>
                </c:pt>
                <c:pt idx="14129">
                  <c:v>14:07:17</c:v>
                </c:pt>
                <c:pt idx="14130">
                  <c:v>14:07:18</c:v>
                </c:pt>
                <c:pt idx="14131">
                  <c:v>14:07:19</c:v>
                </c:pt>
                <c:pt idx="14132">
                  <c:v>14:07:20</c:v>
                </c:pt>
                <c:pt idx="14133">
                  <c:v>14:07:21</c:v>
                </c:pt>
                <c:pt idx="14134">
                  <c:v>14:07:22</c:v>
                </c:pt>
                <c:pt idx="14135">
                  <c:v>14:07:23</c:v>
                </c:pt>
                <c:pt idx="14136">
                  <c:v>14:07:24</c:v>
                </c:pt>
                <c:pt idx="14137">
                  <c:v>14:07:25</c:v>
                </c:pt>
                <c:pt idx="14138">
                  <c:v>14:07:26</c:v>
                </c:pt>
                <c:pt idx="14139">
                  <c:v>14:07:27</c:v>
                </c:pt>
                <c:pt idx="14140">
                  <c:v>14:07:28</c:v>
                </c:pt>
                <c:pt idx="14141">
                  <c:v>14:07:29</c:v>
                </c:pt>
                <c:pt idx="14142">
                  <c:v>14:07:30</c:v>
                </c:pt>
                <c:pt idx="14143">
                  <c:v>14:07:31</c:v>
                </c:pt>
                <c:pt idx="14144">
                  <c:v>14:07:32</c:v>
                </c:pt>
                <c:pt idx="14145">
                  <c:v>14:07:33</c:v>
                </c:pt>
                <c:pt idx="14146">
                  <c:v>14:07:34</c:v>
                </c:pt>
                <c:pt idx="14147">
                  <c:v>14:07:35</c:v>
                </c:pt>
                <c:pt idx="14148">
                  <c:v>14:07:36</c:v>
                </c:pt>
                <c:pt idx="14149">
                  <c:v>14:07:37</c:v>
                </c:pt>
                <c:pt idx="14150">
                  <c:v>14:07:38</c:v>
                </c:pt>
                <c:pt idx="14151">
                  <c:v>14:07:39</c:v>
                </c:pt>
                <c:pt idx="14152">
                  <c:v>14:07:40</c:v>
                </c:pt>
                <c:pt idx="14153">
                  <c:v>14:07:41</c:v>
                </c:pt>
                <c:pt idx="14154">
                  <c:v>14:07:42</c:v>
                </c:pt>
                <c:pt idx="14155">
                  <c:v>14:07:43</c:v>
                </c:pt>
                <c:pt idx="14156">
                  <c:v>14:07:44</c:v>
                </c:pt>
                <c:pt idx="14157">
                  <c:v>14:07:45</c:v>
                </c:pt>
                <c:pt idx="14158">
                  <c:v>14:07:46</c:v>
                </c:pt>
                <c:pt idx="14159">
                  <c:v>14:07:47</c:v>
                </c:pt>
                <c:pt idx="14160">
                  <c:v>14:07:48</c:v>
                </c:pt>
                <c:pt idx="14161">
                  <c:v>14:07:49</c:v>
                </c:pt>
                <c:pt idx="14162">
                  <c:v>14:07:50</c:v>
                </c:pt>
                <c:pt idx="14163">
                  <c:v>14:07:51</c:v>
                </c:pt>
                <c:pt idx="14164">
                  <c:v>14:07:52</c:v>
                </c:pt>
                <c:pt idx="14165">
                  <c:v>14:07:53</c:v>
                </c:pt>
                <c:pt idx="14166">
                  <c:v>14:07:54</c:v>
                </c:pt>
                <c:pt idx="14167">
                  <c:v>14:07:55</c:v>
                </c:pt>
                <c:pt idx="14168">
                  <c:v>14:07:56</c:v>
                </c:pt>
                <c:pt idx="14169">
                  <c:v>14:07:57</c:v>
                </c:pt>
                <c:pt idx="14170">
                  <c:v>14:07:58</c:v>
                </c:pt>
                <c:pt idx="14171">
                  <c:v>14:07:59</c:v>
                </c:pt>
                <c:pt idx="14172">
                  <c:v>14:08:00</c:v>
                </c:pt>
                <c:pt idx="14173">
                  <c:v>14:08:01</c:v>
                </c:pt>
                <c:pt idx="14174">
                  <c:v>14:08:02</c:v>
                </c:pt>
                <c:pt idx="14175">
                  <c:v>14:08:03</c:v>
                </c:pt>
                <c:pt idx="14176">
                  <c:v>14:08:04</c:v>
                </c:pt>
                <c:pt idx="14177">
                  <c:v>14:08:05</c:v>
                </c:pt>
                <c:pt idx="14178">
                  <c:v>14:08:06</c:v>
                </c:pt>
                <c:pt idx="14179">
                  <c:v>14:08:07</c:v>
                </c:pt>
                <c:pt idx="14180">
                  <c:v>14:08:08</c:v>
                </c:pt>
                <c:pt idx="14181">
                  <c:v>14:08:09</c:v>
                </c:pt>
                <c:pt idx="14182">
                  <c:v>14:08:10</c:v>
                </c:pt>
                <c:pt idx="14183">
                  <c:v>14:08:11</c:v>
                </c:pt>
                <c:pt idx="14184">
                  <c:v>14:08:12</c:v>
                </c:pt>
                <c:pt idx="14185">
                  <c:v>14:08:13</c:v>
                </c:pt>
                <c:pt idx="14186">
                  <c:v>14:08:14</c:v>
                </c:pt>
                <c:pt idx="14187">
                  <c:v>14:08:15</c:v>
                </c:pt>
                <c:pt idx="14188">
                  <c:v>14:08:16</c:v>
                </c:pt>
                <c:pt idx="14189">
                  <c:v>14:08:17</c:v>
                </c:pt>
                <c:pt idx="14190">
                  <c:v>14:08:18</c:v>
                </c:pt>
                <c:pt idx="14191">
                  <c:v>14:08:19</c:v>
                </c:pt>
                <c:pt idx="14192">
                  <c:v>14:08:20</c:v>
                </c:pt>
                <c:pt idx="14193">
                  <c:v>14:08:21</c:v>
                </c:pt>
                <c:pt idx="14194">
                  <c:v>14:08:22</c:v>
                </c:pt>
                <c:pt idx="14195">
                  <c:v>14:08:23</c:v>
                </c:pt>
                <c:pt idx="14196">
                  <c:v>14:08:24</c:v>
                </c:pt>
                <c:pt idx="14197">
                  <c:v>14:08:25</c:v>
                </c:pt>
                <c:pt idx="14198">
                  <c:v>14:08:26</c:v>
                </c:pt>
                <c:pt idx="14199">
                  <c:v>14:08:27</c:v>
                </c:pt>
                <c:pt idx="14200">
                  <c:v>14:08:28</c:v>
                </c:pt>
                <c:pt idx="14201">
                  <c:v>14:08:29</c:v>
                </c:pt>
                <c:pt idx="14202">
                  <c:v>14:08:30</c:v>
                </c:pt>
                <c:pt idx="14203">
                  <c:v>14:08:31</c:v>
                </c:pt>
                <c:pt idx="14204">
                  <c:v>14:08:32</c:v>
                </c:pt>
                <c:pt idx="14205">
                  <c:v>14:08:33</c:v>
                </c:pt>
                <c:pt idx="14206">
                  <c:v>14:08:34</c:v>
                </c:pt>
                <c:pt idx="14207">
                  <c:v>14:08:35</c:v>
                </c:pt>
                <c:pt idx="14208">
                  <c:v>14:08:36</c:v>
                </c:pt>
                <c:pt idx="14209">
                  <c:v>14:08:37</c:v>
                </c:pt>
                <c:pt idx="14210">
                  <c:v>14:08:38</c:v>
                </c:pt>
                <c:pt idx="14211">
                  <c:v>14:08:39</c:v>
                </c:pt>
                <c:pt idx="14212">
                  <c:v>14:08:40</c:v>
                </c:pt>
                <c:pt idx="14213">
                  <c:v>14:08:41</c:v>
                </c:pt>
                <c:pt idx="14214">
                  <c:v>14:08:42</c:v>
                </c:pt>
                <c:pt idx="14215">
                  <c:v>14:08:43</c:v>
                </c:pt>
                <c:pt idx="14216">
                  <c:v>14:08:44</c:v>
                </c:pt>
                <c:pt idx="14217">
                  <c:v>14:08:45</c:v>
                </c:pt>
                <c:pt idx="14218">
                  <c:v>14:08:46</c:v>
                </c:pt>
                <c:pt idx="14219">
                  <c:v>14:08:47</c:v>
                </c:pt>
                <c:pt idx="14220">
                  <c:v>14:08:48</c:v>
                </c:pt>
                <c:pt idx="14221">
                  <c:v>14:08:49</c:v>
                </c:pt>
                <c:pt idx="14222">
                  <c:v>14:08:50</c:v>
                </c:pt>
                <c:pt idx="14223">
                  <c:v>14:08:51</c:v>
                </c:pt>
                <c:pt idx="14224">
                  <c:v>14:08:52</c:v>
                </c:pt>
                <c:pt idx="14225">
                  <c:v>14:08:53</c:v>
                </c:pt>
                <c:pt idx="14226">
                  <c:v>14:08:54</c:v>
                </c:pt>
                <c:pt idx="14227">
                  <c:v>14:08:55</c:v>
                </c:pt>
                <c:pt idx="14228">
                  <c:v>14:08:56</c:v>
                </c:pt>
                <c:pt idx="14229">
                  <c:v>14:08:57</c:v>
                </c:pt>
                <c:pt idx="14230">
                  <c:v>14:08:58</c:v>
                </c:pt>
                <c:pt idx="14231">
                  <c:v>14:08:59</c:v>
                </c:pt>
                <c:pt idx="14232">
                  <c:v>14:09:00</c:v>
                </c:pt>
                <c:pt idx="14233">
                  <c:v>14:09:01</c:v>
                </c:pt>
                <c:pt idx="14234">
                  <c:v>14:09:02</c:v>
                </c:pt>
                <c:pt idx="14235">
                  <c:v>14:09:03</c:v>
                </c:pt>
                <c:pt idx="14236">
                  <c:v>14:09:04</c:v>
                </c:pt>
                <c:pt idx="14237">
                  <c:v>14:09:05</c:v>
                </c:pt>
                <c:pt idx="14238">
                  <c:v>14:09:06</c:v>
                </c:pt>
                <c:pt idx="14239">
                  <c:v>14:09:07</c:v>
                </c:pt>
                <c:pt idx="14240">
                  <c:v>14:09:08</c:v>
                </c:pt>
                <c:pt idx="14241">
                  <c:v>14:09:09</c:v>
                </c:pt>
                <c:pt idx="14242">
                  <c:v>14:09:10</c:v>
                </c:pt>
                <c:pt idx="14243">
                  <c:v>14:09:11</c:v>
                </c:pt>
                <c:pt idx="14244">
                  <c:v>14:09:12</c:v>
                </c:pt>
                <c:pt idx="14245">
                  <c:v>14:09:13</c:v>
                </c:pt>
                <c:pt idx="14246">
                  <c:v>14:09:14</c:v>
                </c:pt>
                <c:pt idx="14247">
                  <c:v>14:09:15</c:v>
                </c:pt>
                <c:pt idx="14248">
                  <c:v>14:09:16</c:v>
                </c:pt>
                <c:pt idx="14249">
                  <c:v>14:09:17</c:v>
                </c:pt>
                <c:pt idx="14250">
                  <c:v>14:09:18</c:v>
                </c:pt>
                <c:pt idx="14251">
                  <c:v>14:09:19</c:v>
                </c:pt>
                <c:pt idx="14252">
                  <c:v>14:09:20</c:v>
                </c:pt>
                <c:pt idx="14253">
                  <c:v>14:09:21</c:v>
                </c:pt>
                <c:pt idx="14254">
                  <c:v>14:09:22</c:v>
                </c:pt>
                <c:pt idx="14255">
                  <c:v>14:09:23</c:v>
                </c:pt>
                <c:pt idx="14256">
                  <c:v>14:09:24</c:v>
                </c:pt>
                <c:pt idx="14257">
                  <c:v>14:09:25</c:v>
                </c:pt>
                <c:pt idx="14258">
                  <c:v>14:09:26</c:v>
                </c:pt>
                <c:pt idx="14259">
                  <c:v>14:09:27</c:v>
                </c:pt>
                <c:pt idx="14260">
                  <c:v>14:09:28</c:v>
                </c:pt>
                <c:pt idx="14261">
                  <c:v>14:09:29</c:v>
                </c:pt>
                <c:pt idx="14262">
                  <c:v>14:09:30</c:v>
                </c:pt>
                <c:pt idx="14263">
                  <c:v>14:09:31</c:v>
                </c:pt>
                <c:pt idx="14264">
                  <c:v>14:09:32</c:v>
                </c:pt>
                <c:pt idx="14265">
                  <c:v>14:09:33</c:v>
                </c:pt>
                <c:pt idx="14266">
                  <c:v>14:09:34</c:v>
                </c:pt>
                <c:pt idx="14267">
                  <c:v>14:09:35</c:v>
                </c:pt>
                <c:pt idx="14268">
                  <c:v>14:09:36</c:v>
                </c:pt>
                <c:pt idx="14269">
                  <c:v>14:09:37</c:v>
                </c:pt>
                <c:pt idx="14270">
                  <c:v>14:09:38</c:v>
                </c:pt>
                <c:pt idx="14271">
                  <c:v>14:09:39</c:v>
                </c:pt>
                <c:pt idx="14272">
                  <c:v>14:09:40</c:v>
                </c:pt>
                <c:pt idx="14273">
                  <c:v>14:09:41</c:v>
                </c:pt>
                <c:pt idx="14274">
                  <c:v>14:09:42</c:v>
                </c:pt>
                <c:pt idx="14275">
                  <c:v>14:09:43</c:v>
                </c:pt>
                <c:pt idx="14276">
                  <c:v>14:09:44</c:v>
                </c:pt>
                <c:pt idx="14277">
                  <c:v>14:09:45</c:v>
                </c:pt>
                <c:pt idx="14278">
                  <c:v>14:09:46</c:v>
                </c:pt>
                <c:pt idx="14279">
                  <c:v>14:09:47</c:v>
                </c:pt>
                <c:pt idx="14280">
                  <c:v>14:09:48</c:v>
                </c:pt>
                <c:pt idx="14281">
                  <c:v>14:09:49</c:v>
                </c:pt>
                <c:pt idx="14282">
                  <c:v>14:09:50</c:v>
                </c:pt>
                <c:pt idx="14283">
                  <c:v>14:09:51</c:v>
                </c:pt>
                <c:pt idx="14284">
                  <c:v>14:09:52</c:v>
                </c:pt>
                <c:pt idx="14285">
                  <c:v>14:09:53</c:v>
                </c:pt>
                <c:pt idx="14286">
                  <c:v>14:09:54</c:v>
                </c:pt>
                <c:pt idx="14287">
                  <c:v>14:09:55</c:v>
                </c:pt>
                <c:pt idx="14288">
                  <c:v>14:09:56</c:v>
                </c:pt>
                <c:pt idx="14289">
                  <c:v>14:09:57</c:v>
                </c:pt>
                <c:pt idx="14290">
                  <c:v>14:09:58</c:v>
                </c:pt>
                <c:pt idx="14291">
                  <c:v>14:09:59</c:v>
                </c:pt>
                <c:pt idx="14292">
                  <c:v>14:10:00</c:v>
                </c:pt>
                <c:pt idx="14293">
                  <c:v>14:10:01</c:v>
                </c:pt>
                <c:pt idx="14294">
                  <c:v>14:10:02</c:v>
                </c:pt>
                <c:pt idx="14295">
                  <c:v>14:10:03</c:v>
                </c:pt>
                <c:pt idx="14296">
                  <c:v>14:10:04</c:v>
                </c:pt>
                <c:pt idx="14297">
                  <c:v>14:10:05</c:v>
                </c:pt>
                <c:pt idx="14298">
                  <c:v>14:10:06</c:v>
                </c:pt>
                <c:pt idx="14299">
                  <c:v>14:10:07</c:v>
                </c:pt>
                <c:pt idx="14300">
                  <c:v>14:10:08</c:v>
                </c:pt>
                <c:pt idx="14301">
                  <c:v>14:10:09</c:v>
                </c:pt>
                <c:pt idx="14302">
                  <c:v>14:10:10</c:v>
                </c:pt>
                <c:pt idx="14303">
                  <c:v>14:10:11</c:v>
                </c:pt>
                <c:pt idx="14304">
                  <c:v>14:10:12</c:v>
                </c:pt>
                <c:pt idx="14305">
                  <c:v>14:10:13</c:v>
                </c:pt>
                <c:pt idx="14306">
                  <c:v>14:10:14</c:v>
                </c:pt>
                <c:pt idx="14307">
                  <c:v>14:10:15</c:v>
                </c:pt>
                <c:pt idx="14308">
                  <c:v>14:10:16</c:v>
                </c:pt>
                <c:pt idx="14309">
                  <c:v>14:10:17</c:v>
                </c:pt>
                <c:pt idx="14310">
                  <c:v>14:10:18</c:v>
                </c:pt>
                <c:pt idx="14311">
                  <c:v>14:10:19</c:v>
                </c:pt>
                <c:pt idx="14312">
                  <c:v>14:10:20</c:v>
                </c:pt>
                <c:pt idx="14313">
                  <c:v>14:10:21</c:v>
                </c:pt>
                <c:pt idx="14314">
                  <c:v>14:10:22</c:v>
                </c:pt>
                <c:pt idx="14315">
                  <c:v>14:10:23</c:v>
                </c:pt>
                <c:pt idx="14316">
                  <c:v>14:10:24</c:v>
                </c:pt>
                <c:pt idx="14317">
                  <c:v>14:10:25</c:v>
                </c:pt>
                <c:pt idx="14318">
                  <c:v>14:10:26</c:v>
                </c:pt>
                <c:pt idx="14319">
                  <c:v>14:10:27</c:v>
                </c:pt>
                <c:pt idx="14320">
                  <c:v>14:10:28</c:v>
                </c:pt>
                <c:pt idx="14321">
                  <c:v>14:10:29</c:v>
                </c:pt>
                <c:pt idx="14322">
                  <c:v>14:10:30</c:v>
                </c:pt>
                <c:pt idx="14323">
                  <c:v>14:10:31</c:v>
                </c:pt>
                <c:pt idx="14324">
                  <c:v>14:10:32</c:v>
                </c:pt>
                <c:pt idx="14325">
                  <c:v>14:10:33</c:v>
                </c:pt>
                <c:pt idx="14326">
                  <c:v>14:10:34</c:v>
                </c:pt>
                <c:pt idx="14327">
                  <c:v>14:10:35</c:v>
                </c:pt>
                <c:pt idx="14328">
                  <c:v>14:10:36</c:v>
                </c:pt>
                <c:pt idx="14329">
                  <c:v>14:10:37</c:v>
                </c:pt>
                <c:pt idx="14330">
                  <c:v>14:10:38</c:v>
                </c:pt>
                <c:pt idx="14331">
                  <c:v>14:10:39</c:v>
                </c:pt>
                <c:pt idx="14332">
                  <c:v>14:10:40</c:v>
                </c:pt>
                <c:pt idx="14333">
                  <c:v>14:10:41</c:v>
                </c:pt>
                <c:pt idx="14334">
                  <c:v>14:10:42</c:v>
                </c:pt>
                <c:pt idx="14335">
                  <c:v>14:10:43</c:v>
                </c:pt>
                <c:pt idx="14336">
                  <c:v>14:10:44</c:v>
                </c:pt>
                <c:pt idx="14337">
                  <c:v>14:10:45</c:v>
                </c:pt>
                <c:pt idx="14338">
                  <c:v>14:10:46</c:v>
                </c:pt>
                <c:pt idx="14339">
                  <c:v>14:10:47</c:v>
                </c:pt>
                <c:pt idx="14340">
                  <c:v>14:10:48</c:v>
                </c:pt>
                <c:pt idx="14341">
                  <c:v>14:10:49</c:v>
                </c:pt>
                <c:pt idx="14342">
                  <c:v>14:10:50</c:v>
                </c:pt>
                <c:pt idx="14343">
                  <c:v>14:10:51</c:v>
                </c:pt>
                <c:pt idx="14344">
                  <c:v>14:10:52</c:v>
                </c:pt>
                <c:pt idx="14345">
                  <c:v>14:10:53</c:v>
                </c:pt>
                <c:pt idx="14346">
                  <c:v>14:10:54</c:v>
                </c:pt>
                <c:pt idx="14347">
                  <c:v>14:10:55</c:v>
                </c:pt>
                <c:pt idx="14348">
                  <c:v>14:10:56</c:v>
                </c:pt>
                <c:pt idx="14349">
                  <c:v>14:10:57</c:v>
                </c:pt>
                <c:pt idx="14350">
                  <c:v>14:10:58</c:v>
                </c:pt>
                <c:pt idx="14351">
                  <c:v>14:10:59</c:v>
                </c:pt>
                <c:pt idx="14352">
                  <c:v>14:11:00</c:v>
                </c:pt>
                <c:pt idx="14353">
                  <c:v>14:11:01</c:v>
                </c:pt>
                <c:pt idx="14354">
                  <c:v>14:11:02</c:v>
                </c:pt>
                <c:pt idx="14355">
                  <c:v>14:11:03</c:v>
                </c:pt>
                <c:pt idx="14356">
                  <c:v>14:11:04</c:v>
                </c:pt>
                <c:pt idx="14357">
                  <c:v>14:11:05</c:v>
                </c:pt>
                <c:pt idx="14358">
                  <c:v>14:11:06</c:v>
                </c:pt>
                <c:pt idx="14359">
                  <c:v>14:11:07</c:v>
                </c:pt>
                <c:pt idx="14360">
                  <c:v>14:11:08</c:v>
                </c:pt>
                <c:pt idx="14361">
                  <c:v>14:11:09</c:v>
                </c:pt>
                <c:pt idx="14362">
                  <c:v>14:11:10</c:v>
                </c:pt>
                <c:pt idx="14363">
                  <c:v>14:11:11</c:v>
                </c:pt>
                <c:pt idx="14364">
                  <c:v>14:11:12</c:v>
                </c:pt>
                <c:pt idx="14365">
                  <c:v>14:11:13</c:v>
                </c:pt>
                <c:pt idx="14366">
                  <c:v>14:11:14</c:v>
                </c:pt>
                <c:pt idx="14367">
                  <c:v>14:11:15</c:v>
                </c:pt>
                <c:pt idx="14368">
                  <c:v>14:11:16</c:v>
                </c:pt>
                <c:pt idx="14369">
                  <c:v>14:11:17</c:v>
                </c:pt>
                <c:pt idx="14370">
                  <c:v>14:11:18</c:v>
                </c:pt>
                <c:pt idx="14371">
                  <c:v>14:11:19</c:v>
                </c:pt>
                <c:pt idx="14372">
                  <c:v>14:11:20</c:v>
                </c:pt>
                <c:pt idx="14373">
                  <c:v>14:11:21</c:v>
                </c:pt>
                <c:pt idx="14374">
                  <c:v>14:11:22</c:v>
                </c:pt>
                <c:pt idx="14375">
                  <c:v>14:11:23</c:v>
                </c:pt>
                <c:pt idx="14376">
                  <c:v>14:11:24</c:v>
                </c:pt>
                <c:pt idx="14377">
                  <c:v>14:11:25</c:v>
                </c:pt>
                <c:pt idx="14378">
                  <c:v>14:11:26</c:v>
                </c:pt>
                <c:pt idx="14379">
                  <c:v>14:11:27</c:v>
                </c:pt>
                <c:pt idx="14380">
                  <c:v>14:11:28</c:v>
                </c:pt>
                <c:pt idx="14381">
                  <c:v>14:11:29</c:v>
                </c:pt>
                <c:pt idx="14382">
                  <c:v>14:11:30</c:v>
                </c:pt>
                <c:pt idx="14383">
                  <c:v>14:11:31</c:v>
                </c:pt>
                <c:pt idx="14384">
                  <c:v>14:11:32</c:v>
                </c:pt>
                <c:pt idx="14385">
                  <c:v>14:11:33</c:v>
                </c:pt>
                <c:pt idx="14386">
                  <c:v>14:11:34</c:v>
                </c:pt>
                <c:pt idx="14387">
                  <c:v>14:11:35</c:v>
                </c:pt>
                <c:pt idx="14388">
                  <c:v>14:11:36</c:v>
                </c:pt>
                <c:pt idx="14389">
                  <c:v>14:11:37</c:v>
                </c:pt>
                <c:pt idx="14390">
                  <c:v>14:11:38</c:v>
                </c:pt>
                <c:pt idx="14391">
                  <c:v>14:11:39</c:v>
                </c:pt>
                <c:pt idx="14392">
                  <c:v>14:11:40</c:v>
                </c:pt>
                <c:pt idx="14393">
                  <c:v>14:11:41</c:v>
                </c:pt>
                <c:pt idx="14394">
                  <c:v>14:11:42</c:v>
                </c:pt>
                <c:pt idx="14395">
                  <c:v>14:11:43</c:v>
                </c:pt>
                <c:pt idx="14396">
                  <c:v>14:11:44</c:v>
                </c:pt>
                <c:pt idx="14397">
                  <c:v>14:11:45</c:v>
                </c:pt>
                <c:pt idx="14398">
                  <c:v>14:11:46</c:v>
                </c:pt>
                <c:pt idx="14399">
                  <c:v>14:11:47</c:v>
                </c:pt>
                <c:pt idx="14400">
                  <c:v>14:11:48</c:v>
                </c:pt>
                <c:pt idx="14401">
                  <c:v>14:11:49</c:v>
                </c:pt>
                <c:pt idx="14402">
                  <c:v>14:11:50</c:v>
                </c:pt>
                <c:pt idx="14403">
                  <c:v>14:11:51</c:v>
                </c:pt>
                <c:pt idx="14404">
                  <c:v>14:11:52</c:v>
                </c:pt>
                <c:pt idx="14405">
                  <c:v>14:11:53</c:v>
                </c:pt>
                <c:pt idx="14406">
                  <c:v>14:11:54</c:v>
                </c:pt>
                <c:pt idx="14407">
                  <c:v>14:11:55</c:v>
                </c:pt>
                <c:pt idx="14408">
                  <c:v>14:11:56</c:v>
                </c:pt>
                <c:pt idx="14409">
                  <c:v>14:11:57</c:v>
                </c:pt>
                <c:pt idx="14410">
                  <c:v>14:11:58</c:v>
                </c:pt>
                <c:pt idx="14411">
                  <c:v>14:11:59</c:v>
                </c:pt>
                <c:pt idx="14412">
                  <c:v>14:12:00</c:v>
                </c:pt>
                <c:pt idx="14413">
                  <c:v>14:12:01</c:v>
                </c:pt>
                <c:pt idx="14414">
                  <c:v>14:12:02</c:v>
                </c:pt>
                <c:pt idx="14415">
                  <c:v>14:12:03</c:v>
                </c:pt>
                <c:pt idx="14416">
                  <c:v>14:12:04</c:v>
                </c:pt>
                <c:pt idx="14417">
                  <c:v>14:12:05</c:v>
                </c:pt>
                <c:pt idx="14418">
                  <c:v>14:12:06</c:v>
                </c:pt>
                <c:pt idx="14419">
                  <c:v>14:12:07</c:v>
                </c:pt>
                <c:pt idx="14420">
                  <c:v>14:12:08</c:v>
                </c:pt>
                <c:pt idx="14421">
                  <c:v>14:12:09</c:v>
                </c:pt>
                <c:pt idx="14422">
                  <c:v>14:12:10</c:v>
                </c:pt>
                <c:pt idx="14423">
                  <c:v>14:12:11</c:v>
                </c:pt>
                <c:pt idx="14424">
                  <c:v>14:12:12</c:v>
                </c:pt>
                <c:pt idx="14425">
                  <c:v>14:12:13</c:v>
                </c:pt>
                <c:pt idx="14426">
                  <c:v>14:12:14</c:v>
                </c:pt>
                <c:pt idx="14427">
                  <c:v>14:12:15</c:v>
                </c:pt>
                <c:pt idx="14428">
                  <c:v>14:12:16</c:v>
                </c:pt>
                <c:pt idx="14429">
                  <c:v>14:12:17</c:v>
                </c:pt>
                <c:pt idx="14430">
                  <c:v>14:12:18</c:v>
                </c:pt>
                <c:pt idx="14431">
                  <c:v>14:12:19</c:v>
                </c:pt>
                <c:pt idx="14432">
                  <c:v>14:12:20</c:v>
                </c:pt>
                <c:pt idx="14433">
                  <c:v>14:12:21</c:v>
                </c:pt>
                <c:pt idx="14434">
                  <c:v>14:12:22</c:v>
                </c:pt>
                <c:pt idx="14435">
                  <c:v>14:12:23</c:v>
                </c:pt>
                <c:pt idx="14436">
                  <c:v>14:12:24</c:v>
                </c:pt>
                <c:pt idx="14437">
                  <c:v>14:12:25</c:v>
                </c:pt>
                <c:pt idx="14438">
                  <c:v>14:12:26</c:v>
                </c:pt>
                <c:pt idx="14439">
                  <c:v>14:12:27</c:v>
                </c:pt>
                <c:pt idx="14440">
                  <c:v>14:12:28</c:v>
                </c:pt>
                <c:pt idx="14441">
                  <c:v>14:12:29</c:v>
                </c:pt>
                <c:pt idx="14442">
                  <c:v>14:12:30</c:v>
                </c:pt>
                <c:pt idx="14443">
                  <c:v>14:12:31</c:v>
                </c:pt>
                <c:pt idx="14444">
                  <c:v>14:12:32</c:v>
                </c:pt>
                <c:pt idx="14445">
                  <c:v>14:12:33</c:v>
                </c:pt>
                <c:pt idx="14446">
                  <c:v>14:12:34</c:v>
                </c:pt>
                <c:pt idx="14447">
                  <c:v>14:12:35</c:v>
                </c:pt>
                <c:pt idx="14448">
                  <c:v>14:12:36</c:v>
                </c:pt>
                <c:pt idx="14449">
                  <c:v>14:12:37</c:v>
                </c:pt>
                <c:pt idx="14450">
                  <c:v>14:12:38</c:v>
                </c:pt>
                <c:pt idx="14451">
                  <c:v>14:12:39</c:v>
                </c:pt>
                <c:pt idx="14452">
                  <c:v>14:12:40</c:v>
                </c:pt>
                <c:pt idx="14453">
                  <c:v>14:12:41</c:v>
                </c:pt>
                <c:pt idx="14454">
                  <c:v>14:12:42</c:v>
                </c:pt>
                <c:pt idx="14455">
                  <c:v>14:12:43</c:v>
                </c:pt>
                <c:pt idx="14456">
                  <c:v>14:12:44</c:v>
                </c:pt>
                <c:pt idx="14457">
                  <c:v>14:12:45</c:v>
                </c:pt>
                <c:pt idx="14458">
                  <c:v>14:12:46</c:v>
                </c:pt>
                <c:pt idx="14459">
                  <c:v>14:12:47</c:v>
                </c:pt>
                <c:pt idx="14460">
                  <c:v>14:12:48</c:v>
                </c:pt>
                <c:pt idx="14461">
                  <c:v>14:12:49</c:v>
                </c:pt>
                <c:pt idx="14462">
                  <c:v>14:12:50</c:v>
                </c:pt>
                <c:pt idx="14463">
                  <c:v>14:12:51</c:v>
                </c:pt>
                <c:pt idx="14464">
                  <c:v>14:12:52</c:v>
                </c:pt>
                <c:pt idx="14465">
                  <c:v>14:12:53</c:v>
                </c:pt>
                <c:pt idx="14466">
                  <c:v>14:12:54</c:v>
                </c:pt>
                <c:pt idx="14467">
                  <c:v>14:12:55</c:v>
                </c:pt>
                <c:pt idx="14468">
                  <c:v>14:12:56</c:v>
                </c:pt>
                <c:pt idx="14469">
                  <c:v>14:12:57</c:v>
                </c:pt>
                <c:pt idx="14470">
                  <c:v>14:12:58</c:v>
                </c:pt>
                <c:pt idx="14471">
                  <c:v>14:12:59</c:v>
                </c:pt>
                <c:pt idx="14472">
                  <c:v>14:13:00</c:v>
                </c:pt>
                <c:pt idx="14473">
                  <c:v>14:13:01</c:v>
                </c:pt>
                <c:pt idx="14474">
                  <c:v>14:13:02</c:v>
                </c:pt>
                <c:pt idx="14475">
                  <c:v>14:13:03</c:v>
                </c:pt>
                <c:pt idx="14476">
                  <c:v>14:13:04</c:v>
                </c:pt>
                <c:pt idx="14477">
                  <c:v>14:13:05</c:v>
                </c:pt>
                <c:pt idx="14478">
                  <c:v>14:13:06</c:v>
                </c:pt>
                <c:pt idx="14479">
                  <c:v>14:13:07</c:v>
                </c:pt>
                <c:pt idx="14480">
                  <c:v>14:13:08</c:v>
                </c:pt>
                <c:pt idx="14481">
                  <c:v>14:13:09</c:v>
                </c:pt>
                <c:pt idx="14482">
                  <c:v>14:13:10</c:v>
                </c:pt>
                <c:pt idx="14483">
                  <c:v>14:13:11</c:v>
                </c:pt>
                <c:pt idx="14484">
                  <c:v>14:13:12</c:v>
                </c:pt>
                <c:pt idx="14485">
                  <c:v>14:13:13</c:v>
                </c:pt>
                <c:pt idx="14486">
                  <c:v>14:13:14</c:v>
                </c:pt>
                <c:pt idx="14487">
                  <c:v>14:13:15</c:v>
                </c:pt>
                <c:pt idx="14488">
                  <c:v>14:13:16</c:v>
                </c:pt>
                <c:pt idx="14489">
                  <c:v>14:13:17</c:v>
                </c:pt>
                <c:pt idx="14490">
                  <c:v>14:13:18</c:v>
                </c:pt>
                <c:pt idx="14491">
                  <c:v>14:13:19</c:v>
                </c:pt>
                <c:pt idx="14492">
                  <c:v>14:13:20</c:v>
                </c:pt>
                <c:pt idx="14493">
                  <c:v>14:13:21</c:v>
                </c:pt>
                <c:pt idx="14494">
                  <c:v>14:13:22</c:v>
                </c:pt>
                <c:pt idx="14495">
                  <c:v>14:13:23</c:v>
                </c:pt>
                <c:pt idx="14496">
                  <c:v>14:13:24</c:v>
                </c:pt>
                <c:pt idx="14497">
                  <c:v>14:13:25</c:v>
                </c:pt>
                <c:pt idx="14498">
                  <c:v>14:13:26</c:v>
                </c:pt>
                <c:pt idx="14499">
                  <c:v>14:13:27</c:v>
                </c:pt>
                <c:pt idx="14500">
                  <c:v>14:13:28</c:v>
                </c:pt>
                <c:pt idx="14501">
                  <c:v>14:13:29</c:v>
                </c:pt>
                <c:pt idx="14502">
                  <c:v>14:13:30</c:v>
                </c:pt>
                <c:pt idx="14503">
                  <c:v>14:13:31</c:v>
                </c:pt>
                <c:pt idx="14504">
                  <c:v>14:13:32</c:v>
                </c:pt>
                <c:pt idx="14505">
                  <c:v>14:13:33</c:v>
                </c:pt>
                <c:pt idx="14506">
                  <c:v>14:13:34</c:v>
                </c:pt>
                <c:pt idx="14507">
                  <c:v>14:13:35</c:v>
                </c:pt>
                <c:pt idx="14508">
                  <c:v>14:13:36</c:v>
                </c:pt>
                <c:pt idx="14509">
                  <c:v>14:13:37</c:v>
                </c:pt>
                <c:pt idx="14510">
                  <c:v>14:13:38</c:v>
                </c:pt>
                <c:pt idx="14511">
                  <c:v>14:13:39</c:v>
                </c:pt>
                <c:pt idx="14512">
                  <c:v>14:13:40</c:v>
                </c:pt>
                <c:pt idx="14513">
                  <c:v>14:13:41</c:v>
                </c:pt>
                <c:pt idx="14514">
                  <c:v>14:13:42</c:v>
                </c:pt>
                <c:pt idx="14515">
                  <c:v>14:13:43</c:v>
                </c:pt>
                <c:pt idx="14516">
                  <c:v>14:13:44</c:v>
                </c:pt>
                <c:pt idx="14517">
                  <c:v>14:13:45</c:v>
                </c:pt>
                <c:pt idx="14518">
                  <c:v>14:13:46</c:v>
                </c:pt>
                <c:pt idx="14519">
                  <c:v>14:13:47</c:v>
                </c:pt>
                <c:pt idx="14520">
                  <c:v>14:13:48</c:v>
                </c:pt>
                <c:pt idx="14521">
                  <c:v>14:13:49</c:v>
                </c:pt>
                <c:pt idx="14522">
                  <c:v>14:13:50</c:v>
                </c:pt>
                <c:pt idx="14523">
                  <c:v>14:13:51</c:v>
                </c:pt>
                <c:pt idx="14524">
                  <c:v>14:13:52</c:v>
                </c:pt>
                <c:pt idx="14525">
                  <c:v>14:13:53</c:v>
                </c:pt>
                <c:pt idx="14526">
                  <c:v>14:13:54</c:v>
                </c:pt>
                <c:pt idx="14527">
                  <c:v>14:13:55</c:v>
                </c:pt>
                <c:pt idx="14528">
                  <c:v>14:13:56</c:v>
                </c:pt>
                <c:pt idx="14529">
                  <c:v>14:13:57</c:v>
                </c:pt>
                <c:pt idx="14530">
                  <c:v>14:13:58</c:v>
                </c:pt>
                <c:pt idx="14531">
                  <c:v>14:13:59</c:v>
                </c:pt>
                <c:pt idx="14532">
                  <c:v>14:14:00</c:v>
                </c:pt>
                <c:pt idx="14533">
                  <c:v>14:14:01</c:v>
                </c:pt>
                <c:pt idx="14534">
                  <c:v>14:14:02</c:v>
                </c:pt>
                <c:pt idx="14535">
                  <c:v>14:14:03</c:v>
                </c:pt>
                <c:pt idx="14536">
                  <c:v>14:14:04</c:v>
                </c:pt>
                <c:pt idx="14537">
                  <c:v>14:14:05</c:v>
                </c:pt>
                <c:pt idx="14538">
                  <c:v>14:14:06</c:v>
                </c:pt>
                <c:pt idx="14539">
                  <c:v>14:14:07</c:v>
                </c:pt>
                <c:pt idx="14540">
                  <c:v>14:14:08</c:v>
                </c:pt>
                <c:pt idx="14541">
                  <c:v>14:14:09</c:v>
                </c:pt>
                <c:pt idx="14542">
                  <c:v>14:14:10</c:v>
                </c:pt>
                <c:pt idx="14543">
                  <c:v>14:14:11</c:v>
                </c:pt>
                <c:pt idx="14544">
                  <c:v>14:14:12</c:v>
                </c:pt>
                <c:pt idx="14545">
                  <c:v>14:14:13</c:v>
                </c:pt>
                <c:pt idx="14546">
                  <c:v>14:14:14</c:v>
                </c:pt>
                <c:pt idx="14547">
                  <c:v>14:14:15</c:v>
                </c:pt>
                <c:pt idx="14548">
                  <c:v>14:14:16</c:v>
                </c:pt>
                <c:pt idx="14549">
                  <c:v>14:14:17</c:v>
                </c:pt>
                <c:pt idx="14550">
                  <c:v>14:14:18</c:v>
                </c:pt>
                <c:pt idx="14551">
                  <c:v>14:14:19</c:v>
                </c:pt>
                <c:pt idx="14552">
                  <c:v>14:14:20</c:v>
                </c:pt>
                <c:pt idx="14553">
                  <c:v>14:14:21</c:v>
                </c:pt>
                <c:pt idx="14554">
                  <c:v>14:14:22</c:v>
                </c:pt>
                <c:pt idx="14555">
                  <c:v>14:14:23</c:v>
                </c:pt>
                <c:pt idx="14556">
                  <c:v>14:14:24</c:v>
                </c:pt>
                <c:pt idx="14557">
                  <c:v>14:14:25</c:v>
                </c:pt>
                <c:pt idx="14558">
                  <c:v>14:14:26</c:v>
                </c:pt>
                <c:pt idx="14559">
                  <c:v>14:14:27</c:v>
                </c:pt>
                <c:pt idx="14560">
                  <c:v>14:14:28</c:v>
                </c:pt>
                <c:pt idx="14561">
                  <c:v>14:14:29</c:v>
                </c:pt>
                <c:pt idx="14562">
                  <c:v>14:14:30</c:v>
                </c:pt>
                <c:pt idx="14563">
                  <c:v>14:14:31</c:v>
                </c:pt>
                <c:pt idx="14564">
                  <c:v>14:14:32</c:v>
                </c:pt>
                <c:pt idx="14565">
                  <c:v>14:14:33</c:v>
                </c:pt>
                <c:pt idx="14566">
                  <c:v>14:14:34</c:v>
                </c:pt>
                <c:pt idx="14567">
                  <c:v>14:14:35</c:v>
                </c:pt>
                <c:pt idx="14568">
                  <c:v>14:14:36</c:v>
                </c:pt>
                <c:pt idx="14569">
                  <c:v>14:14:37</c:v>
                </c:pt>
                <c:pt idx="14570">
                  <c:v>14:14:38</c:v>
                </c:pt>
                <c:pt idx="14571">
                  <c:v>14:14:39</c:v>
                </c:pt>
                <c:pt idx="14572">
                  <c:v>14:14:40</c:v>
                </c:pt>
                <c:pt idx="14573">
                  <c:v>14:14:41</c:v>
                </c:pt>
                <c:pt idx="14574">
                  <c:v>14:14:42</c:v>
                </c:pt>
                <c:pt idx="14575">
                  <c:v>14:14:43</c:v>
                </c:pt>
                <c:pt idx="14576">
                  <c:v>14:14:44</c:v>
                </c:pt>
                <c:pt idx="14577">
                  <c:v>14:14:45</c:v>
                </c:pt>
                <c:pt idx="14578">
                  <c:v>14:14:46</c:v>
                </c:pt>
                <c:pt idx="14579">
                  <c:v>14:14:47</c:v>
                </c:pt>
                <c:pt idx="14580">
                  <c:v>14:14:48</c:v>
                </c:pt>
                <c:pt idx="14581">
                  <c:v>14:14:49</c:v>
                </c:pt>
                <c:pt idx="14582">
                  <c:v>14:14:50</c:v>
                </c:pt>
                <c:pt idx="14583">
                  <c:v>14:14:51</c:v>
                </c:pt>
                <c:pt idx="14584">
                  <c:v>14:14:52</c:v>
                </c:pt>
                <c:pt idx="14585">
                  <c:v>14:14:53</c:v>
                </c:pt>
                <c:pt idx="14586">
                  <c:v>14:14:54</c:v>
                </c:pt>
                <c:pt idx="14587">
                  <c:v>14:14:55</c:v>
                </c:pt>
                <c:pt idx="14588">
                  <c:v>14:14:56</c:v>
                </c:pt>
                <c:pt idx="14589">
                  <c:v>14:14:57</c:v>
                </c:pt>
                <c:pt idx="14590">
                  <c:v>14:14:58</c:v>
                </c:pt>
                <c:pt idx="14591">
                  <c:v>14:14:59</c:v>
                </c:pt>
                <c:pt idx="14592">
                  <c:v>14:15:00</c:v>
                </c:pt>
                <c:pt idx="14593">
                  <c:v>14:15:01</c:v>
                </c:pt>
                <c:pt idx="14594">
                  <c:v>14:15:02</c:v>
                </c:pt>
                <c:pt idx="14595">
                  <c:v>14:15:03</c:v>
                </c:pt>
                <c:pt idx="14596">
                  <c:v>14:15:04</c:v>
                </c:pt>
                <c:pt idx="14597">
                  <c:v>14:15:05</c:v>
                </c:pt>
                <c:pt idx="14598">
                  <c:v>14:15:06</c:v>
                </c:pt>
                <c:pt idx="14599">
                  <c:v>14:15:07</c:v>
                </c:pt>
                <c:pt idx="14600">
                  <c:v>14:15:08</c:v>
                </c:pt>
                <c:pt idx="14601">
                  <c:v>14:15:09</c:v>
                </c:pt>
                <c:pt idx="14602">
                  <c:v>14:15:10</c:v>
                </c:pt>
                <c:pt idx="14603">
                  <c:v>14:15:11</c:v>
                </c:pt>
                <c:pt idx="14604">
                  <c:v>14:15:12</c:v>
                </c:pt>
                <c:pt idx="14605">
                  <c:v>14:15:13</c:v>
                </c:pt>
                <c:pt idx="14606">
                  <c:v>14:15:14</c:v>
                </c:pt>
                <c:pt idx="14607">
                  <c:v>14:15:15</c:v>
                </c:pt>
                <c:pt idx="14608">
                  <c:v>14:15:16</c:v>
                </c:pt>
                <c:pt idx="14609">
                  <c:v>14:15:17</c:v>
                </c:pt>
                <c:pt idx="14610">
                  <c:v>14:15:18</c:v>
                </c:pt>
                <c:pt idx="14611">
                  <c:v>14:15:19</c:v>
                </c:pt>
                <c:pt idx="14612">
                  <c:v>14:15:20</c:v>
                </c:pt>
                <c:pt idx="14613">
                  <c:v>14:15:21</c:v>
                </c:pt>
                <c:pt idx="14614">
                  <c:v>14:15:22</c:v>
                </c:pt>
                <c:pt idx="14615">
                  <c:v>14:15:23</c:v>
                </c:pt>
                <c:pt idx="14616">
                  <c:v>14:15:24</c:v>
                </c:pt>
                <c:pt idx="14617">
                  <c:v>14:15:25</c:v>
                </c:pt>
                <c:pt idx="14618">
                  <c:v>14:15:26</c:v>
                </c:pt>
                <c:pt idx="14619">
                  <c:v>14:15:27</c:v>
                </c:pt>
                <c:pt idx="14620">
                  <c:v>14:15:28</c:v>
                </c:pt>
                <c:pt idx="14621">
                  <c:v>14:15:29</c:v>
                </c:pt>
                <c:pt idx="14622">
                  <c:v>14:15:30</c:v>
                </c:pt>
                <c:pt idx="14623">
                  <c:v>14:15:31</c:v>
                </c:pt>
                <c:pt idx="14624">
                  <c:v>14:15:32</c:v>
                </c:pt>
                <c:pt idx="14625">
                  <c:v>14:15:33</c:v>
                </c:pt>
                <c:pt idx="14626">
                  <c:v>14:15:34</c:v>
                </c:pt>
                <c:pt idx="14627">
                  <c:v>14:15:35</c:v>
                </c:pt>
                <c:pt idx="14628">
                  <c:v>14:15:36</c:v>
                </c:pt>
                <c:pt idx="14629">
                  <c:v>14:15:37</c:v>
                </c:pt>
                <c:pt idx="14630">
                  <c:v>14:15:38</c:v>
                </c:pt>
                <c:pt idx="14631">
                  <c:v>14:15:39</c:v>
                </c:pt>
                <c:pt idx="14632">
                  <c:v>14:15:40</c:v>
                </c:pt>
                <c:pt idx="14633">
                  <c:v>14:15:41</c:v>
                </c:pt>
                <c:pt idx="14634">
                  <c:v>14:15:42</c:v>
                </c:pt>
                <c:pt idx="14635">
                  <c:v>14:15:43</c:v>
                </c:pt>
                <c:pt idx="14636">
                  <c:v>14:15:44</c:v>
                </c:pt>
                <c:pt idx="14637">
                  <c:v>14:15:45</c:v>
                </c:pt>
                <c:pt idx="14638">
                  <c:v>14:15:46</c:v>
                </c:pt>
                <c:pt idx="14639">
                  <c:v>14:15:47</c:v>
                </c:pt>
                <c:pt idx="14640">
                  <c:v>14:15:48</c:v>
                </c:pt>
                <c:pt idx="14641">
                  <c:v>14:15:49</c:v>
                </c:pt>
                <c:pt idx="14642">
                  <c:v>14:15:50</c:v>
                </c:pt>
                <c:pt idx="14643">
                  <c:v>14:15:51</c:v>
                </c:pt>
                <c:pt idx="14644">
                  <c:v>14:15:52</c:v>
                </c:pt>
                <c:pt idx="14645">
                  <c:v>14:15:53</c:v>
                </c:pt>
                <c:pt idx="14646">
                  <c:v>14:15:54</c:v>
                </c:pt>
                <c:pt idx="14647">
                  <c:v>14:15:55</c:v>
                </c:pt>
                <c:pt idx="14648">
                  <c:v>14:15:56</c:v>
                </c:pt>
                <c:pt idx="14649">
                  <c:v>14:15:57</c:v>
                </c:pt>
                <c:pt idx="14650">
                  <c:v>14:15:58</c:v>
                </c:pt>
                <c:pt idx="14651">
                  <c:v>14:15:59</c:v>
                </c:pt>
                <c:pt idx="14652">
                  <c:v>14:16:00</c:v>
                </c:pt>
                <c:pt idx="14653">
                  <c:v>14:16:01</c:v>
                </c:pt>
                <c:pt idx="14654">
                  <c:v>14:16:02</c:v>
                </c:pt>
                <c:pt idx="14655">
                  <c:v>14:16:03</c:v>
                </c:pt>
                <c:pt idx="14656">
                  <c:v>14:16:04</c:v>
                </c:pt>
                <c:pt idx="14657">
                  <c:v>14:16:05</c:v>
                </c:pt>
                <c:pt idx="14658">
                  <c:v>14:16:06</c:v>
                </c:pt>
                <c:pt idx="14659">
                  <c:v>14:16:07</c:v>
                </c:pt>
                <c:pt idx="14660">
                  <c:v>14:16:08</c:v>
                </c:pt>
                <c:pt idx="14661">
                  <c:v>14:16:09</c:v>
                </c:pt>
                <c:pt idx="14662">
                  <c:v>14:16:10</c:v>
                </c:pt>
                <c:pt idx="14663">
                  <c:v>14:16:11</c:v>
                </c:pt>
                <c:pt idx="14664">
                  <c:v>14:16:12</c:v>
                </c:pt>
                <c:pt idx="14665">
                  <c:v>14:16:13</c:v>
                </c:pt>
                <c:pt idx="14666">
                  <c:v>14:16:14</c:v>
                </c:pt>
                <c:pt idx="14667">
                  <c:v>14:16:15</c:v>
                </c:pt>
                <c:pt idx="14668">
                  <c:v>14:16:16</c:v>
                </c:pt>
                <c:pt idx="14669">
                  <c:v>14:16:17</c:v>
                </c:pt>
                <c:pt idx="14670">
                  <c:v>14:16:18</c:v>
                </c:pt>
                <c:pt idx="14671">
                  <c:v>14:16:19</c:v>
                </c:pt>
                <c:pt idx="14672">
                  <c:v>14:16:20</c:v>
                </c:pt>
                <c:pt idx="14673">
                  <c:v>14:16:21</c:v>
                </c:pt>
                <c:pt idx="14674">
                  <c:v>14:16:22</c:v>
                </c:pt>
                <c:pt idx="14675">
                  <c:v>14:16:23</c:v>
                </c:pt>
                <c:pt idx="14676">
                  <c:v>14:16:24</c:v>
                </c:pt>
                <c:pt idx="14677">
                  <c:v>14:16:25</c:v>
                </c:pt>
                <c:pt idx="14678">
                  <c:v>14:16:26</c:v>
                </c:pt>
                <c:pt idx="14679">
                  <c:v>14:16:27</c:v>
                </c:pt>
                <c:pt idx="14680">
                  <c:v>14:16:28</c:v>
                </c:pt>
                <c:pt idx="14681">
                  <c:v>14:16:29</c:v>
                </c:pt>
                <c:pt idx="14682">
                  <c:v>14:16:30</c:v>
                </c:pt>
                <c:pt idx="14683">
                  <c:v>14:16:31</c:v>
                </c:pt>
                <c:pt idx="14684">
                  <c:v>14:16:32</c:v>
                </c:pt>
                <c:pt idx="14685">
                  <c:v>14:16:33</c:v>
                </c:pt>
                <c:pt idx="14686">
                  <c:v>14:16:34</c:v>
                </c:pt>
                <c:pt idx="14687">
                  <c:v>14:16:35</c:v>
                </c:pt>
                <c:pt idx="14688">
                  <c:v>14:16:36</c:v>
                </c:pt>
                <c:pt idx="14689">
                  <c:v>14:16:37</c:v>
                </c:pt>
                <c:pt idx="14690">
                  <c:v>14:16:38</c:v>
                </c:pt>
                <c:pt idx="14691">
                  <c:v>14:16:39</c:v>
                </c:pt>
                <c:pt idx="14692">
                  <c:v>14:16:40</c:v>
                </c:pt>
                <c:pt idx="14693">
                  <c:v>14:16:41</c:v>
                </c:pt>
                <c:pt idx="14694">
                  <c:v>14:16:42</c:v>
                </c:pt>
                <c:pt idx="14695">
                  <c:v>14:16:43</c:v>
                </c:pt>
                <c:pt idx="14696">
                  <c:v>14:16:44</c:v>
                </c:pt>
                <c:pt idx="14697">
                  <c:v>14:16:45</c:v>
                </c:pt>
                <c:pt idx="14698">
                  <c:v>14:16:46</c:v>
                </c:pt>
                <c:pt idx="14699">
                  <c:v>14:16:47</c:v>
                </c:pt>
                <c:pt idx="14700">
                  <c:v>14:16:48</c:v>
                </c:pt>
                <c:pt idx="14701">
                  <c:v>14:16:49</c:v>
                </c:pt>
                <c:pt idx="14702">
                  <c:v>14:16:50</c:v>
                </c:pt>
                <c:pt idx="14703">
                  <c:v>14:16:51</c:v>
                </c:pt>
                <c:pt idx="14704">
                  <c:v>14:16:52</c:v>
                </c:pt>
                <c:pt idx="14705">
                  <c:v>14:16:53</c:v>
                </c:pt>
                <c:pt idx="14706">
                  <c:v>14:16:54</c:v>
                </c:pt>
                <c:pt idx="14707">
                  <c:v>14:16:55</c:v>
                </c:pt>
                <c:pt idx="14708">
                  <c:v>14:16:56</c:v>
                </c:pt>
                <c:pt idx="14709">
                  <c:v>14:16:57</c:v>
                </c:pt>
                <c:pt idx="14710">
                  <c:v>14:16:58</c:v>
                </c:pt>
                <c:pt idx="14711">
                  <c:v>14:16:59</c:v>
                </c:pt>
                <c:pt idx="14712">
                  <c:v>14:17:00</c:v>
                </c:pt>
                <c:pt idx="14713">
                  <c:v>14:17:01</c:v>
                </c:pt>
                <c:pt idx="14714">
                  <c:v>14:17:02</c:v>
                </c:pt>
                <c:pt idx="14715">
                  <c:v>14:17:03</c:v>
                </c:pt>
                <c:pt idx="14716">
                  <c:v>14:17:04</c:v>
                </c:pt>
                <c:pt idx="14717">
                  <c:v>14:17:05</c:v>
                </c:pt>
                <c:pt idx="14718">
                  <c:v>14:17:06</c:v>
                </c:pt>
                <c:pt idx="14719">
                  <c:v>14:17:07</c:v>
                </c:pt>
                <c:pt idx="14720">
                  <c:v>14:17:08</c:v>
                </c:pt>
                <c:pt idx="14721">
                  <c:v>14:17:09</c:v>
                </c:pt>
                <c:pt idx="14722">
                  <c:v>14:17:10</c:v>
                </c:pt>
                <c:pt idx="14723">
                  <c:v>14:17:11</c:v>
                </c:pt>
                <c:pt idx="14724">
                  <c:v>14:17:12</c:v>
                </c:pt>
                <c:pt idx="14725">
                  <c:v>14:17:13</c:v>
                </c:pt>
                <c:pt idx="14726">
                  <c:v>14:17:14</c:v>
                </c:pt>
                <c:pt idx="14727">
                  <c:v>14:17:15</c:v>
                </c:pt>
                <c:pt idx="14728">
                  <c:v>14:17:16</c:v>
                </c:pt>
                <c:pt idx="14729">
                  <c:v>14:17:17</c:v>
                </c:pt>
                <c:pt idx="14730">
                  <c:v>14:17:18</c:v>
                </c:pt>
                <c:pt idx="14731">
                  <c:v>14:17:19</c:v>
                </c:pt>
                <c:pt idx="14732">
                  <c:v>14:17:20</c:v>
                </c:pt>
                <c:pt idx="14733">
                  <c:v>14:17:21</c:v>
                </c:pt>
                <c:pt idx="14734">
                  <c:v>14:17:22</c:v>
                </c:pt>
                <c:pt idx="14735">
                  <c:v>14:17:23</c:v>
                </c:pt>
                <c:pt idx="14736">
                  <c:v>14:17:24</c:v>
                </c:pt>
                <c:pt idx="14737">
                  <c:v>14:17:25</c:v>
                </c:pt>
                <c:pt idx="14738">
                  <c:v>14:17:26</c:v>
                </c:pt>
                <c:pt idx="14739">
                  <c:v>14:17:27</c:v>
                </c:pt>
                <c:pt idx="14740">
                  <c:v>14:17:28</c:v>
                </c:pt>
                <c:pt idx="14741">
                  <c:v>14:17:29</c:v>
                </c:pt>
                <c:pt idx="14742">
                  <c:v>14:17:30</c:v>
                </c:pt>
                <c:pt idx="14743">
                  <c:v>14:17:31</c:v>
                </c:pt>
                <c:pt idx="14744">
                  <c:v>14:17:32</c:v>
                </c:pt>
                <c:pt idx="14745">
                  <c:v>14:17:33</c:v>
                </c:pt>
                <c:pt idx="14746">
                  <c:v>14:17:34</c:v>
                </c:pt>
                <c:pt idx="14747">
                  <c:v>14:17:35</c:v>
                </c:pt>
                <c:pt idx="14748">
                  <c:v>14:17:36</c:v>
                </c:pt>
                <c:pt idx="14749">
                  <c:v>14:17:37</c:v>
                </c:pt>
                <c:pt idx="14750">
                  <c:v>14:17:38</c:v>
                </c:pt>
                <c:pt idx="14751">
                  <c:v>14:17:39</c:v>
                </c:pt>
                <c:pt idx="14752">
                  <c:v>14:17:40</c:v>
                </c:pt>
                <c:pt idx="14753">
                  <c:v>14:17:41</c:v>
                </c:pt>
                <c:pt idx="14754">
                  <c:v>14:17:42</c:v>
                </c:pt>
                <c:pt idx="14755">
                  <c:v>14:17:43</c:v>
                </c:pt>
                <c:pt idx="14756">
                  <c:v>14:17:44</c:v>
                </c:pt>
                <c:pt idx="14757">
                  <c:v>14:17:45</c:v>
                </c:pt>
                <c:pt idx="14758">
                  <c:v>14:17:46</c:v>
                </c:pt>
                <c:pt idx="14759">
                  <c:v>14:17:47</c:v>
                </c:pt>
                <c:pt idx="14760">
                  <c:v>14:17:48</c:v>
                </c:pt>
                <c:pt idx="14761">
                  <c:v>14:17:49</c:v>
                </c:pt>
                <c:pt idx="14762">
                  <c:v>14:17:50</c:v>
                </c:pt>
                <c:pt idx="14763">
                  <c:v>14:17:51</c:v>
                </c:pt>
                <c:pt idx="14764">
                  <c:v>14:17:52</c:v>
                </c:pt>
                <c:pt idx="14765">
                  <c:v>14:17:53</c:v>
                </c:pt>
                <c:pt idx="14766">
                  <c:v>14:17:54</c:v>
                </c:pt>
                <c:pt idx="14767">
                  <c:v>14:17:55</c:v>
                </c:pt>
                <c:pt idx="14768">
                  <c:v>14:17:56</c:v>
                </c:pt>
                <c:pt idx="14769">
                  <c:v>14:17:57</c:v>
                </c:pt>
                <c:pt idx="14770">
                  <c:v>14:17:58</c:v>
                </c:pt>
                <c:pt idx="14771">
                  <c:v>14:17:59</c:v>
                </c:pt>
                <c:pt idx="14772">
                  <c:v>14:18:00</c:v>
                </c:pt>
                <c:pt idx="14773">
                  <c:v>14:18:01</c:v>
                </c:pt>
                <c:pt idx="14774">
                  <c:v>14:18:02</c:v>
                </c:pt>
                <c:pt idx="14775">
                  <c:v>14:18:03</c:v>
                </c:pt>
                <c:pt idx="14776">
                  <c:v>14:18:04</c:v>
                </c:pt>
                <c:pt idx="14777">
                  <c:v>14:18:05</c:v>
                </c:pt>
                <c:pt idx="14778">
                  <c:v>14:18:06</c:v>
                </c:pt>
                <c:pt idx="14779">
                  <c:v>14:18:07</c:v>
                </c:pt>
                <c:pt idx="14780">
                  <c:v>14:18:08</c:v>
                </c:pt>
                <c:pt idx="14781">
                  <c:v>14:18:09</c:v>
                </c:pt>
                <c:pt idx="14782">
                  <c:v>14:18:10</c:v>
                </c:pt>
                <c:pt idx="14783">
                  <c:v>14:18:11</c:v>
                </c:pt>
                <c:pt idx="14784">
                  <c:v>14:18:12</c:v>
                </c:pt>
                <c:pt idx="14785">
                  <c:v>14:18:13</c:v>
                </c:pt>
                <c:pt idx="14786">
                  <c:v>14:18:14</c:v>
                </c:pt>
                <c:pt idx="14787">
                  <c:v>14:18:15</c:v>
                </c:pt>
                <c:pt idx="14788">
                  <c:v>14:18:16</c:v>
                </c:pt>
                <c:pt idx="14789">
                  <c:v>14:18:17</c:v>
                </c:pt>
                <c:pt idx="14790">
                  <c:v>14:18:18</c:v>
                </c:pt>
                <c:pt idx="14791">
                  <c:v>14:18:19</c:v>
                </c:pt>
                <c:pt idx="14792">
                  <c:v>14:18:20</c:v>
                </c:pt>
                <c:pt idx="14793">
                  <c:v>14:18:21</c:v>
                </c:pt>
                <c:pt idx="14794">
                  <c:v>14:18:22</c:v>
                </c:pt>
                <c:pt idx="14795">
                  <c:v>14:18:23</c:v>
                </c:pt>
                <c:pt idx="14796">
                  <c:v>14:18:24</c:v>
                </c:pt>
                <c:pt idx="14797">
                  <c:v>14:18:25</c:v>
                </c:pt>
                <c:pt idx="14798">
                  <c:v>14:18:26</c:v>
                </c:pt>
                <c:pt idx="14799">
                  <c:v>14:18:27</c:v>
                </c:pt>
                <c:pt idx="14800">
                  <c:v>14:18:28</c:v>
                </c:pt>
                <c:pt idx="14801">
                  <c:v>14:18:29</c:v>
                </c:pt>
                <c:pt idx="14802">
                  <c:v>14:18:30</c:v>
                </c:pt>
                <c:pt idx="14803">
                  <c:v>14:18:31</c:v>
                </c:pt>
                <c:pt idx="14804">
                  <c:v>14:18:32</c:v>
                </c:pt>
                <c:pt idx="14805">
                  <c:v>14:18:33</c:v>
                </c:pt>
                <c:pt idx="14806">
                  <c:v>14:18:34</c:v>
                </c:pt>
                <c:pt idx="14807">
                  <c:v>14:18:35</c:v>
                </c:pt>
                <c:pt idx="14808">
                  <c:v>14:18:36</c:v>
                </c:pt>
                <c:pt idx="14809">
                  <c:v>14:18:37</c:v>
                </c:pt>
                <c:pt idx="14810">
                  <c:v>14:18:38</c:v>
                </c:pt>
                <c:pt idx="14811">
                  <c:v>14:18:39</c:v>
                </c:pt>
                <c:pt idx="14812">
                  <c:v>14:18:40</c:v>
                </c:pt>
                <c:pt idx="14813">
                  <c:v>14:18:41</c:v>
                </c:pt>
                <c:pt idx="14814">
                  <c:v>14:18:42</c:v>
                </c:pt>
                <c:pt idx="14815">
                  <c:v>14:18:43</c:v>
                </c:pt>
                <c:pt idx="14816">
                  <c:v>14:18:44</c:v>
                </c:pt>
                <c:pt idx="14817">
                  <c:v>14:18:45</c:v>
                </c:pt>
                <c:pt idx="14818">
                  <c:v>14:18:46</c:v>
                </c:pt>
                <c:pt idx="14819">
                  <c:v>14:18:47</c:v>
                </c:pt>
                <c:pt idx="14820">
                  <c:v>14:18:48</c:v>
                </c:pt>
                <c:pt idx="14821">
                  <c:v>14:18:49</c:v>
                </c:pt>
                <c:pt idx="14822">
                  <c:v>14:18:50</c:v>
                </c:pt>
                <c:pt idx="14823">
                  <c:v>14:18:51</c:v>
                </c:pt>
                <c:pt idx="14824">
                  <c:v>14:18:52</c:v>
                </c:pt>
                <c:pt idx="14825">
                  <c:v>14:18:53</c:v>
                </c:pt>
                <c:pt idx="14826">
                  <c:v>14:18:54</c:v>
                </c:pt>
                <c:pt idx="14827">
                  <c:v>14:18:55</c:v>
                </c:pt>
                <c:pt idx="14828">
                  <c:v>14:18:56</c:v>
                </c:pt>
                <c:pt idx="14829">
                  <c:v>14:18:57</c:v>
                </c:pt>
                <c:pt idx="14830">
                  <c:v>14:18:58</c:v>
                </c:pt>
                <c:pt idx="14831">
                  <c:v>14:18:59</c:v>
                </c:pt>
                <c:pt idx="14832">
                  <c:v>14:19:00</c:v>
                </c:pt>
                <c:pt idx="14833">
                  <c:v>14:19:01</c:v>
                </c:pt>
                <c:pt idx="14834">
                  <c:v>14:19:02</c:v>
                </c:pt>
                <c:pt idx="14835">
                  <c:v>14:19:03</c:v>
                </c:pt>
                <c:pt idx="14836">
                  <c:v>14:19:04</c:v>
                </c:pt>
                <c:pt idx="14837">
                  <c:v>14:19:05</c:v>
                </c:pt>
                <c:pt idx="14838">
                  <c:v>14:19:06</c:v>
                </c:pt>
                <c:pt idx="14839">
                  <c:v>14:19:07</c:v>
                </c:pt>
                <c:pt idx="14840">
                  <c:v>14:19:08</c:v>
                </c:pt>
                <c:pt idx="14841">
                  <c:v>14:19:09</c:v>
                </c:pt>
                <c:pt idx="14842">
                  <c:v>14:19:10</c:v>
                </c:pt>
                <c:pt idx="14843">
                  <c:v>14:19:11</c:v>
                </c:pt>
                <c:pt idx="14844">
                  <c:v>14:19:12</c:v>
                </c:pt>
                <c:pt idx="14845">
                  <c:v>14:19:13</c:v>
                </c:pt>
                <c:pt idx="14846">
                  <c:v>14:19:14</c:v>
                </c:pt>
                <c:pt idx="14847">
                  <c:v>14:19:15</c:v>
                </c:pt>
                <c:pt idx="14848">
                  <c:v>14:19:16</c:v>
                </c:pt>
                <c:pt idx="14849">
                  <c:v>14:19:17</c:v>
                </c:pt>
                <c:pt idx="14850">
                  <c:v>14:19:18</c:v>
                </c:pt>
                <c:pt idx="14851">
                  <c:v>14:19:19</c:v>
                </c:pt>
                <c:pt idx="14852">
                  <c:v>14:19:20</c:v>
                </c:pt>
                <c:pt idx="14853">
                  <c:v>14:19:21</c:v>
                </c:pt>
                <c:pt idx="14854">
                  <c:v>14:19:22</c:v>
                </c:pt>
                <c:pt idx="14855">
                  <c:v>14:19:23</c:v>
                </c:pt>
                <c:pt idx="14856">
                  <c:v>14:19:24</c:v>
                </c:pt>
                <c:pt idx="14857">
                  <c:v>14:19:25</c:v>
                </c:pt>
                <c:pt idx="14858">
                  <c:v>14:19:26</c:v>
                </c:pt>
                <c:pt idx="14859">
                  <c:v>14:19:27</c:v>
                </c:pt>
                <c:pt idx="14860">
                  <c:v>14:19:28</c:v>
                </c:pt>
                <c:pt idx="14861">
                  <c:v>14:19:29</c:v>
                </c:pt>
                <c:pt idx="14862">
                  <c:v>14:19:30</c:v>
                </c:pt>
                <c:pt idx="14863">
                  <c:v>14:19:31</c:v>
                </c:pt>
                <c:pt idx="14864">
                  <c:v>14:19:32</c:v>
                </c:pt>
                <c:pt idx="14865">
                  <c:v>14:19:33</c:v>
                </c:pt>
                <c:pt idx="14866">
                  <c:v>14:19:34</c:v>
                </c:pt>
                <c:pt idx="14867">
                  <c:v>14:19:35</c:v>
                </c:pt>
                <c:pt idx="14868">
                  <c:v>14:19:36</c:v>
                </c:pt>
                <c:pt idx="14869">
                  <c:v>14:19:37</c:v>
                </c:pt>
                <c:pt idx="14870">
                  <c:v>14:19:38</c:v>
                </c:pt>
                <c:pt idx="14871">
                  <c:v>14:19:39</c:v>
                </c:pt>
                <c:pt idx="14872">
                  <c:v>14:19:40</c:v>
                </c:pt>
                <c:pt idx="14873">
                  <c:v>14:19:41</c:v>
                </c:pt>
                <c:pt idx="14874">
                  <c:v>14:19:42</c:v>
                </c:pt>
                <c:pt idx="14875">
                  <c:v>14:19:43</c:v>
                </c:pt>
                <c:pt idx="14876">
                  <c:v>14:19:44</c:v>
                </c:pt>
                <c:pt idx="14877">
                  <c:v>14:19:45</c:v>
                </c:pt>
                <c:pt idx="14878">
                  <c:v>14:19:46</c:v>
                </c:pt>
                <c:pt idx="14879">
                  <c:v>14:19:47</c:v>
                </c:pt>
                <c:pt idx="14880">
                  <c:v>14:19:48</c:v>
                </c:pt>
                <c:pt idx="14881">
                  <c:v>14:19:49</c:v>
                </c:pt>
                <c:pt idx="14882">
                  <c:v>14:19:50</c:v>
                </c:pt>
                <c:pt idx="14883">
                  <c:v>14:19:51</c:v>
                </c:pt>
                <c:pt idx="14884">
                  <c:v>14:19:52</c:v>
                </c:pt>
                <c:pt idx="14885">
                  <c:v>14:19:53</c:v>
                </c:pt>
                <c:pt idx="14886">
                  <c:v>14:19:54</c:v>
                </c:pt>
                <c:pt idx="14887">
                  <c:v>14:19:55</c:v>
                </c:pt>
                <c:pt idx="14888">
                  <c:v>14:19:56</c:v>
                </c:pt>
                <c:pt idx="14889">
                  <c:v>14:19:57</c:v>
                </c:pt>
                <c:pt idx="14890">
                  <c:v>14:19:58</c:v>
                </c:pt>
                <c:pt idx="14891">
                  <c:v>14:19:59</c:v>
                </c:pt>
                <c:pt idx="14892">
                  <c:v>14:20:00</c:v>
                </c:pt>
                <c:pt idx="14893">
                  <c:v>14:20:01</c:v>
                </c:pt>
                <c:pt idx="14894">
                  <c:v>14:20:02</c:v>
                </c:pt>
                <c:pt idx="14895">
                  <c:v>14:20:03</c:v>
                </c:pt>
                <c:pt idx="14896">
                  <c:v>14:20:04</c:v>
                </c:pt>
                <c:pt idx="14897">
                  <c:v>14:20:05</c:v>
                </c:pt>
                <c:pt idx="14898">
                  <c:v>14:20:06</c:v>
                </c:pt>
                <c:pt idx="14899">
                  <c:v>14:20:07</c:v>
                </c:pt>
                <c:pt idx="14900">
                  <c:v>14:20:08</c:v>
                </c:pt>
                <c:pt idx="14901">
                  <c:v>14:20:09</c:v>
                </c:pt>
                <c:pt idx="14902">
                  <c:v>14:20:10</c:v>
                </c:pt>
                <c:pt idx="14903">
                  <c:v>14:20:11</c:v>
                </c:pt>
                <c:pt idx="14904">
                  <c:v>14:20:12</c:v>
                </c:pt>
                <c:pt idx="14905">
                  <c:v>14:20:13</c:v>
                </c:pt>
                <c:pt idx="14906">
                  <c:v>14:20:14</c:v>
                </c:pt>
                <c:pt idx="14907">
                  <c:v>14:20:15</c:v>
                </c:pt>
                <c:pt idx="14908">
                  <c:v>14:20:16</c:v>
                </c:pt>
                <c:pt idx="14909">
                  <c:v>14:20:17</c:v>
                </c:pt>
                <c:pt idx="14910">
                  <c:v>14:20:18</c:v>
                </c:pt>
                <c:pt idx="14911">
                  <c:v>14:20:19</c:v>
                </c:pt>
                <c:pt idx="14912">
                  <c:v>14:20:20</c:v>
                </c:pt>
                <c:pt idx="14913">
                  <c:v>14:20:21</c:v>
                </c:pt>
                <c:pt idx="14914">
                  <c:v>14:20:22</c:v>
                </c:pt>
                <c:pt idx="14915">
                  <c:v>14:20:23</c:v>
                </c:pt>
                <c:pt idx="14916">
                  <c:v>14:20:24</c:v>
                </c:pt>
                <c:pt idx="14917">
                  <c:v>14:20:25</c:v>
                </c:pt>
                <c:pt idx="14918">
                  <c:v>14:20:26</c:v>
                </c:pt>
                <c:pt idx="14919">
                  <c:v>14:20:27</c:v>
                </c:pt>
                <c:pt idx="14920">
                  <c:v>14:20:28</c:v>
                </c:pt>
                <c:pt idx="14921">
                  <c:v>14:20:29</c:v>
                </c:pt>
                <c:pt idx="14922">
                  <c:v>14:20:30</c:v>
                </c:pt>
                <c:pt idx="14923">
                  <c:v>14:20:31</c:v>
                </c:pt>
                <c:pt idx="14924">
                  <c:v>14:20:32</c:v>
                </c:pt>
                <c:pt idx="14925">
                  <c:v>14:20:33</c:v>
                </c:pt>
                <c:pt idx="14926">
                  <c:v>14:20:34</c:v>
                </c:pt>
                <c:pt idx="14927">
                  <c:v>14:20:35</c:v>
                </c:pt>
                <c:pt idx="14928">
                  <c:v>14:20:36</c:v>
                </c:pt>
                <c:pt idx="14929">
                  <c:v>14:20:37</c:v>
                </c:pt>
                <c:pt idx="14930">
                  <c:v>14:20:38</c:v>
                </c:pt>
                <c:pt idx="14931">
                  <c:v>14:20:39</c:v>
                </c:pt>
                <c:pt idx="14932">
                  <c:v>14:20:40</c:v>
                </c:pt>
                <c:pt idx="14933">
                  <c:v>14:20:41</c:v>
                </c:pt>
                <c:pt idx="14934">
                  <c:v>14:20:42</c:v>
                </c:pt>
                <c:pt idx="14935">
                  <c:v>14:20:43</c:v>
                </c:pt>
                <c:pt idx="14936">
                  <c:v>14:20:44</c:v>
                </c:pt>
                <c:pt idx="14937">
                  <c:v>14:20:45</c:v>
                </c:pt>
                <c:pt idx="14938">
                  <c:v>14:20:46</c:v>
                </c:pt>
                <c:pt idx="14939">
                  <c:v>14:20:47</c:v>
                </c:pt>
                <c:pt idx="14940">
                  <c:v>14:20:48</c:v>
                </c:pt>
                <c:pt idx="14941">
                  <c:v>14:20:49</c:v>
                </c:pt>
                <c:pt idx="14942">
                  <c:v>14:20:50</c:v>
                </c:pt>
                <c:pt idx="14943">
                  <c:v>14:20:51</c:v>
                </c:pt>
                <c:pt idx="14944">
                  <c:v>14:20:52</c:v>
                </c:pt>
                <c:pt idx="14945">
                  <c:v>14:20:53</c:v>
                </c:pt>
                <c:pt idx="14946">
                  <c:v>14:20:54</c:v>
                </c:pt>
                <c:pt idx="14947">
                  <c:v>14:20:55</c:v>
                </c:pt>
                <c:pt idx="14948">
                  <c:v>14:20:56</c:v>
                </c:pt>
                <c:pt idx="14949">
                  <c:v>14:20:57</c:v>
                </c:pt>
                <c:pt idx="14950">
                  <c:v>14:20:58</c:v>
                </c:pt>
                <c:pt idx="14951">
                  <c:v>14:20:59</c:v>
                </c:pt>
                <c:pt idx="14952">
                  <c:v>14:21:00</c:v>
                </c:pt>
                <c:pt idx="14953">
                  <c:v>14:21:01</c:v>
                </c:pt>
                <c:pt idx="14954">
                  <c:v>14:21:02</c:v>
                </c:pt>
                <c:pt idx="14955">
                  <c:v>14:21:03</c:v>
                </c:pt>
                <c:pt idx="14956">
                  <c:v>14:21:04</c:v>
                </c:pt>
                <c:pt idx="14957">
                  <c:v>14:21:05</c:v>
                </c:pt>
                <c:pt idx="14958">
                  <c:v>14:21:06</c:v>
                </c:pt>
                <c:pt idx="14959">
                  <c:v>14:21:07</c:v>
                </c:pt>
                <c:pt idx="14960">
                  <c:v>14:21:08</c:v>
                </c:pt>
                <c:pt idx="14961">
                  <c:v>14:21:09</c:v>
                </c:pt>
                <c:pt idx="14962">
                  <c:v>14:21:10</c:v>
                </c:pt>
                <c:pt idx="14963">
                  <c:v>14:21:11</c:v>
                </c:pt>
                <c:pt idx="14964">
                  <c:v>14:21:12</c:v>
                </c:pt>
                <c:pt idx="14965">
                  <c:v>14:21:13</c:v>
                </c:pt>
                <c:pt idx="14966">
                  <c:v>14:21:14</c:v>
                </c:pt>
                <c:pt idx="14967">
                  <c:v>14:21:15</c:v>
                </c:pt>
                <c:pt idx="14968">
                  <c:v>14:21:16</c:v>
                </c:pt>
                <c:pt idx="14969">
                  <c:v>14:21:17</c:v>
                </c:pt>
                <c:pt idx="14970">
                  <c:v>14:21:18</c:v>
                </c:pt>
                <c:pt idx="14971">
                  <c:v>14:21:19</c:v>
                </c:pt>
                <c:pt idx="14972">
                  <c:v>14:21:20</c:v>
                </c:pt>
                <c:pt idx="14973">
                  <c:v>14:21:21</c:v>
                </c:pt>
                <c:pt idx="14974">
                  <c:v>14:21:22</c:v>
                </c:pt>
                <c:pt idx="14975">
                  <c:v>14:21:23</c:v>
                </c:pt>
                <c:pt idx="14976">
                  <c:v>14:21:24</c:v>
                </c:pt>
                <c:pt idx="14977">
                  <c:v>14:21:25</c:v>
                </c:pt>
                <c:pt idx="14978">
                  <c:v>14:21:26</c:v>
                </c:pt>
                <c:pt idx="14979">
                  <c:v>14:21:27</c:v>
                </c:pt>
                <c:pt idx="14980">
                  <c:v>14:21:28</c:v>
                </c:pt>
                <c:pt idx="14981">
                  <c:v>14:21:29</c:v>
                </c:pt>
                <c:pt idx="14982">
                  <c:v>14:21:30</c:v>
                </c:pt>
                <c:pt idx="14983">
                  <c:v>14:21:31</c:v>
                </c:pt>
                <c:pt idx="14984">
                  <c:v>14:21:32</c:v>
                </c:pt>
                <c:pt idx="14985">
                  <c:v>14:21:33</c:v>
                </c:pt>
                <c:pt idx="14986">
                  <c:v>14:21:34</c:v>
                </c:pt>
                <c:pt idx="14987">
                  <c:v>14:21:35</c:v>
                </c:pt>
                <c:pt idx="14988">
                  <c:v>14:21:36</c:v>
                </c:pt>
                <c:pt idx="14989">
                  <c:v>14:21:37</c:v>
                </c:pt>
                <c:pt idx="14990">
                  <c:v>14:21:38</c:v>
                </c:pt>
                <c:pt idx="14991">
                  <c:v>14:21:39</c:v>
                </c:pt>
                <c:pt idx="14992">
                  <c:v>14:21:40</c:v>
                </c:pt>
                <c:pt idx="14993">
                  <c:v>14:21:41</c:v>
                </c:pt>
                <c:pt idx="14994">
                  <c:v>14:21:42</c:v>
                </c:pt>
                <c:pt idx="14995">
                  <c:v>14:21:43</c:v>
                </c:pt>
                <c:pt idx="14996">
                  <c:v>14:21:44</c:v>
                </c:pt>
                <c:pt idx="14997">
                  <c:v>14:21:45</c:v>
                </c:pt>
                <c:pt idx="14998">
                  <c:v>14:21:46</c:v>
                </c:pt>
                <c:pt idx="14999">
                  <c:v>14:21:47</c:v>
                </c:pt>
                <c:pt idx="15000">
                  <c:v>14:21:48</c:v>
                </c:pt>
                <c:pt idx="15001">
                  <c:v>14:21:49</c:v>
                </c:pt>
                <c:pt idx="15002">
                  <c:v>14:21:50</c:v>
                </c:pt>
                <c:pt idx="15003">
                  <c:v>14:21:51</c:v>
                </c:pt>
                <c:pt idx="15004">
                  <c:v>14:21:52</c:v>
                </c:pt>
                <c:pt idx="15005">
                  <c:v>14:21:53</c:v>
                </c:pt>
                <c:pt idx="15006">
                  <c:v>14:21:54</c:v>
                </c:pt>
                <c:pt idx="15007">
                  <c:v>14:21:55</c:v>
                </c:pt>
                <c:pt idx="15008">
                  <c:v>14:21:56</c:v>
                </c:pt>
                <c:pt idx="15009">
                  <c:v>14:21:57</c:v>
                </c:pt>
                <c:pt idx="15010">
                  <c:v>14:21:58</c:v>
                </c:pt>
                <c:pt idx="15011">
                  <c:v>14:21:59</c:v>
                </c:pt>
                <c:pt idx="15012">
                  <c:v>14:22:00</c:v>
                </c:pt>
                <c:pt idx="15013">
                  <c:v>14:22:01</c:v>
                </c:pt>
                <c:pt idx="15014">
                  <c:v>14:22:02</c:v>
                </c:pt>
                <c:pt idx="15015">
                  <c:v>14:22:03</c:v>
                </c:pt>
                <c:pt idx="15016">
                  <c:v>14:22:04</c:v>
                </c:pt>
                <c:pt idx="15017">
                  <c:v>14:22:05</c:v>
                </c:pt>
                <c:pt idx="15018">
                  <c:v>14:22:06</c:v>
                </c:pt>
                <c:pt idx="15019">
                  <c:v>14:22:07</c:v>
                </c:pt>
                <c:pt idx="15020">
                  <c:v>14:22:08</c:v>
                </c:pt>
                <c:pt idx="15021">
                  <c:v>14:22:09</c:v>
                </c:pt>
                <c:pt idx="15022">
                  <c:v>14:22:10</c:v>
                </c:pt>
                <c:pt idx="15023">
                  <c:v>14:22:11</c:v>
                </c:pt>
                <c:pt idx="15024">
                  <c:v>14:22:12</c:v>
                </c:pt>
                <c:pt idx="15025">
                  <c:v>14:22:13</c:v>
                </c:pt>
                <c:pt idx="15026">
                  <c:v>14:22:14</c:v>
                </c:pt>
                <c:pt idx="15027">
                  <c:v>14:22:15</c:v>
                </c:pt>
                <c:pt idx="15028">
                  <c:v>14:22:16</c:v>
                </c:pt>
                <c:pt idx="15029">
                  <c:v>14:22:17</c:v>
                </c:pt>
                <c:pt idx="15030">
                  <c:v>14:22:18</c:v>
                </c:pt>
                <c:pt idx="15031">
                  <c:v>14:22:19</c:v>
                </c:pt>
                <c:pt idx="15032">
                  <c:v>14:22:20</c:v>
                </c:pt>
                <c:pt idx="15033">
                  <c:v>14:22:21</c:v>
                </c:pt>
                <c:pt idx="15034">
                  <c:v>14:22:22</c:v>
                </c:pt>
                <c:pt idx="15035">
                  <c:v>14:22:23</c:v>
                </c:pt>
                <c:pt idx="15036">
                  <c:v>14:22:24</c:v>
                </c:pt>
                <c:pt idx="15037">
                  <c:v>14:22:25</c:v>
                </c:pt>
                <c:pt idx="15038">
                  <c:v>14:22:26</c:v>
                </c:pt>
                <c:pt idx="15039">
                  <c:v>14:22:27</c:v>
                </c:pt>
                <c:pt idx="15040">
                  <c:v>14:22:28</c:v>
                </c:pt>
                <c:pt idx="15041">
                  <c:v>14:22:29</c:v>
                </c:pt>
                <c:pt idx="15042">
                  <c:v>14:22:30</c:v>
                </c:pt>
                <c:pt idx="15043">
                  <c:v>14:22:31</c:v>
                </c:pt>
                <c:pt idx="15044">
                  <c:v>14:22:32</c:v>
                </c:pt>
                <c:pt idx="15045">
                  <c:v>14:22:33</c:v>
                </c:pt>
                <c:pt idx="15046">
                  <c:v>14:22:34</c:v>
                </c:pt>
                <c:pt idx="15047">
                  <c:v>14:22:35</c:v>
                </c:pt>
                <c:pt idx="15048">
                  <c:v>14:22:36</c:v>
                </c:pt>
                <c:pt idx="15049">
                  <c:v>14:22:37</c:v>
                </c:pt>
                <c:pt idx="15050">
                  <c:v>14:22:38</c:v>
                </c:pt>
                <c:pt idx="15051">
                  <c:v>14:22:39</c:v>
                </c:pt>
                <c:pt idx="15052">
                  <c:v>14:22:40</c:v>
                </c:pt>
                <c:pt idx="15053">
                  <c:v>14:22:41</c:v>
                </c:pt>
                <c:pt idx="15054">
                  <c:v>14:22:42</c:v>
                </c:pt>
                <c:pt idx="15055">
                  <c:v>14:22:43</c:v>
                </c:pt>
                <c:pt idx="15056">
                  <c:v>14:22:44</c:v>
                </c:pt>
                <c:pt idx="15057">
                  <c:v>14:22:45</c:v>
                </c:pt>
                <c:pt idx="15058">
                  <c:v>14:22:46</c:v>
                </c:pt>
                <c:pt idx="15059">
                  <c:v>14:22:47</c:v>
                </c:pt>
                <c:pt idx="15060">
                  <c:v>14:22:48</c:v>
                </c:pt>
                <c:pt idx="15061">
                  <c:v>14:22:49</c:v>
                </c:pt>
                <c:pt idx="15062">
                  <c:v>14:22:50</c:v>
                </c:pt>
                <c:pt idx="15063">
                  <c:v>14:22:51</c:v>
                </c:pt>
                <c:pt idx="15064">
                  <c:v>14:22:52</c:v>
                </c:pt>
                <c:pt idx="15065">
                  <c:v>14:22:53</c:v>
                </c:pt>
                <c:pt idx="15066">
                  <c:v>14:22:54</c:v>
                </c:pt>
                <c:pt idx="15067">
                  <c:v>14:22:55</c:v>
                </c:pt>
                <c:pt idx="15068">
                  <c:v>14:22:56</c:v>
                </c:pt>
                <c:pt idx="15069">
                  <c:v>14:22:57</c:v>
                </c:pt>
                <c:pt idx="15070">
                  <c:v>14:22:58</c:v>
                </c:pt>
                <c:pt idx="15071">
                  <c:v>14:22:59</c:v>
                </c:pt>
                <c:pt idx="15072">
                  <c:v>14:23:00</c:v>
                </c:pt>
                <c:pt idx="15073">
                  <c:v>14:23:01</c:v>
                </c:pt>
                <c:pt idx="15074">
                  <c:v>14:23:02</c:v>
                </c:pt>
                <c:pt idx="15075">
                  <c:v>14:23:03</c:v>
                </c:pt>
                <c:pt idx="15076">
                  <c:v>14:23:04</c:v>
                </c:pt>
                <c:pt idx="15077">
                  <c:v>14:23:05</c:v>
                </c:pt>
                <c:pt idx="15078">
                  <c:v>14:23:06</c:v>
                </c:pt>
                <c:pt idx="15079">
                  <c:v>14:23:07</c:v>
                </c:pt>
                <c:pt idx="15080">
                  <c:v>14:23:08</c:v>
                </c:pt>
                <c:pt idx="15081">
                  <c:v>14:23:09</c:v>
                </c:pt>
                <c:pt idx="15082">
                  <c:v>14:23:10</c:v>
                </c:pt>
                <c:pt idx="15083">
                  <c:v>14:23:11</c:v>
                </c:pt>
                <c:pt idx="15084">
                  <c:v>14:23:12</c:v>
                </c:pt>
                <c:pt idx="15085">
                  <c:v>14:23:13</c:v>
                </c:pt>
                <c:pt idx="15086">
                  <c:v>14:23:14</c:v>
                </c:pt>
                <c:pt idx="15087">
                  <c:v>14:23:15</c:v>
                </c:pt>
                <c:pt idx="15088">
                  <c:v>14:23:16</c:v>
                </c:pt>
                <c:pt idx="15089">
                  <c:v>14:23:17</c:v>
                </c:pt>
                <c:pt idx="15090">
                  <c:v>14:23:18</c:v>
                </c:pt>
                <c:pt idx="15091">
                  <c:v>14:23:19</c:v>
                </c:pt>
                <c:pt idx="15092">
                  <c:v>14:23:20</c:v>
                </c:pt>
                <c:pt idx="15093">
                  <c:v>14:23:21</c:v>
                </c:pt>
                <c:pt idx="15094">
                  <c:v>14:23:22</c:v>
                </c:pt>
                <c:pt idx="15095">
                  <c:v>14:23:23</c:v>
                </c:pt>
                <c:pt idx="15096">
                  <c:v>14:23:24</c:v>
                </c:pt>
                <c:pt idx="15097">
                  <c:v>14:23:25</c:v>
                </c:pt>
                <c:pt idx="15098">
                  <c:v>14:23:26</c:v>
                </c:pt>
                <c:pt idx="15099">
                  <c:v>14:23:27</c:v>
                </c:pt>
                <c:pt idx="15100">
                  <c:v>14:23:28</c:v>
                </c:pt>
                <c:pt idx="15101">
                  <c:v>14:23:29</c:v>
                </c:pt>
                <c:pt idx="15102">
                  <c:v>14:23:30</c:v>
                </c:pt>
                <c:pt idx="15103">
                  <c:v>14:23:31</c:v>
                </c:pt>
                <c:pt idx="15104">
                  <c:v>14:23:32</c:v>
                </c:pt>
                <c:pt idx="15105">
                  <c:v>14:23:33</c:v>
                </c:pt>
                <c:pt idx="15106">
                  <c:v>14:23:34</c:v>
                </c:pt>
                <c:pt idx="15107">
                  <c:v>14:23:35</c:v>
                </c:pt>
                <c:pt idx="15108">
                  <c:v>14:23:36</c:v>
                </c:pt>
                <c:pt idx="15109">
                  <c:v>14:23:37</c:v>
                </c:pt>
                <c:pt idx="15110">
                  <c:v>14:23:38</c:v>
                </c:pt>
                <c:pt idx="15111">
                  <c:v>14:23:39</c:v>
                </c:pt>
                <c:pt idx="15112">
                  <c:v>14:23:40</c:v>
                </c:pt>
                <c:pt idx="15113">
                  <c:v>14:23:41</c:v>
                </c:pt>
                <c:pt idx="15114">
                  <c:v>14:23:42</c:v>
                </c:pt>
                <c:pt idx="15115">
                  <c:v>14:23:43</c:v>
                </c:pt>
                <c:pt idx="15116">
                  <c:v>14:23:44</c:v>
                </c:pt>
                <c:pt idx="15117">
                  <c:v>14:23:45</c:v>
                </c:pt>
                <c:pt idx="15118">
                  <c:v>14:23:46</c:v>
                </c:pt>
                <c:pt idx="15119">
                  <c:v>14:23:47</c:v>
                </c:pt>
                <c:pt idx="15120">
                  <c:v>14:23:48</c:v>
                </c:pt>
                <c:pt idx="15121">
                  <c:v>14:23:49</c:v>
                </c:pt>
                <c:pt idx="15122">
                  <c:v>14:23:50</c:v>
                </c:pt>
                <c:pt idx="15123">
                  <c:v>14:23:51</c:v>
                </c:pt>
                <c:pt idx="15124">
                  <c:v>14:23:52</c:v>
                </c:pt>
                <c:pt idx="15125">
                  <c:v>14:23:53</c:v>
                </c:pt>
                <c:pt idx="15126">
                  <c:v>14:23:54</c:v>
                </c:pt>
                <c:pt idx="15127">
                  <c:v>14:23:55</c:v>
                </c:pt>
                <c:pt idx="15128">
                  <c:v>14:23:56</c:v>
                </c:pt>
                <c:pt idx="15129">
                  <c:v>14:23:57</c:v>
                </c:pt>
                <c:pt idx="15130">
                  <c:v>14:23:58</c:v>
                </c:pt>
                <c:pt idx="15131">
                  <c:v>14:23:59</c:v>
                </c:pt>
                <c:pt idx="15132">
                  <c:v>14:24:00</c:v>
                </c:pt>
                <c:pt idx="15133">
                  <c:v>14:24:01</c:v>
                </c:pt>
                <c:pt idx="15134">
                  <c:v>14:24:02</c:v>
                </c:pt>
                <c:pt idx="15135">
                  <c:v>14:24:03</c:v>
                </c:pt>
                <c:pt idx="15136">
                  <c:v>14:24:04</c:v>
                </c:pt>
                <c:pt idx="15137">
                  <c:v>14:24:05</c:v>
                </c:pt>
                <c:pt idx="15138">
                  <c:v>14:24:06</c:v>
                </c:pt>
                <c:pt idx="15139">
                  <c:v>14:24:07</c:v>
                </c:pt>
                <c:pt idx="15140">
                  <c:v>14:24:08</c:v>
                </c:pt>
                <c:pt idx="15141">
                  <c:v>14:24:09</c:v>
                </c:pt>
                <c:pt idx="15142">
                  <c:v>14:24:10</c:v>
                </c:pt>
                <c:pt idx="15143">
                  <c:v>14:24:11</c:v>
                </c:pt>
                <c:pt idx="15144">
                  <c:v>14:24:12</c:v>
                </c:pt>
                <c:pt idx="15145">
                  <c:v>14:24:13</c:v>
                </c:pt>
                <c:pt idx="15146">
                  <c:v>14:24:14</c:v>
                </c:pt>
                <c:pt idx="15147">
                  <c:v>14:24:15</c:v>
                </c:pt>
                <c:pt idx="15148">
                  <c:v>14:24:16</c:v>
                </c:pt>
                <c:pt idx="15149">
                  <c:v>14:24:17</c:v>
                </c:pt>
                <c:pt idx="15150">
                  <c:v>14:24:18</c:v>
                </c:pt>
                <c:pt idx="15151">
                  <c:v>14:24:19</c:v>
                </c:pt>
                <c:pt idx="15152">
                  <c:v>14:24:20</c:v>
                </c:pt>
                <c:pt idx="15153">
                  <c:v>14:24:21</c:v>
                </c:pt>
                <c:pt idx="15154">
                  <c:v>14:24:22</c:v>
                </c:pt>
                <c:pt idx="15155">
                  <c:v>14:24:23</c:v>
                </c:pt>
                <c:pt idx="15156">
                  <c:v>14:24:24</c:v>
                </c:pt>
                <c:pt idx="15157">
                  <c:v>14:24:25</c:v>
                </c:pt>
                <c:pt idx="15158">
                  <c:v>14:24:26</c:v>
                </c:pt>
                <c:pt idx="15159">
                  <c:v>14:24:27</c:v>
                </c:pt>
                <c:pt idx="15160">
                  <c:v>14:24:28</c:v>
                </c:pt>
                <c:pt idx="15161">
                  <c:v>14:24:29</c:v>
                </c:pt>
                <c:pt idx="15162">
                  <c:v>14:24:30</c:v>
                </c:pt>
                <c:pt idx="15163">
                  <c:v>14:24:31</c:v>
                </c:pt>
                <c:pt idx="15164">
                  <c:v>14:24:32</c:v>
                </c:pt>
                <c:pt idx="15165">
                  <c:v>14:24:33</c:v>
                </c:pt>
                <c:pt idx="15166">
                  <c:v>14:24:34</c:v>
                </c:pt>
                <c:pt idx="15167">
                  <c:v>14:24:35</c:v>
                </c:pt>
                <c:pt idx="15168">
                  <c:v>14:24:36</c:v>
                </c:pt>
                <c:pt idx="15169">
                  <c:v>14:24:37</c:v>
                </c:pt>
                <c:pt idx="15170">
                  <c:v>14:24:38</c:v>
                </c:pt>
                <c:pt idx="15171">
                  <c:v>14:24:39</c:v>
                </c:pt>
                <c:pt idx="15172">
                  <c:v>14:24:40</c:v>
                </c:pt>
                <c:pt idx="15173">
                  <c:v>14:24:41</c:v>
                </c:pt>
                <c:pt idx="15174">
                  <c:v>14:24:42</c:v>
                </c:pt>
                <c:pt idx="15175">
                  <c:v>14:24:43</c:v>
                </c:pt>
                <c:pt idx="15176">
                  <c:v>14:24:44</c:v>
                </c:pt>
                <c:pt idx="15177">
                  <c:v>14:24:45</c:v>
                </c:pt>
                <c:pt idx="15178">
                  <c:v>14:24:46</c:v>
                </c:pt>
                <c:pt idx="15179">
                  <c:v>14:24:47</c:v>
                </c:pt>
                <c:pt idx="15180">
                  <c:v>14:24:48</c:v>
                </c:pt>
                <c:pt idx="15181">
                  <c:v>14:24:49</c:v>
                </c:pt>
                <c:pt idx="15182">
                  <c:v>14:24:50</c:v>
                </c:pt>
                <c:pt idx="15183">
                  <c:v>14:24:51</c:v>
                </c:pt>
                <c:pt idx="15184">
                  <c:v>14:24:52</c:v>
                </c:pt>
                <c:pt idx="15185">
                  <c:v>14:24:53</c:v>
                </c:pt>
                <c:pt idx="15186">
                  <c:v>14:24:54</c:v>
                </c:pt>
                <c:pt idx="15187">
                  <c:v>14:24:55</c:v>
                </c:pt>
                <c:pt idx="15188">
                  <c:v>14:24:56</c:v>
                </c:pt>
                <c:pt idx="15189">
                  <c:v>14:24:57</c:v>
                </c:pt>
                <c:pt idx="15190">
                  <c:v>14:24:58</c:v>
                </c:pt>
                <c:pt idx="15191">
                  <c:v>14:24:59</c:v>
                </c:pt>
                <c:pt idx="15192">
                  <c:v>14:25:00</c:v>
                </c:pt>
                <c:pt idx="15193">
                  <c:v>14:25:01</c:v>
                </c:pt>
                <c:pt idx="15194">
                  <c:v>14:25:02</c:v>
                </c:pt>
                <c:pt idx="15195">
                  <c:v>14:25:03</c:v>
                </c:pt>
                <c:pt idx="15196">
                  <c:v>14:25:04</c:v>
                </c:pt>
                <c:pt idx="15197">
                  <c:v>14:25:05</c:v>
                </c:pt>
                <c:pt idx="15198">
                  <c:v>14:25:06</c:v>
                </c:pt>
                <c:pt idx="15199">
                  <c:v>14:25:07</c:v>
                </c:pt>
                <c:pt idx="15200">
                  <c:v>14:25:08</c:v>
                </c:pt>
                <c:pt idx="15201">
                  <c:v>14:25:09</c:v>
                </c:pt>
                <c:pt idx="15202">
                  <c:v>14:25:10</c:v>
                </c:pt>
                <c:pt idx="15203">
                  <c:v>14:25:11</c:v>
                </c:pt>
                <c:pt idx="15204">
                  <c:v>14:25:12</c:v>
                </c:pt>
                <c:pt idx="15205">
                  <c:v>14:25:13</c:v>
                </c:pt>
                <c:pt idx="15206">
                  <c:v>14:25:14</c:v>
                </c:pt>
                <c:pt idx="15207">
                  <c:v>14:25:15</c:v>
                </c:pt>
                <c:pt idx="15208">
                  <c:v>14:25:16</c:v>
                </c:pt>
                <c:pt idx="15209">
                  <c:v>14:25:17</c:v>
                </c:pt>
                <c:pt idx="15210">
                  <c:v>14:25:18</c:v>
                </c:pt>
                <c:pt idx="15211">
                  <c:v>14:25:19</c:v>
                </c:pt>
                <c:pt idx="15212">
                  <c:v>14:25:20</c:v>
                </c:pt>
                <c:pt idx="15213">
                  <c:v>14:25:21</c:v>
                </c:pt>
                <c:pt idx="15214">
                  <c:v>14:25:22</c:v>
                </c:pt>
                <c:pt idx="15215">
                  <c:v>14:25:23</c:v>
                </c:pt>
                <c:pt idx="15216">
                  <c:v>14:25:24</c:v>
                </c:pt>
                <c:pt idx="15217">
                  <c:v>14:25:25</c:v>
                </c:pt>
                <c:pt idx="15218">
                  <c:v>14:25:26</c:v>
                </c:pt>
                <c:pt idx="15219">
                  <c:v>14:25:27</c:v>
                </c:pt>
                <c:pt idx="15220">
                  <c:v>14:25:28</c:v>
                </c:pt>
                <c:pt idx="15221">
                  <c:v>14:25:29</c:v>
                </c:pt>
                <c:pt idx="15222">
                  <c:v>14:25:30</c:v>
                </c:pt>
                <c:pt idx="15223">
                  <c:v>14:25:31</c:v>
                </c:pt>
                <c:pt idx="15224">
                  <c:v>14:25:32</c:v>
                </c:pt>
                <c:pt idx="15225">
                  <c:v>14:25:33</c:v>
                </c:pt>
                <c:pt idx="15226">
                  <c:v>14:25:34</c:v>
                </c:pt>
                <c:pt idx="15227">
                  <c:v>14:25:35</c:v>
                </c:pt>
                <c:pt idx="15228">
                  <c:v>14:25:36</c:v>
                </c:pt>
                <c:pt idx="15229">
                  <c:v>14:25:37</c:v>
                </c:pt>
                <c:pt idx="15230">
                  <c:v>14:25:38</c:v>
                </c:pt>
                <c:pt idx="15231">
                  <c:v>14:25:39</c:v>
                </c:pt>
                <c:pt idx="15232">
                  <c:v>14:25:40</c:v>
                </c:pt>
                <c:pt idx="15233">
                  <c:v>14:25:41</c:v>
                </c:pt>
                <c:pt idx="15234">
                  <c:v>14:25:42</c:v>
                </c:pt>
                <c:pt idx="15235">
                  <c:v>14:25:43</c:v>
                </c:pt>
                <c:pt idx="15236">
                  <c:v>14:25:44</c:v>
                </c:pt>
                <c:pt idx="15237">
                  <c:v>14:25:45</c:v>
                </c:pt>
                <c:pt idx="15238">
                  <c:v>14:25:46</c:v>
                </c:pt>
                <c:pt idx="15239">
                  <c:v>14:25:47</c:v>
                </c:pt>
                <c:pt idx="15240">
                  <c:v>14:25:48</c:v>
                </c:pt>
                <c:pt idx="15241">
                  <c:v>14:25:49</c:v>
                </c:pt>
                <c:pt idx="15242">
                  <c:v>14:25:50</c:v>
                </c:pt>
                <c:pt idx="15243">
                  <c:v>14:25:51</c:v>
                </c:pt>
                <c:pt idx="15244">
                  <c:v>14:25:52</c:v>
                </c:pt>
                <c:pt idx="15245">
                  <c:v>14:25:53</c:v>
                </c:pt>
                <c:pt idx="15246">
                  <c:v>14:25:54</c:v>
                </c:pt>
                <c:pt idx="15247">
                  <c:v>14:25:55</c:v>
                </c:pt>
                <c:pt idx="15248">
                  <c:v>14:25:56</c:v>
                </c:pt>
                <c:pt idx="15249">
                  <c:v>14:25:57</c:v>
                </c:pt>
                <c:pt idx="15250">
                  <c:v>14:25:58</c:v>
                </c:pt>
                <c:pt idx="15251">
                  <c:v>14:25:59</c:v>
                </c:pt>
                <c:pt idx="15252">
                  <c:v>14:26:00</c:v>
                </c:pt>
                <c:pt idx="15253">
                  <c:v>14:26:01</c:v>
                </c:pt>
                <c:pt idx="15254">
                  <c:v>14:26:02</c:v>
                </c:pt>
                <c:pt idx="15255">
                  <c:v>14:26:03</c:v>
                </c:pt>
                <c:pt idx="15256">
                  <c:v>14:26:04</c:v>
                </c:pt>
                <c:pt idx="15257">
                  <c:v>14:26:05</c:v>
                </c:pt>
                <c:pt idx="15258">
                  <c:v>14:26:06</c:v>
                </c:pt>
                <c:pt idx="15259">
                  <c:v>14:26:07</c:v>
                </c:pt>
                <c:pt idx="15260">
                  <c:v>14:26:08</c:v>
                </c:pt>
                <c:pt idx="15261">
                  <c:v>14:26:09</c:v>
                </c:pt>
                <c:pt idx="15262">
                  <c:v>14:26:10</c:v>
                </c:pt>
                <c:pt idx="15263">
                  <c:v>14:26:11</c:v>
                </c:pt>
                <c:pt idx="15264">
                  <c:v>14:26:12</c:v>
                </c:pt>
                <c:pt idx="15265">
                  <c:v>14:26:13</c:v>
                </c:pt>
                <c:pt idx="15266">
                  <c:v>14:26:14</c:v>
                </c:pt>
                <c:pt idx="15267">
                  <c:v>14:26:15</c:v>
                </c:pt>
                <c:pt idx="15268">
                  <c:v>14:26:16</c:v>
                </c:pt>
                <c:pt idx="15269">
                  <c:v>14:26:17</c:v>
                </c:pt>
                <c:pt idx="15270">
                  <c:v>14:26:18</c:v>
                </c:pt>
                <c:pt idx="15271">
                  <c:v>14:26:19</c:v>
                </c:pt>
                <c:pt idx="15272">
                  <c:v>14:26:20</c:v>
                </c:pt>
                <c:pt idx="15273">
                  <c:v>14:26:21</c:v>
                </c:pt>
                <c:pt idx="15274">
                  <c:v>14:26:22</c:v>
                </c:pt>
                <c:pt idx="15275">
                  <c:v>14:26:23</c:v>
                </c:pt>
                <c:pt idx="15276">
                  <c:v>14:26:24</c:v>
                </c:pt>
                <c:pt idx="15277">
                  <c:v>14:26:25</c:v>
                </c:pt>
                <c:pt idx="15278">
                  <c:v>14:26:26</c:v>
                </c:pt>
                <c:pt idx="15279">
                  <c:v>14:26:27</c:v>
                </c:pt>
                <c:pt idx="15280">
                  <c:v>14:26:28</c:v>
                </c:pt>
                <c:pt idx="15281">
                  <c:v>14:26:29</c:v>
                </c:pt>
                <c:pt idx="15282">
                  <c:v>14:26:30</c:v>
                </c:pt>
                <c:pt idx="15283">
                  <c:v>14:26:31</c:v>
                </c:pt>
                <c:pt idx="15284">
                  <c:v>14:26:32</c:v>
                </c:pt>
                <c:pt idx="15285">
                  <c:v>14:26:33</c:v>
                </c:pt>
                <c:pt idx="15286">
                  <c:v>14:26:34</c:v>
                </c:pt>
                <c:pt idx="15287">
                  <c:v>14:26:35</c:v>
                </c:pt>
                <c:pt idx="15288">
                  <c:v>14:26:36</c:v>
                </c:pt>
                <c:pt idx="15289">
                  <c:v>14:26:37</c:v>
                </c:pt>
                <c:pt idx="15290">
                  <c:v>14:26:38</c:v>
                </c:pt>
                <c:pt idx="15291">
                  <c:v>14:26:39</c:v>
                </c:pt>
                <c:pt idx="15292">
                  <c:v>14:26:40</c:v>
                </c:pt>
                <c:pt idx="15293">
                  <c:v>14:26:41</c:v>
                </c:pt>
                <c:pt idx="15294">
                  <c:v>14:26:42</c:v>
                </c:pt>
                <c:pt idx="15295">
                  <c:v>14:26:43</c:v>
                </c:pt>
                <c:pt idx="15296">
                  <c:v>14:26:44</c:v>
                </c:pt>
                <c:pt idx="15297">
                  <c:v>14:26:45</c:v>
                </c:pt>
                <c:pt idx="15298">
                  <c:v>14:26:46</c:v>
                </c:pt>
                <c:pt idx="15299">
                  <c:v>14:26:47</c:v>
                </c:pt>
                <c:pt idx="15300">
                  <c:v>14:26:48</c:v>
                </c:pt>
                <c:pt idx="15301">
                  <c:v>14:26:49</c:v>
                </c:pt>
                <c:pt idx="15302">
                  <c:v>14:26:50</c:v>
                </c:pt>
                <c:pt idx="15303">
                  <c:v>14:26:51</c:v>
                </c:pt>
                <c:pt idx="15304">
                  <c:v>14:26:52</c:v>
                </c:pt>
                <c:pt idx="15305">
                  <c:v>14:26:53</c:v>
                </c:pt>
                <c:pt idx="15306">
                  <c:v>14:26:54</c:v>
                </c:pt>
                <c:pt idx="15307">
                  <c:v>14:26:55</c:v>
                </c:pt>
                <c:pt idx="15308">
                  <c:v>14:26:56</c:v>
                </c:pt>
                <c:pt idx="15309">
                  <c:v>14:26:57</c:v>
                </c:pt>
                <c:pt idx="15310">
                  <c:v>14:26:58</c:v>
                </c:pt>
                <c:pt idx="15311">
                  <c:v>14:26:59</c:v>
                </c:pt>
                <c:pt idx="15312">
                  <c:v>14:27:00</c:v>
                </c:pt>
                <c:pt idx="15313">
                  <c:v>14:27:01</c:v>
                </c:pt>
                <c:pt idx="15314">
                  <c:v>14:27:02</c:v>
                </c:pt>
                <c:pt idx="15315">
                  <c:v>14:27:03</c:v>
                </c:pt>
                <c:pt idx="15316">
                  <c:v>14:27:04</c:v>
                </c:pt>
                <c:pt idx="15317">
                  <c:v>14:27:05</c:v>
                </c:pt>
                <c:pt idx="15318">
                  <c:v>14:27:06</c:v>
                </c:pt>
                <c:pt idx="15319">
                  <c:v>14:27:07</c:v>
                </c:pt>
                <c:pt idx="15320">
                  <c:v>14:27:08</c:v>
                </c:pt>
                <c:pt idx="15321">
                  <c:v>14:27:09</c:v>
                </c:pt>
                <c:pt idx="15322">
                  <c:v>14:27:10</c:v>
                </c:pt>
                <c:pt idx="15323">
                  <c:v>14:27:11</c:v>
                </c:pt>
                <c:pt idx="15324">
                  <c:v>14:27:12</c:v>
                </c:pt>
                <c:pt idx="15325">
                  <c:v>14:27:13</c:v>
                </c:pt>
                <c:pt idx="15326">
                  <c:v>14:27:14</c:v>
                </c:pt>
                <c:pt idx="15327">
                  <c:v>14:27:15</c:v>
                </c:pt>
                <c:pt idx="15328">
                  <c:v>14:27:16</c:v>
                </c:pt>
                <c:pt idx="15329">
                  <c:v>14:27:17</c:v>
                </c:pt>
                <c:pt idx="15330">
                  <c:v>14:27:18</c:v>
                </c:pt>
                <c:pt idx="15331">
                  <c:v>14:27:19</c:v>
                </c:pt>
                <c:pt idx="15332">
                  <c:v>14:27:20</c:v>
                </c:pt>
                <c:pt idx="15333">
                  <c:v>14:27:21</c:v>
                </c:pt>
                <c:pt idx="15334">
                  <c:v>14:27:22</c:v>
                </c:pt>
                <c:pt idx="15335">
                  <c:v>14:27:23</c:v>
                </c:pt>
                <c:pt idx="15336">
                  <c:v>14:27:24</c:v>
                </c:pt>
                <c:pt idx="15337">
                  <c:v>14:27:25</c:v>
                </c:pt>
                <c:pt idx="15338">
                  <c:v>14:27:26</c:v>
                </c:pt>
                <c:pt idx="15339">
                  <c:v>14:27:27</c:v>
                </c:pt>
                <c:pt idx="15340">
                  <c:v>14:27:28</c:v>
                </c:pt>
                <c:pt idx="15341">
                  <c:v>14:27:29</c:v>
                </c:pt>
                <c:pt idx="15342">
                  <c:v>14:27:30</c:v>
                </c:pt>
                <c:pt idx="15343">
                  <c:v>14:27:31</c:v>
                </c:pt>
                <c:pt idx="15344">
                  <c:v>14:27:32</c:v>
                </c:pt>
                <c:pt idx="15345">
                  <c:v>14:27:33</c:v>
                </c:pt>
                <c:pt idx="15346">
                  <c:v>14:27:34</c:v>
                </c:pt>
                <c:pt idx="15347">
                  <c:v>14:27:35</c:v>
                </c:pt>
                <c:pt idx="15348">
                  <c:v>14:27:36</c:v>
                </c:pt>
                <c:pt idx="15349">
                  <c:v>14:27:37</c:v>
                </c:pt>
                <c:pt idx="15350">
                  <c:v>14:27:38</c:v>
                </c:pt>
                <c:pt idx="15351">
                  <c:v>14:27:39</c:v>
                </c:pt>
                <c:pt idx="15352">
                  <c:v>14:27:40</c:v>
                </c:pt>
                <c:pt idx="15353">
                  <c:v>14:27:41</c:v>
                </c:pt>
                <c:pt idx="15354">
                  <c:v>14:27:42</c:v>
                </c:pt>
                <c:pt idx="15355">
                  <c:v>14:27:43</c:v>
                </c:pt>
                <c:pt idx="15356">
                  <c:v>14:27:44</c:v>
                </c:pt>
                <c:pt idx="15357">
                  <c:v>14:27:45</c:v>
                </c:pt>
                <c:pt idx="15358">
                  <c:v>14:27:46</c:v>
                </c:pt>
                <c:pt idx="15359">
                  <c:v>14:27:47</c:v>
                </c:pt>
                <c:pt idx="15360">
                  <c:v>14:27:48</c:v>
                </c:pt>
                <c:pt idx="15361">
                  <c:v>14:27:49</c:v>
                </c:pt>
                <c:pt idx="15362">
                  <c:v>14:27:50</c:v>
                </c:pt>
                <c:pt idx="15363">
                  <c:v>14:27:51</c:v>
                </c:pt>
                <c:pt idx="15364">
                  <c:v>14:27:52</c:v>
                </c:pt>
                <c:pt idx="15365">
                  <c:v>14:27:53</c:v>
                </c:pt>
                <c:pt idx="15366">
                  <c:v>14:27:54</c:v>
                </c:pt>
                <c:pt idx="15367">
                  <c:v>14:27:55</c:v>
                </c:pt>
                <c:pt idx="15368">
                  <c:v>14:27:56</c:v>
                </c:pt>
                <c:pt idx="15369">
                  <c:v>14:27:57</c:v>
                </c:pt>
                <c:pt idx="15370">
                  <c:v>14:27:58</c:v>
                </c:pt>
                <c:pt idx="15371">
                  <c:v>14:27:59</c:v>
                </c:pt>
                <c:pt idx="15372">
                  <c:v>14:28:00</c:v>
                </c:pt>
                <c:pt idx="15373">
                  <c:v>14:28:01</c:v>
                </c:pt>
                <c:pt idx="15374">
                  <c:v>14:28:02</c:v>
                </c:pt>
                <c:pt idx="15375">
                  <c:v>14:28:03</c:v>
                </c:pt>
                <c:pt idx="15376">
                  <c:v>14:28:04</c:v>
                </c:pt>
                <c:pt idx="15377">
                  <c:v>14:28:05</c:v>
                </c:pt>
                <c:pt idx="15378">
                  <c:v>14:28:06</c:v>
                </c:pt>
                <c:pt idx="15379">
                  <c:v>14:28:07</c:v>
                </c:pt>
                <c:pt idx="15380">
                  <c:v>14:28:08</c:v>
                </c:pt>
                <c:pt idx="15381">
                  <c:v>14:28:09</c:v>
                </c:pt>
                <c:pt idx="15382">
                  <c:v>14:28:10</c:v>
                </c:pt>
                <c:pt idx="15383">
                  <c:v>14:28:11</c:v>
                </c:pt>
                <c:pt idx="15384">
                  <c:v>14:28:12</c:v>
                </c:pt>
                <c:pt idx="15385">
                  <c:v>14:28:13</c:v>
                </c:pt>
                <c:pt idx="15386">
                  <c:v>14:28:14</c:v>
                </c:pt>
                <c:pt idx="15387">
                  <c:v>14:28:15</c:v>
                </c:pt>
                <c:pt idx="15388">
                  <c:v>14:28:16</c:v>
                </c:pt>
                <c:pt idx="15389">
                  <c:v>14:28:17</c:v>
                </c:pt>
                <c:pt idx="15390">
                  <c:v>14:28:18</c:v>
                </c:pt>
                <c:pt idx="15391">
                  <c:v>14:28:19</c:v>
                </c:pt>
                <c:pt idx="15392">
                  <c:v>14:28:20</c:v>
                </c:pt>
                <c:pt idx="15393">
                  <c:v>14:28:21</c:v>
                </c:pt>
                <c:pt idx="15394">
                  <c:v>14:28:22</c:v>
                </c:pt>
                <c:pt idx="15395">
                  <c:v>14:28:23</c:v>
                </c:pt>
                <c:pt idx="15396">
                  <c:v>14:28:24</c:v>
                </c:pt>
                <c:pt idx="15397">
                  <c:v>14:28:25</c:v>
                </c:pt>
                <c:pt idx="15398">
                  <c:v>14:28:26</c:v>
                </c:pt>
                <c:pt idx="15399">
                  <c:v>14:28:27</c:v>
                </c:pt>
                <c:pt idx="15400">
                  <c:v>14:28:28</c:v>
                </c:pt>
                <c:pt idx="15401">
                  <c:v>14:28:29</c:v>
                </c:pt>
                <c:pt idx="15402">
                  <c:v>14:28:30</c:v>
                </c:pt>
                <c:pt idx="15403">
                  <c:v>14:28:31</c:v>
                </c:pt>
                <c:pt idx="15404">
                  <c:v>14:28:32</c:v>
                </c:pt>
                <c:pt idx="15405">
                  <c:v>14:28:33</c:v>
                </c:pt>
                <c:pt idx="15406">
                  <c:v>14:28:34</c:v>
                </c:pt>
                <c:pt idx="15407">
                  <c:v>14:28:35</c:v>
                </c:pt>
                <c:pt idx="15408">
                  <c:v>14:28:36</c:v>
                </c:pt>
                <c:pt idx="15409">
                  <c:v>14:28:37</c:v>
                </c:pt>
                <c:pt idx="15410">
                  <c:v>14:28:38</c:v>
                </c:pt>
                <c:pt idx="15411">
                  <c:v>14:28:39</c:v>
                </c:pt>
                <c:pt idx="15412">
                  <c:v>14:28:40</c:v>
                </c:pt>
                <c:pt idx="15413">
                  <c:v>14:28:41</c:v>
                </c:pt>
                <c:pt idx="15414">
                  <c:v>14:28:42</c:v>
                </c:pt>
                <c:pt idx="15415">
                  <c:v>14:28:43</c:v>
                </c:pt>
                <c:pt idx="15416">
                  <c:v>14:28:44</c:v>
                </c:pt>
                <c:pt idx="15417">
                  <c:v>14:28:45</c:v>
                </c:pt>
                <c:pt idx="15418">
                  <c:v>14:28:46</c:v>
                </c:pt>
                <c:pt idx="15419">
                  <c:v>14:28:47</c:v>
                </c:pt>
                <c:pt idx="15420">
                  <c:v>14:28:48</c:v>
                </c:pt>
                <c:pt idx="15421">
                  <c:v>14:28:49</c:v>
                </c:pt>
                <c:pt idx="15422">
                  <c:v>14:28:50</c:v>
                </c:pt>
                <c:pt idx="15423">
                  <c:v>14:28:51</c:v>
                </c:pt>
                <c:pt idx="15424">
                  <c:v>14:28:52</c:v>
                </c:pt>
                <c:pt idx="15425">
                  <c:v>14:28:53</c:v>
                </c:pt>
                <c:pt idx="15426">
                  <c:v>14:28:54</c:v>
                </c:pt>
                <c:pt idx="15427">
                  <c:v>14:28:55</c:v>
                </c:pt>
                <c:pt idx="15428">
                  <c:v>14:28:56</c:v>
                </c:pt>
                <c:pt idx="15429">
                  <c:v>14:28:57</c:v>
                </c:pt>
                <c:pt idx="15430">
                  <c:v>14:28:58</c:v>
                </c:pt>
                <c:pt idx="15431">
                  <c:v>14:28:59</c:v>
                </c:pt>
                <c:pt idx="15432">
                  <c:v>14:29:00</c:v>
                </c:pt>
                <c:pt idx="15433">
                  <c:v>14:29:01</c:v>
                </c:pt>
                <c:pt idx="15434">
                  <c:v>14:29:02</c:v>
                </c:pt>
                <c:pt idx="15435">
                  <c:v>14:29:03</c:v>
                </c:pt>
                <c:pt idx="15436">
                  <c:v>14:29:04</c:v>
                </c:pt>
                <c:pt idx="15437">
                  <c:v>14:29:05</c:v>
                </c:pt>
                <c:pt idx="15438">
                  <c:v>14:29:06</c:v>
                </c:pt>
                <c:pt idx="15439">
                  <c:v>14:29:07</c:v>
                </c:pt>
                <c:pt idx="15440">
                  <c:v>14:29:08</c:v>
                </c:pt>
                <c:pt idx="15441">
                  <c:v>14:29:09</c:v>
                </c:pt>
                <c:pt idx="15442">
                  <c:v>14:29:10</c:v>
                </c:pt>
                <c:pt idx="15443">
                  <c:v>14:29:11</c:v>
                </c:pt>
                <c:pt idx="15444">
                  <c:v>14:29:12</c:v>
                </c:pt>
                <c:pt idx="15445">
                  <c:v>14:29:13</c:v>
                </c:pt>
                <c:pt idx="15446">
                  <c:v>14:29:14</c:v>
                </c:pt>
                <c:pt idx="15447">
                  <c:v>14:29:15</c:v>
                </c:pt>
                <c:pt idx="15448">
                  <c:v>14:29:16</c:v>
                </c:pt>
                <c:pt idx="15449">
                  <c:v>14:29:17</c:v>
                </c:pt>
                <c:pt idx="15450">
                  <c:v>14:29:18</c:v>
                </c:pt>
                <c:pt idx="15451">
                  <c:v>14:29:19</c:v>
                </c:pt>
                <c:pt idx="15452">
                  <c:v>14:29:20</c:v>
                </c:pt>
                <c:pt idx="15453">
                  <c:v>14:29:21</c:v>
                </c:pt>
                <c:pt idx="15454">
                  <c:v>14:29:22</c:v>
                </c:pt>
                <c:pt idx="15455">
                  <c:v>14:29:23</c:v>
                </c:pt>
                <c:pt idx="15456">
                  <c:v>14:29:24</c:v>
                </c:pt>
                <c:pt idx="15457">
                  <c:v>14:29:25</c:v>
                </c:pt>
                <c:pt idx="15458">
                  <c:v>14:29:26</c:v>
                </c:pt>
                <c:pt idx="15459">
                  <c:v>14:29:27</c:v>
                </c:pt>
                <c:pt idx="15460">
                  <c:v>14:29:28</c:v>
                </c:pt>
                <c:pt idx="15461">
                  <c:v>14:29:29</c:v>
                </c:pt>
                <c:pt idx="15462">
                  <c:v>14:29:30</c:v>
                </c:pt>
                <c:pt idx="15463">
                  <c:v>14:29:31</c:v>
                </c:pt>
                <c:pt idx="15464">
                  <c:v>14:29:32</c:v>
                </c:pt>
                <c:pt idx="15465">
                  <c:v>14:29:33</c:v>
                </c:pt>
                <c:pt idx="15466">
                  <c:v>14:29:34</c:v>
                </c:pt>
                <c:pt idx="15467">
                  <c:v>14:29:35</c:v>
                </c:pt>
                <c:pt idx="15468">
                  <c:v>14:29:36</c:v>
                </c:pt>
                <c:pt idx="15469">
                  <c:v>14:29:37</c:v>
                </c:pt>
                <c:pt idx="15470">
                  <c:v>14:29:38</c:v>
                </c:pt>
                <c:pt idx="15471">
                  <c:v>14:29:39</c:v>
                </c:pt>
                <c:pt idx="15472">
                  <c:v>14:29:40</c:v>
                </c:pt>
                <c:pt idx="15473">
                  <c:v>14:29:41</c:v>
                </c:pt>
                <c:pt idx="15474">
                  <c:v>14:29:42</c:v>
                </c:pt>
                <c:pt idx="15475">
                  <c:v>14:29:43</c:v>
                </c:pt>
                <c:pt idx="15476">
                  <c:v>14:29:44</c:v>
                </c:pt>
                <c:pt idx="15477">
                  <c:v>14:29:45</c:v>
                </c:pt>
                <c:pt idx="15478">
                  <c:v>14:29:46</c:v>
                </c:pt>
                <c:pt idx="15479">
                  <c:v>14:29:47</c:v>
                </c:pt>
                <c:pt idx="15480">
                  <c:v>14:29:48</c:v>
                </c:pt>
                <c:pt idx="15481">
                  <c:v>14:29:49</c:v>
                </c:pt>
                <c:pt idx="15482">
                  <c:v>14:29:50</c:v>
                </c:pt>
                <c:pt idx="15483">
                  <c:v>14:29:51</c:v>
                </c:pt>
                <c:pt idx="15484">
                  <c:v>14:29:52</c:v>
                </c:pt>
                <c:pt idx="15485">
                  <c:v>14:29:53</c:v>
                </c:pt>
                <c:pt idx="15486">
                  <c:v>14:29:54</c:v>
                </c:pt>
                <c:pt idx="15487">
                  <c:v>14:29:55</c:v>
                </c:pt>
                <c:pt idx="15488">
                  <c:v>14:29:56</c:v>
                </c:pt>
                <c:pt idx="15489">
                  <c:v>14:29:57</c:v>
                </c:pt>
                <c:pt idx="15490">
                  <c:v>14:29:58</c:v>
                </c:pt>
                <c:pt idx="15491">
                  <c:v>14:29:59</c:v>
                </c:pt>
                <c:pt idx="15492">
                  <c:v>14:30:00</c:v>
                </c:pt>
                <c:pt idx="15493">
                  <c:v>14:30:01</c:v>
                </c:pt>
                <c:pt idx="15494">
                  <c:v>14:30:02</c:v>
                </c:pt>
                <c:pt idx="15495">
                  <c:v>14:30:03</c:v>
                </c:pt>
                <c:pt idx="15496">
                  <c:v>14:30:04</c:v>
                </c:pt>
                <c:pt idx="15497">
                  <c:v>14:30:05</c:v>
                </c:pt>
                <c:pt idx="15498">
                  <c:v>14:30:06</c:v>
                </c:pt>
                <c:pt idx="15499">
                  <c:v>14:30:07</c:v>
                </c:pt>
                <c:pt idx="15500">
                  <c:v>14:30:08</c:v>
                </c:pt>
                <c:pt idx="15501">
                  <c:v>14:30:09</c:v>
                </c:pt>
                <c:pt idx="15502">
                  <c:v>14:30:10</c:v>
                </c:pt>
                <c:pt idx="15503">
                  <c:v>14:30:11</c:v>
                </c:pt>
                <c:pt idx="15504">
                  <c:v>14:30:12</c:v>
                </c:pt>
                <c:pt idx="15505">
                  <c:v>14:30:13</c:v>
                </c:pt>
                <c:pt idx="15506">
                  <c:v>14:30:14</c:v>
                </c:pt>
                <c:pt idx="15507">
                  <c:v>14:30:15</c:v>
                </c:pt>
                <c:pt idx="15508">
                  <c:v>14:30:16</c:v>
                </c:pt>
                <c:pt idx="15509">
                  <c:v>14:30:17</c:v>
                </c:pt>
                <c:pt idx="15510">
                  <c:v>14:30:18</c:v>
                </c:pt>
                <c:pt idx="15511">
                  <c:v>14:30:19</c:v>
                </c:pt>
                <c:pt idx="15512">
                  <c:v>14:30:20</c:v>
                </c:pt>
                <c:pt idx="15513">
                  <c:v>14:30:21</c:v>
                </c:pt>
                <c:pt idx="15514">
                  <c:v>14:30:22</c:v>
                </c:pt>
                <c:pt idx="15515">
                  <c:v>14:30:23</c:v>
                </c:pt>
                <c:pt idx="15516">
                  <c:v>14:30:24</c:v>
                </c:pt>
                <c:pt idx="15517">
                  <c:v>14:30:25</c:v>
                </c:pt>
                <c:pt idx="15518">
                  <c:v>14:30:26</c:v>
                </c:pt>
                <c:pt idx="15519">
                  <c:v>14:30:27</c:v>
                </c:pt>
                <c:pt idx="15520">
                  <c:v>14:30:28</c:v>
                </c:pt>
                <c:pt idx="15521">
                  <c:v>14:30:29</c:v>
                </c:pt>
                <c:pt idx="15522">
                  <c:v>14:30:30</c:v>
                </c:pt>
                <c:pt idx="15523">
                  <c:v>14:30:31</c:v>
                </c:pt>
                <c:pt idx="15524">
                  <c:v>14:30:32</c:v>
                </c:pt>
                <c:pt idx="15525">
                  <c:v>14:30:33</c:v>
                </c:pt>
                <c:pt idx="15526">
                  <c:v>14:30:34</c:v>
                </c:pt>
                <c:pt idx="15527">
                  <c:v>14:30:35</c:v>
                </c:pt>
                <c:pt idx="15528">
                  <c:v>14:30:36</c:v>
                </c:pt>
                <c:pt idx="15529">
                  <c:v>14:30:37</c:v>
                </c:pt>
                <c:pt idx="15530">
                  <c:v>14:30:38</c:v>
                </c:pt>
                <c:pt idx="15531">
                  <c:v>14:30:39</c:v>
                </c:pt>
                <c:pt idx="15532">
                  <c:v>14:30:40</c:v>
                </c:pt>
                <c:pt idx="15533">
                  <c:v>14:30:41</c:v>
                </c:pt>
                <c:pt idx="15534">
                  <c:v>14:30:42</c:v>
                </c:pt>
                <c:pt idx="15535">
                  <c:v>14:30:43</c:v>
                </c:pt>
                <c:pt idx="15536">
                  <c:v>14:30:44</c:v>
                </c:pt>
                <c:pt idx="15537">
                  <c:v>14:30:45</c:v>
                </c:pt>
                <c:pt idx="15538">
                  <c:v>14:30:46</c:v>
                </c:pt>
                <c:pt idx="15539">
                  <c:v>14:30:47</c:v>
                </c:pt>
                <c:pt idx="15540">
                  <c:v>14:30:48</c:v>
                </c:pt>
                <c:pt idx="15541">
                  <c:v>14:30:49</c:v>
                </c:pt>
                <c:pt idx="15542">
                  <c:v>14:30:50</c:v>
                </c:pt>
                <c:pt idx="15543">
                  <c:v>14:30:51</c:v>
                </c:pt>
                <c:pt idx="15544">
                  <c:v>14:30:52</c:v>
                </c:pt>
                <c:pt idx="15545">
                  <c:v>14:30:53</c:v>
                </c:pt>
                <c:pt idx="15546">
                  <c:v>14:30:54</c:v>
                </c:pt>
                <c:pt idx="15547">
                  <c:v>14:30:55</c:v>
                </c:pt>
                <c:pt idx="15548">
                  <c:v>14:30:56</c:v>
                </c:pt>
                <c:pt idx="15549">
                  <c:v>14:30:57</c:v>
                </c:pt>
                <c:pt idx="15550">
                  <c:v>14:30:58</c:v>
                </c:pt>
                <c:pt idx="15551">
                  <c:v>14:30:59</c:v>
                </c:pt>
                <c:pt idx="15552">
                  <c:v>14:31:00</c:v>
                </c:pt>
                <c:pt idx="15553">
                  <c:v>14:31:01</c:v>
                </c:pt>
                <c:pt idx="15554">
                  <c:v>14:31:02</c:v>
                </c:pt>
                <c:pt idx="15555">
                  <c:v>14:31:03</c:v>
                </c:pt>
                <c:pt idx="15556">
                  <c:v>14:31:04</c:v>
                </c:pt>
                <c:pt idx="15557">
                  <c:v>14:31:05</c:v>
                </c:pt>
                <c:pt idx="15558">
                  <c:v>14:31:06</c:v>
                </c:pt>
                <c:pt idx="15559">
                  <c:v>14:31:07</c:v>
                </c:pt>
                <c:pt idx="15560">
                  <c:v>14:31:08</c:v>
                </c:pt>
                <c:pt idx="15561">
                  <c:v>14:31:09</c:v>
                </c:pt>
                <c:pt idx="15562">
                  <c:v>14:31:10</c:v>
                </c:pt>
                <c:pt idx="15563">
                  <c:v>14:31:11</c:v>
                </c:pt>
                <c:pt idx="15564">
                  <c:v>14:31:12</c:v>
                </c:pt>
                <c:pt idx="15565">
                  <c:v>14:31:13</c:v>
                </c:pt>
                <c:pt idx="15566">
                  <c:v>14:31:14</c:v>
                </c:pt>
                <c:pt idx="15567">
                  <c:v>14:31:15</c:v>
                </c:pt>
                <c:pt idx="15568">
                  <c:v>14:31:16</c:v>
                </c:pt>
                <c:pt idx="15569">
                  <c:v>14:31:17</c:v>
                </c:pt>
                <c:pt idx="15570">
                  <c:v>14:31:18</c:v>
                </c:pt>
                <c:pt idx="15571">
                  <c:v>14:31:19</c:v>
                </c:pt>
                <c:pt idx="15572">
                  <c:v>14:31:20</c:v>
                </c:pt>
                <c:pt idx="15573">
                  <c:v>14:31:21</c:v>
                </c:pt>
                <c:pt idx="15574">
                  <c:v>14:31:22</c:v>
                </c:pt>
                <c:pt idx="15575">
                  <c:v>14:31:23</c:v>
                </c:pt>
                <c:pt idx="15576">
                  <c:v>14:31:24</c:v>
                </c:pt>
                <c:pt idx="15577">
                  <c:v>14:31:25</c:v>
                </c:pt>
                <c:pt idx="15578">
                  <c:v>14:31:26</c:v>
                </c:pt>
                <c:pt idx="15579">
                  <c:v>14:31:27</c:v>
                </c:pt>
                <c:pt idx="15580">
                  <c:v>14:31:28</c:v>
                </c:pt>
                <c:pt idx="15581">
                  <c:v>14:31:29</c:v>
                </c:pt>
                <c:pt idx="15582">
                  <c:v>14:31:30</c:v>
                </c:pt>
                <c:pt idx="15583">
                  <c:v>14:31:31</c:v>
                </c:pt>
                <c:pt idx="15584">
                  <c:v>14:31:32</c:v>
                </c:pt>
                <c:pt idx="15585">
                  <c:v>14:31:33</c:v>
                </c:pt>
                <c:pt idx="15586">
                  <c:v>14:31:34</c:v>
                </c:pt>
                <c:pt idx="15587">
                  <c:v>14:31:35</c:v>
                </c:pt>
                <c:pt idx="15588">
                  <c:v>14:31:36</c:v>
                </c:pt>
                <c:pt idx="15589">
                  <c:v>14:31:37</c:v>
                </c:pt>
                <c:pt idx="15590">
                  <c:v>14:31:38</c:v>
                </c:pt>
                <c:pt idx="15591">
                  <c:v>14:31:39</c:v>
                </c:pt>
                <c:pt idx="15592">
                  <c:v>14:31:40</c:v>
                </c:pt>
                <c:pt idx="15593">
                  <c:v>14:31:41</c:v>
                </c:pt>
                <c:pt idx="15594">
                  <c:v>14:31:42</c:v>
                </c:pt>
                <c:pt idx="15595">
                  <c:v>14:31:43</c:v>
                </c:pt>
                <c:pt idx="15596">
                  <c:v>14:31:44</c:v>
                </c:pt>
                <c:pt idx="15597">
                  <c:v>14:31:45</c:v>
                </c:pt>
                <c:pt idx="15598">
                  <c:v>14:31:46</c:v>
                </c:pt>
                <c:pt idx="15599">
                  <c:v>14:31:47</c:v>
                </c:pt>
                <c:pt idx="15600">
                  <c:v>14:31:48</c:v>
                </c:pt>
                <c:pt idx="15601">
                  <c:v>14:31:49</c:v>
                </c:pt>
                <c:pt idx="15602">
                  <c:v>14:31:50</c:v>
                </c:pt>
                <c:pt idx="15603">
                  <c:v>14:31:51</c:v>
                </c:pt>
                <c:pt idx="15604">
                  <c:v>14:31:52</c:v>
                </c:pt>
                <c:pt idx="15605">
                  <c:v>14:31:53</c:v>
                </c:pt>
                <c:pt idx="15606">
                  <c:v>14:31:54</c:v>
                </c:pt>
                <c:pt idx="15607">
                  <c:v>14:31:55</c:v>
                </c:pt>
                <c:pt idx="15608">
                  <c:v>14:31:56</c:v>
                </c:pt>
                <c:pt idx="15609">
                  <c:v>14:31:57</c:v>
                </c:pt>
                <c:pt idx="15610">
                  <c:v>14:31:58</c:v>
                </c:pt>
                <c:pt idx="15611">
                  <c:v>14:31:59</c:v>
                </c:pt>
                <c:pt idx="15612">
                  <c:v>14:32:00</c:v>
                </c:pt>
                <c:pt idx="15613">
                  <c:v>14:32:01</c:v>
                </c:pt>
                <c:pt idx="15614">
                  <c:v>14:32:02</c:v>
                </c:pt>
                <c:pt idx="15615">
                  <c:v>14:32:03</c:v>
                </c:pt>
                <c:pt idx="15616">
                  <c:v>14:32:04</c:v>
                </c:pt>
                <c:pt idx="15617">
                  <c:v>14:32:05</c:v>
                </c:pt>
                <c:pt idx="15618">
                  <c:v>14:32:06</c:v>
                </c:pt>
                <c:pt idx="15619">
                  <c:v>14:32:07</c:v>
                </c:pt>
                <c:pt idx="15620">
                  <c:v>14:32:08</c:v>
                </c:pt>
                <c:pt idx="15621">
                  <c:v>14:32:09</c:v>
                </c:pt>
                <c:pt idx="15622">
                  <c:v>14:32:10</c:v>
                </c:pt>
                <c:pt idx="15623">
                  <c:v>14:32:11</c:v>
                </c:pt>
                <c:pt idx="15624">
                  <c:v>14:32:12</c:v>
                </c:pt>
                <c:pt idx="15625">
                  <c:v>14:32:13</c:v>
                </c:pt>
                <c:pt idx="15626">
                  <c:v>14:32:14</c:v>
                </c:pt>
                <c:pt idx="15627">
                  <c:v>14:32:15</c:v>
                </c:pt>
                <c:pt idx="15628">
                  <c:v>14:32:16</c:v>
                </c:pt>
                <c:pt idx="15629">
                  <c:v>14:32:17</c:v>
                </c:pt>
                <c:pt idx="15630">
                  <c:v>14:32:18</c:v>
                </c:pt>
                <c:pt idx="15631">
                  <c:v>14:32:19</c:v>
                </c:pt>
                <c:pt idx="15632">
                  <c:v>14:32:20</c:v>
                </c:pt>
                <c:pt idx="15633">
                  <c:v>14:32:21</c:v>
                </c:pt>
                <c:pt idx="15634">
                  <c:v>14:32:22</c:v>
                </c:pt>
                <c:pt idx="15635">
                  <c:v>14:32:23</c:v>
                </c:pt>
                <c:pt idx="15636">
                  <c:v>14:32:24</c:v>
                </c:pt>
                <c:pt idx="15637">
                  <c:v>14:32:25</c:v>
                </c:pt>
                <c:pt idx="15638">
                  <c:v>14:32:26</c:v>
                </c:pt>
                <c:pt idx="15639">
                  <c:v>14:32:27</c:v>
                </c:pt>
                <c:pt idx="15640">
                  <c:v>14:32:28</c:v>
                </c:pt>
                <c:pt idx="15641">
                  <c:v>14:32:29</c:v>
                </c:pt>
                <c:pt idx="15642">
                  <c:v>14:32:30</c:v>
                </c:pt>
                <c:pt idx="15643">
                  <c:v>14:32:31</c:v>
                </c:pt>
                <c:pt idx="15644">
                  <c:v>14:32:32</c:v>
                </c:pt>
                <c:pt idx="15645">
                  <c:v>14:32:33</c:v>
                </c:pt>
                <c:pt idx="15646">
                  <c:v>14:32:34</c:v>
                </c:pt>
                <c:pt idx="15647">
                  <c:v>14:32:35</c:v>
                </c:pt>
                <c:pt idx="15648">
                  <c:v>14:32:36</c:v>
                </c:pt>
                <c:pt idx="15649">
                  <c:v>14:32:37</c:v>
                </c:pt>
                <c:pt idx="15650">
                  <c:v>14:32:38</c:v>
                </c:pt>
                <c:pt idx="15651">
                  <c:v>14:32:39</c:v>
                </c:pt>
                <c:pt idx="15652">
                  <c:v>14:32:40</c:v>
                </c:pt>
                <c:pt idx="15653">
                  <c:v>14:32:41</c:v>
                </c:pt>
                <c:pt idx="15654">
                  <c:v>14:32:42</c:v>
                </c:pt>
                <c:pt idx="15655">
                  <c:v>14:32:43</c:v>
                </c:pt>
                <c:pt idx="15656">
                  <c:v>14:32:44</c:v>
                </c:pt>
                <c:pt idx="15657">
                  <c:v>14:32:45</c:v>
                </c:pt>
                <c:pt idx="15658">
                  <c:v>14:32:46</c:v>
                </c:pt>
                <c:pt idx="15659">
                  <c:v>14:32:47</c:v>
                </c:pt>
                <c:pt idx="15660">
                  <c:v>14:32:48</c:v>
                </c:pt>
                <c:pt idx="15661">
                  <c:v>14:32:49</c:v>
                </c:pt>
                <c:pt idx="15662">
                  <c:v>14:32:50</c:v>
                </c:pt>
                <c:pt idx="15663">
                  <c:v>14:32:51</c:v>
                </c:pt>
                <c:pt idx="15664">
                  <c:v>14:32:52</c:v>
                </c:pt>
                <c:pt idx="15665">
                  <c:v>14:32:53</c:v>
                </c:pt>
                <c:pt idx="15666">
                  <c:v>14:32:54</c:v>
                </c:pt>
                <c:pt idx="15667">
                  <c:v>14:32:55</c:v>
                </c:pt>
                <c:pt idx="15668">
                  <c:v>14:32:56</c:v>
                </c:pt>
                <c:pt idx="15669">
                  <c:v>14:32:57</c:v>
                </c:pt>
                <c:pt idx="15670">
                  <c:v>14:32:58</c:v>
                </c:pt>
                <c:pt idx="15671">
                  <c:v>14:32:59</c:v>
                </c:pt>
                <c:pt idx="15672">
                  <c:v>14:33:00</c:v>
                </c:pt>
                <c:pt idx="15673">
                  <c:v>14:33:01</c:v>
                </c:pt>
                <c:pt idx="15674">
                  <c:v>14:33:02</c:v>
                </c:pt>
                <c:pt idx="15675">
                  <c:v>14:33:03</c:v>
                </c:pt>
                <c:pt idx="15676">
                  <c:v>14:33:04</c:v>
                </c:pt>
                <c:pt idx="15677">
                  <c:v>14:33:05</c:v>
                </c:pt>
                <c:pt idx="15678">
                  <c:v>14:33:06</c:v>
                </c:pt>
                <c:pt idx="15679">
                  <c:v>14:33:07</c:v>
                </c:pt>
                <c:pt idx="15680">
                  <c:v>14:33:08</c:v>
                </c:pt>
                <c:pt idx="15681">
                  <c:v>14:33:09</c:v>
                </c:pt>
                <c:pt idx="15682">
                  <c:v>14:33:10</c:v>
                </c:pt>
                <c:pt idx="15683">
                  <c:v>14:33:11</c:v>
                </c:pt>
                <c:pt idx="15684">
                  <c:v>14:33:12</c:v>
                </c:pt>
                <c:pt idx="15685">
                  <c:v>14:33:13</c:v>
                </c:pt>
                <c:pt idx="15686">
                  <c:v>14:33:14</c:v>
                </c:pt>
                <c:pt idx="15687">
                  <c:v>14:33:15</c:v>
                </c:pt>
                <c:pt idx="15688">
                  <c:v>14:33:16</c:v>
                </c:pt>
                <c:pt idx="15689">
                  <c:v>14:33:17</c:v>
                </c:pt>
                <c:pt idx="15690">
                  <c:v>14:33:18</c:v>
                </c:pt>
                <c:pt idx="15691">
                  <c:v>14:33:19</c:v>
                </c:pt>
                <c:pt idx="15692">
                  <c:v>14:33:20</c:v>
                </c:pt>
                <c:pt idx="15693">
                  <c:v>14:33:21</c:v>
                </c:pt>
                <c:pt idx="15694">
                  <c:v>14:33:22</c:v>
                </c:pt>
                <c:pt idx="15695">
                  <c:v>14:33:23</c:v>
                </c:pt>
                <c:pt idx="15696">
                  <c:v>14:33:24</c:v>
                </c:pt>
                <c:pt idx="15697">
                  <c:v>14:33:25</c:v>
                </c:pt>
                <c:pt idx="15698">
                  <c:v>14:33:26</c:v>
                </c:pt>
                <c:pt idx="15699">
                  <c:v>14:33:27</c:v>
                </c:pt>
                <c:pt idx="15700">
                  <c:v>14:33:28</c:v>
                </c:pt>
                <c:pt idx="15701">
                  <c:v>14:33:29</c:v>
                </c:pt>
                <c:pt idx="15702">
                  <c:v>14:33:30</c:v>
                </c:pt>
                <c:pt idx="15703">
                  <c:v>14:33:31</c:v>
                </c:pt>
                <c:pt idx="15704">
                  <c:v>14:33:32</c:v>
                </c:pt>
                <c:pt idx="15705">
                  <c:v>14:33:33</c:v>
                </c:pt>
                <c:pt idx="15706">
                  <c:v>14:33:34</c:v>
                </c:pt>
                <c:pt idx="15707">
                  <c:v>14:33:35</c:v>
                </c:pt>
                <c:pt idx="15708">
                  <c:v>14:33:36</c:v>
                </c:pt>
                <c:pt idx="15709">
                  <c:v>14:33:37</c:v>
                </c:pt>
                <c:pt idx="15710">
                  <c:v>14:33:38</c:v>
                </c:pt>
                <c:pt idx="15711">
                  <c:v>14:33:39</c:v>
                </c:pt>
                <c:pt idx="15712">
                  <c:v>14:33:40</c:v>
                </c:pt>
                <c:pt idx="15713">
                  <c:v>14:33:41</c:v>
                </c:pt>
                <c:pt idx="15714">
                  <c:v>14:33:42</c:v>
                </c:pt>
                <c:pt idx="15715">
                  <c:v>14:33:43</c:v>
                </c:pt>
                <c:pt idx="15716">
                  <c:v>14:33:44</c:v>
                </c:pt>
                <c:pt idx="15717">
                  <c:v>14:33:45</c:v>
                </c:pt>
                <c:pt idx="15718">
                  <c:v>14:33:46</c:v>
                </c:pt>
                <c:pt idx="15719">
                  <c:v>14:33:47</c:v>
                </c:pt>
                <c:pt idx="15720">
                  <c:v>14:33:48</c:v>
                </c:pt>
                <c:pt idx="15721">
                  <c:v>14:33:49</c:v>
                </c:pt>
                <c:pt idx="15722">
                  <c:v>14:33:50</c:v>
                </c:pt>
                <c:pt idx="15723">
                  <c:v>14:33:51</c:v>
                </c:pt>
                <c:pt idx="15724">
                  <c:v>14:33:52</c:v>
                </c:pt>
                <c:pt idx="15725">
                  <c:v>14:33:53</c:v>
                </c:pt>
                <c:pt idx="15726">
                  <c:v>14:33:54</c:v>
                </c:pt>
                <c:pt idx="15727">
                  <c:v>14:33:55</c:v>
                </c:pt>
                <c:pt idx="15728">
                  <c:v>14:33:56</c:v>
                </c:pt>
                <c:pt idx="15729">
                  <c:v>14:33:57</c:v>
                </c:pt>
                <c:pt idx="15730">
                  <c:v>14:33:58</c:v>
                </c:pt>
                <c:pt idx="15731">
                  <c:v>14:33:59</c:v>
                </c:pt>
                <c:pt idx="15732">
                  <c:v>14:34:00</c:v>
                </c:pt>
                <c:pt idx="15733">
                  <c:v>14:34:01</c:v>
                </c:pt>
                <c:pt idx="15734">
                  <c:v>14:34:02</c:v>
                </c:pt>
                <c:pt idx="15735">
                  <c:v>14:34:03</c:v>
                </c:pt>
                <c:pt idx="15736">
                  <c:v>14:34:04</c:v>
                </c:pt>
                <c:pt idx="15737">
                  <c:v>14:34:05</c:v>
                </c:pt>
                <c:pt idx="15738">
                  <c:v>14:34:06</c:v>
                </c:pt>
                <c:pt idx="15739">
                  <c:v>14:34:07</c:v>
                </c:pt>
                <c:pt idx="15740">
                  <c:v>14:34:08</c:v>
                </c:pt>
                <c:pt idx="15741">
                  <c:v>14:34:09</c:v>
                </c:pt>
                <c:pt idx="15742">
                  <c:v>14:34:10</c:v>
                </c:pt>
                <c:pt idx="15743">
                  <c:v>14:34:11</c:v>
                </c:pt>
                <c:pt idx="15744">
                  <c:v>14:34:12</c:v>
                </c:pt>
                <c:pt idx="15745">
                  <c:v>14:34:13</c:v>
                </c:pt>
                <c:pt idx="15746">
                  <c:v>14:34:14</c:v>
                </c:pt>
                <c:pt idx="15747">
                  <c:v>14:34:15</c:v>
                </c:pt>
                <c:pt idx="15748">
                  <c:v>14:34:16</c:v>
                </c:pt>
                <c:pt idx="15749">
                  <c:v>14:34:17</c:v>
                </c:pt>
                <c:pt idx="15750">
                  <c:v>14:34:18</c:v>
                </c:pt>
                <c:pt idx="15751">
                  <c:v>14:34:19</c:v>
                </c:pt>
                <c:pt idx="15752">
                  <c:v>14:34:20</c:v>
                </c:pt>
                <c:pt idx="15753">
                  <c:v>14:34:21</c:v>
                </c:pt>
                <c:pt idx="15754">
                  <c:v>14:34:22</c:v>
                </c:pt>
                <c:pt idx="15755">
                  <c:v>14:34:23</c:v>
                </c:pt>
                <c:pt idx="15756">
                  <c:v>14:34:24</c:v>
                </c:pt>
                <c:pt idx="15757">
                  <c:v>14:34:25</c:v>
                </c:pt>
                <c:pt idx="15758">
                  <c:v>14:34:26</c:v>
                </c:pt>
                <c:pt idx="15759">
                  <c:v>14:34:27</c:v>
                </c:pt>
                <c:pt idx="15760">
                  <c:v>14:34:28</c:v>
                </c:pt>
                <c:pt idx="15761">
                  <c:v>14:34:29</c:v>
                </c:pt>
                <c:pt idx="15762">
                  <c:v>14:34:30</c:v>
                </c:pt>
                <c:pt idx="15763">
                  <c:v>14:34:31</c:v>
                </c:pt>
                <c:pt idx="15764">
                  <c:v>14:34:32</c:v>
                </c:pt>
                <c:pt idx="15765">
                  <c:v>14:34:33</c:v>
                </c:pt>
                <c:pt idx="15766">
                  <c:v>14:34:34</c:v>
                </c:pt>
                <c:pt idx="15767">
                  <c:v>14:34:35</c:v>
                </c:pt>
                <c:pt idx="15768">
                  <c:v>14:34:36</c:v>
                </c:pt>
                <c:pt idx="15769">
                  <c:v>14:34:37</c:v>
                </c:pt>
                <c:pt idx="15770">
                  <c:v>14:34:38</c:v>
                </c:pt>
                <c:pt idx="15771">
                  <c:v>14:34:39</c:v>
                </c:pt>
                <c:pt idx="15772">
                  <c:v>14:34:40</c:v>
                </c:pt>
                <c:pt idx="15773">
                  <c:v>14:34:41</c:v>
                </c:pt>
                <c:pt idx="15774">
                  <c:v>14:34:42</c:v>
                </c:pt>
                <c:pt idx="15775">
                  <c:v>14:34:43</c:v>
                </c:pt>
                <c:pt idx="15776">
                  <c:v>14:34:44</c:v>
                </c:pt>
                <c:pt idx="15777">
                  <c:v>14:34:45</c:v>
                </c:pt>
                <c:pt idx="15778">
                  <c:v>14:34:46</c:v>
                </c:pt>
                <c:pt idx="15779">
                  <c:v>14:34:47</c:v>
                </c:pt>
                <c:pt idx="15780">
                  <c:v>14:34:48</c:v>
                </c:pt>
                <c:pt idx="15781">
                  <c:v>14:34:49</c:v>
                </c:pt>
                <c:pt idx="15782">
                  <c:v>14:34:50</c:v>
                </c:pt>
                <c:pt idx="15783">
                  <c:v>14:34:51</c:v>
                </c:pt>
                <c:pt idx="15784">
                  <c:v>14:34:52</c:v>
                </c:pt>
                <c:pt idx="15785">
                  <c:v>14:34:53</c:v>
                </c:pt>
                <c:pt idx="15786">
                  <c:v>14:34:54</c:v>
                </c:pt>
                <c:pt idx="15787">
                  <c:v>14:34:55</c:v>
                </c:pt>
                <c:pt idx="15788">
                  <c:v>14:34:56</c:v>
                </c:pt>
                <c:pt idx="15789">
                  <c:v>14:34:57</c:v>
                </c:pt>
                <c:pt idx="15790">
                  <c:v>14:34:58</c:v>
                </c:pt>
                <c:pt idx="15791">
                  <c:v>14:34:59</c:v>
                </c:pt>
                <c:pt idx="15792">
                  <c:v>14:35:00</c:v>
                </c:pt>
                <c:pt idx="15793">
                  <c:v>14:35:01</c:v>
                </c:pt>
                <c:pt idx="15794">
                  <c:v>14:35:02</c:v>
                </c:pt>
                <c:pt idx="15795">
                  <c:v>14:35:03</c:v>
                </c:pt>
                <c:pt idx="15796">
                  <c:v>14:35:04</c:v>
                </c:pt>
                <c:pt idx="15797">
                  <c:v>14:35:05</c:v>
                </c:pt>
                <c:pt idx="15798">
                  <c:v>14:35:06</c:v>
                </c:pt>
                <c:pt idx="15799">
                  <c:v>14:35:07</c:v>
                </c:pt>
                <c:pt idx="15800">
                  <c:v>14:35:08</c:v>
                </c:pt>
                <c:pt idx="15801">
                  <c:v>14:35:09</c:v>
                </c:pt>
                <c:pt idx="15802">
                  <c:v>14:35:10</c:v>
                </c:pt>
                <c:pt idx="15803">
                  <c:v>14:35:11</c:v>
                </c:pt>
                <c:pt idx="15804">
                  <c:v>14:35:12</c:v>
                </c:pt>
                <c:pt idx="15805">
                  <c:v>14:35:13</c:v>
                </c:pt>
                <c:pt idx="15806">
                  <c:v>14:35:14</c:v>
                </c:pt>
                <c:pt idx="15807">
                  <c:v>14:35:15</c:v>
                </c:pt>
                <c:pt idx="15808">
                  <c:v>14:35:16</c:v>
                </c:pt>
                <c:pt idx="15809">
                  <c:v>14:35:17</c:v>
                </c:pt>
                <c:pt idx="15810">
                  <c:v>14:35:18</c:v>
                </c:pt>
                <c:pt idx="15811">
                  <c:v>14:35:19</c:v>
                </c:pt>
                <c:pt idx="15812">
                  <c:v>14:35:20</c:v>
                </c:pt>
                <c:pt idx="15813">
                  <c:v>14:35:21</c:v>
                </c:pt>
                <c:pt idx="15814">
                  <c:v>14:35:22</c:v>
                </c:pt>
                <c:pt idx="15815">
                  <c:v>14:35:23</c:v>
                </c:pt>
                <c:pt idx="15816">
                  <c:v>14:35:24</c:v>
                </c:pt>
                <c:pt idx="15817">
                  <c:v>14:35:25</c:v>
                </c:pt>
                <c:pt idx="15818">
                  <c:v>14:35:26</c:v>
                </c:pt>
                <c:pt idx="15819">
                  <c:v>14:35:27</c:v>
                </c:pt>
                <c:pt idx="15820">
                  <c:v>14:35:28</c:v>
                </c:pt>
                <c:pt idx="15821">
                  <c:v>14:35:29</c:v>
                </c:pt>
                <c:pt idx="15822">
                  <c:v>14:35:30</c:v>
                </c:pt>
                <c:pt idx="15823">
                  <c:v>14:35:31</c:v>
                </c:pt>
                <c:pt idx="15824">
                  <c:v>14:35:32</c:v>
                </c:pt>
                <c:pt idx="15825">
                  <c:v>14:35:33</c:v>
                </c:pt>
                <c:pt idx="15826">
                  <c:v>14:35:34</c:v>
                </c:pt>
                <c:pt idx="15827">
                  <c:v>14:35:35</c:v>
                </c:pt>
                <c:pt idx="15828">
                  <c:v>14:35:36</c:v>
                </c:pt>
                <c:pt idx="15829">
                  <c:v>14:35:37</c:v>
                </c:pt>
                <c:pt idx="15830">
                  <c:v>14:35:38</c:v>
                </c:pt>
                <c:pt idx="15831">
                  <c:v>14:35:39</c:v>
                </c:pt>
                <c:pt idx="15832">
                  <c:v>14:35:40</c:v>
                </c:pt>
                <c:pt idx="15833">
                  <c:v>14:35:41</c:v>
                </c:pt>
                <c:pt idx="15834">
                  <c:v>14:35:42</c:v>
                </c:pt>
                <c:pt idx="15835">
                  <c:v>14:35:43</c:v>
                </c:pt>
                <c:pt idx="15836">
                  <c:v>14:35:44</c:v>
                </c:pt>
                <c:pt idx="15837">
                  <c:v>14:35:45</c:v>
                </c:pt>
                <c:pt idx="15838">
                  <c:v>14:35:46</c:v>
                </c:pt>
                <c:pt idx="15839">
                  <c:v>14:35:47</c:v>
                </c:pt>
                <c:pt idx="15840">
                  <c:v>14:35:48</c:v>
                </c:pt>
                <c:pt idx="15841">
                  <c:v>14:35:49</c:v>
                </c:pt>
                <c:pt idx="15842">
                  <c:v>14:35:50</c:v>
                </c:pt>
                <c:pt idx="15843">
                  <c:v>14:35:51</c:v>
                </c:pt>
                <c:pt idx="15844">
                  <c:v>14:35:52</c:v>
                </c:pt>
                <c:pt idx="15845">
                  <c:v>14:35:53</c:v>
                </c:pt>
                <c:pt idx="15846">
                  <c:v>14:35:54</c:v>
                </c:pt>
                <c:pt idx="15847">
                  <c:v>14:35:55</c:v>
                </c:pt>
                <c:pt idx="15848">
                  <c:v>14:35:56</c:v>
                </c:pt>
                <c:pt idx="15849">
                  <c:v>14:35:57</c:v>
                </c:pt>
                <c:pt idx="15850">
                  <c:v>14:35:58</c:v>
                </c:pt>
                <c:pt idx="15851">
                  <c:v>14:35:59</c:v>
                </c:pt>
                <c:pt idx="15852">
                  <c:v>14:36:00</c:v>
                </c:pt>
                <c:pt idx="15853">
                  <c:v>14:36:01</c:v>
                </c:pt>
                <c:pt idx="15854">
                  <c:v>14:36:02</c:v>
                </c:pt>
                <c:pt idx="15855">
                  <c:v>14:36:03</c:v>
                </c:pt>
                <c:pt idx="15856">
                  <c:v>14:36:04</c:v>
                </c:pt>
                <c:pt idx="15857">
                  <c:v>14:36:05</c:v>
                </c:pt>
                <c:pt idx="15858">
                  <c:v>14:36:06</c:v>
                </c:pt>
                <c:pt idx="15859">
                  <c:v>14:36:07</c:v>
                </c:pt>
                <c:pt idx="15860">
                  <c:v>14:36:08</c:v>
                </c:pt>
                <c:pt idx="15861">
                  <c:v>14:36:09</c:v>
                </c:pt>
                <c:pt idx="15862">
                  <c:v>14:36:10</c:v>
                </c:pt>
                <c:pt idx="15863">
                  <c:v>14:36:11</c:v>
                </c:pt>
                <c:pt idx="15864">
                  <c:v>14:36:12</c:v>
                </c:pt>
                <c:pt idx="15865">
                  <c:v>14:36:13</c:v>
                </c:pt>
                <c:pt idx="15866">
                  <c:v>14:36:14</c:v>
                </c:pt>
                <c:pt idx="15867">
                  <c:v>14:36:15</c:v>
                </c:pt>
                <c:pt idx="15868">
                  <c:v>14:36:16</c:v>
                </c:pt>
                <c:pt idx="15869">
                  <c:v>14:36:17</c:v>
                </c:pt>
                <c:pt idx="15870">
                  <c:v>14:36:18</c:v>
                </c:pt>
                <c:pt idx="15871">
                  <c:v>14:36:19</c:v>
                </c:pt>
                <c:pt idx="15872">
                  <c:v>14:36:20</c:v>
                </c:pt>
                <c:pt idx="15873">
                  <c:v>14:36:21</c:v>
                </c:pt>
                <c:pt idx="15874">
                  <c:v>14:36:22</c:v>
                </c:pt>
                <c:pt idx="15875">
                  <c:v>14:36:23</c:v>
                </c:pt>
                <c:pt idx="15876">
                  <c:v>14:36:24</c:v>
                </c:pt>
                <c:pt idx="15877">
                  <c:v>14:36:25</c:v>
                </c:pt>
                <c:pt idx="15878">
                  <c:v>14:36:26</c:v>
                </c:pt>
                <c:pt idx="15879">
                  <c:v>14:36:27</c:v>
                </c:pt>
                <c:pt idx="15880">
                  <c:v>14:36:28</c:v>
                </c:pt>
                <c:pt idx="15881">
                  <c:v>14:36:29</c:v>
                </c:pt>
                <c:pt idx="15882">
                  <c:v>14:36:30</c:v>
                </c:pt>
                <c:pt idx="15883">
                  <c:v>14:36:31</c:v>
                </c:pt>
                <c:pt idx="15884">
                  <c:v>14:36:32</c:v>
                </c:pt>
                <c:pt idx="15885">
                  <c:v>14:36:33</c:v>
                </c:pt>
                <c:pt idx="15886">
                  <c:v>14:36:34</c:v>
                </c:pt>
                <c:pt idx="15887">
                  <c:v>14:36:35</c:v>
                </c:pt>
                <c:pt idx="15888">
                  <c:v>14:36:36</c:v>
                </c:pt>
                <c:pt idx="15889">
                  <c:v>14:36:37</c:v>
                </c:pt>
                <c:pt idx="15890">
                  <c:v>14:36:38</c:v>
                </c:pt>
                <c:pt idx="15891">
                  <c:v>14:36:39</c:v>
                </c:pt>
                <c:pt idx="15892">
                  <c:v>14:36:40</c:v>
                </c:pt>
                <c:pt idx="15893">
                  <c:v>14:36:41</c:v>
                </c:pt>
                <c:pt idx="15894">
                  <c:v>14:36:42</c:v>
                </c:pt>
                <c:pt idx="15895">
                  <c:v>14:36:43</c:v>
                </c:pt>
                <c:pt idx="15896">
                  <c:v>14:36:44</c:v>
                </c:pt>
                <c:pt idx="15897">
                  <c:v>14:36:45</c:v>
                </c:pt>
                <c:pt idx="15898">
                  <c:v>14:36:46</c:v>
                </c:pt>
                <c:pt idx="15899">
                  <c:v>14:36:47</c:v>
                </c:pt>
                <c:pt idx="15900">
                  <c:v>14:36:48</c:v>
                </c:pt>
                <c:pt idx="15901">
                  <c:v>14:36:49</c:v>
                </c:pt>
                <c:pt idx="15902">
                  <c:v>14:36:50</c:v>
                </c:pt>
                <c:pt idx="15903">
                  <c:v>14:36:51</c:v>
                </c:pt>
                <c:pt idx="15904">
                  <c:v>14:36:52</c:v>
                </c:pt>
                <c:pt idx="15905">
                  <c:v>14:36:53</c:v>
                </c:pt>
                <c:pt idx="15906">
                  <c:v>14:36:54</c:v>
                </c:pt>
                <c:pt idx="15907">
                  <c:v>14:36:55</c:v>
                </c:pt>
                <c:pt idx="15908">
                  <c:v>14:36:56</c:v>
                </c:pt>
                <c:pt idx="15909">
                  <c:v>14:36:57</c:v>
                </c:pt>
                <c:pt idx="15910">
                  <c:v>14:36:58</c:v>
                </c:pt>
                <c:pt idx="15911">
                  <c:v>14:36:59</c:v>
                </c:pt>
                <c:pt idx="15912">
                  <c:v>14:37:00</c:v>
                </c:pt>
                <c:pt idx="15913">
                  <c:v>14:37:01</c:v>
                </c:pt>
                <c:pt idx="15914">
                  <c:v>14:37:02</c:v>
                </c:pt>
                <c:pt idx="15915">
                  <c:v>14:37:03</c:v>
                </c:pt>
                <c:pt idx="15916">
                  <c:v>14:37:04</c:v>
                </c:pt>
                <c:pt idx="15917">
                  <c:v>14:37:05</c:v>
                </c:pt>
                <c:pt idx="15918">
                  <c:v>14:37:06</c:v>
                </c:pt>
                <c:pt idx="15919">
                  <c:v>14:37:07</c:v>
                </c:pt>
                <c:pt idx="15920">
                  <c:v>14:37:08</c:v>
                </c:pt>
                <c:pt idx="15921">
                  <c:v>14:37:09</c:v>
                </c:pt>
                <c:pt idx="15922">
                  <c:v>14:37:10</c:v>
                </c:pt>
                <c:pt idx="15923">
                  <c:v>14:37:11</c:v>
                </c:pt>
                <c:pt idx="15924">
                  <c:v>14:37:12</c:v>
                </c:pt>
                <c:pt idx="15925">
                  <c:v>14:37:13</c:v>
                </c:pt>
                <c:pt idx="15926">
                  <c:v>14:37:14</c:v>
                </c:pt>
                <c:pt idx="15927">
                  <c:v>14:37:15</c:v>
                </c:pt>
                <c:pt idx="15928">
                  <c:v>14:37:16</c:v>
                </c:pt>
                <c:pt idx="15929">
                  <c:v>14:37:17</c:v>
                </c:pt>
                <c:pt idx="15930">
                  <c:v>14:37:18</c:v>
                </c:pt>
                <c:pt idx="15931">
                  <c:v>14:37:19</c:v>
                </c:pt>
                <c:pt idx="15932">
                  <c:v>14:37:20</c:v>
                </c:pt>
                <c:pt idx="15933">
                  <c:v>14:37:21</c:v>
                </c:pt>
                <c:pt idx="15934">
                  <c:v>14:37:22</c:v>
                </c:pt>
                <c:pt idx="15935">
                  <c:v>14:37:23</c:v>
                </c:pt>
                <c:pt idx="15936">
                  <c:v>14:37:24</c:v>
                </c:pt>
                <c:pt idx="15937">
                  <c:v>14:37:25</c:v>
                </c:pt>
                <c:pt idx="15938">
                  <c:v>14:37:26</c:v>
                </c:pt>
                <c:pt idx="15939">
                  <c:v>14:37:27</c:v>
                </c:pt>
                <c:pt idx="15940">
                  <c:v>14:37:28</c:v>
                </c:pt>
                <c:pt idx="15941">
                  <c:v>14:37:29</c:v>
                </c:pt>
                <c:pt idx="15942">
                  <c:v>14:37:30</c:v>
                </c:pt>
                <c:pt idx="15943">
                  <c:v>14:37:31</c:v>
                </c:pt>
                <c:pt idx="15944">
                  <c:v>14:37:32</c:v>
                </c:pt>
                <c:pt idx="15945">
                  <c:v>14:37:33</c:v>
                </c:pt>
                <c:pt idx="15946">
                  <c:v>14:37:34</c:v>
                </c:pt>
                <c:pt idx="15947">
                  <c:v>14:37:35</c:v>
                </c:pt>
                <c:pt idx="15948">
                  <c:v>14:37:36</c:v>
                </c:pt>
                <c:pt idx="15949">
                  <c:v>14:37:37</c:v>
                </c:pt>
                <c:pt idx="15950">
                  <c:v>14:37:38</c:v>
                </c:pt>
                <c:pt idx="15951">
                  <c:v>14:37:39</c:v>
                </c:pt>
                <c:pt idx="15952">
                  <c:v>14:37:40</c:v>
                </c:pt>
                <c:pt idx="15953">
                  <c:v>14:37:41</c:v>
                </c:pt>
                <c:pt idx="15954">
                  <c:v>14:37:42</c:v>
                </c:pt>
                <c:pt idx="15955">
                  <c:v>14:37:43</c:v>
                </c:pt>
                <c:pt idx="15956">
                  <c:v>14:37:44</c:v>
                </c:pt>
                <c:pt idx="15957">
                  <c:v>14:37:45</c:v>
                </c:pt>
                <c:pt idx="15958">
                  <c:v>14:37:46</c:v>
                </c:pt>
                <c:pt idx="15959">
                  <c:v>14:37:47</c:v>
                </c:pt>
                <c:pt idx="15960">
                  <c:v>14:37:48</c:v>
                </c:pt>
                <c:pt idx="15961">
                  <c:v>14:37:49</c:v>
                </c:pt>
                <c:pt idx="15962">
                  <c:v>14:37:50</c:v>
                </c:pt>
                <c:pt idx="15963">
                  <c:v>14:37:51</c:v>
                </c:pt>
                <c:pt idx="15964">
                  <c:v>14:37:52</c:v>
                </c:pt>
                <c:pt idx="15965">
                  <c:v>14:37:53</c:v>
                </c:pt>
                <c:pt idx="15966">
                  <c:v>14:37:54</c:v>
                </c:pt>
                <c:pt idx="15967">
                  <c:v>14:37:55</c:v>
                </c:pt>
                <c:pt idx="15968">
                  <c:v>14:37:56</c:v>
                </c:pt>
                <c:pt idx="15969">
                  <c:v>14:37:57</c:v>
                </c:pt>
                <c:pt idx="15970">
                  <c:v>14:37:58</c:v>
                </c:pt>
                <c:pt idx="15971">
                  <c:v>14:37:59</c:v>
                </c:pt>
                <c:pt idx="15972">
                  <c:v>14:38:00</c:v>
                </c:pt>
                <c:pt idx="15973">
                  <c:v>14:38:01</c:v>
                </c:pt>
                <c:pt idx="15974">
                  <c:v>14:38:02</c:v>
                </c:pt>
                <c:pt idx="15975">
                  <c:v>14:38:03</c:v>
                </c:pt>
                <c:pt idx="15976">
                  <c:v>14:38:04</c:v>
                </c:pt>
                <c:pt idx="15977">
                  <c:v>14:38:05</c:v>
                </c:pt>
                <c:pt idx="15978">
                  <c:v>14:38:06</c:v>
                </c:pt>
                <c:pt idx="15979">
                  <c:v>14:38:07</c:v>
                </c:pt>
                <c:pt idx="15980">
                  <c:v>14:38:08</c:v>
                </c:pt>
                <c:pt idx="15981">
                  <c:v>14:38:09</c:v>
                </c:pt>
                <c:pt idx="15982">
                  <c:v>14:38:10</c:v>
                </c:pt>
                <c:pt idx="15983">
                  <c:v>14:38:11</c:v>
                </c:pt>
                <c:pt idx="15984">
                  <c:v>14:38:12</c:v>
                </c:pt>
                <c:pt idx="15985">
                  <c:v>14:38:13</c:v>
                </c:pt>
                <c:pt idx="15986">
                  <c:v>14:38:14</c:v>
                </c:pt>
                <c:pt idx="15987">
                  <c:v>14:38:15</c:v>
                </c:pt>
                <c:pt idx="15988">
                  <c:v>14:38:16</c:v>
                </c:pt>
                <c:pt idx="15989">
                  <c:v>14:38:17</c:v>
                </c:pt>
                <c:pt idx="15990">
                  <c:v>14:38:18</c:v>
                </c:pt>
                <c:pt idx="15991">
                  <c:v>14:38:19</c:v>
                </c:pt>
                <c:pt idx="15992">
                  <c:v>14:38:20</c:v>
                </c:pt>
                <c:pt idx="15993">
                  <c:v>14:38:21</c:v>
                </c:pt>
                <c:pt idx="15994">
                  <c:v>14:38:22</c:v>
                </c:pt>
                <c:pt idx="15995">
                  <c:v>14:38:23</c:v>
                </c:pt>
                <c:pt idx="15996">
                  <c:v>14:38:24</c:v>
                </c:pt>
                <c:pt idx="15997">
                  <c:v>14:38:25</c:v>
                </c:pt>
                <c:pt idx="15998">
                  <c:v>14:38:26</c:v>
                </c:pt>
                <c:pt idx="15999">
                  <c:v>14:38:27</c:v>
                </c:pt>
                <c:pt idx="16000">
                  <c:v>14:38:28</c:v>
                </c:pt>
                <c:pt idx="16001">
                  <c:v>14:38:29</c:v>
                </c:pt>
                <c:pt idx="16002">
                  <c:v>14:38:30</c:v>
                </c:pt>
                <c:pt idx="16003">
                  <c:v>14:38:31</c:v>
                </c:pt>
                <c:pt idx="16004">
                  <c:v>14:38:32</c:v>
                </c:pt>
                <c:pt idx="16005">
                  <c:v>14:38:33</c:v>
                </c:pt>
                <c:pt idx="16006">
                  <c:v>14:38:34</c:v>
                </c:pt>
                <c:pt idx="16007">
                  <c:v>14:38:35</c:v>
                </c:pt>
                <c:pt idx="16008">
                  <c:v>14:38:36</c:v>
                </c:pt>
                <c:pt idx="16009">
                  <c:v>14:38:37</c:v>
                </c:pt>
                <c:pt idx="16010">
                  <c:v>14:38:38</c:v>
                </c:pt>
                <c:pt idx="16011">
                  <c:v>14:38:39</c:v>
                </c:pt>
                <c:pt idx="16012">
                  <c:v>14:38:40</c:v>
                </c:pt>
                <c:pt idx="16013">
                  <c:v>14:38:41</c:v>
                </c:pt>
                <c:pt idx="16014">
                  <c:v>14:38:42</c:v>
                </c:pt>
                <c:pt idx="16015">
                  <c:v>14:38:43</c:v>
                </c:pt>
                <c:pt idx="16016">
                  <c:v>14:38:44</c:v>
                </c:pt>
                <c:pt idx="16017">
                  <c:v>14:38:45</c:v>
                </c:pt>
                <c:pt idx="16018">
                  <c:v>14:38:46</c:v>
                </c:pt>
                <c:pt idx="16019">
                  <c:v>14:38:47</c:v>
                </c:pt>
                <c:pt idx="16020">
                  <c:v>14:38:48</c:v>
                </c:pt>
                <c:pt idx="16021">
                  <c:v>14:38:49</c:v>
                </c:pt>
                <c:pt idx="16022">
                  <c:v>14:38:50</c:v>
                </c:pt>
                <c:pt idx="16023">
                  <c:v>14:38:51</c:v>
                </c:pt>
                <c:pt idx="16024">
                  <c:v>14:38:52</c:v>
                </c:pt>
                <c:pt idx="16025">
                  <c:v>14:38:53</c:v>
                </c:pt>
                <c:pt idx="16026">
                  <c:v>14:38:54</c:v>
                </c:pt>
                <c:pt idx="16027">
                  <c:v>14:38:55</c:v>
                </c:pt>
                <c:pt idx="16028">
                  <c:v>14:38:56</c:v>
                </c:pt>
                <c:pt idx="16029">
                  <c:v>14:38:57</c:v>
                </c:pt>
                <c:pt idx="16030">
                  <c:v>14:38:58</c:v>
                </c:pt>
                <c:pt idx="16031">
                  <c:v>14:38:59</c:v>
                </c:pt>
                <c:pt idx="16032">
                  <c:v>14:39:00</c:v>
                </c:pt>
                <c:pt idx="16033">
                  <c:v>14:39:01</c:v>
                </c:pt>
                <c:pt idx="16034">
                  <c:v>14:39:02</c:v>
                </c:pt>
                <c:pt idx="16035">
                  <c:v>14:39:03</c:v>
                </c:pt>
                <c:pt idx="16036">
                  <c:v>14:39:04</c:v>
                </c:pt>
                <c:pt idx="16037">
                  <c:v>14:39:05</c:v>
                </c:pt>
                <c:pt idx="16038">
                  <c:v>14:39:06</c:v>
                </c:pt>
                <c:pt idx="16039">
                  <c:v>14:39:07</c:v>
                </c:pt>
                <c:pt idx="16040">
                  <c:v>14:39:08</c:v>
                </c:pt>
                <c:pt idx="16041">
                  <c:v>14:39:09</c:v>
                </c:pt>
                <c:pt idx="16042">
                  <c:v>14:39:10</c:v>
                </c:pt>
                <c:pt idx="16043">
                  <c:v>14:39:11</c:v>
                </c:pt>
                <c:pt idx="16044">
                  <c:v>14:39:12</c:v>
                </c:pt>
                <c:pt idx="16045">
                  <c:v>14:39:13</c:v>
                </c:pt>
                <c:pt idx="16046">
                  <c:v>14:39:14</c:v>
                </c:pt>
                <c:pt idx="16047">
                  <c:v>14:39:15</c:v>
                </c:pt>
                <c:pt idx="16048">
                  <c:v>14:39:16</c:v>
                </c:pt>
                <c:pt idx="16049">
                  <c:v>14:39:17</c:v>
                </c:pt>
                <c:pt idx="16050">
                  <c:v>14:39:18</c:v>
                </c:pt>
                <c:pt idx="16051">
                  <c:v>14:39:19</c:v>
                </c:pt>
                <c:pt idx="16052">
                  <c:v>14:39:20</c:v>
                </c:pt>
                <c:pt idx="16053">
                  <c:v>14:39:21</c:v>
                </c:pt>
                <c:pt idx="16054">
                  <c:v>14:39:22</c:v>
                </c:pt>
                <c:pt idx="16055">
                  <c:v>14:39:23</c:v>
                </c:pt>
                <c:pt idx="16056">
                  <c:v>14:39:24</c:v>
                </c:pt>
                <c:pt idx="16057">
                  <c:v>14:39:25</c:v>
                </c:pt>
                <c:pt idx="16058">
                  <c:v>14:39:26</c:v>
                </c:pt>
                <c:pt idx="16059">
                  <c:v>14:39:27</c:v>
                </c:pt>
                <c:pt idx="16060">
                  <c:v>14:39:28</c:v>
                </c:pt>
                <c:pt idx="16061">
                  <c:v>14:39:29</c:v>
                </c:pt>
                <c:pt idx="16062">
                  <c:v>14:39:30</c:v>
                </c:pt>
                <c:pt idx="16063">
                  <c:v>14:39:31</c:v>
                </c:pt>
                <c:pt idx="16064">
                  <c:v>14:39:32</c:v>
                </c:pt>
                <c:pt idx="16065">
                  <c:v>14:39:33</c:v>
                </c:pt>
                <c:pt idx="16066">
                  <c:v>14:39:34</c:v>
                </c:pt>
                <c:pt idx="16067">
                  <c:v>14:39:35</c:v>
                </c:pt>
                <c:pt idx="16068">
                  <c:v>14:39:36</c:v>
                </c:pt>
                <c:pt idx="16069">
                  <c:v>14:39:37</c:v>
                </c:pt>
                <c:pt idx="16070">
                  <c:v>14:39:38</c:v>
                </c:pt>
                <c:pt idx="16071">
                  <c:v>14:39:39</c:v>
                </c:pt>
                <c:pt idx="16072">
                  <c:v>14:39:40</c:v>
                </c:pt>
                <c:pt idx="16073">
                  <c:v>14:39:41</c:v>
                </c:pt>
                <c:pt idx="16074">
                  <c:v>14:39:42</c:v>
                </c:pt>
                <c:pt idx="16075">
                  <c:v>14:39:43</c:v>
                </c:pt>
                <c:pt idx="16076">
                  <c:v>14:39:44</c:v>
                </c:pt>
                <c:pt idx="16077">
                  <c:v>14:39:45</c:v>
                </c:pt>
                <c:pt idx="16078">
                  <c:v>14:39:46</c:v>
                </c:pt>
                <c:pt idx="16079">
                  <c:v>14:39:47</c:v>
                </c:pt>
                <c:pt idx="16080">
                  <c:v>14:39:48</c:v>
                </c:pt>
                <c:pt idx="16081">
                  <c:v>14:39:49</c:v>
                </c:pt>
                <c:pt idx="16082">
                  <c:v>14:39:50</c:v>
                </c:pt>
                <c:pt idx="16083">
                  <c:v>14:39:51</c:v>
                </c:pt>
                <c:pt idx="16084">
                  <c:v>14:39:52</c:v>
                </c:pt>
                <c:pt idx="16085">
                  <c:v>14:39:53</c:v>
                </c:pt>
                <c:pt idx="16086">
                  <c:v>14:39:54</c:v>
                </c:pt>
                <c:pt idx="16087">
                  <c:v>14:39:55</c:v>
                </c:pt>
                <c:pt idx="16088">
                  <c:v>14:39:56</c:v>
                </c:pt>
                <c:pt idx="16089">
                  <c:v>14:39:57</c:v>
                </c:pt>
                <c:pt idx="16090">
                  <c:v>14:39:58</c:v>
                </c:pt>
                <c:pt idx="16091">
                  <c:v>14:39:59</c:v>
                </c:pt>
                <c:pt idx="16092">
                  <c:v>14:40:00</c:v>
                </c:pt>
                <c:pt idx="16093">
                  <c:v>14:40:01</c:v>
                </c:pt>
                <c:pt idx="16094">
                  <c:v>14:40:02</c:v>
                </c:pt>
                <c:pt idx="16095">
                  <c:v>14:40:03</c:v>
                </c:pt>
                <c:pt idx="16096">
                  <c:v>14:40:04</c:v>
                </c:pt>
                <c:pt idx="16097">
                  <c:v>14:40:05</c:v>
                </c:pt>
                <c:pt idx="16098">
                  <c:v>14:40:06</c:v>
                </c:pt>
                <c:pt idx="16099">
                  <c:v>14:40:07</c:v>
                </c:pt>
                <c:pt idx="16100">
                  <c:v>14:40:08</c:v>
                </c:pt>
                <c:pt idx="16101">
                  <c:v>14:40:09</c:v>
                </c:pt>
                <c:pt idx="16102">
                  <c:v>14:40:10</c:v>
                </c:pt>
                <c:pt idx="16103">
                  <c:v>14:40:11</c:v>
                </c:pt>
                <c:pt idx="16104">
                  <c:v>14:40:12</c:v>
                </c:pt>
                <c:pt idx="16105">
                  <c:v>14:40:13</c:v>
                </c:pt>
                <c:pt idx="16106">
                  <c:v>14:40:14</c:v>
                </c:pt>
                <c:pt idx="16107">
                  <c:v>14:40:15</c:v>
                </c:pt>
                <c:pt idx="16108">
                  <c:v>14:40:16</c:v>
                </c:pt>
                <c:pt idx="16109">
                  <c:v>14:40:17</c:v>
                </c:pt>
                <c:pt idx="16110">
                  <c:v>14:40:18</c:v>
                </c:pt>
                <c:pt idx="16111">
                  <c:v>14:40:19</c:v>
                </c:pt>
                <c:pt idx="16112">
                  <c:v>14:40:20</c:v>
                </c:pt>
                <c:pt idx="16113">
                  <c:v>14:40:21</c:v>
                </c:pt>
                <c:pt idx="16114">
                  <c:v>14:40:22</c:v>
                </c:pt>
                <c:pt idx="16115">
                  <c:v>14:40:23</c:v>
                </c:pt>
                <c:pt idx="16116">
                  <c:v>14:40:24</c:v>
                </c:pt>
                <c:pt idx="16117">
                  <c:v>14:40:25</c:v>
                </c:pt>
                <c:pt idx="16118">
                  <c:v>14:40:26</c:v>
                </c:pt>
                <c:pt idx="16119">
                  <c:v>14:40:27</c:v>
                </c:pt>
                <c:pt idx="16120">
                  <c:v>14:40:28</c:v>
                </c:pt>
                <c:pt idx="16121">
                  <c:v>14:40:29</c:v>
                </c:pt>
                <c:pt idx="16122">
                  <c:v>14:40:30</c:v>
                </c:pt>
                <c:pt idx="16123">
                  <c:v>14:40:31</c:v>
                </c:pt>
                <c:pt idx="16124">
                  <c:v>14:40:32</c:v>
                </c:pt>
                <c:pt idx="16125">
                  <c:v>14:40:33</c:v>
                </c:pt>
                <c:pt idx="16126">
                  <c:v>14:40:34</c:v>
                </c:pt>
                <c:pt idx="16127">
                  <c:v>14:40:35</c:v>
                </c:pt>
                <c:pt idx="16128">
                  <c:v>14:40:36</c:v>
                </c:pt>
                <c:pt idx="16129">
                  <c:v>14:40:37</c:v>
                </c:pt>
                <c:pt idx="16130">
                  <c:v>14:40:38</c:v>
                </c:pt>
                <c:pt idx="16131">
                  <c:v>14:40:39</c:v>
                </c:pt>
                <c:pt idx="16132">
                  <c:v>14:40:40</c:v>
                </c:pt>
                <c:pt idx="16133">
                  <c:v>14:40:41</c:v>
                </c:pt>
                <c:pt idx="16134">
                  <c:v>14:40:42</c:v>
                </c:pt>
                <c:pt idx="16135">
                  <c:v>14:40:43</c:v>
                </c:pt>
                <c:pt idx="16136">
                  <c:v>14:40:44</c:v>
                </c:pt>
                <c:pt idx="16137">
                  <c:v>14:40:45</c:v>
                </c:pt>
                <c:pt idx="16138">
                  <c:v>14:40:46</c:v>
                </c:pt>
                <c:pt idx="16139">
                  <c:v>14:40:47</c:v>
                </c:pt>
                <c:pt idx="16140">
                  <c:v>14:40:48</c:v>
                </c:pt>
                <c:pt idx="16141">
                  <c:v>14:40:49</c:v>
                </c:pt>
                <c:pt idx="16142">
                  <c:v>14:40:50</c:v>
                </c:pt>
                <c:pt idx="16143">
                  <c:v>14:40:51</c:v>
                </c:pt>
                <c:pt idx="16144">
                  <c:v>14:40:52</c:v>
                </c:pt>
                <c:pt idx="16145">
                  <c:v>14:40:53</c:v>
                </c:pt>
                <c:pt idx="16146">
                  <c:v>14:40:54</c:v>
                </c:pt>
                <c:pt idx="16147">
                  <c:v>14:40:55</c:v>
                </c:pt>
                <c:pt idx="16148">
                  <c:v>14:40:56</c:v>
                </c:pt>
                <c:pt idx="16149">
                  <c:v>14:40:57</c:v>
                </c:pt>
                <c:pt idx="16150">
                  <c:v>14:40:58</c:v>
                </c:pt>
                <c:pt idx="16151">
                  <c:v>14:40:59</c:v>
                </c:pt>
                <c:pt idx="16152">
                  <c:v>14:41:00</c:v>
                </c:pt>
                <c:pt idx="16153">
                  <c:v>14:41:01</c:v>
                </c:pt>
                <c:pt idx="16154">
                  <c:v>14:41:02</c:v>
                </c:pt>
                <c:pt idx="16155">
                  <c:v>14:41:03</c:v>
                </c:pt>
                <c:pt idx="16156">
                  <c:v>14:41:04</c:v>
                </c:pt>
                <c:pt idx="16157">
                  <c:v>14:41:05</c:v>
                </c:pt>
                <c:pt idx="16158">
                  <c:v>14:41:06</c:v>
                </c:pt>
                <c:pt idx="16159">
                  <c:v>14:41:07</c:v>
                </c:pt>
                <c:pt idx="16160">
                  <c:v>14:41:08</c:v>
                </c:pt>
                <c:pt idx="16161">
                  <c:v>14:41:09</c:v>
                </c:pt>
                <c:pt idx="16162">
                  <c:v>14:41:10</c:v>
                </c:pt>
                <c:pt idx="16163">
                  <c:v>14:41:11</c:v>
                </c:pt>
                <c:pt idx="16164">
                  <c:v>14:41:12</c:v>
                </c:pt>
                <c:pt idx="16165">
                  <c:v>14:41:13</c:v>
                </c:pt>
                <c:pt idx="16166">
                  <c:v>14:41:14</c:v>
                </c:pt>
                <c:pt idx="16167">
                  <c:v>14:41:15</c:v>
                </c:pt>
                <c:pt idx="16168">
                  <c:v>14:41:16</c:v>
                </c:pt>
                <c:pt idx="16169">
                  <c:v>14:41:17</c:v>
                </c:pt>
                <c:pt idx="16170">
                  <c:v>14:41:18</c:v>
                </c:pt>
                <c:pt idx="16171">
                  <c:v>14:41:19</c:v>
                </c:pt>
                <c:pt idx="16172">
                  <c:v>14:41:20</c:v>
                </c:pt>
                <c:pt idx="16173">
                  <c:v>14:41:21</c:v>
                </c:pt>
                <c:pt idx="16174">
                  <c:v>14:41:22</c:v>
                </c:pt>
                <c:pt idx="16175">
                  <c:v>14:41:23</c:v>
                </c:pt>
                <c:pt idx="16176">
                  <c:v>14:41:24</c:v>
                </c:pt>
                <c:pt idx="16177">
                  <c:v>14:41:25</c:v>
                </c:pt>
                <c:pt idx="16178">
                  <c:v>14:41:26</c:v>
                </c:pt>
                <c:pt idx="16179">
                  <c:v>14:41:27</c:v>
                </c:pt>
                <c:pt idx="16180">
                  <c:v>14:41:28</c:v>
                </c:pt>
                <c:pt idx="16181">
                  <c:v>14:41:29</c:v>
                </c:pt>
                <c:pt idx="16182">
                  <c:v>14:41:30</c:v>
                </c:pt>
                <c:pt idx="16183">
                  <c:v>14:41:31</c:v>
                </c:pt>
                <c:pt idx="16184">
                  <c:v>14:41:32</c:v>
                </c:pt>
                <c:pt idx="16185">
                  <c:v>14:41:33</c:v>
                </c:pt>
                <c:pt idx="16186">
                  <c:v>14:41:34</c:v>
                </c:pt>
                <c:pt idx="16187">
                  <c:v>14:41:35</c:v>
                </c:pt>
                <c:pt idx="16188">
                  <c:v>14:41:36</c:v>
                </c:pt>
                <c:pt idx="16189">
                  <c:v>14:41:37</c:v>
                </c:pt>
                <c:pt idx="16190">
                  <c:v>14:41:38</c:v>
                </c:pt>
                <c:pt idx="16191">
                  <c:v>14:41:39</c:v>
                </c:pt>
                <c:pt idx="16192">
                  <c:v>14:41:40</c:v>
                </c:pt>
                <c:pt idx="16193">
                  <c:v>14:41:41</c:v>
                </c:pt>
                <c:pt idx="16194">
                  <c:v>14:41:42</c:v>
                </c:pt>
                <c:pt idx="16195">
                  <c:v>14:41:43</c:v>
                </c:pt>
                <c:pt idx="16196">
                  <c:v>14:41:44</c:v>
                </c:pt>
                <c:pt idx="16197">
                  <c:v>14:41:45</c:v>
                </c:pt>
                <c:pt idx="16198">
                  <c:v>14:41:46</c:v>
                </c:pt>
                <c:pt idx="16199">
                  <c:v>14:41:47</c:v>
                </c:pt>
                <c:pt idx="16200">
                  <c:v>14:41:48</c:v>
                </c:pt>
                <c:pt idx="16201">
                  <c:v>14:41:49</c:v>
                </c:pt>
                <c:pt idx="16202">
                  <c:v>14:41:50</c:v>
                </c:pt>
                <c:pt idx="16203">
                  <c:v>14:41:51</c:v>
                </c:pt>
                <c:pt idx="16204">
                  <c:v>14:41:52</c:v>
                </c:pt>
                <c:pt idx="16205">
                  <c:v>14:41:53</c:v>
                </c:pt>
                <c:pt idx="16206">
                  <c:v>14:41:54</c:v>
                </c:pt>
                <c:pt idx="16207">
                  <c:v>14:41:55</c:v>
                </c:pt>
                <c:pt idx="16208">
                  <c:v>14:41:56</c:v>
                </c:pt>
                <c:pt idx="16209">
                  <c:v>14:41:57</c:v>
                </c:pt>
                <c:pt idx="16210">
                  <c:v>14:41:58</c:v>
                </c:pt>
                <c:pt idx="16211">
                  <c:v>14:41:59</c:v>
                </c:pt>
                <c:pt idx="16212">
                  <c:v>14:42:00</c:v>
                </c:pt>
                <c:pt idx="16213">
                  <c:v>14:42:01</c:v>
                </c:pt>
                <c:pt idx="16214">
                  <c:v>14:42:02</c:v>
                </c:pt>
                <c:pt idx="16215">
                  <c:v>14:42:03</c:v>
                </c:pt>
                <c:pt idx="16216">
                  <c:v>14:42:04</c:v>
                </c:pt>
                <c:pt idx="16217">
                  <c:v>14:42:05</c:v>
                </c:pt>
                <c:pt idx="16218">
                  <c:v>14:42:06</c:v>
                </c:pt>
                <c:pt idx="16219">
                  <c:v>14:42:07</c:v>
                </c:pt>
                <c:pt idx="16220">
                  <c:v>14:42:08</c:v>
                </c:pt>
                <c:pt idx="16221">
                  <c:v>14:42:09</c:v>
                </c:pt>
                <c:pt idx="16222">
                  <c:v>14:42:10</c:v>
                </c:pt>
                <c:pt idx="16223">
                  <c:v>14:42:11</c:v>
                </c:pt>
                <c:pt idx="16224">
                  <c:v>14:42:12</c:v>
                </c:pt>
                <c:pt idx="16225">
                  <c:v>14:42:13</c:v>
                </c:pt>
                <c:pt idx="16226">
                  <c:v>14:42:14</c:v>
                </c:pt>
                <c:pt idx="16227">
                  <c:v>14:42:15</c:v>
                </c:pt>
                <c:pt idx="16228">
                  <c:v>14:42:16</c:v>
                </c:pt>
                <c:pt idx="16229">
                  <c:v>14:42:17</c:v>
                </c:pt>
                <c:pt idx="16230">
                  <c:v>14:42:18</c:v>
                </c:pt>
                <c:pt idx="16231">
                  <c:v>14:42:19</c:v>
                </c:pt>
                <c:pt idx="16232">
                  <c:v>14:42:20</c:v>
                </c:pt>
                <c:pt idx="16233">
                  <c:v>14:42:21</c:v>
                </c:pt>
                <c:pt idx="16234">
                  <c:v>14:42:22</c:v>
                </c:pt>
                <c:pt idx="16235">
                  <c:v>14:42:23</c:v>
                </c:pt>
                <c:pt idx="16236">
                  <c:v>14:42:24</c:v>
                </c:pt>
                <c:pt idx="16237">
                  <c:v>14:42:25</c:v>
                </c:pt>
                <c:pt idx="16238">
                  <c:v>14:42:26</c:v>
                </c:pt>
                <c:pt idx="16239">
                  <c:v>14:42:27</c:v>
                </c:pt>
                <c:pt idx="16240">
                  <c:v>14:42:28</c:v>
                </c:pt>
                <c:pt idx="16241">
                  <c:v>14:42:29</c:v>
                </c:pt>
                <c:pt idx="16242">
                  <c:v>14:42:30</c:v>
                </c:pt>
                <c:pt idx="16243">
                  <c:v>14:42:31</c:v>
                </c:pt>
                <c:pt idx="16244">
                  <c:v>14:42:32</c:v>
                </c:pt>
                <c:pt idx="16245">
                  <c:v>14:42:33</c:v>
                </c:pt>
                <c:pt idx="16246">
                  <c:v>14:42:34</c:v>
                </c:pt>
                <c:pt idx="16247">
                  <c:v>14:42:35</c:v>
                </c:pt>
                <c:pt idx="16248">
                  <c:v>14:42:36</c:v>
                </c:pt>
                <c:pt idx="16249">
                  <c:v>14:42:37</c:v>
                </c:pt>
                <c:pt idx="16250">
                  <c:v>14:42:38</c:v>
                </c:pt>
                <c:pt idx="16251">
                  <c:v>14:42:39</c:v>
                </c:pt>
                <c:pt idx="16252">
                  <c:v>14:42:40</c:v>
                </c:pt>
                <c:pt idx="16253">
                  <c:v>14:42:41</c:v>
                </c:pt>
                <c:pt idx="16254">
                  <c:v>14:42:42</c:v>
                </c:pt>
                <c:pt idx="16255">
                  <c:v>14:42:43</c:v>
                </c:pt>
                <c:pt idx="16256">
                  <c:v>14:42:44</c:v>
                </c:pt>
                <c:pt idx="16257">
                  <c:v>14:42:45</c:v>
                </c:pt>
                <c:pt idx="16258">
                  <c:v>14:42:46</c:v>
                </c:pt>
                <c:pt idx="16259">
                  <c:v>14:42:47</c:v>
                </c:pt>
                <c:pt idx="16260">
                  <c:v>14:42:48</c:v>
                </c:pt>
                <c:pt idx="16261">
                  <c:v>14:42:49</c:v>
                </c:pt>
                <c:pt idx="16262">
                  <c:v>14:42:50</c:v>
                </c:pt>
                <c:pt idx="16263">
                  <c:v>14:42:51</c:v>
                </c:pt>
                <c:pt idx="16264">
                  <c:v>14:42:52</c:v>
                </c:pt>
                <c:pt idx="16265">
                  <c:v>14:42:53</c:v>
                </c:pt>
                <c:pt idx="16266">
                  <c:v>14:42:54</c:v>
                </c:pt>
                <c:pt idx="16267">
                  <c:v>14:42:55</c:v>
                </c:pt>
                <c:pt idx="16268">
                  <c:v>14:42:56</c:v>
                </c:pt>
                <c:pt idx="16269">
                  <c:v>14:42:57</c:v>
                </c:pt>
                <c:pt idx="16270">
                  <c:v>14:42:58</c:v>
                </c:pt>
                <c:pt idx="16271">
                  <c:v>14:42:59</c:v>
                </c:pt>
                <c:pt idx="16272">
                  <c:v>14:43:00</c:v>
                </c:pt>
                <c:pt idx="16273">
                  <c:v>14:43:01</c:v>
                </c:pt>
                <c:pt idx="16274">
                  <c:v>14:43:02</c:v>
                </c:pt>
                <c:pt idx="16275">
                  <c:v>14:43:03</c:v>
                </c:pt>
                <c:pt idx="16276">
                  <c:v>14:43:04</c:v>
                </c:pt>
                <c:pt idx="16277">
                  <c:v>14:43:05</c:v>
                </c:pt>
                <c:pt idx="16278">
                  <c:v>14:43:06</c:v>
                </c:pt>
                <c:pt idx="16279">
                  <c:v>14:43:07</c:v>
                </c:pt>
                <c:pt idx="16280">
                  <c:v>14:43:08</c:v>
                </c:pt>
                <c:pt idx="16281">
                  <c:v>14:43:09</c:v>
                </c:pt>
                <c:pt idx="16282">
                  <c:v>14:43:10</c:v>
                </c:pt>
                <c:pt idx="16283">
                  <c:v>14:43:11</c:v>
                </c:pt>
                <c:pt idx="16284">
                  <c:v>14:43:12</c:v>
                </c:pt>
                <c:pt idx="16285">
                  <c:v>14:43:13</c:v>
                </c:pt>
                <c:pt idx="16286">
                  <c:v>14:43:14</c:v>
                </c:pt>
                <c:pt idx="16287">
                  <c:v>14:43:15</c:v>
                </c:pt>
                <c:pt idx="16288">
                  <c:v>14:43:16</c:v>
                </c:pt>
                <c:pt idx="16289">
                  <c:v>14:43:17</c:v>
                </c:pt>
                <c:pt idx="16290">
                  <c:v>14:43:18</c:v>
                </c:pt>
                <c:pt idx="16291">
                  <c:v>14:43:19</c:v>
                </c:pt>
                <c:pt idx="16292">
                  <c:v>14:43:20</c:v>
                </c:pt>
                <c:pt idx="16293">
                  <c:v>14:43:21</c:v>
                </c:pt>
                <c:pt idx="16294">
                  <c:v>14:43:22</c:v>
                </c:pt>
                <c:pt idx="16295">
                  <c:v>14:43:23</c:v>
                </c:pt>
                <c:pt idx="16296">
                  <c:v>14:43:24</c:v>
                </c:pt>
                <c:pt idx="16297">
                  <c:v>14:43:25</c:v>
                </c:pt>
                <c:pt idx="16298">
                  <c:v>14:43:26</c:v>
                </c:pt>
                <c:pt idx="16299">
                  <c:v>14:43:27</c:v>
                </c:pt>
                <c:pt idx="16300">
                  <c:v>14:43:28</c:v>
                </c:pt>
                <c:pt idx="16301">
                  <c:v>14:43:29</c:v>
                </c:pt>
                <c:pt idx="16302">
                  <c:v>14:43:30</c:v>
                </c:pt>
                <c:pt idx="16303">
                  <c:v>14:43:31</c:v>
                </c:pt>
                <c:pt idx="16304">
                  <c:v>14:43:32</c:v>
                </c:pt>
                <c:pt idx="16305">
                  <c:v>14:43:33</c:v>
                </c:pt>
                <c:pt idx="16306">
                  <c:v>14:43:34</c:v>
                </c:pt>
                <c:pt idx="16307">
                  <c:v>14:43:35</c:v>
                </c:pt>
                <c:pt idx="16308">
                  <c:v>14:43:36</c:v>
                </c:pt>
                <c:pt idx="16309">
                  <c:v>14:43:37</c:v>
                </c:pt>
                <c:pt idx="16310">
                  <c:v>14:43:38</c:v>
                </c:pt>
                <c:pt idx="16311">
                  <c:v>14:43:39</c:v>
                </c:pt>
                <c:pt idx="16312">
                  <c:v>14:43:40</c:v>
                </c:pt>
                <c:pt idx="16313">
                  <c:v>14:43:41</c:v>
                </c:pt>
                <c:pt idx="16314">
                  <c:v>14:43:42</c:v>
                </c:pt>
                <c:pt idx="16315">
                  <c:v>14:43:43</c:v>
                </c:pt>
                <c:pt idx="16316">
                  <c:v>14:43:44</c:v>
                </c:pt>
                <c:pt idx="16317">
                  <c:v>14:43:45</c:v>
                </c:pt>
                <c:pt idx="16318">
                  <c:v>14:43:46</c:v>
                </c:pt>
                <c:pt idx="16319">
                  <c:v>14:43:47</c:v>
                </c:pt>
                <c:pt idx="16320">
                  <c:v>14:43:48</c:v>
                </c:pt>
                <c:pt idx="16321">
                  <c:v>14:43:49</c:v>
                </c:pt>
                <c:pt idx="16322">
                  <c:v>14:43:50</c:v>
                </c:pt>
                <c:pt idx="16323">
                  <c:v>14:43:51</c:v>
                </c:pt>
                <c:pt idx="16324">
                  <c:v>14:43:52</c:v>
                </c:pt>
                <c:pt idx="16325">
                  <c:v>14:43:53</c:v>
                </c:pt>
                <c:pt idx="16326">
                  <c:v>14:43:54</c:v>
                </c:pt>
                <c:pt idx="16327">
                  <c:v>14:43:55</c:v>
                </c:pt>
                <c:pt idx="16328">
                  <c:v>14:43:56</c:v>
                </c:pt>
                <c:pt idx="16329">
                  <c:v>14:43:57</c:v>
                </c:pt>
                <c:pt idx="16330">
                  <c:v>14:43:58</c:v>
                </c:pt>
                <c:pt idx="16331">
                  <c:v>14:43:59</c:v>
                </c:pt>
                <c:pt idx="16332">
                  <c:v>14:44:00</c:v>
                </c:pt>
                <c:pt idx="16333">
                  <c:v>14:44:01</c:v>
                </c:pt>
                <c:pt idx="16334">
                  <c:v>14:44:02</c:v>
                </c:pt>
                <c:pt idx="16335">
                  <c:v>14:44:03</c:v>
                </c:pt>
                <c:pt idx="16336">
                  <c:v>14:44:04</c:v>
                </c:pt>
                <c:pt idx="16337">
                  <c:v>14:44:05</c:v>
                </c:pt>
                <c:pt idx="16338">
                  <c:v>14:44:06</c:v>
                </c:pt>
                <c:pt idx="16339">
                  <c:v>14:44:07</c:v>
                </c:pt>
                <c:pt idx="16340">
                  <c:v>14:44:08</c:v>
                </c:pt>
                <c:pt idx="16341">
                  <c:v>14:44:09</c:v>
                </c:pt>
                <c:pt idx="16342">
                  <c:v>14:44:10</c:v>
                </c:pt>
                <c:pt idx="16343">
                  <c:v>14:44:11</c:v>
                </c:pt>
                <c:pt idx="16344">
                  <c:v>14:44:12</c:v>
                </c:pt>
                <c:pt idx="16345">
                  <c:v>14:44:13</c:v>
                </c:pt>
                <c:pt idx="16346">
                  <c:v>14:44:14</c:v>
                </c:pt>
                <c:pt idx="16347">
                  <c:v>14:44:15</c:v>
                </c:pt>
                <c:pt idx="16348">
                  <c:v>14:44:16</c:v>
                </c:pt>
                <c:pt idx="16349">
                  <c:v>14:44:17</c:v>
                </c:pt>
                <c:pt idx="16350">
                  <c:v>14:44:18</c:v>
                </c:pt>
                <c:pt idx="16351">
                  <c:v>14:44:19</c:v>
                </c:pt>
                <c:pt idx="16352">
                  <c:v>14:44:20</c:v>
                </c:pt>
                <c:pt idx="16353">
                  <c:v>14:44:21</c:v>
                </c:pt>
                <c:pt idx="16354">
                  <c:v>14:44:22</c:v>
                </c:pt>
                <c:pt idx="16355">
                  <c:v>14:44:23</c:v>
                </c:pt>
                <c:pt idx="16356">
                  <c:v>14:44:24</c:v>
                </c:pt>
                <c:pt idx="16357">
                  <c:v>14:44:25</c:v>
                </c:pt>
                <c:pt idx="16358">
                  <c:v>14:44:26</c:v>
                </c:pt>
                <c:pt idx="16359">
                  <c:v>14:44:27</c:v>
                </c:pt>
                <c:pt idx="16360">
                  <c:v>14:44:28</c:v>
                </c:pt>
                <c:pt idx="16361">
                  <c:v>14:44:29</c:v>
                </c:pt>
                <c:pt idx="16362">
                  <c:v>14:44:30</c:v>
                </c:pt>
                <c:pt idx="16363">
                  <c:v>14:44:31</c:v>
                </c:pt>
                <c:pt idx="16364">
                  <c:v>14:44:32</c:v>
                </c:pt>
                <c:pt idx="16365">
                  <c:v>14:44:33</c:v>
                </c:pt>
                <c:pt idx="16366">
                  <c:v>14:44:34</c:v>
                </c:pt>
                <c:pt idx="16367">
                  <c:v>14:44:35</c:v>
                </c:pt>
                <c:pt idx="16368">
                  <c:v>14:44:36</c:v>
                </c:pt>
                <c:pt idx="16369">
                  <c:v>14:44:37</c:v>
                </c:pt>
                <c:pt idx="16370">
                  <c:v>14:44:38</c:v>
                </c:pt>
                <c:pt idx="16371">
                  <c:v>14:44:39</c:v>
                </c:pt>
                <c:pt idx="16372">
                  <c:v>14:44:40</c:v>
                </c:pt>
                <c:pt idx="16373">
                  <c:v>14:44:41</c:v>
                </c:pt>
                <c:pt idx="16374">
                  <c:v>14:44:42</c:v>
                </c:pt>
                <c:pt idx="16375">
                  <c:v>14:44:43</c:v>
                </c:pt>
                <c:pt idx="16376">
                  <c:v>14:44:44</c:v>
                </c:pt>
                <c:pt idx="16377">
                  <c:v>14:44:45</c:v>
                </c:pt>
                <c:pt idx="16378">
                  <c:v>14:44:46</c:v>
                </c:pt>
                <c:pt idx="16379">
                  <c:v>14:44:47</c:v>
                </c:pt>
                <c:pt idx="16380">
                  <c:v>14:44:48</c:v>
                </c:pt>
                <c:pt idx="16381">
                  <c:v>14:44:49</c:v>
                </c:pt>
                <c:pt idx="16382">
                  <c:v>14:44:50</c:v>
                </c:pt>
                <c:pt idx="16383">
                  <c:v>14:44:51</c:v>
                </c:pt>
                <c:pt idx="16384">
                  <c:v>14:44:52</c:v>
                </c:pt>
                <c:pt idx="16385">
                  <c:v>14:44:53</c:v>
                </c:pt>
                <c:pt idx="16386">
                  <c:v>14:44:54</c:v>
                </c:pt>
                <c:pt idx="16387">
                  <c:v>14:44:55</c:v>
                </c:pt>
                <c:pt idx="16388">
                  <c:v>14:44:56</c:v>
                </c:pt>
                <c:pt idx="16389">
                  <c:v>14:44:57</c:v>
                </c:pt>
                <c:pt idx="16390">
                  <c:v>14:44:58</c:v>
                </c:pt>
                <c:pt idx="16391">
                  <c:v>14:44:59</c:v>
                </c:pt>
                <c:pt idx="16392">
                  <c:v>14:45:00</c:v>
                </c:pt>
                <c:pt idx="16393">
                  <c:v>14:45:01</c:v>
                </c:pt>
                <c:pt idx="16394">
                  <c:v>14:45:02</c:v>
                </c:pt>
                <c:pt idx="16395">
                  <c:v>14:45:03</c:v>
                </c:pt>
                <c:pt idx="16396">
                  <c:v>14:45:04</c:v>
                </c:pt>
                <c:pt idx="16397">
                  <c:v>14:45:05</c:v>
                </c:pt>
                <c:pt idx="16398">
                  <c:v>14:45:06</c:v>
                </c:pt>
                <c:pt idx="16399">
                  <c:v>14:45:07</c:v>
                </c:pt>
                <c:pt idx="16400">
                  <c:v>14:45:08</c:v>
                </c:pt>
                <c:pt idx="16401">
                  <c:v>14:45:09</c:v>
                </c:pt>
                <c:pt idx="16402">
                  <c:v>14:45:10</c:v>
                </c:pt>
                <c:pt idx="16403">
                  <c:v>14:45:11</c:v>
                </c:pt>
                <c:pt idx="16404">
                  <c:v>14:45:12</c:v>
                </c:pt>
                <c:pt idx="16405">
                  <c:v>14:45:13</c:v>
                </c:pt>
                <c:pt idx="16406">
                  <c:v>14:45:14</c:v>
                </c:pt>
                <c:pt idx="16407">
                  <c:v>14:45:15</c:v>
                </c:pt>
                <c:pt idx="16408">
                  <c:v>14:45:16</c:v>
                </c:pt>
                <c:pt idx="16409">
                  <c:v>14:45:17</c:v>
                </c:pt>
                <c:pt idx="16410">
                  <c:v>14:45:18</c:v>
                </c:pt>
                <c:pt idx="16411">
                  <c:v>14:45:19</c:v>
                </c:pt>
                <c:pt idx="16412">
                  <c:v>14:45:20</c:v>
                </c:pt>
                <c:pt idx="16413">
                  <c:v>14:45:21</c:v>
                </c:pt>
                <c:pt idx="16414">
                  <c:v>14:45:22</c:v>
                </c:pt>
                <c:pt idx="16415">
                  <c:v>14:45:23</c:v>
                </c:pt>
                <c:pt idx="16416">
                  <c:v>14:45:24</c:v>
                </c:pt>
                <c:pt idx="16417">
                  <c:v>14:45:25</c:v>
                </c:pt>
                <c:pt idx="16418">
                  <c:v>14:45:26</c:v>
                </c:pt>
                <c:pt idx="16419">
                  <c:v>14:45:27</c:v>
                </c:pt>
                <c:pt idx="16420">
                  <c:v>14:45:28</c:v>
                </c:pt>
                <c:pt idx="16421">
                  <c:v>14:45:29</c:v>
                </c:pt>
                <c:pt idx="16422">
                  <c:v>14:45:30</c:v>
                </c:pt>
                <c:pt idx="16423">
                  <c:v>14:45:31</c:v>
                </c:pt>
                <c:pt idx="16424">
                  <c:v>14:45:32</c:v>
                </c:pt>
                <c:pt idx="16425">
                  <c:v>14:45:33</c:v>
                </c:pt>
                <c:pt idx="16426">
                  <c:v>14:45:34</c:v>
                </c:pt>
                <c:pt idx="16427">
                  <c:v>14:45:35</c:v>
                </c:pt>
                <c:pt idx="16428">
                  <c:v>14:45:36</c:v>
                </c:pt>
                <c:pt idx="16429">
                  <c:v>14:45:37</c:v>
                </c:pt>
                <c:pt idx="16430">
                  <c:v>14:45:38</c:v>
                </c:pt>
                <c:pt idx="16431">
                  <c:v>14:45:39</c:v>
                </c:pt>
                <c:pt idx="16432">
                  <c:v>14:45:40</c:v>
                </c:pt>
                <c:pt idx="16433">
                  <c:v>14:45:41</c:v>
                </c:pt>
                <c:pt idx="16434">
                  <c:v>14:45:42</c:v>
                </c:pt>
                <c:pt idx="16435">
                  <c:v>14:45:43</c:v>
                </c:pt>
                <c:pt idx="16436">
                  <c:v>14:45:44</c:v>
                </c:pt>
                <c:pt idx="16437">
                  <c:v>14:45:45</c:v>
                </c:pt>
                <c:pt idx="16438">
                  <c:v>14:45:46</c:v>
                </c:pt>
                <c:pt idx="16439">
                  <c:v>14:45:47</c:v>
                </c:pt>
                <c:pt idx="16440">
                  <c:v>14:45:48</c:v>
                </c:pt>
                <c:pt idx="16441">
                  <c:v>14:45:49</c:v>
                </c:pt>
                <c:pt idx="16442">
                  <c:v>14:45:50</c:v>
                </c:pt>
                <c:pt idx="16443">
                  <c:v>14:45:51</c:v>
                </c:pt>
                <c:pt idx="16444">
                  <c:v>14:45:52</c:v>
                </c:pt>
                <c:pt idx="16445">
                  <c:v>14:45:53</c:v>
                </c:pt>
                <c:pt idx="16446">
                  <c:v>14:45:54</c:v>
                </c:pt>
                <c:pt idx="16447">
                  <c:v>14:45:55</c:v>
                </c:pt>
                <c:pt idx="16448">
                  <c:v>14:45:56</c:v>
                </c:pt>
                <c:pt idx="16449">
                  <c:v>14:45:57</c:v>
                </c:pt>
                <c:pt idx="16450">
                  <c:v>14:45:58</c:v>
                </c:pt>
                <c:pt idx="16451">
                  <c:v>14:45:59</c:v>
                </c:pt>
                <c:pt idx="16452">
                  <c:v>14:46:00</c:v>
                </c:pt>
                <c:pt idx="16453">
                  <c:v>14:46:01</c:v>
                </c:pt>
                <c:pt idx="16454">
                  <c:v>14:46:02</c:v>
                </c:pt>
                <c:pt idx="16455">
                  <c:v>14:46:03</c:v>
                </c:pt>
                <c:pt idx="16456">
                  <c:v>14:46:04</c:v>
                </c:pt>
                <c:pt idx="16457">
                  <c:v>14:46:05</c:v>
                </c:pt>
                <c:pt idx="16458">
                  <c:v>14:46:06</c:v>
                </c:pt>
                <c:pt idx="16459">
                  <c:v>14:46:07</c:v>
                </c:pt>
                <c:pt idx="16460">
                  <c:v>14:46:08</c:v>
                </c:pt>
                <c:pt idx="16461">
                  <c:v>14:46:09</c:v>
                </c:pt>
                <c:pt idx="16462">
                  <c:v>14:46:10</c:v>
                </c:pt>
                <c:pt idx="16463">
                  <c:v>14:46:11</c:v>
                </c:pt>
                <c:pt idx="16464">
                  <c:v>14:46:12</c:v>
                </c:pt>
                <c:pt idx="16465">
                  <c:v>14:46:13</c:v>
                </c:pt>
                <c:pt idx="16466">
                  <c:v>14:46:14</c:v>
                </c:pt>
                <c:pt idx="16467">
                  <c:v>14:46:15</c:v>
                </c:pt>
                <c:pt idx="16468">
                  <c:v>14:46:16</c:v>
                </c:pt>
                <c:pt idx="16469">
                  <c:v>14:46:17</c:v>
                </c:pt>
                <c:pt idx="16470">
                  <c:v>14:46:18</c:v>
                </c:pt>
                <c:pt idx="16471">
                  <c:v>14:46:19</c:v>
                </c:pt>
                <c:pt idx="16472">
                  <c:v>14:46:20</c:v>
                </c:pt>
                <c:pt idx="16473">
                  <c:v>14:46:21</c:v>
                </c:pt>
                <c:pt idx="16474">
                  <c:v>14:46:22</c:v>
                </c:pt>
                <c:pt idx="16475">
                  <c:v>14:46:23</c:v>
                </c:pt>
                <c:pt idx="16476">
                  <c:v>14:46:24</c:v>
                </c:pt>
                <c:pt idx="16477">
                  <c:v>14:46:25</c:v>
                </c:pt>
                <c:pt idx="16478">
                  <c:v>14:46:26</c:v>
                </c:pt>
                <c:pt idx="16479">
                  <c:v>14:46:27</c:v>
                </c:pt>
                <c:pt idx="16480">
                  <c:v>14:46:28</c:v>
                </c:pt>
                <c:pt idx="16481">
                  <c:v>14:46:29</c:v>
                </c:pt>
                <c:pt idx="16482">
                  <c:v>14:46:30</c:v>
                </c:pt>
                <c:pt idx="16483">
                  <c:v>14:46:31</c:v>
                </c:pt>
                <c:pt idx="16484">
                  <c:v>14:46:32</c:v>
                </c:pt>
                <c:pt idx="16485">
                  <c:v>14:46:33</c:v>
                </c:pt>
                <c:pt idx="16486">
                  <c:v>14:46:34</c:v>
                </c:pt>
                <c:pt idx="16487">
                  <c:v>14:46:35</c:v>
                </c:pt>
                <c:pt idx="16488">
                  <c:v>14:46:36</c:v>
                </c:pt>
                <c:pt idx="16489">
                  <c:v>14:46:37</c:v>
                </c:pt>
                <c:pt idx="16490">
                  <c:v>14:46:38</c:v>
                </c:pt>
                <c:pt idx="16491">
                  <c:v>14:46:39</c:v>
                </c:pt>
                <c:pt idx="16492">
                  <c:v>14:46:40</c:v>
                </c:pt>
                <c:pt idx="16493">
                  <c:v>14:46:41</c:v>
                </c:pt>
                <c:pt idx="16494">
                  <c:v>14:46:42</c:v>
                </c:pt>
                <c:pt idx="16495">
                  <c:v>14:46:43</c:v>
                </c:pt>
                <c:pt idx="16496">
                  <c:v>14:46:44</c:v>
                </c:pt>
                <c:pt idx="16497">
                  <c:v>14:46:45</c:v>
                </c:pt>
                <c:pt idx="16498">
                  <c:v>14:46:46</c:v>
                </c:pt>
                <c:pt idx="16499">
                  <c:v>14:46:47</c:v>
                </c:pt>
                <c:pt idx="16500">
                  <c:v>14:46:48</c:v>
                </c:pt>
                <c:pt idx="16501">
                  <c:v>14:46:49</c:v>
                </c:pt>
                <c:pt idx="16502">
                  <c:v>14:46:50</c:v>
                </c:pt>
                <c:pt idx="16503">
                  <c:v>14:46:51</c:v>
                </c:pt>
                <c:pt idx="16504">
                  <c:v>14:46:52</c:v>
                </c:pt>
                <c:pt idx="16505">
                  <c:v>14:46:53</c:v>
                </c:pt>
                <c:pt idx="16506">
                  <c:v>14:46:54</c:v>
                </c:pt>
                <c:pt idx="16507">
                  <c:v>14:46:55</c:v>
                </c:pt>
                <c:pt idx="16508">
                  <c:v>14:46:56</c:v>
                </c:pt>
                <c:pt idx="16509">
                  <c:v>14:46:57</c:v>
                </c:pt>
                <c:pt idx="16510">
                  <c:v>14:46:58</c:v>
                </c:pt>
                <c:pt idx="16511">
                  <c:v>14:46:59</c:v>
                </c:pt>
                <c:pt idx="16512">
                  <c:v>14:47:00</c:v>
                </c:pt>
                <c:pt idx="16513">
                  <c:v>14:47:01</c:v>
                </c:pt>
                <c:pt idx="16514">
                  <c:v>14:47:02</c:v>
                </c:pt>
                <c:pt idx="16515">
                  <c:v>14:47:03</c:v>
                </c:pt>
                <c:pt idx="16516">
                  <c:v>14:47:04</c:v>
                </c:pt>
                <c:pt idx="16517">
                  <c:v>14:47:05</c:v>
                </c:pt>
                <c:pt idx="16518">
                  <c:v>14:47:06</c:v>
                </c:pt>
                <c:pt idx="16519">
                  <c:v>14:47:07</c:v>
                </c:pt>
                <c:pt idx="16520">
                  <c:v>14:47:08</c:v>
                </c:pt>
                <c:pt idx="16521">
                  <c:v>14:47:09</c:v>
                </c:pt>
                <c:pt idx="16522">
                  <c:v>14:47:10</c:v>
                </c:pt>
                <c:pt idx="16523">
                  <c:v>14:47:11</c:v>
                </c:pt>
                <c:pt idx="16524">
                  <c:v>14:47:12</c:v>
                </c:pt>
                <c:pt idx="16525">
                  <c:v>14:47:13</c:v>
                </c:pt>
                <c:pt idx="16526">
                  <c:v>14:47:14</c:v>
                </c:pt>
                <c:pt idx="16527">
                  <c:v>14:47:15</c:v>
                </c:pt>
                <c:pt idx="16528">
                  <c:v>14:47:16</c:v>
                </c:pt>
                <c:pt idx="16529">
                  <c:v>14:47:17</c:v>
                </c:pt>
                <c:pt idx="16530">
                  <c:v>14:47:18</c:v>
                </c:pt>
                <c:pt idx="16531">
                  <c:v>14:47:19</c:v>
                </c:pt>
                <c:pt idx="16532">
                  <c:v>14:47:20</c:v>
                </c:pt>
                <c:pt idx="16533">
                  <c:v>14:47:21</c:v>
                </c:pt>
                <c:pt idx="16534">
                  <c:v>14:47:22</c:v>
                </c:pt>
                <c:pt idx="16535">
                  <c:v>14:47:23</c:v>
                </c:pt>
                <c:pt idx="16536">
                  <c:v>14:47:24</c:v>
                </c:pt>
                <c:pt idx="16537">
                  <c:v>14:47:25</c:v>
                </c:pt>
                <c:pt idx="16538">
                  <c:v>14:47:26</c:v>
                </c:pt>
                <c:pt idx="16539">
                  <c:v>14:47:27</c:v>
                </c:pt>
                <c:pt idx="16540">
                  <c:v>14:47:28</c:v>
                </c:pt>
                <c:pt idx="16541">
                  <c:v>14:47:29</c:v>
                </c:pt>
                <c:pt idx="16542">
                  <c:v>14:47:30</c:v>
                </c:pt>
                <c:pt idx="16543">
                  <c:v>14:47:31</c:v>
                </c:pt>
                <c:pt idx="16544">
                  <c:v>14:47:32</c:v>
                </c:pt>
                <c:pt idx="16545">
                  <c:v>14:47:33</c:v>
                </c:pt>
                <c:pt idx="16546">
                  <c:v>14:47:34</c:v>
                </c:pt>
                <c:pt idx="16547">
                  <c:v>14:47:35</c:v>
                </c:pt>
                <c:pt idx="16548">
                  <c:v>14:47:36</c:v>
                </c:pt>
                <c:pt idx="16549">
                  <c:v>14:47:37</c:v>
                </c:pt>
                <c:pt idx="16550">
                  <c:v>14:47:38</c:v>
                </c:pt>
                <c:pt idx="16551">
                  <c:v>14:47:39</c:v>
                </c:pt>
                <c:pt idx="16552">
                  <c:v>14:47:40</c:v>
                </c:pt>
                <c:pt idx="16553">
                  <c:v>14:47:41</c:v>
                </c:pt>
                <c:pt idx="16554">
                  <c:v>14:47:42</c:v>
                </c:pt>
                <c:pt idx="16555">
                  <c:v>14:47:43</c:v>
                </c:pt>
                <c:pt idx="16556">
                  <c:v>14:47:44</c:v>
                </c:pt>
                <c:pt idx="16557">
                  <c:v>14:47:45</c:v>
                </c:pt>
                <c:pt idx="16558">
                  <c:v>14:47:46</c:v>
                </c:pt>
                <c:pt idx="16559">
                  <c:v>14:47:47</c:v>
                </c:pt>
                <c:pt idx="16560">
                  <c:v>14:47:48</c:v>
                </c:pt>
                <c:pt idx="16561">
                  <c:v>14:47:49</c:v>
                </c:pt>
                <c:pt idx="16562">
                  <c:v>14:47:50</c:v>
                </c:pt>
                <c:pt idx="16563">
                  <c:v>14:47:51</c:v>
                </c:pt>
                <c:pt idx="16564">
                  <c:v>14:47:52</c:v>
                </c:pt>
                <c:pt idx="16565">
                  <c:v>14:47:53</c:v>
                </c:pt>
                <c:pt idx="16566">
                  <c:v>14:47:54</c:v>
                </c:pt>
                <c:pt idx="16567">
                  <c:v>14:47:55</c:v>
                </c:pt>
                <c:pt idx="16568">
                  <c:v>14:47:56</c:v>
                </c:pt>
                <c:pt idx="16569">
                  <c:v>14:47:57</c:v>
                </c:pt>
                <c:pt idx="16570">
                  <c:v>14:47:58</c:v>
                </c:pt>
                <c:pt idx="16571">
                  <c:v>14:47:59</c:v>
                </c:pt>
                <c:pt idx="16572">
                  <c:v>14:48:00</c:v>
                </c:pt>
                <c:pt idx="16573">
                  <c:v>14:48:01</c:v>
                </c:pt>
                <c:pt idx="16574">
                  <c:v>14:48:02</c:v>
                </c:pt>
                <c:pt idx="16575">
                  <c:v>14:48:03</c:v>
                </c:pt>
                <c:pt idx="16576">
                  <c:v>14:48:04</c:v>
                </c:pt>
                <c:pt idx="16577">
                  <c:v>14:48:05</c:v>
                </c:pt>
                <c:pt idx="16578">
                  <c:v>14:48:06</c:v>
                </c:pt>
                <c:pt idx="16579">
                  <c:v>14:48:07</c:v>
                </c:pt>
                <c:pt idx="16580">
                  <c:v>14:48:08</c:v>
                </c:pt>
                <c:pt idx="16581">
                  <c:v>14:48:09</c:v>
                </c:pt>
                <c:pt idx="16582">
                  <c:v>14:48:10</c:v>
                </c:pt>
                <c:pt idx="16583">
                  <c:v>14:48:11</c:v>
                </c:pt>
                <c:pt idx="16584">
                  <c:v>14:48:12</c:v>
                </c:pt>
                <c:pt idx="16585">
                  <c:v>14:48:13</c:v>
                </c:pt>
                <c:pt idx="16586">
                  <c:v>14:48:14</c:v>
                </c:pt>
                <c:pt idx="16587">
                  <c:v>14:48:15</c:v>
                </c:pt>
                <c:pt idx="16588">
                  <c:v>14:48:16</c:v>
                </c:pt>
                <c:pt idx="16589">
                  <c:v>14:48:17</c:v>
                </c:pt>
                <c:pt idx="16590">
                  <c:v>14:48:18</c:v>
                </c:pt>
                <c:pt idx="16591">
                  <c:v>14:48:19</c:v>
                </c:pt>
                <c:pt idx="16592">
                  <c:v>14:48:20</c:v>
                </c:pt>
                <c:pt idx="16593">
                  <c:v>14:48:21</c:v>
                </c:pt>
                <c:pt idx="16594">
                  <c:v>14:48:22</c:v>
                </c:pt>
                <c:pt idx="16595">
                  <c:v>14:48:23</c:v>
                </c:pt>
                <c:pt idx="16596">
                  <c:v>14:48:24</c:v>
                </c:pt>
                <c:pt idx="16597">
                  <c:v>14:48:25</c:v>
                </c:pt>
                <c:pt idx="16598">
                  <c:v>14:48:26</c:v>
                </c:pt>
                <c:pt idx="16599">
                  <c:v>14:48:27</c:v>
                </c:pt>
                <c:pt idx="16600">
                  <c:v>14:48:28</c:v>
                </c:pt>
                <c:pt idx="16601">
                  <c:v>14:48:29</c:v>
                </c:pt>
                <c:pt idx="16602">
                  <c:v>14:48:30</c:v>
                </c:pt>
                <c:pt idx="16603">
                  <c:v>14:48:31</c:v>
                </c:pt>
                <c:pt idx="16604">
                  <c:v>14:48:32</c:v>
                </c:pt>
                <c:pt idx="16605">
                  <c:v>14:48:33</c:v>
                </c:pt>
                <c:pt idx="16606">
                  <c:v>14:48:34</c:v>
                </c:pt>
                <c:pt idx="16607">
                  <c:v>14:48:35</c:v>
                </c:pt>
                <c:pt idx="16608">
                  <c:v>14:48:36</c:v>
                </c:pt>
                <c:pt idx="16609">
                  <c:v>14:48:37</c:v>
                </c:pt>
                <c:pt idx="16610">
                  <c:v>14:48:38</c:v>
                </c:pt>
                <c:pt idx="16611">
                  <c:v>14:48:39</c:v>
                </c:pt>
                <c:pt idx="16612">
                  <c:v>14:48:40</c:v>
                </c:pt>
                <c:pt idx="16613">
                  <c:v>14:48:41</c:v>
                </c:pt>
                <c:pt idx="16614">
                  <c:v>14:48:42</c:v>
                </c:pt>
                <c:pt idx="16615">
                  <c:v>14:48:43</c:v>
                </c:pt>
                <c:pt idx="16616">
                  <c:v>14:48:44</c:v>
                </c:pt>
                <c:pt idx="16617">
                  <c:v>14:48:45</c:v>
                </c:pt>
                <c:pt idx="16618">
                  <c:v>14:48:46</c:v>
                </c:pt>
                <c:pt idx="16619">
                  <c:v>14:48:47</c:v>
                </c:pt>
                <c:pt idx="16620">
                  <c:v>14:48:48</c:v>
                </c:pt>
                <c:pt idx="16621">
                  <c:v>14:48:49</c:v>
                </c:pt>
                <c:pt idx="16622">
                  <c:v>14:48:50</c:v>
                </c:pt>
                <c:pt idx="16623">
                  <c:v>14:48:51</c:v>
                </c:pt>
                <c:pt idx="16624">
                  <c:v>14:48:52</c:v>
                </c:pt>
                <c:pt idx="16625">
                  <c:v>14:48:53</c:v>
                </c:pt>
                <c:pt idx="16626">
                  <c:v>14:48:54</c:v>
                </c:pt>
                <c:pt idx="16627">
                  <c:v>14:48:55</c:v>
                </c:pt>
                <c:pt idx="16628">
                  <c:v>14:48:56</c:v>
                </c:pt>
                <c:pt idx="16629">
                  <c:v>14:48:57</c:v>
                </c:pt>
                <c:pt idx="16630">
                  <c:v>14:48:58</c:v>
                </c:pt>
                <c:pt idx="16631">
                  <c:v>14:48:59</c:v>
                </c:pt>
                <c:pt idx="16632">
                  <c:v>14:49:00</c:v>
                </c:pt>
                <c:pt idx="16633">
                  <c:v>14:49:01</c:v>
                </c:pt>
                <c:pt idx="16634">
                  <c:v>14:49:02</c:v>
                </c:pt>
                <c:pt idx="16635">
                  <c:v>14:49:03</c:v>
                </c:pt>
                <c:pt idx="16636">
                  <c:v>14:49:04</c:v>
                </c:pt>
                <c:pt idx="16637">
                  <c:v>14:49:05</c:v>
                </c:pt>
                <c:pt idx="16638">
                  <c:v>14:49:06</c:v>
                </c:pt>
                <c:pt idx="16639">
                  <c:v>14:49:07</c:v>
                </c:pt>
                <c:pt idx="16640">
                  <c:v>14:49:08</c:v>
                </c:pt>
                <c:pt idx="16641">
                  <c:v>14:49:09</c:v>
                </c:pt>
                <c:pt idx="16642">
                  <c:v>14:49:10</c:v>
                </c:pt>
                <c:pt idx="16643">
                  <c:v>14:49:11</c:v>
                </c:pt>
                <c:pt idx="16644">
                  <c:v>14:49:12</c:v>
                </c:pt>
                <c:pt idx="16645">
                  <c:v>14:49:13</c:v>
                </c:pt>
                <c:pt idx="16646">
                  <c:v>14:49:14</c:v>
                </c:pt>
                <c:pt idx="16647">
                  <c:v>14:49:15</c:v>
                </c:pt>
                <c:pt idx="16648">
                  <c:v>14:49:16</c:v>
                </c:pt>
                <c:pt idx="16649">
                  <c:v>14:49:17</c:v>
                </c:pt>
                <c:pt idx="16650">
                  <c:v>14:49:18</c:v>
                </c:pt>
                <c:pt idx="16651">
                  <c:v>14:49:19</c:v>
                </c:pt>
                <c:pt idx="16652">
                  <c:v>14:49:20</c:v>
                </c:pt>
                <c:pt idx="16653">
                  <c:v>14:49:21</c:v>
                </c:pt>
                <c:pt idx="16654">
                  <c:v>14:49:22</c:v>
                </c:pt>
                <c:pt idx="16655">
                  <c:v>14:49:23</c:v>
                </c:pt>
                <c:pt idx="16656">
                  <c:v>14:49:24</c:v>
                </c:pt>
                <c:pt idx="16657">
                  <c:v>14:49:25</c:v>
                </c:pt>
                <c:pt idx="16658">
                  <c:v>14:49:26</c:v>
                </c:pt>
                <c:pt idx="16659">
                  <c:v>14:49:27</c:v>
                </c:pt>
                <c:pt idx="16660">
                  <c:v>14:49:28</c:v>
                </c:pt>
                <c:pt idx="16661">
                  <c:v>14:49:29</c:v>
                </c:pt>
                <c:pt idx="16662">
                  <c:v>14:49:30</c:v>
                </c:pt>
                <c:pt idx="16663">
                  <c:v>14:49:31</c:v>
                </c:pt>
                <c:pt idx="16664">
                  <c:v>14:49:32</c:v>
                </c:pt>
                <c:pt idx="16665">
                  <c:v>14:49:33</c:v>
                </c:pt>
                <c:pt idx="16666">
                  <c:v>14:49:34</c:v>
                </c:pt>
                <c:pt idx="16667">
                  <c:v>14:49:35</c:v>
                </c:pt>
                <c:pt idx="16668">
                  <c:v>14:49:36</c:v>
                </c:pt>
                <c:pt idx="16669">
                  <c:v>14:49:37</c:v>
                </c:pt>
                <c:pt idx="16670">
                  <c:v>14:49:38</c:v>
                </c:pt>
                <c:pt idx="16671">
                  <c:v>14:49:39</c:v>
                </c:pt>
                <c:pt idx="16672">
                  <c:v>14:49:40</c:v>
                </c:pt>
                <c:pt idx="16673">
                  <c:v>14:49:41</c:v>
                </c:pt>
                <c:pt idx="16674">
                  <c:v>14:49:42</c:v>
                </c:pt>
                <c:pt idx="16675">
                  <c:v>14:49:43</c:v>
                </c:pt>
                <c:pt idx="16676">
                  <c:v>14:49:44</c:v>
                </c:pt>
                <c:pt idx="16677">
                  <c:v>14:49:45</c:v>
                </c:pt>
                <c:pt idx="16678">
                  <c:v>14:49:46</c:v>
                </c:pt>
                <c:pt idx="16679">
                  <c:v>14:49:47</c:v>
                </c:pt>
                <c:pt idx="16680">
                  <c:v>14:49:48</c:v>
                </c:pt>
                <c:pt idx="16681">
                  <c:v>14:49:49</c:v>
                </c:pt>
                <c:pt idx="16682">
                  <c:v>14:49:50</c:v>
                </c:pt>
                <c:pt idx="16683">
                  <c:v>14:49:51</c:v>
                </c:pt>
                <c:pt idx="16684">
                  <c:v>14:49:52</c:v>
                </c:pt>
                <c:pt idx="16685">
                  <c:v>14:49:53</c:v>
                </c:pt>
                <c:pt idx="16686">
                  <c:v>14:49:54</c:v>
                </c:pt>
                <c:pt idx="16687">
                  <c:v>14:49:55</c:v>
                </c:pt>
                <c:pt idx="16688">
                  <c:v>14:49:56</c:v>
                </c:pt>
                <c:pt idx="16689">
                  <c:v>14:49:57</c:v>
                </c:pt>
                <c:pt idx="16690">
                  <c:v>14:49:58</c:v>
                </c:pt>
                <c:pt idx="16691">
                  <c:v>14:49:59</c:v>
                </c:pt>
                <c:pt idx="16692">
                  <c:v>14:50:00</c:v>
                </c:pt>
                <c:pt idx="16693">
                  <c:v>14:50:01</c:v>
                </c:pt>
                <c:pt idx="16694">
                  <c:v>14:50:02</c:v>
                </c:pt>
                <c:pt idx="16695">
                  <c:v>14:50:03</c:v>
                </c:pt>
                <c:pt idx="16696">
                  <c:v>14:50:04</c:v>
                </c:pt>
                <c:pt idx="16697">
                  <c:v>14:50:05</c:v>
                </c:pt>
                <c:pt idx="16698">
                  <c:v>14:50:06</c:v>
                </c:pt>
                <c:pt idx="16699">
                  <c:v>14:50:07</c:v>
                </c:pt>
                <c:pt idx="16700">
                  <c:v>14:50:08</c:v>
                </c:pt>
                <c:pt idx="16701">
                  <c:v>14:50:09</c:v>
                </c:pt>
                <c:pt idx="16702">
                  <c:v>14:50:10</c:v>
                </c:pt>
                <c:pt idx="16703">
                  <c:v>14:50:11</c:v>
                </c:pt>
                <c:pt idx="16704">
                  <c:v>14:50:12</c:v>
                </c:pt>
                <c:pt idx="16705">
                  <c:v>14:50:13</c:v>
                </c:pt>
                <c:pt idx="16706">
                  <c:v>14:50:14</c:v>
                </c:pt>
                <c:pt idx="16707">
                  <c:v>14:50:15</c:v>
                </c:pt>
                <c:pt idx="16708">
                  <c:v>14:50:16</c:v>
                </c:pt>
                <c:pt idx="16709">
                  <c:v>14:50:17</c:v>
                </c:pt>
                <c:pt idx="16710">
                  <c:v>14:50:18</c:v>
                </c:pt>
                <c:pt idx="16711">
                  <c:v>14:50:19</c:v>
                </c:pt>
                <c:pt idx="16712">
                  <c:v>14:50:20</c:v>
                </c:pt>
                <c:pt idx="16713">
                  <c:v>14:50:21</c:v>
                </c:pt>
                <c:pt idx="16714">
                  <c:v>14:50:22</c:v>
                </c:pt>
                <c:pt idx="16715">
                  <c:v>14:50:23</c:v>
                </c:pt>
                <c:pt idx="16716">
                  <c:v>14:50:24</c:v>
                </c:pt>
                <c:pt idx="16717">
                  <c:v>14:50:25</c:v>
                </c:pt>
                <c:pt idx="16718">
                  <c:v>14:50:26</c:v>
                </c:pt>
                <c:pt idx="16719">
                  <c:v>14:50:27</c:v>
                </c:pt>
                <c:pt idx="16720">
                  <c:v>14:50:28</c:v>
                </c:pt>
                <c:pt idx="16721">
                  <c:v>14:50:29</c:v>
                </c:pt>
                <c:pt idx="16722">
                  <c:v>14:50:30</c:v>
                </c:pt>
                <c:pt idx="16723">
                  <c:v>14:50:31</c:v>
                </c:pt>
                <c:pt idx="16724">
                  <c:v>14:50:32</c:v>
                </c:pt>
                <c:pt idx="16725">
                  <c:v>14:50:33</c:v>
                </c:pt>
                <c:pt idx="16726">
                  <c:v>14:50:34</c:v>
                </c:pt>
                <c:pt idx="16727">
                  <c:v>14:50:35</c:v>
                </c:pt>
                <c:pt idx="16728">
                  <c:v>14:50:36</c:v>
                </c:pt>
                <c:pt idx="16729">
                  <c:v>14:50:37</c:v>
                </c:pt>
                <c:pt idx="16730">
                  <c:v>14:50:38</c:v>
                </c:pt>
                <c:pt idx="16731">
                  <c:v>14:50:39</c:v>
                </c:pt>
                <c:pt idx="16732">
                  <c:v>14:50:40</c:v>
                </c:pt>
                <c:pt idx="16733">
                  <c:v>14:50:41</c:v>
                </c:pt>
                <c:pt idx="16734">
                  <c:v>14:50:42</c:v>
                </c:pt>
                <c:pt idx="16735">
                  <c:v>14:50:43</c:v>
                </c:pt>
                <c:pt idx="16736">
                  <c:v>14:50:44</c:v>
                </c:pt>
                <c:pt idx="16737">
                  <c:v>14:50:45</c:v>
                </c:pt>
                <c:pt idx="16738">
                  <c:v>14:50:46</c:v>
                </c:pt>
                <c:pt idx="16739">
                  <c:v>14:50:47</c:v>
                </c:pt>
                <c:pt idx="16740">
                  <c:v>14:50:48</c:v>
                </c:pt>
                <c:pt idx="16741">
                  <c:v>14:50:49</c:v>
                </c:pt>
                <c:pt idx="16742">
                  <c:v>14:50:50</c:v>
                </c:pt>
                <c:pt idx="16743">
                  <c:v>14:50:51</c:v>
                </c:pt>
                <c:pt idx="16744">
                  <c:v>14:50:52</c:v>
                </c:pt>
                <c:pt idx="16745">
                  <c:v>14:50:53</c:v>
                </c:pt>
                <c:pt idx="16746">
                  <c:v>14:50:54</c:v>
                </c:pt>
                <c:pt idx="16747">
                  <c:v>14:50:55</c:v>
                </c:pt>
                <c:pt idx="16748">
                  <c:v>14:50:56</c:v>
                </c:pt>
                <c:pt idx="16749">
                  <c:v>14:50:57</c:v>
                </c:pt>
                <c:pt idx="16750">
                  <c:v>14:50:58</c:v>
                </c:pt>
                <c:pt idx="16751">
                  <c:v>14:50:59</c:v>
                </c:pt>
                <c:pt idx="16752">
                  <c:v>14:51:00</c:v>
                </c:pt>
                <c:pt idx="16753">
                  <c:v>14:51:01</c:v>
                </c:pt>
                <c:pt idx="16754">
                  <c:v>14:51:02</c:v>
                </c:pt>
                <c:pt idx="16755">
                  <c:v>14:51:03</c:v>
                </c:pt>
                <c:pt idx="16756">
                  <c:v>14:51:04</c:v>
                </c:pt>
                <c:pt idx="16757">
                  <c:v>14:51:05</c:v>
                </c:pt>
                <c:pt idx="16758">
                  <c:v>14:51:06</c:v>
                </c:pt>
                <c:pt idx="16759">
                  <c:v>14:51:07</c:v>
                </c:pt>
                <c:pt idx="16760">
                  <c:v>14:51:08</c:v>
                </c:pt>
                <c:pt idx="16761">
                  <c:v>14:51:09</c:v>
                </c:pt>
                <c:pt idx="16762">
                  <c:v>14:51:10</c:v>
                </c:pt>
                <c:pt idx="16763">
                  <c:v>14:51:11</c:v>
                </c:pt>
                <c:pt idx="16764">
                  <c:v>14:51:12</c:v>
                </c:pt>
                <c:pt idx="16765">
                  <c:v>14:51:13</c:v>
                </c:pt>
                <c:pt idx="16766">
                  <c:v>14:51:14</c:v>
                </c:pt>
                <c:pt idx="16767">
                  <c:v>14:51:15</c:v>
                </c:pt>
                <c:pt idx="16768">
                  <c:v>14:51:16</c:v>
                </c:pt>
                <c:pt idx="16769">
                  <c:v>14:51:17</c:v>
                </c:pt>
                <c:pt idx="16770">
                  <c:v>14:51:18</c:v>
                </c:pt>
                <c:pt idx="16771">
                  <c:v>14:51:19</c:v>
                </c:pt>
                <c:pt idx="16772">
                  <c:v>14:51:20</c:v>
                </c:pt>
                <c:pt idx="16773">
                  <c:v>14:51:21</c:v>
                </c:pt>
                <c:pt idx="16774">
                  <c:v>14:51:22</c:v>
                </c:pt>
                <c:pt idx="16775">
                  <c:v>14:51:23</c:v>
                </c:pt>
                <c:pt idx="16776">
                  <c:v>14:51:24</c:v>
                </c:pt>
                <c:pt idx="16777">
                  <c:v>14:51:25</c:v>
                </c:pt>
                <c:pt idx="16778">
                  <c:v>14:51:26</c:v>
                </c:pt>
                <c:pt idx="16779">
                  <c:v>14:51:27</c:v>
                </c:pt>
                <c:pt idx="16780">
                  <c:v>14:51:28</c:v>
                </c:pt>
                <c:pt idx="16781">
                  <c:v>14:51:29</c:v>
                </c:pt>
                <c:pt idx="16782">
                  <c:v>14:51:30</c:v>
                </c:pt>
                <c:pt idx="16783">
                  <c:v>14:51:31</c:v>
                </c:pt>
                <c:pt idx="16784">
                  <c:v>14:51:32</c:v>
                </c:pt>
                <c:pt idx="16785">
                  <c:v>14:51:33</c:v>
                </c:pt>
                <c:pt idx="16786">
                  <c:v>14:51:34</c:v>
                </c:pt>
                <c:pt idx="16787">
                  <c:v>14:51:35</c:v>
                </c:pt>
                <c:pt idx="16788">
                  <c:v>14:51:36</c:v>
                </c:pt>
                <c:pt idx="16789">
                  <c:v>14:51:37</c:v>
                </c:pt>
                <c:pt idx="16790">
                  <c:v>14:51:38</c:v>
                </c:pt>
                <c:pt idx="16791">
                  <c:v>14:51:39</c:v>
                </c:pt>
                <c:pt idx="16792">
                  <c:v>14:51:40</c:v>
                </c:pt>
                <c:pt idx="16793">
                  <c:v>14:51:41</c:v>
                </c:pt>
                <c:pt idx="16794">
                  <c:v>14:51:42</c:v>
                </c:pt>
                <c:pt idx="16795">
                  <c:v>14:51:43</c:v>
                </c:pt>
                <c:pt idx="16796">
                  <c:v>14:51:44</c:v>
                </c:pt>
                <c:pt idx="16797">
                  <c:v>14:51:45</c:v>
                </c:pt>
                <c:pt idx="16798">
                  <c:v>14:51:46</c:v>
                </c:pt>
                <c:pt idx="16799">
                  <c:v>14:51:47</c:v>
                </c:pt>
                <c:pt idx="16800">
                  <c:v>14:51:48</c:v>
                </c:pt>
                <c:pt idx="16801">
                  <c:v>14:51:49</c:v>
                </c:pt>
                <c:pt idx="16802">
                  <c:v>14:51:50</c:v>
                </c:pt>
                <c:pt idx="16803">
                  <c:v>14:51:51</c:v>
                </c:pt>
                <c:pt idx="16804">
                  <c:v>14:51:52</c:v>
                </c:pt>
                <c:pt idx="16805">
                  <c:v>14:51:53</c:v>
                </c:pt>
                <c:pt idx="16806">
                  <c:v>14:51:54</c:v>
                </c:pt>
                <c:pt idx="16807">
                  <c:v>14:51:55</c:v>
                </c:pt>
                <c:pt idx="16808">
                  <c:v>14:51:56</c:v>
                </c:pt>
              </c:strCache>
            </c:strRef>
          </c:cat>
          <c:val>
            <c:numRef>
              <c:f>'Chillers Carrier Vindima'!$B$4:$B$16812</c:f>
              <c:numCache>
                <c:formatCode>General</c:formatCode>
                <c:ptCount val="16809"/>
                <c:pt idx="0">
                  <c:v>79.722000000000008</c:v>
                </c:pt>
                <c:pt idx="1">
                  <c:v>79.620999999999995</c:v>
                </c:pt>
                <c:pt idx="2">
                  <c:v>79.522000000000006</c:v>
                </c:pt>
                <c:pt idx="3">
                  <c:v>79.433999999999997</c:v>
                </c:pt>
                <c:pt idx="4">
                  <c:v>79.614999999999995</c:v>
                </c:pt>
                <c:pt idx="5">
                  <c:v>79.581000000000003</c:v>
                </c:pt>
                <c:pt idx="6">
                  <c:v>79.566000000000003</c:v>
                </c:pt>
                <c:pt idx="7">
                  <c:v>79.510000000000005</c:v>
                </c:pt>
                <c:pt idx="8">
                  <c:v>79.635999999999996</c:v>
                </c:pt>
                <c:pt idx="9">
                  <c:v>79.677000000000007</c:v>
                </c:pt>
                <c:pt idx="10">
                  <c:v>79.528000000000006</c:v>
                </c:pt>
                <c:pt idx="11">
                  <c:v>79.591000000000008</c:v>
                </c:pt>
                <c:pt idx="12">
                  <c:v>79.632999999999996</c:v>
                </c:pt>
                <c:pt idx="13">
                  <c:v>79.668999999999997</c:v>
                </c:pt>
                <c:pt idx="14">
                  <c:v>79.483000000000004</c:v>
                </c:pt>
                <c:pt idx="15">
                  <c:v>79.555000000000007</c:v>
                </c:pt>
                <c:pt idx="16">
                  <c:v>79.606999999999999</c:v>
                </c:pt>
                <c:pt idx="17">
                  <c:v>79.67</c:v>
                </c:pt>
                <c:pt idx="18">
                  <c:v>79.495999999999995</c:v>
                </c:pt>
                <c:pt idx="19">
                  <c:v>79.552000000000007</c:v>
                </c:pt>
                <c:pt idx="20">
                  <c:v>79.701000000000008</c:v>
                </c:pt>
                <c:pt idx="21">
                  <c:v>79.634</c:v>
                </c:pt>
                <c:pt idx="22">
                  <c:v>79.536000000000001</c:v>
                </c:pt>
                <c:pt idx="23">
                  <c:v>79.567999999999998</c:v>
                </c:pt>
                <c:pt idx="24">
                  <c:v>79.66</c:v>
                </c:pt>
                <c:pt idx="25">
                  <c:v>79.665000000000006</c:v>
                </c:pt>
                <c:pt idx="26">
                  <c:v>79.527000000000001</c:v>
                </c:pt>
                <c:pt idx="27">
                  <c:v>79.67</c:v>
                </c:pt>
                <c:pt idx="28">
                  <c:v>79.674999999999997</c:v>
                </c:pt>
                <c:pt idx="29">
                  <c:v>79.59</c:v>
                </c:pt>
                <c:pt idx="30">
                  <c:v>79.582999999999998</c:v>
                </c:pt>
                <c:pt idx="31">
                  <c:v>79.658000000000001</c:v>
                </c:pt>
                <c:pt idx="32">
                  <c:v>79.686000000000007</c:v>
                </c:pt>
                <c:pt idx="33">
                  <c:v>79.597999999999999</c:v>
                </c:pt>
                <c:pt idx="34">
                  <c:v>79.543000000000006</c:v>
                </c:pt>
                <c:pt idx="35">
                  <c:v>79.646000000000001</c:v>
                </c:pt>
                <c:pt idx="36">
                  <c:v>79.626999999999995</c:v>
                </c:pt>
                <c:pt idx="37">
                  <c:v>79.600999999999999</c:v>
                </c:pt>
                <c:pt idx="38">
                  <c:v>79.525999999999996</c:v>
                </c:pt>
                <c:pt idx="39">
                  <c:v>79.701000000000008</c:v>
                </c:pt>
                <c:pt idx="40">
                  <c:v>79.772999999999996</c:v>
                </c:pt>
                <c:pt idx="41">
                  <c:v>79.682000000000002</c:v>
                </c:pt>
                <c:pt idx="42">
                  <c:v>79.689000000000007</c:v>
                </c:pt>
                <c:pt idx="43">
                  <c:v>79.768000000000001</c:v>
                </c:pt>
                <c:pt idx="44">
                  <c:v>79.78</c:v>
                </c:pt>
                <c:pt idx="45">
                  <c:v>79.724000000000004</c:v>
                </c:pt>
                <c:pt idx="46">
                  <c:v>79.736000000000004</c:v>
                </c:pt>
                <c:pt idx="47">
                  <c:v>79.820999999999998</c:v>
                </c:pt>
                <c:pt idx="48">
                  <c:v>79.844999999999999</c:v>
                </c:pt>
                <c:pt idx="49">
                  <c:v>79.643000000000001</c:v>
                </c:pt>
                <c:pt idx="50">
                  <c:v>79.674000000000007</c:v>
                </c:pt>
                <c:pt idx="51">
                  <c:v>79.819000000000003</c:v>
                </c:pt>
                <c:pt idx="52">
                  <c:v>79.775999999999996</c:v>
                </c:pt>
                <c:pt idx="53">
                  <c:v>79.668999999999997</c:v>
                </c:pt>
                <c:pt idx="54">
                  <c:v>79.725000000000009</c:v>
                </c:pt>
                <c:pt idx="55">
                  <c:v>79.718000000000004</c:v>
                </c:pt>
                <c:pt idx="56">
                  <c:v>79.763000000000005</c:v>
                </c:pt>
                <c:pt idx="57">
                  <c:v>79.653999999999996</c:v>
                </c:pt>
                <c:pt idx="58">
                  <c:v>79.692000000000007</c:v>
                </c:pt>
                <c:pt idx="59">
                  <c:v>79.832999999999998</c:v>
                </c:pt>
                <c:pt idx="60">
                  <c:v>79.753</c:v>
                </c:pt>
                <c:pt idx="61">
                  <c:v>79.611999999999995</c:v>
                </c:pt>
                <c:pt idx="62">
                  <c:v>79.665000000000006</c:v>
                </c:pt>
                <c:pt idx="63">
                  <c:v>79.662000000000006</c:v>
                </c:pt>
                <c:pt idx="64">
                  <c:v>79.673000000000002</c:v>
                </c:pt>
                <c:pt idx="65">
                  <c:v>79.721000000000004</c:v>
                </c:pt>
                <c:pt idx="66">
                  <c:v>79.787000000000006</c:v>
                </c:pt>
                <c:pt idx="67">
                  <c:v>79.704000000000008</c:v>
                </c:pt>
                <c:pt idx="68">
                  <c:v>79.710999999999999</c:v>
                </c:pt>
                <c:pt idx="69">
                  <c:v>79.543000000000006</c:v>
                </c:pt>
                <c:pt idx="70">
                  <c:v>79.66</c:v>
                </c:pt>
                <c:pt idx="71">
                  <c:v>79.683999999999997</c:v>
                </c:pt>
                <c:pt idx="72">
                  <c:v>79.572000000000003</c:v>
                </c:pt>
                <c:pt idx="73">
                  <c:v>79.608999999999995</c:v>
                </c:pt>
                <c:pt idx="74">
                  <c:v>79.695999999999998</c:v>
                </c:pt>
                <c:pt idx="75">
                  <c:v>79.751000000000005</c:v>
                </c:pt>
                <c:pt idx="76">
                  <c:v>79.606999999999999</c:v>
                </c:pt>
                <c:pt idx="77">
                  <c:v>79.591999999999999</c:v>
                </c:pt>
                <c:pt idx="78">
                  <c:v>79.67</c:v>
                </c:pt>
                <c:pt idx="79">
                  <c:v>79.679000000000002</c:v>
                </c:pt>
                <c:pt idx="80">
                  <c:v>79.594000000000008</c:v>
                </c:pt>
                <c:pt idx="81">
                  <c:v>79.617999999999995</c:v>
                </c:pt>
                <c:pt idx="82">
                  <c:v>79.756</c:v>
                </c:pt>
                <c:pt idx="83">
                  <c:v>79.757000000000005</c:v>
                </c:pt>
                <c:pt idx="84">
                  <c:v>79.664000000000001</c:v>
                </c:pt>
                <c:pt idx="85">
                  <c:v>79.707000000000008</c:v>
                </c:pt>
                <c:pt idx="86">
                  <c:v>79.834000000000003</c:v>
                </c:pt>
                <c:pt idx="87">
                  <c:v>79.828000000000003</c:v>
                </c:pt>
                <c:pt idx="88">
                  <c:v>79.668999999999997</c:v>
                </c:pt>
                <c:pt idx="89">
                  <c:v>79.823000000000008</c:v>
                </c:pt>
                <c:pt idx="90">
                  <c:v>79.869</c:v>
                </c:pt>
                <c:pt idx="91">
                  <c:v>79.804000000000002</c:v>
                </c:pt>
                <c:pt idx="92">
                  <c:v>79.694000000000003</c:v>
                </c:pt>
                <c:pt idx="93">
                  <c:v>79.793000000000006</c:v>
                </c:pt>
                <c:pt idx="94">
                  <c:v>79.866</c:v>
                </c:pt>
                <c:pt idx="95">
                  <c:v>79.786000000000001</c:v>
                </c:pt>
                <c:pt idx="96">
                  <c:v>79.716999999999999</c:v>
                </c:pt>
                <c:pt idx="97">
                  <c:v>79.763999999999996</c:v>
                </c:pt>
                <c:pt idx="98">
                  <c:v>79.834000000000003</c:v>
                </c:pt>
                <c:pt idx="99">
                  <c:v>79.858000000000004</c:v>
                </c:pt>
                <c:pt idx="100">
                  <c:v>79.747</c:v>
                </c:pt>
                <c:pt idx="101">
                  <c:v>79.820999999999998</c:v>
                </c:pt>
                <c:pt idx="102">
                  <c:v>79.867000000000004</c:v>
                </c:pt>
                <c:pt idx="103">
                  <c:v>79.718000000000004</c:v>
                </c:pt>
                <c:pt idx="104">
                  <c:v>79.73</c:v>
                </c:pt>
                <c:pt idx="105">
                  <c:v>79.754000000000005</c:v>
                </c:pt>
                <c:pt idx="106">
                  <c:v>79.72</c:v>
                </c:pt>
                <c:pt idx="107">
                  <c:v>79.683999999999997</c:v>
                </c:pt>
                <c:pt idx="108">
                  <c:v>79.588999999999999</c:v>
                </c:pt>
                <c:pt idx="109">
                  <c:v>79.718000000000004</c:v>
                </c:pt>
                <c:pt idx="110">
                  <c:v>79.811000000000007</c:v>
                </c:pt>
                <c:pt idx="111">
                  <c:v>79.766999999999996</c:v>
                </c:pt>
                <c:pt idx="112">
                  <c:v>79.7</c:v>
                </c:pt>
                <c:pt idx="113">
                  <c:v>79.813000000000002</c:v>
                </c:pt>
                <c:pt idx="114">
                  <c:v>79.939000000000007</c:v>
                </c:pt>
                <c:pt idx="115">
                  <c:v>79.692000000000007</c:v>
                </c:pt>
                <c:pt idx="116">
                  <c:v>79.709000000000003</c:v>
                </c:pt>
                <c:pt idx="117">
                  <c:v>79.927999999999997</c:v>
                </c:pt>
                <c:pt idx="118">
                  <c:v>79.957999999999998</c:v>
                </c:pt>
                <c:pt idx="119">
                  <c:v>79.846000000000004</c:v>
                </c:pt>
                <c:pt idx="120">
                  <c:v>79.838000000000008</c:v>
                </c:pt>
                <c:pt idx="121">
                  <c:v>79.932000000000002</c:v>
                </c:pt>
                <c:pt idx="122">
                  <c:v>79.896000000000001</c:v>
                </c:pt>
                <c:pt idx="123">
                  <c:v>79.784999999999997</c:v>
                </c:pt>
                <c:pt idx="124">
                  <c:v>79.837000000000003</c:v>
                </c:pt>
                <c:pt idx="125">
                  <c:v>79.902000000000001</c:v>
                </c:pt>
                <c:pt idx="126">
                  <c:v>79.926000000000002</c:v>
                </c:pt>
                <c:pt idx="127">
                  <c:v>79.853000000000009</c:v>
                </c:pt>
                <c:pt idx="128">
                  <c:v>79.95</c:v>
                </c:pt>
                <c:pt idx="129">
                  <c:v>79.995000000000005</c:v>
                </c:pt>
                <c:pt idx="130">
                  <c:v>79.965000000000003</c:v>
                </c:pt>
                <c:pt idx="131">
                  <c:v>79.846000000000004</c:v>
                </c:pt>
                <c:pt idx="132">
                  <c:v>79.820000000000007</c:v>
                </c:pt>
                <c:pt idx="133">
                  <c:v>79.936999999999998</c:v>
                </c:pt>
                <c:pt idx="134">
                  <c:v>79.948000000000008</c:v>
                </c:pt>
                <c:pt idx="135">
                  <c:v>79.771000000000001</c:v>
                </c:pt>
                <c:pt idx="136">
                  <c:v>79.814999999999998</c:v>
                </c:pt>
                <c:pt idx="137">
                  <c:v>79.869</c:v>
                </c:pt>
                <c:pt idx="138">
                  <c:v>79.850000000000009</c:v>
                </c:pt>
                <c:pt idx="139">
                  <c:v>79.695000000000007</c:v>
                </c:pt>
                <c:pt idx="140">
                  <c:v>79.728999999999999</c:v>
                </c:pt>
                <c:pt idx="141">
                  <c:v>79.683000000000007</c:v>
                </c:pt>
                <c:pt idx="142">
                  <c:v>79.695999999999998</c:v>
                </c:pt>
                <c:pt idx="143">
                  <c:v>79.581000000000003</c:v>
                </c:pt>
                <c:pt idx="144">
                  <c:v>79.67</c:v>
                </c:pt>
                <c:pt idx="145">
                  <c:v>79.718000000000004</c:v>
                </c:pt>
                <c:pt idx="146">
                  <c:v>79.623000000000005</c:v>
                </c:pt>
                <c:pt idx="147">
                  <c:v>79.635000000000005</c:v>
                </c:pt>
                <c:pt idx="148">
                  <c:v>79.722999999999999</c:v>
                </c:pt>
                <c:pt idx="149">
                  <c:v>79.805000000000007</c:v>
                </c:pt>
                <c:pt idx="150">
                  <c:v>79.742999999999995</c:v>
                </c:pt>
                <c:pt idx="151">
                  <c:v>79.671999999999997</c:v>
                </c:pt>
                <c:pt idx="152">
                  <c:v>79.799000000000007</c:v>
                </c:pt>
                <c:pt idx="153">
                  <c:v>79.762</c:v>
                </c:pt>
                <c:pt idx="154">
                  <c:v>79.628</c:v>
                </c:pt>
                <c:pt idx="155">
                  <c:v>79.682000000000002</c:v>
                </c:pt>
                <c:pt idx="156">
                  <c:v>79.787999999999997</c:v>
                </c:pt>
                <c:pt idx="157">
                  <c:v>79.793000000000006</c:v>
                </c:pt>
                <c:pt idx="158">
                  <c:v>79.694000000000003</c:v>
                </c:pt>
                <c:pt idx="159">
                  <c:v>79.686000000000007</c:v>
                </c:pt>
                <c:pt idx="160">
                  <c:v>79.866</c:v>
                </c:pt>
                <c:pt idx="161">
                  <c:v>79.78</c:v>
                </c:pt>
                <c:pt idx="162">
                  <c:v>79.64</c:v>
                </c:pt>
                <c:pt idx="163">
                  <c:v>79.67</c:v>
                </c:pt>
                <c:pt idx="164">
                  <c:v>79.906000000000006</c:v>
                </c:pt>
                <c:pt idx="165">
                  <c:v>79.945999999999998</c:v>
                </c:pt>
                <c:pt idx="166">
                  <c:v>79.838000000000008</c:v>
                </c:pt>
                <c:pt idx="167">
                  <c:v>79.849000000000004</c:v>
                </c:pt>
                <c:pt idx="168">
                  <c:v>79.95</c:v>
                </c:pt>
                <c:pt idx="169">
                  <c:v>79.936000000000007</c:v>
                </c:pt>
                <c:pt idx="170">
                  <c:v>79.799000000000007</c:v>
                </c:pt>
                <c:pt idx="171">
                  <c:v>79.858999999999995</c:v>
                </c:pt>
                <c:pt idx="172">
                  <c:v>79.957000000000008</c:v>
                </c:pt>
                <c:pt idx="173">
                  <c:v>79.921000000000006</c:v>
                </c:pt>
                <c:pt idx="174">
                  <c:v>79.802999999999997</c:v>
                </c:pt>
                <c:pt idx="175">
                  <c:v>79.748000000000005</c:v>
                </c:pt>
                <c:pt idx="176">
                  <c:v>80.061000000000007</c:v>
                </c:pt>
                <c:pt idx="177">
                  <c:v>80.015000000000001</c:v>
                </c:pt>
                <c:pt idx="178">
                  <c:v>79.909000000000006</c:v>
                </c:pt>
                <c:pt idx="179">
                  <c:v>79.942999999999998</c:v>
                </c:pt>
                <c:pt idx="180">
                  <c:v>80.015000000000001</c:v>
                </c:pt>
                <c:pt idx="181">
                  <c:v>80.031000000000006</c:v>
                </c:pt>
                <c:pt idx="182">
                  <c:v>79.930999999999997</c:v>
                </c:pt>
                <c:pt idx="183">
                  <c:v>80.028999999999996</c:v>
                </c:pt>
                <c:pt idx="184">
                  <c:v>80.067000000000007</c:v>
                </c:pt>
                <c:pt idx="185">
                  <c:v>80.009</c:v>
                </c:pt>
                <c:pt idx="186">
                  <c:v>80.022999999999996</c:v>
                </c:pt>
                <c:pt idx="187">
                  <c:v>80.076000000000008</c:v>
                </c:pt>
                <c:pt idx="188">
                  <c:v>80.099000000000004</c:v>
                </c:pt>
                <c:pt idx="189">
                  <c:v>79.98</c:v>
                </c:pt>
                <c:pt idx="190">
                  <c:v>79.930000000000007</c:v>
                </c:pt>
                <c:pt idx="191">
                  <c:v>80.103000000000009</c:v>
                </c:pt>
                <c:pt idx="192">
                  <c:v>80.052999999999997</c:v>
                </c:pt>
                <c:pt idx="193">
                  <c:v>79.978000000000009</c:v>
                </c:pt>
                <c:pt idx="194">
                  <c:v>80.019000000000005</c:v>
                </c:pt>
                <c:pt idx="195">
                  <c:v>80.061000000000007</c:v>
                </c:pt>
                <c:pt idx="196">
                  <c:v>80.108999999999995</c:v>
                </c:pt>
                <c:pt idx="197">
                  <c:v>80.03</c:v>
                </c:pt>
                <c:pt idx="198">
                  <c:v>80.010999999999996</c:v>
                </c:pt>
                <c:pt idx="199">
                  <c:v>80.122</c:v>
                </c:pt>
                <c:pt idx="200">
                  <c:v>80.091000000000008</c:v>
                </c:pt>
                <c:pt idx="201">
                  <c:v>80.003</c:v>
                </c:pt>
                <c:pt idx="202">
                  <c:v>80.052000000000007</c:v>
                </c:pt>
                <c:pt idx="203">
                  <c:v>80.06</c:v>
                </c:pt>
                <c:pt idx="204">
                  <c:v>80.113</c:v>
                </c:pt>
                <c:pt idx="205">
                  <c:v>80.007000000000005</c:v>
                </c:pt>
                <c:pt idx="206">
                  <c:v>79.98</c:v>
                </c:pt>
                <c:pt idx="207">
                  <c:v>80.043999999999997</c:v>
                </c:pt>
                <c:pt idx="208">
                  <c:v>80.114000000000004</c:v>
                </c:pt>
                <c:pt idx="209">
                  <c:v>80.016000000000005</c:v>
                </c:pt>
                <c:pt idx="210">
                  <c:v>80.064999999999998</c:v>
                </c:pt>
                <c:pt idx="211">
                  <c:v>80.168999999999997</c:v>
                </c:pt>
                <c:pt idx="212">
                  <c:v>80.039000000000001</c:v>
                </c:pt>
                <c:pt idx="213">
                  <c:v>79.828000000000003</c:v>
                </c:pt>
                <c:pt idx="214">
                  <c:v>79.947000000000003</c:v>
                </c:pt>
                <c:pt idx="215">
                  <c:v>80.05</c:v>
                </c:pt>
                <c:pt idx="216">
                  <c:v>79.972999999999999</c:v>
                </c:pt>
                <c:pt idx="217">
                  <c:v>79.885999999999996</c:v>
                </c:pt>
                <c:pt idx="218">
                  <c:v>79.959000000000003</c:v>
                </c:pt>
                <c:pt idx="219">
                  <c:v>80.025999999999996</c:v>
                </c:pt>
                <c:pt idx="220">
                  <c:v>80.016000000000005</c:v>
                </c:pt>
                <c:pt idx="221">
                  <c:v>79.972999999999999</c:v>
                </c:pt>
                <c:pt idx="222">
                  <c:v>80.076000000000008</c:v>
                </c:pt>
                <c:pt idx="223">
                  <c:v>80.082999999999998</c:v>
                </c:pt>
                <c:pt idx="224">
                  <c:v>80.042000000000002</c:v>
                </c:pt>
                <c:pt idx="225">
                  <c:v>80.022000000000006</c:v>
                </c:pt>
                <c:pt idx="226">
                  <c:v>80.094000000000008</c:v>
                </c:pt>
                <c:pt idx="227">
                  <c:v>80.134</c:v>
                </c:pt>
                <c:pt idx="228">
                  <c:v>80.019000000000005</c:v>
                </c:pt>
                <c:pt idx="229">
                  <c:v>80.015000000000001</c:v>
                </c:pt>
                <c:pt idx="230">
                  <c:v>80.11</c:v>
                </c:pt>
                <c:pt idx="231">
                  <c:v>80.150999999999996</c:v>
                </c:pt>
                <c:pt idx="232">
                  <c:v>80.033000000000001</c:v>
                </c:pt>
                <c:pt idx="233">
                  <c:v>80.039000000000001</c:v>
                </c:pt>
                <c:pt idx="234">
                  <c:v>80.158000000000001</c:v>
                </c:pt>
                <c:pt idx="235">
                  <c:v>80.158000000000001</c:v>
                </c:pt>
                <c:pt idx="236">
                  <c:v>80.055999999999997</c:v>
                </c:pt>
                <c:pt idx="237">
                  <c:v>80.135999999999996</c:v>
                </c:pt>
                <c:pt idx="238">
                  <c:v>80.242000000000004</c:v>
                </c:pt>
                <c:pt idx="239">
                  <c:v>80.231000000000009</c:v>
                </c:pt>
                <c:pt idx="240">
                  <c:v>80.100999999999999</c:v>
                </c:pt>
                <c:pt idx="241">
                  <c:v>80.207000000000008</c:v>
                </c:pt>
                <c:pt idx="242">
                  <c:v>80.28</c:v>
                </c:pt>
                <c:pt idx="243">
                  <c:v>80.177999999999997</c:v>
                </c:pt>
                <c:pt idx="244">
                  <c:v>80.061999999999998</c:v>
                </c:pt>
                <c:pt idx="245">
                  <c:v>80.119</c:v>
                </c:pt>
                <c:pt idx="246">
                  <c:v>80.155000000000001</c:v>
                </c:pt>
                <c:pt idx="247">
                  <c:v>80.156999999999996</c:v>
                </c:pt>
                <c:pt idx="248">
                  <c:v>80.073000000000008</c:v>
                </c:pt>
                <c:pt idx="249">
                  <c:v>80.067999999999998</c:v>
                </c:pt>
                <c:pt idx="250">
                  <c:v>80.176000000000002</c:v>
                </c:pt>
                <c:pt idx="251">
                  <c:v>80.164000000000001</c:v>
                </c:pt>
                <c:pt idx="252">
                  <c:v>80.040000000000006</c:v>
                </c:pt>
                <c:pt idx="253">
                  <c:v>80.123000000000005</c:v>
                </c:pt>
                <c:pt idx="254">
                  <c:v>80.227000000000004</c:v>
                </c:pt>
                <c:pt idx="255">
                  <c:v>80.248000000000005</c:v>
                </c:pt>
                <c:pt idx="256">
                  <c:v>80.185000000000002</c:v>
                </c:pt>
                <c:pt idx="257">
                  <c:v>80.22</c:v>
                </c:pt>
                <c:pt idx="258">
                  <c:v>80.201000000000008</c:v>
                </c:pt>
                <c:pt idx="259">
                  <c:v>80.129000000000005</c:v>
                </c:pt>
                <c:pt idx="260">
                  <c:v>80.091999999999999</c:v>
                </c:pt>
                <c:pt idx="261">
                  <c:v>80.293000000000006</c:v>
                </c:pt>
                <c:pt idx="262">
                  <c:v>80.320999999999998</c:v>
                </c:pt>
                <c:pt idx="263">
                  <c:v>80.210000000000008</c:v>
                </c:pt>
                <c:pt idx="264">
                  <c:v>80.248999999999995</c:v>
                </c:pt>
                <c:pt idx="265">
                  <c:v>80.373000000000005</c:v>
                </c:pt>
                <c:pt idx="266">
                  <c:v>80.387</c:v>
                </c:pt>
                <c:pt idx="267">
                  <c:v>80.227000000000004</c:v>
                </c:pt>
                <c:pt idx="268">
                  <c:v>80.277000000000001</c:v>
                </c:pt>
                <c:pt idx="269">
                  <c:v>80.387</c:v>
                </c:pt>
                <c:pt idx="270">
                  <c:v>80.405000000000001</c:v>
                </c:pt>
                <c:pt idx="271">
                  <c:v>80.247</c:v>
                </c:pt>
                <c:pt idx="272">
                  <c:v>80.299000000000007</c:v>
                </c:pt>
                <c:pt idx="273">
                  <c:v>80.423000000000002</c:v>
                </c:pt>
                <c:pt idx="274">
                  <c:v>80.353999999999999</c:v>
                </c:pt>
                <c:pt idx="275">
                  <c:v>80.290999999999997</c:v>
                </c:pt>
                <c:pt idx="276">
                  <c:v>80.320999999999998</c:v>
                </c:pt>
                <c:pt idx="277">
                  <c:v>80.438000000000002</c:v>
                </c:pt>
                <c:pt idx="278">
                  <c:v>80.456000000000003</c:v>
                </c:pt>
                <c:pt idx="279">
                  <c:v>80.31</c:v>
                </c:pt>
                <c:pt idx="280">
                  <c:v>80.379000000000005</c:v>
                </c:pt>
                <c:pt idx="281">
                  <c:v>80.475000000000009</c:v>
                </c:pt>
                <c:pt idx="282">
                  <c:v>80.445999999999998</c:v>
                </c:pt>
                <c:pt idx="283">
                  <c:v>80.278000000000006</c:v>
                </c:pt>
                <c:pt idx="284">
                  <c:v>80.34</c:v>
                </c:pt>
                <c:pt idx="285">
                  <c:v>80.477000000000004</c:v>
                </c:pt>
                <c:pt idx="286">
                  <c:v>80.414000000000001</c:v>
                </c:pt>
                <c:pt idx="287">
                  <c:v>80.281999999999996</c:v>
                </c:pt>
                <c:pt idx="288">
                  <c:v>80.290999999999997</c:v>
                </c:pt>
                <c:pt idx="289">
                  <c:v>80.370999999999995</c:v>
                </c:pt>
                <c:pt idx="290">
                  <c:v>80.259</c:v>
                </c:pt>
                <c:pt idx="291">
                  <c:v>80.247</c:v>
                </c:pt>
                <c:pt idx="292">
                  <c:v>80.326000000000008</c:v>
                </c:pt>
                <c:pt idx="293">
                  <c:v>80.317999999999998</c:v>
                </c:pt>
                <c:pt idx="294">
                  <c:v>80.352000000000004</c:v>
                </c:pt>
                <c:pt idx="295">
                  <c:v>80.313000000000002</c:v>
                </c:pt>
                <c:pt idx="296">
                  <c:v>80.325000000000003</c:v>
                </c:pt>
                <c:pt idx="297">
                  <c:v>80.388000000000005</c:v>
                </c:pt>
                <c:pt idx="298">
                  <c:v>80.341000000000008</c:v>
                </c:pt>
                <c:pt idx="299">
                  <c:v>80.307000000000002</c:v>
                </c:pt>
                <c:pt idx="300">
                  <c:v>80.427999999999997</c:v>
                </c:pt>
                <c:pt idx="301">
                  <c:v>80.445999999999998</c:v>
                </c:pt>
                <c:pt idx="302">
                  <c:v>80.39</c:v>
                </c:pt>
                <c:pt idx="303">
                  <c:v>80.373999999999995</c:v>
                </c:pt>
                <c:pt idx="304">
                  <c:v>80.477000000000004</c:v>
                </c:pt>
                <c:pt idx="305">
                  <c:v>80.469000000000008</c:v>
                </c:pt>
                <c:pt idx="306">
                  <c:v>80.424000000000007</c:v>
                </c:pt>
                <c:pt idx="307">
                  <c:v>80.418999999999997</c:v>
                </c:pt>
                <c:pt idx="308">
                  <c:v>80.524000000000001</c:v>
                </c:pt>
                <c:pt idx="309">
                  <c:v>80.451999999999998</c:v>
                </c:pt>
                <c:pt idx="310">
                  <c:v>80.305000000000007</c:v>
                </c:pt>
                <c:pt idx="311">
                  <c:v>80.391000000000005</c:v>
                </c:pt>
                <c:pt idx="312">
                  <c:v>80.48</c:v>
                </c:pt>
                <c:pt idx="313">
                  <c:v>80.543000000000006</c:v>
                </c:pt>
                <c:pt idx="314">
                  <c:v>80.367000000000004</c:v>
                </c:pt>
                <c:pt idx="315">
                  <c:v>80.400000000000006</c:v>
                </c:pt>
                <c:pt idx="316">
                  <c:v>80.430999999999997</c:v>
                </c:pt>
                <c:pt idx="317">
                  <c:v>80.424999999999997</c:v>
                </c:pt>
                <c:pt idx="318">
                  <c:v>80.284999999999997</c:v>
                </c:pt>
                <c:pt idx="319">
                  <c:v>80.347000000000008</c:v>
                </c:pt>
                <c:pt idx="320">
                  <c:v>80.337000000000003</c:v>
                </c:pt>
                <c:pt idx="321">
                  <c:v>80.372</c:v>
                </c:pt>
                <c:pt idx="322">
                  <c:v>80.266000000000005</c:v>
                </c:pt>
                <c:pt idx="323">
                  <c:v>80.334000000000003</c:v>
                </c:pt>
                <c:pt idx="324">
                  <c:v>80.382000000000005</c:v>
                </c:pt>
                <c:pt idx="325">
                  <c:v>80.382999999999996</c:v>
                </c:pt>
                <c:pt idx="326">
                  <c:v>80.233999999999995</c:v>
                </c:pt>
                <c:pt idx="327">
                  <c:v>80.272999999999996</c:v>
                </c:pt>
                <c:pt idx="328">
                  <c:v>80.361000000000004</c:v>
                </c:pt>
                <c:pt idx="329">
                  <c:v>80.356000000000009</c:v>
                </c:pt>
                <c:pt idx="330">
                  <c:v>80.242000000000004</c:v>
                </c:pt>
                <c:pt idx="331">
                  <c:v>80.337000000000003</c:v>
                </c:pt>
                <c:pt idx="332">
                  <c:v>80.376999999999995</c:v>
                </c:pt>
                <c:pt idx="333">
                  <c:v>80.302999999999997</c:v>
                </c:pt>
                <c:pt idx="334">
                  <c:v>80.231000000000009</c:v>
                </c:pt>
                <c:pt idx="335">
                  <c:v>80.283000000000001</c:v>
                </c:pt>
                <c:pt idx="336">
                  <c:v>80.308999999999997</c:v>
                </c:pt>
                <c:pt idx="337">
                  <c:v>80.218000000000004</c:v>
                </c:pt>
                <c:pt idx="338">
                  <c:v>80.228000000000009</c:v>
                </c:pt>
                <c:pt idx="339">
                  <c:v>80.265000000000001</c:v>
                </c:pt>
                <c:pt idx="340">
                  <c:v>80.3</c:v>
                </c:pt>
                <c:pt idx="341">
                  <c:v>80.225999999999999</c:v>
                </c:pt>
                <c:pt idx="342">
                  <c:v>80.197000000000003</c:v>
                </c:pt>
                <c:pt idx="343">
                  <c:v>80.314000000000007</c:v>
                </c:pt>
                <c:pt idx="344">
                  <c:v>80.28</c:v>
                </c:pt>
                <c:pt idx="345">
                  <c:v>80.188000000000002</c:v>
                </c:pt>
                <c:pt idx="346">
                  <c:v>80.23</c:v>
                </c:pt>
                <c:pt idx="347">
                  <c:v>80.2</c:v>
                </c:pt>
                <c:pt idx="348">
                  <c:v>80.260999999999996</c:v>
                </c:pt>
                <c:pt idx="349">
                  <c:v>80.082999999999998</c:v>
                </c:pt>
                <c:pt idx="350">
                  <c:v>80.114999999999995</c:v>
                </c:pt>
                <c:pt idx="351">
                  <c:v>80.153999999999996</c:v>
                </c:pt>
                <c:pt idx="352">
                  <c:v>80.194000000000003</c:v>
                </c:pt>
                <c:pt idx="353">
                  <c:v>80.185000000000002</c:v>
                </c:pt>
                <c:pt idx="354">
                  <c:v>80.150000000000006</c:v>
                </c:pt>
                <c:pt idx="355">
                  <c:v>80.239000000000004</c:v>
                </c:pt>
                <c:pt idx="356">
                  <c:v>80.12</c:v>
                </c:pt>
                <c:pt idx="357">
                  <c:v>80.016999999999996</c:v>
                </c:pt>
                <c:pt idx="358">
                  <c:v>80.099000000000004</c:v>
                </c:pt>
                <c:pt idx="359">
                  <c:v>80.201000000000008</c:v>
                </c:pt>
                <c:pt idx="360">
                  <c:v>80.189000000000007</c:v>
                </c:pt>
                <c:pt idx="361">
                  <c:v>80.122</c:v>
                </c:pt>
                <c:pt idx="362">
                  <c:v>80.054000000000002</c:v>
                </c:pt>
                <c:pt idx="363">
                  <c:v>80.213999999999999</c:v>
                </c:pt>
                <c:pt idx="364">
                  <c:v>80.192000000000007</c:v>
                </c:pt>
                <c:pt idx="365">
                  <c:v>80.135000000000005</c:v>
                </c:pt>
                <c:pt idx="366">
                  <c:v>80.085999999999999</c:v>
                </c:pt>
                <c:pt idx="367">
                  <c:v>80.269000000000005</c:v>
                </c:pt>
                <c:pt idx="368">
                  <c:v>80.192999999999998</c:v>
                </c:pt>
                <c:pt idx="369">
                  <c:v>80.082000000000008</c:v>
                </c:pt>
                <c:pt idx="370">
                  <c:v>80.114999999999995</c:v>
                </c:pt>
                <c:pt idx="371">
                  <c:v>80.225000000000009</c:v>
                </c:pt>
                <c:pt idx="372">
                  <c:v>80.176000000000002</c:v>
                </c:pt>
                <c:pt idx="373">
                  <c:v>80.135000000000005</c:v>
                </c:pt>
                <c:pt idx="374">
                  <c:v>80.224000000000004</c:v>
                </c:pt>
                <c:pt idx="375">
                  <c:v>80.272999999999996</c:v>
                </c:pt>
                <c:pt idx="376">
                  <c:v>80.248000000000005</c:v>
                </c:pt>
                <c:pt idx="377">
                  <c:v>80.239000000000004</c:v>
                </c:pt>
                <c:pt idx="378">
                  <c:v>80.349000000000004</c:v>
                </c:pt>
                <c:pt idx="379">
                  <c:v>80.314999999999998</c:v>
                </c:pt>
                <c:pt idx="380">
                  <c:v>80.293000000000006</c:v>
                </c:pt>
                <c:pt idx="381">
                  <c:v>80.242000000000004</c:v>
                </c:pt>
                <c:pt idx="382">
                  <c:v>80.350999999999999</c:v>
                </c:pt>
                <c:pt idx="383">
                  <c:v>80.38</c:v>
                </c:pt>
                <c:pt idx="384">
                  <c:v>80.274000000000001</c:v>
                </c:pt>
                <c:pt idx="385">
                  <c:v>80.289000000000001</c:v>
                </c:pt>
                <c:pt idx="386">
                  <c:v>80.39</c:v>
                </c:pt>
                <c:pt idx="387">
                  <c:v>80.372</c:v>
                </c:pt>
                <c:pt idx="388">
                  <c:v>80.278999999999996</c:v>
                </c:pt>
                <c:pt idx="389">
                  <c:v>80.304000000000002</c:v>
                </c:pt>
                <c:pt idx="390">
                  <c:v>80.427000000000007</c:v>
                </c:pt>
                <c:pt idx="391">
                  <c:v>80.456000000000003</c:v>
                </c:pt>
                <c:pt idx="392">
                  <c:v>79.881</c:v>
                </c:pt>
                <c:pt idx="393">
                  <c:v>79.814000000000007</c:v>
                </c:pt>
                <c:pt idx="394">
                  <c:v>79.837000000000003</c:v>
                </c:pt>
                <c:pt idx="395">
                  <c:v>79.864999999999995</c:v>
                </c:pt>
                <c:pt idx="396">
                  <c:v>79.72</c:v>
                </c:pt>
                <c:pt idx="397">
                  <c:v>79.775999999999996</c:v>
                </c:pt>
                <c:pt idx="398">
                  <c:v>79.805999999999997</c:v>
                </c:pt>
                <c:pt idx="399">
                  <c:v>79.92</c:v>
                </c:pt>
                <c:pt idx="400">
                  <c:v>79.784999999999997</c:v>
                </c:pt>
                <c:pt idx="401">
                  <c:v>79.7</c:v>
                </c:pt>
                <c:pt idx="402">
                  <c:v>79.856000000000009</c:v>
                </c:pt>
                <c:pt idx="403">
                  <c:v>79.878</c:v>
                </c:pt>
                <c:pt idx="404">
                  <c:v>79.781999999999996</c:v>
                </c:pt>
                <c:pt idx="405">
                  <c:v>79.846000000000004</c:v>
                </c:pt>
                <c:pt idx="406">
                  <c:v>79.97</c:v>
                </c:pt>
                <c:pt idx="407">
                  <c:v>79.915999999999997</c:v>
                </c:pt>
                <c:pt idx="408">
                  <c:v>79.781000000000006</c:v>
                </c:pt>
                <c:pt idx="409">
                  <c:v>79.852000000000004</c:v>
                </c:pt>
                <c:pt idx="410">
                  <c:v>79.891000000000005</c:v>
                </c:pt>
                <c:pt idx="411">
                  <c:v>79.903000000000006</c:v>
                </c:pt>
                <c:pt idx="412">
                  <c:v>79.849000000000004</c:v>
                </c:pt>
                <c:pt idx="413">
                  <c:v>79.834000000000003</c:v>
                </c:pt>
                <c:pt idx="414">
                  <c:v>80.013000000000005</c:v>
                </c:pt>
                <c:pt idx="415">
                  <c:v>79.954000000000008</c:v>
                </c:pt>
                <c:pt idx="416">
                  <c:v>79.826000000000008</c:v>
                </c:pt>
                <c:pt idx="417">
                  <c:v>79.975000000000009</c:v>
                </c:pt>
                <c:pt idx="418">
                  <c:v>80.05</c:v>
                </c:pt>
                <c:pt idx="419">
                  <c:v>79.856999999999999</c:v>
                </c:pt>
                <c:pt idx="420">
                  <c:v>79.885000000000005</c:v>
                </c:pt>
                <c:pt idx="421">
                  <c:v>80.093000000000004</c:v>
                </c:pt>
                <c:pt idx="422">
                  <c:v>80.117999999999995</c:v>
                </c:pt>
                <c:pt idx="423">
                  <c:v>80.012</c:v>
                </c:pt>
                <c:pt idx="424">
                  <c:v>79.960000000000008</c:v>
                </c:pt>
                <c:pt idx="425">
                  <c:v>80.046000000000006</c:v>
                </c:pt>
                <c:pt idx="426">
                  <c:v>80.134</c:v>
                </c:pt>
                <c:pt idx="427">
                  <c:v>80.096000000000004</c:v>
                </c:pt>
                <c:pt idx="428">
                  <c:v>80.105000000000004</c:v>
                </c:pt>
                <c:pt idx="429">
                  <c:v>80.129000000000005</c:v>
                </c:pt>
                <c:pt idx="430">
                  <c:v>80.228999999999999</c:v>
                </c:pt>
                <c:pt idx="431">
                  <c:v>79.998000000000005</c:v>
                </c:pt>
                <c:pt idx="432">
                  <c:v>80.073000000000008</c:v>
                </c:pt>
                <c:pt idx="433">
                  <c:v>80.150000000000006</c:v>
                </c:pt>
                <c:pt idx="434">
                  <c:v>80.103999999999999</c:v>
                </c:pt>
                <c:pt idx="435">
                  <c:v>79.992000000000004</c:v>
                </c:pt>
                <c:pt idx="436">
                  <c:v>79.966000000000008</c:v>
                </c:pt>
                <c:pt idx="437">
                  <c:v>80.076999999999998</c:v>
                </c:pt>
                <c:pt idx="438">
                  <c:v>80.088999999999999</c:v>
                </c:pt>
                <c:pt idx="439">
                  <c:v>79.94</c:v>
                </c:pt>
                <c:pt idx="440">
                  <c:v>79.995999999999995</c:v>
                </c:pt>
                <c:pt idx="441">
                  <c:v>80.096000000000004</c:v>
                </c:pt>
                <c:pt idx="442">
                  <c:v>80.034000000000006</c:v>
                </c:pt>
                <c:pt idx="443">
                  <c:v>80.036000000000001</c:v>
                </c:pt>
                <c:pt idx="444">
                  <c:v>80.049000000000007</c:v>
                </c:pt>
                <c:pt idx="445">
                  <c:v>80.057000000000002</c:v>
                </c:pt>
                <c:pt idx="446">
                  <c:v>80.025000000000006</c:v>
                </c:pt>
                <c:pt idx="447">
                  <c:v>79.962000000000003</c:v>
                </c:pt>
                <c:pt idx="448">
                  <c:v>79.876999999999995</c:v>
                </c:pt>
                <c:pt idx="449">
                  <c:v>80.036000000000001</c:v>
                </c:pt>
                <c:pt idx="450">
                  <c:v>80.021000000000001</c:v>
                </c:pt>
                <c:pt idx="451">
                  <c:v>79.933000000000007</c:v>
                </c:pt>
                <c:pt idx="452">
                  <c:v>80.027000000000001</c:v>
                </c:pt>
                <c:pt idx="453">
                  <c:v>80.052000000000007</c:v>
                </c:pt>
                <c:pt idx="454">
                  <c:v>80.058000000000007</c:v>
                </c:pt>
                <c:pt idx="455">
                  <c:v>80.028999999999996</c:v>
                </c:pt>
                <c:pt idx="456">
                  <c:v>80.070999999999998</c:v>
                </c:pt>
                <c:pt idx="457">
                  <c:v>80.094000000000008</c:v>
                </c:pt>
                <c:pt idx="458">
                  <c:v>80.072000000000003</c:v>
                </c:pt>
                <c:pt idx="459">
                  <c:v>79.902000000000001</c:v>
                </c:pt>
                <c:pt idx="460">
                  <c:v>80.100000000000009</c:v>
                </c:pt>
                <c:pt idx="461">
                  <c:v>80.105000000000004</c:v>
                </c:pt>
                <c:pt idx="462">
                  <c:v>80.031999999999996</c:v>
                </c:pt>
                <c:pt idx="463">
                  <c:v>79.945999999999998</c:v>
                </c:pt>
                <c:pt idx="464">
                  <c:v>80.027000000000001</c:v>
                </c:pt>
                <c:pt idx="465">
                  <c:v>80.02</c:v>
                </c:pt>
                <c:pt idx="466">
                  <c:v>79.88</c:v>
                </c:pt>
                <c:pt idx="467">
                  <c:v>79.984999999999999</c:v>
                </c:pt>
                <c:pt idx="468">
                  <c:v>80.040000000000006</c:v>
                </c:pt>
                <c:pt idx="469">
                  <c:v>80.043999999999997</c:v>
                </c:pt>
                <c:pt idx="470">
                  <c:v>79.908000000000001</c:v>
                </c:pt>
                <c:pt idx="471">
                  <c:v>80.028000000000006</c:v>
                </c:pt>
                <c:pt idx="472">
                  <c:v>80.058000000000007</c:v>
                </c:pt>
                <c:pt idx="473">
                  <c:v>80.085000000000008</c:v>
                </c:pt>
                <c:pt idx="474">
                  <c:v>80.076000000000008</c:v>
                </c:pt>
                <c:pt idx="475">
                  <c:v>80.147999999999996</c:v>
                </c:pt>
                <c:pt idx="476">
                  <c:v>80.212000000000003</c:v>
                </c:pt>
                <c:pt idx="477">
                  <c:v>80.293000000000006</c:v>
                </c:pt>
                <c:pt idx="478">
                  <c:v>80.194000000000003</c:v>
                </c:pt>
                <c:pt idx="479">
                  <c:v>80.284999999999997</c:v>
                </c:pt>
                <c:pt idx="480">
                  <c:v>80.370999999999995</c:v>
                </c:pt>
                <c:pt idx="481">
                  <c:v>80.361000000000004</c:v>
                </c:pt>
                <c:pt idx="482">
                  <c:v>80.239999999999995</c:v>
                </c:pt>
                <c:pt idx="483">
                  <c:v>80.287000000000006</c:v>
                </c:pt>
                <c:pt idx="484">
                  <c:v>80.304000000000002</c:v>
                </c:pt>
                <c:pt idx="485">
                  <c:v>80.209000000000003</c:v>
                </c:pt>
                <c:pt idx="486">
                  <c:v>80.137</c:v>
                </c:pt>
                <c:pt idx="487">
                  <c:v>80.11</c:v>
                </c:pt>
                <c:pt idx="488">
                  <c:v>80.28</c:v>
                </c:pt>
                <c:pt idx="489">
                  <c:v>80.195000000000007</c:v>
                </c:pt>
                <c:pt idx="490">
                  <c:v>80.06</c:v>
                </c:pt>
                <c:pt idx="491">
                  <c:v>80.153999999999996</c:v>
                </c:pt>
                <c:pt idx="492">
                  <c:v>80.207999999999998</c:v>
                </c:pt>
                <c:pt idx="493">
                  <c:v>80.218000000000004</c:v>
                </c:pt>
                <c:pt idx="494">
                  <c:v>80.143000000000001</c:v>
                </c:pt>
                <c:pt idx="495">
                  <c:v>80.209000000000003</c:v>
                </c:pt>
                <c:pt idx="496">
                  <c:v>80.269000000000005</c:v>
                </c:pt>
                <c:pt idx="497">
                  <c:v>80.278000000000006</c:v>
                </c:pt>
                <c:pt idx="498">
                  <c:v>80.103000000000009</c:v>
                </c:pt>
                <c:pt idx="499">
                  <c:v>80.201000000000008</c:v>
                </c:pt>
                <c:pt idx="500">
                  <c:v>80.213000000000008</c:v>
                </c:pt>
                <c:pt idx="501">
                  <c:v>80.132000000000005</c:v>
                </c:pt>
                <c:pt idx="502">
                  <c:v>80.125</c:v>
                </c:pt>
                <c:pt idx="503">
                  <c:v>80.207999999999998</c:v>
                </c:pt>
                <c:pt idx="504">
                  <c:v>80.216000000000008</c:v>
                </c:pt>
                <c:pt idx="505">
                  <c:v>80.09</c:v>
                </c:pt>
                <c:pt idx="506">
                  <c:v>80.007999999999996</c:v>
                </c:pt>
                <c:pt idx="507">
                  <c:v>80.135999999999996</c:v>
                </c:pt>
                <c:pt idx="508">
                  <c:v>80.085000000000008</c:v>
                </c:pt>
                <c:pt idx="509">
                  <c:v>79.897999999999996</c:v>
                </c:pt>
                <c:pt idx="510">
                  <c:v>79.968000000000004</c:v>
                </c:pt>
                <c:pt idx="511">
                  <c:v>79.991</c:v>
                </c:pt>
                <c:pt idx="512">
                  <c:v>79.986999999999995</c:v>
                </c:pt>
                <c:pt idx="513">
                  <c:v>79.867000000000004</c:v>
                </c:pt>
                <c:pt idx="514">
                  <c:v>80.037999999999997</c:v>
                </c:pt>
                <c:pt idx="515">
                  <c:v>79.966999999999999</c:v>
                </c:pt>
                <c:pt idx="516">
                  <c:v>79.912999999999997</c:v>
                </c:pt>
                <c:pt idx="517">
                  <c:v>79.911000000000001</c:v>
                </c:pt>
                <c:pt idx="518">
                  <c:v>79.903000000000006</c:v>
                </c:pt>
                <c:pt idx="519">
                  <c:v>79.98</c:v>
                </c:pt>
                <c:pt idx="520">
                  <c:v>80.001999999999995</c:v>
                </c:pt>
                <c:pt idx="521">
                  <c:v>79.817999999999998</c:v>
                </c:pt>
                <c:pt idx="522">
                  <c:v>79.876999999999995</c:v>
                </c:pt>
                <c:pt idx="523">
                  <c:v>80.015000000000001</c:v>
                </c:pt>
                <c:pt idx="524">
                  <c:v>80.037000000000006</c:v>
                </c:pt>
                <c:pt idx="525">
                  <c:v>79.867000000000004</c:v>
                </c:pt>
                <c:pt idx="526">
                  <c:v>79.995000000000005</c:v>
                </c:pt>
                <c:pt idx="527">
                  <c:v>79.944000000000003</c:v>
                </c:pt>
                <c:pt idx="528">
                  <c:v>79.905000000000001</c:v>
                </c:pt>
                <c:pt idx="529">
                  <c:v>79.847000000000008</c:v>
                </c:pt>
                <c:pt idx="530">
                  <c:v>79.924000000000007</c:v>
                </c:pt>
                <c:pt idx="531">
                  <c:v>80.043000000000006</c:v>
                </c:pt>
                <c:pt idx="532">
                  <c:v>80.021000000000001</c:v>
                </c:pt>
                <c:pt idx="533">
                  <c:v>79.972000000000008</c:v>
                </c:pt>
                <c:pt idx="534">
                  <c:v>80.070999999999998</c:v>
                </c:pt>
                <c:pt idx="535">
                  <c:v>80.033000000000001</c:v>
                </c:pt>
                <c:pt idx="536">
                  <c:v>80.117000000000004</c:v>
                </c:pt>
                <c:pt idx="537">
                  <c:v>80.111999999999995</c:v>
                </c:pt>
                <c:pt idx="538">
                  <c:v>80.120999999999995</c:v>
                </c:pt>
                <c:pt idx="539">
                  <c:v>80.198999999999998</c:v>
                </c:pt>
                <c:pt idx="540">
                  <c:v>80.174000000000007</c:v>
                </c:pt>
                <c:pt idx="541">
                  <c:v>80.085999999999999</c:v>
                </c:pt>
                <c:pt idx="542">
                  <c:v>80.153000000000006</c:v>
                </c:pt>
                <c:pt idx="543">
                  <c:v>80.201999999999998</c:v>
                </c:pt>
                <c:pt idx="544">
                  <c:v>80.087000000000003</c:v>
                </c:pt>
                <c:pt idx="545">
                  <c:v>80.05</c:v>
                </c:pt>
                <c:pt idx="546">
                  <c:v>80.210000000000008</c:v>
                </c:pt>
                <c:pt idx="547">
                  <c:v>80.201000000000008</c:v>
                </c:pt>
                <c:pt idx="548">
                  <c:v>80.081000000000003</c:v>
                </c:pt>
                <c:pt idx="549">
                  <c:v>80.146000000000001</c:v>
                </c:pt>
                <c:pt idx="550">
                  <c:v>80.275000000000006</c:v>
                </c:pt>
                <c:pt idx="551">
                  <c:v>80.247</c:v>
                </c:pt>
                <c:pt idx="552">
                  <c:v>80.076999999999998</c:v>
                </c:pt>
                <c:pt idx="553">
                  <c:v>80.111999999999995</c:v>
                </c:pt>
                <c:pt idx="554">
                  <c:v>80.228999999999999</c:v>
                </c:pt>
                <c:pt idx="555">
                  <c:v>80.218000000000004</c:v>
                </c:pt>
                <c:pt idx="556">
                  <c:v>80.177999999999997</c:v>
                </c:pt>
                <c:pt idx="557">
                  <c:v>80.198000000000008</c:v>
                </c:pt>
                <c:pt idx="558">
                  <c:v>80.344000000000008</c:v>
                </c:pt>
                <c:pt idx="559">
                  <c:v>80.382000000000005</c:v>
                </c:pt>
                <c:pt idx="560">
                  <c:v>80.234999999999999</c:v>
                </c:pt>
                <c:pt idx="561">
                  <c:v>80.349000000000004</c:v>
                </c:pt>
                <c:pt idx="562">
                  <c:v>80.426000000000002</c:v>
                </c:pt>
                <c:pt idx="563">
                  <c:v>80.418000000000006</c:v>
                </c:pt>
                <c:pt idx="564">
                  <c:v>80.320999999999998</c:v>
                </c:pt>
                <c:pt idx="565">
                  <c:v>80.373999999999995</c:v>
                </c:pt>
                <c:pt idx="566">
                  <c:v>80.441000000000003</c:v>
                </c:pt>
                <c:pt idx="567">
                  <c:v>80.44</c:v>
                </c:pt>
                <c:pt idx="568">
                  <c:v>80.3</c:v>
                </c:pt>
                <c:pt idx="569">
                  <c:v>80.370999999999995</c:v>
                </c:pt>
                <c:pt idx="570">
                  <c:v>80.501000000000005</c:v>
                </c:pt>
                <c:pt idx="571">
                  <c:v>80.418999999999997</c:v>
                </c:pt>
                <c:pt idx="572">
                  <c:v>80.366</c:v>
                </c:pt>
                <c:pt idx="573">
                  <c:v>80.353000000000009</c:v>
                </c:pt>
                <c:pt idx="574">
                  <c:v>80.412000000000006</c:v>
                </c:pt>
                <c:pt idx="575">
                  <c:v>80.370999999999995</c:v>
                </c:pt>
                <c:pt idx="576">
                  <c:v>80.373999999999995</c:v>
                </c:pt>
                <c:pt idx="577">
                  <c:v>80.457000000000008</c:v>
                </c:pt>
                <c:pt idx="578">
                  <c:v>80.554000000000002</c:v>
                </c:pt>
                <c:pt idx="579">
                  <c:v>80.501999999999995</c:v>
                </c:pt>
                <c:pt idx="580">
                  <c:v>80.430000000000007</c:v>
                </c:pt>
                <c:pt idx="581">
                  <c:v>80.591999999999999</c:v>
                </c:pt>
                <c:pt idx="582">
                  <c:v>80.603999999999999</c:v>
                </c:pt>
                <c:pt idx="583">
                  <c:v>80.528999999999996</c:v>
                </c:pt>
                <c:pt idx="584">
                  <c:v>80.503</c:v>
                </c:pt>
                <c:pt idx="585">
                  <c:v>80.531000000000006</c:v>
                </c:pt>
                <c:pt idx="586">
                  <c:v>80.603000000000009</c:v>
                </c:pt>
                <c:pt idx="587">
                  <c:v>80.620999999999995</c:v>
                </c:pt>
                <c:pt idx="588">
                  <c:v>80.564999999999998</c:v>
                </c:pt>
                <c:pt idx="589">
                  <c:v>80.64</c:v>
                </c:pt>
                <c:pt idx="590">
                  <c:v>80.716999999999999</c:v>
                </c:pt>
                <c:pt idx="591">
                  <c:v>80.528999999999996</c:v>
                </c:pt>
                <c:pt idx="592">
                  <c:v>80.516999999999996</c:v>
                </c:pt>
                <c:pt idx="593">
                  <c:v>80.603000000000009</c:v>
                </c:pt>
                <c:pt idx="594">
                  <c:v>80.623000000000005</c:v>
                </c:pt>
                <c:pt idx="595">
                  <c:v>80.507000000000005</c:v>
                </c:pt>
                <c:pt idx="596">
                  <c:v>80.555999999999997</c:v>
                </c:pt>
                <c:pt idx="597">
                  <c:v>80.655000000000001</c:v>
                </c:pt>
                <c:pt idx="598">
                  <c:v>80.581000000000003</c:v>
                </c:pt>
                <c:pt idx="599">
                  <c:v>80.481999999999999</c:v>
                </c:pt>
                <c:pt idx="600">
                  <c:v>80.59</c:v>
                </c:pt>
                <c:pt idx="601">
                  <c:v>80.608999999999995</c:v>
                </c:pt>
                <c:pt idx="602">
                  <c:v>80.537000000000006</c:v>
                </c:pt>
                <c:pt idx="603">
                  <c:v>80.418999999999997</c:v>
                </c:pt>
                <c:pt idx="604">
                  <c:v>80.497</c:v>
                </c:pt>
                <c:pt idx="605">
                  <c:v>80.596000000000004</c:v>
                </c:pt>
                <c:pt idx="606">
                  <c:v>80.558000000000007</c:v>
                </c:pt>
                <c:pt idx="607">
                  <c:v>80.465000000000003</c:v>
                </c:pt>
                <c:pt idx="608">
                  <c:v>80.522000000000006</c:v>
                </c:pt>
                <c:pt idx="609">
                  <c:v>80.564999999999998</c:v>
                </c:pt>
                <c:pt idx="610">
                  <c:v>80.620999999999995</c:v>
                </c:pt>
                <c:pt idx="611">
                  <c:v>80.491</c:v>
                </c:pt>
                <c:pt idx="612">
                  <c:v>80.478000000000009</c:v>
                </c:pt>
                <c:pt idx="613">
                  <c:v>80.597000000000008</c:v>
                </c:pt>
                <c:pt idx="614">
                  <c:v>80.546000000000006</c:v>
                </c:pt>
                <c:pt idx="615">
                  <c:v>80.42</c:v>
                </c:pt>
                <c:pt idx="616">
                  <c:v>80.384</c:v>
                </c:pt>
                <c:pt idx="617">
                  <c:v>80.588000000000008</c:v>
                </c:pt>
                <c:pt idx="618">
                  <c:v>80.524000000000001</c:v>
                </c:pt>
                <c:pt idx="619">
                  <c:v>80.504000000000005</c:v>
                </c:pt>
                <c:pt idx="620">
                  <c:v>80.561000000000007</c:v>
                </c:pt>
                <c:pt idx="621">
                  <c:v>80.606000000000009</c:v>
                </c:pt>
                <c:pt idx="622">
                  <c:v>80.540999999999997</c:v>
                </c:pt>
                <c:pt idx="623">
                  <c:v>80.503</c:v>
                </c:pt>
                <c:pt idx="624">
                  <c:v>80.518000000000001</c:v>
                </c:pt>
                <c:pt idx="625">
                  <c:v>80.540999999999997</c:v>
                </c:pt>
                <c:pt idx="626">
                  <c:v>80.555999999999997</c:v>
                </c:pt>
                <c:pt idx="627">
                  <c:v>80.402000000000001</c:v>
                </c:pt>
                <c:pt idx="628">
                  <c:v>80.495000000000005</c:v>
                </c:pt>
                <c:pt idx="629">
                  <c:v>80.591000000000008</c:v>
                </c:pt>
                <c:pt idx="630">
                  <c:v>80.472999999999999</c:v>
                </c:pt>
                <c:pt idx="631">
                  <c:v>80.352000000000004</c:v>
                </c:pt>
                <c:pt idx="632">
                  <c:v>80.472999999999999</c:v>
                </c:pt>
                <c:pt idx="633">
                  <c:v>80.497</c:v>
                </c:pt>
                <c:pt idx="634">
                  <c:v>80.352000000000004</c:v>
                </c:pt>
                <c:pt idx="635">
                  <c:v>80.256</c:v>
                </c:pt>
                <c:pt idx="636">
                  <c:v>80.429000000000002</c:v>
                </c:pt>
                <c:pt idx="637">
                  <c:v>80.097999999999999</c:v>
                </c:pt>
                <c:pt idx="638">
                  <c:v>80.034000000000006</c:v>
                </c:pt>
                <c:pt idx="639">
                  <c:v>80.072000000000003</c:v>
                </c:pt>
                <c:pt idx="640">
                  <c:v>80.156000000000006</c:v>
                </c:pt>
                <c:pt idx="641">
                  <c:v>80.117999999999995</c:v>
                </c:pt>
                <c:pt idx="642">
                  <c:v>79.991</c:v>
                </c:pt>
                <c:pt idx="643">
                  <c:v>80.105000000000004</c:v>
                </c:pt>
                <c:pt idx="644">
                  <c:v>80.162999999999997</c:v>
                </c:pt>
                <c:pt idx="645">
                  <c:v>80.141999999999996</c:v>
                </c:pt>
                <c:pt idx="646">
                  <c:v>79.997</c:v>
                </c:pt>
                <c:pt idx="647">
                  <c:v>80.034999999999997</c:v>
                </c:pt>
                <c:pt idx="648">
                  <c:v>80.144000000000005</c:v>
                </c:pt>
                <c:pt idx="649">
                  <c:v>80.137</c:v>
                </c:pt>
                <c:pt idx="650">
                  <c:v>80.007999999999996</c:v>
                </c:pt>
                <c:pt idx="651">
                  <c:v>80.046000000000006</c:v>
                </c:pt>
                <c:pt idx="652">
                  <c:v>80.168999999999997</c:v>
                </c:pt>
                <c:pt idx="653">
                  <c:v>80.057000000000002</c:v>
                </c:pt>
                <c:pt idx="654">
                  <c:v>79.995000000000005</c:v>
                </c:pt>
                <c:pt idx="655">
                  <c:v>80.025999999999996</c:v>
                </c:pt>
                <c:pt idx="656">
                  <c:v>80.105000000000004</c:v>
                </c:pt>
                <c:pt idx="657">
                  <c:v>80.013000000000005</c:v>
                </c:pt>
                <c:pt idx="658">
                  <c:v>79.953000000000003</c:v>
                </c:pt>
                <c:pt idx="659">
                  <c:v>80.067999999999998</c:v>
                </c:pt>
                <c:pt idx="660">
                  <c:v>80.084000000000003</c:v>
                </c:pt>
                <c:pt idx="661">
                  <c:v>79.98</c:v>
                </c:pt>
                <c:pt idx="662">
                  <c:v>79.926000000000002</c:v>
                </c:pt>
                <c:pt idx="663">
                  <c:v>79.929000000000002</c:v>
                </c:pt>
                <c:pt idx="664">
                  <c:v>80</c:v>
                </c:pt>
                <c:pt idx="665">
                  <c:v>79.998000000000005</c:v>
                </c:pt>
                <c:pt idx="666">
                  <c:v>79.858000000000004</c:v>
                </c:pt>
                <c:pt idx="667">
                  <c:v>79.864999999999995</c:v>
                </c:pt>
                <c:pt idx="668">
                  <c:v>79.942000000000007</c:v>
                </c:pt>
                <c:pt idx="669">
                  <c:v>79.811000000000007</c:v>
                </c:pt>
                <c:pt idx="670">
                  <c:v>79.795000000000002</c:v>
                </c:pt>
                <c:pt idx="671">
                  <c:v>79.876000000000005</c:v>
                </c:pt>
                <c:pt idx="672">
                  <c:v>79.900999999999996</c:v>
                </c:pt>
                <c:pt idx="673">
                  <c:v>79.822000000000003</c:v>
                </c:pt>
                <c:pt idx="674">
                  <c:v>96.617000000000004</c:v>
                </c:pt>
                <c:pt idx="675">
                  <c:v>96.78</c:v>
                </c:pt>
                <c:pt idx="676">
                  <c:v>97.673000000000002</c:v>
                </c:pt>
                <c:pt idx="677">
                  <c:v>98.325000000000003</c:v>
                </c:pt>
                <c:pt idx="678">
                  <c:v>98.942000000000007</c:v>
                </c:pt>
                <c:pt idx="679">
                  <c:v>99.495000000000005</c:v>
                </c:pt>
                <c:pt idx="680">
                  <c:v>99.988</c:v>
                </c:pt>
                <c:pt idx="681">
                  <c:v>100.17700000000001</c:v>
                </c:pt>
                <c:pt idx="682">
                  <c:v>100.504</c:v>
                </c:pt>
                <c:pt idx="683">
                  <c:v>100.84700000000001</c:v>
                </c:pt>
                <c:pt idx="684">
                  <c:v>101.155</c:v>
                </c:pt>
                <c:pt idx="685">
                  <c:v>101.401</c:v>
                </c:pt>
                <c:pt idx="686">
                  <c:v>101.64100000000001</c:v>
                </c:pt>
                <c:pt idx="687">
                  <c:v>102.081</c:v>
                </c:pt>
                <c:pt idx="688">
                  <c:v>102.35300000000001</c:v>
                </c:pt>
                <c:pt idx="689">
                  <c:v>102.57600000000001</c:v>
                </c:pt>
                <c:pt idx="690">
                  <c:v>102.798</c:v>
                </c:pt>
                <c:pt idx="691">
                  <c:v>103.163</c:v>
                </c:pt>
                <c:pt idx="692">
                  <c:v>103.29300000000001</c:v>
                </c:pt>
                <c:pt idx="693">
                  <c:v>103.39400000000001</c:v>
                </c:pt>
                <c:pt idx="694">
                  <c:v>103.792</c:v>
                </c:pt>
                <c:pt idx="695">
                  <c:v>103.95700000000001</c:v>
                </c:pt>
                <c:pt idx="696">
                  <c:v>104.18300000000001</c:v>
                </c:pt>
                <c:pt idx="697">
                  <c:v>107.88800000000001</c:v>
                </c:pt>
                <c:pt idx="698">
                  <c:v>107.375</c:v>
                </c:pt>
                <c:pt idx="699">
                  <c:v>106.117</c:v>
                </c:pt>
                <c:pt idx="700">
                  <c:v>105.964</c:v>
                </c:pt>
                <c:pt idx="701">
                  <c:v>105.97800000000001</c:v>
                </c:pt>
                <c:pt idx="702">
                  <c:v>105.858</c:v>
                </c:pt>
                <c:pt idx="703">
                  <c:v>105.873</c:v>
                </c:pt>
                <c:pt idx="704">
                  <c:v>105.80500000000001</c:v>
                </c:pt>
                <c:pt idx="705">
                  <c:v>105.771</c:v>
                </c:pt>
                <c:pt idx="706">
                  <c:v>105.82300000000001</c:v>
                </c:pt>
                <c:pt idx="707">
                  <c:v>105.89100000000001</c:v>
                </c:pt>
                <c:pt idx="708">
                  <c:v>105.806</c:v>
                </c:pt>
                <c:pt idx="709">
                  <c:v>105.724</c:v>
                </c:pt>
                <c:pt idx="710">
                  <c:v>105.753</c:v>
                </c:pt>
                <c:pt idx="711">
                  <c:v>105.711</c:v>
                </c:pt>
                <c:pt idx="712">
                  <c:v>105.602</c:v>
                </c:pt>
                <c:pt idx="713">
                  <c:v>105.541</c:v>
                </c:pt>
                <c:pt idx="714">
                  <c:v>105.48700000000001</c:v>
                </c:pt>
                <c:pt idx="715">
                  <c:v>105.532</c:v>
                </c:pt>
                <c:pt idx="716">
                  <c:v>105.449</c:v>
                </c:pt>
                <c:pt idx="717">
                  <c:v>105.34100000000001</c:v>
                </c:pt>
                <c:pt idx="718">
                  <c:v>105.387</c:v>
                </c:pt>
                <c:pt idx="719">
                  <c:v>104.396</c:v>
                </c:pt>
                <c:pt idx="720">
                  <c:v>104.059</c:v>
                </c:pt>
                <c:pt idx="721">
                  <c:v>104.11</c:v>
                </c:pt>
                <c:pt idx="722">
                  <c:v>103.97500000000001</c:v>
                </c:pt>
                <c:pt idx="723">
                  <c:v>104.01300000000001</c:v>
                </c:pt>
                <c:pt idx="724">
                  <c:v>103.989</c:v>
                </c:pt>
                <c:pt idx="725">
                  <c:v>103.879</c:v>
                </c:pt>
                <c:pt idx="726">
                  <c:v>103.92</c:v>
                </c:pt>
                <c:pt idx="727">
                  <c:v>103.875</c:v>
                </c:pt>
                <c:pt idx="728">
                  <c:v>103.83</c:v>
                </c:pt>
                <c:pt idx="729">
                  <c:v>103.907</c:v>
                </c:pt>
                <c:pt idx="730">
                  <c:v>103.66200000000001</c:v>
                </c:pt>
                <c:pt idx="731">
                  <c:v>103.721</c:v>
                </c:pt>
                <c:pt idx="732">
                  <c:v>103.44800000000001</c:v>
                </c:pt>
                <c:pt idx="733">
                  <c:v>102.77</c:v>
                </c:pt>
                <c:pt idx="734">
                  <c:v>102.761</c:v>
                </c:pt>
                <c:pt idx="735">
                  <c:v>102.785</c:v>
                </c:pt>
                <c:pt idx="736">
                  <c:v>103.498</c:v>
                </c:pt>
                <c:pt idx="737">
                  <c:v>106.87100000000001</c:v>
                </c:pt>
                <c:pt idx="738">
                  <c:v>106.553</c:v>
                </c:pt>
                <c:pt idx="739">
                  <c:v>104.89100000000001</c:v>
                </c:pt>
                <c:pt idx="740">
                  <c:v>104.54300000000001</c:v>
                </c:pt>
                <c:pt idx="741">
                  <c:v>104.386</c:v>
                </c:pt>
                <c:pt idx="742">
                  <c:v>104.28</c:v>
                </c:pt>
                <c:pt idx="743">
                  <c:v>103.895</c:v>
                </c:pt>
                <c:pt idx="744">
                  <c:v>103.84700000000001</c:v>
                </c:pt>
                <c:pt idx="745">
                  <c:v>103.553</c:v>
                </c:pt>
                <c:pt idx="746">
                  <c:v>103.393</c:v>
                </c:pt>
                <c:pt idx="747">
                  <c:v>103.232</c:v>
                </c:pt>
                <c:pt idx="748">
                  <c:v>102.92400000000001</c:v>
                </c:pt>
                <c:pt idx="749">
                  <c:v>102.693</c:v>
                </c:pt>
                <c:pt idx="750">
                  <c:v>102.491</c:v>
                </c:pt>
                <c:pt idx="751">
                  <c:v>102.09700000000001</c:v>
                </c:pt>
                <c:pt idx="752">
                  <c:v>101.822</c:v>
                </c:pt>
                <c:pt idx="753">
                  <c:v>101.593</c:v>
                </c:pt>
                <c:pt idx="754">
                  <c:v>101.298</c:v>
                </c:pt>
                <c:pt idx="755">
                  <c:v>101.188</c:v>
                </c:pt>
                <c:pt idx="756">
                  <c:v>100.979</c:v>
                </c:pt>
                <c:pt idx="757">
                  <c:v>100.791</c:v>
                </c:pt>
                <c:pt idx="758">
                  <c:v>100.628</c:v>
                </c:pt>
                <c:pt idx="759">
                  <c:v>100.44200000000001</c:v>
                </c:pt>
                <c:pt idx="760">
                  <c:v>100.306</c:v>
                </c:pt>
                <c:pt idx="761">
                  <c:v>100.134</c:v>
                </c:pt>
                <c:pt idx="762">
                  <c:v>99.984999999999999</c:v>
                </c:pt>
                <c:pt idx="763">
                  <c:v>99.948999999999998</c:v>
                </c:pt>
                <c:pt idx="764">
                  <c:v>99.873999999999995</c:v>
                </c:pt>
                <c:pt idx="765">
                  <c:v>99.813000000000002</c:v>
                </c:pt>
                <c:pt idx="766">
                  <c:v>99.783000000000001</c:v>
                </c:pt>
                <c:pt idx="767">
                  <c:v>99.870999999999995</c:v>
                </c:pt>
                <c:pt idx="768">
                  <c:v>99.838000000000008</c:v>
                </c:pt>
                <c:pt idx="769">
                  <c:v>99.914000000000001</c:v>
                </c:pt>
                <c:pt idx="770">
                  <c:v>99.84</c:v>
                </c:pt>
                <c:pt idx="771">
                  <c:v>99.7</c:v>
                </c:pt>
                <c:pt idx="772">
                  <c:v>99.766999999999996</c:v>
                </c:pt>
                <c:pt idx="773">
                  <c:v>99.78</c:v>
                </c:pt>
                <c:pt idx="774">
                  <c:v>99.86</c:v>
                </c:pt>
                <c:pt idx="775">
                  <c:v>100.015</c:v>
                </c:pt>
                <c:pt idx="776">
                  <c:v>100.10900000000001</c:v>
                </c:pt>
                <c:pt idx="777">
                  <c:v>100.354</c:v>
                </c:pt>
                <c:pt idx="778">
                  <c:v>100.45</c:v>
                </c:pt>
                <c:pt idx="779">
                  <c:v>100.57000000000001</c:v>
                </c:pt>
                <c:pt idx="780">
                  <c:v>100.735</c:v>
                </c:pt>
                <c:pt idx="781">
                  <c:v>100.884</c:v>
                </c:pt>
                <c:pt idx="782">
                  <c:v>100.999</c:v>
                </c:pt>
                <c:pt idx="783">
                  <c:v>101.07900000000001</c:v>
                </c:pt>
                <c:pt idx="784">
                  <c:v>101.047</c:v>
                </c:pt>
                <c:pt idx="785">
                  <c:v>101.23700000000001</c:v>
                </c:pt>
                <c:pt idx="786">
                  <c:v>101.358</c:v>
                </c:pt>
                <c:pt idx="787">
                  <c:v>101.488</c:v>
                </c:pt>
                <c:pt idx="788">
                  <c:v>101.63800000000001</c:v>
                </c:pt>
                <c:pt idx="789">
                  <c:v>101.741</c:v>
                </c:pt>
                <c:pt idx="790">
                  <c:v>101.277</c:v>
                </c:pt>
                <c:pt idx="791">
                  <c:v>101.267</c:v>
                </c:pt>
                <c:pt idx="792">
                  <c:v>101.346</c:v>
                </c:pt>
                <c:pt idx="793">
                  <c:v>101.384</c:v>
                </c:pt>
                <c:pt idx="794">
                  <c:v>101.46900000000001</c:v>
                </c:pt>
                <c:pt idx="795">
                  <c:v>101.476</c:v>
                </c:pt>
                <c:pt idx="796">
                  <c:v>101.54600000000001</c:v>
                </c:pt>
                <c:pt idx="797">
                  <c:v>101.562</c:v>
                </c:pt>
                <c:pt idx="798">
                  <c:v>101.61800000000001</c:v>
                </c:pt>
                <c:pt idx="799">
                  <c:v>101.667</c:v>
                </c:pt>
                <c:pt idx="800">
                  <c:v>101.672</c:v>
                </c:pt>
                <c:pt idx="801">
                  <c:v>101.732</c:v>
                </c:pt>
                <c:pt idx="802">
                  <c:v>101.742</c:v>
                </c:pt>
                <c:pt idx="803">
                  <c:v>101.824</c:v>
                </c:pt>
                <c:pt idx="804">
                  <c:v>101.732</c:v>
                </c:pt>
                <c:pt idx="805">
                  <c:v>101.72800000000001</c:v>
                </c:pt>
                <c:pt idx="806">
                  <c:v>101.764</c:v>
                </c:pt>
                <c:pt idx="807">
                  <c:v>101.761</c:v>
                </c:pt>
                <c:pt idx="808">
                  <c:v>101.729</c:v>
                </c:pt>
                <c:pt idx="809">
                  <c:v>101.79</c:v>
                </c:pt>
                <c:pt idx="810">
                  <c:v>101.943</c:v>
                </c:pt>
                <c:pt idx="811">
                  <c:v>102.01300000000001</c:v>
                </c:pt>
                <c:pt idx="812">
                  <c:v>102.072</c:v>
                </c:pt>
                <c:pt idx="813">
                  <c:v>102.062</c:v>
                </c:pt>
                <c:pt idx="814">
                  <c:v>102.047</c:v>
                </c:pt>
                <c:pt idx="815">
                  <c:v>102.134</c:v>
                </c:pt>
                <c:pt idx="816">
                  <c:v>102.124</c:v>
                </c:pt>
                <c:pt idx="817">
                  <c:v>102.134</c:v>
                </c:pt>
                <c:pt idx="818">
                  <c:v>102.07000000000001</c:v>
                </c:pt>
                <c:pt idx="819">
                  <c:v>102.098</c:v>
                </c:pt>
                <c:pt idx="820">
                  <c:v>102.057</c:v>
                </c:pt>
                <c:pt idx="821">
                  <c:v>102.05200000000001</c:v>
                </c:pt>
                <c:pt idx="822">
                  <c:v>102.03400000000001</c:v>
                </c:pt>
                <c:pt idx="823">
                  <c:v>101.962</c:v>
                </c:pt>
                <c:pt idx="824">
                  <c:v>101.934</c:v>
                </c:pt>
                <c:pt idx="825">
                  <c:v>101.92100000000001</c:v>
                </c:pt>
                <c:pt idx="826">
                  <c:v>101.941</c:v>
                </c:pt>
                <c:pt idx="827">
                  <c:v>101.96300000000001</c:v>
                </c:pt>
                <c:pt idx="828">
                  <c:v>101.89</c:v>
                </c:pt>
                <c:pt idx="829">
                  <c:v>102.02500000000001</c:v>
                </c:pt>
                <c:pt idx="830">
                  <c:v>102.04900000000001</c:v>
                </c:pt>
                <c:pt idx="831">
                  <c:v>102.078</c:v>
                </c:pt>
                <c:pt idx="832">
                  <c:v>102.01900000000001</c:v>
                </c:pt>
                <c:pt idx="833">
                  <c:v>102.075</c:v>
                </c:pt>
                <c:pt idx="834">
                  <c:v>102.117</c:v>
                </c:pt>
                <c:pt idx="835">
                  <c:v>102.098</c:v>
                </c:pt>
                <c:pt idx="836">
                  <c:v>102.056</c:v>
                </c:pt>
                <c:pt idx="837">
                  <c:v>102.10600000000001</c:v>
                </c:pt>
                <c:pt idx="838">
                  <c:v>102.148</c:v>
                </c:pt>
                <c:pt idx="839">
                  <c:v>102.075</c:v>
                </c:pt>
                <c:pt idx="840">
                  <c:v>102.039</c:v>
                </c:pt>
                <c:pt idx="841">
                  <c:v>102.057</c:v>
                </c:pt>
                <c:pt idx="842">
                  <c:v>102.032</c:v>
                </c:pt>
                <c:pt idx="843">
                  <c:v>102.014</c:v>
                </c:pt>
                <c:pt idx="844">
                  <c:v>102.008</c:v>
                </c:pt>
                <c:pt idx="845">
                  <c:v>102.02500000000001</c:v>
                </c:pt>
                <c:pt idx="846">
                  <c:v>102.00700000000001</c:v>
                </c:pt>
                <c:pt idx="847">
                  <c:v>101.93</c:v>
                </c:pt>
                <c:pt idx="848">
                  <c:v>102.005</c:v>
                </c:pt>
                <c:pt idx="849">
                  <c:v>102.024</c:v>
                </c:pt>
                <c:pt idx="850">
                  <c:v>101.962</c:v>
                </c:pt>
                <c:pt idx="851">
                  <c:v>101.999</c:v>
                </c:pt>
                <c:pt idx="852">
                  <c:v>101.99300000000001</c:v>
                </c:pt>
                <c:pt idx="853">
                  <c:v>101.955</c:v>
                </c:pt>
                <c:pt idx="854">
                  <c:v>101.958</c:v>
                </c:pt>
                <c:pt idx="855">
                  <c:v>101.95400000000001</c:v>
                </c:pt>
                <c:pt idx="856">
                  <c:v>101.96300000000001</c:v>
                </c:pt>
                <c:pt idx="857">
                  <c:v>102.017</c:v>
                </c:pt>
                <c:pt idx="858">
                  <c:v>102.027</c:v>
                </c:pt>
                <c:pt idx="859">
                  <c:v>101.931</c:v>
                </c:pt>
                <c:pt idx="860">
                  <c:v>101.901</c:v>
                </c:pt>
                <c:pt idx="861">
                  <c:v>101.98400000000001</c:v>
                </c:pt>
                <c:pt idx="862">
                  <c:v>102.129</c:v>
                </c:pt>
                <c:pt idx="863">
                  <c:v>102.105</c:v>
                </c:pt>
                <c:pt idx="864">
                  <c:v>102.133</c:v>
                </c:pt>
                <c:pt idx="865">
                  <c:v>102.14700000000001</c:v>
                </c:pt>
                <c:pt idx="866">
                  <c:v>102.173</c:v>
                </c:pt>
                <c:pt idx="867">
                  <c:v>102.202</c:v>
                </c:pt>
                <c:pt idx="868">
                  <c:v>102.182</c:v>
                </c:pt>
                <c:pt idx="869">
                  <c:v>102.19500000000001</c:v>
                </c:pt>
                <c:pt idx="870">
                  <c:v>102.29600000000001</c:v>
                </c:pt>
                <c:pt idx="871">
                  <c:v>102.331</c:v>
                </c:pt>
                <c:pt idx="872">
                  <c:v>102.413</c:v>
                </c:pt>
                <c:pt idx="873">
                  <c:v>102.465</c:v>
                </c:pt>
                <c:pt idx="874">
                  <c:v>102.535</c:v>
                </c:pt>
                <c:pt idx="875">
                  <c:v>102.568</c:v>
                </c:pt>
                <c:pt idx="876">
                  <c:v>102.55800000000001</c:v>
                </c:pt>
                <c:pt idx="877">
                  <c:v>102.59400000000001</c:v>
                </c:pt>
                <c:pt idx="878">
                  <c:v>102.551</c:v>
                </c:pt>
                <c:pt idx="879">
                  <c:v>102.53</c:v>
                </c:pt>
                <c:pt idx="880">
                  <c:v>102.56</c:v>
                </c:pt>
                <c:pt idx="881">
                  <c:v>102.545</c:v>
                </c:pt>
                <c:pt idx="882">
                  <c:v>102.56</c:v>
                </c:pt>
                <c:pt idx="883">
                  <c:v>102.596</c:v>
                </c:pt>
                <c:pt idx="884">
                  <c:v>102.577</c:v>
                </c:pt>
                <c:pt idx="885">
                  <c:v>102.617</c:v>
                </c:pt>
                <c:pt idx="886">
                  <c:v>102.575</c:v>
                </c:pt>
                <c:pt idx="887">
                  <c:v>102.64700000000001</c:v>
                </c:pt>
                <c:pt idx="888">
                  <c:v>102.66</c:v>
                </c:pt>
                <c:pt idx="889">
                  <c:v>102.679</c:v>
                </c:pt>
                <c:pt idx="890">
                  <c:v>102.602</c:v>
                </c:pt>
                <c:pt idx="891">
                  <c:v>102.57000000000001</c:v>
                </c:pt>
                <c:pt idx="892">
                  <c:v>102.633</c:v>
                </c:pt>
                <c:pt idx="893">
                  <c:v>102.631</c:v>
                </c:pt>
                <c:pt idx="894">
                  <c:v>102.657</c:v>
                </c:pt>
                <c:pt idx="895">
                  <c:v>102.65300000000001</c:v>
                </c:pt>
                <c:pt idx="896">
                  <c:v>102.614</c:v>
                </c:pt>
                <c:pt idx="897">
                  <c:v>102.617</c:v>
                </c:pt>
                <c:pt idx="898">
                  <c:v>102.60300000000001</c:v>
                </c:pt>
                <c:pt idx="899">
                  <c:v>102.587</c:v>
                </c:pt>
                <c:pt idx="900">
                  <c:v>102.63500000000001</c:v>
                </c:pt>
                <c:pt idx="901">
                  <c:v>102.67400000000001</c:v>
                </c:pt>
                <c:pt idx="902">
                  <c:v>102.739</c:v>
                </c:pt>
                <c:pt idx="903">
                  <c:v>102.675</c:v>
                </c:pt>
                <c:pt idx="904">
                  <c:v>102.688</c:v>
                </c:pt>
                <c:pt idx="905">
                  <c:v>102.74000000000001</c:v>
                </c:pt>
                <c:pt idx="906">
                  <c:v>102.77</c:v>
                </c:pt>
                <c:pt idx="907">
                  <c:v>102.739</c:v>
                </c:pt>
                <c:pt idx="908">
                  <c:v>102.774</c:v>
                </c:pt>
                <c:pt idx="909">
                  <c:v>102.753</c:v>
                </c:pt>
                <c:pt idx="910">
                  <c:v>102.756</c:v>
                </c:pt>
                <c:pt idx="911">
                  <c:v>102.705</c:v>
                </c:pt>
                <c:pt idx="912">
                  <c:v>102.688</c:v>
                </c:pt>
                <c:pt idx="913">
                  <c:v>102.571</c:v>
                </c:pt>
                <c:pt idx="914">
                  <c:v>102.566</c:v>
                </c:pt>
                <c:pt idx="915">
                  <c:v>102.568</c:v>
                </c:pt>
                <c:pt idx="916">
                  <c:v>102.48</c:v>
                </c:pt>
                <c:pt idx="917">
                  <c:v>102.476</c:v>
                </c:pt>
                <c:pt idx="918">
                  <c:v>102.416</c:v>
                </c:pt>
                <c:pt idx="919">
                  <c:v>102.407</c:v>
                </c:pt>
                <c:pt idx="920">
                  <c:v>102.441</c:v>
                </c:pt>
                <c:pt idx="921">
                  <c:v>102.41500000000001</c:v>
                </c:pt>
                <c:pt idx="922">
                  <c:v>102.417</c:v>
                </c:pt>
                <c:pt idx="923">
                  <c:v>102.377</c:v>
                </c:pt>
                <c:pt idx="924">
                  <c:v>102.43300000000001</c:v>
                </c:pt>
                <c:pt idx="925">
                  <c:v>102.367</c:v>
                </c:pt>
                <c:pt idx="926">
                  <c:v>102.428</c:v>
                </c:pt>
                <c:pt idx="927">
                  <c:v>102.467</c:v>
                </c:pt>
                <c:pt idx="928">
                  <c:v>102.389</c:v>
                </c:pt>
                <c:pt idx="929">
                  <c:v>102.43300000000001</c:v>
                </c:pt>
                <c:pt idx="930">
                  <c:v>102.39700000000001</c:v>
                </c:pt>
                <c:pt idx="931">
                  <c:v>102.447</c:v>
                </c:pt>
                <c:pt idx="932">
                  <c:v>102.381</c:v>
                </c:pt>
                <c:pt idx="933">
                  <c:v>102.41</c:v>
                </c:pt>
                <c:pt idx="934">
                  <c:v>102.33800000000001</c:v>
                </c:pt>
                <c:pt idx="935">
                  <c:v>102.36200000000001</c:v>
                </c:pt>
                <c:pt idx="936">
                  <c:v>102.367</c:v>
                </c:pt>
                <c:pt idx="937">
                  <c:v>102.39400000000001</c:v>
                </c:pt>
                <c:pt idx="938">
                  <c:v>102.292</c:v>
                </c:pt>
                <c:pt idx="939">
                  <c:v>102.324</c:v>
                </c:pt>
                <c:pt idx="940">
                  <c:v>102.259</c:v>
                </c:pt>
                <c:pt idx="941">
                  <c:v>102.294</c:v>
                </c:pt>
                <c:pt idx="942">
                  <c:v>102.355</c:v>
                </c:pt>
                <c:pt idx="943">
                  <c:v>102.386</c:v>
                </c:pt>
                <c:pt idx="944">
                  <c:v>102.38800000000001</c:v>
                </c:pt>
                <c:pt idx="945">
                  <c:v>102.401</c:v>
                </c:pt>
                <c:pt idx="946">
                  <c:v>102.366</c:v>
                </c:pt>
                <c:pt idx="947">
                  <c:v>102.411</c:v>
                </c:pt>
                <c:pt idx="948">
                  <c:v>102.422</c:v>
                </c:pt>
                <c:pt idx="949">
                  <c:v>102.39</c:v>
                </c:pt>
                <c:pt idx="950">
                  <c:v>102.43</c:v>
                </c:pt>
                <c:pt idx="951">
                  <c:v>102.34700000000001</c:v>
                </c:pt>
                <c:pt idx="952">
                  <c:v>102.36</c:v>
                </c:pt>
                <c:pt idx="953">
                  <c:v>102.337</c:v>
                </c:pt>
                <c:pt idx="954">
                  <c:v>102.395</c:v>
                </c:pt>
                <c:pt idx="955">
                  <c:v>102.41500000000001</c:v>
                </c:pt>
                <c:pt idx="956">
                  <c:v>102.38500000000001</c:v>
                </c:pt>
                <c:pt idx="957">
                  <c:v>102.44</c:v>
                </c:pt>
                <c:pt idx="958">
                  <c:v>102.509</c:v>
                </c:pt>
                <c:pt idx="959">
                  <c:v>102.473</c:v>
                </c:pt>
                <c:pt idx="960">
                  <c:v>102.498</c:v>
                </c:pt>
                <c:pt idx="961">
                  <c:v>102.506</c:v>
                </c:pt>
                <c:pt idx="962">
                  <c:v>102.509</c:v>
                </c:pt>
                <c:pt idx="963">
                  <c:v>102.499</c:v>
                </c:pt>
                <c:pt idx="964">
                  <c:v>102.497</c:v>
                </c:pt>
                <c:pt idx="965">
                  <c:v>102.51600000000001</c:v>
                </c:pt>
                <c:pt idx="966">
                  <c:v>102.459</c:v>
                </c:pt>
                <c:pt idx="967">
                  <c:v>102.46000000000001</c:v>
                </c:pt>
                <c:pt idx="968">
                  <c:v>102.40300000000001</c:v>
                </c:pt>
                <c:pt idx="969">
                  <c:v>102.50700000000001</c:v>
                </c:pt>
                <c:pt idx="970">
                  <c:v>102.51</c:v>
                </c:pt>
                <c:pt idx="971">
                  <c:v>102.554</c:v>
                </c:pt>
                <c:pt idx="972">
                  <c:v>102.52200000000001</c:v>
                </c:pt>
                <c:pt idx="973">
                  <c:v>102.569</c:v>
                </c:pt>
                <c:pt idx="974">
                  <c:v>102.595</c:v>
                </c:pt>
                <c:pt idx="975">
                  <c:v>102.634</c:v>
                </c:pt>
                <c:pt idx="976">
                  <c:v>102.649</c:v>
                </c:pt>
                <c:pt idx="977">
                  <c:v>102.694</c:v>
                </c:pt>
                <c:pt idx="978">
                  <c:v>102.654</c:v>
                </c:pt>
                <c:pt idx="979">
                  <c:v>102.785</c:v>
                </c:pt>
                <c:pt idx="980">
                  <c:v>102.79</c:v>
                </c:pt>
                <c:pt idx="981">
                  <c:v>102.774</c:v>
                </c:pt>
                <c:pt idx="982">
                  <c:v>102.78</c:v>
                </c:pt>
                <c:pt idx="983">
                  <c:v>102.774</c:v>
                </c:pt>
                <c:pt idx="984">
                  <c:v>102.883</c:v>
                </c:pt>
                <c:pt idx="985">
                  <c:v>102.929</c:v>
                </c:pt>
                <c:pt idx="986">
                  <c:v>102.899</c:v>
                </c:pt>
                <c:pt idx="987">
                  <c:v>102.821</c:v>
                </c:pt>
                <c:pt idx="988">
                  <c:v>102.79900000000001</c:v>
                </c:pt>
                <c:pt idx="989">
                  <c:v>102.73700000000001</c:v>
                </c:pt>
                <c:pt idx="990">
                  <c:v>102.66800000000001</c:v>
                </c:pt>
                <c:pt idx="991">
                  <c:v>102.682</c:v>
                </c:pt>
                <c:pt idx="992">
                  <c:v>102.68300000000001</c:v>
                </c:pt>
                <c:pt idx="993">
                  <c:v>102.616</c:v>
                </c:pt>
                <c:pt idx="994">
                  <c:v>102.592</c:v>
                </c:pt>
                <c:pt idx="995">
                  <c:v>102.623</c:v>
                </c:pt>
                <c:pt idx="996">
                  <c:v>102.57000000000001</c:v>
                </c:pt>
                <c:pt idx="997">
                  <c:v>102.586</c:v>
                </c:pt>
                <c:pt idx="998">
                  <c:v>102.559</c:v>
                </c:pt>
                <c:pt idx="999">
                  <c:v>102.53400000000001</c:v>
                </c:pt>
                <c:pt idx="1000">
                  <c:v>102.51900000000001</c:v>
                </c:pt>
                <c:pt idx="1001">
                  <c:v>102.574</c:v>
                </c:pt>
                <c:pt idx="1002">
                  <c:v>102.52</c:v>
                </c:pt>
                <c:pt idx="1003">
                  <c:v>102.473</c:v>
                </c:pt>
                <c:pt idx="1004">
                  <c:v>102.44800000000001</c:v>
                </c:pt>
                <c:pt idx="1005">
                  <c:v>102.411</c:v>
                </c:pt>
                <c:pt idx="1006">
                  <c:v>102.375</c:v>
                </c:pt>
                <c:pt idx="1007">
                  <c:v>102.34100000000001</c:v>
                </c:pt>
                <c:pt idx="1008">
                  <c:v>102.38200000000001</c:v>
                </c:pt>
                <c:pt idx="1009">
                  <c:v>102.363</c:v>
                </c:pt>
                <c:pt idx="1010">
                  <c:v>102.339</c:v>
                </c:pt>
                <c:pt idx="1011">
                  <c:v>102.38800000000001</c:v>
                </c:pt>
                <c:pt idx="1012">
                  <c:v>102.38200000000001</c:v>
                </c:pt>
                <c:pt idx="1013">
                  <c:v>102.333</c:v>
                </c:pt>
                <c:pt idx="1014">
                  <c:v>102.27500000000001</c:v>
                </c:pt>
                <c:pt idx="1015">
                  <c:v>102.26300000000001</c:v>
                </c:pt>
                <c:pt idx="1016">
                  <c:v>102.31700000000001</c:v>
                </c:pt>
                <c:pt idx="1017">
                  <c:v>101.643</c:v>
                </c:pt>
                <c:pt idx="1018">
                  <c:v>100.029</c:v>
                </c:pt>
                <c:pt idx="1019">
                  <c:v>99.998999999999995</c:v>
                </c:pt>
                <c:pt idx="1020">
                  <c:v>100.114</c:v>
                </c:pt>
                <c:pt idx="1021">
                  <c:v>100.01300000000001</c:v>
                </c:pt>
                <c:pt idx="1022">
                  <c:v>99.997</c:v>
                </c:pt>
                <c:pt idx="1023">
                  <c:v>99.903999999999996</c:v>
                </c:pt>
                <c:pt idx="1024">
                  <c:v>99.917000000000002</c:v>
                </c:pt>
                <c:pt idx="1025">
                  <c:v>99.927999999999997</c:v>
                </c:pt>
                <c:pt idx="1026">
                  <c:v>99.902000000000001</c:v>
                </c:pt>
                <c:pt idx="1027">
                  <c:v>99.924999999999997</c:v>
                </c:pt>
                <c:pt idx="1028">
                  <c:v>99.968000000000004</c:v>
                </c:pt>
                <c:pt idx="1029">
                  <c:v>99.941000000000003</c:v>
                </c:pt>
                <c:pt idx="1030">
                  <c:v>99.966000000000008</c:v>
                </c:pt>
                <c:pt idx="1031">
                  <c:v>100.054</c:v>
                </c:pt>
                <c:pt idx="1032">
                  <c:v>99.978000000000009</c:v>
                </c:pt>
                <c:pt idx="1033">
                  <c:v>100.023</c:v>
                </c:pt>
                <c:pt idx="1034">
                  <c:v>100.023</c:v>
                </c:pt>
                <c:pt idx="1035">
                  <c:v>99.977000000000004</c:v>
                </c:pt>
                <c:pt idx="1036">
                  <c:v>99.927999999999997</c:v>
                </c:pt>
                <c:pt idx="1037">
                  <c:v>99.957000000000008</c:v>
                </c:pt>
                <c:pt idx="1038">
                  <c:v>99.951999999999998</c:v>
                </c:pt>
                <c:pt idx="1039">
                  <c:v>99.960999999999999</c:v>
                </c:pt>
                <c:pt idx="1040">
                  <c:v>99.917000000000002</c:v>
                </c:pt>
                <c:pt idx="1041">
                  <c:v>99.929000000000002</c:v>
                </c:pt>
                <c:pt idx="1042">
                  <c:v>99.953000000000003</c:v>
                </c:pt>
                <c:pt idx="1043">
                  <c:v>100.03100000000001</c:v>
                </c:pt>
                <c:pt idx="1044">
                  <c:v>99.948000000000008</c:v>
                </c:pt>
                <c:pt idx="1045">
                  <c:v>99.959000000000003</c:v>
                </c:pt>
                <c:pt idx="1046">
                  <c:v>100.001</c:v>
                </c:pt>
                <c:pt idx="1047">
                  <c:v>100.06400000000001</c:v>
                </c:pt>
                <c:pt idx="1048">
                  <c:v>99.966999999999999</c:v>
                </c:pt>
                <c:pt idx="1049">
                  <c:v>100</c:v>
                </c:pt>
                <c:pt idx="1050">
                  <c:v>100.02</c:v>
                </c:pt>
                <c:pt idx="1051">
                  <c:v>99.987000000000009</c:v>
                </c:pt>
                <c:pt idx="1052">
                  <c:v>99.998000000000005</c:v>
                </c:pt>
                <c:pt idx="1053">
                  <c:v>100.03400000000001</c:v>
                </c:pt>
                <c:pt idx="1054">
                  <c:v>99.908000000000001</c:v>
                </c:pt>
                <c:pt idx="1055">
                  <c:v>99.956000000000003</c:v>
                </c:pt>
                <c:pt idx="1056">
                  <c:v>100.083</c:v>
                </c:pt>
                <c:pt idx="1057">
                  <c:v>100.04300000000001</c:v>
                </c:pt>
                <c:pt idx="1058">
                  <c:v>100.03700000000001</c:v>
                </c:pt>
                <c:pt idx="1059">
                  <c:v>99.963000000000008</c:v>
                </c:pt>
                <c:pt idx="1060">
                  <c:v>100.009</c:v>
                </c:pt>
                <c:pt idx="1061">
                  <c:v>100.029</c:v>
                </c:pt>
                <c:pt idx="1062">
                  <c:v>99.942999999999998</c:v>
                </c:pt>
                <c:pt idx="1063">
                  <c:v>99.83</c:v>
                </c:pt>
                <c:pt idx="1064">
                  <c:v>99.783000000000001</c:v>
                </c:pt>
                <c:pt idx="1065">
                  <c:v>99.775999999999996</c:v>
                </c:pt>
                <c:pt idx="1066">
                  <c:v>99.73</c:v>
                </c:pt>
                <c:pt idx="1067">
                  <c:v>99.689000000000007</c:v>
                </c:pt>
                <c:pt idx="1068">
                  <c:v>99.734000000000009</c:v>
                </c:pt>
                <c:pt idx="1069">
                  <c:v>99.715000000000003</c:v>
                </c:pt>
                <c:pt idx="1070">
                  <c:v>99.647999999999996</c:v>
                </c:pt>
                <c:pt idx="1071">
                  <c:v>99.623999999999995</c:v>
                </c:pt>
                <c:pt idx="1072">
                  <c:v>99.588999999999999</c:v>
                </c:pt>
                <c:pt idx="1073">
                  <c:v>99.524000000000001</c:v>
                </c:pt>
                <c:pt idx="1074">
                  <c:v>99.531999999999996</c:v>
                </c:pt>
                <c:pt idx="1075">
                  <c:v>99.451000000000008</c:v>
                </c:pt>
                <c:pt idx="1076">
                  <c:v>99.433000000000007</c:v>
                </c:pt>
                <c:pt idx="1077">
                  <c:v>99.478999999999999</c:v>
                </c:pt>
                <c:pt idx="1078">
                  <c:v>99.507999999999996</c:v>
                </c:pt>
                <c:pt idx="1079">
                  <c:v>99.399000000000001</c:v>
                </c:pt>
                <c:pt idx="1080">
                  <c:v>99.405000000000001</c:v>
                </c:pt>
                <c:pt idx="1081">
                  <c:v>99.396000000000001</c:v>
                </c:pt>
                <c:pt idx="1082">
                  <c:v>99.460000000000008</c:v>
                </c:pt>
                <c:pt idx="1083">
                  <c:v>99.543000000000006</c:v>
                </c:pt>
                <c:pt idx="1084">
                  <c:v>99.563000000000002</c:v>
                </c:pt>
                <c:pt idx="1085">
                  <c:v>99.555000000000007</c:v>
                </c:pt>
                <c:pt idx="1086">
                  <c:v>99.584000000000003</c:v>
                </c:pt>
                <c:pt idx="1087">
                  <c:v>99.558000000000007</c:v>
                </c:pt>
                <c:pt idx="1088">
                  <c:v>99.588999999999999</c:v>
                </c:pt>
                <c:pt idx="1089">
                  <c:v>99.591999999999999</c:v>
                </c:pt>
                <c:pt idx="1090">
                  <c:v>99.606000000000009</c:v>
                </c:pt>
                <c:pt idx="1091">
                  <c:v>99.567999999999998</c:v>
                </c:pt>
                <c:pt idx="1092">
                  <c:v>99.55</c:v>
                </c:pt>
                <c:pt idx="1093">
                  <c:v>99.501999999999995</c:v>
                </c:pt>
                <c:pt idx="1094">
                  <c:v>99.542000000000002</c:v>
                </c:pt>
                <c:pt idx="1095">
                  <c:v>99.503</c:v>
                </c:pt>
                <c:pt idx="1096">
                  <c:v>99.484999999999999</c:v>
                </c:pt>
                <c:pt idx="1097">
                  <c:v>99.503</c:v>
                </c:pt>
                <c:pt idx="1098">
                  <c:v>99.509</c:v>
                </c:pt>
                <c:pt idx="1099">
                  <c:v>99.575000000000003</c:v>
                </c:pt>
                <c:pt idx="1100">
                  <c:v>99.436000000000007</c:v>
                </c:pt>
                <c:pt idx="1101">
                  <c:v>99.522000000000006</c:v>
                </c:pt>
                <c:pt idx="1102">
                  <c:v>99.489000000000004</c:v>
                </c:pt>
                <c:pt idx="1103">
                  <c:v>99.545000000000002</c:v>
                </c:pt>
                <c:pt idx="1104">
                  <c:v>99.5</c:v>
                </c:pt>
                <c:pt idx="1105">
                  <c:v>99.533000000000001</c:v>
                </c:pt>
                <c:pt idx="1106">
                  <c:v>99.594999999999999</c:v>
                </c:pt>
                <c:pt idx="1107">
                  <c:v>99.620999999999995</c:v>
                </c:pt>
                <c:pt idx="1108">
                  <c:v>99.641999999999996</c:v>
                </c:pt>
                <c:pt idx="1109">
                  <c:v>99.635000000000005</c:v>
                </c:pt>
                <c:pt idx="1110">
                  <c:v>99.603000000000009</c:v>
                </c:pt>
                <c:pt idx="1111">
                  <c:v>99.638000000000005</c:v>
                </c:pt>
                <c:pt idx="1112">
                  <c:v>99.689000000000007</c:v>
                </c:pt>
                <c:pt idx="1113">
                  <c:v>99.740000000000009</c:v>
                </c:pt>
                <c:pt idx="1114">
                  <c:v>99.688000000000002</c:v>
                </c:pt>
                <c:pt idx="1115">
                  <c:v>99.716000000000008</c:v>
                </c:pt>
                <c:pt idx="1116">
                  <c:v>99.754999999999995</c:v>
                </c:pt>
                <c:pt idx="1117">
                  <c:v>99.721000000000004</c:v>
                </c:pt>
                <c:pt idx="1118">
                  <c:v>99.738</c:v>
                </c:pt>
                <c:pt idx="1119">
                  <c:v>99.81</c:v>
                </c:pt>
                <c:pt idx="1120">
                  <c:v>99.789000000000001</c:v>
                </c:pt>
                <c:pt idx="1121">
                  <c:v>99.778999999999996</c:v>
                </c:pt>
                <c:pt idx="1122">
                  <c:v>99.783000000000001</c:v>
                </c:pt>
                <c:pt idx="1123">
                  <c:v>99.861000000000004</c:v>
                </c:pt>
                <c:pt idx="1124">
                  <c:v>99.948000000000008</c:v>
                </c:pt>
                <c:pt idx="1125">
                  <c:v>99.966000000000008</c:v>
                </c:pt>
                <c:pt idx="1126">
                  <c:v>99.944000000000003</c:v>
                </c:pt>
                <c:pt idx="1127">
                  <c:v>100.002</c:v>
                </c:pt>
                <c:pt idx="1128">
                  <c:v>100.021</c:v>
                </c:pt>
                <c:pt idx="1129">
                  <c:v>99.994</c:v>
                </c:pt>
                <c:pt idx="1130">
                  <c:v>100.024</c:v>
                </c:pt>
                <c:pt idx="1131">
                  <c:v>99.972000000000008</c:v>
                </c:pt>
                <c:pt idx="1132">
                  <c:v>99.975999999999999</c:v>
                </c:pt>
                <c:pt idx="1133">
                  <c:v>100.012</c:v>
                </c:pt>
                <c:pt idx="1134">
                  <c:v>100.003</c:v>
                </c:pt>
                <c:pt idx="1135">
                  <c:v>100.054</c:v>
                </c:pt>
                <c:pt idx="1136">
                  <c:v>100.045</c:v>
                </c:pt>
                <c:pt idx="1137">
                  <c:v>100.029</c:v>
                </c:pt>
                <c:pt idx="1138">
                  <c:v>99.995000000000005</c:v>
                </c:pt>
                <c:pt idx="1139">
                  <c:v>99.894999999999996</c:v>
                </c:pt>
                <c:pt idx="1140">
                  <c:v>99.897999999999996</c:v>
                </c:pt>
                <c:pt idx="1141">
                  <c:v>99.912000000000006</c:v>
                </c:pt>
                <c:pt idx="1142">
                  <c:v>99.91</c:v>
                </c:pt>
                <c:pt idx="1143">
                  <c:v>99.769000000000005</c:v>
                </c:pt>
                <c:pt idx="1144">
                  <c:v>99.856000000000009</c:v>
                </c:pt>
                <c:pt idx="1145">
                  <c:v>99.885000000000005</c:v>
                </c:pt>
                <c:pt idx="1146">
                  <c:v>99.89</c:v>
                </c:pt>
                <c:pt idx="1147">
                  <c:v>99.903999999999996</c:v>
                </c:pt>
                <c:pt idx="1148">
                  <c:v>99.882999999999996</c:v>
                </c:pt>
                <c:pt idx="1149">
                  <c:v>99.893000000000001</c:v>
                </c:pt>
                <c:pt idx="1150">
                  <c:v>99.849000000000004</c:v>
                </c:pt>
                <c:pt idx="1151">
                  <c:v>99.885999999999996</c:v>
                </c:pt>
                <c:pt idx="1152">
                  <c:v>99.802000000000007</c:v>
                </c:pt>
                <c:pt idx="1153">
                  <c:v>99.924000000000007</c:v>
                </c:pt>
                <c:pt idx="1154">
                  <c:v>99.921999999999997</c:v>
                </c:pt>
                <c:pt idx="1155">
                  <c:v>99.966000000000008</c:v>
                </c:pt>
                <c:pt idx="1156">
                  <c:v>99.954000000000008</c:v>
                </c:pt>
                <c:pt idx="1157">
                  <c:v>99.97</c:v>
                </c:pt>
                <c:pt idx="1158">
                  <c:v>100.04600000000001</c:v>
                </c:pt>
                <c:pt idx="1159">
                  <c:v>100.029</c:v>
                </c:pt>
                <c:pt idx="1160">
                  <c:v>99.990000000000009</c:v>
                </c:pt>
                <c:pt idx="1161">
                  <c:v>99.972000000000008</c:v>
                </c:pt>
                <c:pt idx="1162">
                  <c:v>99.994</c:v>
                </c:pt>
                <c:pt idx="1163">
                  <c:v>100.008</c:v>
                </c:pt>
                <c:pt idx="1164">
                  <c:v>100</c:v>
                </c:pt>
                <c:pt idx="1165">
                  <c:v>99.960000000000008</c:v>
                </c:pt>
                <c:pt idx="1166">
                  <c:v>99.954999999999998</c:v>
                </c:pt>
                <c:pt idx="1167">
                  <c:v>97.926000000000002</c:v>
                </c:pt>
                <c:pt idx="1168">
                  <c:v>97.647000000000006</c:v>
                </c:pt>
                <c:pt idx="1169">
                  <c:v>97.611000000000004</c:v>
                </c:pt>
                <c:pt idx="1170">
                  <c:v>97.558999999999997</c:v>
                </c:pt>
                <c:pt idx="1171">
                  <c:v>97.56</c:v>
                </c:pt>
                <c:pt idx="1172">
                  <c:v>97.522999999999996</c:v>
                </c:pt>
                <c:pt idx="1173">
                  <c:v>97.460999999999999</c:v>
                </c:pt>
                <c:pt idx="1174">
                  <c:v>97.448000000000008</c:v>
                </c:pt>
                <c:pt idx="1175">
                  <c:v>97.442000000000007</c:v>
                </c:pt>
                <c:pt idx="1176">
                  <c:v>97.414000000000001</c:v>
                </c:pt>
                <c:pt idx="1177">
                  <c:v>97.495000000000005</c:v>
                </c:pt>
                <c:pt idx="1178">
                  <c:v>97.483000000000004</c:v>
                </c:pt>
                <c:pt idx="1179">
                  <c:v>97.524000000000001</c:v>
                </c:pt>
                <c:pt idx="1180">
                  <c:v>97.515000000000001</c:v>
                </c:pt>
                <c:pt idx="1181">
                  <c:v>97.495999999999995</c:v>
                </c:pt>
                <c:pt idx="1182">
                  <c:v>97.53</c:v>
                </c:pt>
                <c:pt idx="1183">
                  <c:v>97.47</c:v>
                </c:pt>
                <c:pt idx="1184">
                  <c:v>97.492000000000004</c:v>
                </c:pt>
                <c:pt idx="1185">
                  <c:v>97.528000000000006</c:v>
                </c:pt>
                <c:pt idx="1186">
                  <c:v>97.531000000000006</c:v>
                </c:pt>
                <c:pt idx="1187">
                  <c:v>97.600000000000009</c:v>
                </c:pt>
                <c:pt idx="1188">
                  <c:v>97.552000000000007</c:v>
                </c:pt>
                <c:pt idx="1189">
                  <c:v>97.534999999999997</c:v>
                </c:pt>
                <c:pt idx="1190">
                  <c:v>97.564999999999998</c:v>
                </c:pt>
                <c:pt idx="1191">
                  <c:v>97.629000000000005</c:v>
                </c:pt>
                <c:pt idx="1192">
                  <c:v>97.638999999999996</c:v>
                </c:pt>
                <c:pt idx="1193">
                  <c:v>97.719000000000008</c:v>
                </c:pt>
                <c:pt idx="1194">
                  <c:v>97.784999999999997</c:v>
                </c:pt>
                <c:pt idx="1195">
                  <c:v>97.805999999999997</c:v>
                </c:pt>
                <c:pt idx="1196">
                  <c:v>97.837000000000003</c:v>
                </c:pt>
                <c:pt idx="1197">
                  <c:v>97.734999999999999</c:v>
                </c:pt>
                <c:pt idx="1198">
                  <c:v>97.771000000000001</c:v>
                </c:pt>
                <c:pt idx="1199">
                  <c:v>97.838999999999999</c:v>
                </c:pt>
                <c:pt idx="1200">
                  <c:v>97.846000000000004</c:v>
                </c:pt>
                <c:pt idx="1201">
                  <c:v>97.850000000000009</c:v>
                </c:pt>
                <c:pt idx="1202">
                  <c:v>97.853000000000009</c:v>
                </c:pt>
                <c:pt idx="1203">
                  <c:v>97.820999999999998</c:v>
                </c:pt>
                <c:pt idx="1204">
                  <c:v>97.801000000000002</c:v>
                </c:pt>
                <c:pt idx="1205">
                  <c:v>97.826999999999998</c:v>
                </c:pt>
                <c:pt idx="1206">
                  <c:v>97.820999999999998</c:v>
                </c:pt>
                <c:pt idx="1207">
                  <c:v>97.847999999999999</c:v>
                </c:pt>
                <c:pt idx="1208">
                  <c:v>97.825000000000003</c:v>
                </c:pt>
                <c:pt idx="1209">
                  <c:v>97.832000000000008</c:v>
                </c:pt>
                <c:pt idx="1210">
                  <c:v>97.849000000000004</c:v>
                </c:pt>
                <c:pt idx="1211">
                  <c:v>97.787000000000006</c:v>
                </c:pt>
                <c:pt idx="1212">
                  <c:v>97.792000000000002</c:v>
                </c:pt>
                <c:pt idx="1213">
                  <c:v>97.677000000000007</c:v>
                </c:pt>
                <c:pt idx="1214">
                  <c:v>97.716000000000008</c:v>
                </c:pt>
                <c:pt idx="1215">
                  <c:v>97.739000000000004</c:v>
                </c:pt>
                <c:pt idx="1216">
                  <c:v>97.722999999999999</c:v>
                </c:pt>
                <c:pt idx="1217">
                  <c:v>97.713000000000008</c:v>
                </c:pt>
                <c:pt idx="1218">
                  <c:v>97.757999999999996</c:v>
                </c:pt>
                <c:pt idx="1219">
                  <c:v>97.775999999999996</c:v>
                </c:pt>
                <c:pt idx="1220">
                  <c:v>97.75</c:v>
                </c:pt>
                <c:pt idx="1221">
                  <c:v>97.778999999999996</c:v>
                </c:pt>
                <c:pt idx="1222">
                  <c:v>97.736000000000004</c:v>
                </c:pt>
                <c:pt idx="1223">
                  <c:v>97.650999999999996</c:v>
                </c:pt>
                <c:pt idx="1224">
                  <c:v>97.674000000000007</c:v>
                </c:pt>
                <c:pt idx="1225">
                  <c:v>97.701000000000008</c:v>
                </c:pt>
                <c:pt idx="1226">
                  <c:v>97.679000000000002</c:v>
                </c:pt>
                <c:pt idx="1227">
                  <c:v>97.65</c:v>
                </c:pt>
                <c:pt idx="1228">
                  <c:v>97.653000000000006</c:v>
                </c:pt>
                <c:pt idx="1229">
                  <c:v>97.620999999999995</c:v>
                </c:pt>
                <c:pt idx="1230">
                  <c:v>97.59</c:v>
                </c:pt>
                <c:pt idx="1231">
                  <c:v>97.522000000000006</c:v>
                </c:pt>
                <c:pt idx="1232">
                  <c:v>97.481000000000009</c:v>
                </c:pt>
                <c:pt idx="1233">
                  <c:v>97.564999999999998</c:v>
                </c:pt>
                <c:pt idx="1234">
                  <c:v>97.528000000000006</c:v>
                </c:pt>
                <c:pt idx="1235">
                  <c:v>97.498999999999995</c:v>
                </c:pt>
                <c:pt idx="1236">
                  <c:v>97.471000000000004</c:v>
                </c:pt>
                <c:pt idx="1237">
                  <c:v>97.445999999999998</c:v>
                </c:pt>
                <c:pt idx="1238">
                  <c:v>97.475999999999999</c:v>
                </c:pt>
                <c:pt idx="1239">
                  <c:v>97.534000000000006</c:v>
                </c:pt>
                <c:pt idx="1240">
                  <c:v>97.537999999999997</c:v>
                </c:pt>
                <c:pt idx="1241">
                  <c:v>97.524000000000001</c:v>
                </c:pt>
                <c:pt idx="1242">
                  <c:v>97.521000000000001</c:v>
                </c:pt>
                <c:pt idx="1243">
                  <c:v>97.459000000000003</c:v>
                </c:pt>
                <c:pt idx="1244">
                  <c:v>97.459000000000003</c:v>
                </c:pt>
                <c:pt idx="1245">
                  <c:v>97.426000000000002</c:v>
                </c:pt>
                <c:pt idx="1246">
                  <c:v>97.439000000000007</c:v>
                </c:pt>
                <c:pt idx="1247">
                  <c:v>97.352000000000004</c:v>
                </c:pt>
                <c:pt idx="1248">
                  <c:v>97.274000000000001</c:v>
                </c:pt>
                <c:pt idx="1249">
                  <c:v>97.254000000000005</c:v>
                </c:pt>
                <c:pt idx="1250">
                  <c:v>97.283000000000001</c:v>
                </c:pt>
                <c:pt idx="1251">
                  <c:v>97.164000000000001</c:v>
                </c:pt>
                <c:pt idx="1252">
                  <c:v>97.198000000000008</c:v>
                </c:pt>
                <c:pt idx="1253">
                  <c:v>97.18</c:v>
                </c:pt>
                <c:pt idx="1254">
                  <c:v>97.201999999999998</c:v>
                </c:pt>
                <c:pt idx="1255">
                  <c:v>97.192000000000007</c:v>
                </c:pt>
                <c:pt idx="1256">
                  <c:v>97.254000000000005</c:v>
                </c:pt>
                <c:pt idx="1257">
                  <c:v>97.266000000000005</c:v>
                </c:pt>
                <c:pt idx="1258">
                  <c:v>97.197000000000003</c:v>
                </c:pt>
                <c:pt idx="1259">
                  <c:v>97.260999999999996</c:v>
                </c:pt>
                <c:pt idx="1260">
                  <c:v>97.225000000000009</c:v>
                </c:pt>
                <c:pt idx="1261">
                  <c:v>97.204000000000008</c:v>
                </c:pt>
                <c:pt idx="1262">
                  <c:v>97.257999999999996</c:v>
                </c:pt>
                <c:pt idx="1263">
                  <c:v>97.231000000000009</c:v>
                </c:pt>
                <c:pt idx="1264">
                  <c:v>97.242999999999995</c:v>
                </c:pt>
                <c:pt idx="1265">
                  <c:v>97.305999999999997</c:v>
                </c:pt>
                <c:pt idx="1266">
                  <c:v>97.289000000000001</c:v>
                </c:pt>
                <c:pt idx="1267">
                  <c:v>97.275000000000006</c:v>
                </c:pt>
                <c:pt idx="1268">
                  <c:v>97.251999999999995</c:v>
                </c:pt>
                <c:pt idx="1269">
                  <c:v>97.274000000000001</c:v>
                </c:pt>
                <c:pt idx="1270">
                  <c:v>97.272999999999996</c:v>
                </c:pt>
                <c:pt idx="1271">
                  <c:v>97.403999999999996</c:v>
                </c:pt>
                <c:pt idx="1272">
                  <c:v>97.356999999999999</c:v>
                </c:pt>
                <c:pt idx="1273">
                  <c:v>97.338000000000008</c:v>
                </c:pt>
                <c:pt idx="1274">
                  <c:v>97.359000000000009</c:v>
                </c:pt>
                <c:pt idx="1275">
                  <c:v>97.365000000000009</c:v>
                </c:pt>
                <c:pt idx="1276">
                  <c:v>97.385000000000005</c:v>
                </c:pt>
                <c:pt idx="1277">
                  <c:v>97.305999999999997</c:v>
                </c:pt>
                <c:pt idx="1278">
                  <c:v>97.405000000000001</c:v>
                </c:pt>
                <c:pt idx="1279">
                  <c:v>97.198999999999998</c:v>
                </c:pt>
                <c:pt idx="1280">
                  <c:v>97.272999999999996</c:v>
                </c:pt>
                <c:pt idx="1281">
                  <c:v>97.281999999999996</c:v>
                </c:pt>
                <c:pt idx="1282">
                  <c:v>97.301000000000002</c:v>
                </c:pt>
                <c:pt idx="1283">
                  <c:v>97.335000000000008</c:v>
                </c:pt>
                <c:pt idx="1284">
                  <c:v>97.353999999999999</c:v>
                </c:pt>
                <c:pt idx="1285">
                  <c:v>97.317000000000007</c:v>
                </c:pt>
                <c:pt idx="1286">
                  <c:v>97.356000000000009</c:v>
                </c:pt>
                <c:pt idx="1287">
                  <c:v>97.393000000000001</c:v>
                </c:pt>
                <c:pt idx="1288">
                  <c:v>97.363</c:v>
                </c:pt>
                <c:pt idx="1289">
                  <c:v>97.403999999999996</c:v>
                </c:pt>
                <c:pt idx="1290">
                  <c:v>97.334000000000003</c:v>
                </c:pt>
                <c:pt idx="1291">
                  <c:v>97.331000000000003</c:v>
                </c:pt>
                <c:pt idx="1292">
                  <c:v>97.254999999999995</c:v>
                </c:pt>
                <c:pt idx="1293">
                  <c:v>97.337000000000003</c:v>
                </c:pt>
                <c:pt idx="1294">
                  <c:v>97.349000000000004</c:v>
                </c:pt>
                <c:pt idx="1295">
                  <c:v>97.391999999999996</c:v>
                </c:pt>
                <c:pt idx="1296">
                  <c:v>97.391000000000005</c:v>
                </c:pt>
                <c:pt idx="1297">
                  <c:v>97.356999999999999</c:v>
                </c:pt>
                <c:pt idx="1298">
                  <c:v>97.399000000000001</c:v>
                </c:pt>
                <c:pt idx="1299">
                  <c:v>97.454999999999998</c:v>
                </c:pt>
                <c:pt idx="1300">
                  <c:v>97.363</c:v>
                </c:pt>
                <c:pt idx="1301">
                  <c:v>97.382000000000005</c:v>
                </c:pt>
                <c:pt idx="1302">
                  <c:v>97.44</c:v>
                </c:pt>
                <c:pt idx="1303">
                  <c:v>97.378</c:v>
                </c:pt>
                <c:pt idx="1304">
                  <c:v>97.331000000000003</c:v>
                </c:pt>
                <c:pt idx="1305">
                  <c:v>97.341000000000008</c:v>
                </c:pt>
                <c:pt idx="1306">
                  <c:v>97.304000000000002</c:v>
                </c:pt>
                <c:pt idx="1307">
                  <c:v>97.399000000000001</c:v>
                </c:pt>
                <c:pt idx="1308">
                  <c:v>97.356999999999999</c:v>
                </c:pt>
                <c:pt idx="1309">
                  <c:v>97.36</c:v>
                </c:pt>
                <c:pt idx="1310">
                  <c:v>97.319000000000003</c:v>
                </c:pt>
                <c:pt idx="1311">
                  <c:v>97.332000000000008</c:v>
                </c:pt>
                <c:pt idx="1312">
                  <c:v>97.29</c:v>
                </c:pt>
                <c:pt idx="1313">
                  <c:v>97.305000000000007</c:v>
                </c:pt>
                <c:pt idx="1314">
                  <c:v>97.331000000000003</c:v>
                </c:pt>
                <c:pt idx="1315">
                  <c:v>97.311000000000007</c:v>
                </c:pt>
                <c:pt idx="1316">
                  <c:v>97.286000000000001</c:v>
                </c:pt>
                <c:pt idx="1317">
                  <c:v>97.311999999999998</c:v>
                </c:pt>
                <c:pt idx="1318">
                  <c:v>97.36</c:v>
                </c:pt>
                <c:pt idx="1319">
                  <c:v>97.397999999999996</c:v>
                </c:pt>
                <c:pt idx="1320">
                  <c:v>97.302999999999997</c:v>
                </c:pt>
                <c:pt idx="1321">
                  <c:v>97.332999999999998</c:v>
                </c:pt>
                <c:pt idx="1322">
                  <c:v>97.338000000000008</c:v>
                </c:pt>
                <c:pt idx="1323">
                  <c:v>97.244</c:v>
                </c:pt>
                <c:pt idx="1324">
                  <c:v>97.215000000000003</c:v>
                </c:pt>
                <c:pt idx="1325">
                  <c:v>97.2</c:v>
                </c:pt>
                <c:pt idx="1326">
                  <c:v>97.203000000000003</c:v>
                </c:pt>
                <c:pt idx="1327">
                  <c:v>97.164000000000001</c:v>
                </c:pt>
                <c:pt idx="1328">
                  <c:v>97.22</c:v>
                </c:pt>
                <c:pt idx="1329">
                  <c:v>97.174000000000007</c:v>
                </c:pt>
                <c:pt idx="1330">
                  <c:v>97.244</c:v>
                </c:pt>
                <c:pt idx="1331">
                  <c:v>97.213000000000008</c:v>
                </c:pt>
                <c:pt idx="1332">
                  <c:v>97.245000000000005</c:v>
                </c:pt>
                <c:pt idx="1333">
                  <c:v>97.245999999999995</c:v>
                </c:pt>
                <c:pt idx="1334">
                  <c:v>97.266999999999996</c:v>
                </c:pt>
                <c:pt idx="1335">
                  <c:v>97.245999999999995</c:v>
                </c:pt>
                <c:pt idx="1336">
                  <c:v>97.287999999999997</c:v>
                </c:pt>
                <c:pt idx="1337">
                  <c:v>97.350999999999999</c:v>
                </c:pt>
                <c:pt idx="1338">
                  <c:v>97.278000000000006</c:v>
                </c:pt>
                <c:pt idx="1339">
                  <c:v>97.16</c:v>
                </c:pt>
                <c:pt idx="1340">
                  <c:v>97.186999999999998</c:v>
                </c:pt>
                <c:pt idx="1341">
                  <c:v>97.231999999999999</c:v>
                </c:pt>
                <c:pt idx="1342">
                  <c:v>97.272000000000006</c:v>
                </c:pt>
                <c:pt idx="1343">
                  <c:v>97.311000000000007</c:v>
                </c:pt>
                <c:pt idx="1344">
                  <c:v>97.314999999999998</c:v>
                </c:pt>
                <c:pt idx="1345">
                  <c:v>97.388999999999996</c:v>
                </c:pt>
                <c:pt idx="1346">
                  <c:v>97.451000000000008</c:v>
                </c:pt>
                <c:pt idx="1347">
                  <c:v>97.466000000000008</c:v>
                </c:pt>
                <c:pt idx="1348">
                  <c:v>97.424999999999997</c:v>
                </c:pt>
                <c:pt idx="1349">
                  <c:v>97.317999999999998</c:v>
                </c:pt>
                <c:pt idx="1350">
                  <c:v>97.287000000000006</c:v>
                </c:pt>
                <c:pt idx="1351">
                  <c:v>97.328000000000003</c:v>
                </c:pt>
                <c:pt idx="1352">
                  <c:v>97.406000000000006</c:v>
                </c:pt>
                <c:pt idx="1353">
                  <c:v>97.430999999999997</c:v>
                </c:pt>
                <c:pt idx="1354">
                  <c:v>97.465000000000003</c:v>
                </c:pt>
                <c:pt idx="1355">
                  <c:v>97.417000000000002</c:v>
                </c:pt>
                <c:pt idx="1356">
                  <c:v>97.475000000000009</c:v>
                </c:pt>
                <c:pt idx="1357">
                  <c:v>97.442000000000007</c:v>
                </c:pt>
                <c:pt idx="1358">
                  <c:v>97.341999999999999</c:v>
                </c:pt>
                <c:pt idx="1359">
                  <c:v>97.260999999999996</c:v>
                </c:pt>
                <c:pt idx="1360">
                  <c:v>97.242999999999995</c:v>
                </c:pt>
                <c:pt idx="1361">
                  <c:v>97.256</c:v>
                </c:pt>
                <c:pt idx="1362">
                  <c:v>97.292000000000002</c:v>
                </c:pt>
                <c:pt idx="1363">
                  <c:v>97.254000000000005</c:v>
                </c:pt>
                <c:pt idx="1364">
                  <c:v>97.266999999999996</c:v>
                </c:pt>
                <c:pt idx="1365">
                  <c:v>97.241</c:v>
                </c:pt>
                <c:pt idx="1366">
                  <c:v>97.231000000000009</c:v>
                </c:pt>
                <c:pt idx="1367">
                  <c:v>97.224000000000004</c:v>
                </c:pt>
                <c:pt idx="1368">
                  <c:v>97.260999999999996</c:v>
                </c:pt>
                <c:pt idx="1369">
                  <c:v>97.269000000000005</c:v>
                </c:pt>
                <c:pt idx="1370">
                  <c:v>97.161000000000001</c:v>
                </c:pt>
                <c:pt idx="1371">
                  <c:v>97.191000000000003</c:v>
                </c:pt>
                <c:pt idx="1372">
                  <c:v>97.251999999999995</c:v>
                </c:pt>
                <c:pt idx="1373">
                  <c:v>97.119</c:v>
                </c:pt>
                <c:pt idx="1374">
                  <c:v>97.150999999999996</c:v>
                </c:pt>
                <c:pt idx="1375">
                  <c:v>97.116</c:v>
                </c:pt>
                <c:pt idx="1376">
                  <c:v>97.195000000000007</c:v>
                </c:pt>
                <c:pt idx="1377">
                  <c:v>97.257999999999996</c:v>
                </c:pt>
                <c:pt idx="1378">
                  <c:v>97.158000000000001</c:v>
                </c:pt>
                <c:pt idx="1379">
                  <c:v>97.129000000000005</c:v>
                </c:pt>
                <c:pt idx="1380">
                  <c:v>97.132999999999996</c:v>
                </c:pt>
                <c:pt idx="1381">
                  <c:v>97.075000000000003</c:v>
                </c:pt>
                <c:pt idx="1382">
                  <c:v>97.13</c:v>
                </c:pt>
                <c:pt idx="1383">
                  <c:v>97.141999999999996</c:v>
                </c:pt>
                <c:pt idx="1384">
                  <c:v>97.119</c:v>
                </c:pt>
                <c:pt idx="1385">
                  <c:v>97.19</c:v>
                </c:pt>
                <c:pt idx="1386">
                  <c:v>97.126999999999995</c:v>
                </c:pt>
                <c:pt idx="1387">
                  <c:v>97.15</c:v>
                </c:pt>
                <c:pt idx="1388">
                  <c:v>97.119</c:v>
                </c:pt>
                <c:pt idx="1389">
                  <c:v>97.135999999999996</c:v>
                </c:pt>
                <c:pt idx="1390">
                  <c:v>97.081000000000003</c:v>
                </c:pt>
                <c:pt idx="1391">
                  <c:v>97.09</c:v>
                </c:pt>
                <c:pt idx="1392">
                  <c:v>97.129000000000005</c:v>
                </c:pt>
                <c:pt idx="1393">
                  <c:v>97.061999999999998</c:v>
                </c:pt>
                <c:pt idx="1394">
                  <c:v>97.078000000000003</c:v>
                </c:pt>
                <c:pt idx="1395">
                  <c:v>97.070999999999998</c:v>
                </c:pt>
                <c:pt idx="1396">
                  <c:v>97.051000000000002</c:v>
                </c:pt>
                <c:pt idx="1397">
                  <c:v>97.073999999999998</c:v>
                </c:pt>
                <c:pt idx="1398">
                  <c:v>97.033000000000001</c:v>
                </c:pt>
                <c:pt idx="1399">
                  <c:v>97.034999999999997</c:v>
                </c:pt>
                <c:pt idx="1400">
                  <c:v>97.054000000000002</c:v>
                </c:pt>
                <c:pt idx="1401">
                  <c:v>97.122</c:v>
                </c:pt>
                <c:pt idx="1402">
                  <c:v>97.171999999999997</c:v>
                </c:pt>
                <c:pt idx="1403">
                  <c:v>97.198999999999998</c:v>
                </c:pt>
                <c:pt idx="1404">
                  <c:v>97.213000000000008</c:v>
                </c:pt>
                <c:pt idx="1405">
                  <c:v>97.353000000000009</c:v>
                </c:pt>
                <c:pt idx="1406">
                  <c:v>97.421999999999997</c:v>
                </c:pt>
                <c:pt idx="1407">
                  <c:v>97.451999999999998</c:v>
                </c:pt>
                <c:pt idx="1408">
                  <c:v>97.394000000000005</c:v>
                </c:pt>
                <c:pt idx="1409">
                  <c:v>97.388000000000005</c:v>
                </c:pt>
                <c:pt idx="1410">
                  <c:v>97.421000000000006</c:v>
                </c:pt>
                <c:pt idx="1411">
                  <c:v>97.394999999999996</c:v>
                </c:pt>
                <c:pt idx="1412">
                  <c:v>97.433999999999997</c:v>
                </c:pt>
                <c:pt idx="1413">
                  <c:v>97.307000000000002</c:v>
                </c:pt>
                <c:pt idx="1414">
                  <c:v>97.224000000000004</c:v>
                </c:pt>
                <c:pt idx="1415">
                  <c:v>97.207000000000008</c:v>
                </c:pt>
                <c:pt idx="1416">
                  <c:v>97.245999999999995</c:v>
                </c:pt>
                <c:pt idx="1417">
                  <c:v>97.256</c:v>
                </c:pt>
                <c:pt idx="1418">
                  <c:v>97.259</c:v>
                </c:pt>
                <c:pt idx="1419">
                  <c:v>97.308999999999997</c:v>
                </c:pt>
                <c:pt idx="1420">
                  <c:v>97.722999999999999</c:v>
                </c:pt>
                <c:pt idx="1421">
                  <c:v>97.68</c:v>
                </c:pt>
                <c:pt idx="1422">
                  <c:v>97.599000000000004</c:v>
                </c:pt>
                <c:pt idx="1423">
                  <c:v>97.615000000000009</c:v>
                </c:pt>
                <c:pt idx="1424">
                  <c:v>97.667000000000002</c:v>
                </c:pt>
                <c:pt idx="1425">
                  <c:v>97.682000000000002</c:v>
                </c:pt>
                <c:pt idx="1426">
                  <c:v>97.69</c:v>
                </c:pt>
                <c:pt idx="1427">
                  <c:v>97.736000000000004</c:v>
                </c:pt>
                <c:pt idx="1428">
                  <c:v>97.757000000000005</c:v>
                </c:pt>
                <c:pt idx="1429">
                  <c:v>97.772999999999996</c:v>
                </c:pt>
                <c:pt idx="1430">
                  <c:v>97.745999999999995</c:v>
                </c:pt>
                <c:pt idx="1431">
                  <c:v>97.76</c:v>
                </c:pt>
                <c:pt idx="1432">
                  <c:v>97.820000000000007</c:v>
                </c:pt>
                <c:pt idx="1433">
                  <c:v>97.713999999999999</c:v>
                </c:pt>
                <c:pt idx="1434">
                  <c:v>97.688000000000002</c:v>
                </c:pt>
                <c:pt idx="1435">
                  <c:v>97.710000000000008</c:v>
                </c:pt>
                <c:pt idx="1436">
                  <c:v>97.661000000000001</c:v>
                </c:pt>
                <c:pt idx="1437">
                  <c:v>97.664000000000001</c:v>
                </c:pt>
                <c:pt idx="1438">
                  <c:v>97.623000000000005</c:v>
                </c:pt>
                <c:pt idx="1439">
                  <c:v>97.653000000000006</c:v>
                </c:pt>
                <c:pt idx="1440">
                  <c:v>97.543999999999997</c:v>
                </c:pt>
                <c:pt idx="1441">
                  <c:v>97.537999999999997</c:v>
                </c:pt>
                <c:pt idx="1442">
                  <c:v>97.495999999999995</c:v>
                </c:pt>
                <c:pt idx="1443">
                  <c:v>97.447000000000003</c:v>
                </c:pt>
                <c:pt idx="1444">
                  <c:v>97.44</c:v>
                </c:pt>
                <c:pt idx="1445">
                  <c:v>97.376000000000005</c:v>
                </c:pt>
                <c:pt idx="1446">
                  <c:v>97.421999999999997</c:v>
                </c:pt>
                <c:pt idx="1447">
                  <c:v>97.418000000000006</c:v>
                </c:pt>
                <c:pt idx="1448">
                  <c:v>97.52</c:v>
                </c:pt>
                <c:pt idx="1449">
                  <c:v>97.47</c:v>
                </c:pt>
                <c:pt idx="1450">
                  <c:v>97.512</c:v>
                </c:pt>
                <c:pt idx="1451">
                  <c:v>97.628</c:v>
                </c:pt>
                <c:pt idx="1452">
                  <c:v>97.603000000000009</c:v>
                </c:pt>
                <c:pt idx="1453">
                  <c:v>97.564999999999998</c:v>
                </c:pt>
                <c:pt idx="1454">
                  <c:v>97.507999999999996</c:v>
                </c:pt>
                <c:pt idx="1455">
                  <c:v>97.594000000000008</c:v>
                </c:pt>
                <c:pt idx="1456">
                  <c:v>97.548000000000002</c:v>
                </c:pt>
                <c:pt idx="1457">
                  <c:v>97.567000000000007</c:v>
                </c:pt>
                <c:pt idx="1458">
                  <c:v>97.558999999999997</c:v>
                </c:pt>
                <c:pt idx="1459">
                  <c:v>97.543000000000006</c:v>
                </c:pt>
                <c:pt idx="1460">
                  <c:v>97.573000000000008</c:v>
                </c:pt>
                <c:pt idx="1461">
                  <c:v>97.581000000000003</c:v>
                </c:pt>
                <c:pt idx="1462">
                  <c:v>97.646000000000001</c:v>
                </c:pt>
                <c:pt idx="1463">
                  <c:v>97.615000000000009</c:v>
                </c:pt>
                <c:pt idx="1464">
                  <c:v>97.588000000000008</c:v>
                </c:pt>
                <c:pt idx="1465">
                  <c:v>97.576999999999998</c:v>
                </c:pt>
                <c:pt idx="1466">
                  <c:v>97.579000000000008</c:v>
                </c:pt>
                <c:pt idx="1467">
                  <c:v>97.564000000000007</c:v>
                </c:pt>
                <c:pt idx="1468">
                  <c:v>97.64</c:v>
                </c:pt>
                <c:pt idx="1469">
                  <c:v>97.623000000000005</c:v>
                </c:pt>
                <c:pt idx="1470">
                  <c:v>97.600000000000009</c:v>
                </c:pt>
                <c:pt idx="1471">
                  <c:v>97.623000000000005</c:v>
                </c:pt>
                <c:pt idx="1472">
                  <c:v>97.691000000000003</c:v>
                </c:pt>
                <c:pt idx="1473">
                  <c:v>97.612000000000009</c:v>
                </c:pt>
                <c:pt idx="1474">
                  <c:v>97.676000000000002</c:v>
                </c:pt>
                <c:pt idx="1475">
                  <c:v>97.697000000000003</c:v>
                </c:pt>
                <c:pt idx="1476">
                  <c:v>97.668000000000006</c:v>
                </c:pt>
                <c:pt idx="1477">
                  <c:v>97.688000000000002</c:v>
                </c:pt>
                <c:pt idx="1478">
                  <c:v>97.742999999999995</c:v>
                </c:pt>
                <c:pt idx="1479">
                  <c:v>97.724000000000004</c:v>
                </c:pt>
                <c:pt idx="1480">
                  <c:v>97.777000000000001</c:v>
                </c:pt>
                <c:pt idx="1481">
                  <c:v>97.754000000000005</c:v>
                </c:pt>
                <c:pt idx="1482">
                  <c:v>97.715000000000003</c:v>
                </c:pt>
                <c:pt idx="1483">
                  <c:v>97.754999999999995</c:v>
                </c:pt>
                <c:pt idx="1484">
                  <c:v>97.704999999999998</c:v>
                </c:pt>
                <c:pt idx="1485">
                  <c:v>97.64</c:v>
                </c:pt>
                <c:pt idx="1486">
                  <c:v>97.661000000000001</c:v>
                </c:pt>
                <c:pt idx="1487">
                  <c:v>97.629000000000005</c:v>
                </c:pt>
                <c:pt idx="1488">
                  <c:v>97.652000000000001</c:v>
                </c:pt>
                <c:pt idx="1489">
                  <c:v>97.653000000000006</c:v>
                </c:pt>
                <c:pt idx="1490">
                  <c:v>97.619</c:v>
                </c:pt>
                <c:pt idx="1491">
                  <c:v>97.581000000000003</c:v>
                </c:pt>
                <c:pt idx="1492">
                  <c:v>97.585000000000008</c:v>
                </c:pt>
                <c:pt idx="1493">
                  <c:v>97.594000000000008</c:v>
                </c:pt>
                <c:pt idx="1494">
                  <c:v>97.606999999999999</c:v>
                </c:pt>
                <c:pt idx="1495">
                  <c:v>97.594999999999999</c:v>
                </c:pt>
                <c:pt idx="1496">
                  <c:v>97.579000000000008</c:v>
                </c:pt>
                <c:pt idx="1497">
                  <c:v>97.623999999999995</c:v>
                </c:pt>
                <c:pt idx="1498">
                  <c:v>97.573999999999998</c:v>
                </c:pt>
                <c:pt idx="1499">
                  <c:v>97.600000000000009</c:v>
                </c:pt>
                <c:pt idx="1500">
                  <c:v>97.596000000000004</c:v>
                </c:pt>
                <c:pt idx="1501">
                  <c:v>97.602000000000004</c:v>
                </c:pt>
                <c:pt idx="1502">
                  <c:v>97.576999999999998</c:v>
                </c:pt>
                <c:pt idx="1503">
                  <c:v>97.644000000000005</c:v>
                </c:pt>
                <c:pt idx="1504">
                  <c:v>97.594999999999999</c:v>
                </c:pt>
                <c:pt idx="1505">
                  <c:v>97.596000000000004</c:v>
                </c:pt>
                <c:pt idx="1506">
                  <c:v>97.591000000000008</c:v>
                </c:pt>
                <c:pt idx="1507">
                  <c:v>97.491</c:v>
                </c:pt>
                <c:pt idx="1508">
                  <c:v>97.447000000000003</c:v>
                </c:pt>
                <c:pt idx="1509">
                  <c:v>97.488</c:v>
                </c:pt>
                <c:pt idx="1510">
                  <c:v>97.445999999999998</c:v>
                </c:pt>
                <c:pt idx="1511">
                  <c:v>97.525000000000006</c:v>
                </c:pt>
                <c:pt idx="1512">
                  <c:v>97.563000000000002</c:v>
                </c:pt>
                <c:pt idx="1513">
                  <c:v>97.555000000000007</c:v>
                </c:pt>
                <c:pt idx="1514">
                  <c:v>97.564000000000007</c:v>
                </c:pt>
                <c:pt idx="1515">
                  <c:v>97.501999999999995</c:v>
                </c:pt>
                <c:pt idx="1516">
                  <c:v>97.43</c:v>
                </c:pt>
                <c:pt idx="1517">
                  <c:v>97.531999999999996</c:v>
                </c:pt>
                <c:pt idx="1518">
                  <c:v>97.481000000000009</c:v>
                </c:pt>
                <c:pt idx="1519">
                  <c:v>97.438000000000002</c:v>
                </c:pt>
                <c:pt idx="1520">
                  <c:v>97.5</c:v>
                </c:pt>
                <c:pt idx="1521">
                  <c:v>97.56</c:v>
                </c:pt>
                <c:pt idx="1522">
                  <c:v>97.59</c:v>
                </c:pt>
                <c:pt idx="1523">
                  <c:v>97.609000000000009</c:v>
                </c:pt>
                <c:pt idx="1524">
                  <c:v>97.632999999999996</c:v>
                </c:pt>
                <c:pt idx="1525">
                  <c:v>97.620999999999995</c:v>
                </c:pt>
                <c:pt idx="1526">
                  <c:v>97.613</c:v>
                </c:pt>
                <c:pt idx="1527">
                  <c:v>97.638999999999996</c:v>
                </c:pt>
                <c:pt idx="1528">
                  <c:v>97.7</c:v>
                </c:pt>
                <c:pt idx="1529">
                  <c:v>97.728999999999999</c:v>
                </c:pt>
                <c:pt idx="1530">
                  <c:v>97.744</c:v>
                </c:pt>
                <c:pt idx="1531">
                  <c:v>97.823999999999998</c:v>
                </c:pt>
                <c:pt idx="1532">
                  <c:v>97.847000000000008</c:v>
                </c:pt>
                <c:pt idx="1533">
                  <c:v>97.891000000000005</c:v>
                </c:pt>
                <c:pt idx="1534">
                  <c:v>97.93</c:v>
                </c:pt>
                <c:pt idx="1535">
                  <c:v>97.86</c:v>
                </c:pt>
                <c:pt idx="1536">
                  <c:v>97.796000000000006</c:v>
                </c:pt>
                <c:pt idx="1537">
                  <c:v>97.856000000000009</c:v>
                </c:pt>
                <c:pt idx="1538">
                  <c:v>97.891000000000005</c:v>
                </c:pt>
                <c:pt idx="1539">
                  <c:v>97.879000000000005</c:v>
                </c:pt>
                <c:pt idx="1540">
                  <c:v>97.84</c:v>
                </c:pt>
                <c:pt idx="1541">
                  <c:v>97.888000000000005</c:v>
                </c:pt>
                <c:pt idx="1542">
                  <c:v>97.894000000000005</c:v>
                </c:pt>
                <c:pt idx="1543">
                  <c:v>97.975000000000009</c:v>
                </c:pt>
                <c:pt idx="1544">
                  <c:v>98.013999999999996</c:v>
                </c:pt>
                <c:pt idx="1545">
                  <c:v>98.007999999999996</c:v>
                </c:pt>
                <c:pt idx="1546">
                  <c:v>98.010999999999996</c:v>
                </c:pt>
                <c:pt idx="1547">
                  <c:v>98.007999999999996</c:v>
                </c:pt>
                <c:pt idx="1548">
                  <c:v>98.040999999999997</c:v>
                </c:pt>
                <c:pt idx="1549">
                  <c:v>98.094999999999999</c:v>
                </c:pt>
                <c:pt idx="1550">
                  <c:v>98.058999999999997</c:v>
                </c:pt>
                <c:pt idx="1551">
                  <c:v>98.06</c:v>
                </c:pt>
                <c:pt idx="1552">
                  <c:v>98.064000000000007</c:v>
                </c:pt>
                <c:pt idx="1553">
                  <c:v>98.094999999999999</c:v>
                </c:pt>
                <c:pt idx="1554">
                  <c:v>98.064999999999998</c:v>
                </c:pt>
                <c:pt idx="1555">
                  <c:v>97.991</c:v>
                </c:pt>
                <c:pt idx="1556">
                  <c:v>98.055999999999997</c:v>
                </c:pt>
                <c:pt idx="1557">
                  <c:v>98</c:v>
                </c:pt>
                <c:pt idx="1558">
                  <c:v>97.983000000000004</c:v>
                </c:pt>
                <c:pt idx="1559">
                  <c:v>98.007000000000005</c:v>
                </c:pt>
                <c:pt idx="1560">
                  <c:v>97.992000000000004</c:v>
                </c:pt>
                <c:pt idx="1561">
                  <c:v>98.031999999999996</c:v>
                </c:pt>
                <c:pt idx="1562">
                  <c:v>98.064999999999998</c:v>
                </c:pt>
                <c:pt idx="1563">
                  <c:v>98.076000000000008</c:v>
                </c:pt>
                <c:pt idx="1564">
                  <c:v>98.046000000000006</c:v>
                </c:pt>
                <c:pt idx="1565">
                  <c:v>98.036000000000001</c:v>
                </c:pt>
                <c:pt idx="1566">
                  <c:v>97.981999999999999</c:v>
                </c:pt>
                <c:pt idx="1567">
                  <c:v>97.960000000000008</c:v>
                </c:pt>
                <c:pt idx="1568">
                  <c:v>97.933000000000007</c:v>
                </c:pt>
                <c:pt idx="1569">
                  <c:v>97.912999999999997</c:v>
                </c:pt>
                <c:pt idx="1570">
                  <c:v>97.927999999999997</c:v>
                </c:pt>
                <c:pt idx="1571">
                  <c:v>97.905000000000001</c:v>
                </c:pt>
                <c:pt idx="1572">
                  <c:v>97.903000000000006</c:v>
                </c:pt>
                <c:pt idx="1573">
                  <c:v>97.751999999999995</c:v>
                </c:pt>
                <c:pt idx="1574">
                  <c:v>97.754999999999995</c:v>
                </c:pt>
                <c:pt idx="1575">
                  <c:v>97.664000000000001</c:v>
                </c:pt>
                <c:pt idx="1576">
                  <c:v>97.629000000000005</c:v>
                </c:pt>
                <c:pt idx="1577">
                  <c:v>97.668999999999997</c:v>
                </c:pt>
                <c:pt idx="1578">
                  <c:v>97.567999999999998</c:v>
                </c:pt>
                <c:pt idx="1579">
                  <c:v>97.581000000000003</c:v>
                </c:pt>
                <c:pt idx="1580">
                  <c:v>97.591999999999999</c:v>
                </c:pt>
                <c:pt idx="1581">
                  <c:v>97.597000000000008</c:v>
                </c:pt>
                <c:pt idx="1582">
                  <c:v>97.596000000000004</c:v>
                </c:pt>
                <c:pt idx="1583">
                  <c:v>97.567999999999998</c:v>
                </c:pt>
                <c:pt idx="1584">
                  <c:v>97.563000000000002</c:v>
                </c:pt>
                <c:pt idx="1585">
                  <c:v>97.61</c:v>
                </c:pt>
                <c:pt idx="1586">
                  <c:v>97.554000000000002</c:v>
                </c:pt>
                <c:pt idx="1587">
                  <c:v>97.463999999999999</c:v>
                </c:pt>
                <c:pt idx="1588">
                  <c:v>97.439000000000007</c:v>
                </c:pt>
                <c:pt idx="1589">
                  <c:v>97.465000000000003</c:v>
                </c:pt>
                <c:pt idx="1590">
                  <c:v>97.469000000000008</c:v>
                </c:pt>
                <c:pt idx="1591">
                  <c:v>97.463000000000008</c:v>
                </c:pt>
                <c:pt idx="1592">
                  <c:v>97.561000000000007</c:v>
                </c:pt>
                <c:pt idx="1593">
                  <c:v>97.587000000000003</c:v>
                </c:pt>
                <c:pt idx="1594">
                  <c:v>97.603999999999999</c:v>
                </c:pt>
                <c:pt idx="1595">
                  <c:v>97.597000000000008</c:v>
                </c:pt>
                <c:pt idx="1596">
                  <c:v>97.622</c:v>
                </c:pt>
                <c:pt idx="1597">
                  <c:v>97.628</c:v>
                </c:pt>
                <c:pt idx="1598">
                  <c:v>97.706000000000003</c:v>
                </c:pt>
                <c:pt idx="1599">
                  <c:v>97.740000000000009</c:v>
                </c:pt>
                <c:pt idx="1600">
                  <c:v>97.769000000000005</c:v>
                </c:pt>
                <c:pt idx="1601">
                  <c:v>97.739000000000004</c:v>
                </c:pt>
                <c:pt idx="1602">
                  <c:v>97.718000000000004</c:v>
                </c:pt>
                <c:pt idx="1603">
                  <c:v>97.725999999999999</c:v>
                </c:pt>
                <c:pt idx="1604">
                  <c:v>97.728000000000009</c:v>
                </c:pt>
                <c:pt idx="1605">
                  <c:v>97.814999999999998</c:v>
                </c:pt>
                <c:pt idx="1606">
                  <c:v>97.760999999999996</c:v>
                </c:pt>
                <c:pt idx="1607">
                  <c:v>97.271000000000001</c:v>
                </c:pt>
                <c:pt idx="1608">
                  <c:v>97.376000000000005</c:v>
                </c:pt>
                <c:pt idx="1609">
                  <c:v>97.356000000000009</c:v>
                </c:pt>
                <c:pt idx="1610">
                  <c:v>97.299000000000007</c:v>
                </c:pt>
                <c:pt idx="1611">
                  <c:v>97.302999999999997</c:v>
                </c:pt>
                <c:pt idx="1612">
                  <c:v>97.293000000000006</c:v>
                </c:pt>
                <c:pt idx="1613">
                  <c:v>97.293999999999997</c:v>
                </c:pt>
                <c:pt idx="1614">
                  <c:v>97.245999999999995</c:v>
                </c:pt>
                <c:pt idx="1615">
                  <c:v>97.228000000000009</c:v>
                </c:pt>
                <c:pt idx="1616">
                  <c:v>97.195999999999998</c:v>
                </c:pt>
                <c:pt idx="1617">
                  <c:v>97.257000000000005</c:v>
                </c:pt>
                <c:pt idx="1618">
                  <c:v>97.247</c:v>
                </c:pt>
                <c:pt idx="1619">
                  <c:v>97.237000000000009</c:v>
                </c:pt>
                <c:pt idx="1620">
                  <c:v>97.225000000000009</c:v>
                </c:pt>
                <c:pt idx="1621">
                  <c:v>97.228000000000009</c:v>
                </c:pt>
                <c:pt idx="1622">
                  <c:v>97.240000000000009</c:v>
                </c:pt>
                <c:pt idx="1623">
                  <c:v>97.159000000000006</c:v>
                </c:pt>
                <c:pt idx="1624">
                  <c:v>97.156000000000006</c:v>
                </c:pt>
                <c:pt idx="1625">
                  <c:v>97.146000000000001</c:v>
                </c:pt>
                <c:pt idx="1626">
                  <c:v>97.094999999999999</c:v>
                </c:pt>
                <c:pt idx="1627">
                  <c:v>97.094000000000008</c:v>
                </c:pt>
                <c:pt idx="1628">
                  <c:v>97.031999999999996</c:v>
                </c:pt>
                <c:pt idx="1629">
                  <c:v>97.049000000000007</c:v>
                </c:pt>
                <c:pt idx="1630">
                  <c:v>97.072000000000003</c:v>
                </c:pt>
                <c:pt idx="1631">
                  <c:v>97.046999999999997</c:v>
                </c:pt>
                <c:pt idx="1632">
                  <c:v>96.992000000000004</c:v>
                </c:pt>
                <c:pt idx="1633">
                  <c:v>97.007999999999996</c:v>
                </c:pt>
                <c:pt idx="1634">
                  <c:v>97.052000000000007</c:v>
                </c:pt>
                <c:pt idx="1635">
                  <c:v>97.001999999999995</c:v>
                </c:pt>
                <c:pt idx="1636">
                  <c:v>96.994</c:v>
                </c:pt>
                <c:pt idx="1637">
                  <c:v>96.992999999999995</c:v>
                </c:pt>
                <c:pt idx="1638">
                  <c:v>96.988</c:v>
                </c:pt>
                <c:pt idx="1639">
                  <c:v>96.966999999999999</c:v>
                </c:pt>
                <c:pt idx="1640">
                  <c:v>96.87</c:v>
                </c:pt>
                <c:pt idx="1641">
                  <c:v>96.869</c:v>
                </c:pt>
                <c:pt idx="1642">
                  <c:v>96.930999999999997</c:v>
                </c:pt>
                <c:pt idx="1643">
                  <c:v>96.9</c:v>
                </c:pt>
                <c:pt idx="1644">
                  <c:v>96.911000000000001</c:v>
                </c:pt>
                <c:pt idx="1645">
                  <c:v>96.932000000000002</c:v>
                </c:pt>
                <c:pt idx="1646">
                  <c:v>96.942000000000007</c:v>
                </c:pt>
                <c:pt idx="1647">
                  <c:v>96.835999999999999</c:v>
                </c:pt>
                <c:pt idx="1648">
                  <c:v>96.935000000000002</c:v>
                </c:pt>
                <c:pt idx="1649">
                  <c:v>96.947000000000003</c:v>
                </c:pt>
                <c:pt idx="1650">
                  <c:v>96.987000000000009</c:v>
                </c:pt>
                <c:pt idx="1651">
                  <c:v>96.997</c:v>
                </c:pt>
                <c:pt idx="1652">
                  <c:v>96.968000000000004</c:v>
                </c:pt>
                <c:pt idx="1653">
                  <c:v>96.929000000000002</c:v>
                </c:pt>
                <c:pt idx="1654">
                  <c:v>96.957999999999998</c:v>
                </c:pt>
                <c:pt idx="1655">
                  <c:v>97.004999999999995</c:v>
                </c:pt>
                <c:pt idx="1656">
                  <c:v>96.942999999999998</c:v>
                </c:pt>
                <c:pt idx="1657">
                  <c:v>96.963999999999999</c:v>
                </c:pt>
                <c:pt idx="1658">
                  <c:v>97.028999999999996</c:v>
                </c:pt>
                <c:pt idx="1659">
                  <c:v>97.055000000000007</c:v>
                </c:pt>
                <c:pt idx="1660">
                  <c:v>97.094000000000008</c:v>
                </c:pt>
                <c:pt idx="1661">
                  <c:v>97.06</c:v>
                </c:pt>
                <c:pt idx="1662">
                  <c:v>97.012</c:v>
                </c:pt>
                <c:pt idx="1663">
                  <c:v>97.106999999999999</c:v>
                </c:pt>
                <c:pt idx="1664">
                  <c:v>97.082000000000008</c:v>
                </c:pt>
                <c:pt idx="1665">
                  <c:v>97.066000000000003</c:v>
                </c:pt>
                <c:pt idx="1666">
                  <c:v>97.043999999999997</c:v>
                </c:pt>
                <c:pt idx="1667">
                  <c:v>97.116</c:v>
                </c:pt>
                <c:pt idx="1668">
                  <c:v>97.05</c:v>
                </c:pt>
                <c:pt idx="1669">
                  <c:v>97.094000000000008</c:v>
                </c:pt>
                <c:pt idx="1670">
                  <c:v>97.099000000000004</c:v>
                </c:pt>
                <c:pt idx="1671">
                  <c:v>97.073000000000008</c:v>
                </c:pt>
                <c:pt idx="1672">
                  <c:v>97.128</c:v>
                </c:pt>
                <c:pt idx="1673">
                  <c:v>97.106999999999999</c:v>
                </c:pt>
                <c:pt idx="1674">
                  <c:v>97.103999999999999</c:v>
                </c:pt>
                <c:pt idx="1675">
                  <c:v>97.091000000000008</c:v>
                </c:pt>
                <c:pt idx="1676">
                  <c:v>97.131</c:v>
                </c:pt>
                <c:pt idx="1677">
                  <c:v>97.144000000000005</c:v>
                </c:pt>
                <c:pt idx="1678">
                  <c:v>97.167000000000002</c:v>
                </c:pt>
                <c:pt idx="1679">
                  <c:v>97.198000000000008</c:v>
                </c:pt>
                <c:pt idx="1680">
                  <c:v>97.201000000000008</c:v>
                </c:pt>
                <c:pt idx="1681">
                  <c:v>97.281000000000006</c:v>
                </c:pt>
                <c:pt idx="1682">
                  <c:v>97.209000000000003</c:v>
                </c:pt>
                <c:pt idx="1683">
                  <c:v>97.138999999999996</c:v>
                </c:pt>
                <c:pt idx="1684">
                  <c:v>97.203000000000003</c:v>
                </c:pt>
                <c:pt idx="1685">
                  <c:v>97.292000000000002</c:v>
                </c:pt>
                <c:pt idx="1686">
                  <c:v>97.195000000000007</c:v>
                </c:pt>
                <c:pt idx="1687">
                  <c:v>97.233000000000004</c:v>
                </c:pt>
                <c:pt idx="1688">
                  <c:v>97.228000000000009</c:v>
                </c:pt>
                <c:pt idx="1689">
                  <c:v>97.238</c:v>
                </c:pt>
                <c:pt idx="1690">
                  <c:v>97.198000000000008</c:v>
                </c:pt>
                <c:pt idx="1691">
                  <c:v>97.18</c:v>
                </c:pt>
                <c:pt idx="1692">
                  <c:v>97.248999999999995</c:v>
                </c:pt>
                <c:pt idx="1693">
                  <c:v>97.204000000000008</c:v>
                </c:pt>
                <c:pt idx="1694">
                  <c:v>97.231999999999999</c:v>
                </c:pt>
                <c:pt idx="1695">
                  <c:v>97.204000000000008</c:v>
                </c:pt>
                <c:pt idx="1696">
                  <c:v>97.198999999999998</c:v>
                </c:pt>
                <c:pt idx="1697">
                  <c:v>97.27</c:v>
                </c:pt>
                <c:pt idx="1698">
                  <c:v>97.284999999999997</c:v>
                </c:pt>
                <c:pt idx="1699">
                  <c:v>97.2</c:v>
                </c:pt>
                <c:pt idx="1700">
                  <c:v>97.186000000000007</c:v>
                </c:pt>
                <c:pt idx="1701">
                  <c:v>97.183000000000007</c:v>
                </c:pt>
                <c:pt idx="1702">
                  <c:v>97.242000000000004</c:v>
                </c:pt>
                <c:pt idx="1703">
                  <c:v>97.268000000000001</c:v>
                </c:pt>
                <c:pt idx="1704">
                  <c:v>97.231999999999999</c:v>
                </c:pt>
                <c:pt idx="1705">
                  <c:v>97.295000000000002</c:v>
                </c:pt>
                <c:pt idx="1706">
                  <c:v>97.283000000000001</c:v>
                </c:pt>
                <c:pt idx="1707">
                  <c:v>97.239000000000004</c:v>
                </c:pt>
                <c:pt idx="1708">
                  <c:v>97.286000000000001</c:v>
                </c:pt>
                <c:pt idx="1709">
                  <c:v>97.341999999999999</c:v>
                </c:pt>
                <c:pt idx="1710">
                  <c:v>97.299000000000007</c:v>
                </c:pt>
                <c:pt idx="1711">
                  <c:v>97.231000000000009</c:v>
                </c:pt>
                <c:pt idx="1712">
                  <c:v>97.31</c:v>
                </c:pt>
                <c:pt idx="1713">
                  <c:v>97.332999999999998</c:v>
                </c:pt>
                <c:pt idx="1714">
                  <c:v>97.317000000000007</c:v>
                </c:pt>
                <c:pt idx="1715">
                  <c:v>97.293999999999997</c:v>
                </c:pt>
                <c:pt idx="1716">
                  <c:v>97.31</c:v>
                </c:pt>
                <c:pt idx="1717">
                  <c:v>97.236000000000004</c:v>
                </c:pt>
                <c:pt idx="1718">
                  <c:v>97.289000000000001</c:v>
                </c:pt>
                <c:pt idx="1719">
                  <c:v>97.317000000000007</c:v>
                </c:pt>
                <c:pt idx="1720">
                  <c:v>97.36</c:v>
                </c:pt>
                <c:pt idx="1721">
                  <c:v>97.379000000000005</c:v>
                </c:pt>
                <c:pt idx="1722">
                  <c:v>97.295000000000002</c:v>
                </c:pt>
                <c:pt idx="1723">
                  <c:v>97.25</c:v>
                </c:pt>
                <c:pt idx="1724">
                  <c:v>97.259</c:v>
                </c:pt>
                <c:pt idx="1725">
                  <c:v>97.268000000000001</c:v>
                </c:pt>
                <c:pt idx="1726">
                  <c:v>97.317000000000007</c:v>
                </c:pt>
                <c:pt idx="1727">
                  <c:v>97.213999999999999</c:v>
                </c:pt>
                <c:pt idx="1728">
                  <c:v>97.308999999999997</c:v>
                </c:pt>
                <c:pt idx="1729">
                  <c:v>97.272000000000006</c:v>
                </c:pt>
                <c:pt idx="1730">
                  <c:v>97.251000000000005</c:v>
                </c:pt>
                <c:pt idx="1731">
                  <c:v>97.313000000000002</c:v>
                </c:pt>
                <c:pt idx="1732">
                  <c:v>97.234999999999999</c:v>
                </c:pt>
                <c:pt idx="1733">
                  <c:v>97.213999999999999</c:v>
                </c:pt>
                <c:pt idx="1734">
                  <c:v>97.275000000000006</c:v>
                </c:pt>
                <c:pt idx="1735">
                  <c:v>97.305000000000007</c:v>
                </c:pt>
                <c:pt idx="1736">
                  <c:v>97.213000000000008</c:v>
                </c:pt>
                <c:pt idx="1737">
                  <c:v>97.275000000000006</c:v>
                </c:pt>
                <c:pt idx="1738">
                  <c:v>97.298000000000002</c:v>
                </c:pt>
                <c:pt idx="1739">
                  <c:v>97.260999999999996</c:v>
                </c:pt>
                <c:pt idx="1740">
                  <c:v>97.247</c:v>
                </c:pt>
                <c:pt idx="1741">
                  <c:v>97.292000000000002</c:v>
                </c:pt>
                <c:pt idx="1742">
                  <c:v>97.275000000000006</c:v>
                </c:pt>
                <c:pt idx="1743">
                  <c:v>97.227000000000004</c:v>
                </c:pt>
                <c:pt idx="1744">
                  <c:v>97.195000000000007</c:v>
                </c:pt>
                <c:pt idx="1745">
                  <c:v>97.203000000000003</c:v>
                </c:pt>
                <c:pt idx="1746">
                  <c:v>97.209000000000003</c:v>
                </c:pt>
                <c:pt idx="1747">
                  <c:v>97.213000000000008</c:v>
                </c:pt>
                <c:pt idx="1748">
                  <c:v>97.242000000000004</c:v>
                </c:pt>
                <c:pt idx="1749">
                  <c:v>97.215000000000003</c:v>
                </c:pt>
                <c:pt idx="1750">
                  <c:v>97.272000000000006</c:v>
                </c:pt>
                <c:pt idx="1751">
                  <c:v>97.311000000000007</c:v>
                </c:pt>
                <c:pt idx="1752">
                  <c:v>97.231999999999999</c:v>
                </c:pt>
                <c:pt idx="1753">
                  <c:v>97.225000000000009</c:v>
                </c:pt>
                <c:pt idx="1754">
                  <c:v>97.222999999999999</c:v>
                </c:pt>
                <c:pt idx="1755">
                  <c:v>97.225000000000009</c:v>
                </c:pt>
                <c:pt idx="1756">
                  <c:v>97.210999999999999</c:v>
                </c:pt>
                <c:pt idx="1757">
                  <c:v>97.283000000000001</c:v>
                </c:pt>
                <c:pt idx="1758">
                  <c:v>97.341000000000008</c:v>
                </c:pt>
                <c:pt idx="1759">
                  <c:v>97.296000000000006</c:v>
                </c:pt>
                <c:pt idx="1760">
                  <c:v>97.281000000000006</c:v>
                </c:pt>
                <c:pt idx="1761">
                  <c:v>97.266999999999996</c:v>
                </c:pt>
                <c:pt idx="1762">
                  <c:v>97.325000000000003</c:v>
                </c:pt>
                <c:pt idx="1763">
                  <c:v>97.349000000000004</c:v>
                </c:pt>
                <c:pt idx="1764">
                  <c:v>97.33</c:v>
                </c:pt>
                <c:pt idx="1765">
                  <c:v>97.382999999999996</c:v>
                </c:pt>
                <c:pt idx="1766">
                  <c:v>97.26</c:v>
                </c:pt>
                <c:pt idx="1767">
                  <c:v>97.254999999999995</c:v>
                </c:pt>
                <c:pt idx="1768">
                  <c:v>97.186999999999998</c:v>
                </c:pt>
                <c:pt idx="1769">
                  <c:v>97.191000000000003</c:v>
                </c:pt>
                <c:pt idx="1770">
                  <c:v>97.180999999999997</c:v>
                </c:pt>
                <c:pt idx="1771">
                  <c:v>97.204999999999998</c:v>
                </c:pt>
                <c:pt idx="1772">
                  <c:v>97.11</c:v>
                </c:pt>
                <c:pt idx="1773">
                  <c:v>97.120999999999995</c:v>
                </c:pt>
                <c:pt idx="1774">
                  <c:v>97.132000000000005</c:v>
                </c:pt>
                <c:pt idx="1775">
                  <c:v>97.108000000000004</c:v>
                </c:pt>
                <c:pt idx="1776">
                  <c:v>97.14</c:v>
                </c:pt>
                <c:pt idx="1777">
                  <c:v>97.165999999999997</c:v>
                </c:pt>
                <c:pt idx="1778">
                  <c:v>97.144999999999996</c:v>
                </c:pt>
                <c:pt idx="1779">
                  <c:v>97.132000000000005</c:v>
                </c:pt>
                <c:pt idx="1780">
                  <c:v>97.134</c:v>
                </c:pt>
                <c:pt idx="1781">
                  <c:v>97.091999999999999</c:v>
                </c:pt>
                <c:pt idx="1782">
                  <c:v>97.113</c:v>
                </c:pt>
                <c:pt idx="1783">
                  <c:v>97.088999999999999</c:v>
                </c:pt>
                <c:pt idx="1784">
                  <c:v>97.100000000000009</c:v>
                </c:pt>
                <c:pt idx="1785">
                  <c:v>97.16</c:v>
                </c:pt>
                <c:pt idx="1786">
                  <c:v>97.171999999999997</c:v>
                </c:pt>
                <c:pt idx="1787">
                  <c:v>97.141000000000005</c:v>
                </c:pt>
                <c:pt idx="1788">
                  <c:v>97.141999999999996</c:v>
                </c:pt>
                <c:pt idx="1789">
                  <c:v>97.153999999999996</c:v>
                </c:pt>
                <c:pt idx="1790">
                  <c:v>97.183000000000007</c:v>
                </c:pt>
                <c:pt idx="1791">
                  <c:v>97.12</c:v>
                </c:pt>
                <c:pt idx="1792">
                  <c:v>97.231999999999999</c:v>
                </c:pt>
                <c:pt idx="1793">
                  <c:v>97.248999999999995</c:v>
                </c:pt>
                <c:pt idx="1794">
                  <c:v>97.248999999999995</c:v>
                </c:pt>
                <c:pt idx="1795">
                  <c:v>97.238</c:v>
                </c:pt>
                <c:pt idx="1796">
                  <c:v>97.222999999999999</c:v>
                </c:pt>
                <c:pt idx="1797">
                  <c:v>97.191000000000003</c:v>
                </c:pt>
                <c:pt idx="1798">
                  <c:v>97.192000000000007</c:v>
                </c:pt>
                <c:pt idx="1799">
                  <c:v>97.14</c:v>
                </c:pt>
                <c:pt idx="1800">
                  <c:v>97.216000000000008</c:v>
                </c:pt>
                <c:pt idx="1801">
                  <c:v>97.171999999999997</c:v>
                </c:pt>
                <c:pt idx="1802">
                  <c:v>97.158000000000001</c:v>
                </c:pt>
                <c:pt idx="1803">
                  <c:v>97.161000000000001</c:v>
                </c:pt>
                <c:pt idx="1804">
                  <c:v>97.186000000000007</c:v>
                </c:pt>
                <c:pt idx="1805">
                  <c:v>97.186999999999998</c:v>
                </c:pt>
                <c:pt idx="1806">
                  <c:v>97.177999999999997</c:v>
                </c:pt>
                <c:pt idx="1807">
                  <c:v>97.210999999999999</c:v>
                </c:pt>
                <c:pt idx="1808">
                  <c:v>97.147000000000006</c:v>
                </c:pt>
                <c:pt idx="1809">
                  <c:v>97.150999999999996</c:v>
                </c:pt>
                <c:pt idx="1810">
                  <c:v>97.191000000000003</c:v>
                </c:pt>
                <c:pt idx="1811">
                  <c:v>97.240000000000009</c:v>
                </c:pt>
                <c:pt idx="1812">
                  <c:v>97.263999999999996</c:v>
                </c:pt>
                <c:pt idx="1813">
                  <c:v>97.2</c:v>
                </c:pt>
                <c:pt idx="1814">
                  <c:v>97.278000000000006</c:v>
                </c:pt>
                <c:pt idx="1815">
                  <c:v>97.293999999999997</c:v>
                </c:pt>
                <c:pt idx="1816">
                  <c:v>97.3</c:v>
                </c:pt>
                <c:pt idx="1817">
                  <c:v>97.42</c:v>
                </c:pt>
                <c:pt idx="1818">
                  <c:v>97.41</c:v>
                </c:pt>
                <c:pt idx="1819">
                  <c:v>97.37</c:v>
                </c:pt>
                <c:pt idx="1820">
                  <c:v>97.322000000000003</c:v>
                </c:pt>
                <c:pt idx="1821">
                  <c:v>97.366</c:v>
                </c:pt>
                <c:pt idx="1822">
                  <c:v>97.332999999999998</c:v>
                </c:pt>
                <c:pt idx="1823">
                  <c:v>97.365000000000009</c:v>
                </c:pt>
                <c:pt idx="1824">
                  <c:v>97.314000000000007</c:v>
                </c:pt>
                <c:pt idx="1825">
                  <c:v>97.274000000000001</c:v>
                </c:pt>
                <c:pt idx="1826">
                  <c:v>97.307000000000002</c:v>
                </c:pt>
                <c:pt idx="1827">
                  <c:v>97.305999999999997</c:v>
                </c:pt>
                <c:pt idx="1828">
                  <c:v>97.293999999999997</c:v>
                </c:pt>
                <c:pt idx="1829">
                  <c:v>97.320999999999998</c:v>
                </c:pt>
                <c:pt idx="1830">
                  <c:v>97.256</c:v>
                </c:pt>
                <c:pt idx="1831">
                  <c:v>97.201999999999998</c:v>
                </c:pt>
                <c:pt idx="1832">
                  <c:v>97.237000000000009</c:v>
                </c:pt>
                <c:pt idx="1833">
                  <c:v>97.265000000000001</c:v>
                </c:pt>
                <c:pt idx="1834">
                  <c:v>97.269000000000005</c:v>
                </c:pt>
                <c:pt idx="1835">
                  <c:v>97.307000000000002</c:v>
                </c:pt>
                <c:pt idx="1836">
                  <c:v>97.326999999999998</c:v>
                </c:pt>
                <c:pt idx="1837">
                  <c:v>97.338999999999999</c:v>
                </c:pt>
                <c:pt idx="1838">
                  <c:v>97.292000000000002</c:v>
                </c:pt>
                <c:pt idx="1839">
                  <c:v>97.341000000000008</c:v>
                </c:pt>
                <c:pt idx="1840">
                  <c:v>97.281000000000006</c:v>
                </c:pt>
                <c:pt idx="1841">
                  <c:v>97.45</c:v>
                </c:pt>
                <c:pt idx="1842">
                  <c:v>97.921999999999997</c:v>
                </c:pt>
                <c:pt idx="1843">
                  <c:v>97.887</c:v>
                </c:pt>
                <c:pt idx="1844">
                  <c:v>97.881</c:v>
                </c:pt>
                <c:pt idx="1845">
                  <c:v>97.817000000000007</c:v>
                </c:pt>
                <c:pt idx="1846">
                  <c:v>97.862000000000009</c:v>
                </c:pt>
                <c:pt idx="1847">
                  <c:v>97.891999999999996</c:v>
                </c:pt>
                <c:pt idx="1848">
                  <c:v>97.908000000000001</c:v>
                </c:pt>
                <c:pt idx="1849">
                  <c:v>97.852000000000004</c:v>
                </c:pt>
                <c:pt idx="1850">
                  <c:v>97.900999999999996</c:v>
                </c:pt>
                <c:pt idx="1851">
                  <c:v>97.885999999999996</c:v>
                </c:pt>
                <c:pt idx="1852">
                  <c:v>97.935000000000002</c:v>
                </c:pt>
                <c:pt idx="1853">
                  <c:v>97.807000000000002</c:v>
                </c:pt>
                <c:pt idx="1854">
                  <c:v>97.825000000000003</c:v>
                </c:pt>
                <c:pt idx="1855">
                  <c:v>97.844999999999999</c:v>
                </c:pt>
                <c:pt idx="1856">
                  <c:v>97.778999999999996</c:v>
                </c:pt>
                <c:pt idx="1857">
                  <c:v>97.754999999999995</c:v>
                </c:pt>
                <c:pt idx="1858">
                  <c:v>97.740000000000009</c:v>
                </c:pt>
                <c:pt idx="1859">
                  <c:v>97.733000000000004</c:v>
                </c:pt>
                <c:pt idx="1860">
                  <c:v>97.76</c:v>
                </c:pt>
                <c:pt idx="1861">
                  <c:v>97.665999999999997</c:v>
                </c:pt>
                <c:pt idx="1862">
                  <c:v>97.674999999999997</c:v>
                </c:pt>
                <c:pt idx="1863">
                  <c:v>97.551000000000002</c:v>
                </c:pt>
                <c:pt idx="1864">
                  <c:v>97.619</c:v>
                </c:pt>
                <c:pt idx="1865">
                  <c:v>97.587000000000003</c:v>
                </c:pt>
                <c:pt idx="1866">
                  <c:v>97.522999999999996</c:v>
                </c:pt>
                <c:pt idx="1867">
                  <c:v>97.605000000000004</c:v>
                </c:pt>
                <c:pt idx="1868">
                  <c:v>97.66</c:v>
                </c:pt>
                <c:pt idx="1869">
                  <c:v>97.668000000000006</c:v>
                </c:pt>
                <c:pt idx="1870">
                  <c:v>97.686000000000007</c:v>
                </c:pt>
                <c:pt idx="1871">
                  <c:v>97.66</c:v>
                </c:pt>
                <c:pt idx="1872">
                  <c:v>97.649000000000001</c:v>
                </c:pt>
                <c:pt idx="1873">
                  <c:v>97.712000000000003</c:v>
                </c:pt>
                <c:pt idx="1874">
                  <c:v>97.685000000000002</c:v>
                </c:pt>
                <c:pt idx="1875">
                  <c:v>97.67</c:v>
                </c:pt>
                <c:pt idx="1876">
                  <c:v>97.756</c:v>
                </c:pt>
                <c:pt idx="1877">
                  <c:v>97.808000000000007</c:v>
                </c:pt>
                <c:pt idx="1878">
                  <c:v>97.876000000000005</c:v>
                </c:pt>
                <c:pt idx="1879">
                  <c:v>97.852000000000004</c:v>
                </c:pt>
                <c:pt idx="1880">
                  <c:v>97.863</c:v>
                </c:pt>
                <c:pt idx="1881">
                  <c:v>97.906999999999996</c:v>
                </c:pt>
                <c:pt idx="1882">
                  <c:v>97.954000000000008</c:v>
                </c:pt>
                <c:pt idx="1883">
                  <c:v>97.977000000000004</c:v>
                </c:pt>
                <c:pt idx="1884">
                  <c:v>97.94</c:v>
                </c:pt>
                <c:pt idx="1885">
                  <c:v>97.978000000000009</c:v>
                </c:pt>
                <c:pt idx="1886">
                  <c:v>97.984999999999999</c:v>
                </c:pt>
                <c:pt idx="1887">
                  <c:v>97.941000000000003</c:v>
                </c:pt>
                <c:pt idx="1888">
                  <c:v>97.978000000000009</c:v>
                </c:pt>
                <c:pt idx="1889">
                  <c:v>97.981000000000009</c:v>
                </c:pt>
                <c:pt idx="1890">
                  <c:v>98.009</c:v>
                </c:pt>
                <c:pt idx="1891">
                  <c:v>98.004999999999995</c:v>
                </c:pt>
                <c:pt idx="1892">
                  <c:v>98.063000000000002</c:v>
                </c:pt>
                <c:pt idx="1893">
                  <c:v>98.097000000000008</c:v>
                </c:pt>
                <c:pt idx="1894">
                  <c:v>98.113</c:v>
                </c:pt>
                <c:pt idx="1895">
                  <c:v>98.135999999999996</c:v>
                </c:pt>
                <c:pt idx="1896">
                  <c:v>98.13</c:v>
                </c:pt>
                <c:pt idx="1897">
                  <c:v>98.070000000000007</c:v>
                </c:pt>
                <c:pt idx="1898">
                  <c:v>98.016000000000005</c:v>
                </c:pt>
                <c:pt idx="1899">
                  <c:v>97.92</c:v>
                </c:pt>
                <c:pt idx="1900">
                  <c:v>97.966999999999999</c:v>
                </c:pt>
                <c:pt idx="1901">
                  <c:v>97.998000000000005</c:v>
                </c:pt>
                <c:pt idx="1902">
                  <c:v>98.034000000000006</c:v>
                </c:pt>
                <c:pt idx="1903">
                  <c:v>97.992999999999995</c:v>
                </c:pt>
                <c:pt idx="1904">
                  <c:v>98.004999999999995</c:v>
                </c:pt>
                <c:pt idx="1905">
                  <c:v>97.972000000000008</c:v>
                </c:pt>
                <c:pt idx="1906">
                  <c:v>97.935000000000002</c:v>
                </c:pt>
                <c:pt idx="1907">
                  <c:v>97.984999999999999</c:v>
                </c:pt>
                <c:pt idx="1908">
                  <c:v>97.971000000000004</c:v>
                </c:pt>
                <c:pt idx="1909">
                  <c:v>97.974000000000004</c:v>
                </c:pt>
                <c:pt idx="1910">
                  <c:v>97.921000000000006</c:v>
                </c:pt>
                <c:pt idx="1911">
                  <c:v>97.932000000000002</c:v>
                </c:pt>
                <c:pt idx="1912">
                  <c:v>97.962000000000003</c:v>
                </c:pt>
                <c:pt idx="1913">
                  <c:v>97.991</c:v>
                </c:pt>
                <c:pt idx="1914">
                  <c:v>97.945999999999998</c:v>
                </c:pt>
                <c:pt idx="1915">
                  <c:v>97.990000000000009</c:v>
                </c:pt>
                <c:pt idx="1916">
                  <c:v>98.037000000000006</c:v>
                </c:pt>
                <c:pt idx="1917">
                  <c:v>98.009</c:v>
                </c:pt>
                <c:pt idx="1918">
                  <c:v>97.954000000000008</c:v>
                </c:pt>
                <c:pt idx="1919">
                  <c:v>98.007000000000005</c:v>
                </c:pt>
                <c:pt idx="1920">
                  <c:v>98.022999999999996</c:v>
                </c:pt>
                <c:pt idx="1921">
                  <c:v>98.046999999999997</c:v>
                </c:pt>
                <c:pt idx="1922">
                  <c:v>98.013999999999996</c:v>
                </c:pt>
                <c:pt idx="1923">
                  <c:v>97.998000000000005</c:v>
                </c:pt>
                <c:pt idx="1924">
                  <c:v>97.962000000000003</c:v>
                </c:pt>
                <c:pt idx="1925">
                  <c:v>97.994</c:v>
                </c:pt>
                <c:pt idx="1926">
                  <c:v>98.009</c:v>
                </c:pt>
                <c:pt idx="1927">
                  <c:v>97.966999999999999</c:v>
                </c:pt>
                <c:pt idx="1928">
                  <c:v>97.935000000000002</c:v>
                </c:pt>
                <c:pt idx="1929">
                  <c:v>97.933999999999997</c:v>
                </c:pt>
                <c:pt idx="1930">
                  <c:v>97.963000000000008</c:v>
                </c:pt>
                <c:pt idx="1931">
                  <c:v>97.960000000000008</c:v>
                </c:pt>
                <c:pt idx="1932">
                  <c:v>97.945000000000007</c:v>
                </c:pt>
                <c:pt idx="1933">
                  <c:v>97.95</c:v>
                </c:pt>
                <c:pt idx="1934">
                  <c:v>97.882999999999996</c:v>
                </c:pt>
                <c:pt idx="1935">
                  <c:v>97.915999999999997</c:v>
                </c:pt>
                <c:pt idx="1936">
                  <c:v>97.820999999999998</c:v>
                </c:pt>
                <c:pt idx="1937">
                  <c:v>97.796000000000006</c:v>
                </c:pt>
                <c:pt idx="1938">
                  <c:v>97.772999999999996</c:v>
                </c:pt>
                <c:pt idx="1939">
                  <c:v>97.698000000000008</c:v>
                </c:pt>
                <c:pt idx="1940">
                  <c:v>97.698999999999998</c:v>
                </c:pt>
                <c:pt idx="1941">
                  <c:v>97.688000000000002</c:v>
                </c:pt>
                <c:pt idx="1942">
                  <c:v>97.734999999999999</c:v>
                </c:pt>
                <c:pt idx="1943">
                  <c:v>97.716999999999999</c:v>
                </c:pt>
                <c:pt idx="1944">
                  <c:v>97.585000000000008</c:v>
                </c:pt>
                <c:pt idx="1945">
                  <c:v>97.542000000000002</c:v>
                </c:pt>
                <c:pt idx="1946">
                  <c:v>97.614000000000004</c:v>
                </c:pt>
                <c:pt idx="1947">
                  <c:v>97.646000000000001</c:v>
                </c:pt>
                <c:pt idx="1948">
                  <c:v>97.620999999999995</c:v>
                </c:pt>
                <c:pt idx="1949">
                  <c:v>97.617000000000004</c:v>
                </c:pt>
                <c:pt idx="1950">
                  <c:v>97.599000000000004</c:v>
                </c:pt>
                <c:pt idx="1951">
                  <c:v>97.629000000000005</c:v>
                </c:pt>
                <c:pt idx="1952">
                  <c:v>97.679000000000002</c:v>
                </c:pt>
                <c:pt idx="1953">
                  <c:v>97.680999999999997</c:v>
                </c:pt>
                <c:pt idx="1954">
                  <c:v>97.676000000000002</c:v>
                </c:pt>
                <c:pt idx="1955">
                  <c:v>97.733000000000004</c:v>
                </c:pt>
                <c:pt idx="1956">
                  <c:v>97.740000000000009</c:v>
                </c:pt>
                <c:pt idx="1957">
                  <c:v>97.713000000000008</c:v>
                </c:pt>
                <c:pt idx="1958">
                  <c:v>97.701000000000008</c:v>
                </c:pt>
                <c:pt idx="1959">
                  <c:v>97.766999999999996</c:v>
                </c:pt>
                <c:pt idx="1960">
                  <c:v>97.748000000000005</c:v>
                </c:pt>
                <c:pt idx="1961">
                  <c:v>97.778000000000006</c:v>
                </c:pt>
                <c:pt idx="1962">
                  <c:v>97.754999999999995</c:v>
                </c:pt>
                <c:pt idx="1963">
                  <c:v>97.760999999999996</c:v>
                </c:pt>
                <c:pt idx="1964">
                  <c:v>97.741</c:v>
                </c:pt>
                <c:pt idx="1965">
                  <c:v>97.668000000000006</c:v>
                </c:pt>
                <c:pt idx="1966">
                  <c:v>97.653000000000006</c:v>
                </c:pt>
                <c:pt idx="1967">
                  <c:v>97.641999999999996</c:v>
                </c:pt>
                <c:pt idx="1968">
                  <c:v>97.647000000000006</c:v>
                </c:pt>
                <c:pt idx="1969">
                  <c:v>97.67</c:v>
                </c:pt>
                <c:pt idx="1970">
                  <c:v>97.606999999999999</c:v>
                </c:pt>
                <c:pt idx="1971">
                  <c:v>97.608000000000004</c:v>
                </c:pt>
                <c:pt idx="1972">
                  <c:v>97.594999999999999</c:v>
                </c:pt>
                <c:pt idx="1973">
                  <c:v>97.593000000000004</c:v>
                </c:pt>
                <c:pt idx="1974">
                  <c:v>97.600999999999999</c:v>
                </c:pt>
                <c:pt idx="1975">
                  <c:v>97.707999999999998</c:v>
                </c:pt>
                <c:pt idx="1976">
                  <c:v>97.634</c:v>
                </c:pt>
                <c:pt idx="1977">
                  <c:v>97.625</c:v>
                </c:pt>
                <c:pt idx="1978">
                  <c:v>97.64</c:v>
                </c:pt>
                <c:pt idx="1979">
                  <c:v>97.656000000000006</c:v>
                </c:pt>
                <c:pt idx="1980">
                  <c:v>97.649000000000001</c:v>
                </c:pt>
                <c:pt idx="1981">
                  <c:v>97.635999999999996</c:v>
                </c:pt>
                <c:pt idx="1982">
                  <c:v>97.628</c:v>
                </c:pt>
                <c:pt idx="1983">
                  <c:v>97.686000000000007</c:v>
                </c:pt>
                <c:pt idx="1984">
                  <c:v>97.634</c:v>
                </c:pt>
                <c:pt idx="1985">
                  <c:v>97.558999999999997</c:v>
                </c:pt>
                <c:pt idx="1986">
                  <c:v>97.567999999999998</c:v>
                </c:pt>
                <c:pt idx="1987">
                  <c:v>97.682000000000002</c:v>
                </c:pt>
                <c:pt idx="1988">
                  <c:v>97.653000000000006</c:v>
                </c:pt>
                <c:pt idx="1989">
                  <c:v>97.686000000000007</c:v>
                </c:pt>
                <c:pt idx="1990">
                  <c:v>97.646000000000001</c:v>
                </c:pt>
                <c:pt idx="1991">
                  <c:v>97.653000000000006</c:v>
                </c:pt>
                <c:pt idx="1992">
                  <c:v>97.625</c:v>
                </c:pt>
                <c:pt idx="1993">
                  <c:v>97.619</c:v>
                </c:pt>
                <c:pt idx="1994">
                  <c:v>97.680999999999997</c:v>
                </c:pt>
                <c:pt idx="1995">
                  <c:v>97.564999999999998</c:v>
                </c:pt>
                <c:pt idx="1996">
                  <c:v>97.510999999999996</c:v>
                </c:pt>
                <c:pt idx="1997">
                  <c:v>97.513000000000005</c:v>
                </c:pt>
                <c:pt idx="1998">
                  <c:v>97.554000000000002</c:v>
                </c:pt>
                <c:pt idx="1999">
                  <c:v>97.555999999999997</c:v>
                </c:pt>
                <c:pt idx="2000">
                  <c:v>97.497</c:v>
                </c:pt>
                <c:pt idx="2001">
                  <c:v>97.506</c:v>
                </c:pt>
                <c:pt idx="2002">
                  <c:v>97.557000000000002</c:v>
                </c:pt>
                <c:pt idx="2003">
                  <c:v>97.561000000000007</c:v>
                </c:pt>
                <c:pt idx="2004">
                  <c:v>97.567999999999998</c:v>
                </c:pt>
                <c:pt idx="2005">
                  <c:v>97.558000000000007</c:v>
                </c:pt>
                <c:pt idx="2006">
                  <c:v>97.602000000000004</c:v>
                </c:pt>
                <c:pt idx="2007">
                  <c:v>97.600000000000009</c:v>
                </c:pt>
                <c:pt idx="2008">
                  <c:v>97.608000000000004</c:v>
                </c:pt>
                <c:pt idx="2009">
                  <c:v>97.615000000000009</c:v>
                </c:pt>
                <c:pt idx="2010">
                  <c:v>97.662000000000006</c:v>
                </c:pt>
                <c:pt idx="2011">
                  <c:v>97.677999999999997</c:v>
                </c:pt>
                <c:pt idx="2012">
                  <c:v>97.718000000000004</c:v>
                </c:pt>
                <c:pt idx="2013">
                  <c:v>97.721000000000004</c:v>
                </c:pt>
                <c:pt idx="2014">
                  <c:v>97.766000000000005</c:v>
                </c:pt>
                <c:pt idx="2015">
                  <c:v>97.727000000000004</c:v>
                </c:pt>
                <c:pt idx="2016">
                  <c:v>97.725999999999999</c:v>
                </c:pt>
                <c:pt idx="2017">
                  <c:v>97.731999999999999</c:v>
                </c:pt>
                <c:pt idx="2018">
                  <c:v>97.734000000000009</c:v>
                </c:pt>
                <c:pt idx="2019">
                  <c:v>97.7</c:v>
                </c:pt>
                <c:pt idx="2020">
                  <c:v>97.709000000000003</c:v>
                </c:pt>
                <c:pt idx="2021">
                  <c:v>97.674000000000007</c:v>
                </c:pt>
                <c:pt idx="2022">
                  <c:v>97.697000000000003</c:v>
                </c:pt>
                <c:pt idx="2023">
                  <c:v>97.68</c:v>
                </c:pt>
                <c:pt idx="2024">
                  <c:v>97.615000000000009</c:v>
                </c:pt>
                <c:pt idx="2025">
                  <c:v>97.677999999999997</c:v>
                </c:pt>
                <c:pt idx="2026">
                  <c:v>97.725999999999999</c:v>
                </c:pt>
                <c:pt idx="2027">
                  <c:v>97.677000000000007</c:v>
                </c:pt>
                <c:pt idx="2028">
                  <c:v>97.667000000000002</c:v>
                </c:pt>
                <c:pt idx="2029">
                  <c:v>97.655000000000001</c:v>
                </c:pt>
                <c:pt idx="2030">
                  <c:v>97.686000000000007</c:v>
                </c:pt>
                <c:pt idx="2031">
                  <c:v>97.692999999999998</c:v>
                </c:pt>
                <c:pt idx="2032">
                  <c:v>97.707000000000008</c:v>
                </c:pt>
                <c:pt idx="2033">
                  <c:v>97.646000000000001</c:v>
                </c:pt>
                <c:pt idx="2034">
                  <c:v>97.632000000000005</c:v>
                </c:pt>
                <c:pt idx="2035">
                  <c:v>97.638000000000005</c:v>
                </c:pt>
                <c:pt idx="2036">
                  <c:v>97.52</c:v>
                </c:pt>
                <c:pt idx="2037">
                  <c:v>97.59</c:v>
                </c:pt>
                <c:pt idx="2038">
                  <c:v>97.578000000000003</c:v>
                </c:pt>
                <c:pt idx="2039">
                  <c:v>97.594000000000008</c:v>
                </c:pt>
                <c:pt idx="2040">
                  <c:v>97.615000000000009</c:v>
                </c:pt>
                <c:pt idx="2041">
                  <c:v>97.673000000000002</c:v>
                </c:pt>
                <c:pt idx="2042">
                  <c:v>97.697000000000003</c:v>
                </c:pt>
                <c:pt idx="2043">
                  <c:v>97.695000000000007</c:v>
                </c:pt>
                <c:pt idx="2044">
                  <c:v>97.728000000000009</c:v>
                </c:pt>
                <c:pt idx="2045">
                  <c:v>97.67</c:v>
                </c:pt>
                <c:pt idx="2046">
                  <c:v>97.561000000000007</c:v>
                </c:pt>
                <c:pt idx="2047">
                  <c:v>97.561000000000007</c:v>
                </c:pt>
                <c:pt idx="2048">
                  <c:v>97.561999999999998</c:v>
                </c:pt>
                <c:pt idx="2049">
                  <c:v>97.617999999999995</c:v>
                </c:pt>
                <c:pt idx="2050">
                  <c:v>97.605000000000004</c:v>
                </c:pt>
                <c:pt idx="2051">
                  <c:v>97.507000000000005</c:v>
                </c:pt>
                <c:pt idx="2052">
                  <c:v>97.602000000000004</c:v>
                </c:pt>
                <c:pt idx="2053">
                  <c:v>97.620999999999995</c:v>
                </c:pt>
                <c:pt idx="2054">
                  <c:v>97.616</c:v>
                </c:pt>
                <c:pt idx="2055">
                  <c:v>97.63</c:v>
                </c:pt>
                <c:pt idx="2056">
                  <c:v>97.69</c:v>
                </c:pt>
                <c:pt idx="2057">
                  <c:v>97.715000000000003</c:v>
                </c:pt>
                <c:pt idx="2058">
                  <c:v>97.685000000000002</c:v>
                </c:pt>
                <c:pt idx="2059">
                  <c:v>97.727000000000004</c:v>
                </c:pt>
                <c:pt idx="2060">
                  <c:v>97.695000000000007</c:v>
                </c:pt>
                <c:pt idx="2061">
                  <c:v>97.625</c:v>
                </c:pt>
                <c:pt idx="2062">
                  <c:v>97.704000000000008</c:v>
                </c:pt>
                <c:pt idx="2063">
                  <c:v>97.741</c:v>
                </c:pt>
                <c:pt idx="2064">
                  <c:v>97.637</c:v>
                </c:pt>
                <c:pt idx="2065">
                  <c:v>97.588999999999999</c:v>
                </c:pt>
                <c:pt idx="2066">
                  <c:v>97.567000000000007</c:v>
                </c:pt>
                <c:pt idx="2067">
                  <c:v>97.576999999999998</c:v>
                </c:pt>
                <c:pt idx="2068">
                  <c:v>97.524000000000001</c:v>
                </c:pt>
                <c:pt idx="2069">
                  <c:v>97.542000000000002</c:v>
                </c:pt>
                <c:pt idx="2070">
                  <c:v>97.525999999999996</c:v>
                </c:pt>
                <c:pt idx="2071">
                  <c:v>97.488</c:v>
                </c:pt>
                <c:pt idx="2072">
                  <c:v>97.512</c:v>
                </c:pt>
                <c:pt idx="2073">
                  <c:v>97.501000000000005</c:v>
                </c:pt>
                <c:pt idx="2074">
                  <c:v>97.472000000000008</c:v>
                </c:pt>
                <c:pt idx="2075">
                  <c:v>97.492000000000004</c:v>
                </c:pt>
                <c:pt idx="2076">
                  <c:v>97.564000000000007</c:v>
                </c:pt>
                <c:pt idx="2077">
                  <c:v>97.445000000000007</c:v>
                </c:pt>
                <c:pt idx="2078">
                  <c:v>97.504999999999995</c:v>
                </c:pt>
                <c:pt idx="2079">
                  <c:v>97.503</c:v>
                </c:pt>
                <c:pt idx="2080">
                  <c:v>97.451000000000008</c:v>
                </c:pt>
                <c:pt idx="2081">
                  <c:v>97.483000000000004</c:v>
                </c:pt>
                <c:pt idx="2082">
                  <c:v>97.37</c:v>
                </c:pt>
                <c:pt idx="2083">
                  <c:v>97.332999999999998</c:v>
                </c:pt>
                <c:pt idx="2084">
                  <c:v>97.344999999999999</c:v>
                </c:pt>
                <c:pt idx="2085">
                  <c:v>97.290999999999997</c:v>
                </c:pt>
                <c:pt idx="2086">
                  <c:v>97.278999999999996</c:v>
                </c:pt>
                <c:pt idx="2087">
                  <c:v>97.272000000000006</c:v>
                </c:pt>
                <c:pt idx="2088">
                  <c:v>97.183999999999997</c:v>
                </c:pt>
                <c:pt idx="2089">
                  <c:v>97.195999999999998</c:v>
                </c:pt>
                <c:pt idx="2090">
                  <c:v>97.186000000000007</c:v>
                </c:pt>
                <c:pt idx="2091">
                  <c:v>97.123999999999995</c:v>
                </c:pt>
                <c:pt idx="2092">
                  <c:v>97.015000000000001</c:v>
                </c:pt>
                <c:pt idx="2093">
                  <c:v>96.984999999999999</c:v>
                </c:pt>
                <c:pt idx="2094">
                  <c:v>97.013000000000005</c:v>
                </c:pt>
                <c:pt idx="2095">
                  <c:v>96.972999999999999</c:v>
                </c:pt>
                <c:pt idx="2096">
                  <c:v>97.168999999999997</c:v>
                </c:pt>
                <c:pt idx="2097">
                  <c:v>97.331000000000003</c:v>
                </c:pt>
                <c:pt idx="2098">
                  <c:v>97.314000000000007</c:v>
                </c:pt>
                <c:pt idx="2099">
                  <c:v>97.284000000000006</c:v>
                </c:pt>
                <c:pt idx="2100">
                  <c:v>97.135000000000005</c:v>
                </c:pt>
                <c:pt idx="2101">
                  <c:v>97.197000000000003</c:v>
                </c:pt>
                <c:pt idx="2102">
                  <c:v>97.222999999999999</c:v>
                </c:pt>
                <c:pt idx="2103">
                  <c:v>97.215000000000003</c:v>
                </c:pt>
                <c:pt idx="2104">
                  <c:v>97.195999999999998</c:v>
                </c:pt>
                <c:pt idx="2105">
                  <c:v>97.233000000000004</c:v>
                </c:pt>
                <c:pt idx="2106">
                  <c:v>97.254999999999995</c:v>
                </c:pt>
                <c:pt idx="2107">
                  <c:v>97.334000000000003</c:v>
                </c:pt>
                <c:pt idx="2108">
                  <c:v>97.350999999999999</c:v>
                </c:pt>
                <c:pt idx="2109">
                  <c:v>97.424000000000007</c:v>
                </c:pt>
                <c:pt idx="2110">
                  <c:v>97.48</c:v>
                </c:pt>
                <c:pt idx="2111">
                  <c:v>97.561000000000007</c:v>
                </c:pt>
                <c:pt idx="2112">
                  <c:v>97.545000000000002</c:v>
                </c:pt>
                <c:pt idx="2113">
                  <c:v>97.548000000000002</c:v>
                </c:pt>
                <c:pt idx="2114">
                  <c:v>97.487000000000009</c:v>
                </c:pt>
                <c:pt idx="2115">
                  <c:v>97.475000000000009</c:v>
                </c:pt>
                <c:pt idx="2116">
                  <c:v>97.522999999999996</c:v>
                </c:pt>
                <c:pt idx="2117">
                  <c:v>97.593000000000004</c:v>
                </c:pt>
                <c:pt idx="2118">
                  <c:v>97.629000000000005</c:v>
                </c:pt>
                <c:pt idx="2119">
                  <c:v>97.646000000000001</c:v>
                </c:pt>
                <c:pt idx="2120">
                  <c:v>97.659000000000006</c:v>
                </c:pt>
                <c:pt idx="2121">
                  <c:v>97.625</c:v>
                </c:pt>
                <c:pt idx="2122">
                  <c:v>97.683999999999997</c:v>
                </c:pt>
                <c:pt idx="2123">
                  <c:v>97.688000000000002</c:v>
                </c:pt>
                <c:pt idx="2124">
                  <c:v>97.762</c:v>
                </c:pt>
                <c:pt idx="2125">
                  <c:v>97.853999999999999</c:v>
                </c:pt>
                <c:pt idx="2126">
                  <c:v>97.858000000000004</c:v>
                </c:pt>
                <c:pt idx="2127">
                  <c:v>97.885000000000005</c:v>
                </c:pt>
                <c:pt idx="2128">
                  <c:v>97.91</c:v>
                </c:pt>
                <c:pt idx="2129">
                  <c:v>97.975000000000009</c:v>
                </c:pt>
                <c:pt idx="2130">
                  <c:v>97.994</c:v>
                </c:pt>
                <c:pt idx="2131">
                  <c:v>97.972999999999999</c:v>
                </c:pt>
                <c:pt idx="2132">
                  <c:v>98.003</c:v>
                </c:pt>
                <c:pt idx="2133">
                  <c:v>98.025000000000006</c:v>
                </c:pt>
                <c:pt idx="2134">
                  <c:v>98.138999999999996</c:v>
                </c:pt>
                <c:pt idx="2135">
                  <c:v>98.13</c:v>
                </c:pt>
                <c:pt idx="2136">
                  <c:v>98.087000000000003</c:v>
                </c:pt>
                <c:pt idx="2137">
                  <c:v>98.123000000000005</c:v>
                </c:pt>
                <c:pt idx="2138">
                  <c:v>98.094999999999999</c:v>
                </c:pt>
                <c:pt idx="2139">
                  <c:v>98.076999999999998</c:v>
                </c:pt>
                <c:pt idx="2140">
                  <c:v>98.131</c:v>
                </c:pt>
                <c:pt idx="2141">
                  <c:v>98.111000000000004</c:v>
                </c:pt>
                <c:pt idx="2142">
                  <c:v>98.097000000000008</c:v>
                </c:pt>
                <c:pt idx="2143">
                  <c:v>98.103999999999999</c:v>
                </c:pt>
                <c:pt idx="2144">
                  <c:v>98.102000000000004</c:v>
                </c:pt>
                <c:pt idx="2145">
                  <c:v>98.15</c:v>
                </c:pt>
                <c:pt idx="2146">
                  <c:v>98.144000000000005</c:v>
                </c:pt>
                <c:pt idx="2147">
                  <c:v>98.144999999999996</c:v>
                </c:pt>
                <c:pt idx="2148">
                  <c:v>98.43</c:v>
                </c:pt>
                <c:pt idx="2149">
                  <c:v>98.804000000000002</c:v>
                </c:pt>
                <c:pt idx="2150">
                  <c:v>98.781000000000006</c:v>
                </c:pt>
                <c:pt idx="2151">
                  <c:v>98.781000000000006</c:v>
                </c:pt>
                <c:pt idx="2152">
                  <c:v>98.798000000000002</c:v>
                </c:pt>
                <c:pt idx="2153">
                  <c:v>98.805999999999997</c:v>
                </c:pt>
                <c:pt idx="2154">
                  <c:v>98.814999999999998</c:v>
                </c:pt>
                <c:pt idx="2155">
                  <c:v>98.78</c:v>
                </c:pt>
                <c:pt idx="2156">
                  <c:v>98.798000000000002</c:v>
                </c:pt>
                <c:pt idx="2157">
                  <c:v>98.742000000000004</c:v>
                </c:pt>
                <c:pt idx="2158">
                  <c:v>98.790999999999997</c:v>
                </c:pt>
                <c:pt idx="2159">
                  <c:v>98.710999999999999</c:v>
                </c:pt>
                <c:pt idx="2160">
                  <c:v>98.710999999999999</c:v>
                </c:pt>
                <c:pt idx="2161">
                  <c:v>98.72</c:v>
                </c:pt>
                <c:pt idx="2162">
                  <c:v>98.695999999999998</c:v>
                </c:pt>
                <c:pt idx="2163">
                  <c:v>98.754999999999995</c:v>
                </c:pt>
                <c:pt idx="2164">
                  <c:v>98.754999999999995</c:v>
                </c:pt>
                <c:pt idx="2165">
                  <c:v>98.747</c:v>
                </c:pt>
                <c:pt idx="2166">
                  <c:v>98.734000000000009</c:v>
                </c:pt>
                <c:pt idx="2167">
                  <c:v>98.734000000000009</c:v>
                </c:pt>
                <c:pt idx="2168">
                  <c:v>98.822000000000003</c:v>
                </c:pt>
                <c:pt idx="2169">
                  <c:v>98.822000000000003</c:v>
                </c:pt>
                <c:pt idx="2170">
                  <c:v>98.820000000000007</c:v>
                </c:pt>
                <c:pt idx="2171">
                  <c:v>98.820000000000007</c:v>
                </c:pt>
                <c:pt idx="2172">
                  <c:v>98.820999999999998</c:v>
                </c:pt>
                <c:pt idx="2173">
                  <c:v>98.765000000000001</c:v>
                </c:pt>
                <c:pt idx="2174">
                  <c:v>98.775000000000006</c:v>
                </c:pt>
                <c:pt idx="2175">
                  <c:v>98.775000000000006</c:v>
                </c:pt>
                <c:pt idx="2176">
                  <c:v>98.76</c:v>
                </c:pt>
                <c:pt idx="2177">
                  <c:v>98.843000000000004</c:v>
                </c:pt>
                <c:pt idx="2178">
                  <c:v>98.78</c:v>
                </c:pt>
                <c:pt idx="2179">
                  <c:v>98.774000000000001</c:v>
                </c:pt>
                <c:pt idx="2180">
                  <c:v>98.774000000000001</c:v>
                </c:pt>
                <c:pt idx="2181">
                  <c:v>98.736000000000004</c:v>
                </c:pt>
                <c:pt idx="2182">
                  <c:v>98.754999999999995</c:v>
                </c:pt>
                <c:pt idx="2183">
                  <c:v>98.745000000000005</c:v>
                </c:pt>
                <c:pt idx="2184">
                  <c:v>98.745000000000005</c:v>
                </c:pt>
                <c:pt idx="2185">
                  <c:v>98.777000000000001</c:v>
                </c:pt>
                <c:pt idx="2186">
                  <c:v>98.775000000000006</c:v>
                </c:pt>
                <c:pt idx="2187">
                  <c:v>98.655000000000001</c:v>
                </c:pt>
                <c:pt idx="2188">
                  <c:v>98.736000000000004</c:v>
                </c:pt>
                <c:pt idx="2189">
                  <c:v>98.863</c:v>
                </c:pt>
                <c:pt idx="2190">
                  <c:v>98.863</c:v>
                </c:pt>
                <c:pt idx="2191">
                  <c:v>98.754999999999995</c:v>
                </c:pt>
                <c:pt idx="2192">
                  <c:v>98.751999999999995</c:v>
                </c:pt>
                <c:pt idx="2193">
                  <c:v>98.783000000000001</c:v>
                </c:pt>
                <c:pt idx="2194">
                  <c:v>98.786000000000001</c:v>
                </c:pt>
                <c:pt idx="2195">
                  <c:v>98.796999999999997</c:v>
                </c:pt>
                <c:pt idx="2196">
                  <c:v>98.796000000000006</c:v>
                </c:pt>
                <c:pt idx="2197">
                  <c:v>98.796000000000006</c:v>
                </c:pt>
                <c:pt idx="2198">
                  <c:v>98.844000000000008</c:v>
                </c:pt>
                <c:pt idx="2199">
                  <c:v>98.793000000000006</c:v>
                </c:pt>
                <c:pt idx="2200">
                  <c:v>98.853999999999999</c:v>
                </c:pt>
                <c:pt idx="2201">
                  <c:v>98.853000000000009</c:v>
                </c:pt>
                <c:pt idx="2202">
                  <c:v>98.784000000000006</c:v>
                </c:pt>
                <c:pt idx="2203">
                  <c:v>98.775999999999996</c:v>
                </c:pt>
                <c:pt idx="2204">
                  <c:v>98.801000000000002</c:v>
                </c:pt>
                <c:pt idx="2205">
                  <c:v>98.864000000000004</c:v>
                </c:pt>
                <c:pt idx="2206">
                  <c:v>98.914000000000001</c:v>
                </c:pt>
                <c:pt idx="2207">
                  <c:v>98.902000000000001</c:v>
                </c:pt>
                <c:pt idx="2208">
                  <c:v>98.876999999999995</c:v>
                </c:pt>
                <c:pt idx="2209">
                  <c:v>98.876999999999995</c:v>
                </c:pt>
                <c:pt idx="2210">
                  <c:v>98.853999999999999</c:v>
                </c:pt>
                <c:pt idx="2211">
                  <c:v>98.798000000000002</c:v>
                </c:pt>
                <c:pt idx="2212">
                  <c:v>98.832999999999998</c:v>
                </c:pt>
                <c:pt idx="2213">
                  <c:v>98.832999999999998</c:v>
                </c:pt>
                <c:pt idx="2214">
                  <c:v>98.79</c:v>
                </c:pt>
                <c:pt idx="2215">
                  <c:v>98.856000000000009</c:v>
                </c:pt>
                <c:pt idx="2216">
                  <c:v>98.856000000000009</c:v>
                </c:pt>
                <c:pt idx="2217">
                  <c:v>98.869</c:v>
                </c:pt>
                <c:pt idx="2218">
                  <c:v>98.885000000000005</c:v>
                </c:pt>
                <c:pt idx="2219">
                  <c:v>98.873999999999995</c:v>
                </c:pt>
                <c:pt idx="2220">
                  <c:v>98.858000000000004</c:v>
                </c:pt>
                <c:pt idx="2221">
                  <c:v>98.843000000000004</c:v>
                </c:pt>
                <c:pt idx="2222">
                  <c:v>98.783000000000001</c:v>
                </c:pt>
                <c:pt idx="2223">
                  <c:v>98.783000000000001</c:v>
                </c:pt>
                <c:pt idx="2224">
                  <c:v>98.747</c:v>
                </c:pt>
                <c:pt idx="2225">
                  <c:v>98.689000000000007</c:v>
                </c:pt>
                <c:pt idx="2226">
                  <c:v>98.689000000000007</c:v>
                </c:pt>
                <c:pt idx="2227">
                  <c:v>98.620999999999995</c:v>
                </c:pt>
                <c:pt idx="2228">
                  <c:v>98.551000000000002</c:v>
                </c:pt>
                <c:pt idx="2229">
                  <c:v>98.596000000000004</c:v>
                </c:pt>
                <c:pt idx="2230">
                  <c:v>98.579000000000008</c:v>
                </c:pt>
                <c:pt idx="2231">
                  <c:v>98.513999999999996</c:v>
                </c:pt>
                <c:pt idx="2232">
                  <c:v>98.552000000000007</c:v>
                </c:pt>
                <c:pt idx="2233">
                  <c:v>98.536000000000001</c:v>
                </c:pt>
                <c:pt idx="2234">
                  <c:v>98.495999999999995</c:v>
                </c:pt>
                <c:pt idx="2235">
                  <c:v>98.507999999999996</c:v>
                </c:pt>
                <c:pt idx="2236">
                  <c:v>98.531000000000006</c:v>
                </c:pt>
                <c:pt idx="2237">
                  <c:v>98.471000000000004</c:v>
                </c:pt>
                <c:pt idx="2238">
                  <c:v>98.494</c:v>
                </c:pt>
                <c:pt idx="2239">
                  <c:v>98.552000000000007</c:v>
                </c:pt>
                <c:pt idx="2240">
                  <c:v>98.481999999999999</c:v>
                </c:pt>
                <c:pt idx="2241">
                  <c:v>98.497</c:v>
                </c:pt>
                <c:pt idx="2242">
                  <c:v>98.497</c:v>
                </c:pt>
                <c:pt idx="2243">
                  <c:v>98.536000000000001</c:v>
                </c:pt>
                <c:pt idx="2244">
                  <c:v>98.52</c:v>
                </c:pt>
                <c:pt idx="2245">
                  <c:v>98.52</c:v>
                </c:pt>
                <c:pt idx="2246">
                  <c:v>98.490000000000009</c:v>
                </c:pt>
                <c:pt idx="2247">
                  <c:v>98.59</c:v>
                </c:pt>
                <c:pt idx="2248">
                  <c:v>98.677999999999997</c:v>
                </c:pt>
                <c:pt idx="2249">
                  <c:v>98.944000000000003</c:v>
                </c:pt>
                <c:pt idx="2250">
                  <c:v>98.944000000000003</c:v>
                </c:pt>
                <c:pt idx="2251">
                  <c:v>98.983000000000004</c:v>
                </c:pt>
                <c:pt idx="2252">
                  <c:v>98.91</c:v>
                </c:pt>
                <c:pt idx="2253">
                  <c:v>98.91</c:v>
                </c:pt>
                <c:pt idx="2254">
                  <c:v>98.841999999999999</c:v>
                </c:pt>
                <c:pt idx="2255">
                  <c:v>98.878</c:v>
                </c:pt>
                <c:pt idx="2256">
                  <c:v>98.953000000000003</c:v>
                </c:pt>
                <c:pt idx="2257">
                  <c:v>98.975000000000009</c:v>
                </c:pt>
                <c:pt idx="2258">
                  <c:v>99.012</c:v>
                </c:pt>
                <c:pt idx="2259">
                  <c:v>98.95</c:v>
                </c:pt>
                <c:pt idx="2260">
                  <c:v>98.974000000000004</c:v>
                </c:pt>
                <c:pt idx="2261">
                  <c:v>99.012</c:v>
                </c:pt>
                <c:pt idx="2262">
                  <c:v>98.997</c:v>
                </c:pt>
                <c:pt idx="2263">
                  <c:v>98.997</c:v>
                </c:pt>
                <c:pt idx="2264">
                  <c:v>99.006</c:v>
                </c:pt>
                <c:pt idx="2265">
                  <c:v>99.015000000000001</c:v>
                </c:pt>
                <c:pt idx="2266">
                  <c:v>98.984000000000009</c:v>
                </c:pt>
                <c:pt idx="2267">
                  <c:v>98.977000000000004</c:v>
                </c:pt>
                <c:pt idx="2268">
                  <c:v>99.016999999999996</c:v>
                </c:pt>
                <c:pt idx="2269">
                  <c:v>99.001999999999995</c:v>
                </c:pt>
                <c:pt idx="2270">
                  <c:v>99.031000000000006</c:v>
                </c:pt>
                <c:pt idx="2271">
                  <c:v>99.06</c:v>
                </c:pt>
                <c:pt idx="2272">
                  <c:v>99.06</c:v>
                </c:pt>
                <c:pt idx="2273">
                  <c:v>99.085999999999999</c:v>
                </c:pt>
                <c:pt idx="2274">
                  <c:v>99.09</c:v>
                </c:pt>
                <c:pt idx="2275">
                  <c:v>99.149000000000001</c:v>
                </c:pt>
                <c:pt idx="2276">
                  <c:v>99.12</c:v>
                </c:pt>
                <c:pt idx="2277">
                  <c:v>99.143000000000001</c:v>
                </c:pt>
                <c:pt idx="2278">
                  <c:v>99.105000000000004</c:v>
                </c:pt>
                <c:pt idx="2279">
                  <c:v>99.17</c:v>
                </c:pt>
                <c:pt idx="2280">
                  <c:v>99.164000000000001</c:v>
                </c:pt>
                <c:pt idx="2281">
                  <c:v>99.165000000000006</c:v>
                </c:pt>
                <c:pt idx="2282">
                  <c:v>99.144000000000005</c:v>
                </c:pt>
                <c:pt idx="2283">
                  <c:v>99.162000000000006</c:v>
                </c:pt>
                <c:pt idx="2284">
                  <c:v>99.117000000000004</c:v>
                </c:pt>
                <c:pt idx="2285">
                  <c:v>99.126000000000005</c:v>
                </c:pt>
                <c:pt idx="2286">
                  <c:v>99.143000000000001</c:v>
                </c:pt>
                <c:pt idx="2287">
                  <c:v>99.106000000000009</c:v>
                </c:pt>
                <c:pt idx="2288">
                  <c:v>99.186000000000007</c:v>
                </c:pt>
                <c:pt idx="2289">
                  <c:v>99.198000000000008</c:v>
                </c:pt>
                <c:pt idx="2290">
                  <c:v>99.234000000000009</c:v>
                </c:pt>
                <c:pt idx="2291">
                  <c:v>99.191000000000003</c:v>
                </c:pt>
                <c:pt idx="2292">
                  <c:v>99.228000000000009</c:v>
                </c:pt>
                <c:pt idx="2293">
                  <c:v>99.233000000000004</c:v>
                </c:pt>
                <c:pt idx="2294">
                  <c:v>99.228999999999999</c:v>
                </c:pt>
                <c:pt idx="2295">
                  <c:v>99.259</c:v>
                </c:pt>
                <c:pt idx="2296">
                  <c:v>99.228999999999999</c:v>
                </c:pt>
                <c:pt idx="2297">
                  <c:v>99.29</c:v>
                </c:pt>
                <c:pt idx="2298">
                  <c:v>99.257000000000005</c:v>
                </c:pt>
                <c:pt idx="2299">
                  <c:v>99.269000000000005</c:v>
                </c:pt>
                <c:pt idx="2300">
                  <c:v>99.244</c:v>
                </c:pt>
                <c:pt idx="2301">
                  <c:v>99.338999999999999</c:v>
                </c:pt>
                <c:pt idx="2302">
                  <c:v>99.103999999999999</c:v>
                </c:pt>
                <c:pt idx="2303">
                  <c:v>98.894000000000005</c:v>
                </c:pt>
                <c:pt idx="2304">
                  <c:v>98.875</c:v>
                </c:pt>
                <c:pt idx="2305">
                  <c:v>98.878</c:v>
                </c:pt>
                <c:pt idx="2306">
                  <c:v>98.882000000000005</c:v>
                </c:pt>
                <c:pt idx="2307">
                  <c:v>98.966000000000008</c:v>
                </c:pt>
                <c:pt idx="2308">
                  <c:v>98.997</c:v>
                </c:pt>
                <c:pt idx="2309">
                  <c:v>98.957000000000008</c:v>
                </c:pt>
                <c:pt idx="2310">
                  <c:v>98.959000000000003</c:v>
                </c:pt>
                <c:pt idx="2311">
                  <c:v>98.969000000000008</c:v>
                </c:pt>
                <c:pt idx="2312">
                  <c:v>98.981999999999999</c:v>
                </c:pt>
                <c:pt idx="2313">
                  <c:v>99</c:v>
                </c:pt>
                <c:pt idx="2314">
                  <c:v>98.986000000000004</c:v>
                </c:pt>
                <c:pt idx="2315">
                  <c:v>98.92</c:v>
                </c:pt>
                <c:pt idx="2316">
                  <c:v>98.930999999999997</c:v>
                </c:pt>
                <c:pt idx="2317">
                  <c:v>98.924000000000007</c:v>
                </c:pt>
                <c:pt idx="2318">
                  <c:v>98.974000000000004</c:v>
                </c:pt>
                <c:pt idx="2319">
                  <c:v>98.966999999999999</c:v>
                </c:pt>
                <c:pt idx="2320">
                  <c:v>98.95</c:v>
                </c:pt>
                <c:pt idx="2321">
                  <c:v>98.929000000000002</c:v>
                </c:pt>
                <c:pt idx="2322">
                  <c:v>98.933000000000007</c:v>
                </c:pt>
                <c:pt idx="2323">
                  <c:v>98.823000000000008</c:v>
                </c:pt>
                <c:pt idx="2324">
                  <c:v>98.914000000000001</c:v>
                </c:pt>
                <c:pt idx="2325">
                  <c:v>98.954000000000008</c:v>
                </c:pt>
                <c:pt idx="2326">
                  <c:v>98.900999999999996</c:v>
                </c:pt>
                <c:pt idx="2327">
                  <c:v>98.975000000000009</c:v>
                </c:pt>
                <c:pt idx="2328">
                  <c:v>99.007999999999996</c:v>
                </c:pt>
                <c:pt idx="2329">
                  <c:v>99.010999999999996</c:v>
                </c:pt>
                <c:pt idx="2330">
                  <c:v>99.057000000000002</c:v>
                </c:pt>
                <c:pt idx="2331">
                  <c:v>98.918999999999997</c:v>
                </c:pt>
                <c:pt idx="2332">
                  <c:v>98.972000000000008</c:v>
                </c:pt>
                <c:pt idx="2333">
                  <c:v>99.046000000000006</c:v>
                </c:pt>
                <c:pt idx="2334">
                  <c:v>99</c:v>
                </c:pt>
                <c:pt idx="2335">
                  <c:v>99.036000000000001</c:v>
                </c:pt>
                <c:pt idx="2336">
                  <c:v>98.978999999999999</c:v>
                </c:pt>
                <c:pt idx="2337">
                  <c:v>98.984999999999999</c:v>
                </c:pt>
                <c:pt idx="2338">
                  <c:v>98.962000000000003</c:v>
                </c:pt>
                <c:pt idx="2339">
                  <c:v>98.942000000000007</c:v>
                </c:pt>
                <c:pt idx="2340">
                  <c:v>98.903999999999996</c:v>
                </c:pt>
                <c:pt idx="2341">
                  <c:v>98.912999999999997</c:v>
                </c:pt>
                <c:pt idx="2342">
                  <c:v>98.841000000000008</c:v>
                </c:pt>
                <c:pt idx="2343">
                  <c:v>98.820999999999998</c:v>
                </c:pt>
                <c:pt idx="2344">
                  <c:v>98.786000000000001</c:v>
                </c:pt>
                <c:pt idx="2345">
                  <c:v>98.757000000000005</c:v>
                </c:pt>
                <c:pt idx="2346">
                  <c:v>98.731999999999999</c:v>
                </c:pt>
                <c:pt idx="2347">
                  <c:v>98.740000000000009</c:v>
                </c:pt>
                <c:pt idx="2348">
                  <c:v>98.778000000000006</c:v>
                </c:pt>
                <c:pt idx="2349">
                  <c:v>98.725999999999999</c:v>
                </c:pt>
                <c:pt idx="2350">
                  <c:v>98.707999999999998</c:v>
                </c:pt>
                <c:pt idx="2351">
                  <c:v>98.722999999999999</c:v>
                </c:pt>
                <c:pt idx="2352">
                  <c:v>98.759</c:v>
                </c:pt>
                <c:pt idx="2353">
                  <c:v>98.784999999999997</c:v>
                </c:pt>
                <c:pt idx="2354">
                  <c:v>98.754000000000005</c:v>
                </c:pt>
                <c:pt idx="2355">
                  <c:v>98.66</c:v>
                </c:pt>
                <c:pt idx="2356">
                  <c:v>98.707000000000008</c:v>
                </c:pt>
                <c:pt idx="2357">
                  <c:v>98.722999999999999</c:v>
                </c:pt>
                <c:pt idx="2358">
                  <c:v>98.698000000000008</c:v>
                </c:pt>
                <c:pt idx="2359">
                  <c:v>98.653999999999996</c:v>
                </c:pt>
                <c:pt idx="2360">
                  <c:v>98.710999999999999</c:v>
                </c:pt>
                <c:pt idx="2361">
                  <c:v>98.695000000000007</c:v>
                </c:pt>
                <c:pt idx="2362">
                  <c:v>98.716999999999999</c:v>
                </c:pt>
                <c:pt idx="2363">
                  <c:v>98.748999999999995</c:v>
                </c:pt>
                <c:pt idx="2364">
                  <c:v>98.713000000000008</c:v>
                </c:pt>
                <c:pt idx="2365">
                  <c:v>98.73</c:v>
                </c:pt>
                <c:pt idx="2366">
                  <c:v>98.742999999999995</c:v>
                </c:pt>
                <c:pt idx="2367">
                  <c:v>98.706000000000003</c:v>
                </c:pt>
                <c:pt idx="2368">
                  <c:v>98.674000000000007</c:v>
                </c:pt>
                <c:pt idx="2369">
                  <c:v>98.692000000000007</c:v>
                </c:pt>
                <c:pt idx="2370">
                  <c:v>98.709000000000003</c:v>
                </c:pt>
                <c:pt idx="2371">
                  <c:v>98.637</c:v>
                </c:pt>
                <c:pt idx="2372">
                  <c:v>98.603999999999999</c:v>
                </c:pt>
                <c:pt idx="2373">
                  <c:v>98.703000000000003</c:v>
                </c:pt>
                <c:pt idx="2374">
                  <c:v>98.77</c:v>
                </c:pt>
                <c:pt idx="2375">
                  <c:v>98.757000000000005</c:v>
                </c:pt>
                <c:pt idx="2376">
                  <c:v>98.718000000000004</c:v>
                </c:pt>
                <c:pt idx="2377">
                  <c:v>98.784000000000006</c:v>
                </c:pt>
                <c:pt idx="2378">
                  <c:v>98.784999999999997</c:v>
                </c:pt>
                <c:pt idx="2379">
                  <c:v>98.753</c:v>
                </c:pt>
                <c:pt idx="2380">
                  <c:v>98.709000000000003</c:v>
                </c:pt>
                <c:pt idx="2381">
                  <c:v>98.680999999999997</c:v>
                </c:pt>
                <c:pt idx="2382">
                  <c:v>98.78</c:v>
                </c:pt>
                <c:pt idx="2383">
                  <c:v>98.795000000000002</c:v>
                </c:pt>
                <c:pt idx="2384">
                  <c:v>98.856000000000009</c:v>
                </c:pt>
                <c:pt idx="2385">
                  <c:v>98.869</c:v>
                </c:pt>
                <c:pt idx="2386">
                  <c:v>98.903999999999996</c:v>
                </c:pt>
                <c:pt idx="2387">
                  <c:v>98.944000000000003</c:v>
                </c:pt>
                <c:pt idx="2388">
                  <c:v>98.953000000000003</c:v>
                </c:pt>
                <c:pt idx="2389">
                  <c:v>98.942999999999998</c:v>
                </c:pt>
                <c:pt idx="2390">
                  <c:v>98.873000000000005</c:v>
                </c:pt>
                <c:pt idx="2391">
                  <c:v>98.954999999999998</c:v>
                </c:pt>
                <c:pt idx="2392">
                  <c:v>98.947000000000003</c:v>
                </c:pt>
                <c:pt idx="2393">
                  <c:v>98.983000000000004</c:v>
                </c:pt>
                <c:pt idx="2394">
                  <c:v>98.997</c:v>
                </c:pt>
                <c:pt idx="2395">
                  <c:v>98.957999999999998</c:v>
                </c:pt>
                <c:pt idx="2396">
                  <c:v>98.956000000000003</c:v>
                </c:pt>
                <c:pt idx="2397">
                  <c:v>98.972000000000008</c:v>
                </c:pt>
                <c:pt idx="2398">
                  <c:v>99.02</c:v>
                </c:pt>
                <c:pt idx="2399">
                  <c:v>99.02</c:v>
                </c:pt>
                <c:pt idx="2400">
                  <c:v>99.043999999999997</c:v>
                </c:pt>
                <c:pt idx="2401">
                  <c:v>99.076000000000008</c:v>
                </c:pt>
                <c:pt idx="2402">
                  <c:v>99.058999999999997</c:v>
                </c:pt>
                <c:pt idx="2403">
                  <c:v>99.097000000000008</c:v>
                </c:pt>
                <c:pt idx="2404">
                  <c:v>99.174999999999997</c:v>
                </c:pt>
                <c:pt idx="2405">
                  <c:v>99.186999999999998</c:v>
                </c:pt>
                <c:pt idx="2406">
                  <c:v>99.094999999999999</c:v>
                </c:pt>
                <c:pt idx="2407">
                  <c:v>99.117000000000004</c:v>
                </c:pt>
                <c:pt idx="2408">
                  <c:v>99.037000000000006</c:v>
                </c:pt>
                <c:pt idx="2409">
                  <c:v>98.929000000000002</c:v>
                </c:pt>
                <c:pt idx="2410">
                  <c:v>98.981000000000009</c:v>
                </c:pt>
                <c:pt idx="2411">
                  <c:v>98.903000000000006</c:v>
                </c:pt>
                <c:pt idx="2412">
                  <c:v>98.915999999999997</c:v>
                </c:pt>
                <c:pt idx="2413">
                  <c:v>98.960000000000008</c:v>
                </c:pt>
                <c:pt idx="2414">
                  <c:v>98.93</c:v>
                </c:pt>
                <c:pt idx="2415">
                  <c:v>98.835999999999999</c:v>
                </c:pt>
                <c:pt idx="2416">
                  <c:v>98.823999999999998</c:v>
                </c:pt>
                <c:pt idx="2417">
                  <c:v>98.825000000000003</c:v>
                </c:pt>
                <c:pt idx="2418">
                  <c:v>98.77</c:v>
                </c:pt>
                <c:pt idx="2419">
                  <c:v>98.737000000000009</c:v>
                </c:pt>
                <c:pt idx="2420">
                  <c:v>98.754000000000005</c:v>
                </c:pt>
                <c:pt idx="2421">
                  <c:v>98.733000000000004</c:v>
                </c:pt>
                <c:pt idx="2422">
                  <c:v>98.722000000000008</c:v>
                </c:pt>
                <c:pt idx="2423">
                  <c:v>98.724000000000004</c:v>
                </c:pt>
                <c:pt idx="2424">
                  <c:v>98.701000000000008</c:v>
                </c:pt>
                <c:pt idx="2425">
                  <c:v>98.682000000000002</c:v>
                </c:pt>
                <c:pt idx="2426">
                  <c:v>98.686999999999998</c:v>
                </c:pt>
                <c:pt idx="2427">
                  <c:v>98.584000000000003</c:v>
                </c:pt>
                <c:pt idx="2428">
                  <c:v>98.637</c:v>
                </c:pt>
                <c:pt idx="2429">
                  <c:v>98.603999999999999</c:v>
                </c:pt>
                <c:pt idx="2430">
                  <c:v>98.611000000000004</c:v>
                </c:pt>
                <c:pt idx="2431">
                  <c:v>98.613</c:v>
                </c:pt>
                <c:pt idx="2432">
                  <c:v>98.613</c:v>
                </c:pt>
                <c:pt idx="2433">
                  <c:v>98.603999999999999</c:v>
                </c:pt>
                <c:pt idx="2434">
                  <c:v>98.585000000000008</c:v>
                </c:pt>
                <c:pt idx="2435">
                  <c:v>98.591000000000008</c:v>
                </c:pt>
                <c:pt idx="2436">
                  <c:v>98.597000000000008</c:v>
                </c:pt>
                <c:pt idx="2437">
                  <c:v>98.626999999999995</c:v>
                </c:pt>
                <c:pt idx="2438">
                  <c:v>98.597000000000008</c:v>
                </c:pt>
                <c:pt idx="2439">
                  <c:v>98.53</c:v>
                </c:pt>
                <c:pt idx="2440">
                  <c:v>98.600999999999999</c:v>
                </c:pt>
                <c:pt idx="2441">
                  <c:v>98.629000000000005</c:v>
                </c:pt>
                <c:pt idx="2442">
                  <c:v>98.591000000000008</c:v>
                </c:pt>
                <c:pt idx="2443">
                  <c:v>98.602000000000004</c:v>
                </c:pt>
                <c:pt idx="2444">
                  <c:v>98.626000000000005</c:v>
                </c:pt>
                <c:pt idx="2445">
                  <c:v>98.724000000000004</c:v>
                </c:pt>
                <c:pt idx="2446">
                  <c:v>98.682000000000002</c:v>
                </c:pt>
                <c:pt idx="2447">
                  <c:v>98.706000000000003</c:v>
                </c:pt>
                <c:pt idx="2448">
                  <c:v>98.656999999999996</c:v>
                </c:pt>
                <c:pt idx="2449">
                  <c:v>98.710000000000008</c:v>
                </c:pt>
                <c:pt idx="2450">
                  <c:v>98.481000000000009</c:v>
                </c:pt>
                <c:pt idx="2451">
                  <c:v>98.302999999999997</c:v>
                </c:pt>
                <c:pt idx="2452">
                  <c:v>98.335000000000008</c:v>
                </c:pt>
                <c:pt idx="2453">
                  <c:v>98.317999999999998</c:v>
                </c:pt>
                <c:pt idx="2454">
                  <c:v>98.290999999999997</c:v>
                </c:pt>
                <c:pt idx="2455">
                  <c:v>98.295000000000002</c:v>
                </c:pt>
                <c:pt idx="2456">
                  <c:v>98.337000000000003</c:v>
                </c:pt>
                <c:pt idx="2457">
                  <c:v>98.314000000000007</c:v>
                </c:pt>
                <c:pt idx="2458">
                  <c:v>98.385999999999996</c:v>
                </c:pt>
                <c:pt idx="2459">
                  <c:v>98.442000000000007</c:v>
                </c:pt>
                <c:pt idx="2460">
                  <c:v>98.460999999999999</c:v>
                </c:pt>
                <c:pt idx="2461">
                  <c:v>98.456000000000003</c:v>
                </c:pt>
                <c:pt idx="2462">
                  <c:v>98.465000000000003</c:v>
                </c:pt>
                <c:pt idx="2463">
                  <c:v>98.524000000000001</c:v>
                </c:pt>
                <c:pt idx="2464">
                  <c:v>98.451999999999998</c:v>
                </c:pt>
                <c:pt idx="2465">
                  <c:v>98.516999999999996</c:v>
                </c:pt>
                <c:pt idx="2466">
                  <c:v>98.516999999999996</c:v>
                </c:pt>
                <c:pt idx="2467">
                  <c:v>98.492000000000004</c:v>
                </c:pt>
                <c:pt idx="2468">
                  <c:v>98.536000000000001</c:v>
                </c:pt>
                <c:pt idx="2469">
                  <c:v>98.573000000000008</c:v>
                </c:pt>
                <c:pt idx="2470">
                  <c:v>98.570000000000007</c:v>
                </c:pt>
                <c:pt idx="2471">
                  <c:v>98.62</c:v>
                </c:pt>
                <c:pt idx="2472">
                  <c:v>98.512</c:v>
                </c:pt>
                <c:pt idx="2473">
                  <c:v>98.56</c:v>
                </c:pt>
                <c:pt idx="2474">
                  <c:v>98.61</c:v>
                </c:pt>
                <c:pt idx="2475">
                  <c:v>98.588999999999999</c:v>
                </c:pt>
                <c:pt idx="2476">
                  <c:v>98.64</c:v>
                </c:pt>
                <c:pt idx="2477">
                  <c:v>98.656000000000006</c:v>
                </c:pt>
                <c:pt idx="2478">
                  <c:v>98.600999999999999</c:v>
                </c:pt>
                <c:pt idx="2479">
                  <c:v>98.643000000000001</c:v>
                </c:pt>
                <c:pt idx="2480">
                  <c:v>98.628</c:v>
                </c:pt>
                <c:pt idx="2481">
                  <c:v>98.656999999999996</c:v>
                </c:pt>
                <c:pt idx="2482">
                  <c:v>98.549000000000007</c:v>
                </c:pt>
                <c:pt idx="2483">
                  <c:v>98.575000000000003</c:v>
                </c:pt>
                <c:pt idx="2484">
                  <c:v>98.548000000000002</c:v>
                </c:pt>
                <c:pt idx="2485">
                  <c:v>98.584000000000003</c:v>
                </c:pt>
                <c:pt idx="2486">
                  <c:v>98.575000000000003</c:v>
                </c:pt>
                <c:pt idx="2487">
                  <c:v>98.623000000000005</c:v>
                </c:pt>
                <c:pt idx="2488">
                  <c:v>98.656000000000006</c:v>
                </c:pt>
                <c:pt idx="2489">
                  <c:v>98.689000000000007</c:v>
                </c:pt>
                <c:pt idx="2490">
                  <c:v>98.646000000000001</c:v>
                </c:pt>
                <c:pt idx="2491">
                  <c:v>98.603999999999999</c:v>
                </c:pt>
                <c:pt idx="2492">
                  <c:v>98.63</c:v>
                </c:pt>
                <c:pt idx="2493">
                  <c:v>98.658000000000001</c:v>
                </c:pt>
                <c:pt idx="2494">
                  <c:v>98.591000000000008</c:v>
                </c:pt>
                <c:pt idx="2495">
                  <c:v>98.647999999999996</c:v>
                </c:pt>
                <c:pt idx="2496">
                  <c:v>98.66</c:v>
                </c:pt>
                <c:pt idx="2497">
                  <c:v>98.608000000000004</c:v>
                </c:pt>
                <c:pt idx="2498">
                  <c:v>98.567000000000007</c:v>
                </c:pt>
                <c:pt idx="2499">
                  <c:v>98.537000000000006</c:v>
                </c:pt>
                <c:pt idx="2500">
                  <c:v>98.531999999999996</c:v>
                </c:pt>
                <c:pt idx="2501">
                  <c:v>98.519000000000005</c:v>
                </c:pt>
                <c:pt idx="2502">
                  <c:v>98.582000000000008</c:v>
                </c:pt>
                <c:pt idx="2503">
                  <c:v>98.481000000000009</c:v>
                </c:pt>
                <c:pt idx="2504">
                  <c:v>98.477000000000004</c:v>
                </c:pt>
                <c:pt idx="2505">
                  <c:v>98.504999999999995</c:v>
                </c:pt>
                <c:pt idx="2506">
                  <c:v>98.527000000000001</c:v>
                </c:pt>
                <c:pt idx="2507">
                  <c:v>98.51</c:v>
                </c:pt>
                <c:pt idx="2508">
                  <c:v>98.426000000000002</c:v>
                </c:pt>
                <c:pt idx="2509">
                  <c:v>98.432000000000002</c:v>
                </c:pt>
                <c:pt idx="2510">
                  <c:v>98.445000000000007</c:v>
                </c:pt>
                <c:pt idx="2511">
                  <c:v>98.376999999999995</c:v>
                </c:pt>
                <c:pt idx="2512">
                  <c:v>98.347000000000008</c:v>
                </c:pt>
                <c:pt idx="2513">
                  <c:v>98.292000000000002</c:v>
                </c:pt>
                <c:pt idx="2514">
                  <c:v>98.238</c:v>
                </c:pt>
                <c:pt idx="2515">
                  <c:v>98.245999999999995</c:v>
                </c:pt>
                <c:pt idx="2516">
                  <c:v>98.26</c:v>
                </c:pt>
                <c:pt idx="2517">
                  <c:v>98.185000000000002</c:v>
                </c:pt>
                <c:pt idx="2518">
                  <c:v>98.218000000000004</c:v>
                </c:pt>
                <c:pt idx="2519">
                  <c:v>98.28</c:v>
                </c:pt>
                <c:pt idx="2520">
                  <c:v>98.269000000000005</c:v>
                </c:pt>
                <c:pt idx="2521">
                  <c:v>98.186000000000007</c:v>
                </c:pt>
                <c:pt idx="2522">
                  <c:v>98.164000000000001</c:v>
                </c:pt>
                <c:pt idx="2523">
                  <c:v>98.185000000000002</c:v>
                </c:pt>
                <c:pt idx="2524">
                  <c:v>98.228000000000009</c:v>
                </c:pt>
                <c:pt idx="2525">
                  <c:v>98.254999999999995</c:v>
                </c:pt>
                <c:pt idx="2526">
                  <c:v>98.275999999999996</c:v>
                </c:pt>
                <c:pt idx="2527">
                  <c:v>98.25</c:v>
                </c:pt>
                <c:pt idx="2528">
                  <c:v>98.27</c:v>
                </c:pt>
                <c:pt idx="2529">
                  <c:v>98.277000000000001</c:v>
                </c:pt>
                <c:pt idx="2530">
                  <c:v>98.231999999999999</c:v>
                </c:pt>
                <c:pt idx="2531">
                  <c:v>98.216999999999999</c:v>
                </c:pt>
                <c:pt idx="2532">
                  <c:v>98.135000000000005</c:v>
                </c:pt>
                <c:pt idx="2533">
                  <c:v>98.192999999999998</c:v>
                </c:pt>
                <c:pt idx="2534">
                  <c:v>98.254999999999995</c:v>
                </c:pt>
                <c:pt idx="2535">
                  <c:v>98.272999999999996</c:v>
                </c:pt>
                <c:pt idx="2536">
                  <c:v>98.254999999999995</c:v>
                </c:pt>
                <c:pt idx="2537">
                  <c:v>98.27</c:v>
                </c:pt>
                <c:pt idx="2538">
                  <c:v>98.236000000000004</c:v>
                </c:pt>
                <c:pt idx="2539">
                  <c:v>98.284999999999997</c:v>
                </c:pt>
                <c:pt idx="2540">
                  <c:v>98.382999999999996</c:v>
                </c:pt>
                <c:pt idx="2541">
                  <c:v>98.381</c:v>
                </c:pt>
                <c:pt idx="2542">
                  <c:v>98.402000000000001</c:v>
                </c:pt>
                <c:pt idx="2543">
                  <c:v>98.412000000000006</c:v>
                </c:pt>
                <c:pt idx="2544">
                  <c:v>98.424000000000007</c:v>
                </c:pt>
                <c:pt idx="2545">
                  <c:v>98.460999999999999</c:v>
                </c:pt>
                <c:pt idx="2546">
                  <c:v>98.465000000000003</c:v>
                </c:pt>
                <c:pt idx="2547">
                  <c:v>98.448000000000008</c:v>
                </c:pt>
                <c:pt idx="2548">
                  <c:v>98.438000000000002</c:v>
                </c:pt>
                <c:pt idx="2549">
                  <c:v>98.475999999999999</c:v>
                </c:pt>
                <c:pt idx="2550">
                  <c:v>98.495999999999995</c:v>
                </c:pt>
                <c:pt idx="2551">
                  <c:v>98.516000000000005</c:v>
                </c:pt>
                <c:pt idx="2552">
                  <c:v>98.506</c:v>
                </c:pt>
                <c:pt idx="2553">
                  <c:v>98.507000000000005</c:v>
                </c:pt>
                <c:pt idx="2554">
                  <c:v>98.542000000000002</c:v>
                </c:pt>
                <c:pt idx="2555">
                  <c:v>98.448000000000008</c:v>
                </c:pt>
                <c:pt idx="2556">
                  <c:v>98.481999999999999</c:v>
                </c:pt>
                <c:pt idx="2557">
                  <c:v>98.430999999999997</c:v>
                </c:pt>
                <c:pt idx="2558">
                  <c:v>98.481999999999999</c:v>
                </c:pt>
                <c:pt idx="2559">
                  <c:v>98.474000000000004</c:v>
                </c:pt>
                <c:pt idx="2560">
                  <c:v>98.52</c:v>
                </c:pt>
                <c:pt idx="2561">
                  <c:v>98.498000000000005</c:v>
                </c:pt>
                <c:pt idx="2562">
                  <c:v>98.525000000000006</c:v>
                </c:pt>
                <c:pt idx="2563">
                  <c:v>98.551000000000002</c:v>
                </c:pt>
                <c:pt idx="2564">
                  <c:v>98.576000000000008</c:v>
                </c:pt>
                <c:pt idx="2565">
                  <c:v>98.581000000000003</c:v>
                </c:pt>
                <c:pt idx="2566">
                  <c:v>98.135999999999996</c:v>
                </c:pt>
                <c:pt idx="2567">
                  <c:v>98.197000000000003</c:v>
                </c:pt>
                <c:pt idx="2568">
                  <c:v>98.2</c:v>
                </c:pt>
                <c:pt idx="2569">
                  <c:v>98.238</c:v>
                </c:pt>
                <c:pt idx="2570">
                  <c:v>98.213000000000008</c:v>
                </c:pt>
                <c:pt idx="2571">
                  <c:v>98.28</c:v>
                </c:pt>
                <c:pt idx="2572">
                  <c:v>98.26</c:v>
                </c:pt>
                <c:pt idx="2573">
                  <c:v>98.251000000000005</c:v>
                </c:pt>
                <c:pt idx="2574">
                  <c:v>98.240000000000009</c:v>
                </c:pt>
                <c:pt idx="2575">
                  <c:v>98.237000000000009</c:v>
                </c:pt>
                <c:pt idx="2576">
                  <c:v>98.16</c:v>
                </c:pt>
                <c:pt idx="2577">
                  <c:v>98.281000000000006</c:v>
                </c:pt>
                <c:pt idx="2578">
                  <c:v>98.343000000000004</c:v>
                </c:pt>
                <c:pt idx="2579">
                  <c:v>98.314999999999998</c:v>
                </c:pt>
                <c:pt idx="2580">
                  <c:v>98.284999999999997</c:v>
                </c:pt>
                <c:pt idx="2581">
                  <c:v>98.28</c:v>
                </c:pt>
                <c:pt idx="2582">
                  <c:v>98.289000000000001</c:v>
                </c:pt>
                <c:pt idx="2583">
                  <c:v>98.266000000000005</c:v>
                </c:pt>
                <c:pt idx="2584">
                  <c:v>98.22</c:v>
                </c:pt>
                <c:pt idx="2585">
                  <c:v>98.19</c:v>
                </c:pt>
                <c:pt idx="2586">
                  <c:v>98.284999999999997</c:v>
                </c:pt>
                <c:pt idx="2587">
                  <c:v>98.278999999999996</c:v>
                </c:pt>
                <c:pt idx="2588">
                  <c:v>98.296999999999997</c:v>
                </c:pt>
                <c:pt idx="2589">
                  <c:v>98.317999999999998</c:v>
                </c:pt>
                <c:pt idx="2590">
                  <c:v>98.317999999999998</c:v>
                </c:pt>
                <c:pt idx="2591">
                  <c:v>98.341999999999999</c:v>
                </c:pt>
                <c:pt idx="2592">
                  <c:v>98.320999999999998</c:v>
                </c:pt>
                <c:pt idx="2593">
                  <c:v>98.367000000000004</c:v>
                </c:pt>
                <c:pt idx="2594">
                  <c:v>98.361000000000004</c:v>
                </c:pt>
                <c:pt idx="2595">
                  <c:v>98.365000000000009</c:v>
                </c:pt>
                <c:pt idx="2596">
                  <c:v>98.355000000000004</c:v>
                </c:pt>
                <c:pt idx="2597">
                  <c:v>98.391999999999996</c:v>
                </c:pt>
                <c:pt idx="2598">
                  <c:v>98.363</c:v>
                </c:pt>
                <c:pt idx="2599">
                  <c:v>98.311000000000007</c:v>
                </c:pt>
                <c:pt idx="2600">
                  <c:v>98.317000000000007</c:v>
                </c:pt>
                <c:pt idx="2601">
                  <c:v>98.352000000000004</c:v>
                </c:pt>
                <c:pt idx="2602">
                  <c:v>98.304000000000002</c:v>
                </c:pt>
                <c:pt idx="2603">
                  <c:v>98.334000000000003</c:v>
                </c:pt>
                <c:pt idx="2604">
                  <c:v>98.242000000000004</c:v>
                </c:pt>
                <c:pt idx="2605">
                  <c:v>98.248999999999995</c:v>
                </c:pt>
                <c:pt idx="2606">
                  <c:v>98.156999999999996</c:v>
                </c:pt>
                <c:pt idx="2607">
                  <c:v>98.168000000000006</c:v>
                </c:pt>
                <c:pt idx="2608">
                  <c:v>98.197000000000003</c:v>
                </c:pt>
                <c:pt idx="2609">
                  <c:v>98.259</c:v>
                </c:pt>
                <c:pt idx="2610">
                  <c:v>98.207000000000008</c:v>
                </c:pt>
                <c:pt idx="2611">
                  <c:v>98.203000000000003</c:v>
                </c:pt>
                <c:pt idx="2612">
                  <c:v>98.240000000000009</c:v>
                </c:pt>
                <c:pt idx="2613">
                  <c:v>98.2</c:v>
                </c:pt>
                <c:pt idx="2614">
                  <c:v>98.260999999999996</c:v>
                </c:pt>
                <c:pt idx="2615">
                  <c:v>98.245000000000005</c:v>
                </c:pt>
                <c:pt idx="2616">
                  <c:v>98.289000000000001</c:v>
                </c:pt>
                <c:pt idx="2617">
                  <c:v>98.248000000000005</c:v>
                </c:pt>
                <c:pt idx="2618">
                  <c:v>98.225000000000009</c:v>
                </c:pt>
                <c:pt idx="2619">
                  <c:v>98.168999999999997</c:v>
                </c:pt>
                <c:pt idx="2620">
                  <c:v>98.265000000000001</c:v>
                </c:pt>
                <c:pt idx="2621">
                  <c:v>98.364000000000004</c:v>
                </c:pt>
                <c:pt idx="2622">
                  <c:v>98.379000000000005</c:v>
                </c:pt>
                <c:pt idx="2623">
                  <c:v>98.344999999999999</c:v>
                </c:pt>
                <c:pt idx="2624">
                  <c:v>98.427000000000007</c:v>
                </c:pt>
                <c:pt idx="2625">
                  <c:v>98.415999999999997</c:v>
                </c:pt>
                <c:pt idx="2626">
                  <c:v>98.387</c:v>
                </c:pt>
                <c:pt idx="2627">
                  <c:v>98.444000000000003</c:v>
                </c:pt>
                <c:pt idx="2628">
                  <c:v>98.456000000000003</c:v>
                </c:pt>
                <c:pt idx="2629">
                  <c:v>98.363</c:v>
                </c:pt>
                <c:pt idx="2630">
                  <c:v>98.397999999999996</c:v>
                </c:pt>
                <c:pt idx="2631">
                  <c:v>98.403000000000006</c:v>
                </c:pt>
                <c:pt idx="2632">
                  <c:v>98.376000000000005</c:v>
                </c:pt>
                <c:pt idx="2633">
                  <c:v>98.317999999999998</c:v>
                </c:pt>
                <c:pt idx="2634">
                  <c:v>98.334000000000003</c:v>
                </c:pt>
                <c:pt idx="2635">
                  <c:v>98.378</c:v>
                </c:pt>
                <c:pt idx="2636">
                  <c:v>98.382999999999996</c:v>
                </c:pt>
                <c:pt idx="2637">
                  <c:v>98.219000000000008</c:v>
                </c:pt>
                <c:pt idx="2638">
                  <c:v>98.269000000000005</c:v>
                </c:pt>
                <c:pt idx="2639">
                  <c:v>98.316000000000003</c:v>
                </c:pt>
                <c:pt idx="2640">
                  <c:v>98.298000000000002</c:v>
                </c:pt>
                <c:pt idx="2641">
                  <c:v>98.28</c:v>
                </c:pt>
                <c:pt idx="2642">
                  <c:v>98.248999999999995</c:v>
                </c:pt>
                <c:pt idx="2643">
                  <c:v>98.183000000000007</c:v>
                </c:pt>
                <c:pt idx="2644">
                  <c:v>98.242999999999995</c:v>
                </c:pt>
                <c:pt idx="2645">
                  <c:v>98.284999999999997</c:v>
                </c:pt>
                <c:pt idx="2646">
                  <c:v>98.198000000000008</c:v>
                </c:pt>
                <c:pt idx="2647">
                  <c:v>98.195999999999998</c:v>
                </c:pt>
                <c:pt idx="2648">
                  <c:v>98.194000000000003</c:v>
                </c:pt>
                <c:pt idx="2649">
                  <c:v>98.034999999999997</c:v>
                </c:pt>
                <c:pt idx="2650">
                  <c:v>98.082999999999998</c:v>
                </c:pt>
                <c:pt idx="2651">
                  <c:v>98.022999999999996</c:v>
                </c:pt>
                <c:pt idx="2652">
                  <c:v>97.963000000000008</c:v>
                </c:pt>
                <c:pt idx="2653">
                  <c:v>98.02</c:v>
                </c:pt>
                <c:pt idx="2654">
                  <c:v>97.897000000000006</c:v>
                </c:pt>
                <c:pt idx="2655">
                  <c:v>97.893000000000001</c:v>
                </c:pt>
                <c:pt idx="2656">
                  <c:v>97.906999999999996</c:v>
                </c:pt>
                <c:pt idx="2657">
                  <c:v>97.884</c:v>
                </c:pt>
                <c:pt idx="2658">
                  <c:v>97.778000000000006</c:v>
                </c:pt>
                <c:pt idx="2659">
                  <c:v>97.715000000000003</c:v>
                </c:pt>
                <c:pt idx="2660">
                  <c:v>97.671000000000006</c:v>
                </c:pt>
                <c:pt idx="2661">
                  <c:v>98.117000000000004</c:v>
                </c:pt>
                <c:pt idx="2662">
                  <c:v>98.134</c:v>
                </c:pt>
                <c:pt idx="2663">
                  <c:v>98.192000000000007</c:v>
                </c:pt>
                <c:pt idx="2664">
                  <c:v>98.179000000000002</c:v>
                </c:pt>
                <c:pt idx="2665">
                  <c:v>98.186999999999998</c:v>
                </c:pt>
                <c:pt idx="2666">
                  <c:v>98.134</c:v>
                </c:pt>
                <c:pt idx="2667">
                  <c:v>98.100999999999999</c:v>
                </c:pt>
                <c:pt idx="2668">
                  <c:v>98.11</c:v>
                </c:pt>
                <c:pt idx="2669">
                  <c:v>98.197000000000003</c:v>
                </c:pt>
                <c:pt idx="2670">
                  <c:v>98.094999999999999</c:v>
                </c:pt>
                <c:pt idx="2671">
                  <c:v>98.112000000000009</c:v>
                </c:pt>
                <c:pt idx="2672">
                  <c:v>98.048000000000002</c:v>
                </c:pt>
                <c:pt idx="2673">
                  <c:v>98.076000000000008</c:v>
                </c:pt>
                <c:pt idx="2674">
                  <c:v>98.122</c:v>
                </c:pt>
                <c:pt idx="2675">
                  <c:v>98.06</c:v>
                </c:pt>
                <c:pt idx="2676">
                  <c:v>98.132999999999996</c:v>
                </c:pt>
                <c:pt idx="2677">
                  <c:v>98.150999999999996</c:v>
                </c:pt>
                <c:pt idx="2678">
                  <c:v>98.093000000000004</c:v>
                </c:pt>
                <c:pt idx="2679">
                  <c:v>98.108000000000004</c:v>
                </c:pt>
                <c:pt idx="2680">
                  <c:v>98.149000000000001</c:v>
                </c:pt>
                <c:pt idx="2681">
                  <c:v>98.210999999999999</c:v>
                </c:pt>
                <c:pt idx="2682">
                  <c:v>98.153999999999996</c:v>
                </c:pt>
                <c:pt idx="2683">
                  <c:v>98.108000000000004</c:v>
                </c:pt>
                <c:pt idx="2684">
                  <c:v>98.082999999999998</c:v>
                </c:pt>
                <c:pt idx="2685">
                  <c:v>98.061000000000007</c:v>
                </c:pt>
                <c:pt idx="2686">
                  <c:v>98.046999999999997</c:v>
                </c:pt>
                <c:pt idx="2687">
                  <c:v>98.066000000000003</c:v>
                </c:pt>
                <c:pt idx="2688">
                  <c:v>98.073000000000008</c:v>
                </c:pt>
                <c:pt idx="2689">
                  <c:v>98.082999999999998</c:v>
                </c:pt>
                <c:pt idx="2690">
                  <c:v>98.135999999999996</c:v>
                </c:pt>
                <c:pt idx="2691">
                  <c:v>98.197000000000003</c:v>
                </c:pt>
                <c:pt idx="2692">
                  <c:v>98.168999999999997</c:v>
                </c:pt>
                <c:pt idx="2693">
                  <c:v>98.173000000000002</c:v>
                </c:pt>
                <c:pt idx="2694">
                  <c:v>98.186999999999998</c:v>
                </c:pt>
                <c:pt idx="2695">
                  <c:v>98.17</c:v>
                </c:pt>
                <c:pt idx="2696">
                  <c:v>98.192000000000007</c:v>
                </c:pt>
                <c:pt idx="2697">
                  <c:v>98.147000000000006</c:v>
                </c:pt>
                <c:pt idx="2698">
                  <c:v>98.174000000000007</c:v>
                </c:pt>
                <c:pt idx="2699">
                  <c:v>98.183999999999997</c:v>
                </c:pt>
                <c:pt idx="2700">
                  <c:v>98.233000000000004</c:v>
                </c:pt>
                <c:pt idx="2701">
                  <c:v>98.207000000000008</c:v>
                </c:pt>
                <c:pt idx="2702">
                  <c:v>98.254000000000005</c:v>
                </c:pt>
                <c:pt idx="2703">
                  <c:v>98.311000000000007</c:v>
                </c:pt>
                <c:pt idx="2704">
                  <c:v>98.207000000000008</c:v>
                </c:pt>
                <c:pt idx="2705">
                  <c:v>98.251000000000005</c:v>
                </c:pt>
                <c:pt idx="2706">
                  <c:v>98.289000000000001</c:v>
                </c:pt>
                <c:pt idx="2707">
                  <c:v>98.296000000000006</c:v>
                </c:pt>
                <c:pt idx="2708">
                  <c:v>98.384</c:v>
                </c:pt>
                <c:pt idx="2709">
                  <c:v>98.283000000000001</c:v>
                </c:pt>
                <c:pt idx="2710">
                  <c:v>98.331000000000003</c:v>
                </c:pt>
                <c:pt idx="2711">
                  <c:v>98.412000000000006</c:v>
                </c:pt>
                <c:pt idx="2712">
                  <c:v>98.399000000000001</c:v>
                </c:pt>
                <c:pt idx="2713">
                  <c:v>98.466999999999999</c:v>
                </c:pt>
                <c:pt idx="2714">
                  <c:v>98.427999999999997</c:v>
                </c:pt>
                <c:pt idx="2715">
                  <c:v>98.525000000000006</c:v>
                </c:pt>
                <c:pt idx="2716">
                  <c:v>98.546999999999997</c:v>
                </c:pt>
                <c:pt idx="2717">
                  <c:v>98.444000000000003</c:v>
                </c:pt>
                <c:pt idx="2718">
                  <c:v>98.555999999999997</c:v>
                </c:pt>
                <c:pt idx="2719">
                  <c:v>98.47</c:v>
                </c:pt>
                <c:pt idx="2720">
                  <c:v>98.497</c:v>
                </c:pt>
                <c:pt idx="2721">
                  <c:v>98.521000000000001</c:v>
                </c:pt>
                <c:pt idx="2722">
                  <c:v>98.51</c:v>
                </c:pt>
                <c:pt idx="2723">
                  <c:v>98.509</c:v>
                </c:pt>
                <c:pt idx="2724">
                  <c:v>98.483000000000004</c:v>
                </c:pt>
                <c:pt idx="2725">
                  <c:v>98.5</c:v>
                </c:pt>
                <c:pt idx="2726">
                  <c:v>98.454999999999998</c:v>
                </c:pt>
                <c:pt idx="2727">
                  <c:v>98.506</c:v>
                </c:pt>
                <c:pt idx="2728">
                  <c:v>98.474000000000004</c:v>
                </c:pt>
                <c:pt idx="2729">
                  <c:v>98.495999999999995</c:v>
                </c:pt>
                <c:pt idx="2730">
                  <c:v>98.516999999999996</c:v>
                </c:pt>
                <c:pt idx="2731">
                  <c:v>98.460000000000008</c:v>
                </c:pt>
                <c:pt idx="2732">
                  <c:v>98.487000000000009</c:v>
                </c:pt>
                <c:pt idx="2733">
                  <c:v>98.525000000000006</c:v>
                </c:pt>
                <c:pt idx="2734">
                  <c:v>98.462000000000003</c:v>
                </c:pt>
                <c:pt idx="2735">
                  <c:v>98.494</c:v>
                </c:pt>
                <c:pt idx="2736">
                  <c:v>98.373000000000005</c:v>
                </c:pt>
                <c:pt idx="2737">
                  <c:v>98.47</c:v>
                </c:pt>
                <c:pt idx="2738">
                  <c:v>98.408000000000001</c:v>
                </c:pt>
                <c:pt idx="2739">
                  <c:v>98.36</c:v>
                </c:pt>
                <c:pt idx="2740">
                  <c:v>98.472999999999999</c:v>
                </c:pt>
                <c:pt idx="2741">
                  <c:v>98.451999999999998</c:v>
                </c:pt>
                <c:pt idx="2742">
                  <c:v>98.475000000000009</c:v>
                </c:pt>
                <c:pt idx="2743">
                  <c:v>98.441000000000003</c:v>
                </c:pt>
                <c:pt idx="2744">
                  <c:v>98.488</c:v>
                </c:pt>
                <c:pt idx="2745">
                  <c:v>98.427999999999997</c:v>
                </c:pt>
                <c:pt idx="2746">
                  <c:v>98.393000000000001</c:v>
                </c:pt>
                <c:pt idx="2747">
                  <c:v>98.453000000000003</c:v>
                </c:pt>
                <c:pt idx="2748">
                  <c:v>98.48</c:v>
                </c:pt>
                <c:pt idx="2749">
                  <c:v>98.528000000000006</c:v>
                </c:pt>
                <c:pt idx="2750">
                  <c:v>98.475999999999999</c:v>
                </c:pt>
                <c:pt idx="2751">
                  <c:v>98.445000000000007</c:v>
                </c:pt>
                <c:pt idx="2752">
                  <c:v>98.406999999999996</c:v>
                </c:pt>
                <c:pt idx="2753">
                  <c:v>98.465000000000003</c:v>
                </c:pt>
                <c:pt idx="2754">
                  <c:v>98.366</c:v>
                </c:pt>
                <c:pt idx="2755">
                  <c:v>98.644000000000005</c:v>
                </c:pt>
                <c:pt idx="2756">
                  <c:v>98.858000000000004</c:v>
                </c:pt>
                <c:pt idx="2757">
                  <c:v>98.894000000000005</c:v>
                </c:pt>
                <c:pt idx="2758">
                  <c:v>98.87</c:v>
                </c:pt>
                <c:pt idx="2759">
                  <c:v>98.81</c:v>
                </c:pt>
                <c:pt idx="2760">
                  <c:v>98.876999999999995</c:v>
                </c:pt>
                <c:pt idx="2761">
                  <c:v>98.787999999999997</c:v>
                </c:pt>
                <c:pt idx="2762">
                  <c:v>98.769000000000005</c:v>
                </c:pt>
                <c:pt idx="2763">
                  <c:v>98.793000000000006</c:v>
                </c:pt>
                <c:pt idx="2764">
                  <c:v>98.760999999999996</c:v>
                </c:pt>
                <c:pt idx="2765">
                  <c:v>98.704999999999998</c:v>
                </c:pt>
                <c:pt idx="2766">
                  <c:v>98.766999999999996</c:v>
                </c:pt>
                <c:pt idx="2767">
                  <c:v>98.850999999999999</c:v>
                </c:pt>
                <c:pt idx="2768">
                  <c:v>98.745000000000005</c:v>
                </c:pt>
                <c:pt idx="2769">
                  <c:v>98.754999999999995</c:v>
                </c:pt>
                <c:pt idx="2770">
                  <c:v>98.805999999999997</c:v>
                </c:pt>
                <c:pt idx="2771">
                  <c:v>98.763000000000005</c:v>
                </c:pt>
                <c:pt idx="2772">
                  <c:v>98.725999999999999</c:v>
                </c:pt>
                <c:pt idx="2773">
                  <c:v>98.638000000000005</c:v>
                </c:pt>
                <c:pt idx="2774">
                  <c:v>98.697000000000003</c:v>
                </c:pt>
                <c:pt idx="2775">
                  <c:v>98.777000000000001</c:v>
                </c:pt>
                <c:pt idx="2776">
                  <c:v>98.709000000000003</c:v>
                </c:pt>
                <c:pt idx="2777">
                  <c:v>98.68</c:v>
                </c:pt>
                <c:pt idx="2778">
                  <c:v>98.733000000000004</c:v>
                </c:pt>
                <c:pt idx="2779">
                  <c:v>98.804000000000002</c:v>
                </c:pt>
                <c:pt idx="2780">
                  <c:v>98.766000000000005</c:v>
                </c:pt>
                <c:pt idx="2781">
                  <c:v>98.713999999999999</c:v>
                </c:pt>
                <c:pt idx="2782">
                  <c:v>98.710000000000008</c:v>
                </c:pt>
                <c:pt idx="2783">
                  <c:v>98.704999999999998</c:v>
                </c:pt>
                <c:pt idx="2784">
                  <c:v>98.713000000000008</c:v>
                </c:pt>
                <c:pt idx="2785">
                  <c:v>98.731999999999999</c:v>
                </c:pt>
                <c:pt idx="2786">
                  <c:v>98.728000000000009</c:v>
                </c:pt>
                <c:pt idx="2787">
                  <c:v>98.704000000000008</c:v>
                </c:pt>
                <c:pt idx="2788">
                  <c:v>98.623000000000005</c:v>
                </c:pt>
                <c:pt idx="2789">
                  <c:v>98.635999999999996</c:v>
                </c:pt>
                <c:pt idx="2790">
                  <c:v>98.582999999999998</c:v>
                </c:pt>
                <c:pt idx="2791">
                  <c:v>98.64</c:v>
                </c:pt>
                <c:pt idx="2792">
                  <c:v>98.656999999999996</c:v>
                </c:pt>
                <c:pt idx="2793">
                  <c:v>98.567999999999998</c:v>
                </c:pt>
                <c:pt idx="2794">
                  <c:v>98.52</c:v>
                </c:pt>
                <c:pt idx="2795">
                  <c:v>98.463999999999999</c:v>
                </c:pt>
                <c:pt idx="2796">
                  <c:v>98.552000000000007</c:v>
                </c:pt>
                <c:pt idx="2797">
                  <c:v>98.569000000000003</c:v>
                </c:pt>
                <c:pt idx="2798">
                  <c:v>98.63</c:v>
                </c:pt>
                <c:pt idx="2799">
                  <c:v>98.635999999999996</c:v>
                </c:pt>
                <c:pt idx="2800">
                  <c:v>98.613</c:v>
                </c:pt>
                <c:pt idx="2801">
                  <c:v>98.616</c:v>
                </c:pt>
                <c:pt idx="2802">
                  <c:v>98.587000000000003</c:v>
                </c:pt>
                <c:pt idx="2803">
                  <c:v>98.531999999999996</c:v>
                </c:pt>
                <c:pt idx="2804">
                  <c:v>98.537999999999997</c:v>
                </c:pt>
                <c:pt idx="2805">
                  <c:v>98.491</c:v>
                </c:pt>
                <c:pt idx="2806">
                  <c:v>98.536000000000001</c:v>
                </c:pt>
                <c:pt idx="2807">
                  <c:v>98.498000000000005</c:v>
                </c:pt>
                <c:pt idx="2808">
                  <c:v>98.534000000000006</c:v>
                </c:pt>
                <c:pt idx="2809">
                  <c:v>98.578000000000003</c:v>
                </c:pt>
                <c:pt idx="2810">
                  <c:v>98.498999999999995</c:v>
                </c:pt>
                <c:pt idx="2811">
                  <c:v>98.497</c:v>
                </c:pt>
                <c:pt idx="2812">
                  <c:v>98.501000000000005</c:v>
                </c:pt>
                <c:pt idx="2813">
                  <c:v>98.528999999999996</c:v>
                </c:pt>
                <c:pt idx="2814">
                  <c:v>98.51</c:v>
                </c:pt>
                <c:pt idx="2815">
                  <c:v>98.569000000000003</c:v>
                </c:pt>
                <c:pt idx="2816">
                  <c:v>98.519000000000005</c:v>
                </c:pt>
                <c:pt idx="2817">
                  <c:v>98.515000000000001</c:v>
                </c:pt>
                <c:pt idx="2818">
                  <c:v>98.658000000000001</c:v>
                </c:pt>
                <c:pt idx="2819">
                  <c:v>98.647000000000006</c:v>
                </c:pt>
                <c:pt idx="2820">
                  <c:v>98.650999999999996</c:v>
                </c:pt>
                <c:pt idx="2821">
                  <c:v>98.652000000000001</c:v>
                </c:pt>
                <c:pt idx="2822">
                  <c:v>98.638999999999996</c:v>
                </c:pt>
                <c:pt idx="2823">
                  <c:v>98.698999999999998</c:v>
                </c:pt>
                <c:pt idx="2824">
                  <c:v>98.768000000000001</c:v>
                </c:pt>
                <c:pt idx="2825">
                  <c:v>98.695999999999998</c:v>
                </c:pt>
                <c:pt idx="2826">
                  <c:v>98.67</c:v>
                </c:pt>
                <c:pt idx="2827">
                  <c:v>98.694000000000003</c:v>
                </c:pt>
                <c:pt idx="2828">
                  <c:v>98.614000000000004</c:v>
                </c:pt>
                <c:pt idx="2829">
                  <c:v>98.656000000000006</c:v>
                </c:pt>
                <c:pt idx="2830">
                  <c:v>98.668999999999997</c:v>
                </c:pt>
                <c:pt idx="2831">
                  <c:v>98.7</c:v>
                </c:pt>
                <c:pt idx="2832">
                  <c:v>98.59</c:v>
                </c:pt>
                <c:pt idx="2833">
                  <c:v>98.61</c:v>
                </c:pt>
                <c:pt idx="2834">
                  <c:v>98.622</c:v>
                </c:pt>
                <c:pt idx="2835">
                  <c:v>98.68</c:v>
                </c:pt>
                <c:pt idx="2836">
                  <c:v>98.718000000000004</c:v>
                </c:pt>
                <c:pt idx="2837">
                  <c:v>98.698999999999998</c:v>
                </c:pt>
                <c:pt idx="2838">
                  <c:v>98.739000000000004</c:v>
                </c:pt>
                <c:pt idx="2839">
                  <c:v>98.722000000000008</c:v>
                </c:pt>
                <c:pt idx="2840">
                  <c:v>98.719000000000008</c:v>
                </c:pt>
                <c:pt idx="2841">
                  <c:v>98.658000000000001</c:v>
                </c:pt>
                <c:pt idx="2842">
                  <c:v>98.623000000000005</c:v>
                </c:pt>
                <c:pt idx="2843">
                  <c:v>98.707999999999998</c:v>
                </c:pt>
                <c:pt idx="2844">
                  <c:v>98.712000000000003</c:v>
                </c:pt>
                <c:pt idx="2845">
                  <c:v>98.75</c:v>
                </c:pt>
                <c:pt idx="2846">
                  <c:v>98.778999999999996</c:v>
                </c:pt>
                <c:pt idx="2847">
                  <c:v>98.79</c:v>
                </c:pt>
                <c:pt idx="2848">
                  <c:v>98.814999999999998</c:v>
                </c:pt>
                <c:pt idx="2849">
                  <c:v>98.856999999999999</c:v>
                </c:pt>
                <c:pt idx="2850">
                  <c:v>98.837000000000003</c:v>
                </c:pt>
                <c:pt idx="2851">
                  <c:v>98.863</c:v>
                </c:pt>
                <c:pt idx="2852">
                  <c:v>98.78</c:v>
                </c:pt>
                <c:pt idx="2853">
                  <c:v>98.778999999999996</c:v>
                </c:pt>
                <c:pt idx="2854">
                  <c:v>98.754999999999995</c:v>
                </c:pt>
                <c:pt idx="2855">
                  <c:v>98.781999999999996</c:v>
                </c:pt>
                <c:pt idx="2856">
                  <c:v>98.781999999999996</c:v>
                </c:pt>
                <c:pt idx="2857">
                  <c:v>98.814000000000007</c:v>
                </c:pt>
                <c:pt idx="2858">
                  <c:v>98.799000000000007</c:v>
                </c:pt>
                <c:pt idx="2859">
                  <c:v>98.763999999999996</c:v>
                </c:pt>
                <c:pt idx="2860">
                  <c:v>98.775000000000006</c:v>
                </c:pt>
                <c:pt idx="2861">
                  <c:v>98.769000000000005</c:v>
                </c:pt>
                <c:pt idx="2862">
                  <c:v>98.644999999999996</c:v>
                </c:pt>
                <c:pt idx="2863">
                  <c:v>98.661000000000001</c:v>
                </c:pt>
                <c:pt idx="2864">
                  <c:v>98.632999999999996</c:v>
                </c:pt>
                <c:pt idx="2865">
                  <c:v>98.606999999999999</c:v>
                </c:pt>
                <c:pt idx="2866">
                  <c:v>98.608000000000004</c:v>
                </c:pt>
                <c:pt idx="2867">
                  <c:v>98.58</c:v>
                </c:pt>
                <c:pt idx="2868">
                  <c:v>98.576000000000008</c:v>
                </c:pt>
                <c:pt idx="2869">
                  <c:v>98.548000000000002</c:v>
                </c:pt>
                <c:pt idx="2870">
                  <c:v>98.537999999999997</c:v>
                </c:pt>
                <c:pt idx="2871">
                  <c:v>98.55</c:v>
                </c:pt>
                <c:pt idx="2872">
                  <c:v>98.02</c:v>
                </c:pt>
                <c:pt idx="2873">
                  <c:v>98.097000000000008</c:v>
                </c:pt>
                <c:pt idx="2874">
                  <c:v>98.115000000000009</c:v>
                </c:pt>
                <c:pt idx="2875">
                  <c:v>98.135999999999996</c:v>
                </c:pt>
                <c:pt idx="2876">
                  <c:v>98.016999999999996</c:v>
                </c:pt>
                <c:pt idx="2877">
                  <c:v>98.010999999999996</c:v>
                </c:pt>
                <c:pt idx="2878">
                  <c:v>97.978000000000009</c:v>
                </c:pt>
                <c:pt idx="2879">
                  <c:v>97.945000000000007</c:v>
                </c:pt>
                <c:pt idx="2880">
                  <c:v>97.885000000000005</c:v>
                </c:pt>
                <c:pt idx="2881">
                  <c:v>97.81</c:v>
                </c:pt>
                <c:pt idx="2882">
                  <c:v>97.751000000000005</c:v>
                </c:pt>
                <c:pt idx="2883">
                  <c:v>97.698999999999998</c:v>
                </c:pt>
                <c:pt idx="2884">
                  <c:v>97.635000000000005</c:v>
                </c:pt>
                <c:pt idx="2885">
                  <c:v>97.492000000000004</c:v>
                </c:pt>
                <c:pt idx="2886">
                  <c:v>97.257999999999996</c:v>
                </c:pt>
                <c:pt idx="2887">
                  <c:v>97.022999999999996</c:v>
                </c:pt>
                <c:pt idx="2888">
                  <c:v>96.652000000000001</c:v>
                </c:pt>
                <c:pt idx="2889">
                  <c:v>96.188000000000002</c:v>
                </c:pt>
                <c:pt idx="2890">
                  <c:v>95.748000000000005</c:v>
                </c:pt>
                <c:pt idx="2891">
                  <c:v>95.337000000000003</c:v>
                </c:pt>
                <c:pt idx="2892">
                  <c:v>94.724000000000004</c:v>
                </c:pt>
                <c:pt idx="2893">
                  <c:v>80.927000000000007</c:v>
                </c:pt>
                <c:pt idx="2894">
                  <c:v>76.686999999999998</c:v>
                </c:pt>
                <c:pt idx="2895">
                  <c:v>76.762</c:v>
                </c:pt>
                <c:pt idx="2896">
                  <c:v>76.819000000000003</c:v>
                </c:pt>
                <c:pt idx="2897">
                  <c:v>76.828000000000003</c:v>
                </c:pt>
                <c:pt idx="2898">
                  <c:v>76.832999999999998</c:v>
                </c:pt>
                <c:pt idx="2899">
                  <c:v>76.875</c:v>
                </c:pt>
                <c:pt idx="2900">
                  <c:v>76.960999999999999</c:v>
                </c:pt>
                <c:pt idx="2901">
                  <c:v>76.885000000000005</c:v>
                </c:pt>
                <c:pt idx="2902">
                  <c:v>76.84</c:v>
                </c:pt>
                <c:pt idx="2903">
                  <c:v>76.903000000000006</c:v>
                </c:pt>
                <c:pt idx="2904">
                  <c:v>76.974000000000004</c:v>
                </c:pt>
                <c:pt idx="2905">
                  <c:v>76.992000000000004</c:v>
                </c:pt>
                <c:pt idx="2906">
                  <c:v>76.992000000000004</c:v>
                </c:pt>
                <c:pt idx="2907">
                  <c:v>76.918000000000006</c:v>
                </c:pt>
                <c:pt idx="2908">
                  <c:v>76.992999999999995</c:v>
                </c:pt>
                <c:pt idx="2909">
                  <c:v>77.001999999999995</c:v>
                </c:pt>
                <c:pt idx="2910">
                  <c:v>76.951000000000008</c:v>
                </c:pt>
                <c:pt idx="2911">
                  <c:v>76.965000000000003</c:v>
                </c:pt>
                <c:pt idx="2912">
                  <c:v>76.91</c:v>
                </c:pt>
                <c:pt idx="2913">
                  <c:v>76.853999999999999</c:v>
                </c:pt>
                <c:pt idx="2914">
                  <c:v>76.870999999999995</c:v>
                </c:pt>
                <c:pt idx="2915">
                  <c:v>76.906999999999996</c:v>
                </c:pt>
                <c:pt idx="2916">
                  <c:v>76.947000000000003</c:v>
                </c:pt>
                <c:pt idx="2917">
                  <c:v>76.905000000000001</c:v>
                </c:pt>
                <c:pt idx="2918">
                  <c:v>76.896000000000001</c:v>
                </c:pt>
                <c:pt idx="2919">
                  <c:v>76.882999999999996</c:v>
                </c:pt>
                <c:pt idx="2920">
                  <c:v>76.882000000000005</c:v>
                </c:pt>
                <c:pt idx="2921">
                  <c:v>76.909000000000006</c:v>
                </c:pt>
                <c:pt idx="2922">
                  <c:v>75.335999999999999</c:v>
                </c:pt>
                <c:pt idx="2923">
                  <c:v>74.164000000000001</c:v>
                </c:pt>
                <c:pt idx="2924">
                  <c:v>74.164000000000001</c:v>
                </c:pt>
                <c:pt idx="2925">
                  <c:v>74.103999999999999</c:v>
                </c:pt>
                <c:pt idx="2926">
                  <c:v>74.087000000000003</c:v>
                </c:pt>
                <c:pt idx="2927">
                  <c:v>74.072000000000003</c:v>
                </c:pt>
                <c:pt idx="2928">
                  <c:v>74.103000000000009</c:v>
                </c:pt>
                <c:pt idx="2929">
                  <c:v>74.012</c:v>
                </c:pt>
                <c:pt idx="2930">
                  <c:v>74.055000000000007</c:v>
                </c:pt>
                <c:pt idx="2931">
                  <c:v>74.120999999999995</c:v>
                </c:pt>
                <c:pt idx="2932">
                  <c:v>74.137</c:v>
                </c:pt>
                <c:pt idx="2933">
                  <c:v>74.102000000000004</c:v>
                </c:pt>
                <c:pt idx="2934">
                  <c:v>74.144999999999996</c:v>
                </c:pt>
                <c:pt idx="2935">
                  <c:v>74.156000000000006</c:v>
                </c:pt>
                <c:pt idx="2936">
                  <c:v>74.094999999999999</c:v>
                </c:pt>
                <c:pt idx="2937">
                  <c:v>74.2</c:v>
                </c:pt>
                <c:pt idx="2938">
                  <c:v>74.207000000000008</c:v>
                </c:pt>
                <c:pt idx="2939">
                  <c:v>74.245000000000005</c:v>
                </c:pt>
                <c:pt idx="2940">
                  <c:v>74.239000000000004</c:v>
                </c:pt>
                <c:pt idx="2941">
                  <c:v>74.239999999999995</c:v>
                </c:pt>
                <c:pt idx="2942">
                  <c:v>74.185000000000002</c:v>
                </c:pt>
                <c:pt idx="2943">
                  <c:v>74.268000000000001</c:v>
                </c:pt>
                <c:pt idx="2944">
                  <c:v>74.28</c:v>
                </c:pt>
                <c:pt idx="2945">
                  <c:v>74.293999999999997</c:v>
                </c:pt>
                <c:pt idx="2946">
                  <c:v>74.28</c:v>
                </c:pt>
                <c:pt idx="2947">
                  <c:v>74.323000000000008</c:v>
                </c:pt>
                <c:pt idx="2948">
                  <c:v>74.253</c:v>
                </c:pt>
                <c:pt idx="2949">
                  <c:v>74.260000000000005</c:v>
                </c:pt>
                <c:pt idx="2950">
                  <c:v>74.31</c:v>
                </c:pt>
                <c:pt idx="2951">
                  <c:v>74.253</c:v>
                </c:pt>
                <c:pt idx="2952">
                  <c:v>74.257000000000005</c:v>
                </c:pt>
                <c:pt idx="2953">
                  <c:v>74.192999999999998</c:v>
                </c:pt>
                <c:pt idx="2954">
                  <c:v>74.179000000000002</c:v>
                </c:pt>
                <c:pt idx="2955">
                  <c:v>74.179000000000002</c:v>
                </c:pt>
                <c:pt idx="2956">
                  <c:v>74.225000000000009</c:v>
                </c:pt>
                <c:pt idx="2957">
                  <c:v>74.2</c:v>
                </c:pt>
                <c:pt idx="2958">
                  <c:v>74.150000000000006</c:v>
                </c:pt>
                <c:pt idx="2959">
                  <c:v>74.13</c:v>
                </c:pt>
                <c:pt idx="2960">
                  <c:v>74.158000000000001</c:v>
                </c:pt>
                <c:pt idx="2961">
                  <c:v>74.144000000000005</c:v>
                </c:pt>
                <c:pt idx="2962">
                  <c:v>74.165999999999997</c:v>
                </c:pt>
                <c:pt idx="2963">
                  <c:v>74.126999999999995</c:v>
                </c:pt>
                <c:pt idx="2964">
                  <c:v>74.087000000000003</c:v>
                </c:pt>
                <c:pt idx="2965">
                  <c:v>74.114999999999995</c:v>
                </c:pt>
                <c:pt idx="2966">
                  <c:v>74.106999999999999</c:v>
                </c:pt>
                <c:pt idx="2967">
                  <c:v>74.019000000000005</c:v>
                </c:pt>
                <c:pt idx="2968">
                  <c:v>74.034999999999997</c:v>
                </c:pt>
                <c:pt idx="2969">
                  <c:v>73.97</c:v>
                </c:pt>
                <c:pt idx="2970">
                  <c:v>74.066000000000003</c:v>
                </c:pt>
                <c:pt idx="2971">
                  <c:v>74.02</c:v>
                </c:pt>
                <c:pt idx="2972">
                  <c:v>74.010999999999996</c:v>
                </c:pt>
                <c:pt idx="2973">
                  <c:v>74.034999999999997</c:v>
                </c:pt>
                <c:pt idx="2974">
                  <c:v>74.063000000000002</c:v>
                </c:pt>
                <c:pt idx="2975">
                  <c:v>74.018000000000001</c:v>
                </c:pt>
                <c:pt idx="2976">
                  <c:v>73.995000000000005</c:v>
                </c:pt>
                <c:pt idx="2977">
                  <c:v>73.983999999999995</c:v>
                </c:pt>
                <c:pt idx="2978">
                  <c:v>74.034999999999997</c:v>
                </c:pt>
                <c:pt idx="2979">
                  <c:v>74.001999999999995</c:v>
                </c:pt>
                <c:pt idx="2980">
                  <c:v>74.018000000000001</c:v>
                </c:pt>
                <c:pt idx="2981">
                  <c:v>74.100000000000009</c:v>
                </c:pt>
                <c:pt idx="2982">
                  <c:v>74.073000000000008</c:v>
                </c:pt>
                <c:pt idx="2983">
                  <c:v>74.082000000000008</c:v>
                </c:pt>
                <c:pt idx="2984">
                  <c:v>74.043999999999997</c:v>
                </c:pt>
                <c:pt idx="2985">
                  <c:v>74.037999999999997</c:v>
                </c:pt>
                <c:pt idx="2986">
                  <c:v>73.995999999999995</c:v>
                </c:pt>
                <c:pt idx="2987">
                  <c:v>74.025999999999996</c:v>
                </c:pt>
                <c:pt idx="2988">
                  <c:v>74.033000000000001</c:v>
                </c:pt>
                <c:pt idx="2989">
                  <c:v>74.024000000000001</c:v>
                </c:pt>
                <c:pt idx="2990">
                  <c:v>73.962000000000003</c:v>
                </c:pt>
                <c:pt idx="2991">
                  <c:v>73.984999999999999</c:v>
                </c:pt>
                <c:pt idx="2992">
                  <c:v>73.989000000000004</c:v>
                </c:pt>
                <c:pt idx="2993">
                  <c:v>76.457999999999998</c:v>
                </c:pt>
                <c:pt idx="2994">
                  <c:v>76.552000000000007</c:v>
                </c:pt>
                <c:pt idx="2995">
                  <c:v>76.512</c:v>
                </c:pt>
                <c:pt idx="2996">
                  <c:v>76.507000000000005</c:v>
                </c:pt>
                <c:pt idx="2997">
                  <c:v>76.471000000000004</c:v>
                </c:pt>
                <c:pt idx="2998">
                  <c:v>76.486000000000004</c:v>
                </c:pt>
                <c:pt idx="2999">
                  <c:v>76.552999999999997</c:v>
                </c:pt>
                <c:pt idx="3000">
                  <c:v>76.537999999999997</c:v>
                </c:pt>
                <c:pt idx="3001">
                  <c:v>76.509</c:v>
                </c:pt>
                <c:pt idx="3002">
                  <c:v>76.486000000000004</c:v>
                </c:pt>
                <c:pt idx="3003">
                  <c:v>76.531000000000006</c:v>
                </c:pt>
                <c:pt idx="3004">
                  <c:v>76.581000000000003</c:v>
                </c:pt>
                <c:pt idx="3005">
                  <c:v>76.584000000000003</c:v>
                </c:pt>
                <c:pt idx="3006">
                  <c:v>76.569000000000003</c:v>
                </c:pt>
                <c:pt idx="3007">
                  <c:v>76.566000000000003</c:v>
                </c:pt>
                <c:pt idx="3008">
                  <c:v>76.591999999999999</c:v>
                </c:pt>
                <c:pt idx="3009">
                  <c:v>76.611999999999995</c:v>
                </c:pt>
                <c:pt idx="3010">
                  <c:v>76.616</c:v>
                </c:pt>
                <c:pt idx="3011">
                  <c:v>76.613</c:v>
                </c:pt>
                <c:pt idx="3012">
                  <c:v>76.62</c:v>
                </c:pt>
                <c:pt idx="3013">
                  <c:v>76.662000000000006</c:v>
                </c:pt>
                <c:pt idx="3014">
                  <c:v>76.718000000000004</c:v>
                </c:pt>
                <c:pt idx="3015">
                  <c:v>76.744</c:v>
                </c:pt>
                <c:pt idx="3016">
                  <c:v>76.778000000000006</c:v>
                </c:pt>
                <c:pt idx="3017">
                  <c:v>76.754000000000005</c:v>
                </c:pt>
                <c:pt idx="3018">
                  <c:v>76.745999999999995</c:v>
                </c:pt>
                <c:pt idx="3019">
                  <c:v>76.808000000000007</c:v>
                </c:pt>
                <c:pt idx="3020">
                  <c:v>76.802999999999997</c:v>
                </c:pt>
                <c:pt idx="3021">
                  <c:v>76.774000000000001</c:v>
                </c:pt>
                <c:pt idx="3022">
                  <c:v>76.706000000000003</c:v>
                </c:pt>
                <c:pt idx="3023">
                  <c:v>76.822000000000003</c:v>
                </c:pt>
                <c:pt idx="3024">
                  <c:v>76.864999999999995</c:v>
                </c:pt>
                <c:pt idx="3025">
                  <c:v>76.858000000000004</c:v>
                </c:pt>
                <c:pt idx="3026">
                  <c:v>76.849000000000004</c:v>
                </c:pt>
                <c:pt idx="3027">
                  <c:v>76.853000000000009</c:v>
                </c:pt>
                <c:pt idx="3028">
                  <c:v>76.832000000000008</c:v>
                </c:pt>
                <c:pt idx="3029">
                  <c:v>76.826000000000008</c:v>
                </c:pt>
                <c:pt idx="3030">
                  <c:v>76.820999999999998</c:v>
                </c:pt>
                <c:pt idx="3031">
                  <c:v>76.823000000000008</c:v>
                </c:pt>
                <c:pt idx="3032">
                  <c:v>76.775000000000006</c:v>
                </c:pt>
                <c:pt idx="3033">
                  <c:v>76.748000000000005</c:v>
                </c:pt>
                <c:pt idx="3034">
                  <c:v>76.83</c:v>
                </c:pt>
                <c:pt idx="3035">
                  <c:v>76.838000000000008</c:v>
                </c:pt>
                <c:pt idx="3036">
                  <c:v>76.704999999999998</c:v>
                </c:pt>
                <c:pt idx="3037">
                  <c:v>76.793999999999997</c:v>
                </c:pt>
                <c:pt idx="3038">
                  <c:v>76.799000000000007</c:v>
                </c:pt>
                <c:pt idx="3039">
                  <c:v>76.846000000000004</c:v>
                </c:pt>
                <c:pt idx="3040">
                  <c:v>76.766999999999996</c:v>
                </c:pt>
                <c:pt idx="3041">
                  <c:v>76.811999999999998</c:v>
                </c:pt>
                <c:pt idx="3042">
                  <c:v>77.037999999999997</c:v>
                </c:pt>
                <c:pt idx="3043">
                  <c:v>77.064999999999998</c:v>
                </c:pt>
                <c:pt idx="3044">
                  <c:v>77.05</c:v>
                </c:pt>
                <c:pt idx="3045">
                  <c:v>77.045000000000002</c:v>
                </c:pt>
                <c:pt idx="3046">
                  <c:v>77.037999999999997</c:v>
                </c:pt>
                <c:pt idx="3047">
                  <c:v>77.046999999999997</c:v>
                </c:pt>
                <c:pt idx="3048">
                  <c:v>76.966999999999999</c:v>
                </c:pt>
                <c:pt idx="3049">
                  <c:v>76.947000000000003</c:v>
                </c:pt>
                <c:pt idx="3050">
                  <c:v>76.951999999999998</c:v>
                </c:pt>
                <c:pt idx="3051">
                  <c:v>76.980999999999995</c:v>
                </c:pt>
                <c:pt idx="3052">
                  <c:v>77.010999999999996</c:v>
                </c:pt>
                <c:pt idx="3053">
                  <c:v>76.972000000000008</c:v>
                </c:pt>
                <c:pt idx="3054">
                  <c:v>77.010999999999996</c:v>
                </c:pt>
                <c:pt idx="3055">
                  <c:v>76.992999999999995</c:v>
                </c:pt>
                <c:pt idx="3056">
                  <c:v>77.02</c:v>
                </c:pt>
                <c:pt idx="3057">
                  <c:v>77.051000000000002</c:v>
                </c:pt>
                <c:pt idx="3058">
                  <c:v>77.102000000000004</c:v>
                </c:pt>
                <c:pt idx="3059">
                  <c:v>77.085999999999999</c:v>
                </c:pt>
                <c:pt idx="3060">
                  <c:v>77.105999999999995</c:v>
                </c:pt>
                <c:pt idx="3061">
                  <c:v>77.147000000000006</c:v>
                </c:pt>
                <c:pt idx="3062">
                  <c:v>77.135999999999996</c:v>
                </c:pt>
                <c:pt idx="3063">
                  <c:v>77.152000000000001</c:v>
                </c:pt>
                <c:pt idx="3064">
                  <c:v>77.159000000000006</c:v>
                </c:pt>
                <c:pt idx="3065">
                  <c:v>77.182000000000002</c:v>
                </c:pt>
                <c:pt idx="3066">
                  <c:v>77.195999999999998</c:v>
                </c:pt>
                <c:pt idx="3067">
                  <c:v>77.195000000000007</c:v>
                </c:pt>
                <c:pt idx="3068">
                  <c:v>77.201000000000008</c:v>
                </c:pt>
                <c:pt idx="3069">
                  <c:v>77.195999999999998</c:v>
                </c:pt>
                <c:pt idx="3070">
                  <c:v>77.16</c:v>
                </c:pt>
                <c:pt idx="3071">
                  <c:v>77.225000000000009</c:v>
                </c:pt>
                <c:pt idx="3072">
                  <c:v>77.228999999999999</c:v>
                </c:pt>
                <c:pt idx="3073">
                  <c:v>77.167000000000002</c:v>
                </c:pt>
                <c:pt idx="3074">
                  <c:v>77.233999999999995</c:v>
                </c:pt>
                <c:pt idx="3075">
                  <c:v>77.251000000000005</c:v>
                </c:pt>
                <c:pt idx="3076">
                  <c:v>77.213999999999999</c:v>
                </c:pt>
                <c:pt idx="3077">
                  <c:v>77.248000000000005</c:v>
                </c:pt>
                <c:pt idx="3078">
                  <c:v>77.222000000000008</c:v>
                </c:pt>
                <c:pt idx="3079">
                  <c:v>77.233999999999995</c:v>
                </c:pt>
                <c:pt idx="3080">
                  <c:v>77.158000000000001</c:v>
                </c:pt>
                <c:pt idx="3081">
                  <c:v>77.201000000000008</c:v>
                </c:pt>
                <c:pt idx="3082">
                  <c:v>77.23</c:v>
                </c:pt>
                <c:pt idx="3083">
                  <c:v>77.2</c:v>
                </c:pt>
                <c:pt idx="3084">
                  <c:v>77.152000000000001</c:v>
                </c:pt>
                <c:pt idx="3085">
                  <c:v>77.171000000000006</c:v>
                </c:pt>
                <c:pt idx="3086">
                  <c:v>77.17</c:v>
                </c:pt>
                <c:pt idx="3087">
                  <c:v>77.201000000000008</c:v>
                </c:pt>
                <c:pt idx="3088">
                  <c:v>77.165000000000006</c:v>
                </c:pt>
                <c:pt idx="3089">
                  <c:v>77.111000000000004</c:v>
                </c:pt>
                <c:pt idx="3090">
                  <c:v>77.076999999999998</c:v>
                </c:pt>
                <c:pt idx="3091">
                  <c:v>77.070000000000007</c:v>
                </c:pt>
                <c:pt idx="3092">
                  <c:v>77.022999999999996</c:v>
                </c:pt>
                <c:pt idx="3093">
                  <c:v>77.055000000000007</c:v>
                </c:pt>
                <c:pt idx="3094">
                  <c:v>77.087000000000003</c:v>
                </c:pt>
                <c:pt idx="3095">
                  <c:v>77.122</c:v>
                </c:pt>
                <c:pt idx="3096">
                  <c:v>77.067999999999998</c:v>
                </c:pt>
                <c:pt idx="3097">
                  <c:v>77.067999999999998</c:v>
                </c:pt>
                <c:pt idx="3098">
                  <c:v>77.043999999999997</c:v>
                </c:pt>
                <c:pt idx="3099">
                  <c:v>77.03</c:v>
                </c:pt>
                <c:pt idx="3100">
                  <c:v>77.066000000000003</c:v>
                </c:pt>
                <c:pt idx="3101">
                  <c:v>77.066000000000003</c:v>
                </c:pt>
                <c:pt idx="3102">
                  <c:v>77.076000000000008</c:v>
                </c:pt>
                <c:pt idx="3103">
                  <c:v>77.114999999999995</c:v>
                </c:pt>
                <c:pt idx="3104">
                  <c:v>77.054000000000002</c:v>
                </c:pt>
                <c:pt idx="3105">
                  <c:v>77.054000000000002</c:v>
                </c:pt>
                <c:pt idx="3106">
                  <c:v>77.040000000000006</c:v>
                </c:pt>
                <c:pt idx="3107">
                  <c:v>77.021000000000001</c:v>
                </c:pt>
                <c:pt idx="3108">
                  <c:v>77.094000000000008</c:v>
                </c:pt>
                <c:pt idx="3109">
                  <c:v>77.012</c:v>
                </c:pt>
                <c:pt idx="3110">
                  <c:v>76.939000000000007</c:v>
                </c:pt>
                <c:pt idx="3111">
                  <c:v>76.364999999999995</c:v>
                </c:pt>
                <c:pt idx="3112">
                  <c:v>76.403000000000006</c:v>
                </c:pt>
                <c:pt idx="3113">
                  <c:v>76.283000000000001</c:v>
                </c:pt>
                <c:pt idx="3114">
                  <c:v>76.292000000000002</c:v>
                </c:pt>
                <c:pt idx="3115">
                  <c:v>76.281999999999996</c:v>
                </c:pt>
                <c:pt idx="3116">
                  <c:v>76.358999999999995</c:v>
                </c:pt>
                <c:pt idx="3117">
                  <c:v>76.358999999999995</c:v>
                </c:pt>
                <c:pt idx="3118">
                  <c:v>76.317000000000007</c:v>
                </c:pt>
                <c:pt idx="3119">
                  <c:v>76.317000000000007</c:v>
                </c:pt>
                <c:pt idx="3120">
                  <c:v>76.298000000000002</c:v>
                </c:pt>
                <c:pt idx="3121">
                  <c:v>76.290000000000006</c:v>
                </c:pt>
                <c:pt idx="3122">
                  <c:v>76.343000000000004</c:v>
                </c:pt>
                <c:pt idx="3123">
                  <c:v>76.326999999999998</c:v>
                </c:pt>
                <c:pt idx="3124">
                  <c:v>76.376000000000005</c:v>
                </c:pt>
                <c:pt idx="3125">
                  <c:v>76.376000000000005</c:v>
                </c:pt>
                <c:pt idx="3126">
                  <c:v>76.375</c:v>
                </c:pt>
                <c:pt idx="3127">
                  <c:v>76.344999999999999</c:v>
                </c:pt>
                <c:pt idx="3128">
                  <c:v>76.343000000000004</c:v>
                </c:pt>
                <c:pt idx="3129">
                  <c:v>76.23</c:v>
                </c:pt>
                <c:pt idx="3130">
                  <c:v>76.281000000000006</c:v>
                </c:pt>
                <c:pt idx="3131">
                  <c:v>76.238</c:v>
                </c:pt>
                <c:pt idx="3132">
                  <c:v>76.295000000000002</c:v>
                </c:pt>
                <c:pt idx="3133">
                  <c:v>76.256</c:v>
                </c:pt>
                <c:pt idx="3134">
                  <c:v>76.204000000000008</c:v>
                </c:pt>
                <c:pt idx="3135">
                  <c:v>76.23</c:v>
                </c:pt>
                <c:pt idx="3136">
                  <c:v>76.281000000000006</c:v>
                </c:pt>
                <c:pt idx="3137">
                  <c:v>76.164000000000001</c:v>
                </c:pt>
                <c:pt idx="3138">
                  <c:v>76.16</c:v>
                </c:pt>
                <c:pt idx="3139">
                  <c:v>76.227000000000004</c:v>
                </c:pt>
                <c:pt idx="3140">
                  <c:v>76.239000000000004</c:v>
                </c:pt>
                <c:pt idx="3141">
                  <c:v>76.168000000000006</c:v>
                </c:pt>
                <c:pt idx="3142">
                  <c:v>76.155000000000001</c:v>
                </c:pt>
                <c:pt idx="3143">
                  <c:v>76.281999999999996</c:v>
                </c:pt>
                <c:pt idx="3144">
                  <c:v>76.298000000000002</c:v>
                </c:pt>
                <c:pt idx="3145">
                  <c:v>76.239000000000004</c:v>
                </c:pt>
                <c:pt idx="3146">
                  <c:v>76.216999999999999</c:v>
                </c:pt>
                <c:pt idx="3147">
                  <c:v>76.210000000000008</c:v>
                </c:pt>
                <c:pt idx="3148">
                  <c:v>76.168000000000006</c:v>
                </c:pt>
                <c:pt idx="3149">
                  <c:v>76.191000000000003</c:v>
                </c:pt>
                <c:pt idx="3150">
                  <c:v>76.164000000000001</c:v>
                </c:pt>
                <c:pt idx="3151">
                  <c:v>76.17</c:v>
                </c:pt>
                <c:pt idx="3152">
                  <c:v>76.132000000000005</c:v>
                </c:pt>
                <c:pt idx="3153">
                  <c:v>76.222000000000008</c:v>
                </c:pt>
                <c:pt idx="3154">
                  <c:v>76.272999999999996</c:v>
                </c:pt>
                <c:pt idx="3155">
                  <c:v>76.197000000000003</c:v>
                </c:pt>
                <c:pt idx="3156">
                  <c:v>76.17</c:v>
                </c:pt>
                <c:pt idx="3157">
                  <c:v>76.194000000000003</c:v>
                </c:pt>
                <c:pt idx="3158">
                  <c:v>76.201999999999998</c:v>
                </c:pt>
                <c:pt idx="3159">
                  <c:v>76.194000000000003</c:v>
                </c:pt>
                <c:pt idx="3160">
                  <c:v>76.230999999999995</c:v>
                </c:pt>
                <c:pt idx="3161">
                  <c:v>76.284000000000006</c:v>
                </c:pt>
                <c:pt idx="3162">
                  <c:v>76.489000000000004</c:v>
                </c:pt>
                <c:pt idx="3163">
                  <c:v>76.778999999999996</c:v>
                </c:pt>
                <c:pt idx="3164">
                  <c:v>76.775000000000006</c:v>
                </c:pt>
                <c:pt idx="3165">
                  <c:v>76.760999999999996</c:v>
                </c:pt>
                <c:pt idx="3166">
                  <c:v>76.757999999999996</c:v>
                </c:pt>
                <c:pt idx="3167">
                  <c:v>76.831000000000003</c:v>
                </c:pt>
                <c:pt idx="3168">
                  <c:v>76.83</c:v>
                </c:pt>
                <c:pt idx="3169">
                  <c:v>76.915000000000006</c:v>
                </c:pt>
                <c:pt idx="3170">
                  <c:v>76.960000000000008</c:v>
                </c:pt>
                <c:pt idx="3171">
                  <c:v>76.905000000000001</c:v>
                </c:pt>
                <c:pt idx="3172">
                  <c:v>76.960999999999999</c:v>
                </c:pt>
                <c:pt idx="3173">
                  <c:v>76.963000000000008</c:v>
                </c:pt>
                <c:pt idx="3174">
                  <c:v>76.918000000000006</c:v>
                </c:pt>
                <c:pt idx="3175">
                  <c:v>76.998999999999995</c:v>
                </c:pt>
                <c:pt idx="3176">
                  <c:v>77.007999999999996</c:v>
                </c:pt>
                <c:pt idx="3177">
                  <c:v>77.046000000000006</c:v>
                </c:pt>
                <c:pt idx="3178">
                  <c:v>76.978999999999999</c:v>
                </c:pt>
                <c:pt idx="3179">
                  <c:v>77.067000000000007</c:v>
                </c:pt>
                <c:pt idx="3180">
                  <c:v>77.082000000000008</c:v>
                </c:pt>
                <c:pt idx="3181">
                  <c:v>77.105000000000004</c:v>
                </c:pt>
                <c:pt idx="3182">
                  <c:v>77.061999999999998</c:v>
                </c:pt>
                <c:pt idx="3183">
                  <c:v>77.132000000000005</c:v>
                </c:pt>
                <c:pt idx="3184">
                  <c:v>77.105000000000004</c:v>
                </c:pt>
                <c:pt idx="3185">
                  <c:v>77.096000000000004</c:v>
                </c:pt>
                <c:pt idx="3186">
                  <c:v>77.045000000000002</c:v>
                </c:pt>
                <c:pt idx="3187">
                  <c:v>77.046999999999997</c:v>
                </c:pt>
                <c:pt idx="3188">
                  <c:v>77.106999999999999</c:v>
                </c:pt>
                <c:pt idx="3189">
                  <c:v>77.149000000000001</c:v>
                </c:pt>
                <c:pt idx="3190">
                  <c:v>77.042000000000002</c:v>
                </c:pt>
                <c:pt idx="3191">
                  <c:v>77.094999999999999</c:v>
                </c:pt>
                <c:pt idx="3192">
                  <c:v>77.185000000000002</c:v>
                </c:pt>
                <c:pt idx="3193">
                  <c:v>77.114000000000004</c:v>
                </c:pt>
                <c:pt idx="3194">
                  <c:v>77.134</c:v>
                </c:pt>
                <c:pt idx="3195">
                  <c:v>77.031999999999996</c:v>
                </c:pt>
                <c:pt idx="3196">
                  <c:v>77.072000000000003</c:v>
                </c:pt>
                <c:pt idx="3197">
                  <c:v>77.010999999999996</c:v>
                </c:pt>
                <c:pt idx="3198">
                  <c:v>76.981999999999999</c:v>
                </c:pt>
                <c:pt idx="3199">
                  <c:v>76.986999999999995</c:v>
                </c:pt>
                <c:pt idx="3200">
                  <c:v>77.036000000000001</c:v>
                </c:pt>
                <c:pt idx="3201">
                  <c:v>77.031999999999996</c:v>
                </c:pt>
                <c:pt idx="3202">
                  <c:v>76.986000000000004</c:v>
                </c:pt>
                <c:pt idx="3203">
                  <c:v>76.932000000000002</c:v>
                </c:pt>
                <c:pt idx="3204">
                  <c:v>76.941000000000003</c:v>
                </c:pt>
                <c:pt idx="3205">
                  <c:v>76.921999999999997</c:v>
                </c:pt>
                <c:pt idx="3206">
                  <c:v>77.051000000000002</c:v>
                </c:pt>
                <c:pt idx="3207">
                  <c:v>77.016000000000005</c:v>
                </c:pt>
                <c:pt idx="3208">
                  <c:v>77.067999999999998</c:v>
                </c:pt>
                <c:pt idx="3209">
                  <c:v>77.079000000000008</c:v>
                </c:pt>
                <c:pt idx="3210">
                  <c:v>77.102000000000004</c:v>
                </c:pt>
                <c:pt idx="3211">
                  <c:v>77.207000000000008</c:v>
                </c:pt>
                <c:pt idx="3212">
                  <c:v>77.186999999999998</c:v>
                </c:pt>
                <c:pt idx="3213">
                  <c:v>77.197000000000003</c:v>
                </c:pt>
                <c:pt idx="3214">
                  <c:v>77.216999999999999</c:v>
                </c:pt>
                <c:pt idx="3215">
                  <c:v>77.207999999999998</c:v>
                </c:pt>
                <c:pt idx="3216">
                  <c:v>77.216000000000008</c:v>
                </c:pt>
                <c:pt idx="3217">
                  <c:v>77.177999999999997</c:v>
                </c:pt>
                <c:pt idx="3218">
                  <c:v>77.188000000000002</c:v>
                </c:pt>
                <c:pt idx="3219">
                  <c:v>77.137</c:v>
                </c:pt>
                <c:pt idx="3220">
                  <c:v>77.150999999999996</c:v>
                </c:pt>
                <c:pt idx="3221">
                  <c:v>77.141000000000005</c:v>
                </c:pt>
                <c:pt idx="3222">
                  <c:v>77.162999999999997</c:v>
                </c:pt>
                <c:pt idx="3223">
                  <c:v>77.114999999999995</c:v>
                </c:pt>
                <c:pt idx="3224">
                  <c:v>77.147999999999996</c:v>
                </c:pt>
                <c:pt idx="3225">
                  <c:v>77.114999999999995</c:v>
                </c:pt>
                <c:pt idx="3226">
                  <c:v>77.173000000000002</c:v>
                </c:pt>
                <c:pt idx="3227">
                  <c:v>77.168999999999997</c:v>
                </c:pt>
                <c:pt idx="3228">
                  <c:v>77.228000000000009</c:v>
                </c:pt>
                <c:pt idx="3229">
                  <c:v>77.176000000000002</c:v>
                </c:pt>
                <c:pt idx="3230">
                  <c:v>77.171000000000006</c:v>
                </c:pt>
                <c:pt idx="3231">
                  <c:v>77.185000000000002</c:v>
                </c:pt>
                <c:pt idx="3232">
                  <c:v>77.265000000000001</c:v>
                </c:pt>
                <c:pt idx="3233">
                  <c:v>77.233000000000004</c:v>
                </c:pt>
                <c:pt idx="3234">
                  <c:v>77.287000000000006</c:v>
                </c:pt>
                <c:pt idx="3235">
                  <c:v>77.265000000000001</c:v>
                </c:pt>
                <c:pt idx="3236">
                  <c:v>77.311000000000007</c:v>
                </c:pt>
                <c:pt idx="3237">
                  <c:v>77.314999999999998</c:v>
                </c:pt>
                <c:pt idx="3238">
                  <c:v>77.373999999999995</c:v>
                </c:pt>
                <c:pt idx="3239">
                  <c:v>77.296000000000006</c:v>
                </c:pt>
                <c:pt idx="3240">
                  <c:v>77.313000000000002</c:v>
                </c:pt>
                <c:pt idx="3241">
                  <c:v>77.278000000000006</c:v>
                </c:pt>
                <c:pt idx="3242">
                  <c:v>77.277000000000001</c:v>
                </c:pt>
                <c:pt idx="3243">
                  <c:v>77.349000000000004</c:v>
                </c:pt>
                <c:pt idx="3244">
                  <c:v>77.34</c:v>
                </c:pt>
                <c:pt idx="3245">
                  <c:v>77.201999999999998</c:v>
                </c:pt>
                <c:pt idx="3246">
                  <c:v>77.210999999999999</c:v>
                </c:pt>
                <c:pt idx="3247">
                  <c:v>77.272000000000006</c:v>
                </c:pt>
                <c:pt idx="3248">
                  <c:v>77.284999999999997</c:v>
                </c:pt>
                <c:pt idx="3249">
                  <c:v>77.305999999999997</c:v>
                </c:pt>
                <c:pt idx="3250">
                  <c:v>77.334000000000003</c:v>
                </c:pt>
                <c:pt idx="3251">
                  <c:v>77.298000000000002</c:v>
                </c:pt>
                <c:pt idx="3252">
                  <c:v>77.317999999999998</c:v>
                </c:pt>
                <c:pt idx="3253">
                  <c:v>77.257999999999996</c:v>
                </c:pt>
                <c:pt idx="3254">
                  <c:v>77.207999999999998</c:v>
                </c:pt>
                <c:pt idx="3255">
                  <c:v>77.269000000000005</c:v>
                </c:pt>
                <c:pt idx="3256">
                  <c:v>77.233000000000004</c:v>
                </c:pt>
                <c:pt idx="3257">
                  <c:v>77.25</c:v>
                </c:pt>
                <c:pt idx="3258">
                  <c:v>77.176000000000002</c:v>
                </c:pt>
                <c:pt idx="3259">
                  <c:v>77.216000000000008</c:v>
                </c:pt>
                <c:pt idx="3260">
                  <c:v>77.254999999999995</c:v>
                </c:pt>
                <c:pt idx="3261">
                  <c:v>77.281000000000006</c:v>
                </c:pt>
                <c:pt idx="3262">
                  <c:v>77.296999999999997</c:v>
                </c:pt>
                <c:pt idx="3263">
                  <c:v>77.298000000000002</c:v>
                </c:pt>
                <c:pt idx="3264">
                  <c:v>77.302999999999997</c:v>
                </c:pt>
                <c:pt idx="3265">
                  <c:v>77.307000000000002</c:v>
                </c:pt>
                <c:pt idx="3266">
                  <c:v>77.275000000000006</c:v>
                </c:pt>
                <c:pt idx="3267">
                  <c:v>77.269000000000005</c:v>
                </c:pt>
                <c:pt idx="3268">
                  <c:v>77.253</c:v>
                </c:pt>
                <c:pt idx="3269">
                  <c:v>77.277000000000001</c:v>
                </c:pt>
                <c:pt idx="3270">
                  <c:v>77.269000000000005</c:v>
                </c:pt>
                <c:pt idx="3271">
                  <c:v>77.289000000000001</c:v>
                </c:pt>
                <c:pt idx="3272">
                  <c:v>77.263000000000005</c:v>
                </c:pt>
                <c:pt idx="3273">
                  <c:v>77.296000000000006</c:v>
                </c:pt>
                <c:pt idx="3274">
                  <c:v>77.335000000000008</c:v>
                </c:pt>
                <c:pt idx="3275">
                  <c:v>77.260000000000005</c:v>
                </c:pt>
                <c:pt idx="3276">
                  <c:v>77.335999999999999</c:v>
                </c:pt>
                <c:pt idx="3277">
                  <c:v>77.412000000000006</c:v>
                </c:pt>
                <c:pt idx="3278">
                  <c:v>77.373000000000005</c:v>
                </c:pt>
                <c:pt idx="3279">
                  <c:v>77.429000000000002</c:v>
                </c:pt>
                <c:pt idx="3280">
                  <c:v>77.361000000000004</c:v>
                </c:pt>
                <c:pt idx="3281">
                  <c:v>77.375</c:v>
                </c:pt>
                <c:pt idx="3282">
                  <c:v>77.283000000000001</c:v>
                </c:pt>
                <c:pt idx="3283">
                  <c:v>77.350999999999999</c:v>
                </c:pt>
                <c:pt idx="3284">
                  <c:v>77.329000000000008</c:v>
                </c:pt>
                <c:pt idx="3285">
                  <c:v>77.341999999999999</c:v>
                </c:pt>
                <c:pt idx="3286">
                  <c:v>77.344999999999999</c:v>
                </c:pt>
                <c:pt idx="3287">
                  <c:v>77.343000000000004</c:v>
                </c:pt>
                <c:pt idx="3288">
                  <c:v>77.37</c:v>
                </c:pt>
                <c:pt idx="3289">
                  <c:v>77.316000000000003</c:v>
                </c:pt>
                <c:pt idx="3290">
                  <c:v>77.317999999999998</c:v>
                </c:pt>
                <c:pt idx="3291">
                  <c:v>77.28</c:v>
                </c:pt>
                <c:pt idx="3292">
                  <c:v>77.332000000000008</c:v>
                </c:pt>
                <c:pt idx="3293">
                  <c:v>77.323000000000008</c:v>
                </c:pt>
                <c:pt idx="3294">
                  <c:v>77.265000000000001</c:v>
                </c:pt>
                <c:pt idx="3295">
                  <c:v>77.334000000000003</c:v>
                </c:pt>
                <c:pt idx="3296">
                  <c:v>77.287000000000006</c:v>
                </c:pt>
                <c:pt idx="3297">
                  <c:v>77.286000000000001</c:v>
                </c:pt>
                <c:pt idx="3298">
                  <c:v>77.25</c:v>
                </c:pt>
                <c:pt idx="3299">
                  <c:v>77.322000000000003</c:v>
                </c:pt>
                <c:pt idx="3300">
                  <c:v>77.284000000000006</c:v>
                </c:pt>
                <c:pt idx="3301">
                  <c:v>77.331000000000003</c:v>
                </c:pt>
                <c:pt idx="3302">
                  <c:v>77.346000000000004</c:v>
                </c:pt>
                <c:pt idx="3303">
                  <c:v>77.338000000000008</c:v>
                </c:pt>
                <c:pt idx="3304">
                  <c:v>77.262</c:v>
                </c:pt>
                <c:pt idx="3305">
                  <c:v>77.329000000000008</c:v>
                </c:pt>
                <c:pt idx="3306">
                  <c:v>77.405000000000001</c:v>
                </c:pt>
                <c:pt idx="3307">
                  <c:v>77.353999999999999</c:v>
                </c:pt>
                <c:pt idx="3308">
                  <c:v>77.296000000000006</c:v>
                </c:pt>
                <c:pt idx="3309">
                  <c:v>77.308999999999997</c:v>
                </c:pt>
                <c:pt idx="3310">
                  <c:v>77.341000000000008</c:v>
                </c:pt>
                <c:pt idx="3311">
                  <c:v>77.335000000000008</c:v>
                </c:pt>
                <c:pt idx="3312">
                  <c:v>77.281000000000006</c:v>
                </c:pt>
                <c:pt idx="3313">
                  <c:v>77.269000000000005</c:v>
                </c:pt>
                <c:pt idx="3314">
                  <c:v>77.269000000000005</c:v>
                </c:pt>
                <c:pt idx="3315">
                  <c:v>77.233999999999995</c:v>
                </c:pt>
                <c:pt idx="3316">
                  <c:v>77.245000000000005</c:v>
                </c:pt>
                <c:pt idx="3317">
                  <c:v>77.236000000000004</c:v>
                </c:pt>
                <c:pt idx="3318">
                  <c:v>77.204000000000008</c:v>
                </c:pt>
                <c:pt idx="3319">
                  <c:v>77.278999999999996</c:v>
                </c:pt>
                <c:pt idx="3320">
                  <c:v>77.307000000000002</c:v>
                </c:pt>
                <c:pt idx="3321">
                  <c:v>77.284999999999997</c:v>
                </c:pt>
                <c:pt idx="3322">
                  <c:v>77.263999999999996</c:v>
                </c:pt>
                <c:pt idx="3323">
                  <c:v>77.278999999999996</c:v>
                </c:pt>
                <c:pt idx="3324">
                  <c:v>77.305999999999997</c:v>
                </c:pt>
                <c:pt idx="3325">
                  <c:v>77.281000000000006</c:v>
                </c:pt>
                <c:pt idx="3326">
                  <c:v>77.320999999999998</c:v>
                </c:pt>
                <c:pt idx="3327">
                  <c:v>77.266999999999996</c:v>
                </c:pt>
                <c:pt idx="3328">
                  <c:v>77.31</c:v>
                </c:pt>
                <c:pt idx="3329">
                  <c:v>77.260000000000005</c:v>
                </c:pt>
                <c:pt idx="3330">
                  <c:v>77.238</c:v>
                </c:pt>
                <c:pt idx="3331">
                  <c:v>77.201000000000008</c:v>
                </c:pt>
                <c:pt idx="3332">
                  <c:v>77.225999999999999</c:v>
                </c:pt>
                <c:pt idx="3333">
                  <c:v>77.224000000000004</c:v>
                </c:pt>
                <c:pt idx="3334">
                  <c:v>77.195999999999998</c:v>
                </c:pt>
                <c:pt idx="3335">
                  <c:v>77.22</c:v>
                </c:pt>
                <c:pt idx="3336">
                  <c:v>77.195999999999998</c:v>
                </c:pt>
                <c:pt idx="3337">
                  <c:v>77.209000000000003</c:v>
                </c:pt>
                <c:pt idx="3338">
                  <c:v>77.266000000000005</c:v>
                </c:pt>
                <c:pt idx="3339">
                  <c:v>77.284999999999997</c:v>
                </c:pt>
                <c:pt idx="3340">
                  <c:v>77.284000000000006</c:v>
                </c:pt>
                <c:pt idx="3341">
                  <c:v>77.269000000000005</c:v>
                </c:pt>
                <c:pt idx="3342">
                  <c:v>77.325000000000003</c:v>
                </c:pt>
                <c:pt idx="3343">
                  <c:v>77.376999999999995</c:v>
                </c:pt>
                <c:pt idx="3344">
                  <c:v>77.400000000000006</c:v>
                </c:pt>
                <c:pt idx="3345">
                  <c:v>77.400999999999996</c:v>
                </c:pt>
                <c:pt idx="3346">
                  <c:v>77.372</c:v>
                </c:pt>
                <c:pt idx="3347">
                  <c:v>77.445999999999998</c:v>
                </c:pt>
                <c:pt idx="3348">
                  <c:v>77.427000000000007</c:v>
                </c:pt>
                <c:pt idx="3349">
                  <c:v>77.429000000000002</c:v>
                </c:pt>
                <c:pt idx="3350">
                  <c:v>77.486000000000004</c:v>
                </c:pt>
                <c:pt idx="3351">
                  <c:v>77.492999999999995</c:v>
                </c:pt>
                <c:pt idx="3352">
                  <c:v>77.352000000000004</c:v>
                </c:pt>
                <c:pt idx="3353">
                  <c:v>77.436999999999998</c:v>
                </c:pt>
                <c:pt idx="3354">
                  <c:v>77.478000000000009</c:v>
                </c:pt>
                <c:pt idx="3355">
                  <c:v>77.415000000000006</c:v>
                </c:pt>
                <c:pt idx="3356">
                  <c:v>77.498000000000005</c:v>
                </c:pt>
                <c:pt idx="3357">
                  <c:v>77.469000000000008</c:v>
                </c:pt>
                <c:pt idx="3358">
                  <c:v>77.444000000000003</c:v>
                </c:pt>
                <c:pt idx="3359">
                  <c:v>77.512</c:v>
                </c:pt>
                <c:pt idx="3360">
                  <c:v>77.594999999999999</c:v>
                </c:pt>
                <c:pt idx="3361">
                  <c:v>77.603999999999999</c:v>
                </c:pt>
                <c:pt idx="3362">
                  <c:v>77.611000000000004</c:v>
                </c:pt>
                <c:pt idx="3363">
                  <c:v>77.617000000000004</c:v>
                </c:pt>
                <c:pt idx="3364">
                  <c:v>77.551000000000002</c:v>
                </c:pt>
                <c:pt idx="3365">
                  <c:v>77.575000000000003</c:v>
                </c:pt>
                <c:pt idx="3366">
                  <c:v>77.555000000000007</c:v>
                </c:pt>
                <c:pt idx="3367">
                  <c:v>77.516000000000005</c:v>
                </c:pt>
                <c:pt idx="3368">
                  <c:v>77.516999999999996</c:v>
                </c:pt>
                <c:pt idx="3369">
                  <c:v>77.570000000000007</c:v>
                </c:pt>
                <c:pt idx="3370">
                  <c:v>77.564000000000007</c:v>
                </c:pt>
                <c:pt idx="3371">
                  <c:v>77.576000000000008</c:v>
                </c:pt>
                <c:pt idx="3372">
                  <c:v>77.555000000000007</c:v>
                </c:pt>
                <c:pt idx="3373">
                  <c:v>77.483999999999995</c:v>
                </c:pt>
                <c:pt idx="3374">
                  <c:v>77.433999999999997</c:v>
                </c:pt>
                <c:pt idx="3375">
                  <c:v>77.486999999999995</c:v>
                </c:pt>
                <c:pt idx="3376">
                  <c:v>77.417000000000002</c:v>
                </c:pt>
                <c:pt idx="3377">
                  <c:v>77.465000000000003</c:v>
                </c:pt>
                <c:pt idx="3378">
                  <c:v>77.466999999999999</c:v>
                </c:pt>
                <c:pt idx="3379">
                  <c:v>77.406999999999996</c:v>
                </c:pt>
                <c:pt idx="3380">
                  <c:v>76.117999999999995</c:v>
                </c:pt>
                <c:pt idx="3381">
                  <c:v>75.831000000000003</c:v>
                </c:pt>
                <c:pt idx="3382">
                  <c:v>75.841000000000008</c:v>
                </c:pt>
                <c:pt idx="3383">
                  <c:v>75.808999999999997</c:v>
                </c:pt>
                <c:pt idx="3384">
                  <c:v>75.856999999999999</c:v>
                </c:pt>
                <c:pt idx="3385">
                  <c:v>75.849000000000004</c:v>
                </c:pt>
                <c:pt idx="3386">
                  <c:v>75.847999999999999</c:v>
                </c:pt>
                <c:pt idx="3387">
                  <c:v>75.861000000000004</c:v>
                </c:pt>
                <c:pt idx="3388">
                  <c:v>75.926000000000002</c:v>
                </c:pt>
                <c:pt idx="3389">
                  <c:v>75.988</c:v>
                </c:pt>
                <c:pt idx="3390">
                  <c:v>75.960000000000008</c:v>
                </c:pt>
                <c:pt idx="3391">
                  <c:v>75.945000000000007</c:v>
                </c:pt>
                <c:pt idx="3392">
                  <c:v>75.903000000000006</c:v>
                </c:pt>
                <c:pt idx="3393">
                  <c:v>75.94</c:v>
                </c:pt>
                <c:pt idx="3394">
                  <c:v>75.888000000000005</c:v>
                </c:pt>
                <c:pt idx="3395">
                  <c:v>75.912000000000006</c:v>
                </c:pt>
                <c:pt idx="3396">
                  <c:v>75.941000000000003</c:v>
                </c:pt>
                <c:pt idx="3397">
                  <c:v>75.947000000000003</c:v>
                </c:pt>
                <c:pt idx="3398">
                  <c:v>75.963000000000008</c:v>
                </c:pt>
                <c:pt idx="3399">
                  <c:v>75.881</c:v>
                </c:pt>
                <c:pt idx="3400">
                  <c:v>75.852000000000004</c:v>
                </c:pt>
                <c:pt idx="3401">
                  <c:v>75.89</c:v>
                </c:pt>
                <c:pt idx="3402">
                  <c:v>75.924999999999997</c:v>
                </c:pt>
                <c:pt idx="3403">
                  <c:v>75.944000000000003</c:v>
                </c:pt>
                <c:pt idx="3404">
                  <c:v>75.942000000000007</c:v>
                </c:pt>
                <c:pt idx="3405">
                  <c:v>75.915000000000006</c:v>
                </c:pt>
                <c:pt idx="3406">
                  <c:v>75.963000000000008</c:v>
                </c:pt>
                <c:pt idx="3407">
                  <c:v>75.924000000000007</c:v>
                </c:pt>
                <c:pt idx="3408">
                  <c:v>75.945999999999998</c:v>
                </c:pt>
                <c:pt idx="3409">
                  <c:v>75.894000000000005</c:v>
                </c:pt>
                <c:pt idx="3410">
                  <c:v>75.912000000000006</c:v>
                </c:pt>
                <c:pt idx="3411">
                  <c:v>75.929000000000002</c:v>
                </c:pt>
                <c:pt idx="3412">
                  <c:v>75.905000000000001</c:v>
                </c:pt>
                <c:pt idx="3413">
                  <c:v>75.921000000000006</c:v>
                </c:pt>
                <c:pt idx="3414">
                  <c:v>75.882999999999996</c:v>
                </c:pt>
                <c:pt idx="3415">
                  <c:v>75.86</c:v>
                </c:pt>
                <c:pt idx="3416">
                  <c:v>75.911000000000001</c:v>
                </c:pt>
                <c:pt idx="3417">
                  <c:v>75.844000000000008</c:v>
                </c:pt>
                <c:pt idx="3418">
                  <c:v>75.847000000000008</c:v>
                </c:pt>
                <c:pt idx="3419">
                  <c:v>75.847999999999999</c:v>
                </c:pt>
                <c:pt idx="3420">
                  <c:v>75.784999999999997</c:v>
                </c:pt>
                <c:pt idx="3421">
                  <c:v>75.789000000000001</c:v>
                </c:pt>
                <c:pt idx="3422">
                  <c:v>75.78</c:v>
                </c:pt>
                <c:pt idx="3423">
                  <c:v>75.819000000000003</c:v>
                </c:pt>
                <c:pt idx="3424">
                  <c:v>75.763000000000005</c:v>
                </c:pt>
                <c:pt idx="3425">
                  <c:v>75.861000000000004</c:v>
                </c:pt>
                <c:pt idx="3426">
                  <c:v>75.852000000000004</c:v>
                </c:pt>
                <c:pt idx="3427">
                  <c:v>75.891999999999996</c:v>
                </c:pt>
                <c:pt idx="3428">
                  <c:v>75.908000000000001</c:v>
                </c:pt>
                <c:pt idx="3429">
                  <c:v>75.897999999999996</c:v>
                </c:pt>
                <c:pt idx="3430">
                  <c:v>75.92</c:v>
                </c:pt>
                <c:pt idx="3431">
                  <c:v>75.867000000000004</c:v>
                </c:pt>
                <c:pt idx="3432">
                  <c:v>75.927000000000007</c:v>
                </c:pt>
                <c:pt idx="3433">
                  <c:v>75.903000000000006</c:v>
                </c:pt>
                <c:pt idx="3434">
                  <c:v>75.923000000000002</c:v>
                </c:pt>
                <c:pt idx="3435">
                  <c:v>75.924000000000007</c:v>
                </c:pt>
                <c:pt idx="3436">
                  <c:v>75.918999999999997</c:v>
                </c:pt>
                <c:pt idx="3437">
                  <c:v>75.938000000000002</c:v>
                </c:pt>
                <c:pt idx="3438">
                  <c:v>75.998000000000005</c:v>
                </c:pt>
                <c:pt idx="3439">
                  <c:v>76.001000000000005</c:v>
                </c:pt>
                <c:pt idx="3440">
                  <c:v>75.948999999999998</c:v>
                </c:pt>
                <c:pt idx="3441">
                  <c:v>75.918999999999997</c:v>
                </c:pt>
                <c:pt idx="3442">
                  <c:v>75.915000000000006</c:v>
                </c:pt>
                <c:pt idx="3443">
                  <c:v>75.923000000000002</c:v>
                </c:pt>
                <c:pt idx="3444">
                  <c:v>75.900000000000006</c:v>
                </c:pt>
                <c:pt idx="3445">
                  <c:v>75.930999999999997</c:v>
                </c:pt>
                <c:pt idx="3446">
                  <c:v>76.03</c:v>
                </c:pt>
                <c:pt idx="3447">
                  <c:v>75.998000000000005</c:v>
                </c:pt>
                <c:pt idx="3448">
                  <c:v>75.995000000000005</c:v>
                </c:pt>
                <c:pt idx="3449">
                  <c:v>75.983999999999995</c:v>
                </c:pt>
                <c:pt idx="3450">
                  <c:v>76.010000000000005</c:v>
                </c:pt>
                <c:pt idx="3451">
                  <c:v>76.051000000000002</c:v>
                </c:pt>
                <c:pt idx="3452">
                  <c:v>76.067000000000007</c:v>
                </c:pt>
                <c:pt idx="3453">
                  <c:v>76.046000000000006</c:v>
                </c:pt>
                <c:pt idx="3454">
                  <c:v>76.031999999999996</c:v>
                </c:pt>
                <c:pt idx="3455">
                  <c:v>75.997</c:v>
                </c:pt>
                <c:pt idx="3456">
                  <c:v>76.001999999999995</c:v>
                </c:pt>
                <c:pt idx="3457">
                  <c:v>76.016000000000005</c:v>
                </c:pt>
                <c:pt idx="3458">
                  <c:v>76.100999999999999</c:v>
                </c:pt>
                <c:pt idx="3459">
                  <c:v>76.144000000000005</c:v>
                </c:pt>
                <c:pt idx="3460">
                  <c:v>76.126000000000005</c:v>
                </c:pt>
                <c:pt idx="3461">
                  <c:v>76.066000000000003</c:v>
                </c:pt>
                <c:pt idx="3462">
                  <c:v>76.055000000000007</c:v>
                </c:pt>
                <c:pt idx="3463">
                  <c:v>76.001999999999995</c:v>
                </c:pt>
                <c:pt idx="3464">
                  <c:v>75.911000000000001</c:v>
                </c:pt>
                <c:pt idx="3465">
                  <c:v>75.936999999999998</c:v>
                </c:pt>
                <c:pt idx="3466">
                  <c:v>76.036000000000001</c:v>
                </c:pt>
                <c:pt idx="3467">
                  <c:v>76.069000000000003</c:v>
                </c:pt>
                <c:pt idx="3468">
                  <c:v>76.028999999999996</c:v>
                </c:pt>
                <c:pt idx="3469">
                  <c:v>76.025999999999996</c:v>
                </c:pt>
                <c:pt idx="3470">
                  <c:v>75.957999999999998</c:v>
                </c:pt>
                <c:pt idx="3471">
                  <c:v>75.965000000000003</c:v>
                </c:pt>
                <c:pt idx="3472">
                  <c:v>75.960999999999999</c:v>
                </c:pt>
                <c:pt idx="3473">
                  <c:v>75.921999999999997</c:v>
                </c:pt>
                <c:pt idx="3474">
                  <c:v>75.912999999999997</c:v>
                </c:pt>
                <c:pt idx="3475">
                  <c:v>75.847000000000008</c:v>
                </c:pt>
                <c:pt idx="3476">
                  <c:v>75.878</c:v>
                </c:pt>
                <c:pt idx="3477">
                  <c:v>75.870999999999995</c:v>
                </c:pt>
                <c:pt idx="3478">
                  <c:v>75.838999999999999</c:v>
                </c:pt>
                <c:pt idx="3479">
                  <c:v>75.816000000000003</c:v>
                </c:pt>
                <c:pt idx="3480">
                  <c:v>75.856999999999999</c:v>
                </c:pt>
                <c:pt idx="3481">
                  <c:v>75.853000000000009</c:v>
                </c:pt>
                <c:pt idx="3482">
                  <c:v>75.781000000000006</c:v>
                </c:pt>
                <c:pt idx="3483">
                  <c:v>75.753</c:v>
                </c:pt>
                <c:pt idx="3484">
                  <c:v>75.742000000000004</c:v>
                </c:pt>
                <c:pt idx="3485">
                  <c:v>75.751000000000005</c:v>
                </c:pt>
                <c:pt idx="3486">
                  <c:v>75.706000000000003</c:v>
                </c:pt>
                <c:pt idx="3487">
                  <c:v>75.656999999999996</c:v>
                </c:pt>
                <c:pt idx="3488">
                  <c:v>75.622</c:v>
                </c:pt>
                <c:pt idx="3489">
                  <c:v>75.518000000000001</c:v>
                </c:pt>
                <c:pt idx="3490">
                  <c:v>75.534999999999997</c:v>
                </c:pt>
                <c:pt idx="3491">
                  <c:v>75.510999999999996</c:v>
                </c:pt>
                <c:pt idx="3492">
                  <c:v>75.528999999999996</c:v>
                </c:pt>
                <c:pt idx="3493">
                  <c:v>75.495999999999995</c:v>
                </c:pt>
                <c:pt idx="3494">
                  <c:v>75.468000000000004</c:v>
                </c:pt>
                <c:pt idx="3495">
                  <c:v>75.489999999999995</c:v>
                </c:pt>
                <c:pt idx="3496">
                  <c:v>75.510000000000005</c:v>
                </c:pt>
                <c:pt idx="3497">
                  <c:v>75.515000000000001</c:v>
                </c:pt>
                <c:pt idx="3498">
                  <c:v>75.489999999999995</c:v>
                </c:pt>
                <c:pt idx="3499">
                  <c:v>75.463000000000008</c:v>
                </c:pt>
                <c:pt idx="3500">
                  <c:v>75.457000000000008</c:v>
                </c:pt>
                <c:pt idx="3501">
                  <c:v>75.488</c:v>
                </c:pt>
                <c:pt idx="3502">
                  <c:v>75.454999999999998</c:v>
                </c:pt>
                <c:pt idx="3503">
                  <c:v>75.468000000000004</c:v>
                </c:pt>
                <c:pt idx="3504">
                  <c:v>75.501999999999995</c:v>
                </c:pt>
                <c:pt idx="3505">
                  <c:v>75.563000000000002</c:v>
                </c:pt>
                <c:pt idx="3506">
                  <c:v>75.554000000000002</c:v>
                </c:pt>
                <c:pt idx="3507">
                  <c:v>75.555000000000007</c:v>
                </c:pt>
                <c:pt idx="3508">
                  <c:v>75.632999999999996</c:v>
                </c:pt>
                <c:pt idx="3509">
                  <c:v>75.558999999999997</c:v>
                </c:pt>
                <c:pt idx="3510">
                  <c:v>75.543999999999997</c:v>
                </c:pt>
                <c:pt idx="3511">
                  <c:v>75.552999999999997</c:v>
                </c:pt>
                <c:pt idx="3512">
                  <c:v>75.564999999999998</c:v>
                </c:pt>
                <c:pt idx="3513">
                  <c:v>75.713000000000008</c:v>
                </c:pt>
                <c:pt idx="3514">
                  <c:v>75.745000000000005</c:v>
                </c:pt>
                <c:pt idx="3515">
                  <c:v>75.769000000000005</c:v>
                </c:pt>
                <c:pt idx="3516">
                  <c:v>75.814999999999998</c:v>
                </c:pt>
                <c:pt idx="3517">
                  <c:v>75.903999999999996</c:v>
                </c:pt>
                <c:pt idx="3518">
                  <c:v>75.903000000000006</c:v>
                </c:pt>
                <c:pt idx="3519">
                  <c:v>75.912999999999997</c:v>
                </c:pt>
                <c:pt idx="3520">
                  <c:v>75.775000000000006</c:v>
                </c:pt>
                <c:pt idx="3521">
                  <c:v>75.844999999999999</c:v>
                </c:pt>
                <c:pt idx="3522">
                  <c:v>75.846000000000004</c:v>
                </c:pt>
                <c:pt idx="3523">
                  <c:v>75.908000000000001</c:v>
                </c:pt>
                <c:pt idx="3524">
                  <c:v>75.908000000000001</c:v>
                </c:pt>
                <c:pt idx="3525">
                  <c:v>75.918999999999997</c:v>
                </c:pt>
                <c:pt idx="3526">
                  <c:v>75.900999999999996</c:v>
                </c:pt>
                <c:pt idx="3527">
                  <c:v>75.834000000000003</c:v>
                </c:pt>
                <c:pt idx="3528">
                  <c:v>75.888000000000005</c:v>
                </c:pt>
                <c:pt idx="3529">
                  <c:v>75.864000000000004</c:v>
                </c:pt>
                <c:pt idx="3530">
                  <c:v>75.793999999999997</c:v>
                </c:pt>
                <c:pt idx="3531">
                  <c:v>75.915000000000006</c:v>
                </c:pt>
                <c:pt idx="3532">
                  <c:v>75.869</c:v>
                </c:pt>
                <c:pt idx="3533">
                  <c:v>75.844999999999999</c:v>
                </c:pt>
                <c:pt idx="3534">
                  <c:v>75.83</c:v>
                </c:pt>
                <c:pt idx="3535">
                  <c:v>75.893000000000001</c:v>
                </c:pt>
                <c:pt idx="3536">
                  <c:v>76.007999999999996</c:v>
                </c:pt>
                <c:pt idx="3537">
                  <c:v>76.028000000000006</c:v>
                </c:pt>
                <c:pt idx="3538">
                  <c:v>76.007999999999996</c:v>
                </c:pt>
                <c:pt idx="3539">
                  <c:v>76.058999999999997</c:v>
                </c:pt>
                <c:pt idx="3540">
                  <c:v>76.100999999999999</c:v>
                </c:pt>
                <c:pt idx="3541">
                  <c:v>76.040999999999997</c:v>
                </c:pt>
                <c:pt idx="3542">
                  <c:v>76.094000000000008</c:v>
                </c:pt>
                <c:pt idx="3543">
                  <c:v>76.155000000000001</c:v>
                </c:pt>
                <c:pt idx="3544">
                  <c:v>76.096000000000004</c:v>
                </c:pt>
                <c:pt idx="3545">
                  <c:v>76.120999999999995</c:v>
                </c:pt>
                <c:pt idx="3546">
                  <c:v>76.103999999999999</c:v>
                </c:pt>
                <c:pt idx="3547">
                  <c:v>76.106999999999999</c:v>
                </c:pt>
                <c:pt idx="3548">
                  <c:v>76.087000000000003</c:v>
                </c:pt>
                <c:pt idx="3549">
                  <c:v>76.180000000000007</c:v>
                </c:pt>
                <c:pt idx="3550">
                  <c:v>76.106999999999999</c:v>
                </c:pt>
                <c:pt idx="3551">
                  <c:v>76.138000000000005</c:v>
                </c:pt>
                <c:pt idx="3552">
                  <c:v>76.103999999999999</c:v>
                </c:pt>
                <c:pt idx="3553">
                  <c:v>76.031999999999996</c:v>
                </c:pt>
                <c:pt idx="3554">
                  <c:v>76.085999999999999</c:v>
                </c:pt>
                <c:pt idx="3555">
                  <c:v>76.070000000000007</c:v>
                </c:pt>
                <c:pt idx="3556">
                  <c:v>76.102000000000004</c:v>
                </c:pt>
                <c:pt idx="3557">
                  <c:v>76.114000000000004</c:v>
                </c:pt>
                <c:pt idx="3558">
                  <c:v>76.088000000000008</c:v>
                </c:pt>
                <c:pt idx="3559">
                  <c:v>76.120999999999995</c:v>
                </c:pt>
                <c:pt idx="3560">
                  <c:v>76.165999999999997</c:v>
                </c:pt>
                <c:pt idx="3561">
                  <c:v>76.162000000000006</c:v>
                </c:pt>
                <c:pt idx="3562">
                  <c:v>76.164000000000001</c:v>
                </c:pt>
                <c:pt idx="3563">
                  <c:v>76.186999999999998</c:v>
                </c:pt>
                <c:pt idx="3564">
                  <c:v>76.137</c:v>
                </c:pt>
                <c:pt idx="3565">
                  <c:v>76.168000000000006</c:v>
                </c:pt>
                <c:pt idx="3566">
                  <c:v>76.174000000000007</c:v>
                </c:pt>
                <c:pt idx="3567">
                  <c:v>76.13</c:v>
                </c:pt>
                <c:pt idx="3568">
                  <c:v>76.096000000000004</c:v>
                </c:pt>
                <c:pt idx="3569">
                  <c:v>76.064000000000007</c:v>
                </c:pt>
                <c:pt idx="3570">
                  <c:v>76.119</c:v>
                </c:pt>
                <c:pt idx="3571">
                  <c:v>76.073000000000008</c:v>
                </c:pt>
                <c:pt idx="3572">
                  <c:v>75.974000000000004</c:v>
                </c:pt>
                <c:pt idx="3573">
                  <c:v>76.058000000000007</c:v>
                </c:pt>
                <c:pt idx="3574">
                  <c:v>76.025999999999996</c:v>
                </c:pt>
                <c:pt idx="3575">
                  <c:v>76.028000000000006</c:v>
                </c:pt>
                <c:pt idx="3576">
                  <c:v>76.018000000000001</c:v>
                </c:pt>
                <c:pt idx="3577">
                  <c:v>76.046999999999997</c:v>
                </c:pt>
                <c:pt idx="3578">
                  <c:v>76.088000000000008</c:v>
                </c:pt>
                <c:pt idx="3579">
                  <c:v>76.046999999999997</c:v>
                </c:pt>
                <c:pt idx="3580">
                  <c:v>75.981999999999999</c:v>
                </c:pt>
                <c:pt idx="3581">
                  <c:v>75.951999999999998</c:v>
                </c:pt>
                <c:pt idx="3582">
                  <c:v>76.034000000000006</c:v>
                </c:pt>
                <c:pt idx="3583">
                  <c:v>75.966000000000008</c:v>
                </c:pt>
                <c:pt idx="3584">
                  <c:v>75.988</c:v>
                </c:pt>
                <c:pt idx="3585">
                  <c:v>75.945000000000007</c:v>
                </c:pt>
                <c:pt idx="3586">
                  <c:v>75.988</c:v>
                </c:pt>
                <c:pt idx="3587">
                  <c:v>75.933999999999997</c:v>
                </c:pt>
                <c:pt idx="3588">
                  <c:v>75.962000000000003</c:v>
                </c:pt>
                <c:pt idx="3589">
                  <c:v>75.995999999999995</c:v>
                </c:pt>
                <c:pt idx="3590">
                  <c:v>76.072000000000003</c:v>
                </c:pt>
                <c:pt idx="3591">
                  <c:v>76.033000000000001</c:v>
                </c:pt>
                <c:pt idx="3592">
                  <c:v>75.974000000000004</c:v>
                </c:pt>
                <c:pt idx="3593">
                  <c:v>76.036000000000001</c:v>
                </c:pt>
                <c:pt idx="3594">
                  <c:v>76.015000000000001</c:v>
                </c:pt>
                <c:pt idx="3595">
                  <c:v>75.948000000000008</c:v>
                </c:pt>
                <c:pt idx="3596">
                  <c:v>75.957000000000008</c:v>
                </c:pt>
                <c:pt idx="3597">
                  <c:v>75.896000000000001</c:v>
                </c:pt>
                <c:pt idx="3598">
                  <c:v>75.908000000000001</c:v>
                </c:pt>
                <c:pt idx="3599">
                  <c:v>75.881</c:v>
                </c:pt>
                <c:pt idx="3600">
                  <c:v>75.977000000000004</c:v>
                </c:pt>
                <c:pt idx="3601">
                  <c:v>75.933999999999997</c:v>
                </c:pt>
                <c:pt idx="3602">
                  <c:v>75.921000000000006</c:v>
                </c:pt>
                <c:pt idx="3603">
                  <c:v>75.992000000000004</c:v>
                </c:pt>
                <c:pt idx="3604">
                  <c:v>75.989999999999995</c:v>
                </c:pt>
                <c:pt idx="3605">
                  <c:v>75.995999999999995</c:v>
                </c:pt>
                <c:pt idx="3606">
                  <c:v>75.978999999999999</c:v>
                </c:pt>
                <c:pt idx="3607">
                  <c:v>75.921000000000006</c:v>
                </c:pt>
                <c:pt idx="3608">
                  <c:v>75.891000000000005</c:v>
                </c:pt>
                <c:pt idx="3609">
                  <c:v>75.924999999999997</c:v>
                </c:pt>
                <c:pt idx="3610">
                  <c:v>75.930999999999997</c:v>
                </c:pt>
                <c:pt idx="3611">
                  <c:v>75.923000000000002</c:v>
                </c:pt>
                <c:pt idx="3612">
                  <c:v>75.992999999999995</c:v>
                </c:pt>
                <c:pt idx="3613">
                  <c:v>76.004000000000005</c:v>
                </c:pt>
                <c:pt idx="3614">
                  <c:v>76.064000000000007</c:v>
                </c:pt>
                <c:pt idx="3615">
                  <c:v>76.019000000000005</c:v>
                </c:pt>
                <c:pt idx="3616">
                  <c:v>76.028000000000006</c:v>
                </c:pt>
                <c:pt idx="3617">
                  <c:v>76.067000000000007</c:v>
                </c:pt>
                <c:pt idx="3618">
                  <c:v>76.001999999999995</c:v>
                </c:pt>
                <c:pt idx="3619">
                  <c:v>75.945000000000007</c:v>
                </c:pt>
                <c:pt idx="3620">
                  <c:v>75.944000000000003</c:v>
                </c:pt>
                <c:pt idx="3621">
                  <c:v>75.98</c:v>
                </c:pt>
                <c:pt idx="3622">
                  <c:v>76.037999999999997</c:v>
                </c:pt>
                <c:pt idx="3623">
                  <c:v>75.984999999999999</c:v>
                </c:pt>
                <c:pt idx="3624">
                  <c:v>75.972000000000008</c:v>
                </c:pt>
                <c:pt idx="3625">
                  <c:v>75.957000000000008</c:v>
                </c:pt>
                <c:pt idx="3626">
                  <c:v>75.963000000000008</c:v>
                </c:pt>
                <c:pt idx="3627">
                  <c:v>75.881</c:v>
                </c:pt>
                <c:pt idx="3628">
                  <c:v>75.897999999999996</c:v>
                </c:pt>
                <c:pt idx="3629">
                  <c:v>75.876000000000005</c:v>
                </c:pt>
                <c:pt idx="3630">
                  <c:v>75.828000000000003</c:v>
                </c:pt>
                <c:pt idx="3631">
                  <c:v>75.847999999999999</c:v>
                </c:pt>
                <c:pt idx="3632">
                  <c:v>75.826999999999998</c:v>
                </c:pt>
                <c:pt idx="3633">
                  <c:v>75.853999999999999</c:v>
                </c:pt>
                <c:pt idx="3634">
                  <c:v>75.814000000000007</c:v>
                </c:pt>
                <c:pt idx="3635">
                  <c:v>75.832999999999998</c:v>
                </c:pt>
                <c:pt idx="3636">
                  <c:v>75.792000000000002</c:v>
                </c:pt>
                <c:pt idx="3637">
                  <c:v>75.748000000000005</c:v>
                </c:pt>
                <c:pt idx="3638">
                  <c:v>75.778999999999996</c:v>
                </c:pt>
                <c:pt idx="3639">
                  <c:v>75.747</c:v>
                </c:pt>
                <c:pt idx="3640">
                  <c:v>75.692999999999998</c:v>
                </c:pt>
                <c:pt idx="3641">
                  <c:v>75.695999999999998</c:v>
                </c:pt>
                <c:pt idx="3642">
                  <c:v>75.579000000000008</c:v>
                </c:pt>
                <c:pt idx="3643">
                  <c:v>75.606999999999999</c:v>
                </c:pt>
                <c:pt idx="3644">
                  <c:v>75.573999999999998</c:v>
                </c:pt>
                <c:pt idx="3645">
                  <c:v>75.521000000000001</c:v>
                </c:pt>
                <c:pt idx="3646">
                  <c:v>75.504000000000005</c:v>
                </c:pt>
                <c:pt idx="3647">
                  <c:v>75.597999999999999</c:v>
                </c:pt>
                <c:pt idx="3648">
                  <c:v>75.588999999999999</c:v>
                </c:pt>
                <c:pt idx="3649">
                  <c:v>75.522000000000006</c:v>
                </c:pt>
                <c:pt idx="3650">
                  <c:v>75.478000000000009</c:v>
                </c:pt>
                <c:pt idx="3651">
                  <c:v>75.555000000000007</c:v>
                </c:pt>
                <c:pt idx="3652">
                  <c:v>75.573000000000008</c:v>
                </c:pt>
                <c:pt idx="3653">
                  <c:v>75.557000000000002</c:v>
                </c:pt>
                <c:pt idx="3654">
                  <c:v>75.576000000000008</c:v>
                </c:pt>
                <c:pt idx="3655">
                  <c:v>75.668999999999997</c:v>
                </c:pt>
                <c:pt idx="3656">
                  <c:v>75.602000000000004</c:v>
                </c:pt>
                <c:pt idx="3657">
                  <c:v>75.62</c:v>
                </c:pt>
                <c:pt idx="3658">
                  <c:v>75.593000000000004</c:v>
                </c:pt>
                <c:pt idx="3659">
                  <c:v>75.635000000000005</c:v>
                </c:pt>
                <c:pt idx="3660">
                  <c:v>75.674000000000007</c:v>
                </c:pt>
                <c:pt idx="3661">
                  <c:v>75.698000000000008</c:v>
                </c:pt>
                <c:pt idx="3662">
                  <c:v>75.704999999999998</c:v>
                </c:pt>
                <c:pt idx="3663">
                  <c:v>75.748000000000005</c:v>
                </c:pt>
                <c:pt idx="3664">
                  <c:v>75.802999999999997</c:v>
                </c:pt>
                <c:pt idx="3665">
                  <c:v>75.787000000000006</c:v>
                </c:pt>
                <c:pt idx="3666">
                  <c:v>75.802000000000007</c:v>
                </c:pt>
                <c:pt idx="3667">
                  <c:v>75.856999999999999</c:v>
                </c:pt>
                <c:pt idx="3668">
                  <c:v>75.900000000000006</c:v>
                </c:pt>
                <c:pt idx="3669">
                  <c:v>75.978000000000009</c:v>
                </c:pt>
                <c:pt idx="3670">
                  <c:v>76.024000000000001</c:v>
                </c:pt>
                <c:pt idx="3671">
                  <c:v>76.046999999999997</c:v>
                </c:pt>
                <c:pt idx="3672">
                  <c:v>76.116</c:v>
                </c:pt>
                <c:pt idx="3673">
                  <c:v>76.085000000000008</c:v>
                </c:pt>
                <c:pt idx="3674">
                  <c:v>76.055999999999997</c:v>
                </c:pt>
                <c:pt idx="3675">
                  <c:v>76.078000000000003</c:v>
                </c:pt>
                <c:pt idx="3676">
                  <c:v>76.051000000000002</c:v>
                </c:pt>
                <c:pt idx="3677">
                  <c:v>76.001000000000005</c:v>
                </c:pt>
                <c:pt idx="3678">
                  <c:v>75.989000000000004</c:v>
                </c:pt>
                <c:pt idx="3679">
                  <c:v>75.983000000000004</c:v>
                </c:pt>
                <c:pt idx="3680">
                  <c:v>75.986999999999995</c:v>
                </c:pt>
                <c:pt idx="3681">
                  <c:v>75.974000000000004</c:v>
                </c:pt>
                <c:pt idx="3682">
                  <c:v>76.027000000000001</c:v>
                </c:pt>
                <c:pt idx="3683">
                  <c:v>75.998000000000005</c:v>
                </c:pt>
                <c:pt idx="3684">
                  <c:v>76.058999999999997</c:v>
                </c:pt>
                <c:pt idx="3685">
                  <c:v>76.070000000000007</c:v>
                </c:pt>
                <c:pt idx="3686">
                  <c:v>76.019000000000005</c:v>
                </c:pt>
                <c:pt idx="3687">
                  <c:v>76.016000000000005</c:v>
                </c:pt>
                <c:pt idx="3688">
                  <c:v>76.006</c:v>
                </c:pt>
                <c:pt idx="3689">
                  <c:v>76.013999999999996</c:v>
                </c:pt>
                <c:pt idx="3690">
                  <c:v>76.003</c:v>
                </c:pt>
                <c:pt idx="3691">
                  <c:v>75.918999999999997</c:v>
                </c:pt>
                <c:pt idx="3692">
                  <c:v>75.951999999999998</c:v>
                </c:pt>
                <c:pt idx="3693">
                  <c:v>75.903000000000006</c:v>
                </c:pt>
                <c:pt idx="3694">
                  <c:v>75.864999999999995</c:v>
                </c:pt>
                <c:pt idx="3695">
                  <c:v>75.960000000000008</c:v>
                </c:pt>
                <c:pt idx="3696">
                  <c:v>75.876000000000005</c:v>
                </c:pt>
                <c:pt idx="3697">
                  <c:v>75.844999999999999</c:v>
                </c:pt>
                <c:pt idx="3698">
                  <c:v>75.884</c:v>
                </c:pt>
                <c:pt idx="3699">
                  <c:v>75.816000000000003</c:v>
                </c:pt>
                <c:pt idx="3700">
                  <c:v>75.906000000000006</c:v>
                </c:pt>
                <c:pt idx="3701">
                  <c:v>75.924000000000007</c:v>
                </c:pt>
                <c:pt idx="3702">
                  <c:v>75.912000000000006</c:v>
                </c:pt>
                <c:pt idx="3703">
                  <c:v>75.92</c:v>
                </c:pt>
                <c:pt idx="3704">
                  <c:v>75.971000000000004</c:v>
                </c:pt>
                <c:pt idx="3705">
                  <c:v>75.912999999999997</c:v>
                </c:pt>
                <c:pt idx="3706">
                  <c:v>75.960999999999999</c:v>
                </c:pt>
                <c:pt idx="3707">
                  <c:v>75.965000000000003</c:v>
                </c:pt>
                <c:pt idx="3708">
                  <c:v>76.072000000000003</c:v>
                </c:pt>
                <c:pt idx="3709">
                  <c:v>76.084000000000003</c:v>
                </c:pt>
                <c:pt idx="3710">
                  <c:v>76.081000000000003</c:v>
                </c:pt>
                <c:pt idx="3711">
                  <c:v>76.012</c:v>
                </c:pt>
                <c:pt idx="3712">
                  <c:v>76.061999999999998</c:v>
                </c:pt>
                <c:pt idx="3713">
                  <c:v>76.097000000000008</c:v>
                </c:pt>
                <c:pt idx="3714">
                  <c:v>76.12</c:v>
                </c:pt>
                <c:pt idx="3715">
                  <c:v>76.113</c:v>
                </c:pt>
                <c:pt idx="3716">
                  <c:v>76.11</c:v>
                </c:pt>
                <c:pt idx="3717">
                  <c:v>76.132000000000005</c:v>
                </c:pt>
                <c:pt idx="3718">
                  <c:v>76.075000000000003</c:v>
                </c:pt>
                <c:pt idx="3719">
                  <c:v>76.135999999999996</c:v>
                </c:pt>
                <c:pt idx="3720">
                  <c:v>76.125</c:v>
                </c:pt>
                <c:pt idx="3721">
                  <c:v>76.141000000000005</c:v>
                </c:pt>
                <c:pt idx="3722">
                  <c:v>76.09</c:v>
                </c:pt>
                <c:pt idx="3723">
                  <c:v>76.03</c:v>
                </c:pt>
                <c:pt idx="3724">
                  <c:v>76.064000000000007</c:v>
                </c:pt>
                <c:pt idx="3725">
                  <c:v>76.073000000000008</c:v>
                </c:pt>
                <c:pt idx="3726">
                  <c:v>76.037000000000006</c:v>
                </c:pt>
                <c:pt idx="3727">
                  <c:v>76.070999999999998</c:v>
                </c:pt>
                <c:pt idx="3728">
                  <c:v>76.113</c:v>
                </c:pt>
                <c:pt idx="3729">
                  <c:v>76.052999999999997</c:v>
                </c:pt>
                <c:pt idx="3730">
                  <c:v>76.126999999999995</c:v>
                </c:pt>
                <c:pt idx="3731">
                  <c:v>76.198999999999998</c:v>
                </c:pt>
                <c:pt idx="3732">
                  <c:v>76.156999999999996</c:v>
                </c:pt>
                <c:pt idx="3733">
                  <c:v>76.055999999999997</c:v>
                </c:pt>
                <c:pt idx="3734">
                  <c:v>76.091000000000008</c:v>
                </c:pt>
                <c:pt idx="3735">
                  <c:v>75.932000000000002</c:v>
                </c:pt>
                <c:pt idx="3736">
                  <c:v>75.911000000000001</c:v>
                </c:pt>
                <c:pt idx="3737">
                  <c:v>75.932000000000002</c:v>
                </c:pt>
                <c:pt idx="3738">
                  <c:v>75.972000000000008</c:v>
                </c:pt>
                <c:pt idx="3739">
                  <c:v>75.819000000000003</c:v>
                </c:pt>
                <c:pt idx="3740">
                  <c:v>75.861000000000004</c:v>
                </c:pt>
                <c:pt idx="3741">
                  <c:v>75.811999999999998</c:v>
                </c:pt>
                <c:pt idx="3742">
                  <c:v>75.805999999999997</c:v>
                </c:pt>
                <c:pt idx="3743">
                  <c:v>75.768000000000001</c:v>
                </c:pt>
                <c:pt idx="3744">
                  <c:v>75.747</c:v>
                </c:pt>
                <c:pt idx="3745">
                  <c:v>75.775999999999996</c:v>
                </c:pt>
                <c:pt idx="3746">
                  <c:v>75.665999999999997</c:v>
                </c:pt>
                <c:pt idx="3747">
                  <c:v>75.701000000000008</c:v>
                </c:pt>
                <c:pt idx="3748">
                  <c:v>75.658000000000001</c:v>
                </c:pt>
                <c:pt idx="3749">
                  <c:v>75.59</c:v>
                </c:pt>
                <c:pt idx="3750">
                  <c:v>75.703000000000003</c:v>
                </c:pt>
                <c:pt idx="3751">
                  <c:v>75.665000000000006</c:v>
                </c:pt>
                <c:pt idx="3752">
                  <c:v>75.61</c:v>
                </c:pt>
                <c:pt idx="3753">
                  <c:v>75.614000000000004</c:v>
                </c:pt>
                <c:pt idx="3754">
                  <c:v>75.570000000000007</c:v>
                </c:pt>
                <c:pt idx="3755">
                  <c:v>75.543000000000006</c:v>
                </c:pt>
                <c:pt idx="3756">
                  <c:v>75.63</c:v>
                </c:pt>
                <c:pt idx="3757">
                  <c:v>75.659000000000006</c:v>
                </c:pt>
                <c:pt idx="3758">
                  <c:v>75.629000000000005</c:v>
                </c:pt>
                <c:pt idx="3759">
                  <c:v>75.603000000000009</c:v>
                </c:pt>
                <c:pt idx="3760">
                  <c:v>75.62</c:v>
                </c:pt>
                <c:pt idx="3761">
                  <c:v>75.652000000000001</c:v>
                </c:pt>
                <c:pt idx="3762">
                  <c:v>75.596000000000004</c:v>
                </c:pt>
                <c:pt idx="3763">
                  <c:v>75.616</c:v>
                </c:pt>
                <c:pt idx="3764">
                  <c:v>75.623999999999995</c:v>
                </c:pt>
                <c:pt idx="3765">
                  <c:v>75.617999999999995</c:v>
                </c:pt>
                <c:pt idx="3766">
                  <c:v>75.552000000000007</c:v>
                </c:pt>
                <c:pt idx="3767">
                  <c:v>75.662000000000006</c:v>
                </c:pt>
                <c:pt idx="3768">
                  <c:v>75.619</c:v>
                </c:pt>
                <c:pt idx="3769">
                  <c:v>75.570000000000007</c:v>
                </c:pt>
                <c:pt idx="3770">
                  <c:v>75.555999999999997</c:v>
                </c:pt>
                <c:pt idx="3771">
                  <c:v>75.641000000000005</c:v>
                </c:pt>
                <c:pt idx="3772">
                  <c:v>75.775000000000006</c:v>
                </c:pt>
                <c:pt idx="3773">
                  <c:v>75.77</c:v>
                </c:pt>
                <c:pt idx="3774">
                  <c:v>75.772999999999996</c:v>
                </c:pt>
                <c:pt idx="3775">
                  <c:v>75.728999999999999</c:v>
                </c:pt>
                <c:pt idx="3776">
                  <c:v>75.772999999999996</c:v>
                </c:pt>
                <c:pt idx="3777">
                  <c:v>75.885000000000005</c:v>
                </c:pt>
                <c:pt idx="3778">
                  <c:v>75.814999999999998</c:v>
                </c:pt>
                <c:pt idx="3779">
                  <c:v>75.792000000000002</c:v>
                </c:pt>
                <c:pt idx="3780">
                  <c:v>75.775000000000006</c:v>
                </c:pt>
                <c:pt idx="3781">
                  <c:v>75.828000000000003</c:v>
                </c:pt>
                <c:pt idx="3782">
                  <c:v>75.878</c:v>
                </c:pt>
                <c:pt idx="3783">
                  <c:v>75.915000000000006</c:v>
                </c:pt>
                <c:pt idx="3784">
                  <c:v>75.906000000000006</c:v>
                </c:pt>
                <c:pt idx="3785">
                  <c:v>75.846000000000004</c:v>
                </c:pt>
                <c:pt idx="3786">
                  <c:v>75.884</c:v>
                </c:pt>
                <c:pt idx="3787">
                  <c:v>75.837000000000003</c:v>
                </c:pt>
                <c:pt idx="3788">
                  <c:v>75.948000000000008</c:v>
                </c:pt>
                <c:pt idx="3789">
                  <c:v>75.977000000000004</c:v>
                </c:pt>
                <c:pt idx="3790">
                  <c:v>75.978999999999999</c:v>
                </c:pt>
                <c:pt idx="3791">
                  <c:v>75.972999999999999</c:v>
                </c:pt>
                <c:pt idx="3792">
                  <c:v>75.978000000000009</c:v>
                </c:pt>
                <c:pt idx="3793">
                  <c:v>75.887</c:v>
                </c:pt>
                <c:pt idx="3794">
                  <c:v>75.989999999999995</c:v>
                </c:pt>
                <c:pt idx="3795">
                  <c:v>76.007000000000005</c:v>
                </c:pt>
                <c:pt idx="3796">
                  <c:v>76.040999999999997</c:v>
                </c:pt>
                <c:pt idx="3797">
                  <c:v>76.123999999999995</c:v>
                </c:pt>
                <c:pt idx="3798">
                  <c:v>76.064999999999998</c:v>
                </c:pt>
                <c:pt idx="3799">
                  <c:v>76.052000000000007</c:v>
                </c:pt>
                <c:pt idx="3800">
                  <c:v>76.114000000000004</c:v>
                </c:pt>
                <c:pt idx="3801">
                  <c:v>76.028000000000006</c:v>
                </c:pt>
                <c:pt idx="3802">
                  <c:v>76.037999999999997</c:v>
                </c:pt>
                <c:pt idx="3803">
                  <c:v>76.010000000000005</c:v>
                </c:pt>
                <c:pt idx="3804">
                  <c:v>76.009</c:v>
                </c:pt>
                <c:pt idx="3805">
                  <c:v>76.02</c:v>
                </c:pt>
                <c:pt idx="3806">
                  <c:v>76.016000000000005</c:v>
                </c:pt>
                <c:pt idx="3807">
                  <c:v>75.994</c:v>
                </c:pt>
                <c:pt idx="3808">
                  <c:v>75.986999999999995</c:v>
                </c:pt>
                <c:pt idx="3809">
                  <c:v>76.010000000000005</c:v>
                </c:pt>
                <c:pt idx="3810">
                  <c:v>76</c:v>
                </c:pt>
                <c:pt idx="3811">
                  <c:v>76.331000000000003</c:v>
                </c:pt>
                <c:pt idx="3812">
                  <c:v>76.347000000000008</c:v>
                </c:pt>
                <c:pt idx="3813">
                  <c:v>76.421999999999997</c:v>
                </c:pt>
                <c:pt idx="3814">
                  <c:v>76.382000000000005</c:v>
                </c:pt>
                <c:pt idx="3815">
                  <c:v>76.406000000000006</c:v>
                </c:pt>
                <c:pt idx="3816">
                  <c:v>76.338999999999999</c:v>
                </c:pt>
                <c:pt idx="3817">
                  <c:v>76.335999999999999</c:v>
                </c:pt>
                <c:pt idx="3818">
                  <c:v>76.373999999999995</c:v>
                </c:pt>
                <c:pt idx="3819">
                  <c:v>76.337000000000003</c:v>
                </c:pt>
                <c:pt idx="3820">
                  <c:v>76.328000000000003</c:v>
                </c:pt>
                <c:pt idx="3821">
                  <c:v>76.332999999999998</c:v>
                </c:pt>
                <c:pt idx="3822">
                  <c:v>76.304000000000002</c:v>
                </c:pt>
                <c:pt idx="3823">
                  <c:v>76.296999999999997</c:v>
                </c:pt>
                <c:pt idx="3824">
                  <c:v>76.234999999999999</c:v>
                </c:pt>
                <c:pt idx="3825">
                  <c:v>76.311999999999998</c:v>
                </c:pt>
                <c:pt idx="3826">
                  <c:v>76.344999999999999</c:v>
                </c:pt>
                <c:pt idx="3827">
                  <c:v>76.38</c:v>
                </c:pt>
                <c:pt idx="3828">
                  <c:v>76.296000000000006</c:v>
                </c:pt>
                <c:pt idx="3829">
                  <c:v>76.34</c:v>
                </c:pt>
                <c:pt idx="3830">
                  <c:v>76.361000000000004</c:v>
                </c:pt>
                <c:pt idx="3831">
                  <c:v>76.369</c:v>
                </c:pt>
                <c:pt idx="3832">
                  <c:v>76.405000000000001</c:v>
                </c:pt>
                <c:pt idx="3833">
                  <c:v>76.430000000000007</c:v>
                </c:pt>
                <c:pt idx="3834">
                  <c:v>76.42</c:v>
                </c:pt>
                <c:pt idx="3835">
                  <c:v>76.42</c:v>
                </c:pt>
                <c:pt idx="3836">
                  <c:v>76.409000000000006</c:v>
                </c:pt>
                <c:pt idx="3837">
                  <c:v>76.403000000000006</c:v>
                </c:pt>
                <c:pt idx="3838">
                  <c:v>76.364999999999995</c:v>
                </c:pt>
                <c:pt idx="3839">
                  <c:v>76.388999999999996</c:v>
                </c:pt>
                <c:pt idx="3840">
                  <c:v>76.433000000000007</c:v>
                </c:pt>
                <c:pt idx="3841">
                  <c:v>76.417000000000002</c:v>
                </c:pt>
                <c:pt idx="3842">
                  <c:v>76.388999999999996</c:v>
                </c:pt>
                <c:pt idx="3843">
                  <c:v>76.405000000000001</c:v>
                </c:pt>
                <c:pt idx="3844">
                  <c:v>76.448000000000008</c:v>
                </c:pt>
                <c:pt idx="3845">
                  <c:v>76.435000000000002</c:v>
                </c:pt>
                <c:pt idx="3846">
                  <c:v>76.465000000000003</c:v>
                </c:pt>
                <c:pt idx="3847">
                  <c:v>76.471000000000004</c:v>
                </c:pt>
                <c:pt idx="3848">
                  <c:v>76.491</c:v>
                </c:pt>
                <c:pt idx="3849">
                  <c:v>76.460000000000008</c:v>
                </c:pt>
                <c:pt idx="3850">
                  <c:v>76.421999999999997</c:v>
                </c:pt>
                <c:pt idx="3851">
                  <c:v>76.489000000000004</c:v>
                </c:pt>
                <c:pt idx="3852">
                  <c:v>76.495999999999995</c:v>
                </c:pt>
                <c:pt idx="3853">
                  <c:v>76.423000000000002</c:v>
                </c:pt>
                <c:pt idx="3854">
                  <c:v>82.188000000000002</c:v>
                </c:pt>
                <c:pt idx="3855">
                  <c:v>93.123000000000005</c:v>
                </c:pt>
                <c:pt idx="3856">
                  <c:v>93.945000000000007</c:v>
                </c:pt>
                <c:pt idx="3857">
                  <c:v>94.804000000000002</c:v>
                </c:pt>
                <c:pt idx="3858">
                  <c:v>95.477000000000004</c:v>
                </c:pt>
                <c:pt idx="3859">
                  <c:v>96.067000000000007</c:v>
                </c:pt>
                <c:pt idx="3860">
                  <c:v>96.498999999999995</c:v>
                </c:pt>
                <c:pt idx="3861">
                  <c:v>96.981000000000009</c:v>
                </c:pt>
                <c:pt idx="3862">
                  <c:v>97.338000000000008</c:v>
                </c:pt>
                <c:pt idx="3863">
                  <c:v>97.620999999999995</c:v>
                </c:pt>
                <c:pt idx="3864">
                  <c:v>97.879000000000005</c:v>
                </c:pt>
                <c:pt idx="3865">
                  <c:v>98.254999999999995</c:v>
                </c:pt>
                <c:pt idx="3866">
                  <c:v>98.448999999999998</c:v>
                </c:pt>
                <c:pt idx="3867">
                  <c:v>98.617000000000004</c:v>
                </c:pt>
                <c:pt idx="3868">
                  <c:v>98.97</c:v>
                </c:pt>
                <c:pt idx="3869">
                  <c:v>99.224000000000004</c:v>
                </c:pt>
                <c:pt idx="3870">
                  <c:v>99.504000000000005</c:v>
                </c:pt>
                <c:pt idx="3871">
                  <c:v>99.713000000000008</c:v>
                </c:pt>
                <c:pt idx="3872">
                  <c:v>99.912000000000006</c:v>
                </c:pt>
                <c:pt idx="3873">
                  <c:v>100.11500000000001</c:v>
                </c:pt>
                <c:pt idx="3874">
                  <c:v>100.422</c:v>
                </c:pt>
                <c:pt idx="3875">
                  <c:v>100.574</c:v>
                </c:pt>
                <c:pt idx="3876">
                  <c:v>100.807</c:v>
                </c:pt>
                <c:pt idx="3877">
                  <c:v>101.41200000000001</c:v>
                </c:pt>
                <c:pt idx="3878">
                  <c:v>105.717</c:v>
                </c:pt>
                <c:pt idx="3879">
                  <c:v>103.23100000000001</c:v>
                </c:pt>
                <c:pt idx="3880">
                  <c:v>102.551</c:v>
                </c:pt>
                <c:pt idx="3881">
                  <c:v>102.57000000000001</c:v>
                </c:pt>
                <c:pt idx="3882">
                  <c:v>102.547</c:v>
                </c:pt>
                <c:pt idx="3883">
                  <c:v>102.50700000000001</c:v>
                </c:pt>
                <c:pt idx="3884">
                  <c:v>102.503</c:v>
                </c:pt>
                <c:pt idx="3885">
                  <c:v>102.426</c:v>
                </c:pt>
                <c:pt idx="3886">
                  <c:v>102.39400000000001</c:v>
                </c:pt>
                <c:pt idx="3887">
                  <c:v>102.78</c:v>
                </c:pt>
                <c:pt idx="3888">
                  <c:v>106.73</c:v>
                </c:pt>
                <c:pt idx="3889">
                  <c:v>104.372</c:v>
                </c:pt>
                <c:pt idx="3890">
                  <c:v>103.369</c:v>
                </c:pt>
                <c:pt idx="3891">
                  <c:v>103.211</c:v>
                </c:pt>
                <c:pt idx="3892">
                  <c:v>107.39100000000001</c:v>
                </c:pt>
                <c:pt idx="3893">
                  <c:v>104.069</c:v>
                </c:pt>
                <c:pt idx="3894">
                  <c:v>103.03100000000001</c:v>
                </c:pt>
                <c:pt idx="3895">
                  <c:v>102.651</c:v>
                </c:pt>
                <c:pt idx="3896">
                  <c:v>102.283</c:v>
                </c:pt>
                <c:pt idx="3897">
                  <c:v>102.035</c:v>
                </c:pt>
                <c:pt idx="3898">
                  <c:v>101.699</c:v>
                </c:pt>
                <c:pt idx="3899">
                  <c:v>101.47800000000001</c:v>
                </c:pt>
                <c:pt idx="3900">
                  <c:v>101.21900000000001</c:v>
                </c:pt>
                <c:pt idx="3901">
                  <c:v>100.908</c:v>
                </c:pt>
                <c:pt idx="3902">
                  <c:v>100.65</c:v>
                </c:pt>
                <c:pt idx="3903">
                  <c:v>100.408</c:v>
                </c:pt>
                <c:pt idx="3904">
                  <c:v>99.995999999999995</c:v>
                </c:pt>
                <c:pt idx="3905">
                  <c:v>99.594999999999999</c:v>
                </c:pt>
                <c:pt idx="3906">
                  <c:v>99.075000000000003</c:v>
                </c:pt>
                <c:pt idx="3907">
                  <c:v>98.619</c:v>
                </c:pt>
                <c:pt idx="3908">
                  <c:v>98.105000000000004</c:v>
                </c:pt>
                <c:pt idx="3909">
                  <c:v>97.591999999999999</c:v>
                </c:pt>
                <c:pt idx="3910">
                  <c:v>97.153000000000006</c:v>
                </c:pt>
                <c:pt idx="3911">
                  <c:v>96.807000000000002</c:v>
                </c:pt>
                <c:pt idx="3912">
                  <c:v>96.385000000000005</c:v>
                </c:pt>
                <c:pt idx="3913">
                  <c:v>95.905000000000001</c:v>
                </c:pt>
                <c:pt idx="3914">
                  <c:v>95.603999999999999</c:v>
                </c:pt>
                <c:pt idx="3915">
                  <c:v>95.323999999999998</c:v>
                </c:pt>
                <c:pt idx="3916">
                  <c:v>95.103999999999999</c:v>
                </c:pt>
                <c:pt idx="3917">
                  <c:v>94.817999999999998</c:v>
                </c:pt>
                <c:pt idx="3918">
                  <c:v>94.561999999999998</c:v>
                </c:pt>
                <c:pt idx="3919">
                  <c:v>94.323999999999998</c:v>
                </c:pt>
                <c:pt idx="3920">
                  <c:v>94.305000000000007</c:v>
                </c:pt>
                <c:pt idx="3921">
                  <c:v>94.176000000000002</c:v>
                </c:pt>
                <c:pt idx="3922">
                  <c:v>94.173000000000002</c:v>
                </c:pt>
                <c:pt idx="3923">
                  <c:v>94.293999999999997</c:v>
                </c:pt>
                <c:pt idx="3924">
                  <c:v>94.332999999999998</c:v>
                </c:pt>
                <c:pt idx="3925">
                  <c:v>94.469000000000008</c:v>
                </c:pt>
                <c:pt idx="3926">
                  <c:v>94.751000000000005</c:v>
                </c:pt>
                <c:pt idx="3927">
                  <c:v>95.01</c:v>
                </c:pt>
                <c:pt idx="3928">
                  <c:v>95.260999999999996</c:v>
                </c:pt>
                <c:pt idx="3929">
                  <c:v>95.432000000000002</c:v>
                </c:pt>
                <c:pt idx="3930">
                  <c:v>95.667000000000002</c:v>
                </c:pt>
                <c:pt idx="3931">
                  <c:v>95.906999999999996</c:v>
                </c:pt>
                <c:pt idx="3932">
                  <c:v>96.082999999999998</c:v>
                </c:pt>
                <c:pt idx="3933">
                  <c:v>96.403000000000006</c:v>
                </c:pt>
                <c:pt idx="3934">
                  <c:v>96.710999999999999</c:v>
                </c:pt>
                <c:pt idx="3935">
                  <c:v>96.869</c:v>
                </c:pt>
                <c:pt idx="3936">
                  <c:v>97.067999999999998</c:v>
                </c:pt>
                <c:pt idx="3937">
                  <c:v>97.144000000000005</c:v>
                </c:pt>
                <c:pt idx="3938">
                  <c:v>97.307000000000002</c:v>
                </c:pt>
                <c:pt idx="3939">
                  <c:v>97.356999999999999</c:v>
                </c:pt>
                <c:pt idx="3940">
                  <c:v>97.569000000000003</c:v>
                </c:pt>
                <c:pt idx="3941">
                  <c:v>97.736000000000004</c:v>
                </c:pt>
                <c:pt idx="3942">
                  <c:v>97.891999999999996</c:v>
                </c:pt>
                <c:pt idx="3943">
                  <c:v>98.05</c:v>
                </c:pt>
                <c:pt idx="3944">
                  <c:v>98.197000000000003</c:v>
                </c:pt>
                <c:pt idx="3945">
                  <c:v>98.376000000000005</c:v>
                </c:pt>
                <c:pt idx="3946">
                  <c:v>98.466999999999999</c:v>
                </c:pt>
                <c:pt idx="3947">
                  <c:v>98.594999999999999</c:v>
                </c:pt>
                <c:pt idx="3948">
                  <c:v>98.725000000000009</c:v>
                </c:pt>
                <c:pt idx="3949">
                  <c:v>98.835999999999999</c:v>
                </c:pt>
                <c:pt idx="3950">
                  <c:v>98.954000000000008</c:v>
                </c:pt>
                <c:pt idx="3951">
                  <c:v>99.161000000000001</c:v>
                </c:pt>
                <c:pt idx="3952">
                  <c:v>99.231999999999999</c:v>
                </c:pt>
                <c:pt idx="3953">
                  <c:v>99.323999999999998</c:v>
                </c:pt>
                <c:pt idx="3954">
                  <c:v>99.411000000000001</c:v>
                </c:pt>
                <c:pt idx="3955">
                  <c:v>99.462000000000003</c:v>
                </c:pt>
                <c:pt idx="3956">
                  <c:v>99.527000000000001</c:v>
                </c:pt>
                <c:pt idx="3957">
                  <c:v>99.55</c:v>
                </c:pt>
                <c:pt idx="3958">
                  <c:v>99.617000000000004</c:v>
                </c:pt>
                <c:pt idx="3959">
                  <c:v>99.625</c:v>
                </c:pt>
                <c:pt idx="3960">
                  <c:v>99.712000000000003</c:v>
                </c:pt>
                <c:pt idx="3961">
                  <c:v>99.713999999999999</c:v>
                </c:pt>
                <c:pt idx="3962">
                  <c:v>99.786000000000001</c:v>
                </c:pt>
                <c:pt idx="3963">
                  <c:v>99.873999999999995</c:v>
                </c:pt>
                <c:pt idx="3964">
                  <c:v>99.863</c:v>
                </c:pt>
                <c:pt idx="3965">
                  <c:v>99.850000000000009</c:v>
                </c:pt>
                <c:pt idx="3966">
                  <c:v>99.799000000000007</c:v>
                </c:pt>
                <c:pt idx="3967">
                  <c:v>99.92</c:v>
                </c:pt>
                <c:pt idx="3968">
                  <c:v>99.978999999999999</c:v>
                </c:pt>
                <c:pt idx="3969">
                  <c:v>99.966000000000008</c:v>
                </c:pt>
                <c:pt idx="3970">
                  <c:v>99.954999999999998</c:v>
                </c:pt>
                <c:pt idx="3971">
                  <c:v>99.998999999999995</c:v>
                </c:pt>
                <c:pt idx="3972">
                  <c:v>100.092</c:v>
                </c:pt>
                <c:pt idx="3973">
                  <c:v>100.11200000000001</c:v>
                </c:pt>
                <c:pt idx="3974">
                  <c:v>100.072</c:v>
                </c:pt>
                <c:pt idx="3975">
                  <c:v>100.066</c:v>
                </c:pt>
                <c:pt idx="3976">
                  <c:v>100.14</c:v>
                </c:pt>
                <c:pt idx="3977">
                  <c:v>100.01900000000001</c:v>
                </c:pt>
                <c:pt idx="3978">
                  <c:v>100.038</c:v>
                </c:pt>
                <c:pt idx="3979">
                  <c:v>100.078</c:v>
                </c:pt>
                <c:pt idx="3980">
                  <c:v>100.09</c:v>
                </c:pt>
                <c:pt idx="3981">
                  <c:v>100.087</c:v>
                </c:pt>
                <c:pt idx="3982">
                  <c:v>100.167</c:v>
                </c:pt>
                <c:pt idx="3983">
                  <c:v>100.175</c:v>
                </c:pt>
                <c:pt idx="3984">
                  <c:v>100.212</c:v>
                </c:pt>
                <c:pt idx="3985">
                  <c:v>100.178</c:v>
                </c:pt>
                <c:pt idx="3986">
                  <c:v>100.19500000000001</c:v>
                </c:pt>
                <c:pt idx="3987">
                  <c:v>100.18</c:v>
                </c:pt>
                <c:pt idx="3988">
                  <c:v>100.23</c:v>
                </c:pt>
                <c:pt idx="3989">
                  <c:v>100.22500000000001</c:v>
                </c:pt>
                <c:pt idx="3990">
                  <c:v>100.151</c:v>
                </c:pt>
                <c:pt idx="3991">
                  <c:v>100.298</c:v>
                </c:pt>
                <c:pt idx="3992">
                  <c:v>100.21000000000001</c:v>
                </c:pt>
                <c:pt idx="3993">
                  <c:v>100.16800000000001</c:v>
                </c:pt>
                <c:pt idx="3994">
                  <c:v>100.22200000000001</c:v>
                </c:pt>
                <c:pt idx="3995">
                  <c:v>100.256</c:v>
                </c:pt>
                <c:pt idx="3996">
                  <c:v>100.238</c:v>
                </c:pt>
                <c:pt idx="3997">
                  <c:v>100.23100000000001</c:v>
                </c:pt>
                <c:pt idx="3998">
                  <c:v>100.218</c:v>
                </c:pt>
                <c:pt idx="3999">
                  <c:v>100.27200000000001</c:v>
                </c:pt>
                <c:pt idx="4000">
                  <c:v>100.379</c:v>
                </c:pt>
                <c:pt idx="4001">
                  <c:v>100.34700000000001</c:v>
                </c:pt>
                <c:pt idx="4002">
                  <c:v>100.321</c:v>
                </c:pt>
                <c:pt idx="4003">
                  <c:v>100.374</c:v>
                </c:pt>
                <c:pt idx="4004">
                  <c:v>100.366</c:v>
                </c:pt>
                <c:pt idx="4005">
                  <c:v>100.42100000000001</c:v>
                </c:pt>
                <c:pt idx="4006">
                  <c:v>100.378</c:v>
                </c:pt>
                <c:pt idx="4007">
                  <c:v>100.31400000000001</c:v>
                </c:pt>
                <c:pt idx="4008">
                  <c:v>100.375</c:v>
                </c:pt>
                <c:pt idx="4009">
                  <c:v>100.36500000000001</c:v>
                </c:pt>
                <c:pt idx="4010">
                  <c:v>100.321</c:v>
                </c:pt>
                <c:pt idx="4011">
                  <c:v>100.247</c:v>
                </c:pt>
                <c:pt idx="4012">
                  <c:v>100.19200000000001</c:v>
                </c:pt>
                <c:pt idx="4013">
                  <c:v>100.206</c:v>
                </c:pt>
                <c:pt idx="4014">
                  <c:v>100.108</c:v>
                </c:pt>
                <c:pt idx="4015">
                  <c:v>100.08800000000001</c:v>
                </c:pt>
                <c:pt idx="4016">
                  <c:v>100.01300000000001</c:v>
                </c:pt>
                <c:pt idx="4017">
                  <c:v>100.09</c:v>
                </c:pt>
                <c:pt idx="4018">
                  <c:v>100.11200000000001</c:v>
                </c:pt>
                <c:pt idx="4019">
                  <c:v>100.104</c:v>
                </c:pt>
                <c:pt idx="4020">
                  <c:v>100.09</c:v>
                </c:pt>
                <c:pt idx="4021">
                  <c:v>100.071</c:v>
                </c:pt>
                <c:pt idx="4022">
                  <c:v>100.14100000000001</c:v>
                </c:pt>
                <c:pt idx="4023">
                  <c:v>100.06</c:v>
                </c:pt>
                <c:pt idx="4024">
                  <c:v>100.068</c:v>
                </c:pt>
                <c:pt idx="4025">
                  <c:v>100.05500000000001</c:v>
                </c:pt>
                <c:pt idx="4026">
                  <c:v>100.04</c:v>
                </c:pt>
                <c:pt idx="4027">
                  <c:v>99.972999999999999</c:v>
                </c:pt>
                <c:pt idx="4028">
                  <c:v>99.969000000000008</c:v>
                </c:pt>
                <c:pt idx="4029">
                  <c:v>99.963000000000008</c:v>
                </c:pt>
                <c:pt idx="4030">
                  <c:v>99.987000000000009</c:v>
                </c:pt>
                <c:pt idx="4031">
                  <c:v>99.987000000000009</c:v>
                </c:pt>
                <c:pt idx="4032">
                  <c:v>100.03100000000001</c:v>
                </c:pt>
                <c:pt idx="4033">
                  <c:v>100.08500000000001</c:v>
                </c:pt>
                <c:pt idx="4034">
                  <c:v>100.167</c:v>
                </c:pt>
                <c:pt idx="4035">
                  <c:v>100.127</c:v>
                </c:pt>
                <c:pt idx="4036">
                  <c:v>100.175</c:v>
                </c:pt>
                <c:pt idx="4037">
                  <c:v>100.194</c:v>
                </c:pt>
                <c:pt idx="4038">
                  <c:v>100.15300000000001</c:v>
                </c:pt>
                <c:pt idx="4039">
                  <c:v>100.18600000000001</c:v>
                </c:pt>
                <c:pt idx="4040">
                  <c:v>100.139</c:v>
                </c:pt>
                <c:pt idx="4041">
                  <c:v>100.117</c:v>
                </c:pt>
                <c:pt idx="4042">
                  <c:v>100.105</c:v>
                </c:pt>
                <c:pt idx="4043">
                  <c:v>100.054</c:v>
                </c:pt>
                <c:pt idx="4044">
                  <c:v>100.03100000000001</c:v>
                </c:pt>
                <c:pt idx="4045">
                  <c:v>100.069</c:v>
                </c:pt>
                <c:pt idx="4046">
                  <c:v>100.157</c:v>
                </c:pt>
                <c:pt idx="4047">
                  <c:v>100.001</c:v>
                </c:pt>
                <c:pt idx="4048">
                  <c:v>100.012</c:v>
                </c:pt>
                <c:pt idx="4049">
                  <c:v>100.012</c:v>
                </c:pt>
                <c:pt idx="4050">
                  <c:v>100.125</c:v>
                </c:pt>
                <c:pt idx="4051">
                  <c:v>100.03400000000001</c:v>
                </c:pt>
                <c:pt idx="4052">
                  <c:v>99.951999999999998</c:v>
                </c:pt>
                <c:pt idx="4053">
                  <c:v>99.933999999999997</c:v>
                </c:pt>
                <c:pt idx="4054">
                  <c:v>99.924999999999997</c:v>
                </c:pt>
                <c:pt idx="4055">
                  <c:v>99.881</c:v>
                </c:pt>
                <c:pt idx="4056">
                  <c:v>99.945999999999998</c:v>
                </c:pt>
                <c:pt idx="4057">
                  <c:v>99.86</c:v>
                </c:pt>
                <c:pt idx="4058">
                  <c:v>99.915999999999997</c:v>
                </c:pt>
                <c:pt idx="4059">
                  <c:v>99.853999999999999</c:v>
                </c:pt>
                <c:pt idx="4060">
                  <c:v>99.941000000000003</c:v>
                </c:pt>
                <c:pt idx="4061">
                  <c:v>99.912999999999997</c:v>
                </c:pt>
                <c:pt idx="4062">
                  <c:v>99.986000000000004</c:v>
                </c:pt>
                <c:pt idx="4063">
                  <c:v>99.838999999999999</c:v>
                </c:pt>
                <c:pt idx="4064">
                  <c:v>99.826999999999998</c:v>
                </c:pt>
                <c:pt idx="4065">
                  <c:v>99.870999999999995</c:v>
                </c:pt>
                <c:pt idx="4066">
                  <c:v>99.862000000000009</c:v>
                </c:pt>
                <c:pt idx="4067">
                  <c:v>99.834000000000003</c:v>
                </c:pt>
                <c:pt idx="4068">
                  <c:v>99.832000000000008</c:v>
                </c:pt>
                <c:pt idx="4069">
                  <c:v>99.863</c:v>
                </c:pt>
                <c:pt idx="4070">
                  <c:v>99.888000000000005</c:v>
                </c:pt>
                <c:pt idx="4071">
                  <c:v>99.841000000000008</c:v>
                </c:pt>
                <c:pt idx="4072">
                  <c:v>99.995999999999995</c:v>
                </c:pt>
                <c:pt idx="4073">
                  <c:v>100.006</c:v>
                </c:pt>
                <c:pt idx="4074">
                  <c:v>100.03700000000001</c:v>
                </c:pt>
                <c:pt idx="4075">
                  <c:v>100.01900000000001</c:v>
                </c:pt>
                <c:pt idx="4076">
                  <c:v>100.095</c:v>
                </c:pt>
                <c:pt idx="4077">
                  <c:v>100.098</c:v>
                </c:pt>
                <c:pt idx="4078">
                  <c:v>100.117</c:v>
                </c:pt>
                <c:pt idx="4079">
                  <c:v>100.175</c:v>
                </c:pt>
                <c:pt idx="4080">
                  <c:v>100.13800000000001</c:v>
                </c:pt>
                <c:pt idx="4081">
                  <c:v>100.142</c:v>
                </c:pt>
                <c:pt idx="4082">
                  <c:v>100.071</c:v>
                </c:pt>
                <c:pt idx="4083">
                  <c:v>100.066</c:v>
                </c:pt>
                <c:pt idx="4084">
                  <c:v>100.11500000000001</c:v>
                </c:pt>
                <c:pt idx="4085">
                  <c:v>100.06400000000001</c:v>
                </c:pt>
                <c:pt idx="4086">
                  <c:v>100.226</c:v>
                </c:pt>
                <c:pt idx="4087">
                  <c:v>100.21600000000001</c:v>
                </c:pt>
                <c:pt idx="4088">
                  <c:v>100.167</c:v>
                </c:pt>
                <c:pt idx="4089">
                  <c:v>100.128</c:v>
                </c:pt>
                <c:pt idx="4090">
                  <c:v>100.086</c:v>
                </c:pt>
                <c:pt idx="4091">
                  <c:v>100.08200000000001</c:v>
                </c:pt>
                <c:pt idx="4092">
                  <c:v>100.099</c:v>
                </c:pt>
                <c:pt idx="4093">
                  <c:v>100.105</c:v>
                </c:pt>
                <c:pt idx="4094">
                  <c:v>100.128</c:v>
                </c:pt>
                <c:pt idx="4095">
                  <c:v>100.127</c:v>
                </c:pt>
                <c:pt idx="4096">
                  <c:v>100.07600000000001</c:v>
                </c:pt>
                <c:pt idx="4097">
                  <c:v>100.19500000000001</c:v>
                </c:pt>
                <c:pt idx="4098">
                  <c:v>100.26</c:v>
                </c:pt>
                <c:pt idx="4099">
                  <c:v>100.28400000000001</c:v>
                </c:pt>
                <c:pt idx="4100">
                  <c:v>100.246</c:v>
                </c:pt>
                <c:pt idx="4101">
                  <c:v>100.319</c:v>
                </c:pt>
                <c:pt idx="4102">
                  <c:v>100.384</c:v>
                </c:pt>
                <c:pt idx="4103">
                  <c:v>100.383</c:v>
                </c:pt>
                <c:pt idx="4104">
                  <c:v>100.39</c:v>
                </c:pt>
                <c:pt idx="4105">
                  <c:v>100.417</c:v>
                </c:pt>
                <c:pt idx="4106">
                  <c:v>100.444</c:v>
                </c:pt>
                <c:pt idx="4107">
                  <c:v>100.381</c:v>
                </c:pt>
                <c:pt idx="4108">
                  <c:v>100.39</c:v>
                </c:pt>
                <c:pt idx="4109">
                  <c:v>100.354</c:v>
                </c:pt>
                <c:pt idx="4110">
                  <c:v>100.399</c:v>
                </c:pt>
                <c:pt idx="4111">
                  <c:v>100.40900000000001</c:v>
                </c:pt>
                <c:pt idx="4112">
                  <c:v>100.459</c:v>
                </c:pt>
                <c:pt idx="4113">
                  <c:v>100.46300000000001</c:v>
                </c:pt>
                <c:pt idx="4114">
                  <c:v>100.42100000000001</c:v>
                </c:pt>
                <c:pt idx="4115">
                  <c:v>100.43600000000001</c:v>
                </c:pt>
                <c:pt idx="4116">
                  <c:v>100.45700000000001</c:v>
                </c:pt>
                <c:pt idx="4117">
                  <c:v>100.48400000000001</c:v>
                </c:pt>
                <c:pt idx="4118">
                  <c:v>100.49000000000001</c:v>
                </c:pt>
                <c:pt idx="4119">
                  <c:v>100.50700000000001</c:v>
                </c:pt>
                <c:pt idx="4120">
                  <c:v>100.45400000000001</c:v>
                </c:pt>
                <c:pt idx="4121">
                  <c:v>100.306</c:v>
                </c:pt>
                <c:pt idx="4122">
                  <c:v>100.369</c:v>
                </c:pt>
                <c:pt idx="4123">
                  <c:v>100.324</c:v>
                </c:pt>
                <c:pt idx="4124">
                  <c:v>100.30200000000001</c:v>
                </c:pt>
                <c:pt idx="4125">
                  <c:v>100.196</c:v>
                </c:pt>
                <c:pt idx="4126">
                  <c:v>100.19200000000001</c:v>
                </c:pt>
                <c:pt idx="4127">
                  <c:v>100.393</c:v>
                </c:pt>
                <c:pt idx="4128">
                  <c:v>100.57000000000001</c:v>
                </c:pt>
                <c:pt idx="4129">
                  <c:v>100.548</c:v>
                </c:pt>
                <c:pt idx="4130">
                  <c:v>100.57600000000001</c:v>
                </c:pt>
                <c:pt idx="4131">
                  <c:v>100.626</c:v>
                </c:pt>
                <c:pt idx="4132">
                  <c:v>100.622</c:v>
                </c:pt>
                <c:pt idx="4133">
                  <c:v>100.643</c:v>
                </c:pt>
                <c:pt idx="4134">
                  <c:v>100.65600000000001</c:v>
                </c:pt>
                <c:pt idx="4135">
                  <c:v>100.643</c:v>
                </c:pt>
                <c:pt idx="4136">
                  <c:v>100.652</c:v>
                </c:pt>
                <c:pt idx="4137">
                  <c:v>100.60600000000001</c:v>
                </c:pt>
                <c:pt idx="4138">
                  <c:v>100.556</c:v>
                </c:pt>
                <c:pt idx="4139">
                  <c:v>100.595</c:v>
                </c:pt>
                <c:pt idx="4140">
                  <c:v>100.568</c:v>
                </c:pt>
                <c:pt idx="4141">
                  <c:v>100.52500000000001</c:v>
                </c:pt>
                <c:pt idx="4142">
                  <c:v>100.523</c:v>
                </c:pt>
                <c:pt idx="4143">
                  <c:v>100.48400000000001</c:v>
                </c:pt>
                <c:pt idx="4144">
                  <c:v>100.491</c:v>
                </c:pt>
                <c:pt idx="4145">
                  <c:v>100.46300000000001</c:v>
                </c:pt>
                <c:pt idx="4146">
                  <c:v>100.468</c:v>
                </c:pt>
                <c:pt idx="4147">
                  <c:v>100.541</c:v>
                </c:pt>
                <c:pt idx="4148">
                  <c:v>100.495</c:v>
                </c:pt>
                <c:pt idx="4149">
                  <c:v>100.518</c:v>
                </c:pt>
                <c:pt idx="4150">
                  <c:v>100.54600000000001</c:v>
                </c:pt>
                <c:pt idx="4151">
                  <c:v>100.488</c:v>
                </c:pt>
                <c:pt idx="4152">
                  <c:v>100.485</c:v>
                </c:pt>
                <c:pt idx="4153">
                  <c:v>100.422</c:v>
                </c:pt>
                <c:pt idx="4154">
                  <c:v>100.44200000000001</c:v>
                </c:pt>
                <c:pt idx="4155">
                  <c:v>100.33200000000001</c:v>
                </c:pt>
                <c:pt idx="4156">
                  <c:v>100.35000000000001</c:v>
                </c:pt>
                <c:pt idx="4157">
                  <c:v>100.39100000000001</c:v>
                </c:pt>
                <c:pt idx="4158">
                  <c:v>100.453</c:v>
                </c:pt>
                <c:pt idx="4159">
                  <c:v>100.46900000000001</c:v>
                </c:pt>
                <c:pt idx="4160">
                  <c:v>100.474</c:v>
                </c:pt>
                <c:pt idx="4161">
                  <c:v>100.518</c:v>
                </c:pt>
                <c:pt idx="4162">
                  <c:v>100.482</c:v>
                </c:pt>
                <c:pt idx="4163">
                  <c:v>100.429</c:v>
                </c:pt>
                <c:pt idx="4164">
                  <c:v>100.471</c:v>
                </c:pt>
                <c:pt idx="4165">
                  <c:v>100.407</c:v>
                </c:pt>
                <c:pt idx="4166">
                  <c:v>100.413</c:v>
                </c:pt>
                <c:pt idx="4167">
                  <c:v>100.431</c:v>
                </c:pt>
                <c:pt idx="4168">
                  <c:v>100.41800000000001</c:v>
                </c:pt>
                <c:pt idx="4169">
                  <c:v>100.43900000000001</c:v>
                </c:pt>
                <c:pt idx="4170">
                  <c:v>100.518</c:v>
                </c:pt>
                <c:pt idx="4171">
                  <c:v>100.47500000000001</c:v>
                </c:pt>
                <c:pt idx="4172">
                  <c:v>100.453</c:v>
                </c:pt>
                <c:pt idx="4173">
                  <c:v>101.691</c:v>
                </c:pt>
                <c:pt idx="4174">
                  <c:v>102.10900000000001</c:v>
                </c:pt>
                <c:pt idx="4175">
                  <c:v>102.15600000000001</c:v>
                </c:pt>
                <c:pt idx="4176">
                  <c:v>102.122</c:v>
                </c:pt>
                <c:pt idx="4177">
                  <c:v>102.229</c:v>
                </c:pt>
                <c:pt idx="4178">
                  <c:v>102.256</c:v>
                </c:pt>
                <c:pt idx="4179">
                  <c:v>102.30800000000001</c:v>
                </c:pt>
                <c:pt idx="4180">
                  <c:v>102.337</c:v>
                </c:pt>
                <c:pt idx="4181">
                  <c:v>102.354</c:v>
                </c:pt>
                <c:pt idx="4182">
                  <c:v>102.324</c:v>
                </c:pt>
                <c:pt idx="4183">
                  <c:v>102.364</c:v>
                </c:pt>
                <c:pt idx="4184">
                  <c:v>102.309</c:v>
                </c:pt>
                <c:pt idx="4185">
                  <c:v>102.304</c:v>
                </c:pt>
                <c:pt idx="4186">
                  <c:v>102.336</c:v>
                </c:pt>
                <c:pt idx="4187">
                  <c:v>102.255</c:v>
                </c:pt>
                <c:pt idx="4188">
                  <c:v>102.352</c:v>
                </c:pt>
                <c:pt idx="4189">
                  <c:v>102.333</c:v>
                </c:pt>
                <c:pt idx="4190">
                  <c:v>102.288</c:v>
                </c:pt>
                <c:pt idx="4191">
                  <c:v>102.324</c:v>
                </c:pt>
                <c:pt idx="4192">
                  <c:v>102.267</c:v>
                </c:pt>
                <c:pt idx="4193">
                  <c:v>102.283</c:v>
                </c:pt>
                <c:pt idx="4194">
                  <c:v>102.264</c:v>
                </c:pt>
                <c:pt idx="4195">
                  <c:v>102.303</c:v>
                </c:pt>
                <c:pt idx="4196">
                  <c:v>102.38</c:v>
                </c:pt>
                <c:pt idx="4197">
                  <c:v>102.449</c:v>
                </c:pt>
                <c:pt idx="4198">
                  <c:v>102.449</c:v>
                </c:pt>
                <c:pt idx="4199">
                  <c:v>102.43900000000001</c:v>
                </c:pt>
                <c:pt idx="4200">
                  <c:v>102.497</c:v>
                </c:pt>
                <c:pt idx="4201">
                  <c:v>102.53</c:v>
                </c:pt>
                <c:pt idx="4202">
                  <c:v>102.483</c:v>
                </c:pt>
                <c:pt idx="4203">
                  <c:v>102.509</c:v>
                </c:pt>
                <c:pt idx="4204">
                  <c:v>102.521</c:v>
                </c:pt>
                <c:pt idx="4205">
                  <c:v>102.539</c:v>
                </c:pt>
                <c:pt idx="4206">
                  <c:v>102.577</c:v>
                </c:pt>
                <c:pt idx="4207">
                  <c:v>102.64</c:v>
                </c:pt>
                <c:pt idx="4208">
                  <c:v>102.563</c:v>
                </c:pt>
                <c:pt idx="4209">
                  <c:v>102.58800000000001</c:v>
                </c:pt>
                <c:pt idx="4210">
                  <c:v>102.505</c:v>
                </c:pt>
                <c:pt idx="4211">
                  <c:v>102.495</c:v>
                </c:pt>
                <c:pt idx="4212">
                  <c:v>102.407</c:v>
                </c:pt>
                <c:pt idx="4213">
                  <c:v>102.354</c:v>
                </c:pt>
                <c:pt idx="4214">
                  <c:v>102.44</c:v>
                </c:pt>
                <c:pt idx="4215">
                  <c:v>102.422</c:v>
                </c:pt>
                <c:pt idx="4216">
                  <c:v>102.446</c:v>
                </c:pt>
                <c:pt idx="4217">
                  <c:v>102.42700000000001</c:v>
                </c:pt>
                <c:pt idx="4218">
                  <c:v>102.533</c:v>
                </c:pt>
                <c:pt idx="4219">
                  <c:v>102.47500000000001</c:v>
                </c:pt>
                <c:pt idx="4220">
                  <c:v>102.432</c:v>
                </c:pt>
                <c:pt idx="4221">
                  <c:v>102.376</c:v>
                </c:pt>
                <c:pt idx="4222">
                  <c:v>102.38800000000001</c:v>
                </c:pt>
                <c:pt idx="4223">
                  <c:v>102.384</c:v>
                </c:pt>
                <c:pt idx="4224">
                  <c:v>102.395</c:v>
                </c:pt>
                <c:pt idx="4225">
                  <c:v>102.374</c:v>
                </c:pt>
                <c:pt idx="4226">
                  <c:v>102.276</c:v>
                </c:pt>
                <c:pt idx="4227">
                  <c:v>102.351</c:v>
                </c:pt>
                <c:pt idx="4228">
                  <c:v>102.438</c:v>
                </c:pt>
                <c:pt idx="4229">
                  <c:v>102.378</c:v>
                </c:pt>
                <c:pt idx="4230">
                  <c:v>102.39100000000001</c:v>
                </c:pt>
                <c:pt idx="4231">
                  <c:v>102.36800000000001</c:v>
                </c:pt>
                <c:pt idx="4232">
                  <c:v>102.44</c:v>
                </c:pt>
                <c:pt idx="4233">
                  <c:v>102.429</c:v>
                </c:pt>
                <c:pt idx="4234">
                  <c:v>102.376</c:v>
                </c:pt>
                <c:pt idx="4235">
                  <c:v>102.32900000000001</c:v>
                </c:pt>
                <c:pt idx="4236">
                  <c:v>102.399</c:v>
                </c:pt>
                <c:pt idx="4237">
                  <c:v>102.407</c:v>
                </c:pt>
                <c:pt idx="4238">
                  <c:v>102.386</c:v>
                </c:pt>
                <c:pt idx="4239">
                  <c:v>102.369</c:v>
                </c:pt>
                <c:pt idx="4240">
                  <c:v>102.354</c:v>
                </c:pt>
                <c:pt idx="4241">
                  <c:v>102.42400000000001</c:v>
                </c:pt>
                <c:pt idx="4242">
                  <c:v>102.384</c:v>
                </c:pt>
                <c:pt idx="4243">
                  <c:v>102.374</c:v>
                </c:pt>
                <c:pt idx="4244">
                  <c:v>102.364</c:v>
                </c:pt>
                <c:pt idx="4245">
                  <c:v>102.348</c:v>
                </c:pt>
                <c:pt idx="4246">
                  <c:v>102.40300000000001</c:v>
                </c:pt>
                <c:pt idx="4247">
                  <c:v>102.376</c:v>
                </c:pt>
                <c:pt idx="4248">
                  <c:v>102.271</c:v>
                </c:pt>
                <c:pt idx="4249">
                  <c:v>102.16800000000001</c:v>
                </c:pt>
                <c:pt idx="4250">
                  <c:v>102.25</c:v>
                </c:pt>
                <c:pt idx="4251">
                  <c:v>102.233</c:v>
                </c:pt>
                <c:pt idx="4252">
                  <c:v>102.327</c:v>
                </c:pt>
                <c:pt idx="4253">
                  <c:v>102.393</c:v>
                </c:pt>
                <c:pt idx="4254">
                  <c:v>102.503</c:v>
                </c:pt>
                <c:pt idx="4255">
                  <c:v>102.499</c:v>
                </c:pt>
                <c:pt idx="4256">
                  <c:v>102.432</c:v>
                </c:pt>
                <c:pt idx="4257">
                  <c:v>102.44800000000001</c:v>
                </c:pt>
                <c:pt idx="4258">
                  <c:v>102.41</c:v>
                </c:pt>
                <c:pt idx="4259">
                  <c:v>102.399</c:v>
                </c:pt>
                <c:pt idx="4260">
                  <c:v>102.334</c:v>
                </c:pt>
                <c:pt idx="4261">
                  <c:v>102.339</c:v>
                </c:pt>
                <c:pt idx="4262">
                  <c:v>102.405</c:v>
                </c:pt>
                <c:pt idx="4263">
                  <c:v>102.357</c:v>
                </c:pt>
                <c:pt idx="4264">
                  <c:v>102.39</c:v>
                </c:pt>
                <c:pt idx="4265">
                  <c:v>102.46000000000001</c:v>
                </c:pt>
                <c:pt idx="4266">
                  <c:v>102.491</c:v>
                </c:pt>
                <c:pt idx="4267">
                  <c:v>102.435</c:v>
                </c:pt>
                <c:pt idx="4268">
                  <c:v>102.476</c:v>
                </c:pt>
                <c:pt idx="4269">
                  <c:v>102.40600000000001</c:v>
                </c:pt>
                <c:pt idx="4270">
                  <c:v>102.28</c:v>
                </c:pt>
                <c:pt idx="4271">
                  <c:v>102.337</c:v>
                </c:pt>
                <c:pt idx="4272">
                  <c:v>102.294</c:v>
                </c:pt>
                <c:pt idx="4273">
                  <c:v>102.39700000000001</c:v>
                </c:pt>
                <c:pt idx="4274">
                  <c:v>102.392</c:v>
                </c:pt>
                <c:pt idx="4275">
                  <c:v>102.369</c:v>
                </c:pt>
                <c:pt idx="4276">
                  <c:v>102.295</c:v>
                </c:pt>
                <c:pt idx="4277">
                  <c:v>102.253</c:v>
                </c:pt>
                <c:pt idx="4278">
                  <c:v>102.29600000000001</c:v>
                </c:pt>
                <c:pt idx="4279">
                  <c:v>102.298</c:v>
                </c:pt>
                <c:pt idx="4280">
                  <c:v>102.34400000000001</c:v>
                </c:pt>
                <c:pt idx="4281">
                  <c:v>102.372</c:v>
                </c:pt>
                <c:pt idx="4282">
                  <c:v>102.28700000000001</c:v>
                </c:pt>
                <c:pt idx="4283">
                  <c:v>102.17</c:v>
                </c:pt>
                <c:pt idx="4284">
                  <c:v>102.206</c:v>
                </c:pt>
                <c:pt idx="4285">
                  <c:v>102.176</c:v>
                </c:pt>
                <c:pt idx="4286">
                  <c:v>102.158</c:v>
                </c:pt>
                <c:pt idx="4287">
                  <c:v>102.19800000000001</c:v>
                </c:pt>
                <c:pt idx="4288">
                  <c:v>102.07300000000001</c:v>
                </c:pt>
                <c:pt idx="4289">
                  <c:v>102.038</c:v>
                </c:pt>
                <c:pt idx="4290">
                  <c:v>102</c:v>
                </c:pt>
                <c:pt idx="4291">
                  <c:v>101.98700000000001</c:v>
                </c:pt>
                <c:pt idx="4292">
                  <c:v>101.95</c:v>
                </c:pt>
                <c:pt idx="4293">
                  <c:v>102.04</c:v>
                </c:pt>
                <c:pt idx="4294">
                  <c:v>102.018</c:v>
                </c:pt>
                <c:pt idx="4295">
                  <c:v>102.051</c:v>
                </c:pt>
                <c:pt idx="4296">
                  <c:v>101.98700000000001</c:v>
                </c:pt>
                <c:pt idx="4297">
                  <c:v>102.012</c:v>
                </c:pt>
                <c:pt idx="4298">
                  <c:v>102.03</c:v>
                </c:pt>
                <c:pt idx="4299">
                  <c:v>101.967</c:v>
                </c:pt>
                <c:pt idx="4300">
                  <c:v>102.036</c:v>
                </c:pt>
                <c:pt idx="4301">
                  <c:v>102.075</c:v>
                </c:pt>
                <c:pt idx="4302">
                  <c:v>102.03400000000001</c:v>
                </c:pt>
                <c:pt idx="4303">
                  <c:v>102.01600000000001</c:v>
                </c:pt>
                <c:pt idx="4304">
                  <c:v>101.992</c:v>
                </c:pt>
                <c:pt idx="4305">
                  <c:v>102.005</c:v>
                </c:pt>
                <c:pt idx="4306">
                  <c:v>102.017</c:v>
                </c:pt>
                <c:pt idx="4307">
                  <c:v>102.005</c:v>
                </c:pt>
                <c:pt idx="4308">
                  <c:v>102.083</c:v>
                </c:pt>
                <c:pt idx="4309">
                  <c:v>102.10600000000001</c:v>
                </c:pt>
                <c:pt idx="4310">
                  <c:v>102.038</c:v>
                </c:pt>
                <c:pt idx="4311">
                  <c:v>102.14</c:v>
                </c:pt>
                <c:pt idx="4312">
                  <c:v>102.10900000000001</c:v>
                </c:pt>
                <c:pt idx="4313">
                  <c:v>102.227</c:v>
                </c:pt>
                <c:pt idx="4314">
                  <c:v>102.21900000000001</c:v>
                </c:pt>
                <c:pt idx="4315">
                  <c:v>102.285</c:v>
                </c:pt>
                <c:pt idx="4316">
                  <c:v>102.363</c:v>
                </c:pt>
                <c:pt idx="4317">
                  <c:v>102.261</c:v>
                </c:pt>
                <c:pt idx="4318">
                  <c:v>102.28700000000001</c:v>
                </c:pt>
                <c:pt idx="4319">
                  <c:v>102.399</c:v>
                </c:pt>
                <c:pt idx="4320">
                  <c:v>102.396</c:v>
                </c:pt>
                <c:pt idx="4321">
                  <c:v>102.52</c:v>
                </c:pt>
                <c:pt idx="4322">
                  <c:v>102.55800000000001</c:v>
                </c:pt>
                <c:pt idx="4323">
                  <c:v>102.59</c:v>
                </c:pt>
                <c:pt idx="4324">
                  <c:v>102.554</c:v>
                </c:pt>
                <c:pt idx="4325">
                  <c:v>102.596</c:v>
                </c:pt>
                <c:pt idx="4326">
                  <c:v>102.533</c:v>
                </c:pt>
                <c:pt idx="4327">
                  <c:v>102.474</c:v>
                </c:pt>
                <c:pt idx="4328">
                  <c:v>102.471</c:v>
                </c:pt>
                <c:pt idx="4329">
                  <c:v>102.43</c:v>
                </c:pt>
                <c:pt idx="4330">
                  <c:v>102.45700000000001</c:v>
                </c:pt>
                <c:pt idx="4331">
                  <c:v>102.456</c:v>
                </c:pt>
                <c:pt idx="4332">
                  <c:v>102.422</c:v>
                </c:pt>
                <c:pt idx="4333">
                  <c:v>102.399</c:v>
                </c:pt>
                <c:pt idx="4334">
                  <c:v>102.47200000000001</c:v>
                </c:pt>
                <c:pt idx="4335">
                  <c:v>102.517</c:v>
                </c:pt>
                <c:pt idx="4336">
                  <c:v>102.48</c:v>
                </c:pt>
                <c:pt idx="4337">
                  <c:v>102.42700000000001</c:v>
                </c:pt>
                <c:pt idx="4338">
                  <c:v>102.47800000000001</c:v>
                </c:pt>
                <c:pt idx="4339">
                  <c:v>102.393</c:v>
                </c:pt>
                <c:pt idx="4340">
                  <c:v>102.431</c:v>
                </c:pt>
                <c:pt idx="4341">
                  <c:v>102.402</c:v>
                </c:pt>
                <c:pt idx="4342">
                  <c:v>102.416</c:v>
                </c:pt>
                <c:pt idx="4343">
                  <c:v>102.381</c:v>
                </c:pt>
                <c:pt idx="4344">
                  <c:v>102.369</c:v>
                </c:pt>
                <c:pt idx="4345">
                  <c:v>102.31100000000001</c:v>
                </c:pt>
                <c:pt idx="4346">
                  <c:v>102.307</c:v>
                </c:pt>
                <c:pt idx="4347">
                  <c:v>102.229</c:v>
                </c:pt>
                <c:pt idx="4348">
                  <c:v>102.11800000000001</c:v>
                </c:pt>
                <c:pt idx="4349">
                  <c:v>102.206</c:v>
                </c:pt>
                <c:pt idx="4350">
                  <c:v>102.181</c:v>
                </c:pt>
                <c:pt idx="4351">
                  <c:v>102.126</c:v>
                </c:pt>
                <c:pt idx="4352">
                  <c:v>102.10900000000001</c:v>
                </c:pt>
                <c:pt idx="4353">
                  <c:v>102.059</c:v>
                </c:pt>
                <c:pt idx="4354">
                  <c:v>102.12</c:v>
                </c:pt>
                <c:pt idx="4355">
                  <c:v>102.116</c:v>
                </c:pt>
                <c:pt idx="4356">
                  <c:v>102.09700000000001</c:v>
                </c:pt>
                <c:pt idx="4357">
                  <c:v>102.087</c:v>
                </c:pt>
                <c:pt idx="4358">
                  <c:v>102.14700000000001</c:v>
                </c:pt>
                <c:pt idx="4359">
                  <c:v>102.105</c:v>
                </c:pt>
                <c:pt idx="4360">
                  <c:v>102.107</c:v>
                </c:pt>
                <c:pt idx="4361">
                  <c:v>102.16500000000001</c:v>
                </c:pt>
                <c:pt idx="4362">
                  <c:v>102.129</c:v>
                </c:pt>
                <c:pt idx="4363">
                  <c:v>102.16800000000001</c:v>
                </c:pt>
                <c:pt idx="4364">
                  <c:v>102.211</c:v>
                </c:pt>
                <c:pt idx="4365">
                  <c:v>102.239</c:v>
                </c:pt>
                <c:pt idx="4366">
                  <c:v>102.285</c:v>
                </c:pt>
                <c:pt idx="4367">
                  <c:v>102.27</c:v>
                </c:pt>
                <c:pt idx="4368">
                  <c:v>102.256</c:v>
                </c:pt>
                <c:pt idx="4369">
                  <c:v>102.333</c:v>
                </c:pt>
                <c:pt idx="4370">
                  <c:v>102.414</c:v>
                </c:pt>
                <c:pt idx="4371">
                  <c:v>102.27</c:v>
                </c:pt>
                <c:pt idx="4372">
                  <c:v>102.44</c:v>
                </c:pt>
                <c:pt idx="4373">
                  <c:v>102.431</c:v>
                </c:pt>
                <c:pt idx="4374">
                  <c:v>102.361</c:v>
                </c:pt>
                <c:pt idx="4375">
                  <c:v>102.47200000000001</c:v>
                </c:pt>
                <c:pt idx="4376">
                  <c:v>102.485</c:v>
                </c:pt>
                <c:pt idx="4377">
                  <c:v>102.488</c:v>
                </c:pt>
                <c:pt idx="4378">
                  <c:v>102.51</c:v>
                </c:pt>
                <c:pt idx="4379">
                  <c:v>102.572</c:v>
                </c:pt>
                <c:pt idx="4380">
                  <c:v>102.57900000000001</c:v>
                </c:pt>
                <c:pt idx="4381">
                  <c:v>102.596</c:v>
                </c:pt>
                <c:pt idx="4382">
                  <c:v>102.654</c:v>
                </c:pt>
                <c:pt idx="4383">
                  <c:v>102.723</c:v>
                </c:pt>
                <c:pt idx="4384">
                  <c:v>102.776</c:v>
                </c:pt>
                <c:pt idx="4385">
                  <c:v>102.759</c:v>
                </c:pt>
                <c:pt idx="4386">
                  <c:v>102.762</c:v>
                </c:pt>
                <c:pt idx="4387">
                  <c:v>102.794</c:v>
                </c:pt>
                <c:pt idx="4388">
                  <c:v>102.815</c:v>
                </c:pt>
                <c:pt idx="4389">
                  <c:v>102.72</c:v>
                </c:pt>
                <c:pt idx="4390">
                  <c:v>102.73</c:v>
                </c:pt>
                <c:pt idx="4391">
                  <c:v>102.694</c:v>
                </c:pt>
                <c:pt idx="4392">
                  <c:v>102.65300000000001</c:v>
                </c:pt>
                <c:pt idx="4393">
                  <c:v>102.681</c:v>
                </c:pt>
                <c:pt idx="4394">
                  <c:v>102.68</c:v>
                </c:pt>
                <c:pt idx="4395">
                  <c:v>102.706</c:v>
                </c:pt>
                <c:pt idx="4396">
                  <c:v>102.70400000000001</c:v>
                </c:pt>
                <c:pt idx="4397">
                  <c:v>102.70400000000001</c:v>
                </c:pt>
                <c:pt idx="4398">
                  <c:v>102.70100000000001</c:v>
                </c:pt>
                <c:pt idx="4399">
                  <c:v>102.654</c:v>
                </c:pt>
                <c:pt idx="4400">
                  <c:v>102.622</c:v>
                </c:pt>
                <c:pt idx="4401">
                  <c:v>102.70700000000001</c:v>
                </c:pt>
                <c:pt idx="4402">
                  <c:v>102.664</c:v>
                </c:pt>
                <c:pt idx="4403">
                  <c:v>102.735</c:v>
                </c:pt>
                <c:pt idx="4404">
                  <c:v>102.69</c:v>
                </c:pt>
                <c:pt idx="4405">
                  <c:v>102.63800000000001</c:v>
                </c:pt>
                <c:pt idx="4406">
                  <c:v>102.61200000000001</c:v>
                </c:pt>
                <c:pt idx="4407">
                  <c:v>102.596</c:v>
                </c:pt>
                <c:pt idx="4408">
                  <c:v>102.664</c:v>
                </c:pt>
                <c:pt idx="4409">
                  <c:v>102.608</c:v>
                </c:pt>
                <c:pt idx="4410">
                  <c:v>102.66800000000001</c:v>
                </c:pt>
                <c:pt idx="4411">
                  <c:v>102.667</c:v>
                </c:pt>
                <c:pt idx="4412">
                  <c:v>102.72800000000001</c:v>
                </c:pt>
                <c:pt idx="4413">
                  <c:v>102.759</c:v>
                </c:pt>
                <c:pt idx="4414">
                  <c:v>102.64700000000001</c:v>
                </c:pt>
                <c:pt idx="4415">
                  <c:v>102.71600000000001</c:v>
                </c:pt>
                <c:pt idx="4416">
                  <c:v>102.746</c:v>
                </c:pt>
                <c:pt idx="4417">
                  <c:v>102.64400000000001</c:v>
                </c:pt>
                <c:pt idx="4418">
                  <c:v>102.723</c:v>
                </c:pt>
                <c:pt idx="4419">
                  <c:v>102.72800000000001</c:v>
                </c:pt>
                <c:pt idx="4420">
                  <c:v>102.7</c:v>
                </c:pt>
                <c:pt idx="4421">
                  <c:v>102.715</c:v>
                </c:pt>
                <c:pt idx="4422">
                  <c:v>102.77200000000001</c:v>
                </c:pt>
                <c:pt idx="4423">
                  <c:v>102.8</c:v>
                </c:pt>
                <c:pt idx="4424">
                  <c:v>102.85900000000001</c:v>
                </c:pt>
                <c:pt idx="4425">
                  <c:v>102.801</c:v>
                </c:pt>
                <c:pt idx="4426">
                  <c:v>102.791</c:v>
                </c:pt>
                <c:pt idx="4427">
                  <c:v>102.78400000000001</c:v>
                </c:pt>
                <c:pt idx="4428">
                  <c:v>102.815</c:v>
                </c:pt>
                <c:pt idx="4429">
                  <c:v>102.789</c:v>
                </c:pt>
                <c:pt idx="4430">
                  <c:v>102.736</c:v>
                </c:pt>
                <c:pt idx="4431">
                  <c:v>102.66800000000001</c:v>
                </c:pt>
                <c:pt idx="4432">
                  <c:v>102.71300000000001</c:v>
                </c:pt>
                <c:pt idx="4433">
                  <c:v>102.742</c:v>
                </c:pt>
                <c:pt idx="4434">
                  <c:v>102.779</c:v>
                </c:pt>
                <c:pt idx="4435">
                  <c:v>102.753</c:v>
                </c:pt>
                <c:pt idx="4436">
                  <c:v>102.754</c:v>
                </c:pt>
                <c:pt idx="4437">
                  <c:v>102.73400000000001</c:v>
                </c:pt>
                <c:pt idx="4438">
                  <c:v>102.646</c:v>
                </c:pt>
                <c:pt idx="4439">
                  <c:v>102.654</c:v>
                </c:pt>
                <c:pt idx="4440">
                  <c:v>102.66</c:v>
                </c:pt>
                <c:pt idx="4441">
                  <c:v>102.584</c:v>
                </c:pt>
                <c:pt idx="4442">
                  <c:v>102.53700000000001</c:v>
                </c:pt>
                <c:pt idx="4443">
                  <c:v>102.54</c:v>
                </c:pt>
                <c:pt idx="4444">
                  <c:v>102.54900000000001</c:v>
                </c:pt>
                <c:pt idx="4445">
                  <c:v>102.476</c:v>
                </c:pt>
                <c:pt idx="4446">
                  <c:v>102.476</c:v>
                </c:pt>
                <c:pt idx="4447">
                  <c:v>102.374</c:v>
                </c:pt>
                <c:pt idx="4448">
                  <c:v>102.32300000000001</c:v>
                </c:pt>
                <c:pt idx="4449">
                  <c:v>102.303</c:v>
                </c:pt>
                <c:pt idx="4450">
                  <c:v>102.28700000000001</c:v>
                </c:pt>
                <c:pt idx="4451">
                  <c:v>102.21600000000001</c:v>
                </c:pt>
                <c:pt idx="4452">
                  <c:v>102.145</c:v>
                </c:pt>
                <c:pt idx="4453">
                  <c:v>102.125</c:v>
                </c:pt>
                <c:pt idx="4454">
                  <c:v>102.122</c:v>
                </c:pt>
                <c:pt idx="4455">
                  <c:v>102.027</c:v>
                </c:pt>
                <c:pt idx="4456">
                  <c:v>102.12</c:v>
                </c:pt>
                <c:pt idx="4457">
                  <c:v>102.139</c:v>
                </c:pt>
                <c:pt idx="4458">
                  <c:v>102.188</c:v>
                </c:pt>
                <c:pt idx="4459">
                  <c:v>102.15</c:v>
                </c:pt>
                <c:pt idx="4460">
                  <c:v>102.17100000000001</c:v>
                </c:pt>
                <c:pt idx="4461">
                  <c:v>102.134</c:v>
                </c:pt>
                <c:pt idx="4462">
                  <c:v>102.116</c:v>
                </c:pt>
                <c:pt idx="4463">
                  <c:v>102.145</c:v>
                </c:pt>
                <c:pt idx="4464">
                  <c:v>102.09700000000001</c:v>
                </c:pt>
                <c:pt idx="4465">
                  <c:v>102.15</c:v>
                </c:pt>
                <c:pt idx="4466">
                  <c:v>102.223</c:v>
                </c:pt>
                <c:pt idx="4467">
                  <c:v>102.212</c:v>
                </c:pt>
                <c:pt idx="4468">
                  <c:v>102.113</c:v>
                </c:pt>
                <c:pt idx="4469">
                  <c:v>102.17700000000001</c:v>
                </c:pt>
                <c:pt idx="4470">
                  <c:v>102.26600000000001</c:v>
                </c:pt>
                <c:pt idx="4471">
                  <c:v>102.258</c:v>
                </c:pt>
                <c:pt idx="4472">
                  <c:v>102.22200000000001</c:v>
                </c:pt>
                <c:pt idx="4473">
                  <c:v>102.28100000000001</c:v>
                </c:pt>
                <c:pt idx="4474">
                  <c:v>102.252</c:v>
                </c:pt>
                <c:pt idx="4475">
                  <c:v>102.244</c:v>
                </c:pt>
                <c:pt idx="4476">
                  <c:v>102.146</c:v>
                </c:pt>
                <c:pt idx="4477">
                  <c:v>102.111</c:v>
                </c:pt>
                <c:pt idx="4478">
                  <c:v>102.045</c:v>
                </c:pt>
                <c:pt idx="4479">
                  <c:v>101.996</c:v>
                </c:pt>
                <c:pt idx="4480">
                  <c:v>101.99300000000001</c:v>
                </c:pt>
                <c:pt idx="4481">
                  <c:v>101.999</c:v>
                </c:pt>
                <c:pt idx="4482">
                  <c:v>102.074</c:v>
                </c:pt>
                <c:pt idx="4483">
                  <c:v>102.047</c:v>
                </c:pt>
                <c:pt idx="4484">
                  <c:v>101.992</c:v>
                </c:pt>
                <c:pt idx="4485">
                  <c:v>101.964</c:v>
                </c:pt>
                <c:pt idx="4486">
                  <c:v>101.949</c:v>
                </c:pt>
                <c:pt idx="4487">
                  <c:v>101.96300000000001</c:v>
                </c:pt>
                <c:pt idx="4488">
                  <c:v>101.952</c:v>
                </c:pt>
                <c:pt idx="4489">
                  <c:v>101.973</c:v>
                </c:pt>
                <c:pt idx="4490">
                  <c:v>101.968</c:v>
                </c:pt>
                <c:pt idx="4491">
                  <c:v>102.014</c:v>
                </c:pt>
                <c:pt idx="4492">
                  <c:v>102.054</c:v>
                </c:pt>
                <c:pt idx="4493">
                  <c:v>102.096</c:v>
                </c:pt>
                <c:pt idx="4494">
                  <c:v>102.084</c:v>
                </c:pt>
                <c:pt idx="4495">
                  <c:v>102.056</c:v>
                </c:pt>
                <c:pt idx="4496">
                  <c:v>102.059</c:v>
                </c:pt>
                <c:pt idx="4497">
                  <c:v>102.099</c:v>
                </c:pt>
                <c:pt idx="4498">
                  <c:v>102.15</c:v>
                </c:pt>
                <c:pt idx="4499">
                  <c:v>102.066</c:v>
                </c:pt>
                <c:pt idx="4500">
                  <c:v>102.145</c:v>
                </c:pt>
                <c:pt idx="4501">
                  <c:v>102.14400000000001</c:v>
                </c:pt>
                <c:pt idx="4502">
                  <c:v>102.217</c:v>
                </c:pt>
                <c:pt idx="4503">
                  <c:v>102.221</c:v>
                </c:pt>
                <c:pt idx="4504">
                  <c:v>102.221</c:v>
                </c:pt>
                <c:pt idx="4505">
                  <c:v>102.223</c:v>
                </c:pt>
                <c:pt idx="4506">
                  <c:v>102.268</c:v>
                </c:pt>
                <c:pt idx="4507">
                  <c:v>102.26</c:v>
                </c:pt>
                <c:pt idx="4508">
                  <c:v>102.252</c:v>
                </c:pt>
                <c:pt idx="4509">
                  <c:v>102.26</c:v>
                </c:pt>
                <c:pt idx="4510">
                  <c:v>102.285</c:v>
                </c:pt>
                <c:pt idx="4511">
                  <c:v>102.42100000000001</c:v>
                </c:pt>
                <c:pt idx="4512">
                  <c:v>102.41</c:v>
                </c:pt>
                <c:pt idx="4513">
                  <c:v>102.386</c:v>
                </c:pt>
                <c:pt idx="4514">
                  <c:v>102.352</c:v>
                </c:pt>
                <c:pt idx="4515">
                  <c:v>102.383</c:v>
                </c:pt>
                <c:pt idx="4516">
                  <c:v>102.48100000000001</c:v>
                </c:pt>
                <c:pt idx="4517">
                  <c:v>102.467</c:v>
                </c:pt>
                <c:pt idx="4518">
                  <c:v>102.48</c:v>
                </c:pt>
                <c:pt idx="4519">
                  <c:v>102.497</c:v>
                </c:pt>
                <c:pt idx="4520">
                  <c:v>102.462</c:v>
                </c:pt>
                <c:pt idx="4521">
                  <c:v>102.492</c:v>
                </c:pt>
                <c:pt idx="4522">
                  <c:v>102.536</c:v>
                </c:pt>
                <c:pt idx="4523">
                  <c:v>102.557</c:v>
                </c:pt>
                <c:pt idx="4524">
                  <c:v>102.596</c:v>
                </c:pt>
                <c:pt idx="4525">
                  <c:v>102.598</c:v>
                </c:pt>
                <c:pt idx="4526">
                  <c:v>102.673</c:v>
                </c:pt>
                <c:pt idx="4527">
                  <c:v>102.581</c:v>
                </c:pt>
                <c:pt idx="4528">
                  <c:v>102.666</c:v>
                </c:pt>
                <c:pt idx="4529">
                  <c:v>102.67100000000001</c:v>
                </c:pt>
                <c:pt idx="4530">
                  <c:v>102.524</c:v>
                </c:pt>
                <c:pt idx="4531">
                  <c:v>102.514</c:v>
                </c:pt>
                <c:pt idx="4532">
                  <c:v>102.456</c:v>
                </c:pt>
                <c:pt idx="4533">
                  <c:v>102.38200000000001</c:v>
                </c:pt>
                <c:pt idx="4534">
                  <c:v>102.44800000000001</c:v>
                </c:pt>
                <c:pt idx="4535">
                  <c:v>102.42400000000001</c:v>
                </c:pt>
                <c:pt idx="4536">
                  <c:v>102.42100000000001</c:v>
                </c:pt>
                <c:pt idx="4537">
                  <c:v>102.43300000000001</c:v>
                </c:pt>
                <c:pt idx="4538">
                  <c:v>102.431</c:v>
                </c:pt>
                <c:pt idx="4539">
                  <c:v>102.36200000000001</c:v>
                </c:pt>
                <c:pt idx="4540">
                  <c:v>102.39700000000001</c:v>
                </c:pt>
                <c:pt idx="4541">
                  <c:v>102.39</c:v>
                </c:pt>
                <c:pt idx="4542">
                  <c:v>102.366</c:v>
                </c:pt>
                <c:pt idx="4543">
                  <c:v>102.386</c:v>
                </c:pt>
                <c:pt idx="4544">
                  <c:v>102.76</c:v>
                </c:pt>
                <c:pt idx="4545">
                  <c:v>102.92100000000001</c:v>
                </c:pt>
                <c:pt idx="4546">
                  <c:v>102.843</c:v>
                </c:pt>
                <c:pt idx="4547">
                  <c:v>102.762</c:v>
                </c:pt>
                <c:pt idx="4548">
                  <c:v>102.79600000000001</c:v>
                </c:pt>
                <c:pt idx="4549">
                  <c:v>102.831</c:v>
                </c:pt>
                <c:pt idx="4550">
                  <c:v>102.789</c:v>
                </c:pt>
                <c:pt idx="4551">
                  <c:v>102.83800000000001</c:v>
                </c:pt>
                <c:pt idx="4552">
                  <c:v>102.827</c:v>
                </c:pt>
                <c:pt idx="4553">
                  <c:v>102.803</c:v>
                </c:pt>
                <c:pt idx="4554">
                  <c:v>102.72500000000001</c:v>
                </c:pt>
                <c:pt idx="4555">
                  <c:v>102.732</c:v>
                </c:pt>
                <c:pt idx="4556">
                  <c:v>102.696</c:v>
                </c:pt>
                <c:pt idx="4557">
                  <c:v>102.708</c:v>
                </c:pt>
                <c:pt idx="4558">
                  <c:v>102.721</c:v>
                </c:pt>
                <c:pt idx="4559">
                  <c:v>102.739</c:v>
                </c:pt>
                <c:pt idx="4560">
                  <c:v>102.694</c:v>
                </c:pt>
                <c:pt idx="4561">
                  <c:v>102.735</c:v>
                </c:pt>
                <c:pt idx="4562">
                  <c:v>102.717</c:v>
                </c:pt>
                <c:pt idx="4563">
                  <c:v>102.779</c:v>
                </c:pt>
                <c:pt idx="4564">
                  <c:v>102.875</c:v>
                </c:pt>
                <c:pt idx="4565">
                  <c:v>102.916</c:v>
                </c:pt>
                <c:pt idx="4566">
                  <c:v>102.89400000000001</c:v>
                </c:pt>
                <c:pt idx="4567">
                  <c:v>102.941</c:v>
                </c:pt>
                <c:pt idx="4568">
                  <c:v>103.03</c:v>
                </c:pt>
                <c:pt idx="4569">
                  <c:v>103.03100000000001</c:v>
                </c:pt>
                <c:pt idx="4570">
                  <c:v>103.015</c:v>
                </c:pt>
                <c:pt idx="4571">
                  <c:v>103.142</c:v>
                </c:pt>
                <c:pt idx="4572">
                  <c:v>103.13</c:v>
                </c:pt>
                <c:pt idx="4573">
                  <c:v>103.19500000000001</c:v>
                </c:pt>
                <c:pt idx="4574">
                  <c:v>103.21000000000001</c:v>
                </c:pt>
                <c:pt idx="4575">
                  <c:v>103.258</c:v>
                </c:pt>
                <c:pt idx="4576">
                  <c:v>103.22500000000001</c:v>
                </c:pt>
                <c:pt idx="4577">
                  <c:v>103.229</c:v>
                </c:pt>
                <c:pt idx="4578">
                  <c:v>103.20400000000001</c:v>
                </c:pt>
                <c:pt idx="4579">
                  <c:v>103.27800000000001</c:v>
                </c:pt>
                <c:pt idx="4580">
                  <c:v>103.282</c:v>
                </c:pt>
                <c:pt idx="4581">
                  <c:v>103.315</c:v>
                </c:pt>
                <c:pt idx="4582">
                  <c:v>103.31400000000001</c:v>
                </c:pt>
                <c:pt idx="4583">
                  <c:v>103.26300000000001</c:v>
                </c:pt>
                <c:pt idx="4584">
                  <c:v>103.27800000000001</c:v>
                </c:pt>
                <c:pt idx="4585">
                  <c:v>103.32000000000001</c:v>
                </c:pt>
                <c:pt idx="4586">
                  <c:v>103.372</c:v>
                </c:pt>
                <c:pt idx="4587">
                  <c:v>103.366</c:v>
                </c:pt>
                <c:pt idx="4588">
                  <c:v>103.429</c:v>
                </c:pt>
                <c:pt idx="4589">
                  <c:v>103.395</c:v>
                </c:pt>
                <c:pt idx="4590">
                  <c:v>103.398</c:v>
                </c:pt>
                <c:pt idx="4591">
                  <c:v>103.431</c:v>
                </c:pt>
                <c:pt idx="4592">
                  <c:v>103.48700000000001</c:v>
                </c:pt>
                <c:pt idx="4593">
                  <c:v>103.54</c:v>
                </c:pt>
                <c:pt idx="4594">
                  <c:v>103.55</c:v>
                </c:pt>
                <c:pt idx="4595">
                  <c:v>103.581</c:v>
                </c:pt>
                <c:pt idx="4596">
                  <c:v>103.69800000000001</c:v>
                </c:pt>
                <c:pt idx="4597">
                  <c:v>103.687</c:v>
                </c:pt>
                <c:pt idx="4598">
                  <c:v>103.605</c:v>
                </c:pt>
                <c:pt idx="4599">
                  <c:v>103.648</c:v>
                </c:pt>
                <c:pt idx="4600">
                  <c:v>103.676</c:v>
                </c:pt>
                <c:pt idx="4601">
                  <c:v>103.651</c:v>
                </c:pt>
                <c:pt idx="4602">
                  <c:v>103.691</c:v>
                </c:pt>
                <c:pt idx="4603">
                  <c:v>103.67700000000001</c:v>
                </c:pt>
                <c:pt idx="4604">
                  <c:v>103.627</c:v>
                </c:pt>
                <c:pt idx="4605">
                  <c:v>103.634</c:v>
                </c:pt>
                <c:pt idx="4606">
                  <c:v>103.628</c:v>
                </c:pt>
                <c:pt idx="4607">
                  <c:v>103.622</c:v>
                </c:pt>
                <c:pt idx="4608">
                  <c:v>103.545</c:v>
                </c:pt>
                <c:pt idx="4609">
                  <c:v>103.678</c:v>
                </c:pt>
                <c:pt idx="4610">
                  <c:v>103.76900000000001</c:v>
                </c:pt>
                <c:pt idx="4611">
                  <c:v>103.667</c:v>
                </c:pt>
                <c:pt idx="4612">
                  <c:v>103.785</c:v>
                </c:pt>
                <c:pt idx="4613">
                  <c:v>103.723</c:v>
                </c:pt>
                <c:pt idx="4614">
                  <c:v>103.67400000000001</c:v>
                </c:pt>
                <c:pt idx="4615">
                  <c:v>103.675</c:v>
                </c:pt>
                <c:pt idx="4616">
                  <c:v>103.69</c:v>
                </c:pt>
                <c:pt idx="4617">
                  <c:v>103.782</c:v>
                </c:pt>
                <c:pt idx="4618">
                  <c:v>103.792</c:v>
                </c:pt>
                <c:pt idx="4619">
                  <c:v>103.79600000000001</c:v>
                </c:pt>
                <c:pt idx="4620">
                  <c:v>103.845</c:v>
                </c:pt>
                <c:pt idx="4621">
                  <c:v>103.83800000000001</c:v>
                </c:pt>
                <c:pt idx="4622">
                  <c:v>103.806</c:v>
                </c:pt>
                <c:pt idx="4623">
                  <c:v>103.864</c:v>
                </c:pt>
                <c:pt idx="4624">
                  <c:v>103.889</c:v>
                </c:pt>
                <c:pt idx="4625">
                  <c:v>103.85600000000001</c:v>
                </c:pt>
                <c:pt idx="4626">
                  <c:v>103.92400000000001</c:v>
                </c:pt>
                <c:pt idx="4627">
                  <c:v>103.81400000000001</c:v>
                </c:pt>
                <c:pt idx="4628">
                  <c:v>103.754</c:v>
                </c:pt>
                <c:pt idx="4629">
                  <c:v>103.81100000000001</c:v>
                </c:pt>
                <c:pt idx="4630">
                  <c:v>103.717</c:v>
                </c:pt>
                <c:pt idx="4631">
                  <c:v>103.70100000000001</c:v>
                </c:pt>
                <c:pt idx="4632">
                  <c:v>103.721</c:v>
                </c:pt>
                <c:pt idx="4633">
                  <c:v>103.73</c:v>
                </c:pt>
                <c:pt idx="4634">
                  <c:v>103.759</c:v>
                </c:pt>
                <c:pt idx="4635">
                  <c:v>103.773</c:v>
                </c:pt>
                <c:pt idx="4636">
                  <c:v>103.84700000000001</c:v>
                </c:pt>
                <c:pt idx="4637">
                  <c:v>103.803</c:v>
                </c:pt>
                <c:pt idx="4638">
                  <c:v>103.739</c:v>
                </c:pt>
                <c:pt idx="4639">
                  <c:v>103.66</c:v>
                </c:pt>
                <c:pt idx="4640">
                  <c:v>103.688</c:v>
                </c:pt>
                <c:pt idx="4641">
                  <c:v>103.69500000000001</c:v>
                </c:pt>
                <c:pt idx="4642">
                  <c:v>103.622</c:v>
                </c:pt>
                <c:pt idx="4643">
                  <c:v>103.57900000000001</c:v>
                </c:pt>
                <c:pt idx="4644">
                  <c:v>103.538</c:v>
                </c:pt>
                <c:pt idx="4645">
                  <c:v>103.521</c:v>
                </c:pt>
                <c:pt idx="4646">
                  <c:v>103.419</c:v>
                </c:pt>
                <c:pt idx="4647">
                  <c:v>103.29600000000001</c:v>
                </c:pt>
                <c:pt idx="4648">
                  <c:v>103.361</c:v>
                </c:pt>
                <c:pt idx="4649">
                  <c:v>103.313</c:v>
                </c:pt>
                <c:pt idx="4650">
                  <c:v>103.29900000000001</c:v>
                </c:pt>
                <c:pt idx="4651">
                  <c:v>103.214</c:v>
                </c:pt>
                <c:pt idx="4652">
                  <c:v>103.13</c:v>
                </c:pt>
                <c:pt idx="4653">
                  <c:v>103.11</c:v>
                </c:pt>
                <c:pt idx="4654">
                  <c:v>103.134</c:v>
                </c:pt>
                <c:pt idx="4655">
                  <c:v>103.126</c:v>
                </c:pt>
                <c:pt idx="4656">
                  <c:v>103.158</c:v>
                </c:pt>
                <c:pt idx="4657">
                  <c:v>103.098</c:v>
                </c:pt>
                <c:pt idx="4658">
                  <c:v>103.148</c:v>
                </c:pt>
                <c:pt idx="4659">
                  <c:v>103.191</c:v>
                </c:pt>
                <c:pt idx="4660">
                  <c:v>103.184</c:v>
                </c:pt>
                <c:pt idx="4661">
                  <c:v>103.148</c:v>
                </c:pt>
                <c:pt idx="4662">
                  <c:v>103.23400000000001</c:v>
                </c:pt>
                <c:pt idx="4663">
                  <c:v>103.19800000000001</c:v>
                </c:pt>
                <c:pt idx="4664">
                  <c:v>103.19</c:v>
                </c:pt>
                <c:pt idx="4665">
                  <c:v>103.238</c:v>
                </c:pt>
                <c:pt idx="4666">
                  <c:v>103.30500000000001</c:v>
                </c:pt>
                <c:pt idx="4667">
                  <c:v>103.328</c:v>
                </c:pt>
                <c:pt idx="4668">
                  <c:v>103.32900000000001</c:v>
                </c:pt>
                <c:pt idx="4669">
                  <c:v>103.334</c:v>
                </c:pt>
                <c:pt idx="4670">
                  <c:v>103.351</c:v>
                </c:pt>
                <c:pt idx="4671">
                  <c:v>103.38</c:v>
                </c:pt>
                <c:pt idx="4672">
                  <c:v>103.307</c:v>
                </c:pt>
                <c:pt idx="4673">
                  <c:v>103.32900000000001</c:v>
                </c:pt>
                <c:pt idx="4674">
                  <c:v>103.238</c:v>
                </c:pt>
                <c:pt idx="4675">
                  <c:v>103.16500000000001</c:v>
                </c:pt>
                <c:pt idx="4676">
                  <c:v>103.206</c:v>
                </c:pt>
                <c:pt idx="4677">
                  <c:v>103.217</c:v>
                </c:pt>
                <c:pt idx="4678">
                  <c:v>103.23</c:v>
                </c:pt>
                <c:pt idx="4679">
                  <c:v>103.244</c:v>
                </c:pt>
                <c:pt idx="4680">
                  <c:v>103.19800000000001</c:v>
                </c:pt>
                <c:pt idx="4681">
                  <c:v>103.194</c:v>
                </c:pt>
                <c:pt idx="4682">
                  <c:v>103.227</c:v>
                </c:pt>
                <c:pt idx="4683">
                  <c:v>103.253</c:v>
                </c:pt>
                <c:pt idx="4684">
                  <c:v>103.19</c:v>
                </c:pt>
                <c:pt idx="4685">
                  <c:v>103.16200000000001</c:v>
                </c:pt>
                <c:pt idx="4686">
                  <c:v>103.167</c:v>
                </c:pt>
                <c:pt idx="4687">
                  <c:v>103.152</c:v>
                </c:pt>
                <c:pt idx="4688">
                  <c:v>103.13500000000001</c:v>
                </c:pt>
                <c:pt idx="4689">
                  <c:v>103.124</c:v>
                </c:pt>
                <c:pt idx="4690">
                  <c:v>103.131</c:v>
                </c:pt>
                <c:pt idx="4691">
                  <c:v>103.071</c:v>
                </c:pt>
                <c:pt idx="4692">
                  <c:v>103.038</c:v>
                </c:pt>
                <c:pt idx="4693">
                  <c:v>102.994</c:v>
                </c:pt>
                <c:pt idx="4694">
                  <c:v>102.974</c:v>
                </c:pt>
                <c:pt idx="4695">
                  <c:v>102.94200000000001</c:v>
                </c:pt>
                <c:pt idx="4696">
                  <c:v>102.952</c:v>
                </c:pt>
                <c:pt idx="4697">
                  <c:v>103.006</c:v>
                </c:pt>
                <c:pt idx="4698">
                  <c:v>102.986</c:v>
                </c:pt>
                <c:pt idx="4699">
                  <c:v>102.96600000000001</c:v>
                </c:pt>
                <c:pt idx="4700">
                  <c:v>102.971</c:v>
                </c:pt>
                <c:pt idx="4701">
                  <c:v>102.92400000000001</c:v>
                </c:pt>
                <c:pt idx="4702">
                  <c:v>102.985</c:v>
                </c:pt>
                <c:pt idx="4703">
                  <c:v>103.015</c:v>
                </c:pt>
                <c:pt idx="4704">
                  <c:v>103.047</c:v>
                </c:pt>
                <c:pt idx="4705">
                  <c:v>103.036</c:v>
                </c:pt>
                <c:pt idx="4706">
                  <c:v>102.99300000000001</c:v>
                </c:pt>
                <c:pt idx="4707">
                  <c:v>103.05800000000001</c:v>
                </c:pt>
                <c:pt idx="4708">
                  <c:v>103.07900000000001</c:v>
                </c:pt>
                <c:pt idx="4709">
                  <c:v>102.999</c:v>
                </c:pt>
                <c:pt idx="4710">
                  <c:v>102.959</c:v>
                </c:pt>
                <c:pt idx="4711">
                  <c:v>102.944</c:v>
                </c:pt>
                <c:pt idx="4712">
                  <c:v>102.98700000000001</c:v>
                </c:pt>
                <c:pt idx="4713">
                  <c:v>102.98400000000001</c:v>
                </c:pt>
                <c:pt idx="4714">
                  <c:v>102.935</c:v>
                </c:pt>
                <c:pt idx="4715">
                  <c:v>102.985</c:v>
                </c:pt>
                <c:pt idx="4716">
                  <c:v>102.962</c:v>
                </c:pt>
                <c:pt idx="4717">
                  <c:v>103.02</c:v>
                </c:pt>
                <c:pt idx="4718">
                  <c:v>102.967</c:v>
                </c:pt>
                <c:pt idx="4719">
                  <c:v>102.98400000000001</c:v>
                </c:pt>
                <c:pt idx="4720">
                  <c:v>102.928</c:v>
                </c:pt>
                <c:pt idx="4721">
                  <c:v>102.93900000000001</c:v>
                </c:pt>
                <c:pt idx="4722">
                  <c:v>102.982</c:v>
                </c:pt>
                <c:pt idx="4723">
                  <c:v>102.92</c:v>
                </c:pt>
                <c:pt idx="4724">
                  <c:v>103.006</c:v>
                </c:pt>
                <c:pt idx="4725">
                  <c:v>103.066</c:v>
                </c:pt>
                <c:pt idx="4726">
                  <c:v>103.033</c:v>
                </c:pt>
                <c:pt idx="4727">
                  <c:v>103.024</c:v>
                </c:pt>
                <c:pt idx="4728">
                  <c:v>102.932</c:v>
                </c:pt>
                <c:pt idx="4729">
                  <c:v>102.985</c:v>
                </c:pt>
                <c:pt idx="4730">
                  <c:v>103.06700000000001</c:v>
                </c:pt>
                <c:pt idx="4731">
                  <c:v>102.979</c:v>
                </c:pt>
                <c:pt idx="4732">
                  <c:v>102.976</c:v>
                </c:pt>
                <c:pt idx="4733">
                  <c:v>102.998</c:v>
                </c:pt>
                <c:pt idx="4734">
                  <c:v>103.035</c:v>
                </c:pt>
                <c:pt idx="4735">
                  <c:v>102.693</c:v>
                </c:pt>
                <c:pt idx="4736">
                  <c:v>102.348</c:v>
                </c:pt>
                <c:pt idx="4737">
                  <c:v>102.411</c:v>
                </c:pt>
                <c:pt idx="4738">
                  <c:v>102.379</c:v>
                </c:pt>
                <c:pt idx="4739">
                  <c:v>102.081</c:v>
                </c:pt>
                <c:pt idx="4740">
                  <c:v>101.697</c:v>
                </c:pt>
                <c:pt idx="4741">
                  <c:v>101.681</c:v>
                </c:pt>
                <c:pt idx="4742">
                  <c:v>101.78</c:v>
                </c:pt>
                <c:pt idx="4743">
                  <c:v>101.92400000000001</c:v>
                </c:pt>
                <c:pt idx="4744">
                  <c:v>101.947</c:v>
                </c:pt>
                <c:pt idx="4745">
                  <c:v>102.072</c:v>
                </c:pt>
                <c:pt idx="4746">
                  <c:v>102.08</c:v>
                </c:pt>
                <c:pt idx="4747">
                  <c:v>102.127</c:v>
                </c:pt>
                <c:pt idx="4748">
                  <c:v>102.194</c:v>
                </c:pt>
                <c:pt idx="4749">
                  <c:v>102.10600000000001</c:v>
                </c:pt>
                <c:pt idx="4750">
                  <c:v>102.155</c:v>
                </c:pt>
                <c:pt idx="4751">
                  <c:v>102.131</c:v>
                </c:pt>
                <c:pt idx="4752">
                  <c:v>102.15</c:v>
                </c:pt>
                <c:pt idx="4753">
                  <c:v>102.027</c:v>
                </c:pt>
                <c:pt idx="4754">
                  <c:v>101.98700000000001</c:v>
                </c:pt>
                <c:pt idx="4755">
                  <c:v>102.129</c:v>
                </c:pt>
                <c:pt idx="4756">
                  <c:v>102.105</c:v>
                </c:pt>
                <c:pt idx="4757">
                  <c:v>102.05800000000001</c:v>
                </c:pt>
                <c:pt idx="4758">
                  <c:v>102.092</c:v>
                </c:pt>
                <c:pt idx="4759">
                  <c:v>102.05500000000001</c:v>
                </c:pt>
                <c:pt idx="4760">
                  <c:v>101.97800000000001</c:v>
                </c:pt>
                <c:pt idx="4761">
                  <c:v>102.02</c:v>
                </c:pt>
                <c:pt idx="4762">
                  <c:v>102.017</c:v>
                </c:pt>
                <c:pt idx="4763">
                  <c:v>101.952</c:v>
                </c:pt>
                <c:pt idx="4764">
                  <c:v>102.003</c:v>
                </c:pt>
                <c:pt idx="4765">
                  <c:v>102.005</c:v>
                </c:pt>
                <c:pt idx="4766">
                  <c:v>101.98100000000001</c:v>
                </c:pt>
                <c:pt idx="4767">
                  <c:v>101.992</c:v>
                </c:pt>
                <c:pt idx="4768">
                  <c:v>102.021</c:v>
                </c:pt>
                <c:pt idx="4769">
                  <c:v>102.056</c:v>
                </c:pt>
                <c:pt idx="4770">
                  <c:v>102.01600000000001</c:v>
                </c:pt>
                <c:pt idx="4771">
                  <c:v>101.944</c:v>
                </c:pt>
                <c:pt idx="4772">
                  <c:v>101.88200000000001</c:v>
                </c:pt>
                <c:pt idx="4773">
                  <c:v>101.833</c:v>
                </c:pt>
                <c:pt idx="4774">
                  <c:v>101.858</c:v>
                </c:pt>
                <c:pt idx="4775">
                  <c:v>101.92100000000001</c:v>
                </c:pt>
                <c:pt idx="4776">
                  <c:v>101.871</c:v>
                </c:pt>
                <c:pt idx="4777">
                  <c:v>101.877</c:v>
                </c:pt>
                <c:pt idx="4778">
                  <c:v>101.85900000000001</c:v>
                </c:pt>
                <c:pt idx="4779">
                  <c:v>102.298</c:v>
                </c:pt>
                <c:pt idx="4780">
                  <c:v>102.235</c:v>
                </c:pt>
                <c:pt idx="4781">
                  <c:v>102.187</c:v>
                </c:pt>
                <c:pt idx="4782">
                  <c:v>102.081</c:v>
                </c:pt>
                <c:pt idx="4783">
                  <c:v>102.10900000000001</c:v>
                </c:pt>
                <c:pt idx="4784">
                  <c:v>102.09100000000001</c:v>
                </c:pt>
                <c:pt idx="4785">
                  <c:v>102.14</c:v>
                </c:pt>
                <c:pt idx="4786">
                  <c:v>102.229</c:v>
                </c:pt>
                <c:pt idx="4787">
                  <c:v>102.24300000000001</c:v>
                </c:pt>
                <c:pt idx="4788">
                  <c:v>102.233</c:v>
                </c:pt>
                <c:pt idx="4789">
                  <c:v>102.304</c:v>
                </c:pt>
                <c:pt idx="4790">
                  <c:v>102.327</c:v>
                </c:pt>
                <c:pt idx="4791">
                  <c:v>102.343</c:v>
                </c:pt>
                <c:pt idx="4792">
                  <c:v>102.342</c:v>
                </c:pt>
                <c:pt idx="4793">
                  <c:v>102.41</c:v>
                </c:pt>
                <c:pt idx="4794">
                  <c:v>102.42</c:v>
                </c:pt>
                <c:pt idx="4795">
                  <c:v>102.361</c:v>
                </c:pt>
                <c:pt idx="4796">
                  <c:v>102.33800000000001</c:v>
                </c:pt>
                <c:pt idx="4797">
                  <c:v>102.32900000000001</c:v>
                </c:pt>
                <c:pt idx="4798">
                  <c:v>102.36800000000001</c:v>
                </c:pt>
                <c:pt idx="4799">
                  <c:v>102.404</c:v>
                </c:pt>
                <c:pt idx="4800">
                  <c:v>102.36800000000001</c:v>
                </c:pt>
                <c:pt idx="4801">
                  <c:v>102.346</c:v>
                </c:pt>
                <c:pt idx="4802">
                  <c:v>102.35600000000001</c:v>
                </c:pt>
                <c:pt idx="4803">
                  <c:v>102.35000000000001</c:v>
                </c:pt>
                <c:pt idx="4804">
                  <c:v>102.254</c:v>
                </c:pt>
                <c:pt idx="4805">
                  <c:v>102.226</c:v>
                </c:pt>
                <c:pt idx="4806">
                  <c:v>102.315</c:v>
                </c:pt>
                <c:pt idx="4807">
                  <c:v>102.197</c:v>
                </c:pt>
                <c:pt idx="4808">
                  <c:v>102.313</c:v>
                </c:pt>
                <c:pt idx="4809">
                  <c:v>102.28400000000001</c:v>
                </c:pt>
                <c:pt idx="4810">
                  <c:v>102.325</c:v>
                </c:pt>
                <c:pt idx="4811">
                  <c:v>102.31400000000001</c:v>
                </c:pt>
                <c:pt idx="4812">
                  <c:v>102.35300000000001</c:v>
                </c:pt>
                <c:pt idx="4813">
                  <c:v>102.348</c:v>
                </c:pt>
                <c:pt idx="4814">
                  <c:v>102.367</c:v>
                </c:pt>
                <c:pt idx="4815">
                  <c:v>102.33200000000001</c:v>
                </c:pt>
                <c:pt idx="4816">
                  <c:v>102.30800000000001</c:v>
                </c:pt>
                <c:pt idx="4817">
                  <c:v>102.358</c:v>
                </c:pt>
                <c:pt idx="4818">
                  <c:v>102.33200000000001</c:v>
                </c:pt>
                <c:pt idx="4819">
                  <c:v>102.27</c:v>
                </c:pt>
                <c:pt idx="4820">
                  <c:v>102.29900000000001</c:v>
                </c:pt>
                <c:pt idx="4821">
                  <c:v>102.336</c:v>
                </c:pt>
                <c:pt idx="4822">
                  <c:v>102.343</c:v>
                </c:pt>
                <c:pt idx="4823">
                  <c:v>102.392</c:v>
                </c:pt>
                <c:pt idx="4824">
                  <c:v>102.376</c:v>
                </c:pt>
                <c:pt idx="4825">
                  <c:v>102.42700000000001</c:v>
                </c:pt>
                <c:pt idx="4826">
                  <c:v>102.32900000000001</c:v>
                </c:pt>
                <c:pt idx="4827">
                  <c:v>102.349</c:v>
                </c:pt>
                <c:pt idx="4828">
                  <c:v>102.31400000000001</c:v>
                </c:pt>
                <c:pt idx="4829">
                  <c:v>102.321</c:v>
                </c:pt>
                <c:pt idx="4830">
                  <c:v>102.351</c:v>
                </c:pt>
                <c:pt idx="4831">
                  <c:v>102.336</c:v>
                </c:pt>
                <c:pt idx="4832">
                  <c:v>102.33200000000001</c:v>
                </c:pt>
                <c:pt idx="4833">
                  <c:v>102.327</c:v>
                </c:pt>
                <c:pt idx="4834">
                  <c:v>102.35000000000001</c:v>
                </c:pt>
                <c:pt idx="4835">
                  <c:v>102.393</c:v>
                </c:pt>
                <c:pt idx="4836">
                  <c:v>102.437</c:v>
                </c:pt>
                <c:pt idx="4837">
                  <c:v>102.426</c:v>
                </c:pt>
                <c:pt idx="4838">
                  <c:v>102.42400000000001</c:v>
                </c:pt>
                <c:pt idx="4839">
                  <c:v>102.40300000000001</c:v>
                </c:pt>
                <c:pt idx="4840">
                  <c:v>102.407</c:v>
                </c:pt>
                <c:pt idx="4841">
                  <c:v>102.38800000000001</c:v>
                </c:pt>
                <c:pt idx="4842">
                  <c:v>102.456</c:v>
                </c:pt>
                <c:pt idx="4843">
                  <c:v>102.42100000000001</c:v>
                </c:pt>
                <c:pt idx="4844">
                  <c:v>102.449</c:v>
                </c:pt>
                <c:pt idx="4845">
                  <c:v>102.422</c:v>
                </c:pt>
                <c:pt idx="4846">
                  <c:v>101.931</c:v>
                </c:pt>
                <c:pt idx="4847">
                  <c:v>101.85600000000001</c:v>
                </c:pt>
                <c:pt idx="4848">
                  <c:v>101.851</c:v>
                </c:pt>
                <c:pt idx="4849">
                  <c:v>101.795</c:v>
                </c:pt>
                <c:pt idx="4850">
                  <c:v>101.726</c:v>
                </c:pt>
                <c:pt idx="4851">
                  <c:v>101.687</c:v>
                </c:pt>
                <c:pt idx="4852">
                  <c:v>101.715</c:v>
                </c:pt>
                <c:pt idx="4853">
                  <c:v>101.63200000000001</c:v>
                </c:pt>
                <c:pt idx="4854">
                  <c:v>101.67100000000001</c:v>
                </c:pt>
                <c:pt idx="4855">
                  <c:v>101.643</c:v>
                </c:pt>
                <c:pt idx="4856">
                  <c:v>101.61500000000001</c:v>
                </c:pt>
                <c:pt idx="4857">
                  <c:v>101.60000000000001</c:v>
                </c:pt>
                <c:pt idx="4858">
                  <c:v>101.556</c:v>
                </c:pt>
                <c:pt idx="4859">
                  <c:v>101.506</c:v>
                </c:pt>
                <c:pt idx="4860">
                  <c:v>101.509</c:v>
                </c:pt>
                <c:pt idx="4861">
                  <c:v>101.419</c:v>
                </c:pt>
                <c:pt idx="4862">
                  <c:v>101.387</c:v>
                </c:pt>
                <c:pt idx="4863">
                  <c:v>101.303</c:v>
                </c:pt>
                <c:pt idx="4864">
                  <c:v>101.19500000000001</c:v>
                </c:pt>
                <c:pt idx="4865">
                  <c:v>101.136</c:v>
                </c:pt>
                <c:pt idx="4866">
                  <c:v>101.08</c:v>
                </c:pt>
                <c:pt idx="4867">
                  <c:v>101.02200000000001</c:v>
                </c:pt>
                <c:pt idx="4868">
                  <c:v>100.959</c:v>
                </c:pt>
                <c:pt idx="4869">
                  <c:v>100.93</c:v>
                </c:pt>
                <c:pt idx="4870">
                  <c:v>100.95</c:v>
                </c:pt>
                <c:pt idx="4871">
                  <c:v>100.998</c:v>
                </c:pt>
                <c:pt idx="4872">
                  <c:v>100.96000000000001</c:v>
                </c:pt>
                <c:pt idx="4873">
                  <c:v>101</c:v>
                </c:pt>
                <c:pt idx="4874">
                  <c:v>101.023</c:v>
                </c:pt>
                <c:pt idx="4875">
                  <c:v>101.033</c:v>
                </c:pt>
                <c:pt idx="4876">
                  <c:v>101.074</c:v>
                </c:pt>
                <c:pt idx="4877">
                  <c:v>101.045</c:v>
                </c:pt>
                <c:pt idx="4878">
                  <c:v>101.012</c:v>
                </c:pt>
                <c:pt idx="4879">
                  <c:v>101.078</c:v>
                </c:pt>
                <c:pt idx="4880">
                  <c:v>101.074</c:v>
                </c:pt>
                <c:pt idx="4881">
                  <c:v>101.117</c:v>
                </c:pt>
                <c:pt idx="4882">
                  <c:v>101.074</c:v>
                </c:pt>
                <c:pt idx="4883">
                  <c:v>101.125</c:v>
                </c:pt>
                <c:pt idx="4884">
                  <c:v>101.19200000000001</c:v>
                </c:pt>
                <c:pt idx="4885">
                  <c:v>101.387</c:v>
                </c:pt>
                <c:pt idx="4886">
                  <c:v>101.95400000000001</c:v>
                </c:pt>
                <c:pt idx="4887">
                  <c:v>101.91200000000001</c:v>
                </c:pt>
                <c:pt idx="4888">
                  <c:v>101.982</c:v>
                </c:pt>
                <c:pt idx="4889">
                  <c:v>101.998</c:v>
                </c:pt>
                <c:pt idx="4890">
                  <c:v>102.05200000000001</c:v>
                </c:pt>
                <c:pt idx="4891">
                  <c:v>102.09</c:v>
                </c:pt>
                <c:pt idx="4892">
                  <c:v>102.218</c:v>
                </c:pt>
                <c:pt idx="4893">
                  <c:v>102.227</c:v>
                </c:pt>
                <c:pt idx="4894">
                  <c:v>102.22500000000001</c:v>
                </c:pt>
                <c:pt idx="4895">
                  <c:v>102.27800000000001</c:v>
                </c:pt>
                <c:pt idx="4896">
                  <c:v>102.35900000000001</c:v>
                </c:pt>
                <c:pt idx="4897">
                  <c:v>102.419</c:v>
                </c:pt>
                <c:pt idx="4898">
                  <c:v>102.498</c:v>
                </c:pt>
                <c:pt idx="4899">
                  <c:v>102.563</c:v>
                </c:pt>
                <c:pt idx="4900">
                  <c:v>102.67700000000001</c:v>
                </c:pt>
                <c:pt idx="4901">
                  <c:v>102.621</c:v>
                </c:pt>
                <c:pt idx="4902">
                  <c:v>102.70100000000001</c:v>
                </c:pt>
                <c:pt idx="4903">
                  <c:v>102.706</c:v>
                </c:pt>
                <c:pt idx="4904">
                  <c:v>102.688</c:v>
                </c:pt>
                <c:pt idx="4905">
                  <c:v>102.675</c:v>
                </c:pt>
                <c:pt idx="4906">
                  <c:v>102.705</c:v>
                </c:pt>
                <c:pt idx="4907">
                  <c:v>102.74000000000001</c:v>
                </c:pt>
                <c:pt idx="4908">
                  <c:v>102.645</c:v>
                </c:pt>
                <c:pt idx="4909">
                  <c:v>102.654</c:v>
                </c:pt>
                <c:pt idx="4910">
                  <c:v>102.714</c:v>
                </c:pt>
                <c:pt idx="4911">
                  <c:v>102.712</c:v>
                </c:pt>
                <c:pt idx="4912">
                  <c:v>102.75700000000001</c:v>
                </c:pt>
                <c:pt idx="4913">
                  <c:v>102.645</c:v>
                </c:pt>
                <c:pt idx="4914">
                  <c:v>102.68300000000001</c:v>
                </c:pt>
                <c:pt idx="4915">
                  <c:v>102.70700000000001</c:v>
                </c:pt>
                <c:pt idx="4916">
                  <c:v>102.648</c:v>
                </c:pt>
                <c:pt idx="4917">
                  <c:v>102.64</c:v>
                </c:pt>
                <c:pt idx="4918">
                  <c:v>102.628</c:v>
                </c:pt>
                <c:pt idx="4919">
                  <c:v>102.64</c:v>
                </c:pt>
                <c:pt idx="4920">
                  <c:v>102.631</c:v>
                </c:pt>
                <c:pt idx="4921">
                  <c:v>102.63800000000001</c:v>
                </c:pt>
                <c:pt idx="4922">
                  <c:v>102.56700000000001</c:v>
                </c:pt>
                <c:pt idx="4923">
                  <c:v>102.47800000000001</c:v>
                </c:pt>
                <c:pt idx="4924">
                  <c:v>102.459</c:v>
                </c:pt>
                <c:pt idx="4925">
                  <c:v>102.41200000000001</c:v>
                </c:pt>
                <c:pt idx="4926">
                  <c:v>102.379</c:v>
                </c:pt>
                <c:pt idx="4927">
                  <c:v>102.35900000000001</c:v>
                </c:pt>
                <c:pt idx="4928">
                  <c:v>102.268</c:v>
                </c:pt>
                <c:pt idx="4929">
                  <c:v>102.23</c:v>
                </c:pt>
                <c:pt idx="4930">
                  <c:v>102.21000000000001</c:v>
                </c:pt>
                <c:pt idx="4931">
                  <c:v>102.111</c:v>
                </c:pt>
                <c:pt idx="4932">
                  <c:v>102.111</c:v>
                </c:pt>
                <c:pt idx="4933">
                  <c:v>102.051</c:v>
                </c:pt>
                <c:pt idx="4934">
                  <c:v>102.114</c:v>
                </c:pt>
                <c:pt idx="4935">
                  <c:v>102.13</c:v>
                </c:pt>
                <c:pt idx="4936">
                  <c:v>102.101</c:v>
                </c:pt>
                <c:pt idx="4937">
                  <c:v>102.13800000000001</c:v>
                </c:pt>
                <c:pt idx="4938">
                  <c:v>102.2</c:v>
                </c:pt>
                <c:pt idx="4939">
                  <c:v>102.169</c:v>
                </c:pt>
                <c:pt idx="4940">
                  <c:v>102.19500000000001</c:v>
                </c:pt>
                <c:pt idx="4941">
                  <c:v>102.136</c:v>
                </c:pt>
                <c:pt idx="4942">
                  <c:v>102.21900000000001</c:v>
                </c:pt>
                <c:pt idx="4943">
                  <c:v>102.108</c:v>
                </c:pt>
                <c:pt idx="4944">
                  <c:v>102.04300000000001</c:v>
                </c:pt>
                <c:pt idx="4945">
                  <c:v>101.99300000000001</c:v>
                </c:pt>
                <c:pt idx="4946">
                  <c:v>102.10300000000001</c:v>
                </c:pt>
                <c:pt idx="4947">
                  <c:v>102.14</c:v>
                </c:pt>
                <c:pt idx="4948">
                  <c:v>102.116</c:v>
                </c:pt>
                <c:pt idx="4949">
                  <c:v>102.09100000000001</c:v>
                </c:pt>
                <c:pt idx="4950">
                  <c:v>102.149</c:v>
                </c:pt>
                <c:pt idx="4951">
                  <c:v>102.196</c:v>
                </c:pt>
                <c:pt idx="4952">
                  <c:v>102.30200000000001</c:v>
                </c:pt>
                <c:pt idx="4953">
                  <c:v>102.34100000000001</c:v>
                </c:pt>
                <c:pt idx="4954">
                  <c:v>102.358</c:v>
                </c:pt>
                <c:pt idx="4955">
                  <c:v>102.446</c:v>
                </c:pt>
                <c:pt idx="4956">
                  <c:v>102.432</c:v>
                </c:pt>
                <c:pt idx="4957">
                  <c:v>102.512</c:v>
                </c:pt>
                <c:pt idx="4958">
                  <c:v>102.61800000000001</c:v>
                </c:pt>
                <c:pt idx="4959">
                  <c:v>102.60600000000001</c:v>
                </c:pt>
                <c:pt idx="4960">
                  <c:v>102.631</c:v>
                </c:pt>
                <c:pt idx="4961">
                  <c:v>102.65</c:v>
                </c:pt>
                <c:pt idx="4962">
                  <c:v>102.72500000000001</c:v>
                </c:pt>
                <c:pt idx="4963">
                  <c:v>103.12</c:v>
                </c:pt>
                <c:pt idx="4964">
                  <c:v>103.08500000000001</c:v>
                </c:pt>
                <c:pt idx="4965">
                  <c:v>103.078</c:v>
                </c:pt>
                <c:pt idx="4966">
                  <c:v>103.05200000000001</c:v>
                </c:pt>
                <c:pt idx="4967">
                  <c:v>103.09100000000001</c:v>
                </c:pt>
                <c:pt idx="4968">
                  <c:v>102.857</c:v>
                </c:pt>
                <c:pt idx="4969">
                  <c:v>101.32300000000001</c:v>
                </c:pt>
                <c:pt idx="4970">
                  <c:v>101.319</c:v>
                </c:pt>
                <c:pt idx="4971">
                  <c:v>101.361</c:v>
                </c:pt>
                <c:pt idx="4972">
                  <c:v>101.32600000000001</c:v>
                </c:pt>
                <c:pt idx="4973">
                  <c:v>101.34100000000001</c:v>
                </c:pt>
                <c:pt idx="4974">
                  <c:v>101.374</c:v>
                </c:pt>
                <c:pt idx="4975">
                  <c:v>101.358</c:v>
                </c:pt>
                <c:pt idx="4976">
                  <c:v>101.35600000000001</c:v>
                </c:pt>
                <c:pt idx="4977">
                  <c:v>101.358</c:v>
                </c:pt>
                <c:pt idx="4978">
                  <c:v>101.389</c:v>
                </c:pt>
                <c:pt idx="4979">
                  <c:v>101.42100000000001</c:v>
                </c:pt>
                <c:pt idx="4980">
                  <c:v>101.37</c:v>
                </c:pt>
                <c:pt idx="4981">
                  <c:v>101.34</c:v>
                </c:pt>
                <c:pt idx="4982">
                  <c:v>101.34</c:v>
                </c:pt>
                <c:pt idx="4983">
                  <c:v>101.291</c:v>
                </c:pt>
                <c:pt idx="4984">
                  <c:v>101.224</c:v>
                </c:pt>
                <c:pt idx="4985">
                  <c:v>101.17700000000001</c:v>
                </c:pt>
                <c:pt idx="4986">
                  <c:v>101.17700000000001</c:v>
                </c:pt>
                <c:pt idx="4987">
                  <c:v>101.149</c:v>
                </c:pt>
                <c:pt idx="4988">
                  <c:v>101.093</c:v>
                </c:pt>
                <c:pt idx="4989">
                  <c:v>101.02500000000001</c:v>
                </c:pt>
                <c:pt idx="4990">
                  <c:v>101.04900000000001</c:v>
                </c:pt>
                <c:pt idx="4991">
                  <c:v>101.01</c:v>
                </c:pt>
                <c:pt idx="4992">
                  <c:v>100.866</c:v>
                </c:pt>
                <c:pt idx="4993">
                  <c:v>100.893</c:v>
                </c:pt>
                <c:pt idx="4994">
                  <c:v>100.886</c:v>
                </c:pt>
                <c:pt idx="4995">
                  <c:v>100.923</c:v>
                </c:pt>
                <c:pt idx="4996">
                  <c:v>100.83200000000001</c:v>
                </c:pt>
                <c:pt idx="4997">
                  <c:v>100.788</c:v>
                </c:pt>
                <c:pt idx="4998">
                  <c:v>100.72200000000001</c:v>
                </c:pt>
                <c:pt idx="4999">
                  <c:v>100.669</c:v>
                </c:pt>
                <c:pt idx="5000">
                  <c:v>100.703</c:v>
                </c:pt>
                <c:pt idx="5001">
                  <c:v>100.715</c:v>
                </c:pt>
                <c:pt idx="5002">
                  <c:v>100.748</c:v>
                </c:pt>
                <c:pt idx="5003">
                  <c:v>100.752</c:v>
                </c:pt>
                <c:pt idx="5004">
                  <c:v>100.73</c:v>
                </c:pt>
                <c:pt idx="5005">
                  <c:v>100.834</c:v>
                </c:pt>
                <c:pt idx="5006">
                  <c:v>100.83800000000001</c:v>
                </c:pt>
                <c:pt idx="5007">
                  <c:v>100.857</c:v>
                </c:pt>
                <c:pt idx="5008">
                  <c:v>100.898</c:v>
                </c:pt>
                <c:pt idx="5009">
                  <c:v>101.26</c:v>
                </c:pt>
                <c:pt idx="5010">
                  <c:v>101.496</c:v>
                </c:pt>
                <c:pt idx="5011">
                  <c:v>101.506</c:v>
                </c:pt>
                <c:pt idx="5012">
                  <c:v>101.456</c:v>
                </c:pt>
                <c:pt idx="5013">
                  <c:v>101.556</c:v>
                </c:pt>
                <c:pt idx="5014">
                  <c:v>101.688</c:v>
                </c:pt>
                <c:pt idx="5015">
                  <c:v>101.718</c:v>
                </c:pt>
                <c:pt idx="5016">
                  <c:v>102.64</c:v>
                </c:pt>
                <c:pt idx="5017">
                  <c:v>103.476</c:v>
                </c:pt>
                <c:pt idx="5018">
                  <c:v>103.33</c:v>
                </c:pt>
                <c:pt idx="5019">
                  <c:v>103.471</c:v>
                </c:pt>
                <c:pt idx="5020">
                  <c:v>103.381</c:v>
                </c:pt>
                <c:pt idx="5021">
                  <c:v>103.399</c:v>
                </c:pt>
                <c:pt idx="5022">
                  <c:v>103.35000000000001</c:v>
                </c:pt>
                <c:pt idx="5023">
                  <c:v>103.366</c:v>
                </c:pt>
                <c:pt idx="5024">
                  <c:v>103.379</c:v>
                </c:pt>
                <c:pt idx="5025">
                  <c:v>103.32900000000001</c:v>
                </c:pt>
                <c:pt idx="5026">
                  <c:v>103.242</c:v>
                </c:pt>
                <c:pt idx="5027">
                  <c:v>103.265</c:v>
                </c:pt>
                <c:pt idx="5028">
                  <c:v>103.283</c:v>
                </c:pt>
                <c:pt idx="5029">
                  <c:v>103.29</c:v>
                </c:pt>
                <c:pt idx="5030">
                  <c:v>103.181</c:v>
                </c:pt>
                <c:pt idx="5031">
                  <c:v>103.226</c:v>
                </c:pt>
                <c:pt idx="5032">
                  <c:v>103.128</c:v>
                </c:pt>
                <c:pt idx="5033">
                  <c:v>103.199</c:v>
                </c:pt>
                <c:pt idx="5034">
                  <c:v>103.098</c:v>
                </c:pt>
                <c:pt idx="5035">
                  <c:v>103.124</c:v>
                </c:pt>
                <c:pt idx="5036">
                  <c:v>103.164</c:v>
                </c:pt>
                <c:pt idx="5037">
                  <c:v>103.17400000000001</c:v>
                </c:pt>
                <c:pt idx="5038">
                  <c:v>103.26</c:v>
                </c:pt>
                <c:pt idx="5039">
                  <c:v>103.251</c:v>
                </c:pt>
                <c:pt idx="5040">
                  <c:v>103.319</c:v>
                </c:pt>
                <c:pt idx="5041">
                  <c:v>103.157</c:v>
                </c:pt>
                <c:pt idx="5042">
                  <c:v>103.19800000000001</c:v>
                </c:pt>
                <c:pt idx="5043">
                  <c:v>103.27800000000001</c:v>
                </c:pt>
                <c:pt idx="5044">
                  <c:v>103.28100000000001</c:v>
                </c:pt>
                <c:pt idx="5045">
                  <c:v>103.29300000000001</c:v>
                </c:pt>
                <c:pt idx="5046">
                  <c:v>103.215</c:v>
                </c:pt>
                <c:pt idx="5047">
                  <c:v>103.307</c:v>
                </c:pt>
                <c:pt idx="5048">
                  <c:v>103.33200000000001</c:v>
                </c:pt>
                <c:pt idx="5049">
                  <c:v>103.352</c:v>
                </c:pt>
                <c:pt idx="5050">
                  <c:v>103.371</c:v>
                </c:pt>
                <c:pt idx="5051">
                  <c:v>103.372</c:v>
                </c:pt>
                <c:pt idx="5052">
                  <c:v>103.352</c:v>
                </c:pt>
                <c:pt idx="5053">
                  <c:v>103.29</c:v>
                </c:pt>
                <c:pt idx="5054">
                  <c:v>103.31400000000001</c:v>
                </c:pt>
                <c:pt idx="5055">
                  <c:v>103.292</c:v>
                </c:pt>
                <c:pt idx="5056">
                  <c:v>103.298</c:v>
                </c:pt>
                <c:pt idx="5057">
                  <c:v>103.26600000000001</c:v>
                </c:pt>
                <c:pt idx="5058">
                  <c:v>103.251</c:v>
                </c:pt>
                <c:pt idx="5059">
                  <c:v>103.27500000000001</c:v>
                </c:pt>
                <c:pt idx="5060">
                  <c:v>103.25</c:v>
                </c:pt>
                <c:pt idx="5061">
                  <c:v>103.27800000000001</c:v>
                </c:pt>
                <c:pt idx="5062">
                  <c:v>103.224</c:v>
                </c:pt>
                <c:pt idx="5063">
                  <c:v>103.264</c:v>
                </c:pt>
                <c:pt idx="5064">
                  <c:v>103.25</c:v>
                </c:pt>
                <c:pt idx="5065">
                  <c:v>103.264</c:v>
                </c:pt>
                <c:pt idx="5066">
                  <c:v>103.24300000000001</c:v>
                </c:pt>
                <c:pt idx="5067">
                  <c:v>103.23100000000001</c:v>
                </c:pt>
                <c:pt idx="5068">
                  <c:v>103.232</c:v>
                </c:pt>
                <c:pt idx="5069">
                  <c:v>103.17700000000001</c:v>
                </c:pt>
                <c:pt idx="5070">
                  <c:v>103.16</c:v>
                </c:pt>
                <c:pt idx="5071">
                  <c:v>103.089</c:v>
                </c:pt>
                <c:pt idx="5072">
                  <c:v>103.13</c:v>
                </c:pt>
                <c:pt idx="5073">
                  <c:v>103.143</c:v>
                </c:pt>
                <c:pt idx="5074">
                  <c:v>103.05500000000001</c:v>
                </c:pt>
                <c:pt idx="5075">
                  <c:v>103.03700000000001</c:v>
                </c:pt>
                <c:pt idx="5076">
                  <c:v>102.99300000000001</c:v>
                </c:pt>
                <c:pt idx="5077">
                  <c:v>102.99000000000001</c:v>
                </c:pt>
                <c:pt idx="5078">
                  <c:v>102.961</c:v>
                </c:pt>
                <c:pt idx="5079">
                  <c:v>103.01</c:v>
                </c:pt>
                <c:pt idx="5080">
                  <c:v>102.99300000000001</c:v>
                </c:pt>
                <c:pt idx="5081">
                  <c:v>103.027</c:v>
                </c:pt>
                <c:pt idx="5082">
                  <c:v>103.015</c:v>
                </c:pt>
                <c:pt idx="5083">
                  <c:v>102.938</c:v>
                </c:pt>
                <c:pt idx="5084">
                  <c:v>102.947</c:v>
                </c:pt>
                <c:pt idx="5085">
                  <c:v>102.96600000000001</c:v>
                </c:pt>
                <c:pt idx="5086">
                  <c:v>103.03400000000001</c:v>
                </c:pt>
                <c:pt idx="5087">
                  <c:v>103.077</c:v>
                </c:pt>
                <c:pt idx="5088">
                  <c:v>103.08</c:v>
                </c:pt>
                <c:pt idx="5089">
                  <c:v>103.083</c:v>
                </c:pt>
                <c:pt idx="5090">
                  <c:v>103.104</c:v>
                </c:pt>
                <c:pt idx="5091">
                  <c:v>103.057</c:v>
                </c:pt>
                <c:pt idx="5092">
                  <c:v>103.116</c:v>
                </c:pt>
                <c:pt idx="5093">
                  <c:v>103.102</c:v>
                </c:pt>
                <c:pt idx="5094">
                  <c:v>103.051</c:v>
                </c:pt>
                <c:pt idx="5095">
                  <c:v>103.07900000000001</c:v>
                </c:pt>
                <c:pt idx="5096">
                  <c:v>103.045</c:v>
                </c:pt>
                <c:pt idx="5097">
                  <c:v>103.017</c:v>
                </c:pt>
                <c:pt idx="5098">
                  <c:v>103.06100000000001</c:v>
                </c:pt>
                <c:pt idx="5099">
                  <c:v>103.021</c:v>
                </c:pt>
                <c:pt idx="5100">
                  <c:v>103.074</c:v>
                </c:pt>
                <c:pt idx="5101">
                  <c:v>103.09100000000001</c:v>
                </c:pt>
                <c:pt idx="5102">
                  <c:v>103.009</c:v>
                </c:pt>
                <c:pt idx="5103">
                  <c:v>103.018</c:v>
                </c:pt>
                <c:pt idx="5104">
                  <c:v>102.907</c:v>
                </c:pt>
                <c:pt idx="5105">
                  <c:v>103.026</c:v>
                </c:pt>
                <c:pt idx="5106">
                  <c:v>103.01300000000001</c:v>
                </c:pt>
                <c:pt idx="5107">
                  <c:v>103.01900000000001</c:v>
                </c:pt>
                <c:pt idx="5108">
                  <c:v>102.997</c:v>
                </c:pt>
                <c:pt idx="5109">
                  <c:v>102.928</c:v>
                </c:pt>
                <c:pt idx="5110">
                  <c:v>102.88</c:v>
                </c:pt>
                <c:pt idx="5111">
                  <c:v>102.878</c:v>
                </c:pt>
                <c:pt idx="5112">
                  <c:v>102.845</c:v>
                </c:pt>
                <c:pt idx="5113">
                  <c:v>102.821</c:v>
                </c:pt>
                <c:pt idx="5114">
                  <c:v>102.783</c:v>
                </c:pt>
                <c:pt idx="5115">
                  <c:v>102.756</c:v>
                </c:pt>
                <c:pt idx="5116">
                  <c:v>102.79600000000001</c:v>
                </c:pt>
                <c:pt idx="5117">
                  <c:v>102.746</c:v>
                </c:pt>
                <c:pt idx="5118">
                  <c:v>102.70100000000001</c:v>
                </c:pt>
                <c:pt idx="5119">
                  <c:v>102.74000000000001</c:v>
                </c:pt>
                <c:pt idx="5120">
                  <c:v>102.676</c:v>
                </c:pt>
                <c:pt idx="5121">
                  <c:v>102.673</c:v>
                </c:pt>
                <c:pt idx="5122">
                  <c:v>102.669</c:v>
                </c:pt>
                <c:pt idx="5123">
                  <c:v>102.673</c:v>
                </c:pt>
                <c:pt idx="5124">
                  <c:v>102.63</c:v>
                </c:pt>
                <c:pt idx="5125">
                  <c:v>102.63800000000001</c:v>
                </c:pt>
                <c:pt idx="5126">
                  <c:v>102.669</c:v>
                </c:pt>
                <c:pt idx="5127">
                  <c:v>102.66200000000001</c:v>
                </c:pt>
                <c:pt idx="5128">
                  <c:v>102.599</c:v>
                </c:pt>
                <c:pt idx="5129">
                  <c:v>102.586</c:v>
                </c:pt>
                <c:pt idx="5130">
                  <c:v>102.574</c:v>
                </c:pt>
                <c:pt idx="5131">
                  <c:v>102.566</c:v>
                </c:pt>
                <c:pt idx="5132">
                  <c:v>102.52500000000001</c:v>
                </c:pt>
                <c:pt idx="5133">
                  <c:v>102.566</c:v>
                </c:pt>
                <c:pt idx="5134">
                  <c:v>102.601</c:v>
                </c:pt>
                <c:pt idx="5135">
                  <c:v>102.512</c:v>
                </c:pt>
                <c:pt idx="5136">
                  <c:v>102.63200000000001</c:v>
                </c:pt>
                <c:pt idx="5137">
                  <c:v>102.624</c:v>
                </c:pt>
                <c:pt idx="5138">
                  <c:v>102.613</c:v>
                </c:pt>
                <c:pt idx="5139">
                  <c:v>102.617</c:v>
                </c:pt>
                <c:pt idx="5140">
                  <c:v>102.593</c:v>
                </c:pt>
                <c:pt idx="5141">
                  <c:v>102.658</c:v>
                </c:pt>
                <c:pt idx="5142">
                  <c:v>102.598</c:v>
                </c:pt>
                <c:pt idx="5143">
                  <c:v>102.593</c:v>
                </c:pt>
                <c:pt idx="5144">
                  <c:v>102.536</c:v>
                </c:pt>
                <c:pt idx="5145">
                  <c:v>102.604</c:v>
                </c:pt>
                <c:pt idx="5146">
                  <c:v>102.611</c:v>
                </c:pt>
                <c:pt idx="5147">
                  <c:v>102.60000000000001</c:v>
                </c:pt>
                <c:pt idx="5148">
                  <c:v>102.58200000000001</c:v>
                </c:pt>
                <c:pt idx="5149">
                  <c:v>102.581</c:v>
                </c:pt>
                <c:pt idx="5150">
                  <c:v>102.532</c:v>
                </c:pt>
                <c:pt idx="5151">
                  <c:v>102.563</c:v>
                </c:pt>
                <c:pt idx="5152">
                  <c:v>102.57600000000001</c:v>
                </c:pt>
                <c:pt idx="5153">
                  <c:v>102.498</c:v>
                </c:pt>
                <c:pt idx="5154">
                  <c:v>102.53700000000001</c:v>
                </c:pt>
                <c:pt idx="5155">
                  <c:v>102.514</c:v>
                </c:pt>
                <c:pt idx="5156">
                  <c:v>102.145</c:v>
                </c:pt>
                <c:pt idx="5157">
                  <c:v>102.197</c:v>
                </c:pt>
                <c:pt idx="5158">
                  <c:v>102.233</c:v>
                </c:pt>
                <c:pt idx="5159">
                  <c:v>102.205</c:v>
                </c:pt>
                <c:pt idx="5160">
                  <c:v>102.286</c:v>
                </c:pt>
                <c:pt idx="5161">
                  <c:v>102.42400000000001</c:v>
                </c:pt>
                <c:pt idx="5162">
                  <c:v>102.36200000000001</c:v>
                </c:pt>
                <c:pt idx="5163">
                  <c:v>102.363</c:v>
                </c:pt>
                <c:pt idx="5164">
                  <c:v>102.38</c:v>
                </c:pt>
                <c:pt idx="5165">
                  <c:v>102.402</c:v>
                </c:pt>
                <c:pt idx="5166">
                  <c:v>102.39700000000001</c:v>
                </c:pt>
                <c:pt idx="5167">
                  <c:v>102.423</c:v>
                </c:pt>
                <c:pt idx="5168">
                  <c:v>102.479</c:v>
                </c:pt>
                <c:pt idx="5169">
                  <c:v>102.54600000000001</c:v>
                </c:pt>
                <c:pt idx="5170">
                  <c:v>102.49300000000001</c:v>
                </c:pt>
                <c:pt idx="5171">
                  <c:v>102.47500000000001</c:v>
                </c:pt>
                <c:pt idx="5172">
                  <c:v>102.44500000000001</c:v>
                </c:pt>
                <c:pt idx="5173">
                  <c:v>102.455</c:v>
                </c:pt>
                <c:pt idx="5174">
                  <c:v>102.337</c:v>
                </c:pt>
                <c:pt idx="5175">
                  <c:v>102.345</c:v>
                </c:pt>
                <c:pt idx="5176">
                  <c:v>102.316</c:v>
                </c:pt>
                <c:pt idx="5177">
                  <c:v>102.31700000000001</c:v>
                </c:pt>
                <c:pt idx="5178">
                  <c:v>102.342</c:v>
                </c:pt>
                <c:pt idx="5179">
                  <c:v>102.337</c:v>
                </c:pt>
                <c:pt idx="5180">
                  <c:v>102.30500000000001</c:v>
                </c:pt>
                <c:pt idx="5181">
                  <c:v>102.40900000000001</c:v>
                </c:pt>
                <c:pt idx="5182">
                  <c:v>102.328</c:v>
                </c:pt>
                <c:pt idx="5183">
                  <c:v>102.354</c:v>
                </c:pt>
                <c:pt idx="5184">
                  <c:v>102.28</c:v>
                </c:pt>
                <c:pt idx="5185">
                  <c:v>102.38500000000001</c:v>
                </c:pt>
                <c:pt idx="5186">
                  <c:v>102.38200000000001</c:v>
                </c:pt>
                <c:pt idx="5187">
                  <c:v>102.437</c:v>
                </c:pt>
                <c:pt idx="5188">
                  <c:v>102.395</c:v>
                </c:pt>
                <c:pt idx="5189">
                  <c:v>102.40900000000001</c:v>
                </c:pt>
                <c:pt idx="5190">
                  <c:v>102.467</c:v>
                </c:pt>
                <c:pt idx="5191">
                  <c:v>102.491</c:v>
                </c:pt>
                <c:pt idx="5192">
                  <c:v>102.473</c:v>
                </c:pt>
                <c:pt idx="5193">
                  <c:v>102.518</c:v>
                </c:pt>
                <c:pt idx="5194">
                  <c:v>102.515</c:v>
                </c:pt>
                <c:pt idx="5195">
                  <c:v>102.54300000000001</c:v>
                </c:pt>
                <c:pt idx="5196">
                  <c:v>102.578</c:v>
                </c:pt>
                <c:pt idx="5197">
                  <c:v>102.565</c:v>
                </c:pt>
                <c:pt idx="5198">
                  <c:v>102.514</c:v>
                </c:pt>
                <c:pt idx="5199">
                  <c:v>102.542</c:v>
                </c:pt>
                <c:pt idx="5200">
                  <c:v>102.502</c:v>
                </c:pt>
                <c:pt idx="5201">
                  <c:v>102.566</c:v>
                </c:pt>
                <c:pt idx="5202">
                  <c:v>102.58</c:v>
                </c:pt>
                <c:pt idx="5203">
                  <c:v>102.57900000000001</c:v>
                </c:pt>
                <c:pt idx="5204">
                  <c:v>102.554</c:v>
                </c:pt>
                <c:pt idx="5205">
                  <c:v>102.569</c:v>
                </c:pt>
                <c:pt idx="5206">
                  <c:v>102.59700000000001</c:v>
                </c:pt>
                <c:pt idx="5207">
                  <c:v>102.56100000000001</c:v>
                </c:pt>
                <c:pt idx="5208">
                  <c:v>102.51</c:v>
                </c:pt>
                <c:pt idx="5209">
                  <c:v>102.491</c:v>
                </c:pt>
                <c:pt idx="5210">
                  <c:v>102.489</c:v>
                </c:pt>
                <c:pt idx="5211">
                  <c:v>102.45100000000001</c:v>
                </c:pt>
                <c:pt idx="5212">
                  <c:v>102.5</c:v>
                </c:pt>
                <c:pt idx="5213">
                  <c:v>102.504</c:v>
                </c:pt>
                <c:pt idx="5214">
                  <c:v>102.467</c:v>
                </c:pt>
                <c:pt idx="5215">
                  <c:v>102.461</c:v>
                </c:pt>
                <c:pt idx="5216">
                  <c:v>102.55</c:v>
                </c:pt>
                <c:pt idx="5217">
                  <c:v>102.503</c:v>
                </c:pt>
                <c:pt idx="5218">
                  <c:v>102.46600000000001</c:v>
                </c:pt>
                <c:pt idx="5219">
                  <c:v>102.43900000000001</c:v>
                </c:pt>
                <c:pt idx="5220">
                  <c:v>102.456</c:v>
                </c:pt>
                <c:pt idx="5221">
                  <c:v>102.479</c:v>
                </c:pt>
                <c:pt idx="5222">
                  <c:v>102.42100000000001</c:v>
                </c:pt>
                <c:pt idx="5223">
                  <c:v>102.345</c:v>
                </c:pt>
                <c:pt idx="5224">
                  <c:v>102.443</c:v>
                </c:pt>
                <c:pt idx="5225">
                  <c:v>102.43</c:v>
                </c:pt>
                <c:pt idx="5226">
                  <c:v>102.29900000000001</c:v>
                </c:pt>
                <c:pt idx="5227">
                  <c:v>102.352</c:v>
                </c:pt>
                <c:pt idx="5228">
                  <c:v>102.352</c:v>
                </c:pt>
                <c:pt idx="5229">
                  <c:v>102.306</c:v>
                </c:pt>
                <c:pt idx="5230">
                  <c:v>102.315</c:v>
                </c:pt>
                <c:pt idx="5231">
                  <c:v>102.24300000000001</c:v>
                </c:pt>
                <c:pt idx="5232">
                  <c:v>102.343</c:v>
                </c:pt>
                <c:pt idx="5233">
                  <c:v>102.313</c:v>
                </c:pt>
                <c:pt idx="5234">
                  <c:v>102.348</c:v>
                </c:pt>
                <c:pt idx="5235">
                  <c:v>102.321</c:v>
                </c:pt>
                <c:pt idx="5236">
                  <c:v>102.282</c:v>
                </c:pt>
                <c:pt idx="5237">
                  <c:v>102.291</c:v>
                </c:pt>
                <c:pt idx="5238">
                  <c:v>102.349</c:v>
                </c:pt>
                <c:pt idx="5239">
                  <c:v>102.34</c:v>
                </c:pt>
                <c:pt idx="5240">
                  <c:v>102.28700000000001</c:v>
                </c:pt>
                <c:pt idx="5241">
                  <c:v>102.34</c:v>
                </c:pt>
                <c:pt idx="5242">
                  <c:v>102.3</c:v>
                </c:pt>
                <c:pt idx="5243">
                  <c:v>102.28400000000001</c:v>
                </c:pt>
                <c:pt idx="5244">
                  <c:v>102.21600000000001</c:v>
                </c:pt>
                <c:pt idx="5245">
                  <c:v>102.2</c:v>
                </c:pt>
                <c:pt idx="5246">
                  <c:v>102.20700000000001</c:v>
                </c:pt>
                <c:pt idx="5247">
                  <c:v>102.218</c:v>
                </c:pt>
                <c:pt idx="5248">
                  <c:v>102.13500000000001</c:v>
                </c:pt>
                <c:pt idx="5249">
                  <c:v>102.15300000000001</c:v>
                </c:pt>
                <c:pt idx="5250">
                  <c:v>102.095</c:v>
                </c:pt>
                <c:pt idx="5251">
                  <c:v>102.069</c:v>
                </c:pt>
                <c:pt idx="5252">
                  <c:v>102.02</c:v>
                </c:pt>
                <c:pt idx="5253">
                  <c:v>102.10600000000001</c:v>
                </c:pt>
                <c:pt idx="5254">
                  <c:v>102.096</c:v>
                </c:pt>
                <c:pt idx="5255">
                  <c:v>102.07600000000001</c:v>
                </c:pt>
                <c:pt idx="5256">
                  <c:v>102.069</c:v>
                </c:pt>
                <c:pt idx="5257">
                  <c:v>102.063</c:v>
                </c:pt>
                <c:pt idx="5258">
                  <c:v>102.125</c:v>
                </c:pt>
                <c:pt idx="5259">
                  <c:v>102.14400000000001</c:v>
                </c:pt>
                <c:pt idx="5260">
                  <c:v>102.215</c:v>
                </c:pt>
                <c:pt idx="5261">
                  <c:v>102.175</c:v>
                </c:pt>
                <c:pt idx="5262">
                  <c:v>102.24300000000001</c:v>
                </c:pt>
                <c:pt idx="5263">
                  <c:v>102.25700000000001</c:v>
                </c:pt>
                <c:pt idx="5264">
                  <c:v>102.29900000000001</c:v>
                </c:pt>
                <c:pt idx="5265">
                  <c:v>102.306</c:v>
                </c:pt>
                <c:pt idx="5266">
                  <c:v>102.292</c:v>
                </c:pt>
                <c:pt idx="5267">
                  <c:v>102.402</c:v>
                </c:pt>
                <c:pt idx="5268">
                  <c:v>102.402</c:v>
                </c:pt>
                <c:pt idx="5269">
                  <c:v>102.379</c:v>
                </c:pt>
                <c:pt idx="5270">
                  <c:v>102.333</c:v>
                </c:pt>
                <c:pt idx="5271">
                  <c:v>102.431</c:v>
                </c:pt>
                <c:pt idx="5272">
                  <c:v>102.41</c:v>
                </c:pt>
                <c:pt idx="5273">
                  <c:v>102.435</c:v>
                </c:pt>
                <c:pt idx="5274">
                  <c:v>102.45400000000001</c:v>
                </c:pt>
                <c:pt idx="5275">
                  <c:v>102.545</c:v>
                </c:pt>
                <c:pt idx="5276">
                  <c:v>102.517</c:v>
                </c:pt>
                <c:pt idx="5277">
                  <c:v>102.488</c:v>
                </c:pt>
                <c:pt idx="5278">
                  <c:v>102.535</c:v>
                </c:pt>
                <c:pt idx="5279">
                  <c:v>102.47200000000001</c:v>
                </c:pt>
                <c:pt idx="5280">
                  <c:v>102.529</c:v>
                </c:pt>
                <c:pt idx="5281">
                  <c:v>102.55800000000001</c:v>
                </c:pt>
                <c:pt idx="5282">
                  <c:v>102.50700000000001</c:v>
                </c:pt>
                <c:pt idx="5283">
                  <c:v>102.53700000000001</c:v>
                </c:pt>
                <c:pt idx="5284">
                  <c:v>102.56700000000001</c:v>
                </c:pt>
                <c:pt idx="5285">
                  <c:v>102.611</c:v>
                </c:pt>
                <c:pt idx="5286">
                  <c:v>102.64</c:v>
                </c:pt>
                <c:pt idx="5287">
                  <c:v>102.74000000000001</c:v>
                </c:pt>
                <c:pt idx="5288">
                  <c:v>102.68600000000001</c:v>
                </c:pt>
                <c:pt idx="5289">
                  <c:v>102.7</c:v>
                </c:pt>
                <c:pt idx="5290">
                  <c:v>102.68</c:v>
                </c:pt>
                <c:pt idx="5291">
                  <c:v>102.61200000000001</c:v>
                </c:pt>
                <c:pt idx="5292">
                  <c:v>102.59400000000001</c:v>
                </c:pt>
                <c:pt idx="5293">
                  <c:v>102.636</c:v>
                </c:pt>
                <c:pt idx="5294">
                  <c:v>102.661</c:v>
                </c:pt>
                <c:pt idx="5295">
                  <c:v>102.649</c:v>
                </c:pt>
                <c:pt idx="5296">
                  <c:v>102.60300000000001</c:v>
                </c:pt>
                <c:pt idx="5297">
                  <c:v>102.63</c:v>
                </c:pt>
                <c:pt idx="5298">
                  <c:v>102.589</c:v>
                </c:pt>
                <c:pt idx="5299">
                  <c:v>102.572</c:v>
                </c:pt>
                <c:pt idx="5300">
                  <c:v>102.47</c:v>
                </c:pt>
                <c:pt idx="5301">
                  <c:v>102.41800000000001</c:v>
                </c:pt>
                <c:pt idx="5302">
                  <c:v>102.44200000000001</c:v>
                </c:pt>
                <c:pt idx="5303">
                  <c:v>102.426</c:v>
                </c:pt>
                <c:pt idx="5304">
                  <c:v>102.45700000000001</c:v>
                </c:pt>
                <c:pt idx="5305">
                  <c:v>102.438</c:v>
                </c:pt>
                <c:pt idx="5306">
                  <c:v>102.45100000000001</c:v>
                </c:pt>
                <c:pt idx="5307">
                  <c:v>102.471</c:v>
                </c:pt>
                <c:pt idx="5308">
                  <c:v>102.44</c:v>
                </c:pt>
                <c:pt idx="5309">
                  <c:v>102.482</c:v>
                </c:pt>
                <c:pt idx="5310">
                  <c:v>102.53700000000001</c:v>
                </c:pt>
                <c:pt idx="5311">
                  <c:v>102.557</c:v>
                </c:pt>
                <c:pt idx="5312">
                  <c:v>102.61</c:v>
                </c:pt>
                <c:pt idx="5313">
                  <c:v>102.75</c:v>
                </c:pt>
                <c:pt idx="5314">
                  <c:v>102.786</c:v>
                </c:pt>
                <c:pt idx="5315">
                  <c:v>102.783</c:v>
                </c:pt>
                <c:pt idx="5316">
                  <c:v>102.795</c:v>
                </c:pt>
                <c:pt idx="5317">
                  <c:v>102.765</c:v>
                </c:pt>
                <c:pt idx="5318">
                  <c:v>102.82900000000001</c:v>
                </c:pt>
                <c:pt idx="5319">
                  <c:v>102.916</c:v>
                </c:pt>
                <c:pt idx="5320">
                  <c:v>102.96900000000001</c:v>
                </c:pt>
                <c:pt idx="5321">
                  <c:v>103.023</c:v>
                </c:pt>
                <c:pt idx="5322">
                  <c:v>103.071</c:v>
                </c:pt>
                <c:pt idx="5323">
                  <c:v>103.10900000000001</c:v>
                </c:pt>
                <c:pt idx="5324">
                  <c:v>103.158</c:v>
                </c:pt>
                <c:pt idx="5325">
                  <c:v>103.17400000000001</c:v>
                </c:pt>
                <c:pt idx="5326">
                  <c:v>103.28400000000001</c:v>
                </c:pt>
                <c:pt idx="5327">
                  <c:v>103.31100000000001</c:v>
                </c:pt>
                <c:pt idx="5328">
                  <c:v>103.36200000000001</c:v>
                </c:pt>
                <c:pt idx="5329">
                  <c:v>103.395</c:v>
                </c:pt>
                <c:pt idx="5330">
                  <c:v>103.438</c:v>
                </c:pt>
                <c:pt idx="5331">
                  <c:v>103.45700000000001</c:v>
                </c:pt>
                <c:pt idx="5332">
                  <c:v>103.42100000000001</c:v>
                </c:pt>
                <c:pt idx="5333">
                  <c:v>103.45</c:v>
                </c:pt>
                <c:pt idx="5334">
                  <c:v>103.54900000000001</c:v>
                </c:pt>
                <c:pt idx="5335">
                  <c:v>103.46900000000001</c:v>
                </c:pt>
                <c:pt idx="5336">
                  <c:v>103.53</c:v>
                </c:pt>
                <c:pt idx="5337">
                  <c:v>103.586</c:v>
                </c:pt>
                <c:pt idx="5338">
                  <c:v>103.59400000000001</c:v>
                </c:pt>
                <c:pt idx="5339">
                  <c:v>103.61200000000001</c:v>
                </c:pt>
                <c:pt idx="5340">
                  <c:v>103.608</c:v>
                </c:pt>
                <c:pt idx="5341">
                  <c:v>103.714</c:v>
                </c:pt>
                <c:pt idx="5342">
                  <c:v>103.72500000000001</c:v>
                </c:pt>
                <c:pt idx="5343">
                  <c:v>103.77</c:v>
                </c:pt>
                <c:pt idx="5344">
                  <c:v>103.747</c:v>
                </c:pt>
                <c:pt idx="5345">
                  <c:v>103.77500000000001</c:v>
                </c:pt>
                <c:pt idx="5346">
                  <c:v>103.798</c:v>
                </c:pt>
                <c:pt idx="5347">
                  <c:v>103.75700000000001</c:v>
                </c:pt>
                <c:pt idx="5348">
                  <c:v>103.70100000000001</c:v>
                </c:pt>
                <c:pt idx="5349">
                  <c:v>103.66500000000001</c:v>
                </c:pt>
                <c:pt idx="5350">
                  <c:v>103.646</c:v>
                </c:pt>
                <c:pt idx="5351">
                  <c:v>103.503</c:v>
                </c:pt>
                <c:pt idx="5352">
                  <c:v>103.482</c:v>
                </c:pt>
                <c:pt idx="5353">
                  <c:v>103.455</c:v>
                </c:pt>
                <c:pt idx="5354">
                  <c:v>103.367</c:v>
                </c:pt>
                <c:pt idx="5355">
                  <c:v>103.342</c:v>
                </c:pt>
                <c:pt idx="5356">
                  <c:v>103.29</c:v>
                </c:pt>
                <c:pt idx="5357">
                  <c:v>103.255</c:v>
                </c:pt>
                <c:pt idx="5358">
                  <c:v>103.271</c:v>
                </c:pt>
                <c:pt idx="5359">
                  <c:v>103.176</c:v>
                </c:pt>
                <c:pt idx="5360">
                  <c:v>103.083</c:v>
                </c:pt>
                <c:pt idx="5361">
                  <c:v>103.086</c:v>
                </c:pt>
                <c:pt idx="5362">
                  <c:v>103.011</c:v>
                </c:pt>
                <c:pt idx="5363">
                  <c:v>102.956</c:v>
                </c:pt>
                <c:pt idx="5364">
                  <c:v>103.357</c:v>
                </c:pt>
                <c:pt idx="5365">
                  <c:v>103.53</c:v>
                </c:pt>
                <c:pt idx="5366">
                  <c:v>103.453</c:v>
                </c:pt>
                <c:pt idx="5367">
                  <c:v>103.43600000000001</c:v>
                </c:pt>
                <c:pt idx="5368">
                  <c:v>103.486</c:v>
                </c:pt>
                <c:pt idx="5369">
                  <c:v>103.52</c:v>
                </c:pt>
                <c:pt idx="5370">
                  <c:v>103.42400000000001</c:v>
                </c:pt>
                <c:pt idx="5371">
                  <c:v>103.377</c:v>
                </c:pt>
                <c:pt idx="5372">
                  <c:v>103.291</c:v>
                </c:pt>
                <c:pt idx="5373">
                  <c:v>103.32900000000001</c:v>
                </c:pt>
                <c:pt idx="5374">
                  <c:v>103.33800000000001</c:v>
                </c:pt>
                <c:pt idx="5375">
                  <c:v>103.39400000000001</c:v>
                </c:pt>
                <c:pt idx="5376">
                  <c:v>103.29600000000001</c:v>
                </c:pt>
                <c:pt idx="5377">
                  <c:v>103.384</c:v>
                </c:pt>
                <c:pt idx="5378">
                  <c:v>103.28</c:v>
                </c:pt>
                <c:pt idx="5379">
                  <c:v>103.349</c:v>
                </c:pt>
                <c:pt idx="5380">
                  <c:v>103.11</c:v>
                </c:pt>
                <c:pt idx="5381">
                  <c:v>102.65300000000001</c:v>
                </c:pt>
                <c:pt idx="5382">
                  <c:v>102.542</c:v>
                </c:pt>
                <c:pt idx="5383">
                  <c:v>102.58</c:v>
                </c:pt>
                <c:pt idx="5384">
                  <c:v>102.599</c:v>
                </c:pt>
                <c:pt idx="5385">
                  <c:v>102.562</c:v>
                </c:pt>
                <c:pt idx="5386">
                  <c:v>102.584</c:v>
                </c:pt>
                <c:pt idx="5387">
                  <c:v>102.572</c:v>
                </c:pt>
                <c:pt idx="5388">
                  <c:v>102.527</c:v>
                </c:pt>
                <c:pt idx="5389">
                  <c:v>102.57600000000001</c:v>
                </c:pt>
                <c:pt idx="5390">
                  <c:v>102.48</c:v>
                </c:pt>
                <c:pt idx="5391">
                  <c:v>102.532</c:v>
                </c:pt>
                <c:pt idx="5392">
                  <c:v>102.57600000000001</c:v>
                </c:pt>
                <c:pt idx="5393">
                  <c:v>102.631</c:v>
                </c:pt>
                <c:pt idx="5394">
                  <c:v>102.523</c:v>
                </c:pt>
                <c:pt idx="5395">
                  <c:v>102.533</c:v>
                </c:pt>
                <c:pt idx="5396">
                  <c:v>102.485</c:v>
                </c:pt>
                <c:pt idx="5397">
                  <c:v>102.589</c:v>
                </c:pt>
                <c:pt idx="5398">
                  <c:v>102.54900000000001</c:v>
                </c:pt>
                <c:pt idx="5399">
                  <c:v>102.48</c:v>
                </c:pt>
                <c:pt idx="5400">
                  <c:v>102.55800000000001</c:v>
                </c:pt>
                <c:pt idx="5401">
                  <c:v>102.631</c:v>
                </c:pt>
                <c:pt idx="5402">
                  <c:v>102.601</c:v>
                </c:pt>
                <c:pt idx="5403">
                  <c:v>102.569</c:v>
                </c:pt>
                <c:pt idx="5404">
                  <c:v>102.62</c:v>
                </c:pt>
                <c:pt idx="5405">
                  <c:v>102.45700000000001</c:v>
                </c:pt>
                <c:pt idx="5406">
                  <c:v>102.44800000000001</c:v>
                </c:pt>
                <c:pt idx="5407">
                  <c:v>102.479</c:v>
                </c:pt>
                <c:pt idx="5408">
                  <c:v>102.533</c:v>
                </c:pt>
                <c:pt idx="5409">
                  <c:v>102.50700000000001</c:v>
                </c:pt>
                <c:pt idx="5410">
                  <c:v>102.553</c:v>
                </c:pt>
                <c:pt idx="5411">
                  <c:v>102.58200000000001</c:v>
                </c:pt>
                <c:pt idx="5412">
                  <c:v>102.474</c:v>
                </c:pt>
                <c:pt idx="5413">
                  <c:v>102.60000000000001</c:v>
                </c:pt>
                <c:pt idx="5414">
                  <c:v>102.63200000000001</c:v>
                </c:pt>
                <c:pt idx="5415">
                  <c:v>102.64400000000001</c:v>
                </c:pt>
                <c:pt idx="5416">
                  <c:v>102.63800000000001</c:v>
                </c:pt>
                <c:pt idx="5417">
                  <c:v>102.663</c:v>
                </c:pt>
                <c:pt idx="5418">
                  <c:v>102.625</c:v>
                </c:pt>
                <c:pt idx="5419">
                  <c:v>102.59700000000001</c:v>
                </c:pt>
                <c:pt idx="5420">
                  <c:v>102.58</c:v>
                </c:pt>
                <c:pt idx="5421">
                  <c:v>102.621</c:v>
                </c:pt>
                <c:pt idx="5422">
                  <c:v>102.651</c:v>
                </c:pt>
                <c:pt idx="5423">
                  <c:v>102.64100000000001</c:v>
                </c:pt>
                <c:pt idx="5424">
                  <c:v>102.717</c:v>
                </c:pt>
                <c:pt idx="5425">
                  <c:v>102.621</c:v>
                </c:pt>
                <c:pt idx="5426">
                  <c:v>102.628</c:v>
                </c:pt>
                <c:pt idx="5427">
                  <c:v>102.527</c:v>
                </c:pt>
                <c:pt idx="5428">
                  <c:v>102.592</c:v>
                </c:pt>
                <c:pt idx="5429">
                  <c:v>102.59400000000001</c:v>
                </c:pt>
                <c:pt idx="5430">
                  <c:v>102.56700000000001</c:v>
                </c:pt>
                <c:pt idx="5431">
                  <c:v>102.62</c:v>
                </c:pt>
                <c:pt idx="5432">
                  <c:v>102.595</c:v>
                </c:pt>
                <c:pt idx="5433">
                  <c:v>102.621</c:v>
                </c:pt>
                <c:pt idx="5434">
                  <c:v>102.502</c:v>
                </c:pt>
                <c:pt idx="5435">
                  <c:v>102.44200000000001</c:v>
                </c:pt>
                <c:pt idx="5436">
                  <c:v>102.453</c:v>
                </c:pt>
                <c:pt idx="5437">
                  <c:v>102.43300000000001</c:v>
                </c:pt>
                <c:pt idx="5438">
                  <c:v>102.42700000000001</c:v>
                </c:pt>
                <c:pt idx="5439">
                  <c:v>102.459</c:v>
                </c:pt>
                <c:pt idx="5440">
                  <c:v>102.495</c:v>
                </c:pt>
                <c:pt idx="5441">
                  <c:v>102.432</c:v>
                </c:pt>
                <c:pt idx="5442">
                  <c:v>102.47200000000001</c:v>
                </c:pt>
                <c:pt idx="5443">
                  <c:v>102.535</c:v>
                </c:pt>
                <c:pt idx="5444">
                  <c:v>102.474</c:v>
                </c:pt>
                <c:pt idx="5445">
                  <c:v>102.502</c:v>
                </c:pt>
                <c:pt idx="5446">
                  <c:v>102.444</c:v>
                </c:pt>
                <c:pt idx="5447">
                  <c:v>102.39</c:v>
                </c:pt>
                <c:pt idx="5448">
                  <c:v>102.43600000000001</c:v>
                </c:pt>
                <c:pt idx="5449">
                  <c:v>102.417</c:v>
                </c:pt>
                <c:pt idx="5450">
                  <c:v>102.402</c:v>
                </c:pt>
                <c:pt idx="5451">
                  <c:v>102.437</c:v>
                </c:pt>
                <c:pt idx="5452">
                  <c:v>102.47500000000001</c:v>
                </c:pt>
                <c:pt idx="5453">
                  <c:v>102.52</c:v>
                </c:pt>
                <c:pt idx="5454">
                  <c:v>102.48100000000001</c:v>
                </c:pt>
                <c:pt idx="5455">
                  <c:v>102.527</c:v>
                </c:pt>
                <c:pt idx="5456">
                  <c:v>102.46000000000001</c:v>
                </c:pt>
                <c:pt idx="5457">
                  <c:v>102.587</c:v>
                </c:pt>
                <c:pt idx="5458">
                  <c:v>102.59400000000001</c:v>
                </c:pt>
                <c:pt idx="5459">
                  <c:v>102.633</c:v>
                </c:pt>
                <c:pt idx="5460">
                  <c:v>102.64700000000001</c:v>
                </c:pt>
                <c:pt idx="5461">
                  <c:v>102.711</c:v>
                </c:pt>
                <c:pt idx="5462">
                  <c:v>102.684</c:v>
                </c:pt>
                <c:pt idx="5463">
                  <c:v>102.664</c:v>
                </c:pt>
                <c:pt idx="5464">
                  <c:v>102.681</c:v>
                </c:pt>
                <c:pt idx="5465">
                  <c:v>102.687</c:v>
                </c:pt>
                <c:pt idx="5466">
                  <c:v>102.741</c:v>
                </c:pt>
                <c:pt idx="5467">
                  <c:v>102.76300000000001</c:v>
                </c:pt>
                <c:pt idx="5468">
                  <c:v>102.735</c:v>
                </c:pt>
                <c:pt idx="5469">
                  <c:v>102.669</c:v>
                </c:pt>
                <c:pt idx="5470">
                  <c:v>102.67700000000001</c:v>
                </c:pt>
                <c:pt idx="5471">
                  <c:v>102.723</c:v>
                </c:pt>
                <c:pt idx="5472">
                  <c:v>102.74300000000001</c:v>
                </c:pt>
                <c:pt idx="5473">
                  <c:v>102.736</c:v>
                </c:pt>
                <c:pt idx="5474">
                  <c:v>102.65600000000001</c:v>
                </c:pt>
                <c:pt idx="5475">
                  <c:v>102.694</c:v>
                </c:pt>
                <c:pt idx="5476">
                  <c:v>102.69500000000001</c:v>
                </c:pt>
                <c:pt idx="5477">
                  <c:v>102.652</c:v>
                </c:pt>
                <c:pt idx="5478">
                  <c:v>102.58200000000001</c:v>
                </c:pt>
                <c:pt idx="5479">
                  <c:v>102.617</c:v>
                </c:pt>
                <c:pt idx="5480">
                  <c:v>102.452</c:v>
                </c:pt>
                <c:pt idx="5481">
                  <c:v>102.541</c:v>
                </c:pt>
                <c:pt idx="5482">
                  <c:v>102.486</c:v>
                </c:pt>
                <c:pt idx="5483">
                  <c:v>102.43600000000001</c:v>
                </c:pt>
                <c:pt idx="5484">
                  <c:v>102.416</c:v>
                </c:pt>
                <c:pt idx="5485">
                  <c:v>102.414</c:v>
                </c:pt>
                <c:pt idx="5486">
                  <c:v>102.371</c:v>
                </c:pt>
                <c:pt idx="5487">
                  <c:v>102.405</c:v>
                </c:pt>
                <c:pt idx="5488">
                  <c:v>102.379</c:v>
                </c:pt>
                <c:pt idx="5489">
                  <c:v>102.34100000000001</c:v>
                </c:pt>
                <c:pt idx="5490">
                  <c:v>102.288</c:v>
                </c:pt>
                <c:pt idx="5491">
                  <c:v>102.28100000000001</c:v>
                </c:pt>
                <c:pt idx="5492">
                  <c:v>102.316</c:v>
                </c:pt>
                <c:pt idx="5493">
                  <c:v>102.20700000000001</c:v>
                </c:pt>
                <c:pt idx="5494">
                  <c:v>102.35000000000001</c:v>
                </c:pt>
                <c:pt idx="5495">
                  <c:v>102.322</c:v>
                </c:pt>
                <c:pt idx="5496">
                  <c:v>102.238</c:v>
                </c:pt>
                <c:pt idx="5497">
                  <c:v>102.3</c:v>
                </c:pt>
                <c:pt idx="5498">
                  <c:v>102.214</c:v>
                </c:pt>
                <c:pt idx="5499">
                  <c:v>102.215</c:v>
                </c:pt>
                <c:pt idx="5500">
                  <c:v>102.185</c:v>
                </c:pt>
                <c:pt idx="5501">
                  <c:v>102.209</c:v>
                </c:pt>
                <c:pt idx="5502">
                  <c:v>102.36800000000001</c:v>
                </c:pt>
                <c:pt idx="5503">
                  <c:v>102.422</c:v>
                </c:pt>
                <c:pt idx="5504">
                  <c:v>102.355</c:v>
                </c:pt>
                <c:pt idx="5505">
                  <c:v>102.354</c:v>
                </c:pt>
                <c:pt idx="5506">
                  <c:v>102.396</c:v>
                </c:pt>
                <c:pt idx="5507">
                  <c:v>102.313</c:v>
                </c:pt>
                <c:pt idx="5508">
                  <c:v>102.319</c:v>
                </c:pt>
                <c:pt idx="5509">
                  <c:v>102.291</c:v>
                </c:pt>
                <c:pt idx="5510">
                  <c:v>102.32900000000001</c:v>
                </c:pt>
                <c:pt idx="5511">
                  <c:v>102.306</c:v>
                </c:pt>
                <c:pt idx="5512">
                  <c:v>102.315</c:v>
                </c:pt>
                <c:pt idx="5513">
                  <c:v>102.21000000000001</c:v>
                </c:pt>
                <c:pt idx="5514">
                  <c:v>102.267</c:v>
                </c:pt>
                <c:pt idx="5515">
                  <c:v>102.27800000000001</c:v>
                </c:pt>
                <c:pt idx="5516">
                  <c:v>102.343</c:v>
                </c:pt>
                <c:pt idx="5517">
                  <c:v>102.282</c:v>
                </c:pt>
                <c:pt idx="5518">
                  <c:v>102.36500000000001</c:v>
                </c:pt>
                <c:pt idx="5519">
                  <c:v>102.358</c:v>
                </c:pt>
                <c:pt idx="5520">
                  <c:v>102.34400000000001</c:v>
                </c:pt>
                <c:pt idx="5521">
                  <c:v>102.288</c:v>
                </c:pt>
                <c:pt idx="5522">
                  <c:v>102.301</c:v>
                </c:pt>
                <c:pt idx="5523">
                  <c:v>102.252</c:v>
                </c:pt>
                <c:pt idx="5524">
                  <c:v>102.35300000000001</c:v>
                </c:pt>
                <c:pt idx="5525">
                  <c:v>102.452</c:v>
                </c:pt>
                <c:pt idx="5526">
                  <c:v>102.349</c:v>
                </c:pt>
                <c:pt idx="5527">
                  <c:v>102.328</c:v>
                </c:pt>
                <c:pt idx="5528">
                  <c:v>102.32600000000001</c:v>
                </c:pt>
                <c:pt idx="5529">
                  <c:v>102.307</c:v>
                </c:pt>
                <c:pt idx="5530">
                  <c:v>102.34400000000001</c:v>
                </c:pt>
                <c:pt idx="5531">
                  <c:v>102.324</c:v>
                </c:pt>
                <c:pt idx="5532">
                  <c:v>102.377</c:v>
                </c:pt>
                <c:pt idx="5533">
                  <c:v>102.446</c:v>
                </c:pt>
                <c:pt idx="5534">
                  <c:v>102.41800000000001</c:v>
                </c:pt>
                <c:pt idx="5535">
                  <c:v>102.376</c:v>
                </c:pt>
                <c:pt idx="5536">
                  <c:v>102.408</c:v>
                </c:pt>
                <c:pt idx="5537">
                  <c:v>102.381</c:v>
                </c:pt>
                <c:pt idx="5538">
                  <c:v>102.42400000000001</c:v>
                </c:pt>
                <c:pt idx="5539">
                  <c:v>102.40900000000001</c:v>
                </c:pt>
                <c:pt idx="5540">
                  <c:v>102.414</c:v>
                </c:pt>
                <c:pt idx="5541">
                  <c:v>102.34</c:v>
                </c:pt>
                <c:pt idx="5542">
                  <c:v>102.402</c:v>
                </c:pt>
                <c:pt idx="5543">
                  <c:v>102.355</c:v>
                </c:pt>
                <c:pt idx="5544">
                  <c:v>102.375</c:v>
                </c:pt>
                <c:pt idx="5545">
                  <c:v>102.431</c:v>
                </c:pt>
                <c:pt idx="5546">
                  <c:v>102.455</c:v>
                </c:pt>
                <c:pt idx="5547">
                  <c:v>102.47200000000001</c:v>
                </c:pt>
                <c:pt idx="5548">
                  <c:v>102.47200000000001</c:v>
                </c:pt>
                <c:pt idx="5549">
                  <c:v>102.435</c:v>
                </c:pt>
                <c:pt idx="5550">
                  <c:v>102.491</c:v>
                </c:pt>
                <c:pt idx="5551">
                  <c:v>102.435</c:v>
                </c:pt>
                <c:pt idx="5552">
                  <c:v>102.5</c:v>
                </c:pt>
                <c:pt idx="5553">
                  <c:v>102.51600000000001</c:v>
                </c:pt>
                <c:pt idx="5554">
                  <c:v>102.36200000000001</c:v>
                </c:pt>
                <c:pt idx="5555">
                  <c:v>102.262</c:v>
                </c:pt>
                <c:pt idx="5556">
                  <c:v>102.384</c:v>
                </c:pt>
                <c:pt idx="5557">
                  <c:v>102.39100000000001</c:v>
                </c:pt>
                <c:pt idx="5558">
                  <c:v>102.346</c:v>
                </c:pt>
                <c:pt idx="5559">
                  <c:v>102.38200000000001</c:v>
                </c:pt>
                <c:pt idx="5560">
                  <c:v>102.399</c:v>
                </c:pt>
                <c:pt idx="5561">
                  <c:v>102.39700000000001</c:v>
                </c:pt>
                <c:pt idx="5562">
                  <c:v>102.432</c:v>
                </c:pt>
                <c:pt idx="5563">
                  <c:v>102.485</c:v>
                </c:pt>
                <c:pt idx="5564">
                  <c:v>102.471</c:v>
                </c:pt>
                <c:pt idx="5565">
                  <c:v>102.434</c:v>
                </c:pt>
                <c:pt idx="5566">
                  <c:v>102.446</c:v>
                </c:pt>
                <c:pt idx="5567">
                  <c:v>102.44</c:v>
                </c:pt>
                <c:pt idx="5568">
                  <c:v>102.461</c:v>
                </c:pt>
                <c:pt idx="5569">
                  <c:v>102.45700000000001</c:v>
                </c:pt>
                <c:pt idx="5570">
                  <c:v>102.42700000000001</c:v>
                </c:pt>
                <c:pt idx="5571">
                  <c:v>102.468</c:v>
                </c:pt>
                <c:pt idx="5572">
                  <c:v>102.46300000000001</c:v>
                </c:pt>
                <c:pt idx="5573">
                  <c:v>102.52200000000001</c:v>
                </c:pt>
                <c:pt idx="5574">
                  <c:v>102.547</c:v>
                </c:pt>
                <c:pt idx="5575">
                  <c:v>102.526</c:v>
                </c:pt>
                <c:pt idx="5576">
                  <c:v>102.504</c:v>
                </c:pt>
                <c:pt idx="5577">
                  <c:v>102.51600000000001</c:v>
                </c:pt>
                <c:pt idx="5578">
                  <c:v>102.508</c:v>
                </c:pt>
                <c:pt idx="5579">
                  <c:v>102.497</c:v>
                </c:pt>
                <c:pt idx="5580">
                  <c:v>102.444</c:v>
                </c:pt>
                <c:pt idx="5581">
                  <c:v>102.498</c:v>
                </c:pt>
                <c:pt idx="5582">
                  <c:v>102.59400000000001</c:v>
                </c:pt>
                <c:pt idx="5583">
                  <c:v>102.64700000000001</c:v>
                </c:pt>
                <c:pt idx="5584">
                  <c:v>102.651</c:v>
                </c:pt>
                <c:pt idx="5585">
                  <c:v>102.613</c:v>
                </c:pt>
                <c:pt idx="5586">
                  <c:v>102.70400000000001</c:v>
                </c:pt>
                <c:pt idx="5587">
                  <c:v>102.708</c:v>
                </c:pt>
                <c:pt idx="5588">
                  <c:v>102.705</c:v>
                </c:pt>
                <c:pt idx="5589">
                  <c:v>102.667</c:v>
                </c:pt>
                <c:pt idx="5590">
                  <c:v>102.718</c:v>
                </c:pt>
                <c:pt idx="5591">
                  <c:v>102.727</c:v>
                </c:pt>
                <c:pt idx="5592">
                  <c:v>102.764</c:v>
                </c:pt>
                <c:pt idx="5593">
                  <c:v>102.694</c:v>
                </c:pt>
                <c:pt idx="5594">
                  <c:v>102.694</c:v>
                </c:pt>
                <c:pt idx="5595">
                  <c:v>103.22200000000001</c:v>
                </c:pt>
                <c:pt idx="5596">
                  <c:v>103.262</c:v>
                </c:pt>
                <c:pt idx="5597">
                  <c:v>103.291</c:v>
                </c:pt>
                <c:pt idx="5598">
                  <c:v>103.35300000000001</c:v>
                </c:pt>
                <c:pt idx="5599">
                  <c:v>103.331</c:v>
                </c:pt>
                <c:pt idx="5600">
                  <c:v>103.322</c:v>
                </c:pt>
                <c:pt idx="5601">
                  <c:v>103.355</c:v>
                </c:pt>
                <c:pt idx="5602">
                  <c:v>103.264</c:v>
                </c:pt>
                <c:pt idx="5603">
                  <c:v>103.303</c:v>
                </c:pt>
                <c:pt idx="5604">
                  <c:v>103.295</c:v>
                </c:pt>
                <c:pt idx="5605">
                  <c:v>103.30200000000001</c:v>
                </c:pt>
                <c:pt idx="5606">
                  <c:v>103.20100000000001</c:v>
                </c:pt>
                <c:pt idx="5607">
                  <c:v>103.223</c:v>
                </c:pt>
                <c:pt idx="5608">
                  <c:v>103.203</c:v>
                </c:pt>
                <c:pt idx="5609">
                  <c:v>103.146</c:v>
                </c:pt>
                <c:pt idx="5610">
                  <c:v>103.161</c:v>
                </c:pt>
                <c:pt idx="5611">
                  <c:v>103.155</c:v>
                </c:pt>
                <c:pt idx="5612">
                  <c:v>103.134</c:v>
                </c:pt>
                <c:pt idx="5613">
                  <c:v>103.10300000000001</c:v>
                </c:pt>
                <c:pt idx="5614">
                  <c:v>103.083</c:v>
                </c:pt>
                <c:pt idx="5615">
                  <c:v>103.095</c:v>
                </c:pt>
                <c:pt idx="5616">
                  <c:v>103.126</c:v>
                </c:pt>
                <c:pt idx="5617">
                  <c:v>103.04600000000001</c:v>
                </c:pt>
                <c:pt idx="5618">
                  <c:v>103.13</c:v>
                </c:pt>
                <c:pt idx="5619">
                  <c:v>103.063</c:v>
                </c:pt>
                <c:pt idx="5620">
                  <c:v>103.107</c:v>
                </c:pt>
                <c:pt idx="5621">
                  <c:v>103.09100000000001</c:v>
                </c:pt>
                <c:pt idx="5622">
                  <c:v>103.133</c:v>
                </c:pt>
                <c:pt idx="5623">
                  <c:v>103.16800000000001</c:v>
                </c:pt>
                <c:pt idx="5624">
                  <c:v>103.134</c:v>
                </c:pt>
                <c:pt idx="5625">
                  <c:v>103.218</c:v>
                </c:pt>
                <c:pt idx="5626">
                  <c:v>103.25</c:v>
                </c:pt>
                <c:pt idx="5627">
                  <c:v>103.217</c:v>
                </c:pt>
                <c:pt idx="5628">
                  <c:v>103.261</c:v>
                </c:pt>
                <c:pt idx="5629">
                  <c:v>103.264</c:v>
                </c:pt>
                <c:pt idx="5630">
                  <c:v>103.255</c:v>
                </c:pt>
                <c:pt idx="5631">
                  <c:v>103.19800000000001</c:v>
                </c:pt>
                <c:pt idx="5632">
                  <c:v>103.224</c:v>
                </c:pt>
                <c:pt idx="5633">
                  <c:v>103.238</c:v>
                </c:pt>
                <c:pt idx="5634">
                  <c:v>103.276</c:v>
                </c:pt>
                <c:pt idx="5635">
                  <c:v>103.248</c:v>
                </c:pt>
                <c:pt idx="5636">
                  <c:v>103.253</c:v>
                </c:pt>
                <c:pt idx="5637">
                  <c:v>103.23700000000001</c:v>
                </c:pt>
                <c:pt idx="5638">
                  <c:v>103.22200000000001</c:v>
                </c:pt>
                <c:pt idx="5639">
                  <c:v>103.176</c:v>
                </c:pt>
                <c:pt idx="5640">
                  <c:v>103.20700000000001</c:v>
                </c:pt>
                <c:pt idx="5641">
                  <c:v>103.166</c:v>
                </c:pt>
                <c:pt idx="5642">
                  <c:v>103.145</c:v>
                </c:pt>
                <c:pt idx="5643">
                  <c:v>103.16200000000001</c:v>
                </c:pt>
                <c:pt idx="5644">
                  <c:v>103.24000000000001</c:v>
                </c:pt>
                <c:pt idx="5645">
                  <c:v>103.136</c:v>
                </c:pt>
                <c:pt idx="5646">
                  <c:v>103.28</c:v>
                </c:pt>
                <c:pt idx="5647">
                  <c:v>103.28400000000001</c:v>
                </c:pt>
                <c:pt idx="5648">
                  <c:v>103.38800000000001</c:v>
                </c:pt>
                <c:pt idx="5649">
                  <c:v>103.31700000000001</c:v>
                </c:pt>
                <c:pt idx="5650">
                  <c:v>103.39400000000001</c:v>
                </c:pt>
                <c:pt idx="5651">
                  <c:v>103.389</c:v>
                </c:pt>
                <c:pt idx="5652">
                  <c:v>103.39</c:v>
                </c:pt>
                <c:pt idx="5653">
                  <c:v>103.441</c:v>
                </c:pt>
                <c:pt idx="5654">
                  <c:v>103.506</c:v>
                </c:pt>
                <c:pt idx="5655">
                  <c:v>103.46000000000001</c:v>
                </c:pt>
                <c:pt idx="5656">
                  <c:v>103.541</c:v>
                </c:pt>
                <c:pt idx="5657">
                  <c:v>103.545</c:v>
                </c:pt>
                <c:pt idx="5658">
                  <c:v>103.601</c:v>
                </c:pt>
                <c:pt idx="5659">
                  <c:v>103.54300000000001</c:v>
                </c:pt>
                <c:pt idx="5660">
                  <c:v>103.521</c:v>
                </c:pt>
                <c:pt idx="5661">
                  <c:v>103.48700000000001</c:v>
                </c:pt>
                <c:pt idx="5662">
                  <c:v>103.43600000000001</c:v>
                </c:pt>
                <c:pt idx="5663">
                  <c:v>103.479</c:v>
                </c:pt>
                <c:pt idx="5664">
                  <c:v>103.432</c:v>
                </c:pt>
                <c:pt idx="5665">
                  <c:v>103.435</c:v>
                </c:pt>
                <c:pt idx="5666">
                  <c:v>103.45700000000001</c:v>
                </c:pt>
                <c:pt idx="5667">
                  <c:v>103.41200000000001</c:v>
                </c:pt>
                <c:pt idx="5668">
                  <c:v>103.46300000000001</c:v>
                </c:pt>
                <c:pt idx="5669">
                  <c:v>103.422</c:v>
                </c:pt>
                <c:pt idx="5670">
                  <c:v>103.36500000000001</c:v>
                </c:pt>
                <c:pt idx="5671">
                  <c:v>103.333</c:v>
                </c:pt>
                <c:pt idx="5672">
                  <c:v>103.38</c:v>
                </c:pt>
                <c:pt idx="5673">
                  <c:v>103.366</c:v>
                </c:pt>
                <c:pt idx="5674">
                  <c:v>103.298</c:v>
                </c:pt>
                <c:pt idx="5675">
                  <c:v>103.34100000000001</c:v>
                </c:pt>
                <c:pt idx="5676">
                  <c:v>103.32000000000001</c:v>
                </c:pt>
                <c:pt idx="5677">
                  <c:v>103.283</c:v>
                </c:pt>
                <c:pt idx="5678">
                  <c:v>103.363</c:v>
                </c:pt>
                <c:pt idx="5679">
                  <c:v>103.31</c:v>
                </c:pt>
                <c:pt idx="5680">
                  <c:v>103.39400000000001</c:v>
                </c:pt>
                <c:pt idx="5681">
                  <c:v>103.432</c:v>
                </c:pt>
                <c:pt idx="5682">
                  <c:v>103.41200000000001</c:v>
                </c:pt>
                <c:pt idx="5683">
                  <c:v>103.51600000000001</c:v>
                </c:pt>
                <c:pt idx="5684">
                  <c:v>103.444</c:v>
                </c:pt>
                <c:pt idx="5685">
                  <c:v>103.47</c:v>
                </c:pt>
                <c:pt idx="5686">
                  <c:v>103.465</c:v>
                </c:pt>
                <c:pt idx="5687">
                  <c:v>103.375</c:v>
                </c:pt>
                <c:pt idx="5688">
                  <c:v>103.336</c:v>
                </c:pt>
                <c:pt idx="5689">
                  <c:v>103.283</c:v>
                </c:pt>
                <c:pt idx="5690">
                  <c:v>103.33</c:v>
                </c:pt>
                <c:pt idx="5691">
                  <c:v>103.31700000000001</c:v>
                </c:pt>
                <c:pt idx="5692">
                  <c:v>103.252</c:v>
                </c:pt>
                <c:pt idx="5693">
                  <c:v>103.251</c:v>
                </c:pt>
                <c:pt idx="5694">
                  <c:v>103.374</c:v>
                </c:pt>
                <c:pt idx="5695">
                  <c:v>103.345</c:v>
                </c:pt>
                <c:pt idx="5696">
                  <c:v>103.33500000000001</c:v>
                </c:pt>
                <c:pt idx="5697">
                  <c:v>103.33800000000001</c:v>
                </c:pt>
                <c:pt idx="5698">
                  <c:v>103.34700000000001</c:v>
                </c:pt>
                <c:pt idx="5699">
                  <c:v>103.413</c:v>
                </c:pt>
                <c:pt idx="5700">
                  <c:v>103.456</c:v>
                </c:pt>
                <c:pt idx="5701">
                  <c:v>103.48700000000001</c:v>
                </c:pt>
                <c:pt idx="5702">
                  <c:v>103.56700000000001</c:v>
                </c:pt>
                <c:pt idx="5703">
                  <c:v>103.592</c:v>
                </c:pt>
                <c:pt idx="5704">
                  <c:v>103.634</c:v>
                </c:pt>
                <c:pt idx="5705">
                  <c:v>103.64400000000001</c:v>
                </c:pt>
                <c:pt idx="5706">
                  <c:v>103.571</c:v>
                </c:pt>
                <c:pt idx="5707">
                  <c:v>103.59100000000001</c:v>
                </c:pt>
                <c:pt idx="5708">
                  <c:v>103.58500000000001</c:v>
                </c:pt>
                <c:pt idx="5709">
                  <c:v>103.547</c:v>
                </c:pt>
                <c:pt idx="5710">
                  <c:v>103.59100000000001</c:v>
                </c:pt>
                <c:pt idx="5711">
                  <c:v>103.56</c:v>
                </c:pt>
                <c:pt idx="5712">
                  <c:v>103.562</c:v>
                </c:pt>
                <c:pt idx="5713">
                  <c:v>103.55</c:v>
                </c:pt>
                <c:pt idx="5714">
                  <c:v>103.589</c:v>
                </c:pt>
                <c:pt idx="5715">
                  <c:v>103.664</c:v>
                </c:pt>
                <c:pt idx="5716">
                  <c:v>103.57600000000001</c:v>
                </c:pt>
                <c:pt idx="5717">
                  <c:v>103.60000000000001</c:v>
                </c:pt>
                <c:pt idx="5718">
                  <c:v>103.58800000000001</c:v>
                </c:pt>
                <c:pt idx="5719">
                  <c:v>103.52500000000001</c:v>
                </c:pt>
                <c:pt idx="5720">
                  <c:v>103.577</c:v>
                </c:pt>
                <c:pt idx="5721">
                  <c:v>103.563</c:v>
                </c:pt>
                <c:pt idx="5722">
                  <c:v>103.58800000000001</c:v>
                </c:pt>
                <c:pt idx="5723">
                  <c:v>103.55</c:v>
                </c:pt>
                <c:pt idx="5724">
                  <c:v>103.586</c:v>
                </c:pt>
                <c:pt idx="5725">
                  <c:v>103.532</c:v>
                </c:pt>
                <c:pt idx="5726">
                  <c:v>103.449</c:v>
                </c:pt>
                <c:pt idx="5727">
                  <c:v>103.533</c:v>
                </c:pt>
                <c:pt idx="5728">
                  <c:v>103.575</c:v>
                </c:pt>
                <c:pt idx="5729">
                  <c:v>103.581</c:v>
                </c:pt>
                <c:pt idx="5730">
                  <c:v>103.61200000000001</c:v>
                </c:pt>
                <c:pt idx="5731">
                  <c:v>103.67100000000001</c:v>
                </c:pt>
                <c:pt idx="5732">
                  <c:v>103.60900000000001</c:v>
                </c:pt>
                <c:pt idx="5733">
                  <c:v>103.565</c:v>
                </c:pt>
                <c:pt idx="5734">
                  <c:v>103.56</c:v>
                </c:pt>
                <c:pt idx="5735">
                  <c:v>103.607</c:v>
                </c:pt>
                <c:pt idx="5736">
                  <c:v>103.61200000000001</c:v>
                </c:pt>
                <c:pt idx="5737">
                  <c:v>103.712</c:v>
                </c:pt>
                <c:pt idx="5738">
                  <c:v>103.66</c:v>
                </c:pt>
                <c:pt idx="5739">
                  <c:v>103.71000000000001</c:v>
                </c:pt>
                <c:pt idx="5740">
                  <c:v>103.684</c:v>
                </c:pt>
                <c:pt idx="5741">
                  <c:v>103.755</c:v>
                </c:pt>
                <c:pt idx="5742">
                  <c:v>103.688</c:v>
                </c:pt>
                <c:pt idx="5743">
                  <c:v>103.733</c:v>
                </c:pt>
                <c:pt idx="5744">
                  <c:v>103.804</c:v>
                </c:pt>
                <c:pt idx="5745">
                  <c:v>103.795</c:v>
                </c:pt>
                <c:pt idx="5746">
                  <c:v>103.804</c:v>
                </c:pt>
                <c:pt idx="5747">
                  <c:v>103.822</c:v>
                </c:pt>
                <c:pt idx="5748">
                  <c:v>103.819</c:v>
                </c:pt>
                <c:pt idx="5749">
                  <c:v>103.827</c:v>
                </c:pt>
                <c:pt idx="5750">
                  <c:v>103.782</c:v>
                </c:pt>
                <c:pt idx="5751">
                  <c:v>103.82000000000001</c:v>
                </c:pt>
                <c:pt idx="5752">
                  <c:v>103.797</c:v>
                </c:pt>
                <c:pt idx="5753">
                  <c:v>103.771</c:v>
                </c:pt>
                <c:pt idx="5754">
                  <c:v>103.63200000000001</c:v>
                </c:pt>
                <c:pt idx="5755">
                  <c:v>103.682</c:v>
                </c:pt>
                <c:pt idx="5756">
                  <c:v>103.684</c:v>
                </c:pt>
                <c:pt idx="5757">
                  <c:v>103.548</c:v>
                </c:pt>
                <c:pt idx="5758">
                  <c:v>103.514</c:v>
                </c:pt>
                <c:pt idx="5759">
                  <c:v>103.617</c:v>
                </c:pt>
                <c:pt idx="5760">
                  <c:v>103.521</c:v>
                </c:pt>
                <c:pt idx="5761">
                  <c:v>103.44500000000001</c:v>
                </c:pt>
                <c:pt idx="5762">
                  <c:v>102.77200000000001</c:v>
                </c:pt>
                <c:pt idx="5763">
                  <c:v>102.94</c:v>
                </c:pt>
                <c:pt idx="5764">
                  <c:v>102.883</c:v>
                </c:pt>
                <c:pt idx="5765">
                  <c:v>102.88800000000001</c:v>
                </c:pt>
                <c:pt idx="5766">
                  <c:v>102.81</c:v>
                </c:pt>
                <c:pt idx="5767">
                  <c:v>102.751</c:v>
                </c:pt>
                <c:pt idx="5768">
                  <c:v>102.68900000000001</c:v>
                </c:pt>
                <c:pt idx="5769">
                  <c:v>102.764</c:v>
                </c:pt>
                <c:pt idx="5770">
                  <c:v>102.702</c:v>
                </c:pt>
                <c:pt idx="5771">
                  <c:v>102.703</c:v>
                </c:pt>
                <c:pt idx="5772">
                  <c:v>102.652</c:v>
                </c:pt>
                <c:pt idx="5773">
                  <c:v>102.682</c:v>
                </c:pt>
                <c:pt idx="5774">
                  <c:v>102.68</c:v>
                </c:pt>
                <c:pt idx="5775">
                  <c:v>102.67100000000001</c:v>
                </c:pt>
                <c:pt idx="5776">
                  <c:v>102.649</c:v>
                </c:pt>
                <c:pt idx="5777">
                  <c:v>102.622</c:v>
                </c:pt>
                <c:pt idx="5778">
                  <c:v>102.596</c:v>
                </c:pt>
                <c:pt idx="5779">
                  <c:v>102.64100000000001</c:v>
                </c:pt>
                <c:pt idx="5780">
                  <c:v>102.619</c:v>
                </c:pt>
                <c:pt idx="5781">
                  <c:v>102.61800000000001</c:v>
                </c:pt>
                <c:pt idx="5782">
                  <c:v>102.691</c:v>
                </c:pt>
                <c:pt idx="5783">
                  <c:v>102.682</c:v>
                </c:pt>
                <c:pt idx="5784">
                  <c:v>102.715</c:v>
                </c:pt>
                <c:pt idx="5785">
                  <c:v>102.672</c:v>
                </c:pt>
                <c:pt idx="5786">
                  <c:v>102.688</c:v>
                </c:pt>
                <c:pt idx="5787">
                  <c:v>102.69200000000001</c:v>
                </c:pt>
                <c:pt idx="5788">
                  <c:v>102.676</c:v>
                </c:pt>
                <c:pt idx="5789">
                  <c:v>102.76600000000001</c:v>
                </c:pt>
                <c:pt idx="5790">
                  <c:v>102.74300000000001</c:v>
                </c:pt>
                <c:pt idx="5791">
                  <c:v>102.833</c:v>
                </c:pt>
                <c:pt idx="5792">
                  <c:v>102.873</c:v>
                </c:pt>
                <c:pt idx="5793">
                  <c:v>102.81700000000001</c:v>
                </c:pt>
                <c:pt idx="5794">
                  <c:v>102.77500000000001</c:v>
                </c:pt>
                <c:pt idx="5795">
                  <c:v>102.786</c:v>
                </c:pt>
                <c:pt idx="5796">
                  <c:v>102.848</c:v>
                </c:pt>
                <c:pt idx="5797">
                  <c:v>102.86</c:v>
                </c:pt>
                <c:pt idx="5798">
                  <c:v>102.863</c:v>
                </c:pt>
                <c:pt idx="5799">
                  <c:v>102.85900000000001</c:v>
                </c:pt>
                <c:pt idx="5800">
                  <c:v>102.857</c:v>
                </c:pt>
                <c:pt idx="5801">
                  <c:v>102.88800000000001</c:v>
                </c:pt>
                <c:pt idx="5802">
                  <c:v>102.896</c:v>
                </c:pt>
                <c:pt idx="5803">
                  <c:v>102.98</c:v>
                </c:pt>
                <c:pt idx="5804">
                  <c:v>103.054</c:v>
                </c:pt>
                <c:pt idx="5805">
                  <c:v>103.111</c:v>
                </c:pt>
                <c:pt idx="5806">
                  <c:v>103.122</c:v>
                </c:pt>
                <c:pt idx="5807">
                  <c:v>103.068</c:v>
                </c:pt>
                <c:pt idx="5808">
                  <c:v>103.036</c:v>
                </c:pt>
                <c:pt idx="5809">
                  <c:v>102.974</c:v>
                </c:pt>
                <c:pt idx="5810">
                  <c:v>102.999</c:v>
                </c:pt>
                <c:pt idx="5811">
                  <c:v>103.01600000000001</c:v>
                </c:pt>
                <c:pt idx="5812">
                  <c:v>102.953</c:v>
                </c:pt>
                <c:pt idx="5813">
                  <c:v>102.914</c:v>
                </c:pt>
                <c:pt idx="5814">
                  <c:v>102.848</c:v>
                </c:pt>
                <c:pt idx="5815">
                  <c:v>102.876</c:v>
                </c:pt>
                <c:pt idx="5816">
                  <c:v>102.93300000000001</c:v>
                </c:pt>
                <c:pt idx="5817">
                  <c:v>102.91800000000001</c:v>
                </c:pt>
                <c:pt idx="5818">
                  <c:v>102.901</c:v>
                </c:pt>
                <c:pt idx="5819">
                  <c:v>102.86800000000001</c:v>
                </c:pt>
                <c:pt idx="5820">
                  <c:v>102.913</c:v>
                </c:pt>
                <c:pt idx="5821">
                  <c:v>102.996</c:v>
                </c:pt>
                <c:pt idx="5822">
                  <c:v>102.991</c:v>
                </c:pt>
                <c:pt idx="5823">
                  <c:v>102.90900000000001</c:v>
                </c:pt>
                <c:pt idx="5824">
                  <c:v>103.004</c:v>
                </c:pt>
                <c:pt idx="5825">
                  <c:v>103.05500000000001</c:v>
                </c:pt>
                <c:pt idx="5826">
                  <c:v>103.084</c:v>
                </c:pt>
                <c:pt idx="5827">
                  <c:v>103.139</c:v>
                </c:pt>
                <c:pt idx="5828">
                  <c:v>103.125</c:v>
                </c:pt>
                <c:pt idx="5829">
                  <c:v>103.17100000000001</c:v>
                </c:pt>
                <c:pt idx="5830">
                  <c:v>103.154</c:v>
                </c:pt>
                <c:pt idx="5831">
                  <c:v>103.15600000000001</c:v>
                </c:pt>
                <c:pt idx="5832">
                  <c:v>103.194</c:v>
                </c:pt>
                <c:pt idx="5833">
                  <c:v>103.08800000000001</c:v>
                </c:pt>
                <c:pt idx="5834">
                  <c:v>103.08500000000001</c:v>
                </c:pt>
                <c:pt idx="5835">
                  <c:v>103.161</c:v>
                </c:pt>
                <c:pt idx="5836">
                  <c:v>103.09700000000001</c:v>
                </c:pt>
                <c:pt idx="5837">
                  <c:v>103.095</c:v>
                </c:pt>
                <c:pt idx="5838">
                  <c:v>103.42400000000001</c:v>
                </c:pt>
                <c:pt idx="5839">
                  <c:v>103.393</c:v>
                </c:pt>
                <c:pt idx="5840">
                  <c:v>103.45100000000001</c:v>
                </c:pt>
                <c:pt idx="5841">
                  <c:v>103.473</c:v>
                </c:pt>
                <c:pt idx="5842">
                  <c:v>103.53100000000001</c:v>
                </c:pt>
                <c:pt idx="5843">
                  <c:v>103.587</c:v>
                </c:pt>
                <c:pt idx="5844">
                  <c:v>103.53700000000001</c:v>
                </c:pt>
                <c:pt idx="5845">
                  <c:v>103.55500000000001</c:v>
                </c:pt>
                <c:pt idx="5846">
                  <c:v>103.60600000000001</c:v>
                </c:pt>
                <c:pt idx="5847">
                  <c:v>103.54300000000001</c:v>
                </c:pt>
                <c:pt idx="5848">
                  <c:v>103.602</c:v>
                </c:pt>
                <c:pt idx="5849">
                  <c:v>103.60000000000001</c:v>
                </c:pt>
                <c:pt idx="5850">
                  <c:v>103.66200000000001</c:v>
                </c:pt>
                <c:pt idx="5851">
                  <c:v>103.634</c:v>
                </c:pt>
                <c:pt idx="5852">
                  <c:v>103.613</c:v>
                </c:pt>
                <c:pt idx="5853">
                  <c:v>103.622</c:v>
                </c:pt>
                <c:pt idx="5854">
                  <c:v>103.624</c:v>
                </c:pt>
                <c:pt idx="5855">
                  <c:v>103.58500000000001</c:v>
                </c:pt>
                <c:pt idx="5856">
                  <c:v>103.643</c:v>
                </c:pt>
                <c:pt idx="5857">
                  <c:v>103.61500000000001</c:v>
                </c:pt>
                <c:pt idx="5858">
                  <c:v>103.64400000000001</c:v>
                </c:pt>
                <c:pt idx="5859">
                  <c:v>103.63200000000001</c:v>
                </c:pt>
                <c:pt idx="5860">
                  <c:v>103.67100000000001</c:v>
                </c:pt>
                <c:pt idx="5861">
                  <c:v>103.637</c:v>
                </c:pt>
                <c:pt idx="5862">
                  <c:v>103.652</c:v>
                </c:pt>
                <c:pt idx="5863">
                  <c:v>103.523</c:v>
                </c:pt>
                <c:pt idx="5864">
                  <c:v>103.515</c:v>
                </c:pt>
                <c:pt idx="5865">
                  <c:v>103.45100000000001</c:v>
                </c:pt>
                <c:pt idx="5866">
                  <c:v>103.38</c:v>
                </c:pt>
                <c:pt idx="5867">
                  <c:v>103.39100000000001</c:v>
                </c:pt>
                <c:pt idx="5868">
                  <c:v>103.328</c:v>
                </c:pt>
                <c:pt idx="5869">
                  <c:v>103.35000000000001</c:v>
                </c:pt>
                <c:pt idx="5870">
                  <c:v>103.27200000000001</c:v>
                </c:pt>
                <c:pt idx="5871">
                  <c:v>103.202</c:v>
                </c:pt>
                <c:pt idx="5872">
                  <c:v>103.199</c:v>
                </c:pt>
                <c:pt idx="5873">
                  <c:v>103.122</c:v>
                </c:pt>
                <c:pt idx="5874">
                  <c:v>103.006</c:v>
                </c:pt>
                <c:pt idx="5875">
                  <c:v>100.878</c:v>
                </c:pt>
                <c:pt idx="5876">
                  <c:v>100.925</c:v>
                </c:pt>
                <c:pt idx="5877">
                  <c:v>100.876</c:v>
                </c:pt>
                <c:pt idx="5878">
                  <c:v>100.902</c:v>
                </c:pt>
                <c:pt idx="5879">
                  <c:v>100.961</c:v>
                </c:pt>
                <c:pt idx="5880">
                  <c:v>100.941</c:v>
                </c:pt>
                <c:pt idx="5881">
                  <c:v>100.8</c:v>
                </c:pt>
                <c:pt idx="5882">
                  <c:v>100.73400000000001</c:v>
                </c:pt>
                <c:pt idx="5883">
                  <c:v>100.67700000000001</c:v>
                </c:pt>
                <c:pt idx="5884">
                  <c:v>100.642</c:v>
                </c:pt>
                <c:pt idx="5885">
                  <c:v>100.65900000000001</c:v>
                </c:pt>
                <c:pt idx="5886">
                  <c:v>100.643</c:v>
                </c:pt>
                <c:pt idx="5887">
                  <c:v>100.63800000000001</c:v>
                </c:pt>
                <c:pt idx="5888">
                  <c:v>100.624</c:v>
                </c:pt>
                <c:pt idx="5889">
                  <c:v>100.47500000000001</c:v>
                </c:pt>
                <c:pt idx="5890">
                  <c:v>100.471</c:v>
                </c:pt>
                <c:pt idx="5891">
                  <c:v>100.529</c:v>
                </c:pt>
                <c:pt idx="5892">
                  <c:v>100.45400000000001</c:v>
                </c:pt>
                <c:pt idx="5893">
                  <c:v>100.483</c:v>
                </c:pt>
                <c:pt idx="5894">
                  <c:v>100.46600000000001</c:v>
                </c:pt>
                <c:pt idx="5895">
                  <c:v>100.48</c:v>
                </c:pt>
                <c:pt idx="5896">
                  <c:v>100.468</c:v>
                </c:pt>
                <c:pt idx="5897">
                  <c:v>100.44500000000001</c:v>
                </c:pt>
                <c:pt idx="5898">
                  <c:v>100.491</c:v>
                </c:pt>
                <c:pt idx="5899">
                  <c:v>100.462</c:v>
                </c:pt>
                <c:pt idx="5900">
                  <c:v>100.44800000000001</c:v>
                </c:pt>
                <c:pt idx="5901">
                  <c:v>100.508</c:v>
                </c:pt>
                <c:pt idx="5902">
                  <c:v>100.623</c:v>
                </c:pt>
                <c:pt idx="5903">
                  <c:v>100.60300000000001</c:v>
                </c:pt>
                <c:pt idx="5904">
                  <c:v>100.61799999999999</c:v>
                </c:pt>
                <c:pt idx="5905">
                  <c:v>100.61799999999999</c:v>
                </c:pt>
                <c:pt idx="5906">
                  <c:v>100.675</c:v>
                </c:pt>
                <c:pt idx="5907">
                  <c:v>100.71900000000001</c:v>
                </c:pt>
                <c:pt idx="5908">
                  <c:v>100.727</c:v>
                </c:pt>
                <c:pt idx="5909">
                  <c:v>100.74299999999999</c:v>
                </c:pt>
                <c:pt idx="5910">
                  <c:v>100.836</c:v>
                </c:pt>
                <c:pt idx="5911">
                  <c:v>100.84100000000001</c:v>
                </c:pt>
                <c:pt idx="5912">
                  <c:v>100.774</c:v>
                </c:pt>
                <c:pt idx="5913">
                  <c:v>100.83</c:v>
                </c:pt>
                <c:pt idx="5914">
                  <c:v>100.821</c:v>
                </c:pt>
                <c:pt idx="5915">
                  <c:v>100.884</c:v>
                </c:pt>
                <c:pt idx="5916">
                  <c:v>100.861</c:v>
                </c:pt>
                <c:pt idx="5917">
                  <c:v>100.712</c:v>
                </c:pt>
                <c:pt idx="5918">
                  <c:v>100.771</c:v>
                </c:pt>
                <c:pt idx="5919">
                  <c:v>100.76300000000001</c:v>
                </c:pt>
                <c:pt idx="5920">
                  <c:v>100.74000000000001</c:v>
                </c:pt>
                <c:pt idx="5921">
                  <c:v>100.66</c:v>
                </c:pt>
                <c:pt idx="5922">
                  <c:v>100.55500000000001</c:v>
                </c:pt>
                <c:pt idx="5923">
                  <c:v>100.57000000000001</c:v>
                </c:pt>
                <c:pt idx="5924">
                  <c:v>100.533</c:v>
                </c:pt>
                <c:pt idx="5925">
                  <c:v>100.63500000000001</c:v>
                </c:pt>
                <c:pt idx="5926">
                  <c:v>100.55500000000001</c:v>
                </c:pt>
                <c:pt idx="5927">
                  <c:v>100.56100000000001</c:v>
                </c:pt>
                <c:pt idx="5928">
                  <c:v>100.54600000000001</c:v>
                </c:pt>
                <c:pt idx="5929">
                  <c:v>100.596</c:v>
                </c:pt>
                <c:pt idx="5930">
                  <c:v>100.596</c:v>
                </c:pt>
                <c:pt idx="5931">
                  <c:v>100.616</c:v>
                </c:pt>
                <c:pt idx="5932">
                  <c:v>100.57300000000001</c:v>
                </c:pt>
                <c:pt idx="5933">
                  <c:v>100.648</c:v>
                </c:pt>
                <c:pt idx="5934">
                  <c:v>100.607</c:v>
                </c:pt>
                <c:pt idx="5935">
                  <c:v>100.623</c:v>
                </c:pt>
                <c:pt idx="5936">
                  <c:v>100.639</c:v>
                </c:pt>
                <c:pt idx="5937">
                  <c:v>100.67100000000001</c:v>
                </c:pt>
                <c:pt idx="5938">
                  <c:v>100.744</c:v>
                </c:pt>
                <c:pt idx="5939">
                  <c:v>100.693</c:v>
                </c:pt>
                <c:pt idx="5940">
                  <c:v>100.70400000000001</c:v>
                </c:pt>
                <c:pt idx="5941">
                  <c:v>100.70400000000001</c:v>
                </c:pt>
                <c:pt idx="5942">
                  <c:v>100.691</c:v>
                </c:pt>
                <c:pt idx="5943">
                  <c:v>100.723</c:v>
                </c:pt>
                <c:pt idx="5944">
                  <c:v>100.765</c:v>
                </c:pt>
                <c:pt idx="5945">
                  <c:v>100.92</c:v>
                </c:pt>
                <c:pt idx="5946">
                  <c:v>100.94200000000001</c:v>
                </c:pt>
                <c:pt idx="5947">
                  <c:v>100.931</c:v>
                </c:pt>
                <c:pt idx="5948">
                  <c:v>101.005</c:v>
                </c:pt>
                <c:pt idx="5949">
                  <c:v>100.89700000000001</c:v>
                </c:pt>
                <c:pt idx="5950">
                  <c:v>100.902</c:v>
                </c:pt>
                <c:pt idx="5951">
                  <c:v>100.941</c:v>
                </c:pt>
                <c:pt idx="5952">
                  <c:v>100.943</c:v>
                </c:pt>
                <c:pt idx="5953">
                  <c:v>101.053</c:v>
                </c:pt>
                <c:pt idx="5954">
                  <c:v>101.036</c:v>
                </c:pt>
                <c:pt idx="5955">
                  <c:v>101.08200000000001</c:v>
                </c:pt>
                <c:pt idx="5956">
                  <c:v>101.06400000000001</c:v>
                </c:pt>
                <c:pt idx="5957">
                  <c:v>101.083</c:v>
                </c:pt>
                <c:pt idx="5958">
                  <c:v>101.03700000000001</c:v>
                </c:pt>
                <c:pt idx="5959">
                  <c:v>101.011</c:v>
                </c:pt>
                <c:pt idx="5960">
                  <c:v>101.072</c:v>
                </c:pt>
                <c:pt idx="5961">
                  <c:v>101.142</c:v>
                </c:pt>
                <c:pt idx="5962">
                  <c:v>101.10600000000001</c:v>
                </c:pt>
                <c:pt idx="5963">
                  <c:v>101.13</c:v>
                </c:pt>
                <c:pt idx="5964">
                  <c:v>101.14400000000001</c:v>
                </c:pt>
                <c:pt idx="5965">
                  <c:v>101.123</c:v>
                </c:pt>
                <c:pt idx="5966">
                  <c:v>101.072</c:v>
                </c:pt>
                <c:pt idx="5967">
                  <c:v>101.185</c:v>
                </c:pt>
                <c:pt idx="5968">
                  <c:v>101.137</c:v>
                </c:pt>
                <c:pt idx="5969">
                  <c:v>101.134</c:v>
                </c:pt>
                <c:pt idx="5970">
                  <c:v>101.16</c:v>
                </c:pt>
                <c:pt idx="5971">
                  <c:v>101.16200000000001</c:v>
                </c:pt>
                <c:pt idx="5972">
                  <c:v>101.148</c:v>
                </c:pt>
                <c:pt idx="5973">
                  <c:v>101.122</c:v>
                </c:pt>
                <c:pt idx="5974">
                  <c:v>101.06400000000001</c:v>
                </c:pt>
                <c:pt idx="5975">
                  <c:v>101.108</c:v>
                </c:pt>
                <c:pt idx="5976">
                  <c:v>101.137</c:v>
                </c:pt>
                <c:pt idx="5977">
                  <c:v>101.059</c:v>
                </c:pt>
                <c:pt idx="5978">
                  <c:v>101.041</c:v>
                </c:pt>
                <c:pt idx="5979">
                  <c:v>100.952</c:v>
                </c:pt>
                <c:pt idx="5980">
                  <c:v>100.955</c:v>
                </c:pt>
                <c:pt idx="5981">
                  <c:v>100.901</c:v>
                </c:pt>
                <c:pt idx="5982">
                  <c:v>100.908</c:v>
                </c:pt>
                <c:pt idx="5983">
                  <c:v>100.928</c:v>
                </c:pt>
                <c:pt idx="5984">
                  <c:v>100.887</c:v>
                </c:pt>
                <c:pt idx="5985">
                  <c:v>100.80500000000001</c:v>
                </c:pt>
                <c:pt idx="5986">
                  <c:v>100.85600000000001</c:v>
                </c:pt>
                <c:pt idx="5987">
                  <c:v>100.869</c:v>
                </c:pt>
                <c:pt idx="5988">
                  <c:v>100.821</c:v>
                </c:pt>
                <c:pt idx="5989">
                  <c:v>100.81700000000001</c:v>
                </c:pt>
                <c:pt idx="5990">
                  <c:v>100.89100000000001</c:v>
                </c:pt>
                <c:pt idx="5991">
                  <c:v>100.846</c:v>
                </c:pt>
                <c:pt idx="5992">
                  <c:v>100.779</c:v>
                </c:pt>
                <c:pt idx="5993">
                  <c:v>100.708</c:v>
                </c:pt>
                <c:pt idx="5994">
                  <c:v>100.658</c:v>
                </c:pt>
                <c:pt idx="5995">
                  <c:v>100.63500000000001</c:v>
                </c:pt>
                <c:pt idx="5996">
                  <c:v>100.598</c:v>
                </c:pt>
                <c:pt idx="5997">
                  <c:v>100.66500000000001</c:v>
                </c:pt>
                <c:pt idx="5998">
                  <c:v>100.64400000000001</c:v>
                </c:pt>
                <c:pt idx="5999">
                  <c:v>100.654</c:v>
                </c:pt>
                <c:pt idx="6000">
                  <c:v>100.59100000000001</c:v>
                </c:pt>
                <c:pt idx="6001">
                  <c:v>100.50700000000001</c:v>
                </c:pt>
                <c:pt idx="6002">
                  <c:v>100.575</c:v>
                </c:pt>
                <c:pt idx="6003">
                  <c:v>100.599</c:v>
                </c:pt>
                <c:pt idx="6004">
                  <c:v>100.586</c:v>
                </c:pt>
                <c:pt idx="6005">
                  <c:v>100.533</c:v>
                </c:pt>
                <c:pt idx="6006">
                  <c:v>100.497</c:v>
                </c:pt>
                <c:pt idx="6007">
                  <c:v>100.526</c:v>
                </c:pt>
                <c:pt idx="6008">
                  <c:v>100.55500000000001</c:v>
                </c:pt>
                <c:pt idx="6009">
                  <c:v>100.59400000000001</c:v>
                </c:pt>
                <c:pt idx="6010">
                  <c:v>100.584</c:v>
                </c:pt>
                <c:pt idx="6011">
                  <c:v>100.617</c:v>
                </c:pt>
                <c:pt idx="6012">
                  <c:v>100.693</c:v>
                </c:pt>
                <c:pt idx="6013">
                  <c:v>100.732</c:v>
                </c:pt>
                <c:pt idx="6014">
                  <c:v>100.71600000000001</c:v>
                </c:pt>
                <c:pt idx="6015">
                  <c:v>100.738</c:v>
                </c:pt>
                <c:pt idx="6016">
                  <c:v>100.756</c:v>
                </c:pt>
                <c:pt idx="6017">
                  <c:v>100.777</c:v>
                </c:pt>
                <c:pt idx="6018">
                  <c:v>100.694</c:v>
                </c:pt>
                <c:pt idx="6019">
                  <c:v>100.708</c:v>
                </c:pt>
                <c:pt idx="6020">
                  <c:v>100.702</c:v>
                </c:pt>
                <c:pt idx="6021">
                  <c:v>100.717</c:v>
                </c:pt>
                <c:pt idx="6022">
                  <c:v>100.738</c:v>
                </c:pt>
                <c:pt idx="6023">
                  <c:v>100.77200000000001</c:v>
                </c:pt>
                <c:pt idx="6024">
                  <c:v>100.81400000000001</c:v>
                </c:pt>
                <c:pt idx="6025">
                  <c:v>100.809</c:v>
                </c:pt>
                <c:pt idx="6026">
                  <c:v>100.893</c:v>
                </c:pt>
                <c:pt idx="6027">
                  <c:v>100.88200000000001</c:v>
                </c:pt>
                <c:pt idx="6028">
                  <c:v>100.881</c:v>
                </c:pt>
                <c:pt idx="6029">
                  <c:v>100.901</c:v>
                </c:pt>
                <c:pt idx="6030">
                  <c:v>100.941</c:v>
                </c:pt>
                <c:pt idx="6031">
                  <c:v>100.953</c:v>
                </c:pt>
                <c:pt idx="6032">
                  <c:v>100.883</c:v>
                </c:pt>
                <c:pt idx="6033">
                  <c:v>100.91800000000001</c:v>
                </c:pt>
                <c:pt idx="6034">
                  <c:v>100.982</c:v>
                </c:pt>
                <c:pt idx="6035">
                  <c:v>100.916</c:v>
                </c:pt>
                <c:pt idx="6036">
                  <c:v>100.964</c:v>
                </c:pt>
                <c:pt idx="6037">
                  <c:v>101.003</c:v>
                </c:pt>
                <c:pt idx="6038">
                  <c:v>101.026</c:v>
                </c:pt>
                <c:pt idx="6039">
                  <c:v>101.011</c:v>
                </c:pt>
                <c:pt idx="6040">
                  <c:v>100.96300000000001</c:v>
                </c:pt>
                <c:pt idx="6041">
                  <c:v>100.965</c:v>
                </c:pt>
                <c:pt idx="6042">
                  <c:v>101.01300000000001</c:v>
                </c:pt>
                <c:pt idx="6043">
                  <c:v>101.071</c:v>
                </c:pt>
                <c:pt idx="6044">
                  <c:v>101.178</c:v>
                </c:pt>
                <c:pt idx="6045">
                  <c:v>101.172</c:v>
                </c:pt>
                <c:pt idx="6046">
                  <c:v>101.16500000000001</c:v>
                </c:pt>
                <c:pt idx="6047">
                  <c:v>101.21600000000001</c:v>
                </c:pt>
                <c:pt idx="6048">
                  <c:v>101.13</c:v>
                </c:pt>
                <c:pt idx="6049">
                  <c:v>101.223</c:v>
                </c:pt>
                <c:pt idx="6050">
                  <c:v>101.227</c:v>
                </c:pt>
                <c:pt idx="6051">
                  <c:v>101.23</c:v>
                </c:pt>
                <c:pt idx="6052">
                  <c:v>101.29</c:v>
                </c:pt>
                <c:pt idx="6053">
                  <c:v>101.226</c:v>
                </c:pt>
                <c:pt idx="6054">
                  <c:v>101.17400000000001</c:v>
                </c:pt>
                <c:pt idx="6055">
                  <c:v>101.16500000000001</c:v>
                </c:pt>
                <c:pt idx="6056">
                  <c:v>101.113</c:v>
                </c:pt>
                <c:pt idx="6057">
                  <c:v>100.98</c:v>
                </c:pt>
                <c:pt idx="6058">
                  <c:v>101.004</c:v>
                </c:pt>
                <c:pt idx="6059">
                  <c:v>101.008</c:v>
                </c:pt>
                <c:pt idx="6060">
                  <c:v>100.97800000000001</c:v>
                </c:pt>
                <c:pt idx="6061">
                  <c:v>100.87</c:v>
                </c:pt>
                <c:pt idx="6062">
                  <c:v>100.855</c:v>
                </c:pt>
                <c:pt idx="6063">
                  <c:v>100.79900000000001</c:v>
                </c:pt>
                <c:pt idx="6064">
                  <c:v>101.11500000000001</c:v>
                </c:pt>
                <c:pt idx="6065">
                  <c:v>101.19</c:v>
                </c:pt>
                <c:pt idx="6066">
                  <c:v>101.129</c:v>
                </c:pt>
                <c:pt idx="6067">
                  <c:v>101.023</c:v>
                </c:pt>
                <c:pt idx="6068">
                  <c:v>100.946</c:v>
                </c:pt>
                <c:pt idx="6069">
                  <c:v>100.917</c:v>
                </c:pt>
                <c:pt idx="6070">
                  <c:v>100.946</c:v>
                </c:pt>
                <c:pt idx="6071">
                  <c:v>100.881</c:v>
                </c:pt>
                <c:pt idx="6072">
                  <c:v>100.91</c:v>
                </c:pt>
                <c:pt idx="6073">
                  <c:v>100.908</c:v>
                </c:pt>
                <c:pt idx="6074">
                  <c:v>100.92100000000001</c:v>
                </c:pt>
                <c:pt idx="6075">
                  <c:v>100.843</c:v>
                </c:pt>
                <c:pt idx="6076">
                  <c:v>100.871</c:v>
                </c:pt>
                <c:pt idx="6077">
                  <c:v>100.869</c:v>
                </c:pt>
                <c:pt idx="6078">
                  <c:v>100.76</c:v>
                </c:pt>
                <c:pt idx="6079">
                  <c:v>100.762</c:v>
                </c:pt>
                <c:pt idx="6080">
                  <c:v>100.66200000000001</c:v>
                </c:pt>
                <c:pt idx="6081">
                  <c:v>100.699</c:v>
                </c:pt>
                <c:pt idx="6082">
                  <c:v>100.622</c:v>
                </c:pt>
                <c:pt idx="6083">
                  <c:v>100.602</c:v>
                </c:pt>
                <c:pt idx="6084">
                  <c:v>100.604</c:v>
                </c:pt>
                <c:pt idx="6085">
                  <c:v>100.687</c:v>
                </c:pt>
                <c:pt idx="6086">
                  <c:v>100.699</c:v>
                </c:pt>
                <c:pt idx="6087">
                  <c:v>100.672</c:v>
                </c:pt>
                <c:pt idx="6088">
                  <c:v>100.608</c:v>
                </c:pt>
                <c:pt idx="6089">
                  <c:v>100.652</c:v>
                </c:pt>
                <c:pt idx="6090">
                  <c:v>100.642</c:v>
                </c:pt>
                <c:pt idx="6091">
                  <c:v>100.63200000000001</c:v>
                </c:pt>
                <c:pt idx="6092">
                  <c:v>100.68600000000001</c:v>
                </c:pt>
                <c:pt idx="6093">
                  <c:v>100.622</c:v>
                </c:pt>
                <c:pt idx="6094">
                  <c:v>100.57600000000001</c:v>
                </c:pt>
                <c:pt idx="6095">
                  <c:v>100.646</c:v>
                </c:pt>
                <c:pt idx="6096">
                  <c:v>100.724</c:v>
                </c:pt>
                <c:pt idx="6097">
                  <c:v>100.688</c:v>
                </c:pt>
                <c:pt idx="6098">
                  <c:v>100.77200000000001</c:v>
                </c:pt>
                <c:pt idx="6099">
                  <c:v>100.831</c:v>
                </c:pt>
                <c:pt idx="6100">
                  <c:v>100.803</c:v>
                </c:pt>
                <c:pt idx="6101">
                  <c:v>100.86799999999999</c:v>
                </c:pt>
                <c:pt idx="6102">
                  <c:v>100.876</c:v>
                </c:pt>
                <c:pt idx="6103">
                  <c:v>100.85300000000001</c:v>
                </c:pt>
                <c:pt idx="6104">
                  <c:v>100.84100000000001</c:v>
                </c:pt>
                <c:pt idx="6105">
                  <c:v>100.842</c:v>
                </c:pt>
                <c:pt idx="6106">
                  <c:v>100.911</c:v>
                </c:pt>
                <c:pt idx="6107">
                  <c:v>101.054</c:v>
                </c:pt>
                <c:pt idx="6108">
                  <c:v>101.012</c:v>
                </c:pt>
                <c:pt idx="6109">
                  <c:v>101.048</c:v>
                </c:pt>
                <c:pt idx="6110">
                  <c:v>100.996</c:v>
                </c:pt>
                <c:pt idx="6111">
                  <c:v>100.98700000000001</c:v>
                </c:pt>
                <c:pt idx="6112">
                  <c:v>100.985</c:v>
                </c:pt>
                <c:pt idx="6113">
                  <c:v>101.057</c:v>
                </c:pt>
                <c:pt idx="6114">
                  <c:v>101.074</c:v>
                </c:pt>
                <c:pt idx="6115">
                  <c:v>101.071</c:v>
                </c:pt>
                <c:pt idx="6116">
                  <c:v>101.024</c:v>
                </c:pt>
                <c:pt idx="6117">
                  <c:v>101.005</c:v>
                </c:pt>
                <c:pt idx="6118">
                  <c:v>101.032</c:v>
                </c:pt>
                <c:pt idx="6119">
                  <c:v>101.033</c:v>
                </c:pt>
                <c:pt idx="6120">
                  <c:v>101.045</c:v>
                </c:pt>
                <c:pt idx="6121">
                  <c:v>100.977</c:v>
                </c:pt>
                <c:pt idx="6122">
                  <c:v>101.01</c:v>
                </c:pt>
                <c:pt idx="6123">
                  <c:v>101.104</c:v>
                </c:pt>
                <c:pt idx="6124">
                  <c:v>101.07900000000001</c:v>
                </c:pt>
                <c:pt idx="6125">
                  <c:v>101.095</c:v>
                </c:pt>
                <c:pt idx="6126">
                  <c:v>101.065</c:v>
                </c:pt>
                <c:pt idx="6127">
                  <c:v>101.119</c:v>
                </c:pt>
                <c:pt idx="6128">
                  <c:v>101.081</c:v>
                </c:pt>
                <c:pt idx="6129">
                  <c:v>101.08</c:v>
                </c:pt>
                <c:pt idx="6130">
                  <c:v>102.59</c:v>
                </c:pt>
                <c:pt idx="6131">
                  <c:v>103.45700000000001</c:v>
                </c:pt>
                <c:pt idx="6132">
                  <c:v>103.426</c:v>
                </c:pt>
                <c:pt idx="6133">
                  <c:v>103.387</c:v>
                </c:pt>
                <c:pt idx="6134">
                  <c:v>103.401</c:v>
                </c:pt>
                <c:pt idx="6135">
                  <c:v>103.32000000000001</c:v>
                </c:pt>
                <c:pt idx="6136">
                  <c:v>103.277</c:v>
                </c:pt>
                <c:pt idx="6137">
                  <c:v>103.328</c:v>
                </c:pt>
                <c:pt idx="6138">
                  <c:v>103.23</c:v>
                </c:pt>
                <c:pt idx="6139">
                  <c:v>103.194</c:v>
                </c:pt>
                <c:pt idx="6140">
                  <c:v>103.139</c:v>
                </c:pt>
                <c:pt idx="6141">
                  <c:v>103.15300000000001</c:v>
                </c:pt>
                <c:pt idx="6142">
                  <c:v>103.247</c:v>
                </c:pt>
                <c:pt idx="6143">
                  <c:v>103.255</c:v>
                </c:pt>
                <c:pt idx="6144">
                  <c:v>103.27200000000001</c:v>
                </c:pt>
                <c:pt idx="6145">
                  <c:v>103.116</c:v>
                </c:pt>
                <c:pt idx="6146">
                  <c:v>103.217</c:v>
                </c:pt>
                <c:pt idx="6147">
                  <c:v>103.167</c:v>
                </c:pt>
                <c:pt idx="6148">
                  <c:v>103.19800000000001</c:v>
                </c:pt>
                <c:pt idx="6149">
                  <c:v>103.161</c:v>
                </c:pt>
                <c:pt idx="6150">
                  <c:v>103.166</c:v>
                </c:pt>
                <c:pt idx="6151">
                  <c:v>103.15600000000001</c:v>
                </c:pt>
                <c:pt idx="6152">
                  <c:v>103.13</c:v>
                </c:pt>
                <c:pt idx="6153">
                  <c:v>103.063</c:v>
                </c:pt>
                <c:pt idx="6154">
                  <c:v>103.164</c:v>
                </c:pt>
                <c:pt idx="6155">
                  <c:v>103.14400000000001</c:v>
                </c:pt>
                <c:pt idx="6156">
                  <c:v>103.122</c:v>
                </c:pt>
                <c:pt idx="6157">
                  <c:v>103.029</c:v>
                </c:pt>
                <c:pt idx="6158">
                  <c:v>103.078</c:v>
                </c:pt>
                <c:pt idx="6159">
                  <c:v>103.012</c:v>
                </c:pt>
                <c:pt idx="6160">
                  <c:v>103.001</c:v>
                </c:pt>
                <c:pt idx="6161">
                  <c:v>103.02800000000001</c:v>
                </c:pt>
                <c:pt idx="6162">
                  <c:v>102.983</c:v>
                </c:pt>
                <c:pt idx="6163">
                  <c:v>108.819</c:v>
                </c:pt>
                <c:pt idx="6164">
                  <c:v>106.985</c:v>
                </c:pt>
                <c:pt idx="6165">
                  <c:v>107.11500000000001</c:v>
                </c:pt>
                <c:pt idx="6166">
                  <c:v>107.114</c:v>
                </c:pt>
                <c:pt idx="6167">
                  <c:v>107.125</c:v>
                </c:pt>
                <c:pt idx="6168">
                  <c:v>107.16</c:v>
                </c:pt>
                <c:pt idx="6169">
                  <c:v>107.134</c:v>
                </c:pt>
                <c:pt idx="6170">
                  <c:v>107.18900000000001</c:v>
                </c:pt>
                <c:pt idx="6171">
                  <c:v>107.102</c:v>
                </c:pt>
                <c:pt idx="6172">
                  <c:v>107.093</c:v>
                </c:pt>
                <c:pt idx="6173">
                  <c:v>107.11</c:v>
                </c:pt>
                <c:pt idx="6174">
                  <c:v>107.114</c:v>
                </c:pt>
                <c:pt idx="6175">
                  <c:v>107.16200000000001</c:v>
                </c:pt>
                <c:pt idx="6176">
                  <c:v>107.194</c:v>
                </c:pt>
                <c:pt idx="6177">
                  <c:v>107.232</c:v>
                </c:pt>
                <c:pt idx="6178">
                  <c:v>107.211</c:v>
                </c:pt>
                <c:pt idx="6179">
                  <c:v>107.276</c:v>
                </c:pt>
                <c:pt idx="6180">
                  <c:v>107.26900000000001</c:v>
                </c:pt>
                <c:pt idx="6181">
                  <c:v>107.248</c:v>
                </c:pt>
                <c:pt idx="6182">
                  <c:v>107.29300000000001</c:v>
                </c:pt>
                <c:pt idx="6183">
                  <c:v>107.327</c:v>
                </c:pt>
                <c:pt idx="6184">
                  <c:v>107.367</c:v>
                </c:pt>
                <c:pt idx="6185">
                  <c:v>107.52200000000001</c:v>
                </c:pt>
                <c:pt idx="6186">
                  <c:v>107.51</c:v>
                </c:pt>
                <c:pt idx="6187">
                  <c:v>107.494</c:v>
                </c:pt>
                <c:pt idx="6188">
                  <c:v>107.542</c:v>
                </c:pt>
                <c:pt idx="6189">
                  <c:v>107.55</c:v>
                </c:pt>
                <c:pt idx="6190">
                  <c:v>107.544</c:v>
                </c:pt>
                <c:pt idx="6191">
                  <c:v>107.584</c:v>
                </c:pt>
                <c:pt idx="6192">
                  <c:v>107.584</c:v>
                </c:pt>
                <c:pt idx="6193">
                  <c:v>107.497</c:v>
                </c:pt>
                <c:pt idx="6194">
                  <c:v>107.53</c:v>
                </c:pt>
                <c:pt idx="6195">
                  <c:v>107.554</c:v>
                </c:pt>
                <c:pt idx="6196">
                  <c:v>107.23</c:v>
                </c:pt>
                <c:pt idx="6197">
                  <c:v>107.23</c:v>
                </c:pt>
                <c:pt idx="6198">
                  <c:v>107.19500000000001</c:v>
                </c:pt>
                <c:pt idx="6199">
                  <c:v>107.15900000000001</c:v>
                </c:pt>
                <c:pt idx="6200">
                  <c:v>107.23700000000001</c:v>
                </c:pt>
                <c:pt idx="6201">
                  <c:v>107.176</c:v>
                </c:pt>
                <c:pt idx="6202">
                  <c:v>107.161</c:v>
                </c:pt>
                <c:pt idx="6203">
                  <c:v>107.20700000000001</c:v>
                </c:pt>
                <c:pt idx="6204">
                  <c:v>107.23100000000001</c:v>
                </c:pt>
                <c:pt idx="6205">
                  <c:v>107.14</c:v>
                </c:pt>
                <c:pt idx="6206">
                  <c:v>107.16800000000001</c:v>
                </c:pt>
                <c:pt idx="6207">
                  <c:v>107.154</c:v>
                </c:pt>
                <c:pt idx="6208">
                  <c:v>107.14400000000001</c:v>
                </c:pt>
                <c:pt idx="6209">
                  <c:v>107.164</c:v>
                </c:pt>
                <c:pt idx="6210">
                  <c:v>107.18300000000001</c:v>
                </c:pt>
                <c:pt idx="6211">
                  <c:v>107.084</c:v>
                </c:pt>
                <c:pt idx="6212">
                  <c:v>107.15900000000001</c:v>
                </c:pt>
                <c:pt idx="6213">
                  <c:v>107.229</c:v>
                </c:pt>
                <c:pt idx="6214">
                  <c:v>107.205</c:v>
                </c:pt>
                <c:pt idx="6215">
                  <c:v>107.264</c:v>
                </c:pt>
                <c:pt idx="6216">
                  <c:v>107.283</c:v>
                </c:pt>
                <c:pt idx="6217">
                  <c:v>107.285</c:v>
                </c:pt>
                <c:pt idx="6218">
                  <c:v>107.277</c:v>
                </c:pt>
                <c:pt idx="6219">
                  <c:v>107.24600000000001</c:v>
                </c:pt>
                <c:pt idx="6220">
                  <c:v>107.303</c:v>
                </c:pt>
                <c:pt idx="6221">
                  <c:v>107.26</c:v>
                </c:pt>
                <c:pt idx="6222">
                  <c:v>107.304</c:v>
                </c:pt>
                <c:pt idx="6223">
                  <c:v>107.316</c:v>
                </c:pt>
                <c:pt idx="6224">
                  <c:v>107.262</c:v>
                </c:pt>
                <c:pt idx="6225">
                  <c:v>107.191</c:v>
                </c:pt>
                <c:pt idx="6226">
                  <c:v>107.163</c:v>
                </c:pt>
                <c:pt idx="6227">
                  <c:v>107.15900000000001</c:v>
                </c:pt>
                <c:pt idx="6228">
                  <c:v>107.24000000000001</c:v>
                </c:pt>
                <c:pt idx="6229">
                  <c:v>107.30200000000001</c:v>
                </c:pt>
                <c:pt idx="6230">
                  <c:v>107.28</c:v>
                </c:pt>
                <c:pt idx="6231">
                  <c:v>107.22</c:v>
                </c:pt>
                <c:pt idx="6232">
                  <c:v>107.29300000000001</c:v>
                </c:pt>
                <c:pt idx="6233">
                  <c:v>107.229</c:v>
                </c:pt>
                <c:pt idx="6234">
                  <c:v>107.342</c:v>
                </c:pt>
                <c:pt idx="6235">
                  <c:v>107.288</c:v>
                </c:pt>
                <c:pt idx="6236">
                  <c:v>107.33</c:v>
                </c:pt>
                <c:pt idx="6237">
                  <c:v>107.38500000000001</c:v>
                </c:pt>
                <c:pt idx="6238">
                  <c:v>107.447</c:v>
                </c:pt>
                <c:pt idx="6239">
                  <c:v>107.501</c:v>
                </c:pt>
                <c:pt idx="6240">
                  <c:v>107.417</c:v>
                </c:pt>
                <c:pt idx="6241">
                  <c:v>107.47200000000001</c:v>
                </c:pt>
                <c:pt idx="6242">
                  <c:v>107.54900000000001</c:v>
                </c:pt>
                <c:pt idx="6243">
                  <c:v>107.581</c:v>
                </c:pt>
                <c:pt idx="6244">
                  <c:v>107.61</c:v>
                </c:pt>
                <c:pt idx="6245">
                  <c:v>107.614</c:v>
                </c:pt>
                <c:pt idx="6246">
                  <c:v>107.652</c:v>
                </c:pt>
                <c:pt idx="6247">
                  <c:v>107.613</c:v>
                </c:pt>
                <c:pt idx="6248">
                  <c:v>107.57900000000001</c:v>
                </c:pt>
                <c:pt idx="6249">
                  <c:v>107.48100000000001</c:v>
                </c:pt>
                <c:pt idx="6250">
                  <c:v>107.598</c:v>
                </c:pt>
                <c:pt idx="6251">
                  <c:v>107.557</c:v>
                </c:pt>
                <c:pt idx="6252">
                  <c:v>107.557</c:v>
                </c:pt>
                <c:pt idx="6253">
                  <c:v>107.509</c:v>
                </c:pt>
                <c:pt idx="6254">
                  <c:v>107.58500000000001</c:v>
                </c:pt>
                <c:pt idx="6255">
                  <c:v>107.65600000000001</c:v>
                </c:pt>
                <c:pt idx="6256">
                  <c:v>107.64</c:v>
                </c:pt>
                <c:pt idx="6257">
                  <c:v>107.61500000000001</c:v>
                </c:pt>
                <c:pt idx="6258">
                  <c:v>107.53400000000001</c:v>
                </c:pt>
                <c:pt idx="6259">
                  <c:v>107.45700000000001</c:v>
                </c:pt>
                <c:pt idx="6260">
                  <c:v>107.48400000000001</c:v>
                </c:pt>
                <c:pt idx="6261">
                  <c:v>107.544</c:v>
                </c:pt>
                <c:pt idx="6262">
                  <c:v>107.53100000000001</c:v>
                </c:pt>
                <c:pt idx="6263">
                  <c:v>107.553</c:v>
                </c:pt>
                <c:pt idx="6264">
                  <c:v>107.623</c:v>
                </c:pt>
                <c:pt idx="6265">
                  <c:v>107.533</c:v>
                </c:pt>
                <c:pt idx="6266">
                  <c:v>107.578</c:v>
                </c:pt>
                <c:pt idx="6267">
                  <c:v>107.572</c:v>
                </c:pt>
                <c:pt idx="6268">
                  <c:v>107.554</c:v>
                </c:pt>
                <c:pt idx="6269">
                  <c:v>107.517</c:v>
                </c:pt>
                <c:pt idx="6270">
                  <c:v>107.544</c:v>
                </c:pt>
                <c:pt idx="6271">
                  <c:v>107.55</c:v>
                </c:pt>
                <c:pt idx="6272">
                  <c:v>107.67</c:v>
                </c:pt>
                <c:pt idx="6273">
                  <c:v>107.687</c:v>
                </c:pt>
                <c:pt idx="6274">
                  <c:v>107.726</c:v>
                </c:pt>
                <c:pt idx="6275">
                  <c:v>107.771</c:v>
                </c:pt>
                <c:pt idx="6276">
                  <c:v>107.789</c:v>
                </c:pt>
                <c:pt idx="6277">
                  <c:v>107.851</c:v>
                </c:pt>
                <c:pt idx="6278">
                  <c:v>107.854</c:v>
                </c:pt>
                <c:pt idx="6279">
                  <c:v>107.83200000000001</c:v>
                </c:pt>
                <c:pt idx="6280">
                  <c:v>107.857</c:v>
                </c:pt>
                <c:pt idx="6281">
                  <c:v>107.83800000000001</c:v>
                </c:pt>
                <c:pt idx="6282">
                  <c:v>107.873</c:v>
                </c:pt>
                <c:pt idx="6283">
                  <c:v>107.93</c:v>
                </c:pt>
                <c:pt idx="6284">
                  <c:v>107.926</c:v>
                </c:pt>
                <c:pt idx="6285">
                  <c:v>107.94200000000001</c:v>
                </c:pt>
                <c:pt idx="6286">
                  <c:v>107.992</c:v>
                </c:pt>
                <c:pt idx="6287">
                  <c:v>107.953</c:v>
                </c:pt>
                <c:pt idx="6288">
                  <c:v>107.967</c:v>
                </c:pt>
                <c:pt idx="6289">
                  <c:v>107.919</c:v>
                </c:pt>
                <c:pt idx="6290">
                  <c:v>107.88500000000001</c:v>
                </c:pt>
                <c:pt idx="6291">
                  <c:v>107.85900000000001</c:v>
                </c:pt>
                <c:pt idx="6292">
                  <c:v>107.98400000000001</c:v>
                </c:pt>
                <c:pt idx="6293">
                  <c:v>107.922</c:v>
                </c:pt>
                <c:pt idx="6294">
                  <c:v>107.952</c:v>
                </c:pt>
                <c:pt idx="6295">
                  <c:v>107.95</c:v>
                </c:pt>
                <c:pt idx="6296">
                  <c:v>107.913</c:v>
                </c:pt>
                <c:pt idx="6297">
                  <c:v>107.89100000000001</c:v>
                </c:pt>
                <c:pt idx="6298">
                  <c:v>107.842</c:v>
                </c:pt>
                <c:pt idx="6299">
                  <c:v>107.84700000000001</c:v>
                </c:pt>
                <c:pt idx="6300">
                  <c:v>107.884</c:v>
                </c:pt>
                <c:pt idx="6301">
                  <c:v>107.845</c:v>
                </c:pt>
                <c:pt idx="6302">
                  <c:v>107.789</c:v>
                </c:pt>
                <c:pt idx="6303">
                  <c:v>107.821</c:v>
                </c:pt>
                <c:pt idx="6304">
                  <c:v>107.779</c:v>
                </c:pt>
                <c:pt idx="6305">
                  <c:v>107.827</c:v>
                </c:pt>
                <c:pt idx="6306">
                  <c:v>107.783</c:v>
                </c:pt>
                <c:pt idx="6307">
                  <c:v>107.79900000000001</c:v>
                </c:pt>
                <c:pt idx="6308">
                  <c:v>107.73700000000001</c:v>
                </c:pt>
                <c:pt idx="6309">
                  <c:v>107.758</c:v>
                </c:pt>
                <c:pt idx="6310">
                  <c:v>107.71600000000001</c:v>
                </c:pt>
                <c:pt idx="6311">
                  <c:v>107.70700000000001</c:v>
                </c:pt>
                <c:pt idx="6312">
                  <c:v>107.678</c:v>
                </c:pt>
                <c:pt idx="6313">
                  <c:v>107.77</c:v>
                </c:pt>
                <c:pt idx="6314">
                  <c:v>107.759</c:v>
                </c:pt>
                <c:pt idx="6315">
                  <c:v>107.75</c:v>
                </c:pt>
                <c:pt idx="6316">
                  <c:v>107.729</c:v>
                </c:pt>
                <c:pt idx="6317">
                  <c:v>107.73700000000001</c:v>
                </c:pt>
                <c:pt idx="6318">
                  <c:v>107.76600000000001</c:v>
                </c:pt>
                <c:pt idx="6319">
                  <c:v>107.78700000000001</c:v>
                </c:pt>
                <c:pt idx="6320">
                  <c:v>107.812</c:v>
                </c:pt>
                <c:pt idx="6321">
                  <c:v>107.831</c:v>
                </c:pt>
                <c:pt idx="6322">
                  <c:v>107.76900000000001</c:v>
                </c:pt>
                <c:pt idx="6323">
                  <c:v>107.82600000000001</c:v>
                </c:pt>
                <c:pt idx="6324">
                  <c:v>107.759</c:v>
                </c:pt>
                <c:pt idx="6325">
                  <c:v>107.881</c:v>
                </c:pt>
                <c:pt idx="6326">
                  <c:v>107.881</c:v>
                </c:pt>
                <c:pt idx="6327">
                  <c:v>107.85300000000001</c:v>
                </c:pt>
                <c:pt idx="6328">
                  <c:v>107.96900000000001</c:v>
                </c:pt>
                <c:pt idx="6329">
                  <c:v>107.896</c:v>
                </c:pt>
                <c:pt idx="6330">
                  <c:v>107.81700000000001</c:v>
                </c:pt>
                <c:pt idx="6331">
                  <c:v>108.06100000000001</c:v>
                </c:pt>
                <c:pt idx="6332">
                  <c:v>108.292</c:v>
                </c:pt>
                <c:pt idx="6333">
                  <c:v>108.256</c:v>
                </c:pt>
                <c:pt idx="6334">
                  <c:v>108.258</c:v>
                </c:pt>
                <c:pt idx="6335">
                  <c:v>108.199</c:v>
                </c:pt>
                <c:pt idx="6336">
                  <c:v>108.20700000000001</c:v>
                </c:pt>
                <c:pt idx="6337">
                  <c:v>108.194</c:v>
                </c:pt>
                <c:pt idx="6338">
                  <c:v>108.155</c:v>
                </c:pt>
                <c:pt idx="6339">
                  <c:v>108.125</c:v>
                </c:pt>
                <c:pt idx="6340">
                  <c:v>108.16</c:v>
                </c:pt>
                <c:pt idx="6341">
                  <c:v>108.169</c:v>
                </c:pt>
                <c:pt idx="6342">
                  <c:v>108.182</c:v>
                </c:pt>
                <c:pt idx="6343">
                  <c:v>108.10600000000001</c:v>
                </c:pt>
                <c:pt idx="6344">
                  <c:v>108.069</c:v>
                </c:pt>
                <c:pt idx="6345">
                  <c:v>108.093</c:v>
                </c:pt>
                <c:pt idx="6346">
                  <c:v>108.127</c:v>
                </c:pt>
                <c:pt idx="6347">
                  <c:v>108.107</c:v>
                </c:pt>
                <c:pt idx="6348">
                  <c:v>108.14</c:v>
                </c:pt>
                <c:pt idx="6349">
                  <c:v>108.09400000000001</c:v>
                </c:pt>
                <c:pt idx="6350">
                  <c:v>108.13500000000001</c:v>
                </c:pt>
                <c:pt idx="6351">
                  <c:v>108.074</c:v>
                </c:pt>
                <c:pt idx="6352">
                  <c:v>108.13800000000001</c:v>
                </c:pt>
                <c:pt idx="6353">
                  <c:v>108.17400000000001</c:v>
                </c:pt>
                <c:pt idx="6354">
                  <c:v>108.154</c:v>
                </c:pt>
                <c:pt idx="6355">
                  <c:v>108.217</c:v>
                </c:pt>
                <c:pt idx="6356">
                  <c:v>108.21600000000001</c:v>
                </c:pt>
                <c:pt idx="6357">
                  <c:v>108.215</c:v>
                </c:pt>
                <c:pt idx="6358">
                  <c:v>108.267</c:v>
                </c:pt>
                <c:pt idx="6359">
                  <c:v>108.334</c:v>
                </c:pt>
                <c:pt idx="6360">
                  <c:v>108.39400000000001</c:v>
                </c:pt>
                <c:pt idx="6361">
                  <c:v>108.45700000000001</c:v>
                </c:pt>
                <c:pt idx="6362">
                  <c:v>108.45400000000001</c:v>
                </c:pt>
                <c:pt idx="6363">
                  <c:v>108.384</c:v>
                </c:pt>
                <c:pt idx="6364">
                  <c:v>108.51</c:v>
                </c:pt>
                <c:pt idx="6365">
                  <c:v>108.583</c:v>
                </c:pt>
                <c:pt idx="6366">
                  <c:v>108.56</c:v>
                </c:pt>
                <c:pt idx="6367">
                  <c:v>108.66</c:v>
                </c:pt>
                <c:pt idx="6368">
                  <c:v>108.65300000000001</c:v>
                </c:pt>
                <c:pt idx="6369">
                  <c:v>108.655</c:v>
                </c:pt>
                <c:pt idx="6370">
                  <c:v>108.651</c:v>
                </c:pt>
                <c:pt idx="6371">
                  <c:v>108.59400000000001</c:v>
                </c:pt>
                <c:pt idx="6372">
                  <c:v>108.672</c:v>
                </c:pt>
                <c:pt idx="6373">
                  <c:v>108.70400000000001</c:v>
                </c:pt>
                <c:pt idx="6374">
                  <c:v>108.685</c:v>
                </c:pt>
                <c:pt idx="6375">
                  <c:v>108.751</c:v>
                </c:pt>
                <c:pt idx="6376">
                  <c:v>108.732</c:v>
                </c:pt>
                <c:pt idx="6377">
                  <c:v>108.76900000000001</c:v>
                </c:pt>
                <c:pt idx="6378">
                  <c:v>108.806</c:v>
                </c:pt>
                <c:pt idx="6379">
                  <c:v>108.873</c:v>
                </c:pt>
                <c:pt idx="6380">
                  <c:v>108.828</c:v>
                </c:pt>
                <c:pt idx="6381">
                  <c:v>108.803</c:v>
                </c:pt>
                <c:pt idx="6382">
                  <c:v>108.816</c:v>
                </c:pt>
                <c:pt idx="6383">
                  <c:v>108.809</c:v>
                </c:pt>
                <c:pt idx="6384">
                  <c:v>108.82000000000001</c:v>
                </c:pt>
                <c:pt idx="6385">
                  <c:v>108.86500000000001</c:v>
                </c:pt>
                <c:pt idx="6386">
                  <c:v>108.824</c:v>
                </c:pt>
                <c:pt idx="6387">
                  <c:v>108.82300000000001</c:v>
                </c:pt>
                <c:pt idx="6388">
                  <c:v>108.886</c:v>
                </c:pt>
                <c:pt idx="6389">
                  <c:v>108.813</c:v>
                </c:pt>
                <c:pt idx="6390">
                  <c:v>108.79600000000001</c:v>
                </c:pt>
                <c:pt idx="6391">
                  <c:v>108.741</c:v>
                </c:pt>
                <c:pt idx="6392">
                  <c:v>108.828</c:v>
                </c:pt>
                <c:pt idx="6393">
                  <c:v>108.809</c:v>
                </c:pt>
                <c:pt idx="6394">
                  <c:v>108.822</c:v>
                </c:pt>
                <c:pt idx="6395">
                  <c:v>108.761</c:v>
                </c:pt>
                <c:pt idx="6396">
                  <c:v>108.715</c:v>
                </c:pt>
                <c:pt idx="6397">
                  <c:v>108.78700000000001</c:v>
                </c:pt>
                <c:pt idx="6398">
                  <c:v>108.742</c:v>
                </c:pt>
                <c:pt idx="6399">
                  <c:v>108.795</c:v>
                </c:pt>
                <c:pt idx="6400">
                  <c:v>108.75</c:v>
                </c:pt>
                <c:pt idx="6401">
                  <c:v>108.85000000000001</c:v>
                </c:pt>
                <c:pt idx="6402">
                  <c:v>108.848</c:v>
                </c:pt>
                <c:pt idx="6403">
                  <c:v>108.79600000000001</c:v>
                </c:pt>
                <c:pt idx="6404">
                  <c:v>108.825</c:v>
                </c:pt>
                <c:pt idx="6405">
                  <c:v>108.794</c:v>
                </c:pt>
                <c:pt idx="6406">
                  <c:v>108.744</c:v>
                </c:pt>
                <c:pt idx="6407">
                  <c:v>108.72</c:v>
                </c:pt>
                <c:pt idx="6408">
                  <c:v>108.72200000000001</c:v>
                </c:pt>
                <c:pt idx="6409">
                  <c:v>108.71900000000001</c:v>
                </c:pt>
                <c:pt idx="6410">
                  <c:v>108.693</c:v>
                </c:pt>
                <c:pt idx="6411">
                  <c:v>108.67100000000001</c:v>
                </c:pt>
                <c:pt idx="6412">
                  <c:v>108.592</c:v>
                </c:pt>
                <c:pt idx="6413">
                  <c:v>108.658</c:v>
                </c:pt>
                <c:pt idx="6414">
                  <c:v>108.646</c:v>
                </c:pt>
                <c:pt idx="6415">
                  <c:v>108.634</c:v>
                </c:pt>
                <c:pt idx="6416">
                  <c:v>108.57600000000001</c:v>
                </c:pt>
                <c:pt idx="6417">
                  <c:v>108.514</c:v>
                </c:pt>
                <c:pt idx="6418">
                  <c:v>108.512</c:v>
                </c:pt>
                <c:pt idx="6419">
                  <c:v>108.545</c:v>
                </c:pt>
                <c:pt idx="6420">
                  <c:v>108.46600000000001</c:v>
                </c:pt>
                <c:pt idx="6421">
                  <c:v>108.483</c:v>
                </c:pt>
                <c:pt idx="6422">
                  <c:v>108.462</c:v>
                </c:pt>
                <c:pt idx="6423">
                  <c:v>108.396</c:v>
                </c:pt>
                <c:pt idx="6424">
                  <c:v>108.361</c:v>
                </c:pt>
                <c:pt idx="6425">
                  <c:v>108.39400000000001</c:v>
                </c:pt>
                <c:pt idx="6426">
                  <c:v>108.39400000000001</c:v>
                </c:pt>
                <c:pt idx="6427">
                  <c:v>108.396</c:v>
                </c:pt>
                <c:pt idx="6428">
                  <c:v>108.364</c:v>
                </c:pt>
                <c:pt idx="6429">
                  <c:v>108.386</c:v>
                </c:pt>
                <c:pt idx="6430">
                  <c:v>108.39</c:v>
                </c:pt>
                <c:pt idx="6431">
                  <c:v>108.374</c:v>
                </c:pt>
                <c:pt idx="6432">
                  <c:v>108.446</c:v>
                </c:pt>
                <c:pt idx="6433">
                  <c:v>108.46600000000001</c:v>
                </c:pt>
                <c:pt idx="6434">
                  <c:v>108.578</c:v>
                </c:pt>
                <c:pt idx="6435">
                  <c:v>108.60000000000001</c:v>
                </c:pt>
                <c:pt idx="6436">
                  <c:v>108.631</c:v>
                </c:pt>
                <c:pt idx="6437">
                  <c:v>108.617</c:v>
                </c:pt>
                <c:pt idx="6438">
                  <c:v>108.717</c:v>
                </c:pt>
                <c:pt idx="6439">
                  <c:v>108.759</c:v>
                </c:pt>
                <c:pt idx="6440">
                  <c:v>108.759</c:v>
                </c:pt>
                <c:pt idx="6441">
                  <c:v>108.776</c:v>
                </c:pt>
                <c:pt idx="6442">
                  <c:v>108.879</c:v>
                </c:pt>
                <c:pt idx="6443">
                  <c:v>108.866</c:v>
                </c:pt>
                <c:pt idx="6444">
                  <c:v>108.922</c:v>
                </c:pt>
                <c:pt idx="6445">
                  <c:v>108.92400000000001</c:v>
                </c:pt>
                <c:pt idx="6446">
                  <c:v>108.88500000000001</c:v>
                </c:pt>
                <c:pt idx="6447">
                  <c:v>108.94800000000001</c:v>
                </c:pt>
                <c:pt idx="6448">
                  <c:v>108.916</c:v>
                </c:pt>
                <c:pt idx="6449">
                  <c:v>108.893</c:v>
                </c:pt>
                <c:pt idx="6450">
                  <c:v>108.974</c:v>
                </c:pt>
                <c:pt idx="6451">
                  <c:v>108.91</c:v>
                </c:pt>
                <c:pt idx="6452">
                  <c:v>108.928</c:v>
                </c:pt>
                <c:pt idx="6453">
                  <c:v>108.965</c:v>
                </c:pt>
                <c:pt idx="6454">
                  <c:v>108.92</c:v>
                </c:pt>
                <c:pt idx="6455">
                  <c:v>109.002</c:v>
                </c:pt>
                <c:pt idx="6456">
                  <c:v>108.96000000000001</c:v>
                </c:pt>
                <c:pt idx="6457">
                  <c:v>108.943</c:v>
                </c:pt>
                <c:pt idx="6458">
                  <c:v>108.931</c:v>
                </c:pt>
                <c:pt idx="6459">
                  <c:v>109.03400000000001</c:v>
                </c:pt>
                <c:pt idx="6460">
                  <c:v>109.123</c:v>
                </c:pt>
                <c:pt idx="6461">
                  <c:v>109.111</c:v>
                </c:pt>
                <c:pt idx="6462">
                  <c:v>109.134</c:v>
                </c:pt>
                <c:pt idx="6463">
                  <c:v>109.069</c:v>
                </c:pt>
                <c:pt idx="6464">
                  <c:v>108.998</c:v>
                </c:pt>
                <c:pt idx="6465">
                  <c:v>109.017</c:v>
                </c:pt>
                <c:pt idx="6466">
                  <c:v>109.012</c:v>
                </c:pt>
                <c:pt idx="6467">
                  <c:v>108.94800000000001</c:v>
                </c:pt>
                <c:pt idx="6468">
                  <c:v>108.949</c:v>
                </c:pt>
                <c:pt idx="6469">
                  <c:v>108.931</c:v>
                </c:pt>
                <c:pt idx="6470">
                  <c:v>108.86800000000001</c:v>
                </c:pt>
                <c:pt idx="6471">
                  <c:v>108.967</c:v>
                </c:pt>
                <c:pt idx="6472">
                  <c:v>108.956</c:v>
                </c:pt>
                <c:pt idx="6473">
                  <c:v>108.935</c:v>
                </c:pt>
                <c:pt idx="6474">
                  <c:v>108.938</c:v>
                </c:pt>
                <c:pt idx="6475">
                  <c:v>109.066</c:v>
                </c:pt>
                <c:pt idx="6476">
                  <c:v>109.004</c:v>
                </c:pt>
                <c:pt idx="6477">
                  <c:v>108.992</c:v>
                </c:pt>
                <c:pt idx="6478">
                  <c:v>108.988</c:v>
                </c:pt>
                <c:pt idx="6479">
                  <c:v>109</c:v>
                </c:pt>
                <c:pt idx="6480">
                  <c:v>108.973</c:v>
                </c:pt>
                <c:pt idx="6481">
                  <c:v>108.96000000000001</c:v>
                </c:pt>
                <c:pt idx="6482">
                  <c:v>109.06400000000001</c:v>
                </c:pt>
                <c:pt idx="6483">
                  <c:v>108.976</c:v>
                </c:pt>
                <c:pt idx="6484">
                  <c:v>108.96600000000001</c:v>
                </c:pt>
                <c:pt idx="6485">
                  <c:v>108.992</c:v>
                </c:pt>
                <c:pt idx="6486">
                  <c:v>112.625</c:v>
                </c:pt>
                <c:pt idx="6487">
                  <c:v>111.218</c:v>
                </c:pt>
                <c:pt idx="6488">
                  <c:v>111.16</c:v>
                </c:pt>
                <c:pt idx="6489">
                  <c:v>111.15300000000001</c:v>
                </c:pt>
                <c:pt idx="6490">
                  <c:v>111.199</c:v>
                </c:pt>
                <c:pt idx="6491">
                  <c:v>111.221</c:v>
                </c:pt>
                <c:pt idx="6492">
                  <c:v>111.114</c:v>
                </c:pt>
                <c:pt idx="6493">
                  <c:v>111.03100000000001</c:v>
                </c:pt>
                <c:pt idx="6494">
                  <c:v>111.74600000000001</c:v>
                </c:pt>
                <c:pt idx="6495">
                  <c:v>111.622</c:v>
                </c:pt>
                <c:pt idx="6496">
                  <c:v>111.672</c:v>
                </c:pt>
                <c:pt idx="6497">
                  <c:v>111.589</c:v>
                </c:pt>
                <c:pt idx="6498">
                  <c:v>111.599</c:v>
                </c:pt>
                <c:pt idx="6499">
                  <c:v>111.571</c:v>
                </c:pt>
                <c:pt idx="6500">
                  <c:v>111.52500000000001</c:v>
                </c:pt>
                <c:pt idx="6501">
                  <c:v>111.571</c:v>
                </c:pt>
                <c:pt idx="6502">
                  <c:v>111.56</c:v>
                </c:pt>
                <c:pt idx="6503">
                  <c:v>111.56400000000001</c:v>
                </c:pt>
                <c:pt idx="6504">
                  <c:v>111.501</c:v>
                </c:pt>
                <c:pt idx="6505">
                  <c:v>111.39</c:v>
                </c:pt>
                <c:pt idx="6506">
                  <c:v>111.319</c:v>
                </c:pt>
                <c:pt idx="6507">
                  <c:v>111.297</c:v>
                </c:pt>
                <c:pt idx="6508">
                  <c:v>111.26600000000001</c:v>
                </c:pt>
                <c:pt idx="6509">
                  <c:v>111.32600000000001</c:v>
                </c:pt>
                <c:pt idx="6510">
                  <c:v>111.324</c:v>
                </c:pt>
                <c:pt idx="6511">
                  <c:v>111.295</c:v>
                </c:pt>
                <c:pt idx="6512">
                  <c:v>111.27</c:v>
                </c:pt>
                <c:pt idx="6513">
                  <c:v>111.255</c:v>
                </c:pt>
                <c:pt idx="6514">
                  <c:v>111.32900000000001</c:v>
                </c:pt>
                <c:pt idx="6515">
                  <c:v>111.286</c:v>
                </c:pt>
                <c:pt idx="6516">
                  <c:v>111.247</c:v>
                </c:pt>
                <c:pt idx="6517">
                  <c:v>111.28700000000001</c:v>
                </c:pt>
                <c:pt idx="6518">
                  <c:v>111.255</c:v>
                </c:pt>
                <c:pt idx="6519">
                  <c:v>111.551</c:v>
                </c:pt>
                <c:pt idx="6520">
                  <c:v>111.568</c:v>
                </c:pt>
                <c:pt idx="6521">
                  <c:v>111.58500000000001</c:v>
                </c:pt>
                <c:pt idx="6522">
                  <c:v>111.593</c:v>
                </c:pt>
                <c:pt idx="6523">
                  <c:v>111.624</c:v>
                </c:pt>
                <c:pt idx="6524">
                  <c:v>111.66800000000001</c:v>
                </c:pt>
                <c:pt idx="6525">
                  <c:v>111.61500000000001</c:v>
                </c:pt>
                <c:pt idx="6526">
                  <c:v>111.68300000000001</c:v>
                </c:pt>
                <c:pt idx="6527">
                  <c:v>111.67700000000001</c:v>
                </c:pt>
                <c:pt idx="6528">
                  <c:v>111.81400000000001</c:v>
                </c:pt>
                <c:pt idx="6529">
                  <c:v>111.80500000000001</c:v>
                </c:pt>
                <c:pt idx="6530">
                  <c:v>111.732</c:v>
                </c:pt>
                <c:pt idx="6531">
                  <c:v>111.726</c:v>
                </c:pt>
                <c:pt idx="6532">
                  <c:v>111.69</c:v>
                </c:pt>
                <c:pt idx="6533">
                  <c:v>111.688</c:v>
                </c:pt>
                <c:pt idx="6534">
                  <c:v>111.614</c:v>
                </c:pt>
                <c:pt idx="6535">
                  <c:v>111.63200000000001</c:v>
                </c:pt>
                <c:pt idx="6536">
                  <c:v>111.63800000000001</c:v>
                </c:pt>
                <c:pt idx="6537">
                  <c:v>111.57000000000001</c:v>
                </c:pt>
                <c:pt idx="6538">
                  <c:v>111.60300000000001</c:v>
                </c:pt>
                <c:pt idx="6539">
                  <c:v>111.65600000000001</c:v>
                </c:pt>
                <c:pt idx="6540">
                  <c:v>111.70100000000001</c:v>
                </c:pt>
                <c:pt idx="6541">
                  <c:v>111.70100000000001</c:v>
                </c:pt>
                <c:pt idx="6542">
                  <c:v>111.742</c:v>
                </c:pt>
                <c:pt idx="6543">
                  <c:v>111.807</c:v>
                </c:pt>
                <c:pt idx="6544">
                  <c:v>111.767</c:v>
                </c:pt>
                <c:pt idx="6545">
                  <c:v>111.79300000000001</c:v>
                </c:pt>
                <c:pt idx="6546">
                  <c:v>111.821</c:v>
                </c:pt>
                <c:pt idx="6547">
                  <c:v>111.846</c:v>
                </c:pt>
                <c:pt idx="6548">
                  <c:v>111.905</c:v>
                </c:pt>
                <c:pt idx="6549">
                  <c:v>111.858</c:v>
                </c:pt>
                <c:pt idx="6550">
                  <c:v>111.959</c:v>
                </c:pt>
                <c:pt idx="6551">
                  <c:v>112.009</c:v>
                </c:pt>
                <c:pt idx="6552">
                  <c:v>112.051</c:v>
                </c:pt>
                <c:pt idx="6553">
                  <c:v>112</c:v>
                </c:pt>
                <c:pt idx="6554">
                  <c:v>112.032</c:v>
                </c:pt>
                <c:pt idx="6555">
                  <c:v>112.108</c:v>
                </c:pt>
                <c:pt idx="6556">
                  <c:v>112.357</c:v>
                </c:pt>
                <c:pt idx="6557">
                  <c:v>112.41200000000001</c:v>
                </c:pt>
                <c:pt idx="6558">
                  <c:v>112.32000000000001</c:v>
                </c:pt>
                <c:pt idx="6559">
                  <c:v>112.35900000000001</c:v>
                </c:pt>
                <c:pt idx="6560">
                  <c:v>112.27</c:v>
                </c:pt>
                <c:pt idx="6561">
                  <c:v>112.22</c:v>
                </c:pt>
                <c:pt idx="6562">
                  <c:v>112.20400000000001</c:v>
                </c:pt>
                <c:pt idx="6563">
                  <c:v>112.285</c:v>
                </c:pt>
                <c:pt idx="6564">
                  <c:v>112.367</c:v>
                </c:pt>
                <c:pt idx="6565">
                  <c:v>112.309</c:v>
                </c:pt>
                <c:pt idx="6566">
                  <c:v>112.304</c:v>
                </c:pt>
                <c:pt idx="6567">
                  <c:v>112.39700000000001</c:v>
                </c:pt>
                <c:pt idx="6568">
                  <c:v>112.455</c:v>
                </c:pt>
                <c:pt idx="6569">
                  <c:v>112.505</c:v>
                </c:pt>
                <c:pt idx="6570">
                  <c:v>112.408</c:v>
                </c:pt>
                <c:pt idx="6571">
                  <c:v>112.47200000000001</c:v>
                </c:pt>
                <c:pt idx="6572">
                  <c:v>112.459</c:v>
                </c:pt>
                <c:pt idx="6573">
                  <c:v>112.465</c:v>
                </c:pt>
                <c:pt idx="6574">
                  <c:v>112.396</c:v>
                </c:pt>
                <c:pt idx="6575">
                  <c:v>112.349</c:v>
                </c:pt>
                <c:pt idx="6576">
                  <c:v>112.294</c:v>
                </c:pt>
                <c:pt idx="6577">
                  <c:v>112.3</c:v>
                </c:pt>
                <c:pt idx="6578">
                  <c:v>112.271</c:v>
                </c:pt>
                <c:pt idx="6579">
                  <c:v>112.19200000000001</c:v>
                </c:pt>
                <c:pt idx="6580">
                  <c:v>112.379</c:v>
                </c:pt>
                <c:pt idx="6581">
                  <c:v>112.366</c:v>
                </c:pt>
                <c:pt idx="6582">
                  <c:v>112.30800000000001</c:v>
                </c:pt>
                <c:pt idx="6583">
                  <c:v>112.38800000000001</c:v>
                </c:pt>
                <c:pt idx="6584">
                  <c:v>112.42100000000001</c:v>
                </c:pt>
                <c:pt idx="6585">
                  <c:v>112.372</c:v>
                </c:pt>
                <c:pt idx="6586">
                  <c:v>112.30800000000001</c:v>
                </c:pt>
                <c:pt idx="6587">
                  <c:v>112.324</c:v>
                </c:pt>
                <c:pt idx="6588">
                  <c:v>112.265</c:v>
                </c:pt>
                <c:pt idx="6589">
                  <c:v>112.21600000000001</c:v>
                </c:pt>
                <c:pt idx="6590">
                  <c:v>112.29300000000001</c:v>
                </c:pt>
                <c:pt idx="6591">
                  <c:v>112.239</c:v>
                </c:pt>
                <c:pt idx="6592">
                  <c:v>112.279</c:v>
                </c:pt>
                <c:pt idx="6593">
                  <c:v>112.251</c:v>
                </c:pt>
                <c:pt idx="6594">
                  <c:v>112.261</c:v>
                </c:pt>
                <c:pt idx="6595">
                  <c:v>112.242</c:v>
                </c:pt>
                <c:pt idx="6596">
                  <c:v>112.21900000000001</c:v>
                </c:pt>
                <c:pt idx="6597">
                  <c:v>112.205</c:v>
                </c:pt>
                <c:pt idx="6598">
                  <c:v>112.355</c:v>
                </c:pt>
                <c:pt idx="6599">
                  <c:v>112.28</c:v>
                </c:pt>
                <c:pt idx="6600">
                  <c:v>112.363</c:v>
                </c:pt>
                <c:pt idx="6601">
                  <c:v>112.30200000000001</c:v>
                </c:pt>
                <c:pt idx="6602">
                  <c:v>112.366</c:v>
                </c:pt>
                <c:pt idx="6603">
                  <c:v>112.315</c:v>
                </c:pt>
                <c:pt idx="6604">
                  <c:v>112.315</c:v>
                </c:pt>
                <c:pt idx="6605">
                  <c:v>112.298</c:v>
                </c:pt>
                <c:pt idx="6606">
                  <c:v>112.363</c:v>
                </c:pt>
                <c:pt idx="6607">
                  <c:v>112.383</c:v>
                </c:pt>
                <c:pt idx="6608">
                  <c:v>112.37</c:v>
                </c:pt>
                <c:pt idx="6609">
                  <c:v>112.236</c:v>
                </c:pt>
                <c:pt idx="6610">
                  <c:v>112.16</c:v>
                </c:pt>
                <c:pt idx="6611">
                  <c:v>112.208</c:v>
                </c:pt>
                <c:pt idx="6612">
                  <c:v>112.18300000000001</c:v>
                </c:pt>
                <c:pt idx="6613">
                  <c:v>112.221</c:v>
                </c:pt>
                <c:pt idx="6614">
                  <c:v>112.157</c:v>
                </c:pt>
                <c:pt idx="6615">
                  <c:v>112.10600000000001</c:v>
                </c:pt>
                <c:pt idx="6616">
                  <c:v>112.102</c:v>
                </c:pt>
                <c:pt idx="6617">
                  <c:v>112.096</c:v>
                </c:pt>
                <c:pt idx="6618">
                  <c:v>112.05200000000001</c:v>
                </c:pt>
                <c:pt idx="6619">
                  <c:v>112.10900000000001</c:v>
                </c:pt>
                <c:pt idx="6620">
                  <c:v>112.101</c:v>
                </c:pt>
                <c:pt idx="6621">
                  <c:v>112.178</c:v>
                </c:pt>
                <c:pt idx="6622">
                  <c:v>112.13200000000001</c:v>
                </c:pt>
                <c:pt idx="6623">
                  <c:v>112.158</c:v>
                </c:pt>
                <c:pt idx="6624">
                  <c:v>112.078</c:v>
                </c:pt>
                <c:pt idx="6625">
                  <c:v>112.20400000000001</c:v>
                </c:pt>
                <c:pt idx="6626">
                  <c:v>112.116</c:v>
                </c:pt>
                <c:pt idx="6627">
                  <c:v>112.161</c:v>
                </c:pt>
                <c:pt idx="6628">
                  <c:v>112.18600000000001</c:v>
                </c:pt>
                <c:pt idx="6629">
                  <c:v>112.224</c:v>
                </c:pt>
                <c:pt idx="6630">
                  <c:v>112.229</c:v>
                </c:pt>
                <c:pt idx="6631">
                  <c:v>112.247</c:v>
                </c:pt>
                <c:pt idx="6632">
                  <c:v>112.34100000000001</c:v>
                </c:pt>
                <c:pt idx="6633">
                  <c:v>112.402</c:v>
                </c:pt>
                <c:pt idx="6634">
                  <c:v>112.373</c:v>
                </c:pt>
                <c:pt idx="6635">
                  <c:v>112.503</c:v>
                </c:pt>
                <c:pt idx="6636">
                  <c:v>112.97500000000001</c:v>
                </c:pt>
                <c:pt idx="6637">
                  <c:v>112.96000000000001</c:v>
                </c:pt>
                <c:pt idx="6638">
                  <c:v>112.95</c:v>
                </c:pt>
                <c:pt idx="6639">
                  <c:v>112.961</c:v>
                </c:pt>
                <c:pt idx="6640">
                  <c:v>112.992</c:v>
                </c:pt>
                <c:pt idx="6641">
                  <c:v>112.997</c:v>
                </c:pt>
                <c:pt idx="6642">
                  <c:v>112.979</c:v>
                </c:pt>
                <c:pt idx="6643">
                  <c:v>112.97500000000001</c:v>
                </c:pt>
                <c:pt idx="6644">
                  <c:v>112.977</c:v>
                </c:pt>
                <c:pt idx="6645">
                  <c:v>112.937</c:v>
                </c:pt>
                <c:pt idx="6646">
                  <c:v>112.857</c:v>
                </c:pt>
                <c:pt idx="6647">
                  <c:v>112.97500000000001</c:v>
                </c:pt>
                <c:pt idx="6648">
                  <c:v>112.876</c:v>
                </c:pt>
                <c:pt idx="6649">
                  <c:v>112.877</c:v>
                </c:pt>
                <c:pt idx="6650">
                  <c:v>112.843</c:v>
                </c:pt>
                <c:pt idx="6651">
                  <c:v>112.754</c:v>
                </c:pt>
                <c:pt idx="6652">
                  <c:v>112.83</c:v>
                </c:pt>
                <c:pt idx="6653">
                  <c:v>112.819</c:v>
                </c:pt>
                <c:pt idx="6654">
                  <c:v>112.748</c:v>
                </c:pt>
                <c:pt idx="6655">
                  <c:v>112.71300000000001</c:v>
                </c:pt>
                <c:pt idx="6656">
                  <c:v>112.742</c:v>
                </c:pt>
                <c:pt idx="6657">
                  <c:v>112.67400000000001</c:v>
                </c:pt>
                <c:pt idx="6658">
                  <c:v>112.717</c:v>
                </c:pt>
                <c:pt idx="6659">
                  <c:v>112.66200000000001</c:v>
                </c:pt>
                <c:pt idx="6660">
                  <c:v>112.631</c:v>
                </c:pt>
                <c:pt idx="6661">
                  <c:v>112.623</c:v>
                </c:pt>
                <c:pt idx="6662">
                  <c:v>112.598</c:v>
                </c:pt>
                <c:pt idx="6663">
                  <c:v>112.492</c:v>
                </c:pt>
                <c:pt idx="6664">
                  <c:v>112.59100000000001</c:v>
                </c:pt>
                <c:pt idx="6665">
                  <c:v>112.547</c:v>
                </c:pt>
                <c:pt idx="6666">
                  <c:v>112.53400000000001</c:v>
                </c:pt>
                <c:pt idx="6667">
                  <c:v>112.569</c:v>
                </c:pt>
                <c:pt idx="6668">
                  <c:v>112.63500000000001</c:v>
                </c:pt>
                <c:pt idx="6669">
                  <c:v>112.782</c:v>
                </c:pt>
                <c:pt idx="6670">
                  <c:v>112.96900000000001</c:v>
                </c:pt>
                <c:pt idx="6671">
                  <c:v>113.03400000000001</c:v>
                </c:pt>
                <c:pt idx="6672">
                  <c:v>113.10300000000001</c:v>
                </c:pt>
                <c:pt idx="6673">
                  <c:v>113.011</c:v>
                </c:pt>
                <c:pt idx="6674">
                  <c:v>112.958</c:v>
                </c:pt>
                <c:pt idx="6675">
                  <c:v>112.922</c:v>
                </c:pt>
                <c:pt idx="6676">
                  <c:v>112.834</c:v>
                </c:pt>
                <c:pt idx="6677">
                  <c:v>112.78</c:v>
                </c:pt>
                <c:pt idx="6678">
                  <c:v>112.73</c:v>
                </c:pt>
                <c:pt idx="6679">
                  <c:v>112.786</c:v>
                </c:pt>
                <c:pt idx="6680">
                  <c:v>112.79600000000001</c:v>
                </c:pt>
                <c:pt idx="6681">
                  <c:v>112.884</c:v>
                </c:pt>
                <c:pt idx="6682">
                  <c:v>112.777</c:v>
                </c:pt>
                <c:pt idx="6683">
                  <c:v>112.724</c:v>
                </c:pt>
                <c:pt idx="6684">
                  <c:v>112.86500000000001</c:v>
                </c:pt>
                <c:pt idx="6685">
                  <c:v>112.92100000000001</c:v>
                </c:pt>
                <c:pt idx="6686">
                  <c:v>112.89</c:v>
                </c:pt>
                <c:pt idx="6687">
                  <c:v>112.85000000000001</c:v>
                </c:pt>
                <c:pt idx="6688">
                  <c:v>112.931</c:v>
                </c:pt>
                <c:pt idx="6689">
                  <c:v>112.94500000000001</c:v>
                </c:pt>
                <c:pt idx="6690">
                  <c:v>112.977</c:v>
                </c:pt>
                <c:pt idx="6691">
                  <c:v>113.062</c:v>
                </c:pt>
                <c:pt idx="6692">
                  <c:v>113.03100000000001</c:v>
                </c:pt>
                <c:pt idx="6693">
                  <c:v>113.01</c:v>
                </c:pt>
                <c:pt idx="6694">
                  <c:v>113.05800000000001</c:v>
                </c:pt>
                <c:pt idx="6695">
                  <c:v>113.03</c:v>
                </c:pt>
                <c:pt idx="6696">
                  <c:v>113.004</c:v>
                </c:pt>
                <c:pt idx="6697">
                  <c:v>112.952</c:v>
                </c:pt>
                <c:pt idx="6698">
                  <c:v>112.925</c:v>
                </c:pt>
                <c:pt idx="6699">
                  <c:v>113.042</c:v>
                </c:pt>
                <c:pt idx="6700">
                  <c:v>113.14700000000001</c:v>
                </c:pt>
                <c:pt idx="6701">
                  <c:v>113.08500000000001</c:v>
                </c:pt>
                <c:pt idx="6702">
                  <c:v>113.008</c:v>
                </c:pt>
                <c:pt idx="6703">
                  <c:v>113.04</c:v>
                </c:pt>
                <c:pt idx="6704">
                  <c:v>113.053</c:v>
                </c:pt>
                <c:pt idx="6705">
                  <c:v>113.176</c:v>
                </c:pt>
                <c:pt idx="6706">
                  <c:v>113.095</c:v>
                </c:pt>
                <c:pt idx="6707">
                  <c:v>113.158</c:v>
                </c:pt>
                <c:pt idx="6708">
                  <c:v>113.161</c:v>
                </c:pt>
                <c:pt idx="6709">
                  <c:v>113.13800000000001</c:v>
                </c:pt>
                <c:pt idx="6710">
                  <c:v>113.154</c:v>
                </c:pt>
                <c:pt idx="6711">
                  <c:v>113.175</c:v>
                </c:pt>
                <c:pt idx="6712">
                  <c:v>113.21600000000001</c:v>
                </c:pt>
                <c:pt idx="6713">
                  <c:v>113.218</c:v>
                </c:pt>
                <c:pt idx="6714">
                  <c:v>113.036</c:v>
                </c:pt>
                <c:pt idx="6715">
                  <c:v>112.727</c:v>
                </c:pt>
                <c:pt idx="6716">
                  <c:v>112.80800000000001</c:v>
                </c:pt>
                <c:pt idx="6717">
                  <c:v>112.837</c:v>
                </c:pt>
                <c:pt idx="6718">
                  <c:v>112.887</c:v>
                </c:pt>
                <c:pt idx="6719">
                  <c:v>129.08799999999999</c:v>
                </c:pt>
                <c:pt idx="6720">
                  <c:v>129.285</c:v>
                </c:pt>
                <c:pt idx="6721">
                  <c:v>127.815</c:v>
                </c:pt>
                <c:pt idx="6722">
                  <c:v>126.57600000000001</c:v>
                </c:pt>
                <c:pt idx="6723">
                  <c:v>125.074</c:v>
                </c:pt>
                <c:pt idx="6724">
                  <c:v>123.666</c:v>
                </c:pt>
                <c:pt idx="6725">
                  <c:v>122.089</c:v>
                </c:pt>
                <c:pt idx="6726">
                  <c:v>121.592</c:v>
                </c:pt>
                <c:pt idx="6727">
                  <c:v>123.879</c:v>
                </c:pt>
                <c:pt idx="6728">
                  <c:v>125.23100000000001</c:v>
                </c:pt>
                <c:pt idx="6729">
                  <c:v>126.185</c:v>
                </c:pt>
                <c:pt idx="6730">
                  <c:v>127.03700000000001</c:v>
                </c:pt>
                <c:pt idx="6731">
                  <c:v>127.99900000000001</c:v>
                </c:pt>
                <c:pt idx="6732">
                  <c:v>128.70500000000001</c:v>
                </c:pt>
                <c:pt idx="6733">
                  <c:v>129.52100000000002</c:v>
                </c:pt>
                <c:pt idx="6734">
                  <c:v>140.94</c:v>
                </c:pt>
                <c:pt idx="6735">
                  <c:v>162.023</c:v>
                </c:pt>
                <c:pt idx="6736">
                  <c:v>162.60599999999999</c:v>
                </c:pt>
                <c:pt idx="6737">
                  <c:v>162.92400000000001</c:v>
                </c:pt>
                <c:pt idx="6738">
                  <c:v>163.61500000000001</c:v>
                </c:pt>
                <c:pt idx="6739">
                  <c:v>163.93700000000001</c:v>
                </c:pt>
                <c:pt idx="6740">
                  <c:v>164.24299999999999</c:v>
                </c:pt>
                <c:pt idx="6741">
                  <c:v>164.446</c:v>
                </c:pt>
                <c:pt idx="6742">
                  <c:v>164.55199999999999</c:v>
                </c:pt>
                <c:pt idx="6743">
                  <c:v>164.68899999999999</c:v>
                </c:pt>
                <c:pt idx="6744">
                  <c:v>164.988</c:v>
                </c:pt>
                <c:pt idx="6745">
                  <c:v>165.14099999999999</c:v>
                </c:pt>
                <c:pt idx="6746">
                  <c:v>165.36</c:v>
                </c:pt>
                <c:pt idx="6747">
                  <c:v>165.61199999999999</c:v>
                </c:pt>
                <c:pt idx="6748">
                  <c:v>165.80199999999999</c:v>
                </c:pt>
                <c:pt idx="6749">
                  <c:v>166.203</c:v>
                </c:pt>
                <c:pt idx="6750">
                  <c:v>166.54599999999999</c:v>
                </c:pt>
                <c:pt idx="6751">
                  <c:v>170.386</c:v>
                </c:pt>
                <c:pt idx="6752">
                  <c:v>169.62899999999999</c:v>
                </c:pt>
                <c:pt idx="6753">
                  <c:v>168.11699999999999</c:v>
                </c:pt>
                <c:pt idx="6754">
                  <c:v>167.952</c:v>
                </c:pt>
                <c:pt idx="6755">
                  <c:v>167.87</c:v>
                </c:pt>
                <c:pt idx="6756">
                  <c:v>167.85599999999999</c:v>
                </c:pt>
                <c:pt idx="6757">
                  <c:v>167.898</c:v>
                </c:pt>
                <c:pt idx="6758">
                  <c:v>167.87800000000001</c:v>
                </c:pt>
                <c:pt idx="6759">
                  <c:v>167.99700000000001</c:v>
                </c:pt>
                <c:pt idx="6760">
                  <c:v>168.16499999999999</c:v>
                </c:pt>
                <c:pt idx="6761">
                  <c:v>168.27700000000002</c:v>
                </c:pt>
                <c:pt idx="6762">
                  <c:v>168.179</c:v>
                </c:pt>
                <c:pt idx="6763">
                  <c:v>168.30199999999999</c:v>
                </c:pt>
                <c:pt idx="6764">
                  <c:v>168.541</c:v>
                </c:pt>
                <c:pt idx="6765">
                  <c:v>168.959</c:v>
                </c:pt>
                <c:pt idx="6766">
                  <c:v>169.28100000000001</c:v>
                </c:pt>
                <c:pt idx="6767">
                  <c:v>169.70500000000001</c:v>
                </c:pt>
                <c:pt idx="6768">
                  <c:v>170.238</c:v>
                </c:pt>
                <c:pt idx="6769">
                  <c:v>170.762</c:v>
                </c:pt>
                <c:pt idx="6770">
                  <c:v>171.15800000000002</c:v>
                </c:pt>
                <c:pt idx="6771">
                  <c:v>171.68200000000002</c:v>
                </c:pt>
                <c:pt idx="6772">
                  <c:v>172.029</c:v>
                </c:pt>
                <c:pt idx="6773">
                  <c:v>172.423</c:v>
                </c:pt>
                <c:pt idx="6774">
                  <c:v>172.77100000000002</c:v>
                </c:pt>
                <c:pt idx="6775">
                  <c:v>173.12700000000001</c:v>
                </c:pt>
                <c:pt idx="6776">
                  <c:v>173.42699999999999</c:v>
                </c:pt>
                <c:pt idx="6777">
                  <c:v>173.80500000000001</c:v>
                </c:pt>
                <c:pt idx="6778">
                  <c:v>174.245</c:v>
                </c:pt>
                <c:pt idx="6779">
                  <c:v>174.53800000000001</c:v>
                </c:pt>
                <c:pt idx="6780">
                  <c:v>174.73599999999999</c:v>
                </c:pt>
                <c:pt idx="6781">
                  <c:v>174.934</c:v>
                </c:pt>
                <c:pt idx="6782">
                  <c:v>174.733</c:v>
                </c:pt>
                <c:pt idx="6783">
                  <c:v>175.023</c:v>
                </c:pt>
                <c:pt idx="6784">
                  <c:v>175.25399999999999</c:v>
                </c:pt>
                <c:pt idx="6785">
                  <c:v>175.44400000000002</c:v>
                </c:pt>
                <c:pt idx="6786">
                  <c:v>175.649</c:v>
                </c:pt>
                <c:pt idx="6787">
                  <c:v>175.88</c:v>
                </c:pt>
                <c:pt idx="6788">
                  <c:v>176.119</c:v>
                </c:pt>
                <c:pt idx="6789">
                  <c:v>176.286</c:v>
                </c:pt>
                <c:pt idx="6790">
                  <c:v>176.44800000000001</c:v>
                </c:pt>
                <c:pt idx="6791">
                  <c:v>180.32500000000002</c:v>
                </c:pt>
                <c:pt idx="6792">
                  <c:v>179.88200000000001</c:v>
                </c:pt>
                <c:pt idx="6793">
                  <c:v>178.34300000000002</c:v>
                </c:pt>
                <c:pt idx="6794">
                  <c:v>178.26900000000001</c:v>
                </c:pt>
                <c:pt idx="6795">
                  <c:v>181.648</c:v>
                </c:pt>
                <c:pt idx="6796">
                  <c:v>181.048</c:v>
                </c:pt>
                <c:pt idx="6797">
                  <c:v>179.05700000000002</c:v>
                </c:pt>
                <c:pt idx="6798">
                  <c:v>178.72200000000001</c:v>
                </c:pt>
                <c:pt idx="6799">
                  <c:v>178.50700000000001</c:v>
                </c:pt>
                <c:pt idx="6800">
                  <c:v>178.215</c:v>
                </c:pt>
                <c:pt idx="6801">
                  <c:v>177.858</c:v>
                </c:pt>
                <c:pt idx="6802">
                  <c:v>177.738</c:v>
                </c:pt>
                <c:pt idx="6803">
                  <c:v>177.59899999999999</c:v>
                </c:pt>
                <c:pt idx="6804">
                  <c:v>177.42400000000001</c:v>
                </c:pt>
                <c:pt idx="6805">
                  <c:v>177.12299999999999</c:v>
                </c:pt>
                <c:pt idx="6806">
                  <c:v>176.84100000000001</c:v>
                </c:pt>
                <c:pt idx="6807">
                  <c:v>176.608</c:v>
                </c:pt>
                <c:pt idx="6808">
                  <c:v>176.40600000000001</c:v>
                </c:pt>
                <c:pt idx="6809">
                  <c:v>176.10499999999999</c:v>
                </c:pt>
                <c:pt idx="6810">
                  <c:v>175.84899999999999</c:v>
                </c:pt>
                <c:pt idx="6811">
                  <c:v>175.68200000000002</c:v>
                </c:pt>
                <c:pt idx="6812">
                  <c:v>175.42400000000001</c:v>
                </c:pt>
                <c:pt idx="6813">
                  <c:v>175.221</c:v>
                </c:pt>
                <c:pt idx="6814">
                  <c:v>175.08500000000001</c:v>
                </c:pt>
                <c:pt idx="6815">
                  <c:v>174.91200000000001</c:v>
                </c:pt>
                <c:pt idx="6816">
                  <c:v>174.79900000000001</c:v>
                </c:pt>
                <c:pt idx="6817">
                  <c:v>174.68299999999999</c:v>
                </c:pt>
                <c:pt idx="6818">
                  <c:v>174.571</c:v>
                </c:pt>
                <c:pt idx="6819">
                  <c:v>174.411</c:v>
                </c:pt>
                <c:pt idx="6820">
                  <c:v>174.107</c:v>
                </c:pt>
                <c:pt idx="6821">
                  <c:v>173.99</c:v>
                </c:pt>
                <c:pt idx="6822">
                  <c:v>174.00900000000001</c:v>
                </c:pt>
                <c:pt idx="6823">
                  <c:v>174.03399999999999</c:v>
                </c:pt>
                <c:pt idx="6824">
                  <c:v>173.90700000000001</c:v>
                </c:pt>
                <c:pt idx="6825">
                  <c:v>173.95500000000001</c:v>
                </c:pt>
                <c:pt idx="6826">
                  <c:v>173.99700000000001</c:v>
                </c:pt>
                <c:pt idx="6827">
                  <c:v>174.05199999999999</c:v>
                </c:pt>
                <c:pt idx="6828">
                  <c:v>174.10900000000001</c:v>
                </c:pt>
                <c:pt idx="6829">
                  <c:v>174.15299999999999</c:v>
                </c:pt>
                <c:pt idx="6830">
                  <c:v>174.238</c:v>
                </c:pt>
                <c:pt idx="6831">
                  <c:v>174.33100000000002</c:v>
                </c:pt>
                <c:pt idx="6832">
                  <c:v>174.28399999999999</c:v>
                </c:pt>
                <c:pt idx="6833">
                  <c:v>174.30700000000002</c:v>
                </c:pt>
                <c:pt idx="6834">
                  <c:v>174.27199999999999</c:v>
                </c:pt>
                <c:pt idx="6835">
                  <c:v>174.37200000000001</c:v>
                </c:pt>
                <c:pt idx="6836">
                  <c:v>174.38900000000001</c:v>
                </c:pt>
                <c:pt idx="6837">
                  <c:v>174.482</c:v>
                </c:pt>
                <c:pt idx="6838">
                  <c:v>174.5</c:v>
                </c:pt>
                <c:pt idx="6839">
                  <c:v>174.542</c:v>
                </c:pt>
                <c:pt idx="6840">
                  <c:v>174.565</c:v>
                </c:pt>
                <c:pt idx="6841">
                  <c:v>174.672</c:v>
                </c:pt>
                <c:pt idx="6842">
                  <c:v>174.71700000000001</c:v>
                </c:pt>
                <c:pt idx="6843">
                  <c:v>174.73599999999999</c:v>
                </c:pt>
                <c:pt idx="6844">
                  <c:v>174.75800000000001</c:v>
                </c:pt>
                <c:pt idx="6845">
                  <c:v>174.86600000000001</c:v>
                </c:pt>
                <c:pt idx="6846">
                  <c:v>174.86199999999999</c:v>
                </c:pt>
                <c:pt idx="6847">
                  <c:v>174.84300000000002</c:v>
                </c:pt>
                <c:pt idx="6848">
                  <c:v>174.90800000000002</c:v>
                </c:pt>
                <c:pt idx="6849">
                  <c:v>174.94800000000001</c:v>
                </c:pt>
                <c:pt idx="6850">
                  <c:v>174.95099999999999</c:v>
                </c:pt>
                <c:pt idx="6851">
                  <c:v>175.16900000000001</c:v>
                </c:pt>
                <c:pt idx="6852">
                  <c:v>175.12700000000001</c:v>
                </c:pt>
                <c:pt idx="6853">
                  <c:v>175.13300000000001</c:v>
                </c:pt>
                <c:pt idx="6854">
                  <c:v>175.25700000000001</c:v>
                </c:pt>
                <c:pt idx="6855">
                  <c:v>175.31900000000002</c:v>
                </c:pt>
                <c:pt idx="6856">
                  <c:v>175.245</c:v>
                </c:pt>
                <c:pt idx="6857">
                  <c:v>175.233</c:v>
                </c:pt>
                <c:pt idx="6858">
                  <c:v>175.14600000000002</c:v>
                </c:pt>
                <c:pt idx="6859">
                  <c:v>175.21700000000001</c:v>
                </c:pt>
                <c:pt idx="6860">
                  <c:v>175.172</c:v>
                </c:pt>
                <c:pt idx="6861">
                  <c:v>175.01900000000001</c:v>
                </c:pt>
                <c:pt idx="6862">
                  <c:v>175.148</c:v>
                </c:pt>
                <c:pt idx="6863">
                  <c:v>175.142</c:v>
                </c:pt>
                <c:pt idx="6864">
                  <c:v>175.11699999999999</c:v>
                </c:pt>
                <c:pt idx="6865">
                  <c:v>175.03100000000001</c:v>
                </c:pt>
                <c:pt idx="6866">
                  <c:v>175.03200000000001</c:v>
                </c:pt>
                <c:pt idx="6867">
                  <c:v>174.977</c:v>
                </c:pt>
                <c:pt idx="6868">
                  <c:v>175.11699999999999</c:v>
                </c:pt>
                <c:pt idx="6869">
                  <c:v>175.125</c:v>
                </c:pt>
                <c:pt idx="6870">
                  <c:v>175.16400000000002</c:v>
                </c:pt>
                <c:pt idx="6871">
                  <c:v>175.16200000000001</c:v>
                </c:pt>
                <c:pt idx="6872">
                  <c:v>175.30600000000001</c:v>
                </c:pt>
                <c:pt idx="6873">
                  <c:v>175.39699999999999</c:v>
                </c:pt>
                <c:pt idx="6874">
                  <c:v>175.44800000000001</c:v>
                </c:pt>
                <c:pt idx="6875">
                  <c:v>175.428</c:v>
                </c:pt>
                <c:pt idx="6876">
                  <c:v>175.51500000000001</c:v>
                </c:pt>
                <c:pt idx="6877">
                  <c:v>175.542</c:v>
                </c:pt>
                <c:pt idx="6878">
                  <c:v>175.50800000000001</c:v>
                </c:pt>
                <c:pt idx="6879">
                  <c:v>175.52799999999999</c:v>
                </c:pt>
                <c:pt idx="6880">
                  <c:v>175.58</c:v>
                </c:pt>
                <c:pt idx="6881">
                  <c:v>175.59700000000001</c:v>
                </c:pt>
                <c:pt idx="6882">
                  <c:v>175.59300000000002</c:v>
                </c:pt>
                <c:pt idx="6883">
                  <c:v>175.625</c:v>
                </c:pt>
                <c:pt idx="6884">
                  <c:v>175.62800000000001</c:v>
                </c:pt>
                <c:pt idx="6885">
                  <c:v>175.71700000000001</c:v>
                </c:pt>
                <c:pt idx="6886">
                  <c:v>175.75200000000001</c:v>
                </c:pt>
                <c:pt idx="6887">
                  <c:v>175.71600000000001</c:v>
                </c:pt>
                <c:pt idx="6888">
                  <c:v>175.88200000000001</c:v>
                </c:pt>
                <c:pt idx="6889">
                  <c:v>175.88200000000001</c:v>
                </c:pt>
                <c:pt idx="6890">
                  <c:v>175.94200000000001</c:v>
                </c:pt>
                <c:pt idx="6891">
                  <c:v>176.02500000000001</c:v>
                </c:pt>
                <c:pt idx="6892">
                  <c:v>176.12</c:v>
                </c:pt>
                <c:pt idx="6893">
                  <c:v>176.167</c:v>
                </c:pt>
                <c:pt idx="6894">
                  <c:v>176.215</c:v>
                </c:pt>
                <c:pt idx="6895">
                  <c:v>176.333</c:v>
                </c:pt>
                <c:pt idx="6896">
                  <c:v>176.39400000000001</c:v>
                </c:pt>
                <c:pt idx="6897">
                  <c:v>176.32599999999999</c:v>
                </c:pt>
                <c:pt idx="6898">
                  <c:v>176.40700000000001</c:v>
                </c:pt>
                <c:pt idx="6899">
                  <c:v>176.43200000000002</c:v>
                </c:pt>
                <c:pt idx="6900">
                  <c:v>176.404</c:v>
                </c:pt>
                <c:pt idx="6901">
                  <c:v>176.27</c:v>
                </c:pt>
                <c:pt idx="6902">
                  <c:v>176.30600000000001</c:v>
                </c:pt>
                <c:pt idx="6903">
                  <c:v>176.22300000000001</c:v>
                </c:pt>
                <c:pt idx="6904">
                  <c:v>176.166</c:v>
                </c:pt>
                <c:pt idx="6905">
                  <c:v>176.22300000000001</c:v>
                </c:pt>
                <c:pt idx="6906">
                  <c:v>176.05</c:v>
                </c:pt>
                <c:pt idx="6907">
                  <c:v>175.99799999999999</c:v>
                </c:pt>
                <c:pt idx="6908">
                  <c:v>176.01599999999999</c:v>
                </c:pt>
                <c:pt idx="6909">
                  <c:v>175.917</c:v>
                </c:pt>
                <c:pt idx="6910">
                  <c:v>175.94499999999999</c:v>
                </c:pt>
                <c:pt idx="6911">
                  <c:v>175.89500000000001</c:v>
                </c:pt>
                <c:pt idx="6912">
                  <c:v>175.916</c:v>
                </c:pt>
                <c:pt idx="6913">
                  <c:v>175.89500000000001</c:v>
                </c:pt>
                <c:pt idx="6914">
                  <c:v>175.857</c:v>
                </c:pt>
                <c:pt idx="6915">
                  <c:v>175.97399999999999</c:v>
                </c:pt>
                <c:pt idx="6916">
                  <c:v>176.05100000000002</c:v>
                </c:pt>
                <c:pt idx="6917">
                  <c:v>176.05600000000001</c:v>
                </c:pt>
                <c:pt idx="6918">
                  <c:v>176.035</c:v>
                </c:pt>
                <c:pt idx="6919">
                  <c:v>176.07</c:v>
                </c:pt>
                <c:pt idx="6920">
                  <c:v>176.08799999999999</c:v>
                </c:pt>
                <c:pt idx="6921">
                  <c:v>176.036</c:v>
                </c:pt>
                <c:pt idx="6922">
                  <c:v>176.04900000000001</c:v>
                </c:pt>
                <c:pt idx="6923">
                  <c:v>176.11</c:v>
                </c:pt>
                <c:pt idx="6924">
                  <c:v>176.18200000000002</c:v>
                </c:pt>
                <c:pt idx="6925">
                  <c:v>176.351</c:v>
                </c:pt>
                <c:pt idx="6926">
                  <c:v>176.292</c:v>
                </c:pt>
                <c:pt idx="6927">
                  <c:v>176.226</c:v>
                </c:pt>
                <c:pt idx="6928">
                  <c:v>176.274</c:v>
                </c:pt>
                <c:pt idx="6929">
                  <c:v>176.28100000000001</c:v>
                </c:pt>
                <c:pt idx="6930">
                  <c:v>176.18800000000002</c:v>
                </c:pt>
                <c:pt idx="6931">
                  <c:v>176.13</c:v>
                </c:pt>
                <c:pt idx="6932">
                  <c:v>175.99299999999999</c:v>
                </c:pt>
                <c:pt idx="6933">
                  <c:v>176.071</c:v>
                </c:pt>
                <c:pt idx="6934">
                  <c:v>175.99199999999999</c:v>
                </c:pt>
                <c:pt idx="6935">
                  <c:v>175.988</c:v>
                </c:pt>
                <c:pt idx="6936">
                  <c:v>176.03800000000001</c:v>
                </c:pt>
                <c:pt idx="6937">
                  <c:v>176.011</c:v>
                </c:pt>
                <c:pt idx="6938">
                  <c:v>176.00300000000001</c:v>
                </c:pt>
                <c:pt idx="6939">
                  <c:v>176.01500000000001</c:v>
                </c:pt>
                <c:pt idx="6940">
                  <c:v>175.95699999999999</c:v>
                </c:pt>
                <c:pt idx="6941">
                  <c:v>175.98699999999999</c:v>
                </c:pt>
                <c:pt idx="6942">
                  <c:v>176.072</c:v>
                </c:pt>
                <c:pt idx="6943">
                  <c:v>176.172</c:v>
                </c:pt>
                <c:pt idx="6944">
                  <c:v>176.20400000000001</c:v>
                </c:pt>
                <c:pt idx="6945">
                  <c:v>176.41200000000001</c:v>
                </c:pt>
                <c:pt idx="6946">
                  <c:v>176.339</c:v>
                </c:pt>
                <c:pt idx="6947">
                  <c:v>176.35400000000001</c:v>
                </c:pt>
                <c:pt idx="6948">
                  <c:v>176.31300000000002</c:v>
                </c:pt>
                <c:pt idx="6949">
                  <c:v>176.49700000000001</c:v>
                </c:pt>
                <c:pt idx="6950">
                  <c:v>176.417</c:v>
                </c:pt>
                <c:pt idx="6951">
                  <c:v>176.459</c:v>
                </c:pt>
                <c:pt idx="6952">
                  <c:v>176.47300000000001</c:v>
                </c:pt>
                <c:pt idx="6953">
                  <c:v>176.476</c:v>
                </c:pt>
                <c:pt idx="6954">
                  <c:v>176.44</c:v>
                </c:pt>
                <c:pt idx="6955">
                  <c:v>176.44</c:v>
                </c:pt>
                <c:pt idx="6956">
                  <c:v>176.44900000000001</c:v>
                </c:pt>
                <c:pt idx="6957">
                  <c:v>176.524</c:v>
                </c:pt>
                <c:pt idx="6958">
                  <c:v>176.54300000000001</c:v>
                </c:pt>
                <c:pt idx="6959">
                  <c:v>176.47200000000001</c:v>
                </c:pt>
                <c:pt idx="6960">
                  <c:v>176.44</c:v>
                </c:pt>
                <c:pt idx="6961">
                  <c:v>176.28200000000001</c:v>
                </c:pt>
                <c:pt idx="6962">
                  <c:v>176.27600000000001</c:v>
                </c:pt>
                <c:pt idx="6963">
                  <c:v>176.25800000000001</c:v>
                </c:pt>
                <c:pt idx="6964">
                  <c:v>176.251</c:v>
                </c:pt>
                <c:pt idx="6965">
                  <c:v>176.30500000000001</c:v>
                </c:pt>
                <c:pt idx="6966">
                  <c:v>176.255</c:v>
                </c:pt>
                <c:pt idx="6967">
                  <c:v>176.315</c:v>
                </c:pt>
                <c:pt idx="6968">
                  <c:v>176.32300000000001</c:v>
                </c:pt>
                <c:pt idx="6969">
                  <c:v>176.244</c:v>
                </c:pt>
                <c:pt idx="6970">
                  <c:v>176.27700000000002</c:v>
                </c:pt>
                <c:pt idx="6971">
                  <c:v>176.26300000000001</c:v>
                </c:pt>
                <c:pt idx="6972">
                  <c:v>176.33700000000002</c:v>
                </c:pt>
                <c:pt idx="6973">
                  <c:v>176.33500000000001</c:v>
                </c:pt>
                <c:pt idx="6974">
                  <c:v>176.34200000000001</c:v>
                </c:pt>
                <c:pt idx="6975">
                  <c:v>176.411</c:v>
                </c:pt>
                <c:pt idx="6976">
                  <c:v>176.429</c:v>
                </c:pt>
                <c:pt idx="6977">
                  <c:v>176.44400000000002</c:v>
                </c:pt>
                <c:pt idx="6978">
                  <c:v>176.52500000000001</c:v>
                </c:pt>
                <c:pt idx="6979">
                  <c:v>176.47200000000001</c:v>
                </c:pt>
                <c:pt idx="6980">
                  <c:v>176.48699999999999</c:v>
                </c:pt>
                <c:pt idx="6981">
                  <c:v>176.40800000000002</c:v>
                </c:pt>
                <c:pt idx="6982">
                  <c:v>176.28100000000001</c:v>
                </c:pt>
                <c:pt idx="6983">
                  <c:v>176.24799999999999</c:v>
                </c:pt>
                <c:pt idx="6984">
                  <c:v>176.15600000000001</c:v>
                </c:pt>
                <c:pt idx="6985">
                  <c:v>176.27500000000001</c:v>
                </c:pt>
                <c:pt idx="6986">
                  <c:v>176.31200000000001</c:v>
                </c:pt>
                <c:pt idx="6987">
                  <c:v>176.25900000000001</c:v>
                </c:pt>
                <c:pt idx="6988">
                  <c:v>176.261</c:v>
                </c:pt>
                <c:pt idx="6989">
                  <c:v>176.15100000000001</c:v>
                </c:pt>
                <c:pt idx="6990">
                  <c:v>176.15</c:v>
                </c:pt>
                <c:pt idx="6991">
                  <c:v>176.18899999999999</c:v>
                </c:pt>
                <c:pt idx="6992">
                  <c:v>176.16400000000002</c:v>
                </c:pt>
                <c:pt idx="6993">
                  <c:v>176.23</c:v>
                </c:pt>
                <c:pt idx="6994">
                  <c:v>176.21200000000002</c:v>
                </c:pt>
                <c:pt idx="6995">
                  <c:v>176.227</c:v>
                </c:pt>
                <c:pt idx="6996">
                  <c:v>176.148</c:v>
                </c:pt>
                <c:pt idx="6997">
                  <c:v>176.24600000000001</c:v>
                </c:pt>
                <c:pt idx="6998">
                  <c:v>176.21200000000002</c:v>
                </c:pt>
                <c:pt idx="6999">
                  <c:v>176.11199999999999</c:v>
                </c:pt>
                <c:pt idx="7000">
                  <c:v>176.23099999999999</c:v>
                </c:pt>
                <c:pt idx="7001">
                  <c:v>176.14000000000001</c:v>
                </c:pt>
                <c:pt idx="7002">
                  <c:v>176.11099999999999</c:v>
                </c:pt>
                <c:pt idx="7003">
                  <c:v>176.17000000000002</c:v>
                </c:pt>
                <c:pt idx="7004">
                  <c:v>176.14500000000001</c:v>
                </c:pt>
                <c:pt idx="7005">
                  <c:v>176.15800000000002</c:v>
                </c:pt>
                <c:pt idx="7006">
                  <c:v>176.11500000000001</c:v>
                </c:pt>
                <c:pt idx="7007">
                  <c:v>176.101</c:v>
                </c:pt>
                <c:pt idx="7008">
                  <c:v>176.12800000000001</c:v>
                </c:pt>
                <c:pt idx="7009">
                  <c:v>176.042</c:v>
                </c:pt>
                <c:pt idx="7010">
                  <c:v>175.905</c:v>
                </c:pt>
                <c:pt idx="7011">
                  <c:v>175.99199999999999</c:v>
                </c:pt>
                <c:pt idx="7012">
                  <c:v>176.01900000000001</c:v>
                </c:pt>
                <c:pt idx="7013">
                  <c:v>176.06900000000002</c:v>
                </c:pt>
                <c:pt idx="7014">
                  <c:v>176.05100000000002</c:v>
                </c:pt>
                <c:pt idx="7015">
                  <c:v>176.083</c:v>
                </c:pt>
                <c:pt idx="7016">
                  <c:v>176.095</c:v>
                </c:pt>
                <c:pt idx="7017">
                  <c:v>176.17699999999999</c:v>
                </c:pt>
                <c:pt idx="7018">
                  <c:v>176.15200000000002</c:v>
                </c:pt>
                <c:pt idx="7019">
                  <c:v>176.06200000000001</c:v>
                </c:pt>
                <c:pt idx="7020">
                  <c:v>176.04400000000001</c:v>
                </c:pt>
                <c:pt idx="7021">
                  <c:v>176.154</c:v>
                </c:pt>
                <c:pt idx="7022">
                  <c:v>176.148</c:v>
                </c:pt>
                <c:pt idx="7023">
                  <c:v>176.191</c:v>
                </c:pt>
                <c:pt idx="7024">
                  <c:v>176.084</c:v>
                </c:pt>
                <c:pt idx="7025">
                  <c:v>176.173</c:v>
                </c:pt>
                <c:pt idx="7026">
                  <c:v>176.27600000000001</c:v>
                </c:pt>
                <c:pt idx="7027">
                  <c:v>176.36099999999999</c:v>
                </c:pt>
                <c:pt idx="7028">
                  <c:v>176.29900000000001</c:v>
                </c:pt>
                <c:pt idx="7029">
                  <c:v>176.28100000000001</c:v>
                </c:pt>
                <c:pt idx="7030">
                  <c:v>176.346</c:v>
                </c:pt>
                <c:pt idx="7031">
                  <c:v>176.33799999999999</c:v>
                </c:pt>
                <c:pt idx="7032">
                  <c:v>176.28</c:v>
                </c:pt>
                <c:pt idx="7033">
                  <c:v>176.29</c:v>
                </c:pt>
                <c:pt idx="7034">
                  <c:v>176.28399999999999</c:v>
                </c:pt>
                <c:pt idx="7035">
                  <c:v>176.32500000000002</c:v>
                </c:pt>
                <c:pt idx="7036">
                  <c:v>176.25800000000001</c:v>
                </c:pt>
                <c:pt idx="7037">
                  <c:v>176.20099999999999</c:v>
                </c:pt>
                <c:pt idx="7038">
                  <c:v>176.28700000000001</c:v>
                </c:pt>
                <c:pt idx="7039">
                  <c:v>176.36699999999999</c:v>
                </c:pt>
                <c:pt idx="7040">
                  <c:v>176.35599999999999</c:v>
                </c:pt>
                <c:pt idx="7041">
                  <c:v>176.399</c:v>
                </c:pt>
                <c:pt idx="7042">
                  <c:v>176.40899999999999</c:v>
                </c:pt>
                <c:pt idx="7043">
                  <c:v>176.36699999999999</c:v>
                </c:pt>
                <c:pt idx="7044">
                  <c:v>176.37800000000001</c:v>
                </c:pt>
                <c:pt idx="7045">
                  <c:v>176.38400000000001</c:v>
                </c:pt>
                <c:pt idx="7046">
                  <c:v>176.24600000000001</c:v>
                </c:pt>
                <c:pt idx="7047">
                  <c:v>176.20500000000001</c:v>
                </c:pt>
                <c:pt idx="7048">
                  <c:v>176.32500000000002</c:v>
                </c:pt>
                <c:pt idx="7049">
                  <c:v>211.715</c:v>
                </c:pt>
                <c:pt idx="7050">
                  <c:v>210.93600000000001</c:v>
                </c:pt>
                <c:pt idx="7051">
                  <c:v>210.952</c:v>
                </c:pt>
                <c:pt idx="7052">
                  <c:v>211.16900000000001</c:v>
                </c:pt>
                <c:pt idx="7053">
                  <c:v>211.404</c:v>
                </c:pt>
                <c:pt idx="7054">
                  <c:v>211.65899999999999</c:v>
                </c:pt>
                <c:pt idx="7055">
                  <c:v>211.84700000000001</c:v>
                </c:pt>
                <c:pt idx="7056">
                  <c:v>212.071</c:v>
                </c:pt>
                <c:pt idx="7057">
                  <c:v>212.31</c:v>
                </c:pt>
                <c:pt idx="7058">
                  <c:v>212.696</c:v>
                </c:pt>
                <c:pt idx="7059">
                  <c:v>212.91900000000001</c:v>
                </c:pt>
                <c:pt idx="7060">
                  <c:v>213.256</c:v>
                </c:pt>
                <c:pt idx="7061">
                  <c:v>213.59399999999999</c:v>
                </c:pt>
                <c:pt idx="7062">
                  <c:v>213.87100000000001</c:v>
                </c:pt>
                <c:pt idx="7063">
                  <c:v>214.22900000000001</c:v>
                </c:pt>
                <c:pt idx="7064">
                  <c:v>214.53</c:v>
                </c:pt>
                <c:pt idx="7065">
                  <c:v>214.791</c:v>
                </c:pt>
                <c:pt idx="7066">
                  <c:v>215.083</c:v>
                </c:pt>
                <c:pt idx="7067">
                  <c:v>215.32300000000001</c:v>
                </c:pt>
                <c:pt idx="7068">
                  <c:v>215.59300000000002</c:v>
                </c:pt>
                <c:pt idx="7069">
                  <c:v>215.82900000000001</c:v>
                </c:pt>
                <c:pt idx="7070">
                  <c:v>215.93100000000001</c:v>
                </c:pt>
                <c:pt idx="7071">
                  <c:v>216.03399999999999</c:v>
                </c:pt>
                <c:pt idx="7072">
                  <c:v>216.238</c:v>
                </c:pt>
                <c:pt idx="7073">
                  <c:v>216.36700000000002</c:v>
                </c:pt>
                <c:pt idx="7074">
                  <c:v>216.614</c:v>
                </c:pt>
                <c:pt idx="7075">
                  <c:v>216.8</c:v>
                </c:pt>
                <c:pt idx="7076">
                  <c:v>217.02600000000001</c:v>
                </c:pt>
                <c:pt idx="7077">
                  <c:v>217.31</c:v>
                </c:pt>
                <c:pt idx="7078">
                  <c:v>217.499</c:v>
                </c:pt>
                <c:pt idx="7079">
                  <c:v>217.59300000000002</c:v>
                </c:pt>
                <c:pt idx="7080">
                  <c:v>217.857</c:v>
                </c:pt>
                <c:pt idx="7081">
                  <c:v>218.10900000000001</c:v>
                </c:pt>
                <c:pt idx="7082">
                  <c:v>218.23699999999999</c:v>
                </c:pt>
                <c:pt idx="7083">
                  <c:v>218.42000000000002</c:v>
                </c:pt>
                <c:pt idx="7084">
                  <c:v>218.42600000000002</c:v>
                </c:pt>
                <c:pt idx="7085">
                  <c:v>218.56700000000001</c:v>
                </c:pt>
                <c:pt idx="7086">
                  <c:v>218.53900000000002</c:v>
                </c:pt>
                <c:pt idx="7087">
                  <c:v>218.619</c:v>
                </c:pt>
                <c:pt idx="7088">
                  <c:v>218.65600000000001</c:v>
                </c:pt>
                <c:pt idx="7089">
                  <c:v>218.74600000000001</c:v>
                </c:pt>
                <c:pt idx="7090">
                  <c:v>218.62100000000001</c:v>
                </c:pt>
                <c:pt idx="7091">
                  <c:v>218.44200000000001</c:v>
                </c:pt>
                <c:pt idx="7092">
                  <c:v>218.364</c:v>
                </c:pt>
                <c:pt idx="7093">
                  <c:v>218.38300000000001</c:v>
                </c:pt>
                <c:pt idx="7094">
                  <c:v>218.29599999999999</c:v>
                </c:pt>
                <c:pt idx="7095">
                  <c:v>218.18800000000002</c:v>
                </c:pt>
                <c:pt idx="7096">
                  <c:v>218.07599999999999</c:v>
                </c:pt>
                <c:pt idx="7097">
                  <c:v>217.929</c:v>
                </c:pt>
                <c:pt idx="7098">
                  <c:v>217.86100000000002</c:v>
                </c:pt>
                <c:pt idx="7099">
                  <c:v>217.715</c:v>
                </c:pt>
                <c:pt idx="7100">
                  <c:v>217.613</c:v>
                </c:pt>
                <c:pt idx="7101">
                  <c:v>217.48099999999999</c:v>
                </c:pt>
                <c:pt idx="7102">
                  <c:v>217.376</c:v>
                </c:pt>
                <c:pt idx="7103">
                  <c:v>217.24100000000001</c:v>
                </c:pt>
                <c:pt idx="7104">
                  <c:v>217.113</c:v>
                </c:pt>
                <c:pt idx="7105">
                  <c:v>216.95400000000001</c:v>
                </c:pt>
                <c:pt idx="7106">
                  <c:v>217.05199999999999</c:v>
                </c:pt>
                <c:pt idx="7107">
                  <c:v>216.87299999999999</c:v>
                </c:pt>
                <c:pt idx="7108">
                  <c:v>216.78</c:v>
                </c:pt>
                <c:pt idx="7109">
                  <c:v>216.749</c:v>
                </c:pt>
                <c:pt idx="7110">
                  <c:v>216.828</c:v>
                </c:pt>
                <c:pt idx="7111">
                  <c:v>216.77799999999999</c:v>
                </c:pt>
                <c:pt idx="7112">
                  <c:v>216.77100000000002</c:v>
                </c:pt>
                <c:pt idx="7113">
                  <c:v>216.78700000000001</c:v>
                </c:pt>
                <c:pt idx="7114">
                  <c:v>216.78300000000002</c:v>
                </c:pt>
                <c:pt idx="7115">
                  <c:v>216.83600000000001</c:v>
                </c:pt>
                <c:pt idx="7116">
                  <c:v>216.952</c:v>
                </c:pt>
                <c:pt idx="7117">
                  <c:v>216.91499999999999</c:v>
                </c:pt>
                <c:pt idx="7118">
                  <c:v>216.988</c:v>
                </c:pt>
                <c:pt idx="7119">
                  <c:v>217.072</c:v>
                </c:pt>
                <c:pt idx="7120">
                  <c:v>217.09300000000002</c:v>
                </c:pt>
                <c:pt idx="7121">
                  <c:v>217.18</c:v>
                </c:pt>
                <c:pt idx="7122">
                  <c:v>217.31100000000001</c:v>
                </c:pt>
                <c:pt idx="7123">
                  <c:v>217.327</c:v>
                </c:pt>
                <c:pt idx="7124">
                  <c:v>217.41300000000001</c:v>
                </c:pt>
                <c:pt idx="7125">
                  <c:v>217.333</c:v>
                </c:pt>
                <c:pt idx="7126">
                  <c:v>217.374</c:v>
                </c:pt>
                <c:pt idx="7127">
                  <c:v>217.458</c:v>
                </c:pt>
                <c:pt idx="7128">
                  <c:v>217.43600000000001</c:v>
                </c:pt>
                <c:pt idx="7129">
                  <c:v>217.42699999999999</c:v>
                </c:pt>
                <c:pt idx="7130">
                  <c:v>217.45600000000002</c:v>
                </c:pt>
                <c:pt idx="7131">
                  <c:v>217.499</c:v>
                </c:pt>
                <c:pt idx="7132">
                  <c:v>217.48400000000001</c:v>
                </c:pt>
                <c:pt idx="7133">
                  <c:v>217.47300000000001</c:v>
                </c:pt>
                <c:pt idx="7134">
                  <c:v>217.50399999999999</c:v>
                </c:pt>
                <c:pt idx="7135">
                  <c:v>217.41900000000001</c:v>
                </c:pt>
                <c:pt idx="7136">
                  <c:v>217.47400000000002</c:v>
                </c:pt>
                <c:pt idx="7137">
                  <c:v>217.339</c:v>
                </c:pt>
                <c:pt idx="7138">
                  <c:v>217.30799999999999</c:v>
                </c:pt>
                <c:pt idx="7139">
                  <c:v>217.35300000000001</c:v>
                </c:pt>
                <c:pt idx="7140">
                  <c:v>217.37100000000001</c:v>
                </c:pt>
                <c:pt idx="7141">
                  <c:v>217.46800000000002</c:v>
                </c:pt>
                <c:pt idx="7142">
                  <c:v>217.40899999999999</c:v>
                </c:pt>
                <c:pt idx="7143">
                  <c:v>217.45099999999999</c:v>
                </c:pt>
                <c:pt idx="7144">
                  <c:v>217.48000000000002</c:v>
                </c:pt>
                <c:pt idx="7145">
                  <c:v>217.38400000000001</c:v>
                </c:pt>
                <c:pt idx="7146">
                  <c:v>217.49799999999999</c:v>
                </c:pt>
                <c:pt idx="7147">
                  <c:v>217.53900000000002</c:v>
                </c:pt>
                <c:pt idx="7148">
                  <c:v>217.58</c:v>
                </c:pt>
                <c:pt idx="7149">
                  <c:v>217.512</c:v>
                </c:pt>
                <c:pt idx="7150">
                  <c:v>217.48099999999999</c:v>
                </c:pt>
                <c:pt idx="7151">
                  <c:v>217.48500000000001</c:v>
                </c:pt>
                <c:pt idx="7152">
                  <c:v>217.53700000000001</c:v>
                </c:pt>
                <c:pt idx="7153">
                  <c:v>217.58799999999999</c:v>
                </c:pt>
                <c:pt idx="7154">
                  <c:v>217.77700000000002</c:v>
                </c:pt>
                <c:pt idx="7155">
                  <c:v>217.84100000000001</c:v>
                </c:pt>
                <c:pt idx="7156">
                  <c:v>217.876</c:v>
                </c:pt>
                <c:pt idx="7157">
                  <c:v>217.92099999999999</c:v>
                </c:pt>
                <c:pt idx="7158">
                  <c:v>217.923</c:v>
                </c:pt>
                <c:pt idx="7159">
                  <c:v>218.04</c:v>
                </c:pt>
                <c:pt idx="7160">
                  <c:v>218.06300000000002</c:v>
                </c:pt>
                <c:pt idx="7161">
                  <c:v>218.18700000000001</c:v>
                </c:pt>
                <c:pt idx="7162">
                  <c:v>218.249</c:v>
                </c:pt>
                <c:pt idx="7163">
                  <c:v>218.19200000000001</c:v>
                </c:pt>
                <c:pt idx="7164">
                  <c:v>218.03</c:v>
                </c:pt>
                <c:pt idx="7165">
                  <c:v>218.065</c:v>
                </c:pt>
                <c:pt idx="7166">
                  <c:v>218.018</c:v>
                </c:pt>
                <c:pt idx="7167">
                  <c:v>217.98699999999999</c:v>
                </c:pt>
                <c:pt idx="7168">
                  <c:v>218.01599999999999</c:v>
                </c:pt>
                <c:pt idx="7169">
                  <c:v>218.036</c:v>
                </c:pt>
                <c:pt idx="7170">
                  <c:v>217.994</c:v>
                </c:pt>
                <c:pt idx="7171">
                  <c:v>218.13200000000001</c:v>
                </c:pt>
                <c:pt idx="7172">
                  <c:v>218.09800000000001</c:v>
                </c:pt>
                <c:pt idx="7173">
                  <c:v>218.202</c:v>
                </c:pt>
                <c:pt idx="7174">
                  <c:v>218.161</c:v>
                </c:pt>
                <c:pt idx="7175">
                  <c:v>218.16800000000001</c:v>
                </c:pt>
                <c:pt idx="7176">
                  <c:v>218.197</c:v>
                </c:pt>
                <c:pt idx="7177">
                  <c:v>218.249</c:v>
                </c:pt>
                <c:pt idx="7178">
                  <c:v>218.34300000000002</c:v>
                </c:pt>
                <c:pt idx="7179">
                  <c:v>218.34200000000001</c:v>
                </c:pt>
                <c:pt idx="7180">
                  <c:v>218.33700000000002</c:v>
                </c:pt>
                <c:pt idx="7181">
                  <c:v>218.416</c:v>
                </c:pt>
                <c:pt idx="7182">
                  <c:v>218.369</c:v>
                </c:pt>
                <c:pt idx="7183">
                  <c:v>218.27500000000001</c:v>
                </c:pt>
                <c:pt idx="7184">
                  <c:v>218.43</c:v>
                </c:pt>
                <c:pt idx="7185">
                  <c:v>218.41200000000001</c:v>
                </c:pt>
                <c:pt idx="7186">
                  <c:v>218.43100000000001</c:v>
                </c:pt>
                <c:pt idx="7187">
                  <c:v>218.517</c:v>
                </c:pt>
                <c:pt idx="7188">
                  <c:v>218.56399999999999</c:v>
                </c:pt>
                <c:pt idx="7189">
                  <c:v>218.65700000000001</c:v>
                </c:pt>
                <c:pt idx="7190">
                  <c:v>218.66499999999999</c:v>
                </c:pt>
                <c:pt idx="7191">
                  <c:v>218.70000000000002</c:v>
                </c:pt>
                <c:pt idx="7192">
                  <c:v>218.685</c:v>
                </c:pt>
                <c:pt idx="7193">
                  <c:v>218.69200000000001</c:v>
                </c:pt>
                <c:pt idx="7194">
                  <c:v>218.773</c:v>
                </c:pt>
                <c:pt idx="7195">
                  <c:v>218.69800000000001</c:v>
                </c:pt>
                <c:pt idx="7196">
                  <c:v>218.66200000000001</c:v>
                </c:pt>
                <c:pt idx="7197">
                  <c:v>218.666</c:v>
                </c:pt>
                <c:pt idx="7198">
                  <c:v>218.71</c:v>
                </c:pt>
                <c:pt idx="7199">
                  <c:v>218.69800000000001</c:v>
                </c:pt>
                <c:pt idx="7200">
                  <c:v>218.65800000000002</c:v>
                </c:pt>
                <c:pt idx="7201">
                  <c:v>218.61199999999999</c:v>
                </c:pt>
                <c:pt idx="7202">
                  <c:v>218.76900000000001</c:v>
                </c:pt>
                <c:pt idx="7203">
                  <c:v>218.571</c:v>
                </c:pt>
                <c:pt idx="7204">
                  <c:v>218.59399999999999</c:v>
                </c:pt>
                <c:pt idx="7205">
                  <c:v>218.51400000000001</c:v>
                </c:pt>
                <c:pt idx="7206">
                  <c:v>218.374</c:v>
                </c:pt>
                <c:pt idx="7207">
                  <c:v>218.43299999999999</c:v>
                </c:pt>
                <c:pt idx="7208">
                  <c:v>218.20500000000001</c:v>
                </c:pt>
                <c:pt idx="7209">
                  <c:v>218.04900000000001</c:v>
                </c:pt>
                <c:pt idx="7210">
                  <c:v>217.995</c:v>
                </c:pt>
                <c:pt idx="7211">
                  <c:v>217.97499999999999</c:v>
                </c:pt>
                <c:pt idx="7212">
                  <c:v>217.87899999999999</c:v>
                </c:pt>
                <c:pt idx="7213">
                  <c:v>217.78399999999999</c:v>
                </c:pt>
                <c:pt idx="7214">
                  <c:v>217.75300000000001</c:v>
                </c:pt>
                <c:pt idx="7215">
                  <c:v>217.67099999999999</c:v>
                </c:pt>
                <c:pt idx="7216">
                  <c:v>217.62700000000001</c:v>
                </c:pt>
                <c:pt idx="7217">
                  <c:v>217.55</c:v>
                </c:pt>
                <c:pt idx="7218">
                  <c:v>217.54</c:v>
                </c:pt>
                <c:pt idx="7219">
                  <c:v>217.452</c:v>
                </c:pt>
                <c:pt idx="7220">
                  <c:v>217.31399999999999</c:v>
                </c:pt>
                <c:pt idx="7221">
                  <c:v>217.422</c:v>
                </c:pt>
                <c:pt idx="7222">
                  <c:v>217.36700000000002</c:v>
                </c:pt>
                <c:pt idx="7223">
                  <c:v>217.31399999999999</c:v>
                </c:pt>
                <c:pt idx="7224">
                  <c:v>217.25800000000001</c:v>
                </c:pt>
                <c:pt idx="7225">
                  <c:v>217.15800000000002</c:v>
                </c:pt>
                <c:pt idx="7226">
                  <c:v>217.15800000000002</c:v>
                </c:pt>
                <c:pt idx="7227">
                  <c:v>217.08700000000002</c:v>
                </c:pt>
                <c:pt idx="7228">
                  <c:v>217.04599999999999</c:v>
                </c:pt>
                <c:pt idx="7229">
                  <c:v>217.053</c:v>
                </c:pt>
                <c:pt idx="7230">
                  <c:v>217.06300000000002</c:v>
                </c:pt>
                <c:pt idx="7231">
                  <c:v>216.965</c:v>
                </c:pt>
                <c:pt idx="7232">
                  <c:v>216.90899999999999</c:v>
                </c:pt>
                <c:pt idx="7233">
                  <c:v>217.02</c:v>
                </c:pt>
                <c:pt idx="7234">
                  <c:v>217.02</c:v>
                </c:pt>
                <c:pt idx="7235">
                  <c:v>217.035</c:v>
                </c:pt>
                <c:pt idx="7236">
                  <c:v>217.00300000000001</c:v>
                </c:pt>
                <c:pt idx="7237">
                  <c:v>216.94800000000001</c:v>
                </c:pt>
                <c:pt idx="7238">
                  <c:v>217.01</c:v>
                </c:pt>
                <c:pt idx="7239">
                  <c:v>217.084</c:v>
                </c:pt>
                <c:pt idx="7240">
                  <c:v>217.125</c:v>
                </c:pt>
                <c:pt idx="7241">
                  <c:v>217.09900000000002</c:v>
                </c:pt>
                <c:pt idx="7242">
                  <c:v>217.13800000000001</c:v>
                </c:pt>
                <c:pt idx="7243">
                  <c:v>217.05</c:v>
                </c:pt>
                <c:pt idx="7244">
                  <c:v>217.16499999999999</c:v>
                </c:pt>
                <c:pt idx="7245">
                  <c:v>216.95000000000002</c:v>
                </c:pt>
                <c:pt idx="7246">
                  <c:v>216.95500000000001</c:v>
                </c:pt>
                <c:pt idx="7247">
                  <c:v>217.04</c:v>
                </c:pt>
                <c:pt idx="7248">
                  <c:v>217.024</c:v>
                </c:pt>
                <c:pt idx="7249">
                  <c:v>216.94300000000001</c:v>
                </c:pt>
                <c:pt idx="7250">
                  <c:v>216.761</c:v>
                </c:pt>
                <c:pt idx="7251">
                  <c:v>216.691</c:v>
                </c:pt>
                <c:pt idx="7252">
                  <c:v>216.74700000000001</c:v>
                </c:pt>
                <c:pt idx="7253">
                  <c:v>216.721</c:v>
                </c:pt>
                <c:pt idx="7254">
                  <c:v>216.83700000000002</c:v>
                </c:pt>
                <c:pt idx="7255">
                  <c:v>216.839</c:v>
                </c:pt>
                <c:pt idx="7256">
                  <c:v>216.81</c:v>
                </c:pt>
                <c:pt idx="7257">
                  <c:v>216.93899999999999</c:v>
                </c:pt>
                <c:pt idx="7258">
                  <c:v>216.85</c:v>
                </c:pt>
                <c:pt idx="7259">
                  <c:v>216.874</c:v>
                </c:pt>
                <c:pt idx="7260">
                  <c:v>216.88300000000001</c:v>
                </c:pt>
                <c:pt idx="7261">
                  <c:v>216.89699999999999</c:v>
                </c:pt>
                <c:pt idx="7262">
                  <c:v>216.922</c:v>
                </c:pt>
                <c:pt idx="7263">
                  <c:v>216.99600000000001</c:v>
                </c:pt>
                <c:pt idx="7264">
                  <c:v>216.97400000000002</c:v>
                </c:pt>
                <c:pt idx="7265">
                  <c:v>216.95400000000001</c:v>
                </c:pt>
                <c:pt idx="7266">
                  <c:v>216.86199999999999</c:v>
                </c:pt>
                <c:pt idx="7267">
                  <c:v>216.97499999999999</c:v>
                </c:pt>
                <c:pt idx="7268">
                  <c:v>216.90899999999999</c:v>
                </c:pt>
                <c:pt idx="7269">
                  <c:v>216.92400000000001</c:v>
                </c:pt>
                <c:pt idx="7270">
                  <c:v>217.06700000000001</c:v>
                </c:pt>
                <c:pt idx="7271">
                  <c:v>217.16400000000002</c:v>
                </c:pt>
                <c:pt idx="7272">
                  <c:v>217.15600000000001</c:v>
                </c:pt>
                <c:pt idx="7273">
                  <c:v>217.15</c:v>
                </c:pt>
                <c:pt idx="7274">
                  <c:v>217.08100000000002</c:v>
                </c:pt>
                <c:pt idx="7275">
                  <c:v>217.125</c:v>
                </c:pt>
                <c:pt idx="7276">
                  <c:v>217.208</c:v>
                </c:pt>
                <c:pt idx="7277">
                  <c:v>217.23400000000001</c:v>
                </c:pt>
                <c:pt idx="7278">
                  <c:v>217.21800000000002</c:v>
                </c:pt>
                <c:pt idx="7279">
                  <c:v>217.22300000000001</c:v>
                </c:pt>
                <c:pt idx="7280">
                  <c:v>217.19300000000001</c:v>
                </c:pt>
                <c:pt idx="7281">
                  <c:v>217.13400000000001</c:v>
                </c:pt>
                <c:pt idx="7282">
                  <c:v>217.21800000000002</c:v>
                </c:pt>
                <c:pt idx="7283">
                  <c:v>217.10900000000001</c:v>
                </c:pt>
                <c:pt idx="7284">
                  <c:v>217.095</c:v>
                </c:pt>
                <c:pt idx="7285">
                  <c:v>217.255</c:v>
                </c:pt>
                <c:pt idx="7286">
                  <c:v>217.19</c:v>
                </c:pt>
                <c:pt idx="7287">
                  <c:v>217.13</c:v>
                </c:pt>
                <c:pt idx="7288">
                  <c:v>217.10500000000002</c:v>
                </c:pt>
                <c:pt idx="7289">
                  <c:v>217.03300000000002</c:v>
                </c:pt>
                <c:pt idx="7290">
                  <c:v>217.011</c:v>
                </c:pt>
                <c:pt idx="7291">
                  <c:v>216.98000000000002</c:v>
                </c:pt>
                <c:pt idx="7292">
                  <c:v>217.001</c:v>
                </c:pt>
                <c:pt idx="7293">
                  <c:v>216.98699999999999</c:v>
                </c:pt>
                <c:pt idx="7294">
                  <c:v>216.93600000000001</c:v>
                </c:pt>
                <c:pt idx="7295">
                  <c:v>216.86600000000001</c:v>
                </c:pt>
                <c:pt idx="7296">
                  <c:v>216.80500000000001</c:v>
                </c:pt>
                <c:pt idx="7297">
                  <c:v>216.80500000000001</c:v>
                </c:pt>
                <c:pt idx="7298">
                  <c:v>216.80199999999999</c:v>
                </c:pt>
                <c:pt idx="7299">
                  <c:v>216.869</c:v>
                </c:pt>
                <c:pt idx="7300">
                  <c:v>216.81300000000002</c:v>
                </c:pt>
                <c:pt idx="7301">
                  <c:v>216.76500000000001</c:v>
                </c:pt>
                <c:pt idx="7302">
                  <c:v>216.798</c:v>
                </c:pt>
                <c:pt idx="7303">
                  <c:v>216.863</c:v>
                </c:pt>
                <c:pt idx="7304">
                  <c:v>217.17400000000001</c:v>
                </c:pt>
                <c:pt idx="7305">
                  <c:v>217.19800000000001</c:v>
                </c:pt>
                <c:pt idx="7306">
                  <c:v>217.29300000000001</c:v>
                </c:pt>
                <c:pt idx="7307">
                  <c:v>217.35400000000001</c:v>
                </c:pt>
                <c:pt idx="7308">
                  <c:v>217.428</c:v>
                </c:pt>
                <c:pt idx="7309">
                  <c:v>217.44</c:v>
                </c:pt>
                <c:pt idx="7310">
                  <c:v>217.50800000000001</c:v>
                </c:pt>
                <c:pt idx="7311">
                  <c:v>217.381</c:v>
                </c:pt>
                <c:pt idx="7312">
                  <c:v>217.45600000000002</c:v>
                </c:pt>
                <c:pt idx="7313">
                  <c:v>217.33100000000002</c:v>
                </c:pt>
                <c:pt idx="7314">
                  <c:v>217.274</c:v>
                </c:pt>
                <c:pt idx="7315">
                  <c:v>217.398</c:v>
                </c:pt>
                <c:pt idx="7316">
                  <c:v>217.44300000000001</c:v>
                </c:pt>
                <c:pt idx="7317">
                  <c:v>217.45699999999999</c:v>
                </c:pt>
                <c:pt idx="7318">
                  <c:v>217.501</c:v>
                </c:pt>
                <c:pt idx="7319">
                  <c:v>217.61100000000002</c:v>
                </c:pt>
                <c:pt idx="7320">
                  <c:v>217.56900000000002</c:v>
                </c:pt>
                <c:pt idx="7321">
                  <c:v>217.62200000000001</c:v>
                </c:pt>
                <c:pt idx="7322">
                  <c:v>217.70000000000002</c:v>
                </c:pt>
                <c:pt idx="7323">
                  <c:v>217.71</c:v>
                </c:pt>
                <c:pt idx="7324">
                  <c:v>217.63400000000001</c:v>
                </c:pt>
                <c:pt idx="7325">
                  <c:v>217.57300000000001</c:v>
                </c:pt>
                <c:pt idx="7326">
                  <c:v>217.553</c:v>
                </c:pt>
                <c:pt idx="7327">
                  <c:v>217.46100000000001</c:v>
                </c:pt>
                <c:pt idx="7328">
                  <c:v>217.392</c:v>
                </c:pt>
                <c:pt idx="7329">
                  <c:v>217.21299999999999</c:v>
                </c:pt>
                <c:pt idx="7330">
                  <c:v>217.14000000000001</c:v>
                </c:pt>
                <c:pt idx="7331">
                  <c:v>217.167</c:v>
                </c:pt>
                <c:pt idx="7332">
                  <c:v>216.99600000000001</c:v>
                </c:pt>
                <c:pt idx="7333">
                  <c:v>216.97800000000001</c:v>
                </c:pt>
                <c:pt idx="7334">
                  <c:v>216.90200000000002</c:v>
                </c:pt>
                <c:pt idx="7335">
                  <c:v>217.00399999999999</c:v>
                </c:pt>
                <c:pt idx="7336">
                  <c:v>216.91</c:v>
                </c:pt>
                <c:pt idx="7337">
                  <c:v>216.85900000000001</c:v>
                </c:pt>
                <c:pt idx="7338">
                  <c:v>216.845</c:v>
                </c:pt>
                <c:pt idx="7339">
                  <c:v>216.79300000000001</c:v>
                </c:pt>
                <c:pt idx="7340">
                  <c:v>216.70000000000002</c:v>
                </c:pt>
                <c:pt idx="7341">
                  <c:v>216.75700000000001</c:v>
                </c:pt>
                <c:pt idx="7342">
                  <c:v>216.77500000000001</c:v>
                </c:pt>
                <c:pt idx="7343">
                  <c:v>216.852</c:v>
                </c:pt>
                <c:pt idx="7344">
                  <c:v>216.828</c:v>
                </c:pt>
                <c:pt idx="7345">
                  <c:v>216.85400000000001</c:v>
                </c:pt>
                <c:pt idx="7346">
                  <c:v>216.82500000000002</c:v>
                </c:pt>
                <c:pt idx="7347">
                  <c:v>216.857</c:v>
                </c:pt>
                <c:pt idx="7348">
                  <c:v>216.768</c:v>
                </c:pt>
                <c:pt idx="7349">
                  <c:v>216.851</c:v>
                </c:pt>
                <c:pt idx="7350">
                  <c:v>216.91499999999999</c:v>
                </c:pt>
                <c:pt idx="7351">
                  <c:v>216.852</c:v>
                </c:pt>
                <c:pt idx="7352">
                  <c:v>216.959</c:v>
                </c:pt>
                <c:pt idx="7353">
                  <c:v>216.97400000000002</c:v>
                </c:pt>
                <c:pt idx="7354">
                  <c:v>216.89500000000001</c:v>
                </c:pt>
                <c:pt idx="7355">
                  <c:v>216.851</c:v>
                </c:pt>
                <c:pt idx="7356">
                  <c:v>216.74200000000002</c:v>
                </c:pt>
                <c:pt idx="7357">
                  <c:v>216.72499999999999</c:v>
                </c:pt>
                <c:pt idx="7358">
                  <c:v>216.727</c:v>
                </c:pt>
                <c:pt idx="7359">
                  <c:v>216.71299999999999</c:v>
                </c:pt>
                <c:pt idx="7360">
                  <c:v>216.73699999999999</c:v>
                </c:pt>
                <c:pt idx="7361">
                  <c:v>216.75200000000001</c:v>
                </c:pt>
                <c:pt idx="7362">
                  <c:v>216.73699999999999</c:v>
                </c:pt>
                <c:pt idx="7363">
                  <c:v>216.61600000000001</c:v>
                </c:pt>
                <c:pt idx="7364">
                  <c:v>216.66800000000001</c:v>
                </c:pt>
                <c:pt idx="7365">
                  <c:v>216.71100000000001</c:v>
                </c:pt>
                <c:pt idx="7366">
                  <c:v>216.678</c:v>
                </c:pt>
                <c:pt idx="7367">
                  <c:v>216.697</c:v>
                </c:pt>
                <c:pt idx="7368">
                  <c:v>216.619</c:v>
                </c:pt>
                <c:pt idx="7369">
                  <c:v>216.583</c:v>
                </c:pt>
                <c:pt idx="7370">
                  <c:v>216.52199999999999</c:v>
                </c:pt>
                <c:pt idx="7371">
                  <c:v>216.60400000000001</c:v>
                </c:pt>
                <c:pt idx="7372">
                  <c:v>216.43100000000001</c:v>
                </c:pt>
                <c:pt idx="7373">
                  <c:v>216.38499999999999</c:v>
                </c:pt>
                <c:pt idx="7374">
                  <c:v>216.441</c:v>
                </c:pt>
                <c:pt idx="7375">
                  <c:v>216.4</c:v>
                </c:pt>
                <c:pt idx="7376">
                  <c:v>216.25300000000001</c:v>
                </c:pt>
                <c:pt idx="7377">
                  <c:v>216.29</c:v>
                </c:pt>
                <c:pt idx="7378">
                  <c:v>216.143</c:v>
                </c:pt>
                <c:pt idx="7379">
                  <c:v>216.02</c:v>
                </c:pt>
                <c:pt idx="7380">
                  <c:v>215.917</c:v>
                </c:pt>
                <c:pt idx="7381">
                  <c:v>215.82900000000001</c:v>
                </c:pt>
                <c:pt idx="7382">
                  <c:v>215.78</c:v>
                </c:pt>
                <c:pt idx="7383">
                  <c:v>215.68899999999999</c:v>
                </c:pt>
                <c:pt idx="7384">
                  <c:v>215.70600000000002</c:v>
                </c:pt>
                <c:pt idx="7385">
                  <c:v>215.59200000000001</c:v>
                </c:pt>
                <c:pt idx="7386">
                  <c:v>215.642</c:v>
                </c:pt>
                <c:pt idx="7387">
                  <c:v>215.649</c:v>
                </c:pt>
                <c:pt idx="7388">
                  <c:v>215.642</c:v>
                </c:pt>
                <c:pt idx="7389">
                  <c:v>215.61799999999999</c:v>
                </c:pt>
                <c:pt idx="7390">
                  <c:v>215.56800000000001</c:v>
                </c:pt>
                <c:pt idx="7391">
                  <c:v>215.60900000000001</c:v>
                </c:pt>
                <c:pt idx="7392">
                  <c:v>215.55700000000002</c:v>
                </c:pt>
                <c:pt idx="7393">
                  <c:v>215.655</c:v>
                </c:pt>
                <c:pt idx="7394">
                  <c:v>215.672</c:v>
                </c:pt>
                <c:pt idx="7395">
                  <c:v>215.57400000000001</c:v>
                </c:pt>
                <c:pt idx="7396">
                  <c:v>215.48699999999999</c:v>
                </c:pt>
                <c:pt idx="7397">
                  <c:v>215.41900000000001</c:v>
                </c:pt>
                <c:pt idx="7398">
                  <c:v>215.482</c:v>
                </c:pt>
                <c:pt idx="7399">
                  <c:v>215.55199999999999</c:v>
                </c:pt>
                <c:pt idx="7400">
                  <c:v>215.52700000000002</c:v>
                </c:pt>
                <c:pt idx="7401">
                  <c:v>215.48500000000001</c:v>
                </c:pt>
                <c:pt idx="7402">
                  <c:v>215.65899999999999</c:v>
                </c:pt>
                <c:pt idx="7403">
                  <c:v>215.56</c:v>
                </c:pt>
                <c:pt idx="7404">
                  <c:v>215.554</c:v>
                </c:pt>
                <c:pt idx="7405">
                  <c:v>215.52600000000001</c:v>
                </c:pt>
                <c:pt idx="7406">
                  <c:v>215.553</c:v>
                </c:pt>
                <c:pt idx="7407">
                  <c:v>215.501</c:v>
                </c:pt>
                <c:pt idx="7408">
                  <c:v>215.54900000000001</c:v>
                </c:pt>
                <c:pt idx="7409">
                  <c:v>215.535</c:v>
                </c:pt>
                <c:pt idx="7410">
                  <c:v>215.48000000000002</c:v>
                </c:pt>
                <c:pt idx="7411">
                  <c:v>215.52</c:v>
                </c:pt>
                <c:pt idx="7412">
                  <c:v>215.56399999999999</c:v>
                </c:pt>
                <c:pt idx="7413">
                  <c:v>215.50800000000001</c:v>
                </c:pt>
                <c:pt idx="7414">
                  <c:v>215.47</c:v>
                </c:pt>
                <c:pt idx="7415">
                  <c:v>215.47</c:v>
                </c:pt>
                <c:pt idx="7416">
                  <c:v>215.46899999999999</c:v>
                </c:pt>
                <c:pt idx="7417">
                  <c:v>215.49799999999999</c:v>
                </c:pt>
                <c:pt idx="7418">
                  <c:v>215.38800000000001</c:v>
                </c:pt>
                <c:pt idx="7419">
                  <c:v>215.57599999999999</c:v>
                </c:pt>
                <c:pt idx="7420">
                  <c:v>215.476</c:v>
                </c:pt>
                <c:pt idx="7421">
                  <c:v>215.37200000000001</c:v>
                </c:pt>
                <c:pt idx="7422">
                  <c:v>215.423</c:v>
                </c:pt>
                <c:pt idx="7423">
                  <c:v>215.49700000000001</c:v>
                </c:pt>
                <c:pt idx="7424">
                  <c:v>215.47800000000001</c:v>
                </c:pt>
                <c:pt idx="7425">
                  <c:v>215.529</c:v>
                </c:pt>
                <c:pt idx="7426">
                  <c:v>215.48000000000002</c:v>
                </c:pt>
                <c:pt idx="7427">
                  <c:v>215.542</c:v>
                </c:pt>
                <c:pt idx="7428">
                  <c:v>215.66200000000001</c:v>
                </c:pt>
                <c:pt idx="7429">
                  <c:v>215.72200000000001</c:v>
                </c:pt>
                <c:pt idx="7430">
                  <c:v>215.71200000000002</c:v>
                </c:pt>
                <c:pt idx="7431">
                  <c:v>215.672</c:v>
                </c:pt>
                <c:pt idx="7432">
                  <c:v>215.69400000000002</c:v>
                </c:pt>
                <c:pt idx="7433">
                  <c:v>215.727</c:v>
                </c:pt>
                <c:pt idx="7434">
                  <c:v>215.80600000000001</c:v>
                </c:pt>
                <c:pt idx="7435">
                  <c:v>215.59200000000001</c:v>
                </c:pt>
                <c:pt idx="7436">
                  <c:v>215.667</c:v>
                </c:pt>
                <c:pt idx="7437">
                  <c:v>215.798</c:v>
                </c:pt>
                <c:pt idx="7438">
                  <c:v>215.78300000000002</c:v>
                </c:pt>
                <c:pt idx="7439">
                  <c:v>215.75700000000001</c:v>
                </c:pt>
                <c:pt idx="7440">
                  <c:v>215.67000000000002</c:v>
                </c:pt>
                <c:pt idx="7441">
                  <c:v>215.55700000000002</c:v>
                </c:pt>
                <c:pt idx="7442">
                  <c:v>215.43299999999999</c:v>
                </c:pt>
                <c:pt idx="7443">
                  <c:v>215.416</c:v>
                </c:pt>
                <c:pt idx="7444">
                  <c:v>215.3</c:v>
                </c:pt>
                <c:pt idx="7445">
                  <c:v>215.297</c:v>
                </c:pt>
                <c:pt idx="7446">
                  <c:v>215.11799999999999</c:v>
                </c:pt>
                <c:pt idx="7447">
                  <c:v>215.15700000000001</c:v>
                </c:pt>
                <c:pt idx="7448">
                  <c:v>215.21100000000001</c:v>
                </c:pt>
                <c:pt idx="7449">
                  <c:v>215.042</c:v>
                </c:pt>
                <c:pt idx="7450">
                  <c:v>214.90299999999999</c:v>
                </c:pt>
                <c:pt idx="7451">
                  <c:v>214.91</c:v>
                </c:pt>
                <c:pt idx="7452">
                  <c:v>214.93</c:v>
                </c:pt>
                <c:pt idx="7453">
                  <c:v>214.851</c:v>
                </c:pt>
                <c:pt idx="7454">
                  <c:v>214.869</c:v>
                </c:pt>
                <c:pt idx="7455">
                  <c:v>214.88</c:v>
                </c:pt>
                <c:pt idx="7456">
                  <c:v>214.90299999999999</c:v>
                </c:pt>
                <c:pt idx="7457">
                  <c:v>214.97400000000002</c:v>
                </c:pt>
                <c:pt idx="7458">
                  <c:v>215.023</c:v>
                </c:pt>
                <c:pt idx="7459">
                  <c:v>215.04300000000001</c:v>
                </c:pt>
                <c:pt idx="7460">
                  <c:v>214.977</c:v>
                </c:pt>
                <c:pt idx="7461">
                  <c:v>214.982</c:v>
                </c:pt>
                <c:pt idx="7462">
                  <c:v>215.00900000000001</c:v>
                </c:pt>
                <c:pt idx="7463">
                  <c:v>214.99</c:v>
                </c:pt>
                <c:pt idx="7464">
                  <c:v>215.06700000000001</c:v>
                </c:pt>
                <c:pt idx="7465">
                  <c:v>215.12899999999999</c:v>
                </c:pt>
                <c:pt idx="7466">
                  <c:v>215.10400000000001</c:v>
                </c:pt>
                <c:pt idx="7467">
                  <c:v>215.142</c:v>
                </c:pt>
                <c:pt idx="7468">
                  <c:v>215.11700000000002</c:v>
                </c:pt>
                <c:pt idx="7469">
                  <c:v>214.995</c:v>
                </c:pt>
                <c:pt idx="7470">
                  <c:v>215.13499999999999</c:v>
                </c:pt>
                <c:pt idx="7471">
                  <c:v>215.101</c:v>
                </c:pt>
                <c:pt idx="7472">
                  <c:v>215.22200000000001</c:v>
                </c:pt>
                <c:pt idx="7473">
                  <c:v>215.21</c:v>
                </c:pt>
                <c:pt idx="7474">
                  <c:v>215.19499999999999</c:v>
                </c:pt>
                <c:pt idx="7475">
                  <c:v>215.239</c:v>
                </c:pt>
                <c:pt idx="7476">
                  <c:v>215.232</c:v>
                </c:pt>
                <c:pt idx="7477">
                  <c:v>215.24600000000001</c:v>
                </c:pt>
                <c:pt idx="7478">
                  <c:v>215.35900000000001</c:v>
                </c:pt>
                <c:pt idx="7479">
                  <c:v>215.387</c:v>
                </c:pt>
                <c:pt idx="7480">
                  <c:v>215.423</c:v>
                </c:pt>
                <c:pt idx="7481">
                  <c:v>215.339</c:v>
                </c:pt>
                <c:pt idx="7482">
                  <c:v>215.339</c:v>
                </c:pt>
                <c:pt idx="7483">
                  <c:v>215.333</c:v>
                </c:pt>
                <c:pt idx="7484">
                  <c:v>215.44300000000001</c:v>
                </c:pt>
                <c:pt idx="7485">
                  <c:v>215.297</c:v>
                </c:pt>
                <c:pt idx="7486">
                  <c:v>215.327</c:v>
                </c:pt>
                <c:pt idx="7487">
                  <c:v>215.46299999999999</c:v>
                </c:pt>
                <c:pt idx="7488">
                  <c:v>215.429</c:v>
                </c:pt>
                <c:pt idx="7489">
                  <c:v>215.34900000000002</c:v>
                </c:pt>
                <c:pt idx="7490">
                  <c:v>215.376</c:v>
                </c:pt>
                <c:pt idx="7491">
                  <c:v>215.33600000000001</c:v>
                </c:pt>
                <c:pt idx="7492">
                  <c:v>215.35</c:v>
                </c:pt>
                <c:pt idx="7493">
                  <c:v>215.25</c:v>
                </c:pt>
                <c:pt idx="7494">
                  <c:v>215.126</c:v>
                </c:pt>
                <c:pt idx="7495">
                  <c:v>215.096</c:v>
                </c:pt>
                <c:pt idx="7496">
                  <c:v>215.07</c:v>
                </c:pt>
                <c:pt idx="7497">
                  <c:v>214.983</c:v>
                </c:pt>
                <c:pt idx="7498">
                  <c:v>215.02700000000002</c:v>
                </c:pt>
                <c:pt idx="7499">
                  <c:v>214.999</c:v>
                </c:pt>
                <c:pt idx="7500">
                  <c:v>214.90700000000001</c:v>
                </c:pt>
                <c:pt idx="7501">
                  <c:v>214.934</c:v>
                </c:pt>
                <c:pt idx="7502">
                  <c:v>214.85900000000001</c:v>
                </c:pt>
                <c:pt idx="7503">
                  <c:v>214.87299999999999</c:v>
                </c:pt>
                <c:pt idx="7504">
                  <c:v>214.83500000000001</c:v>
                </c:pt>
                <c:pt idx="7505">
                  <c:v>214.767</c:v>
                </c:pt>
                <c:pt idx="7506">
                  <c:v>214.71899999999999</c:v>
                </c:pt>
                <c:pt idx="7507">
                  <c:v>214.756</c:v>
                </c:pt>
                <c:pt idx="7508">
                  <c:v>214.66</c:v>
                </c:pt>
                <c:pt idx="7509">
                  <c:v>214.56</c:v>
                </c:pt>
                <c:pt idx="7510">
                  <c:v>214.679</c:v>
                </c:pt>
                <c:pt idx="7511">
                  <c:v>214.63200000000001</c:v>
                </c:pt>
                <c:pt idx="7512">
                  <c:v>214.488</c:v>
                </c:pt>
                <c:pt idx="7513">
                  <c:v>214.54599999999999</c:v>
                </c:pt>
                <c:pt idx="7514">
                  <c:v>214.55199999999999</c:v>
                </c:pt>
                <c:pt idx="7515">
                  <c:v>214.203</c:v>
                </c:pt>
                <c:pt idx="7516">
                  <c:v>214.06800000000001</c:v>
                </c:pt>
                <c:pt idx="7517">
                  <c:v>214.04500000000002</c:v>
                </c:pt>
                <c:pt idx="7518">
                  <c:v>214.04400000000001</c:v>
                </c:pt>
                <c:pt idx="7519">
                  <c:v>214.13800000000001</c:v>
                </c:pt>
                <c:pt idx="7520">
                  <c:v>214.13900000000001</c:v>
                </c:pt>
                <c:pt idx="7521">
                  <c:v>214.25200000000001</c:v>
                </c:pt>
                <c:pt idx="7522">
                  <c:v>214.154</c:v>
                </c:pt>
                <c:pt idx="7523">
                  <c:v>214.13800000000001</c:v>
                </c:pt>
                <c:pt idx="7524">
                  <c:v>214.233</c:v>
                </c:pt>
                <c:pt idx="7525">
                  <c:v>214.30600000000001</c:v>
                </c:pt>
                <c:pt idx="7526">
                  <c:v>214.364</c:v>
                </c:pt>
                <c:pt idx="7527">
                  <c:v>214.4</c:v>
                </c:pt>
                <c:pt idx="7528">
                  <c:v>214.38499999999999</c:v>
                </c:pt>
                <c:pt idx="7529">
                  <c:v>214.46100000000001</c:v>
                </c:pt>
                <c:pt idx="7530">
                  <c:v>214.434</c:v>
                </c:pt>
                <c:pt idx="7531">
                  <c:v>214.499</c:v>
                </c:pt>
                <c:pt idx="7532">
                  <c:v>214.50900000000001</c:v>
                </c:pt>
                <c:pt idx="7533">
                  <c:v>214.345</c:v>
                </c:pt>
                <c:pt idx="7534">
                  <c:v>214.52799999999999</c:v>
                </c:pt>
                <c:pt idx="7535">
                  <c:v>214.648</c:v>
                </c:pt>
                <c:pt idx="7536">
                  <c:v>214.666</c:v>
                </c:pt>
                <c:pt idx="7537">
                  <c:v>214.60500000000002</c:v>
                </c:pt>
                <c:pt idx="7538">
                  <c:v>214.63400000000001</c:v>
                </c:pt>
                <c:pt idx="7539">
                  <c:v>214.68800000000002</c:v>
                </c:pt>
                <c:pt idx="7540">
                  <c:v>214.66900000000001</c:v>
                </c:pt>
                <c:pt idx="7541">
                  <c:v>214.64600000000002</c:v>
                </c:pt>
                <c:pt idx="7542">
                  <c:v>214.56399999999999</c:v>
                </c:pt>
                <c:pt idx="7543">
                  <c:v>214.72200000000001</c:v>
                </c:pt>
                <c:pt idx="7544">
                  <c:v>214.749</c:v>
                </c:pt>
                <c:pt idx="7545">
                  <c:v>214.78100000000001</c:v>
                </c:pt>
                <c:pt idx="7546">
                  <c:v>214.852</c:v>
                </c:pt>
                <c:pt idx="7547">
                  <c:v>214.91300000000001</c:v>
                </c:pt>
                <c:pt idx="7548">
                  <c:v>214.90899999999999</c:v>
                </c:pt>
                <c:pt idx="7549">
                  <c:v>214.94400000000002</c:v>
                </c:pt>
                <c:pt idx="7550">
                  <c:v>214.92099999999999</c:v>
                </c:pt>
                <c:pt idx="7551">
                  <c:v>214.923</c:v>
                </c:pt>
                <c:pt idx="7552">
                  <c:v>214.964</c:v>
                </c:pt>
                <c:pt idx="7553">
                  <c:v>214.92000000000002</c:v>
                </c:pt>
                <c:pt idx="7554">
                  <c:v>214.93800000000002</c:v>
                </c:pt>
                <c:pt idx="7555">
                  <c:v>215.06</c:v>
                </c:pt>
                <c:pt idx="7556">
                  <c:v>215.17000000000002</c:v>
                </c:pt>
                <c:pt idx="7557">
                  <c:v>215.108</c:v>
                </c:pt>
                <c:pt idx="7558">
                  <c:v>215.036</c:v>
                </c:pt>
                <c:pt idx="7559">
                  <c:v>215.172</c:v>
                </c:pt>
                <c:pt idx="7560">
                  <c:v>215.077</c:v>
                </c:pt>
                <c:pt idx="7561">
                  <c:v>215.066</c:v>
                </c:pt>
                <c:pt idx="7562">
                  <c:v>215.01</c:v>
                </c:pt>
                <c:pt idx="7563">
                  <c:v>214.941</c:v>
                </c:pt>
                <c:pt idx="7564">
                  <c:v>214.90700000000001</c:v>
                </c:pt>
                <c:pt idx="7565">
                  <c:v>214.95600000000002</c:v>
                </c:pt>
                <c:pt idx="7566">
                  <c:v>215.00700000000001</c:v>
                </c:pt>
                <c:pt idx="7567">
                  <c:v>214.97900000000001</c:v>
                </c:pt>
                <c:pt idx="7568">
                  <c:v>215.08799999999999</c:v>
                </c:pt>
                <c:pt idx="7569">
                  <c:v>215.03399999999999</c:v>
                </c:pt>
                <c:pt idx="7570">
                  <c:v>215.03700000000001</c:v>
                </c:pt>
                <c:pt idx="7571">
                  <c:v>215.089</c:v>
                </c:pt>
                <c:pt idx="7572">
                  <c:v>215.06399999999999</c:v>
                </c:pt>
                <c:pt idx="7573">
                  <c:v>215.096</c:v>
                </c:pt>
                <c:pt idx="7574">
                  <c:v>215.11100000000002</c:v>
                </c:pt>
                <c:pt idx="7575">
                  <c:v>215.179</c:v>
                </c:pt>
                <c:pt idx="7576">
                  <c:v>215.114</c:v>
                </c:pt>
                <c:pt idx="7577">
                  <c:v>215.124</c:v>
                </c:pt>
                <c:pt idx="7578">
                  <c:v>215.15700000000001</c:v>
                </c:pt>
                <c:pt idx="7579">
                  <c:v>215.32300000000001</c:v>
                </c:pt>
                <c:pt idx="7580">
                  <c:v>215.28300000000002</c:v>
                </c:pt>
                <c:pt idx="7581">
                  <c:v>215.291</c:v>
                </c:pt>
                <c:pt idx="7582">
                  <c:v>215.28700000000001</c:v>
                </c:pt>
                <c:pt idx="7583">
                  <c:v>215.31700000000001</c:v>
                </c:pt>
                <c:pt idx="7584">
                  <c:v>215.369</c:v>
                </c:pt>
                <c:pt idx="7585">
                  <c:v>215.41900000000001</c:v>
                </c:pt>
                <c:pt idx="7586">
                  <c:v>215.48699999999999</c:v>
                </c:pt>
                <c:pt idx="7587">
                  <c:v>215.40800000000002</c:v>
                </c:pt>
                <c:pt idx="7588">
                  <c:v>215.517</c:v>
                </c:pt>
                <c:pt idx="7589">
                  <c:v>215.40700000000001</c:v>
                </c:pt>
                <c:pt idx="7590">
                  <c:v>215.41300000000001</c:v>
                </c:pt>
                <c:pt idx="7591">
                  <c:v>215.41800000000001</c:v>
                </c:pt>
                <c:pt idx="7592">
                  <c:v>215.47200000000001</c:v>
                </c:pt>
                <c:pt idx="7593">
                  <c:v>215.47400000000002</c:v>
                </c:pt>
                <c:pt idx="7594">
                  <c:v>215.869</c:v>
                </c:pt>
                <c:pt idx="7595">
                  <c:v>216.09100000000001</c:v>
                </c:pt>
                <c:pt idx="7596">
                  <c:v>216.03399999999999</c:v>
                </c:pt>
                <c:pt idx="7597">
                  <c:v>215.923</c:v>
                </c:pt>
                <c:pt idx="7598">
                  <c:v>215.85599999999999</c:v>
                </c:pt>
                <c:pt idx="7599">
                  <c:v>215.87200000000001</c:v>
                </c:pt>
                <c:pt idx="7600">
                  <c:v>215.75300000000001</c:v>
                </c:pt>
                <c:pt idx="7601">
                  <c:v>215.71800000000002</c:v>
                </c:pt>
                <c:pt idx="7602">
                  <c:v>215.744</c:v>
                </c:pt>
                <c:pt idx="7603">
                  <c:v>215.863</c:v>
                </c:pt>
                <c:pt idx="7604">
                  <c:v>215.90700000000001</c:v>
                </c:pt>
                <c:pt idx="7605">
                  <c:v>215.86600000000001</c:v>
                </c:pt>
                <c:pt idx="7606">
                  <c:v>215.761</c:v>
                </c:pt>
                <c:pt idx="7607">
                  <c:v>215.75900000000001</c:v>
                </c:pt>
                <c:pt idx="7608">
                  <c:v>215.71899999999999</c:v>
                </c:pt>
                <c:pt idx="7609">
                  <c:v>215.8</c:v>
                </c:pt>
                <c:pt idx="7610">
                  <c:v>215.804</c:v>
                </c:pt>
                <c:pt idx="7611">
                  <c:v>215.85</c:v>
                </c:pt>
                <c:pt idx="7612">
                  <c:v>215.88800000000001</c:v>
                </c:pt>
                <c:pt idx="7613">
                  <c:v>216.00399999999999</c:v>
                </c:pt>
                <c:pt idx="7614">
                  <c:v>216.04599999999999</c:v>
                </c:pt>
                <c:pt idx="7615">
                  <c:v>216.05</c:v>
                </c:pt>
                <c:pt idx="7616">
                  <c:v>216.096</c:v>
                </c:pt>
                <c:pt idx="7617">
                  <c:v>216.22300000000001</c:v>
                </c:pt>
                <c:pt idx="7618">
                  <c:v>216.244</c:v>
                </c:pt>
                <c:pt idx="7619">
                  <c:v>216.358</c:v>
                </c:pt>
                <c:pt idx="7620">
                  <c:v>216.30100000000002</c:v>
                </c:pt>
                <c:pt idx="7621">
                  <c:v>216.22</c:v>
                </c:pt>
                <c:pt idx="7622">
                  <c:v>216.19800000000001</c:v>
                </c:pt>
                <c:pt idx="7623">
                  <c:v>216.32400000000001</c:v>
                </c:pt>
                <c:pt idx="7624">
                  <c:v>216.36799999999999</c:v>
                </c:pt>
                <c:pt idx="7625">
                  <c:v>216.42500000000001</c:v>
                </c:pt>
                <c:pt idx="7626">
                  <c:v>216.41400000000002</c:v>
                </c:pt>
                <c:pt idx="7627">
                  <c:v>216.41499999999999</c:v>
                </c:pt>
                <c:pt idx="7628">
                  <c:v>216.41499999999999</c:v>
                </c:pt>
                <c:pt idx="7629">
                  <c:v>216.251</c:v>
                </c:pt>
                <c:pt idx="7630">
                  <c:v>216.17699999999999</c:v>
                </c:pt>
                <c:pt idx="7631">
                  <c:v>216.19900000000001</c:v>
                </c:pt>
                <c:pt idx="7632">
                  <c:v>216.15800000000002</c:v>
                </c:pt>
                <c:pt idx="7633">
                  <c:v>216.18700000000001</c:v>
                </c:pt>
                <c:pt idx="7634">
                  <c:v>216.161</c:v>
                </c:pt>
                <c:pt idx="7635">
                  <c:v>216.10400000000001</c:v>
                </c:pt>
                <c:pt idx="7636">
                  <c:v>216.101</c:v>
                </c:pt>
                <c:pt idx="7637">
                  <c:v>215.86799999999999</c:v>
                </c:pt>
                <c:pt idx="7638">
                  <c:v>215.95400000000001</c:v>
                </c:pt>
                <c:pt idx="7639">
                  <c:v>215.97200000000001</c:v>
                </c:pt>
                <c:pt idx="7640">
                  <c:v>215.79</c:v>
                </c:pt>
                <c:pt idx="7641">
                  <c:v>215.64699999999999</c:v>
                </c:pt>
                <c:pt idx="7642">
                  <c:v>215.631</c:v>
                </c:pt>
                <c:pt idx="7643">
                  <c:v>215.60599999999999</c:v>
                </c:pt>
                <c:pt idx="7644">
                  <c:v>215.56399999999999</c:v>
                </c:pt>
                <c:pt idx="7645">
                  <c:v>215.58700000000002</c:v>
                </c:pt>
                <c:pt idx="7646">
                  <c:v>215.631</c:v>
                </c:pt>
                <c:pt idx="7647">
                  <c:v>215.61700000000002</c:v>
                </c:pt>
                <c:pt idx="7648">
                  <c:v>215.529</c:v>
                </c:pt>
                <c:pt idx="7649">
                  <c:v>215.56800000000001</c:v>
                </c:pt>
                <c:pt idx="7650">
                  <c:v>215.64099999999999</c:v>
                </c:pt>
                <c:pt idx="7651">
                  <c:v>215.59200000000001</c:v>
                </c:pt>
                <c:pt idx="7652">
                  <c:v>215.67500000000001</c:v>
                </c:pt>
                <c:pt idx="7653">
                  <c:v>215.749</c:v>
                </c:pt>
                <c:pt idx="7654">
                  <c:v>215.72200000000001</c:v>
                </c:pt>
                <c:pt idx="7655">
                  <c:v>215.85599999999999</c:v>
                </c:pt>
                <c:pt idx="7656">
                  <c:v>215.91300000000001</c:v>
                </c:pt>
                <c:pt idx="7657">
                  <c:v>215.833</c:v>
                </c:pt>
                <c:pt idx="7658">
                  <c:v>215.85400000000001</c:v>
                </c:pt>
                <c:pt idx="7659">
                  <c:v>215.846</c:v>
                </c:pt>
                <c:pt idx="7660">
                  <c:v>215.857</c:v>
                </c:pt>
                <c:pt idx="7661">
                  <c:v>215.83799999999999</c:v>
                </c:pt>
                <c:pt idx="7662">
                  <c:v>215.80600000000001</c:v>
                </c:pt>
                <c:pt idx="7663">
                  <c:v>215.899</c:v>
                </c:pt>
                <c:pt idx="7664">
                  <c:v>215.89400000000001</c:v>
                </c:pt>
                <c:pt idx="7665">
                  <c:v>215.858</c:v>
                </c:pt>
                <c:pt idx="7666">
                  <c:v>215.91300000000001</c:v>
                </c:pt>
                <c:pt idx="7667">
                  <c:v>215.84100000000001</c:v>
                </c:pt>
                <c:pt idx="7668">
                  <c:v>215.76300000000001</c:v>
                </c:pt>
                <c:pt idx="7669">
                  <c:v>215.88400000000001</c:v>
                </c:pt>
                <c:pt idx="7670">
                  <c:v>215.80199999999999</c:v>
                </c:pt>
                <c:pt idx="7671">
                  <c:v>215.785</c:v>
                </c:pt>
                <c:pt idx="7672">
                  <c:v>215.696</c:v>
                </c:pt>
                <c:pt idx="7673">
                  <c:v>215.904</c:v>
                </c:pt>
                <c:pt idx="7674">
                  <c:v>215.804</c:v>
                </c:pt>
                <c:pt idx="7675">
                  <c:v>215.79900000000001</c:v>
                </c:pt>
                <c:pt idx="7676">
                  <c:v>215.80600000000001</c:v>
                </c:pt>
                <c:pt idx="7677">
                  <c:v>215.887</c:v>
                </c:pt>
                <c:pt idx="7678">
                  <c:v>215.87299999999999</c:v>
                </c:pt>
                <c:pt idx="7679">
                  <c:v>215.92099999999999</c:v>
                </c:pt>
                <c:pt idx="7680">
                  <c:v>215.98000000000002</c:v>
                </c:pt>
                <c:pt idx="7681">
                  <c:v>216.04</c:v>
                </c:pt>
                <c:pt idx="7682">
                  <c:v>216.131</c:v>
                </c:pt>
                <c:pt idx="7683">
                  <c:v>216.24200000000002</c:v>
                </c:pt>
                <c:pt idx="7684">
                  <c:v>216.20000000000002</c:v>
                </c:pt>
                <c:pt idx="7685">
                  <c:v>216.26599999999999</c:v>
                </c:pt>
                <c:pt idx="7686">
                  <c:v>216.32</c:v>
                </c:pt>
                <c:pt idx="7687">
                  <c:v>216.35400000000001</c:v>
                </c:pt>
                <c:pt idx="7688">
                  <c:v>216.374</c:v>
                </c:pt>
                <c:pt idx="7689">
                  <c:v>216.316</c:v>
                </c:pt>
                <c:pt idx="7690">
                  <c:v>216.286</c:v>
                </c:pt>
                <c:pt idx="7691">
                  <c:v>216.226</c:v>
                </c:pt>
                <c:pt idx="7692">
                  <c:v>216.161</c:v>
                </c:pt>
                <c:pt idx="7693">
                  <c:v>216.20699999999999</c:v>
                </c:pt>
                <c:pt idx="7694">
                  <c:v>216.25300000000001</c:v>
                </c:pt>
                <c:pt idx="7695">
                  <c:v>216.21700000000001</c:v>
                </c:pt>
                <c:pt idx="7696">
                  <c:v>216.19</c:v>
                </c:pt>
                <c:pt idx="7697">
                  <c:v>216.18899999999999</c:v>
                </c:pt>
                <c:pt idx="7698">
                  <c:v>216.18200000000002</c:v>
                </c:pt>
                <c:pt idx="7699">
                  <c:v>216.059</c:v>
                </c:pt>
                <c:pt idx="7700">
                  <c:v>216.06100000000001</c:v>
                </c:pt>
                <c:pt idx="7701">
                  <c:v>215.84300000000002</c:v>
                </c:pt>
                <c:pt idx="7702">
                  <c:v>215.80500000000001</c:v>
                </c:pt>
                <c:pt idx="7703">
                  <c:v>215.74600000000001</c:v>
                </c:pt>
                <c:pt idx="7704">
                  <c:v>215.82500000000002</c:v>
                </c:pt>
                <c:pt idx="7705">
                  <c:v>215.804</c:v>
                </c:pt>
                <c:pt idx="7706">
                  <c:v>215.83100000000002</c:v>
                </c:pt>
                <c:pt idx="7707">
                  <c:v>215.846</c:v>
                </c:pt>
                <c:pt idx="7708">
                  <c:v>215.94800000000001</c:v>
                </c:pt>
                <c:pt idx="7709">
                  <c:v>215.96899999999999</c:v>
                </c:pt>
                <c:pt idx="7710">
                  <c:v>215.95600000000002</c:v>
                </c:pt>
                <c:pt idx="7711">
                  <c:v>216.035</c:v>
                </c:pt>
                <c:pt idx="7712">
                  <c:v>215.98400000000001</c:v>
                </c:pt>
                <c:pt idx="7713">
                  <c:v>216.13</c:v>
                </c:pt>
                <c:pt idx="7714">
                  <c:v>216.11600000000001</c:v>
                </c:pt>
                <c:pt idx="7715">
                  <c:v>216.21299999999999</c:v>
                </c:pt>
                <c:pt idx="7716">
                  <c:v>216.364</c:v>
                </c:pt>
                <c:pt idx="7717">
                  <c:v>216.45000000000002</c:v>
                </c:pt>
                <c:pt idx="7718">
                  <c:v>216.48000000000002</c:v>
                </c:pt>
                <c:pt idx="7719">
                  <c:v>216.453</c:v>
                </c:pt>
                <c:pt idx="7720">
                  <c:v>216.375</c:v>
                </c:pt>
                <c:pt idx="7721">
                  <c:v>216.52700000000002</c:v>
                </c:pt>
                <c:pt idx="7722">
                  <c:v>216.58199999999999</c:v>
                </c:pt>
                <c:pt idx="7723">
                  <c:v>216.70000000000002</c:v>
                </c:pt>
                <c:pt idx="7724">
                  <c:v>216.78200000000001</c:v>
                </c:pt>
                <c:pt idx="7725">
                  <c:v>216.875</c:v>
                </c:pt>
                <c:pt idx="7726">
                  <c:v>216.80700000000002</c:v>
                </c:pt>
                <c:pt idx="7727">
                  <c:v>216.86700000000002</c:v>
                </c:pt>
                <c:pt idx="7728">
                  <c:v>216.83</c:v>
                </c:pt>
                <c:pt idx="7729">
                  <c:v>216.90600000000001</c:v>
                </c:pt>
                <c:pt idx="7730">
                  <c:v>216.83</c:v>
                </c:pt>
                <c:pt idx="7731">
                  <c:v>216.83100000000002</c:v>
                </c:pt>
                <c:pt idx="7732">
                  <c:v>216.774</c:v>
                </c:pt>
                <c:pt idx="7733">
                  <c:v>216.691</c:v>
                </c:pt>
                <c:pt idx="7734">
                  <c:v>216.595</c:v>
                </c:pt>
                <c:pt idx="7735">
                  <c:v>216.61600000000001</c:v>
                </c:pt>
                <c:pt idx="7736">
                  <c:v>216.55</c:v>
                </c:pt>
                <c:pt idx="7737">
                  <c:v>216.39500000000001</c:v>
                </c:pt>
                <c:pt idx="7738">
                  <c:v>216.25800000000001</c:v>
                </c:pt>
                <c:pt idx="7739">
                  <c:v>216.26300000000001</c:v>
                </c:pt>
                <c:pt idx="7740">
                  <c:v>216.12899999999999</c:v>
                </c:pt>
                <c:pt idx="7741">
                  <c:v>216.11799999999999</c:v>
                </c:pt>
                <c:pt idx="7742">
                  <c:v>216.006</c:v>
                </c:pt>
                <c:pt idx="7743">
                  <c:v>215.91300000000001</c:v>
                </c:pt>
                <c:pt idx="7744">
                  <c:v>215.93200000000002</c:v>
                </c:pt>
                <c:pt idx="7745">
                  <c:v>215.85</c:v>
                </c:pt>
                <c:pt idx="7746">
                  <c:v>215.761</c:v>
                </c:pt>
                <c:pt idx="7747">
                  <c:v>215.71600000000001</c:v>
                </c:pt>
                <c:pt idx="7748">
                  <c:v>215.63400000000001</c:v>
                </c:pt>
                <c:pt idx="7749">
                  <c:v>215.57900000000001</c:v>
                </c:pt>
                <c:pt idx="7750">
                  <c:v>215.49700000000001</c:v>
                </c:pt>
                <c:pt idx="7751">
                  <c:v>215.55799999999999</c:v>
                </c:pt>
                <c:pt idx="7752">
                  <c:v>215.547</c:v>
                </c:pt>
                <c:pt idx="7753">
                  <c:v>215.52700000000002</c:v>
                </c:pt>
                <c:pt idx="7754">
                  <c:v>215.554</c:v>
                </c:pt>
                <c:pt idx="7755">
                  <c:v>215.53399999999999</c:v>
                </c:pt>
                <c:pt idx="7756">
                  <c:v>215.52199999999999</c:v>
                </c:pt>
                <c:pt idx="7757">
                  <c:v>215.51900000000001</c:v>
                </c:pt>
                <c:pt idx="7758">
                  <c:v>215.47499999999999</c:v>
                </c:pt>
                <c:pt idx="7759">
                  <c:v>215.61199999999999</c:v>
                </c:pt>
                <c:pt idx="7760">
                  <c:v>215.66200000000001</c:v>
                </c:pt>
                <c:pt idx="7761">
                  <c:v>215.71600000000001</c:v>
                </c:pt>
                <c:pt idx="7762">
                  <c:v>215.78100000000001</c:v>
                </c:pt>
                <c:pt idx="7763">
                  <c:v>215.666</c:v>
                </c:pt>
                <c:pt idx="7764">
                  <c:v>215.73000000000002</c:v>
                </c:pt>
                <c:pt idx="7765">
                  <c:v>215.751</c:v>
                </c:pt>
                <c:pt idx="7766">
                  <c:v>215.76599999999999</c:v>
                </c:pt>
                <c:pt idx="7767">
                  <c:v>215.864</c:v>
                </c:pt>
                <c:pt idx="7768">
                  <c:v>215.86</c:v>
                </c:pt>
                <c:pt idx="7769">
                  <c:v>215.941</c:v>
                </c:pt>
                <c:pt idx="7770">
                  <c:v>215.923</c:v>
                </c:pt>
                <c:pt idx="7771">
                  <c:v>215.84</c:v>
                </c:pt>
                <c:pt idx="7772">
                  <c:v>215.97800000000001</c:v>
                </c:pt>
                <c:pt idx="7773">
                  <c:v>215.95099999999999</c:v>
                </c:pt>
                <c:pt idx="7774">
                  <c:v>215.93899999999999</c:v>
                </c:pt>
                <c:pt idx="7775">
                  <c:v>216.01300000000001</c:v>
                </c:pt>
                <c:pt idx="7776">
                  <c:v>216.00399999999999</c:v>
                </c:pt>
                <c:pt idx="7777">
                  <c:v>215.95400000000001</c:v>
                </c:pt>
                <c:pt idx="7778">
                  <c:v>216.06399999999999</c:v>
                </c:pt>
                <c:pt idx="7779">
                  <c:v>216.053</c:v>
                </c:pt>
                <c:pt idx="7780">
                  <c:v>216.114</c:v>
                </c:pt>
                <c:pt idx="7781">
                  <c:v>216.11199999999999</c:v>
                </c:pt>
                <c:pt idx="7782">
                  <c:v>216.14600000000002</c:v>
                </c:pt>
                <c:pt idx="7783">
                  <c:v>216.11199999999999</c:v>
                </c:pt>
                <c:pt idx="7784">
                  <c:v>216.12200000000001</c:v>
                </c:pt>
                <c:pt idx="7785">
                  <c:v>216.07300000000001</c:v>
                </c:pt>
                <c:pt idx="7786">
                  <c:v>216.08700000000002</c:v>
                </c:pt>
                <c:pt idx="7787">
                  <c:v>216.1</c:v>
                </c:pt>
                <c:pt idx="7788">
                  <c:v>216.209</c:v>
                </c:pt>
                <c:pt idx="7789">
                  <c:v>216.14000000000001</c:v>
                </c:pt>
                <c:pt idx="7790">
                  <c:v>216.10500000000002</c:v>
                </c:pt>
                <c:pt idx="7791">
                  <c:v>216.07599999999999</c:v>
                </c:pt>
                <c:pt idx="7792">
                  <c:v>216.113</c:v>
                </c:pt>
                <c:pt idx="7793">
                  <c:v>216.11500000000001</c:v>
                </c:pt>
                <c:pt idx="7794">
                  <c:v>216.08799999999999</c:v>
                </c:pt>
                <c:pt idx="7795">
                  <c:v>216.05600000000001</c:v>
                </c:pt>
                <c:pt idx="7796">
                  <c:v>216.001</c:v>
                </c:pt>
                <c:pt idx="7797">
                  <c:v>215.99700000000001</c:v>
                </c:pt>
                <c:pt idx="7798">
                  <c:v>215.84100000000001</c:v>
                </c:pt>
                <c:pt idx="7799">
                  <c:v>215.75300000000001</c:v>
                </c:pt>
                <c:pt idx="7800">
                  <c:v>215.71100000000001</c:v>
                </c:pt>
                <c:pt idx="7801">
                  <c:v>215.65100000000001</c:v>
                </c:pt>
                <c:pt idx="7802">
                  <c:v>215.65299999999999</c:v>
                </c:pt>
                <c:pt idx="7803">
                  <c:v>215.68700000000001</c:v>
                </c:pt>
                <c:pt idx="7804">
                  <c:v>215.64699999999999</c:v>
                </c:pt>
                <c:pt idx="7805">
                  <c:v>215.614</c:v>
                </c:pt>
                <c:pt idx="7806">
                  <c:v>215.602</c:v>
                </c:pt>
                <c:pt idx="7807">
                  <c:v>215.61799999999999</c:v>
                </c:pt>
                <c:pt idx="7808">
                  <c:v>215.59800000000001</c:v>
                </c:pt>
                <c:pt idx="7809">
                  <c:v>215.55500000000001</c:v>
                </c:pt>
                <c:pt idx="7810">
                  <c:v>215.53</c:v>
                </c:pt>
                <c:pt idx="7811">
                  <c:v>215.58700000000002</c:v>
                </c:pt>
                <c:pt idx="7812">
                  <c:v>215.49</c:v>
                </c:pt>
                <c:pt idx="7813">
                  <c:v>215.535</c:v>
                </c:pt>
                <c:pt idx="7814">
                  <c:v>215.48000000000002</c:v>
                </c:pt>
                <c:pt idx="7815">
                  <c:v>215.52600000000001</c:v>
                </c:pt>
                <c:pt idx="7816">
                  <c:v>215.56700000000001</c:v>
                </c:pt>
                <c:pt idx="7817">
                  <c:v>215.59200000000001</c:v>
                </c:pt>
                <c:pt idx="7818">
                  <c:v>215.59</c:v>
                </c:pt>
                <c:pt idx="7819">
                  <c:v>215.65200000000002</c:v>
                </c:pt>
                <c:pt idx="7820">
                  <c:v>215.59</c:v>
                </c:pt>
                <c:pt idx="7821">
                  <c:v>215.63499999999999</c:v>
                </c:pt>
                <c:pt idx="7822">
                  <c:v>215.71299999999999</c:v>
                </c:pt>
                <c:pt idx="7823">
                  <c:v>215.762</c:v>
                </c:pt>
                <c:pt idx="7824">
                  <c:v>215.785</c:v>
                </c:pt>
                <c:pt idx="7825">
                  <c:v>215.804</c:v>
                </c:pt>
                <c:pt idx="7826">
                  <c:v>215.84800000000001</c:v>
                </c:pt>
                <c:pt idx="7827">
                  <c:v>215.81100000000001</c:v>
                </c:pt>
                <c:pt idx="7828">
                  <c:v>215.458</c:v>
                </c:pt>
                <c:pt idx="7829">
                  <c:v>214.154</c:v>
                </c:pt>
                <c:pt idx="7830">
                  <c:v>214.209</c:v>
                </c:pt>
                <c:pt idx="7831">
                  <c:v>214.26300000000001</c:v>
                </c:pt>
                <c:pt idx="7832">
                  <c:v>214.249</c:v>
                </c:pt>
                <c:pt idx="7833">
                  <c:v>214.29300000000001</c:v>
                </c:pt>
                <c:pt idx="7834">
                  <c:v>214.36199999999999</c:v>
                </c:pt>
                <c:pt idx="7835">
                  <c:v>214.35400000000001</c:v>
                </c:pt>
                <c:pt idx="7836">
                  <c:v>214.37200000000001</c:v>
                </c:pt>
                <c:pt idx="7837">
                  <c:v>214.39000000000001</c:v>
                </c:pt>
                <c:pt idx="7838">
                  <c:v>214.37899999999999</c:v>
                </c:pt>
                <c:pt idx="7839">
                  <c:v>214.36100000000002</c:v>
                </c:pt>
                <c:pt idx="7840">
                  <c:v>214.453</c:v>
                </c:pt>
                <c:pt idx="7841">
                  <c:v>214.43700000000001</c:v>
                </c:pt>
                <c:pt idx="7842">
                  <c:v>214.446</c:v>
                </c:pt>
                <c:pt idx="7843">
                  <c:v>214.33500000000001</c:v>
                </c:pt>
                <c:pt idx="7844">
                  <c:v>214.357</c:v>
                </c:pt>
                <c:pt idx="7845">
                  <c:v>214.22400000000002</c:v>
                </c:pt>
                <c:pt idx="7846">
                  <c:v>214.37100000000001</c:v>
                </c:pt>
                <c:pt idx="7847">
                  <c:v>214.26</c:v>
                </c:pt>
                <c:pt idx="7848">
                  <c:v>214.25900000000001</c:v>
                </c:pt>
                <c:pt idx="7849">
                  <c:v>214.238</c:v>
                </c:pt>
                <c:pt idx="7850">
                  <c:v>214.24799999999999</c:v>
                </c:pt>
                <c:pt idx="7851">
                  <c:v>214.24100000000001</c:v>
                </c:pt>
                <c:pt idx="7852">
                  <c:v>214.376</c:v>
                </c:pt>
                <c:pt idx="7853">
                  <c:v>214.50800000000001</c:v>
                </c:pt>
                <c:pt idx="7854">
                  <c:v>214.495</c:v>
                </c:pt>
                <c:pt idx="7855">
                  <c:v>214.55100000000002</c:v>
                </c:pt>
                <c:pt idx="7856">
                  <c:v>214.67099999999999</c:v>
                </c:pt>
                <c:pt idx="7857">
                  <c:v>214.62299999999999</c:v>
                </c:pt>
                <c:pt idx="7858">
                  <c:v>214.61700000000002</c:v>
                </c:pt>
                <c:pt idx="7859">
                  <c:v>214.65899999999999</c:v>
                </c:pt>
                <c:pt idx="7860">
                  <c:v>214.69499999999999</c:v>
                </c:pt>
                <c:pt idx="7861">
                  <c:v>214.739</c:v>
                </c:pt>
                <c:pt idx="7862">
                  <c:v>214.73099999999999</c:v>
                </c:pt>
                <c:pt idx="7863">
                  <c:v>214.72</c:v>
                </c:pt>
                <c:pt idx="7864">
                  <c:v>214.74700000000001</c:v>
                </c:pt>
                <c:pt idx="7865">
                  <c:v>214.893</c:v>
                </c:pt>
                <c:pt idx="7866">
                  <c:v>214.90600000000001</c:v>
                </c:pt>
                <c:pt idx="7867">
                  <c:v>214.85500000000002</c:v>
                </c:pt>
                <c:pt idx="7868">
                  <c:v>214.94</c:v>
                </c:pt>
                <c:pt idx="7869">
                  <c:v>214.95400000000001</c:v>
                </c:pt>
                <c:pt idx="7870">
                  <c:v>214.982</c:v>
                </c:pt>
                <c:pt idx="7871">
                  <c:v>214.95699999999999</c:v>
                </c:pt>
                <c:pt idx="7872">
                  <c:v>214.87</c:v>
                </c:pt>
                <c:pt idx="7873">
                  <c:v>214.91499999999999</c:v>
                </c:pt>
                <c:pt idx="7874">
                  <c:v>214.89600000000002</c:v>
                </c:pt>
                <c:pt idx="7875">
                  <c:v>214.892</c:v>
                </c:pt>
                <c:pt idx="7876">
                  <c:v>214.84100000000001</c:v>
                </c:pt>
                <c:pt idx="7877">
                  <c:v>215.01900000000001</c:v>
                </c:pt>
                <c:pt idx="7878">
                  <c:v>214.94400000000002</c:v>
                </c:pt>
                <c:pt idx="7879">
                  <c:v>214.946</c:v>
                </c:pt>
                <c:pt idx="7880">
                  <c:v>214.92600000000002</c:v>
                </c:pt>
                <c:pt idx="7881">
                  <c:v>214.88400000000001</c:v>
                </c:pt>
                <c:pt idx="7882">
                  <c:v>214.87200000000001</c:v>
                </c:pt>
                <c:pt idx="7883">
                  <c:v>214.797</c:v>
                </c:pt>
                <c:pt idx="7884">
                  <c:v>214.65700000000001</c:v>
                </c:pt>
                <c:pt idx="7885">
                  <c:v>214.74299999999999</c:v>
                </c:pt>
                <c:pt idx="7886">
                  <c:v>214.648</c:v>
                </c:pt>
                <c:pt idx="7887">
                  <c:v>214.64000000000001</c:v>
                </c:pt>
                <c:pt idx="7888">
                  <c:v>214.50900000000001</c:v>
                </c:pt>
                <c:pt idx="7889">
                  <c:v>214.47200000000001</c:v>
                </c:pt>
                <c:pt idx="7890">
                  <c:v>214.43600000000001</c:v>
                </c:pt>
                <c:pt idx="7891">
                  <c:v>214.30799999999999</c:v>
                </c:pt>
                <c:pt idx="7892">
                  <c:v>214.22200000000001</c:v>
                </c:pt>
                <c:pt idx="7893">
                  <c:v>214.20000000000002</c:v>
                </c:pt>
                <c:pt idx="7894">
                  <c:v>214.17699999999999</c:v>
                </c:pt>
                <c:pt idx="7895">
                  <c:v>214.09800000000001</c:v>
                </c:pt>
                <c:pt idx="7896">
                  <c:v>214.078</c:v>
                </c:pt>
                <c:pt idx="7897">
                  <c:v>213.85300000000001</c:v>
                </c:pt>
                <c:pt idx="7898">
                  <c:v>213.57400000000001</c:v>
                </c:pt>
                <c:pt idx="7899">
                  <c:v>213.655</c:v>
                </c:pt>
                <c:pt idx="7900">
                  <c:v>213.71299999999999</c:v>
                </c:pt>
                <c:pt idx="7901">
                  <c:v>213.672</c:v>
                </c:pt>
                <c:pt idx="7902">
                  <c:v>213.708</c:v>
                </c:pt>
                <c:pt idx="7903">
                  <c:v>213.81399999999999</c:v>
                </c:pt>
                <c:pt idx="7904">
                  <c:v>213.96700000000001</c:v>
                </c:pt>
                <c:pt idx="7905">
                  <c:v>213.965</c:v>
                </c:pt>
                <c:pt idx="7906">
                  <c:v>214.017</c:v>
                </c:pt>
                <c:pt idx="7907">
                  <c:v>214.06800000000001</c:v>
                </c:pt>
                <c:pt idx="7908">
                  <c:v>214.20400000000001</c:v>
                </c:pt>
                <c:pt idx="7909">
                  <c:v>214.23400000000001</c:v>
                </c:pt>
                <c:pt idx="7910">
                  <c:v>214.33</c:v>
                </c:pt>
                <c:pt idx="7911">
                  <c:v>214.36500000000001</c:v>
                </c:pt>
                <c:pt idx="7912">
                  <c:v>214.45699999999999</c:v>
                </c:pt>
                <c:pt idx="7913">
                  <c:v>214.59300000000002</c:v>
                </c:pt>
                <c:pt idx="7914">
                  <c:v>214.57400000000001</c:v>
                </c:pt>
                <c:pt idx="7915">
                  <c:v>214.596</c:v>
                </c:pt>
                <c:pt idx="7916">
                  <c:v>214.624</c:v>
                </c:pt>
                <c:pt idx="7917">
                  <c:v>214.62899999999999</c:v>
                </c:pt>
                <c:pt idx="7918">
                  <c:v>214.58799999999999</c:v>
                </c:pt>
                <c:pt idx="7919">
                  <c:v>214.63</c:v>
                </c:pt>
                <c:pt idx="7920">
                  <c:v>214.47800000000001</c:v>
                </c:pt>
                <c:pt idx="7921">
                  <c:v>214.45699999999999</c:v>
                </c:pt>
                <c:pt idx="7922">
                  <c:v>214.50200000000001</c:v>
                </c:pt>
                <c:pt idx="7923">
                  <c:v>214.47900000000001</c:v>
                </c:pt>
                <c:pt idx="7924">
                  <c:v>214.38</c:v>
                </c:pt>
                <c:pt idx="7925">
                  <c:v>214.429</c:v>
                </c:pt>
                <c:pt idx="7926">
                  <c:v>214.423</c:v>
                </c:pt>
                <c:pt idx="7927">
                  <c:v>214.47300000000001</c:v>
                </c:pt>
                <c:pt idx="7928">
                  <c:v>214.423</c:v>
                </c:pt>
                <c:pt idx="7929">
                  <c:v>214.43100000000001</c:v>
                </c:pt>
                <c:pt idx="7930">
                  <c:v>214.625</c:v>
                </c:pt>
                <c:pt idx="7931">
                  <c:v>214.661</c:v>
                </c:pt>
                <c:pt idx="7932">
                  <c:v>214.727</c:v>
                </c:pt>
                <c:pt idx="7933">
                  <c:v>214.76400000000001</c:v>
                </c:pt>
                <c:pt idx="7934">
                  <c:v>214.84200000000001</c:v>
                </c:pt>
                <c:pt idx="7935">
                  <c:v>214.93899999999999</c:v>
                </c:pt>
                <c:pt idx="7936">
                  <c:v>214.92000000000002</c:v>
                </c:pt>
                <c:pt idx="7937">
                  <c:v>214.80799999999999</c:v>
                </c:pt>
                <c:pt idx="7938">
                  <c:v>214.744</c:v>
                </c:pt>
                <c:pt idx="7939">
                  <c:v>214.62</c:v>
                </c:pt>
                <c:pt idx="7940">
                  <c:v>214.67400000000001</c:v>
                </c:pt>
                <c:pt idx="7941">
                  <c:v>214.37800000000001</c:v>
                </c:pt>
                <c:pt idx="7942">
                  <c:v>214.33700000000002</c:v>
                </c:pt>
                <c:pt idx="7943">
                  <c:v>214.46600000000001</c:v>
                </c:pt>
                <c:pt idx="7944">
                  <c:v>214.38300000000001</c:v>
                </c:pt>
                <c:pt idx="7945">
                  <c:v>214.29500000000002</c:v>
                </c:pt>
                <c:pt idx="7946">
                  <c:v>214.12299999999999</c:v>
                </c:pt>
                <c:pt idx="7947">
                  <c:v>214.06800000000001</c:v>
                </c:pt>
                <c:pt idx="7948">
                  <c:v>213.977</c:v>
                </c:pt>
                <c:pt idx="7949">
                  <c:v>213.88499999999999</c:v>
                </c:pt>
                <c:pt idx="7950">
                  <c:v>213.79500000000002</c:v>
                </c:pt>
                <c:pt idx="7951">
                  <c:v>213.83700000000002</c:v>
                </c:pt>
                <c:pt idx="7952">
                  <c:v>213.88400000000001</c:v>
                </c:pt>
                <c:pt idx="7953">
                  <c:v>213.745</c:v>
                </c:pt>
                <c:pt idx="7954">
                  <c:v>213.62700000000001</c:v>
                </c:pt>
                <c:pt idx="7955">
                  <c:v>213.46600000000001</c:v>
                </c:pt>
                <c:pt idx="7956">
                  <c:v>213.42600000000002</c:v>
                </c:pt>
                <c:pt idx="7957">
                  <c:v>213.45099999999999</c:v>
                </c:pt>
                <c:pt idx="7958">
                  <c:v>213.43100000000001</c:v>
                </c:pt>
                <c:pt idx="7959">
                  <c:v>213.38300000000001</c:v>
                </c:pt>
                <c:pt idx="7960">
                  <c:v>213.22800000000001</c:v>
                </c:pt>
                <c:pt idx="7961">
                  <c:v>213.34800000000001</c:v>
                </c:pt>
                <c:pt idx="7962">
                  <c:v>213.31800000000001</c:v>
                </c:pt>
                <c:pt idx="7963">
                  <c:v>213.25399999999999</c:v>
                </c:pt>
                <c:pt idx="7964">
                  <c:v>213.22499999999999</c:v>
                </c:pt>
                <c:pt idx="7965">
                  <c:v>213.059</c:v>
                </c:pt>
                <c:pt idx="7966">
                  <c:v>213.149</c:v>
                </c:pt>
                <c:pt idx="7967">
                  <c:v>213.19400000000002</c:v>
                </c:pt>
                <c:pt idx="7968">
                  <c:v>213.22200000000001</c:v>
                </c:pt>
                <c:pt idx="7969">
                  <c:v>213.227</c:v>
                </c:pt>
                <c:pt idx="7970">
                  <c:v>213.33</c:v>
                </c:pt>
                <c:pt idx="7971">
                  <c:v>213.441</c:v>
                </c:pt>
                <c:pt idx="7972">
                  <c:v>213.547</c:v>
                </c:pt>
                <c:pt idx="7973">
                  <c:v>213.643</c:v>
                </c:pt>
                <c:pt idx="7974">
                  <c:v>213.76900000000001</c:v>
                </c:pt>
                <c:pt idx="7975">
                  <c:v>213.905</c:v>
                </c:pt>
                <c:pt idx="7976">
                  <c:v>213.983</c:v>
                </c:pt>
                <c:pt idx="7977">
                  <c:v>214.041</c:v>
                </c:pt>
                <c:pt idx="7978">
                  <c:v>214.06200000000001</c:v>
                </c:pt>
                <c:pt idx="7979">
                  <c:v>214.14000000000001</c:v>
                </c:pt>
                <c:pt idx="7980">
                  <c:v>214.297</c:v>
                </c:pt>
                <c:pt idx="7981">
                  <c:v>214.35</c:v>
                </c:pt>
                <c:pt idx="7982">
                  <c:v>214.22300000000001</c:v>
                </c:pt>
                <c:pt idx="7983">
                  <c:v>214.15</c:v>
                </c:pt>
                <c:pt idx="7984">
                  <c:v>214.03900000000002</c:v>
                </c:pt>
                <c:pt idx="7985">
                  <c:v>213.977</c:v>
                </c:pt>
                <c:pt idx="7986">
                  <c:v>213.98600000000002</c:v>
                </c:pt>
                <c:pt idx="7987">
                  <c:v>213.93600000000001</c:v>
                </c:pt>
                <c:pt idx="7988">
                  <c:v>213.94900000000001</c:v>
                </c:pt>
                <c:pt idx="7989">
                  <c:v>213.946</c:v>
                </c:pt>
                <c:pt idx="7990">
                  <c:v>213.86</c:v>
                </c:pt>
                <c:pt idx="7991">
                  <c:v>213.77799999999999</c:v>
                </c:pt>
                <c:pt idx="7992">
                  <c:v>213.76300000000001</c:v>
                </c:pt>
                <c:pt idx="7993">
                  <c:v>213.72800000000001</c:v>
                </c:pt>
                <c:pt idx="7994">
                  <c:v>213.76</c:v>
                </c:pt>
                <c:pt idx="7995">
                  <c:v>213.809</c:v>
                </c:pt>
                <c:pt idx="7996">
                  <c:v>213.86799999999999</c:v>
                </c:pt>
                <c:pt idx="7997">
                  <c:v>213.846</c:v>
                </c:pt>
                <c:pt idx="7998">
                  <c:v>213.84800000000001</c:v>
                </c:pt>
                <c:pt idx="7999">
                  <c:v>213.99200000000002</c:v>
                </c:pt>
                <c:pt idx="8000">
                  <c:v>213.98000000000002</c:v>
                </c:pt>
                <c:pt idx="8001">
                  <c:v>214.03800000000001</c:v>
                </c:pt>
                <c:pt idx="8002">
                  <c:v>214.077</c:v>
                </c:pt>
                <c:pt idx="8003">
                  <c:v>214.16400000000002</c:v>
                </c:pt>
                <c:pt idx="8004">
                  <c:v>214.26400000000001</c:v>
                </c:pt>
                <c:pt idx="8005">
                  <c:v>214.715</c:v>
                </c:pt>
                <c:pt idx="8006">
                  <c:v>214.87100000000001</c:v>
                </c:pt>
                <c:pt idx="8007">
                  <c:v>214.80199999999999</c:v>
                </c:pt>
                <c:pt idx="8008">
                  <c:v>214.84700000000001</c:v>
                </c:pt>
                <c:pt idx="8009">
                  <c:v>214.84800000000001</c:v>
                </c:pt>
                <c:pt idx="8010">
                  <c:v>214.94900000000001</c:v>
                </c:pt>
                <c:pt idx="8011">
                  <c:v>215.04900000000001</c:v>
                </c:pt>
                <c:pt idx="8012">
                  <c:v>214.99299999999999</c:v>
                </c:pt>
                <c:pt idx="8013">
                  <c:v>215.119</c:v>
                </c:pt>
                <c:pt idx="8014">
                  <c:v>215.13300000000001</c:v>
                </c:pt>
                <c:pt idx="8015">
                  <c:v>215.10400000000001</c:v>
                </c:pt>
                <c:pt idx="8016">
                  <c:v>215.06399999999999</c:v>
                </c:pt>
                <c:pt idx="8017">
                  <c:v>215.06</c:v>
                </c:pt>
                <c:pt idx="8018">
                  <c:v>215.15</c:v>
                </c:pt>
                <c:pt idx="8019">
                  <c:v>215.14400000000001</c:v>
                </c:pt>
                <c:pt idx="8020">
                  <c:v>215.18600000000001</c:v>
                </c:pt>
                <c:pt idx="8021">
                  <c:v>215.209</c:v>
                </c:pt>
                <c:pt idx="8022">
                  <c:v>215.14099999999999</c:v>
                </c:pt>
                <c:pt idx="8023">
                  <c:v>214.98699999999999</c:v>
                </c:pt>
                <c:pt idx="8024">
                  <c:v>214.995</c:v>
                </c:pt>
                <c:pt idx="8025">
                  <c:v>214.94300000000001</c:v>
                </c:pt>
                <c:pt idx="8026">
                  <c:v>214.797</c:v>
                </c:pt>
                <c:pt idx="8027">
                  <c:v>214.78900000000002</c:v>
                </c:pt>
                <c:pt idx="8028">
                  <c:v>214.73500000000001</c:v>
                </c:pt>
                <c:pt idx="8029">
                  <c:v>214.69499999999999</c:v>
                </c:pt>
                <c:pt idx="8030">
                  <c:v>214.708</c:v>
                </c:pt>
                <c:pt idx="8031">
                  <c:v>214.67600000000002</c:v>
                </c:pt>
                <c:pt idx="8032">
                  <c:v>214.761</c:v>
                </c:pt>
                <c:pt idx="8033">
                  <c:v>214.809</c:v>
                </c:pt>
                <c:pt idx="8034">
                  <c:v>214.876</c:v>
                </c:pt>
                <c:pt idx="8035">
                  <c:v>214.935</c:v>
                </c:pt>
                <c:pt idx="8036">
                  <c:v>214.96299999999999</c:v>
                </c:pt>
                <c:pt idx="8037">
                  <c:v>214.86</c:v>
                </c:pt>
                <c:pt idx="8038">
                  <c:v>214.87899999999999</c:v>
                </c:pt>
                <c:pt idx="8039">
                  <c:v>214.86600000000001</c:v>
                </c:pt>
                <c:pt idx="8040">
                  <c:v>214.815</c:v>
                </c:pt>
                <c:pt idx="8041">
                  <c:v>214.64400000000001</c:v>
                </c:pt>
                <c:pt idx="8042">
                  <c:v>214.50800000000001</c:v>
                </c:pt>
                <c:pt idx="8043">
                  <c:v>214.429</c:v>
                </c:pt>
                <c:pt idx="8044">
                  <c:v>214.327</c:v>
                </c:pt>
                <c:pt idx="8045">
                  <c:v>214.13400000000001</c:v>
                </c:pt>
                <c:pt idx="8046">
                  <c:v>213.971</c:v>
                </c:pt>
                <c:pt idx="8047">
                  <c:v>213.83600000000001</c:v>
                </c:pt>
                <c:pt idx="8048">
                  <c:v>213.773</c:v>
                </c:pt>
                <c:pt idx="8049">
                  <c:v>213.649</c:v>
                </c:pt>
                <c:pt idx="8050">
                  <c:v>213.63200000000001</c:v>
                </c:pt>
                <c:pt idx="8051">
                  <c:v>213.535</c:v>
                </c:pt>
                <c:pt idx="8052">
                  <c:v>213.536</c:v>
                </c:pt>
                <c:pt idx="8053">
                  <c:v>213.452</c:v>
                </c:pt>
                <c:pt idx="8054">
                  <c:v>213.51300000000001</c:v>
                </c:pt>
                <c:pt idx="8055">
                  <c:v>213.42000000000002</c:v>
                </c:pt>
                <c:pt idx="8056">
                  <c:v>213.42000000000002</c:v>
                </c:pt>
                <c:pt idx="8057">
                  <c:v>213.489</c:v>
                </c:pt>
                <c:pt idx="8058">
                  <c:v>213.52100000000002</c:v>
                </c:pt>
                <c:pt idx="8059">
                  <c:v>213.678</c:v>
                </c:pt>
                <c:pt idx="8060">
                  <c:v>213.661</c:v>
                </c:pt>
                <c:pt idx="8061">
                  <c:v>213.66499999999999</c:v>
                </c:pt>
                <c:pt idx="8062">
                  <c:v>213.59700000000001</c:v>
                </c:pt>
                <c:pt idx="8063">
                  <c:v>213.62800000000001</c:v>
                </c:pt>
                <c:pt idx="8064">
                  <c:v>213.69400000000002</c:v>
                </c:pt>
                <c:pt idx="8065">
                  <c:v>213.60900000000001</c:v>
                </c:pt>
                <c:pt idx="8066">
                  <c:v>213.59399999999999</c:v>
                </c:pt>
                <c:pt idx="8067">
                  <c:v>213.691</c:v>
                </c:pt>
                <c:pt idx="8068">
                  <c:v>213.727</c:v>
                </c:pt>
                <c:pt idx="8069">
                  <c:v>213.63400000000001</c:v>
                </c:pt>
                <c:pt idx="8070">
                  <c:v>213.58700000000002</c:v>
                </c:pt>
                <c:pt idx="8071">
                  <c:v>213.53399999999999</c:v>
                </c:pt>
                <c:pt idx="8072">
                  <c:v>213.53399999999999</c:v>
                </c:pt>
                <c:pt idx="8073">
                  <c:v>213.56300000000002</c:v>
                </c:pt>
                <c:pt idx="8074">
                  <c:v>213.38900000000001</c:v>
                </c:pt>
                <c:pt idx="8075">
                  <c:v>213.279</c:v>
                </c:pt>
                <c:pt idx="8076">
                  <c:v>213.30700000000002</c:v>
                </c:pt>
                <c:pt idx="8077">
                  <c:v>213.3</c:v>
                </c:pt>
                <c:pt idx="8078">
                  <c:v>213.28900000000002</c:v>
                </c:pt>
                <c:pt idx="8079">
                  <c:v>213.34</c:v>
                </c:pt>
                <c:pt idx="8080">
                  <c:v>213.31100000000001</c:v>
                </c:pt>
                <c:pt idx="8081">
                  <c:v>213.33799999999999</c:v>
                </c:pt>
                <c:pt idx="8082">
                  <c:v>213.352</c:v>
                </c:pt>
                <c:pt idx="8083">
                  <c:v>213.26</c:v>
                </c:pt>
                <c:pt idx="8084">
                  <c:v>213.17000000000002</c:v>
                </c:pt>
                <c:pt idx="8085">
                  <c:v>213.06800000000001</c:v>
                </c:pt>
                <c:pt idx="8086">
                  <c:v>213.005</c:v>
                </c:pt>
                <c:pt idx="8087">
                  <c:v>213.00900000000001</c:v>
                </c:pt>
                <c:pt idx="8088">
                  <c:v>212.97400000000002</c:v>
                </c:pt>
                <c:pt idx="8089">
                  <c:v>212.99100000000001</c:v>
                </c:pt>
                <c:pt idx="8090">
                  <c:v>212.96600000000001</c:v>
                </c:pt>
                <c:pt idx="8091">
                  <c:v>212.95000000000002</c:v>
                </c:pt>
                <c:pt idx="8092">
                  <c:v>212.911</c:v>
                </c:pt>
                <c:pt idx="8093">
                  <c:v>213.078</c:v>
                </c:pt>
                <c:pt idx="8094">
                  <c:v>213.09399999999999</c:v>
                </c:pt>
                <c:pt idx="8095">
                  <c:v>213.084</c:v>
                </c:pt>
                <c:pt idx="8096">
                  <c:v>213.06800000000001</c:v>
                </c:pt>
                <c:pt idx="8097">
                  <c:v>213.15800000000002</c:v>
                </c:pt>
                <c:pt idx="8098">
                  <c:v>213.03200000000001</c:v>
                </c:pt>
                <c:pt idx="8099">
                  <c:v>213.143</c:v>
                </c:pt>
                <c:pt idx="8100">
                  <c:v>213.136</c:v>
                </c:pt>
                <c:pt idx="8101">
                  <c:v>213.238</c:v>
                </c:pt>
                <c:pt idx="8102">
                  <c:v>213.286</c:v>
                </c:pt>
                <c:pt idx="8103">
                  <c:v>213.42099999999999</c:v>
                </c:pt>
                <c:pt idx="8104">
                  <c:v>213.48500000000001</c:v>
                </c:pt>
                <c:pt idx="8105">
                  <c:v>213.42099999999999</c:v>
                </c:pt>
                <c:pt idx="8106">
                  <c:v>213.58</c:v>
                </c:pt>
                <c:pt idx="8107">
                  <c:v>213.547</c:v>
                </c:pt>
                <c:pt idx="8108">
                  <c:v>213.48600000000002</c:v>
                </c:pt>
                <c:pt idx="8109">
                  <c:v>213.501</c:v>
                </c:pt>
                <c:pt idx="8110">
                  <c:v>213.559</c:v>
                </c:pt>
                <c:pt idx="8111">
                  <c:v>213.53</c:v>
                </c:pt>
                <c:pt idx="8112">
                  <c:v>213.51500000000001</c:v>
                </c:pt>
                <c:pt idx="8113">
                  <c:v>213.58600000000001</c:v>
                </c:pt>
                <c:pt idx="8114">
                  <c:v>213.63300000000001</c:v>
                </c:pt>
                <c:pt idx="8115">
                  <c:v>213.63400000000001</c:v>
                </c:pt>
                <c:pt idx="8116">
                  <c:v>213.58600000000001</c:v>
                </c:pt>
                <c:pt idx="8117">
                  <c:v>213.505</c:v>
                </c:pt>
                <c:pt idx="8118">
                  <c:v>213.62899999999999</c:v>
                </c:pt>
                <c:pt idx="8119">
                  <c:v>213.61199999999999</c:v>
                </c:pt>
                <c:pt idx="8120">
                  <c:v>213.584</c:v>
                </c:pt>
                <c:pt idx="8121">
                  <c:v>213.583</c:v>
                </c:pt>
                <c:pt idx="8122">
                  <c:v>213.49200000000002</c:v>
                </c:pt>
                <c:pt idx="8123">
                  <c:v>213.55500000000001</c:v>
                </c:pt>
                <c:pt idx="8124">
                  <c:v>213.58700000000002</c:v>
                </c:pt>
                <c:pt idx="8125">
                  <c:v>213.631</c:v>
                </c:pt>
                <c:pt idx="8126">
                  <c:v>213.649</c:v>
                </c:pt>
                <c:pt idx="8127">
                  <c:v>213.68800000000002</c:v>
                </c:pt>
                <c:pt idx="8128">
                  <c:v>213.70699999999999</c:v>
                </c:pt>
                <c:pt idx="8129">
                  <c:v>213.81100000000001</c:v>
                </c:pt>
                <c:pt idx="8130">
                  <c:v>213.81800000000001</c:v>
                </c:pt>
                <c:pt idx="8131">
                  <c:v>213.75900000000001</c:v>
                </c:pt>
                <c:pt idx="8132">
                  <c:v>213.59800000000001</c:v>
                </c:pt>
                <c:pt idx="8133">
                  <c:v>213.55600000000001</c:v>
                </c:pt>
                <c:pt idx="8134">
                  <c:v>213.56800000000001</c:v>
                </c:pt>
                <c:pt idx="8135">
                  <c:v>213.38499999999999</c:v>
                </c:pt>
                <c:pt idx="8136">
                  <c:v>213.43800000000002</c:v>
                </c:pt>
                <c:pt idx="8137">
                  <c:v>213.45400000000001</c:v>
                </c:pt>
                <c:pt idx="8138">
                  <c:v>213.43899999999999</c:v>
                </c:pt>
                <c:pt idx="8139">
                  <c:v>213.40899999999999</c:v>
                </c:pt>
                <c:pt idx="8140">
                  <c:v>213.46899999999999</c:v>
                </c:pt>
                <c:pt idx="8141">
                  <c:v>213.47499999999999</c:v>
                </c:pt>
                <c:pt idx="8142">
                  <c:v>213.416</c:v>
                </c:pt>
                <c:pt idx="8143">
                  <c:v>213.6</c:v>
                </c:pt>
                <c:pt idx="8144">
                  <c:v>213.52199999999999</c:v>
                </c:pt>
                <c:pt idx="8145">
                  <c:v>213.6</c:v>
                </c:pt>
                <c:pt idx="8146">
                  <c:v>213.69</c:v>
                </c:pt>
                <c:pt idx="8147">
                  <c:v>213.74299999999999</c:v>
                </c:pt>
                <c:pt idx="8148">
                  <c:v>213.809</c:v>
                </c:pt>
                <c:pt idx="8149">
                  <c:v>213.76400000000001</c:v>
                </c:pt>
                <c:pt idx="8150">
                  <c:v>213.649</c:v>
                </c:pt>
                <c:pt idx="8151">
                  <c:v>213.02600000000001</c:v>
                </c:pt>
                <c:pt idx="8152">
                  <c:v>213.08600000000001</c:v>
                </c:pt>
                <c:pt idx="8153">
                  <c:v>213.10599999999999</c:v>
                </c:pt>
                <c:pt idx="8154">
                  <c:v>213.10300000000001</c:v>
                </c:pt>
                <c:pt idx="8155">
                  <c:v>213.107</c:v>
                </c:pt>
                <c:pt idx="8156">
                  <c:v>213.08199999999999</c:v>
                </c:pt>
                <c:pt idx="8157">
                  <c:v>213.01</c:v>
                </c:pt>
                <c:pt idx="8158">
                  <c:v>213.11100000000002</c:v>
                </c:pt>
                <c:pt idx="8159">
                  <c:v>213.13400000000001</c:v>
                </c:pt>
                <c:pt idx="8160">
                  <c:v>213.09300000000002</c:v>
                </c:pt>
                <c:pt idx="8161">
                  <c:v>213.083</c:v>
                </c:pt>
                <c:pt idx="8162">
                  <c:v>212.99200000000002</c:v>
                </c:pt>
                <c:pt idx="8163">
                  <c:v>213.03800000000001</c:v>
                </c:pt>
                <c:pt idx="8164">
                  <c:v>213.06900000000002</c:v>
                </c:pt>
                <c:pt idx="8165">
                  <c:v>213.125</c:v>
                </c:pt>
                <c:pt idx="8166">
                  <c:v>213.126</c:v>
                </c:pt>
                <c:pt idx="8167">
                  <c:v>213.096</c:v>
                </c:pt>
                <c:pt idx="8168">
                  <c:v>213.07599999999999</c:v>
                </c:pt>
                <c:pt idx="8169">
                  <c:v>213.03</c:v>
                </c:pt>
                <c:pt idx="8170">
                  <c:v>212.946</c:v>
                </c:pt>
                <c:pt idx="8171">
                  <c:v>212.953</c:v>
                </c:pt>
                <c:pt idx="8172">
                  <c:v>213.03900000000002</c:v>
                </c:pt>
                <c:pt idx="8173">
                  <c:v>213.04</c:v>
                </c:pt>
                <c:pt idx="8174">
                  <c:v>213.01900000000001</c:v>
                </c:pt>
                <c:pt idx="8175">
                  <c:v>213.042</c:v>
                </c:pt>
                <c:pt idx="8176">
                  <c:v>213.125</c:v>
                </c:pt>
                <c:pt idx="8177">
                  <c:v>213.06300000000002</c:v>
                </c:pt>
                <c:pt idx="8178">
                  <c:v>213.05600000000001</c:v>
                </c:pt>
                <c:pt idx="8179">
                  <c:v>213.05600000000001</c:v>
                </c:pt>
                <c:pt idx="8180">
                  <c:v>213.11500000000001</c:v>
                </c:pt>
                <c:pt idx="8181">
                  <c:v>213.136</c:v>
                </c:pt>
                <c:pt idx="8182">
                  <c:v>213.053</c:v>
                </c:pt>
                <c:pt idx="8183">
                  <c:v>213.05700000000002</c:v>
                </c:pt>
                <c:pt idx="8184">
                  <c:v>213.136</c:v>
                </c:pt>
                <c:pt idx="8185">
                  <c:v>213.136</c:v>
                </c:pt>
                <c:pt idx="8186">
                  <c:v>213.245</c:v>
                </c:pt>
                <c:pt idx="8187">
                  <c:v>213.24100000000001</c:v>
                </c:pt>
                <c:pt idx="8188">
                  <c:v>213.27199999999999</c:v>
                </c:pt>
                <c:pt idx="8189">
                  <c:v>213.34</c:v>
                </c:pt>
                <c:pt idx="8190">
                  <c:v>213.43800000000002</c:v>
                </c:pt>
                <c:pt idx="8191">
                  <c:v>213.54500000000002</c:v>
                </c:pt>
                <c:pt idx="8192">
                  <c:v>213.566</c:v>
                </c:pt>
                <c:pt idx="8193">
                  <c:v>213.68200000000002</c:v>
                </c:pt>
                <c:pt idx="8194">
                  <c:v>213.66200000000001</c:v>
                </c:pt>
                <c:pt idx="8195">
                  <c:v>213.62</c:v>
                </c:pt>
                <c:pt idx="8196">
                  <c:v>213.62</c:v>
                </c:pt>
                <c:pt idx="8197">
                  <c:v>213.548</c:v>
                </c:pt>
                <c:pt idx="8198">
                  <c:v>213.39400000000001</c:v>
                </c:pt>
                <c:pt idx="8199">
                  <c:v>213.321</c:v>
                </c:pt>
                <c:pt idx="8200">
                  <c:v>213.32</c:v>
                </c:pt>
                <c:pt idx="8201">
                  <c:v>213.387</c:v>
                </c:pt>
                <c:pt idx="8202">
                  <c:v>213.26599999999999</c:v>
                </c:pt>
                <c:pt idx="8203">
                  <c:v>213.18600000000001</c:v>
                </c:pt>
                <c:pt idx="8204">
                  <c:v>213.178</c:v>
                </c:pt>
                <c:pt idx="8205">
                  <c:v>213.21100000000001</c:v>
                </c:pt>
                <c:pt idx="8206">
                  <c:v>213.196</c:v>
                </c:pt>
                <c:pt idx="8207">
                  <c:v>213.19300000000001</c:v>
                </c:pt>
                <c:pt idx="8208">
                  <c:v>213.16200000000001</c:v>
                </c:pt>
                <c:pt idx="8209">
                  <c:v>211.90100000000001</c:v>
                </c:pt>
                <c:pt idx="8210">
                  <c:v>209.10900000000001</c:v>
                </c:pt>
                <c:pt idx="8211">
                  <c:v>209.048</c:v>
                </c:pt>
                <c:pt idx="8212">
                  <c:v>209.08100000000002</c:v>
                </c:pt>
                <c:pt idx="8213">
                  <c:v>209.03300000000002</c:v>
                </c:pt>
                <c:pt idx="8214">
                  <c:v>209.101</c:v>
                </c:pt>
                <c:pt idx="8215">
                  <c:v>209.136</c:v>
                </c:pt>
                <c:pt idx="8216">
                  <c:v>209.024</c:v>
                </c:pt>
                <c:pt idx="8217">
                  <c:v>208.97900000000001</c:v>
                </c:pt>
                <c:pt idx="8218">
                  <c:v>209.01</c:v>
                </c:pt>
                <c:pt idx="8219">
                  <c:v>209.12100000000001</c:v>
                </c:pt>
                <c:pt idx="8220">
                  <c:v>209.13800000000001</c:v>
                </c:pt>
                <c:pt idx="8221">
                  <c:v>209.03300000000002</c:v>
                </c:pt>
                <c:pt idx="8222">
                  <c:v>209.1</c:v>
                </c:pt>
                <c:pt idx="8223">
                  <c:v>209.03100000000001</c:v>
                </c:pt>
                <c:pt idx="8224">
                  <c:v>208.95500000000001</c:v>
                </c:pt>
                <c:pt idx="8225">
                  <c:v>208.94200000000001</c:v>
                </c:pt>
                <c:pt idx="8226">
                  <c:v>209.03399999999999</c:v>
                </c:pt>
                <c:pt idx="8227">
                  <c:v>209.09</c:v>
                </c:pt>
                <c:pt idx="8228">
                  <c:v>209.02199999999999</c:v>
                </c:pt>
                <c:pt idx="8229">
                  <c:v>209.113</c:v>
                </c:pt>
                <c:pt idx="8230">
                  <c:v>209.03700000000001</c:v>
                </c:pt>
                <c:pt idx="8231">
                  <c:v>208.98500000000001</c:v>
                </c:pt>
                <c:pt idx="8232">
                  <c:v>208.959</c:v>
                </c:pt>
                <c:pt idx="8233">
                  <c:v>208.90800000000002</c:v>
                </c:pt>
                <c:pt idx="8234">
                  <c:v>208.917</c:v>
                </c:pt>
                <c:pt idx="8235">
                  <c:v>208.982</c:v>
                </c:pt>
                <c:pt idx="8236">
                  <c:v>208.93600000000001</c:v>
                </c:pt>
                <c:pt idx="8237">
                  <c:v>208.94200000000001</c:v>
                </c:pt>
                <c:pt idx="8238">
                  <c:v>208.91900000000001</c:v>
                </c:pt>
                <c:pt idx="8239">
                  <c:v>209.04400000000001</c:v>
                </c:pt>
                <c:pt idx="8240">
                  <c:v>209.02799999999999</c:v>
                </c:pt>
                <c:pt idx="8241">
                  <c:v>209.09200000000001</c:v>
                </c:pt>
                <c:pt idx="8242">
                  <c:v>209.096</c:v>
                </c:pt>
                <c:pt idx="8243">
                  <c:v>209.09</c:v>
                </c:pt>
                <c:pt idx="8244">
                  <c:v>209.113</c:v>
                </c:pt>
                <c:pt idx="8245">
                  <c:v>209.131</c:v>
                </c:pt>
                <c:pt idx="8246">
                  <c:v>209.11199999999999</c:v>
                </c:pt>
                <c:pt idx="8247">
                  <c:v>209.13300000000001</c:v>
                </c:pt>
                <c:pt idx="8248">
                  <c:v>209.108</c:v>
                </c:pt>
                <c:pt idx="8249">
                  <c:v>209.07599999999999</c:v>
                </c:pt>
                <c:pt idx="8250">
                  <c:v>209.04500000000002</c:v>
                </c:pt>
                <c:pt idx="8251">
                  <c:v>208.99199999999999</c:v>
                </c:pt>
                <c:pt idx="8252">
                  <c:v>209.03200000000001</c:v>
                </c:pt>
                <c:pt idx="8253">
                  <c:v>209.06100000000001</c:v>
                </c:pt>
                <c:pt idx="8254">
                  <c:v>209.029</c:v>
                </c:pt>
                <c:pt idx="8255">
                  <c:v>209.06200000000001</c:v>
                </c:pt>
                <c:pt idx="8256">
                  <c:v>209.04500000000002</c:v>
                </c:pt>
                <c:pt idx="8257">
                  <c:v>208.99199999999999</c:v>
                </c:pt>
                <c:pt idx="8258">
                  <c:v>208.99600000000001</c:v>
                </c:pt>
                <c:pt idx="8259">
                  <c:v>208.99799999999999</c:v>
                </c:pt>
                <c:pt idx="8260">
                  <c:v>208.941</c:v>
                </c:pt>
                <c:pt idx="8261">
                  <c:v>208.95000000000002</c:v>
                </c:pt>
                <c:pt idx="8262">
                  <c:v>208.91200000000001</c:v>
                </c:pt>
                <c:pt idx="8263">
                  <c:v>208.911</c:v>
                </c:pt>
                <c:pt idx="8264">
                  <c:v>208.92699999999999</c:v>
                </c:pt>
                <c:pt idx="8265">
                  <c:v>208.94</c:v>
                </c:pt>
                <c:pt idx="8266">
                  <c:v>208.727</c:v>
                </c:pt>
                <c:pt idx="8267">
                  <c:v>208.376</c:v>
                </c:pt>
                <c:pt idx="8268">
                  <c:v>208.19499999999999</c:v>
                </c:pt>
                <c:pt idx="8269">
                  <c:v>208.404</c:v>
                </c:pt>
                <c:pt idx="8270">
                  <c:v>208.40600000000001</c:v>
                </c:pt>
                <c:pt idx="8271">
                  <c:v>208.44</c:v>
                </c:pt>
                <c:pt idx="8272">
                  <c:v>208.46600000000001</c:v>
                </c:pt>
                <c:pt idx="8273">
                  <c:v>208.47800000000001</c:v>
                </c:pt>
                <c:pt idx="8274">
                  <c:v>208.405</c:v>
                </c:pt>
                <c:pt idx="8275">
                  <c:v>208.42400000000001</c:v>
                </c:pt>
                <c:pt idx="8276">
                  <c:v>208.44900000000001</c:v>
                </c:pt>
                <c:pt idx="8277">
                  <c:v>208.45600000000002</c:v>
                </c:pt>
                <c:pt idx="8278">
                  <c:v>208.505</c:v>
                </c:pt>
                <c:pt idx="8279">
                  <c:v>176.417</c:v>
                </c:pt>
                <c:pt idx="8280">
                  <c:v>171.71299999999999</c:v>
                </c:pt>
                <c:pt idx="8281">
                  <c:v>171.679</c:v>
                </c:pt>
                <c:pt idx="8282">
                  <c:v>171.578</c:v>
                </c:pt>
                <c:pt idx="8283">
                  <c:v>171.505</c:v>
                </c:pt>
                <c:pt idx="8284">
                  <c:v>171.334</c:v>
                </c:pt>
                <c:pt idx="8285">
                  <c:v>171.143</c:v>
                </c:pt>
                <c:pt idx="8286">
                  <c:v>170.99</c:v>
                </c:pt>
                <c:pt idx="8287">
                  <c:v>170.87700000000001</c:v>
                </c:pt>
                <c:pt idx="8288">
                  <c:v>170.64400000000001</c:v>
                </c:pt>
                <c:pt idx="8289">
                  <c:v>170.49600000000001</c:v>
                </c:pt>
                <c:pt idx="8290">
                  <c:v>170.459</c:v>
                </c:pt>
                <c:pt idx="8291">
                  <c:v>170.33500000000001</c:v>
                </c:pt>
                <c:pt idx="8292">
                  <c:v>170.26599999999999</c:v>
                </c:pt>
                <c:pt idx="8293">
                  <c:v>170.113</c:v>
                </c:pt>
                <c:pt idx="8294">
                  <c:v>169.99199999999999</c:v>
                </c:pt>
                <c:pt idx="8295">
                  <c:v>169.964</c:v>
                </c:pt>
                <c:pt idx="8296">
                  <c:v>169.804</c:v>
                </c:pt>
                <c:pt idx="8297">
                  <c:v>169.76599999999999</c:v>
                </c:pt>
                <c:pt idx="8298">
                  <c:v>169.75</c:v>
                </c:pt>
                <c:pt idx="8299">
                  <c:v>169.786</c:v>
                </c:pt>
                <c:pt idx="8300">
                  <c:v>169.74700000000001</c:v>
                </c:pt>
                <c:pt idx="8301">
                  <c:v>169.76300000000001</c:v>
                </c:pt>
                <c:pt idx="8302">
                  <c:v>169.762</c:v>
                </c:pt>
                <c:pt idx="8303">
                  <c:v>169.75200000000001</c:v>
                </c:pt>
                <c:pt idx="8304">
                  <c:v>169.79400000000001</c:v>
                </c:pt>
                <c:pt idx="8305">
                  <c:v>169.65800000000002</c:v>
                </c:pt>
                <c:pt idx="8306">
                  <c:v>169.68</c:v>
                </c:pt>
                <c:pt idx="8307">
                  <c:v>169.76</c:v>
                </c:pt>
                <c:pt idx="8308">
                  <c:v>169.73099999999999</c:v>
                </c:pt>
                <c:pt idx="8309">
                  <c:v>169.69900000000001</c:v>
                </c:pt>
                <c:pt idx="8310">
                  <c:v>169.5</c:v>
                </c:pt>
                <c:pt idx="8311">
                  <c:v>169.41200000000001</c:v>
                </c:pt>
                <c:pt idx="8312">
                  <c:v>169.363</c:v>
                </c:pt>
                <c:pt idx="8313">
                  <c:v>169.322</c:v>
                </c:pt>
                <c:pt idx="8314">
                  <c:v>169.227</c:v>
                </c:pt>
                <c:pt idx="8315">
                  <c:v>169.07300000000001</c:v>
                </c:pt>
                <c:pt idx="8316">
                  <c:v>169.01300000000001</c:v>
                </c:pt>
                <c:pt idx="8317">
                  <c:v>168.92000000000002</c:v>
                </c:pt>
                <c:pt idx="8318">
                  <c:v>168.93</c:v>
                </c:pt>
                <c:pt idx="8319">
                  <c:v>168.92400000000001</c:v>
                </c:pt>
                <c:pt idx="8320">
                  <c:v>169.303</c:v>
                </c:pt>
                <c:pt idx="8321">
                  <c:v>169.35900000000001</c:v>
                </c:pt>
                <c:pt idx="8322">
                  <c:v>169.32900000000001</c:v>
                </c:pt>
                <c:pt idx="8323">
                  <c:v>169.25300000000001</c:v>
                </c:pt>
                <c:pt idx="8324">
                  <c:v>169.11600000000001</c:v>
                </c:pt>
                <c:pt idx="8325">
                  <c:v>169.16800000000001</c:v>
                </c:pt>
                <c:pt idx="8326">
                  <c:v>169.15299999999999</c:v>
                </c:pt>
                <c:pt idx="8327">
                  <c:v>169.11099999999999</c:v>
                </c:pt>
                <c:pt idx="8328">
                  <c:v>168.869</c:v>
                </c:pt>
                <c:pt idx="8329">
                  <c:v>168.88400000000001</c:v>
                </c:pt>
                <c:pt idx="8330">
                  <c:v>168.78399999999999</c:v>
                </c:pt>
                <c:pt idx="8331">
                  <c:v>168.733</c:v>
                </c:pt>
                <c:pt idx="8332">
                  <c:v>168.732</c:v>
                </c:pt>
                <c:pt idx="8333">
                  <c:v>168.55100000000002</c:v>
                </c:pt>
                <c:pt idx="8334">
                  <c:v>168.501</c:v>
                </c:pt>
                <c:pt idx="8335">
                  <c:v>168.50399999999999</c:v>
                </c:pt>
                <c:pt idx="8336">
                  <c:v>168.357</c:v>
                </c:pt>
                <c:pt idx="8337">
                  <c:v>168.27700000000002</c:v>
                </c:pt>
                <c:pt idx="8338">
                  <c:v>168.21200000000002</c:v>
                </c:pt>
                <c:pt idx="8339">
                  <c:v>168.10599999999999</c:v>
                </c:pt>
                <c:pt idx="8340">
                  <c:v>167.96299999999999</c:v>
                </c:pt>
                <c:pt idx="8341">
                  <c:v>167.94499999999999</c:v>
                </c:pt>
                <c:pt idx="8342">
                  <c:v>167.869</c:v>
                </c:pt>
                <c:pt idx="8343">
                  <c:v>167.78399999999999</c:v>
                </c:pt>
                <c:pt idx="8344">
                  <c:v>167.70699999999999</c:v>
                </c:pt>
                <c:pt idx="8345">
                  <c:v>167.57400000000001</c:v>
                </c:pt>
                <c:pt idx="8346">
                  <c:v>167.417</c:v>
                </c:pt>
                <c:pt idx="8347">
                  <c:v>167.38200000000001</c:v>
                </c:pt>
                <c:pt idx="8348">
                  <c:v>167.35900000000001</c:v>
                </c:pt>
                <c:pt idx="8349">
                  <c:v>167.20099999999999</c:v>
                </c:pt>
                <c:pt idx="8350">
                  <c:v>167.018</c:v>
                </c:pt>
                <c:pt idx="8351">
                  <c:v>166.983</c:v>
                </c:pt>
                <c:pt idx="8352">
                  <c:v>166.79300000000001</c:v>
                </c:pt>
                <c:pt idx="8353">
                  <c:v>166.54500000000002</c:v>
                </c:pt>
                <c:pt idx="8354">
                  <c:v>166.488</c:v>
                </c:pt>
                <c:pt idx="8355">
                  <c:v>166.25900000000001</c:v>
                </c:pt>
                <c:pt idx="8356">
                  <c:v>166.20000000000002</c:v>
                </c:pt>
                <c:pt idx="8357">
                  <c:v>166.077</c:v>
                </c:pt>
                <c:pt idx="8358">
                  <c:v>165.98099999999999</c:v>
                </c:pt>
                <c:pt idx="8359">
                  <c:v>165.86600000000001</c:v>
                </c:pt>
                <c:pt idx="8360">
                  <c:v>165.81</c:v>
                </c:pt>
                <c:pt idx="8361">
                  <c:v>165.73099999999999</c:v>
                </c:pt>
                <c:pt idx="8362">
                  <c:v>165.66</c:v>
                </c:pt>
                <c:pt idx="8363">
                  <c:v>165.59399999999999</c:v>
                </c:pt>
                <c:pt idx="8364">
                  <c:v>165.46700000000001</c:v>
                </c:pt>
                <c:pt idx="8365">
                  <c:v>165.40700000000001</c:v>
                </c:pt>
                <c:pt idx="8366">
                  <c:v>165.30600000000001</c:v>
                </c:pt>
                <c:pt idx="8367">
                  <c:v>165.20000000000002</c:v>
                </c:pt>
                <c:pt idx="8368">
                  <c:v>165.203</c:v>
                </c:pt>
                <c:pt idx="8369">
                  <c:v>165.26599999999999</c:v>
                </c:pt>
                <c:pt idx="8370">
                  <c:v>165.23699999999999</c:v>
                </c:pt>
                <c:pt idx="8371">
                  <c:v>165.15800000000002</c:v>
                </c:pt>
                <c:pt idx="8372">
                  <c:v>165.191</c:v>
                </c:pt>
                <c:pt idx="8373">
                  <c:v>165.22499999999999</c:v>
                </c:pt>
                <c:pt idx="8374">
                  <c:v>165.3</c:v>
                </c:pt>
                <c:pt idx="8375">
                  <c:v>165.24199999999999</c:v>
                </c:pt>
                <c:pt idx="8376">
                  <c:v>165.10499999999999</c:v>
                </c:pt>
                <c:pt idx="8377">
                  <c:v>165.154</c:v>
                </c:pt>
                <c:pt idx="8378">
                  <c:v>165.166</c:v>
                </c:pt>
                <c:pt idx="8379">
                  <c:v>165.14099999999999</c:v>
                </c:pt>
                <c:pt idx="8380">
                  <c:v>165.25800000000001</c:v>
                </c:pt>
                <c:pt idx="8381">
                  <c:v>165.233</c:v>
                </c:pt>
                <c:pt idx="8382">
                  <c:v>165.28300000000002</c:v>
                </c:pt>
                <c:pt idx="8383">
                  <c:v>165.292</c:v>
                </c:pt>
                <c:pt idx="8384">
                  <c:v>161.428</c:v>
                </c:pt>
                <c:pt idx="8385">
                  <c:v>132.21700000000001</c:v>
                </c:pt>
                <c:pt idx="8386">
                  <c:v>132.023</c:v>
                </c:pt>
                <c:pt idx="8387">
                  <c:v>131.69300000000001</c:v>
                </c:pt>
                <c:pt idx="8388">
                  <c:v>131.41499999999999</c:v>
                </c:pt>
                <c:pt idx="8389">
                  <c:v>131.20599999999999</c:v>
                </c:pt>
                <c:pt idx="8390">
                  <c:v>131.09100000000001</c:v>
                </c:pt>
                <c:pt idx="8391">
                  <c:v>130.90100000000001</c:v>
                </c:pt>
                <c:pt idx="8392">
                  <c:v>130.768</c:v>
                </c:pt>
                <c:pt idx="8393">
                  <c:v>130.75300000000001</c:v>
                </c:pt>
                <c:pt idx="8394">
                  <c:v>130.73500000000001</c:v>
                </c:pt>
                <c:pt idx="8395">
                  <c:v>130.69900000000001</c:v>
                </c:pt>
                <c:pt idx="8396">
                  <c:v>130.62700000000001</c:v>
                </c:pt>
                <c:pt idx="8397">
                  <c:v>130.54</c:v>
                </c:pt>
                <c:pt idx="8398">
                  <c:v>130.39000000000001</c:v>
                </c:pt>
                <c:pt idx="8399">
                  <c:v>130.35499999999999</c:v>
                </c:pt>
                <c:pt idx="8400">
                  <c:v>130.273</c:v>
                </c:pt>
                <c:pt idx="8401">
                  <c:v>130.30100000000002</c:v>
                </c:pt>
                <c:pt idx="8402">
                  <c:v>130.28700000000001</c:v>
                </c:pt>
                <c:pt idx="8403">
                  <c:v>130.28</c:v>
                </c:pt>
                <c:pt idx="8404">
                  <c:v>130.24199999999999</c:v>
                </c:pt>
                <c:pt idx="8405">
                  <c:v>130.227</c:v>
                </c:pt>
                <c:pt idx="8406">
                  <c:v>130.28200000000001</c:v>
                </c:pt>
                <c:pt idx="8407">
                  <c:v>129.45699999999999</c:v>
                </c:pt>
                <c:pt idx="8408">
                  <c:v>127.97200000000001</c:v>
                </c:pt>
                <c:pt idx="8409">
                  <c:v>128.03900000000002</c:v>
                </c:pt>
                <c:pt idx="8410">
                  <c:v>128.09700000000001</c:v>
                </c:pt>
                <c:pt idx="8411">
                  <c:v>128.11799999999999</c:v>
                </c:pt>
                <c:pt idx="8412">
                  <c:v>128.07900000000001</c:v>
                </c:pt>
                <c:pt idx="8413">
                  <c:v>128.07599999999999</c:v>
                </c:pt>
                <c:pt idx="8414">
                  <c:v>128.124</c:v>
                </c:pt>
                <c:pt idx="8415">
                  <c:v>128.142</c:v>
                </c:pt>
                <c:pt idx="8416">
                  <c:v>128.101</c:v>
                </c:pt>
                <c:pt idx="8417">
                  <c:v>128.12100000000001</c:v>
                </c:pt>
                <c:pt idx="8418">
                  <c:v>128.16300000000001</c:v>
                </c:pt>
                <c:pt idx="8419">
                  <c:v>128.227</c:v>
                </c:pt>
                <c:pt idx="8420">
                  <c:v>128.19</c:v>
                </c:pt>
                <c:pt idx="8421">
                  <c:v>128.096</c:v>
                </c:pt>
                <c:pt idx="8422">
                  <c:v>128.07499999999999</c:v>
                </c:pt>
                <c:pt idx="8423">
                  <c:v>128.02100000000002</c:v>
                </c:pt>
                <c:pt idx="8424">
                  <c:v>128.066</c:v>
                </c:pt>
                <c:pt idx="8425">
                  <c:v>128.018</c:v>
                </c:pt>
                <c:pt idx="8426">
                  <c:v>128.029</c:v>
                </c:pt>
                <c:pt idx="8427">
                  <c:v>128.03100000000001</c:v>
                </c:pt>
                <c:pt idx="8428">
                  <c:v>128.042</c:v>
                </c:pt>
                <c:pt idx="8429">
                  <c:v>128.02100000000002</c:v>
                </c:pt>
                <c:pt idx="8430">
                  <c:v>127.992</c:v>
                </c:pt>
                <c:pt idx="8431">
                  <c:v>127.922</c:v>
                </c:pt>
                <c:pt idx="8432">
                  <c:v>127.879</c:v>
                </c:pt>
                <c:pt idx="8433">
                  <c:v>127.83800000000001</c:v>
                </c:pt>
                <c:pt idx="8434">
                  <c:v>127.747</c:v>
                </c:pt>
                <c:pt idx="8435">
                  <c:v>127.59100000000001</c:v>
                </c:pt>
                <c:pt idx="8436">
                  <c:v>127.42400000000001</c:v>
                </c:pt>
                <c:pt idx="8437">
                  <c:v>127.345</c:v>
                </c:pt>
                <c:pt idx="8438">
                  <c:v>127.265</c:v>
                </c:pt>
                <c:pt idx="8439">
                  <c:v>127.145</c:v>
                </c:pt>
                <c:pt idx="8440">
                  <c:v>126.985</c:v>
                </c:pt>
                <c:pt idx="8441">
                  <c:v>126.935</c:v>
                </c:pt>
                <c:pt idx="8442">
                  <c:v>126.76300000000001</c:v>
                </c:pt>
                <c:pt idx="8443">
                  <c:v>126.70700000000001</c:v>
                </c:pt>
                <c:pt idx="8444">
                  <c:v>126.619</c:v>
                </c:pt>
                <c:pt idx="8445">
                  <c:v>126.571</c:v>
                </c:pt>
                <c:pt idx="8446">
                  <c:v>127.08</c:v>
                </c:pt>
                <c:pt idx="8447">
                  <c:v>126.949</c:v>
                </c:pt>
                <c:pt idx="8448">
                  <c:v>126.907</c:v>
                </c:pt>
                <c:pt idx="8449">
                  <c:v>126.857</c:v>
                </c:pt>
                <c:pt idx="8450">
                  <c:v>126.828</c:v>
                </c:pt>
                <c:pt idx="8451">
                  <c:v>126.748</c:v>
                </c:pt>
                <c:pt idx="8452">
                  <c:v>126.625</c:v>
                </c:pt>
                <c:pt idx="8453">
                  <c:v>126.577</c:v>
                </c:pt>
                <c:pt idx="8454">
                  <c:v>126.501</c:v>
                </c:pt>
                <c:pt idx="8455">
                  <c:v>126.378</c:v>
                </c:pt>
                <c:pt idx="8456">
                  <c:v>126.301</c:v>
                </c:pt>
                <c:pt idx="8457">
                  <c:v>126.25500000000001</c:v>
                </c:pt>
                <c:pt idx="8458">
                  <c:v>126.265</c:v>
                </c:pt>
                <c:pt idx="8459">
                  <c:v>126.254</c:v>
                </c:pt>
                <c:pt idx="8460">
                  <c:v>126.128</c:v>
                </c:pt>
                <c:pt idx="8461">
                  <c:v>126.06100000000001</c:v>
                </c:pt>
                <c:pt idx="8462">
                  <c:v>126.06100000000001</c:v>
                </c:pt>
                <c:pt idx="8463">
                  <c:v>126.03100000000001</c:v>
                </c:pt>
                <c:pt idx="8464">
                  <c:v>126.077</c:v>
                </c:pt>
                <c:pt idx="8465">
                  <c:v>126.093</c:v>
                </c:pt>
                <c:pt idx="8466">
                  <c:v>125.985</c:v>
                </c:pt>
                <c:pt idx="8467">
                  <c:v>126.05200000000001</c:v>
                </c:pt>
                <c:pt idx="8468">
                  <c:v>126.006</c:v>
                </c:pt>
                <c:pt idx="8469">
                  <c:v>126.038</c:v>
                </c:pt>
                <c:pt idx="8470">
                  <c:v>126.02800000000001</c:v>
                </c:pt>
                <c:pt idx="8471">
                  <c:v>126.042</c:v>
                </c:pt>
                <c:pt idx="8472">
                  <c:v>126.06</c:v>
                </c:pt>
                <c:pt idx="8473">
                  <c:v>125.991</c:v>
                </c:pt>
                <c:pt idx="8474">
                  <c:v>125.976</c:v>
                </c:pt>
                <c:pt idx="8475">
                  <c:v>125.869</c:v>
                </c:pt>
                <c:pt idx="8476">
                  <c:v>125.93300000000001</c:v>
                </c:pt>
                <c:pt idx="8477">
                  <c:v>126.008</c:v>
                </c:pt>
                <c:pt idx="8478">
                  <c:v>126.036</c:v>
                </c:pt>
                <c:pt idx="8479">
                  <c:v>126.014</c:v>
                </c:pt>
                <c:pt idx="8480">
                  <c:v>126.023</c:v>
                </c:pt>
                <c:pt idx="8481">
                  <c:v>126.03</c:v>
                </c:pt>
                <c:pt idx="8482">
                  <c:v>125.96000000000001</c:v>
                </c:pt>
                <c:pt idx="8483">
                  <c:v>125.974</c:v>
                </c:pt>
                <c:pt idx="8484">
                  <c:v>125.937</c:v>
                </c:pt>
                <c:pt idx="8485">
                  <c:v>126.136</c:v>
                </c:pt>
                <c:pt idx="8486">
                  <c:v>126.33500000000001</c:v>
                </c:pt>
                <c:pt idx="8487">
                  <c:v>126.276</c:v>
                </c:pt>
                <c:pt idx="8488">
                  <c:v>126.319</c:v>
                </c:pt>
                <c:pt idx="8489">
                  <c:v>126.387</c:v>
                </c:pt>
                <c:pt idx="8490">
                  <c:v>126.47500000000001</c:v>
                </c:pt>
                <c:pt idx="8491">
                  <c:v>126.48100000000001</c:v>
                </c:pt>
                <c:pt idx="8492">
                  <c:v>126.363</c:v>
                </c:pt>
                <c:pt idx="8493">
                  <c:v>126.196</c:v>
                </c:pt>
                <c:pt idx="8494">
                  <c:v>126.212</c:v>
                </c:pt>
                <c:pt idx="8495">
                  <c:v>126.193</c:v>
                </c:pt>
                <c:pt idx="8496">
                  <c:v>126.23700000000001</c:v>
                </c:pt>
                <c:pt idx="8497">
                  <c:v>126.283</c:v>
                </c:pt>
                <c:pt idx="8498">
                  <c:v>126.291</c:v>
                </c:pt>
                <c:pt idx="8499">
                  <c:v>126.31400000000001</c:v>
                </c:pt>
                <c:pt idx="8500">
                  <c:v>126.404</c:v>
                </c:pt>
                <c:pt idx="8501">
                  <c:v>126.42400000000001</c:v>
                </c:pt>
                <c:pt idx="8502">
                  <c:v>126.419</c:v>
                </c:pt>
                <c:pt idx="8503">
                  <c:v>126.483</c:v>
                </c:pt>
                <c:pt idx="8504">
                  <c:v>126.511</c:v>
                </c:pt>
                <c:pt idx="8505">
                  <c:v>126.566</c:v>
                </c:pt>
                <c:pt idx="8506">
                  <c:v>126.524</c:v>
                </c:pt>
                <c:pt idx="8507">
                  <c:v>126.476</c:v>
                </c:pt>
                <c:pt idx="8508">
                  <c:v>126.52800000000001</c:v>
                </c:pt>
                <c:pt idx="8509">
                  <c:v>126.39100000000001</c:v>
                </c:pt>
                <c:pt idx="8510">
                  <c:v>126.443</c:v>
                </c:pt>
                <c:pt idx="8511">
                  <c:v>126.492</c:v>
                </c:pt>
                <c:pt idx="8512">
                  <c:v>126.517</c:v>
                </c:pt>
                <c:pt idx="8513">
                  <c:v>126.55</c:v>
                </c:pt>
                <c:pt idx="8514">
                  <c:v>126.64</c:v>
                </c:pt>
                <c:pt idx="8515">
                  <c:v>126.607</c:v>
                </c:pt>
                <c:pt idx="8516">
                  <c:v>126.65</c:v>
                </c:pt>
                <c:pt idx="8517">
                  <c:v>126.70400000000001</c:v>
                </c:pt>
                <c:pt idx="8518">
                  <c:v>126.669</c:v>
                </c:pt>
                <c:pt idx="8519">
                  <c:v>126.626</c:v>
                </c:pt>
                <c:pt idx="8520">
                  <c:v>126.675</c:v>
                </c:pt>
                <c:pt idx="8521">
                  <c:v>126.54300000000001</c:v>
                </c:pt>
                <c:pt idx="8522">
                  <c:v>126.58500000000001</c:v>
                </c:pt>
                <c:pt idx="8523">
                  <c:v>126.592</c:v>
                </c:pt>
                <c:pt idx="8524">
                  <c:v>126.60900000000001</c:v>
                </c:pt>
                <c:pt idx="8525">
                  <c:v>126.643</c:v>
                </c:pt>
                <c:pt idx="8526">
                  <c:v>126.63500000000001</c:v>
                </c:pt>
                <c:pt idx="8527">
                  <c:v>126.62</c:v>
                </c:pt>
                <c:pt idx="8528">
                  <c:v>126.70700000000001</c:v>
                </c:pt>
                <c:pt idx="8529">
                  <c:v>126.735</c:v>
                </c:pt>
                <c:pt idx="8530">
                  <c:v>126.747</c:v>
                </c:pt>
                <c:pt idx="8531">
                  <c:v>126.827</c:v>
                </c:pt>
                <c:pt idx="8532">
                  <c:v>126.834</c:v>
                </c:pt>
                <c:pt idx="8533">
                  <c:v>127.093</c:v>
                </c:pt>
                <c:pt idx="8534">
                  <c:v>127.071</c:v>
                </c:pt>
                <c:pt idx="8535">
                  <c:v>127.21900000000001</c:v>
                </c:pt>
                <c:pt idx="8536">
                  <c:v>127.279</c:v>
                </c:pt>
                <c:pt idx="8537">
                  <c:v>127.349</c:v>
                </c:pt>
                <c:pt idx="8538">
                  <c:v>127.38500000000001</c:v>
                </c:pt>
                <c:pt idx="8539">
                  <c:v>127.46900000000001</c:v>
                </c:pt>
                <c:pt idx="8540">
                  <c:v>127.49900000000001</c:v>
                </c:pt>
                <c:pt idx="8541">
                  <c:v>127.50500000000001</c:v>
                </c:pt>
                <c:pt idx="8542">
                  <c:v>127.563</c:v>
                </c:pt>
                <c:pt idx="8543">
                  <c:v>127.614</c:v>
                </c:pt>
                <c:pt idx="8544">
                  <c:v>127.723</c:v>
                </c:pt>
                <c:pt idx="8545">
                  <c:v>127.74900000000001</c:v>
                </c:pt>
                <c:pt idx="8546">
                  <c:v>129.19499999999999</c:v>
                </c:pt>
                <c:pt idx="8547">
                  <c:v>129.553</c:v>
                </c:pt>
                <c:pt idx="8548">
                  <c:v>129.518</c:v>
                </c:pt>
                <c:pt idx="8549">
                  <c:v>129.52199999999999</c:v>
                </c:pt>
                <c:pt idx="8550">
                  <c:v>129.578</c:v>
                </c:pt>
                <c:pt idx="8551">
                  <c:v>129.524</c:v>
                </c:pt>
                <c:pt idx="8552">
                  <c:v>129.44900000000001</c:v>
                </c:pt>
                <c:pt idx="8553">
                  <c:v>129.488</c:v>
                </c:pt>
                <c:pt idx="8554">
                  <c:v>129.471</c:v>
                </c:pt>
                <c:pt idx="8555">
                  <c:v>129.429</c:v>
                </c:pt>
                <c:pt idx="8556">
                  <c:v>129.423</c:v>
                </c:pt>
                <c:pt idx="8557">
                  <c:v>129.40800000000002</c:v>
                </c:pt>
                <c:pt idx="8558">
                  <c:v>129.381</c:v>
                </c:pt>
                <c:pt idx="8559">
                  <c:v>129.358</c:v>
                </c:pt>
                <c:pt idx="8560">
                  <c:v>129.399</c:v>
                </c:pt>
                <c:pt idx="8561">
                  <c:v>129.34899999999999</c:v>
                </c:pt>
                <c:pt idx="8562">
                  <c:v>129.41800000000001</c:v>
                </c:pt>
                <c:pt idx="8563">
                  <c:v>129.41300000000001</c:v>
                </c:pt>
                <c:pt idx="8564">
                  <c:v>129.40600000000001</c:v>
                </c:pt>
                <c:pt idx="8565">
                  <c:v>129.47300000000001</c:v>
                </c:pt>
                <c:pt idx="8566">
                  <c:v>129.41800000000001</c:v>
                </c:pt>
                <c:pt idx="8567">
                  <c:v>129.41400000000002</c:v>
                </c:pt>
                <c:pt idx="8568">
                  <c:v>129.41</c:v>
                </c:pt>
                <c:pt idx="8569">
                  <c:v>129.4</c:v>
                </c:pt>
                <c:pt idx="8570">
                  <c:v>129.357</c:v>
                </c:pt>
                <c:pt idx="8571">
                  <c:v>129.31399999999999</c:v>
                </c:pt>
                <c:pt idx="8572">
                  <c:v>129.352</c:v>
                </c:pt>
                <c:pt idx="8573">
                  <c:v>129.32900000000001</c:v>
                </c:pt>
                <c:pt idx="8574">
                  <c:v>129.33799999999999</c:v>
                </c:pt>
                <c:pt idx="8575">
                  <c:v>129.25800000000001</c:v>
                </c:pt>
                <c:pt idx="8576">
                  <c:v>129.27199999999999</c:v>
                </c:pt>
                <c:pt idx="8577">
                  <c:v>129.255</c:v>
                </c:pt>
                <c:pt idx="8578">
                  <c:v>129.27199999999999</c:v>
                </c:pt>
                <c:pt idx="8579">
                  <c:v>129.202</c:v>
                </c:pt>
                <c:pt idx="8580">
                  <c:v>129.29</c:v>
                </c:pt>
                <c:pt idx="8581">
                  <c:v>129.27700000000002</c:v>
                </c:pt>
                <c:pt idx="8582">
                  <c:v>129.191</c:v>
                </c:pt>
                <c:pt idx="8583">
                  <c:v>129.131</c:v>
                </c:pt>
                <c:pt idx="8584">
                  <c:v>129.095</c:v>
                </c:pt>
                <c:pt idx="8585">
                  <c:v>129.07400000000001</c:v>
                </c:pt>
                <c:pt idx="8586">
                  <c:v>129.06800000000001</c:v>
                </c:pt>
                <c:pt idx="8587">
                  <c:v>129.02700000000002</c:v>
                </c:pt>
                <c:pt idx="8588">
                  <c:v>129.05500000000001</c:v>
                </c:pt>
                <c:pt idx="8589">
                  <c:v>129.01500000000001</c:v>
                </c:pt>
                <c:pt idx="8590">
                  <c:v>129.05199999999999</c:v>
                </c:pt>
                <c:pt idx="8591">
                  <c:v>129.10300000000001</c:v>
                </c:pt>
                <c:pt idx="8592">
                  <c:v>129.10400000000001</c:v>
                </c:pt>
                <c:pt idx="8593">
                  <c:v>129.05100000000002</c:v>
                </c:pt>
                <c:pt idx="8594">
                  <c:v>129.054</c:v>
                </c:pt>
                <c:pt idx="8595">
                  <c:v>129.017</c:v>
                </c:pt>
                <c:pt idx="8596">
                  <c:v>129.029</c:v>
                </c:pt>
                <c:pt idx="8597">
                  <c:v>129.125</c:v>
                </c:pt>
                <c:pt idx="8598">
                  <c:v>129.143</c:v>
                </c:pt>
                <c:pt idx="8599">
                  <c:v>129.12100000000001</c:v>
                </c:pt>
                <c:pt idx="8600">
                  <c:v>129.23500000000001</c:v>
                </c:pt>
                <c:pt idx="8601">
                  <c:v>129.24600000000001</c:v>
                </c:pt>
                <c:pt idx="8602">
                  <c:v>129.31100000000001</c:v>
                </c:pt>
                <c:pt idx="8603">
                  <c:v>129.25</c:v>
                </c:pt>
                <c:pt idx="8604">
                  <c:v>129.501</c:v>
                </c:pt>
                <c:pt idx="8605">
                  <c:v>129.69</c:v>
                </c:pt>
                <c:pt idx="8606">
                  <c:v>129.70699999999999</c:v>
                </c:pt>
                <c:pt idx="8607">
                  <c:v>129.67600000000002</c:v>
                </c:pt>
                <c:pt idx="8608">
                  <c:v>129.751</c:v>
                </c:pt>
                <c:pt idx="8609">
                  <c:v>129.78100000000001</c:v>
                </c:pt>
                <c:pt idx="8610">
                  <c:v>129.80700000000002</c:v>
                </c:pt>
                <c:pt idx="8611">
                  <c:v>129.88</c:v>
                </c:pt>
                <c:pt idx="8612">
                  <c:v>129.93899999999999</c:v>
                </c:pt>
                <c:pt idx="8613">
                  <c:v>129.916</c:v>
                </c:pt>
                <c:pt idx="8614">
                  <c:v>129.96899999999999</c:v>
                </c:pt>
                <c:pt idx="8615">
                  <c:v>129.97499999999999</c:v>
                </c:pt>
                <c:pt idx="8616">
                  <c:v>130.00200000000001</c:v>
                </c:pt>
                <c:pt idx="8617">
                  <c:v>130.07599999999999</c:v>
                </c:pt>
                <c:pt idx="8618">
                  <c:v>130.16</c:v>
                </c:pt>
                <c:pt idx="8619">
                  <c:v>130.239</c:v>
                </c:pt>
                <c:pt idx="8620">
                  <c:v>130.32</c:v>
                </c:pt>
                <c:pt idx="8621">
                  <c:v>130.286</c:v>
                </c:pt>
                <c:pt idx="8622">
                  <c:v>129.887</c:v>
                </c:pt>
                <c:pt idx="8623">
                  <c:v>129.87100000000001</c:v>
                </c:pt>
                <c:pt idx="8624">
                  <c:v>129.941</c:v>
                </c:pt>
                <c:pt idx="8625">
                  <c:v>129.95699999999999</c:v>
                </c:pt>
                <c:pt idx="8626">
                  <c:v>130.02799999999999</c:v>
                </c:pt>
                <c:pt idx="8627">
                  <c:v>130.066</c:v>
                </c:pt>
                <c:pt idx="8628">
                  <c:v>130.15899999999999</c:v>
                </c:pt>
                <c:pt idx="8629">
                  <c:v>130.21899999999999</c:v>
                </c:pt>
                <c:pt idx="8630">
                  <c:v>130.29500000000002</c:v>
                </c:pt>
                <c:pt idx="8631">
                  <c:v>130.30000000000001</c:v>
                </c:pt>
                <c:pt idx="8632">
                  <c:v>130.36600000000001</c:v>
                </c:pt>
                <c:pt idx="8633">
                  <c:v>130.46199999999999</c:v>
                </c:pt>
                <c:pt idx="8634">
                  <c:v>130.447</c:v>
                </c:pt>
                <c:pt idx="8635">
                  <c:v>130.28900000000002</c:v>
                </c:pt>
                <c:pt idx="8636">
                  <c:v>130.27700000000002</c:v>
                </c:pt>
                <c:pt idx="8637">
                  <c:v>130.23599999999999</c:v>
                </c:pt>
                <c:pt idx="8638">
                  <c:v>130.16900000000001</c:v>
                </c:pt>
                <c:pt idx="8639">
                  <c:v>130.15600000000001</c:v>
                </c:pt>
                <c:pt idx="8640">
                  <c:v>130.10900000000001</c:v>
                </c:pt>
                <c:pt idx="8641">
                  <c:v>130.154</c:v>
                </c:pt>
                <c:pt idx="8642">
                  <c:v>130.143</c:v>
                </c:pt>
                <c:pt idx="8643">
                  <c:v>130.04900000000001</c:v>
                </c:pt>
                <c:pt idx="8644">
                  <c:v>129.983</c:v>
                </c:pt>
                <c:pt idx="8645">
                  <c:v>130.012</c:v>
                </c:pt>
                <c:pt idx="8646">
                  <c:v>130.066</c:v>
                </c:pt>
                <c:pt idx="8647">
                  <c:v>129.99600000000001</c:v>
                </c:pt>
                <c:pt idx="8648">
                  <c:v>129.94</c:v>
                </c:pt>
                <c:pt idx="8649">
                  <c:v>129.97800000000001</c:v>
                </c:pt>
                <c:pt idx="8650">
                  <c:v>130.03700000000001</c:v>
                </c:pt>
                <c:pt idx="8651">
                  <c:v>129.941</c:v>
                </c:pt>
                <c:pt idx="8652">
                  <c:v>129.85400000000001</c:v>
                </c:pt>
                <c:pt idx="8653">
                  <c:v>129.809</c:v>
                </c:pt>
                <c:pt idx="8654">
                  <c:v>129.80100000000002</c:v>
                </c:pt>
                <c:pt idx="8655">
                  <c:v>129.827</c:v>
                </c:pt>
                <c:pt idx="8656">
                  <c:v>129.816</c:v>
                </c:pt>
                <c:pt idx="8657">
                  <c:v>129.726</c:v>
                </c:pt>
                <c:pt idx="8658">
                  <c:v>129.73699999999999</c:v>
                </c:pt>
                <c:pt idx="8659">
                  <c:v>129.77500000000001</c:v>
                </c:pt>
                <c:pt idx="8660">
                  <c:v>129.80100000000002</c:v>
                </c:pt>
                <c:pt idx="8661">
                  <c:v>129.726</c:v>
                </c:pt>
                <c:pt idx="8662">
                  <c:v>129.697</c:v>
                </c:pt>
                <c:pt idx="8663">
                  <c:v>129.68600000000001</c:v>
                </c:pt>
                <c:pt idx="8664">
                  <c:v>129.77000000000001</c:v>
                </c:pt>
                <c:pt idx="8665">
                  <c:v>129.80700000000002</c:v>
                </c:pt>
                <c:pt idx="8666">
                  <c:v>129.75900000000001</c:v>
                </c:pt>
                <c:pt idx="8667">
                  <c:v>129.751</c:v>
                </c:pt>
                <c:pt idx="8668">
                  <c:v>129.767</c:v>
                </c:pt>
                <c:pt idx="8669">
                  <c:v>129.773</c:v>
                </c:pt>
                <c:pt idx="8670">
                  <c:v>129.80000000000001</c:v>
                </c:pt>
                <c:pt idx="8671">
                  <c:v>129.87200000000001</c:v>
                </c:pt>
                <c:pt idx="8672">
                  <c:v>129.80600000000001</c:v>
                </c:pt>
                <c:pt idx="8673">
                  <c:v>129.72</c:v>
                </c:pt>
                <c:pt idx="8674">
                  <c:v>129.85</c:v>
                </c:pt>
                <c:pt idx="8675">
                  <c:v>129.809</c:v>
                </c:pt>
                <c:pt idx="8676">
                  <c:v>129.84100000000001</c:v>
                </c:pt>
                <c:pt idx="8677">
                  <c:v>129.91900000000001</c:v>
                </c:pt>
                <c:pt idx="8678">
                  <c:v>129.93299999999999</c:v>
                </c:pt>
                <c:pt idx="8679">
                  <c:v>130.02000000000001</c:v>
                </c:pt>
                <c:pt idx="8680">
                  <c:v>130.119</c:v>
                </c:pt>
                <c:pt idx="8681">
                  <c:v>130.214</c:v>
                </c:pt>
                <c:pt idx="8682">
                  <c:v>130.221</c:v>
                </c:pt>
                <c:pt idx="8683">
                  <c:v>130.26599999999999</c:v>
                </c:pt>
                <c:pt idx="8684">
                  <c:v>130.26</c:v>
                </c:pt>
                <c:pt idx="8685">
                  <c:v>130.309</c:v>
                </c:pt>
                <c:pt idx="8686">
                  <c:v>130.328</c:v>
                </c:pt>
                <c:pt idx="8687">
                  <c:v>130.37100000000001</c:v>
                </c:pt>
                <c:pt idx="8688">
                  <c:v>130.35300000000001</c:v>
                </c:pt>
                <c:pt idx="8689">
                  <c:v>130.33699999999999</c:v>
                </c:pt>
                <c:pt idx="8690">
                  <c:v>130.39099999999999</c:v>
                </c:pt>
                <c:pt idx="8691">
                  <c:v>130.31399999999999</c:v>
                </c:pt>
                <c:pt idx="8692">
                  <c:v>130.31100000000001</c:v>
                </c:pt>
                <c:pt idx="8693">
                  <c:v>130.25900000000001</c:v>
                </c:pt>
                <c:pt idx="8694">
                  <c:v>130.27700000000002</c:v>
                </c:pt>
                <c:pt idx="8695">
                  <c:v>130.25900000000001</c:v>
                </c:pt>
                <c:pt idx="8696">
                  <c:v>130.27500000000001</c:v>
                </c:pt>
                <c:pt idx="8697">
                  <c:v>130.25</c:v>
                </c:pt>
                <c:pt idx="8698">
                  <c:v>130.17600000000002</c:v>
                </c:pt>
                <c:pt idx="8699">
                  <c:v>130.19900000000001</c:v>
                </c:pt>
                <c:pt idx="8700">
                  <c:v>130.179</c:v>
                </c:pt>
                <c:pt idx="8701">
                  <c:v>130.19900000000001</c:v>
                </c:pt>
                <c:pt idx="8702">
                  <c:v>130.31900000000002</c:v>
                </c:pt>
                <c:pt idx="8703">
                  <c:v>130.28300000000002</c:v>
                </c:pt>
                <c:pt idx="8704">
                  <c:v>130.37700000000001</c:v>
                </c:pt>
                <c:pt idx="8705">
                  <c:v>130.404</c:v>
                </c:pt>
                <c:pt idx="8706">
                  <c:v>130.423</c:v>
                </c:pt>
                <c:pt idx="8707">
                  <c:v>130.38800000000001</c:v>
                </c:pt>
                <c:pt idx="8708">
                  <c:v>130.471</c:v>
                </c:pt>
                <c:pt idx="8709">
                  <c:v>130.49600000000001</c:v>
                </c:pt>
                <c:pt idx="8710">
                  <c:v>130.40299999999999</c:v>
                </c:pt>
                <c:pt idx="8711">
                  <c:v>130.405</c:v>
                </c:pt>
                <c:pt idx="8712">
                  <c:v>130.34800000000001</c:v>
                </c:pt>
                <c:pt idx="8713">
                  <c:v>130.37</c:v>
                </c:pt>
                <c:pt idx="8714">
                  <c:v>130.376</c:v>
                </c:pt>
                <c:pt idx="8715">
                  <c:v>130.37100000000001</c:v>
                </c:pt>
                <c:pt idx="8716">
                  <c:v>130.46700000000001</c:v>
                </c:pt>
                <c:pt idx="8717">
                  <c:v>130.55000000000001</c:v>
                </c:pt>
                <c:pt idx="8718">
                  <c:v>130.57</c:v>
                </c:pt>
                <c:pt idx="8719">
                  <c:v>130.51400000000001</c:v>
                </c:pt>
                <c:pt idx="8720">
                  <c:v>130.46899999999999</c:v>
                </c:pt>
                <c:pt idx="8721">
                  <c:v>130.49</c:v>
                </c:pt>
                <c:pt idx="8722">
                  <c:v>130.43200000000002</c:v>
                </c:pt>
                <c:pt idx="8723">
                  <c:v>130.13300000000001</c:v>
                </c:pt>
                <c:pt idx="8724">
                  <c:v>130.10400000000001</c:v>
                </c:pt>
                <c:pt idx="8725">
                  <c:v>130.20500000000001</c:v>
                </c:pt>
                <c:pt idx="8726">
                  <c:v>130.208</c:v>
                </c:pt>
                <c:pt idx="8727">
                  <c:v>130.27600000000001</c:v>
                </c:pt>
                <c:pt idx="8728">
                  <c:v>130.298</c:v>
                </c:pt>
                <c:pt idx="8729">
                  <c:v>130.33500000000001</c:v>
                </c:pt>
                <c:pt idx="8730">
                  <c:v>130.33699999999999</c:v>
                </c:pt>
                <c:pt idx="8731">
                  <c:v>130.214</c:v>
                </c:pt>
                <c:pt idx="8732">
                  <c:v>130.30500000000001</c:v>
                </c:pt>
                <c:pt idx="8733">
                  <c:v>130.303</c:v>
                </c:pt>
                <c:pt idx="8734">
                  <c:v>130.34399999999999</c:v>
                </c:pt>
                <c:pt idx="8735">
                  <c:v>130.33699999999999</c:v>
                </c:pt>
                <c:pt idx="8736">
                  <c:v>130.35400000000001</c:v>
                </c:pt>
                <c:pt idx="8737">
                  <c:v>130.34299999999999</c:v>
                </c:pt>
                <c:pt idx="8738">
                  <c:v>130.30199999999999</c:v>
                </c:pt>
                <c:pt idx="8739">
                  <c:v>130.37899999999999</c:v>
                </c:pt>
                <c:pt idx="8740">
                  <c:v>130.36799999999999</c:v>
                </c:pt>
                <c:pt idx="8741">
                  <c:v>130.358</c:v>
                </c:pt>
                <c:pt idx="8742">
                  <c:v>130.45500000000001</c:v>
                </c:pt>
                <c:pt idx="8743">
                  <c:v>130.48099999999999</c:v>
                </c:pt>
                <c:pt idx="8744">
                  <c:v>130.428</c:v>
                </c:pt>
                <c:pt idx="8745">
                  <c:v>130.43899999999999</c:v>
                </c:pt>
                <c:pt idx="8746">
                  <c:v>130.42600000000002</c:v>
                </c:pt>
                <c:pt idx="8747">
                  <c:v>130.44499999999999</c:v>
                </c:pt>
                <c:pt idx="8748">
                  <c:v>130.42000000000002</c:v>
                </c:pt>
                <c:pt idx="8749">
                  <c:v>130.453</c:v>
                </c:pt>
                <c:pt idx="8750">
                  <c:v>130.511</c:v>
                </c:pt>
                <c:pt idx="8751">
                  <c:v>130.542</c:v>
                </c:pt>
                <c:pt idx="8752">
                  <c:v>130.48500000000001</c:v>
                </c:pt>
                <c:pt idx="8753">
                  <c:v>130.489</c:v>
                </c:pt>
                <c:pt idx="8754">
                  <c:v>130.57900000000001</c:v>
                </c:pt>
                <c:pt idx="8755">
                  <c:v>130.52700000000002</c:v>
                </c:pt>
                <c:pt idx="8756">
                  <c:v>130.49299999999999</c:v>
                </c:pt>
                <c:pt idx="8757">
                  <c:v>130.33500000000001</c:v>
                </c:pt>
                <c:pt idx="8758">
                  <c:v>130.38400000000001</c:v>
                </c:pt>
                <c:pt idx="8759">
                  <c:v>130.32</c:v>
                </c:pt>
                <c:pt idx="8760">
                  <c:v>130.298</c:v>
                </c:pt>
                <c:pt idx="8761">
                  <c:v>130.16300000000001</c:v>
                </c:pt>
                <c:pt idx="8762">
                  <c:v>130.13400000000001</c:v>
                </c:pt>
                <c:pt idx="8763">
                  <c:v>130.01500000000001</c:v>
                </c:pt>
                <c:pt idx="8764">
                  <c:v>130.06399999999999</c:v>
                </c:pt>
                <c:pt idx="8765">
                  <c:v>129.989</c:v>
                </c:pt>
                <c:pt idx="8766">
                  <c:v>129.91800000000001</c:v>
                </c:pt>
                <c:pt idx="8767">
                  <c:v>129.84899999999999</c:v>
                </c:pt>
                <c:pt idx="8768">
                  <c:v>129.929</c:v>
                </c:pt>
                <c:pt idx="8769">
                  <c:v>129.88200000000001</c:v>
                </c:pt>
                <c:pt idx="8770">
                  <c:v>129.92600000000002</c:v>
                </c:pt>
                <c:pt idx="8771">
                  <c:v>129.874</c:v>
                </c:pt>
                <c:pt idx="8772">
                  <c:v>129.94200000000001</c:v>
                </c:pt>
                <c:pt idx="8773">
                  <c:v>130.02799999999999</c:v>
                </c:pt>
                <c:pt idx="8774">
                  <c:v>130.006</c:v>
                </c:pt>
                <c:pt idx="8775">
                  <c:v>130.02700000000002</c:v>
                </c:pt>
                <c:pt idx="8776">
                  <c:v>129.99199999999999</c:v>
                </c:pt>
                <c:pt idx="8777">
                  <c:v>129.95400000000001</c:v>
                </c:pt>
                <c:pt idx="8778">
                  <c:v>129.898</c:v>
                </c:pt>
                <c:pt idx="8779">
                  <c:v>129.89400000000001</c:v>
                </c:pt>
                <c:pt idx="8780">
                  <c:v>129.84800000000001</c:v>
                </c:pt>
                <c:pt idx="8781">
                  <c:v>129.88499999999999</c:v>
                </c:pt>
                <c:pt idx="8782">
                  <c:v>129.79400000000001</c:v>
                </c:pt>
                <c:pt idx="8783">
                  <c:v>129.84700000000001</c:v>
                </c:pt>
                <c:pt idx="8784">
                  <c:v>129.90800000000002</c:v>
                </c:pt>
                <c:pt idx="8785">
                  <c:v>129.91</c:v>
                </c:pt>
                <c:pt idx="8786">
                  <c:v>129.84100000000001</c:v>
                </c:pt>
                <c:pt idx="8787">
                  <c:v>129.9</c:v>
                </c:pt>
                <c:pt idx="8788">
                  <c:v>129.84700000000001</c:v>
                </c:pt>
                <c:pt idx="8789">
                  <c:v>129.86000000000001</c:v>
                </c:pt>
                <c:pt idx="8790">
                  <c:v>129.88300000000001</c:v>
                </c:pt>
                <c:pt idx="8791">
                  <c:v>129.86099999999999</c:v>
                </c:pt>
                <c:pt idx="8792">
                  <c:v>129.84200000000001</c:v>
                </c:pt>
                <c:pt idx="8793">
                  <c:v>129.858</c:v>
                </c:pt>
                <c:pt idx="8794">
                  <c:v>129.89099999999999</c:v>
                </c:pt>
                <c:pt idx="8795">
                  <c:v>129.916</c:v>
                </c:pt>
                <c:pt idx="8796">
                  <c:v>129.87100000000001</c:v>
                </c:pt>
                <c:pt idx="8797">
                  <c:v>129.941</c:v>
                </c:pt>
                <c:pt idx="8798">
                  <c:v>129.99199999999999</c:v>
                </c:pt>
                <c:pt idx="8799">
                  <c:v>130.124</c:v>
                </c:pt>
                <c:pt idx="8800">
                  <c:v>130.25300000000001</c:v>
                </c:pt>
                <c:pt idx="8801">
                  <c:v>130.119</c:v>
                </c:pt>
                <c:pt idx="8802">
                  <c:v>130.11799999999999</c:v>
                </c:pt>
                <c:pt idx="8803">
                  <c:v>130.16300000000001</c:v>
                </c:pt>
                <c:pt idx="8804">
                  <c:v>130.14400000000001</c:v>
                </c:pt>
                <c:pt idx="8805">
                  <c:v>130</c:v>
                </c:pt>
                <c:pt idx="8806">
                  <c:v>129.99</c:v>
                </c:pt>
                <c:pt idx="8807">
                  <c:v>130.06300000000002</c:v>
                </c:pt>
                <c:pt idx="8808">
                  <c:v>130.02000000000001</c:v>
                </c:pt>
                <c:pt idx="8809">
                  <c:v>130.02100000000002</c:v>
                </c:pt>
                <c:pt idx="8810">
                  <c:v>130.08099999999999</c:v>
                </c:pt>
                <c:pt idx="8811">
                  <c:v>130.047</c:v>
                </c:pt>
                <c:pt idx="8812">
                  <c:v>130.15200000000002</c:v>
                </c:pt>
                <c:pt idx="8813">
                  <c:v>130.19999999999999</c:v>
                </c:pt>
                <c:pt idx="8814">
                  <c:v>130.10300000000001</c:v>
                </c:pt>
                <c:pt idx="8815">
                  <c:v>130.238</c:v>
                </c:pt>
                <c:pt idx="8816">
                  <c:v>130.357</c:v>
                </c:pt>
                <c:pt idx="8817">
                  <c:v>130.41</c:v>
                </c:pt>
                <c:pt idx="8818">
                  <c:v>130.47399999999999</c:v>
                </c:pt>
                <c:pt idx="8819">
                  <c:v>130.523</c:v>
                </c:pt>
                <c:pt idx="8820">
                  <c:v>130.583</c:v>
                </c:pt>
                <c:pt idx="8821">
                  <c:v>130.65700000000001</c:v>
                </c:pt>
                <c:pt idx="8822">
                  <c:v>130.702</c:v>
                </c:pt>
                <c:pt idx="8823">
                  <c:v>130.738</c:v>
                </c:pt>
                <c:pt idx="8824">
                  <c:v>130.81200000000001</c:v>
                </c:pt>
                <c:pt idx="8825">
                  <c:v>130.84100000000001</c:v>
                </c:pt>
                <c:pt idx="8826">
                  <c:v>130.94300000000001</c:v>
                </c:pt>
                <c:pt idx="8827">
                  <c:v>130.923</c:v>
                </c:pt>
                <c:pt idx="8828">
                  <c:v>130.99199999999999</c:v>
                </c:pt>
                <c:pt idx="8829">
                  <c:v>131.059</c:v>
                </c:pt>
                <c:pt idx="8830">
                  <c:v>131.07900000000001</c:v>
                </c:pt>
                <c:pt idx="8831">
                  <c:v>130.96100000000001</c:v>
                </c:pt>
                <c:pt idx="8832">
                  <c:v>131.1</c:v>
                </c:pt>
                <c:pt idx="8833">
                  <c:v>131.22399999999999</c:v>
                </c:pt>
                <c:pt idx="8834">
                  <c:v>131.31200000000001</c:v>
                </c:pt>
                <c:pt idx="8835">
                  <c:v>131.345</c:v>
                </c:pt>
                <c:pt idx="8836">
                  <c:v>131.42099999999999</c:v>
                </c:pt>
                <c:pt idx="8837">
                  <c:v>131.49600000000001</c:v>
                </c:pt>
                <c:pt idx="8838">
                  <c:v>131.54900000000001</c:v>
                </c:pt>
                <c:pt idx="8839">
                  <c:v>131.613</c:v>
                </c:pt>
                <c:pt idx="8840">
                  <c:v>131.67400000000001</c:v>
                </c:pt>
                <c:pt idx="8841">
                  <c:v>131.66900000000001</c:v>
                </c:pt>
                <c:pt idx="8842">
                  <c:v>131.76300000000001</c:v>
                </c:pt>
                <c:pt idx="8843">
                  <c:v>131.87800000000001</c:v>
                </c:pt>
                <c:pt idx="8844">
                  <c:v>131.863</c:v>
                </c:pt>
                <c:pt idx="8845">
                  <c:v>131.79500000000002</c:v>
                </c:pt>
                <c:pt idx="8846">
                  <c:v>131.779</c:v>
                </c:pt>
                <c:pt idx="8847">
                  <c:v>131.73099999999999</c:v>
                </c:pt>
                <c:pt idx="8848">
                  <c:v>131.648</c:v>
                </c:pt>
                <c:pt idx="8849">
                  <c:v>131.57900000000001</c:v>
                </c:pt>
                <c:pt idx="8850">
                  <c:v>131.52700000000002</c:v>
                </c:pt>
                <c:pt idx="8851">
                  <c:v>131.48599999999999</c:v>
                </c:pt>
                <c:pt idx="8852">
                  <c:v>131.435</c:v>
                </c:pt>
                <c:pt idx="8853">
                  <c:v>131.31800000000001</c:v>
                </c:pt>
                <c:pt idx="8854">
                  <c:v>131.16800000000001</c:v>
                </c:pt>
                <c:pt idx="8855">
                  <c:v>131.09700000000001</c:v>
                </c:pt>
                <c:pt idx="8856">
                  <c:v>131.077</c:v>
                </c:pt>
                <c:pt idx="8857">
                  <c:v>131.048</c:v>
                </c:pt>
                <c:pt idx="8858">
                  <c:v>131.06900000000002</c:v>
                </c:pt>
                <c:pt idx="8859">
                  <c:v>131.02500000000001</c:v>
                </c:pt>
                <c:pt idx="8860">
                  <c:v>131.06100000000001</c:v>
                </c:pt>
                <c:pt idx="8861">
                  <c:v>131.161</c:v>
                </c:pt>
                <c:pt idx="8862">
                  <c:v>134.26599999999999</c:v>
                </c:pt>
                <c:pt idx="8863">
                  <c:v>133.37200000000001</c:v>
                </c:pt>
                <c:pt idx="8864">
                  <c:v>133.36799999999999</c:v>
                </c:pt>
                <c:pt idx="8865">
                  <c:v>133.393</c:v>
                </c:pt>
                <c:pt idx="8866">
                  <c:v>133.334</c:v>
                </c:pt>
                <c:pt idx="8867">
                  <c:v>133.43100000000001</c:v>
                </c:pt>
                <c:pt idx="8868">
                  <c:v>133.46799999999999</c:v>
                </c:pt>
                <c:pt idx="8869">
                  <c:v>133.51599999999999</c:v>
                </c:pt>
                <c:pt idx="8870">
                  <c:v>133.488</c:v>
                </c:pt>
                <c:pt idx="8871">
                  <c:v>133.495</c:v>
                </c:pt>
                <c:pt idx="8872">
                  <c:v>133.50900000000001</c:v>
                </c:pt>
                <c:pt idx="8873">
                  <c:v>133.52500000000001</c:v>
                </c:pt>
                <c:pt idx="8874">
                  <c:v>133.571</c:v>
                </c:pt>
                <c:pt idx="8875">
                  <c:v>133.53300000000002</c:v>
                </c:pt>
                <c:pt idx="8876">
                  <c:v>133.624</c:v>
                </c:pt>
                <c:pt idx="8877">
                  <c:v>133.673</c:v>
                </c:pt>
                <c:pt idx="8878">
                  <c:v>133.637</c:v>
                </c:pt>
                <c:pt idx="8879">
                  <c:v>133.57499999999999</c:v>
                </c:pt>
                <c:pt idx="8880">
                  <c:v>133.56300000000002</c:v>
                </c:pt>
                <c:pt idx="8881">
                  <c:v>133.58600000000001</c:v>
                </c:pt>
                <c:pt idx="8882">
                  <c:v>133.64400000000001</c:v>
                </c:pt>
                <c:pt idx="8883">
                  <c:v>133.679</c:v>
                </c:pt>
                <c:pt idx="8884">
                  <c:v>133.67699999999999</c:v>
                </c:pt>
                <c:pt idx="8885">
                  <c:v>133.66200000000001</c:v>
                </c:pt>
                <c:pt idx="8886">
                  <c:v>133.59899999999999</c:v>
                </c:pt>
                <c:pt idx="8887">
                  <c:v>133.61799999999999</c:v>
                </c:pt>
                <c:pt idx="8888">
                  <c:v>133.55799999999999</c:v>
                </c:pt>
                <c:pt idx="8889">
                  <c:v>133.50399999999999</c:v>
                </c:pt>
                <c:pt idx="8890">
                  <c:v>133.434</c:v>
                </c:pt>
                <c:pt idx="8891">
                  <c:v>133.47399999999999</c:v>
                </c:pt>
                <c:pt idx="8892">
                  <c:v>133.578</c:v>
                </c:pt>
                <c:pt idx="8893">
                  <c:v>133.501</c:v>
                </c:pt>
                <c:pt idx="8894">
                  <c:v>133.52600000000001</c:v>
                </c:pt>
                <c:pt idx="8895">
                  <c:v>133.595</c:v>
                </c:pt>
                <c:pt idx="8896">
                  <c:v>133.56200000000001</c:v>
                </c:pt>
                <c:pt idx="8897">
                  <c:v>133.41900000000001</c:v>
                </c:pt>
                <c:pt idx="8898">
                  <c:v>133.40100000000001</c:v>
                </c:pt>
                <c:pt idx="8899">
                  <c:v>133.43299999999999</c:v>
                </c:pt>
                <c:pt idx="8900">
                  <c:v>133.49700000000001</c:v>
                </c:pt>
                <c:pt idx="8901">
                  <c:v>133.46899999999999</c:v>
                </c:pt>
                <c:pt idx="8902">
                  <c:v>133.56100000000001</c:v>
                </c:pt>
                <c:pt idx="8903">
                  <c:v>133.65</c:v>
                </c:pt>
                <c:pt idx="8904">
                  <c:v>133.63800000000001</c:v>
                </c:pt>
                <c:pt idx="8905">
                  <c:v>133.655</c:v>
                </c:pt>
                <c:pt idx="8906">
                  <c:v>133.67500000000001</c:v>
                </c:pt>
                <c:pt idx="8907">
                  <c:v>133.67099999999999</c:v>
                </c:pt>
                <c:pt idx="8908">
                  <c:v>133.715</c:v>
                </c:pt>
                <c:pt idx="8909">
                  <c:v>133.61099999999999</c:v>
                </c:pt>
                <c:pt idx="8910">
                  <c:v>133.595</c:v>
                </c:pt>
                <c:pt idx="8911">
                  <c:v>133.69999999999999</c:v>
                </c:pt>
                <c:pt idx="8912">
                  <c:v>133.768</c:v>
                </c:pt>
                <c:pt idx="8913">
                  <c:v>133.809</c:v>
                </c:pt>
                <c:pt idx="8914">
                  <c:v>133.881</c:v>
                </c:pt>
                <c:pt idx="8915">
                  <c:v>133.86799999999999</c:v>
                </c:pt>
                <c:pt idx="8916">
                  <c:v>133.94200000000001</c:v>
                </c:pt>
                <c:pt idx="8917">
                  <c:v>133.93</c:v>
                </c:pt>
                <c:pt idx="8918">
                  <c:v>133.934</c:v>
                </c:pt>
                <c:pt idx="8919">
                  <c:v>133.95099999999999</c:v>
                </c:pt>
                <c:pt idx="8920">
                  <c:v>134.018</c:v>
                </c:pt>
                <c:pt idx="8921">
                  <c:v>134.05000000000001</c:v>
                </c:pt>
                <c:pt idx="8922">
                  <c:v>134.12200000000001</c:v>
                </c:pt>
                <c:pt idx="8923">
                  <c:v>134.154</c:v>
                </c:pt>
                <c:pt idx="8924">
                  <c:v>134.173</c:v>
                </c:pt>
                <c:pt idx="8925">
                  <c:v>134.166</c:v>
                </c:pt>
                <c:pt idx="8926">
                  <c:v>134.202</c:v>
                </c:pt>
                <c:pt idx="8927">
                  <c:v>134.191</c:v>
                </c:pt>
                <c:pt idx="8928">
                  <c:v>134.154</c:v>
                </c:pt>
                <c:pt idx="8929">
                  <c:v>134.167</c:v>
                </c:pt>
                <c:pt idx="8930">
                  <c:v>134.15800000000002</c:v>
                </c:pt>
                <c:pt idx="8931">
                  <c:v>134.17699999999999</c:v>
                </c:pt>
                <c:pt idx="8932">
                  <c:v>134.33099999999999</c:v>
                </c:pt>
                <c:pt idx="8933">
                  <c:v>134.40600000000001</c:v>
                </c:pt>
                <c:pt idx="8934">
                  <c:v>134.34</c:v>
                </c:pt>
                <c:pt idx="8935">
                  <c:v>134.429</c:v>
                </c:pt>
                <c:pt idx="8936">
                  <c:v>134.417</c:v>
                </c:pt>
                <c:pt idx="8937">
                  <c:v>134.50800000000001</c:v>
                </c:pt>
                <c:pt idx="8938">
                  <c:v>134.44999999999999</c:v>
                </c:pt>
                <c:pt idx="8939">
                  <c:v>134.46100000000001</c:v>
                </c:pt>
                <c:pt idx="8940">
                  <c:v>134.47</c:v>
                </c:pt>
                <c:pt idx="8941">
                  <c:v>134.50900000000001</c:v>
                </c:pt>
                <c:pt idx="8942">
                  <c:v>134.50800000000001</c:v>
                </c:pt>
                <c:pt idx="8943">
                  <c:v>134.49799999999999</c:v>
                </c:pt>
                <c:pt idx="8944">
                  <c:v>134.00399999999999</c:v>
                </c:pt>
                <c:pt idx="8945">
                  <c:v>134.04900000000001</c:v>
                </c:pt>
                <c:pt idx="8946">
                  <c:v>133.98699999999999</c:v>
                </c:pt>
                <c:pt idx="8947">
                  <c:v>134.077</c:v>
                </c:pt>
                <c:pt idx="8948">
                  <c:v>134.11500000000001</c:v>
                </c:pt>
                <c:pt idx="8949">
                  <c:v>134.113</c:v>
                </c:pt>
                <c:pt idx="8950">
                  <c:v>134.14699999999999</c:v>
                </c:pt>
                <c:pt idx="8951">
                  <c:v>134.108</c:v>
                </c:pt>
                <c:pt idx="8952">
                  <c:v>134.09100000000001</c:v>
                </c:pt>
                <c:pt idx="8953">
                  <c:v>134.11000000000001</c:v>
                </c:pt>
                <c:pt idx="8954">
                  <c:v>134.11799999999999</c:v>
                </c:pt>
                <c:pt idx="8955">
                  <c:v>134.238</c:v>
                </c:pt>
                <c:pt idx="8956">
                  <c:v>134.285</c:v>
                </c:pt>
                <c:pt idx="8957">
                  <c:v>134.17400000000001</c:v>
                </c:pt>
                <c:pt idx="8958">
                  <c:v>134.291</c:v>
                </c:pt>
                <c:pt idx="8959">
                  <c:v>134.298</c:v>
                </c:pt>
                <c:pt idx="8960">
                  <c:v>134.369</c:v>
                </c:pt>
                <c:pt idx="8961">
                  <c:v>134.321</c:v>
                </c:pt>
                <c:pt idx="8962">
                  <c:v>134.27199999999999</c:v>
                </c:pt>
                <c:pt idx="8963">
                  <c:v>134.321</c:v>
                </c:pt>
                <c:pt idx="8964">
                  <c:v>134.30000000000001</c:v>
                </c:pt>
                <c:pt idx="8965">
                  <c:v>134.316</c:v>
                </c:pt>
                <c:pt idx="8966">
                  <c:v>134.19999999999999</c:v>
                </c:pt>
                <c:pt idx="8967">
                  <c:v>134.364</c:v>
                </c:pt>
                <c:pt idx="8968">
                  <c:v>134.297</c:v>
                </c:pt>
                <c:pt idx="8969">
                  <c:v>134.25399999999999</c:v>
                </c:pt>
                <c:pt idx="8970">
                  <c:v>134.279</c:v>
                </c:pt>
                <c:pt idx="8971">
                  <c:v>134.27199999999999</c:v>
                </c:pt>
                <c:pt idx="8972">
                  <c:v>134.13499999999999</c:v>
                </c:pt>
                <c:pt idx="8973">
                  <c:v>134.172</c:v>
                </c:pt>
                <c:pt idx="8974">
                  <c:v>134.15100000000001</c:v>
                </c:pt>
                <c:pt idx="8975">
                  <c:v>134.101</c:v>
                </c:pt>
                <c:pt idx="8976">
                  <c:v>133.99700000000001</c:v>
                </c:pt>
                <c:pt idx="8977">
                  <c:v>133.80500000000001</c:v>
                </c:pt>
                <c:pt idx="8978">
                  <c:v>133.85599999999999</c:v>
                </c:pt>
                <c:pt idx="8979">
                  <c:v>133.81</c:v>
                </c:pt>
                <c:pt idx="8980">
                  <c:v>133.786</c:v>
                </c:pt>
                <c:pt idx="8981">
                  <c:v>133.53700000000001</c:v>
                </c:pt>
                <c:pt idx="8982">
                  <c:v>133.51900000000001</c:v>
                </c:pt>
                <c:pt idx="8983">
                  <c:v>133.67400000000001</c:v>
                </c:pt>
                <c:pt idx="8984">
                  <c:v>133.71100000000001</c:v>
                </c:pt>
                <c:pt idx="8985">
                  <c:v>133.75800000000001</c:v>
                </c:pt>
                <c:pt idx="8986">
                  <c:v>133.88200000000001</c:v>
                </c:pt>
                <c:pt idx="8987">
                  <c:v>133.93</c:v>
                </c:pt>
                <c:pt idx="8988">
                  <c:v>134.066</c:v>
                </c:pt>
                <c:pt idx="8989">
                  <c:v>134.12899999999999</c:v>
                </c:pt>
                <c:pt idx="8990">
                  <c:v>134.16900000000001</c:v>
                </c:pt>
                <c:pt idx="8991">
                  <c:v>134.23699999999999</c:v>
                </c:pt>
                <c:pt idx="8992">
                  <c:v>134.31200000000001</c:v>
                </c:pt>
                <c:pt idx="8993">
                  <c:v>134.36799999999999</c:v>
                </c:pt>
                <c:pt idx="8994">
                  <c:v>134.29500000000002</c:v>
                </c:pt>
                <c:pt idx="8995">
                  <c:v>134.33699999999999</c:v>
                </c:pt>
                <c:pt idx="8996">
                  <c:v>134.34200000000001</c:v>
                </c:pt>
                <c:pt idx="8997">
                  <c:v>134.36699999999999</c:v>
                </c:pt>
                <c:pt idx="8998">
                  <c:v>134.21799999999999</c:v>
                </c:pt>
                <c:pt idx="8999">
                  <c:v>134.244</c:v>
                </c:pt>
                <c:pt idx="9000">
                  <c:v>134.215</c:v>
                </c:pt>
                <c:pt idx="9001">
                  <c:v>134.28399999999999</c:v>
                </c:pt>
                <c:pt idx="9002">
                  <c:v>134.18899999999999</c:v>
                </c:pt>
                <c:pt idx="9003">
                  <c:v>134.22200000000001</c:v>
                </c:pt>
                <c:pt idx="9004">
                  <c:v>134.16300000000001</c:v>
                </c:pt>
                <c:pt idx="9005">
                  <c:v>134.13499999999999</c:v>
                </c:pt>
                <c:pt idx="9006">
                  <c:v>134.101</c:v>
                </c:pt>
                <c:pt idx="9007">
                  <c:v>133.97999999999999</c:v>
                </c:pt>
                <c:pt idx="9008">
                  <c:v>133.94800000000001</c:v>
                </c:pt>
                <c:pt idx="9009">
                  <c:v>133.959</c:v>
                </c:pt>
                <c:pt idx="9010">
                  <c:v>133.89099999999999</c:v>
                </c:pt>
                <c:pt idx="9011">
                  <c:v>133.745</c:v>
                </c:pt>
                <c:pt idx="9012">
                  <c:v>132.501</c:v>
                </c:pt>
                <c:pt idx="9013">
                  <c:v>131.49600000000001</c:v>
                </c:pt>
                <c:pt idx="9014">
                  <c:v>131.47900000000001</c:v>
                </c:pt>
                <c:pt idx="9015">
                  <c:v>131.465</c:v>
                </c:pt>
                <c:pt idx="9016">
                  <c:v>131.488</c:v>
                </c:pt>
                <c:pt idx="9017">
                  <c:v>131.40800000000002</c:v>
                </c:pt>
                <c:pt idx="9018">
                  <c:v>131.345</c:v>
                </c:pt>
                <c:pt idx="9019">
                  <c:v>131.39000000000001</c:v>
                </c:pt>
                <c:pt idx="9020">
                  <c:v>131.28900000000002</c:v>
                </c:pt>
                <c:pt idx="9021">
                  <c:v>131.274</c:v>
                </c:pt>
                <c:pt idx="9022">
                  <c:v>131.29500000000002</c:v>
                </c:pt>
                <c:pt idx="9023">
                  <c:v>131.245</c:v>
                </c:pt>
                <c:pt idx="9024">
                  <c:v>131.21199999999999</c:v>
                </c:pt>
                <c:pt idx="9025">
                  <c:v>131.32599999999999</c:v>
                </c:pt>
                <c:pt idx="9026">
                  <c:v>131.40100000000001</c:v>
                </c:pt>
                <c:pt idx="9027">
                  <c:v>131.36199999999999</c:v>
                </c:pt>
                <c:pt idx="9028">
                  <c:v>131.376</c:v>
                </c:pt>
                <c:pt idx="9029">
                  <c:v>131.30500000000001</c:v>
                </c:pt>
                <c:pt idx="9030">
                  <c:v>131.30500000000001</c:v>
                </c:pt>
                <c:pt idx="9031">
                  <c:v>131.32</c:v>
                </c:pt>
                <c:pt idx="9032">
                  <c:v>131.30799999999999</c:v>
                </c:pt>
                <c:pt idx="9033">
                  <c:v>131.262</c:v>
                </c:pt>
                <c:pt idx="9034">
                  <c:v>131.203</c:v>
                </c:pt>
                <c:pt idx="9035">
                  <c:v>131.155</c:v>
                </c:pt>
                <c:pt idx="9036">
                  <c:v>131.18600000000001</c:v>
                </c:pt>
                <c:pt idx="9037">
                  <c:v>131.18</c:v>
                </c:pt>
                <c:pt idx="9038">
                  <c:v>131.108</c:v>
                </c:pt>
                <c:pt idx="9039">
                  <c:v>131.18200000000002</c:v>
                </c:pt>
                <c:pt idx="9040">
                  <c:v>131.102</c:v>
                </c:pt>
                <c:pt idx="9041">
                  <c:v>131.16</c:v>
                </c:pt>
                <c:pt idx="9042">
                  <c:v>131.21199999999999</c:v>
                </c:pt>
                <c:pt idx="9043">
                  <c:v>131.21700000000001</c:v>
                </c:pt>
                <c:pt idx="9044">
                  <c:v>131.136</c:v>
                </c:pt>
                <c:pt idx="9045">
                  <c:v>131.18700000000001</c:v>
                </c:pt>
                <c:pt idx="9046">
                  <c:v>131.14400000000001</c:v>
                </c:pt>
                <c:pt idx="9047">
                  <c:v>131.06900000000002</c:v>
                </c:pt>
                <c:pt idx="9048">
                  <c:v>130.88499999999999</c:v>
                </c:pt>
                <c:pt idx="9049">
                  <c:v>130.72</c:v>
                </c:pt>
                <c:pt idx="9050">
                  <c:v>130.715</c:v>
                </c:pt>
                <c:pt idx="9051">
                  <c:v>130.76400000000001</c:v>
                </c:pt>
                <c:pt idx="9052">
                  <c:v>130.65800000000002</c:v>
                </c:pt>
                <c:pt idx="9053">
                  <c:v>130.58699999999999</c:v>
                </c:pt>
                <c:pt idx="9054">
                  <c:v>130.511</c:v>
                </c:pt>
                <c:pt idx="9055">
                  <c:v>130.494</c:v>
                </c:pt>
                <c:pt idx="9056">
                  <c:v>130.459</c:v>
                </c:pt>
                <c:pt idx="9057">
                  <c:v>130.46899999999999</c:v>
                </c:pt>
                <c:pt idx="9058">
                  <c:v>130.43800000000002</c:v>
                </c:pt>
                <c:pt idx="9059">
                  <c:v>130.45599999999999</c:v>
                </c:pt>
                <c:pt idx="9060">
                  <c:v>130.34200000000001</c:v>
                </c:pt>
                <c:pt idx="9061">
                  <c:v>130.41300000000001</c:v>
                </c:pt>
                <c:pt idx="9062">
                  <c:v>130.393</c:v>
                </c:pt>
                <c:pt idx="9063">
                  <c:v>130.34800000000001</c:v>
                </c:pt>
                <c:pt idx="9064">
                  <c:v>130.298</c:v>
                </c:pt>
                <c:pt idx="9065">
                  <c:v>130.392</c:v>
                </c:pt>
                <c:pt idx="9066">
                  <c:v>130.35300000000001</c:v>
                </c:pt>
                <c:pt idx="9067">
                  <c:v>130.399</c:v>
                </c:pt>
                <c:pt idx="9068">
                  <c:v>130.30500000000001</c:v>
                </c:pt>
                <c:pt idx="9069">
                  <c:v>130.24100000000001</c:v>
                </c:pt>
                <c:pt idx="9070">
                  <c:v>130.21</c:v>
                </c:pt>
                <c:pt idx="9071">
                  <c:v>130.27500000000001</c:v>
                </c:pt>
                <c:pt idx="9072">
                  <c:v>130.33799999999999</c:v>
                </c:pt>
                <c:pt idx="9073">
                  <c:v>130.202</c:v>
                </c:pt>
                <c:pt idx="9074">
                  <c:v>130.149</c:v>
                </c:pt>
                <c:pt idx="9075">
                  <c:v>130.107</c:v>
                </c:pt>
                <c:pt idx="9076">
                  <c:v>130.184</c:v>
                </c:pt>
                <c:pt idx="9077">
                  <c:v>130.16400000000002</c:v>
                </c:pt>
                <c:pt idx="9078">
                  <c:v>130.09200000000001</c:v>
                </c:pt>
                <c:pt idx="9079">
                  <c:v>130.089</c:v>
                </c:pt>
                <c:pt idx="9080">
                  <c:v>130.096</c:v>
                </c:pt>
                <c:pt idx="9081">
                  <c:v>130.08699999999999</c:v>
                </c:pt>
                <c:pt idx="9082">
                  <c:v>130.071</c:v>
                </c:pt>
                <c:pt idx="9083">
                  <c:v>130.03399999999999</c:v>
                </c:pt>
                <c:pt idx="9084">
                  <c:v>130.11099999999999</c:v>
                </c:pt>
                <c:pt idx="9085">
                  <c:v>130.04400000000001</c:v>
                </c:pt>
                <c:pt idx="9086">
                  <c:v>129.977</c:v>
                </c:pt>
                <c:pt idx="9087">
                  <c:v>129.90600000000001</c:v>
                </c:pt>
                <c:pt idx="9088">
                  <c:v>129.86699999999999</c:v>
                </c:pt>
                <c:pt idx="9089">
                  <c:v>129.89400000000001</c:v>
                </c:pt>
                <c:pt idx="9090">
                  <c:v>129.91300000000001</c:v>
                </c:pt>
                <c:pt idx="9091">
                  <c:v>129.946</c:v>
                </c:pt>
                <c:pt idx="9092">
                  <c:v>129.88</c:v>
                </c:pt>
                <c:pt idx="9093">
                  <c:v>129.84200000000001</c:v>
                </c:pt>
                <c:pt idx="9094">
                  <c:v>129.87800000000001</c:v>
                </c:pt>
                <c:pt idx="9095">
                  <c:v>129.82400000000001</c:v>
                </c:pt>
                <c:pt idx="9096">
                  <c:v>129.83000000000001</c:v>
                </c:pt>
                <c:pt idx="9097">
                  <c:v>129.78100000000001</c:v>
                </c:pt>
                <c:pt idx="9098">
                  <c:v>129.78399999999999</c:v>
                </c:pt>
                <c:pt idx="9099">
                  <c:v>129.79900000000001</c:v>
                </c:pt>
                <c:pt idx="9100">
                  <c:v>129.83699999999999</c:v>
                </c:pt>
                <c:pt idx="9101">
                  <c:v>129.80000000000001</c:v>
                </c:pt>
                <c:pt idx="9102">
                  <c:v>129.81700000000001</c:v>
                </c:pt>
                <c:pt idx="9103">
                  <c:v>129.87800000000001</c:v>
                </c:pt>
                <c:pt idx="9104">
                  <c:v>129.92699999999999</c:v>
                </c:pt>
                <c:pt idx="9105">
                  <c:v>129.994</c:v>
                </c:pt>
                <c:pt idx="9106">
                  <c:v>130.02199999999999</c:v>
                </c:pt>
                <c:pt idx="9107">
                  <c:v>130.059</c:v>
                </c:pt>
                <c:pt idx="9108">
                  <c:v>130.16499999999999</c:v>
                </c:pt>
                <c:pt idx="9109">
                  <c:v>130.18299999999999</c:v>
                </c:pt>
                <c:pt idx="9110">
                  <c:v>130.21199999999999</c:v>
                </c:pt>
                <c:pt idx="9111">
                  <c:v>130.251</c:v>
                </c:pt>
                <c:pt idx="9112">
                  <c:v>130.31900000000002</c:v>
                </c:pt>
                <c:pt idx="9113">
                  <c:v>130.35599999999999</c:v>
                </c:pt>
                <c:pt idx="9114">
                  <c:v>130.38900000000001</c:v>
                </c:pt>
                <c:pt idx="9115">
                  <c:v>130.45400000000001</c:v>
                </c:pt>
                <c:pt idx="9116">
                  <c:v>130.548</c:v>
                </c:pt>
                <c:pt idx="9117">
                  <c:v>130.608</c:v>
                </c:pt>
                <c:pt idx="9118">
                  <c:v>130.71799999999999</c:v>
                </c:pt>
                <c:pt idx="9119">
                  <c:v>130.81</c:v>
                </c:pt>
                <c:pt idx="9120">
                  <c:v>130.893</c:v>
                </c:pt>
                <c:pt idx="9121">
                  <c:v>130.97</c:v>
                </c:pt>
                <c:pt idx="9122">
                  <c:v>131.047</c:v>
                </c:pt>
                <c:pt idx="9123">
                  <c:v>131.06700000000001</c:v>
                </c:pt>
                <c:pt idx="9124">
                  <c:v>131.1</c:v>
                </c:pt>
                <c:pt idx="9125">
                  <c:v>131.07499999999999</c:v>
                </c:pt>
                <c:pt idx="9126">
                  <c:v>131.221</c:v>
                </c:pt>
                <c:pt idx="9127">
                  <c:v>131.23599999999999</c:v>
                </c:pt>
                <c:pt idx="9128">
                  <c:v>131.26599999999999</c:v>
                </c:pt>
                <c:pt idx="9129">
                  <c:v>131.28100000000001</c:v>
                </c:pt>
                <c:pt idx="9130">
                  <c:v>131.26599999999999</c:v>
                </c:pt>
                <c:pt idx="9131">
                  <c:v>131.227</c:v>
                </c:pt>
                <c:pt idx="9132">
                  <c:v>131.07499999999999</c:v>
                </c:pt>
                <c:pt idx="9133">
                  <c:v>131.179</c:v>
                </c:pt>
                <c:pt idx="9134">
                  <c:v>131.036</c:v>
                </c:pt>
                <c:pt idx="9135">
                  <c:v>131.06800000000001</c:v>
                </c:pt>
                <c:pt idx="9136">
                  <c:v>131.02199999999999</c:v>
                </c:pt>
                <c:pt idx="9137">
                  <c:v>130.95400000000001</c:v>
                </c:pt>
                <c:pt idx="9138">
                  <c:v>130.97800000000001</c:v>
                </c:pt>
                <c:pt idx="9139">
                  <c:v>130.959</c:v>
                </c:pt>
                <c:pt idx="9140">
                  <c:v>130.971</c:v>
                </c:pt>
                <c:pt idx="9141">
                  <c:v>130.99100000000001</c:v>
                </c:pt>
                <c:pt idx="9142">
                  <c:v>130.98099999999999</c:v>
                </c:pt>
                <c:pt idx="9143">
                  <c:v>130.94900000000001</c:v>
                </c:pt>
                <c:pt idx="9144">
                  <c:v>130.99</c:v>
                </c:pt>
                <c:pt idx="9145">
                  <c:v>130.95699999999999</c:v>
                </c:pt>
                <c:pt idx="9146">
                  <c:v>130.947</c:v>
                </c:pt>
                <c:pt idx="9147">
                  <c:v>130.90899999999999</c:v>
                </c:pt>
                <c:pt idx="9148">
                  <c:v>130.80700000000002</c:v>
                </c:pt>
                <c:pt idx="9149">
                  <c:v>130.91</c:v>
                </c:pt>
                <c:pt idx="9150">
                  <c:v>130.83000000000001</c:v>
                </c:pt>
                <c:pt idx="9151">
                  <c:v>130.81200000000001</c:v>
                </c:pt>
                <c:pt idx="9152">
                  <c:v>130.83600000000001</c:v>
                </c:pt>
                <c:pt idx="9153">
                  <c:v>130.85900000000001</c:v>
                </c:pt>
                <c:pt idx="9154">
                  <c:v>130.87899999999999</c:v>
                </c:pt>
                <c:pt idx="9155">
                  <c:v>130.946</c:v>
                </c:pt>
                <c:pt idx="9156">
                  <c:v>130.899</c:v>
                </c:pt>
                <c:pt idx="9157">
                  <c:v>131.316</c:v>
                </c:pt>
                <c:pt idx="9158">
                  <c:v>131.416</c:v>
                </c:pt>
                <c:pt idx="9159">
                  <c:v>131.39099999999999</c:v>
                </c:pt>
                <c:pt idx="9160">
                  <c:v>131.43899999999999</c:v>
                </c:pt>
                <c:pt idx="9161">
                  <c:v>131.44800000000001</c:v>
                </c:pt>
                <c:pt idx="9162">
                  <c:v>131.53700000000001</c:v>
                </c:pt>
                <c:pt idx="9163">
                  <c:v>131.607</c:v>
                </c:pt>
                <c:pt idx="9164">
                  <c:v>131.59899999999999</c:v>
                </c:pt>
                <c:pt idx="9165">
                  <c:v>131.624</c:v>
                </c:pt>
                <c:pt idx="9166">
                  <c:v>131.65</c:v>
                </c:pt>
                <c:pt idx="9167">
                  <c:v>131.54900000000001</c:v>
                </c:pt>
                <c:pt idx="9168">
                  <c:v>131.56100000000001</c:v>
                </c:pt>
                <c:pt idx="9169">
                  <c:v>131.43</c:v>
                </c:pt>
                <c:pt idx="9170">
                  <c:v>131.386</c:v>
                </c:pt>
                <c:pt idx="9171">
                  <c:v>131.316</c:v>
                </c:pt>
                <c:pt idx="9172">
                  <c:v>131.33199999999999</c:v>
                </c:pt>
                <c:pt idx="9173">
                  <c:v>131.256</c:v>
                </c:pt>
                <c:pt idx="9174">
                  <c:v>131.179</c:v>
                </c:pt>
                <c:pt idx="9175">
                  <c:v>131.12899999999999</c:v>
                </c:pt>
                <c:pt idx="9176">
                  <c:v>131.17699999999999</c:v>
                </c:pt>
                <c:pt idx="9177">
                  <c:v>131.15100000000001</c:v>
                </c:pt>
                <c:pt idx="9178">
                  <c:v>131.096</c:v>
                </c:pt>
                <c:pt idx="9179">
                  <c:v>131.03900000000002</c:v>
                </c:pt>
                <c:pt idx="9180">
                  <c:v>131.11500000000001</c:v>
                </c:pt>
                <c:pt idx="9181">
                  <c:v>131.059</c:v>
                </c:pt>
                <c:pt idx="9182">
                  <c:v>131.08500000000001</c:v>
                </c:pt>
                <c:pt idx="9183">
                  <c:v>131.04</c:v>
                </c:pt>
                <c:pt idx="9184">
                  <c:v>130.96100000000001</c:v>
                </c:pt>
                <c:pt idx="9185">
                  <c:v>130.965</c:v>
                </c:pt>
                <c:pt idx="9186">
                  <c:v>131.005</c:v>
                </c:pt>
                <c:pt idx="9187">
                  <c:v>131.00700000000001</c:v>
                </c:pt>
                <c:pt idx="9188">
                  <c:v>130.934</c:v>
                </c:pt>
                <c:pt idx="9189">
                  <c:v>130.9</c:v>
                </c:pt>
                <c:pt idx="9190">
                  <c:v>130.84200000000001</c:v>
                </c:pt>
                <c:pt idx="9191">
                  <c:v>130.78900000000002</c:v>
                </c:pt>
                <c:pt idx="9192">
                  <c:v>130.726</c:v>
                </c:pt>
                <c:pt idx="9193">
                  <c:v>130.697</c:v>
                </c:pt>
                <c:pt idx="9194">
                  <c:v>130.62100000000001</c:v>
                </c:pt>
                <c:pt idx="9195">
                  <c:v>130.626</c:v>
                </c:pt>
                <c:pt idx="9196">
                  <c:v>130.57900000000001</c:v>
                </c:pt>
                <c:pt idx="9197">
                  <c:v>130.62800000000001</c:v>
                </c:pt>
                <c:pt idx="9198">
                  <c:v>130.71299999999999</c:v>
                </c:pt>
                <c:pt idx="9199">
                  <c:v>130.691</c:v>
                </c:pt>
                <c:pt idx="9200">
                  <c:v>130.74100000000001</c:v>
                </c:pt>
                <c:pt idx="9201">
                  <c:v>130.71799999999999</c:v>
                </c:pt>
                <c:pt idx="9202">
                  <c:v>130.709</c:v>
                </c:pt>
                <c:pt idx="9203">
                  <c:v>130.732</c:v>
                </c:pt>
                <c:pt idx="9204">
                  <c:v>130.71299999999999</c:v>
                </c:pt>
                <c:pt idx="9205">
                  <c:v>130.678</c:v>
                </c:pt>
                <c:pt idx="9206">
                  <c:v>130.655</c:v>
                </c:pt>
                <c:pt idx="9207">
                  <c:v>130.62299999999999</c:v>
                </c:pt>
                <c:pt idx="9208">
                  <c:v>130.714</c:v>
                </c:pt>
                <c:pt idx="9209">
                  <c:v>130.77799999999999</c:v>
                </c:pt>
                <c:pt idx="9210">
                  <c:v>130.79500000000002</c:v>
                </c:pt>
                <c:pt idx="9211">
                  <c:v>130.77500000000001</c:v>
                </c:pt>
                <c:pt idx="9212">
                  <c:v>130.80799999999999</c:v>
                </c:pt>
                <c:pt idx="9213">
                  <c:v>130.83799999999999</c:v>
                </c:pt>
                <c:pt idx="9214">
                  <c:v>130.89500000000001</c:v>
                </c:pt>
                <c:pt idx="9215">
                  <c:v>130.898</c:v>
                </c:pt>
                <c:pt idx="9216">
                  <c:v>130.857</c:v>
                </c:pt>
                <c:pt idx="9217">
                  <c:v>130.93100000000001</c:v>
                </c:pt>
                <c:pt idx="9218">
                  <c:v>130.94</c:v>
                </c:pt>
                <c:pt idx="9219">
                  <c:v>130.977</c:v>
                </c:pt>
                <c:pt idx="9220">
                  <c:v>130.99</c:v>
                </c:pt>
                <c:pt idx="9221">
                  <c:v>131.08500000000001</c:v>
                </c:pt>
                <c:pt idx="9222">
                  <c:v>131.15800000000002</c:v>
                </c:pt>
                <c:pt idx="9223">
                  <c:v>131.19</c:v>
                </c:pt>
                <c:pt idx="9224">
                  <c:v>131.185</c:v>
                </c:pt>
                <c:pt idx="9225">
                  <c:v>131.28399999999999</c:v>
                </c:pt>
                <c:pt idx="9226">
                  <c:v>131.37800000000001</c:v>
                </c:pt>
                <c:pt idx="9227">
                  <c:v>131.34100000000001</c:v>
                </c:pt>
                <c:pt idx="9228">
                  <c:v>131.44999999999999</c:v>
                </c:pt>
                <c:pt idx="9229">
                  <c:v>131.505</c:v>
                </c:pt>
                <c:pt idx="9230">
                  <c:v>131.5</c:v>
                </c:pt>
                <c:pt idx="9231">
                  <c:v>131.53700000000001</c:v>
                </c:pt>
                <c:pt idx="9232">
                  <c:v>131.506</c:v>
                </c:pt>
                <c:pt idx="9233">
                  <c:v>131.49</c:v>
                </c:pt>
                <c:pt idx="9234">
                  <c:v>131.529</c:v>
                </c:pt>
                <c:pt idx="9235">
                  <c:v>131.477</c:v>
                </c:pt>
                <c:pt idx="9236">
                  <c:v>131.477</c:v>
                </c:pt>
                <c:pt idx="9237">
                  <c:v>131.46100000000001</c:v>
                </c:pt>
                <c:pt idx="9238">
                  <c:v>131.477</c:v>
                </c:pt>
                <c:pt idx="9239">
                  <c:v>131.44200000000001</c:v>
                </c:pt>
                <c:pt idx="9240">
                  <c:v>131.429</c:v>
                </c:pt>
                <c:pt idx="9241">
                  <c:v>131.452</c:v>
                </c:pt>
                <c:pt idx="9242">
                  <c:v>131.386</c:v>
                </c:pt>
                <c:pt idx="9243">
                  <c:v>131.24299999999999</c:v>
                </c:pt>
                <c:pt idx="9244">
                  <c:v>131.345</c:v>
                </c:pt>
                <c:pt idx="9245">
                  <c:v>131.256</c:v>
                </c:pt>
                <c:pt idx="9246">
                  <c:v>131.208</c:v>
                </c:pt>
                <c:pt idx="9247">
                  <c:v>131.232</c:v>
                </c:pt>
                <c:pt idx="9248">
                  <c:v>131.208</c:v>
                </c:pt>
                <c:pt idx="9249">
                  <c:v>131.268</c:v>
                </c:pt>
                <c:pt idx="9250">
                  <c:v>131.24700000000001</c:v>
                </c:pt>
                <c:pt idx="9251">
                  <c:v>131.298</c:v>
                </c:pt>
                <c:pt idx="9252">
                  <c:v>131.238</c:v>
                </c:pt>
                <c:pt idx="9253">
                  <c:v>131.20400000000001</c:v>
                </c:pt>
                <c:pt idx="9254">
                  <c:v>131.23400000000001</c:v>
                </c:pt>
                <c:pt idx="9255">
                  <c:v>131.256</c:v>
                </c:pt>
                <c:pt idx="9256">
                  <c:v>131.28100000000001</c:v>
                </c:pt>
                <c:pt idx="9257">
                  <c:v>131.27500000000001</c:v>
                </c:pt>
                <c:pt idx="9258">
                  <c:v>131.286</c:v>
                </c:pt>
                <c:pt idx="9259">
                  <c:v>131.25399999999999</c:v>
                </c:pt>
                <c:pt idx="9260">
                  <c:v>131.27000000000001</c:v>
                </c:pt>
                <c:pt idx="9261">
                  <c:v>131.18700000000001</c:v>
                </c:pt>
                <c:pt idx="9262">
                  <c:v>131.13300000000001</c:v>
                </c:pt>
                <c:pt idx="9263">
                  <c:v>131.17500000000001</c:v>
                </c:pt>
                <c:pt idx="9264">
                  <c:v>131.15700000000001</c:v>
                </c:pt>
                <c:pt idx="9265">
                  <c:v>131.14500000000001</c:v>
                </c:pt>
                <c:pt idx="9266">
                  <c:v>131.10400000000001</c:v>
                </c:pt>
                <c:pt idx="9267">
                  <c:v>131.16400000000002</c:v>
                </c:pt>
                <c:pt idx="9268">
                  <c:v>131.16499999999999</c:v>
                </c:pt>
                <c:pt idx="9269">
                  <c:v>131.20699999999999</c:v>
                </c:pt>
                <c:pt idx="9270">
                  <c:v>131.17400000000001</c:v>
                </c:pt>
                <c:pt idx="9271">
                  <c:v>131.21199999999999</c:v>
                </c:pt>
                <c:pt idx="9272">
                  <c:v>131.22499999999999</c:v>
                </c:pt>
                <c:pt idx="9273">
                  <c:v>131.19300000000001</c:v>
                </c:pt>
                <c:pt idx="9274">
                  <c:v>131.233</c:v>
                </c:pt>
                <c:pt idx="9275">
                  <c:v>131.25700000000001</c:v>
                </c:pt>
                <c:pt idx="9276">
                  <c:v>131.27700000000002</c:v>
                </c:pt>
                <c:pt idx="9277">
                  <c:v>131.25700000000001</c:v>
                </c:pt>
                <c:pt idx="9278">
                  <c:v>131.16300000000001</c:v>
                </c:pt>
                <c:pt idx="9279">
                  <c:v>131.16900000000001</c:v>
                </c:pt>
                <c:pt idx="9280">
                  <c:v>131.24299999999999</c:v>
                </c:pt>
                <c:pt idx="9281">
                  <c:v>131.08799999999999</c:v>
                </c:pt>
                <c:pt idx="9282">
                  <c:v>131.06700000000001</c:v>
                </c:pt>
                <c:pt idx="9283">
                  <c:v>131.05600000000001</c:v>
                </c:pt>
                <c:pt idx="9284">
                  <c:v>131.11099999999999</c:v>
                </c:pt>
                <c:pt idx="9285">
                  <c:v>131.172</c:v>
                </c:pt>
                <c:pt idx="9286">
                  <c:v>131.19900000000001</c:v>
                </c:pt>
                <c:pt idx="9287">
                  <c:v>131.23500000000001</c:v>
                </c:pt>
                <c:pt idx="9288">
                  <c:v>131.26900000000001</c:v>
                </c:pt>
                <c:pt idx="9289">
                  <c:v>131.363</c:v>
                </c:pt>
                <c:pt idx="9290">
                  <c:v>131.334</c:v>
                </c:pt>
                <c:pt idx="9291">
                  <c:v>131.364</c:v>
                </c:pt>
                <c:pt idx="9292">
                  <c:v>131.417</c:v>
                </c:pt>
                <c:pt idx="9293">
                  <c:v>131.45500000000001</c:v>
                </c:pt>
                <c:pt idx="9294">
                  <c:v>131.49199999999999</c:v>
                </c:pt>
                <c:pt idx="9295">
                  <c:v>131.56800000000001</c:v>
                </c:pt>
                <c:pt idx="9296">
                  <c:v>131.608</c:v>
                </c:pt>
                <c:pt idx="9297">
                  <c:v>131.625</c:v>
                </c:pt>
                <c:pt idx="9298">
                  <c:v>131.68600000000001</c:v>
                </c:pt>
                <c:pt idx="9299">
                  <c:v>131.85400000000001</c:v>
                </c:pt>
                <c:pt idx="9300">
                  <c:v>132.035</c:v>
                </c:pt>
                <c:pt idx="9301">
                  <c:v>132.125</c:v>
                </c:pt>
                <c:pt idx="9302">
                  <c:v>132.18600000000001</c:v>
                </c:pt>
                <c:pt idx="9303">
                  <c:v>132.303</c:v>
                </c:pt>
                <c:pt idx="9304">
                  <c:v>132.24100000000001</c:v>
                </c:pt>
                <c:pt idx="9305">
                  <c:v>132.208</c:v>
                </c:pt>
                <c:pt idx="9306">
                  <c:v>132.29400000000001</c:v>
                </c:pt>
                <c:pt idx="9307">
                  <c:v>132.221</c:v>
                </c:pt>
                <c:pt idx="9308">
                  <c:v>132.19400000000002</c:v>
                </c:pt>
                <c:pt idx="9309">
                  <c:v>132.16499999999999</c:v>
                </c:pt>
                <c:pt idx="9310">
                  <c:v>132.14000000000001</c:v>
                </c:pt>
                <c:pt idx="9311">
                  <c:v>132.154</c:v>
                </c:pt>
                <c:pt idx="9312">
                  <c:v>132.126</c:v>
                </c:pt>
                <c:pt idx="9313">
                  <c:v>132.05000000000001</c:v>
                </c:pt>
                <c:pt idx="9314">
                  <c:v>132.04300000000001</c:v>
                </c:pt>
                <c:pt idx="9315">
                  <c:v>132.02100000000002</c:v>
                </c:pt>
                <c:pt idx="9316">
                  <c:v>131.898</c:v>
                </c:pt>
                <c:pt idx="9317">
                  <c:v>131.93100000000001</c:v>
                </c:pt>
                <c:pt idx="9318">
                  <c:v>131.85499999999999</c:v>
                </c:pt>
                <c:pt idx="9319">
                  <c:v>131.886</c:v>
                </c:pt>
                <c:pt idx="9320">
                  <c:v>131.85499999999999</c:v>
                </c:pt>
                <c:pt idx="9321">
                  <c:v>131.815</c:v>
                </c:pt>
                <c:pt idx="9322">
                  <c:v>131.76900000000001</c:v>
                </c:pt>
                <c:pt idx="9323">
                  <c:v>131.73099999999999</c:v>
                </c:pt>
                <c:pt idx="9324">
                  <c:v>131.64500000000001</c:v>
                </c:pt>
                <c:pt idx="9325">
                  <c:v>131.59200000000001</c:v>
                </c:pt>
                <c:pt idx="9326">
                  <c:v>131.542</c:v>
                </c:pt>
                <c:pt idx="9327">
                  <c:v>131.50700000000001</c:v>
                </c:pt>
                <c:pt idx="9328">
                  <c:v>131.511</c:v>
                </c:pt>
                <c:pt idx="9329">
                  <c:v>131.48099999999999</c:v>
                </c:pt>
                <c:pt idx="9330">
                  <c:v>131.38300000000001</c:v>
                </c:pt>
                <c:pt idx="9331">
                  <c:v>131.417</c:v>
                </c:pt>
                <c:pt idx="9332">
                  <c:v>131.46299999999999</c:v>
                </c:pt>
                <c:pt idx="9333">
                  <c:v>131.423</c:v>
                </c:pt>
                <c:pt idx="9334">
                  <c:v>131.41400000000002</c:v>
                </c:pt>
                <c:pt idx="9335">
                  <c:v>131.43200000000002</c:v>
                </c:pt>
                <c:pt idx="9336">
                  <c:v>131.405</c:v>
                </c:pt>
                <c:pt idx="9337">
                  <c:v>131.40299999999999</c:v>
                </c:pt>
                <c:pt idx="9338">
                  <c:v>131.39600000000002</c:v>
                </c:pt>
                <c:pt idx="9339">
                  <c:v>131.22800000000001</c:v>
                </c:pt>
                <c:pt idx="9340">
                  <c:v>131.22999999999999</c:v>
                </c:pt>
                <c:pt idx="9341">
                  <c:v>131.22900000000001</c:v>
                </c:pt>
                <c:pt idx="9342">
                  <c:v>131.21799999999999</c:v>
                </c:pt>
                <c:pt idx="9343">
                  <c:v>131.203</c:v>
                </c:pt>
                <c:pt idx="9344">
                  <c:v>131.297</c:v>
                </c:pt>
                <c:pt idx="9345">
                  <c:v>131.37800000000001</c:v>
                </c:pt>
                <c:pt idx="9346">
                  <c:v>131.351</c:v>
                </c:pt>
                <c:pt idx="9347">
                  <c:v>131.40700000000001</c:v>
                </c:pt>
                <c:pt idx="9348">
                  <c:v>131.446</c:v>
                </c:pt>
                <c:pt idx="9349">
                  <c:v>131.44</c:v>
                </c:pt>
                <c:pt idx="9350">
                  <c:v>131.47</c:v>
                </c:pt>
                <c:pt idx="9351">
                  <c:v>131.48699999999999</c:v>
                </c:pt>
                <c:pt idx="9352">
                  <c:v>131.53</c:v>
                </c:pt>
                <c:pt idx="9353">
                  <c:v>131.58699999999999</c:v>
                </c:pt>
                <c:pt idx="9354">
                  <c:v>131.57599999999999</c:v>
                </c:pt>
                <c:pt idx="9355">
                  <c:v>131.41800000000001</c:v>
                </c:pt>
                <c:pt idx="9356">
                  <c:v>131.55000000000001</c:v>
                </c:pt>
                <c:pt idx="9357">
                  <c:v>131.57400000000001</c:v>
                </c:pt>
                <c:pt idx="9358">
                  <c:v>131.61099999999999</c:v>
                </c:pt>
                <c:pt idx="9359">
                  <c:v>131.63</c:v>
                </c:pt>
                <c:pt idx="9360">
                  <c:v>131.67600000000002</c:v>
                </c:pt>
                <c:pt idx="9361">
                  <c:v>131.726</c:v>
                </c:pt>
                <c:pt idx="9362">
                  <c:v>131.69400000000002</c:v>
                </c:pt>
                <c:pt idx="9363">
                  <c:v>131.887</c:v>
                </c:pt>
                <c:pt idx="9364">
                  <c:v>131.96199999999999</c:v>
                </c:pt>
                <c:pt idx="9365">
                  <c:v>131.97200000000001</c:v>
                </c:pt>
                <c:pt idx="9366">
                  <c:v>131.999</c:v>
                </c:pt>
                <c:pt idx="9367">
                  <c:v>132.065</c:v>
                </c:pt>
                <c:pt idx="9368">
                  <c:v>132.11099999999999</c:v>
                </c:pt>
                <c:pt idx="9369">
                  <c:v>132.119</c:v>
                </c:pt>
                <c:pt idx="9370">
                  <c:v>131.88200000000001</c:v>
                </c:pt>
                <c:pt idx="9371">
                  <c:v>131.654</c:v>
                </c:pt>
                <c:pt idx="9372">
                  <c:v>131.761</c:v>
                </c:pt>
                <c:pt idx="9373">
                  <c:v>131.78</c:v>
                </c:pt>
                <c:pt idx="9374">
                  <c:v>131.679</c:v>
                </c:pt>
                <c:pt idx="9375">
                  <c:v>131.79599999999999</c:v>
                </c:pt>
                <c:pt idx="9376">
                  <c:v>131.77500000000001</c:v>
                </c:pt>
                <c:pt idx="9377">
                  <c:v>131.721</c:v>
                </c:pt>
                <c:pt idx="9378">
                  <c:v>132.137</c:v>
                </c:pt>
                <c:pt idx="9379">
                  <c:v>132.09899999999999</c:v>
                </c:pt>
                <c:pt idx="9380">
                  <c:v>132.15299999999999</c:v>
                </c:pt>
                <c:pt idx="9381">
                  <c:v>132.113</c:v>
                </c:pt>
                <c:pt idx="9382">
                  <c:v>132.15299999999999</c:v>
                </c:pt>
                <c:pt idx="9383">
                  <c:v>132.28200000000001</c:v>
                </c:pt>
                <c:pt idx="9384">
                  <c:v>132.09800000000001</c:v>
                </c:pt>
                <c:pt idx="9385">
                  <c:v>132.08199999999999</c:v>
                </c:pt>
                <c:pt idx="9386">
                  <c:v>132.11500000000001</c:v>
                </c:pt>
                <c:pt idx="9387">
                  <c:v>132.18</c:v>
                </c:pt>
                <c:pt idx="9388">
                  <c:v>132.369</c:v>
                </c:pt>
                <c:pt idx="9389">
                  <c:v>132.33000000000001</c:v>
                </c:pt>
                <c:pt idx="9390">
                  <c:v>132.34700000000001</c:v>
                </c:pt>
                <c:pt idx="9391">
                  <c:v>132.346</c:v>
                </c:pt>
                <c:pt idx="9392">
                  <c:v>132.36000000000001</c:v>
                </c:pt>
                <c:pt idx="9393">
                  <c:v>132.26900000000001</c:v>
                </c:pt>
                <c:pt idx="9394">
                  <c:v>132.21700000000001</c:v>
                </c:pt>
                <c:pt idx="9395">
                  <c:v>132.18299999999999</c:v>
                </c:pt>
                <c:pt idx="9396">
                  <c:v>132.19800000000001</c:v>
                </c:pt>
                <c:pt idx="9397">
                  <c:v>132.18200000000002</c:v>
                </c:pt>
                <c:pt idx="9398">
                  <c:v>132.07599999999999</c:v>
                </c:pt>
                <c:pt idx="9399">
                  <c:v>131.97300000000001</c:v>
                </c:pt>
                <c:pt idx="9400">
                  <c:v>132.05000000000001</c:v>
                </c:pt>
                <c:pt idx="9401">
                  <c:v>132.059</c:v>
                </c:pt>
                <c:pt idx="9402">
                  <c:v>132.01400000000001</c:v>
                </c:pt>
                <c:pt idx="9403">
                  <c:v>132.05100000000002</c:v>
                </c:pt>
                <c:pt idx="9404">
                  <c:v>131.98500000000001</c:v>
                </c:pt>
                <c:pt idx="9405">
                  <c:v>131.965</c:v>
                </c:pt>
                <c:pt idx="9406">
                  <c:v>131.93299999999999</c:v>
                </c:pt>
                <c:pt idx="9407">
                  <c:v>131.94400000000002</c:v>
                </c:pt>
                <c:pt idx="9408">
                  <c:v>131.97800000000001</c:v>
                </c:pt>
                <c:pt idx="9409">
                  <c:v>131.95500000000001</c:v>
                </c:pt>
                <c:pt idx="9410">
                  <c:v>131.89500000000001</c:v>
                </c:pt>
                <c:pt idx="9411">
                  <c:v>131.85</c:v>
                </c:pt>
                <c:pt idx="9412">
                  <c:v>131.79</c:v>
                </c:pt>
                <c:pt idx="9413">
                  <c:v>131.81399999999999</c:v>
                </c:pt>
                <c:pt idx="9414">
                  <c:v>131.82900000000001</c:v>
                </c:pt>
                <c:pt idx="9415">
                  <c:v>131.828</c:v>
                </c:pt>
                <c:pt idx="9416">
                  <c:v>131.774</c:v>
                </c:pt>
                <c:pt idx="9417">
                  <c:v>131.851</c:v>
                </c:pt>
                <c:pt idx="9418">
                  <c:v>131.864</c:v>
                </c:pt>
                <c:pt idx="9419">
                  <c:v>131.92500000000001</c:v>
                </c:pt>
                <c:pt idx="9420">
                  <c:v>131.87899999999999</c:v>
                </c:pt>
                <c:pt idx="9421">
                  <c:v>131.89500000000001</c:v>
                </c:pt>
                <c:pt idx="9422">
                  <c:v>131.29400000000001</c:v>
                </c:pt>
                <c:pt idx="9423">
                  <c:v>131.364</c:v>
                </c:pt>
                <c:pt idx="9424">
                  <c:v>131.41200000000001</c:v>
                </c:pt>
                <c:pt idx="9425">
                  <c:v>131.47300000000001</c:v>
                </c:pt>
                <c:pt idx="9426">
                  <c:v>131.49100000000001</c:v>
                </c:pt>
                <c:pt idx="9427">
                  <c:v>131.35400000000001</c:v>
                </c:pt>
                <c:pt idx="9428">
                  <c:v>131.39099999999999</c:v>
                </c:pt>
                <c:pt idx="9429">
                  <c:v>131.38200000000001</c:v>
                </c:pt>
                <c:pt idx="9430">
                  <c:v>131.36799999999999</c:v>
                </c:pt>
                <c:pt idx="9431">
                  <c:v>131.33000000000001</c:v>
                </c:pt>
                <c:pt idx="9432">
                  <c:v>131.369</c:v>
                </c:pt>
                <c:pt idx="9433">
                  <c:v>131.392</c:v>
                </c:pt>
                <c:pt idx="9434">
                  <c:v>131.43899999999999</c:v>
                </c:pt>
                <c:pt idx="9435">
                  <c:v>131.43299999999999</c:v>
                </c:pt>
                <c:pt idx="9436">
                  <c:v>131.404</c:v>
                </c:pt>
                <c:pt idx="9437">
                  <c:v>131.28100000000001</c:v>
                </c:pt>
                <c:pt idx="9438">
                  <c:v>131.196</c:v>
                </c:pt>
                <c:pt idx="9439">
                  <c:v>131.05000000000001</c:v>
                </c:pt>
                <c:pt idx="9440">
                  <c:v>130.97800000000001</c:v>
                </c:pt>
                <c:pt idx="9441">
                  <c:v>130.91800000000001</c:v>
                </c:pt>
                <c:pt idx="9442">
                  <c:v>130.96700000000001</c:v>
                </c:pt>
                <c:pt idx="9443">
                  <c:v>130.99100000000001</c:v>
                </c:pt>
                <c:pt idx="9444">
                  <c:v>130.88400000000001</c:v>
                </c:pt>
                <c:pt idx="9445">
                  <c:v>130.81700000000001</c:v>
                </c:pt>
                <c:pt idx="9446">
                  <c:v>130.768</c:v>
                </c:pt>
                <c:pt idx="9447">
                  <c:v>130.72800000000001</c:v>
                </c:pt>
                <c:pt idx="9448">
                  <c:v>130.75399999999999</c:v>
                </c:pt>
                <c:pt idx="9449">
                  <c:v>130.797</c:v>
                </c:pt>
                <c:pt idx="9450">
                  <c:v>130.75</c:v>
                </c:pt>
                <c:pt idx="9451">
                  <c:v>130.79599999999999</c:v>
                </c:pt>
                <c:pt idx="9452">
                  <c:v>130.74299999999999</c:v>
                </c:pt>
                <c:pt idx="9453">
                  <c:v>130.755</c:v>
                </c:pt>
                <c:pt idx="9454">
                  <c:v>130.661</c:v>
                </c:pt>
                <c:pt idx="9455">
                  <c:v>130.732</c:v>
                </c:pt>
                <c:pt idx="9456">
                  <c:v>130.74700000000001</c:v>
                </c:pt>
                <c:pt idx="9457">
                  <c:v>130.81</c:v>
                </c:pt>
                <c:pt idx="9458">
                  <c:v>130.73500000000001</c:v>
                </c:pt>
                <c:pt idx="9459">
                  <c:v>130.75</c:v>
                </c:pt>
                <c:pt idx="9460">
                  <c:v>130.70099999999999</c:v>
                </c:pt>
                <c:pt idx="9461">
                  <c:v>130.71899999999999</c:v>
                </c:pt>
                <c:pt idx="9462">
                  <c:v>130.636</c:v>
                </c:pt>
                <c:pt idx="9463">
                  <c:v>130.51500000000001</c:v>
                </c:pt>
                <c:pt idx="9464">
                  <c:v>130.501</c:v>
                </c:pt>
                <c:pt idx="9465">
                  <c:v>130.625</c:v>
                </c:pt>
                <c:pt idx="9466">
                  <c:v>130.6</c:v>
                </c:pt>
                <c:pt idx="9467">
                  <c:v>130.67400000000001</c:v>
                </c:pt>
                <c:pt idx="9468">
                  <c:v>130.65100000000001</c:v>
                </c:pt>
                <c:pt idx="9469">
                  <c:v>130.71799999999999</c:v>
                </c:pt>
                <c:pt idx="9470">
                  <c:v>130.786</c:v>
                </c:pt>
                <c:pt idx="9471">
                  <c:v>130.798</c:v>
                </c:pt>
                <c:pt idx="9472">
                  <c:v>130.83500000000001</c:v>
                </c:pt>
                <c:pt idx="9473">
                  <c:v>130.827</c:v>
                </c:pt>
                <c:pt idx="9474">
                  <c:v>130.87200000000001</c:v>
                </c:pt>
                <c:pt idx="9475">
                  <c:v>130.84399999999999</c:v>
                </c:pt>
                <c:pt idx="9476">
                  <c:v>130.768</c:v>
                </c:pt>
                <c:pt idx="9477">
                  <c:v>130.83099999999999</c:v>
                </c:pt>
                <c:pt idx="9478">
                  <c:v>130.721</c:v>
                </c:pt>
                <c:pt idx="9479">
                  <c:v>130.67500000000001</c:v>
                </c:pt>
                <c:pt idx="9480">
                  <c:v>130.643</c:v>
                </c:pt>
                <c:pt idx="9481">
                  <c:v>130.55500000000001</c:v>
                </c:pt>
                <c:pt idx="9482">
                  <c:v>130.60900000000001</c:v>
                </c:pt>
                <c:pt idx="9483">
                  <c:v>130.60400000000001</c:v>
                </c:pt>
                <c:pt idx="9484">
                  <c:v>130.68700000000001</c:v>
                </c:pt>
                <c:pt idx="9485">
                  <c:v>130.58699999999999</c:v>
                </c:pt>
                <c:pt idx="9486">
                  <c:v>130.583</c:v>
                </c:pt>
                <c:pt idx="9487">
                  <c:v>130.48500000000001</c:v>
                </c:pt>
                <c:pt idx="9488">
                  <c:v>130.477</c:v>
                </c:pt>
                <c:pt idx="9489">
                  <c:v>130.392</c:v>
                </c:pt>
                <c:pt idx="9490">
                  <c:v>130.22499999999999</c:v>
                </c:pt>
                <c:pt idx="9491">
                  <c:v>130.22499999999999</c:v>
                </c:pt>
                <c:pt idx="9492">
                  <c:v>130.148</c:v>
                </c:pt>
                <c:pt idx="9493">
                  <c:v>130.20099999999999</c:v>
                </c:pt>
                <c:pt idx="9494">
                  <c:v>130.13499999999999</c:v>
                </c:pt>
                <c:pt idx="9495">
                  <c:v>130.11199999999999</c:v>
                </c:pt>
                <c:pt idx="9496">
                  <c:v>129.88300000000001</c:v>
                </c:pt>
                <c:pt idx="9497">
                  <c:v>130.08199999999999</c:v>
                </c:pt>
                <c:pt idx="9498">
                  <c:v>130.131</c:v>
                </c:pt>
                <c:pt idx="9499">
                  <c:v>130.078</c:v>
                </c:pt>
                <c:pt idx="9500">
                  <c:v>129.99600000000001</c:v>
                </c:pt>
                <c:pt idx="9501">
                  <c:v>130.107</c:v>
                </c:pt>
                <c:pt idx="9502">
                  <c:v>130.11699999999999</c:v>
                </c:pt>
                <c:pt idx="9503">
                  <c:v>130.08799999999999</c:v>
                </c:pt>
                <c:pt idx="9504">
                  <c:v>130.00900000000001</c:v>
                </c:pt>
                <c:pt idx="9505">
                  <c:v>130.02000000000001</c:v>
                </c:pt>
                <c:pt idx="9506">
                  <c:v>130.01900000000001</c:v>
                </c:pt>
                <c:pt idx="9507">
                  <c:v>130.09700000000001</c:v>
                </c:pt>
                <c:pt idx="9508">
                  <c:v>130.13499999999999</c:v>
                </c:pt>
                <c:pt idx="9509">
                  <c:v>130.10599999999999</c:v>
                </c:pt>
                <c:pt idx="9510">
                  <c:v>130.07</c:v>
                </c:pt>
                <c:pt idx="9511">
                  <c:v>130.089</c:v>
                </c:pt>
                <c:pt idx="9512">
                  <c:v>130.08799999999999</c:v>
                </c:pt>
                <c:pt idx="9513">
                  <c:v>130.065</c:v>
                </c:pt>
                <c:pt idx="9514">
                  <c:v>130.048</c:v>
                </c:pt>
                <c:pt idx="9515">
                  <c:v>130.078</c:v>
                </c:pt>
                <c:pt idx="9516">
                  <c:v>130.09700000000001</c:v>
                </c:pt>
                <c:pt idx="9517">
                  <c:v>130.185</c:v>
                </c:pt>
                <c:pt idx="9518">
                  <c:v>130.119</c:v>
                </c:pt>
                <c:pt idx="9519">
                  <c:v>130.05600000000001</c:v>
                </c:pt>
                <c:pt idx="9520">
                  <c:v>130.00399999999999</c:v>
                </c:pt>
                <c:pt idx="9521">
                  <c:v>129.94999999999999</c:v>
                </c:pt>
                <c:pt idx="9522">
                  <c:v>129.81300000000002</c:v>
                </c:pt>
                <c:pt idx="9523">
                  <c:v>129.80000000000001</c:v>
                </c:pt>
                <c:pt idx="9524">
                  <c:v>129.875</c:v>
                </c:pt>
                <c:pt idx="9525">
                  <c:v>129.85900000000001</c:v>
                </c:pt>
                <c:pt idx="9526">
                  <c:v>129.81800000000001</c:v>
                </c:pt>
                <c:pt idx="9527">
                  <c:v>129.755</c:v>
                </c:pt>
                <c:pt idx="9528">
                  <c:v>129.61099999999999</c:v>
                </c:pt>
                <c:pt idx="9529">
                  <c:v>129.602</c:v>
                </c:pt>
                <c:pt idx="9530">
                  <c:v>129.63200000000001</c:v>
                </c:pt>
                <c:pt idx="9531">
                  <c:v>129.55700000000002</c:v>
                </c:pt>
                <c:pt idx="9532">
                  <c:v>129.613</c:v>
                </c:pt>
                <c:pt idx="9533">
                  <c:v>129.58199999999999</c:v>
                </c:pt>
                <c:pt idx="9534">
                  <c:v>129.565</c:v>
                </c:pt>
                <c:pt idx="9535">
                  <c:v>129.488</c:v>
                </c:pt>
                <c:pt idx="9536">
                  <c:v>129.55000000000001</c:v>
                </c:pt>
                <c:pt idx="9537">
                  <c:v>129.48500000000001</c:v>
                </c:pt>
                <c:pt idx="9538">
                  <c:v>129.55799999999999</c:v>
                </c:pt>
                <c:pt idx="9539">
                  <c:v>129.57900000000001</c:v>
                </c:pt>
                <c:pt idx="9540">
                  <c:v>129.458</c:v>
                </c:pt>
                <c:pt idx="9541">
                  <c:v>129.434</c:v>
                </c:pt>
                <c:pt idx="9542">
                  <c:v>129.386</c:v>
                </c:pt>
                <c:pt idx="9543">
                  <c:v>129.46100000000001</c:v>
                </c:pt>
                <c:pt idx="9544">
                  <c:v>129.42600000000002</c:v>
                </c:pt>
                <c:pt idx="9545">
                  <c:v>129.464</c:v>
                </c:pt>
                <c:pt idx="9546">
                  <c:v>129.48500000000001</c:v>
                </c:pt>
                <c:pt idx="9547">
                  <c:v>129.506</c:v>
                </c:pt>
                <c:pt idx="9548">
                  <c:v>129.44999999999999</c:v>
                </c:pt>
                <c:pt idx="9549">
                  <c:v>129.46700000000001</c:v>
                </c:pt>
                <c:pt idx="9550">
                  <c:v>129.416</c:v>
                </c:pt>
                <c:pt idx="9551">
                  <c:v>129.44999999999999</c:v>
                </c:pt>
                <c:pt idx="9552">
                  <c:v>129.43800000000002</c:v>
                </c:pt>
                <c:pt idx="9553">
                  <c:v>129.49100000000001</c:v>
                </c:pt>
                <c:pt idx="9554">
                  <c:v>129.446</c:v>
                </c:pt>
                <c:pt idx="9555">
                  <c:v>129.49799999999999</c:v>
                </c:pt>
                <c:pt idx="9556">
                  <c:v>129.483</c:v>
                </c:pt>
                <c:pt idx="9557">
                  <c:v>129.47200000000001</c:v>
                </c:pt>
                <c:pt idx="9558">
                  <c:v>129.43899999999999</c:v>
                </c:pt>
                <c:pt idx="9559">
                  <c:v>129.47300000000001</c:v>
                </c:pt>
                <c:pt idx="9560">
                  <c:v>129.68100000000001</c:v>
                </c:pt>
                <c:pt idx="9561">
                  <c:v>129.98500000000001</c:v>
                </c:pt>
                <c:pt idx="9562">
                  <c:v>129.94800000000001</c:v>
                </c:pt>
                <c:pt idx="9563">
                  <c:v>129.98400000000001</c:v>
                </c:pt>
                <c:pt idx="9564">
                  <c:v>130.04</c:v>
                </c:pt>
                <c:pt idx="9565">
                  <c:v>130.02600000000001</c:v>
                </c:pt>
                <c:pt idx="9566">
                  <c:v>130.054</c:v>
                </c:pt>
                <c:pt idx="9567">
                  <c:v>130.09899999999999</c:v>
                </c:pt>
                <c:pt idx="9568">
                  <c:v>130.02000000000001</c:v>
                </c:pt>
                <c:pt idx="9569">
                  <c:v>130.05700000000002</c:v>
                </c:pt>
                <c:pt idx="9570">
                  <c:v>129.983</c:v>
                </c:pt>
                <c:pt idx="9571">
                  <c:v>130.00399999999999</c:v>
                </c:pt>
                <c:pt idx="9572">
                  <c:v>130.05500000000001</c:v>
                </c:pt>
                <c:pt idx="9573">
                  <c:v>130.00800000000001</c:v>
                </c:pt>
                <c:pt idx="9574">
                  <c:v>129.99299999999999</c:v>
                </c:pt>
                <c:pt idx="9575">
                  <c:v>129.93</c:v>
                </c:pt>
                <c:pt idx="9576">
                  <c:v>129.91900000000001</c:v>
                </c:pt>
                <c:pt idx="9577">
                  <c:v>129.995</c:v>
                </c:pt>
                <c:pt idx="9578">
                  <c:v>130.01599999999999</c:v>
                </c:pt>
                <c:pt idx="9579">
                  <c:v>130.03700000000001</c:v>
                </c:pt>
                <c:pt idx="9580">
                  <c:v>130.01599999999999</c:v>
                </c:pt>
                <c:pt idx="9581">
                  <c:v>130.00399999999999</c:v>
                </c:pt>
                <c:pt idx="9582">
                  <c:v>130.054</c:v>
                </c:pt>
                <c:pt idx="9583">
                  <c:v>129.965</c:v>
                </c:pt>
                <c:pt idx="9584">
                  <c:v>129.92500000000001</c:v>
                </c:pt>
                <c:pt idx="9585">
                  <c:v>129.94800000000001</c:v>
                </c:pt>
                <c:pt idx="9586">
                  <c:v>129.97499999999999</c:v>
                </c:pt>
                <c:pt idx="9587">
                  <c:v>129.899</c:v>
                </c:pt>
                <c:pt idx="9588">
                  <c:v>129.83099999999999</c:v>
                </c:pt>
                <c:pt idx="9589">
                  <c:v>129.935</c:v>
                </c:pt>
                <c:pt idx="9590">
                  <c:v>129.91</c:v>
                </c:pt>
                <c:pt idx="9591">
                  <c:v>129.89500000000001</c:v>
                </c:pt>
                <c:pt idx="9592">
                  <c:v>129.81399999999999</c:v>
                </c:pt>
                <c:pt idx="9593">
                  <c:v>129.87899999999999</c:v>
                </c:pt>
                <c:pt idx="9594">
                  <c:v>129.90800000000002</c:v>
                </c:pt>
                <c:pt idx="9595">
                  <c:v>129.91800000000001</c:v>
                </c:pt>
                <c:pt idx="9596">
                  <c:v>129.934</c:v>
                </c:pt>
                <c:pt idx="9597">
                  <c:v>129.97999999999999</c:v>
                </c:pt>
                <c:pt idx="9598">
                  <c:v>129.96899999999999</c:v>
                </c:pt>
                <c:pt idx="9599">
                  <c:v>129.99100000000001</c:v>
                </c:pt>
                <c:pt idx="9600">
                  <c:v>129.96299999999999</c:v>
                </c:pt>
                <c:pt idx="9601">
                  <c:v>130.03700000000001</c:v>
                </c:pt>
                <c:pt idx="9602">
                  <c:v>130.02600000000001</c:v>
                </c:pt>
                <c:pt idx="9603">
                  <c:v>130.02600000000001</c:v>
                </c:pt>
                <c:pt idx="9604">
                  <c:v>129.995</c:v>
                </c:pt>
                <c:pt idx="9605">
                  <c:v>129.97800000000001</c:v>
                </c:pt>
                <c:pt idx="9606">
                  <c:v>130.01300000000001</c:v>
                </c:pt>
                <c:pt idx="9607">
                  <c:v>129.971</c:v>
                </c:pt>
                <c:pt idx="9608">
                  <c:v>129.964</c:v>
                </c:pt>
                <c:pt idx="9609">
                  <c:v>129.946</c:v>
                </c:pt>
                <c:pt idx="9610">
                  <c:v>129.893</c:v>
                </c:pt>
                <c:pt idx="9611">
                  <c:v>129.96100000000001</c:v>
                </c:pt>
                <c:pt idx="9612">
                  <c:v>129.88</c:v>
                </c:pt>
                <c:pt idx="9613">
                  <c:v>129.852</c:v>
                </c:pt>
                <c:pt idx="9614">
                  <c:v>129.90899999999999</c:v>
                </c:pt>
                <c:pt idx="9615">
                  <c:v>129.84</c:v>
                </c:pt>
                <c:pt idx="9616">
                  <c:v>129.928</c:v>
                </c:pt>
                <c:pt idx="9617">
                  <c:v>129.84800000000001</c:v>
                </c:pt>
                <c:pt idx="9618">
                  <c:v>129.83699999999999</c:v>
                </c:pt>
                <c:pt idx="9619">
                  <c:v>129.845</c:v>
                </c:pt>
                <c:pt idx="9620">
                  <c:v>129.96899999999999</c:v>
                </c:pt>
                <c:pt idx="9621">
                  <c:v>129.94999999999999</c:v>
                </c:pt>
                <c:pt idx="9622">
                  <c:v>129.96299999999999</c:v>
                </c:pt>
                <c:pt idx="9623">
                  <c:v>129.988</c:v>
                </c:pt>
                <c:pt idx="9624">
                  <c:v>130.024</c:v>
                </c:pt>
                <c:pt idx="9625">
                  <c:v>129.971</c:v>
                </c:pt>
                <c:pt idx="9626">
                  <c:v>129.98599999999999</c:v>
                </c:pt>
                <c:pt idx="9627">
                  <c:v>130.04300000000001</c:v>
                </c:pt>
                <c:pt idx="9628">
                  <c:v>130.12200000000001</c:v>
                </c:pt>
                <c:pt idx="9629">
                  <c:v>130.10599999999999</c:v>
                </c:pt>
                <c:pt idx="9630">
                  <c:v>130.17099999999999</c:v>
                </c:pt>
                <c:pt idx="9631">
                  <c:v>130.14500000000001</c:v>
                </c:pt>
                <c:pt idx="9632">
                  <c:v>130.173</c:v>
                </c:pt>
                <c:pt idx="9633">
                  <c:v>130.239</c:v>
                </c:pt>
                <c:pt idx="9634">
                  <c:v>130.20500000000001</c:v>
                </c:pt>
                <c:pt idx="9635">
                  <c:v>130.273</c:v>
                </c:pt>
                <c:pt idx="9636">
                  <c:v>130.20400000000001</c:v>
                </c:pt>
                <c:pt idx="9637">
                  <c:v>130.071</c:v>
                </c:pt>
                <c:pt idx="9638">
                  <c:v>130.18600000000001</c:v>
                </c:pt>
                <c:pt idx="9639">
                  <c:v>130.19300000000001</c:v>
                </c:pt>
                <c:pt idx="9640">
                  <c:v>130.166</c:v>
                </c:pt>
                <c:pt idx="9641">
                  <c:v>130.26400000000001</c:v>
                </c:pt>
                <c:pt idx="9642">
                  <c:v>130.39000000000001</c:v>
                </c:pt>
                <c:pt idx="9643">
                  <c:v>130.48699999999999</c:v>
                </c:pt>
                <c:pt idx="9644">
                  <c:v>130.506</c:v>
                </c:pt>
                <c:pt idx="9645">
                  <c:v>130.53100000000001</c:v>
                </c:pt>
                <c:pt idx="9646">
                  <c:v>130.565</c:v>
                </c:pt>
                <c:pt idx="9647">
                  <c:v>130.608</c:v>
                </c:pt>
                <c:pt idx="9648">
                  <c:v>130.62</c:v>
                </c:pt>
                <c:pt idx="9649">
                  <c:v>130.613</c:v>
                </c:pt>
                <c:pt idx="9650">
                  <c:v>130.67699999999999</c:v>
                </c:pt>
                <c:pt idx="9651">
                  <c:v>130.71299999999999</c:v>
                </c:pt>
                <c:pt idx="9652">
                  <c:v>130.745</c:v>
                </c:pt>
                <c:pt idx="9653">
                  <c:v>130.73699999999999</c:v>
                </c:pt>
                <c:pt idx="9654">
                  <c:v>130.79</c:v>
                </c:pt>
                <c:pt idx="9655">
                  <c:v>130.846</c:v>
                </c:pt>
                <c:pt idx="9656">
                  <c:v>130.88400000000001</c:v>
                </c:pt>
                <c:pt idx="9657">
                  <c:v>130.94</c:v>
                </c:pt>
                <c:pt idx="9658">
                  <c:v>130.98500000000001</c:v>
                </c:pt>
                <c:pt idx="9659">
                  <c:v>131.06900000000002</c:v>
                </c:pt>
                <c:pt idx="9660">
                  <c:v>130.977</c:v>
                </c:pt>
                <c:pt idx="9661">
                  <c:v>131.05700000000002</c:v>
                </c:pt>
                <c:pt idx="9662">
                  <c:v>131.041</c:v>
                </c:pt>
                <c:pt idx="9663">
                  <c:v>131.012</c:v>
                </c:pt>
                <c:pt idx="9664">
                  <c:v>131.01599999999999</c:v>
                </c:pt>
                <c:pt idx="9665">
                  <c:v>130.99</c:v>
                </c:pt>
                <c:pt idx="9666">
                  <c:v>130.90700000000001</c:v>
                </c:pt>
                <c:pt idx="9667">
                  <c:v>130.88300000000001</c:v>
                </c:pt>
                <c:pt idx="9668">
                  <c:v>130.78300000000002</c:v>
                </c:pt>
                <c:pt idx="9669">
                  <c:v>130.822</c:v>
                </c:pt>
                <c:pt idx="9670">
                  <c:v>130.75900000000001</c:v>
                </c:pt>
                <c:pt idx="9671">
                  <c:v>130.714</c:v>
                </c:pt>
                <c:pt idx="9672">
                  <c:v>130.71299999999999</c:v>
                </c:pt>
                <c:pt idx="9673">
                  <c:v>130.69900000000001</c:v>
                </c:pt>
                <c:pt idx="9674">
                  <c:v>130.673</c:v>
                </c:pt>
                <c:pt idx="9675">
                  <c:v>130.57499999999999</c:v>
                </c:pt>
                <c:pt idx="9676">
                  <c:v>130.577</c:v>
                </c:pt>
                <c:pt idx="9677">
                  <c:v>130.6</c:v>
                </c:pt>
                <c:pt idx="9678">
                  <c:v>130.55600000000001</c:v>
                </c:pt>
                <c:pt idx="9679">
                  <c:v>130.554</c:v>
                </c:pt>
                <c:pt idx="9680">
                  <c:v>130.57</c:v>
                </c:pt>
                <c:pt idx="9681">
                  <c:v>130.56900000000002</c:v>
                </c:pt>
                <c:pt idx="9682">
                  <c:v>130.58799999999999</c:v>
                </c:pt>
                <c:pt idx="9683">
                  <c:v>130.524</c:v>
                </c:pt>
                <c:pt idx="9684">
                  <c:v>130.39400000000001</c:v>
                </c:pt>
                <c:pt idx="9685">
                  <c:v>129.93600000000001</c:v>
                </c:pt>
                <c:pt idx="9686">
                  <c:v>129.90600000000001</c:v>
                </c:pt>
                <c:pt idx="9687">
                  <c:v>129.89600000000002</c:v>
                </c:pt>
                <c:pt idx="9688">
                  <c:v>129.85400000000001</c:v>
                </c:pt>
                <c:pt idx="9689">
                  <c:v>129.839</c:v>
                </c:pt>
                <c:pt idx="9690">
                  <c:v>129.79300000000001</c:v>
                </c:pt>
                <c:pt idx="9691">
                  <c:v>129.91900000000001</c:v>
                </c:pt>
                <c:pt idx="9692">
                  <c:v>129.922</c:v>
                </c:pt>
                <c:pt idx="9693">
                  <c:v>129.911</c:v>
                </c:pt>
                <c:pt idx="9694">
                  <c:v>129.93299999999999</c:v>
                </c:pt>
                <c:pt idx="9695">
                  <c:v>129.869</c:v>
                </c:pt>
                <c:pt idx="9696">
                  <c:v>129.92000000000002</c:v>
                </c:pt>
                <c:pt idx="9697">
                  <c:v>129.98400000000001</c:v>
                </c:pt>
                <c:pt idx="9698">
                  <c:v>129.995</c:v>
                </c:pt>
                <c:pt idx="9699">
                  <c:v>130.04</c:v>
                </c:pt>
                <c:pt idx="9700">
                  <c:v>130.078</c:v>
                </c:pt>
                <c:pt idx="9701">
                  <c:v>130.05500000000001</c:v>
                </c:pt>
                <c:pt idx="9702">
                  <c:v>130.15</c:v>
                </c:pt>
                <c:pt idx="9703">
                  <c:v>130.19</c:v>
                </c:pt>
                <c:pt idx="9704">
                  <c:v>130.21100000000001</c:v>
                </c:pt>
                <c:pt idx="9705">
                  <c:v>130.197</c:v>
                </c:pt>
                <c:pt idx="9706">
                  <c:v>130.286</c:v>
                </c:pt>
                <c:pt idx="9707">
                  <c:v>130.33699999999999</c:v>
                </c:pt>
                <c:pt idx="9708">
                  <c:v>130.441</c:v>
                </c:pt>
                <c:pt idx="9709">
                  <c:v>130.52199999999999</c:v>
                </c:pt>
                <c:pt idx="9710">
                  <c:v>130.625</c:v>
                </c:pt>
                <c:pt idx="9711">
                  <c:v>130.649</c:v>
                </c:pt>
                <c:pt idx="9712">
                  <c:v>130.60400000000001</c:v>
                </c:pt>
                <c:pt idx="9713">
                  <c:v>130.648</c:v>
                </c:pt>
                <c:pt idx="9714">
                  <c:v>130.65600000000001</c:v>
                </c:pt>
                <c:pt idx="9715">
                  <c:v>130.63</c:v>
                </c:pt>
                <c:pt idx="9716">
                  <c:v>130.506</c:v>
                </c:pt>
                <c:pt idx="9717">
                  <c:v>130.523</c:v>
                </c:pt>
                <c:pt idx="9718">
                  <c:v>130.535</c:v>
                </c:pt>
                <c:pt idx="9719">
                  <c:v>130.45699999999999</c:v>
                </c:pt>
                <c:pt idx="9720">
                  <c:v>130.48500000000001</c:v>
                </c:pt>
                <c:pt idx="9721">
                  <c:v>130.53900000000002</c:v>
                </c:pt>
                <c:pt idx="9722">
                  <c:v>130.60599999999999</c:v>
                </c:pt>
                <c:pt idx="9723">
                  <c:v>130.642</c:v>
                </c:pt>
                <c:pt idx="9724">
                  <c:v>130.58600000000001</c:v>
                </c:pt>
                <c:pt idx="9725">
                  <c:v>130.941</c:v>
                </c:pt>
                <c:pt idx="9726">
                  <c:v>131.041</c:v>
                </c:pt>
                <c:pt idx="9727">
                  <c:v>131.084</c:v>
                </c:pt>
                <c:pt idx="9728">
                  <c:v>131.084</c:v>
                </c:pt>
                <c:pt idx="9729">
                  <c:v>131.19</c:v>
                </c:pt>
                <c:pt idx="9730">
                  <c:v>131.22999999999999</c:v>
                </c:pt>
                <c:pt idx="9731">
                  <c:v>131.29</c:v>
                </c:pt>
                <c:pt idx="9732">
                  <c:v>131.399</c:v>
                </c:pt>
                <c:pt idx="9733">
                  <c:v>131.321</c:v>
                </c:pt>
                <c:pt idx="9734">
                  <c:v>131.31800000000001</c:v>
                </c:pt>
                <c:pt idx="9735">
                  <c:v>131.29599999999999</c:v>
                </c:pt>
                <c:pt idx="9736">
                  <c:v>131.33799999999999</c:v>
                </c:pt>
                <c:pt idx="9737">
                  <c:v>131.351</c:v>
                </c:pt>
                <c:pt idx="9738">
                  <c:v>131.30600000000001</c:v>
                </c:pt>
                <c:pt idx="9739">
                  <c:v>131.309</c:v>
                </c:pt>
                <c:pt idx="9740">
                  <c:v>131.303</c:v>
                </c:pt>
                <c:pt idx="9741">
                  <c:v>131.20099999999999</c:v>
                </c:pt>
                <c:pt idx="9742">
                  <c:v>131.185</c:v>
                </c:pt>
                <c:pt idx="9743">
                  <c:v>131.119</c:v>
                </c:pt>
                <c:pt idx="9744">
                  <c:v>131.11600000000001</c:v>
                </c:pt>
                <c:pt idx="9745">
                  <c:v>131.11000000000001</c:v>
                </c:pt>
                <c:pt idx="9746">
                  <c:v>131.108</c:v>
                </c:pt>
                <c:pt idx="9747">
                  <c:v>131.01500000000001</c:v>
                </c:pt>
                <c:pt idx="9748">
                  <c:v>130.96199999999999</c:v>
                </c:pt>
                <c:pt idx="9749">
                  <c:v>131.03</c:v>
                </c:pt>
                <c:pt idx="9750">
                  <c:v>131.12200000000001</c:v>
                </c:pt>
                <c:pt idx="9751">
                  <c:v>131.078</c:v>
                </c:pt>
                <c:pt idx="9752">
                  <c:v>131.13800000000001</c:v>
                </c:pt>
                <c:pt idx="9753">
                  <c:v>131.14699999999999</c:v>
                </c:pt>
                <c:pt idx="9754">
                  <c:v>131.13</c:v>
                </c:pt>
                <c:pt idx="9755">
                  <c:v>131.19400000000002</c:v>
                </c:pt>
                <c:pt idx="9756">
                  <c:v>131.11600000000001</c:v>
                </c:pt>
                <c:pt idx="9757">
                  <c:v>131.12700000000001</c:v>
                </c:pt>
                <c:pt idx="9758">
                  <c:v>131.14400000000001</c:v>
                </c:pt>
                <c:pt idx="9759">
                  <c:v>131.17699999999999</c:v>
                </c:pt>
                <c:pt idx="9760">
                  <c:v>131.10300000000001</c:v>
                </c:pt>
                <c:pt idx="9761">
                  <c:v>131.166</c:v>
                </c:pt>
                <c:pt idx="9762">
                  <c:v>131.22200000000001</c:v>
                </c:pt>
                <c:pt idx="9763">
                  <c:v>131.21700000000001</c:v>
                </c:pt>
                <c:pt idx="9764">
                  <c:v>131.24199999999999</c:v>
                </c:pt>
                <c:pt idx="9765">
                  <c:v>131.33099999999999</c:v>
                </c:pt>
                <c:pt idx="9766">
                  <c:v>131.27700000000002</c:v>
                </c:pt>
                <c:pt idx="9767">
                  <c:v>131.29500000000002</c:v>
                </c:pt>
                <c:pt idx="9768">
                  <c:v>131.27000000000001</c:v>
                </c:pt>
                <c:pt idx="9769">
                  <c:v>131.166</c:v>
                </c:pt>
                <c:pt idx="9770">
                  <c:v>131.09899999999999</c:v>
                </c:pt>
                <c:pt idx="9771">
                  <c:v>131.06800000000001</c:v>
                </c:pt>
                <c:pt idx="9772">
                  <c:v>130.96600000000001</c:v>
                </c:pt>
                <c:pt idx="9773">
                  <c:v>130.88300000000001</c:v>
                </c:pt>
                <c:pt idx="9774">
                  <c:v>130.76599999999999</c:v>
                </c:pt>
                <c:pt idx="9775">
                  <c:v>130.69200000000001</c:v>
                </c:pt>
                <c:pt idx="9776">
                  <c:v>130.577</c:v>
                </c:pt>
                <c:pt idx="9777">
                  <c:v>130.56900000000002</c:v>
                </c:pt>
                <c:pt idx="9778">
                  <c:v>130.459</c:v>
                </c:pt>
                <c:pt idx="9779">
                  <c:v>130.386</c:v>
                </c:pt>
                <c:pt idx="9780">
                  <c:v>130.36000000000001</c:v>
                </c:pt>
                <c:pt idx="9781">
                  <c:v>130.34800000000001</c:v>
                </c:pt>
                <c:pt idx="9782">
                  <c:v>130.34800000000001</c:v>
                </c:pt>
                <c:pt idx="9783">
                  <c:v>130.286</c:v>
                </c:pt>
                <c:pt idx="9784">
                  <c:v>130.22499999999999</c:v>
                </c:pt>
                <c:pt idx="9785">
                  <c:v>130.23400000000001</c:v>
                </c:pt>
                <c:pt idx="9786">
                  <c:v>130.251</c:v>
                </c:pt>
                <c:pt idx="9787">
                  <c:v>130.185</c:v>
                </c:pt>
                <c:pt idx="9788">
                  <c:v>130.23699999999999</c:v>
                </c:pt>
                <c:pt idx="9789">
                  <c:v>130.05100000000002</c:v>
                </c:pt>
                <c:pt idx="9790">
                  <c:v>130.07</c:v>
                </c:pt>
                <c:pt idx="9791">
                  <c:v>130.09800000000001</c:v>
                </c:pt>
                <c:pt idx="9792">
                  <c:v>130.03399999999999</c:v>
                </c:pt>
                <c:pt idx="9793">
                  <c:v>129.94800000000001</c:v>
                </c:pt>
                <c:pt idx="9794">
                  <c:v>129.851</c:v>
                </c:pt>
                <c:pt idx="9795">
                  <c:v>129.887</c:v>
                </c:pt>
                <c:pt idx="9796">
                  <c:v>129.89500000000001</c:v>
                </c:pt>
                <c:pt idx="9797">
                  <c:v>129.78</c:v>
                </c:pt>
                <c:pt idx="9798">
                  <c:v>129.69499999999999</c:v>
                </c:pt>
                <c:pt idx="9799">
                  <c:v>129.69200000000001</c:v>
                </c:pt>
                <c:pt idx="9800">
                  <c:v>129.57499999999999</c:v>
                </c:pt>
                <c:pt idx="9801">
                  <c:v>129.51599999999999</c:v>
                </c:pt>
                <c:pt idx="9802">
                  <c:v>129.434</c:v>
                </c:pt>
                <c:pt idx="9803">
                  <c:v>129.38400000000001</c:v>
                </c:pt>
                <c:pt idx="9804">
                  <c:v>129.30600000000001</c:v>
                </c:pt>
                <c:pt idx="9805">
                  <c:v>129.24600000000001</c:v>
                </c:pt>
                <c:pt idx="9806">
                  <c:v>129.21</c:v>
                </c:pt>
                <c:pt idx="9807">
                  <c:v>129.17099999999999</c:v>
                </c:pt>
                <c:pt idx="9808">
                  <c:v>129.11000000000001</c:v>
                </c:pt>
                <c:pt idx="9809">
                  <c:v>129.12299999999999</c:v>
                </c:pt>
                <c:pt idx="9810">
                  <c:v>129.11500000000001</c:v>
                </c:pt>
                <c:pt idx="9811">
                  <c:v>129.07</c:v>
                </c:pt>
                <c:pt idx="9812">
                  <c:v>129.001</c:v>
                </c:pt>
                <c:pt idx="9813">
                  <c:v>129.11199999999999</c:v>
                </c:pt>
                <c:pt idx="9814">
                  <c:v>129.149</c:v>
                </c:pt>
                <c:pt idx="9815">
                  <c:v>129.15899999999999</c:v>
                </c:pt>
                <c:pt idx="9816">
                  <c:v>129.124</c:v>
                </c:pt>
                <c:pt idx="9817">
                  <c:v>129.102</c:v>
                </c:pt>
                <c:pt idx="9818">
                  <c:v>129.126</c:v>
                </c:pt>
                <c:pt idx="9819">
                  <c:v>129.208</c:v>
                </c:pt>
                <c:pt idx="9820">
                  <c:v>129.226</c:v>
                </c:pt>
                <c:pt idx="9821">
                  <c:v>129.25200000000001</c:v>
                </c:pt>
                <c:pt idx="9822">
                  <c:v>129.36099999999999</c:v>
                </c:pt>
                <c:pt idx="9823">
                  <c:v>129.441</c:v>
                </c:pt>
                <c:pt idx="9824">
                  <c:v>129.43899999999999</c:v>
                </c:pt>
                <c:pt idx="9825">
                  <c:v>129.535</c:v>
                </c:pt>
                <c:pt idx="9826">
                  <c:v>129.63900000000001</c:v>
                </c:pt>
                <c:pt idx="9827">
                  <c:v>129.75200000000001</c:v>
                </c:pt>
                <c:pt idx="9828">
                  <c:v>129.786</c:v>
                </c:pt>
                <c:pt idx="9829">
                  <c:v>129.774</c:v>
                </c:pt>
                <c:pt idx="9830">
                  <c:v>129.845</c:v>
                </c:pt>
                <c:pt idx="9831">
                  <c:v>129.90100000000001</c:v>
                </c:pt>
                <c:pt idx="9832">
                  <c:v>129.93700000000001</c:v>
                </c:pt>
                <c:pt idx="9833">
                  <c:v>129.99100000000001</c:v>
                </c:pt>
                <c:pt idx="9834">
                  <c:v>130.029</c:v>
                </c:pt>
                <c:pt idx="9835">
                  <c:v>130.09100000000001</c:v>
                </c:pt>
                <c:pt idx="9836">
                  <c:v>130.09899999999999</c:v>
                </c:pt>
                <c:pt idx="9837">
                  <c:v>130.15600000000001</c:v>
                </c:pt>
                <c:pt idx="9838">
                  <c:v>130.28399999999999</c:v>
                </c:pt>
                <c:pt idx="9839">
                  <c:v>130.364</c:v>
                </c:pt>
                <c:pt idx="9840">
                  <c:v>130.464</c:v>
                </c:pt>
                <c:pt idx="9841">
                  <c:v>130.5</c:v>
                </c:pt>
                <c:pt idx="9842">
                  <c:v>130.42000000000002</c:v>
                </c:pt>
                <c:pt idx="9843">
                  <c:v>130.495</c:v>
                </c:pt>
                <c:pt idx="9844">
                  <c:v>130.541</c:v>
                </c:pt>
                <c:pt idx="9845">
                  <c:v>130.554</c:v>
                </c:pt>
                <c:pt idx="9846">
                  <c:v>130.56200000000001</c:v>
                </c:pt>
                <c:pt idx="9847">
                  <c:v>130.542</c:v>
                </c:pt>
                <c:pt idx="9848">
                  <c:v>130.55199999999999</c:v>
                </c:pt>
                <c:pt idx="9849">
                  <c:v>130.506</c:v>
                </c:pt>
                <c:pt idx="9850">
                  <c:v>130.49299999999999</c:v>
                </c:pt>
                <c:pt idx="9851">
                  <c:v>130.458</c:v>
                </c:pt>
                <c:pt idx="9852">
                  <c:v>130.42099999999999</c:v>
                </c:pt>
                <c:pt idx="9853">
                  <c:v>130.446</c:v>
                </c:pt>
                <c:pt idx="9854">
                  <c:v>130.345</c:v>
                </c:pt>
                <c:pt idx="9855">
                  <c:v>130.34800000000001</c:v>
                </c:pt>
                <c:pt idx="9856">
                  <c:v>130.381</c:v>
                </c:pt>
                <c:pt idx="9857">
                  <c:v>130.291</c:v>
                </c:pt>
                <c:pt idx="9858">
                  <c:v>130.34299999999999</c:v>
                </c:pt>
                <c:pt idx="9859">
                  <c:v>130.35499999999999</c:v>
                </c:pt>
                <c:pt idx="9860">
                  <c:v>130.31300000000002</c:v>
                </c:pt>
                <c:pt idx="9861">
                  <c:v>130.31100000000001</c:v>
                </c:pt>
                <c:pt idx="9862">
                  <c:v>130.292</c:v>
                </c:pt>
                <c:pt idx="9863">
                  <c:v>130.25700000000001</c:v>
                </c:pt>
                <c:pt idx="9864">
                  <c:v>130.20099999999999</c:v>
                </c:pt>
                <c:pt idx="9865">
                  <c:v>130.30500000000001</c:v>
                </c:pt>
                <c:pt idx="9866">
                  <c:v>130.33699999999999</c:v>
                </c:pt>
                <c:pt idx="9867">
                  <c:v>130.31200000000001</c:v>
                </c:pt>
                <c:pt idx="9868">
                  <c:v>130.34100000000001</c:v>
                </c:pt>
                <c:pt idx="9869">
                  <c:v>130.33799999999999</c:v>
                </c:pt>
                <c:pt idx="9870">
                  <c:v>130.33799999999999</c:v>
                </c:pt>
                <c:pt idx="9871">
                  <c:v>130.36799999999999</c:v>
                </c:pt>
                <c:pt idx="9872">
                  <c:v>130.34299999999999</c:v>
                </c:pt>
                <c:pt idx="9873">
                  <c:v>130.46</c:v>
                </c:pt>
                <c:pt idx="9874">
                  <c:v>130.47900000000001</c:v>
                </c:pt>
                <c:pt idx="9875">
                  <c:v>130.45699999999999</c:v>
                </c:pt>
                <c:pt idx="9876">
                  <c:v>130.523</c:v>
                </c:pt>
                <c:pt idx="9877">
                  <c:v>130.55600000000001</c:v>
                </c:pt>
                <c:pt idx="9878">
                  <c:v>130.59899999999999</c:v>
                </c:pt>
                <c:pt idx="9879">
                  <c:v>130.62100000000001</c:v>
                </c:pt>
                <c:pt idx="9880">
                  <c:v>130.59200000000001</c:v>
                </c:pt>
                <c:pt idx="9881">
                  <c:v>130.54599999999999</c:v>
                </c:pt>
                <c:pt idx="9882">
                  <c:v>130.655</c:v>
                </c:pt>
                <c:pt idx="9883">
                  <c:v>130.768</c:v>
                </c:pt>
                <c:pt idx="9884">
                  <c:v>130.74299999999999</c:v>
                </c:pt>
                <c:pt idx="9885">
                  <c:v>130.71199999999999</c:v>
                </c:pt>
                <c:pt idx="9886">
                  <c:v>130.72300000000001</c:v>
                </c:pt>
                <c:pt idx="9887">
                  <c:v>130.84</c:v>
                </c:pt>
                <c:pt idx="9888">
                  <c:v>130.84399999999999</c:v>
                </c:pt>
                <c:pt idx="9889">
                  <c:v>130.88300000000001</c:v>
                </c:pt>
                <c:pt idx="9890">
                  <c:v>130.91300000000001</c:v>
                </c:pt>
                <c:pt idx="9891">
                  <c:v>130.93299999999999</c:v>
                </c:pt>
                <c:pt idx="9892">
                  <c:v>130.93899999999999</c:v>
                </c:pt>
                <c:pt idx="9893">
                  <c:v>130.90600000000001</c:v>
                </c:pt>
                <c:pt idx="9894">
                  <c:v>130.95699999999999</c:v>
                </c:pt>
                <c:pt idx="9895">
                  <c:v>131.126</c:v>
                </c:pt>
                <c:pt idx="9896">
                  <c:v>131.09</c:v>
                </c:pt>
                <c:pt idx="9897">
                  <c:v>131.13400000000001</c:v>
                </c:pt>
                <c:pt idx="9898">
                  <c:v>131.09800000000001</c:v>
                </c:pt>
                <c:pt idx="9899">
                  <c:v>131.08099999999999</c:v>
                </c:pt>
                <c:pt idx="9900">
                  <c:v>131.06800000000001</c:v>
                </c:pt>
                <c:pt idx="9901">
                  <c:v>130.99</c:v>
                </c:pt>
                <c:pt idx="9902">
                  <c:v>130.935</c:v>
                </c:pt>
                <c:pt idx="9903">
                  <c:v>130.89500000000001</c:v>
                </c:pt>
                <c:pt idx="9904">
                  <c:v>130.786</c:v>
                </c:pt>
                <c:pt idx="9905">
                  <c:v>130.80100000000002</c:v>
                </c:pt>
                <c:pt idx="9906">
                  <c:v>130.74100000000001</c:v>
                </c:pt>
                <c:pt idx="9907">
                  <c:v>130.72</c:v>
                </c:pt>
                <c:pt idx="9908">
                  <c:v>130.691</c:v>
                </c:pt>
                <c:pt idx="9909">
                  <c:v>130.57</c:v>
                </c:pt>
                <c:pt idx="9910">
                  <c:v>130.49299999999999</c:v>
                </c:pt>
                <c:pt idx="9911">
                  <c:v>130.47900000000001</c:v>
                </c:pt>
                <c:pt idx="9912">
                  <c:v>130.40700000000001</c:v>
                </c:pt>
                <c:pt idx="9913">
                  <c:v>130.33099999999999</c:v>
                </c:pt>
                <c:pt idx="9914">
                  <c:v>130.267</c:v>
                </c:pt>
                <c:pt idx="9915">
                  <c:v>130.209</c:v>
                </c:pt>
                <c:pt idx="9916">
                  <c:v>129.928</c:v>
                </c:pt>
                <c:pt idx="9917">
                  <c:v>129.35</c:v>
                </c:pt>
                <c:pt idx="9918">
                  <c:v>129.334</c:v>
                </c:pt>
                <c:pt idx="9919">
                  <c:v>129.292</c:v>
                </c:pt>
                <c:pt idx="9920">
                  <c:v>129.19300000000001</c:v>
                </c:pt>
                <c:pt idx="9921">
                  <c:v>129.13800000000001</c:v>
                </c:pt>
                <c:pt idx="9922">
                  <c:v>129.22200000000001</c:v>
                </c:pt>
                <c:pt idx="9923">
                  <c:v>129.34800000000001</c:v>
                </c:pt>
                <c:pt idx="9924">
                  <c:v>129.255</c:v>
                </c:pt>
                <c:pt idx="9925">
                  <c:v>129.179</c:v>
                </c:pt>
                <c:pt idx="9926">
                  <c:v>129.19</c:v>
                </c:pt>
                <c:pt idx="9927">
                  <c:v>129.095</c:v>
                </c:pt>
                <c:pt idx="9928">
                  <c:v>129.20500000000001</c:v>
                </c:pt>
                <c:pt idx="9929">
                  <c:v>129.10599999999999</c:v>
                </c:pt>
                <c:pt idx="9930">
                  <c:v>129.05199999999999</c:v>
                </c:pt>
                <c:pt idx="9931">
                  <c:v>129.10300000000001</c:v>
                </c:pt>
                <c:pt idx="9932">
                  <c:v>129.01500000000001</c:v>
                </c:pt>
                <c:pt idx="9933">
                  <c:v>129.08199999999999</c:v>
                </c:pt>
                <c:pt idx="9934">
                  <c:v>129.084</c:v>
                </c:pt>
                <c:pt idx="9935">
                  <c:v>129.036</c:v>
                </c:pt>
                <c:pt idx="9936">
                  <c:v>129.09399999999999</c:v>
                </c:pt>
                <c:pt idx="9937">
                  <c:v>129.05500000000001</c:v>
                </c:pt>
                <c:pt idx="9938">
                  <c:v>129.10900000000001</c:v>
                </c:pt>
                <c:pt idx="9939">
                  <c:v>129.108</c:v>
                </c:pt>
                <c:pt idx="9940">
                  <c:v>129.13900000000001</c:v>
                </c:pt>
                <c:pt idx="9941">
                  <c:v>129.17099999999999</c:v>
                </c:pt>
                <c:pt idx="9942">
                  <c:v>129.19300000000001</c:v>
                </c:pt>
                <c:pt idx="9943">
                  <c:v>129.215</c:v>
                </c:pt>
                <c:pt idx="9944">
                  <c:v>129.24299999999999</c:v>
                </c:pt>
                <c:pt idx="9945">
                  <c:v>129.25900000000001</c:v>
                </c:pt>
                <c:pt idx="9946">
                  <c:v>129.24</c:v>
                </c:pt>
                <c:pt idx="9947">
                  <c:v>129.28700000000001</c:v>
                </c:pt>
                <c:pt idx="9948">
                  <c:v>129.334</c:v>
                </c:pt>
                <c:pt idx="9949">
                  <c:v>129.38300000000001</c:v>
                </c:pt>
                <c:pt idx="9950">
                  <c:v>129.43700000000001</c:v>
                </c:pt>
                <c:pt idx="9951">
                  <c:v>129.44</c:v>
                </c:pt>
                <c:pt idx="9952">
                  <c:v>129.49199999999999</c:v>
                </c:pt>
                <c:pt idx="9953">
                  <c:v>129.47900000000001</c:v>
                </c:pt>
                <c:pt idx="9954">
                  <c:v>129.56100000000001</c:v>
                </c:pt>
                <c:pt idx="9955">
                  <c:v>129.57300000000001</c:v>
                </c:pt>
                <c:pt idx="9956">
                  <c:v>129.648</c:v>
                </c:pt>
                <c:pt idx="9957">
                  <c:v>129.63400000000001</c:v>
                </c:pt>
                <c:pt idx="9958">
                  <c:v>129.65600000000001</c:v>
                </c:pt>
                <c:pt idx="9959">
                  <c:v>129.76</c:v>
                </c:pt>
                <c:pt idx="9960">
                  <c:v>129.88200000000001</c:v>
                </c:pt>
                <c:pt idx="9961">
                  <c:v>129.839</c:v>
                </c:pt>
                <c:pt idx="9962">
                  <c:v>129.886</c:v>
                </c:pt>
                <c:pt idx="9963">
                  <c:v>129.90200000000002</c:v>
                </c:pt>
                <c:pt idx="9964">
                  <c:v>129.976</c:v>
                </c:pt>
                <c:pt idx="9965">
                  <c:v>130.06399999999999</c:v>
                </c:pt>
                <c:pt idx="9966">
                  <c:v>130.06399999999999</c:v>
                </c:pt>
                <c:pt idx="9967">
                  <c:v>130.1</c:v>
                </c:pt>
                <c:pt idx="9968">
                  <c:v>130.17400000000001</c:v>
                </c:pt>
                <c:pt idx="9969">
                  <c:v>130.18800000000002</c:v>
                </c:pt>
                <c:pt idx="9970">
                  <c:v>130.267</c:v>
                </c:pt>
                <c:pt idx="9971">
                  <c:v>130.35900000000001</c:v>
                </c:pt>
                <c:pt idx="9972">
                  <c:v>130.45699999999999</c:v>
                </c:pt>
                <c:pt idx="9973">
                  <c:v>130.58000000000001</c:v>
                </c:pt>
                <c:pt idx="9974">
                  <c:v>130.66200000000001</c:v>
                </c:pt>
                <c:pt idx="9975">
                  <c:v>130.697</c:v>
                </c:pt>
                <c:pt idx="9976">
                  <c:v>130.71299999999999</c:v>
                </c:pt>
                <c:pt idx="9977">
                  <c:v>130.76599999999999</c:v>
                </c:pt>
                <c:pt idx="9978">
                  <c:v>130.63400000000001</c:v>
                </c:pt>
                <c:pt idx="9979">
                  <c:v>130.578</c:v>
                </c:pt>
                <c:pt idx="9980">
                  <c:v>130.488</c:v>
                </c:pt>
                <c:pt idx="9981">
                  <c:v>130.56800000000001</c:v>
                </c:pt>
                <c:pt idx="9982">
                  <c:v>130.57400000000001</c:v>
                </c:pt>
                <c:pt idx="9983">
                  <c:v>130.636</c:v>
                </c:pt>
                <c:pt idx="9984">
                  <c:v>130.65600000000001</c:v>
                </c:pt>
                <c:pt idx="9985">
                  <c:v>130.56700000000001</c:v>
                </c:pt>
                <c:pt idx="9986">
                  <c:v>130.363</c:v>
                </c:pt>
                <c:pt idx="9987">
                  <c:v>130.21600000000001</c:v>
                </c:pt>
                <c:pt idx="9988">
                  <c:v>130.18200000000002</c:v>
                </c:pt>
                <c:pt idx="9989">
                  <c:v>130.19499999999999</c:v>
                </c:pt>
                <c:pt idx="9990">
                  <c:v>130.08799999999999</c:v>
                </c:pt>
                <c:pt idx="9991">
                  <c:v>130.14699999999999</c:v>
                </c:pt>
                <c:pt idx="9992">
                  <c:v>130.096</c:v>
                </c:pt>
                <c:pt idx="9993">
                  <c:v>130.04900000000001</c:v>
                </c:pt>
                <c:pt idx="9994">
                  <c:v>130.01300000000001</c:v>
                </c:pt>
                <c:pt idx="9995">
                  <c:v>130.09800000000001</c:v>
                </c:pt>
                <c:pt idx="9996">
                  <c:v>130.14500000000001</c:v>
                </c:pt>
                <c:pt idx="9997">
                  <c:v>130.084</c:v>
                </c:pt>
                <c:pt idx="9998">
                  <c:v>130.06800000000001</c:v>
                </c:pt>
                <c:pt idx="9999">
                  <c:v>130.11099999999999</c:v>
                </c:pt>
                <c:pt idx="10000">
                  <c:v>130.16400000000002</c:v>
                </c:pt>
                <c:pt idx="10001">
                  <c:v>130.154</c:v>
                </c:pt>
                <c:pt idx="10002">
                  <c:v>130.19800000000001</c:v>
                </c:pt>
                <c:pt idx="10003">
                  <c:v>130.23599999999999</c:v>
                </c:pt>
                <c:pt idx="10004">
                  <c:v>130.33699999999999</c:v>
                </c:pt>
                <c:pt idx="10005">
                  <c:v>130.381</c:v>
                </c:pt>
                <c:pt idx="10006">
                  <c:v>130.46299999999999</c:v>
                </c:pt>
                <c:pt idx="10007">
                  <c:v>130.50700000000001</c:v>
                </c:pt>
                <c:pt idx="10008">
                  <c:v>130.59299999999999</c:v>
                </c:pt>
                <c:pt idx="10009">
                  <c:v>130.63499999999999</c:v>
                </c:pt>
                <c:pt idx="10010">
                  <c:v>130.64699999999999</c:v>
                </c:pt>
                <c:pt idx="10011">
                  <c:v>130.77199999999999</c:v>
                </c:pt>
                <c:pt idx="10012">
                  <c:v>130.767</c:v>
                </c:pt>
                <c:pt idx="10013">
                  <c:v>130.81399999999999</c:v>
                </c:pt>
                <c:pt idx="10014">
                  <c:v>130.90800000000002</c:v>
                </c:pt>
                <c:pt idx="10015">
                  <c:v>130.92000000000002</c:v>
                </c:pt>
                <c:pt idx="10016">
                  <c:v>130.96600000000001</c:v>
                </c:pt>
                <c:pt idx="10017">
                  <c:v>130.97800000000001</c:v>
                </c:pt>
                <c:pt idx="10018">
                  <c:v>131.042</c:v>
                </c:pt>
                <c:pt idx="10019">
                  <c:v>131.11600000000001</c:v>
                </c:pt>
                <c:pt idx="10020">
                  <c:v>131.071</c:v>
                </c:pt>
                <c:pt idx="10021">
                  <c:v>131.09100000000001</c:v>
                </c:pt>
                <c:pt idx="10022">
                  <c:v>131.017</c:v>
                </c:pt>
                <c:pt idx="10023">
                  <c:v>130.95400000000001</c:v>
                </c:pt>
                <c:pt idx="10024">
                  <c:v>130.845</c:v>
                </c:pt>
                <c:pt idx="10025">
                  <c:v>130.89400000000001</c:v>
                </c:pt>
                <c:pt idx="10026">
                  <c:v>130.92000000000002</c:v>
                </c:pt>
                <c:pt idx="10027">
                  <c:v>130.863</c:v>
                </c:pt>
                <c:pt idx="10028">
                  <c:v>130.81800000000001</c:v>
                </c:pt>
                <c:pt idx="10029">
                  <c:v>130.87200000000001</c:v>
                </c:pt>
                <c:pt idx="10030">
                  <c:v>130.893</c:v>
                </c:pt>
                <c:pt idx="10031">
                  <c:v>130.75700000000001</c:v>
                </c:pt>
                <c:pt idx="10032">
                  <c:v>130.83799999999999</c:v>
                </c:pt>
                <c:pt idx="10033">
                  <c:v>130.91400000000002</c:v>
                </c:pt>
                <c:pt idx="10034">
                  <c:v>130.81900000000002</c:v>
                </c:pt>
                <c:pt idx="10035">
                  <c:v>130.88400000000001</c:v>
                </c:pt>
                <c:pt idx="10036">
                  <c:v>130.922</c:v>
                </c:pt>
                <c:pt idx="10037">
                  <c:v>130.94800000000001</c:v>
                </c:pt>
                <c:pt idx="10038">
                  <c:v>130.92400000000001</c:v>
                </c:pt>
                <c:pt idx="10039">
                  <c:v>130.886</c:v>
                </c:pt>
                <c:pt idx="10040">
                  <c:v>130.911</c:v>
                </c:pt>
                <c:pt idx="10041">
                  <c:v>131.00800000000001</c:v>
                </c:pt>
                <c:pt idx="10042">
                  <c:v>131.04900000000001</c:v>
                </c:pt>
                <c:pt idx="10043">
                  <c:v>131.06300000000002</c:v>
                </c:pt>
                <c:pt idx="10044">
                  <c:v>131.16</c:v>
                </c:pt>
                <c:pt idx="10045">
                  <c:v>131.203</c:v>
                </c:pt>
                <c:pt idx="10046">
                  <c:v>131.161</c:v>
                </c:pt>
                <c:pt idx="10047">
                  <c:v>131.18299999999999</c:v>
                </c:pt>
                <c:pt idx="10048">
                  <c:v>131.21299999999999</c:v>
                </c:pt>
                <c:pt idx="10049">
                  <c:v>131.14699999999999</c:v>
                </c:pt>
                <c:pt idx="10050">
                  <c:v>131.11199999999999</c:v>
                </c:pt>
                <c:pt idx="10051">
                  <c:v>131.11799999999999</c:v>
                </c:pt>
                <c:pt idx="10052">
                  <c:v>131.11600000000001</c:v>
                </c:pt>
                <c:pt idx="10053">
                  <c:v>131.08799999999999</c:v>
                </c:pt>
                <c:pt idx="10054">
                  <c:v>131.13200000000001</c:v>
                </c:pt>
                <c:pt idx="10055">
                  <c:v>131.14000000000001</c:v>
                </c:pt>
                <c:pt idx="10056">
                  <c:v>131.113</c:v>
                </c:pt>
                <c:pt idx="10057">
                  <c:v>131.12800000000001</c:v>
                </c:pt>
                <c:pt idx="10058">
                  <c:v>131.172</c:v>
                </c:pt>
                <c:pt idx="10059">
                  <c:v>131.18899999999999</c:v>
                </c:pt>
                <c:pt idx="10060">
                  <c:v>131.185</c:v>
                </c:pt>
                <c:pt idx="10061">
                  <c:v>131.185</c:v>
                </c:pt>
                <c:pt idx="10062">
                  <c:v>131.24100000000001</c:v>
                </c:pt>
                <c:pt idx="10063">
                  <c:v>131.18100000000001</c:v>
                </c:pt>
                <c:pt idx="10064">
                  <c:v>131.15299999999999</c:v>
                </c:pt>
                <c:pt idx="10065">
                  <c:v>131.16300000000001</c:v>
                </c:pt>
                <c:pt idx="10066">
                  <c:v>131.072</c:v>
                </c:pt>
                <c:pt idx="10067">
                  <c:v>131.095</c:v>
                </c:pt>
                <c:pt idx="10068">
                  <c:v>131.13800000000001</c:v>
                </c:pt>
                <c:pt idx="10069">
                  <c:v>131.08699999999999</c:v>
                </c:pt>
                <c:pt idx="10070">
                  <c:v>131.084</c:v>
                </c:pt>
                <c:pt idx="10071">
                  <c:v>131.04900000000001</c:v>
                </c:pt>
                <c:pt idx="10072">
                  <c:v>131.09100000000001</c:v>
                </c:pt>
                <c:pt idx="10073">
                  <c:v>131.10499999999999</c:v>
                </c:pt>
                <c:pt idx="10074">
                  <c:v>131.03900000000002</c:v>
                </c:pt>
                <c:pt idx="10075">
                  <c:v>131.05000000000001</c:v>
                </c:pt>
                <c:pt idx="10076">
                  <c:v>130.917</c:v>
                </c:pt>
                <c:pt idx="10077">
                  <c:v>131.053</c:v>
                </c:pt>
                <c:pt idx="10078">
                  <c:v>130.91800000000001</c:v>
                </c:pt>
                <c:pt idx="10079">
                  <c:v>130.86699999999999</c:v>
                </c:pt>
                <c:pt idx="10080">
                  <c:v>130.851</c:v>
                </c:pt>
                <c:pt idx="10081">
                  <c:v>130.756</c:v>
                </c:pt>
                <c:pt idx="10082">
                  <c:v>130.708</c:v>
                </c:pt>
                <c:pt idx="10083">
                  <c:v>130.64699999999999</c:v>
                </c:pt>
                <c:pt idx="10084">
                  <c:v>130.59899999999999</c:v>
                </c:pt>
                <c:pt idx="10085">
                  <c:v>130.54900000000001</c:v>
                </c:pt>
                <c:pt idx="10086">
                  <c:v>130.55199999999999</c:v>
                </c:pt>
                <c:pt idx="10087">
                  <c:v>130.46299999999999</c:v>
                </c:pt>
                <c:pt idx="10088">
                  <c:v>130.37</c:v>
                </c:pt>
                <c:pt idx="10089">
                  <c:v>130.29400000000001</c:v>
                </c:pt>
                <c:pt idx="10090">
                  <c:v>130.32400000000001</c:v>
                </c:pt>
                <c:pt idx="10091">
                  <c:v>130.274</c:v>
                </c:pt>
                <c:pt idx="10092">
                  <c:v>130.29400000000001</c:v>
                </c:pt>
                <c:pt idx="10093">
                  <c:v>130.22300000000001</c:v>
                </c:pt>
                <c:pt idx="10094">
                  <c:v>130.19400000000002</c:v>
                </c:pt>
                <c:pt idx="10095">
                  <c:v>130.18600000000001</c:v>
                </c:pt>
                <c:pt idx="10096">
                  <c:v>130.18</c:v>
                </c:pt>
                <c:pt idx="10097">
                  <c:v>130.214</c:v>
                </c:pt>
                <c:pt idx="10098">
                  <c:v>130.1</c:v>
                </c:pt>
                <c:pt idx="10099">
                  <c:v>130.24100000000001</c:v>
                </c:pt>
                <c:pt idx="10100">
                  <c:v>130.345</c:v>
                </c:pt>
                <c:pt idx="10101">
                  <c:v>130.46</c:v>
                </c:pt>
                <c:pt idx="10102">
                  <c:v>130.5</c:v>
                </c:pt>
                <c:pt idx="10103">
                  <c:v>130.541</c:v>
                </c:pt>
                <c:pt idx="10104">
                  <c:v>130.61199999999999</c:v>
                </c:pt>
                <c:pt idx="10105">
                  <c:v>130.649</c:v>
                </c:pt>
                <c:pt idx="10106">
                  <c:v>130.61699999999999</c:v>
                </c:pt>
                <c:pt idx="10107">
                  <c:v>130.661</c:v>
                </c:pt>
                <c:pt idx="10108">
                  <c:v>130.70699999999999</c:v>
                </c:pt>
                <c:pt idx="10109">
                  <c:v>130.87</c:v>
                </c:pt>
                <c:pt idx="10110">
                  <c:v>131.535</c:v>
                </c:pt>
                <c:pt idx="10111">
                  <c:v>131.42600000000002</c:v>
                </c:pt>
                <c:pt idx="10112">
                  <c:v>131.43600000000001</c:v>
                </c:pt>
                <c:pt idx="10113">
                  <c:v>131.34899999999999</c:v>
                </c:pt>
                <c:pt idx="10114">
                  <c:v>131.33099999999999</c:v>
                </c:pt>
                <c:pt idx="10115">
                  <c:v>131.34800000000001</c:v>
                </c:pt>
                <c:pt idx="10116">
                  <c:v>131.35599999999999</c:v>
                </c:pt>
                <c:pt idx="10117">
                  <c:v>131.36500000000001</c:v>
                </c:pt>
                <c:pt idx="10118">
                  <c:v>131.26599999999999</c:v>
                </c:pt>
                <c:pt idx="10119">
                  <c:v>131.23699999999999</c:v>
                </c:pt>
                <c:pt idx="10120">
                  <c:v>131.31399999999999</c:v>
                </c:pt>
                <c:pt idx="10121">
                  <c:v>131.30199999999999</c:v>
                </c:pt>
                <c:pt idx="10122">
                  <c:v>131.35599999999999</c:v>
                </c:pt>
                <c:pt idx="10123">
                  <c:v>131.37200000000001</c:v>
                </c:pt>
                <c:pt idx="10124">
                  <c:v>131.37299999999999</c:v>
                </c:pt>
                <c:pt idx="10125">
                  <c:v>131.33600000000001</c:v>
                </c:pt>
                <c:pt idx="10126">
                  <c:v>131.34800000000001</c:v>
                </c:pt>
                <c:pt idx="10127">
                  <c:v>131.37200000000001</c:v>
                </c:pt>
                <c:pt idx="10128">
                  <c:v>131.404</c:v>
                </c:pt>
                <c:pt idx="10129">
                  <c:v>131.42000000000002</c:v>
                </c:pt>
                <c:pt idx="10130">
                  <c:v>131.44200000000001</c:v>
                </c:pt>
                <c:pt idx="10131">
                  <c:v>131.4</c:v>
                </c:pt>
                <c:pt idx="10132">
                  <c:v>131.41300000000001</c:v>
                </c:pt>
                <c:pt idx="10133">
                  <c:v>131.40700000000001</c:v>
                </c:pt>
                <c:pt idx="10134">
                  <c:v>131.36099999999999</c:v>
                </c:pt>
                <c:pt idx="10135">
                  <c:v>131.40800000000002</c:v>
                </c:pt>
                <c:pt idx="10136">
                  <c:v>131.35</c:v>
                </c:pt>
                <c:pt idx="10137">
                  <c:v>131.376</c:v>
                </c:pt>
                <c:pt idx="10138">
                  <c:v>131.458</c:v>
                </c:pt>
                <c:pt idx="10139">
                  <c:v>131.52000000000001</c:v>
                </c:pt>
                <c:pt idx="10140">
                  <c:v>131.517</c:v>
                </c:pt>
                <c:pt idx="10141">
                  <c:v>131.53300000000002</c:v>
                </c:pt>
                <c:pt idx="10142">
                  <c:v>131.60599999999999</c:v>
                </c:pt>
                <c:pt idx="10143">
                  <c:v>131.67000000000002</c:v>
                </c:pt>
                <c:pt idx="10144">
                  <c:v>131.63499999999999</c:v>
                </c:pt>
                <c:pt idx="10145">
                  <c:v>131.62700000000001</c:v>
                </c:pt>
                <c:pt idx="10146">
                  <c:v>131.67699999999999</c:v>
                </c:pt>
                <c:pt idx="10147">
                  <c:v>131.751</c:v>
                </c:pt>
                <c:pt idx="10148">
                  <c:v>131.77000000000001</c:v>
                </c:pt>
                <c:pt idx="10149">
                  <c:v>131.71600000000001</c:v>
                </c:pt>
                <c:pt idx="10150">
                  <c:v>131.74100000000001</c:v>
                </c:pt>
                <c:pt idx="10151">
                  <c:v>131.75</c:v>
                </c:pt>
                <c:pt idx="10152">
                  <c:v>131.72399999999999</c:v>
                </c:pt>
                <c:pt idx="10153">
                  <c:v>131.815</c:v>
                </c:pt>
                <c:pt idx="10154">
                  <c:v>131.70599999999999</c:v>
                </c:pt>
                <c:pt idx="10155">
                  <c:v>131.67400000000001</c:v>
                </c:pt>
                <c:pt idx="10156">
                  <c:v>131.547</c:v>
                </c:pt>
                <c:pt idx="10157">
                  <c:v>131.50300000000001</c:v>
                </c:pt>
                <c:pt idx="10158">
                  <c:v>131.48699999999999</c:v>
                </c:pt>
                <c:pt idx="10159">
                  <c:v>131.50700000000001</c:v>
                </c:pt>
                <c:pt idx="10160">
                  <c:v>131.571</c:v>
                </c:pt>
                <c:pt idx="10161">
                  <c:v>131.608</c:v>
                </c:pt>
                <c:pt idx="10162">
                  <c:v>131.54</c:v>
                </c:pt>
                <c:pt idx="10163">
                  <c:v>131.547</c:v>
                </c:pt>
                <c:pt idx="10164">
                  <c:v>131.46799999999999</c:v>
                </c:pt>
                <c:pt idx="10165">
                  <c:v>131.36699999999999</c:v>
                </c:pt>
                <c:pt idx="10166">
                  <c:v>131.24799999999999</c:v>
                </c:pt>
                <c:pt idx="10167">
                  <c:v>131.149</c:v>
                </c:pt>
                <c:pt idx="10168">
                  <c:v>131.18299999999999</c:v>
                </c:pt>
                <c:pt idx="10169">
                  <c:v>131.155</c:v>
                </c:pt>
                <c:pt idx="10170">
                  <c:v>131.125</c:v>
                </c:pt>
                <c:pt idx="10171">
                  <c:v>131.03300000000002</c:v>
                </c:pt>
                <c:pt idx="10172">
                  <c:v>130.982</c:v>
                </c:pt>
                <c:pt idx="10173">
                  <c:v>130.953</c:v>
                </c:pt>
                <c:pt idx="10174">
                  <c:v>130.857</c:v>
                </c:pt>
                <c:pt idx="10175">
                  <c:v>130.797</c:v>
                </c:pt>
                <c:pt idx="10176">
                  <c:v>130.86500000000001</c:v>
                </c:pt>
                <c:pt idx="10177">
                  <c:v>130.84</c:v>
                </c:pt>
                <c:pt idx="10178">
                  <c:v>130.86799999999999</c:v>
                </c:pt>
                <c:pt idx="10179">
                  <c:v>130.815</c:v>
                </c:pt>
                <c:pt idx="10180">
                  <c:v>130.779</c:v>
                </c:pt>
                <c:pt idx="10181">
                  <c:v>130.751</c:v>
                </c:pt>
                <c:pt idx="10182">
                  <c:v>130.78900000000002</c:v>
                </c:pt>
                <c:pt idx="10183">
                  <c:v>130.76500000000001</c:v>
                </c:pt>
                <c:pt idx="10184">
                  <c:v>130.732</c:v>
                </c:pt>
                <c:pt idx="10185">
                  <c:v>130.74799999999999</c:v>
                </c:pt>
                <c:pt idx="10186">
                  <c:v>130.71100000000001</c:v>
                </c:pt>
                <c:pt idx="10187">
                  <c:v>130.72300000000001</c:v>
                </c:pt>
                <c:pt idx="10188">
                  <c:v>130.74700000000001</c:v>
                </c:pt>
                <c:pt idx="10189">
                  <c:v>130.72</c:v>
                </c:pt>
                <c:pt idx="10190">
                  <c:v>130.67699999999999</c:v>
                </c:pt>
                <c:pt idx="10191">
                  <c:v>130.66400000000002</c:v>
                </c:pt>
                <c:pt idx="10192">
                  <c:v>130.60300000000001</c:v>
                </c:pt>
                <c:pt idx="10193">
                  <c:v>130.62899999999999</c:v>
                </c:pt>
                <c:pt idx="10194">
                  <c:v>130.49799999999999</c:v>
                </c:pt>
                <c:pt idx="10195">
                  <c:v>130.16900000000001</c:v>
                </c:pt>
                <c:pt idx="10196">
                  <c:v>130.119</c:v>
                </c:pt>
                <c:pt idx="10197">
                  <c:v>130.202</c:v>
                </c:pt>
                <c:pt idx="10198">
                  <c:v>130.16800000000001</c:v>
                </c:pt>
                <c:pt idx="10199">
                  <c:v>130.154</c:v>
                </c:pt>
                <c:pt idx="10200">
                  <c:v>130.13400000000001</c:v>
                </c:pt>
                <c:pt idx="10201">
                  <c:v>130.27500000000001</c:v>
                </c:pt>
                <c:pt idx="10202">
                  <c:v>130.19800000000001</c:v>
                </c:pt>
                <c:pt idx="10203">
                  <c:v>130.196</c:v>
                </c:pt>
                <c:pt idx="10204">
                  <c:v>130.239</c:v>
                </c:pt>
                <c:pt idx="10205">
                  <c:v>130.28</c:v>
                </c:pt>
                <c:pt idx="10206">
                  <c:v>130.274</c:v>
                </c:pt>
                <c:pt idx="10207">
                  <c:v>130.31</c:v>
                </c:pt>
                <c:pt idx="10208">
                  <c:v>130.41800000000001</c:v>
                </c:pt>
                <c:pt idx="10209">
                  <c:v>130.39600000000002</c:v>
                </c:pt>
                <c:pt idx="10210">
                  <c:v>130.42099999999999</c:v>
                </c:pt>
                <c:pt idx="10211">
                  <c:v>130.44800000000001</c:v>
                </c:pt>
                <c:pt idx="10212">
                  <c:v>130.46700000000001</c:v>
                </c:pt>
                <c:pt idx="10213">
                  <c:v>130.441</c:v>
                </c:pt>
                <c:pt idx="10214">
                  <c:v>130.42699999999999</c:v>
                </c:pt>
                <c:pt idx="10215">
                  <c:v>130.49600000000001</c:v>
                </c:pt>
                <c:pt idx="10216">
                  <c:v>130.49199999999999</c:v>
                </c:pt>
                <c:pt idx="10217">
                  <c:v>130.54500000000002</c:v>
                </c:pt>
                <c:pt idx="10218">
                  <c:v>130.41499999999999</c:v>
                </c:pt>
                <c:pt idx="10219">
                  <c:v>130.50399999999999</c:v>
                </c:pt>
                <c:pt idx="10220">
                  <c:v>130.46799999999999</c:v>
                </c:pt>
                <c:pt idx="10221">
                  <c:v>130.37100000000001</c:v>
                </c:pt>
                <c:pt idx="10222">
                  <c:v>130.376</c:v>
                </c:pt>
                <c:pt idx="10223">
                  <c:v>130.41</c:v>
                </c:pt>
                <c:pt idx="10224">
                  <c:v>130.49600000000001</c:v>
                </c:pt>
                <c:pt idx="10225">
                  <c:v>130.40800000000002</c:v>
                </c:pt>
                <c:pt idx="10226">
                  <c:v>130.464</c:v>
                </c:pt>
                <c:pt idx="10227">
                  <c:v>130.512</c:v>
                </c:pt>
                <c:pt idx="10228">
                  <c:v>130.524</c:v>
                </c:pt>
                <c:pt idx="10229">
                  <c:v>130.43100000000001</c:v>
                </c:pt>
                <c:pt idx="10230">
                  <c:v>130.524</c:v>
                </c:pt>
                <c:pt idx="10231">
                  <c:v>130.51900000000001</c:v>
                </c:pt>
                <c:pt idx="10232">
                  <c:v>130.55199999999999</c:v>
                </c:pt>
                <c:pt idx="10233">
                  <c:v>130.62299999999999</c:v>
                </c:pt>
                <c:pt idx="10234">
                  <c:v>130.63200000000001</c:v>
                </c:pt>
                <c:pt idx="10235">
                  <c:v>130.64600000000002</c:v>
                </c:pt>
                <c:pt idx="10236">
                  <c:v>130.65600000000001</c:v>
                </c:pt>
                <c:pt idx="10237">
                  <c:v>130.643</c:v>
                </c:pt>
                <c:pt idx="10238">
                  <c:v>130.57499999999999</c:v>
                </c:pt>
                <c:pt idx="10239">
                  <c:v>130.58799999999999</c:v>
                </c:pt>
                <c:pt idx="10240">
                  <c:v>130.64500000000001</c:v>
                </c:pt>
                <c:pt idx="10241">
                  <c:v>130.62800000000001</c:v>
                </c:pt>
                <c:pt idx="10242">
                  <c:v>130.578</c:v>
                </c:pt>
                <c:pt idx="10243">
                  <c:v>130.52000000000001</c:v>
                </c:pt>
                <c:pt idx="10244">
                  <c:v>130.62299999999999</c:v>
                </c:pt>
                <c:pt idx="10245">
                  <c:v>130.69200000000001</c:v>
                </c:pt>
                <c:pt idx="10246">
                  <c:v>130.69800000000001</c:v>
                </c:pt>
                <c:pt idx="10247">
                  <c:v>130.68299999999999</c:v>
                </c:pt>
                <c:pt idx="10248">
                  <c:v>130.78300000000002</c:v>
                </c:pt>
                <c:pt idx="10249">
                  <c:v>130.73500000000001</c:v>
                </c:pt>
                <c:pt idx="10250">
                  <c:v>130.762</c:v>
                </c:pt>
                <c:pt idx="10251">
                  <c:v>130.73400000000001</c:v>
                </c:pt>
                <c:pt idx="10252">
                  <c:v>130.73699999999999</c:v>
                </c:pt>
                <c:pt idx="10253">
                  <c:v>130.81300000000002</c:v>
                </c:pt>
                <c:pt idx="10254">
                  <c:v>130.78700000000001</c:v>
                </c:pt>
                <c:pt idx="10255">
                  <c:v>130.74600000000001</c:v>
                </c:pt>
                <c:pt idx="10256">
                  <c:v>130.679</c:v>
                </c:pt>
                <c:pt idx="10257">
                  <c:v>130.72</c:v>
                </c:pt>
                <c:pt idx="10258">
                  <c:v>130.691</c:v>
                </c:pt>
                <c:pt idx="10259">
                  <c:v>130.64400000000001</c:v>
                </c:pt>
                <c:pt idx="10260">
                  <c:v>130.60900000000001</c:v>
                </c:pt>
                <c:pt idx="10261">
                  <c:v>130.55199999999999</c:v>
                </c:pt>
                <c:pt idx="10262">
                  <c:v>130.50700000000001</c:v>
                </c:pt>
                <c:pt idx="10263">
                  <c:v>130.542</c:v>
                </c:pt>
                <c:pt idx="10264">
                  <c:v>130.58199999999999</c:v>
                </c:pt>
                <c:pt idx="10265">
                  <c:v>130.53399999999999</c:v>
                </c:pt>
                <c:pt idx="10266">
                  <c:v>130.49199999999999</c:v>
                </c:pt>
                <c:pt idx="10267">
                  <c:v>130.53</c:v>
                </c:pt>
                <c:pt idx="10268">
                  <c:v>130.41200000000001</c:v>
                </c:pt>
                <c:pt idx="10269">
                  <c:v>130.33500000000001</c:v>
                </c:pt>
                <c:pt idx="10270">
                  <c:v>130.42600000000002</c:v>
                </c:pt>
                <c:pt idx="10271">
                  <c:v>130.36099999999999</c:v>
                </c:pt>
                <c:pt idx="10272">
                  <c:v>130.36099999999999</c:v>
                </c:pt>
                <c:pt idx="10273">
                  <c:v>130.273</c:v>
                </c:pt>
                <c:pt idx="10274">
                  <c:v>130.24</c:v>
                </c:pt>
                <c:pt idx="10275">
                  <c:v>130.32300000000001</c:v>
                </c:pt>
                <c:pt idx="10276">
                  <c:v>130.33199999999999</c:v>
                </c:pt>
                <c:pt idx="10277">
                  <c:v>130.23400000000001</c:v>
                </c:pt>
                <c:pt idx="10278">
                  <c:v>130.25900000000001</c:v>
                </c:pt>
                <c:pt idx="10279">
                  <c:v>130.328</c:v>
                </c:pt>
                <c:pt idx="10280">
                  <c:v>130.547</c:v>
                </c:pt>
                <c:pt idx="10281">
                  <c:v>130.571</c:v>
                </c:pt>
                <c:pt idx="10282">
                  <c:v>130.64600000000002</c:v>
                </c:pt>
                <c:pt idx="10283">
                  <c:v>130.565</c:v>
                </c:pt>
                <c:pt idx="10284">
                  <c:v>130.64500000000001</c:v>
                </c:pt>
                <c:pt idx="10285">
                  <c:v>130.62899999999999</c:v>
                </c:pt>
                <c:pt idx="10286">
                  <c:v>130.68700000000001</c:v>
                </c:pt>
                <c:pt idx="10287">
                  <c:v>130.661</c:v>
                </c:pt>
                <c:pt idx="10288">
                  <c:v>130.68800000000002</c:v>
                </c:pt>
                <c:pt idx="10289">
                  <c:v>130.672</c:v>
                </c:pt>
                <c:pt idx="10290">
                  <c:v>130.691</c:v>
                </c:pt>
                <c:pt idx="10291">
                  <c:v>130.773</c:v>
                </c:pt>
                <c:pt idx="10292">
                  <c:v>133.102</c:v>
                </c:pt>
                <c:pt idx="10293">
                  <c:v>133.578</c:v>
                </c:pt>
                <c:pt idx="10294">
                  <c:v>133.55199999999999</c:v>
                </c:pt>
                <c:pt idx="10295">
                  <c:v>133.52799999999999</c:v>
                </c:pt>
                <c:pt idx="10296">
                  <c:v>133.435</c:v>
                </c:pt>
                <c:pt idx="10297">
                  <c:v>133.60900000000001</c:v>
                </c:pt>
                <c:pt idx="10298">
                  <c:v>133.60599999999999</c:v>
                </c:pt>
                <c:pt idx="10299">
                  <c:v>133.56100000000001</c:v>
                </c:pt>
                <c:pt idx="10300">
                  <c:v>133.57</c:v>
                </c:pt>
                <c:pt idx="10301">
                  <c:v>133.65200000000002</c:v>
                </c:pt>
                <c:pt idx="10302">
                  <c:v>133.631</c:v>
                </c:pt>
                <c:pt idx="10303">
                  <c:v>133.66400000000002</c:v>
                </c:pt>
                <c:pt idx="10304">
                  <c:v>133.66900000000001</c:v>
                </c:pt>
                <c:pt idx="10305">
                  <c:v>133.72200000000001</c:v>
                </c:pt>
                <c:pt idx="10306">
                  <c:v>133.67600000000002</c:v>
                </c:pt>
                <c:pt idx="10307">
                  <c:v>133.59800000000001</c:v>
                </c:pt>
                <c:pt idx="10308">
                  <c:v>133.327</c:v>
                </c:pt>
                <c:pt idx="10309">
                  <c:v>133.08600000000001</c:v>
                </c:pt>
                <c:pt idx="10310">
                  <c:v>133.089</c:v>
                </c:pt>
                <c:pt idx="10311">
                  <c:v>133.03399999999999</c:v>
                </c:pt>
                <c:pt idx="10312">
                  <c:v>133.096</c:v>
                </c:pt>
                <c:pt idx="10313">
                  <c:v>133.09800000000001</c:v>
                </c:pt>
                <c:pt idx="10314">
                  <c:v>133.17000000000002</c:v>
                </c:pt>
                <c:pt idx="10315">
                  <c:v>133.23599999999999</c:v>
                </c:pt>
                <c:pt idx="10316">
                  <c:v>133.31399999999999</c:v>
                </c:pt>
                <c:pt idx="10317">
                  <c:v>133.31300000000002</c:v>
                </c:pt>
                <c:pt idx="10318">
                  <c:v>133.48099999999999</c:v>
                </c:pt>
                <c:pt idx="10319">
                  <c:v>133.47300000000001</c:v>
                </c:pt>
                <c:pt idx="10320">
                  <c:v>133.53900000000002</c:v>
                </c:pt>
                <c:pt idx="10321">
                  <c:v>133.57599999999999</c:v>
                </c:pt>
                <c:pt idx="10322">
                  <c:v>133.61799999999999</c:v>
                </c:pt>
                <c:pt idx="10323">
                  <c:v>133.685</c:v>
                </c:pt>
                <c:pt idx="10324">
                  <c:v>133.68200000000002</c:v>
                </c:pt>
                <c:pt idx="10325">
                  <c:v>133.732</c:v>
                </c:pt>
                <c:pt idx="10326">
                  <c:v>133.761</c:v>
                </c:pt>
                <c:pt idx="10327">
                  <c:v>133.892</c:v>
                </c:pt>
                <c:pt idx="10328">
                  <c:v>133.84700000000001</c:v>
                </c:pt>
                <c:pt idx="10329">
                  <c:v>133.80500000000001</c:v>
                </c:pt>
                <c:pt idx="10330">
                  <c:v>133.84899999999999</c:v>
                </c:pt>
                <c:pt idx="10331">
                  <c:v>133.916</c:v>
                </c:pt>
                <c:pt idx="10332">
                  <c:v>133.72</c:v>
                </c:pt>
                <c:pt idx="10333">
                  <c:v>133.637</c:v>
                </c:pt>
                <c:pt idx="10334">
                  <c:v>133.78100000000001</c:v>
                </c:pt>
                <c:pt idx="10335">
                  <c:v>133.732</c:v>
                </c:pt>
                <c:pt idx="10336">
                  <c:v>133.86600000000001</c:v>
                </c:pt>
                <c:pt idx="10337">
                  <c:v>133.82900000000001</c:v>
                </c:pt>
                <c:pt idx="10338">
                  <c:v>133.92000000000002</c:v>
                </c:pt>
                <c:pt idx="10339">
                  <c:v>133.96600000000001</c:v>
                </c:pt>
                <c:pt idx="10340">
                  <c:v>134.02100000000002</c:v>
                </c:pt>
                <c:pt idx="10341">
                  <c:v>133.99600000000001</c:v>
                </c:pt>
                <c:pt idx="10342">
                  <c:v>134.09399999999999</c:v>
                </c:pt>
                <c:pt idx="10343">
                  <c:v>134.089</c:v>
                </c:pt>
                <c:pt idx="10344">
                  <c:v>134.10499999999999</c:v>
                </c:pt>
                <c:pt idx="10345">
                  <c:v>134.017</c:v>
                </c:pt>
                <c:pt idx="10346">
                  <c:v>134.018</c:v>
                </c:pt>
                <c:pt idx="10347">
                  <c:v>134.01599999999999</c:v>
                </c:pt>
                <c:pt idx="10348">
                  <c:v>133.935</c:v>
                </c:pt>
                <c:pt idx="10349">
                  <c:v>133.952</c:v>
                </c:pt>
                <c:pt idx="10350">
                  <c:v>134.03800000000001</c:v>
                </c:pt>
                <c:pt idx="10351">
                  <c:v>133.93</c:v>
                </c:pt>
                <c:pt idx="10352">
                  <c:v>133.88499999999999</c:v>
                </c:pt>
                <c:pt idx="10353">
                  <c:v>133.93800000000002</c:v>
                </c:pt>
                <c:pt idx="10354">
                  <c:v>133.941</c:v>
                </c:pt>
                <c:pt idx="10355">
                  <c:v>133.905</c:v>
                </c:pt>
                <c:pt idx="10356">
                  <c:v>133.946</c:v>
                </c:pt>
                <c:pt idx="10357">
                  <c:v>133.92000000000002</c:v>
                </c:pt>
                <c:pt idx="10358">
                  <c:v>133.874</c:v>
                </c:pt>
                <c:pt idx="10359">
                  <c:v>133.93200000000002</c:v>
                </c:pt>
                <c:pt idx="10360">
                  <c:v>133.964</c:v>
                </c:pt>
                <c:pt idx="10361">
                  <c:v>133.935</c:v>
                </c:pt>
                <c:pt idx="10362">
                  <c:v>133.97999999999999</c:v>
                </c:pt>
                <c:pt idx="10363">
                  <c:v>133.99799999999999</c:v>
                </c:pt>
                <c:pt idx="10364">
                  <c:v>133.934</c:v>
                </c:pt>
                <c:pt idx="10365">
                  <c:v>133.952</c:v>
                </c:pt>
                <c:pt idx="10366">
                  <c:v>133.876</c:v>
                </c:pt>
                <c:pt idx="10367">
                  <c:v>133.92699999999999</c:v>
                </c:pt>
                <c:pt idx="10368">
                  <c:v>133.97300000000001</c:v>
                </c:pt>
                <c:pt idx="10369">
                  <c:v>133.965</c:v>
                </c:pt>
                <c:pt idx="10370">
                  <c:v>133.96199999999999</c:v>
                </c:pt>
                <c:pt idx="10371">
                  <c:v>133.97900000000001</c:v>
                </c:pt>
                <c:pt idx="10372">
                  <c:v>133.93200000000002</c:v>
                </c:pt>
                <c:pt idx="10373">
                  <c:v>133.95500000000001</c:v>
                </c:pt>
                <c:pt idx="10374">
                  <c:v>134.02700000000002</c:v>
                </c:pt>
                <c:pt idx="10375">
                  <c:v>133.92500000000001</c:v>
                </c:pt>
                <c:pt idx="10376">
                  <c:v>133.95500000000001</c:v>
                </c:pt>
                <c:pt idx="10377">
                  <c:v>133.96299999999999</c:v>
                </c:pt>
                <c:pt idx="10378">
                  <c:v>134.06</c:v>
                </c:pt>
                <c:pt idx="10379">
                  <c:v>134.10499999999999</c:v>
                </c:pt>
                <c:pt idx="10380">
                  <c:v>134.018</c:v>
                </c:pt>
                <c:pt idx="10381">
                  <c:v>134.00700000000001</c:v>
                </c:pt>
                <c:pt idx="10382">
                  <c:v>133.95599999999999</c:v>
                </c:pt>
                <c:pt idx="10383">
                  <c:v>133.94400000000002</c:v>
                </c:pt>
                <c:pt idx="10384">
                  <c:v>133.97200000000001</c:v>
                </c:pt>
                <c:pt idx="10385">
                  <c:v>133.78700000000001</c:v>
                </c:pt>
                <c:pt idx="10386">
                  <c:v>133.916</c:v>
                </c:pt>
                <c:pt idx="10387">
                  <c:v>133.91300000000001</c:v>
                </c:pt>
                <c:pt idx="10388">
                  <c:v>133.86500000000001</c:v>
                </c:pt>
                <c:pt idx="10389">
                  <c:v>133.81300000000002</c:v>
                </c:pt>
                <c:pt idx="10390">
                  <c:v>133.821</c:v>
                </c:pt>
                <c:pt idx="10391">
                  <c:v>133.744</c:v>
                </c:pt>
                <c:pt idx="10392">
                  <c:v>133.739</c:v>
                </c:pt>
                <c:pt idx="10393">
                  <c:v>133.78800000000001</c:v>
                </c:pt>
                <c:pt idx="10394">
                  <c:v>133.761</c:v>
                </c:pt>
                <c:pt idx="10395">
                  <c:v>133.767</c:v>
                </c:pt>
                <c:pt idx="10396">
                  <c:v>133.745</c:v>
                </c:pt>
                <c:pt idx="10397">
                  <c:v>133.67600000000002</c:v>
                </c:pt>
                <c:pt idx="10398">
                  <c:v>133.815</c:v>
                </c:pt>
                <c:pt idx="10399">
                  <c:v>133.828</c:v>
                </c:pt>
                <c:pt idx="10400">
                  <c:v>133.869</c:v>
                </c:pt>
                <c:pt idx="10401">
                  <c:v>133.98599999999999</c:v>
                </c:pt>
                <c:pt idx="10402">
                  <c:v>133.98699999999999</c:v>
                </c:pt>
                <c:pt idx="10403">
                  <c:v>134.089</c:v>
                </c:pt>
                <c:pt idx="10404">
                  <c:v>134.02799999999999</c:v>
                </c:pt>
                <c:pt idx="10405">
                  <c:v>134.041</c:v>
                </c:pt>
                <c:pt idx="10406">
                  <c:v>134.005</c:v>
                </c:pt>
                <c:pt idx="10407">
                  <c:v>133.964</c:v>
                </c:pt>
                <c:pt idx="10408">
                  <c:v>133.92000000000002</c:v>
                </c:pt>
                <c:pt idx="10409">
                  <c:v>133.785</c:v>
                </c:pt>
                <c:pt idx="10410">
                  <c:v>133.749</c:v>
                </c:pt>
                <c:pt idx="10411">
                  <c:v>133.679</c:v>
                </c:pt>
                <c:pt idx="10412">
                  <c:v>133.62</c:v>
                </c:pt>
                <c:pt idx="10413">
                  <c:v>133.54599999999999</c:v>
                </c:pt>
                <c:pt idx="10414">
                  <c:v>133.506</c:v>
                </c:pt>
                <c:pt idx="10415">
                  <c:v>133.56</c:v>
                </c:pt>
                <c:pt idx="10416">
                  <c:v>133.47499999999999</c:v>
                </c:pt>
                <c:pt idx="10417">
                  <c:v>133.535</c:v>
                </c:pt>
                <c:pt idx="10418">
                  <c:v>133.49299999999999</c:v>
                </c:pt>
                <c:pt idx="10419">
                  <c:v>133.523</c:v>
                </c:pt>
                <c:pt idx="10420">
                  <c:v>133.44900000000001</c:v>
                </c:pt>
                <c:pt idx="10421">
                  <c:v>133.42600000000002</c:v>
                </c:pt>
                <c:pt idx="10422">
                  <c:v>133.31900000000002</c:v>
                </c:pt>
                <c:pt idx="10423">
                  <c:v>133.29900000000001</c:v>
                </c:pt>
                <c:pt idx="10424">
                  <c:v>133.227</c:v>
                </c:pt>
                <c:pt idx="10425">
                  <c:v>133.15600000000001</c:v>
                </c:pt>
                <c:pt idx="10426">
                  <c:v>133.06100000000001</c:v>
                </c:pt>
                <c:pt idx="10427">
                  <c:v>133.02799999999999</c:v>
                </c:pt>
                <c:pt idx="10428">
                  <c:v>133.51500000000001</c:v>
                </c:pt>
                <c:pt idx="10429">
                  <c:v>133.416</c:v>
                </c:pt>
                <c:pt idx="10430">
                  <c:v>133.346</c:v>
                </c:pt>
                <c:pt idx="10431">
                  <c:v>133.30799999999999</c:v>
                </c:pt>
                <c:pt idx="10432">
                  <c:v>133.352</c:v>
                </c:pt>
                <c:pt idx="10433">
                  <c:v>133.423</c:v>
                </c:pt>
                <c:pt idx="10434">
                  <c:v>133.41</c:v>
                </c:pt>
                <c:pt idx="10435">
                  <c:v>133.44400000000002</c:v>
                </c:pt>
                <c:pt idx="10436">
                  <c:v>133.482</c:v>
                </c:pt>
                <c:pt idx="10437">
                  <c:v>133.542</c:v>
                </c:pt>
                <c:pt idx="10438">
                  <c:v>133.518</c:v>
                </c:pt>
                <c:pt idx="10439">
                  <c:v>133.56200000000001</c:v>
                </c:pt>
                <c:pt idx="10440">
                  <c:v>133.55799999999999</c:v>
                </c:pt>
                <c:pt idx="10441">
                  <c:v>133.63499999999999</c:v>
                </c:pt>
                <c:pt idx="10442">
                  <c:v>133.77600000000001</c:v>
                </c:pt>
                <c:pt idx="10443">
                  <c:v>133.75</c:v>
                </c:pt>
                <c:pt idx="10444">
                  <c:v>133.77500000000001</c:v>
                </c:pt>
                <c:pt idx="10445">
                  <c:v>133.86600000000001</c:v>
                </c:pt>
                <c:pt idx="10446">
                  <c:v>133.983</c:v>
                </c:pt>
                <c:pt idx="10447">
                  <c:v>134.00800000000001</c:v>
                </c:pt>
                <c:pt idx="10448">
                  <c:v>133.99600000000001</c:v>
                </c:pt>
                <c:pt idx="10449">
                  <c:v>134.14500000000001</c:v>
                </c:pt>
                <c:pt idx="10450">
                  <c:v>134.21799999999999</c:v>
                </c:pt>
                <c:pt idx="10451">
                  <c:v>134.31800000000001</c:v>
                </c:pt>
                <c:pt idx="10452">
                  <c:v>134.30199999999999</c:v>
                </c:pt>
                <c:pt idx="10453">
                  <c:v>134.38800000000001</c:v>
                </c:pt>
                <c:pt idx="10454">
                  <c:v>134.40100000000001</c:v>
                </c:pt>
                <c:pt idx="10455">
                  <c:v>134.376</c:v>
                </c:pt>
                <c:pt idx="10456">
                  <c:v>134.42099999999999</c:v>
                </c:pt>
                <c:pt idx="10457">
                  <c:v>134.41800000000001</c:v>
                </c:pt>
                <c:pt idx="10458">
                  <c:v>134.44800000000001</c:v>
                </c:pt>
                <c:pt idx="10459">
                  <c:v>134.42600000000002</c:v>
                </c:pt>
                <c:pt idx="10460">
                  <c:v>134.47999999999999</c:v>
                </c:pt>
                <c:pt idx="10461">
                  <c:v>134.51500000000001</c:v>
                </c:pt>
                <c:pt idx="10462">
                  <c:v>134.58699999999999</c:v>
                </c:pt>
                <c:pt idx="10463">
                  <c:v>134.59899999999999</c:v>
                </c:pt>
                <c:pt idx="10464">
                  <c:v>134.59100000000001</c:v>
                </c:pt>
                <c:pt idx="10465">
                  <c:v>134.518</c:v>
                </c:pt>
                <c:pt idx="10466">
                  <c:v>134.34800000000001</c:v>
                </c:pt>
                <c:pt idx="10467">
                  <c:v>134.44200000000001</c:v>
                </c:pt>
                <c:pt idx="10468">
                  <c:v>134.411</c:v>
                </c:pt>
                <c:pt idx="10469">
                  <c:v>134.34800000000001</c:v>
                </c:pt>
                <c:pt idx="10470">
                  <c:v>134.411</c:v>
                </c:pt>
                <c:pt idx="10471">
                  <c:v>134.33199999999999</c:v>
                </c:pt>
                <c:pt idx="10472">
                  <c:v>134.33500000000001</c:v>
                </c:pt>
                <c:pt idx="10473">
                  <c:v>134.25300000000001</c:v>
                </c:pt>
                <c:pt idx="10474">
                  <c:v>134.262</c:v>
                </c:pt>
                <c:pt idx="10475">
                  <c:v>134.24600000000001</c:v>
                </c:pt>
                <c:pt idx="10476">
                  <c:v>134.08000000000001</c:v>
                </c:pt>
                <c:pt idx="10477">
                  <c:v>134.06800000000001</c:v>
                </c:pt>
                <c:pt idx="10478">
                  <c:v>133.99700000000001</c:v>
                </c:pt>
                <c:pt idx="10479">
                  <c:v>133.94</c:v>
                </c:pt>
                <c:pt idx="10480">
                  <c:v>133.91</c:v>
                </c:pt>
                <c:pt idx="10481">
                  <c:v>133.96299999999999</c:v>
                </c:pt>
                <c:pt idx="10482">
                  <c:v>133.97300000000001</c:v>
                </c:pt>
                <c:pt idx="10483">
                  <c:v>133.86699999999999</c:v>
                </c:pt>
                <c:pt idx="10484">
                  <c:v>133.822</c:v>
                </c:pt>
                <c:pt idx="10485">
                  <c:v>133.80100000000002</c:v>
                </c:pt>
                <c:pt idx="10486">
                  <c:v>133.768</c:v>
                </c:pt>
                <c:pt idx="10487">
                  <c:v>133.703</c:v>
                </c:pt>
                <c:pt idx="10488">
                  <c:v>133.63800000000001</c:v>
                </c:pt>
                <c:pt idx="10489">
                  <c:v>133.67600000000002</c:v>
                </c:pt>
                <c:pt idx="10490">
                  <c:v>133.637</c:v>
                </c:pt>
                <c:pt idx="10491">
                  <c:v>133.57900000000001</c:v>
                </c:pt>
                <c:pt idx="10492">
                  <c:v>133.655</c:v>
                </c:pt>
                <c:pt idx="10493">
                  <c:v>133.76900000000001</c:v>
                </c:pt>
                <c:pt idx="10494">
                  <c:v>133.75300000000001</c:v>
                </c:pt>
                <c:pt idx="10495">
                  <c:v>133.79599999999999</c:v>
                </c:pt>
                <c:pt idx="10496">
                  <c:v>133.84100000000001</c:v>
                </c:pt>
                <c:pt idx="10497">
                  <c:v>133.947</c:v>
                </c:pt>
                <c:pt idx="10498">
                  <c:v>133.97399999999999</c:v>
                </c:pt>
                <c:pt idx="10499">
                  <c:v>134.005</c:v>
                </c:pt>
                <c:pt idx="10500">
                  <c:v>133.94999999999999</c:v>
                </c:pt>
                <c:pt idx="10501">
                  <c:v>133.90800000000002</c:v>
                </c:pt>
                <c:pt idx="10502">
                  <c:v>133.922</c:v>
                </c:pt>
                <c:pt idx="10503">
                  <c:v>134.005</c:v>
                </c:pt>
                <c:pt idx="10504">
                  <c:v>133.89600000000002</c:v>
                </c:pt>
                <c:pt idx="10505">
                  <c:v>133.87899999999999</c:v>
                </c:pt>
                <c:pt idx="10506">
                  <c:v>133.929</c:v>
                </c:pt>
                <c:pt idx="10507">
                  <c:v>133.83000000000001</c:v>
                </c:pt>
                <c:pt idx="10508">
                  <c:v>133.79500000000002</c:v>
                </c:pt>
                <c:pt idx="10509">
                  <c:v>133.798</c:v>
                </c:pt>
                <c:pt idx="10510">
                  <c:v>133.83199999999999</c:v>
                </c:pt>
                <c:pt idx="10511">
                  <c:v>133.82300000000001</c:v>
                </c:pt>
                <c:pt idx="10512">
                  <c:v>133.828</c:v>
                </c:pt>
                <c:pt idx="10513">
                  <c:v>133.81800000000001</c:v>
                </c:pt>
                <c:pt idx="10514">
                  <c:v>133.79300000000001</c:v>
                </c:pt>
                <c:pt idx="10515">
                  <c:v>133.83099999999999</c:v>
                </c:pt>
                <c:pt idx="10516">
                  <c:v>133.90200000000002</c:v>
                </c:pt>
                <c:pt idx="10517">
                  <c:v>133.86099999999999</c:v>
                </c:pt>
                <c:pt idx="10518">
                  <c:v>133.97</c:v>
                </c:pt>
                <c:pt idx="10519">
                  <c:v>134.00200000000001</c:v>
                </c:pt>
                <c:pt idx="10520">
                  <c:v>134.024</c:v>
                </c:pt>
                <c:pt idx="10521">
                  <c:v>134.036</c:v>
                </c:pt>
                <c:pt idx="10522">
                  <c:v>134.101</c:v>
                </c:pt>
                <c:pt idx="10523">
                  <c:v>134.01900000000001</c:v>
                </c:pt>
                <c:pt idx="10524">
                  <c:v>133.976</c:v>
                </c:pt>
                <c:pt idx="10525">
                  <c:v>134.136</c:v>
                </c:pt>
                <c:pt idx="10526">
                  <c:v>134.14600000000002</c:v>
                </c:pt>
                <c:pt idx="10527">
                  <c:v>134.089</c:v>
                </c:pt>
                <c:pt idx="10528">
                  <c:v>134.166</c:v>
                </c:pt>
                <c:pt idx="10529">
                  <c:v>134.119</c:v>
                </c:pt>
                <c:pt idx="10530">
                  <c:v>134.04400000000001</c:v>
                </c:pt>
                <c:pt idx="10531">
                  <c:v>134.10599999999999</c:v>
                </c:pt>
                <c:pt idx="10532">
                  <c:v>134.15600000000001</c:v>
                </c:pt>
                <c:pt idx="10533">
                  <c:v>134.28</c:v>
                </c:pt>
                <c:pt idx="10534">
                  <c:v>134.24199999999999</c:v>
                </c:pt>
                <c:pt idx="10535">
                  <c:v>134.36000000000001</c:v>
                </c:pt>
                <c:pt idx="10536">
                  <c:v>134.46199999999999</c:v>
                </c:pt>
                <c:pt idx="10537">
                  <c:v>134.46600000000001</c:v>
                </c:pt>
                <c:pt idx="10538">
                  <c:v>134.50399999999999</c:v>
                </c:pt>
                <c:pt idx="10539">
                  <c:v>134.52500000000001</c:v>
                </c:pt>
                <c:pt idx="10540">
                  <c:v>134.46199999999999</c:v>
                </c:pt>
                <c:pt idx="10541">
                  <c:v>134.60499999999999</c:v>
                </c:pt>
                <c:pt idx="10542">
                  <c:v>134.68700000000001</c:v>
                </c:pt>
                <c:pt idx="10543">
                  <c:v>134.63</c:v>
                </c:pt>
                <c:pt idx="10544">
                  <c:v>134.6</c:v>
                </c:pt>
                <c:pt idx="10545">
                  <c:v>134.65</c:v>
                </c:pt>
                <c:pt idx="10546">
                  <c:v>134.63300000000001</c:v>
                </c:pt>
                <c:pt idx="10547">
                  <c:v>134.63499999999999</c:v>
                </c:pt>
                <c:pt idx="10548">
                  <c:v>134.63900000000001</c:v>
                </c:pt>
                <c:pt idx="10549">
                  <c:v>134.56399999999999</c:v>
                </c:pt>
                <c:pt idx="10550">
                  <c:v>134.476</c:v>
                </c:pt>
                <c:pt idx="10551">
                  <c:v>134.465</c:v>
                </c:pt>
                <c:pt idx="10552">
                  <c:v>134.39600000000002</c:v>
                </c:pt>
                <c:pt idx="10553">
                  <c:v>134.267</c:v>
                </c:pt>
                <c:pt idx="10554">
                  <c:v>134.328</c:v>
                </c:pt>
                <c:pt idx="10555">
                  <c:v>134.28100000000001</c:v>
                </c:pt>
                <c:pt idx="10556">
                  <c:v>134.21199999999999</c:v>
                </c:pt>
                <c:pt idx="10557">
                  <c:v>134.07900000000001</c:v>
                </c:pt>
                <c:pt idx="10558">
                  <c:v>134.089</c:v>
                </c:pt>
                <c:pt idx="10559">
                  <c:v>134.15800000000002</c:v>
                </c:pt>
                <c:pt idx="10560">
                  <c:v>134.12899999999999</c:v>
                </c:pt>
                <c:pt idx="10561">
                  <c:v>134.14000000000001</c:v>
                </c:pt>
                <c:pt idx="10562">
                  <c:v>134.15800000000002</c:v>
                </c:pt>
                <c:pt idx="10563">
                  <c:v>134.078</c:v>
                </c:pt>
                <c:pt idx="10564">
                  <c:v>134.077</c:v>
                </c:pt>
                <c:pt idx="10565">
                  <c:v>134.09899999999999</c:v>
                </c:pt>
                <c:pt idx="10566">
                  <c:v>134.11000000000001</c:v>
                </c:pt>
                <c:pt idx="10567">
                  <c:v>134.16200000000001</c:v>
                </c:pt>
                <c:pt idx="10568">
                  <c:v>134.15899999999999</c:v>
                </c:pt>
                <c:pt idx="10569">
                  <c:v>134.20699999999999</c:v>
                </c:pt>
                <c:pt idx="10570">
                  <c:v>134.28800000000001</c:v>
                </c:pt>
                <c:pt idx="10571">
                  <c:v>134.27199999999999</c:v>
                </c:pt>
                <c:pt idx="10572">
                  <c:v>134.27799999999999</c:v>
                </c:pt>
                <c:pt idx="10573">
                  <c:v>134.316</c:v>
                </c:pt>
                <c:pt idx="10574">
                  <c:v>134.32400000000001</c:v>
                </c:pt>
                <c:pt idx="10575">
                  <c:v>134.36500000000001</c:v>
                </c:pt>
                <c:pt idx="10576">
                  <c:v>134.423</c:v>
                </c:pt>
                <c:pt idx="10577">
                  <c:v>134.43899999999999</c:v>
                </c:pt>
                <c:pt idx="10578">
                  <c:v>134.489</c:v>
                </c:pt>
                <c:pt idx="10579">
                  <c:v>134.476</c:v>
                </c:pt>
                <c:pt idx="10580">
                  <c:v>134.57300000000001</c:v>
                </c:pt>
                <c:pt idx="10581">
                  <c:v>134.619</c:v>
                </c:pt>
                <c:pt idx="10582">
                  <c:v>134.59299999999999</c:v>
                </c:pt>
                <c:pt idx="10583">
                  <c:v>134.56100000000001</c:v>
                </c:pt>
                <c:pt idx="10584">
                  <c:v>134.56</c:v>
                </c:pt>
                <c:pt idx="10585">
                  <c:v>134.68299999999999</c:v>
                </c:pt>
                <c:pt idx="10586">
                  <c:v>134.87800000000001</c:v>
                </c:pt>
                <c:pt idx="10587">
                  <c:v>134.904</c:v>
                </c:pt>
                <c:pt idx="10588">
                  <c:v>134.86600000000001</c:v>
                </c:pt>
                <c:pt idx="10589">
                  <c:v>134.82300000000001</c:v>
                </c:pt>
                <c:pt idx="10590">
                  <c:v>134.887</c:v>
                </c:pt>
                <c:pt idx="10591">
                  <c:v>134.83699999999999</c:v>
                </c:pt>
                <c:pt idx="10592">
                  <c:v>134.773</c:v>
                </c:pt>
                <c:pt idx="10593">
                  <c:v>134.77799999999999</c:v>
                </c:pt>
                <c:pt idx="10594">
                  <c:v>134.768</c:v>
                </c:pt>
                <c:pt idx="10595">
                  <c:v>134.76300000000001</c:v>
                </c:pt>
                <c:pt idx="10596">
                  <c:v>134.69900000000001</c:v>
                </c:pt>
                <c:pt idx="10597">
                  <c:v>140.94400000000002</c:v>
                </c:pt>
                <c:pt idx="10598">
                  <c:v>138.72900000000001</c:v>
                </c:pt>
                <c:pt idx="10599">
                  <c:v>138.703</c:v>
                </c:pt>
                <c:pt idx="10600">
                  <c:v>138.678</c:v>
                </c:pt>
                <c:pt idx="10601">
                  <c:v>138.703</c:v>
                </c:pt>
                <c:pt idx="10602">
                  <c:v>138.72999999999999</c:v>
                </c:pt>
                <c:pt idx="10603">
                  <c:v>138.613</c:v>
                </c:pt>
                <c:pt idx="10604">
                  <c:v>138.529</c:v>
                </c:pt>
                <c:pt idx="10605">
                  <c:v>138.50800000000001</c:v>
                </c:pt>
                <c:pt idx="10606">
                  <c:v>138.364</c:v>
                </c:pt>
                <c:pt idx="10607">
                  <c:v>138.27500000000001</c:v>
                </c:pt>
                <c:pt idx="10608">
                  <c:v>138.36799999999999</c:v>
                </c:pt>
                <c:pt idx="10609">
                  <c:v>138.28399999999999</c:v>
                </c:pt>
                <c:pt idx="10610">
                  <c:v>138.19800000000001</c:v>
                </c:pt>
                <c:pt idx="10611">
                  <c:v>138.13800000000001</c:v>
                </c:pt>
                <c:pt idx="10612">
                  <c:v>138.15899999999999</c:v>
                </c:pt>
                <c:pt idx="10613">
                  <c:v>138.21899999999999</c:v>
                </c:pt>
                <c:pt idx="10614">
                  <c:v>138.25900000000001</c:v>
                </c:pt>
                <c:pt idx="10615">
                  <c:v>138.297</c:v>
                </c:pt>
                <c:pt idx="10616">
                  <c:v>138.34399999999999</c:v>
                </c:pt>
                <c:pt idx="10617">
                  <c:v>138.26300000000001</c:v>
                </c:pt>
                <c:pt idx="10618">
                  <c:v>138.01599999999999</c:v>
                </c:pt>
                <c:pt idx="10619">
                  <c:v>137.69400000000002</c:v>
                </c:pt>
                <c:pt idx="10620">
                  <c:v>137.76300000000001</c:v>
                </c:pt>
                <c:pt idx="10621">
                  <c:v>137.77500000000001</c:v>
                </c:pt>
                <c:pt idx="10622">
                  <c:v>137.70599999999999</c:v>
                </c:pt>
                <c:pt idx="10623">
                  <c:v>137.77799999999999</c:v>
                </c:pt>
                <c:pt idx="10624">
                  <c:v>137.71100000000001</c:v>
                </c:pt>
                <c:pt idx="10625">
                  <c:v>137.64099999999999</c:v>
                </c:pt>
                <c:pt idx="10626">
                  <c:v>137.624</c:v>
                </c:pt>
                <c:pt idx="10627">
                  <c:v>137.58699999999999</c:v>
                </c:pt>
                <c:pt idx="10628">
                  <c:v>137.56200000000001</c:v>
                </c:pt>
                <c:pt idx="10629">
                  <c:v>137.47300000000001</c:v>
                </c:pt>
                <c:pt idx="10630">
                  <c:v>137.43299999999999</c:v>
                </c:pt>
                <c:pt idx="10631">
                  <c:v>137.45400000000001</c:v>
                </c:pt>
                <c:pt idx="10632">
                  <c:v>137.39500000000001</c:v>
                </c:pt>
                <c:pt idx="10633">
                  <c:v>137.28</c:v>
                </c:pt>
                <c:pt idx="10634">
                  <c:v>137.304</c:v>
                </c:pt>
                <c:pt idx="10635">
                  <c:v>137.27500000000001</c:v>
                </c:pt>
                <c:pt idx="10636">
                  <c:v>137.328</c:v>
                </c:pt>
                <c:pt idx="10637">
                  <c:v>137.24700000000001</c:v>
                </c:pt>
                <c:pt idx="10638">
                  <c:v>137.31700000000001</c:v>
                </c:pt>
                <c:pt idx="10639">
                  <c:v>137.215</c:v>
                </c:pt>
                <c:pt idx="10640">
                  <c:v>137.251</c:v>
                </c:pt>
                <c:pt idx="10641">
                  <c:v>137.20599999999999</c:v>
                </c:pt>
                <c:pt idx="10642">
                  <c:v>137.14600000000002</c:v>
                </c:pt>
                <c:pt idx="10643">
                  <c:v>137.047</c:v>
                </c:pt>
                <c:pt idx="10644">
                  <c:v>137.14699999999999</c:v>
                </c:pt>
                <c:pt idx="10645">
                  <c:v>137.149</c:v>
                </c:pt>
                <c:pt idx="10646">
                  <c:v>137.13900000000001</c:v>
                </c:pt>
                <c:pt idx="10647">
                  <c:v>137.11000000000001</c:v>
                </c:pt>
                <c:pt idx="10648">
                  <c:v>137.11099999999999</c:v>
                </c:pt>
                <c:pt idx="10649">
                  <c:v>136.97300000000001</c:v>
                </c:pt>
                <c:pt idx="10650">
                  <c:v>137.04300000000001</c:v>
                </c:pt>
                <c:pt idx="10651">
                  <c:v>136.941</c:v>
                </c:pt>
                <c:pt idx="10652">
                  <c:v>137.00399999999999</c:v>
                </c:pt>
                <c:pt idx="10653">
                  <c:v>136.95599999999999</c:v>
                </c:pt>
                <c:pt idx="10654">
                  <c:v>136.999</c:v>
                </c:pt>
                <c:pt idx="10655">
                  <c:v>137.03700000000001</c:v>
                </c:pt>
                <c:pt idx="10656">
                  <c:v>137.114</c:v>
                </c:pt>
                <c:pt idx="10657">
                  <c:v>137.1</c:v>
                </c:pt>
                <c:pt idx="10658">
                  <c:v>137.06800000000001</c:v>
                </c:pt>
                <c:pt idx="10659">
                  <c:v>137.077</c:v>
                </c:pt>
                <c:pt idx="10660">
                  <c:v>137.077</c:v>
                </c:pt>
                <c:pt idx="10661">
                  <c:v>137.12700000000001</c:v>
                </c:pt>
                <c:pt idx="10662">
                  <c:v>137.19200000000001</c:v>
                </c:pt>
                <c:pt idx="10663">
                  <c:v>137.20400000000001</c:v>
                </c:pt>
                <c:pt idx="10664">
                  <c:v>137.25800000000001</c:v>
                </c:pt>
                <c:pt idx="10665">
                  <c:v>137.21600000000001</c:v>
                </c:pt>
                <c:pt idx="10666">
                  <c:v>137.184</c:v>
                </c:pt>
                <c:pt idx="10667">
                  <c:v>137.33600000000001</c:v>
                </c:pt>
                <c:pt idx="10668">
                  <c:v>137.30600000000001</c:v>
                </c:pt>
                <c:pt idx="10669">
                  <c:v>137.298</c:v>
                </c:pt>
                <c:pt idx="10670">
                  <c:v>137.34200000000001</c:v>
                </c:pt>
                <c:pt idx="10671">
                  <c:v>137.417</c:v>
                </c:pt>
                <c:pt idx="10672">
                  <c:v>137.46100000000001</c:v>
                </c:pt>
                <c:pt idx="10673">
                  <c:v>137.547</c:v>
                </c:pt>
                <c:pt idx="10674">
                  <c:v>137.62299999999999</c:v>
                </c:pt>
                <c:pt idx="10675">
                  <c:v>137.72900000000001</c:v>
                </c:pt>
                <c:pt idx="10676">
                  <c:v>137.87200000000001</c:v>
                </c:pt>
                <c:pt idx="10677">
                  <c:v>137.93700000000001</c:v>
                </c:pt>
                <c:pt idx="10678">
                  <c:v>138.06399999999999</c:v>
                </c:pt>
                <c:pt idx="10679">
                  <c:v>138.14000000000001</c:v>
                </c:pt>
                <c:pt idx="10680">
                  <c:v>138.26599999999999</c:v>
                </c:pt>
                <c:pt idx="10681">
                  <c:v>138.31800000000001</c:v>
                </c:pt>
                <c:pt idx="10682">
                  <c:v>138.49</c:v>
                </c:pt>
                <c:pt idx="10683">
                  <c:v>138.63300000000001</c:v>
                </c:pt>
                <c:pt idx="10684">
                  <c:v>138.697</c:v>
                </c:pt>
                <c:pt idx="10685">
                  <c:v>138.78800000000001</c:v>
                </c:pt>
                <c:pt idx="10686">
                  <c:v>138.81300000000002</c:v>
                </c:pt>
                <c:pt idx="10687">
                  <c:v>138.82400000000001</c:v>
                </c:pt>
                <c:pt idx="10688">
                  <c:v>138.90800000000002</c:v>
                </c:pt>
                <c:pt idx="10689">
                  <c:v>138.959</c:v>
                </c:pt>
                <c:pt idx="10690">
                  <c:v>138.98099999999999</c:v>
                </c:pt>
                <c:pt idx="10691">
                  <c:v>139.107</c:v>
                </c:pt>
                <c:pt idx="10692">
                  <c:v>139.208</c:v>
                </c:pt>
                <c:pt idx="10693">
                  <c:v>139.18899999999999</c:v>
                </c:pt>
                <c:pt idx="10694">
                  <c:v>139.249</c:v>
                </c:pt>
                <c:pt idx="10695">
                  <c:v>139.31399999999999</c:v>
                </c:pt>
                <c:pt idx="10696">
                  <c:v>139.25800000000001</c:v>
                </c:pt>
                <c:pt idx="10697">
                  <c:v>139.27000000000001</c:v>
                </c:pt>
                <c:pt idx="10698">
                  <c:v>139.35</c:v>
                </c:pt>
                <c:pt idx="10699">
                  <c:v>139.43200000000002</c:v>
                </c:pt>
                <c:pt idx="10700">
                  <c:v>139.446</c:v>
                </c:pt>
                <c:pt idx="10701">
                  <c:v>139.429</c:v>
                </c:pt>
                <c:pt idx="10702">
                  <c:v>139.458</c:v>
                </c:pt>
                <c:pt idx="10703">
                  <c:v>139.339</c:v>
                </c:pt>
                <c:pt idx="10704">
                  <c:v>139.215</c:v>
                </c:pt>
                <c:pt idx="10705">
                  <c:v>139.09899999999999</c:v>
                </c:pt>
                <c:pt idx="10706">
                  <c:v>138.922</c:v>
                </c:pt>
                <c:pt idx="10707">
                  <c:v>138.81200000000001</c:v>
                </c:pt>
                <c:pt idx="10708">
                  <c:v>138.61000000000001</c:v>
                </c:pt>
                <c:pt idx="10709">
                  <c:v>138.38200000000001</c:v>
                </c:pt>
                <c:pt idx="10710">
                  <c:v>138.35</c:v>
                </c:pt>
                <c:pt idx="10711">
                  <c:v>138.23500000000001</c:v>
                </c:pt>
                <c:pt idx="10712">
                  <c:v>138.155</c:v>
                </c:pt>
                <c:pt idx="10713">
                  <c:v>137.99799999999999</c:v>
                </c:pt>
                <c:pt idx="10714">
                  <c:v>138.02799999999999</c:v>
                </c:pt>
                <c:pt idx="10715">
                  <c:v>137.97499999999999</c:v>
                </c:pt>
                <c:pt idx="10716">
                  <c:v>138.04400000000001</c:v>
                </c:pt>
                <c:pt idx="10717">
                  <c:v>138.10499999999999</c:v>
                </c:pt>
                <c:pt idx="10718">
                  <c:v>138.06100000000001</c:v>
                </c:pt>
                <c:pt idx="10719">
                  <c:v>138.12100000000001</c:v>
                </c:pt>
                <c:pt idx="10720">
                  <c:v>138.16300000000001</c:v>
                </c:pt>
                <c:pt idx="10721">
                  <c:v>138.24600000000001</c:v>
                </c:pt>
                <c:pt idx="10722">
                  <c:v>138.21</c:v>
                </c:pt>
                <c:pt idx="10723">
                  <c:v>138.26900000000001</c:v>
                </c:pt>
                <c:pt idx="10724">
                  <c:v>138.27000000000001</c:v>
                </c:pt>
                <c:pt idx="10725">
                  <c:v>138.31800000000001</c:v>
                </c:pt>
                <c:pt idx="10726">
                  <c:v>138.39400000000001</c:v>
                </c:pt>
                <c:pt idx="10727">
                  <c:v>138.36500000000001</c:v>
                </c:pt>
                <c:pt idx="10728">
                  <c:v>138.28300000000002</c:v>
                </c:pt>
                <c:pt idx="10729">
                  <c:v>138.315</c:v>
                </c:pt>
                <c:pt idx="10730">
                  <c:v>138.411</c:v>
                </c:pt>
                <c:pt idx="10731">
                  <c:v>138.50800000000001</c:v>
                </c:pt>
                <c:pt idx="10732">
                  <c:v>138.56900000000002</c:v>
                </c:pt>
                <c:pt idx="10733">
                  <c:v>138.65299999999999</c:v>
                </c:pt>
                <c:pt idx="10734">
                  <c:v>138.642</c:v>
                </c:pt>
                <c:pt idx="10735">
                  <c:v>138.73699999999999</c:v>
                </c:pt>
                <c:pt idx="10736">
                  <c:v>138.83000000000001</c:v>
                </c:pt>
                <c:pt idx="10737">
                  <c:v>138.82400000000001</c:v>
                </c:pt>
                <c:pt idx="10738">
                  <c:v>138.958</c:v>
                </c:pt>
                <c:pt idx="10739">
                  <c:v>139.077</c:v>
                </c:pt>
                <c:pt idx="10740">
                  <c:v>139.102</c:v>
                </c:pt>
                <c:pt idx="10741">
                  <c:v>139.148</c:v>
                </c:pt>
                <c:pt idx="10742">
                  <c:v>139.06100000000001</c:v>
                </c:pt>
                <c:pt idx="10743">
                  <c:v>139.249</c:v>
                </c:pt>
                <c:pt idx="10744">
                  <c:v>139.297</c:v>
                </c:pt>
                <c:pt idx="10745">
                  <c:v>139.22499999999999</c:v>
                </c:pt>
                <c:pt idx="10746">
                  <c:v>139.25700000000001</c:v>
                </c:pt>
                <c:pt idx="10747">
                  <c:v>139.28100000000001</c:v>
                </c:pt>
                <c:pt idx="10748">
                  <c:v>139.21600000000001</c:v>
                </c:pt>
                <c:pt idx="10749">
                  <c:v>139.15600000000001</c:v>
                </c:pt>
                <c:pt idx="10750">
                  <c:v>139.215</c:v>
                </c:pt>
                <c:pt idx="10751">
                  <c:v>139.148</c:v>
                </c:pt>
                <c:pt idx="10752">
                  <c:v>139.203</c:v>
                </c:pt>
                <c:pt idx="10753">
                  <c:v>139.20000000000002</c:v>
                </c:pt>
                <c:pt idx="10754">
                  <c:v>139.18200000000002</c:v>
                </c:pt>
                <c:pt idx="10755">
                  <c:v>139.23099999999999</c:v>
                </c:pt>
                <c:pt idx="10756">
                  <c:v>139.24199999999999</c:v>
                </c:pt>
                <c:pt idx="10757">
                  <c:v>139.262</c:v>
                </c:pt>
                <c:pt idx="10758">
                  <c:v>139.35</c:v>
                </c:pt>
                <c:pt idx="10759">
                  <c:v>139.387</c:v>
                </c:pt>
                <c:pt idx="10760">
                  <c:v>139.43899999999999</c:v>
                </c:pt>
                <c:pt idx="10761">
                  <c:v>139.38800000000001</c:v>
                </c:pt>
                <c:pt idx="10762">
                  <c:v>139.43899999999999</c:v>
                </c:pt>
                <c:pt idx="10763">
                  <c:v>139.42600000000002</c:v>
                </c:pt>
                <c:pt idx="10764">
                  <c:v>139.499</c:v>
                </c:pt>
                <c:pt idx="10765">
                  <c:v>139.43299999999999</c:v>
                </c:pt>
                <c:pt idx="10766">
                  <c:v>139.36500000000001</c:v>
                </c:pt>
                <c:pt idx="10767">
                  <c:v>139.39699999999999</c:v>
                </c:pt>
                <c:pt idx="10768">
                  <c:v>139.36699999999999</c:v>
                </c:pt>
                <c:pt idx="10769">
                  <c:v>139.43</c:v>
                </c:pt>
                <c:pt idx="10770">
                  <c:v>139.477</c:v>
                </c:pt>
                <c:pt idx="10771">
                  <c:v>139.42699999999999</c:v>
                </c:pt>
                <c:pt idx="10772">
                  <c:v>139.506</c:v>
                </c:pt>
                <c:pt idx="10773">
                  <c:v>139.52199999999999</c:v>
                </c:pt>
                <c:pt idx="10774">
                  <c:v>139.51400000000001</c:v>
                </c:pt>
                <c:pt idx="10775">
                  <c:v>139.54300000000001</c:v>
                </c:pt>
                <c:pt idx="10776">
                  <c:v>139.547</c:v>
                </c:pt>
                <c:pt idx="10777">
                  <c:v>139.52000000000001</c:v>
                </c:pt>
                <c:pt idx="10778">
                  <c:v>139.416</c:v>
                </c:pt>
                <c:pt idx="10779">
                  <c:v>139.28900000000002</c:v>
                </c:pt>
                <c:pt idx="10780">
                  <c:v>139.316</c:v>
                </c:pt>
                <c:pt idx="10781">
                  <c:v>139.26400000000001</c:v>
                </c:pt>
                <c:pt idx="10782">
                  <c:v>139.28200000000001</c:v>
                </c:pt>
                <c:pt idx="10783">
                  <c:v>139.30100000000002</c:v>
                </c:pt>
                <c:pt idx="10784">
                  <c:v>139.333</c:v>
                </c:pt>
                <c:pt idx="10785">
                  <c:v>139.39099999999999</c:v>
                </c:pt>
                <c:pt idx="10786">
                  <c:v>139.25900000000001</c:v>
                </c:pt>
                <c:pt idx="10787">
                  <c:v>139.23699999999999</c:v>
                </c:pt>
                <c:pt idx="10788">
                  <c:v>139.33600000000001</c:v>
                </c:pt>
                <c:pt idx="10789">
                  <c:v>139.304</c:v>
                </c:pt>
                <c:pt idx="10790">
                  <c:v>139.37200000000001</c:v>
                </c:pt>
                <c:pt idx="10791">
                  <c:v>139.291</c:v>
                </c:pt>
                <c:pt idx="10792">
                  <c:v>139.35</c:v>
                </c:pt>
                <c:pt idx="10793">
                  <c:v>139.40899999999999</c:v>
                </c:pt>
                <c:pt idx="10794">
                  <c:v>139.41900000000001</c:v>
                </c:pt>
                <c:pt idx="10795">
                  <c:v>139.38300000000001</c:v>
                </c:pt>
                <c:pt idx="10796">
                  <c:v>139.38</c:v>
                </c:pt>
                <c:pt idx="10797">
                  <c:v>139.40200000000002</c:v>
                </c:pt>
                <c:pt idx="10798">
                  <c:v>139.45400000000001</c:v>
                </c:pt>
                <c:pt idx="10799">
                  <c:v>139.333</c:v>
                </c:pt>
                <c:pt idx="10800">
                  <c:v>139.31700000000001</c:v>
                </c:pt>
                <c:pt idx="10801">
                  <c:v>139.33500000000001</c:v>
                </c:pt>
                <c:pt idx="10802">
                  <c:v>139.27600000000001</c:v>
                </c:pt>
                <c:pt idx="10803">
                  <c:v>139.19900000000001</c:v>
                </c:pt>
                <c:pt idx="10804">
                  <c:v>139.238</c:v>
                </c:pt>
                <c:pt idx="10805">
                  <c:v>139.19499999999999</c:v>
                </c:pt>
                <c:pt idx="10806">
                  <c:v>139.078</c:v>
                </c:pt>
                <c:pt idx="10807">
                  <c:v>139.02799999999999</c:v>
                </c:pt>
                <c:pt idx="10808">
                  <c:v>138.99199999999999</c:v>
                </c:pt>
                <c:pt idx="10809">
                  <c:v>139.07300000000001</c:v>
                </c:pt>
                <c:pt idx="10810">
                  <c:v>139.15</c:v>
                </c:pt>
                <c:pt idx="10811">
                  <c:v>139.16900000000001</c:v>
                </c:pt>
                <c:pt idx="10812">
                  <c:v>139.05799999999999</c:v>
                </c:pt>
                <c:pt idx="10813">
                  <c:v>139.07400000000001</c:v>
                </c:pt>
                <c:pt idx="10814">
                  <c:v>139.05600000000001</c:v>
                </c:pt>
                <c:pt idx="10815">
                  <c:v>139.28300000000002</c:v>
                </c:pt>
                <c:pt idx="10816">
                  <c:v>139.54400000000001</c:v>
                </c:pt>
                <c:pt idx="10817">
                  <c:v>139.459</c:v>
                </c:pt>
                <c:pt idx="10818">
                  <c:v>139.46799999999999</c:v>
                </c:pt>
                <c:pt idx="10819">
                  <c:v>139.47200000000001</c:v>
                </c:pt>
                <c:pt idx="10820">
                  <c:v>139.363</c:v>
                </c:pt>
                <c:pt idx="10821">
                  <c:v>139.327</c:v>
                </c:pt>
                <c:pt idx="10822">
                  <c:v>139.33500000000001</c:v>
                </c:pt>
                <c:pt idx="10823">
                  <c:v>139.309</c:v>
                </c:pt>
                <c:pt idx="10824">
                  <c:v>139.34299999999999</c:v>
                </c:pt>
                <c:pt idx="10825">
                  <c:v>139.33500000000001</c:v>
                </c:pt>
                <c:pt idx="10826">
                  <c:v>139.40800000000002</c:v>
                </c:pt>
                <c:pt idx="10827">
                  <c:v>139.40299999999999</c:v>
                </c:pt>
                <c:pt idx="10828">
                  <c:v>139.41499999999999</c:v>
                </c:pt>
                <c:pt idx="10829">
                  <c:v>139.429</c:v>
                </c:pt>
                <c:pt idx="10830">
                  <c:v>139.38800000000001</c:v>
                </c:pt>
                <c:pt idx="10831">
                  <c:v>139.38900000000001</c:v>
                </c:pt>
                <c:pt idx="10832">
                  <c:v>139.387</c:v>
                </c:pt>
                <c:pt idx="10833">
                  <c:v>139.38400000000001</c:v>
                </c:pt>
                <c:pt idx="10834">
                  <c:v>139.39699999999999</c:v>
                </c:pt>
                <c:pt idx="10835">
                  <c:v>139.39099999999999</c:v>
                </c:pt>
                <c:pt idx="10836">
                  <c:v>139.30199999999999</c:v>
                </c:pt>
                <c:pt idx="10837">
                  <c:v>139.36600000000001</c:v>
                </c:pt>
                <c:pt idx="10838">
                  <c:v>139.417</c:v>
                </c:pt>
                <c:pt idx="10839">
                  <c:v>139.47300000000001</c:v>
                </c:pt>
                <c:pt idx="10840">
                  <c:v>139.422</c:v>
                </c:pt>
                <c:pt idx="10841">
                  <c:v>139.547</c:v>
                </c:pt>
                <c:pt idx="10842">
                  <c:v>139.53399999999999</c:v>
                </c:pt>
                <c:pt idx="10843">
                  <c:v>139.58199999999999</c:v>
                </c:pt>
                <c:pt idx="10844">
                  <c:v>139.62299999999999</c:v>
                </c:pt>
                <c:pt idx="10845">
                  <c:v>139.65800000000002</c:v>
                </c:pt>
                <c:pt idx="10846">
                  <c:v>139.62700000000001</c:v>
                </c:pt>
                <c:pt idx="10847">
                  <c:v>139.51500000000001</c:v>
                </c:pt>
                <c:pt idx="10848">
                  <c:v>139.48500000000001</c:v>
                </c:pt>
                <c:pt idx="10849">
                  <c:v>139.41300000000001</c:v>
                </c:pt>
                <c:pt idx="10850">
                  <c:v>139.321</c:v>
                </c:pt>
                <c:pt idx="10851">
                  <c:v>139.251</c:v>
                </c:pt>
                <c:pt idx="10852">
                  <c:v>139.227</c:v>
                </c:pt>
                <c:pt idx="10853">
                  <c:v>139.31300000000002</c:v>
                </c:pt>
                <c:pt idx="10854">
                  <c:v>139.249</c:v>
                </c:pt>
                <c:pt idx="10855">
                  <c:v>139.39500000000001</c:v>
                </c:pt>
                <c:pt idx="10856">
                  <c:v>139.417</c:v>
                </c:pt>
                <c:pt idx="10857">
                  <c:v>139.619</c:v>
                </c:pt>
                <c:pt idx="10858">
                  <c:v>139.625</c:v>
                </c:pt>
                <c:pt idx="10859">
                  <c:v>139.745</c:v>
                </c:pt>
                <c:pt idx="10860">
                  <c:v>139.74</c:v>
                </c:pt>
                <c:pt idx="10861">
                  <c:v>139.786</c:v>
                </c:pt>
                <c:pt idx="10862">
                  <c:v>139.90700000000001</c:v>
                </c:pt>
                <c:pt idx="10863">
                  <c:v>139.91200000000001</c:v>
                </c:pt>
                <c:pt idx="10864">
                  <c:v>139.922</c:v>
                </c:pt>
                <c:pt idx="10865">
                  <c:v>139.90700000000001</c:v>
                </c:pt>
                <c:pt idx="10866">
                  <c:v>139.83000000000001</c:v>
                </c:pt>
                <c:pt idx="10867">
                  <c:v>139.917</c:v>
                </c:pt>
                <c:pt idx="10868">
                  <c:v>139.84399999999999</c:v>
                </c:pt>
                <c:pt idx="10869">
                  <c:v>139.84399999999999</c:v>
                </c:pt>
                <c:pt idx="10870">
                  <c:v>139.852</c:v>
                </c:pt>
                <c:pt idx="10871">
                  <c:v>139.90800000000002</c:v>
                </c:pt>
                <c:pt idx="10872">
                  <c:v>139.90899999999999</c:v>
                </c:pt>
                <c:pt idx="10873">
                  <c:v>139.96</c:v>
                </c:pt>
                <c:pt idx="10874">
                  <c:v>140.03700000000001</c:v>
                </c:pt>
                <c:pt idx="10875">
                  <c:v>139.99600000000001</c:v>
                </c:pt>
                <c:pt idx="10876">
                  <c:v>140.04599999999999</c:v>
                </c:pt>
                <c:pt idx="10877">
                  <c:v>139.97900000000001</c:v>
                </c:pt>
                <c:pt idx="10878">
                  <c:v>139.98099999999999</c:v>
                </c:pt>
                <c:pt idx="10879">
                  <c:v>139.95099999999999</c:v>
                </c:pt>
                <c:pt idx="10880">
                  <c:v>139.91499999999999</c:v>
                </c:pt>
                <c:pt idx="10881">
                  <c:v>139.94200000000001</c:v>
                </c:pt>
                <c:pt idx="10882">
                  <c:v>139.91</c:v>
                </c:pt>
                <c:pt idx="10883">
                  <c:v>139.953</c:v>
                </c:pt>
                <c:pt idx="10884">
                  <c:v>139.93700000000001</c:v>
                </c:pt>
                <c:pt idx="10885">
                  <c:v>139.96899999999999</c:v>
                </c:pt>
                <c:pt idx="10886">
                  <c:v>139.97399999999999</c:v>
                </c:pt>
                <c:pt idx="10887">
                  <c:v>139.947</c:v>
                </c:pt>
                <c:pt idx="10888">
                  <c:v>140.23099999999999</c:v>
                </c:pt>
                <c:pt idx="10889">
                  <c:v>140.322</c:v>
                </c:pt>
                <c:pt idx="10890">
                  <c:v>140.328</c:v>
                </c:pt>
                <c:pt idx="10891">
                  <c:v>140.31100000000001</c:v>
                </c:pt>
                <c:pt idx="10892">
                  <c:v>140.35300000000001</c:v>
                </c:pt>
                <c:pt idx="10893">
                  <c:v>140.31700000000001</c:v>
                </c:pt>
                <c:pt idx="10894">
                  <c:v>140.34899999999999</c:v>
                </c:pt>
                <c:pt idx="10895">
                  <c:v>140.37100000000001</c:v>
                </c:pt>
                <c:pt idx="10896">
                  <c:v>140.322</c:v>
                </c:pt>
                <c:pt idx="10897">
                  <c:v>140.41900000000001</c:v>
                </c:pt>
                <c:pt idx="10898">
                  <c:v>140.285</c:v>
                </c:pt>
                <c:pt idx="10899">
                  <c:v>140.25900000000001</c:v>
                </c:pt>
                <c:pt idx="10900">
                  <c:v>140.31700000000001</c:v>
                </c:pt>
                <c:pt idx="10901">
                  <c:v>140.30100000000002</c:v>
                </c:pt>
                <c:pt idx="10902">
                  <c:v>140.25300000000001</c:v>
                </c:pt>
                <c:pt idx="10903">
                  <c:v>140.24199999999999</c:v>
                </c:pt>
                <c:pt idx="10904">
                  <c:v>140.31300000000002</c:v>
                </c:pt>
                <c:pt idx="10905">
                  <c:v>140.286</c:v>
                </c:pt>
                <c:pt idx="10906">
                  <c:v>140.28300000000002</c:v>
                </c:pt>
                <c:pt idx="10907">
                  <c:v>140.19200000000001</c:v>
                </c:pt>
                <c:pt idx="10908">
                  <c:v>140.20599999999999</c:v>
                </c:pt>
                <c:pt idx="10909">
                  <c:v>140.22300000000001</c:v>
                </c:pt>
                <c:pt idx="10910">
                  <c:v>140.27600000000001</c:v>
                </c:pt>
                <c:pt idx="10911">
                  <c:v>140.27600000000001</c:v>
                </c:pt>
                <c:pt idx="10912">
                  <c:v>140.148</c:v>
                </c:pt>
                <c:pt idx="10913">
                  <c:v>140.232</c:v>
                </c:pt>
                <c:pt idx="10914">
                  <c:v>140.155</c:v>
                </c:pt>
                <c:pt idx="10915">
                  <c:v>140.166</c:v>
                </c:pt>
                <c:pt idx="10916">
                  <c:v>140.196</c:v>
                </c:pt>
                <c:pt idx="10917">
                  <c:v>140.28800000000001</c:v>
                </c:pt>
                <c:pt idx="10918">
                  <c:v>140.327</c:v>
                </c:pt>
                <c:pt idx="10919">
                  <c:v>140.33500000000001</c:v>
                </c:pt>
                <c:pt idx="10920">
                  <c:v>140.29599999999999</c:v>
                </c:pt>
                <c:pt idx="10921">
                  <c:v>140.43</c:v>
                </c:pt>
                <c:pt idx="10922">
                  <c:v>140.45500000000001</c:v>
                </c:pt>
                <c:pt idx="10923">
                  <c:v>140.46199999999999</c:v>
                </c:pt>
                <c:pt idx="10924">
                  <c:v>140.51500000000001</c:v>
                </c:pt>
                <c:pt idx="10925">
                  <c:v>140.54400000000001</c:v>
                </c:pt>
                <c:pt idx="10926">
                  <c:v>140.50300000000001</c:v>
                </c:pt>
                <c:pt idx="10927">
                  <c:v>140.52500000000001</c:v>
                </c:pt>
                <c:pt idx="10928">
                  <c:v>140.636</c:v>
                </c:pt>
                <c:pt idx="10929">
                  <c:v>140.648</c:v>
                </c:pt>
                <c:pt idx="10930">
                  <c:v>140.642</c:v>
                </c:pt>
                <c:pt idx="10931">
                  <c:v>140.65299999999999</c:v>
                </c:pt>
                <c:pt idx="10932">
                  <c:v>140.52600000000001</c:v>
                </c:pt>
                <c:pt idx="10933">
                  <c:v>140.523</c:v>
                </c:pt>
                <c:pt idx="10934">
                  <c:v>153.93800000000002</c:v>
                </c:pt>
                <c:pt idx="10935">
                  <c:v>171.88499999999999</c:v>
                </c:pt>
                <c:pt idx="10936">
                  <c:v>172.04400000000001</c:v>
                </c:pt>
                <c:pt idx="10937">
                  <c:v>172.113</c:v>
                </c:pt>
                <c:pt idx="10938">
                  <c:v>171.91400000000002</c:v>
                </c:pt>
                <c:pt idx="10939">
                  <c:v>171.53200000000001</c:v>
                </c:pt>
                <c:pt idx="10940">
                  <c:v>170.994</c:v>
                </c:pt>
                <c:pt idx="10941">
                  <c:v>170.47</c:v>
                </c:pt>
                <c:pt idx="10942">
                  <c:v>169.92699999999999</c:v>
                </c:pt>
                <c:pt idx="10943">
                  <c:v>169.14099999999999</c:v>
                </c:pt>
                <c:pt idx="10944">
                  <c:v>168.61799999999999</c:v>
                </c:pt>
                <c:pt idx="10945">
                  <c:v>168.12800000000001</c:v>
                </c:pt>
                <c:pt idx="10946">
                  <c:v>167.61799999999999</c:v>
                </c:pt>
                <c:pt idx="10947">
                  <c:v>167.447</c:v>
                </c:pt>
                <c:pt idx="10948">
                  <c:v>167.40600000000001</c:v>
                </c:pt>
                <c:pt idx="10949">
                  <c:v>167.05500000000001</c:v>
                </c:pt>
                <c:pt idx="10950">
                  <c:v>166.839</c:v>
                </c:pt>
                <c:pt idx="10951">
                  <c:v>166.691</c:v>
                </c:pt>
                <c:pt idx="10952">
                  <c:v>166.61199999999999</c:v>
                </c:pt>
                <c:pt idx="10953">
                  <c:v>166.52</c:v>
                </c:pt>
                <c:pt idx="10954">
                  <c:v>166.529</c:v>
                </c:pt>
                <c:pt idx="10955">
                  <c:v>166.58799999999999</c:v>
                </c:pt>
                <c:pt idx="10956">
                  <c:v>166.59100000000001</c:v>
                </c:pt>
                <c:pt idx="10957">
                  <c:v>166.76900000000001</c:v>
                </c:pt>
                <c:pt idx="10958">
                  <c:v>167.071</c:v>
                </c:pt>
                <c:pt idx="10959">
                  <c:v>167.285</c:v>
                </c:pt>
                <c:pt idx="10960">
                  <c:v>167.494</c:v>
                </c:pt>
                <c:pt idx="10961">
                  <c:v>167.685</c:v>
                </c:pt>
                <c:pt idx="10962">
                  <c:v>167.74100000000001</c:v>
                </c:pt>
                <c:pt idx="10963">
                  <c:v>167.95600000000002</c:v>
                </c:pt>
                <c:pt idx="10964">
                  <c:v>168.31700000000001</c:v>
                </c:pt>
                <c:pt idx="10965">
                  <c:v>168.62700000000001</c:v>
                </c:pt>
                <c:pt idx="10966">
                  <c:v>168.86699999999999</c:v>
                </c:pt>
                <c:pt idx="10967">
                  <c:v>169.178</c:v>
                </c:pt>
                <c:pt idx="10968">
                  <c:v>169.43299999999999</c:v>
                </c:pt>
                <c:pt idx="10969">
                  <c:v>169.64600000000002</c:v>
                </c:pt>
                <c:pt idx="10970">
                  <c:v>169.76300000000001</c:v>
                </c:pt>
                <c:pt idx="10971">
                  <c:v>169.90100000000001</c:v>
                </c:pt>
                <c:pt idx="10972">
                  <c:v>170.06300000000002</c:v>
                </c:pt>
                <c:pt idx="10973">
                  <c:v>170.32599999999999</c:v>
                </c:pt>
                <c:pt idx="10974">
                  <c:v>170.54599999999999</c:v>
                </c:pt>
                <c:pt idx="10975">
                  <c:v>170.828</c:v>
                </c:pt>
                <c:pt idx="10976">
                  <c:v>171.154</c:v>
                </c:pt>
                <c:pt idx="10977">
                  <c:v>171.304</c:v>
                </c:pt>
                <c:pt idx="10978">
                  <c:v>171.191</c:v>
                </c:pt>
                <c:pt idx="10979">
                  <c:v>171.53100000000001</c:v>
                </c:pt>
                <c:pt idx="10980">
                  <c:v>171.71899999999999</c:v>
                </c:pt>
                <c:pt idx="10981">
                  <c:v>171.94</c:v>
                </c:pt>
                <c:pt idx="10982">
                  <c:v>172.21800000000002</c:v>
                </c:pt>
                <c:pt idx="10983">
                  <c:v>172.529</c:v>
                </c:pt>
                <c:pt idx="10984">
                  <c:v>172.738</c:v>
                </c:pt>
                <c:pt idx="10985">
                  <c:v>173.01900000000001</c:v>
                </c:pt>
                <c:pt idx="10986">
                  <c:v>173.12700000000001</c:v>
                </c:pt>
                <c:pt idx="10987">
                  <c:v>173.33600000000001</c:v>
                </c:pt>
                <c:pt idx="10988">
                  <c:v>173.393</c:v>
                </c:pt>
                <c:pt idx="10989">
                  <c:v>173.61</c:v>
                </c:pt>
                <c:pt idx="10990">
                  <c:v>173.68700000000001</c:v>
                </c:pt>
                <c:pt idx="10991">
                  <c:v>173.87299999999999</c:v>
                </c:pt>
                <c:pt idx="10992">
                  <c:v>173.82</c:v>
                </c:pt>
                <c:pt idx="10993">
                  <c:v>173.99799999999999</c:v>
                </c:pt>
                <c:pt idx="10994">
                  <c:v>173.82300000000001</c:v>
                </c:pt>
                <c:pt idx="10995">
                  <c:v>173.82</c:v>
                </c:pt>
                <c:pt idx="10996">
                  <c:v>173.929</c:v>
                </c:pt>
                <c:pt idx="10997">
                  <c:v>173.952</c:v>
                </c:pt>
                <c:pt idx="10998">
                  <c:v>174.11699999999999</c:v>
                </c:pt>
                <c:pt idx="10999">
                  <c:v>174.102</c:v>
                </c:pt>
                <c:pt idx="11000">
                  <c:v>174.108</c:v>
                </c:pt>
                <c:pt idx="11001">
                  <c:v>174.21299999999999</c:v>
                </c:pt>
                <c:pt idx="11002">
                  <c:v>174.18100000000001</c:v>
                </c:pt>
                <c:pt idx="11003">
                  <c:v>174.29300000000001</c:v>
                </c:pt>
                <c:pt idx="11004">
                  <c:v>174.309</c:v>
                </c:pt>
                <c:pt idx="11005">
                  <c:v>174.21100000000001</c:v>
                </c:pt>
                <c:pt idx="11006">
                  <c:v>174.29</c:v>
                </c:pt>
                <c:pt idx="11007">
                  <c:v>174.35</c:v>
                </c:pt>
                <c:pt idx="11008">
                  <c:v>174.41800000000001</c:v>
                </c:pt>
                <c:pt idx="11009">
                  <c:v>174.31200000000001</c:v>
                </c:pt>
                <c:pt idx="11010">
                  <c:v>174.40899999999999</c:v>
                </c:pt>
                <c:pt idx="11011">
                  <c:v>174.33700000000002</c:v>
                </c:pt>
                <c:pt idx="11012">
                  <c:v>174.33700000000002</c:v>
                </c:pt>
                <c:pt idx="11013">
                  <c:v>174.32500000000002</c:v>
                </c:pt>
                <c:pt idx="11014">
                  <c:v>174.239</c:v>
                </c:pt>
                <c:pt idx="11015">
                  <c:v>174.27100000000002</c:v>
                </c:pt>
                <c:pt idx="11016">
                  <c:v>174.27500000000001</c:v>
                </c:pt>
                <c:pt idx="11017">
                  <c:v>174.285</c:v>
                </c:pt>
                <c:pt idx="11018">
                  <c:v>174.322</c:v>
                </c:pt>
                <c:pt idx="11019">
                  <c:v>174.34700000000001</c:v>
                </c:pt>
                <c:pt idx="11020">
                  <c:v>174.34300000000002</c:v>
                </c:pt>
                <c:pt idx="11021">
                  <c:v>174.25</c:v>
                </c:pt>
                <c:pt idx="11022">
                  <c:v>174.33700000000002</c:v>
                </c:pt>
                <c:pt idx="11023">
                  <c:v>174.36099999999999</c:v>
                </c:pt>
                <c:pt idx="11024">
                  <c:v>174.35</c:v>
                </c:pt>
                <c:pt idx="11025">
                  <c:v>174.31399999999999</c:v>
                </c:pt>
                <c:pt idx="11026">
                  <c:v>174.37299999999999</c:v>
                </c:pt>
                <c:pt idx="11027">
                  <c:v>174.4</c:v>
                </c:pt>
                <c:pt idx="11028">
                  <c:v>174.489</c:v>
                </c:pt>
                <c:pt idx="11029">
                  <c:v>174.48099999999999</c:v>
                </c:pt>
                <c:pt idx="11030">
                  <c:v>174.55199999999999</c:v>
                </c:pt>
                <c:pt idx="11031">
                  <c:v>174.63</c:v>
                </c:pt>
                <c:pt idx="11032">
                  <c:v>174.654</c:v>
                </c:pt>
                <c:pt idx="11033">
                  <c:v>174.774</c:v>
                </c:pt>
                <c:pt idx="11034">
                  <c:v>174.83199999999999</c:v>
                </c:pt>
                <c:pt idx="11035">
                  <c:v>175.00700000000001</c:v>
                </c:pt>
                <c:pt idx="11036">
                  <c:v>175.023</c:v>
                </c:pt>
                <c:pt idx="11037">
                  <c:v>175.02</c:v>
                </c:pt>
                <c:pt idx="11038">
                  <c:v>175.18700000000001</c:v>
                </c:pt>
                <c:pt idx="11039">
                  <c:v>175.22399999999999</c:v>
                </c:pt>
                <c:pt idx="11040">
                  <c:v>175.30199999999999</c:v>
                </c:pt>
                <c:pt idx="11041">
                  <c:v>175.386</c:v>
                </c:pt>
                <c:pt idx="11042">
                  <c:v>175.37</c:v>
                </c:pt>
                <c:pt idx="11043">
                  <c:v>175.53</c:v>
                </c:pt>
                <c:pt idx="11044">
                  <c:v>175.59200000000001</c:v>
                </c:pt>
                <c:pt idx="11045">
                  <c:v>175.678</c:v>
                </c:pt>
                <c:pt idx="11046">
                  <c:v>175.709</c:v>
                </c:pt>
                <c:pt idx="11047">
                  <c:v>175.73699999999999</c:v>
                </c:pt>
                <c:pt idx="11048">
                  <c:v>175.76</c:v>
                </c:pt>
                <c:pt idx="11049">
                  <c:v>175.76599999999999</c:v>
                </c:pt>
                <c:pt idx="11050">
                  <c:v>175.81800000000001</c:v>
                </c:pt>
                <c:pt idx="11051">
                  <c:v>175.82300000000001</c:v>
                </c:pt>
                <c:pt idx="11052">
                  <c:v>175.68700000000001</c:v>
                </c:pt>
                <c:pt idx="11053">
                  <c:v>175.76400000000001</c:v>
                </c:pt>
                <c:pt idx="11054">
                  <c:v>175.857</c:v>
                </c:pt>
                <c:pt idx="11055">
                  <c:v>175.893</c:v>
                </c:pt>
                <c:pt idx="11056">
                  <c:v>175.833</c:v>
                </c:pt>
                <c:pt idx="11057">
                  <c:v>175.81399999999999</c:v>
                </c:pt>
                <c:pt idx="11058">
                  <c:v>175.809</c:v>
                </c:pt>
                <c:pt idx="11059">
                  <c:v>175.881</c:v>
                </c:pt>
                <c:pt idx="11060">
                  <c:v>175.91800000000001</c:v>
                </c:pt>
                <c:pt idx="11061">
                  <c:v>175.928</c:v>
                </c:pt>
                <c:pt idx="11062">
                  <c:v>175.87700000000001</c:v>
                </c:pt>
                <c:pt idx="11063">
                  <c:v>175.89000000000001</c:v>
                </c:pt>
                <c:pt idx="11064">
                  <c:v>175.97499999999999</c:v>
                </c:pt>
                <c:pt idx="11065">
                  <c:v>175.86</c:v>
                </c:pt>
                <c:pt idx="11066">
                  <c:v>175.798</c:v>
                </c:pt>
                <c:pt idx="11067">
                  <c:v>175.71700000000001</c:v>
                </c:pt>
                <c:pt idx="11068">
                  <c:v>175.82500000000002</c:v>
                </c:pt>
                <c:pt idx="11069">
                  <c:v>175.98500000000001</c:v>
                </c:pt>
                <c:pt idx="11070">
                  <c:v>175.935</c:v>
                </c:pt>
                <c:pt idx="11071">
                  <c:v>175.92699999999999</c:v>
                </c:pt>
                <c:pt idx="11072">
                  <c:v>175.96800000000002</c:v>
                </c:pt>
                <c:pt idx="11073">
                  <c:v>176.11099999999999</c:v>
                </c:pt>
                <c:pt idx="11074">
                  <c:v>176.06100000000001</c:v>
                </c:pt>
                <c:pt idx="11075">
                  <c:v>176.02700000000002</c:v>
                </c:pt>
                <c:pt idx="11076">
                  <c:v>176.035</c:v>
                </c:pt>
                <c:pt idx="11077">
                  <c:v>175.995</c:v>
                </c:pt>
                <c:pt idx="11078">
                  <c:v>176.02</c:v>
                </c:pt>
                <c:pt idx="11079">
                  <c:v>176.02799999999999</c:v>
                </c:pt>
                <c:pt idx="11080">
                  <c:v>176.05100000000002</c:v>
                </c:pt>
                <c:pt idx="11081">
                  <c:v>176.00700000000001</c:v>
                </c:pt>
                <c:pt idx="11082">
                  <c:v>176.07500000000002</c:v>
                </c:pt>
                <c:pt idx="11083">
                  <c:v>176.17400000000001</c:v>
                </c:pt>
                <c:pt idx="11084">
                  <c:v>176.22800000000001</c:v>
                </c:pt>
                <c:pt idx="11085">
                  <c:v>176.19300000000001</c:v>
                </c:pt>
                <c:pt idx="11086">
                  <c:v>176.28300000000002</c:v>
                </c:pt>
                <c:pt idx="11087">
                  <c:v>176.36</c:v>
                </c:pt>
                <c:pt idx="11088">
                  <c:v>176.42600000000002</c:v>
                </c:pt>
                <c:pt idx="11089">
                  <c:v>176.55500000000001</c:v>
                </c:pt>
                <c:pt idx="11090">
                  <c:v>176.64000000000001</c:v>
                </c:pt>
                <c:pt idx="11091">
                  <c:v>176.73699999999999</c:v>
                </c:pt>
                <c:pt idx="11092">
                  <c:v>176.755</c:v>
                </c:pt>
                <c:pt idx="11093">
                  <c:v>176.75300000000001</c:v>
                </c:pt>
                <c:pt idx="11094">
                  <c:v>176.82900000000001</c:v>
                </c:pt>
                <c:pt idx="11095">
                  <c:v>176.828</c:v>
                </c:pt>
                <c:pt idx="11096">
                  <c:v>176.88200000000001</c:v>
                </c:pt>
                <c:pt idx="11097">
                  <c:v>176.87200000000001</c:v>
                </c:pt>
                <c:pt idx="11098">
                  <c:v>176.68</c:v>
                </c:pt>
                <c:pt idx="11099">
                  <c:v>176.75900000000001</c:v>
                </c:pt>
                <c:pt idx="11100">
                  <c:v>176.77700000000002</c:v>
                </c:pt>
                <c:pt idx="11101">
                  <c:v>176.75200000000001</c:v>
                </c:pt>
                <c:pt idx="11102">
                  <c:v>175.167</c:v>
                </c:pt>
                <c:pt idx="11103">
                  <c:v>174.49100000000001</c:v>
                </c:pt>
                <c:pt idx="11104">
                  <c:v>174.45500000000001</c:v>
                </c:pt>
                <c:pt idx="11105">
                  <c:v>174.54500000000002</c:v>
                </c:pt>
                <c:pt idx="11106">
                  <c:v>174.589</c:v>
                </c:pt>
                <c:pt idx="11107">
                  <c:v>174.554</c:v>
                </c:pt>
                <c:pt idx="11108">
                  <c:v>174.51599999999999</c:v>
                </c:pt>
                <c:pt idx="11109">
                  <c:v>174.66499999999999</c:v>
                </c:pt>
                <c:pt idx="11110">
                  <c:v>174.65899999999999</c:v>
                </c:pt>
                <c:pt idx="11111">
                  <c:v>174.66400000000002</c:v>
                </c:pt>
                <c:pt idx="11112">
                  <c:v>174.67000000000002</c:v>
                </c:pt>
                <c:pt idx="11113">
                  <c:v>174.70600000000002</c:v>
                </c:pt>
                <c:pt idx="11114">
                  <c:v>174.75800000000001</c:v>
                </c:pt>
                <c:pt idx="11115">
                  <c:v>174.82300000000001</c:v>
                </c:pt>
                <c:pt idx="11116">
                  <c:v>174.84800000000001</c:v>
                </c:pt>
                <c:pt idx="11117">
                  <c:v>174.70400000000001</c:v>
                </c:pt>
                <c:pt idx="11118">
                  <c:v>174.80500000000001</c:v>
                </c:pt>
                <c:pt idx="11119">
                  <c:v>174.89600000000002</c:v>
                </c:pt>
                <c:pt idx="11120">
                  <c:v>174.74700000000001</c:v>
                </c:pt>
                <c:pt idx="11121">
                  <c:v>174.78200000000001</c:v>
                </c:pt>
                <c:pt idx="11122">
                  <c:v>174.70000000000002</c:v>
                </c:pt>
                <c:pt idx="11123">
                  <c:v>174.535</c:v>
                </c:pt>
                <c:pt idx="11124">
                  <c:v>174.417</c:v>
                </c:pt>
                <c:pt idx="11125">
                  <c:v>174.33700000000002</c:v>
                </c:pt>
                <c:pt idx="11126">
                  <c:v>174.167</c:v>
                </c:pt>
                <c:pt idx="11127">
                  <c:v>174.15700000000001</c:v>
                </c:pt>
                <c:pt idx="11128">
                  <c:v>174.054</c:v>
                </c:pt>
                <c:pt idx="11129">
                  <c:v>173.874</c:v>
                </c:pt>
                <c:pt idx="11130">
                  <c:v>173.809</c:v>
                </c:pt>
                <c:pt idx="11131">
                  <c:v>173.721</c:v>
                </c:pt>
                <c:pt idx="11132">
                  <c:v>173.684</c:v>
                </c:pt>
                <c:pt idx="11133">
                  <c:v>173.62700000000001</c:v>
                </c:pt>
                <c:pt idx="11134">
                  <c:v>173.50300000000001</c:v>
                </c:pt>
                <c:pt idx="11135">
                  <c:v>173.458</c:v>
                </c:pt>
                <c:pt idx="11136">
                  <c:v>173.45600000000002</c:v>
                </c:pt>
                <c:pt idx="11137">
                  <c:v>173.488</c:v>
                </c:pt>
                <c:pt idx="11138">
                  <c:v>173.38300000000001</c:v>
                </c:pt>
                <c:pt idx="11139">
                  <c:v>173.40899999999999</c:v>
                </c:pt>
                <c:pt idx="11140">
                  <c:v>173.38300000000001</c:v>
                </c:pt>
                <c:pt idx="11141">
                  <c:v>173.36699999999999</c:v>
                </c:pt>
                <c:pt idx="11142">
                  <c:v>173.38400000000001</c:v>
                </c:pt>
                <c:pt idx="11143">
                  <c:v>173.33100000000002</c:v>
                </c:pt>
                <c:pt idx="11144">
                  <c:v>173.31800000000001</c:v>
                </c:pt>
                <c:pt idx="11145">
                  <c:v>173.50200000000001</c:v>
                </c:pt>
                <c:pt idx="11146">
                  <c:v>173.43200000000002</c:v>
                </c:pt>
                <c:pt idx="11147">
                  <c:v>173.482</c:v>
                </c:pt>
                <c:pt idx="11148">
                  <c:v>173.51300000000001</c:v>
                </c:pt>
                <c:pt idx="11149">
                  <c:v>173.65800000000002</c:v>
                </c:pt>
                <c:pt idx="11150">
                  <c:v>173.76599999999999</c:v>
                </c:pt>
                <c:pt idx="11151">
                  <c:v>173.935</c:v>
                </c:pt>
                <c:pt idx="11152">
                  <c:v>174.01500000000001</c:v>
                </c:pt>
                <c:pt idx="11153">
                  <c:v>174.01300000000001</c:v>
                </c:pt>
                <c:pt idx="11154">
                  <c:v>174.15100000000001</c:v>
                </c:pt>
                <c:pt idx="11155">
                  <c:v>174.214</c:v>
                </c:pt>
                <c:pt idx="11156">
                  <c:v>174.27700000000002</c:v>
                </c:pt>
                <c:pt idx="11157">
                  <c:v>174.81700000000001</c:v>
                </c:pt>
                <c:pt idx="11158">
                  <c:v>175.10900000000001</c:v>
                </c:pt>
                <c:pt idx="11159">
                  <c:v>175.154</c:v>
                </c:pt>
                <c:pt idx="11160">
                  <c:v>175.274</c:v>
                </c:pt>
                <c:pt idx="11161">
                  <c:v>175.405</c:v>
                </c:pt>
                <c:pt idx="11162">
                  <c:v>175.39500000000001</c:v>
                </c:pt>
                <c:pt idx="11163">
                  <c:v>175.40899999999999</c:v>
                </c:pt>
                <c:pt idx="11164">
                  <c:v>175.45099999999999</c:v>
                </c:pt>
                <c:pt idx="11165">
                  <c:v>175.42400000000001</c:v>
                </c:pt>
                <c:pt idx="11166">
                  <c:v>175.464</c:v>
                </c:pt>
                <c:pt idx="11167">
                  <c:v>175.495</c:v>
                </c:pt>
                <c:pt idx="11168">
                  <c:v>175.52</c:v>
                </c:pt>
                <c:pt idx="11169">
                  <c:v>175.59399999999999</c:v>
                </c:pt>
                <c:pt idx="11170">
                  <c:v>175.59899999999999</c:v>
                </c:pt>
                <c:pt idx="11171">
                  <c:v>175.64000000000001</c:v>
                </c:pt>
                <c:pt idx="11172">
                  <c:v>175.68</c:v>
                </c:pt>
                <c:pt idx="11173">
                  <c:v>175.74</c:v>
                </c:pt>
                <c:pt idx="11174">
                  <c:v>175.79400000000001</c:v>
                </c:pt>
                <c:pt idx="11175">
                  <c:v>175.74600000000001</c:v>
                </c:pt>
                <c:pt idx="11176">
                  <c:v>175.71800000000002</c:v>
                </c:pt>
                <c:pt idx="11177">
                  <c:v>175.80600000000001</c:v>
                </c:pt>
                <c:pt idx="11178">
                  <c:v>175.78800000000001</c:v>
                </c:pt>
                <c:pt idx="11179">
                  <c:v>175.756</c:v>
                </c:pt>
                <c:pt idx="11180">
                  <c:v>175.655</c:v>
                </c:pt>
                <c:pt idx="11181">
                  <c:v>175.672</c:v>
                </c:pt>
                <c:pt idx="11182">
                  <c:v>175.70099999999999</c:v>
                </c:pt>
                <c:pt idx="11183">
                  <c:v>175.67000000000002</c:v>
                </c:pt>
                <c:pt idx="11184">
                  <c:v>175.566</c:v>
                </c:pt>
                <c:pt idx="11185">
                  <c:v>175.53100000000001</c:v>
                </c:pt>
                <c:pt idx="11186">
                  <c:v>175.46299999999999</c:v>
                </c:pt>
                <c:pt idx="11187">
                  <c:v>175.46600000000001</c:v>
                </c:pt>
                <c:pt idx="11188">
                  <c:v>175.483</c:v>
                </c:pt>
                <c:pt idx="11189">
                  <c:v>175.49100000000001</c:v>
                </c:pt>
                <c:pt idx="11190">
                  <c:v>175.46899999999999</c:v>
                </c:pt>
                <c:pt idx="11191">
                  <c:v>175.51</c:v>
                </c:pt>
                <c:pt idx="11192">
                  <c:v>175.375</c:v>
                </c:pt>
                <c:pt idx="11193">
                  <c:v>175.441</c:v>
                </c:pt>
                <c:pt idx="11194">
                  <c:v>175.38900000000001</c:v>
                </c:pt>
                <c:pt idx="11195">
                  <c:v>175.36199999999999</c:v>
                </c:pt>
                <c:pt idx="11196">
                  <c:v>175.38800000000001</c:v>
                </c:pt>
                <c:pt idx="11197">
                  <c:v>175.447</c:v>
                </c:pt>
                <c:pt idx="11198">
                  <c:v>175.44200000000001</c:v>
                </c:pt>
                <c:pt idx="11199">
                  <c:v>175.483</c:v>
                </c:pt>
                <c:pt idx="11200">
                  <c:v>175.65299999999999</c:v>
                </c:pt>
                <c:pt idx="11201">
                  <c:v>175.614</c:v>
                </c:pt>
                <c:pt idx="11202">
                  <c:v>175.601</c:v>
                </c:pt>
                <c:pt idx="11203">
                  <c:v>175.64000000000001</c:v>
                </c:pt>
                <c:pt idx="11204">
                  <c:v>175.601</c:v>
                </c:pt>
                <c:pt idx="11205">
                  <c:v>175.69800000000001</c:v>
                </c:pt>
                <c:pt idx="11206">
                  <c:v>175.75</c:v>
                </c:pt>
                <c:pt idx="11207">
                  <c:v>175.71299999999999</c:v>
                </c:pt>
                <c:pt idx="11208">
                  <c:v>175.714</c:v>
                </c:pt>
                <c:pt idx="11209">
                  <c:v>175.65200000000002</c:v>
                </c:pt>
                <c:pt idx="11210">
                  <c:v>175.64600000000002</c:v>
                </c:pt>
                <c:pt idx="11211">
                  <c:v>175.523</c:v>
                </c:pt>
                <c:pt idx="11212">
                  <c:v>175.55700000000002</c:v>
                </c:pt>
                <c:pt idx="11213">
                  <c:v>175.49100000000001</c:v>
                </c:pt>
                <c:pt idx="11214">
                  <c:v>175.35599999999999</c:v>
                </c:pt>
                <c:pt idx="11215">
                  <c:v>175.67099999999999</c:v>
                </c:pt>
                <c:pt idx="11216">
                  <c:v>175.91800000000001</c:v>
                </c:pt>
                <c:pt idx="11217">
                  <c:v>175.87200000000001</c:v>
                </c:pt>
                <c:pt idx="11218">
                  <c:v>175.70600000000002</c:v>
                </c:pt>
                <c:pt idx="11219">
                  <c:v>175.63</c:v>
                </c:pt>
                <c:pt idx="11220">
                  <c:v>175.36</c:v>
                </c:pt>
                <c:pt idx="11221">
                  <c:v>175.178</c:v>
                </c:pt>
                <c:pt idx="11222">
                  <c:v>175.095</c:v>
                </c:pt>
                <c:pt idx="11223">
                  <c:v>175.001</c:v>
                </c:pt>
                <c:pt idx="11224">
                  <c:v>174.91499999999999</c:v>
                </c:pt>
                <c:pt idx="11225">
                  <c:v>174.81900000000002</c:v>
                </c:pt>
                <c:pt idx="11226">
                  <c:v>174.792</c:v>
                </c:pt>
                <c:pt idx="11227">
                  <c:v>174.834</c:v>
                </c:pt>
                <c:pt idx="11228">
                  <c:v>174.71600000000001</c:v>
                </c:pt>
                <c:pt idx="11229">
                  <c:v>174.59700000000001</c:v>
                </c:pt>
                <c:pt idx="11230">
                  <c:v>174.63900000000001</c:v>
                </c:pt>
                <c:pt idx="11231">
                  <c:v>174.60499999999999</c:v>
                </c:pt>
                <c:pt idx="11232">
                  <c:v>174.72800000000001</c:v>
                </c:pt>
                <c:pt idx="11233">
                  <c:v>174.68100000000001</c:v>
                </c:pt>
                <c:pt idx="11234">
                  <c:v>174.64500000000001</c:v>
                </c:pt>
                <c:pt idx="11235">
                  <c:v>174.71600000000001</c:v>
                </c:pt>
                <c:pt idx="11236">
                  <c:v>174.58799999999999</c:v>
                </c:pt>
                <c:pt idx="11237">
                  <c:v>174.67500000000001</c:v>
                </c:pt>
                <c:pt idx="11238">
                  <c:v>174.70000000000002</c:v>
                </c:pt>
                <c:pt idx="11239">
                  <c:v>174.572</c:v>
                </c:pt>
                <c:pt idx="11240">
                  <c:v>174.47800000000001</c:v>
                </c:pt>
                <c:pt idx="11241">
                  <c:v>174.45500000000001</c:v>
                </c:pt>
                <c:pt idx="11242">
                  <c:v>174.37200000000001</c:v>
                </c:pt>
                <c:pt idx="11243">
                  <c:v>174.35</c:v>
                </c:pt>
                <c:pt idx="11244">
                  <c:v>174.36</c:v>
                </c:pt>
                <c:pt idx="11245">
                  <c:v>174.31200000000001</c:v>
                </c:pt>
                <c:pt idx="11246">
                  <c:v>174.15</c:v>
                </c:pt>
                <c:pt idx="11247">
                  <c:v>174.233</c:v>
                </c:pt>
                <c:pt idx="11248">
                  <c:v>174.298</c:v>
                </c:pt>
                <c:pt idx="11249">
                  <c:v>174.26</c:v>
                </c:pt>
                <c:pt idx="11250">
                  <c:v>174.27500000000001</c:v>
                </c:pt>
                <c:pt idx="11251">
                  <c:v>174.143</c:v>
                </c:pt>
                <c:pt idx="11252">
                  <c:v>174.13200000000001</c:v>
                </c:pt>
                <c:pt idx="11253">
                  <c:v>174.11</c:v>
                </c:pt>
                <c:pt idx="11254">
                  <c:v>174.02700000000002</c:v>
                </c:pt>
                <c:pt idx="11255">
                  <c:v>174.05799999999999</c:v>
                </c:pt>
                <c:pt idx="11256">
                  <c:v>174.023</c:v>
                </c:pt>
                <c:pt idx="11257">
                  <c:v>173.982</c:v>
                </c:pt>
                <c:pt idx="11258">
                  <c:v>174.01900000000001</c:v>
                </c:pt>
                <c:pt idx="11259">
                  <c:v>174.011</c:v>
                </c:pt>
                <c:pt idx="11260">
                  <c:v>173.97</c:v>
                </c:pt>
                <c:pt idx="11261">
                  <c:v>173.95400000000001</c:v>
                </c:pt>
                <c:pt idx="11262">
                  <c:v>173.95400000000001</c:v>
                </c:pt>
                <c:pt idx="11263">
                  <c:v>173.96700000000001</c:v>
                </c:pt>
                <c:pt idx="11264">
                  <c:v>173.96</c:v>
                </c:pt>
                <c:pt idx="11265">
                  <c:v>173.971</c:v>
                </c:pt>
                <c:pt idx="11266">
                  <c:v>173.977</c:v>
                </c:pt>
                <c:pt idx="11267">
                  <c:v>173.90200000000002</c:v>
                </c:pt>
                <c:pt idx="11268">
                  <c:v>173.91400000000002</c:v>
                </c:pt>
                <c:pt idx="11269">
                  <c:v>173.83500000000001</c:v>
                </c:pt>
                <c:pt idx="11270">
                  <c:v>173.87200000000001</c:v>
                </c:pt>
                <c:pt idx="11271">
                  <c:v>173.827</c:v>
                </c:pt>
                <c:pt idx="11272">
                  <c:v>173.875</c:v>
                </c:pt>
                <c:pt idx="11273">
                  <c:v>173.93100000000001</c:v>
                </c:pt>
                <c:pt idx="11274">
                  <c:v>173.80199999999999</c:v>
                </c:pt>
                <c:pt idx="11275">
                  <c:v>173.876</c:v>
                </c:pt>
                <c:pt idx="11276">
                  <c:v>173.994</c:v>
                </c:pt>
                <c:pt idx="11277">
                  <c:v>173.85900000000001</c:v>
                </c:pt>
                <c:pt idx="11278">
                  <c:v>173.744</c:v>
                </c:pt>
                <c:pt idx="11279">
                  <c:v>173.83199999999999</c:v>
                </c:pt>
                <c:pt idx="11280">
                  <c:v>173.81100000000001</c:v>
                </c:pt>
                <c:pt idx="11281">
                  <c:v>173.88900000000001</c:v>
                </c:pt>
                <c:pt idx="11282">
                  <c:v>173.95500000000001</c:v>
                </c:pt>
                <c:pt idx="11283">
                  <c:v>173.876</c:v>
                </c:pt>
                <c:pt idx="11284">
                  <c:v>173.86</c:v>
                </c:pt>
                <c:pt idx="11285">
                  <c:v>173.88300000000001</c:v>
                </c:pt>
                <c:pt idx="11286">
                  <c:v>174.029</c:v>
                </c:pt>
                <c:pt idx="11287">
                  <c:v>174.12200000000001</c:v>
                </c:pt>
                <c:pt idx="11288">
                  <c:v>174.10400000000001</c:v>
                </c:pt>
                <c:pt idx="11289">
                  <c:v>174.13900000000001</c:v>
                </c:pt>
                <c:pt idx="11290">
                  <c:v>174.15299999999999</c:v>
                </c:pt>
                <c:pt idx="11291">
                  <c:v>174.22800000000001</c:v>
                </c:pt>
                <c:pt idx="11292">
                  <c:v>174.22800000000001</c:v>
                </c:pt>
                <c:pt idx="11293">
                  <c:v>174.16300000000001</c:v>
                </c:pt>
                <c:pt idx="11294">
                  <c:v>174.16300000000001</c:v>
                </c:pt>
                <c:pt idx="11295">
                  <c:v>174.16400000000002</c:v>
                </c:pt>
                <c:pt idx="11296">
                  <c:v>174.261</c:v>
                </c:pt>
                <c:pt idx="11297">
                  <c:v>174.36699999999999</c:v>
                </c:pt>
                <c:pt idx="11298">
                  <c:v>174.36699999999999</c:v>
                </c:pt>
                <c:pt idx="11299">
                  <c:v>174.31700000000001</c:v>
                </c:pt>
                <c:pt idx="11300">
                  <c:v>174.31700000000001</c:v>
                </c:pt>
                <c:pt idx="11301">
                  <c:v>174.40600000000001</c:v>
                </c:pt>
                <c:pt idx="11302">
                  <c:v>174.42000000000002</c:v>
                </c:pt>
                <c:pt idx="11303">
                  <c:v>174.37200000000001</c:v>
                </c:pt>
                <c:pt idx="11304">
                  <c:v>174.37200000000001</c:v>
                </c:pt>
                <c:pt idx="11305">
                  <c:v>174.387</c:v>
                </c:pt>
                <c:pt idx="11306">
                  <c:v>174.31200000000001</c:v>
                </c:pt>
                <c:pt idx="11307">
                  <c:v>174.31200000000001</c:v>
                </c:pt>
                <c:pt idx="11308">
                  <c:v>174.423</c:v>
                </c:pt>
                <c:pt idx="11309">
                  <c:v>174.33</c:v>
                </c:pt>
                <c:pt idx="11310">
                  <c:v>174.309</c:v>
                </c:pt>
                <c:pt idx="11311">
                  <c:v>174.28700000000001</c:v>
                </c:pt>
                <c:pt idx="11312">
                  <c:v>174.35300000000001</c:v>
                </c:pt>
                <c:pt idx="11313">
                  <c:v>174.267</c:v>
                </c:pt>
                <c:pt idx="11314">
                  <c:v>174.267</c:v>
                </c:pt>
                <c:pt idx="11315">
                  <c:v>174.35499999999999</c:v>
                </c:pt>
                <c:pt idx="11316">
                  <c:v>174.423</c:v>
                </c:pt>
                <c:pt idx="11317">
                  <c:v>174.423</c:v>
                </c:pt>
                <c:pt idx="11318">
                  <c:v>174.32599999999999</c:v>
                </c:pt>
                <c:pt idx="11319">
                  <c:v>174.32599999999999</c:v>
                </c:pt>
                <c:pt idx="11320">
                  <c:v>174.328</c:v>
                </c:pt>
                <c:pt idx="11321">
                  <c:v>174.328</c:v>
                </c:pt>
                <c:pt idx="11322">
                  <c:v>174.297</c:v>
                </c:pt>
                <c:pt idx="11323">
                  <c:v>174.30500000000001</c:v>
                </c:pt>
                <c:pt idx="11324">
                  <c:v>174.4</c:v>
                </c:pt>
                <c:pt idx="11325">
                  <c:v>174.38499999999999</c:v>
                </c:pt>
                <c:pt idx="11326">
                  <c:v>174.38499999999999</c:v>
                </c:pt>
                <c:pt idx="11327">
                  <c:v>174.35</c:v>
                </c:pt>
                <c:pt idx="11328">
                  <c:v>174.315</c:v>
                </c:pt>
                <c:pt idx="11329">
                  <c:v>174.40100000000001</c:v>
                </c:pt>
                <c:pt idx="11330">
                  <c:v>174.36799999999999</c:v>
                </c:pt>
                <c:pt idx="11331">
                  <c:v>174.328</c:v>
                </c:pt>
                <c:pt idx="11332">
                  <c:v>174.30500000000001</c:v>
                </c:pt>
                <c:pt idx="11333">
                  <c:v>174.30500000000001</c:v>
                </c:pt>
                <c:pt idx="11334">
                  <c:v>174.28100000000001</c:v>
                </c:pt>
                <c:pt idx="11335">
                  <c:v>174.29</c:v>
                </c:pt>
                <c:pt idx="11336">
                  <c:v>174.357</c:v>
                </c:pt>
                <c:pt idx="11337">
                  <c:v>174.357</c:v>
                </c:pt>
                <c:pt idx="11338">
                  <c:v>174.357</c:v>
                </c:pt>
                <c:pt idx="11339">
                  <c:v>174.34700000000001</c:v>
                </c:pt>
                <c:pt idx="11340">
                  <c:v>174.49600000000001</c:v>
                </c:pt>
                <c:pt idx="11341">
                  <c:v>174.56800000000001</c:v>
                </c:pt>
                <c:pt idx="11342">
                  <c:v>174.64000000000001</c:v>
                </c:pt>
                <c:pt idx="11343">
                  <c:v>174.68100000000001</c:v>
                </c:pt>
                <c:pt idx="11344">
                  <c:v>174.68100000000001</c:v>
                </c:pt>
                <c:pt idx="11345">
                  <c:v>174.78700000000001</c:v>
                </c:pt>
                <c:pt idx="11346">
                  <c:v>174.80700000000002</c:v>
                </c:pt>
                <c:pt idx="11347">
                  <c:v>174.90100000000001</c:v>
                </c:pt>
                <c:pt idx="11348">
                  <c:v>175.018</c:v>
                </c:pt>
                <c:pt idx="11349">
                  <c:v>174.971</c:v>
                </c:pt>
                <c:pt idx="11350">
                  <c:v>174.971</c:v>
                </c:pt>
                <c:pt idx="11351">
                  <c:v>175.066</c:v>
                </c:pt>
                <c:pt idx="11352">
                  <c:v>175.066</c:v>
                </c:pt>
                <c:pt idx="11353">
                  <c:v>174.976</c:v>
                </c:pt>
                <c:pt idx="11354">
                  <c:v>175.00800000000001</c:v>
                </c:pt>
                <c:pt idx="11355">
                  <c:v>174.876</c:v>
                </c:pt>
                <c:pt idx="11356">
                  <c:v>174.892</c:v>
                </c:pt>
                <c:pt idx="11357">
                  <c:v>174.77500000000001</c:v>
                </c:pt>
                <c:pt idx="11358">
                  <c:v>174.809</c:v>
                </c:pt>
                <c:pt idx="11359">
                  <c:v>174.81100000000001</c:v>
                </c:pt>
                <c:pt idx="11360">
                  <c:v>174.75800000000001</c:v>
                </c:pt>
                <c:pt idx="11361">
                  <c:v>174.70000000000002</c:v>
                </c:pt>
                <c:pt idx="11362">
                  <c:v>174.70000000000002</c:v>
                </c:pt>
                <c:pt idx="11363">
                  <c:v>174.596</c:v>
                </c:pt>
                <c:pt idx="11364">
                  <c:v>174.48</c:v>
                </c:pt>
                <c:pt idx="11365">
                  <c:v>174.483</c:v>
                </c:pt>
                <c:pt idx="11366">
                  <c:v>174.54599999999999</c:v>
                </c:pt>
                <c:pt idx="11367">
                  <c:v>174.54599999999999</c:v>
                </c:pt>
                <c:pt idx="11368">
                  <c:v>174.56200000000001</c:v>
                </c:pt>
                <c:pt idx="11369">
                  <c:v>174.56200000000001</c:v>
                </c:pt>
                <c:pt idx="11370">
                  <c:v>174.60900000000001</c:v>
                </c:pt>
                <c:pt idx="11371">
                  <c:v>174.63</c:v>
                </c:pt>
                <c:pt idx="11372">
                  <c:v>174.679</c:v>
                </c:pt>
                <c:pt idx="11373">
                  <c:v>174.613</c:v>
                </c:pt>
                <c:pt idx="11374">
                  <c:v>174.756</c:v>
                </c:pt>
                <c:pt idx="11375">
                  <c:v>174.67699999999999</c:v>
                </c:pt>
                <c:pt idx="11376">
                  <c:v>174.727</c:v>
                </c:pt>
                <c:pt idx="11377">
                  <c:v>174.714</c:v>
                </c:pt>
                <c:pt idx="11378">
                  <c:v>174.73500000000001</c:v>
                </c:pt>
                <c:pt idx="11379">
                  <c:v>174.73500000000001</c:v>
                </c:pt>
                <c:pt idx="11380">
                  <c:v>174.726</c:v>
                </c:pt>
                <c:pt idx="11381">
                  <c:v>174.744</c:v>
                </c:pt>
                <c:pt idx="11382">
                  <c:v>174.626</c:v>
                </c:pt>
                <c:pt idx="11383">
                  <c:v>174.61199999999999</c:v>
                </c:pt>
                <c:pt idx="11384">
                  <c:v>174.55500000000001</c:v>
                </c:pt>
                <c:pt idx="11385">
                  <c:v>174.523</c:v>
                </c:pt>
                <c:pt idx="11386">
                  <c:v>174.523</c:v>
                </c:pt>
                <c:pt idx="11387">
                  <c:v>174.45099999999999</c:v>
                </c:pt>
                <c:pt idx="11388">
                  <c:v>174.30199999999999</c:v>
                </c:pt>
                <c:pt idx="11389">
                  <c:v>174.32500000000002</c:v>
                </c:pt>
                <c:pt idx="11390">
                  <c:v>174.32500000000002</c:v>
                </c:pt>
                <c:pt idx="11391">
                  <c:v>174.274</c:v>
                </c:pt>
                <c:pt idx="11392">
                  <c:v>174.274</c:v>
                </c:pt>
                <c:pt idx="11393">
                  <c:v>174.27500000000001</c:v>
                </c:pt>
                <c:pt idx="11394">
                  <c:v>174.31399999999999</c:v>
                </c:pt>
                <c:pt idx="11395">
                  <c:v>174.19200000000001</c:v>
                </c:pt>
                <c:pt idx="11396">
                  <c:v>174.17000000000002</c:v>
                </c:pt>
                <c:pt idx="11397">
                  <c:v>174.16900000000001</c:v>
                </c:pt>
                <c:pt idx="11398">
                  <c:v>174.18700000000001</c:v>
                </c:pt>
                <c:pt idx="11399">
                  <c:v>174.15600000000001</c:v>
                </c:pt>
                <c:pt idx="11400">
                  <c:v>174.095</c:v>
                </c:pt>
                <c:pt idx="11401">
                  <c:v>174.07300000000001</c:v>
                </c:pt>
                <c:pt idx="11402">
                  <c:v>174.04900000000001</c:v>
                </c:pt>
                <c:pt idx="11403">
                  <c:v>173.96600000000001</c:v>
                </c:pt>
                <c:pt idx="11404">
                  <c:v>173.947</c:v>
                </c:pt>
                <c:pt idx="11405">
                  <c:v>173.899</c:v>
                </c:pt>
                <c:pt idx="11406">
                  <c:v>173.88</c:v>
                </c:pt>
                <c:pt idx="11407">
                  <c:v>173.833</c:v>
                </c:pt>
                <c:pt idx="11408">
                  <c:v>173.79599999999999</c:v>
                </c:pt>
                <c:pt idx="11409">
                  <c:v>173.83799999999999</c:v>
                </c:pt>
                <c:pt idx="11410">
                  <c:v>173.88300000000001</c:v>
                </c:pt>
                <c:pt idx="11411">
                  <c:v>173.90800000000002</c:v>
                </c:pt>
                <c:pt idx="11412">
                  <c:v>173.88</c:v>
                </c:pt>
                <c:pt idx="11413">
                  <c:v>173.94900000000001</c:v>
                </c:pt>
                <c:pt idx="11414">
                  <c:v>173.87200000000001</c:v>
                </c:pt>
                <c:pt idx="11415">
                  <c:v>173.9</c:v>
                </c:pt>
                <c:pt idx="11416">
                  <c:v>173.94499999999999</c:v>
                </c:pt>
                <c:pt idx="11417">
                  <c:v>174.131</c:v>
                </c:pt>
                <c:pt idx="11418">
                  <c:v>174.286</c:v>
                </c:pt>
                <c:pt idx="11419">
                  <c:v>174.34700000000001</c:v>
                </c:pt>
                <c:pt idx="11420">
                  <c:v>174.35</c:v>
                </c:pt>
                <c:pt idx="11421">
                  <c:v>174.47200000000001</c:v>
                </c:pt>
                <c:pt idx="11422">
                  <c:v>174.47</c:v>
                </c:pt>
                <c:pt idx="11423">
                  <c:v>174.64500000000001</c:v>
                </c:pt>
                <c:pt idx="11424">
                  <c:v>174.78</c:v>
                </c:pt>
                <c:pt idx="11425">
                  <c:v>174.76500000000001</c:v>
                </c:pt>
                <c:pt idx="11426">
                  <c:v>174.935</c:v>
                </c:pt>
                <c:pt idx="11427">
                  <c:v>174.94300000000001</c:v>
                </c:pt>
                <c:pt idx="11428">
                  <c:v>175.03100000000001</c:v>
                </c:pt>
                <c:pt idx="11429">
                  <c:v>174.94200000000001</c:v>
                </c:pt>
                <c:pt idx="11430">
                  <c:v>175.05500000000001</c:v>
                </c:pt>
                <c:pt idx="11431">
                  <c:v>174.97499999999999</c:v>
                </c:pt>
                <c:pt idx="11432">
                  <c:v>175.01300000000001</c:v>
                </c:pt>
                <c:pt idx="11433">
                  <c:v>174.93800000000002</c:v>
                </c:pt>
                <c:pt idx="11434">
                  <c:v>175.03900000000002</c:v>
                </c:pt>
                <c:pt idx="11435">
                  <c:v>174.96700000000001</c:v>
                </c:pt>
                <c:pt idx="11436">
                  <c:v>174.87299999999999</c:v>
                </c:pt>
                <c:pt idx="11437">
                  <c:v>174.85499999999999</c:v>
                </c:pt>
                <c:pt idx="11438">
                  <c:v>174.952</c:v>
                </c:pt>
                <c:pt idx="11439">
                  <c:v>174.96200000000002</c:v>
                </c:pt>
                <c:pt idx="11440">
                  <c:v>174.999</c:v>
                </c:pt>
                <c:pt idx="11441">
                  <c:v>175.10400000000001</c:v>
                </c:pt>
                <c:pt idx="11442">
                  <c:v>175.13400000000001</c:v>
                </c:pt>
                <c:pt idx="11443">
                  <c:v>175.09899999999999</c:v>
                </c:pt>
                <c:pt idx="11444">
                  <c:v>175.18899999999999</c:v>
                </c:pt>
                <c:pt idx="11445">
                  <c:v>175.24100000000001</c:v>
                </c:pt>
                <c:pt idx="11446">
                  <c:v>175.369</c:v>
                </c:pt>
                <c:pt idx="11447">
                  <c:v>175.3</c:v>
                </c:pt>
                <c:pt idx="11448">
                  <c:v>175.256</c:v>
                </c:pt>
                <c:pt idx="11449">
                  <c:v>175.29300000000001</c:v>
                </c:pt>
                <c:pt idx="11450">
                  <c:v>175.459</c:v>
                </c:pt>
                <c:pt idx="11451">
                  <c:v>175.529</c:v>
                </c:pt>
                <c:pt idx="11452">
                  <c:v>175.56300000000002</c:v>
                </c:pt>
                <c:pt idx="11453">
                  <c:v>175.57900000000001</c:v>
                </c:pt>
                <c:pt idx="11454">
                  <c:v>175.63900000000001</c:v>
                </c:pt>
                <c:pt idx="11455">
                  <c:v>175.661</c:v>
                </c:pt>
                <c:pt idx="11456">
                  <c:v>175.59399999999999</c:v>
                </c:pt>
                <c:pt idx="11457">
                  <c:v>175.63900000000001</c:v>
                </c:pt>
                <c:pt idx="11458">
                  <c:v>175.79599999999999</c:v>
                </c:pt>
                <c:pt idx="11459">
                  <c:v>175.89099999999999</c:v>
                </c:pt>
                <c:pt idx="11460">
                  <c:v>175.87200000000001</c:v>
                </c:pt>
                <c:pt idx="11461">
                  <c:v>175.97399999999999</c:v>
                </c:pt>
                <c:pt idx="11462">
                  <c:v>175.995</c:v>
                </c:pt>
                <c:pt idx="11463">
                  <c:v>176.00200000000001</c:v>
                </c:pt>
                <c:pt idx="11464">
                  <c:v>176.02799999999999</c:v>
                </c:pt>
                <c:pt idx="11465">
                  <c:v>176.065</c:v>
                </c:pt>
                <c:pt idx="11466">
                  <c:v>176.06200000000001</c:v>
                </c:pt>
                <c:pt idx="11467">
                  <c:v>176.10300000000001</c:v>
                </c:pt>
                <c:pt idx="11468">
                  <c:v>176.131</c:v>
                </c:pt>
                <c:pt idx="11469">
                  <c:v>176.13400000000001</c:v>
                </c:pt>
                <c:pt idx="11470">
                  <c:v>176.149</c:v>
                </c:pt>
                <c:pt idx="11471">
                  <c:v>176.16499999999999</c:v>
                </c:pt>
                <c:pt idx="11472">
                  <c:v>176.08600000000001</c:v>
                </c:pt>
                <c:pt idx="11473">
                  <c:v>176.065</c:v>
                </c:pt>
                <c:pt idx="11474">
                  <c:v>175.99700000000001</c:v>
                </c:pt>
                <c:pt idx="11475">
                  <c:v>176.01300000000001</c:v>
                </c:pt>
                <c:pt idx="11476">
                  <c:v>175.77100000000002</c:v>
                </c:pt>
                <c:pt idx="11477">
                  <c:v>174.096</c:v>
                </c:pt>
                <c:pt idx="11478">
                  <c:v>174.047</c:v>
                </c:pt>
                <c:pt idx="11479">
                  <c:v>173.97200000000001</c:v>
                </c:pt>
                <c:pt idx="11480">
                  <c:v>174.054</c:v>
                </c:pt>
                <c:pt idx="11481">
                  <c:v>173.952</c:v>
                </c:pt>
                <c:pt idx="11482">
                  <c:v>173.78800000000001</c:v>
                </c:pt>
                <c:pt idx="11483">
                  <c:v>173.815</c:v>
                </c:pt>
                <c:pt idx="11484">
                  <c:v>173.80500000000001</c:v>
                </c:pt>
                <c:pt idx="11485">
                  <c:v>173.798</c:v>
                </c:pt>
                <c:pt idx="11486">
                  <c:v>173.833</c:v>
                </c:pt>
                <c:pt idx="11487">
                  <c:v>173.83700000000002</c:v>
                </c:pt>
                <c:pt idx="11488">
                  <c:v>173.71800000000002</c:v>
                </c:pt>
                <c:pt idx="11489">
                  <c:v>173.715</c:v>
                </c:pt>
                <c:pt idx="11490">
                  <c:v>173.709</c:v>
                </c:pt>
                <c:pt idx="11491">
                  <c:v>173.66499999999999</c:v>
                </c:pt>
                <c:pt idx="11492">
                  <c:v>173.65100000000001</c:v>
                </c:pt>
                <c:pt idx="11493">
                  <c:v>173.59200000000001</c:v>
                </c:pt>
                <c:pt idx="11494">
                  <c:v>173.643</c:v>
                </c:pt>
                <c:pt idx="11495">
                  <c:v>173.685</c:v>
                </c:pt>
                <c:pt idx="11496">
                  <c:v>173.804</c:v>
                </c:pt>
                <c:pt idx="11497">
                  <c:v>173.68200000000002</c:v>
                </c:pt>
                <c:pt idx="11498">
                  <c:v>173.559</c:v>
                </c:pt>
                <c:pt idx="11499">
                  <c:v>173.613</c:v>
                </c:pt>
                <c:pt idx="11500">
                  <c:v>173.66499999999999</c:v>
                </c:pt>
                <c:pt idx="11501">
                  <c:v>173.68899999999999</c:v>
                </c:pt>
                <c:pt idx="11502">
                  <c:v>173.80100000000002</c:v>
                </c:pt>
                <c:pt idx="11503">
                  <c:v>173.797</c:v>
                </c:pt>
                <c:pt idx="11504">
                  <c:v>173.88900000000001</c:v>
                </c:pt>
                <c:pt idx="11505">
                  <c:v>173.887</c:v>
                </c:pt>
                <c:pt idx="11506">
                  <c:v>173.846</c:v>
                </c:pt>
                <c:pt idx="11507">
                  <c:v>173.86</c:v>
                </c:pt>
                <c:pt idx="11508">
                  <c:v>173.93899999999999</c:v>
                </c:pt>
                <c:pt idx="11509">
                  <c:v>174.02500000000001</c:v>
                </c:pt>
                <c:pt idx="11510">
                  <c:v>174.01599999999999</c:v>
                </c:pt>
                <c:pt idx="11511">
                  <c:v>173.87899999999999</c:v>
                </c:pt>
                <c:pt idx="11512">
                  <c:v>173.923</c:v>
                </c:pt>
                <c:pt idx="11513">
                  <c:v>174.02</c:v>
                </c:pt>
                <c:pt idx="11514">
                  <c:v>174.03399999999999</c:v>
                </c:pt>
                <c:pt idx="11515">
                  <c:v>173.96299999999999</c:v>
                </c:pt>
                <c:pt idx="11516">
                  <c:v>173.75800000000001</c:v>
                </c:pt>
                <c:pt idx="11517">
                  <c:v>173.80100000000002</c:v>
                </c:pt>
                <c:pt idx="11518">
                  <c:v>173.72200000000001</c:v>
                </c:pt>
                <c:pt idx="11519">
                  <c:v>173.65</c:v>
                </c:pt>
                <c:pt idx="11520">
                  <c:v>173.67600000000002</c:v>
                </c:pt>
                <c:pt idx="11521">
                  <c:v>173.732</c:v>
                </c:pt>
                <c:pt idx="11522">
                  <c:v>173.67699999999999</c:v>
                </c:pt>
                <c:pt idx="11523">
                  <c:v>173.613</c:v>
                </c:pt>
                <c:pt idx="11524">
                  <c:v>173.565</c:v>
                </c:pt>
                <c:pt idx="11525">
                  <c:v>173.57</c:v>
                </c:pt>
                <c:pt idx="11526">
                  <c:v>173.44200000000001</c:v>
                </c:pt>
                <c:pt idx="11527">
                  <c:v>173.429</c:v>
                </c:pt>
                <c:pt idx="11528">
                  <c:v>173.36799999999999</c:v>
                </c:pt>
                <c:pt idx="11529">
                  <c:v>173.21899999999999</c:v>
                </c:pt>
                <c:pt idx="11530">
                  <c:v>173.14500000000001</c:v>
                </c:pt>
                <c:pt idx="11531">
                  <c:v>172.99299999999999</c:v>
                </c:pt>
                <c:pt idx="11532">
                  <c:v>172.93100000000001</c:v>
                </c:pt>
                <c:pt idx="11533">
                  <c:v>172.79900000000001</c:v>
                </c:pt>
                <c:pt idx="11534">
                  <c:v>172.74600000000001</c:v>
                </c:pt>
                <c:pt idx="11535">
                  <c:v>172.59200000000001</c:v>
                </c:pt>
                <c:pt idx="11536">
                  <c:v>172.47900000000001</c:v>
                </c:pt>
                <c:pt idx="11537">
                  <c:v>172.44200000000001</c:v>
                </c:pt>
                <c:pt idx="11538">
                  <c:v>172.51599999999999</c:v>
                </c:pt>
                <c:pt idx="11539">
                  <c:v>172.43800000000002</c:v>
                </c:pt>
                <c:pt idx="11540">
                  <c:v>172.39400000000001</c:v>
                </c:pt>
                <c:pt idx="11541">
                  <c:v>172.422</c:v>
                </c:pt>
                <c:pt idx="11542">
                  <c:v>172.47</c:v>
                </c:pt>
                <c:pt idx="11543">
                  <c:v>172.45099999999999</c:v>
                </c:pt>
                <c:pt idx="11544">
                  <c:v>172.476</c:v>
                </c:pt>
                <c:pt idx="11545">
                  <c:v>172.489</c:v>
                </c:pt>
                <c:pt idx="11546">
                  <c:v>172.51300000000001</c:v>
                </c:pt>
                <c:pt idx="11547">
                  <c:v>172.505</c:v>
                </c:pt>
                <c:pt idx="11548">
                  <c:v>172.489</c:v>
                </c:pt>
                <c:pt idx="11549">
                  <c:v>172.523</c:v>
                </c:pt>
                <c:pt idx="11550">
                  <c:v>172.58500000000001</c:v>
                </c:pt>
                <c:pt idx="11551">
                  <c:v>172.59300000000002</c:v>
                </c:pt>
                <c:pt idx="11552">
                  <c:v>172.70000000000002</c:v>
                </c:pt>
                <c:pt idx="11553">
                  <c:v>172.70400000000001</c:v>
                </c:pt>
                <c:pt idx="11554">
                  <c:v>172.602</c:v>
                </c:pt>
                <c:pt idx="11555">
                  <c:v>172.703</c:v>
                </c:pt>
                <c:pt idx="11556">
                  <c:v>172.749</c:v>
                </c:pt>
                <c:pt idx="11557">
                  <c:v>172.77100000000002</c:v>
                </c:pt>
                <c:pt idx="11558">
                  <c:v>172.66400000000002</c:v>
                </c:pt>
                <c:pt idx="11559">
                  <c:v>172.73</c:v>
                </c:pt>
                <c:pt idx="11560">
                  <c:v>172.809</c:v>
                </c:pt>
                <c:pt idx="11561">
                  <c:v>172.9</c:v>
                </c:pt>
                <c:pt idx="11562">
                  <c:v>172.86600000000001</c:v>
                </c:pt>
                <c:pt idx="11563">
                  <c:v>172.91200000000001</c:v>
                </c:pt>
                <c:pt idx="11564">
                  <c:v>172.98599999999999</c:v>
                </c:pt>
                <c:pt idx="11565">
                  <c:v>172.96800000000002</c:v>
                </c:pt>
                <c:pt idx="11566">
                  <c:v>173.011</c:v>
                </c:pt>
                <c:pt idx="11567">
                  <c:v>173.041</c:v>
                </c:pt>
                <c:pt idx="11568">
                  <c:v>173.09700000000001</c:v>
                </c:pt>
                <c:pt idx="11569">
                  <c:v>173.172</c:v>
                </c:pt>
                <c:pt idx="11570">
                  <c:v>173.232</c:v>
                </c:pt>
                <c:pt idx="11571">
                  <c:v>173.24100000000001</c:v>
                </c:pt>
                <c:pt idx="11572">
                  <c:v>173.274</c:v>
                </c:pt>
                <c:pt idx="11573">
                  <c:v>173.37200000000001</c:v>
                </c:pt>
                <c:pt idx="11574">
                  <c:v>173.376</c:v>
                </c:pt>
                <c:pt idx="11575">
                  <c:v>173.36799999999999</c:v>
                </c:pt>
                <c:pt idx="11576">
                  <c:v>173.52799999999999</c:v>
                </c:pt>
                <c:pt idx="11577">
                  <c:v>173.42699999999999</c:v>
                </c:pt>
                <c:pt idx="11578">
                  <c:v>173.54400000000001</c:v>
                </c:pt>
                <c:pt idx="11579">
                  <c:v>173.56300000000002</c:v>
                </c:pt>
                <c:pt idx="11580">
                  <c:v>173.523</c:v>
                </c:pt>
                <c:pt idx="11581">
                  <c:v>173.45099999999999</c:v>
                </c:pt>
                <c:pt idx="11582">
                  <c:v>173.392</c:v>
                </c:pt>
                <c:pt idx="11583">
                  <c:v>173.596</c:v>
                </c:pt>
                <c:pt idx="11584">
                  <c:v>173.39400000000001</c:v>
                </c:pt>
                <c:pt idx="11585">
                  <c:v>173.40600000000001</c:v>
                </c:pt>
                <c:pt idx="11586">
                  <c:v>173.31900000000002</c:v>
                </c:pt>
                <c:pt idx="11587">
                  <c:v>173.25</c:v>
                </c:pt>
                <c:pt idx="11588">
                  <c:v>173.24799999999999</c:v>
                </c:pt>
                <c:pt idx="11589">
                  <c:v>173.27</c:v>
                </c:pt>
                <c:pt idx="11590">
                  <c:v>173.27799999999999</c:v>
                </c:pt>
                <c:pt idx="11591">
                  <c:v>173.30199999999999</c:v>
                </c:pt>
                <c:pt idx="11592">
                  <c:v>173.339</c:v>
                </c:pt>
                <c:pt idx="11593">
                  <c:v>173.40200000000002</c:v>
                </c:pt>
                <c:pt idx="11594">
                  <c:v>173.37700000000001</c:v>
                </c:pt>
                <c:pt idx="11595">
                  <c:v>173.369</c:v>
                </c:pt>
                <c:pt idx="11596">
                  <c:v>173.428</c:v>
                </c:pt>
                <c:pt idx="11597">
                  <c:v>173.517</c:v>
                </c:pt>
                <c:pt idx="11598">
                  <c:v>173.52799999999999</c:v>
                </c:pt>
                <c:pt idx="11599">
                  <c:v>173.541</c:v>
                </c:pt>
                <c:pt idx="11600">
                  <c:v>173.53100000000001</c:v>
                </c:pt>
                <c:pt idx="11601">
                  <c:v>173.489</c:v>
                </c:pt>
                <c:pt idx="11602">
                  <c:v>173.40200000000002</c:v>
                </c:pt>
                <c:pt idx="11603">
                  <c:v>173.43200000000002</c:v>
                </c:pt>
                <c:pt idx="11604">
                  <c:v>173.45500000000001</c:v>
                </c:pt>
                <c:pt idx="11605">
                  <c:v>173.47300000000001</c:v>
                </c:pt>
                <c:pt idx="11606">
                  <c:v>173.495</c:v>
                </c:pt>
                <c:pt idx="11607">
                  <c:v>173.43100000000001</c:v>
                </c:pt>
                <c:pt idx="11608">
                  <c:v>173.488</c:v>
                </c:pt>
                <c:pt idx="11609">
                  <c:v>173.52600000000001</c:v>
                </c:pt>
                <c:pt idx="11610">
                  <c:v>173.39400000000001</c:v>
                </c:pt>
                <c:pt idx="11611">
                  <c:v>173.428</c:v>
                </c:pt>
                <c:pt idx="11612">
                  <c:v>173.48</c:v>
                </c:pt>
                <c:pt idx="11613">
                  <c:v>173.50200000000001</c:v>
                </c:pt>
                <c:pt idx="11614">
                  <c:v>173.547</c:v>
                </c:pt>
                <c:pt idx="11615">
                  <c:v>173.56800000000001</c:v>
                </c:pt>
                <c:pt idx="11616">
                  <c:v>173.57400000000001</c:v>
                </c:pt>
                <c:pt idx="11617">
                  <c:v>173.626</c:v>
                </c:pt>
                <c:pt idx="11618">
                  <c:v>173.67400000000001</c:v>
                </c:pt>
                <c:pt idx="11619">
                  <c:v>173.755</c:v>
                </c:pt>
                <c:pt idx="11620">
                  <c:v>173.86699999999999</c:v>
                </c:pt>
                <c:pt idx="11621">
                  <c:v>173.767</c:v>
                </c:pt>
                <c:pt idx="11622">
                  <c:v>173.74100000000001</c:v>
                </c:pt>
                <c:pt idx="11623">
                  <c:v>173.79500000000002</c:v>
                </c:pt>
                <c:pt idx="11624">
                  <c:v>173.71600000000001</c:v>
                </c:pt>
                <c:pt idx="11625">
                  <c:v>173.72300000000001</c:v>
                </c:pt>
                <c:pt idx="11626">
                  <c:v>173.78700000000001</c:v>
                </c:pt>
                <c:pt idx="11627">
                  <c:v>173.78800000000001</c:v>
                </c:pt>
                <c:pt idx="11628">
                  <c:v>173.84700000000001</c:v>
                </c:pt>
                <c:pt idx="11629">
                  <c:v>173.8</c:v>
                </c:pt>
                <c:pt idx="11630">
                  <c:v>173.78200000000001</c:v>
                </c:pt>
                <c:pt idx="11631">
                  <c:v>173.77600000000001</c:v>
                </c:pt>
                <c:pt idx="11632">
                  <c:v>173.79500000000002</c:v>
                </c:pt>
                <c:pt idx="11633">
                  <c:v>173.733</c:v>
                </c:pt>
                <c:pt idx="11634">
                  <c:v>173.779</c:v>
                </c:pt>
                <c:pt idx="11635">
                  <c:v>173.99700000000001</c:v>
                </c:pt>
                <c:pt idx="11636">
                  <c:v>174.02199999999999</c:v>
                </c:pt>
                <c:pt idx="11637">
                  <c:v>174.08199999999999</c:v>
                </c:pt>
                <c:pt idx="11638">
                  <c:v>174.249</c:v>
                </c:pt>
                <c:pt idx="11639">
                  <c:v>174.29400000000001</c:v>
                </c:pt>
                <c:pt idx="11640">
                  <c:v>174.36500000000001</c:v>
                </c:pt>
                <c:pt idx="11641">
                  <c:v>174.34800000000001</c:v>
                </c:pt>
                <c:pt idx="11642">
                  <c:v>174.47300000000001</c:v>
                </c:pt>
                <c:pt idx="11643">
                  <c:v>174.505</c:v>
                </c:pt>
                <c:pt idx="11644">
                  <c:v>174.602</c:v>
                </c:pt>
                <c:pt idx="11645">
                  <c:v>174.61</c:v>
                </c:pt>
                <c:pt idx="11646">
                  <c:v>174.60499999999999</c:v>
                </c:pt>
                <c:pt idx="11647">
                  <c:v>174.768</c:v>
                </c:pt>
                <c:pt idx="11648">
                  <c:v>174.726</c:v>
                </c:pt>
                <c:pt idx="11649">
                  <c:v>174.65200000000002</c:v>
                </c:pt>
                <c:pt idx="11650">
                  <c:v>174.571</c:v>
                </c:pt>
                <c:pt idx="11651">
                  <c:v>174.453</c:v>
                </c:pt>
                <c:pt idx="11652">
                  <c:v>174.41800000000001</c:v>
                </c:pt>
                <c:pt idx="11653">
                  <c:v>174.316</c:v>
                </c:pt>
                <c:pt idx="11654">
                  <c:v>174.286</c:v>
                </c:pt>
                <c:pt idx="11655">
                  <c:v>174.22800000000001</c:v>
                </c:pt>
                <c:pt idx="11656">
                  <c:v>174.274</c:v>
                </c:pt>
                <c:pt idx="11657">
                  <c:v>174.27700000000002</c:v>
                </c:pt>
                <c:pt idx="11658">
                  <c:v>174.136</c:v>
                </c:pt>
                <c:pt idx="11659">
                  <c:v>174.07</c:v>
                </c:pt>
                <c:pt idx="11660">
                  <c:v>173.99100000000001</c:v>
                </c:pt>
                <c:pt idx="11661">
                  <c:v>173.88</c:v>
                </c:pt>
                <c:pt idx="11662">
                  <c:v>173.786</c:v>
                </c:pt>
                <c:pt idx="11663">
                  <c:v>173.69200000000001</c:v>
                </c:pt>
                <c:pt idx="11664">
                  <c:v>173.63900000000001</c:v>
                </c:pt>
                <c:pt idx="11665">
                  <c:v>173.49100000000001</c:v>
                </c:pt>
                <c:pt idx="11666">
                  <c:v>173.38900000000001</c:v>
                </c:pt>
                <c:pt idx="11667">
                  <c:v>173.262</c:v>
                </c:pt>
                <c:pt idx="11668">
                  <c:v>173.131</c:v>
                </c:pt>
                <c:pt idx="11669">
                  <c:v>173.15899999999999</c:v>
                </c:pt>
                <c:pt idx="11670">
                  <c:v>173.15600000000001</c:v>
                </c:pt>
                <c:pt idx="11671">
                  <c:v>173.18299999999999</c:v>
                </c:pt>
                <c:pt idx="11672">
                  <c:v>173.17600000000002</c:v>
                </c:pt>
                <c:pt idx="11673">
                  <c:v>173.18600000000001</c:v>
                </c:pt>
                <c:pt idx="11674">
                  <c:v>173.04599999999999</c:v>
                </c:pt>
                <c:pt idx="11675">
                  <c:v>173.14699999999999</c:v>
                </c:pt>
                <c:pt idx="11676">
                  <c:v>173.16900000000001</c:v>
                </c:pt>
                <c:pt idx="11677">
                  <c:v>173.09399999999999</c:v>
                </c:pt>
                <c:pt idx="11678">
                  <c:v>173.10499999999999</c:v>
                </c:pt>
                <c:pt idx="11679">
                  <c:v>172.988</c:v>
                </c:pt>
                <c:pt idx="11680">
                  <c:v>173.11799999999999</c:v>
                </c:pt>
                <c:pt idx="11681">
                  <c:v>173.059</c:v>
                </c:pt>
                <c:pt idx="11682">
                  <c:v>173.07900000000001</c:v>
                </c:pt>
                <c:pt idx="11683">
                  <c:v>173.11799999999999</c:v>
                </c:pt>
                <c:pt idx="11684">
                  <c:v>173.26</c:v>
                </c:pt>
                <c:pt idx="11685">
                  <c:v>173.28399999999999</c:v>
                </c:pt>
                <c:pt idx="11686">
                  <c:v>173.28399999999999</c:v>
                </c:pt>
                <c:pt idx="11687">
                  <c:v>173.34800000000001</c:v>
                </c:pt>
                <c:pt idx="11688">
                  <c:v>173.43700000000001</c:v>
                </c:pt>
                <c:pt idx="11689">
                  <c:v>173.41400000000002</c:v>
                </c:pt>
                <c:pt idx="11690">
                  <c:v>173.482</c:v>
                </c:pt>
                <c:pt idx="11691">
                  <c:v>173.483</c:v>
                </c:pt>
                <c:pt idx="11692">
                  <c:v>173.57599999999999</c:v>
                </c:pt>
                <c:pt idx="11693">
                  <c:v>173.71100000000001</c:v>
                </c:pt>
                <c:pt idx="11694">
                  <c:v>173.66499999999999</c:v>
                </c:pt>
                <c:pt idx="11695">
                  <c:v>173.577</c:v>
                </c:pt>
                <c:pt idx="11696">
                  <c:v>173.74199999999999</c:v>
                </c:pt>
                <c:pt idx="11697">
                  <c:v>173.72800000000001</c:v>
                </c:pt>
                <c:pt idx="11698">
                  <c:v>173.72200000000001</c:v>
                </c:pt>
                <c:pt idx="11699">
                  <c:v>173.72200000000001</c:v>
                </c:pt>
                <c:pt idx="11700">
                  <c:v>173.74299999999999</c:v>
                </c:pt>
                <c:pt idx="11701">
                  <c:v>173.58600000000001</c:v>
                </c:pt>
                <c:pt idx="11702">
                  <c:v>173.49600000000001</c:v>
                </c:pt>
                <c:pt idx="11703">
                  <c:v>173.697</c:v>
                </c:pt>
                <c:pt idx="11704">
                  <c:v>173.65700000000001</c:v>
                </c:pt>
                <c:pt idx="11705">
                  <c:v>173.61</c:v>
                </c:pt>
                <c:pt idx="11706">
                  <c:v>173.65299999999999</c:v>
                </c:pt>
                <c:pt idx="11707">
                  <c:v>173.71</c:v>
                </c:pt>
                <c:pt idx="11708">
                  <c:v>173.68200000000002</c:v>
                </c:pt>
                <c:pt idx="11709">
                  <c:v>173.54599999999999</c:v>
                </c:pt>
                <c:pt idx="11710">
                  <c:v>173.54599999999999</c:v>
                </c:pt>
                <c:pt idx="11711">
                  <c:v>173.57</c:v>
                </c:pt>
                <c:pt idx="11712">
                  <c:v>173.62</c:v>
                </c:pt>
                <c:pt idx="11713">
                  <c:v>173.61699999999999</c:v>
                </c:pt>
                <c:pt idx="11714">
                  <c:v>173.72499999999999</c:v>
                </c:pt>
                <c:pt idx="11715">
                  <c:v>173.79500000000002</c:v>
                </c:pt>
                <c:pt idx="11716">
                  <c:v>173.76900000000001</c:v>
                </c:pt>
                <c:pt idx="11717">
                  <c:v>173.83100000000002</c:v>
                </c:pt>
                <c:pt idx="11718">
                  <c:v>173.90899999999999</c:v>
                </c:pt>
                <c:pt idx="11719">
                  <c:v>173.934</c:v>
                </c:pt>
                <c:pt idx="11720">
                  <c:v>174.00900000000001</c:v>
                </c:pt>
                <c:pt idx="11721">
                  <c:v>174.09100000000001</c:v>
                </c:pt>
                <c:pt idx="11722">
                  <c:v>173.983</c:v>
                </c:pt>
                <c:pt idx="11723">
                  <c:v>174.083</c:v>
                </c:pt>
                <c:pt idx="11724">
                  <c:v>174.15899999999999</c:v>
                </c:pt>
                <c:pt idx="11725">
                  <c:v>174.126</c:v>
                </c:pt>
                <c:pt idx="11726">
                  <c:v>174.179</c:v>
                </c:pt>
                <c:pt idx="11727">
                  <c:v>174.21899999999999</c:v>
                </c:pt>
                <c:pt idx="11728">
                  <c:v>174.19900000000001</c:v>
                </c:pt>
                <c:pt idx="11729">
                  <c:v>174.06399999999999</c:v>
                </c:pt>
                <c:pt idx="11730">
                  <c:v>174.136</c:v>
                </c:pt>
                <c:pt idx="11731">
                  <c:v>174.13300000000001</c:v>
                </c:pt>
                <c:pt idx="11732">
                  <c:v>174.11699999999999</c:v>
                </c:pt>
                <c:pt idx="11733">
                  <c:v>174.08100000000002</c:v>
                </c:pt>
                <c:pt idx="11734">
                  <c:v>174.07599999999999</c:v>
                </c:pt>
                <c:pt idx="11735">
                  <c:v>174.03</c:v>
                </c:pt>
                <c:pt idx="11736">
                  <c:v>174.12200000000001</c:v>
                </c:pt>
                <c:pt idx="11737">
                  <c:v>174.119</c:v>
                </c:pt>
                <c:pt idx="11738">
                  <c:v>174.137</c:v>
                </c:pt>
                <c:pt idx="11739">
                  <c:v>174.06200000000001</c:v>
                </c:pt>
                <c:pt idx="11740">
                  <c:v>174.142</c:v>
                </c:pt>
                <c:pt idx="11741">
                  <c:v>174.18299999999999</c:v>
                </c:pt>
                <c:pt idx="11742">
                  <c:v>174.15100000000001</c:v>
                </c:pt>
                <c:pt idx="11743">
                  <c:v>174.017</c:v>
                </c:pt>
                <c:pt idx="11744">
                  <c:v>174.08</c:v>
                </c:pt>
                <c:pt idx="11745">
                  <c:v>174.018</c:v>
                </c:pt>
                <c:pt idx="11746">
                  <c:v>173.91200000000001</c:v>
                </c:pt>
                <c:pt idx="11747">
                  <c:v>173.869</c:v>
                </c:pt>
                <c:pt idx="11748">
                  <c:v>173.858</c:v>
                </c:pt>
                <c:pt idx="11749">
                  <c:v>173.79500000000002</c:v>
                </c:pt>
                <c:pt idx="11750">
                  <c:v>173.672</c:v>
                </c:pt>
                <c:pt idx="11751">
                  <c:v>173.71</c:v>
                </c:pt>
                <c:pt idx="11752">
                  <c:v>173.696</c:v>
                </c:pt>
                <c:pt idx="11753">
                  <c:v>173.529</c:v>
                </c:pt>
                <c:pt idx="11754">
                  <c:v>173.506</c:v>
                </c:pt>
                <c:pt idx="11755">
                  <c:v>173.399</c:v>
                </c:pt>
                <c:pt idx="11756">
                  <c:v>173.346</c:v>
                </c:pt>
                <c:pt idx="11757">
                  <c:v>173.33</c:v>
                </c:pt>
                <c:pt idx="11758">
                  <c:v>173.28</c:v>
                </c:pt>
                <c:pt idx="11759">
                  <c:v>173.15100000000001</c:v>
                </c:pt>
                <c:pt idx="11760">
                  <c:v>173.19800000000001</c:v>
                </c:pt>
                <c:pt idx="11761">
                  <c:v>173.19300000000001</c:v>
                </c:pt>
                <c:pt idx="11762">
                  <c:v>173.22499999999999</c:v>
                </c:pt>
                <c:pt idx="11763">
                  <c:v>173.262</c:v>
                </c:pt>
                <c:pt idx="11764">
                  <c:v>173.18200000000002</c:v>
                </c:pt>
                <c:pt idx="11765">
                  <c:v>173.113</c:v>
                </c:pt>
                <c:pt idx="11766">
                  <c:v>173.107</c:v>
                </c:pt>
                <c:pt idx="11767">
                  <c:v>173.143</c:v>
                </c:pt>
                <c:pt idx="11768">
                  <c:v>173.23699999999999</c:v>
                </c:pt>
                <c:pt idx="11769">
                  <c:v>173.16400000000002</c:v>
                </c:pt>
                <c:pt idx="11770">
                  <c:v>173.08</c:v>
                </c:pt>
                <c:pt idx="11771">
                  <c:v>173.005</c:v>
                </c:pt>
                <c:pt idx="11772">
                  <c:v>173.12200000000001</c:v>
                </c:pt>
                <c:pt idx="11773">
                  <c:v>173.09</c:v>
                </c:pt>
                <c:pt idx="11774">
                  <c:v>173.018</c:v>
                </c:pt>
                <c:pt idx="11775">
                  <c:v>172.94300000000001</c:v>
                </c:pt>
                <c:pt idx="11776">
                  <c:v>172.86799999999999</c:v>
                </c:pt>
                <c:pt idx="11777">
                  <c:v>172.95400000000001</c:v>
                </c:pt>
                <c:pt idx="11778">
                  <c:v>172.91400000000002</c:v>
                </c:pt>
                <c:pt idx="11779">
                  <c:v>172.78100000000001</c:v>
                </c:pt>
                <c:pt idx="11780">
                  <c:v>172.833</c:v>
                </c:pt>
                <c:pt idx="11781">
                  <c:v>173.03100000000001</c:v>
                </c:pt>
                <c:pt idx="11782">
                  <c:v>173.17400000000001</c:v>
                </c:pt>
                <c:pt idx="11783">
                  <c:v>173.185</c:v>
                </c:pt>
                <c:pt idx="11784">
                  <c:v>173.089</c:v>
                </c:pt>
                <c:pt idx="11785">
                  <c:v>173.09399999999999</c:v>
                </c:pt>
                <c:pt idx="11786">
                  <c:v>173.148</c:v>
                </c:pt>
                <c:pt idx="11787">
                  <c:v>173.124</c:v>
                </c:pt>
                <c:pt idx="11788">
                  <c:v>173.00800000000001</c:v>
                </c:pt>
                <c:pt idx="11789">
                  <c:v>172.99199999999999</c:v>
                </c:pt>
                <c:pt idx="11790">
                  <c:v>173.001</c:v>
                </c:pt>
                <c:pt idx="11791">
                  <c:v>173.006</c:v>
                </c:pt>
                <c:pt idx="11792">
                  <c:v>172.90800000000002</c:v>
                </c:pt>
                <c:pt idx="11793">
                  <c:v>172.964</c:v>
                </c:pt>
                <c:pt idx="11794">
                  <c:v>173.01</c:v>
                </c:pt>
                <c:pt idx="11795">
                  <c:v>172.941</c:v>
                </c:pt>
                <c:pt idx="11796">
                  <c:v>173.048</c:v>
                </c:pt>
                <c:pt idx="11797">
                  <c:v>172.86600000000001</c:v>
                </c:pt>
                <c:pt idx="11798">
                  <c:v>172.733</c:v>
                </c:pt>
                <c:pt idx="11799">
                  <c:v>172.68299999999999</c:v>
                </c:pt>
                <c:pt idx="11800">
                  <c:v>172.732</c:v>
                </c:pt>
                <c:pt idx="11801">
                  <c:v>172.80100000000002</c:v>
                </c:pt>
                <c:pt idx="11802">
                  <c:v>172.827</c:v>
                </c:pt>
                <c:pt idx="11803">
                  <c:v>172.9</c:v>
                </c:pt>
                <c:pt idx="11804">
                  <c:v>173.01300000000001</c:v>
                </c:pt>
                <c:pt idx="11805">
                  <c:v>172.953</c:v>
                </c:pt>
                <c:pt idx="11806">
                  <c:v>173.011</c:v>
                </c:pt>
                <c:pt idx="11807">
                  <c:v>173.09800000000001</c:v>
                </c:pt>
                <c:pt idx="11808">
                  <c:v>173.09899999999999</c:v>
                </c:pt>
                <c:pt idx="11809">
                  <c:v>173.07</c:v>
                </c:pt>
                <c:pt idx="11810">
                  <c:v>173.11099999999999</c:v>
                </c:pt>
                <c:pt idx="11811">
                  <c:v>173.245</c:v>
                </c:pt>
                <c:pt idx="11812">
                  <c:v>173.31200000000001</c:v>
                </c:pt>
                <c:pt idx="11813">
                  <c:v>173.434</c:v>
                </c:pt>
                <c:pt idx="11814">
                  <c:v>173.49799999999999</c:v>
                </c:pt>
                <c:pt idx="11815">
                  <c:v>173.49700000000001</c:v>
                </c:pt>
                <c:pt idx="11816">
                  <c:v>173.58100000000002</c:v>
                </c:pt>
                <c:pt idx="11817">
                  <c:v>173.62899999999999</c:v>
                </c:pt>
                <c:pt idx="11818">
                  <c:v>173.80600000000001</c:v>
                </c:pt>
                <c:pt idx="11819">
                  <c:v>173.90200000000002</c:v>
                </c:pt>
                <c:pt idx="11820">
                  <c:v>174.03200000000001</c:v>
                </c:pt>
                <c:pt idx="11821">
                  <c:v>174.16499999999999</c:v>
                </c:pt>
                <c:pt idx="11822">
                  <c:v>174.232</c:v>
                </c:pt>
                <c:pt idx="11823">
                  <c:v>174.56200000000001</c:v>
                </c:pt>
                <c:pt idx="11824">
                  <c:v>174.62</c:v>
                </c:pt>
                <c:pt idx="11825">
                  <c:v>174.54</c:v>
                </c:pt>
                <c:pt idx="11826">
                  <c:v>174.404</c:v>
                </c:pt>
                <c:pt idx="11827">
                  <c:v>174.46700000000001</c:v>
                </c:pt>
                <c:pt idx="11828">
                  <c:v>174.50399999999999</c:v>
                </c:pt>
                <c:pt idx="11829">
                  <c:v>174.399</c:v>
                </c:pt>
                <c:pt idx="11830">
                  <c:v>174.458</c:v>
                </c:pt>
                <c:pt idx="11831">
                  <c:v>174.55500000000001</c:v>
                </c:pt>
                <c:pt idx="11832">
                  <c:v>174.42099999999999</c:v>
                </c:pt>
                <c:pt idx="11833">
                  <c:v>174.416</c:v>
                </c:pt>
                <c:pt idx="11834">
                  <c:v>174.358</c:v>
                </c:pt>
                <c:pt idx="11835">
                  <c:v>174.40200000000002</c:v>
                </c:pt>
                <c:pt idx="11836">
                  <c:v>174.376</c:v>
                </c:pt>
                <c:pt idx="11837">
                  <c:v>174.41</c:v>
                </c:pt>
                <c:pt idx="11838">
                  <c:v>174.31200000000001</c:v>
                </c:pt>
                <c:pt idx="11839">
                  <c:v>174.22499999999999</c:v>
                </c:pt>
                <c:pt idx="11840">
                  <c:v>174.02199999999999</c:v>
                </c:pt>
                <c:pt idx="11841">
                  <c:v>173.607</c:v>
                </c:pt>
                <c:pt idx="11842">
                  <c:v>173.49700000000001</c:v>
                </c:pt>
                <c:pt idx="11843">
                  <c:v>173.363</c:v>
                </c:pt>
                <c:pt idx="11844">
                  <c:v>173.39500000000001</c:v>
                </c:pt>
                <c:pt idx="11845">
                  <c:v>173.40700000000001</c:v>
                </c:pt>
                <c:pt idx="11846">
                  <c:v>173.33799999999999</c:v>
                </c:pt>
                <c:pt idx="11847">
                  <c:v>173.411</c:v>
                </c:pt>
                <c:pt idx="11848">
                  <c:v>173.42000000000002</c:v>
                </c:pt>
                <c:pt idx="11849">
                  <c:v>173.416</c:v>
                </c:pt>
                <c:pt idx="11850">
                  <c:v>173.31800000000001</c:v>
                </c:pt>
                <c:pt idx="11851">
                  <c:v>173.34</c:v>
                </c:pt>
                <c:pt idx="11852">
                  <c:v>173.214</c:v>
                </c:pt>
                <c:pt idx="11853">
                  <c:v>173.07400000000001</c:v>
                </c:pt>
                <c:pt idx="11854">
                  <c:v>172.96200000000002</c:v>
                </c:pt>
                <c:pt idx="11855">
                  <c:v>172.99299999999999</c:v>
                </c:pt>
                <c:pt idx="11856">
                  <c:v>173.06800000000001</c:v>
                </c:pt>
                <c:pt idx="11857">
                  <c:v>173.05700000000002</c:v>
                </c:pt>
                <c:pt idx="11858">
                  <c:v>173.01300000000001</c:v>
                </c:pt>
                <c:pt idx="11859">
                  <c:v>173.04500000000002</c:v>
                </c:pt>
                <c:pt idx="11860">
                  <c:v>173.137</c:v>
                </c:pt>
                <c:pt idx="11861">
                  <c:v>173.126</c:v>
                </c:pt>
                <c:pt idx="11862">
                  <c:v>173.11699999999999</c:v>
                </c:pt>
                <c:pt idx="11863">
                  <c:v>173.173</c:v>
                </c:pt>
                <c:pt idx="11864">
                  <c:v>173.137</c:v>
                </c:pt>
                <c:pt idx="11865">
                  <c:v>173.149</c:v>
                </c:pt>
                <c:pt idx="11866">
                  <c:v>173.12800000000001</c:v>
                </c:pt>
                <c:pt idx="11867">
                  <c:v>172.965</c:v>
                </c:pt>
                <c:pt idx="11868">
                  <c:v>172.84700000000001</c:v>
                </c:pt>
                <c:pt idx="11869">
                  <c:v>172.965</c:v>
                </c:pt>
                <c:pt idx="11870">
                  <c:v>173.024</c:v>
                </c:pt>
                <c:pt idx="11871">
                  <c:v>172.98699999999999</c:v>
                </c:pt>
                <c:pt idx="11872">
                  <c:v>172.95400000000001</c:v>
                </c:pt>
                <c:pt idx="11873">
                  <c:v>172.995</c:v>
                </c:pt>
                <c:pt idx="11874">
                  <c:v>172.99100000000001</c:v>
                </c:pt>
                <c:pt idx="11875">
                  <c:v>173.05799999999999</c:v>
                </c:pt>
                <c:pt idx="11876">
                  <c:v>172.994</c:v>
                </c:pt>
                <c:pt idx="11877">
                  <c:v>172.922</c:v>
                </c:pt>
                <c:pt idx="11878">
                  <c:v>172.95400000000001</c:v>
                </c:pt>
                <c:pt idx="11879">
                  <c:v>173.21600000000001</c:v>
                </c:pt>
                <c:pt idx="11880">
                  <c:v>173.63499999999999</c:v>
                </c:pt>
                <c:pt idx="11881">
                  <c:v>173.602</c:v>
                </c:pt>
                <c:pt idx="11882">
                  <c:v>173.56700000000001</c:v>
                </c:pt>
                <c:pt idx="11883">
                  <c:v>173.69900000000001</c:v>
                </c:pt>
                <c:pt idx="11884">
                  <c:v>173.66400000000002</c:v>
                </c:pt>
                <c:pt idx="11885">
                  <c:v>173.65299999999999</c:v>
                </c:pt>
                <c:pt idx="11886">
                  <c:v>173.654</c:v>
                </c:pt>
                <c:pt idx="11887">
                  <c:v>173.70400000000001</c:v>
                </c:pt>
                <c:pt idx="11888">
                  <c:v>173.739</c:v>
                </c:pt>
                <c:pt idx="11889">
                  <c:v>173.75900000000001</c:v>
                </c:pt>
                <c:pt idx="11890">
                  <c:v>173.79500000000002</c:v>
                </c:pt>
                <c:pt idx="11891">
                  <c:v>173.87800000000001</c:v>
                </c:pt>
                <c:pt idx="11892">
                  <c:v>173.96299999999999</c:v>
                </c:pt>
                <c:pt idx="11893">
                  <c:v>174.04900000000001</c:v>
                </c:pt>
                <c:pt idx="11894">
                  <c:v>174.03900000000002</c:v>
                </c:pt>
                <c:pt idx="11895">
                  <c:v>174.084</c:v>
                </c:pt>
                <c:pt idx="11896">
                  <c:v>174.18700000000001</c:v>
                </c:pt>
                <c:pt idx="11897">
                  <c:v>174.24799999999999</c:v>
                </c:pt>
                <c:pt idx="11898">
                  <c:v>174.38400000000001</c:v>
                </c:pt>
                <c:pt idx="11899">
                  <c:v>174.38300000000001</c:v>
                </c:pt>
                <c:pt idx="11900">
                  <c:v>174.446</c:v>
                </c:pt>
                <c:pt idx="11901">
                  <c:v>174.52</c:v>
                </c:pt>
                <c:pt idx="11902">
                  <c:v>174.51400000000001</c:v>
                </c:pt>
                <c:pt idx="11903">
                  <c:v>174.55799999999999</c:v>
                </c:pt>
                <c:pt idx="11904">
                  <c:v>174.67400000000001</c:v>
                </c:pt>
                <c:pt idx="11905">
                  <c:v>174.73400000000001</c:v>
                </c:pt>
                <c:pt idx="11906">
                  <c:v>174.79300000000001</c:v>
                </c:pt>
                <c:pt idx="11907">
                  <c:v>174.864</c:v>
                </c:pt>
                <c:pt idx="11908">
                  <c:v>174.88</c:v>
                </c:pt>
                <c:pt idx="11909">
                  <c:v>174.90299999999999</c:v>
                </c:pt>
                <c:pt idx="11910">
                  <c:v>174.93899999999999</c:v>
                </c:pt>
                <c:pt idx="11911">
                  <c:v>174.911</c:v>
                </c:pt>
                <c:pt idx="11912">
                  <c:v>174.785</c:v>
                </c:pt>
                <c:pt idx="11913">
                  <c:v>174.80600000000001</c:v>
                </c:pt>
                <c:pt idx="11914">
                  <c:v>174.768</c:v>
                </c:pt>
                <c:pt idx="11915">
                  <c:v>174.65899999999999</c:v>
                </c:pt>
                <c:pt idx="11916">
                  <c:v>174.70000000000002</c:v>
                </c:pt>
                <c:pt idx="11917">
                  <c:v>174.73599999999999</c:v>
                </c:pt>
                <c:pt idx="11918">
                  <c:v>174.74799999999999</c:v>
                </c:pt>
                <c:pt idx="11919">
                  <c:v>174.84300000000002</c:v>
                </c:pt>
                <c:pt idx="11920">
                  <c:v>174.874</c:v>
                </c:pt>
                <c:pt idx="11921">
                  <c:v>174.9</c:v>
                </c:pt>
                <c:pt idx="11922">
                  <c:v>174.904</c:v>
                </c:pt>
                <c:pt idx="11923">
                  <c:v>174.94800000000001</c:v>
                </c:pt>
                <c:pt idx="11924">
                  <c:v>174.941</c:v>
                </c:pt>
                <c:pt idx="11925">
                  <c:v>174.92000000000002</c:v>
                </c:pt>
                <c:pt idx="11926">
                  <c:v>174.95600000000002</c:v>
                </c:pt>
                <c:pt idx="11927">
                  <c:v>174.958</c:v>
                </c:pt>
                <c:pt idx="11928">
                  <c:v>175.02799999999999</c:v>
                </c:pt>
                <c:pt idx="11929">
                  <c:v>175.00399999999999</c:v>
                </c:pt>
                <c:pt idx="11930">
                  <c:v>175.05500000000001</c:v>
                </c:pt>
                <c:pt idx="11931">
                  <c:v>174.923</c:v>
                </c:pt>
                <c:pt idx="11932">
                  <c:v>174.86500000000001</c:v>
                </c:pt>
                <c:pt idx="11933">
                  <c:v>174.87899999999999</c:v>
                </c:pt>
                <c:pt idx="11934">
                  <c:v>174.8</c:v>
                </c:pt>
                <c:pt idx="11935">
                  <c:v>174.738</c:v>
                </c:pt>
                <c:pt idx="11936">
                  <c:v>174.691</c:v>
                </c:pt>
                <c:pt idx="11937">
                  <c:v>174.63300000000001</c:v>
                </c:pt>
                <c:pt idx="11938">
                  <c:v>174.553</c:v>
                </c:pt>
                <c:pt idx="11939">
                  <c:v>174.53800000000001</c:v>
                </c:pt>
                <c:pt idx="11940">
                  <c:v>174.48500000000001</c:v>
                </c:pt>
                <c:pt idx="11941">
                  <c:v>174.39500000000001</c:v>
                </c:pt>
                <c:pt idx="11942">
                  <c:v>174.44800000000001</c:v>
                </c:pt>
                <c:pt idx="11943">
                  <c:v>174.38</c:v>
                </c:pt>
                <c:pt idx="11944">
                  <c:v>174.40800000000002</c:v>
                </c:pt>
                <c:pt idx="11945">
                  <c:v>174.35900000000001</c:v>
                </c:pt>
                <c:pt idx="11946">
                  <c:v>174.411</c:v>
                </c:pt>
                <c:pt idx="11947">
                  <c:v>174.51400000000001</c:v>
                </c:pt>
                <c:pt idx="11948">
                  <c:v>174.54599999999999</c:v>
                </c:pt>
                <c:pt idx="11949">
                  <c:v>174.501</c:v>
                </c:pt>
                <c:pt idx="11950">
                  <c:v>174.51400000000001</c:v>
                </c:pt>
                <c:pt idx="11951">
                  <c:v>174.47800000000001</c:v>
                </c:pt>
                <c:pt idx="11952">
                  <c:v>174.47</c:v>
                </c:pt>
                <c:pt idx="11953">
                  <c:v>174.535</c:v>
                </c:pt>
                <c:pt idx="11954">
                  <c:v>174.38300000000001</c:v>
                </c:pt>
                <c:pt idx="11955">
                  <c:v>174.52500000000001</c:v>
                </c:pt>
                <c:pt idx="11956">
                  <c:v>174.56300000000002</c:v>
                </c:pt>
                <c:pt idx="11957">
                  <c:v>174.529</c:v>
                </c:pt>
                <c:pt idx="11958">
                  <c:v>174.452</c:v>
                </c:pt>
                <c:pt idx="11959">
                  <c:v>174.44</c:v>
                </c:pt>
                <c:pt idx="11960">
                  <c:v>174.38</c:v>
                </c:pt>
                <c:pt idx="11961">
                  <c:v>174.316</c:v>
                </c:pt>
                <c:pt idx="11962">
                  <c:v>174.316</c:v>
                </c:pt>
                <c:pt idx="11963">
                  <c:v>174.24100000000001</c:v>
                </c:pt>
                <c:pt idx="11964">
                  <c:v>174.23400000000001</c:v>
                </c:pt>
                <c:pt idx="11965">
                  <c:v>174.197</c:v>
                </c:pt>
                <c:pt idx="11966">
                  <c:v>174.16499999999999</c:v>
                </c:pt>
                <c:pt idx="11967">
                  <c:v>174.08799999999999</c:v>
                </c:pt>
                <c:pt idx="11968">
                  <c:v>174.065</c:v>
                </c:pt>
                <c:pt idx="11969">
                  <c:v>173.959</c:v>
                </c:pt>
                <c:pt idx="11970">
                  <c:v>173.94499999999999</c:v>
                </c:pt>
                <c:pt idx="11971">
                  <c:v>173.96</c:v>
                </c:pt>
                <c:pt idx="11972">
                  <c:v>173.93200000000002</c:v>
                </c:pt>
                <c:pt idx="11973">
                  <c:v>173.88499999999999</c:v>
                </c:pt>
                <c:pt idx="11974">
                  <c:v>173.75700000000001</c:v>
                </c:pt>
                <c:pt idx="11975">
                  <c:v>173.75399999999999</c:v>
                </c:pt>
                <c:pt idx="11976">
                  <c:v>173.71600000000001</c:v>
                </c:pt>
                <c:pt idx="11977">
                  <c:v>173.68100000000001</c:v>
                </c:pt>
                <c:pt idx="11978">
                  <c:v>173.667</c:v>
                </c:pt>
                <c:pt idx="11979">
                  <c:v>173.60300000000001</c:v>
                </c:pt>
                <c:pt idx="11980">
                  <c:v>173.57400000000001</c:v>
                </c:pt>
                <c:pt idx="11981">
                  <c:v>173.57599999999999</c:v>
                </c:pt>
                <c:pt idx="11982">
                  <c:v>173.56</c:v>
                </c:pt>
                <c:pt idx="11983">
                  <c:v>173.46299999999999</c:v>
                </c:pt>
                <c:pt idx="11984">
                  <c:v>173.41400000000002</c:v>
                </c:pt>
                <c:pt idx="11985">
                  <c:v>173.48699999999999</c:v>
                </c:pt>
                <c:pt idx="11986">
                  <c:v>173.45099999999999</c:v>
                </c:pt>
                <c:pt idx="11987">
                  <c:v>173.45099999999999</c:v>
                </c:pt>
                <c:pt idx="11988">
                  <c:v>173.50300000000001</c:v>
                </c:pt>
                <c:pt idx="11989">
                  <c:v>173.52600000000001</c:v>
                </c:pt>
                <c:pt idx="11990">
                  <c:v>173.61600000000001</c:v>
                </c:pt>
                <c:pt idx="11991">
                  <c:v>173.589</c:v>
                </c:pt>
                <c:pt idx="11992">
                  <c:v>173.749</c:v>
                </c:pt>
                <c:pt idx="11993">
                  <c:v>173.90299999999999</c:v>
                </c:pt>
                <c:pt idx="11994">
                  <c:v>173.94300000000001</c:v>
                </c:pt>
                <c:pt idx="11995">
                  <c:v>173.91800000000001</c:v>
                </c:pt>
                <c:pt idx="11996">
                  <c:v>174.04</c:v>
                </c:pt>
                <c:pt idx="11997">
                  <c:v>173.99600000000001</c:v>
                </c:pt>
                <c:pt idx="11998">
                  <c:v>173.999</c:v>
                </c:pt>
                <c:pt idx="11999">
                  <c:v>173.91499999999999</c:v>
                </c:pt>
                <c:pt idx="12000">
                  <c:v>173.751</c:v>
                </c:pt>
                <c:pt idx="12001">
                  <c:v>173.69499999999999</c:v>
                </c:pt>
                <c:pt idx="12002">
                  <c:v>173.83799999999999</c:v>
                </c:pt>
                <c:pt idx="12003">
                  <c:v>173.86099999999999</c:v>
                </c:pt>
                <c:pt idx="12004">
                  <c:v>173.84200000000001</c:v>
                </c:pt>
                <c:pt idx="12005">
                  <c:v>173.827</c:v>
                </c:pt>
                <c:pt idx="12006">
                  <c:v>173.68700000000001</c:v>
                </c:pt>
                <c:pt idx="12007">
                  <c:v>173.73400000000001</c:v>
                </c:pt>
                <c:pt idx="12008">
                  <c:v>173.71100000000001</c:v>
                </c:pt>
                <c:pt idx="12009">
                  <c:v>173.827</c:v>
                </c:pt>
                <c:pt idx="12010">
                  <c:v>173.804</c:v>
                </c:pt>
                <c:pt idx="12011">
                  <c:v>173.74299999999999</c:v>
                </c:pt>
                <c:pt idx="12012">
                  <c:v>173.80799999999999</c:v>
                </c:pt>
                <c:pt idx="12013">
                  <c:v>173.71800000000002</c:v>
                </c:pt>
                <c:pt idx="12014">
                  <c:v>173.80500000000001</c:v>
                </c:pt>
                <c:pt idx="12015">
                  <c:v>173.874</c:v>
                </c:pt>
                <c:pt idx="12016">
                  <c:v>173.87800000000001</c:v>
                </c:pt>
                <c:pt idx="12017">
                  <c:v>173.798</c:v>
                </c:pt>
                <c:pt idx="12018">
                  <c:v>173.79599999999999</c:v>
                </c:pt>
                <c:pt idx="12019">
                  <c:v>173.761</c:v>
                </c:pt>
                <c:pt idx="12020">
                  <c:v>173.727</c:v>
                </c:pt>
                <c:pt idx="12021">
                  <c:v>173.76</c:v>
                </c:pt>
                <c:pt idx="12022">
                  <c:v>173.75800000000001</c:v>
                </c:pt>
                <c:pt idx="12023">
                  <c:v>173.821</c:v>
                </c:pt>
                <c:pt idx="12024">
                  <c:v>173.80100000000002</c:v>
                </c:pt>
                <c:pt idx="12025">
                  <c:v>173.76900000000001</c:v>
                </c:pt>
                <c:pt idx="12026">
                  <c:v>173.80500000000001</c:v>
                </c:pt>
                <c:pt idx="12027">
                  <c:v>173.74799999999999</c:v>
                </c:pt>
                <c:pt idx="12028">
                  <c:v>173.62800000000001</c:v>
                </c:pt>
                <c:pt idx="12029">
                  <c:v>173.49299999999999</c:v>
                </c:pt>
                <c:pt idx="12030">
                  <c:v>173.44400000000002</c:v>
                </c:pt>
                <c:pt idx="12031">
                  <c:v>173.44</c:v>
                </c:pt>
                <c:pt idx="12032">
                  <c:v>173.405</c:v>
                </c:pt>
                <c:pt idx="12033">
                  <c:v>173.19</c:v>
                </c:pt>
                <c:pt idx="12034">
                  <c:v>173.017</c:v>
                </c:pt>
                <c:pt idx="12035">
                  <c:v>172.98599999999999</c:v>
                </c:pt>
                <c:pt idx="12036">
                  <c:v>173.072</c:v>
                </c:pt>
                <c:pt idx="12037">
                  <c:v>173.387</c:v>
                </c:pt>
                <c:pt idx="12038">
                  <c:v>173.34800000000001</c:v>
                </c:pt>
                <c:pt idx="12039">
                  <c:v>173.39099999999999</c:v>
                </c:pt>
                <c:pt idx="12040">
                  <c:v>173.31300000000002</c:v>
                </c:pt>
                <c:pt idx="12041">
                  <c:v>173.29900000000001</c:v>
                </c:pt>
                <c:pt idx="12042">
                  <c:v>173.28399999999999</c:v>
                </c:pt>
                <c:pt idx="12043">
                  <c:v>173.21100000000001</c:v>
                </c:pt>
                <c:pt idx="12044">
                  <c:v>173.251</c:v>
                </c:pt>
                <c:pt idx="12045">
                  <c:v>173.14699999999999</c:v>
                </c:pt>
                <c:pt idx="12046">
                  <c:v>173.22300000000001</c:v>
                </c:pt>
                <c:pt idx="12047">
                  <c:v>173.18700000000001</c:v>
                </c:pt>
                <c:pt idx="12048">
                  <c:v>173.21600000000001</c:v>
                </c:pt>
                <c:pt idx="12049">
                  <c:v>173.274</c:v>
                </c:pt>
                <c:pt idx="12050">
                  <c:v>173.27500000000001</c:v>
                </c:pt>
                <c:pt idx="12051">
                  <c:v>173.13400000000001</c:v>
                </c:pt>
                <c:pt idx="12052">
                  <c:v>173.215</c:v>
                </c:pt>
                <c:pt idx="12053">
                  <c:v>173.28</c:v>
                </c:pt>
                <c:pt idx="12054">
                  <c:v>173.23400000000001</c:v>
                </c:pt>
                <c:pt idx="12055">
                  <c:v>173.17099999999999</c:v>
                </c:pt>
                <c:pt idx="12056">
                  <c:v>173.19499999999999</c:v>
                </c:pt>
                <c:pt idx="12057">
                  <c:v>173.28300000000002</c:v>
                </c:pt>
                <c:pt idx="12058">
                  <c:v>173.261</c:v>
                </c:pt>
                <c:pt idx="12059">
                  <c:v>173.245</c:v>
                </c:pt>
                <c:pt idx="12060">
                  <c:v>173.18299999999999</c:v>
                </c:pt>
                <c:pt idx="12061">
                  <c:v>173.149</c:v>
                </c:pt>
                <c:pt idx="12062">
                  <c:v>173.11799999999999</c:v>
                </c:pt>
                <c:pt idx="12063">
                  <c:v>173.19499999999999</c:v>
                </c:pt>
                <c:pt idx="12064">
                  <c:v>173.202</c:v>
                </c:pt>
                <c:pt idx="12065">
                  <c:v>173.142</c:v>
                </c:pt>
                <c:pt idx="12066">
                  <c:v>173.22</c:v>
                </c:pt>
                <c:pt idx="12067">
                  <c:v>173.208</c:v>
                </c:pt>
                <c:pt idx="12068">
                  <c:v>173.23699999999999</c:v>
                </c:pt>
                <c:pt idx="12069">
                  <c:v>173.178</c:v>
                </c:pt>
                <c:pt idx="12070">
                  <c:v>173.191</c:v>
                </c:pt>
                <c:pt idx="12071">
                  <c:v>173.22399999999999</c:v>
                </c:pt>
                <c:pt idx="12072">
                  <c:v>173.24600000000001</c:v>
                </c:pt>
                <c:pt idx="12073">
                  <c:v>173.29500000000002</c:v>
                </c:pt>
                <c:pt idx="12074">
                  <c:v>173.398</c:v>
                </c:pt>
                <c:pt idx="12075">
                  <c:v>173.53100000000001</c:v>
                </c:pt>
                <c:pt idx="12076">
                  <c:v>173.589</c:v>
                </c:pt>
                <c:pt idx="12077">
                  <c:v>173.62200000000001</c:v>
                </c:pt>
                <c:pt idx="12078">
                  <c:v>173.684</c:v>
                </c:pt>
                <c:pt idx="12079">
                  <c:v>173.761</c:v>
                </c:pt>
                <c:pt idx="12080">
                  <c:v>173.86199999999999</c:v>
                </c:pt>
                <c:pt idx="12081">
                  <c:v>173.87299999999999</c:v>
                </c:pt>
                <c:pt idx="12082">
                  <c:v>173.959</c:v>
                </c:pt>
                <c:pt idx="12083">
                  <c:v>173.96600000000001</c:v>
                </c:pt>
                <c:pt idx="12084">
                  <c:v>174.00300000000001</c:v>
                </c:pt>
                <c:pt idx="12085">
                  <c:v>174.00300000000001</c:v>
                </c:pt>
                <c:pt idx="12086">
                  <c:v>173.99799999999999</c:v>
                </c:pt>
                <c:pt idx="12087">
                  <c:v>173.90200000000002</c:v>
                </c:pt>
                <c:pt idx="12088">
                  <c:v>173.761</c:v>
                </c:pt>
                <c:pt idx="12089">
                  <c:v>173.73500000000001</c:v>
                </c:pt>
                <c:pt idx="12090">
                  <c:v>173.61</c:v>
                </c:pt>
                <c:pt idx="12091">
                  <c:v>173.6</c:v>
                </c:pt>
                <c:pt idx="12092">
                  <c:v>173.535</c:v>
                </c:pt>
                <c:pt idx="12093">
                  <c:v>173.51400000000001</c:v>
                </c:pt>
                <c:pt idx="12094">
                  <c:v>173.411</c:v>
                </c:pt>
                <c:pt idx="12095">
                  <c:v>173.411</c:v>
                </c:pt>
                <c:pt idx="12096">
                  <c:v>173.42600000000002</c:v>
                </c:pt>
                <c:pt idx="12097">
                  <c:v>173.40600000000001</c:v>
                </c:pt>
                <c:pt idx="12098">
                  <c:v>173.256</c:v>
                </c:pt>
                <c:pt idx="12099">
                  <c:v>173.1</c:v>
                </c:pt>
                <c:pt idx="12100">
                  <c:v>173.13800000000001</c:v>
                </c:pt>
                <c:pt idx="12101">
                  <c:v>173.029</c:v>
                </c:pt>
                <c:pt idx="12102">
                  <c:v>172.751</c:v>
                </c:pt>
                <c:pt idx="12103">
                  <c:v>172.77</c:v>
                </c:pt>
                <c:pt idx="12104">
                  <c:v>172.69200000000001</c:v>
                </c:pt>
                <c:pt idx="12105">
                  <c:v>172.62899999999999</c:v>
                </c:pt>
                <c:pt idx="12106">
                  <c:v>172.54900000000001</c:v>
                </c:pt>
                <c:pt idx="12107">
                  <c:v>172.44200000000001</c:v>
                </c:pt>
                <c:pt idx="12108">
                  <c:v>172.488</c:v>
                </c:pt>
                <c:pt idx="12109">
                  <c:v>172.51599999999999</c:v>
                </c:pt>
                <c:pt idx="12110">
                  <c:v>172.42500000000001</c:v>
                </c:pt>
                <c:pt idx="12111">
                  <c:v>172.37299999999999</c:v>
                </c:pt>
                <c:pt idx="12112">
                  <c:v>172.261</c:v>
                </c:pt>
                <c:pt idx="12113">
                  <c:v>172.29599999999999</c:v>
                </c:pt>
                <c:pt idx="12114">
                  <c:v>172.327</c:v>
                </c:pt>
                <c:pt idx="12115">
                  <c:v>172.34899999999999</c:v>
                </c:pt>
                <c:pt idx="12116">
                  <c:v>172.28700000000001</c:v>
                </c:pt>
                <c:pt idx="12117">
                  <c:v>172.25800000000001</c:v>
                </c:pt>
                <c:pt idx="12118">
                  <c:v>172.36</c:v>
                </c:pt>
                <c:pt idx="12119">
                  <c:v>172.34800000000001</c:v>
                </c:pt>
                <c:pt idx="12120">
                  <c:v>172.352</c:v>
                </c:pt>
                <c:pt idx="12121">
                  <c:v>172.505</c:v>
                </c:pt>
                <c:pt idx="12122">
                  <c:v>172.512</c:v>
                </c:pt>
                <c:pt idx="12123">
                  <c:v>172.51</c:v>
                </c:pt>
                <c:pt idx="12124">
                  <c:v>172.464</c:v>
                </c:pt>
                <c:pt idx="12125">
                  <c:v>172.40100000000001</c:v>
                </c:pt>
                <c:pt idx="12126">
                  <c:v>172.489</c:v>
                </c:pt>
                <c:pt idx="12127">
                  <c:v>172.55500000000001</c:v>
                </c:pt>
                <c:pt idx="12128">
                  <c:v>172.55799999999999</c:v>
                </c:pt>
                <c:pt idx="12129">
                  <c:v>172.58700000000002</c:v>
                </c:pt>
                <c:pt idx="12130">
                  <c:v>172.68</c:v>
                </c:pt>
                <c:pt idx="12131">
                  <c:v>172.71600000000001</c:v>
                </c:pt>
                <c:pt idx="12132">
                  <c:v>172.73500000000001</c:v>
                </c:pt>
                <c:pt idx="12133">
                  <c:v>172.74700000000001</c:v>
                </c:pt>
                <c:pt idx="12134">
                  <c:v>172.70500000000001</c:v>
                </c:pt>
                <c:pt idx="12135">
                  <c:v>172.679</c:v>
                </c:pt>
                <c:pt idx="12136">
                  <c:v>172.69800000000001</c:v>
                </c:pt>
                <c:pt idx="12137">
                  <c:v>172.91</c:v>
                </c:pt>
                <c:pt idx="12138">
                  <c:v>172.946</c:v>
                </c:pt>
                <c:pt idx="12139">
                  <c:v>173.03399999999999</c:v>
                </c:pt>
                <c:pt idx="12140">
                  <c:v>173.03700000000001</c:v>
                </c:pt>
                <c:pt idx="12141">
                  <c:v>173.05600000000001</c:v>
                </c:pt>
                <c:pt idx="12142">
                  <c:v>173.04500000000002</c:v>
                </c:pt>
                <c:pt idx="12143">
                  <c:v>173.02199999999999</c:v>
                </c:pt>
                <c:pt idx="12144">
                  <c:v>173.01</c:v>
                </c:pt>
                <c:pt idx="12145">
                  <c:v>173.05700000000002</c:v>
                </c:pt>
                <c:pt idx="12146">
                  <c:v>173.14400000000001</c:v>
                </c:pt>
                <c:pt idx="12147">
                  <c:v>173.18299999999999</c:v>
                </c:pt>
                <c:pt idx="12148">
                  <c:v>172.99100000000001</c:v>
                </c:pt>
                <c:pt idx="12149">
                  <c:v>173.05199999999999</c:v>
                </c:pt>
                <c:pt idx="12150">
                  <c:v>173.065</c:v>
                </c:pt>
                <c:pt idx="12151">
                  <c:v>173.08600000000001</c:v>
                </c:pt>
                <c:pt idx="12152">
                  <c:v>172.995</c:v>
                </c:pt>
                <c:pt idx="12153">
                  <c:v>173.09399999999999</c:v>
                </c:pt>
                <c:pt idx="12154">
                  <c:v>173.14400000000001</c:v>
                </c:pt>
                <c:pt idx="12155">
                  <c:v>173.048</c:v>
                </c:pt>
                <c:pt idx="12156">
                  <c:v>172.94900000000001</c:v>
                </c:pt>
                <c:pt idx="12157">
                  <c:v>173.00900000000001</c:v>
                </c:pt>
                <c:pt idx="12158">
                  <c:v>172.988</c:v>
                </c:pt>
                <c:pt idx="12159">
                  <c:v>172.971</c:v>
                </c:pt>
                <c:pt idx="12160">
                  <c:v>172.20500000000001</c:v>
                </c:pt>
                <c:pt idx="12161">
                  <c:v>171.96600000000001</c:v>
                </c:pt>
                <c:pt idx="12162">
                  <c:v>172.017</c:v>
                </c:pt>
                <c:pt idx="12163">
                  <c:v>171.97399999999999</c:v>
                </c:pt>
                <c:pt idx="12164">
                  <c:v>171.96</c:v>
                </c:pt>
                <c:pt idx="12165">
                  <c:v>171.86600000000001</c:v>
                </c:pt>
                <c:pt idx="12166">
                  <c:v>171.74199999999999</c:v>
                </c:pt>
                <c:pt idx="12167">
                  <c:v>171.685</c:v>
                </c:pt>
                <c:pt idx="12168">
                  <c:v>171.58700000000002</c:v>
                </c:pt>
                <c:pt idx="12169">
                  <c:v>171.48</c:v>
                </c:pt>
                <c:pt idx="12170">
                  <c:v>171.392</c:v>
                </c:pt>
                <c:pt idx="12171">
                  <c:v>171.42099999999999</c:v>
                </c:pt>
                <c:pt idx="12172">
                  <c:v>171.38499999999999</c:v>
                </c:pt>
                <c:pt idx="12173">
                  <c:v>171.35</c:v>
                </c:pt>
                <c:pt idx="12174">
                  <c:v>171.27100000000002</c:v>
                </c:pt>
                <c:pt idx="12175">
                  <c:v>171.203</c:v>
                </c:pt>
                <c:pt idx="12176">
                  <c:v>171.26900000000001</c:v>
                </c:pt>
                <c:pt idx="12177">
                  <c:v>171.23</c:v>
                </c:pt>
                <c:pt idx="12178">
                  <c:v>171.16300000000001</c:v>
                </c:pt>
                <c:pt idx="12179">
                  <c:v>171.19499999999999</c:v>
                </c:pt>
                <c:pt idx="12180">
                  <c:v>171.20099999999999</c:v>
                </c:pt>
                <c:pt idx="12181">
                  <c:v>171.22399999999999</c:v>
                </c:pt>
                <c:pt idx="12182">
                  <c:v>171.29400000000001</c:v>
                </c:pt>
                <c:pt idx="12183">
                  <c:v>171.505</c:v>
                </c:pt>
                <c:pt idx="12184">
                  <c:v>171.548</c:v>
                </c:pt>
                <c:pt idx="12185">
                  <c:v>171.601</c:v>
                </c:pt>
                <c:pt idx="12186">
                  <c:v>171.565</c:v>
                </c:pt>
                <c:pt idx="12187">
                  <c:v>171.59100000000001</c:v>
                </c:pt>
                <c:pt idx="12188">
                  <c:v>171.66300000000001</c:v>
                </c:pt>
                <c:pt idx="12189">
                  <c:v>171.524</c:v>
                </c:pt>
                <c:pt idx="12190">
                  <c:v>171.535</c:v>
                </c:pt>
                <c:pt idx="12191">
                  <c:v>171.511</c:v>
                </c:pt>
                <c:pt idx="12192">
                  <c:v>171.54</c:v>
                </c:pt>
                <c:pt idx="12193">
                  <c:v>171.40100000000001</c:v>
                </c:pt>
                <c:pt idx="12194">
                  <c:v>171.512</c:v>
                </c:pt>
                <c:pt idx="12195">
                  <c:v>171.53300000000002</c:v>
                </c:pt>
                <c:pt idx="12196">
                  <c:v>171.40800000000002</c:v>
                </c:pt>
                <c:pt idx="12197">
                  <c:v>171.41499999999999</c:v>
                </c:pt>
                <c:pt idx="12198">
                  <c:v>171.452</c:v>
                </c:pt>
                <c:pt idx="12199">
                  <c:v>171.50399999999999</c:v>
                </c:pt>
                <c:pt idx="12200">
                  <c:v>171.453</c:v>
                </c:pt>
                <c:pt idx="12201">
                  <c:v>171.41499999999999</c:v>
                </c:pt>
                <c:pt idx="12202">
                  <c:v>171.46600000000001</c:v>
                </c:pt>
                <c:pt idx="12203">
                  <c:v>171.53300000000002</c:v>
                </c:pt>
                <c:pt idx="12204">
                  <c:v>171.535</c:v>
                </c:pt>
                <c:pt idx="12205">
                  <c:v>171.51900000000001</c:v>
                </c:pt>
                <c:pt idx="12206">
                  <c:v>171.399</c:v>
                </c:pt>
                <c:pt idx="12207">
                  <c:v>171.346</c:v>
                </c:pt>
                <c:pt idx="12208">
                  <c:v>171.44900000000001</c:v>
                </c:pt>
                <c:pt idx="12209">
                  <c:v>171.422</c:v>
                </c:pt>
                <c:pt idx="12210">
                  <c:v>171.37299999999999</c:v>
                </c:pt>
                <c:pt idx="12211">
                  <c:v>171.40100000000001</c:v>
                </c:pt>
                <c:pt idx="12212">
                  <c:v>171.44499999999999</c:v>
                </c:pt>
                <c:pt idx="12213">
                  <c:v>171.36699999999999</c:v>
                </c:pt>
                <c:pt idx="12214">
                  <c:v>171.38400000000001</c:v>
                </c:pt>
                <c:pt idx="12215">
                  <c:v>171.40899999999999</c:v>
                </c:pt>
                <c:pt idx="12216">
                  <c:v>171.46200000000002</c:v>
                </c:pt>
                <c:pt idx="12217">
                  <c:v>171.595</c:v>
                </c:pt>
                <c:pt idx="12218">
                  <c:v>171.52700000000002</c:v>
                </c:pt>
                <c:pt idx="12219">
                  <c:v>171.536</c:v>
                </c:pt>
                <c:pt idx="12220">
                  <c:v>171.47900000000001</c:v>
                </c:pt>
                <c:pt idx="12221">
                  <c:v>171.51</c:v>
                </c:pt>
                <c:pt idx="12222">
                  <c:v>171.49700000000001</c:v>
                </c:pt>
                <c:pt idx="12223">
                  <c:v>171.55100000000002</c:v>
                </c:pt>
                <c:pt idx="12224">
                  <c:v>171.58600000000001</c:v>
                </c:pt>
                <c:pt idx="12225">
                  <c:v>171.62100000000001</c:v>
                </c:pt>
                <c:pt idx="12226">
                  <c:v>171.63800000000001</c:v>
                </c:pt>
                <c:pt idx="12227">
                  <c:v>171.63900000000001</c:v>
                </c:pt>
                <c:pt idx="12228">
                  <c:v>171.67500000000001</c:v>
                </c:pt>
                <c:pt idx="12229">
                  <c:v>171.59100000000001</c:v>
                </c:pt>
                <c:pt idx="12230">
                  <c:v>171.75300000000001</c:v>
                </c:pt>
                <c:pt idx="12231">
                  <c:v>171.75900000000001</c:v>
                </c:pt>
                <c:pt idx="12232">
                  <c:v>171.709</c:v>
                </c:pt>
                <c:pt idx="12233">
                  <c:v>171.76500000000001</c:v>
                </c:pt>
                <c:pt idx="12234">
                  <c:v>171.75800000000001</c:v>
                </c:pt>
                <c:pt idx="12235">
                  <c:v>171.83500000000001</c:v>
                </c:pt>
                <c:pt idx="12236">
                  <c:v>171.85400000000001</c:v>
                </c:pt>
                <c:pt idx="12237">
                  <c:v>171.976</c:v>
                </c:pt>
                <c:pt idx="12238">
                  <c:v>172.03300000000002</c:v>
                </c:pt>
                <c:pt idx="12239">
                  <c:v>172.166</c:v>
                </c:pt>
                <c:pt idx="12240">
                  <c:v>172.18800000000002</c:v>
                </c:pt>
                <c:pt idx="12241">
                  <c:v>172.24100000000001</c:v>
                </c:pt>
                <c:pt idx="12242">
                  <c:v>172.262</c:v>
                </c:pt>
                <c:pt idx="12243">
                  <c:v>172.31100000000001</c:v>
                </c:pt>
                <c:pt idx="12244">
                  <c:v>172.33500000000001</c:v>
                </c:pt>
                <c:pt idx="12245">
                  <c:v>172.37899999999999</c:v>
                </c:pt>
                <c:pt idx="12246">
                  <c:v>172.43</c:v>
                </c:pt>
                <c:pt idx="12247">
                  <c:v>172.47399999999999</c:v>
                </c:pt>
                <c:pt idx="12248">
                  <c:v>172.44400000000002</c:v>
                </c:pt>
                <c:pt idx="12249">
                  <c:v>172.447</c:v>
                </c:pt>
                <c:pt idx="12250">
                  <c:v>172.27600000000001</c:v>
                </c:pt>
                <c:pt idx="12251">
                  <c:v>172.26599999999999</c:v>
                </c:pt>
                <c:pt idx="12252">
                  <c:v>172.36099999999999</c:v>
                </c:pt>
                <c:pt idx="12253">
                  <c:v>172.23500000000001</c:v>
                </c:pt>
                <c:pt idx="12254">
                  <c:v>172.155</c:v>
                </c:pt>
                <c:pt idx="12255">
                  <c:v>172.304</c:v>
                </c:pt>
                <c:pt idx="12256">
                  <c:v>172.21700000000001</c:v>
                </c:pt>
                <c:pt idx="12257">
                  <c:v>172.17400000000001</c:v>
                </c:pt>
                <c:pt idx="12258">
                  <c:v>172.20400000000001</c:v>
                </c:pt>
                <c:pt idx="12259">
                  <c:v>172.24100000000001</c:v>
                </c:pt>
                <c:pt idx="12260">
                  <c:v>172.238</c:v>
                </c:pt>
                <c:pt idx="12261">
                  <c:v>172.28800000000001</c:v>
                </c:pt>
                <c:pt idx="12262">
                  <c:v>172.304</c:v>
                </c:pt>
                <c:pt idx="12263">
                  <c:v>172.25300000000001</c:v>
                </c:pt>
                <c:pt idx="12264">
                  <c:v>172.303</c:v>
                </c:pt>
                <c:pt idx="12265">
                  <c:v>172.31200000000001</c:v>
                </c:pt>
                <c:pt idx="12266">
                  <c:v>172.28700000000001</c:v>
                </c:pt>
                <c:pt idx="12267">
                  <c:v>172.22800000000001</c:v>
                </c:pt>
                <c:pt idx="12268">
                  <c:v>172.143</c:v>
                </c:pt>
                <c:pt idx="12269">
                  <c:v>172.03800000000001</c:v>
                </c:pt>
                <c:pt idx="12270">
                  <c:v>171.971</c:v>
                </c:pt>
                <c:pt idx="12271">
                  <c:v>172.06900000000002</c:v>
                </c:pt>
                <c:pt idx="12272">
                  <c:v>172.02500000000001</c:v>
                </c:pt>
                <c:pt idx="12273">
                  <c:v>172.001</c:v>
                </c:pt>
                <c:pt idx="12274">
                  <c:v>172.00800000000001</c:v>
                </c:pt>
                <c:pt idx="12275">
                  <c:v>172.02100000000002</c:v>
                </c:pt>
                <c:pt idx="12276">
                  <c:v>172.16800000000001</c:v>
                </c:pt>
                <c:pt idx="12277">
                  <c:v>172.136</c:v>
                </c:pt>
                <c:pt idx="12278">
                  <c:v>172.04900000000001</c:v>
                </c:pt>
                <c:pt idx="12279">
                  <c:v>171.74299999999999</c:v>
                </c:pt>
                <c:pt idx="12280">
                  <c:v>171.535</c:v>
                </c:pt>
                <c:pt idx="12281">
                  <c:v>171.64400000000001</c:v>
                </c:pt>
                <c:pt idx="12282">
                  <c:v>171.67400000000001</c:v>
                </c:pt>
                <c:pt idx="12283">
                  <c:v>171.52600000000001</c:v>
                </c:pt>
                <c:pt idx="12284">
                  <c:v>171.43600000000001</c:v>
                </c:pt>
                <c:pt idx="12285">
                  <c:v>171.48099999999999</c:v>
                </c:pt>
                <c:pt idx="12286">
                  <c:v>171.46299999999999</c:v>
                </c:pt>
                <c:pt idx="12287">
                  <c:v>171.35300000000001</c:v>
                </c:pt>
                <c:pt idx="12288">
                  <c:v>171.38400000000001</c:v>
                </c:pt>
                <c:pt idx="12289">
                  <c:v>171.34399999999999</c:v>
                </c:pt>
                <c:pt idx="12290">
                  <c:v>171.31200000000001</c:v>
                </c:pt>
                <c:pt idx="12291">
                  <c:v>171.26400000000001</c:v>
                </c:pt>
                <c:pt idx="12292">
                  <c:v>171.17000000000002</c:v>
                </c:pt>
                <c:pt idx="12293">
                  <c:v>171.261</c:v>
                </c:pt>
                <c:pt idx="12294">
                  <c:v>171.298</c:v>
                </c:pt>
                <c:pt idx="12295">
                  <c:v>171.179</c:v>
                </c:pt>
                <c:pt idx="12296">
                  <c:v>171.19400000000002</c:v>
                </c:pt>
                <c:pt idx="12297">
                  <c:v>171.22800000000001</c:v>
                </c:pt>
                <c:pt idx="12298">
                  <c:v>171.245</c:v>
                </c:pt>
                <c:pt idx="12299">
                  <c:v>171.31</c:v>
                </c:pt>
                <c:pt idx="12300">
                  <c:v>171.233</c:v>
                </c:pt>
                <c:pt idx="12301">
                  <c:v>171.197</c:v>
                </c:pt>
                <c:pt idx="12302">
                  <c:v>171.18899999999999</c:v>
                </c:pt>
                <c:pt idx="12303">
                  <c:v>171.19499999999999</c:v>
                </c:pt>
                <c:pt idx="12304">
                  <c:v>171.148</c:v>
                </c:pt>
                <c:pt idx="12305">
                  <c:v>171.203</c:v>
                </c:pt>
                <c:pt idx="12306">
                  <c:v>171.21100000000001</c:v>
                </c:pt>
                <c:pt idx="12307">
                  <c:v>171.328</c:v>
                </c:pt>
                <c:pt idx="12308">
                  <c:v>171.38800000000001</c:v>
                </c:pt>
                <c:pt idx="12309">
                  <c:v>171.38300000000001</c:v>
                </c:pt>
                <c:pt idx="12310">
                  <c:v>171.38800000000001</c:v>
                </c:pt>
                <c:pt idx="12311">
                  <c:v>171.375</c:v>
                </c:pt>
                <c:pt idx="12312">
                  <c:v>171.465</c:v>
                </c:pt>
                <c:pt idx="12313">
                  <c:v>171.40299999999999</c:v>
                </c:pt>
                <c:pt idx="12314">
                  <c:v>171.37299999999999</c:v>
                </c:pt>
                <c:pt idx="12315">
                  <c:v>140.76300000000001</c:v>
                </c:pt>
                <c:pt idx="12316">
                  <c:v>137.614</c:v>
                </c:pt>
                <c:pt idx="12317">
                  <c:v>137.37100000000001</c:v>
                </c:pt>
                <c:pt idx="12318">
                  <c:v>136.99600000000001</c:v>
                </c:pt>
                <c:pt idx="12319">
                  <c:v>136.71899999999999</c:v>
                </c:pt>
                <c:pt idx="12320">
                  <c:v>136.40600000000001</c:v>
                </c:pt>
                <c:pt idx="12321">
                  <c:v>136.185</c:v>
                </c:pt>
                <c:pt idx="12322">
                  <c:v>136.05799999999999</c:v>
                </c:pt>
                <c:pt idx="12323">
                  <c:v>135.96600000000001</c:v>
                </c:pt>
                <c:pt idx="12324">
                  <c:v>135.86199999999999</c:v>
                </c:pt>
                <c:pt idx="12325">
                  <c:v>135.69900000000001</c:v>
                </c:pt>
                <c:pt idx="12326">
                  <c:v>135.50399999999999</c:v>
                </c:pt>
                <c:pt idx="12327">
                  <c:v>135.423</c:v>
                </c:pt>
                <c:pt idx="12328">
                  <c:v>135.185</c:v>
                </c:pt>
                <c:pt idx="12329">
                  <c:v>135.05199999999999</c:v>
                </c:pt>
                <c:pt idx="12330">
                  <c:v>134.88900000000001</c:v>
                </c:pt>
                <c:pt idx="12331">
                  <c:v>134.768</c:v>
                </c:pt>
                <c:pt idx="12332">
                  <c:v>134.773</c:v>
                </c:pt>
                <c:pt idx="12333">
                  <c:v>134.66200000000001</c:v>
                </c:pt>
                <c:pt idx="12334">
                  <c:v>134.73400000000001</c:v>
                </c:pt>
                <c:pt idx="12335">
                  <c:v>134.68299999999999</c:v>
                </c:pt>
                <c:pt idx="12336">
                  <c:v>134.52799999999999</c:v>
                </c:pt>
                <c:pt idx="12337">
                  <c:v>134.56</c:v>
                </c:pt>
                <c:pt idx="12338">
                  <c:v>134.488</c:v>
                </c:pt>
                <c:pt idx="12339">
                  <c:v>133.14500000000001</c:v>
                </c:pt>
                <c:pt idx="12340">
                  <c:v>132.02799999999999</c:v>
                </c:pt>
                <c:pt idx="12341">
                  <c:v>132.07300000000001</c:v>
                </c:pt>
                <c:pt idx="12342">
                  <c:v>132.05799999999999</c:v>
                </c:pt>
                <c:pt idx="12343">
                  <c:v>131.965</c:v>
                </c:pt>
                <c:pt idx="12344">
                  <c:v>131.858</c:v>
                </c:pt>
                <c:pt idx="12345">
                  <c:v>131.95699999999999</c:v>
                </c:pt>
                <c:pt idx="12346">
                  <c:v>131.923</c:v>
                </c:pt>
                <c:pt idx="12347">
                  <c:v>131.89099999999999</c:v>
                </c:pt>
                <c:pt idx="12348">
                  <c:v>131.82</c:v>
                </c:pt>
                <c:pt idx="12349">
                  <c:v>131.84100000000001</c:v>
                </c:pt>
                <c:pt idx="12350">
                  <c:v>131.81700000000001</c:v>
                </c:pt>
                <c:pt idx="12351">
                  <c:v>131.85499999999999</c:v>
                </c:pt>
                <c:pt idx="12352">
                  <c:v>131.679</c:v>
                </c:pt>
                <c:pt idx="12353">
                  <c:v>131.76900000000001</c:v>
                </c:pt>
                <c:pt idx="12354">
                  <c:v>131.69</c:v>
                </c:pt>
                <c:pt idx="12355">
                  <c:v>131.69300000000001</c:v>
                </c:pt>
                <c:pt idx="12356">
                  <c:v>131.678</c:v>
                </c:pt>
                <c:pt idx="12357">
                  <c:v>131.65100000000001</c:v>
                </c:pt>
                <c:pt idx="12358">
                  <c:v>131.58600000000001</c:v>
                </c:pt>
                <c:pt idx="12359">
                  <c:v>131.637</c:v>
                </c:pt>
                <c:pt idx="12360">
                  <c:v>131.624</c:v>
                </c:pt>
                <c:pt idx="12361">
                  <c:v>131.553</c:v>
                </c:pt>
                <c:pt idx="12362">
                  <c:v>131.61600000000001</c:v>
                </c:pt>
                <c:pt idx="12363">
                  <c:v>131.44999999999999</c:v>
                </c:pt>
                <c:pt idx="12364">
                  <c:v>131.37</c:v>
                </c:pt>
                <c:pt idx="12365">
                  <c:v>131.36099999999999</c:v>
                </c:pt>
                <c:pt idx="12366">
                  <c:v>131.292</c:v>
                </c:pt>
                <c:pt idx="12367">
                  <c:v>131.304</c:v>
                </c:pt>
                <c:pt idx="12368">
                  <c:v>131.28300000000002</c:v>
                </c:pt>
                <c:pt idx="12369">
                  <c:v>131.21</c:v>
                </c:pt>
                <c:pt idx="12370">
                  <c:v>131.15299999999999</c:v>
                </c:pt>
                <c:pt idx="12371">
                  <c:v>131.17099999999999</c:v>
                </c:pt>
                <c:pt idx="12372">
                  <c:v>131.18100000000001</c:v>
                </c:pt>
                <c:pt idx="12373">
                  <c:v>131.15299999999999</c:v>
                </c:pt>
                <c:pt idx="12374">
                  <c:v>131.15</c:v>
                </c:pt>
                <c:pt idx="12375">
                  <c:v>131.18</c:v>
                </c:pt>
                <c:pt idx="12376">
                  <c:v>131.17099999999999</c:v>
                </c:pt>
                <c:pt idx="12377">
                  <c:v>131.21100000000001</c:v>
                </c:pt>
                <c:pt idx="12378">
                  <c:v>131.21299999999999</c:v>
                </c:pt>
                <c:pt idx="12379">
                  <c:v>131.25399999999999</c:v>
                </c:pt>
                <c:pt idx="12380">
                  <c:v>131.33000000000001</c:v>
                </c:pt>
                <c:pt idx="12381">
                  <c:v>131.393</c:v>
                </c:pt>
                <c:pt idx="12382">
                  <c:v>131.268</c:v>
                </c:pt>
                <c:pt idx="12383">
                  <c:v>131.33799999999999</c:v>
                </c:pt>
                <c:pt idx="12384">
                  <c:v>131.482</c:v>
                </c:pt>
                <c:pt idx="12385">
                  <c:v>131.46899999999999</c:v>
                </c:pt>
                <c:pt idx="12386">
                  <c:v>131.52100000000002</c:v>
                </c:pt>
                <c:pt idx="12387">
                  <c:v>131.584</c:v>
                </c:pt>
                <c:pt idx="12388">
                  <c:v>131.59</c:v>
                </c:pt>
                <c:pt idx="12389">
                  <c:v>131.55100000000002</c:v>
                </c:pt>
                <c:pt idx="12390">
                  <c:v>131.55100000000002</c:v>
                </c:pt>
                <c:pt idx="12391">
                  <c:v>131.49600000000001</c:v>
                </c:pt>
                <c:pt idx="12392">
                  <c:v>131.489</c:v>
                </c:pt>
                <c:pt idx="12393">
                  <c:v>131.49299999999999</c:v>
                </c:pt>
                <c:pt idx="12394">
                  <c:v>131.48099999999999</c:v>
                </c:pt>
                <c:pt idx="12395">
                  <c:v>131.50700000000001</c:v>
                </c:pt>
                <c:pt idx="12396">
                  <c:v>131.60900000000001</c:v>
                </c:pt>
                <c:pt idx="12397">
                  <c:v>131.49</c:v>
                </c:pt>
                <c:pt idx="12398">
                  <c:v>131.42699999999999</c:v>
                </c:pt>
                <c:pt idx="12399">
                  <c:v>131.404</c:v>
                </c:pt>
                <c:pt idx="12400">
                  <c:v>131.34200000000001</c:v>
                </c:pt>
                <c:pt idx="12401">
                  <c:v>131.27799999999999</c:v>
                </c:pt>
                <c:pt idx="12402">
                  <c:v>131.31200000000001</c:v>
                </c:pt>
                <c:pt idx="12403">
                  <c:v>131.24799999999999</c:v>
                </c:pt>
                <c:pt idx="12404">
                  <c:v>131.27600000000001</c:v>
                </c:pt>
                <c:pt idx="12405">
                  <c:v>131.33099999999999</c:v>
                </c:pt>
                <c:pt idx="12406">
                  <c:v>131.35499999999999</c:v>
                </c:pt>
                <c:pt idx="12407">
                  <c:v>131.27000000000001</c:v>
                </c:pt>
                <c:pt idx="12408">
                  <c:v>131.35900000000001</c:v>
                </c:pt>
                <c:pt idx="12409">
                  <c:v>131.28900000000002</c:v>
                </c:pt>
                <c:pt idx="12410">
                  <c:v>131.27500000000001</c:v>
                </c:pt>
                <c:pt idx="12411">
                  <c:v>131.304</c:v>
                </c:pt>
                <c:pt idx="12412">
                  <c:v>131.26</c:v>
                </c:pt>
                <c:pt idx="12413">
                  <c:v>131.173</c:v>
                </c:pt>
                <c:pt idx="12414">
                  <c:v>131.18</c:v>
                </c:pt>
                <c:pt idx="12415">
                  <c:v>131.14000000000001</c:v>
                </c:pt>
                <c:pt idx="12416">
                  <c:v>131.08699999999999</c:v>
                </c:pt>
                <c:pt idx="12417">
                  <c:v>131.054</c:v>
                </c:pt>
                <c:pt idx="12418">
                  <c:v>131.07</c:v>
                </c:pt>
                <c:pt idx="12419">
                  <c:v>131.06700000000001</c:v>
                </c:pt>
                <c:pt idx="12420">
                  <c:v>131.131</c:v>
                </c:pt>
                <c:pt idx="12421">
                  <c:v>131.17600000000002</c:v>
                </c:pt>
                <c:pt idx="12422">
                  <c:v>131.19499999999999</c:v>
                </c:pt>
                <c:pt idx="12423">
                  <c:v>131.167</c:v>
                </c:pt>
                <c:pt idx="12424">
                  <c:v>131.18700000000001</c:v>
                </c:pt>
                <c:pt idx="12425">
                  <c:v>131.10499999999999</c:v>
                </c:pt>
                <c:pt idx="12426">
                  <c:v>131.08799999999999</c:v>
                </c:pt>
                <c:pt idx="12427">
                  <c:v>131.08799999999999</c:v>
                </c:pt>
                <c:pt idx="12428">
                  <c:v>131.04300000000001</c:v>
                </c:pt>
                <c:pt idx="12429">
                  <c:v>130.92400000000001</c:v>
                </c:pt>
                <c:pt idx="12430">
                  <c:v>130.81900000000002</c:v>
                </c:pt>
                <c:pt idx="12431">
                  <c:v>130.82</c:v>
                </c:pt>
                <c:pt idx="12432">
                  <c:v>130.65899999999999</c:v>
                </c:pt>
                <c:pt idx="12433">
                  <c:v>130.62800000000001</c:v>
                </c:pt>
                <c:pt idx="12434">
                  <c:v>130.577</c:v>
                </c:pt>
                <c:pt idx="12435">
                  <c:v>130.518</c:v>
                </c:pt>
                <c:pt idx="12436">
                  <c:v>130.44</c:v>
                </c:pt>
                <c:pt idx="12437">
                  <c:v>130.37</c:v>
                </c:pt>
                <c:pt idx="12438">
                  <c:v>130.23500000000001</c:v>
                </c:pt>
                <c:pt idx="12439">
                  <c:v>130.23099999999999</c:v>
                </c:pt>
                <c:pt idx="12440">
                  <c:v>130.322</c:v>
                </c:pt>
                <c:pt idx="12441">
                  <c:v>130.279</c:v>
                </c:pt>
                <c:pt idx="12442">
                  <c:v>130.19200000000001</c:v>
                </c:pt>
                <c:pt idx="12443">
                  <c:v>130.18800000000002</c:v>
                </c:pt>
                <c:pt idx="12444">
                  <c:v>130.137</c:v>
                </c:pt>
                <c:pt idx="12445">
                  <c:v>130.137</c:v>
                </c:pt>
                <c:pt idx="12446">
                  <c:v>130.095</c:v>
                </c:pt>
                <c:pt idx="12447">
                  <c:v>130.08600000000001</c:v>
                </c:pt>
                <c:pt idx="12448">
                  <c:v>130.12100000000001</c:v>
                </c:pt>
                <c:pt idx="12449">
                  <c:v>130.149</c:v>
                </c:pt>
                <c:pt idx="12450">
                  <c:v>130.07900000000001</c:v>
                </c:pt>
                <c:pt idx="12451">
                  <c:v>130.11000000000001</c:v>
                </c:pt>
                <c:pt idx="12452">
                  <c:v>130.083</c:v>
                </c:pt>
                <c:pt idx="12453">
                  <c:v>130.078</c:v>
                </c:pt>
                <c:pt idx="12454">
                  <c:v>130.12700000000001</c:v>
                </c:pt>
                <c:pt idx="12455">
                  <c:v>130.02700000000002</c:v>
                </c:pt>
                <c:pt idx="12456">
                  <c:v>130.06</c:v>
                </c:pt>
                <c:pt idx="12457">
                  <c:v>130.166</c:v>
                </c:pt>
                <c:pt idx="12458">
                  <c:v>130.14500000000001</c:v>
                </c:pt>
                <c:pt idx="12459">
                  <c:v>130.203</c:v>
                </c:pt>
                <c:pt idx="12460">
                  <c:v>130.30000000000001</c:v>
                </c:pt>
                <c:pt idx="12461">
                  <c:v>130.381</c:v>
                </c:pt>
                <c:pt idx="12462">
                  <c:v>130.36500000000001</c:v>
                </c:pt>
                <c:pt idx="12463">
                  <c:v>130.405</c:v>
                </c:pt>
                <c:pt idx="12464">
                  <c:v>130.42500000000001</c:v>
                </c:pt>
                <c:pt idx="12465">
                  <c:v>130.46100000000001</c:v>
                </c:pt>
                <c:pt idx="12466">
                  <c:v>130.50200000000001</c:v>
                </c:pt>
                <c:pt idx="12467">
                  <c:v>130.53300000000002</c:v>
                </c:pt>
                <c:pt idx="12468">
                  <c:v>130.59399999999999</c:v>
                </c:pt>
                <c:pt idx="12469">
                  <c:v>130.666</c:v>
                </c:pt>
                <c:pt idx="12470">
                  <c:v>130.69800000000001</c:v>
                </c:pt>
                <c:pt idx="12471">
                  <c:v>130.75399999999999</c:v>
                </c:pt>
                <c:pt idx="12472">
                  <c:v>130.78200000000001</c:v>
                </c:pt>
                <c:pt idx="12473">
                  <c:v>130.83500000000001</c:v>
                </c:pt>
                <c:pt idx="12474">
                  <c:v>130.893</c:v>
                </c:pt>
                <c:pt idx="12475">
                  <c:v>130.971</c:v>
                </c:pt>
                <c:pt idx="12476">
                  <c:v>131.00900000000001</c:v>
                </c:pt>
                <c:pt idx="12477">
                  <c:v>131.102</c:v>
                </c:pt>
                <c:pt idx="12478">
                  <c:v>131.12</c:v>
                </c:pt>
                <c:pt idx="12479">
                  <c:v>131.21299999999999</c:v>
                </c:pt>
                <c:pt idx="12480">
                  <c:v>131.334</c:v>
                </c:pt>
                <c:pt idx="12481">
                  <c:v>131.351</c:v>
                </c:pt>
                <c:pt idx="12482">
                  <c:v>131.37700000000001</c:v>
                </c:pt>
                <c:pt idx="12483">
                  <c:v>131.4</c:v>
                </c:pt>
                <c:pt idx="12484">
                  <c:v>131.434</c:v>
                </c:pt>
                <c:pt idx="12485">
                  <c:v>131.399</c:v>
                </c:pt>
                <c:pt idx="12486">
                  <c:v>131.346</c:v>
                </c:pt>
                <c:pt idx="12487">
                  <c:v>131.364</c:v>
                </c:pt>
                <c:pt idx="12488">
                  <c:v>131.416</c:v>
                </c:pt>
                <c:pt idx="12489">
                  <c:v>131.398</c:v>
                </c:pt>
                <c:pt idx="12490">
                  <c:v>131.404</c:v>
                </c:pt>
                <c:pt idx="12491">
                  <c:v>131.43800000000002</c:v>
                </c:pt>
                <c:pt idx="12492">
                  <c:v>131.41</c:v>
                </c:pt>
                <c:pt idx="12493">
                  <c:v>131.39699999999999</c:v>
                </c:pt>
                <c:pt idx="12494">
                  <c:v>131.423</c:v>
                </c:pt>
                <c:pt idx="12495">
                  <c:v>131.49</c:v>
                </c:pt>
                <c:pt idx="12496">
                  <c:v>131.417</c:v>
                </c:pt>
                <c:pt idx="12497">
                  <c:v>131.41400000000002</c:v>
                </c:pt>
                <c:pt idx="12498">
                  <c:v>131.42099999999999</c:v>
                </c:pt>
                <c:pt idx="12499">
                  <c:v>131.50700000000001</c:v>
                </c:pt>
                <c:pt idx="12500">
                  <c:v>131.45599999999999</c:v>
                </c:pt>
                <c:pt idx="12501">
                  <c:v>131.36199999999999</c:v>
                </c:pt>
                <c:pt idx="12502">
                  <c:v>131.35599999999999</c:v>
                </c:pt>
                <c:pt idx="12503">
                  <c:v>131.386</c:v>
                </c:pt>
                <c:pt idx="12504">
                  <c:v>131.39500000000001</c:v>
                </c:pt>
                <c:pt idx="12505">
                  <c:v>131.35900000000001</c:v>
                </c:pt>
                <c:pt idx="12506">
                  <c:v>131.35900000000001</c:v>
                </c:pt>
                <c:pt idx="12507">
                  <c:v>131.31</c:v>
                </c:pt>
                <c:pt idx="12508">
                  <c:v>131.28900000000002</c:v>
                </c:pt>
                <c:pt idx="12509">
                  <c:v>131.22399999999999</c:v>
                </c:pt>
                <c:pt idx="12510">
                  <c:v>131.208</c:v>
                </c:pt>
                <c:pt idx="12511">
                  <c:v>131.167</c:v>
                </c:pt>
                <c:pt idx="12512">
                  <c:v>131.19900000000001</c:v>
                </c:pt>
                <c:pt idx="12513">
                  <c:v>131.191</c:v>
                </c:pt>
                <c:pt idx="12514">
                  <c:v>131.10300000000001</c:v>
                </c:pt>
                <c:pt idx="12515">
                  <c:v>131.04</c:v>
                </c:pt>
                <c:pt idx="12516">
                  <c:v>131.01400000000001</c:v>
                </c:pt>
                <c:pt idx="12517">
                  <c:v>131.02100000000002</c:v>
                </c:pt>
                <c:pt idx="12518">
                  <c:v>131.03100000000001</c:v>
                </c:pt>
                <c:pt idx="12519">
                  <c:v>131.02199999999999</c:v>
                </c:pt>
                <c:pt idx="12520">
                  <c:v>131.029</c:v>
                </c:pt>
                <c:pt idx="12521">
                  <c:v>131</c:v>
                </c:pt>
                <c:pt idx="12522">
                  <c:v>130.98099999999999</c:v>
                </c:pt>
                <c:pt idx="12523">
                  <c:v>131.00900000000001</c:v>
                </c:pt>
                <c:pt idx="12524">
                  <c:v>130.98099999999999</c:v>
                </c:pt>
                <c:pt idx="12525">
                  <c:v>131.01400000000001</c:v>
                </c:pt>
                <c:pt idx="12526">
                  <c:v>130.57</c:v>
                </c:pt>
                <c:pt idx="12527">
                  <c:v>130.642</c:v>
                </c:pt>
                <c:pt idx="12528">
                  <c:v>130.66900000000001</c:v>
                </c:pt>
                <c:pt idx="12529">
                  <c:v>130.74799999999999</c:v>
                </c:pt>
                <c:pt idx="12530">
                  <c:v>130.72</c:v>
                </c:pt>
                <c:pt idx="12531">
                  <c:v>130.65600000000001</c:v>
                </c:pt>
                <c:pt idx="12532">
                  <c:v>130.68600000000001</c:v>
                </c:pt>
                <c:pt idx="12533">
                  <c:v>130.75800000000001</c:v>
                </c:pt>
                <c:pt idx="12534">
                  <c:v>130.66800000000001</c:v>
                </c:pt>
                <c:pt idx="12535">
                  <c:v>130.74600000000001</c:v>
                </c:pt>
                <c:pt idx="12536">
                  <c:v>130.79400000000001</c:v>
                </c:pt>
                <c:pt idx="12537">
                  <c:v>130.87100000000001</c:v>
                </c:pt>
                <c:pt idx="12538">
                  <c:v>130.88900000000001</c:v>
                </c:pt>
                <c:pt idx="12539">
                  <c:v>131.02600000000001</c:v>
                </c:pt>
                <c:pt idx="12540">
                  <c:v>131.04300000000001</c:v>
                </c:pt>
                <c:pt idx="12541">
                  <c:v>131.083</c:v>
                </c:pt>
                <c:pt idx="12542">
                  <c:v>131.09</c:v>
                </c:pt>
                <c:pt idx="12543">
                  <c:v>131.179</c:v>
                </c:pt>
                <c:pt idx="12544">
                  <c:v>131.20400000000001</c:v>
                </c:pt>
                <c:pt idx="12545">
                  <c:v>131.197</c:v>
                </c:pt>
                <c:pt idx="12546">
                  <c:v>131.1</c:v>
                </c:pt>
                <c:pt idx="12547">
                  <c:v>131.01300000000001</c:v>
                </c:pt>
                <c:pt idx="12548">
                  <c:v>130.96199999999999</c:v>
                </c:pt>
                <c:pt idx="12549">
                  <c:v>130.952</c:v>
                </c:pt>
                <c:pt idx="12550">
                  <c:v>130.99100000000001</c:v>
                </c:pt>
                <c:pt idx="12551">
                  <c:v>130.89600000000002</c:v>
                </c:pt>
                <c:pt idx="12552">
                  <c:v>130.904</c:v>
                </c:pt>
                <c:pt idx="12553">
                  <c:v>130.934</c:v>
                </c:pt>
                <c:pt idx="12554">
                  <c:v>130.84700000000001</c:v>
                </c:pt>
                <c:pt idx="12555">
                  <c:v>130.82900000000001</c:v>
                </c:pt>
                <c:pt idx="12556">
                  <c:v>130.90100000000001</c:v>
                </c:pt>
                <c:pt idx="12557">
                  <c:v>130.893</c:v>
                </c:pt>
                <c:pt idx="12558">
                  <c:v>130.81700000000001</c:v>
                </c:pt>
                <c:pt idx="12559">
                  <c:v>130.85499999999999</c:v>
                </c:pt>
                <c:pt idx="12560">
                  <c:v>130.84899999999999</c:v>
                </c:pt>
                <c:pt idx="12561">
                  <c:v>130.83699999999999</c:v>
                </c:pt>
                <c:pt idx="12562">
                  <c:v>130.83500000000001</c:v>
                </c:pt>
                <c:pt idx="12563">
                  <c:v>130.839</c:v>
                </c:pt>
                <c:pt idx="12564">
                  <c:v>130.935</c:v>
                </c:pt>
                <c:pt idx="12565">
                  <c:v>130.94800000000001</c:v>
                </c:pt>
                <c:pt idx="12566">
                  <c:v>130.99799999999999</c:v>
                </c:pt>
                <c:pt idx="12567">
                  <c:v>131.114</c:v>
                </c:pt>
                <c:pt idx="12568">
                  <c:v>131.03900000000002</c:v>
                </c:pt>
                <c:pt idx="12569">
                  <c:v>131.00700000000001</c:v>
                </c:pt>
                <c:pt idx="12570">
                  <c:v>131.066</c:v>
                </c:pt>
                <c:pt idx="12571">
                  <c:v>131.066</c:v>
                </c:pt>
                <c:pt idx="12572">
                  <c:v>131.084</c:v>
                </c:pt>
                <c:pt idx="12573">
                  <c:v>131.631</c:v>
                </c:pt>
                <c:pt idx="12574">
                  <c:v>131.82499999999999</c:v>
                </c:pt>
                <c:pt idx="12575">
                  <c:v>131.86099999999999</c:v>
                </c:pt>
                <c:pt idx="12576">
                  <c:v>131.82400000000001</c:v>
                </c:pt>
                <c:pt idx="12577">
                  <c:v>131.86500000000001</c:v>
                </c:pt>
                <c:pt idx="12578">
                  <c:v>131.90100000000001</c:v>
                </c:pt>
                <c:pt idx="12579">
                  <c:v>131.94400000000002</c:v>
                </c:pt>
                <c:pt idx="12580">
                  <c:v>132.10300000000001</c:v>
                </c:pt>
                <c:pt idx="12581">
                  <c:v>132.071</c:v>
                </c:pt>
                <c:pt idx="12582">
                  <c:v>132.023</c:v>
                </c:pt>
                <c:pt idx="12583">
                  <c:v>132.101</c:v>
                </c:pt>
                <c:pt idx="12584">
                  <c:v>132.14099999999999</c:v>
                </c:pt>
                <c:pt idx="12585">
                  <c:v>132.19</c:v>
                </c:pt>
                <c:pt idx="12586">
                  <c:v>132.21700000000001</c:v>
                </c:pt>
                <c:pt idx="12587">
                  <c:v>132.31399999999999</c:v>
                </c:pt>
                <c:pt idx="12588">
                  <c:v>132.25</c:v>
                </c:pt>
                <c:pt idx="12589">
                  <c:v>132.23699999999999</c:v>
                </c:pt>
                <c:pt idx="12590">
                  <c:v>132.303</c:v>
                </c:pt>
                <c:pt idx="12591">
                  <c:v>132.309</c:v>
                </c:pt>
                <c:pt idx="12592">
                  <c:v>132.31</c:v>
                </c:pt>
                <c:pt idx="12593">
                  <c:v>132.28100000000001</c:v>
                </c:pt>
                <c:pt idx="12594">
                  <c:v>132.227</c:v>
                </c:pt>
                <c:pt idx="12595">
                  <c:v>132.23699999999999</c:v>
                </c:pt>
                <c:pt idx="12596">
                  <c:v>132.19300000000001</c:v>
                </c:pt>
                <c:pt idx="12597">
                  <c:v>132.11199999999999</c:v>
                </c:pt>
                <c:pt idx="12598">
                  <c:v>132.08099999999999</c:v>
                </c:pt>
                <c:pt idx="12599">
                  <c:v>132.06</c:v>
                </c:pt>
                <c:pt idx="12600">
                  <c:v>132.04500000000002</c:v>
                </c:pt>
                <c:pt idx="12601">
                  <c:v>132.06300000000002</c:v>
                </c:pt>
                <c:pt idx="12602">
                  <c:v>132.07300000000001</c:v>
                </c:pt>
                <c:pt idx="12603">
                  <c:v>132.066</c:v>
                </c:pt>
                <c:pt idx="12604">
                  <c:v>131.97300000000001</c:v>
                </c:pt>
                <c:pt idx="12605">
                  <c:v>131.952</c:v>
                </c:pt>
                <c:pt idx="12606">
                  <c:v>131.971</c:v>
                </c:pt>
                <c:pt idx="12607">
                  <c:v>131.934</c:v>
                </c:pt>
                <c:pt idx="12608">
                  <c:v>131.947</c:v>
                </c:pt>
                <c:pt idx="12609">
                  <c:v>131.93200000000002</c:v>
                </c:pt>
                <c:pt idx="12610">
                  <c:v>131.95699999999999</c:v>
                </c:pt>
                <c:pt idx="12611">
                  <c:v>131.87899999999999</c:v>
                </c:pt>
                <c:pt idx="12612">
                  <c:v>131.86099999999999</c:v>
                </c:pt>
                <c:pt idx="12613">
                  <c:v>131.80799999999999</c:v>
                </c:pt>
                <c:pt idx="12614">
                  <c:v>131.85900000000001</c:v>
                </c:pt>
                <c:pt idx="12615">
                  <c:v>131.80199999999999</c:v>
                </c:pt>
                <c:pt idx="12616">
                  <c:v>131.822</c:v>
                </c:pt>
                <c:pt idx="12617">
                  <c:v>131.78300000000002</c:v>
                </c:pt>
                <c:pt idx="12618">
                  <c:v>131.74299999999999</c:v>
                </c:pt>
                <c:pt idx="12619">
                  <c:v>131.702</c:v>
                </c:pt>
                <c:pt idx="12620">
                  <c:v>131.66900000000001</c:v>
                </c:pt>
                <c:pt idx="12621">
                  <c:v>131.626</c:v>
                </c:pt>
                <c:pt idx="12622">
                  <c:v>131.65100000000001</c:v>
                </c:pt>
                <c:pt idx="12623">
                  <c:v>131.625</c:v>
                </c:pt>
                <c:pt idx="12624">
                  <c:v>131.572</c:v>
                </c:pt>
                <c:pt idx="12625">
                  <c:v>131.61500000000001</c:v>
                </c:pt>
                <c:pt idx="12626">
                  <c:v>131.626</c:v>
                </c:pt>
                <c:pt idx="12627">
                  <c:v>131.61199999999999</c:v>
                </c:pt>
                <c:pt idx="12628">
                  <c:v>131.57</c:v>
                </c:pt>
                <c:pt idx="12629">
                  <c:v>131.50800000000001</c:v>
                </c:pt>
                <c:pt idx="12630">
                  <c:v>131.53700000000001</c:v>
                </c:pt>
                <c:pt idx="12631">
                  <c:v>131.512</c:v>
                </c:pt>
                <c:pt idx="12632">
                  <c:v>131.499</c:v>
                </c:pt>
                <c:pt idx="12633">
                  <c:v>131.36199999999999</c:v>
                </c:pt>
                <c:pt idx="12634">
                  <c:v>131.405</c:v>
                </c:pt>
                <c:pt idx="12635">
                  <c:v>131.33699999999999</c:v>
                </c:pt>
                <c:pt idx="12636">
                  <c:v>131.357</c:v>
                </c:pt>
                <c:pt idx="12637">
                  <c:v>131.381</c:v>
                </c:pt>
                <c:pt idx="12638">
                  <c:v>131.47800000000001</c:v>
                </c:pt>
                <c:pt idx="12639">
                  <c:v>131.43800000000002</c:v>
                </c:pt>
                <c:pt idx="12640">
                  <c:v>131.39699999999999</c:v>
                </c:pt>
                <c:pt idx="12641">
                  <c:v>131.446</c:v>
                </c:pt>
                <c:pt idx="12642">
                  <c:v>131.54599999999999</c:v>
                </c:pt>
                <c:pt idx="12643">
                  <c:v>131.62700000000001</c:v>
                </c:pt>
                <c:pt idx="12644">
                  <c:v>131.672</c:v>
                </c:pt>
                <c:pt idx="12645">
                  <c:v>131.69</c:v>
                </c:pt>
                <c:pt idx="12646">
                  <c:v>131.64400000000001</c:v>
                </c:pt>
                <c:pt idx="12647">
                  <c:v>131.71700000000001</c:v>
                </c:pt>
                <c:pt idx="12648">
                  <c:v>131.792</c:v>
                </c:pt>
                <c:pt idx="12649">
                  <c:v>131.84299999999999</c:v>
                </c:pt>
                <c:pt idx="12650">
                  <c:v>131.75800000000001</c:v>
                </c:pt>
                <c:pt idx="12651">
                  <c:v>131.767</c:v>
                </c:pt>
                <c:pt idx="12652">
                  <c:v>131.75200000000001</c:v>
                </c:pt>
                <c:pt idx="12653">
                  <c:v>131.798</c:v>
                </c:pt>
                <c:pt idx="12654">
                  <c:v>131.79</c:v>
                </c:pt>
                <c:pt idx="12655">
                  <c:v>131.78</c:v>
                </c:pt>
                <c:pt idx="12656">
                  <c:v>131.803</c:v>
                </c:pt>
                <c:pt idx="12657">
                  <c:v>131.74100000000001</c:v>
                </c:pt>
                <c:pt idx="12658">
                  <c:v>131.821</c:v>
                </c:pt>
                <c:pt idx="12659">
                  <c:v>131.84800000000001</c:v>
                </c:pt>
                <c:pt idx="12660">
                  <c:v>131.93200000000002</c:v>
                </c:pt>
                <c:pt idx="12661">
                  <c:v>131.958</c:v>
                </c:pt>
                <c:pt idx="12662">
                  <c:v>131.96600000000001</c:v>
                </c:pt>
                <c:pt idx="12663">
                  <c:v>132.012</c:v>
                </c:pt>
                <c:pt idx="12664">
                  <c:v>131.99</c:v>
                </c:pt>
                <c:pt idx="12665">
                  <c:v>132.00800000000001</c:v>
                </c:pt>
                <c:pt idx="12666">
                  <c:v>132.077</c:v>
                </c:pt>
                <c:pt idx="12667">
                  <c:v>132.13200000000001</c:v>
                </c:pt>
                <c:pt idx="12668">
                  <c:v>132.035</c:v>
                </c:pt>
                <c:pt idx="12669">
                  <c:v>132.11000000000001</c:v>
                </c:pt>
                <c:pt idx="12670">
                  <c:v>132.124</c:v>
                </c:pt>
                <c:pt idx="12671">
                  <c:v>132.06800000000001</c:v>
                </c:pt>
                <c:pt idx="12672">
                  <c:v>132.15</c:v>
                </c:pt>
                <c:pt idx="12673">
                  <c:v>132.09299999999999</c:v>
                </c:pt>
                <c:pt idx="12674">
                  <c:v>132.12</c:v>
                </c:pt>
                <c:pt idx="12675">
                  <c:v>132.04900000000001</c:v>
                </c:pt>
                <c:pt idx="12676">
                  <c:v>132.03900000000002</c:v>
                </c:pt>
                <c:pt idx="12677">
                  <c:v>132.07400000000001</c:v>
                </c:pt>
                <c:pt idx="12678">
                  <c:v>132.04</c:v>
                </c:pt>
                <c:pt idx="12679">
                  <c:v>132.03700000000001</c:v>
                </c:pt>
                <c:pt idx="12680">
                  <c:v>131.96799999999999</c:v>
                </c:pt>
                <c:pt idx="12681">
                  <c:v>131.988</c:v>
                </c:pt>
                <c:pt idx="12682">
                  <c:v>132.125</c:v>
                </c:pt>
                <c:pt idx="12683">
                  <c:v>132.047</c:v>
                </c:pt>
                <c:pt idx="12684">
                  <c:v>132.06700000000001</c:v>
                </c:pt>
                <c:pt idx="12685">
                  <c:v>132.036</c:v>
                </c:pt>
                <c:pt idx="12686">
                  <c:v>132.03700000000001</c:v>
                </c:pt>
                <c:pt idx="12687">
                  <c:v>131.858</c:v>
                </c:pt>
                <c:pt idx="12688">
                  <c:v>131.83000000000001</c:v>
                </c:pt>
                <c:pt idx="12689">
                  <c:v>131.792</c:v>
                </c:pt>
                <c:pt idx="12690">
                  <c:v>131.78399999999999</c:v>
                </c:pt>
                <c:pt idx="12691">
                  <c:v>131.79599999999999</c:v>
                </c:pt>
                <c:pt idx="12692">
                  <c:v>131.732</c:v>
                </c:pt>
                <c:pt idx="12693">
                  <c:v>131.70500000000001</c:v>
                </c:pt>
                <c:pt idx="12694">
                  <c:v>131.738</c:v>
                </c:pt>
                <c:pt idx="12695">
                  <c:v>131.654</c:v>
                </c:pt>
                <c:pt idx="12696">
                  <c:v>131.57599999999999</c:v>
                </c:pt>
                <c:pt idx="12697">
                  <c:v>131.673</c:v>
                </c:pt>
                <c:pt idx="12698">
                  <c:v>131.684</c:v>
                </c:pt>
                <c:pt idx="12699">
                  <c:v>131.63900000000001</c:v>
                </c:pt>
                <c:pt idx="12700">
                  <c:v>131.56300000000002</c:v>
                </c:pt>
                <c:pt idx="12701">
                  <c:v>131.58500000000001</c:v>
                </c:pt>
                <c:pt idx="12702">
                  <c:v>131.483</c:v>
                </c:pt>
                <c:pt idx="12703">
                  <c:v>131.52199999999999</c:v>
                </c:pt>
                <c:pt idx="12704">
                  <c:v>131.446</c:v>
                </c:pt>
                <c:pt idx="12705">
                  <c:v>131.31300000000002</c:v>
                </c:pt>
                <c:pt idx="12706">
                  <c:v>131.321</c:v>
                </c:pt>
                <c:pt idx="12707">
                  <c:v>131.24700000000001</c:v>
                </c:pt>
                <c:pt idx="12708">
                  <c:v>131.14699999999999</c:v>
                </c:pt>
                <c:pt idx="12709">
                  <c:v>131.13900000000001</c:v>
                </c:pt>
                <c:pt idx="12710">
                  <c:v>131.005</c:v>
                </c:pt>
                <c:pt idx="12711">
                  <c:v>130.88400000000001</c:v>
                </c:pt>
                <c:pt idx="12712">
                  <c:v>130.68800000000002</c:v>
                </c:pt>
                <c:pt idx="12713">
                  <c:v>130.393</c:v>
                </c:pt>
                <c:pt idx="12714">
                  <c:v>129.87100000000001</c:v>
                </c:pt>
                <c:pt idx="12715">
                  <c:v>129.21799999999999</c:v>
                </c:pt>
                <c:pt idx="12716">
                  <c:v>128.45599999999999</c:v>
                </c:pt>
                <c:pt idx="12717">
                  <c:v>120.54</c:v>
                </c:pt>
                <c:pt idx="12718">
                  <c:v>110.479</c:v>
                </c:pt>
                <c:pt idx="12719">
                  <c:v>110.515</c:v>
                </c:pt>
                <c:pt idx="12720">
                  <c:v>110.532</c:v>
                </c:pt>
                <c:pt idx="12721">
                  <c:v>110.581</c:v>
                </c:pt>
                <c:pt idx="12722">
                  <c:v>110.605</c:v>
                </c:pt>
                <c:pt idx="12723">
                  <c:v>110.639</c:v>
                </c:pt>
                <c:pt idx="12724">
                  <c:v>110.664</c:v>
                </c:pt>
                <c:pt idx="12725">
                  <c:v>110.71600000000001</c:v>
                </c:pt>
                <c:pt idx="12726">
                  <c:v>110.681</c:v>
                </c:pt>
                <c:pt idx="12727">
                  <c:v>110.672</c:v>
                </c:pt>
                <c:pt idx="12728">
                  <c:v>110.60000000000001</c:v>
                </c:pt>
                <c:pt idx="12729">
                  <c:v>110.59</c:v>
                </c:pt>
                <c:pt idx="12730">
                  <c:v>110.619</c:v>
                </c:pt>
                <c:pt idx="12731">
                  <c:v>110.613</c:v>
                </c:pt>
                <c:pt idx="12732">
                  <c:v>110.595</c:v>
                </c:pt>
                <c:pt idx="12733">
                  <c:v>110.547</c:v>
                </c:pt>
                <c:pt idx="12734">
                  <c:v>110.61</c:v>
                </c:pt>
                <c:pt idx="12735">
                  <c:v>110.679</c:v>
                </c:pt>
                <c:pt idx="12736">
                  <c:v>110.604</c:v>
                </c:pt>
                <c:pt idx="12737">
                  <c:v>110.614</c:v>
                </c:pt>
                <c:pt idx="12738">
                  <c:v>110.559</c:v>
                </c:pt>
                <c:pt idx="12739">
                  <c:v>110.623</c:v>
                </c:pt>
                <c:pt idx="12740">
                  <c:v>110.652</c:v>
                </c:pt>
                <c:pt idx="12741">
                  <c:v>110.539</c:v>
                </c:pt>
                <c:pt idx="12742">
                  <c:v>110.52</c:v>
                </c:pt>
                <c:pt idx="12743">
                  <c:v>110.53</c:v>
                </c:pt>
                <c:pt idx="12744">
                  <c:v>110.551</c:v>
                </c:pt>
                <c:pt idx="12745">
                  <c:v>109.28400000000001</c:v>
                </c:pt>
                <c:pt idx="12746">
                  <c:v>106.60900000000001</c:v>
                </c:pt>
                <c:pt idx="12747">
                  <c:v>106.521</c:v>
                </c:pt>
                <c:pt idx="12748">
                  <c:v>106.52800000000001</c:v>
                </c:pt>
                <c:pt idx="12749">
                  <c:v>106.535</c:v>
                </c:pt>
                <c:pt idx="12750">
                  <c:v>106.524</c:v>
                </c:pt>
                <c:pt idx="12751">
                  <c:v>106.54300000000001</c:v>
                </c:pt>
                <c:pt idx="12752">
                  <c:v>106.607</c:v>
                </c:pt>
                <c:pt idx="12753">
                  <c:v>106.608</c:v>
                </c:pt>
                <c:pt idx="12754">
                  <c:v>106.52200000000001</c:v>
                </c:pt>
                <c:pt idx="12755">
                  <c:v>106.523</c:v>
                </c:pt>
                <c:pt idx="12756">
                  <c:v>106.482</c:v>
                </c:pt>
                <c:pt idx="12757">
                  <c:v>106.616</c:v>
                </c:pt>
                <c:pt idx="12758">
                  <c:v>106.666</c:v>
                </c:pt>
                <c:pt idx="12759">
                  <c:v>106.664</c:v>
                </c:pt>
                <c:pt idx="12760">
                  <c:v>106.765</c:v>
                </c:pt>
                <c:pt idx="12761">
                  <c:v>106.51900000000001</c:v>
                </c:pt>
                <c:pt idx="12762">
                  <c:v>106.645</c:v>
                </c:pt>
                <c:pt idx="12763">
                  <c:v>106.72</c:v>
                </c:pt>
                <c:pt idx="12764">
                  <c:v>106.69500000000001</c:v>
                </c:pt>
                <c:pt idx="12765">
                  <c:v>106.613</c:v>
                </c:pt>
                <c:pt idx="12766">
                  <c:v>106.583</c:v>
                </c:pt>
                <c:pt idx="12767">
                  <c:v>106.59400000000001</c:v>
                </c:pt>
                <c:pt idx="12768">
                  <c:v>106.488</c:v>
                </c:pt>
                <c:pt idx="12769">
                  <c:v>106.38800000000001</c:v>
                </c:pt>
                <c:pt idx="12770">
                  <c:v>106.444</c:v>
                </c:pt>
                <c:pt idx="12771">
                  <c:v>106.473</c:v>
                </c:pt>
                <c:pt idx="12772">
                  <c:v>106.48700000000001</c:v>
                </c:pt>
                <c:pt idx="12773">
                  <c:v>106.498</c:v>
                </c:pt>
                <c:pt idx="12774">
                  <c:v>106.47500000000001</c:v>
                </c:pt>
                <c:pt idx="12775">
                  <c:v>106.526</c:v>
                </c:pt>
                <c:pt idx="12776">
                  <c:v>106.48400000000001</c:v>
                </c:pt>
                <c:pt idx="12777">
                  <c:v>106.44800000000001</c:v>
                </c:pt>
                <c:pt idx="12778">
                  <c:v>106.46000000000001</c:v>
                </c:pt>
                <c:pt idx="12779">
                  <c:v>106.542</c:v>
                </c:pt>
                <c:pt idx="12780">
                  <c:v>106.55</c:v>
                </c:pt>
                <c:pt idx="12781">
                  <c:v>106.52500000000001</c:v>
                </c:pt>
                <c:pt idx="12782">
                  <c:v>106.563</c:v>
                </c:pt>
                <c:pt idx="12783">
                  <c:v>106.587</c:v>
                </c:pt>
                <c:pt idx="12784">
                  <c:v>107.071</c:v>
                </c:pt>
                <c:pt idx="12785">
                  <c:v>107.047</c:v>
                </c:pt>
                <c:pt idx="12786">
                  <c:v>107.063</c:v>
                </c:pt>
                <c:pt idx="12787">
                  <c:v>107.13800000000001</c:v>
                </c:pt>
                <c:pt idx="12788">
                  <c:v>107.08800000000001</c:v>
                </c:pt>
                <c:pt idx="12789">
                  <c:v>107.176</c:v>
                </c:pt>
                <c:pt idx="12790">
                  <c:v>107.173</c:v>
                </c:pt>
                <c:pt idx="12791">
                  <c:v>107.151</c:v>
                </c:pt>
                <c:pt idx="12792">
                  <c:v>107.203</c:v>
                </c:pt>
                <c:pt idx="12793">
                  <c:v>107.18900000000001</c:v>
                </c:pt>
                <c:pt idx="12794">
                  <c:v>107.196</c:v>
                </c:pt>
                <c:pt idx="12795">
                  <c:v>107.066</c:v>
                </c:pt>
                <c:pt idx="12796">
                  <c:v>107.05800000000001</c:v>
                </c:pt>
                <c:pt idx="12797">
                  <c:v>107.09</c:v>
                </c:pt>
                <c:pt idx="12798">
                  <c:v>107.11</c:v>
                </c:pt>
                <c:pt idx="12799">
                  <c:v>107.038</c:v>
                </c:pt>
                <c:pt idx="12800">
                  <c:v>107.128</c:v>
                </c:pt>
                <c:pt idx="12801">
                  <c:v>107.161</c:v>
                </c:pt>
                <c:pt idx="12802">
                  <c:v>107.17400000000001</c:v>
                </c:pt>
                <c:pt idx="12803">
                  <c:v>107.148</c:v>
                </c:pt>
                <c:pt idx="12804">
                  <c:v>107.04900000000001</c:v>
                </c:pt>
                <c:pt idx="12805">
                  <c:v>107.092</c:v>
                </c:pt>
                <c:pt idx="12806">
                  <c:v>106.985</c:v>
                </c:pt>
                <c:pt idx="12807">
                  <c:v>106.956</c:v>
                </c:pt>
                <c:pt idx="12808">
                  <c:v>107.09</c:v>
                </c:pt>
                <c:pt idx="12809">
                  <c:v>107.02800000000001</c:v>
                </c:pt>
                <c:pt idx="12810">
                  <c:v>107.124</c:v>
                </c:pt>
                <c:pt idx="12811">
                  <c:v>107.129</c:v>
                </c:pt>
                <c:pt idx="12812">
                  <c:v>107.123</c:v>
                </c:pt>
                <c:pt idx="12813">
                  <c:v>107.03100000000001</c:v>
                </c:pt>
                <c:pt idx="12814">
                  <c:v>107.072</c:v>
                </c:pt>
                <c:pt idx="12815">
                  <c:v>107.06</c:v>
                </c:pt>
                <c:pt idx="12816">
                  <c:v>107.133</c:v>
                </c:pt>
                <c:pt idx="12817">
                  <c:v>107.05</c:v>
                </c:pt>
                <c:pt idx="12818">
                  <c:v>107.048</c:v>
                </c:pt>
                <c:pt idx="12819">
                  <c:v>107.11200000000001</c:v>
                </c:pt>
                <c:pt idx="12820">
                  <c:v>107.08800000000001</c:v>
                </c:pt>
                <c:pt idx="12821">
                  <c:v>107.113</c:v>
                </c:pt>
                <c:pt idx="12822">
                  <c:v>107.14</c:v>
                </c:pt>
                <c:pt idx="12823">
                  <c:v>107.06100000000001</c:v>
                </c:pt>
                <c:pt idx="12824">
                  <c:v>107.14700000000001</c:v>
                </c:pt>
                <c:pt idx="12825">
                  <c:v>107.224</c:v>
                </c:pt>
                <c:pt idx="12826">
                  <c:v>107.12100000000001</c:v>
                </c:pt>
                <c:pt idx="12827">
                  <c:v>107.10000000000001</c:v>
                </c:pt>
                <c:pt idx="12828">
                  <c:v>107.181</c:v>
                </c:pt>
                <c:pt idx="12829">
                  <c:v>107.11800000000001</c:v>
                </c:pt>
                <c:pt idx="12830">
                  <c:v>107.21300000000001</c:v>
                </c:pt>
                <c:pt idx="12831">
                  <c:v>107.154</c:v>
                </c:pt>
                <c:pt idx="12832">
                  <c:v>106.983</c:v>
                </c:pt>
                <c:pt idx="12833">
                  <c:v>107.07900000000001</c:v>
                </c:pt>
                <c:pt idx="12834">
                  <c:v>107.093</c:v>
                </c:pt>
                <c:pt idx="12835">
                  <c:v>106.976</c:v>
                </c:pt>
                <c:pt idx="12836">
                  <c:v>107.006</c:v>
                </c:pt>
                <c:pt idx="12837">
                  <c:v>106.947</c:v>
                </c:pt>
                <c:pt idx="12838">
                  <c:v>107.01</c:v>
                </c:pt>
                <c:pt idx="12839">
                  <c:v>106.916</c:v>
                </c:pt>
                <c:pt idx="12840">
                  <c:v>107.018</c:v>
                </c:pt>
                <c:pt idx="12841">
                  <c:v>106.973</c:v>
                </c:pt>
                <c:pt idx="12842">
                  <c:v>110.14100000000001</c:v>
                </c:pt>
                <c:pt idx="12843">
                  <c:v>109.188</c:v>
                </c:pt>
                <c:pt idx="12844">
                  <c:v>109.071</c:v>
                </c:pt>
                <c:pt idx="12845">
                  <c:v>109.129</c:v>
                </c:pt>
                <c:pt idx="12846">
                  <c:v>109.095</c:v>
                </c:pt>
                <c:pt idx="12847">
                  <c:v>109.06100000000001</c:v>
                </c:pt>
                <c:pt idx="12848">
                  <c:v>109.03400000000001</c:v>
                </c:pt>
                <c:pt idx="12849">
                  <c:v>109.05</c:v>
                </c:pt>
                <c:pt idx="12850">
                  <c:v>109.01</c:v>
                </c:pt>
                <c:pt idx="12851">
                  <c:v>109.084</c:v>
                </c:pt>
                <c:pt idx="12852">
                  <c:v>109.129</c:v>
                </c:pt>
                <c:pt idx="12853">
                  <c:v>109.07300000000001</c:v>
                </c:pt>
                <c:pt idx="12854">
                  <c:v>109.06</c:v>
                </c:pt>
                <c:pt idx="12855">
                  <c:v>109.08500000000001</c:v>
                </c:pt>
                <c:pt idx="12856">
                  <c:v>109.038</c:v>
                </c:pt>
                <c:pt idx="12857">
                  <c:v>109.04600000000001</c:v>
                </c:pt>
                <c:pt idx="12858">
                  <c:v>109.114</c:v>
                </c:pt>
                <c:pt idx="12859">
                  <c:v>109.084</c:v>
                </c:pt>
                <c:pt idx="12860">
                  <c:v>109.107</c:v>
                </c:pt>
                <c:pt idx="12861">
                  <c:v>109.128</c:v>
                </c:pt>
                <c:pt idx="12862">
                  <c:v>109.098</c:v>
                </c:pt>
                <c:pt idx="12863">
                  <c:v>109.023</c:v>
                </c:pt>
                <c:pt idx="12864">
                  <c:v>109.069</c:v>
                </c:pt>
                <c:pt idx="12865">
                  <c:v>109.149</c:v>
                </c:pt>
                <c:pt idx="12866">
                  <c:v>109.108</c:v>
                </c:pt>
                <c:pt idx="12867">
                  <c:v>109.10000000000001</c:v>
                </c:pt>
                <c:pt idx="12868">
                  <c:v>109.13200000000001</c:v>
                </c:pt>
                <c:pt idx="12869">
                  <c:v>109.16</c:v>
                </c:pt>
                <c:pt idx="12870">
                  <c:v>109.13800000000001</c:v>
                </c:pt>
                <c:pt idx="12871">
                  <c:v>109.114</c:v>
                </c:pt>
                <c:pt idx="12872">
                  <c:v>109.06400000000001</c:v>
                </c:pt>
                <c:pt idx="12873">
                  <c:v>109.07900000000001</c:v>
                </c:pt>
                <c:pt idx="12874">
                  <c:v>109.03</c:v>
                </c:pt>
                <c:pt idx="12875">
                  <c:v>109.041</c:v>
                </c:pt>
                <c:pt idx="12876">
                  <c:v>108.983</c:v>
                </c:pt>
                <c:pt idx="12877">
                  <c:v>109.053</c:v>
                </c:pt>
                <c:pt idx="12878">
                  <c:v>109.051</c:v>
                </c:pt>
                <c:pt idx="12879">
                  <c:v>109.126</c:v>
                </c:pt>
                <c:pt idx="12880">
                  <c:v>109.044</c:v>
                </c:pt>
                <c:pt idx="12881">
                  <c:v>109.083</c:v>
                </c:pt>
                <c:pt idx="12882">
                  <c:v>109.09100000000001</c:v>
                </c:pt>
                <c:pt idx="12883">
                  <c:v>109.131</c:v>
                </c:pt>
                <c:pt idx="12884">
                  <c:v>109.08500000000001</c:v>
                </c:pt>
                <c:pt idx="12885">
                  <c:v>109.151</c:v>
                </c:pt>
                <c:pt idx="12886">
                  <c:v>109.15</c:v>
                </c:pt>
                <c:pt idx="12887">
                  <c:v>109.098</c:v>
                </c:pt>
                <c:pt idx="12888">
                  <c:v>109.023</c:v>
                </c:pt>
                <c:pt idx="12889">
                  <c:v>109.047</c:v>
                </c:pt>
                <c:pt idx="12890">
                  <c:v>109.11500000000001</c:v>
                </c:pt>
                <c:pt idx="12891">
                  <c:v>109.08500000000001</c:v>
                </c:pt>
                <c:pt idx="12892">
                  <c:v>109.17700000000001</c:v>
                </c:pt>
                <c:pt idx="12893">
                  <c:v>109.149</c:v>
                </c:pt>
                <c:pt idx="12894">
                  <c:v>109.10900000000001</c:v>
                </c:pt>
                <c:pt idx="12895">
                  <c:v>109.16800000000001</c:v>
                </c:pt>
                <c:pt idx="12896">
                  <c:v>109.124</c:v>
                </c:pt>
                <c:pt idx="12897">
                  <c:v>109.188</c:v>
                </c:pt>
                <c:pt idx="12898">
                  <c:v>109.096</c:v>
                </c:pt>
                <c:pt idx="12899">
                  <c:v>109.208</c:v>
                </c:pt>
                <c:pt idx="12900">
                  <c:v>109.14100000000001</c:v>
                </c:pt>
                <c:pt idx="12901">
                  <c:v>109.178</c:v>
                </c:pt>
                <c:pt idx="12902">
                  <c:v>109.101</c:v>
                </c:pt>
                <c:pt idx="12903">
                  <c:v>109.084</c:v>
                </c:pt>
                <c:pt idx="12904">
                  <c:v>109.08200000000001</c:v>
                </c:pt>
                <c:pt idx="12905">
                  <c:v>109.11200000000001</c:v>
                </c:pt>
                <c:pt idx="12906">
                  <c:v>109.078</c:v>
                </c:pt>
                <c:pt idx="12907">
                  <c:v>109.169</c:v>
                </c:pt>
                <c:pt idx="12908">
                  <c:v>109.18300000000001</c:v>
                </c:pt>
                <c:pt idx="12909">
                  <c:v>109.142</c:v>
                </c:pt>
                <c:pt idx="12910">
                  <c:v>109.188</c:v>
                </c:pt>
                <c:pt idx="12911">
                  <c:v>109.123</c:v>
                </c:pt>
                <c:pt idx="12912">
                  <c:v>109.116</c:v>
                </c:pt>
                <c:pt idx="12913">
                  <c:v>109.193</c:v>
                </c:pt>
                <c:pt idx="12914">
                  <c:v>109.166</c:v>
                </c:pt>
                <c:pt idx="12915">
                  <c:v>109.20400000000001</c:v>
                </c:pt>
                <c:pt idx="12916">
                  <c:v>109.149</c:v>
                </c:pt>
                <c:pt idx="12917">
                  <c:v>109.267</c:v>
                </c:pt>
                <c:pt idx="12918">
                  <c:v>109.271</c:v>
                </c:pt>
                <c:pt idx="12919">
                  <c:v>109.318</c:v>
                </c:pt>
                <c:pt idx="12920">
                  <c:v>109.386</c:v>
                </c:pt>
                <c:pt idx="12921">
                  <c:v>109.41500000000001</c:v>
                </c:pt>
                <c:pt idx="12922">
                  <c:v>109.492</c:v>
                </c:pt>
                <c:pt idx="12923">
                  <c:v>109.46000000000001</c:v>
                </c:pt>
                <c:pt idx="12924">
                  <c:v>109.494</c:v>
                </c:pt>
                <c:pt idx="12925">
                  <c:v>109.586</c:v>
                </c:pt>
                <c:pt idx="12926">
                  <c:v>109.59400000000001</c:v>
                </c:pt>
                <c:pt idx="12927">
                  <c:v>109.589</c:v>
                </c:pt>
                <c:pt idx="12928">
                  <c:v>109.55</c:v>
                </c:pt>
                <c:pt idx="12929">
                  <c:v>109.444</c:v>
                </c:pt>
                <c:pt idx="12930">
                  <c:v>112.056</c:v>
                </c:pt>
                <c:pt idx="12931">
                  <c:v>111.84100000000001</c:v>
                </c:pt>
                <c:pt idx="12932">
                  <c:v>111.795</c:v>
                </c:pt>
                <c:pt idx="12933">
                  <c:v>111.82900000000001</c:v>
                </c:pt>
                <c:pt idx="12934">
                  <c:v>111.902</c:v>
                </c:pt>
                <c:pt idx="12935">
                  <c:v>111.93300000000001</c:v>
                </c:pt>
                <c:pt idx="12936">
                  <c:v>111.884</c:v>
                </c:pt>
                <c:pt idx="12937">
                  <c:v>111.874</c:v>
                </c:pt>
                <c:pt idx="12938">
                  <c:v>111.89700000000001</c:v>
                </c:pt>
                <c:pt idx="12939">
                  <c:v>112.014</c:v>
                </c:pt>
                <c:pt idx="12940">
                  <c:v>112.011</c:v>
                </c:pt>
                <c:pt idx="12941">
                  <c:v>111.985</c:v>
                </c:pt>
                <c:pt idx="12942">
                  <c:v>112.116</c:v>
                </c:pt>
                <c:pt idx="12943">
                  <c:v>112.149</c:v>
                </c:pt>
                <c:pt idx="12944">
                  <c:v>112.125</c:v>
                </c:pt>
                <c:pt idx="12945">
                  <c:v>112.131</c:v>
                </c:pt>
                <c:pt idx="12946">
                  <c:v>112.184</c:v>
                </c:pt>
                <c:pt idx="12947">
                  <c:v>112.26</c:v>
                </c:pt>
                <c:pt idx="12948">
                  <c:v>112.24900000000001</c:v>
                </c:pt>
                <c:pt idx="12949">
                  <c:v>112.224</c:v>
                </c:pt>
                <c:pt idx="12950">
                  <c:v>112.268</c:v>
                </c:pt>
                <c:pt idx="12951">
                  <c:v>112.31400000000001</c:v>
                </c:pt>
                <c:pt idx="12952">
                  <c:v>112.261</c:v>
                </c:pt>
                <c:pt idx="12953">
                  <c:v>112.29900000000001</c:v>
                </c:pt>
                <c:pt idx="12954">
                  <c:v>112.29900000000001</c:v>
                </c:pt>
                <c:pt idx="12955">
                  <c:v>112.376</c:v>
                </c:pt>
                <c:pt idx="12956">
                  <c:v>112.373</c:v>
                </c:pt>
                <c:pt idx="12957">
                  <c:v>112.358</c:v>
                </c:pt>
                <c:pt idx="12958">
                  <c:v>112.39100000000001</c:v>
                </c:pt>
                <c:pt idx="12959">
                  <c:v>112.46000000000001</c:v>
                </c:pt>
                <c:pt idx="12960">
                  <c:v>112.411</c:v>
                </c:pt>
                <c:pt idx="12961">
                  <c:v>112.491</c:v>
                </c:pt>
                <c:pt idx="12962">
                  <c:v>112.51</c:v>
                </c:pt>
                <c:pt idx="12963">
                  <c:v>112.529</c:v>
                </c:pt>
                <c:pt idx="12964">
                  <c:v>112.551</c:v>
                </c:pt>
                <c:pt idx="12965">
                  <c:v>112.629</c:v>
                </c:pt>
                <c:pt idx="12966">
                  <c:v>112.527</c:v>
                </c:pt>
                <c:pt idx="12967">
                  <c:v>112.613</c:v>
                </c:pt>
                <c:pt idx="12968">
                  <c:v>112.631</c:v>
                </c:pt>
                <c:pt idx="12969">
                  <c:v>112.65900000000001</c:v>
                </c:pt>
                <c:pt idx="12970">
                  <c:v>112.604</c:v>
                </c:pt>
                <c:pt idx="12971">
                  <c:v>112.7</c:v>
                </c:pt>
                <c:pt idx="12972">
                  <c:v>112.697</c:v>
                </c:pt>
                <c:pt idx="12973">
                  <c:v>112.63500000000001</c:v>
                </c:pt>
                <c:pt idx="12974">
                  <c:v>112.70700000000001</c:v>
                </c:pt>
                <c:pt idx="12975">
                  <c:v>112.751</c:v>
                </c:pt>
                <c:pt idx="12976">
                  <c:v>112.82300000000001</c:v>
                </c:pt>
                <c:pt idx="12977">
                  <c:v>112.91</c:v>
                </c:pt>
                <c:pt idx="12978">
                  <c:v>112.86500000000001</c:v>
                </c:pt>
                <c:pt idx="12979">
                  <c:v>112.836</c:v>
                </c:pt>
                <c:pt idx="12980">
                  <c:v>112.979</c:v>
                </c:pt>
                <c:pt idx="12981">
                  <c:v>112.919</c:v>
                </c:pt>
                <c:pt idx="12982">
                  <c:v>112.88</c:v>
                </c:pt>
                <c:pt idx="12983">
                  <c:v>112.91200000000001</c:v>
                </c:pt>
                <c:pt idx="12984">
                  <c:v>112.852</c:v>
                </c:pt>
                <c:pt idx="12985">
                  <c:v>112.955</c:v>
                </c:pt>
                <c:pt idx="12986">
                  <c:v>112.934</c:v>
                </c:pt>
                <c:pt idx="12987">
                  <c:v>112.884</c:v>
                </c:pt>
                <c:pt idx="12988">
                  <c:v>112.92</c:v>
                </c:pt>
                <c:pt idx="12989">
                  <c:v>112.98100000000001</c:v>
                </c:pt>
                <c:pt idx="12990">
                  <c:v>112.93300000000001</c:v>
                </c:pt>
                <c:pt idx="12991">
                  <c:v>112.922</c:v>
                </c:pt>
                <c:pt idx="12992">
                  <c:v>112.851</c:v>
                </c:pt>
                <c:pt idx="12993">
                  <c:v>112.89700000000001</c:v>
                </c:pt>
                <c:pt idx="12994">
                  <c:v>112.89700000000001</c:v>
                </c:pt>
                <c:pt idx="12995">
                  <c:v>112.913</c:v>
                </c:pt>
                <c:pt idx="12996">
                  <c:v>112.867</c:v>
                </c:pt>
                <c:pt idx="12997">
                  <c:v>112.84</c:v>
                </c:pt>
                <c:pt idx="12998">
                  <c:v>112.83200000000001</c:v>
                </c:pt>
                <c:pt idx="12999">
                  <c:v>112.795</c:v>
                </c:pt>
                <c:pt idx="13000">
                  <c:v>112.86800000000001</c:v>
                </c:pt>
                <c:pt idx="13001">
                  <c:v>112.854</c:v>
                </c:pt>
                <c:pt idx="13002">
                  <c:v>112.917</c:v>
                </c:pt>
                <c:pt idx="13003">
                  <c:v>113.07900000000001</c:v>
                </c:pt>
                <c:pt idx="13004">
                  <c:v>113.098</c:v>
                </c:pt>
                <c:pt idx="13005">
                  <c:v>113.01300000000001</c:v>
                </c:pt>
                <c:pt idx="13006">
                  <c:v>113.03400000000001</c:v>
                </c:pt>
                <c:pt idx="13007">
                  <c:v>113.001</c:v>
                </c:pt>
                <c:pt idx="13008">
                  <c:v>113.04</c:v>
                </c:pt>
                <c:pt idx="13009">
                  <c:v>112.991</c:v>
                </c:pt>
                <c:pt idx="13010">
                  <c:v>113.01</c:v>
                </c:pt>
                <c:pt idx="13011">
                  <c:v>112.97</c:v>
                </c:pt>
                <c:pt idx="13012">
                  <c:v>112.95100000000001</c:v>
                </c:pt>
                <c:pt idx="13013">
                  <c:v>112.922</c:v>
                </c:pt>
                <c:pt idx="13014">
                  <c:v>112.898</c:v>
                </c:pt>
                <c:pt idx="13015">
                  <c:v>112.84400000000001</c:v>
                </c:pt>
                <c:pt idx="13016">
                  <c:v>112.83800000000001</c:v>
                </c:pt>
                <c:pt idx="13017">
                  <c:v>112.84400000000001</c:v>
                </c:pt>
                <c:pt idx="13018">
                  <c:v>112.82900000000001</c:v>
                </c:pt>
                <c:pt idx="13019">
                  <c:v>112.88</c:v>
                </c:pt>
                <c:pt idx="13020">
                  <c:v>112.816</c:v>
                </c:pt>
                <c:pt idx="13021">
                  <c:v>112.827</c:v>
                </c:pt>
                <c:pt idx="13022">
                  <c:v>112.938</c:v>
                </c:pt>
                <c:pt idx="13023">
                  <c:v>112.86</c:v>
                </c:pt>
                <c:pt idx="13024">
                  <c:v>112.96000000000001</c:v>
                </c:pt>
                <c:pt idx="13025">
                  <c:v>113.03</c:v>
                </c:pt>
                <c:pt idx="13026">
                  <c:v>113.03100000000001</c:v>
                </c:pt>
                <c:pt idx="13027">
                  <c:v>112.953</c:v>
                </c:pt>
                <c:pt idx="13028">
                  <c:v>112.99600000000001</c:v>
                </c:pt>
                <c:pt idx="13029">
                  <c:v>113.002</c:v>
                </c:pt>
                <c:pt idx="13030">
                  <c:v>112.991</c:v>
                </c:pt>
                <c:pt idx="13031">
                  <c:v>112.94200000000001</c:v>
                </c:pt>
                <c:pt idx="13032">
                  <c:v>112.96000000000001</c:v>
                </c:pt>
                <c:pt idx="13033">
                  <c:v>113.464</c:v>
                </c:pt>
                <c:pt idx="13034">
                  <c:v>113.438</c:v>
                </c:pt>
                <c:pt idx="13035">
                  <c:v>113.449</c:v>
                </c:pt>
                <c:pt idx="13036">
                  <c:v>113.408</c:v>
                </c:pt>
                <c:pt idx="13037">
                  <c:v>113.464</c:v>
                </c:pt>
                <c:pt idx="13038">
                  <c:v>113.366</c:v>
                </c:pt>
                <c:pt idx="13039">
                  <c:v>113.395</c:v>
                </c:pt>
                <c:pt idx="13040">
                  <c:v>113.43300000000001</c:v>
                </c:pt>
                <c:pt idx="13041">
                  <c:v>113.40300000000001</c:v>
                </c:pt>
                <c:pt idx="13042">
                  <c:v>113.35900000000001</c:v>
                </c:pt>
                <c:pt idx="13043">
                  <c:v>113.333</c:v>
                </c:pt>
                <c:pt idx="13044">
                  <c:v>113.36800000000001</c:v>
                </c:pt>
                <c:pt idx="13045">
                  <c:v>113.45400000000001</c:v>
                </c:pt>
                <c:pt idx="13046">
                  <c:v>113.437</c:v>
                </c:pt>
                <c:pt idx="13047">
                  <c:v>113.408</c:v>
                </c:pt>
                <c:pt idx="13048">
                  <c:v>113.39100000000001</c:v>
                </c:pt>
                <c:pt idx="13049">
                  <c:v>113.399</c:v>
                </c:pt>
                <c:pt idx="13050">
                  <c:v>113.438</c:v>
                </c:pt>
                <c:pt idx="13051">
                  <c:v>113.40900000000001</c:v>
                </c:pt>
                <c:pt idx="13052">
                  <c:v>113.42100000000001</c:v>
                </c:pt>
                <c:pt idx="13053">
                  <c:v>113.48100000000001</c:v>
                </c:pt>
                <c:pt idx="13054">
                  <c:v>113.40300000000001</c:v>
                </c:pt>
                <c:pt idx="13055">
                  <c:v>113.50700000000001</c:v>
                </c:pt>
                <c:pt idx="13056">
                  <c:v>113.479</c:v>
                </c:pt>
                <c:pt idx="13057">
                  <c:v>113.49000000000001</c:v>
                </c:pt>
                <c:pt idx="13058">
                  <c:v>113.453</c:v>
                </c:pt>
                <c:pt idx="13059">
                  <c:v>113.449</c:v>
                </c:pt>
                <c:pt idx="13060">
                  <c:v>113.52800000000001</c:v>
                </c:pt>
                <c:pt idx="13061">
                  <c:v>113.51600000000001</c:v>
                </c:pt>
                <c:pt idx="13062">
                  <c:v>113.505</c:v>
                </c:pt>
                <c:pt idx="13063">
                  <c:v>113.505</c:v>
                </c:pt>
                <c:pt idx="13064">
                  <c:v>113.492</c:v>
                </c:pt>
                <c:pt idx="13065">
                  <c:v>113.474</c:v>
                </c:pt>
                <c:pt idx="13066">
                  <c:v>113.465</c:v>
                </c:pt>
                <c:pt idx="13067">
                  <c:v>113.46900000000001</c:v>
                </c:pt>
                <c:pt idx="13068">
                  <c:v>113.425</c:v>
                </c:pt>
                <c:pt idx="13069">
                  <c:v>113.5</c:v>
                </c:pt>
                <c:pt idx="13070">
                  <c:v>113.474</c:v>
                </c:pt>
                <c:pt idx="13071">
                  <c:v>113.482</c:v>
                </c:pt>
                <c:pt idx="13072">
                  <c:v>113.547</c:v>
                </c:pt>
                <c:pt idx="13073">
                  <c:v>113.52</c:v>
                </c:pt>
                <c:pt idx="13074">
                  <c:v>113.494</c:v>
                </c:pt>
                <c:pt idx="13075">
                  <c:v>113.45</c:v>
                </c:pt>
                <c:pt idx="13076">
                  <c:v>113.42100000000001</c:v>
                </c:pt>
                <c:pt idx="13077">
                  <c:v>113.358</c:v>
                </c:pt>
                <c:pt idx="13078">
                  <c:v>113.316</c:v>
                </c:pt>
                <c:pt idx="13079">
                  <c:v>113.309</c:v>
                </c:pt>
                <c:pt idx="13080">
                  <c:v>113.23100000000001</c:v>
                </c:pt>
                <c:pt idx="13081">
                  <c:v>113.227</c:v>
                </c:pt>
                <c:pt idx="13082">
                  <c:v>113.181</c:v>
                </c:pt>
                <c:pt idx="13083">
                  <c:v>113.20400000000001</c:v>
                </c:pt>
                <c:pt idx="13084">
                  <c:v>113.169</c:v>
                </c:pt>
                <c:pt idx="13085">
                  <c:v>113.151</c:v>
                </c:pt>
                <c:pt idx="13086">
                  <c:v>113.17</c:v>
                </c:pt>
                <c:pt idx="13087">
                  <c:v>113.15900000000001</c:v>
                </c:pt>
                <c:pt idx="13088">
                  <c:v>113.15300000000001</c:v>
                </c:pt>
                <c:pt idx="13089">
                  <c:v>113.154</c:v>
                </c:pt>
                <c:pt idx="13090">
                  <c:v>113.139</c:v>
                </c:pt>
                <c:pt idx="13091">
                  <c:v>113.099</c:v>
                </c:pt>
                <c:pt idx="13092">
                  <c:v>112.958</c:v>
                </c:pt>
                <c:pt idx="13093">
                  <c:v>112.551</c:v>
                </c:pt>
                <c:pt idx="13094">
                  <c:v>112.55200000000001</c:v>
                </c:pt>
                <c:pt idx="13095">
                  <c:v>112.538</c:v>
                </c:pt>
                <c:pt idx="13096">
                  <c:v>112.67400000000001</c:v>
                </c:pt>
                <c:pt idx="13097">
                  <c:v>112.65300000000001</c:v>
                </c:pt>
                <c:pt idx="13098">
                  <c:v>112.71000000000001</c:v>
                </c:pt>
                <c:pt idx="13099">
                  <c:v>112.70700000000001</c:v>
                </c:pt>
                <c:pt idx="13100">
                  <c:v>112.67700000000001</c:v>
                </c:pt>
                <c:pt idx="13101">
                  <c:v>112.747</c:v>
                </c:pt>
                <c:pt idx="13102">
                  <c:v>112.765</c:v>
                </c:pt>
                <c:pt idx="13103">
                  <c:v>112.72200000000001</c:v>
                </c:pt>
                <c:pt idx="13104">
                  <c:v>112.708</c:v>
                </c:pt>
                <c:pt idx="13105">
                  <c:v>112.791</c:v>
                </c:pt>
                <c:pt idx="13106">
                  <c:v>112.773</c:v>
                </c:pt>
                <c:pt idx="13107">
                  <c:v>112.64700000000001</c:v>
                </c:pt>
                <c:pt idx="13108">
                  <c:v>112.726</c:v>
                </c:pt>
                <c:pt idx="13109">
                  <c:v>112.813</c:v>
                </c:pt>
                <c:pt idx="13110">
                  <c:v>112.777</c:v>
                </c:pt>
                <c:pt idx="13111">
                  <c:v>112.877</c:v>
                </c:pt>
                <c:pt idx="13112">
                  <c:v>112.87</c:v>
                </c:pt>
                <c:pt idx="13113">
                  <c:v>112.855</c:v>
                </c:pt>
                <c:pt idx="13114">
                  <c:v>112.919</c:v>
                </c:pt>
                <c:pt idx="13115">
                  <c:v>112.938</c:v>
                </c:pt>
                <c:pt idx="13116">
                  <c:v>112.889</c:v>
                </c:pt>
                <c:pt idx="13117">
                  <c:v>112.881</c:v>
                </c:pt>
                <c:pt idx="13118">
                  <c:v>112.93600000000001</c:v>
                </c:pt>
                <c:pt idx="13119">
                  <c:v>112.989</c:v>
                </c:pt>
                <c:pt idx="13120">
                  <c:v>112.95100000000001</c:v>
                </c:pt>
                <c:pt idx="13121">
                  <c:v>112.95400000000001</c:v>
                </c:pt>
                <c:pt idx="13122">
                  <c:v>113.029</c:v>
                </c:pt>
                <c:pt idx="13123">
                  <c:v>113.06700000000001</c:v>
                </c:pt>
                <c:pt idx="13124">
                  <c:v>113.06700000000001</c:v>
                </c:pt>
                <c:pt idx="13125">
                  <c:v>113.07600000000001</c:v>
                </c:pt>
                <c:pt idx="13126">
                  <c:v>113.06100000000001</c:v>
                </c:pt>
                <c:pt idx="13127">
                  <c:v>113.05</c:v>
                </c:pt>
                <c:pt idx="13128">
                  <c:v>113.05500000000001</c:v>
                </c:pt>
                <c:pt idx="13129">
                  <c:v>113.032</c:v>
                </c:pt>
                <c:pt idx="13130">
                  <c:v>113.12</c:v>
                </c:pt>
                <c:pt idx="13131">
                  <c:v>113.111</c:v>
                </c:pt>
                <c:pt idx="13132">
                  <c:v>113.161</c:v>
                </c:pt>
                <c:pt idx="13133">
                  <c:v>113.072</c:v>
                </c:pt>
                <c:pt idx="13134">
                  <c:v>112.583</c:v>
                </c:pt>
                <c:pt idx="13135">
                  <c:v>112.578</c:v>
                </c:pt>
                <c:pt idx="13136">
                  <c:v>112.57600000000001</c:v>
                </c:pt>
                <c:pt idx="13137">
                  <c:v>112.562</c:v>
                </c:pt>
                <c:pt idx="13138">
                  <c:v>112.64100000000001</c:v>
                </c:pt>
                <c:pt idx="13139">
                  <c:v>112.687</c:v>
                </c:pt>
                <c:pt idx="13140">
                  <c:v>112.642</c:v>
                </c:pt>
                <c:pt idx="13141">
                  <c:v>112.714</c:v>
                </c:pt>
                <c:pt idx="13142">
                  <c:v>112.69500000000001</c:v>
                </c:pt>
                <c:pt idx="13143">
                  <c:v>112.779</c:v>
                </c:pt>
                <c:pt idx="13144">
                  <c:v>112.762</c:v>
                </c:pt>
                <c:pt idx="13145">
                  <c:v>112.824</c:v>
                </c:pt>
                <c:pt idx="13146">
                  <c:v>112.76900000000001</c:v>
                </c:pt>
                <c:pt idx="13147">
                  <c:v>112.81100000000001</c:v>
                </c:pt>
                <c:pt idx="13148">
                  <c:v>112.875</c:v>
                </c:pt>
                <c:pt idx="13149">
                  <c:v>112.80200000000001</c:v>
                </c:pt>
                <c:pt idx="13150">
                  <c:v>112.74300000000001</c:v>
                </c:pt>
                <c:pt idx="13151">
                  <c:v>112.751</c:v>
                </c:pt>
                <c:pt idx="13152">
                  <c:v>112.779</c:v>
                </c:pt>
                <c:pt idx="13153">
                  <c:v>112.539</c:v>
                </c:pt>
                <c:pt idx="13154">
                  <c:v>112.55</c:v>
                </c:pt>
                <c:pt idx="13155">
                  <c:v>112.39100000000001</c:v>
                </c:pt>
                <c:pt idx="13156">
                  <c:v>112.373</c:v>
                </c:pt>
                <c:pt idx="13157">
                  <c:v>112.383</c:v>
                </c:pt>
                <c:pt idx="13158">
                  <c:v>112.407</c:v>
                </c:pt>
                <c:pt idx="13159">
                  <c:v>112.40900000000001</c:v>
                </c:pt>
                <c:pt idx="13160">
                  <c:v>112.37400000000001</c:v>
                </c:pt>
                <c:pt idx="13161">
                  <c:v>112.453</c:v>
                </c:pt>
                <c:pt idx="13162">
                  <c:v>112.449</c:v>
                </c:pt>
                <c:pt idx="13163">
                  <c:v>112.363</c:v>
                </c:pt>
                <c:pt idx="13164">
                  <c:v>112.295</c:v>
                </c:pt>
                <c:pt idx="13165">
                  <c:v>112.30800000000001</c:v>
                </c:pt>
                <c:pt idx="13166">
                  <c:v>112.42</c:v>
                </c:pt>
                <c:pt idx="13167">
                  <c:v>112.437</c:v>
                </c:pt>
                <c:pt idx="13168">
                  <c:v>112.453</c:v>
                </c:pt>
                <c:pt idx="13169">
                  <c:v>112.462</c:v>
                </c:pt>
                <c:pt idx="13170">
                  <c:v>112.36</c:v>
                </c:pt>
                <c:pt idx="13171">
                  <c:v>112.38500000000001</c:v>
                </c:pt>
                <c:pt idx="13172">
                  <c:v>112.383</c:v>
                </c:pt>
                <c:pt idx="13173">
                  <c:v>112.36800000000001</c:v>
                </c:pt>
                <c:pt idx="13174">
                  <c:v>112.37</c:v>
                </c:pt>
                <c:pt idx="13175">
                  <c:v>112.34100000000001</c:v>
                </c:pt>
                <c:pt idx="13176">
                  <c:v>112.343</c:v>
                </c:pt>
                <c:pt idx="13177">
                  <c:v>112.322</c:v>
                </c:pt>
                <c:pt idx="13178">
                  <c:v>112.44500000000001</c:v>
                </c:pt>
                <c:pt idx="13179">
                  <c:v>112.49600000000001</c:v>
                </c:pt>
                <c:pt idx="13180">
                  <c:v>112.52500000000001</c:v>
                </c:pt>
                <c:pt idx="13181">
                  <c:v>112.622</c:v>
                </c:pt>
                <c:pt idx="13182">
                  <c:v>112.599</c:v>
                </c:pt>
                <c:pt idx="13183">
                  <c:v>112.709</c:v>
                </c:pt>
                <c:pt idx="13184">
                  <c:v>112.797</c:v>
                </c:pt>
                <c:pt idx="13185">
                  <c:v>112.85000000000001</c:v>
                </c:pt>
                <c:pt idx="13186">
                  <c:v>112.875</c:v>
                </c:pt>
                <c:pt idx="13187">
                  <c:v>113.003</c:v>
                </c:pt>
                <c:pt idx="13188">
                  <c:v>113.09400000000001</c:v>
                </c:pt>
                <c:pt idx="13189">
                  <c:v>113.15300000000001</c:v>
                </c:pt>
                <c:pt idx="13190">
                  <c:v>113.224</c:v>
                </c:pt>
                <c:pt idx="13191">
                  <c:v>113.19</c:v>
                </c:pt>
                <c:pt idx="13192">
                  <c:v>113.179</c:v>
                </c:pt>
                <c:pt idx="13193">
                  <c:v>113.161</c:v>
                </c:pt>
                <c:pt idx="13194">
                  <c:v>113.233</c:v>
                </c:pt>
                <c:pt idx="13195">
                  <c:v>113.27200000000001</c:v>
                </c:pt>
                <c:pt idx="13196">
                  <c:v>113.37400000000001</c:v>
                </c:pt>
                <c:pt idx="13197">
                  <c:v>113.342</c:v>
                </c:pt>
                <c:pt idx="13198">
                  <c:v>113.33</c:v>
                </c:pt>
                <c:pt idx="13199">
                  <c:v>113.36800000000001</c:v>
                </c:pt>
                <c:pt idx="13200">
                  <c:v>113.312</c:v>
                </c:pt>
                <c:pt idx="13201">
                  <c:v>113.417</c:v>
                </c:pt>
                <c:pt idx="13202">
                  <c:v>113.411</c:v>
                </c:pt>
                <c:pt idx="13203">
                  <c:v>113.396</c:v>
                </c:pt>
                <c:pt idx="13204">
                  <c:v>113.361</c:v>
                </c:pt>
                <c:pt idx="13205">
                  <c:v>113.398</c:v>
                </c:pt>
                <c:pt idx="13206">
                  <c:v>113.355</c:v>
                </c:pt>
                <c:pt idx="13207">
                  <c:v>113.30200000000001</c:v>
                </c:pt>
                <c:pt idx="13208">
                  <c:v>113.35600000000001</c:v>
                </c:pt>
                <c:pt idx="13209">
                  <c:v>113.273</c:v>
                </c:pt>
                <c:pt idx="13210">
                  <c:v>113.199</c:v>
                </c:pt>
                <c:pt idx="13211">
                  <c:v>113.22</c:v>
                </c:pt>
                <c:pt idx="13212">
                  <c:v>113.20400000000001</c:v>
                </c:pt>
                <c:pt idx="13213">
                  <c:v>113.17100000000001</c:v>
                </c:pt>
                <c:pt idx="13214">
                  <c:v>113.20700000000001</c:v>
                </c:pt>
                <c:pt idx="13215">
                  <c:v>113.133</c:v>
                </c:pt>
                <c:pt idx="13216">
                  <c:v>112.717</c:v>
                </c:pt>
                <c:pt idx="13217">
                  <c:v>112.59100000000001</c:v>
                </c:pt>
                <c:pt idx="13218">
                  <c:v>112.625</c:v>
                </c:pt>
                <c:pt idx="13219">
                  <c:v>112.63200000000001</c:v>
                </c:pt>
                <c:pt idx="13220">
                  <c:v>112.739</c:v>
                </c:pt>
                <c:pt idx="13221">
                  <c:v>112.60900000000001</c:v>
                </c:pt>
                <c:pt idx="13222">
                  <c:v>112.57900000000001</c:v>
                </c:pt>
                <c:pt idx="13223">
                  <c:v>112.476</c:v>
                </c:pt>
                <c:pt idx="13224">
                  <c:v>112.55</c:v>
                </c:pt>
                <c:pt idx="13225">
                  <c:v>112.61500000000001</c:v>
                </c:pt>
                <c:pt idx="13226">
                  <c:v>112.66800000000001</c:v>
                </c:pt>
                <c:pt idx="13227">
                  <c:v>112.637</c:v>
                </c:pt>
                <c:pt idx="13228">
                  <c:v>112.623</c:v>
                </c:pt>
                <c:pt idx="13229">
                  <c:v>112.599</c:v>
                </c:pt>
                <c:pt idx="13230">
                  <c:v>112.60000000000001</c:v>
                </c:pt>
                <c:pt idx="13231">
                  <c:v>112.60600000000001</c:v>
                </c:pt>
                <c:pt idx="13232">
                  <c:v>112.572</c:v>
                </c:pt>
                <c:pt idx="13233">
                  <c:v>112.64700000000001</c:v>
                </c:pt>
                <c:pt idx="13234">
                  <c:v>112.675</c:v>
                </c:pt>
                <c:pt idx="13235">
                  <c:v>112.676</c:v>
                </c:pt>
                <c:pt idx="13236">
                  <c:v>112.711</c:v>
                </c:pt>
                <c:pt idx="13237">
                  <c:v>112.642</c:v>
                </c:pt>
                <c:pt idx="13238">
                  <c:v>112.601</c:v>
                </c:pt>
                <c:pt idx="13239">
                  <c:v>112.51300000000001</c:v>
                </c:pt>
                <c:pt idx="13240">
                  <c:v>112.553</c:v>
                </c:pt>
                <c:pt idx="13241">
                  <c:v>112.619</c:v>
                </c:pt>
                <c:pt idx="13242">
                  <c:v>112.545</c:v>
                </c:pt>
                <c:pt idx="13243">
                  <c:v>112.56</c:v>
                </c:pt>
                <c:pt idx="13244">
                  <c:v>112.45100000000001</c:v>
                </c:pt>
                <c:pt idx="13245">
                  <c:v>112.38200000000001</c:v>
                </c:pt>
                <c:pt idx="13246">
                  <c:v>112.316</c:v>
                </c:pt>
                <c:pt idx="13247">
                  <c:v>112.354</c:v>
                </c:pt>
                <c:pt idx="13248">
                  <c:v>112.337</c:v>
                </c:pt>
                <c:pt idx="13249">
                  <c:v>112.277</c:v>
                </c:pt>
                <c:pt idx="13250">
                  <c:v>112.36</c:v>
                </c:pt>
                <c:pt idx="13251">
                  <c:v>112.419</c:v>
                </c:pt>
                <c:pt idx="13252">
                  <c:v>112.386</c:v>
                </c:pt>
                <c:pt idx="13253">
                  <c:v>112.197</c:v>
                </c:pt>
                <c:pt idx="13254">
                  <c:v>112.276</c:v>
                </c:pt>
                <c:pt idx="13255">
                  <c:v>112.283</c:v>
                </c:pt>
                <c:pt idx="13256">
                  <c:v>112.212</c:v>
                </c:pt>
                <c:pt idx="13257">
                  <c:v>112.14100000000001</c:v>
                </c:pt>
                <c:pt idx="13258">
                  <c:v>112.143</c:v>
                </c:pt>
                <c:pt idx="13259">
                  <c:v>112.119</c:v>
                </c:pt>
                <c:pt idx="13260">
                  <c:v>112.17700000000001</c:v>
                </c:pt>
                <c:pt idx="13261">
                  <c:v>112.184</c:v>
                </c:pt>
                <c:pt idx="13262">
                  <c:v>112.178</c:v>
                </c:pt>
                <c:pt idx="13263">
                  <c:v>112.167</c:v>
                </c:pt>
                <c:pt idx="13264">
                  <c:v>112.22800000000001</c:v>
                </c:pt>
                <c:pt idx="13265">
                  <c:v>112.167</c:v>
                </c:pt>
                <c:pt idx="13266">
                  <c:v>112.188</c:v>
                </c:pt>
                <c:pt idx="13267">
                  <c:v>112.24000000000001</c:v>
                </c:pt>
                <c:pt idx="13268">
                  <c:v>112.19500000000001</c:v>
                </c:pt>
                <c:pt idx="13269">
                  <c:v>112.283</c:v>
                </c:pt>
                <c:pt idx="13270">
                  <c:v>112.303</c:v>
                </c:pt>
                <c:pt idx="13271">
                  <c:v>112.32300000000001</c:v>
                </c:pt>
                <c:pt idx="13272">
                  <c:v>112.36800000000001</c:v>
                </c:pt>
                <c:pt idx="13273">
                  <c:v>112.431</c:v>
                </c:pt>
                <c:pt idx="13274">
                  <c:v>112.348</c:v>
                </c:pt>
                <c:pt idx="13275">
                  <c:v>112.407</c:v>
                </c:pt>
                <c:pt idx="13276">
                  <c:v>112.413</c:v>
                </c:pt>
                <c:pt idx="13277">
                  <c:v>112.37400000000001</c:v>
                </c:pt>
                <c:pt idx="13278">
                  <c:v>112.34700000000001</c:v>
                </c:pt>
                <c:pt idx="13279">
                  <c:v>112.31400000000001</c:v>
                </c:pt>
                <c:pt idx="13280">
                  <c:v>112.292</c:v>
                </c:pt>
                <c:pt idx="13281">
                  <c:v>112.256</c:v>
                </c:pt>
                <c:pt idx="13282">
                  <c:v>112.255</c:v>
                </c:pt>
                <c:pt idx="13283">
                  <c:v>112.292</c:v>
                </c:pt>
                <c:pt idx="13284">
                  <c:v>112.28700000000001</c:v>
                </c:pt>
                <c:pt idx="13285">
                  <c:v>112.239</c:v>
                </c:pt>
                <c:pt idx="13286">
                  <c:v>112.294</c:v>
                </c:pt>
                <c:pt idx="13287">
                  <c:v>112.399</c:v>
                </c:pt>
                <c:pt idx="13288">
                  <c:v>112.422</c:v>
                </c:pt>
                <c:pt idx="13289">
                  <c:v>112.41800000000001</c:v>
                </c:pt>
                <c:pt idx="13290">
                  <c:v>112.422</c:v>
                </c:pt>
                <c:pt idx="13291">
                  <c:v>112.395</c:v>
                </c:pt>
                <c:pt idx="13292">
                  <c:v>112.40900000000001</c:v>
                </c:pt>
                <c:pt idx="13293">
                  <c:v>112.407</c:v>
                </c:pt>
                <c:pt idx="13294">
                  <c:v>112.389</c:v>
                </c:pt>
                <c:pt idx="13295">
                  <c:v>112.322</c:v>
                </c:pt>
                <c:pt idx="13296">
                  <c:v>112.283</c:v>
                </c:pt>
                <c:pt idx="13297">
                  <c:v>112.28700000000001</c:v>
                </c:pt>
                <c:pt idx="13298">
                  <c:v>112.285</c:v>
                </c:pt>
                <c:pt idx="13299">
                  <c:v>112.27500000000001</c:v>
                </c:pt>
                <c:pt idx="13300">
                  <c:v>112.223</c:v>
                </c:pt>
                <c:pt idx="13301">
                  <c:v>112.22500000000001</c:v>
                </c:pt>
                <c:pt idx="13302">
                  <c:v>112.28100000000001</c:v>
                </c:pt>
                <c:pt idx="13303">
                  <c:v>112.313</c:v>
                </c:pt>
                <c:pt idx="13304">
                  <c:v>112.29600000000001</c:v>
                </c:pt>
                <c:pt idx="13305">
                  <c:v>112.30500000000001</c:v>
                </c:pt>
                <c:pt idx="13306">
                  <c:v>112.205</c:v>
                </c:pt>
                <c:pt idx="13307">
                  <c:v>112.244</c:v>
                </c:pt>
                <c:pt idx="13308">
                  <c:v>112.20100000000001</c:v>
                </c:pt>
                <c:pt idx="13309">
                  <c:v>112.187</c:v>
                </c:pt>
                <c:pt idx="13310">
                  <c:v>112.261</c:v>
                </c:pt>
                <c:pt idx="13311">
                  <c:v>112.30200000000001</c:v>
                </c:pt>
                <c:pt idx="13312">
                  <c:v>112.28</c:v>
                </c:pt>
                <c:pt idx="13313">
                  <c:v>112.148</c:v>
                </c:pt>
                <c:pt idx="13314">
                  <c:v>112.27</c:v>
                </c:pt>
                <c:pt idx="13315">
                  <c:v>112.226</c:v>
                </c:pt>
                <c:pt idx="13316">
                  <c:v>112.239</c:v>
                </c:pt>
                <c:pt idx="13317">
                  <c:v>112.271</c:v>
                </c:pt>
                <c:pt idx="13318">
                  <c:v>112.38</c:v>
                </c:pt>
                <c:pt idx="13319">
                  <c:v>112.322</c:v>
                </c:pt>
                <c:pt idx="13320">
                  <c:v>112.28</c:v>
                </c:pt>
                <c:pt idx="13321">
                  <c:v>112.328</c:v>
                </c:pt>
                <c:pt idx="13322">
                  <c:v>112.383</c:v>
                </c:pt>
                <c:pt idx="13323">
                  <c:v>112.37100000000001</c:v>
                </c:pt>
                <c:pt idx="13324">
                  <c:v>112.426</c:v>
                </c:pt>
                <c:pt idx="13325">
                  <c:v>112.476</c:v>
                </c:pt>
                <c:pt idx="13326">
                  <c:v>112.422</c:v>
                </c:pt>
                <c:pt idx="13327">
                  <c:v>112.366</c:v>
                </c:pt>
                <c:pt idx="13328">
                  <c:v>112.35900000000001</c:v>
                </c:pt>
                <c:pt idx="13329">
                  <c:v>112.261</c:v>
                </c:pt>
                <c:pt idx="13330">
                  <c:v>112.274</c:v>
                </c:pt>
                <c:pt idx="13331">
                  <c:v>112.28700000000001</c:v>
                </c:pt>
                <c:pt idx="13332">
                  <c:v>112.294</c:v>
                </c:pt>
                <c:pt idx="13333">
                  <c:v>112.328</c:v>
                </c:pt>
                <c:pt idx="13334">
                  <c:v>112.33800000000001</c:v>
                </c:pt>
                <c:pt idx="13335">
                  <c:v>112.345</c:v>
                </c:pt>
                <c:pt idx="13336">
                  <c:v>112.30200000000001</c:v>
                </c:pt>
                <c:pt idx="13337">
                  <c:v>112.337</c:v>
                </c:pt>
                <c:pt idx="13338">
                  <c:v>112.256</c:v>
                </c:pt>
                <c:pt idx="13339">
                  <c:v>112.209</c:v>
                </c:pt>
                <c:pt idx="13340">
                  <c:v>112.19</c:v>
                </c:pt>
                <c:pt idx="13341">
                  <c:v>112.226</c:v>
                </c:pt>
                <c:pt idx="13342">
                  <c:v>112.226</c:v>
                </c:pt>
                <c:pt idx="13343">
                  <c:v>112.164</c:v>
                </c:pt>
                <c:pt idx="13344">
                  <c:v>112.12100000000001</c:v>
                </c:pt>
                <c:pt idx="13345">
                  <c:v>112.11500000000001</c:v>
                </c:pt>
                <c:pt idx="13346">
                  <c:v>112.068</c:v>
                </c:pt>
                <c:pt idx="13347">
                  <c:v>112.07600000000001</c:v>
                </c:pt>
                <c:pt idx="13348">
                  <c:v>112.002</c:v>
                </c:pt>
                <c:pt idx="13349">
                  <c:v>111.95400000000001</c:v>
                </c:pt>
                <c:pt idx="13350">
                  <c:v>112.051</c:v>
                </c:pt>
                <c:pt idx="13351">
                  <c:v>111.979</c:v>
                </c:pt>
                <c:pt idx="13352">
                  <c:v>111.889</c:v>
                </c:pt>
                <c:pt idx="13353">
                  <c:v>111.917</c:v>
                </c:pt>
                <c:pt idx="13354">
                  <c:v>111.944</c:v>
                </c:pt>
                <c:pt idx="13355">
                  <c:v>111.983</c:v>
                </c:pt>
                <c:pt idx="13356">
                  <c:v>111.90900000000001</c:v>
                </c:pt>
                <c:pt idx="13357">
                  <c:v>111.87100000000001</c:v>
                </c:pt>
                <c:pt idx="13358">
                  <c:v>111.904</c:v>
                </c:pt>
                <c:pt idx="13359">
                  <c:v>111.92400000000001</c:v>
                </c:pt>
                <c:pt idx="13360">
                  <c:v>112.00700000000001</c:v>
                </c:pt>
                <c:pt idx="13361">
                  <c:v>111.92400000000001</c:v>
                </c:pt>
                <c:pt idx="13362">
                  <c:v>111.94200000000001</c:v>
                </c:pt>
                <c:pt idx="13363">
                  <c:v>111.943</c:v>
                </c:pt>
                <c:pt idx="13364">
                  <c:v>111.96600000000001</c:v>
                </c:pt>
                <c:pt idx="13365">
                  <c:v>111.96300000000001</c:v>
                </c:pt>
                <c:pt idx="13366">
                  <c:v>112.008</c:v>
                </c:pt>
                <c:pt idx="13367">
                  <c:v>112.06400000000001</c:v>
                </c:pt>
                <c:pt idx="13368">
                  <c:v>112.024</c:v>
                </c:pt>
                <c:pt idx="13369">
                  <c:v>112.07300000000001</c:v>
                </c:pt>
                <c:pt idx="13370">
                  <c:v>112.072</c:v>
                </c:pt>
                <c:pt idx="13371">
                  <c:v>112.164</c:v>
                </c:pt>
                <c:pt idx="13372">
                  <c:v>112.185</c:v>
                </c:pt>
                <c:pt idx="13373">
                  <c:v>112.28</c:v>
                </c:pt>
                <c:pt idx="13374">
                  <c:v>112.21300000000001</c:v>
                </c:pt>
                <c:pt idx="13375">
                  <c:v>112.221</c:v>
                </c:pt>
                <c:pt idx="13376">
                  <c:v>112.166</c:v>
                </c:pt>
                <c:pt idx="13377">
                  <c:v>112.151</c:v>
                </c:pt>
                <c:pt idx="13378">
                  <c:v>112.248</c:v>
                </c:pt>
                <c:pt idx="13379">
                  <c:v>112.143</c:v>
                </c:pt>
                <c:pt idx="13380">
                  <c:v>112.149</c:v>
                </c:pt>
                <c:pt idx="13381">
                  <c:v>112.02800000000001</c:v>
                </c:pt>
                <c:pt idx="13382">
                  <c:v>112.032</c:v>
                </c:pt>
                <c:pt idx="13383">
                  <c:v>112.041</c:v>
                </c:pt>
                <c:pt idx="13384">
                  <c:v>112.105</c:v>
                </c:pt>
                <c:pt idx="13385">
                  <c:v>111.991</c:v>
                </c:pt>
                <c:pt idx="13386">
                  <c:v>112.017</c:v>
                </c:pt>
                <c:pt idx="13387">
                  <c:v>112.093</c:v>
                </c:pt>
                <c:pt idx="13388">
                  <c:v>112.06100000000001</c:v>
                </c:pt>
                <c:pt idx="13389">
                  <c:v>112.036</c:v>
                </c:pt>
                <c:pt idx="13390">
                  <c:v>112.056</c:v>
                </c:pt>
                <c:pt idx="13391">
                  <c:v>112.105</c:v>
                </c:pt>
                <c:pt idx="13392">
                  <c:v>112.10900000000001</c:v>
                </c:pt>
                <c:pt idx="13393">
                  <c:v>112.023</c:v>
                </c:pt>
                <c:pt idx="13394">
                  <c:v>112.06100000000001</c:v>
                </c:pt>
                <c:pt idx="13395">
                  <c:v>112.14</c:v>
                </c:pt>
                <c:pt idx="13396">
                  <c:v>112.12100000000001</c:v>
                </c:pt>
                <c:pt idx="13397">
                  <c:v>112.066</c:v>
                </c:pt>
                <c:pt idx="13398">
                  <c:v>111.938</c:v>
                </c:pt>
                <c:pt idx="13399">
                  <c:v>111.944</c:v>
                </c:pt>
                <c:pt idx="13400">
                  <c:v>111.968</c:v>
                </c:pt>
                <c:pt idx="13401">
                  <c:v>111.97500000000001</c:v>
                </c:pt>
                <c:pt idx="13402">
                  <c:v>111.98400000000001</c:v>
                </c:pt>
                <c:pt idx="13403">
                  <c:v>112</c:v>
                </c:pt>
                <c:pt idx="13404">
                  <c:v>112.04600000000001</c:v>
                </c:pt>
                <c:pt idx="13405">
                  <c:v>112.008</c:v>
                </c:pt>
                <c:pt idx="13406">
                  <c:v>112.018</c:v>
                </c:pt>
                <c:pt idx="13407">
                  <c:v>112.245</c:v>
                </c:pt>
                <c:pt idx="13408">
                  <c:v>112.464</c:v>
                </c:pt>
                <c:pt idx="13409">
                  <c:v>112.37100000000001</c:v>
                </c:pt>
                <c:pt idx="13410">
                  <c:v>112.32600000000001</c:v>
                </c:pt>
                <c:pt idx="13411">
                  <c:v>112.33800000000001</c:v>
                </c:pt>
                <c:pt idx="13412">
                  <c:v>112.33800000000001</c:v>
                </c:pt>
                <c:pt idx="13413">
                  <c:v>112.33800000000001</c:v>
                </c:pt>
                <c:pt idx="13414">
                  <c:v>112.185</c:v>
                </c:pt>
                <c:pt idx="13415">
                  <c:v>112.262</c:v>
                </c:pt>
                <c:pt idx="13416">
                  <c:v>112.285</c:v>
                </c:pt>
                <c:pt idx="13417">
                  <c:v>112.288</c:v>
                </c:pt>
                <c:pt idx="13418">
                  <c:v>112.304</c:v>
                </c:pt>
                <c:pt idx="13419">
                  <c:v>112.261</c:v>
                </c:pt>
                <c:pt idx="13420">
                  <c:v>112.26600000000001</c:v>
                </c:pt>
                <c:pt idx="13421">
                  <c:v>112.262</c:v>
                </c:pt>
                <c:pt idx="13422">
                  <c:v>112.325</c:v>
                </c:pt>
                <c:pt idx="13423">
                  <c:v>112.286</c:v>
                </c:pt>
                <c:pt idx="13424">
                  <c:v>112.33200000000001</c:v>
                </c:pt>
                <c:pt idx="13425">
                  <c:v>112.307</c:v>
                </c:pt>
                <c:pt idx="13426">
                  <c:v>112.254</c:v>
                </c:pt>
                <c:pt idx="13427">
                  <c:v>112.229</c:v>
                </c:pt>
                <c:pt idx="13428">
                  <c:v>112.25700000000001</c:v>
                </c:pt>
                <c:pt idx="13429">
                  <c:v>112.206</c:v>
                </c:pt>
                <c:pt idx="13430">
                  <c:v>112.241</c:v>
                </c:pt>
                <c:pt idx="13431">
                  <c:v>112.245</c:v>
                </c:pt>
                <c:pt idx="13432">
                  <c:v>112.29600000000001</c:v>
                </c:pt>
                <c:pt idx="13433">
                  <c:v>112.30200000000001</c:v>
                </c:pt>
                <c:pt idx="13434">
                  <c:v>112.301</c:v>
                </c:pt>
                <c:pt idx="13435">
                  <c:v>112.35600000000001</c:v>
                </c:pt>
                <c:pt idx="13436">
                  <c:v>112.43900000000001</c:v>
                </c:pt>
                <c:pt idx="13437">
                  <c:v>112.40900000000001</c:v>
                </c:pt>
                <c:pt idx="13438">
                  <c:v>112.325</c:v>
                </c:pt>
                <c:pt idx="13439">
                  <c:v>112.47500000000001</c:v>
                </c:pt>
                <c:pt idx="13440">
                  <c:v>112.667</c:v>
                </c:pt>
                <c:pt idx="13441">
                  <c:v>112.562</c:v>
                </c:pt>
                <c:pt idx="13442">
                  <c:v>112.59</c:v>
                </c:pt>
                <c:pt idx="13443">
                  <c:v>112.578</c:v>
                </c:pt>
                <c:pt idx="13444">
                  <c:v>112.536</c:v>
                </c:pt>
                <c:pt idx="13445">
                  <c:v>112.53</c:v>
                </c:pt>
                <c:pt idx="13446">
                  <c:v>112.474</c:v>
                </c:pt>
                <c:pt idx="13447">
                  <c:v>112.48100000000001</c:v>
                </c:pt>
                <c:pt idx="13448">
                  <c:v>112.49600000000001</c:v>
                </c:pt>
                <c:pt idx="13449">
                  <c:v>112.45</c:v>
                </c:pt>
                <c:pt idx="13450">
                  <c:v>112.405</c:v>
                </c:pt>
                <c:pt idx="13451">
                  <c:v>112.39400000000001</c:v>
                </c:pt>
                <c:pt idx="13452">
                  <c:v>112.435</c:v>
                </c:pt>
                <c:pt idx="13453">
                  <c:v>112.401</c:v>
                </c:pt>
                <c:pt idx="13454">
                  <c:v>112.41800000000001</c:v>
                </c:pt>
                <c:pt idx="13455">
                  <c:v>112.462</c:v>
                </c:pt>
                <c:pt idx="13456">
                  <c:v>112.501</c:v>
                </c:pt>
                <c:pt idx="13457">
                  <c:v>112.453</c:v>
                </c:pt>
                <c:pt idx="13458">
                  <c:v>112.629</c:v>
                </c:pt>
                <c:pt idx="13459">
                  <c:v>112.646</c:v>
                </c:pt>
                <c:pt idx="13460">
                  <c:v>112.66500000000001</c:v>
                </c:pt>
                <c:pt idx="13461">
                  <c:v>112.679</c:v>
                </c:pt>
                <c:pt idx="13462">
                  <c:v>112.72500000000001</c:v>
                </c:pt>
                <c:pt idx="13463">
                  <c:v>112.74600000000001</c:v>
                </c:pt>
                <c:pt idx="13464">
                  <c:v>112.76900000000001</c:v>
                </c:pt>
                <c:pt idx="13465">
                  <c:v>112.783</c:v>
                </c:pt>
                <c:pt idx="13466">
                  <c:v>112.74600000000001</c:v>
                </c:pt>
                <c:pt idx="13467">
                  <c:v>112.779</c:v>
                </c:pt>
                <c:pt idx="13468">
                  <c:v>112.754</c:v>
                </c:pt>
                <c:pt idx="13469">
                  <c:v>112.783</c:v>
                </c:pt>
                <c:pt idx="13470">
                  <c:v>112.76</c:v>
                </c:pt>
                <c:pt idx="13471">
                  <c:v>113.053</c:v>
                </c:pt>
                <c:pt idx="13472">
                  <c:v>113.137</c:v>
                </c:pt>
                <c:pt idx="13473">
                  <c:v>113.05500000000001</c:v>
                </c:pt>
                <c:pt idx="13474">
                  <c:v>112.95100000000001</c:v>
                </c:pt>
                <c:pt idx="13475">
                  <c:v>113.04900000000001</c:v>
                </c:pt>
                <c:pt idx="13476">
                  <c:v>113.078</c:v>
                </c:pt>
                <c:pt idx="13477">
                  <c:v>113.02</c:v>
                </c:pt>
                <c:pt idx="13478">
                  <c:v>112.979</c:v>
                </c:pt>
                <c:pt idx="13479">
                  <c:v>112.928</c:v>
                </c:pt>
                <c:pt idx="13480">
                  <c:v>112.929</c:v>
                </c:pt>
                <c:pt idx="13481">
                  <c:v>112.785</c:v>
                </c:pt>
                <c:pt idx="13482">
                  <c:v>112.904</c:v>
                </c:pt>
                <c:pt idx="13483">
                  <c:v>112.938</c:v>
                </c:pt>
                <c:pt idx="13484">
                  <c:v>112.783</c:v>
                </c:pt>
                <c:pt idx="13485">
                  <c:v>112.86800000000001</c:v>
                </c:pt>
                <c:pt idx="13486">
                  <c:v>112.883</c:v>
                </c:pt>
                <c:pt idx="13487">
                  <c:v>112.828</c:v>
                </c:pt>
                <c:pt idx="13488">
                  <c:v>112.81700000000001</c:v>
                </c:pt>
                <c:pt idx="13489">
                  <c:v>112.798</c:v>
                </c:pt>
                <c:pt idx="13490">
                  <c:v>112.741</c:v>
                </c:pt>
                <c:pt idx="13491">
                  <c:v>112.80200000000001</c:v>
                </c:pt>
                <c:pt idx="13492">
                  <c:v>112.702</c:v>
                </c:pt>
                <c:pt idx="13493">
                  <c:v>112.687</c:v>
                </c:pt>
                <c:pt idx="13494">
                  <c:v>112.64</c:v>
                </c:pt>
                <c:pt idx="13495">
                  <c:v>112.681</c:v>
                </c:pt>
                <c:pt idx="13496">
                  <c:v>112.61500000000001</c:v>
                </c:pt>
                <c:pt idx="13497">
                  <c:v>112.63</c:v>
                </c:pt>
                <c:pt idx="13498">
                  <c:v>112.61200000000001</c:v>
                </c:pt>
                <c:pt idx="13499">
                  <c:v>112.629</c:v>
                </c:pt>
                <c:pt idx="13500">
                  <c:v>112.60900000000001</c:v>
                </c:pt>
                <c:pt idx="13501">
                  <c:v>112.571</c:v>
                </c:pt>
                <c:pt idx="13502">
                  <c:v>112.55800000000001</c:v>
                </c:pt>
                <c:pt idx="13503">
                  <c:v>112.492</c:v>
                </c:pt>
                <c:pt idx="13504">
                  <c:v>112.44</c:v>
                </c:pt>
                <c:pt idx="13505">
                  <c:v>112.44</c:v>
                </c:pt>
                <c:pt idx="13506">
                  <c:v>112.43900000000001</c:v>
                </c:pt>
                <c:pt idx="13507">
                  <c:v>112.417</c:v>
                </c:pt>
                <c:pt idx="13508">
                  <c:v>112.389</c:v>
                </c:pt>
                <c:pt idx="13509">
                  <c:v>112.395</c:v>
                </c:pt>
                <c:pt idx="13510">
                  <c:v>112.43600000000001</c:v>
                </c:pt>
                <c:pt idx="13511">
                  <c:v>112.413</c:v>
                </c:pt>
                <c:pt idx="13512">
                  <c:v>112.401</c:v>
                </c:pt>
                <c:pt idx="13513">
                  <c:v>112.384</c:v>
                </c:pt>
                <c:pt idx="13514">
                  <c:v>112.232</c:v>
                </c:pt>
                <c:pt idx="13515">
                  <c:v>112.307</c:v>
                </c:pt>
                <c:pt idx="13516">
                  <c:v>112.35900000000001</c:v>
                </c:pt>
                <c:pt idx="13517">
                  <c:v>112.36500000000001</c:v>
                </c:pt>
                <c:pt idx="13518">
                  <c:v>112.239</c:v>
                </c:pt>
                <c:pt idx="13519">
                  <c:v>112.349</c:v>
                </c:pt>
                <c:pt idx="13520">
                  <c:v>112.277</c:v>
                </c:pt>
                <c:pt idx="13521">
                  <c:v>112.258</c:v>
                </c:pt>
                <c:pt idx="13522">
                  <c:v>112.309</c:v>
                </c:pt>
                <c:pt idx="13523">
                  <c:v>112.336</c:v>
                </c:pt>
                <c:pt idx="13524">
                  <c:v>112.557</c:v>
                </c:pt>
                <c:pt idx="13525">
                  <c:v>112.506</c:v>
                </c:pt>
                <c:pt idx="13526">
                  <c:v>112.55</c:v>
                </c:pt>
                <c:pt idx="13527">
                  <c:v>112.629</c:v>
                </c:pt>
                <c:pt idx="13528">
                  <c:v>112.673</c:v>
                </c:pt>
                <c:pt idx="13529">
                  <c:v>112.72</c:v>
                </c:pt>
                <c:pt idx="13530">
                  <c:v>112.813</c:v>
                </c:pt>
                <c:pt idx="13531">
                  <c:v>112.834</c:v>
                </c:pt>
                <c:pt idx="13532">
                  <c:v>112.895</c:v>
                </c:pt>
                <c:pt idx="13533">
                  <c:v>112.923</c:v>
                </c:pt>
                <c:pt idx="13534">
                  <c:v>112.94800000000001</c:v>
                </c:pt>
                <c:pt idx="13535">
                  <c:v>112.973</c:v>
                </c:pt>
                <c:pt idx="13536">
                  <c:v>113.086</c:v>
                </c:pt>
                <c:pt idx="13537">
                  <c:v>113.181</c:v>
                </c:pt>
                <c:pt idx="13538">
                  <c:v>113.181</c:v>
                </c:pt>
                <c:pt idx="13539">
                  <c:v>113.21000000000001</c:v>
                </c:pt>
                <c:pt idx="13540">
                  <c:v>113.188</c:v>
                </c:pt>
                <c:pt idx="13541">
                  <c:v>113.277</c:v>
                </c:pt>
                <c:pt idx="13542">
                  <c:v>113.21900000000001</c:v>
                </c:pt>
                <c:pt idx="13543">
                  <c:v>113.29</c:v>
                </c:pt>
                <c:pt idx="13544">
                  <c:v>113.38500000000001</c:v>
                </c:pt>
                <c:pt idx="13545">
                  <c:v>113.5</c:v>
                </c:pt>
                <c:pt idx="13546">
                  <c:v>113.459</c:v>
                </c:pt>
                <c:pt idx="13547">
                  <c:v>113.608</c:v>
                </c:pt>
                <c:pt idx="13548">
                  <c:v>113.69</c:v>
                </c:pt>
                <c:pt idx="13549">
                  <c:v>113.729</c:v>
                </c:pt>
                <c:pt idx="13550">
                  <c:v>113.837</c:v>
                </c:pt>
                <c:pt idx="13551">
                  <c:v>113.913</c:v>
                </c:pt>
                <c:pt idx="13552">
                  <c:v>113.99900000000001</c:v>
                </c:pt>
                <c:pt idx="13553">
                  <c:v>114.014</c:v>
                </c:pt>
                <c:pt idx="13554">
                  <c:v>114.042</c:v>
                </c:pt>
                <c:pt idx="13555">
                  <c:v>114.13</c:v>
                </c:pt>
                <c:pt idx="13556">
                  <c:v>114.52200000000001</c:v>
                </c:pt>
                <c:pt idx="13557">
                  <c:v>116.191</c:v>
                </c:pt>
                <c:pt idx="13558">
                  <c:v>116.476</c:v>
                </c:pt>
                <c:pt idx="13559">
                  <c:v>116.45100000000001</c:v>
                </c:pt>
                <c:pt idx="13560">
                  <c:v>116.5</c:v>
                </c:pt>
                <c:pt idx="13561">
                  <c:v>116.53400000000001</c:v>
                </c:pt>
                <c:pt idx="13562">
                  <c:v>116.476</c:v>
                </c:pt>
                <c:pt idx="13563">
                  <c:v>116.36800000000001</c:v>
                </c:pt>
                <c:pt idx="13564">
                  <c:v>116.39400000000001</c:v>
                </c:pt>
                <c:pt idx="13565">
                  <c:v>116.364</c:v>
                </c:pt>
                <c:pt idx="13566">
                  <c:v>116.443</c:v>
                </c:pt>
                <c:pt idx="13567">
                  <c:v>116.395</c:v>
                </c:pt>
                <c:pt idx="13568">
                  <c:v>116.40900000000001</c:v>
                </c:pt>
                <c:pt idx="13569">
                  <c:v>116.39</c:v>
                </c:pt>
                <c:pt idx="13570">
                  <c:v>116.46000000000001</c:v>
                </c:pt>
                <c:pt idx="13571">
                  <c:v>116.35900000000001</c:v>
                </c:pt>
                <c:pt idx="13572">
                  <c:v>116.28400000000001</c:v>
                </c:pt>
                <c:pt idx="13573">
                  <c:v>116.306</c:v>
                </c:pt>
                <c:pt idx="13574">
                  <c:v>116.28</c:v>
                </c:pt>
                <c:pt idx="13575">
                  <c:v>116.279</c:v>
                </c:pt>
                <c:pt idx="13576">
                  <c:v>116.32600000000001</c:v>
                </c:pt>
                <c:pt idx="13577">
                  <c:v>116.339</c:v>
                </c:pt>
                <c:pt idx="13578">
                  <c:v>116.377</c:v>
                </c:pt>
                <c:pt idx="13579">
                  <c:v>116.459</c:v>
                </c:pt>
                <c:pt idx="13580">
                  <c:v>116.512</c:v>
                </c:pt>
                <c:pt idx="13581">
                  <c:v>116.532</c:v>
                </c:pt>
                <c:pt idx="13582">
                  <c:v>116.583</c:v>
                </c:pt>
                <c:pt idx="13583">
                  <c:v>116.72500000000001</c:v>
                </c:pt>
                <c:pt idx="13584">
                  <c:v>116.779</c:v>
                </c:pt>
                <c:pt idx="13585">
                  <c:v>116.846</c:v>
                </c:pt>
                <c:pt idx="13586">
                  <c:v>116.884</c:v>
                </c:pt>
                <c:pt idx="13587">
                  <c:v>116.911</c:v>
                </c:pt>
                <c:pt idx="13588">
                  <c:v>116.989</c:v>
                </c:pt>
                <c:pt idx="13589">
                  <c:v>117.042</c:v>
                </c:pt>
                <c:pt idx="13590">
                  <c:v>117.048</c:v>
                </c:pt>
                <c:pt idx="13591">
                  <c:v>117.06100000000001</c:v>
                </c:pt>
                <c:pt idx="13592">
                  <c:v>116.991</c:v>
                </c:pt>
                <c:pt idx="13593">
                  <c:v>116.923</c:v>
                </c:pt>
                <c:pt idx="13594">
                  <c:v>116.994</c:v>
                </c:pt>
                <c:pt idx="13595">
                  <c:v>116.907</c:v>
                </c:pt>
                <c:pt idx="13596">
                  <c:v>116.884</c:v>
                </c:pt>
                <c:pt idx="13597">
                  <c:v>116.97500000000001</c:v>
                </c:pt>
                <c:pt idx="13598">
                  <c:v>116.884</c:v>
                </c:pt>
                <c:pt idx="13599">
                  <c:v>116.70100000000001</c:v>
                </c:pt>
                <c:pt idx="13600">
                  <c:v>116.72500000000001</c:v>
                </c:pt>
                <c:pt idx="13601">
                  <c:v>116.739</c:v>
                </c:pt>
                <c:pt idx="13602">
                  <c:v>116.626</c:v>
                </c:pt>
                <c:pt idx="13603">
                  <c:v>116.611</c:v>
                </c:pt>
                <c:pt idx="13604">
                  <c:v>116.524</c:v>
                </c:pt>
                <c:pt idx="13605">
                  <c:v>116.48100000000001</c:v>
                </c:pt>
                <c:pt idx="13606">
                  <c:v>116.47800000000001</c:v>
                </c:pt>
                <c:pt idx="13607">
                  <c:v>116.41800000000001</c:v>
                </c:pt>
                <c:pt idx="13608">
                  <c:v>116.47800000000001</c:v>
                </c:pt>
                <c:pt idx="13609">
                  <c:v>116.645</c:v>
                </c:pt>
                <c:pt idx="13610">
                  <c:v>116.61</c:v>
                </c:pt>
                <c:pt idx="13611">
                  <c:v>116.633</c:v>
                </c:pt>
                <c:pt idx="13612">
                  <c:v>116.506</c:v>
                </c:pt>
                <c:pt idx="13613">
                  <c:v>116.443</c:v>
                </c:pt>
                <c:pt idx="13614">
                  <c:v>116.42</c:v>
                </c:pt>
                <c:pt idx="13615">
                  <c:v>116.458</c:v>
                </c:pt>
                <c:pt idx="13616">
                  <c:v>116.41</c:v>
                </c:pt>
                <c:pt idx="13617">
                  <c:v>116.276</c:v>
                </c:pt>
                <c:pt idx="13618">
                  <c:v>116.253</c:v>
                </c:pt>
                <c:pt idx="13619">
                  <c:v>116.169</c:v>
                </c:pt>
                <c:pt idx="13620">
                  <c:v>116.154</c:v>
                </c:pt>
                <c:pt idx="13621">
                  <c:v>116.178</c:v>
                </c:pt>
                <c:pt idx="13622">
                  <c:v>116.18900000000001</c:v>
                </c:pt>
                <c:pt idx="13623">
                  <c:v>116.298</c:v>
                </c:pt>
                <c:pt idx="13624">
                  <c:v>116.288</c:v>
                </c:pt>
                <c:pt idx="13625">
                  <c:v>116.292</c:v>
                </c:pt>
                <c:pt idx="13626">
                  <c:v>116.247</c:v>
                </c:pt>
                <c:pt idx="13627">
                  <c:v>116.291</c:v>
                </c:pt>
                <c:pt idx="13628">
                  <c:v>116.486</c:v>
                </c:pt>
                <c:pt idx="13629">
                  <c:v>116.494</c:v>
                </c:pt>
                <c:pt idx="13630">
                  <c:v>116.63</c:v>
                </c:pt>
                <c:pt idx="13631">
                  <c:v>116.614</c:v>
                </c:pt>
                <c:pt idx="13632">
                  <c:v>116.646</c:v>
                </c:pt>
                <c:pt idx="13633">
                  <c:v>116.69500000000001</c:v>
                </c:pt>
                <c:pt idx="13634">
                  <c:v>116.669</c:v>
                </c:pt>
                <c:pt idx="13635">
                  <c:v>116.67100000000001</c:v>
                </c:pt>
                <c:pt idx="13636">
                  <c:v>116.684</c:v>
                </c:pt>
                <c:pt idx="13637">
                  <c:v>116.71000000000001</c:v>
                </c:pt>
                <c:pt idx="13638">
                  <c:v>116.661</c:v>
                </c:pt>
                <c:pt idx="13639">
                  <c:v>116.703</c:v>
                </c:pt>
                <c:pt idx="13640">
                  <c:v>116.74600000000001</c:v>
                </c:pt>
                <c:pt idx="13641">
                  <c:v>116.724</c:v>
                </c:pt>
                <c:pt idx="13642">
                  <c:v>116.583</c:v>
                </c:pt>
                <c:pt idx="13643">
                  <c:v>116.681</c:v>
                </c:pt>
                <c:pt idx="13644">
                  <c:v>116.687</c:v>
                </c:pt>
                <c:pt idx="13645">
                  <c:v>116.81100000000001</c:v>
                </c:pt>
                <c:pt idx="13646">
                  <c:v>116.761</c:v>
                </c:pt>
                <c:pt idx="13647">
                  <c:v>116.779</c:v>
                </c:pt>
                <c:pt idx="13648">
                  <c:v>116.723</c:v>
                </c:pt>
                <c:pt idx="13649">
                  <c:v>127.544</c:v>
                </c:pt>
                <c:pt idx="13650">
                  <c:v>133.32499999999999</c:v>
                </c:pt>
                <c:pt idx="13651">
                  <c:v>128.59800000000001</c:v>
                </c:pt>
                <c:pt idx="13652">
                  <c:v>126.17</c:v>
                </c:pt>
                <c:pt idx="13653">
                  <c:v>124.61500000000001</c:v>
                </c:pt>
                <c:pt idx="13654">
                  <c:v>123.02500000000001</c:v>
                </c:pt>
                <c:pt idx="13655">
                  <c:v>126.946</c:v>
                </c:pt>
                <c:pt idx="13656">
                  <c:v>127.029</c:v>
                </c:pt>
                <c:pt idx="13657">
                  <c:v>124.63000000000001</c:v>
                </c:pt>
                <c:pt idx="13658">
                  <c:v>126.492</c:v>
                </c:pt>
                <c:pt idx="13659">
                  <c:v>127.483</c:v>
                </c:pt>
                <c:pt idx="13660">
                  <c:v>128.27500000000001</c:v>
                </c:pt>
                <c:pt idx="13661">
                  <c:v>129.05500000000001</c:v>
                </c:pt>
                <c:pt idx="13662">
                  <c:v>129.94499999999999</c:v>
                </c:pt>
                <c:pt idx="13663">
                  <c:v>130.49299999999999</c:v>
                </c:pt>
                <c:pt idx="13664">
                  <c:v>131.05199999999999</c:v>
                </c:pt>
                <c:pt idx="13665">
                  <c:v>151.01900000000001</c:v>
                </c:pt>
                <c:pt idx="13666">
                  <c:v>162.96600000000001</c:v>
                </c:pt>
                <c:pt idx="13667">
                  <c:v>163.76500000000001</c:v>
                </c:pt>
                <c:pt idx="13668">
                  <c:v>164.07599999999999</c:v>
                </c:pt>
                <c:pt idx="13669">
                  <c:v>163.93100000000001</c:v>
                </c:pt>
                <c:pt idx="13670">
                  <c:v>163.578</c:v>
                </c:pt>
                <c:pt idx="13671">
                  <c:v>163.154</c:v>
                </c:pt>
                <c:pt idx="13672">
                  <c:v>162.672</c:v>
                </c:pt>
                <c:pt idx="13673">
                  <c:v>162.227</c:v>
                </c:pt>
                <c:pt idx="13674">
                  <c:v>161.70099999999999</c:v>
                </c:pt>
                <c:pt idx="13675">
                  <c:v>161.279</c:v>
                </c:pt>
                <c:pt idx="13676">
                  <c:v>160.988</c:v>
                </c:pt>
                <c:pt idx="13677">
                  <c:v>160.75700000000001</c:v>
                </c:pt>
                <c:pt idx="13678">
                  <c:v>160.636</c:v>
                </c:pt>
                <c:pt idx="13679">
                  <c:v>160.61699999999999</c:v>
                </c:pt>
                <c:pt idx="13680">
                  <c:v>160.55700000000002</c:v>
                </c:pt>
                <c:pt idx="13681">
                  <c:v>160.42699999999999</c:v>
                </c:pt>
                <c:pt idx="13682">
                  <c:v>160.31800000000001</c:v>
                </c:pt>
                <c:pt idx="13683">
                  <c:v>160.321</c:v>
                </c:pt>
                <c:pt idx="13684">
                  <c:v>160.55000000000001</c:v>
                </c:pt>
                <c:pt idx="13685">
                  <c:v>161.006</c:v>
                </c:pt>
                <c:pt idx="13686">
                  <c:v>161.37700000000001</c:v>
                </c:pt>
                <c:pt idx="13687">
                  <c:v>161.84299999999999</c:v>
                </c:pt>
                <c:pt idx="13688">
                  <c:v>162.46799999999999</c:v>
                </c:pt>
                <c:pt idx="13689">
                  <c:v>163.137</c:v>
                </c:pt>
                <c:pt idx="13690">
                  <c:v>163.72499999999999</c:v>
                </c:pt>
                <c:pt idx="13691">
                  <c:v>164.524</c:v>
                </c:pt>
                <c:pt idx="13692">
                  <c:v>165.29599999999999</c:v>
                </c:pt>
                <c:pt idx="13693">
                  <c:v>166.048</c:v>
                </c:pt>
                <c:pt idx="13694">
                  <c:v>166.738</c:v>
                </c:pt>
                <c:pt idx="13695">
                  <c:v>167.40700000000001</c:v>
                </c:pt>
                <c:pt idx="13696">
                  <c:v>167.964</c:v>
                </c:pt>
                <c:pt idx="13697">
                  <c:v>168.464</c:v>
                </c:pt>
                <c:pt idx="13698">
                  <c:v>168.87200000000001</c:v>
                </c:pt>
                <c:pt idx="13699">
                  <c:v>169.18800000000002</c:v>
                </c:pt>
                <c:pt idx="13700">
                  <c:v>169.572</c:v>
                </c:pt>
                <c:pt idx="13701">
                  <c:v>169.96299999999999</c:v>
                </c:pt>
                <c:pt idx="13702">
                  <c:v>174.65800000000002</c:v>
                </c:pt>
                <c:pt idx="13703">
                  <c:v>172.56800000000001</c:v>
                </c:pt>
                <c:pt idx="13704">
                  <c:v>171.73099999999999</c:v>
                </c:pt>
                <c:pt idx="13705">
                  <c:v>171.798</c:v>
                </c:pt>
                <c:pt idx="13706">
                  <c:v>171.858</c:v>
                </c:pt>
                <c:pt idx="13707">
                  <c:v>172.00800000000001</c:v>
                </c:pt>
                <c:pt idx="13708">
                  <c:v>171.96</c:v>
                </c:pt>
                <c:pt idx="13709">
                  <c:v>172.066</c:v>
                </c:pt>
                <c:pt idx="13710">
                  <c:v>171.98099999999999</c:v>
                </c:pt>
                <c:pt idx="13711">
                  <c:v>172.01</c:v>
                </c:pt>
                <c:pt idx="13712">
                  <c:v>172.07900000000001</c:v>
                </c:pt>
                <c:pt idx="13713">
                  <c:v>172.124</c:v>
                </c:pt>
                <c:pt idx="13714">
                  <c:v>172.07400000000001</c:v>
                </c:pt>
                <c:pt idx="13715">
                  <c:v>172.14099999999999</c:v>
                </c:pt>
                <c:pt idx="13716">
                  <c:v>172.21200000000002</c:v>
                </c:pt>
                <c:pt idx="13717">
                  <c:v>172.30100000000002</c:v>
                </c:pt>
                <c:pt idx="13718">
                  <c:v>172.392</c:v>
                </c:pt>
                <c:pt idx="13719">
                  <c:v>172.441</c:v>
                </c:pt>
                <c:pt idx="13720">
                  <c:v>172.45500000000001</c:v>
                </c:pt>
                <c:pt idx="13721">
                  <c:v>172.589</c:v>
                </c:pt>
                <c:pt idx="13722">
                  <c:v>172.64099999999999</c:v>
                </c:pt>
                <c:pt idx="13723">
                  <c:v>172.715</c:v>
                </c:pt>
                <c:pt idx="13724">
                  <c:v>172.75800000000001</c:v>
                </c:pt>
                <c:pt idx="13725">
                  <c:v>172.68800000000002</c:v>
                </c:pt>
                <c:pt idx="13726">
                  <c:v>172.74700000000001</c:v>
                </c:pt>
                <c:pt idx="13727">
                  <c:v>172.79599999999999</c:v>
                </c:pt>
                <c:pt idx="13728">
                  <c:v>172.96299999999999</c:v>
                </c:pt>
                <c:pt idx="13729">
                  <c:v>172.952</c:v>
                </c:pt>
                <c:pt idx="13730">
                  <c:v>172.988</c:v>
                </c:pt>
                <c:pt idx="13731">
                  <c:v>173.09300000000002</c:v>
                </c:pt>
                <c:pt idx="13732">
                  <c:v>173.15600000000001</c:v>
                </c:pt>
                <c:pt idx="13733">
                  <c:v>173.18100000000001</c:v>
                </c:pt>
                <c:pt idx="13734">
                  <c:v>173.06100000000001</c:v>
                </c:pt>
                <c:pt idx="13735">
                  <c:v>173.03100000000001</c:v>
                </c:pt>
                <c:pt idx="13736">
                  <c:v>173.048</c:v>
                </c:pt>
                <c:pt idx="13737">
                  <c:v>173.13800000000001</c:v>
                </c:pt>
                <c:pt idx="13738">
                  <c:v>173.131</c:v>
                </c:pt>
                <c:pt idx="13739">
                  <c:v>173.054</c:v>
                </c:pt>
                <c:pt idx="13740">
                  <c:v>173.07500000000002</c:v>
                </c:pt>
                <c:pt idx="13741">
                  <c:v>173.13400000000001</c:v>
                </c:pt>
                <c:pt idx="13742">
                  <c:v>173.077</c:v>
                </c:pt>
                <c:pt idx="13743">
                  <c:v>173.10499999999999</c:v>
                </c:pt>
                <c:pt idx="13744">
                  <c:v>173.08500000000001</c:v>
                </c:pt>
                <c:pt idx="13745">
                  <c:v>173.04300000000001</c:v>
                </c:pt>
                <c:pt idx="13746">
                  <c:v>173.12700000000001</c:v>
                </c:pt>
                <c:pt idx="13747">
                  <c:v>172.97200000000001</c:v>
                </c:pt>
                <c:pt idx="13748">
                  <c:v>173.029</c:v>
                </c:pt>
                <c:pt idx="13749">
                  <c:v>173.13900000000001</c:v>
                </c:pt>
                <c:pt idx="13750">
                  <c:v>173.10599999999999</c:v>
                </c:pt>
                <c:pt idx="13751">
                  <c:v>173.071</c:v>
                </c:pt>
                <c:pt idx="13752">
                  <c:v>173.065</c:v>
                </c:pt>
                <c:pt idx="13753">
                  <c:v>173.01</c:v>
                </c:pt>
                <c:pt idx="13754">
                  <c:v>172.99</c:v>
                </c:pt>
                <c:pt idx="13755">
                  <c:v>173.00700000000001</c:v>
                </c:pt>
                <c:pt idx="13756">
                  <c:v>172.97200000000001</c:v>
                </c:pt>
                <c:pt idx="13757">
                  <c:v>172.96200000000002</c:v>
                </c:pt>
                <c:pt idx="13758">
                  <c:v>172.946</c:v>
                </c:pt>
                <c:pt idx="13759">
                  <c:v>172.83100000000002</c:v>
                </c:pt>
                <c:pt idx="13760">
                  <c:v>172.83100000000002</c:v>
                </c:pt>
                <c:pt idx="13761">
                  <c:v>172.86199999999999</c:v>
                </c:pt>
                <c:pt idx="13762">
                  <c:v>172.96899999999999</c:v>
                </c:pt>
                <c:pt idx="13763">
                  <c:v>173.005</c:v>
                </c:pt>
                <c:pt idx="13764">
                  <c:v>173.09800000000001</c:v>
                </c:pt>
                <c:pt idx="13765">
                  <c:v>173.15</c:v>
                </c:pt>
                <c:pt idx="13766">
                  <c:v>173.15100000000001</c:v>
                </c:pt>
                <c:pt idx="13767">
                  <c:v>173.15100000000001</c:v>
                </c:pt>
                <c:pt idx="13768">
                  <c:v>173.24</c:v>
                </c:pt>
                <c:pt idx="13769">
                  <c:v>173.315</c:v>
                </c:pt>
                <c:pt idx="13770">
                  <c:v>173.346</c:v>
                </c:pt>
                <c:pt idx="13771">
                  <c:v>173.49700000000001</c:v>
                </c:pt>
                <c:pt idx="13772">
                  <c:v>173.49700000000001</c:v>
                </c:pt>
                <c:pt idx="13773">
                  <c:v>173.47</c:v>
                </c:pt>
                <c:pt idx="13774">
                  <c:v>173.548</c:v>
                </c:pt>
                <c:pt idx="13775">
                  <c:v>173.566</c:v>
                </c:pt>
                <c:pt idx="13776">
                  <c:v>173.566</c:v>
                </c:pt>
                <c:pt idx="13777">
                  <c:v>173.64500000000001</c:v>
                </c:pt>
                <c:pt idx="13778">
                  <c:v>173.69499999999999</c:v>
                </c:pt>
                <c:pt idx="13779">
                  <c:v>173.63</c:v>
                </c:pt>
                <c:pt idx="13780">
                  <c:v>173.56300000000002</c:v>
                </c:pt>
                <c:pt idx="13781">
                  <c:v>173.56300000000002</c:v>
                </c:pt>
                <c:pt idx="13782">
                  <c:v>173.608</c:v>
                </c:pt>
                <c:pt idx="13783">
                  <c:v>173.608</c:v>
                </c:pt>
                <c:pt idx="13784">
                  <c:v>173.58100000000002</c:v>
                </c:pt>
                <c:pt idx="13785">
                  <c:v>173.58100000000002</c:v>
                </c:pt>
                <c:pt idx="13786">
                  <c:v>173.45600000000002</c:v>
                </c:pt>
                <c:pt idx="13787">
                  <c:v>173.36099999999999</c:v>
                </c:pt>
                <c:pt idx="13788">
                  <c:v>173.279</c:v>
                </c:pt>
                <c:pt idx="13789">
                  <c:v>173.298</c:v>
                </c:pt>
                <c:pt idx="13790">
                  <c:v>173.06</c:v>
                </c:pt>
                <c:pt idx="13791">
                  <c:v>173.06</c:v>
                </c:pt>
                <c:pt idx="13792">
                  <c:v>173.11199999999999</c:v>
                </c:pt>
                <c:pt idx="13793">
                  <c:v>173.01599999999999</c:v>
                </c:pt>
                <c:pt idx="13794">
                  <c:v>173.173</c:v>
                </c:pt>
                <c:pt idx="13795">
                  <c:v>173.173</c:v>
                </c:pt>
                <c:pt idx="13796">
                  <c:v>173.16300000000001</c:v>
                </c:pt>
                <c:pt idx="13797">
                  <c:v>173.00399999999999</c:v>
                </c:pt>
                <c:pt idx="13798">
                  <c:v>173.00399999999999</c:v>
                </c:pt>
                <c:pt idx="13799">
                  <c:v>172.92500000000001</c:v>
                </c:pt>
                <c:pt idx="13800">
                  <c:v>172.81800000000001</c:v>
                </c:pt>
                <c:pt idx="13801">
                  <c:v>172.88400000000001</c:v>
                </c:pt>
                <c:pt idx="13802">
                  <c:v>172.75700000000001</c:v>
                </c:pt>
                <c:pt idx="13803">
                  <c:v>172.727</c:v>
                </c:pt>
                <c:pt idx="13804">
                  <c:v>172.727</c:v>
                </c:pt>
                <c:pt idx="13805">
                  <c:v>172.75399999999999</c:v>
                </c:pt>
                <c:pt idx="13806">
                  <c:v>172.75399999999999</c:v>
                </c:pt>
                <c:pt idx="13807">
                  <c:v>172.84700000000001</c:v>
                </c:pt>
                <c:pt idx="13808">
                  <c:v>172.84700000000001</c:v>
                </c:pt>
                <c:pt idx="13809">
                  <c:v>172.733</c:v>
                </c:pt>
                <c:pt idx="13810">
                  <c:v>172.74299999999999</c:v>
                </c:pt>
                <c:pt idx="13811">
                  <c:v>172.83799999999999</c:v>
                </c:pt>
                <c:pt idx="13812">
                  <c:v>172.87700000000001</c:v>
                </c:pt>
                <c:pt idx="13813">
                  <c:v>172.90800000000002</c:v>
                </c:pt>
                <c:pt idx="13814">
                  <c:v>172.90800000000002</c:v>
                </c:pt>
                <c:pt idx="13815">
                  <c:v>172.96800000000002</c:v>
                </c:pt>
                <c:pt idx="13816">
                  <c:v>173.01</c:v>
                </c:pt>
                <c:pt idx="13817">
                  <c:v>173.01</c:v>
                </c:pt>
                <c:pt idx="13818">
                  <c:v>173.03399999999999</c:v>
                </c:pt>
                <c:pt idx="13819">
                  <c:v>173.01500000000001</c:v>
                </c:pt>
                <c:pt idx="13820">
                  <c:v>173.01500000000001</c:v>
                </c:pt>
                <c:pt idx="13821">
                  <c:v>172.976</c:v>
                </c:pt>
                <c:pt idx="13822">
                  <c:v>173.083</c:v>
                </c:pt>
                <c:pt idx="13823">
                  <c:v>173.10900000000001</c:v>
                </c:pt>
                <c:pt idx="13824">
                  <c:v>173.10900000000001</c:v>
                </c:pt>
                <c:pt idx="13825">
                  <c:v>173.11600000000001</c:v>
                </c:pt>
                <c:pt idx="13826">
                  <c:v>173.155</c:v>
                </c:pt>
                <c:pt idx="13827">
                  <c:v>173.04300000000001</c:v>
                </c:pt>
                <c:pt idx="13828">
                  <c:v>173.11</c:v>
                </c:pt>
                <c:pt idx="13829">
                  <c:v>173.09800000000001</c:v>
                </c:pt>
                <c:pt idx="13830">
                  <c:v>173.07</c:v>
                </c:pt>
                <c:pt idx="13831">
                  <c:v>173.10599999999999</c:v>
                </c:pt>
                <c:pt idx="13832">
                  <c:v>173.154</c:v>
                </c:pt>
                <c:pt idx="13833">
                  <c:v>173.208</c:v>
                </c:pt>
                <c:pt idx="13834">
                  <c:v>173.20400000000001</c:v>
                </c:pt>
                <c:pt idx="13835">
                  <c:v>173.19300000000001</c:v>
                </c:pt>
                <c:pt idx="13836">
                  <c:v>173.327</c:v>
                </c:pt>
                <c:pt idx="13837">
                  <c:v>173.298</c:v>
                </c:pt>
                <c:pt idx="13838">
                  <c:v>173.44200000000001</c:v>
                </c:pt>
                <c:pt idx="13839">
                  <c:v>173.43899999999999</c:v>
                </c:pt>
                <c:pt idx="13840">
                  <c:v>173.40800000000002</c:v>
                </c:pt>
                <c:pt idx="13841">
                  <c:v>173.42600000000002</c:v>
                </c:pt>
                <c:pt idx="13842">
                  <c:v>173.374</c:v>
                </c:pt>
                <c:pt idx="13843">
                  <c:v>173.44499999999999</c:v>
                </c:pt>
                <c:pt idx="13844">
                  <c:v>173.458</c:v>
                </c:pt>
                <c:pt idx="13845">
                  <c:v>173.477</c:v>
                </c:pt>
                <c:pt idx="13846">
                  <c:v>173.50700000000001</c:v>
                </c:pt>
                <c:pt idx="13847">
                  <c:v>173.529</c:v>
                </c:pt>
                <c:pt idx="13848">
                  <c:v>173.482</c:v>
                </c:pt>
                <c:pt idx="13849">
                  <c:v>173.57400000000001</c:v>
                </c:pt>
                <c:pt idx="13850">
                  <c:v>173.54400000000001</c:v>
                </c:pt>
                <c:pt idx="13851">
                  <c:v>173.46100000000001</c:v>
                </c:pt>
                <c:pt idx="13852">
                  <c:v>173.51599999999999</c:v>
                </c:pt>
                <c:pt idx="13853">
                  <c:v>173.494</c:v>
                </c:pt>
                <c:pt idx="13854">
                  <c:v>173.499</c:v>
                </c:pt>
                <c:pt idx="13855">
                  <c:v>173.44800000000001</c:v>
                </c:pt>
                <c:pt idx="13856">
                  <c:v>173.42699999999999</c:v>
                </c:pt>
                <c:pt idx="13857">
                  <c:v>173.52799999999999</c:v>
                </c:pt>
                <c:pt idx="13858">
                  <c:v>173.542</c:v>
                </c:pt>
                <c:pt idx="13859">
                  <c:v>173.58700000000002</c:v>
                </c:pt>
                <c:pt idx="13860">
                  <c:v>173.541</c:v>
                </c:pt>
                <c:pt idx="13861">
                  <c:v>173.51400000000001</c:v>
                </c:pt>
                <c:pt idx="13862">
                  <c:v>173.53</c:v>
                </c:pt>
                <c:pt idx="13863">
                  <c:v>173.54400000000001</c:v>
                </c:pt>
                <c:pt idx="13864">
                  <c:v>173.43100000000001</c:v>
                </c:pt>
                <c:pt idx="13865">
                  <c:v>173.50900000000001</c:v>
                </c:pt>
                <c:pt idx="13866">
                  <c:v>173.583</c:v>
                </c:pt>
                <c:pt idx="13867">
                  <c:v>173.726</c:v>
                </c:pt>
                <c:pt idx="13868">
                  <c:v>173.71299999999999</c:v>
                </c:pt>
                <c:pt idx="13869">
                  <c:v>173.68899999999999</c:v>
                </c:pt>
                <c:pt idx="13870">
                  <c:v>173.65</c:v>
                </c:pt>
                <c:pt idx="13871">
                  <c:v>173.67500000000001</c:v>
                </c:pt>
                <c:pt idx="13872">
                  <c:v>173.596</c:v>
                </c:pt>
                <c:pt idx="13873">
                  <c:v>173.684</c:v>
                </c:pt>
                <c:pt idx="13874">
                  <c:v>173.708</c:v>
                </c:pt>
                <c:pt idx="13875">
                  <c:v>173.649</c:v>
                </c:pt>
                <c:pt idx="13876">
                  <c:v>173.58500000000001</c:v>
                </c:pt>
                <c:pt idx="13877">
                  <c:v>173.58500000000001</c:v>
                </c:pt>
                <c:pt idx="13878">
                  <c:v>173.56399999999999</c:v>
                </c:pt>
                <c:pt idx="13879">
                  <c:v>173.553</c:v>
                </c:pt>
                <c:pt idx="13880">
                  <c:v>173.63499999999999</c:v>
                </c:pt>
                <c:pt idx="13881">
                  <c:v>173.624</c:v>
                </c:pt>
                <c:pt idx="13882">
                  <c:v>173.666</c:v>
                </c:pt>
                <c:pt idx="13883">
                  <c:v>173.67500000000001</c:v>
                </c:pt>
                <c:pt idx="13884">
                  <c:v>173.65700000000001</c:v>
                </c:pt>
                <c:pt idx="13885">
                  <c:v>173.678</c:v>
                </c:pt>
                <c:pt idx="13886">
                  <c:v>173.70500000000001</c:v>
                </c:pt>
                <c:pt idx="13887">
                  <c:v>173.71800000000002</c:v>
                </c:pt>
                <c:pt idx="13888">
                  <c:v>173.76300000000001</c:v>
                </c:pt>
                <c:pt idx="13889">
                  <c:v>173.815</c:v>
                </c:pt>
                <c:pt idx="13890">
                  <c:v>173.815</c:v>
                </c:pt>
                <c:pt idx="13891">
                  <c:v>173.85300000000001</c:v>
                </c:pt>
                <c:pt idx="13892">
                  <c:v>173.85300000000001</c:v>
                </c:pt>
                <c:pt idx="13893">
                  <c:v>173.834</c:v>
                </c:pt>
                <c:pt idx="13894">
                  <c:v>173.88</c:v>
                </c:pt>
                <c:pt idx="13895">
                  <c:v>173.78700000000001</c:v>
                </c:pt>
                <c:pt idx="13896">
                  <c:v>173.86699999999999</c:v>
                </c:pt>
                <c:pt idx="13897">
                  <c:v>173.88499999999999</c:v>
                </c:pt>
                <c:pt idx="13898">
                  <c:v>173.958</c:v>
                </c:pt>
                <c:pt idx="13899">
                  <c:v>173.97300000000001</c:v>
                </c:pt>
                <c:pt idx="13900">
                  <c:v>173.97300000000001</c:v>
                </c:pt>
                <c:pt idx="13901">
                  <c:v>174.04400000000001</c:v>
                </c:pt>
                <c:pt idx="13902">
                  <c:v>173.90299999999999</c:v>
                </c:pt>
                <c:pt idx="13903">
                  <c:v>173.898</c:v>
                </c:pt>
                <c:pt idx="13904">
                  <c:v>173.898</c:v>
                </c:pt>
                <c:pt idx="13905">
                  <c:v>173.94</c:v>
                </c:pt>
                <c:pt idx="13906">
                  <c:v>174.00300000000001</c:v>
                </c:pt>
                <c:pt idx="13907">
                  <c:v>174.00300000000001</c:v>
                </c:pt>
                <c:pt idx="13908">
                  <c:v>173.995</c:v>
                </c:pt>
                <c:pt idx="13909">
                  <c:v>173.95500000000001</c:v>
                </c:pt>
                <c:pt idx="13910">
                  <c:v>174.02799999999999</c:v>
                </c:pt>
                <c:pt idx="13911">
                  <c:v>174.02799999999999</c:v>
                </c:pt>
                <c:pt idx="13912">
                  <c:v>174.083</c:v>
                </c:pt>
                <c:pt idx="13913">
                  <c:v>174.07400000000001</c:v>
                </c:pt>
                <c:pt idx="13914">
                  <c:v>174.20000000000002</c:v>
                </c:pt>
                <c:pt idx="13915">
                  <c:v>174.285</c:v>
                </c:pt>
                <c:pt idx="13916">
                  <c:v>174.297</c:v>
                </c:pt>
                <c:pt idx="13917">
                  <c:v>174.38300000000001</c:v>
                </c:pt>
                <c:pt idx="13918">
                  <c:v>174.38300000000001</c:v>
                </c:pt>
                <c:pt idx="13919">
                  <c:v>174.46600000000001</c:v>
                </c:pt>
                <c:pt idx="13920">
                  <c:v>174.51400000000001</c:v>
                </c:pt>
                <c:pt idx="13921">
                  <c:v>174.81300000000002</c:v>
                </c:pt>
                <c:pt idx="13922">
                  <c:v>174.73400000000001</c:v>
                </c:pt>
                <c:pt idx="13923">
                  <c:v>174.76400000000001</c:v>
                </c:pt>
                <c:pt idx="13924">
                  <c:v>174.76400000000001</c:v>
                </c:pt>
                <c:pt idx="13925">
                  <c:v>174.86699999999999</c:v>
                </c:pt>
                <c:pt idx="13926">
                  <c:v>175.00399999999999</c:v>
                </c:pt>
                <c:pt idx="13927">
                  <c:v>175.06100000000001</c:v>
                </c:pt>
                <c:pt idx="13928">
                  <c:v>175.01599999999999</c:v>
                </c:pt>
                <c:pt idx="13929">
                  <c:v>175.01599999999999</c:v>
                </c:pt>
                <c:pt idx="13930">
                  <c:v>174.82</c:v>
                </c:pt>
                <c:pt idx="13931">
                  <c:v>174.82</c:v>
                </c:pt>
                <c:pt idx="13932">
                  <c:v>174.94300000000001</c:v>
                </c:pt>
                <c:pt idx="13933">
                  <c:v>174.92000000000002</c:v>
                </c:pt>
                <c:pt idx="13934">
                  <c:v>174.929</c:v>
                </c:pt>
                <c:pt idx="13935">
                  <c:v>175.066</c:v>
                </c:pt>
                <c:pt idx="13936">
                  <c:v>175.066</c:v>
                </c:pt>
                <c:pt idx="13937">
                  <c:v>175.02700000000002</c:v>
                </c:pt>
                <c:pt idx="13938">
                  <c:v>175.11799999999999</c:v>
                </c:pt>
                <c:pt idx="13939">
                  <c:v>175.11799999999999</c:v>
                </c:pt>
                <c:pt idx="13940">
                  <c:v>175.11600000000001</c:v>
                </c:pt>
                <c:pt idx="13941">
                  <c:v>175.12</c:v>
                </c:pt>
                <c:pt idx="13942">
                  <c:v>175.18</c:v>
                </c:pt>
                <c:pt idx="13943">
                  <c:v>175.13900000000001</c:v>
                </c:pt>
                <c:pt idx="13944">
                  <c:v>175.071</c:v>
                </c:pt>
                <c:pt idx="13945">
                  <c:v>175.089</c:v>
                </c:pt>
                <c:pt idx="13946">
                  <c:v>175.19200000000001</c:v>
                </c:pt>
                <c:pt idx="13947">
                  <c:v>175.17600000000002</c:v>
                </c:pt>
                <c:pt idx="13948">
                  <c:v>175.11799999999999</c:v>
                </c:pt>
                <c:pt idx="13949">
                  <c:v>175.22800000000001</c:v>
                </c:pt>
                <c:pt idx="13950">
                  <c:v>175.28</c:v>
                </c:pt>
                <c:pt idx="13951">
                  <c:v>175.255</c:v>
                </c:pt>
                <c:pt idx="13952">
                  <c:v>175.26400000000001</c:v>
                </c:pt>
                <c:pt idx="13953">
                  <c:v>175.33</c:v>
                </c:pt>
                <c:pt idx="13954">
                  <c:v>175.33</c:v>
                </c:pt>
                <c:pt idx="13955">
                  <c:v>175.267</c:v>
                </c:pt>
                <c:pt idx="13956">
                  <c:v>175.43</c:v>
                </c:pt>
                <c:pt idx="13957">
                  <c:v>175.43</c:v>
                </c:pt>
                <c:pt idx="13958">
                  <c:v>175.376</c:v>
                </c:pt>
                <c:pt idx="13959">
                  <c:v>175.42699999999999</c:v>
                </c:pt>
                <c:pt idx="13960">
                  <c:v>175.44</c:v>
                </c:pt>
                <c:pt idx="13961">
                  <c:v>175.44</c:v>
                </c:pt>
                <c:pt idx="13962">
                  <c:v>175.405</c:v>
                </c:pt>
                <c:pt idx="13963">
                  <c:v>175.49299999999999</c:v>
                </c:pt>
                <c:pt idx="13964">
                  <c:v>175.333</c:v>
                </c:pt>
                <c:pt idx="13965">
                  <c:v>175.346</c:v>
                </c:pt>
                <c:pt idx="13966">
                  <c:v>175.37899999999999</c:v>
                </c:pt>
                <c:pt idx="13967">
                  <c:v>175.37899999999999</c:v>
                </c:pt>
                <c:pt idx="13968">
                  <c:v>175.38900000000001</c:v>
                </c:pt>
                <c:pt idx="13969">
                  <c:v>175.34399999999999</c:v>
                </c:pt>
                <c:pt idx="13970">
                  <c:v>175.34399999999999</c:v>
                </c:pt>
                <c:pt idx="13971">
                  <c:v>175.40100000000001</c:v>
                </c:pt>
                <c:pt idx="13972">
                  <c:v>175.59</c:v>
                </c:pt>
                <c:pt idx="13973">
                  <c:v>175.62899999999999</c:v>
                </c:pt>
                <c:pt idx="13974">
                  <c:v>175.60499999999999</c:v>
                </c:pt>
                <c:pt idx="13975">
                  <c:v>175.56800000000001</c:v>
                </c:pt>
                <c:pt idx="13976">
                  <c:v>175.59899999999999</c:v>
                </c:pt>
                <c:pt idx="13977">
                  <c:v>175.68800000000002</c:v>
                </c:pt>
                <c:pt idx="13978">
                  <c:v>175.69900000000001</c:v>
                </c:pt>
                <c:pt idx="13979">
                  <c:v>175.71200000000002</c:v>
                </c:pt>
                <c:pt idx="13980">
                  <c:v>175.72499999999999</c:v>
                </c:pt>
                <c:pt idx="13981">
                  <c:v>175.727</c:v>
                </c:pt>
                <c:pt idx="13982">
                  <c:v>175.727</c:v>
                </c:pt>
                <c:pt idx="13983">
                  <c:v>175.77199999999999</c:v>
                </c:pt>
                <c:pt idx="13984">
                  <c:v>175.863</c:v>
                </c:pt>
                <c:pt idx="13985">
                  <c:v>175.863</c:v>
                </c:pt>
                <c:pt idx="13986">
                  <c:v>175.738</c:v>
                </c:pt>
                <c:pt idx="13987">
                  <c:v>175.738</c:v>
                </c:pt>
                <c:pt idx="13988">
                  <c:v>175.66400000000002</c:v>
                </c:pt>
                <c:pt idx="13989">
                  <c:v>175.66400000000002</c:v>
                </c:pt>
                <c:pt idx="13990">
                  <c:v>175.47200000000001</c:v>
                </c:pt>
                <c:pt idx="13991">
                  <c:v>175.54500000000002</c:v>
                </c:pt>
                <c:pt idx="13992">
                  <c:v>175.54500000000002</c:v>
                </c:pt>
                <c:pt idx="13993">
                  <c:v>175.494</c:v>
                </c:pt>
                <c:pt idx="13994">
                  <c:v>175.46</c:v>
                </c:pt>
                <c:pt idx="13995">
                  <c:v>175.46600000000001</c:v>
                </c:pt>
                <c:pt idx="13996">
                  <c:v>175.41499999999999</c:v>
                </c:pt>
                <c:pt idx="13997">
                  <c:v>175.43299999999999</c:v>
                </c:pt>
                <c:pt idx="13998">
                  <c:v>175.44</c:v>
                </c:pt>
                <c:pt idx="13999">
                  <c:v>175.39400000000001</c:v>
                </c:pt>
                <c:pt idx="14000">
                  <c:v>175.417</c:v>
                </c:pt>
                <c:pt idx="14001">
                  <c:v>175.483</c:v>
                </c:pt>
                <c:pt idx="14002">
                  <c:v>175.387</c:v>
                </c:pt>
                <c:pt idx="14003">
                  <c:v>175.47399999999999</c:v>
                </c:pt>
                <c:pt idx="14004">
                  <c:v>175.28</c:v>
                </c:pt>
                <c:pt idx="14005">
                  <c:v>175.32300000000001</c:v>
                </c:pt>
                <c:pt idx="14006">
                  <c:v>175.286</c:v>
                </c:pt>
                <c:pt idx="14007">
                  <c:v>175.33500000000001</c:v>
                </c:pt>
                <c:pt idx="14008">
                  <c:v>175.36099999999999</c:v>
                </c:pt>
                <c:pt idx="14009">
                  <c:v>175.34</c:v>
                </c:pt>
                <c:pt idx="14010">
                  <c:v>175.31300000000002</c:v>
                </c:pt>
                <c:pt idx="14011">
                  <c:v>175.36</c:v>
                </c:pt>
                <c:pt idx="14012">
                  <c:v>175.404</c:v>
                </c:pt>
                <c:pt idx="14013">
                  <c:v>175.35300000000001</c:v>
                </c:pt>
                <c:pt idx="14014">
                  <c:v>175.32500000000002</c:v>
                </c:pt>
                <c:pt idx="14015">
                  <c:v>175.23</c:v>
                </c:pt>
                <c:pt idx="14016">
                  <c:v>175.137</c:v>
                </c:pt>
                <c:pt idx="14017">
                  <c:v>175.25200000000001</c:v>
                </c:pt>
                <c:pt idx="14018">
                  <c:v>175.33</c:v>
                </c:pt>
                <c:pt idx="14019">
                  <c:v>175.30700000000002</c:v>
                </c:pt>
                <c:pt idx="14020">
                  <c:v>175.30199999999999</c:v>
                </c:pt>
                <c:pt idx="14021">
                  <c:v>175.28</c:v>
                </c:pt>
                <c:pt idx="14022">
                  <c:v>175.25900000000001</c:v>
                </c:pt>
                <c:pt idx="14023">
                  <c:v>175.26</c:v>
                </c:pt>
                <c:pt idx="14024">
                  <c:v>175.26400000000001</c:v>
                </c:pt>
                <c:pt idx="14025">
                  <c:v>175.25900000000001</c:v>
                </c:pt>
                <c:pt idx="14026">
                  <c:v>175.22399999999999</c:v>
                </c:pt>
                <c:pt idx="14027">
                  <c:v>175.26500000000001</c:v>
                </c:pt>
                <c:pt idx="14028">
                  <c:v>175.31900000000002</c:v>
                </c:pt>
                <c:pt idx="14029">
                  <c:v>175.33700000000002</c:v>
                </c:pt>
                <c:pt idx="14030">
                  <c:v>175.244</c:v>
                </c:pt>
                <c:pt idx="14031">
                  <c:v>175.155</c:v>
                </c:pt>
                <c:pt idx="14032">
                  <c:v>175.24100000000001</c:v>
                </c:pt>
                <c:pt idx="14033">
                  <c:v>175.18</c:v>
                </c:pt>
                <c:pt idx="14034">
                  <c:v>175.22499999999999</c:v>
                </c:pt>
                <c:pt idx="14035">
                  <c:v>175.19300000000001</c:v>
                </c:pt>
                <c:pt idx="14036">
                  <c:v>175.26500000000001</c:v>
                </c:pt>
                <c:pt idx="14037">
                  <c:v>175.04599999999999</c:v>
                </c:pt>
                <c:pt idx="14038">
                  <c:v>175.06700000000001</c:v>
                </c:pt>
                <c:pt idx="14039">
                  <c:v>175.09800000000001</c:v>
                </c:pt>
                <c:pt idx="14040">
                  <c:v>175.02799999999999</c:v>
                </c:pt>
                <c:pt idx="14041">
                  <c:v>175.04300000000001</c:v>
                </c:pt>
                <c:pt idx="14042">
                  <c:v>174.92500000000001</c:v>
                </c:pt>
                <c:pt idx="14043">
                  <c:v>174.904</c:v>
                </c:pt>
                <c:pt idx="14044">
                  <c:v>174.93</c:v>
                </c:pt>
                <c:pt idx="14045">
                  <c:v>174.85</c:v>
                </c:pt>
                <c:pt idx="14046">
                  <c:v>174.79500000000002</c:v>
                </c:pt>
                <c:pt idx="14047">
                  <c:v>174.85400000000001</c:v>
                </c:pt>
                <c:pt idx="14048">
                  <c:v>174.81</c:v>
                </c:pt>
                <c:pt idx="14049">
                  <c:v>174.69900000000001</c:v>
                </c:pt>
                <c:pt idx="14050">
                  <c:v>174.59800000000001</c:v>
                </c:pt>
                <c:pt idx="14051">
                  <c:v>174.6</c:v>
                </c:pt>
                <c:pt idx="14052">
                  <c:v>174.65</c:v>
                </c:pt>
                <c:pt idx="14053">
                  <c:v>174.61</c:v>
                </c:pt>
                <c:pt idx="14054">
                  <c:v>174.459</c:v>
                </c:pt>
                <c:pt idx="14055">
                  <c:v>174.398</c:v>
                </c:pt>
                <c:pt idx="14056">
                  <c:v>174.35</c:v>
                </c:pt>
                <c:pt idx="14057">
                  <c:v>174.20500000000001</c:v>
                </c:pt>
                <c:pt idx="14058">
                  <c:v>174.16900000000001</c:v>
                </c:pt>
                <c:pt idx="14059">
                  <c:v>174.07500000000002</c:v>
                </c:pt>
                <c:pt idx="14060">
                  <c:v>174.005</c:v>
                </c:pt>
                <c:pt idx="14061">
                  <c:v>173.923</c:v>
                </c:pt>
                <c:pt idx="14062">
                  <c:v>173.90600000000001</c:v>
                </c:pt>
                <c:pt idx="14063">
                  <c:v>173.83600000000001</c:v>
                </c:pt>
                <c:pt idx="14064">
                  <c:v>173.804</c:v>
                </c:pt>
                <c:pt idx="14065">
                  <c:v>173.79300000000001</c:v>
                </c:pt>
                <c:pt idx="14066">
                  <c:v>173.76500000000001</c:v>
                </c:pt>
                <c:pt idx="14067">
                  <c:v>173.79300000000001</c:v>
                </c:pt>
                <c:pt idx="14068">
                  <c:v>173.73</c:v>
                </c:pt>
                <c:pt idx="14069">
                  <c:v>173.66400000000002</c:v>
                </c:pt>
                <c:pt idx="14070">
                  <c:v>173.691</c:v>
                </c:pt>
                <c:pt idx="14071">
                  <c:v>173.57300000000001</c:v>
                </c:pt>
                <c:pt idx="14072">
                  <c:v>173.54400000000001</c:v>
                </c:pt>
                <c:pt idx="14073">
                  <c:v>173.53900000000002</c:v>
                </c:pt>
                <c:pt idx="14074">
                  <c:v>173.51400000000001</c:v>
                </c:pt>
                <c:pt idx="14075">
                  <c:v>173.464</c:v>
                </c:pt>
                <c:pt idx="14076">
                  <c:v>173.441</c:v>
                </c:pt>
                <c:pt idx="14077">
                  <c:v>173.476</c:v>
                </c:pt>
                <c:pt idx="14078">
                  <c:v>173.43299999999999</c:v>
                </c:pt>
                <c:pt idx="14079">
                  <c:v>173.328</c:v>
                </c:pt>
                <c:pt idx="14080">
                  <c:v>173.31800000000001</c:v>
                </c:pt>
                <c:pt idx="14081">
                  <c:v>173.29400000000001</c:v>
                </c:pt>
                <c:pt idx="14082">
                  <c:v>173.35400000000001</c:v>
                </c:pt>
                <c:pt idx="14083">
                  <c:v>173.37100000000001</c:v>
                </c:pt>
                <c:pt idx="14084">
                  <c:v>173.33600000000001</c:v>
                </c:pt>
                <c:pt idx="14085">
                  <c:v>173.399</c:v>
                </c:pt>
                <c:pt idx="14086">
                  <c:v>173.548</c:v>
                </c:pt>
                <c:pt idx="14087">
                  <c:v>173.44800000000001</c:v>
                </c:pt>
                <c:pt idx="14088">
                  <c:v>173.36500000000001</c:v>
                </c:pt>
                <c:pt idx="14089">
                  <c:v>173.42699999999999</c:v>
                </c:pt>
                <c:pt idx="14090">
                  <c:v>173.44200000000001</c:v>
                </c:pt>
                <c:pt idx="14091">
                  <c:v>173.34300000000002</c:v>
                </c:pt>
                <c:pt idx="14092">
                  <c:v>173.327</c:v>
                </c:pt>
                <c:pt idx="14093">
                  <c:v>173.21299999999999</c:v>
                </c:pt>
                <c:pt idx="14094">
                  <c:v>173.31200000000001</c:v>
                </c:pt>
                <c:pt idx="14095">
                  <c:v>173.27799999999999</c:v>
                </c:pt>
                <c:pt idx="14096">
                  <c:v>173.285</c:v>
                </c:pt>
                <c:pt idx="14097">
                  <c:v>173.27799999999999</c:v>
                </c:pt>
                <c:pt idx="14098">
                  <c:v>173.417</c:v>
                </c:pt>
                <c:pt idx="14099">
                  <c:v>173.375</c:v>
                </c:pt>
                <c:pt idx="14100">
                  <c:v>173.458</c:v>
                </c:pt>
                <c:pt idx="14101">
                  <c:v>173.53900000000002</c:v>
                </c:pt>
                <c:pt idx="14102">
                  <c:v>173.501</c:v>
                </c:pt>
                <c:pt idx="14103">
                  <c:v>173.495</c:v>
                </c:pt>
                <c:pt idx="14104">
                  <c:v>173.59</c:v>
                </c:pt>
                <c:pt idx="14105">
                  <c:v>173.548</c:v>
                </c:pt>
                <c:pt idx="14106">
                  <c:v>173.535</c:v>
                </c:pt>
                <c:pt idx="14107">
                  <c:v>173.51300000000001</c:v>
                </c:pt>
                <c:pt idx="14108">
                  <c:v>173.643</c:v>
                </c:pt>
                <c:pt idx="14109">
                  <c:v>173.708</c:v>
                </c:pt>
                <c:pt idx="14110">
                  <c:v>173.61099999999999</c:v>
                </c:pt>
                <c:pt idx="14111">
                  <c:v>173.67400000000001</c:v>
                </c:pt>
                <c:pt idx="14112">
                  <c:v>173.72300000000001</c:v>
                </c:pt>
                <c:pt idx="14113">
                  <c:v>173.72</c:v>
                </c:pt>
                <c:pt idx="14114">
                  <c:v>173.78800000000001</c:v>
                </c:pt>
                <c:pt idx="14115">
                  <c:v>173.83700000000002</c:v>
                </c:pt>
                <c:pt idx="14116">
                  <c:v>173.89000000000001</c:v>
                </c:pt>
                <c:pt idx="14117">
                  <c:v>173.809</c:v>
                </c:pt>
                <c:pt idx="14118">
                  <c:v>173.852</c:v>
                </c:pt>
                <c:pt idx="14119">
                  <c:v>173.733</c:v>
                </c:pt>
                <c:pt idx="14120">
                  <c:v>173.67099999999999</c:v>
                </c:pt>
                <c:pt idx="14121">
                  <c:v>173.72300000000001</c:v>
                </c:pt>
                <c:pt idx="14122">
                  <c:v>173.803</c:v>
                </c:pt>
                <c:pt idx="14123">
                  <c:v>173.86199999999999</c:v>
                </c:pt>
                <c:pt idx="14124">
                  <c:v>173.84200000000001</c:v>
                </c:pt>
                <c:pt idx="14125">
                  <c:v>173.87200000000001</c:v>
                </c:pt>
                <c:pt idx="14126">
                  <c:v>173.90899999999999</c:v>
                </c:pt>
                <c:pt idx="14127">
                  <c:v>173.851</c:v>
                </c:pt>
                <c:pt idx="14128">
                  <c:v>173.75200000000001</c:v>
                </c:pt>
                <c:pt idx="14129">
                  <c:v>173.76</c:v>
                </c:pt>
                <c:pt idx="14130">
                  <c:v>173.81300000000002</c:v>
                </c:pt>
                <c:pt idx="14131">
                  <c:v>173.86</c:v>
                </c:pt>
                <c:pt idx="14132">
                  <c:v>173.79599999999999</c:v>
                </c:pt>
                <c:pt idx="14133">
                  <c:v>173.63</c:v>
                </c:pt>
                <c:pt idx="14134">
                  <c:v>173.678</c:v>
                </c:pt>
                <c:pt idx="14135">
                  <c:v>173.56900000000002</c:v>
                </c:pt>
                <c:pt idx="14136">
                  <c:v>173.571</c:v>
                </c:pt>
                <c:pt idx="14137">
                  <c:v>173.501</c:v>
                </c:pt>
                <c:pt idx="14138">
                  <c:v>172.83199999999999</c:v>
                </c:pt>
                <c:pt idx="14139">
                  <c:v>171.077</c:v>
                </c:pt>
                <c:pt idx="14140">
                  <c:v>171.10300000000001</c:v>
                </c:pt>
                <c:pt idx="14141">
                  <c:v>171.30199999999999</c:v>
                </c:pt>
                <c:pt idx="14142">
                  <c:v>171.524</c:v>
                </c:pt>
                <c:pt idx="14143">
                  <c:v>171.47800000000001</c:v>
                </c:pt>
                <c:pt idx="14144">
                  <c:v>171.48400000000001</c:v>
                </c:pt>
                <c:pt idx="14145">
                  <c:v>171.57</c:v>
                </c:pt>
                <c:pt idx="14146">
                  <c:v>171.55500000000001</c:v>
                </c:pt>
                <c:pt idx="14147">
                  <c:v>171.517</c:v>
                </c:pt>
                <c:pt idx="14148">
                  <c:v>171.38900000000001</c:v>
                </c:pt>
                <c:pt idx="14149">
                  <c:v>171.44400000000002</c:v>
                </c:pt>
                <c:pt idx="14150">
                  <c:v>171.423</c:v>
                </c:pt>
                <c:pt idx="14151">
                  <c:v>171.43600000000001</c:v>
                </c:pt>
                <c:pt idx="14152">
                  <c:v>171.398</c:v>
                </c:pt>
                <c:pt idx="14153">
                  <c:v>171.38400000000001</c:v>
                </c:pt>
                <c:pt idx="14154">
                  <c:v>171.33500000000001</c:v>
                </c:pt>
                <c:pt idx="14155">
                  <c:v>171.33600000000001</c:v>
                </c:pt>
                <c:pt idx="14156">
                  <c:v>171.25200000000001</c:v>
                </c:pt>
                <c:pt idx="14157">
                  <c:v>171.23</c:v>
                </c:pt>
                <c:pt idx="14158">
                  <c:v>171.292</c:v>
                </c:pt>
                <c:pt idx="14159">
                  <c:v>171.303</c:v>
                </c:pt>
                <c:pt idx="14160">
                  <c:v>171.3</c:v>
                </c:pt>
                <c:pt idx="14161">
                  <c:v>171.18800000000002</c:v>
                </c:pt>
                <c:pt idx="14162">
                  <c:v>171.18899999999999</c:v>
                </c:pt>
                <c:pt idx="14163">
                  <c:v>171.23699999999999</c:v>
                </c:pt>
                <c:pt idx="14164">
                  <c:v>171.23699999999999</c:v>
                </c:pt>
                <c:pt idx="14165">
                  <c:v>171.16800000000001</c:v>
                </c:pt>
                <c:pt idx="14166">
                  <c:v>171.191</c:v>
                </c:pt>
                <c:pt idx="14167">
                  <c:v>171.17600000000002</c:v>
                </c:pt>
                <c:pt idx="14168">
                  <c:v>171.17600000000002</c:v>
                </c:pt>
                <c:pt idx="14169">
                  <c:v>171.179</c:v>
                </c:pt>
                <c:pt idx="14170">
                  <c:v>171.22399999999999</c:v>
                </c:pt>
                <c:pt idx="14171">
                  <c:v>171.17699999999999</c:v>
                </c:pt>
                <c:pt idx="14172">
                  <c:v>170.77700000000002</c:v>
                </c:pt>
                <c:pt idx="14173">
                  <c:v>170.68899999999999</c:v>
                </c:pt>
                <c:pt idx="14174">
                  <c:v>170.697</c:v>
                </c:pt>
                <c:pt idx="14175">
                  <c:v>170.61799999999999</c:v>
                </c:pt>
                <c:pt idx="14176">
                  <c:v>170.61600000000001</c:v>
                </c:pt>
                <c:pt idx="14177">
                  <c:v>170.559</c:v>
                </c:pt>
                <c:pt idx="14178">
                  <c:v>170.53700000000001</c:v>
                </c:pt>
                <c:pt idx="14179">
                  <c:v>170.536</c:v>
                </c:pt>
                <c:pt idx="14180">
                  <c:v>170.44400000000002</c:v>
                </c:pt>
                <c:pt idx="14181">
                  <c:v>170.44400000000002</c:v>
                </c:pt>
                <c:pt idx="14182">
                  <c:v>170.51900000000001</c:v>
                </c:pt>
                <c:pt idx="14183">
                  <c:v>170.44499999999999</c:v>
                </c:pt>
                <c:pt idx="14184">
                  <c:v>170.52700000000002</c:v>
                </c:pt>
                <c:pt idx="14185">
                  <c:v>170.54400000000001</c:v>
                </c:pt>
                <c:pt idx="14186">
                  <c:v>170.51900000000001</c:v>
                </c:pt>
                <c:pt idx="14187">
                  <c:v>170.571</c:v>
                </c:pt>
                <c:pt idx="14188">
                  <c:v>170.63200000000001</c:v>
                </c:pt>
                <c:pt idx="14189">
                  <c:v>170.649</c:v>
                </c:pt>
                <c:pt idx="14190">
                  <c:v>170.56800000000001</c:v>
                </c:pt>
                <c:pt idx="14191">
                  <c:v>170.66499999999999</c:v>
                </c:pt>
                <c:pt idx="14192">
                  <c:v>170.66499999999999</c:v>
                </c:pt>
                <c:pt idx="14193">
                  <c:v>170.67099999999999</c:v>
                </c:pt>
                <c:pt idx="14194">
                  <c:v>170.67099999999999</c:v>
                </c:pt>
                <c:pt idx="14195">
                  <c:v>170.68899999999999</c:v>
                </c:pt>
                <c:pt idx="14196">
                  <c:v>170.93</c:v>
                </c:pt>
                <c:pt idx="14197">
                  <c:v>170.97200000000001</c:v>
                </c:pt>
                <c:pt idx="14198">
                  <c:v>171.155</c:v>
                </c:pt>
                <c:pt idx="14199">
                  <c:v>171.05</c:v>
                </c:pt>
                <c:pt idx="14200">
                  <c:v>171.05</c:v>
                </c:pt>
                <c:pt idx="14201">
                  <c:v>171.11</c:v>
                </c:pt>
                <c:pt idx="14202">
                  <c:v>171.26400000000001</c:v>
                </c:pt>
                <c:pt idx="14203">
                  <c:v>171.19499999999999</c:v>
                </c:pt>
                <c:pt idx="14204">
                  <c:v>171.34100000000001</c:v>
                </c:pt>
                <c:pt idx="14205">
                  <c:v>171.483</c:v>
                </c:pt>
                <c:pt idx="14206">
                  <c:v>171.529</c:v>
                </c:pt>
                <c:pt idx="14207">
                  <c:v>171.53900000000002</c:v>
                </c:pt>
                <c:pt idx="14208">
                  <c:v>171.53900000000002</c:v>
                </c:pt>
                <c:pt idx="14209">
                  <c:v>171.566</c:v>
                </c:pt>
                <c:pt idx="14210">
                  <c:v>171.66900000000001</c:v>
                </c:pt>
                <c:pt idx="14211">
                  <c:v>171.66900000000001</c:v>
                </c:pt>
                <c:pt idx="14212">
                  <c:v>171.68800000000002</c:v>
                </c:pt>
                <c:pt idx="14213">
                  <c:v>171.60900000000001</c:v>
                </c:pt>
                <c:pt idx="14214">
                  <c:v>171.60900000000001</c:v>
                </c:pt>
                <c:pt idx="14215">
                  <c:v>171.73</c:v>
                </c:pt>
                <c:pt idx="14216">
                  <c:v>171.75900000000001</c:v>
                </c:pt>
                <c:pt idx="14217">
                  <c:v>171.75900000000001</c:v>
                </c:pt>
                <c:pt idx="14218">
                  <c:v>171.90600000000001</c:v>
                </c:pt>
                <c:pt idx="14219">
                  <c:v>171.88800000000001</c:v>
                </c:pt>
                <c:pt idx="14220">
                  <c:v>171.92000000000002</c:v>
                </c:pt>
                <c:pt idx="14221">
                  <c:v>171.94300000000001</c:v>
                </c:pt>
                <c:pt idx="14222">
                  <c:v>171.94300000000001</c:v>
                </c:pt>
                <c:pt idx="14223">
                  <c:v>172.03800000000001</c:v>
                </c:pt>
                <c:pt idx="14224">
                  <c:v>172.24799999999999</c:v>
                </c:pt>
                <c:pt idx="14225">
                  <c:v>172.34800000000001</c:v>
                </c:pt>
                <c:pt idx="14226">
                  <c:v>172.34</c:v>
                </c:pt>
                <c:pt idx="14227">
                  <c:v>172.37800000000001</c:v>
                </c:pt>
                <c:pt idx="14228">
                  <c:v>172.30500000000001</c:v>
                </c:pt>
                <c:pt idx="14229">
                  <c:v>172.262</c:v>
                </c:pt>
                <c:pt idx="14230">
                  <c:v>172.5</c:v>
                </c:pt>
                <c:pt idx="14231">
                  <c:v>172.60300000000001</c:v>
                </c:pt>
                <c:pt idx="14232">
                  <c:v>172.63400000000001</c:v>
                </c:pt>
                <c:pt idx="14233">
                  <c:v>172.61699999999999</c:v>
                </c:pt>
                <c:pt idx="14234">
                  <c:v>172.61699999999999</c:v>
                </c:pt>
                <c:pt idx="14235">
                  <c:v>172.404</c:v>
                </c:pt>
                <c:pt idx="14236">
                  <c:v>172.404</c:v>
                </c:pt>
                <c:pt idx="14237">
                  <c:v>172.25399999999999</c:v>
                </c:pt>
                <c:pt idx="14238">
                  <c:v>172.16900000000001</c:v>
                </c:pt>
                <c:pt idx="14239">
                  <c:v>172.16900000000001</c:v>
                </c:pt>
                <c:pt idx="14240">
                  <c:v>172.18800000000002</c:v>
                </c:pt>
                <c:pt idx="14241">
                  <c:v>172.13800000000001</c:v>
                </c:pt>
                <c:pt idx="14242">
                  <c:v>172.202</c:v>
                </c:pt>
                <c:pt idx="14243">
                  <c:v>172.14000000000001</c:v>
                </c:pt>
                <c:pt idx="14244">
                  <c:v>172.14000000000001</c:v>
                </c:pt>
                <c:pt idx="14245">
                  <c:v>172.084</c:v>
                </c:pt>
                <c:pt idx="14246">
                  <c:v>172.09</c:v>
                </c:pt>
                <c:pt idx="14247">
                  <c:v>172.09</c:v>
                </c:pt>
                <c:pt idx="14248">
                  <c:v>172.16900000000001</c:v>
                </c:pt>
                <c:pt idx="14249">
                  <c:v>172.25900000000001</c:v>
                </c:pt>
                <c:pt idx="14250">
                  <c:v>172.25800000000001</c:v>
                </c:pt>
                <c:pt idx="14251">
                  <c:v>172.47</c:v>
                </c:pt>
                <c:pt idx="14252">
                  <c:v>172.34899999999999</c:v>
                </c:pt>
                <c:pt idx="14253">
                  <c:v>172.34899999999999</c:v>
                </c:pt>
                <c:pt idx="14254">
                  <c:v>172.352</c:v>
                </c:pt>
                <c:pt idx="14255">
                  <c:v>172.29400000000001</c:v>
                </c:pt>
                <c:pt idx="14256">
                  <c:v>172.29400000000001</c:v>
                </c:pt>
                <c:pt idx="14257">
                  <c:v>172.34700000000001</c:v>
                </c:pt>
                <c:pt idx="14258">
                  <c:v>172.34700000000001</c:v>
                </c:pt>
                <c:pt idx="14259">
                  <c:v>172.25700000000001</c:v>
                </c:pt>
                <c:pt idx="14260">
                  <c:v>172.322</c:v>
                </c:pt>
                <c:pt idx="14261">
                  <c:v>172.33100000000002</c:v>
                </c:pt>
                <c:pt idx="14262">
                  <c:v>172.416</c:v>
                </c:pt>
                <c:pt idx="14263">
                  <c:v>172.416</c:v>
                </c:pt>
                <c:pt idx="14264">
                  <c:v>172.47399999999999</c:v>
                </c:pt>
                <c:pt idx="14265">
                  <c:v>172.42099999999999</c:v>
                </c:pt>
                <c:pt idx="14266">
                  <c:v>172.49299999999999</c:v>
                </c:pt>
                <c:pt idx="14267">
                  <c:v>172.63400000000001</c:v>
                </c:pt>
                <c:pt idx="14268">
                  <c:v>172.60300000000001</c:v>
                </c:pt>
                <c:pt idx="14269">
                  <c:v>172.63300000000001</c:v>
                </c:pt>
                <c:pt idx="14270">
                  <c:v>172.63300000000001</c:v>
                </c:pt>
                <c:pt idx="14271">
                  <c:v>172.62700000000001</c:v>
                </c:pt>
                <c:pt idx="14272">
                  <c:v>172.57900000000001</c:v>
                </c:pt>
                <c:pt idx="14273">
                  <c:v>172.57900000000001</c:v>
                </c:pt>
                <c:pt idx="14274">
                  <c:v>172.61</c:v>
                </c:pt>
                <c:pt idx="14275">
                  <c:v>172.61</c:v>
                </c:pt>
                <c:pt idx="14276">
                  <c:v>172.63499999999999</c:v>
                </c:pt>
                <c:pt idx="14277">
                  <c:v>172.57500000000002</c:v>
                </c:pt>
                <c:pt idx="14278">
                  <c:v>172.66</c:v>
                </c:pt>
                <c:pt idx="14279">
                  <c:v>172.614</c:v>
                </c:pt>
                <c:pt idx="14280">
                  <c:v>172.614</c:v>
                </c:pt>
                <c:pt idx="14281">
                  <c:v>172.60300000000001</c:v>
                </c:pt>
                <c:pt idx="14282">
                  <c:v>172.596</c:v>
                </c:pt>
                <c:pt idx="14283">
                  <c:v>172.578</c:v>
                </c:pt>
                <c:pt idx="14284">
                  <c:v>172.46100000000001</c:v>
                </c:pt>
                <c:pt idx="14285">
                  <c:v>172.38800000000001</c:v>
                </c:pt>
                <c:pt idx="14286">
                  <c:v>172.32400000000001</c:v>
                </c:pt>
                <c:pt idx="14287">
                  <c:v>172.23599999999999</c:v>
                </c:pt>
                <c:pt idx="14288">
                  <c:v>172.23599999999999</c:v>
                </c:pt>
                <c:pt idx="14289">
                  <c:v>172.16200000000001</c:v>
                </c:pt>
                <c:pt idx="14290">
                  <c:v>172.053</c:v>
                </c:pt>
                <c:pt idx="14291">
                  <c:v>172.053</c:v>
                </c:pt>
                <c:pt idx="14292">
                  <c:v>172.00200000000001</c:v>
                </c:pt>
                <c:pt idx="14293">
                  <c:v>172.00700000000001</c:v>
                </c:pt>
                <c:pt idx="14294">
                  <c:v>172.05199999999999</c:v>
                </c:pt>
                <c:pt idx="14295">
                  <c:v>171.94300000000001</c:v>
                </c:pt>
                <c:pt idx="14296">
                  <c:v>171.94300000000001</c:v>
                </c:pt>
                <c:pt idx="14297">
                  <c:v>171.876</c:v>
                </c:pt>
                <c:pt idx="14298">
                  <c:v>171.376</c:v>
                </c:pt>
                <c:pt idx="14299">
                  <c:v>171.376</c:v>
                </c:pt>
                <c:pt idx="14300">
                  <c:v>171.47499999999999</c:v>
                </c:pt>
                <c:pt idx="14301">
                  <c:v>171.49600000000001</c:v>
                </c:pt>
                <c:pt idx="14302">
                  <c:v>171.57300000000001</c:v>
                </c:pt>
                <c:pt idx="14303">
                  <c:v>171.602</c:v>
                </c:pt>
                <c:pt idx="14304">
                  <c:v>171.61500000000001</c:v>
                </c:pt>
                <c:pt idx="14305">
                  <c:v>171.613</c:v>
                </c:pt>
                <c:pt idx="14306">
                  <c:v>171.57500000000002</c:v>
                </c:pt>
                <c:pt idx="14307">
                  <c:v>171.47</c:v>
                </c:pt>
                <c:pt idx="14308">
                  <c:v>171.44800000000001</c:v>
                </c:pt>
                <c:pt idx="14309">
                  <c:v>171.44800000000001</c:v>
                </c:pt>
                <c:pt idx="14310">
                  <c:v>171.24600000000001</c:v>
                </c:pt>
                <c:pt idx="14311">
                  <c:v>171.24600000000001</c:v>
                </c:pt>
                <c:pt idx="14312">
                  <c:v>170.238</c:v>
                </c:pt>
                <c:pt idx="14313">
                  <c:v>170.238</c:v>
                </c:pt>
                <c:pt idx="14314">
                  <c:v>168.934</c:v>
                </c:pt>
                <c:pt idx="14315">
                  <c:v>168.95600000000002</c:v>
                </c:pt>
                <c:pt idx="14316">
                  <c:v>168.911</c:v>
                </c:pt>
                <c:pt idx="14317">
                  <c:v>169.005</c:v>
                </c:pt>
                <c:pt idx="14318">
                  <c:v>169.005</c:v>
                </c:pt>
                <c:pt idx="14319">
                  <c:v>169.16900000000001</c:v>
                </c:pt>
                <c:pt idx="14320">
                  <c:v>169.16900000000001</c:v>
                </c:pt>
                <c:pt idx="14321">
                  <c:v>169.166</c:v>
                </c:pt>
                <c:pt idx="14322">
                  <c:v>169.14600000000002</c:v>
                </c:pt>
                <c:pt idx="14323">
                  <c:v>169.13800000000001</c:v>
                </c:pt>
                <c:pt idx="14324">
                  <c:v>169.154</c:v>
                </c:pt>
                <c:pt idx="14325">
                  <c:v>169.1</c:v>
                </c:pt>
                <c:pt idx="14326">
                  <c:v>169.1</c:v>
                </c:pt>
                <c:pt idx="14327">
                  <c:v>169.114</c:v>
                </c:pt>
                <c:pt idx="14328">
                  <c:v>169.035</c:v>
                </c:pt>
                <c:pt idx="14329">
                  <c:v>168.98500000000001</c:v>
                </c:pt>
                <c:pt idx="14330">
                  <c:v>168.81900000000002</c:v>
                </c:pt>
                <c:pt idx="14331">
                  <c:v>168.88300000000001</c:v>
                </c:pt>
                <c:pt idx="14332">
                  <c:v>168.874</c:v>
                </c:pt>
                <c:pt idx="14333">
                  <c:v>168.852</c:v>
                </c:pt>
                <c:pt idx="14334">
                  <c:v>168.92000000000002</c:v>
                </c:pt>
                <c:pt idx="14335">
                  <c:v>168.91800000000001</c:v>
                </c:pt>
                <c:pt idx="14336">
                  <c:v>168.876</c:v>
                </c:pt>
                <c:pt idx="14337">
                  <c:v>168.86099999999999</c:v>
                </c:pt>
                <c:pt idx="14338">
                  <c:v>168.90800000000002</c:v>
                </c:pt>
                <c:pt idx="14339">
                  <c:v>168.99100000000001</c:v>
                </c:pt>
                <c:pt idx="14340">
                  <c:v>168.97200000000001</c:v>
                </c:pt>
                <c:pt idx="14341">
                  <c:v>168.85900000000001</c:v>
                </c:pt>
                <c:pt idx="14342">
                  <c:v>168.864</c:v>
                </c:pt>
                <c:pt idx="14343">
                  <c:v>168.774</c:v>
                </c:pt>
                <c:pt idx="14344">
                  <c:v>168.768</c:v>
                </c:pt>
                <c:pt idx="14345">
                  <c:v>168.80199999999999</c:v>
                </c:pt>
                <c:pt idx="14346">
                  <c:v>168.73099999999999</c:v>
                </c:pt>
                <c:pt idx="14347">
                  <c:v>168.666</c:v>
                </c:pt>
                <c:pt idx="14348">
                  <c:v>168.67699999999999</c:v>
                </c:pt>
                <c:pt idx="14349">
                  <c:v>168.65800000000002</c:v>
                </c:pt>
                <c:pt idx="14350">
                  <c:v>168.51500000000001</c:v>
                </c:pt>
                <c:pt idx="14351">
                  <c:v>168.471</c:v>
                </c:pt>
                <c:pt idx="14352">
                  <c:v>168.50300000000001</c:v>
                </c:pt>
                <c:pt idx="14353">
                  <c:v>168.45400000000001</c:v>
                </c:pt>
                <c:pt idx="14354">
                  <c:v>168.55600000000001</c:v>
                </c:pt>
                <c:pt idx="14355">
                  <c:v>168.471</c:v>
                </c:pt>
                <c:pt idx="14356">
                  <c:v>168.40700000000001</c:v>
                </c:pt>
                <c:pt idx="14357">
                  <c:v>168.42699999999999</c:v>
                </c:pt>
                <c:pt idx="14358">
                  <c:v>168.386</c:v>
                </c:pt>
                <c:pt idx="14359">
                  <c:v>168.24799999999999</c:v>
                </c:pt>
                <c:pt idx="14360">
                  <c:v>168.14099999999999</c:v>
                </c:pt>
                <c:pt idx="14361">
                  <c:v>168.09200000000001</c:v>
                </c:pt>
                <c:pt idx="14362">
                  <c:v>168.13300000000001</c:v>
                </c:pt>
                <c:pt idx="14363">
                  <c:v>168.096</c:v>
                </c:pt>
                <c:pt idx="14364">
                  <c:v>168.08500000000001</c:v>
                </c:pt>
                <c:pt idx="14365">
                  <c:v>168.048</c:v>
                </c:pt>
                <c:pt idx="14366">
                  <c:v>168.059</c:v>
                </c:pt>
                <c:pt idx="14367">
                  <c:v>167.97200000000001</c:v>
                </c:pt>
                <c:pt idx="14368">
                  <c:v>167.95000000000002</c:v>
                </c:pt>
                <c:pt idx="14369">
                  <c:v>168.036</c:v>
                </c:pt>
                <c:pt idx="14370">
                  <c:v>167.92099999999999</c:v>
                </c:pt>
                <c:pt idx="14371">
                  <c:v>167.91400000000002</c:v>
                </c:pt>
                <c:pt idx="14372">
                  <c:v>167.90700000000001</c:v>
                </c:pt>
                <c:pt idx="14373">
                  <c:v>167.852</c:v>
                </c:pt>
                <c:pt idx="14374">
                  <c:v>167.90200000000002</c:v>
                </c:pt>
                <c:pt idx="14375">
                  <c:v>167.899</c:v>
                </c:pt>
                <c:pt idx="14376">
                  <c:v>167.94200000000001</c:v>
                </c:pt>
                <c:pt idx="14377">
                  <c:v>167.88800000000001</c:v>
                </c:pt>
                <c:pt idx="14378">
                  <c:v>167.87800000000001</c:v>
                </c:pt>
                <c:pt idx="14379">
                  <c:v>167.82599999999999</c:v>
                </c:pt>
                <c:pt idx="14380">
                  <c:v>167.86600000000001</c:v>
                </c:pt>
                <c:pt idx="14381">
                  <c:v>167.816</c:v>
                </c:pt>
                <c:pt idx="14382">
                  <c:v>167.733</c:v>
                </c:pt>
                <c:pt idx="14383">
                  <c:v>167.72</c:v>
                </c:pt>
                <c:pt idx="14384">
                  <c:v>167.71700000000001</c:v>
                </c:pt>
                <c:pt idx="14385">
                  <c:v>167.751</c:v>
                </c:pt>
                <c:pt idx="14386">
                  <c:v>167.79300000000001</c:v>
                </c:pt>
                <c:pt idx="14387">
                  <c:v>167.75399999999999</c:v>
                </c:pt>
                <c:pt idx="14388">
                  <c:v>167.773</c:v>
                </c:pt>
                <c:pt idx="14389">
                  <c:v>167.876</c:v>
                </c:pt>
                <c:pt idx="14390">
                  <c:v>168.03700000000001</c:v>
                </c:pt>
                <c:pt idx="14391">
                  <c:v>168.131</c:v>
                </c:pt>
                <c:pt idx="14392">
                  <c:v>168.06</c:v>
                </c:pt>
                <c:pt idx="14393">
                  <c:v>168.05799999999999</c:v>
                </c:pt>
                <c:pt idx="14394">
                  <c:v>168.113</c:v>
                </c:pt>
                <c:pt idx="14395">
                  <c:v>168.101</c:v>
                </c:pt>
                <c:pt idx="14396">
                  <c:v>168.095</c:v>
                </c:pt>
                <c:pt idx="14397">
                  <c:v>168.03900000000002</c:v>
                </c:pt>
                <c:pt idx="14398">
                  <c:v>168.04</c:v>
                </c:pt>
                <c:pt idx="14399">
                  <c:v>168.07900000000001</c:v>
                </c:pt>
                <c:pt idx="14400">
                  <c:v>168.05</c:v>
                </c:pt>
                <c:pt idx="14401">
                  <c:v>168.011</c:v>
                </c:pt>
                <c:pt idx="14402">
                  <c:v>168.035</c:v>
                </c:pt>
                <c:pt idx="14403">
                  <c:v>168.11799999999999</c:v>
                </c:pt>
                <c:pt idx="14404">
                  <c:v>168.09299999999999</c:v>
                </c:pt>
                <c:pt idx="14405">
                  <c:v>168.084</c:v>
                </c:pt>
                <c:pt idx="14406">
                  <c:v>168.136</c:v>
                </c:pt>
                <c:pt idx="14407">
                  <c:v>168.155</c:v>
                </c:pt>
                <c:pt idx="14408">
                  <c:v>168.11199999999999</c:v>
                </c:pt>
                <c:pt idx="14409">
                  <c:v>168.10499999999999</c:v>
                </c:pt>
                <c:pt idx="14410">
                  <c:v>168.15200000000002</c:v>
                </c:pt>
                <c:pt idx="14411">
                  <c:v>168.185</c:v>
                </c:pt>
                <c:pt idx="14412">
                  <c:v>168.267</c:v>
                </c:pt>
                <c:pt idx="14413">
                  <c:v>168.36500000000001</c:v>
                </c:pt>
                <c:pt idx="14414">
                  <c:v>168.43200000000002</c:v>
                </c:pt>
                <c:pt idx="14415">
                  <c:v>168.53</c:v>
                </c:pt>
                <c:pt idx="14416">
                  <c:v>168.63499999999999</c:v>
                </c:pt>
                <c:pt idx="14417">
                  <c:v>168.72800000000001</c:v>
                </c:pt>
                <c:pt idx="14418">
                  <c:v>168.78</c:v>
                </c:pt>
                <c:pt idx="14419">
                  <c:v>168.83</c:v>
                </c:pt>
                <c:pt idx="14420">
                  <c:v>168.80500000000001</c:v>
                </c:pt>
                <c:pt idx="14421">
                  <c:v>168.929</c:v>
                </c:pt>
                <c:pt idx="14422">
                  <c:v>169.07500000000002</c:v>
                </c:pt>
                <c:pt idx="14423">
                  <c:v>169.14699999999999</c:v>
                </c:pt>
                <c:pt idx="14424">
                  <c:v>169.20400000000001</c:v>
                </c:pt>
                <c:pt idx="14425">
                  <c:v>169.33700000000002</c:v>
                </c:pt>
                <c:pt idx="14426">
                  <c:v>169.37</c:v>
                </c:pt>
                <c:pt idx="14427">
                  <c:v>169.40600000000001</c:v>
                </c:pt>
                <c:pt idx="14428">
                  <c:v>169.47300000000001</c:v>
                </c:pt>
                <c:pt idx="14429">
                  <c:v>169.548</c:v>
                </c:pt>
                <c:pt idx="14430">
                  <c:v>169.648</c:v>
                </c:pt>
                <c:pt idx="14431">
                  <c:v>169.56</c:v>
                </c:pt>
                <c:pt idx="14432">
                  <c:v>169.57300000000001</c:v>
                </c:pt>
                <c:pt idx="14433">
                  <c:v>169.48099999999999</c:v>
                </c:pt>
                <c:pt idx="14434">
                  <c:v>169.47</c:v>
                </c:pt>
                <c:pt idx="14435">
                  <c:v>169.45500000000001</c:v>
                </c:pt>
                <c:pt idx="14436">
                  <c:v>169.46299999999999</c:v>
                </c:pt>
                <c:pt idx="14437">
                  <c:v>169.36099999999999</c:v>
                </c:pt>
                <c:pt idx="14438">
                  <c:v>169.33799999999999</c:v>
                </c:pt>
                <c:pt idx="14439">
                  <c:v>169.18899999999999</c:v>
                </c:pt>
                <c:pt idx="14440">
                  <c:v>169.12800000000001</c:v>
                </c:pt>
                <c:pt idx="14441">
                  <c:v>168.99600000000001</c:v>
                </c:pt>
                <c:pt idx="14442">
                  <c:v>168.904</c:v>
                </c:pt>
                <c:pt idx="14443">
                  <c:v>168.85599999999999</c:v>
                </c:pt>
                <c:pt idx="14444">
                  <c:v>168.863</c:v>
                </c:pt>
                <c:pt idx="14445">
                  <c:v>168.726</c:v>
                </c:pt>
                <c:pt idx="14446">
                  <c:v>168.696</c:v>
                </c:pt>
                <c:pt idx="14447">
                  <c:v>168.61600000000001</c:v>
                </c:pt>
                <c:pt idx="14448">
                  <c:v>168.54</c:v>
                </c:pt>
                <c:pt idx="14449">
                  <c:v>168.47399999999999</c:v>
                </c:pt>
                <c:pt idx="14450">
                  <c:v>168.49100000000001</c:v>
                </c:pt>
                <c:pt idx="14451">
                  <c:v>168.4</c:v>
                </c:pt>
                <c:pt idx="14452">
                  <c:v>168.327</c:v>
                </c:pt>
                <c:pt idx="14453">
                  <c:v>168.36600000000001</c:v>
                </c:pt>
                <c:pt idx="14454">
                  <c:v>168.43800000000002</c:v>
                </c:pt>
                <c:pt idx="14455">
                  <c:v>168.41200000000001</c:v>
                </c:pt>
                <c:pt idx="14456">
                  <c:v>168.452</c:v>
                </c:pt>
                <c:pt idx="14457">
                  <c:v>168.56399999999999</c:v>
                </c:pt>
                <c:pt idx="14458">
                  <c:v>168.56800000000001</c:v>
                </c:pt>
                <c:pt idx="14459">
                  <c:v>168.58799999999999</c:v>
                </c:pt>
                <c:pt idx="14460">
                  <c:v>168.572</c:v>
                </c:pt>
                <c:pt idx="14461">
                  <c:v>168.55799999999999</c:v>
                </c:pt>
                <c:pt idx="14462">
                  <c:v>168.61</c:v>
                </c:pt>
                <c:pt idx="14463">
                  <c:v>168.59</c:v>
                </c:pt>
                <c:pt idx="14464">
                  <c:v>168.53900000000002</c:v>
                </c:pt>
                <c:pt idx="14465">
                  <c:v>168.547</c:v>
                </c:pt>
                <c:pt idx="14466">
                  <c:v>168.53300000000002</c:v>
                </c:pt>
                <c:pt idx="14467">
                  <c:v>168.47499999999999</c:v>
                </c:pt>
                <c:pt idx="14468">
                  <c:v>168.48599999999999</c:v>
                </c:pt>
                <c:pt idx="14469">
                  <c:v>168.57599999999999</c:v>
                </c:pt>
                <c:pt idx="14470">
                  <c:v>168.55700000000002</c:v>
                </c:pt>
                <c:pt idx="14471">
                  <c:v>168.548</c:v>
                </c:pt>
                <c:pt idx="14472">
                  <c:v>168.59899999999999</c:v>
                </c:pt>
                <c:pt idx="14473">
                  <c:v>168.536</c:v>
                </c:pt>
                <c:pt idx="14474">
                  <c:v>168.55799999999999</c:v>
                </c:pt>
                <c:pt idx="14475">
                  <c:v>168.619</c:v>
                </c:pt>
                <c:pt idx="14476">
                  <c:v>168.76400000000001</c:v>
                </c:pt>
                <c:pt idx="14477">
                  <c:v>168.74700000000001</c:v>
                </c:pt>
                <c:pt idx="14478">
                  <c:v>168.74799999999999</c:v>
                </c:pt>
                <c:pt idx="14479">
                  <c:v>168.75700000000001</c:v>
                </c:pt>
                <c:pt idx="14480">
                  <c:v>168.76400000000001</c:v>
                </c:pt>
                <c:pt idx="14481">
                  <c:v>168.85599999999999</c:v>
                </c:pt>
                <c:pt idx="14482">
                  <c:v>168.81</c:v>
                </c:pt>
                <c:pt idx="14483">
                  <c:v>168.786</c:v>
                </c:pt>
                <c:pt idx="14484">
                  <c:v>168.815</c:v>
                </c:pt>
                <c:pt idx="14485">
                  <c:v>168.892</c:v>
                </c:pt>
                <c:pt idx="14486">
                  <c:v>168.81900000000002</c:v>
                </c:pt>
                <c:pt idx="14487">
                  <c:v>168.80199999999999</c:v>
                </c:pt>
                <c:pt idx="14488">
                  <c:v>168.84</c:v>
                </c:pt>
                <c:pt idx="14489">
                  <c:v>168.92600000000002</c:v>
                </c:pt>
                <c:pt idx="14490">
                  <c:v>168.934</c:v>
                </c:pt>
                <c:pt idx="14491">
                  <c:v>168.864</c:v>
                </c:pt>
                <c:pt idx="14492">
                  <c:v>168.881</c:v>
                </c:pt>
                <c:pt idx="14493">
                  <c:v>168.96200000000002</c:v>
                </c:pt>
                <c:pt idx="14494">
                  <c:v>168.95600000000002</c:v>
                </c:pt>
                <c:pt idx="14495">
                  <c:v>168.93200000000002</c:v>
                </c:pt>
                <c:pt idx="14496">
                  <c:v>168.947</c:v>
                </c:pt>
                <c:pt idx="14497">
                  <c:v>169.011</c:v>
                </c:pt>
                <c:pt idx="14498">
                  <c:v>168.917</c:v>
                </c:pt>
                <c:pt idx="14499">
                  <c:v>168.92400000000001</c:v>
                </c:pt>
                <c:pt idx="14500">
                  <c:v>168.83199999999999</c:v>
                </c:pt>
                <c:pt idx="14501">
                  <c:v>168.71200000000002</c:v>
                </c:pt>
                <c:pt idx="14502">
                  <c:v>168.678</c:v>
                </c:pt>
                <c:pt idx="14503">
                  <c:v>168.64500000000001</c:v>
                </c:pt>
                <c:pt idx="14504">
                  <c:v>168.62899999999999</c:v>
                </c:pt>
                <c:pt idx="14505">
                  <c:v>168.54</c:v>
                </c:pt>
                <c:pt idx="14506">
                  <c:v>168.40700000000001</c:v>
                </c:pt>
                <c:pt idx="14507">
                  <c:v>168.345</c:v>
                </c:pt>
                <c:pt idx="14508">
                  <c:v>168.28</c:v>
                </c:pt>
                <c:pt idx="14509">
                  <c:v>168.095</c:v>
                </c:pt>
                <c:pt idx="14510">
                  <c:v>167.98699999999999</c:v>
                </c:pt>
                <c:pt idx="14511">
                  <c:v>167.96</c:v>
                </c:pt>
                <c:pt idx="14512">
                  <c:v>167.96100000000001</c:v>
                </c:pt>
                <c:pt idx="14513">
                  <c:v>167.9</c:v>
                </c:pt>
                <c:pt idx="14514">
                  <c:v>167.76300000000001</c:v>
                </c:pt>
                <c:pt idx="14515">
                  <c:v>167.65800000000002</c:v>
                </c:pt>
                <c:pt idx="14516">
                  <c:v>167.554</c:v>
                </c:pt>
                <c:pt idx="14517">
                  <c:v>167.547</c:v>
                </c:pt>
                <c:pt idx="14518">
                  <c:v>167.48</c:v>
                </c:pt>
                <c:pt idx="14519">
                  <c:v>167.47499999999999</c:v>
                </c:pt>
                <c:pt idx="14520">
                  <c:v>167.47300000000001</c:v>
                </c:pt>
                <c:pt idx="14521">
                  <c:v>167.48</c:v>
                </c:pt>
                <c:pt idx="14522">
                  <c:v>167.52700000000002</c:v>
                </c:pt>
                <c:pt idx="14523">
                  <c:v>167.47800000000001</c:v>
                </c:pt>
                <c:pt idx="14524">
                  <c:v>167.465</c:v>
                </c:pt>
                <c:pt idx="14525">
                  <c:v>167.512</c:v>
                </c:pt>
                <c:pt idx="14526">
                  <c:v>167.49299999999999</c:v>
                </c:pt>
                <c:pt idx="14527">
                  <c:v>167.51599999999999</c:v>
                </c:pt>
                <c:pt idx="14528">
                  <c:v>167.499</c:v>
                </c:pt>
                <c:pt idx="14529">
                  <c:v>167.52</c:v>
                </c:pt>
                <c:pt idx="14530">
                  <c:v>167.584</c:v>
                </c:pt>
                <c:pt idx="14531">
                  <c:v>167.54400000000001</c:v>
                </c:pt>
                <c:pt idx="14532">
                  <c:v>167.54</c:v>
                </c:pt>
                <c:pt idx="14533">
                  <c:v>167.482</c:v>
                </c:pt>
                <c:pt idx="14534">
                  <c:v>167.41499999999999</c:v>
                </c:pt>
                <c:pt idx="14535">
                  <c:v>167.446</c:v>
                </c:pt>
                <c:pt idx="14536">
                  <c:v>167.48500000000001</c:v>
                </c:pt>
                <c:pt idx="14537">
                  <c:v>167.42000000000002</c:v>
                </c:pt>
                <c:pt idx="14538">
                  <c:v>167.33199999999999</c:v>
                </c:pt>
                <c:pt idx="14539">
                  <c:v>167.36500000000001</c:v>
                </c:pt>
                <c:pt idx="14540">
                  <c:v>167.31200000000001</c:v>
                </c:pt>
                <c:pt idx="14541">
                  <c:v>167.351</c:v>
                </c:pt>
                <c:pt idx="14542">
                  <c:v>167.35499999999999</c:v>
                </c:pt>
                <c:pt idx="14543">
                  <c:v>167.298</c:v>
                </c:pt>
                <c:pt idx="14544">
                  <c:v>167.23400000000001</c:v>
                </c:pt>
                <c:pt idx="14545">
                  <c:v>167.238</c:v>
                </c:pt>
                <c:pt idx="14546">
                  <c:v>167.18800000000002</c:v>
                </c:pt>
                <c:pt idx="14547">
                  <c:v>167.18700000000001</c:v>
                </c:pt>
                <c:pt idx="14548">
                  <c:v>167.11799999999999</c:v>
                </c:pt>
                <c:pt idx="14549">
                  <c:v>167.12</c:v>
                </c:pt>
                <c:pt idx="14550">
                  <c:v>167.17099999999999</c:v>
                </c:pt>
                <c:pt idx="14551">
                  <c:v>167.27100000000002</c:v>
                </c:pt>
                <c:pt idx="14552">
                  <c:v>167.18</c:v>
                </c:pt>
                <c:pt idx="14553">
                  <c:v>167.16900000000001</c:v>
                </c:pt>
                <c:pt idx="14554">
                  <c:v>167.16800000000001</c:v>
                </c:pt>
                <c:pt idx="14555">
                  <c:v>167.21799999999999</c:v>
                </c:pt>
                <c:pt idx="14556">
                  <c:v>167.184</c:v>
                </c:pt>
                <c:pt idx="14557">
                  <c:v>167.178</c:v>
                </c:pt>
                <c:pt idx="14558">
                  <c:v>167.18299999999999</c:v>
                </c:pt>
                <c:pt idx="14559">
                  <c:v>167.09800000000001</c:v>
                </c:pt>
                <c:pt idx="14560">
                  <c:v>167.12800000000001</c:v>
                </c:pt>
                <c:pt idx="14561">
                  <c:v>167.21700000000001</c:v>
                </c:pt>
                <c:pt idx="14562">
                  <c:v>167.25</c:v>
                </c:pt>
                <c:pt idx="14563">
                  <c:v>167.22</c:v>
                </c:pt>
                <c:pt idx="14564">
                  <c:v>167.25800000000001</c:v>
                </c:pt>
                <c:pt idx="14565">
                  <c:v>167.34399999999999</c:v>
                </c:pt>
                <c:pt idx="14566">
                  <c:v>167.35599999999999</c:v>
                </c:pt>
                <c:pt idx="14567">
                  <c:v>167.41300000000001</c:v>
                </c:pt>
                <c:pt idx="14568">
                  <c:v>167.52700000000002</c:v>
                </c:pt>
                <c:pt idx="14569">
                  <c:v>167.71200000000002</c:v>
                </c:pt>
                <c:pt idx="14570">
                  <c:v>168.714</c:v>
                </c:pt>
                <c:pt idx="14571">
                  <c:v>169.63400000000001</c:v>
                </c:pt>
                <c:pt idx="14572">
                  <c:v>169.51500000000001</c:v>
                </c:pt>
                <c:pt idx="14573">
                  <c:v>169.57300000000001</c:v>
                </c:pt>
                <c:pt idx="14574">
                  <c:v>169.601</c:v>
                </c:pt>
                <c:pt idx="14575">
                  <c:v>169.68700000000001</c:v>
                </c:pt>
                <c:pt idx="14576">
                  <c:v>169.65899999999999</c:v>
                </c:pt>
                <c:pt idx="14577">
                  <c:v>169.70099999999999</c:v>
                </c:pt>
                <c:pt idx="14578">
                  <c:v>169.74700000000001</c:v>
                </c:pt>
                <c:pt idx="14579">
                  <c:v>169.774</c:v>
                </c:pt>
                <c:pt idx="14580">
                  <c:v>169.798</c:v>
                </c:pt>
                <c:pt idx="14581">
                  <c:v>169.82599999999999</c:v>
                </c:pt>
                <c:pt idx="14582">
                  <c:v>169.77700000000002</c:v>
                </c:pt>
                <c:pt idx="14583">
                  <c:v>169.74700000000001</c:v>
                </c:pt>
                <c:pt idx="14584">
                  <c:v>169.65</c:v>
                </c:pt>
                <c:pt idx="14585">
                  <c:v>169.55</c:v>
                </c:pt>
                <c:pt idx="14586">
                  <c:v>169.48599999999999</c:v>
                </c:pt>
                <c:pt idx="14587">
                  <c:v>169.47399999999999</c:v>
                </c:pt>
                <c:pt idx="14588">
                  <c:v>169.29</c:v>
                </c:pt>
                <c:pt idx="14589">
                  <c:v>169.244</c:v>
                </c:pt>
                <c:pt idx="14590">
                  <c:v>169.131</c:v>
                </c:pt>
                <c:pt idx="14591">
                  <c:v>169.02199999999999</c:v>
                </c:pt>
                <c:pt idx="14592">
                  <c:v>168.983</c:v>
                </c:pt>
                <c:pt idx="14593">
                  <c:v>168.91900000000001</c:v>
                </c:pt>
                <c:pt idx="14594">
                  <c:v>168.869</c:v>
                </c:pt>
                <c:pt idx="14595">
                  <c:v>168.905</c:v>
                </c:pt>
                <c:pt idx="14596">
                  <c:v>168.773</c:v>
                </c:pt>
                <c:pt idx="14597">
                  <c:v>168.791</c:v>
                </c:pt>
                <c:pt idx="14598">
                  <c:v>168.70099999999999</c:v>
                </c:pt>
                <c:pt idx="14599">
                  <c:v>168.65299999999999</c:v>
                </c:pt>
                <c:pt idx="14600">
                  <c:v>168.827</c:v>
                </c:pt>
                <c:pt idx="14601">
                  <c:v>169.053</c:v>
                </c:pt>
                <c:pt idx="14602">
                  <c:v>168.982</c:v>
                </c:pt>
                <c:pt idx="14603">
                  <c:v>168.946</c:v>
                </c:pt>
                <c:pt idx="14604">
                  <c:v>168.91</c:v>
                </c:pt>
                <c:pt idx="14605">
                  <c:v>168.87899999999999</c:v>
                </c:pt>
                <c:pt idx="14606">
                  <c:v>168.85599999999999</c:v>
                </c:pt>
                <c:pt idx="14607">
                  <c:v>168.86199999999999</c:v>
                </c:pt>
                <c:pt idx="14608">
                  <c:v>168.86799999999999</c:v>
                </c:pt>
                <c:pt idx="14609">
                  <c:v>168.852</c:v>
                </c:pt>
                <c:pt idx="14610">
                  <c:v>168.768</c:v>
                </c:pt>
                <c:pt idx="14611">
                  <c:v>168.797</c:v>
                </c:pt>
                <c:pt idx="14612">
                  <c:v>168.84</c:v>
                </c:pt>
                <c:pt idx="14613">
                  <c:v>168.84800000000001</c:v>
                </c:pt>
                <c:pt idx="14614">
                  <c:v>168.876</c:v>
                </c:pt>
                <c:pt idx="14615">
                  <c:v>168.87800000000001</c:v>
                </c:pt>
                <c:pt idx="14616">
                  <c:v>168.786</c:v>
                </c:pt>
                <c:pt idx="14617">
                  <c:v>168.81900000000002</c:v>
                </c:pt>
                <c:pt idx="14618">
                  <c:v>168.816</c:v>
                </c:pt>
                <c:pt idx="14619">
                  <c:v>168.75900000000001</c:v>
                </c:pt>
                <c:pt idx="14620">
                  <c:v>168.79900000000001</c:v>
                </c:pt>
                <c:pt idx="14621">
                  <c:v>168.73400000000001</c:v>
                </c:pt>
                <c:pt idx="14622">
                  <c:v>168.65899999999999</c:v>
                </c:pt>
                <c:pt idx="14623">
                  <c:v>168.602</c:v>
                </c:pt>
                <c:pt idx="14624">
                  <c:v>168.64600000000002</c:v>
                </c:pt>
                <c:pt idx="14625">
                  <c:v>151.45000000000002</c:v>
                </c:pt>
                <c:pt idx="14626">
                  <c:v>134.77600000000001</c:v>
                </c:pt>
                <c:pt idx="14627">
                  <c:v>134.40700000000001</c:v>
                </c:pt>
                <c:pt idx="14628">
                  <c:v>134.20099999999999</c:v>
                </c:pt>
                <c:pt idx="14629">
                  <c:v>133.917</c:v>
                </c:pt>
                <c:pt idx="14630">
                  <c:v>133.69400000000002</c:v>
                </c:pt>
                <c:pt idx="14631">
                  <c:v>133.44900000000001</c:v>
                </c:pt>
                <c:pt idx="14632">
                  <c:v>133.31</c:v>
                </c:pt>
                <c:pt idx="14633">
                  <c:v>133.13</c:v>
                </c:pt>
                <c:pt idx="14634">
                  <c:v>133.06399999999999</c:v>
                </c:pt>
                <c:pt idx="14635">
                  <c:v>132.983</c:v>
                </c:pt>
                <c:pt idx="14636">
                  <c:v>132.81</c:v>
                </c:pt>
                <c:pt idx="14637">
                  <c:v>132.745</c:v>
                </c:pt>
                <c:pt idx="14638">
                  <c:v>132.66900000000001</c:v>
                </c:pt>
                <c:pt idx="14639">
                  <c:v>132.52799999999999</c:v>
                </c:pt>
                <c:pt idx="14640">
                  <c:v>132.33099999999999</c:v>
                </c:pt>
                <c:pt idx="14641">
                  <c:v>132.35</c:v>
                </c:pt>
                <c:pt idx="14642">
                  <c:v>132.25900000000001</c:v>
                </c:pt>
                <c:pt idx="14643">
                  <c:v>132.173</c:v>
                </c:pt>
                <c:pt idx="14644">
                  <c:v>132.1</c:v>
                </c:pt>
                <c:pt idx="14645">
                  <c:v>132.023</c:v>
                </c:pt>
                <c:pt idx="14646">
                  <c:v>132.03700000000001</c:v>
                </c:pt>
                <c:pt idx="14647">
                  <c:v>132.03200000000001</c:v>
                </c:pt>
                <c:pt idx="14648">
                  <c:v>131.91499999999999</c:v>
                </c:pt>
                <c:pt idx="14649">
                  <c:v>131.95599999999999</c:v>
                </c:pt>
                <c:pt idx="14650">
                  <c:v>131.898</c:v>
                </c:pt>
                <c:pt idx="14651">
                  <c:v>131.934</c:v>
                </c:pt>
                <c:pt idx="14652">
                  <c:v>131.91900000000001</c:v>
                </c:pt>
                <c:pt idx="14653">
                  <c:v>131.89000000000001</c:v>
                </c:pt>
                <c:pt idx="14654">
                  <c:v>131.90700000000001</c:v>
                </c:pt>
                <c:pt idx="14655">
                  <c:v>131.898</c:v>
                </c:pt>
                <c:pt idx="14656">
                  <c:v>131.893</c:v>
                </c:pt>
                <c:pt idx="14657">
                  <c:v>131.80600000000001</c:v>
                </c:pt>
                <c:pt idx="14658">
                  <c:v>131.697</c:v>
                </c:pt>
                <c:pt idx="14659">
                  <c:v>131.71899999999999</c:v>
                </c:pt>
                <c:pt idx="14660">
                  <c:v>131.709</c:v>
                </c:pt>
                <c:pt idx="14661">
                  <c:v>131.655</c:v>
                </c:pt>
                <c:pt idx="14662">
                  <c:v>131.65899999999999</c:v>
                </c:pt>
                <c:pt idx="14663">
                  <c:v>131.64099999999999</c:v>
                </c:pt>
                <c:pt idx="14664">
                  <c:v>131.53700000000001</c:v>
                </c:pt>
                <c:pt idx="14665">
                  <c:v>131.37700000000001</c:v>
                </c:pt>
                <c:pt idx="14666">
                  <c:v>131.316</c:v>
                </c:pt>
                <c:pt idx="14667">
                  <c:v>131.27799999999999</c:v>
                </c:pt>
                <c:pt idx="14668">
                  <c:v>131.13</c:v>
                </c:pt>
                <c:pt idx="14669">
                  <c:v>130.95099999999999</c:v>
                </c:pt>
                <c:pt idx="14670">
                  <c:v>130.809</c:v>
                </c:pt>
                <c:pt idx="14671">
                  <c:v>130.64699999999999</c:v>
                </c:pt>
                <c:pt idx="14672">
                  <c:v>130.44400000000002</c:v>
                </c:pt>
                <c:pt idx="14673">
                  <c:v>130.22900000000001</c:v>
                </c:pt>
                <c:pt idx="14674">
                  <c:v>130.035</c:v>
                </c:pt>
                <c:pt idx="14675">
                  <c:v>129.828</c:v>
                </c:pt>
                <c:pt idx="14676">
                  <c:v>129.56700000000001</c:v>
                </c:pt>
                <c:pt idx="14677">
                  <c:v>129.31399999999999</c:v>
                </c:pt>
                <c:pt idx="14678">
                  <c:v>129.125</c:v>
                </c:pt>
                <c:pt idx="14679">
                  <c:v>128.90299999999999</c:v>
                </c:pt>
                <c:pt idx="14680">
                  <c:v>128.72999999999999</c:v>
                </c:pt>
                <c:pt idx="14681">
                  <c:v>128.65899999999999</c:v>
                </c:pt>
                <c:pt idx="14682">
                  <c:v>128.398</c:v>
                </c:pt>
                <c:pt idx="14683">
                  <c:v>128.15700000000001</c:v>
                </c:pt>
                <c:pt idx="14684">
                  <c:v>127.92700000000001</c:v>
                </c:pt>
                <c:pt idx="14685">
                  <c:v>127.79</c:v>
                </c:pt>
                <c:pt idx="14686">
                  <c:v>127.646</c:v>
                </c:pt>
                <c:pt idx="14687">
                  <c:v>127.51600000000001</c:v>
                </c:pt>
                <c:pt idx="14688">
                  <c:v>127.41200000000001</c:v>
                </c:pt>
                <c:pt idx="14689">
                  <c:v>127.307</c:v>
                </c:pt>
                <c:pt idx="14690">
                  <c:v>127.29600000000001</c:v>
                </c:pt>
                <c:pt idx="14691">
                  <c:v>127.22200000000001</c:v>
                </c:pt>
                <c:pt idx="14692">
                  <c:v>127.20700000000001</c:v>
                </c:pt>
                <c:pt idx="14693">
                  <c:v>127.14700000000001</c:v>
                </c:pt>
                <c:pt idx="14694">
                  <c:v>127.04600000000001</c:v>
                </c:pt>
                <c:pt idx="14695">
                  <c:v>127.087</c:v>
                </c:pt>
                <c:pt idx="14696">
                  <c:v>127.16200000000001</c:v>
                </c:pt>
                <c:pt idx="14697">
                  <c:v>127.25700000000001</c:v>
                </c:pt>
                <c:pt idx="14698">
                  <c:v>127.34400000000001</c:v>
                </c:pt>
                <c:pt idx="14699">
                  <c:v>127.46300000000001</c:v>
                </c:pt>
                <c:pt idx="14700">
                  <c:v>127.68</c:v>
                </c:pt>
                <c:pt idx="14701">
                  <c:v>127.956</c:v>
                </c:pt>
                <c:pt idx="14702">
                  <c:v>128.11099999999999</c:v>
                </c:pt>
                <c:pt idx="14703">
                  <c:v>128.333</c:v>
                </c:pt>
                <c:pt idx="14704">
                  <c:v>128.57300000000001</c:v>
                </c:pt>
                <c:pt idx="14705">
                  <c:v>128.839</c:v>
                </c:pt>
                <c:pt idx="14706">
                  <c:v>129.07900000000001</c:v>
                </c:pt>
                <c:pt idx="14707">
                  <c:v>129.328</c:v>
                </c:pt>
                <c:pt idx="14708">
                  <c:v>129.48099999999999</c:v>
                </c:pt>
                <c:pt idx="14709">
                  <c:v>129.755</c:v>
                </c:pt>
                <c:pt idx="14710">
                  <c:v>129.92000000000002</c:v>
                </c:pt>
                <c:pt idx="14711">
                  <c:v>130.114</c:v>
                </c:pt>
                <c:pt idx="14712">
                  <c:v>130.239</c:v>
                </c:pt>
                <c:pt idx="14713">
                  <c:v>130.48400000000001</c:v>
                </c:pt>
                <c:pt idx="14714">
                  <c:v>130.61600000000001</c:v>
                </c:pt>
                <c:pt idx="14715">
                  <c:v>130.72399999999999</c:v>
                </c:pt>
                <c:pt idx="14716">
                  <c:v>130.83699999999999</c:v>
                </c:pt>
                <c:pt idx="14717">
                  <c:v>130.97399999999999</c:v>
                </c:pt>
                <c:pt idx="14718">
                  <c:v>131.14000000000001</c:v>
                </c:pt>
                <c:pt idx="14719">
                  <c:v>131.30100000000002</c:v>
                </c:pt>
                <c:pt idx="14720">
                  <c:v>131.31300000000002</c:v>
                </c:pt>
                <c:pt idx="14721">
                  <c:v>131.483</c:v>
                </c:pt>
                <c:pt idx="14722">
                  <c:v>131.52500000000001</c:v>
                </c:pt>
                <c:pt idx="14723">
                  <c:v>131.50399999999999</c:v>
                </c:pt>
                <c:pt idx="14724">
                  <c:v>131.55199999999999</c:v>
                </c:pt>
                <c:pt idx="14725">
                  <c:v>131.667</c:v>
                </c:pt>
                <c:pt idx="14726">
                  <c:v>131.76400000000001</c:v>
                </c:pt>
                <c:pt idx="14727">
                  <c:v>131.87899999999999</c:v>
                </c:pt>
                <c:pt idx="14728">
                  <c:v>131.90899999999999</c:v>
                </c:pt>
                <c:pt idx="14729">
                  <c:v>132.04</c:v>
                </c:pt>
                <c:pt idx="14730">
                  <c:v>132.08500000000001</c:v>
                </c:pt>
                <c:pt idx="14731">
                  <c:v>132.15200000000002</c:v>
                </c:pt>
                <c:pt idx="14732">
                  <c:v>132.137</c:v>
                </c:pt>
                <c:pt idx="14733">
                  <c:v>132.143</c:v>
                </c:pt>
                <c:pt idx="14734">
                  <c:v>132.20099999999999</c:v>
                </c:pt>
                <c:pt idx="14735">
                  <c:v>132.22800000000001</c:v>
                </c:pt>
                <c:pt idx="14736">
                  <c:v>132.233</c:v>
                </c:pt>
                <c:pt idx="14737">
                  <c:v>132.22300000000001</c:v>
                </c:pt>
                <c:pt idx="14738">
                  <c:v>132.23099999999999</c:v>
                </c:pt>
                <c:pt idx="14739">
                  <c:v>132.37899999999999</c:v>
                </c:pt>
                <c:pt idx="14740">
                  <c:v>132.36600000000001</c:v>
                </c:pt>
                <c:pt idx="14741">
                  <c:v>132.45599999999999</c:v>
                </c:pt>
                <c:pt idx="14742">
                  <c:v>132.50200000000001</c:v>
                </c:pt>
                <c:pt idx="14743">
                  <c:v>132.49600000000001</c:v>
                </c:pt>
                <c:pt idx="14744">
                  <c:v>132.542</c:v>
                </c:pt>
                <c:pt idx="14745">
                  <c:v>132.64400000000001</c:v>
                </c:pt>
                <c:pt idx="14746">
                  <c:v>132.702</c:v>
                </c:pt>
                <c:pt idx="14747">
                  <c:v>132.71899999999999</c:v>
                </c:pt>
                <c:pt idx="14748">
                  <c:v>132.839</c:v>
                </c:pt>
                <c:pt idx="14749">
                  <c:v>132.88300000000001</c:v>
                </c:pt>
                <c:pt idx="14750">
                  <c:v>132.92099999999999</c:v>
                </c:pt>
                <c:pt idx="14751">
                  <c:v>132.98599999999999</c:v>
                </c:pt>
                <c:pt idx="14752">
                  <c:v>133.03700000000001</c:v>
                </c:pt>
                <c:pt idx="14753">
                  <c:v>132.971</c:v>
                </c:pt>
                <c:pt idx="14754">
                  <c:v>133</c:v>
                </c:pt>
                <c:pt idx="14755">
                  <c:v>133.095</c:v>
                </c:pt>
                <c:pt idx="14756">
                  <c:v>133.107</c:v>
                </c:pt>
                <c:pt idx="14757">
                  <c:v>133.05700000000002</c:v>
                </c:pt>
                <c:pt idx="14758">
                  <c:v>133.018</c:v>
                </c:pt>
                <c:pt idx="14759">
                  <c:v>133.053</c:v>
                </c:pt>
                <c:pt idx="14760">
                  <c:v>133.10499999999999</c:v>
                </c:pt>
                <c:pt idx="14761">
                  <c:v>133.131</c:v>
                </c:pt>
                <c:pt idx="14762">
                  <c:v>133.14500000000001</c:v>
                </c:pt>
                <c:pt idx="14763">
                  <c:v>133.17699999999999</c:v>
                </c:pt>
                <c:pt idx="14764">
                  <c:v>133.22999999999999</c:v>
                </c:pt>
                <c:pt idx="14765">
                  <c:v>133.46</c:v>
                </c:pt>
                <c:pt idx="14766">
                  <c:v>133.55600000000001</c:v>
                </c:pt>
                <c:pt idx="14767">
                  <c:v>133.61799999999999</c:v>
                </c:pt>
                <c:pt idx="14768">
                  <c:v>133.70500000000001</c:v>
                </c:pt>
                <c:pt idx="14769">
                  <c:v>133.684</c:v>
                </c:pt>
                <c:pt idx="14770">
                  <c:v>133.779</c:v>
                </c:pt>
                <c:pt idx="14771">
                  <c:v>133.82499999999999</c:v>
                </c:pt>
                <c:pt idx="14772">
                  <c:v>133.846</c:v>
                </c:pt>
                <c:pt idx="14773">
                  <c:v>133.797</c:v>
                </c:pt>
                <c:pt idx="14774">
                  <c:v>133.815</c:v>
                </c:pt>
                <c:pt idx="14775">
                  <c:v>133.81399999999999</c:v>
                </c:pt>
                <c:pt idx="14776">
                  <c:v>133.80199999999999</c:v>
                </c:pt>
                <c:pt idx="14777">
                  <c:v>133.774</c:v>
                </c:pt>
                <c:pt idx="14778">
                  <c:v>133.72999999999999</c:v>
                </c:pt>
                <c:pt idx="14779">
                  <c:v>133.75700000000001</c:v>
                </c:pt>
                <c:pt idx="14780">
                  <c:v>133.65899999999999</c:v>
                </c:pt>
                <c:pt idx="14781">
                  <c:v>133.59399999999999</c:v>
                </c:pt>
                <c:pt idx="14782">
                  <c:v>133.66499999999999</c:v>
                </c:pt>
                <c:pt idx="14783">
                  <c:v>133.58500000000001</c:v>
                </c:pt>
                <c:pt idx="14784">
                  <c:v>133.673</c:v>
                </c:pt>
                <c:pt idx="14785">
                  <c:v>133.684</c:v>
                </c:pt>
                <c:pt idx="14786">
                  <c:v>133.673</c:v>
                </c:pt>
                <c:pt idx="14787">
                  <c:v>133.68899999999999</c:v>
                </c:pt>
                <c:pt idx="14788">
                  <c:v>133.85400000000001</c:v>
                </c:pt>
                <c:pt idx="14789">
                  <c:v>133.74100000000001</c:v>
                </c:pt>
                <c:pt idx="14790">
                  <c:v>133.755</c:v>
                </c:pt>
                <c:pt idx="14791">
                  <c:v>133.715</c:v>
                </c:pt>
                <c:pt idx="14792">
                  <c:v>133.73500000000001</c:v>
                </c:pt>
                <c:pt idx="14793">
                  <c:v>133.76400000000001</c:v>
                </c:pt>
                <c:pt idx="14794">
                  <c:v>133.768</c:v>
                </c:pt>
                <c:pt idx="14795">
                  <c:v>133.804</c:v>
                </c:pt>
                <c:pt idx="14796">
                  <c:v>133.77600000000001</c:v>
                </c:pt>
                <c:pt idx="14797">
                  <c:v>133.76400000000001</c:v>
                </c:pt>
                <c:pt idx="14798">
                  <c:v>133.83699999999999</c:v>
                </c:pt>
                <c:pt idx="14799">
                  <c:v>133.452</c:v>
                </c:pt>
                <c:pt idx="14800">
                  <c:v>133.38200000000001</c:v>
                </c:pt>
                <c:pt idx="14801">
                  <c:v>133.322</c:v>
                </c:pt>
                <c:pt idx="14802">
                  <c:v>133.285</c:v>
                </c:pt>
                <c:pt idx="14803">
                  <c:v>133.30600000000001</c:v>
                </c:pt>
                <c:pt idx="14804">
                  <c:v>133.20500000000001</c:v>
                </c:pt>
                <c:pt idx="14805">
                  <c:v>133.13499999999999</c:v>
                </c:pt>
                <c:pt idx="14806">
                  <c:v>133.19200000000001</c:v>
                </c:pt>
                <c:pt idx="14807">
                  <c:v>133.07900000000001</c:v>
                </c:pt>
                <c:pt idx="14808">
                  <c:v>133.09800000000001</c:v>
                </c:pt>
                <c:pt idx="14809">
                  <c:v>133.03900000000002</c:v>
                </c:pt>
                <c:pt idx="14810">
                  <c:v>133.07900000000001</c:v>
                </c:pt>
                <c:pt idx="14811">
                  <c:v>133.05199999999999</c:v>
                </c:pt>
                <c:pt idx="14812">
                  <c:v>133.078</c:v>
                </c:pt>
                <c:pt idx="14813">
                  <c:v>133.05799999999999</c:v>
                </c:pt>
                <c:pt idx="14814">
                  <c:v>133.12100000000001</c:v>
                </c:pt>
                <c:pt idx="14815">
                  <c:v>133.172</c:v>
                </c:pt>
                <c:pt idx="14816">
                  <c:v>133.22200000000001</c:v>
                </c:pt>
                <c:pt idx="14817">
                  <c:v>133.21600000000001</c:v>
                </c:pt>
                <c:pt idx="14818">
                  <c:v>133.30500000000001</c:v>
                </c:pt>
                <c:pt idx="14819">
                  <c:v>133.68299999999999</c:v>
                </c:pt>
                <c:pt idx="14820">
                  <c:v>133.79500000000002</c:v>
                </c:pt>
                <c:pt idx="14821">
                  <c:v>133.911</c:v>
                </c:pt>
                <c:pt idx="14822">
                  <c:v>134.339</c:v>
                </c:pt>
                <c:pt idx="14823">
                  <c:v>134.268</c:v>
                </c:pt>
                <c:pt idx="14824">
                  <c:v>134.202</c:v>
                </c:pt>
                <c:pt idx="14825">
                  <c:v>134.268</c:v>
                </c:pt>
                <c:pt idx="14826">
                  <c:v>134.297</c:v>
                </c:pt>
                <c:pt idx="14827">
                  <c:v>134.34800000000001</c:v>
                </c:pt>
                <c:pt idx="14828">
                  <c:v>134.33099999999999</c:v>
                </c:pt>
                <c:pt idx="14829">
                  <c:v>134.37100000000001</c:v>
                </c:pt>
                <c:pt idx="14830">
                  <c:v>134.36000000000001</c:v>
                </c:pt>
                <c:pt idx="14831">
                  <c:v>134.334</c:v>
                </c:pt>
                <c:pt idx="14832">
                  <c:v>134.316</c:v>
                </c:pt>
                <c:pt idx="14833">
                  <c:v>134.29</c:v>
                </c:pt>
                <c:pt idx="14834">
                  <c:v>134.309</c:v>
                </c:pt>
                <c:pt idx="14835">
                  <c:v>134.19400000000002</c:v>
                </c:pt>
                <c:pt idx="14836">
                  <c:v>134.17099999999999</c:v>
                </c:pt>
                <c:pt idx="14837">
                  <c:v>134.137</c:v>
                </c:pt>
                <c:pt idx="14838">
                  <c:v>134.108</c:v>
                </c:pt>
                <c:pt idx="14839">
                  <c:v>134.214</c:v>
                </c:pt>
                <c:pt idx="14840">
                  <c:v>134.19999999999999</c:v>
                </c:pt>
                <c:pt idx="14841">
                  <c:v>134.16800000000001</c:v>
                </c:pt>
                <c:pt idx="14842">
                  <c:v>134.255</c:v>
                </c:pt>
                <c:pt idx="14843">
                  <c:v>134.256</c:v>
                </c:pt>
                <c:pt idx="14844">
                  <c:v>134.221</c:v>
                </c:pt>
                <c:pt idx="14845">
                  <c:v>134.25200000000001</c:v>
                </c:pt>
                <c:pt idx="14846">
                  <c:v>134.251</c:v>
                </c:pt>
                <c:pt idx="14847">
                  <c:v>134.22900000000001</c:v>
                </c:pt>
                <c:pt idx="14848">
                  <c:v>134.227</c:v>
                </c:pt>
                <c:pt idx="14849">
                  <c:v>134.25200000000001</c:v>
                </c:pt>
                <c:pt idx="14850">
                  <c:v>134.19999999999999</c:v>
                </c:pt>
                <c:pt idx="14851">
                  <c:v>134.19300000000001</c:v>
                </c:pt>
                <c:pt idx="14852">
                  <c:v>134.11099999999999</c:v>
                </c:pt>
                <c:pt idx="14853">
                  <c:v>134.011</c:v>
                </c:pt>
                <c:pt idx="14854">
                  <c:v>133.953</c:v>
                </c:pt>
                <c:pt idx="14855">
                  <c:v>133.93</c:v>
                </c:pt>
                <c:pt idx="14856">
                  <c:v>133.80000000000001</c:v>
                </c:pt>
                <c:pt idx="14857">
                  <c:v>133.702</c:v>
                </c:pt>
                <c:pt idx="14858">
                  <c:v>133.667</c:v>
                </c:pt>
                <c:pt idx="14859">
                  <c:v>133.626</c:v>
                </c:pt>
                <c:pt idx="14860">
                  <c:v>133.46899999999999</c:v>
                </c:pt>
                <c:pt idx="14861">
                  <c:v>133.48500000000001</c:v>
                </c:pt>
                <c:pt idx="14862">
                  <c:v>133.49199999999999</c:v>
                </c:pt>
                <c:pt idx="14863">
                  <c:v>133.56900000000002</c:v>
                </c:pt>
                <c:pt idx="14864">
                  <c:v>133.59100000000001</c:v>
                </c:pt>
                <c:pt idx="14865">
                  <c:v>133.53300000000002</c:v>
                </c:pt>
                <c:pt idx="14866">
                  <c:v>133.44400000000002</c:v>
                </c:pt>
                <c:pt idx="14867">
                  <c:v>133.434</c:v>
                </c:pt>
                <c:pt idx="14868">
                  <c:v>133.45400000000001</c:v>
                </c:pt>
                <c:pt idx="14869">
                  <c:v>133.42000000000002</c:v>
                </c:pt>
                <c:pt idx="14870">
                  <c:v>133.46199999999999</c:v>
                </c:pt>
                <c:pt idx="14871">
                  <c:v>133.50399999999999</c:v>
                </c:pt>
                <c:pt idx="14872">
                  <c:v>133.52100000000002</c:v>
                </c:pt>
                <c:pt idx="14873">
                  <c:v>133.554</c:v>
                </c:pt>
                <c:pt idx="14874">
                  <c:v>133.46299999999999</c:v>
                </c:pt>
                <c:pt idx="14875">
                  <c:v>133.46799999999999</c:v>
                </c:pt>
                <c:pt idx="14876">
                  <c:v>133.49700000000001</c:v>
                </c:pt>
                <c:pt idx="14877">
                  <c:v>133.53900000000002</c:v>
                </c:pt>
                <c:pt idx="14878">
                  <c:v>133.52100000000002</c:v>
                </c:pt>
                <c:pt idx="14879">
                  <c:v>133.477</c:v>
                </c:pt>
                <c:pt idx="14880">
                  <c:v>133.33099999999999</c:v>
                </c:pt>
                <c:pt idx="14881">
                  <c:v>133.33500000000001</c:v>
                </c:pt>
                <c:pt idx="14882">
                  <c:v>133.255</c:v>
                </c:pt>
                <c:pt idx="14883">
                  <c:v>133.26900000000001</c:v>
                </c:pt>
                <c:pt idx="14884">
                  <c:v>133.14099999999999</c:v>
                </c:pt>
                <c:pt idx="14885">
                  <c:v>133.17099999999999</c:v>
                </c:pt>
                <c:pt idx="14886">
                  <c:v>133.184</c:v>
                </c:pt>
                <c:pt idx="14887">
                  <c:v>133.24600000000001</c:v>
                </c:pt>
                <c:pt idx="14888">
                  <c:v>133.452</c:v>
                </c:pt>
                <c:pt idx="14889">
                  <c:v>133.40600000000001</c:v>
                </c:pt>
                <c:pt idx="14890">
                  <c:v>133.374</c:v>
                </c:pt>
                <c:pt idx="14891">
                  <c:v>133.27000000000001</c:v>
                </c:pt>
                <c:pt idx="14892">
                  <c:v>133.34700000000001</c:v>
                </c:pt>
                <c:pt idx="14893">
                  <c:v>133.268</c:v>
                </c:pt>
                <c:pt idx="14894">
                  <c:v>133.203</c:v>
                </c:pt>
                <c:pt idx="14895">
                  <c:v>133.226</c:v>
                </c:pt>
                <c:pt idx="14896">
                  <c:v>133.197</c:v>
                </c:pt>
                <c:pt idx="14897">
                  <c:v>133.179</c:v>
                </c:pt>
                <c:pt idx="14898">
                  <c:v>133.143</c:v>
                </c:pt>
                <c:pt idx="14899">
                  <c:v>133.15299999999999</c:v>
                </c:pt>
                <c:pt idx="14900">
                  <c:v>133.185</c:v>
                </c:pt>
                <c:pt idx="14901">
                  <c:v>133.23500000000001</c:v>
                </c:pt>
                <c:pt idx="14902">
                  <c:v>133.13499999999999</c:v>
                </c:pt>
                <c:pt idx="14903">
                  <c:v>133.179</c:v>
                </c:pt>
                <c:pt idx="14904">
                  <c:v>133.16900000000001</c:v>
                </c:pt>
                <c:pt idx="14905">
                  <c:v>133.209</c:v>
                </c:pt>
                <c:pt idx="14906">
                  <c:v>133.18</c:v>
                </c:pt>
                <c:pt idx="14907">
                  <c:v>133.22399999999999</c:v>
                </c:pt>
                <c:pt idx="14908">
                  <c:v>133.215</c:v>
                </c:pt>
                <c:pt idx="14909">
                  <c:v>133.244</c:v>
                </c:pt>
                <c:pt idx="14910">
                  <c:v>133.25800000000001</c:v>
                </c:pt>
                <c:pt idx="14911">
                  <c:v>133.27700000000002</c:v>
                </c:pt>
                <c:pt idx="14912">
                  <c:v>133.27700000000002</c:v>
                </c:pt>
                <c:pt idx="14913">
                  <c:v>133.22900000000001</c:v>
                </c:pt>
                <c:pt idx="14914">
                  <c:v>133.23099999999999</c:v>
                </c:pt>
                <c:pt idx="14915">
                  <c:v>133.27000000000001</c:v>
                </c:pt>
                <c:pt idx="14916">
                  <c:v>133.24700000000001</c:v>
                </c:pt>
                <c:pt idx="14917">
                  <c:v>133.309</c:v>
                </c:pt>
                <c:pt idx="14918">
                  <c:v>133.28100000000001</c:v>
                </c:pt>
                <c:pt idx="14919">
                  <c:v>133.26300000000001</c:v>
                </c:pt>
                <c:pt idx="14920">
                  <c:v>133.30600000000001</c:v>
                </c:pt>
                <c:pt idx="14921">
                  <c:v>133.34899999999999</c:v>
                </c:pt>
                <c:pt idx="14922">
                  <c:v>133.452</c:v>
                </c:pt>
                <c:pt idx="14923">
                  <c:v>133.42400000000001</c:v>
                </c:pt>
                <c:pt idx="14924">
                  <c:v>133.43800000000002</c:v>
                </c:pt>
                <c:pt idx="14925">
                  <c:v>133.41200000000001</c:v>
                </c:pt>
                <c:pt idx="14926">
                  <c:v>133.40899999999999</c:v>
                </c:pt>
                <c:pt idx="14927">
                  <c:v>133.37100000000001</c:v>
                </c:pt>
                <c:pt idx="14928">
                  <c:v>133.28300000000002</c:v>
                </c:pt>
                <c:pt idx="14929">
                  <c:v>133.249</c:v>
                </c:pt>
                <c:pt idx="14930">
                  <c:v>133.26599999999999</c:v>
                </c:pt>
                <c:pt idx="14931">
                  <c:v>133.34800000000001</c:v>
                </c:pt>
                <c:pt idx="14932">
                  <c:v>133.37100000000001</c:v>
                </c:pt>
                <c:pt idx="14933">
                  <c:v>133.47800000000001</c:v>
                </c:pt>
                <c:pt idx="14934">
                  <c:v>133.614</c:v>
                </c:pt>
                <c:pt idx="14935">
                  <c:v>133.619</c:v>
                </c:pt>
                <c:pt idx="14936">
                  <c:v>133.685</c:v>
                </c:pt>
                <c:pt idx="14937">
                  <c:v>133.66</c:v>
                </c:pt>
                <c:pt idx="14938">
                  <c:v>133.74700000000001</c:v>
                </c:pt>
                <c:pt idx="14939">
                  <c:v>133.75700000000001</c:v>
                </c:pt>
                <c:pt idx="14940">
                  <c:v>133.83699999999999</c:v>
                </c:pt>
                <c:pt idx="14941">
                  <c:v>133.87</c:v>
                </c:pt>
                <c:pt idx="14942">
                  <c:v>133.899</c:v>
                </c:pt>
                <c:pt idx="14943">
                  <c:v>134.005</c:v>
                </c:pt>
                <c:pt idx="14944">
                  <c:v>134.065</c:v>
                </c:pt>
                <c:pt idx="14945">
                  <c:v>134.04400000000001</c:v>
                </c:pt>
                <c:pt idx="14946">
                  <c:v>134.13200000000001</c:v>
                </c:pt>
                <c:pt idx="14947">
                  <c:v>134.072</c:v>
                </c:pt>
                <c:pt idx="14948">
                  <c:v>134.07</c:v>
                </c:pt>
                <c:pt idx="14949">
                  <c:v>134.04</c:v>
                </c:pt>
                <c:pt idx="14950">
                  <c:v>134.04</c:v>
                </c:pt>
                <c:pt idx="14951">
                  <c:v>134.024</c:v>
                </c:pt>
                <c:pt idx="14952">
                  <c:v>134.07</c:v>
                </c:pt>
                <c:pt idx="14953">
                  <c:v>134.07300000000001</c:v>
                </c:pt>
                <c:pt idx="14954">
                  <c:v>134.065</c:v>
                </c:pt>
                <c:pt idx="14955">
                  <c:v>134.13900000000001</c:v>
                </c:pt>
                <c:pt idx="14956">
                  <c:v>134.07</c:v>
                </c:pt>
                <c:pt idx="14957">
                  <c:v>134.113</c:v>
                </c:pt>
                <c:pt idx="14958">
                  <c:v>134.09399999999999</c:v>
                </c:pt>
                <c:pt idx="14959">
                  <c:v>134.12899999999999</c:v>
                </c:pt>
                <c:pt idx="14960">
                  <c:v>134.18100000000001</c:v>
                </c:pt>
                <c:pt idx="14961">
                  <c:v>134.083</c:v>
                </c:pt>
                <c:pt idx="14962">
                  <c:v>134.108</c:v>
                </c:pt>
                <c:pt idx="14963">
                  <c:v>134.142</c:v>
                </c:pt>
                <c:pt idx="14964">
                  <c:v>133.96700000000001</c:v>
                </c:pt>
                <c:pt idx="14965">
                  <c:v>133.90100000000001</c:v>
                </c:pt>
                <c:pt idx="14966">
                  <c:v>133.87700000000001</c:v>
                </c:pt>
                <c:pt idx="14967">
                  <c:v>133.80700000000002</c:v>
                </c:pt>
                <c:pt idx="14968">
                  <c:v>133.655</c:v>
                </c:pt>
                <c:pt idx="14969">
                  <c:v>133.64099999999999</c:v>
                </c:pt>
                <c:pt idx="14970">
                  <c:v>133.54</c:v>
                </c:pt>
                <c:pt idx="14971">
                  <c:v>133.54900000000001</c:v>
                </c:pt>
                <c:pt idx="14972">
                  <c:v>133.38400000000001</c:v>
                </c:pt>
                <c:pt idx="14973">
                  <c:v>133.33199999999999</c:v>
                </c:pt>
                <c:pt idx="14974">
                  <c:v>133.27600000000001</c:v>
                </c:pt>
                <c:pt idx="14975">
                  <c:v>133.35400000000001</c:v>
                </c:pt>
                <c:pt idx="14976">
                  <c:v>133.30799999999999</c:v>
                </c:pt>
                <c:pt idx="14977">
                  <c:v>133.28</c:v>
                </c:pt>
                <c:pt idx="14978">
                  <c:v>133.256</c:v>
                </c:pt>
                <c:pt idx="14979">
                  <c:v>133.27500000000001</c:v>
                </c:pt>
                <c:pt idx="14980">
                  <c:v>133.244</c:v>
                </c:pt>
                <c:pt idx="14981">
                  <c:v>133.23699999999999</c:v>
                </c:pt>
                <c:pt idx="14982">
                  <c:v>133.24100000000001</c:v>
                </c:pt>
                <c:pt idx="14983">
                  <c:v>133.268</c:v>
                </c:pt>
                <c:pt idx="14984">
                  <c:v>133.28900000000002</c:v>
                </c:pt>
                <c:pt idx="14985">
                  <c:v>133.185</c:v>
                </c:pt>
                <c:pt idx="14986">
                  <c:v>133.17699999999999</c:v>
                </c:pt>
                <c:pt idx="14987">
                  <c:v>133.161</c:v>
                </c:pt>
                <c:pt idx="14988">
                  <c:v>133.191</c:v>
                </c:pt>
                <c:pt idx="14989">
                  <c:v>133.13200000000001</c:v>
                </c:pt>
                <c:pt idx="14990">
                  <c:v>133.11799999999999</c:v>
                </c:pt>
                <c:pt idx="14991">
                  <c:v>133.07400000000001</c:v>
                </c:pt>
                <c:pt idx="14992">
                  <c:v>133.286</c:v>
                </c:pt>
                <c:pt idx="14993">
                  <c:v>133.261</c:v>
                </c:pt>
                <c:pt idx="14994">
                  <c:v>133.18600000000001</c:v>
                </c:pt>
                <c:pt idx="14995">
                  <c:v>133.279</c:v>
                </c:pt>
                <c:pt idx="14996">
                  <c:v>133.136</c:v>
                </c:pt>
                <c:pt idx="14997">
                  <c:v>133.21600000000001</c:v>
                </c:pt>
                <c:pt idx="14998">
                  <c:v>133.18899999999999</c:v>
                </c:pt>
                <c:pt idx="14999">
                  <c:v>133.09700000000001</c:v>
                </c:pt>
                <c:pt idx="15000">
                  <c:v>133.114</c:v>
                </c:pt>
                <c:pt idx="15001">
                  <c:v>133.054</c:v>
                </c:pt>
                <c:pt idx="15002">
                  <c:v>132.80199999999999</c:v>
                </c:pt>
                <c:pt idx="15003">
                  <c:v>132.85599999999999</c:v>
                </c:pt>
                <c:pt idx="15004">
                  <c:v>132.82900000000001</c:v>
                </c:pt>
                <c:pt idx="15005">
                  <c:v>132.803</c:v>
                </c:pt>
                <c:pt idx="15006">
                  <c:v>132.749</c:v>
                </c:pt>
                <c:pt idx="15007">
                  <c:v>132.75200000000001</c:v>
                </c:pt>
                <c:pt idx="15008">
                  <c:v>132.739</c:v>
                </c:pt>
                <c:pt idx="15009">
                  <c:v>132.72999999999999</c:v>
                </c:pt>
                <c:pt idx="15010">
                  <c:v>132.749</c:v>
                </c:pt>
                <c:pt idx="15011">
                  <c:v>132.65700000000001</c:v>
                </c:pt>
                <c:pt idx="15012">
                  <c:v>132.62700000000001</c:v>
                </c:pt>
                <c:pt idx="15013">
                  <c:v>132.661</c:v>
                </c:pt>
                <c:pt idx="15014">
                  <c:v>132.64500000000001</c:v>
                </c:pt>
                <c:pt idx="15015">
                  <c:v>132.56</c:v>
                </c:pt>
                <c:pt idx="15016">
                  <c:v>132.54400000000001</c:v>
                </c:pt>
                <c:pt idx="15017">
                  <c:v>132.47900000000001</c:v>
                </c:pt>
                <c:pt idx="15018">
                  <c:v>132.499</c:v>
                </c:pt>
                <c:pt idx="15019">
                  <c:v>132.49100000000001</c:v>
                </c:pt>
                <c:pt idx="15020">
                  <c:v>132.52199999999999</c:v>
                </c:pt>
                <c:pt idx="15021">
                  <c:v>132.59399999999999</c:v>
                </c:pt>
                <c:pt idx="15022">
                  <c:v>132.667</c:v>
                </c:pt>
                <c:pt idx="15023">
                  <c:v>132.53200000000001</c:v>
                </c:pt>
                <c:pt idx="15024">
                  <c:v>132.56700000000001</c:v>
                </c:pt>
                <c:pt idx="15025">
                  <c:v>132.55500000000001</c:v>
                </c:pt>
                <c:pt idx="15026">
                  <c:v>132.536</c:v>
                </c:pt>
                <c:pt idx="15027">
                  <c:v>132.506</c:v>
                </c:pt>
                <c:pt idx="15028">
                  <c:v>132.48500000000001</c:v>
                </c:pt>
                <c:pt idx="15029">
                  <c:v>132.57499999999999</c:v>
                </c:pt>
                <c:pt idx="15030">
                  <c:v>132.54400000000001</c:v>
                </c:pt>
                <c:pt idx="15031">
                  <c:v>132.55799999999999</c:v>
                </c:pt>
                <c:pt idx="15032">
                  <c:v>132.66400000000002</c:v>
                </c:pt>
                <c:pt idx="15033">
                  <c:v>132.65100000000001</c:v>
                </c:pt>
                <c:pt idx="15034">
                  <c:v>132.90600000000001</c:v>
                </c:pt>
                <c:pt idx="15035">
                  <c:v>133.089</c:v>
                </c:pt>
                <c:pt idx="15036">
                  <c:v>132.988</c:v>
                </c:pt>
                <c:pt idx="15037">
                  <c:v>133.042</c:v>
                </c:pt>
                <c:pt idx="15038">
                  <c:v>133.06700000000001</c:v>
                </c:pt>
                <c:pt idx="15039">
                  <c:v>133.166</c:v>
                </c:pt>
                <c:pt idx="15040">
                  <c:v>133.197</c:v>
                </c:pt>
                <c:pt idx="15041">
                  <c:v>133.25900000000001</c:v>
                </c:pt>
                <c:pt idx="15042">
                  <c:v>133.28900000000002</c:v>
                </c:pt>
                <c:pt idx="15043">
                  <c:v>133.233</c:v>
                </c:pt>
                <c:pt idx="15044">
                  <c:v>133.24199999999999</c:v>
                </c:pt>
                <c:pt idx="15045">
                  <c:v>133.33699999999999</c:v>
                </c:pt>
                <c:pt idx="15046">
                  <c:v>133.40800000000002</c:v>
                </c:pt>
                <c:pt idx="15047">
                  <c:v>133.42400000000001</c:v>
                </c:pt>
                <c:pt idx="15048">
                  <c:v>133.41200000000001</c:v>
                </c:pt>
                <c:pt idx="15049">
                  <c:v>133.37899999999999</c:v>
                </c:pt>
                <c:pt idx="15050">
                  <c:v>133.36199999999999</c:v>
                </c:pt>
                <c:pt idx="15051">
                  <c:v>133.315</c:v>
                </c:pt>
                <c:pt idx="15052">
                  <c:v>133.43600000000001</c:v>
                </c:pt>
                <c:pt idx="15053">
                  <c:v>133.45400000000001</c:v>
                </c:pt>
                <c:pt idx="15054">
                  <c:v>133.45699999999999</c:v>
                </c:pt>
                <c:pt idx="15055">
                  <c:v>133.494</c:v>
                </c:pt>
                <c:pt idx="15056">
                  <c:v>133.43</c:v>
                </c:pt>
                <c:pt idx="15057">
                  <c:v>133.583</c:v>
                </c:pt>
                <c:pt idx="15058">
                  <c:v>133.57300000000001</c:v>
                </c:pt>
                <c:pt idx="15059">
                  <c:v>133.57400000000001</c:v>
                </c:pt>
                <c:pt idx="15060">
                  <c:v>133.60599999999999</c:v>
                </c:pt>
                <c:pt idx="15061">
                  <c:v>133.71600000000001</c:v>
                </c:pt>
                <c:pt idx="15062">
                  <c:v>133.74799999999999</c:v>
                </c:pt>
                <c:pt idx="15063">
                  <c:v>133.71600000000001</c:v>
                </c:pt>
                <c:pt idx="15064">
                  <c:v>133.684</c:v>
                </c:pt>
                <c:pt idx="15065">
                  <c:v>133.79300000000001</c:v>
                </c:pt>
                <c:pt idx="15066">
                  <c:v>133.89400000000001</c:v>
                </c:pt>
                <c:pt idx="15067">
                  <c:v>133.86699999999999</c:v>
                </c:pt>
                <c:pt idx="15068">
                  <c:v>133.88</c:v>
                </c:pt>
                <c:pt idx="15069">
                  <c:v>133.852</c:v>
                </c:pt>
                <c:pt idx="15070">
                  <c:v>133.87700000000001</c:v>
                </c:pt>
                <c:pt idx="15071">
                  <c:v>133.90800000000002</c:v>
                </c:pt>
                <c:pt idx="15072">
                  <c:v>133.749</c:v>
                </c:pt>
                <c:pt idx="15073">
                  <c:v>133.65100000000001</c:v>
                </c:pt>
                <c:pt idx="15074">
                  <c:v>133.685</c:v>
                </c:pt>
                <c:pt idx="15075">
                  <c:v>133.68299999999999</c:v>
                </c:pt>
                <c:pt idx="15076">
                  <c:v>133.60900000000001</c:v>
                </c:pt>
                <c:pt idx="15077">
                  <c:v>133.61500000000001</c:v>
                </c:pt>
                <c:pt idx="15078">
                  <c:v>133.63800000000001</c:v>
                </c:pt>
                <c:pt idx="15079">
                  <c:v>133.56700000000001</c:v>
                </c:pt>
                <c:pt idx="15080">
                  <c:v>133.52700000000002</c:v>
                </c:pt>
                <c:pt idx="15081">
                  <c:v>133.46799999999999</c:v>
                </c:pt>
                <c:pt idx="15082">
                  <c:v>133.17500000000001</c:v>
                </c:pt>
                <c:pt idx="15083">
                  <c:v>133.107</c:v>
                </c:pt>
                <c:pt idx="15084">
                  <c:v>133.041</c:v>
                </c:pt>
                <c:pt idx="15085">
                  <c:v>133.07300000000001</c:v>
                </c:pt>
                <c:pt idx="15086">
                  <c:v>133.042</c:v>
                </c:pt>
                <c:pt idx="15087">
                  <c:v>133.05199999999999</c:v>
                </c:pt>
                <c:pt idx="15088">
                  <c:v>133.042</c:v>
                </c:pt>
                <c:pt idx="15089">
                  <c:v>133.01900000000001</c:v>
                </c:pt>
                <c:pt idx="15090">
                  <c:v>133.07400000000001</c:v>
                </c:pt>
                <c:pt idx="15091">
                  <c:v>133.001</c:v>
                </c:pt>
                <c:pt idx="15092">
                  <c:v>132.94900000000001</c:v>
                </c:pt>
                <c:pt idx="15093">
                  <c:v>132.97200000000001</c:v>
                </c:pt>
                <c:pt idx="15094">
                  <c:v>133.005</c:v>
                </c:pt>
                <c:pt idx="15095">
                  <c:v>133.00399999999999</c:v>
                </c:pt>
                <c:pt idx="15096">
                  <c:v>133.03200000000001</c:v>
                </c:pt>
                <c:pt idx="15097">
                  <c:v>133.02700000000002</c:v>
                </c:pt>
                <c:pt idx="15098">
                  <c:v>133.06300000000002</c:v>
                </c:pt>
                <c:pt idx="15099">
                  <c:v>133.02799999999999</c:v>
                </c:pt>
                <c:pt idx="15100">
                  <c:v>133.16800000000001</c:v>
                </c:pt>
                <c:pt idx="15101">
                  <c:v>133.208</c:v>
                </c:pt>
                <c:pt idx="15102">
                  <c:v>133.19200000000001</c:v>
                </c:pt>
                <c:pt idx="15103">
                  <c:v>133.27700000000002</c:v>
                </c:pt>
                <c:pt idx="15104">
                  <c:v>133.30000000000001</c:v>
                </c:pt>
                <c:pt idx="15105">
                  <c:v>133.31900000000002</c:v>
                </c:pt>
                <c:pt idx="15106">
                  <c:v>133.31100000000001</c:v>
                </c:pt>
                <c:pt idx="15107">
                  <c:v>133.321</c:v>
                </c:pt>
                <c:pt idx="15108">
                  <c:v>133.31900000000002</c:v>
                </c:pt>
                <c:pt idx="15109">
                  <c:v>133.26</c:v>
                </c:pt>
                <c:pt idx="15110">
                  <c:v>133.30100000000002</c:v>
                </c:pt>
                <c:pt idx="15111">
                  <c:v>133.262</c:v>
                </c:pt>
                <c:pt idx="15112">
                  <c:v>133.21100000000001</c:v>
                </c:pt>
                <c:pt idx="15113">
                  <c:v>133.24100000000001</c:v>
                </c:pt>
                <c:pt idx="15114">
                  <c:v>133.28900000000002</c:v>
                </c:pt>
                <c:pt idx="15115">
                  <c:v>133.273</c:v>
                </c:pt>
                <c:pt idx="15116">
                  <c:v>133.227</c:v>
                </c:pt>
                <c:pt idx="15117">
                  <c:v>133.601</c:v>
                </c:pt>
                <c:pt idx="15118">
                  <c:v>133.54500000000002</c:v>
                </c:pt>
                <c:pt idx="15119">
                  <c:v>133.66900000000001</c:v>
                </c:pt>
                <c:pt idx="15120">
                  <c:v>133.738</c:v>
                </c:pt>
                <c:pt idx="15121">
                  <c:v>133.76900000000001</c:v>
                </c:pt>
                <c:pt idx="15122">
                  <c:v>133.69999999999999</c:v>
                </c:pt>
                <c:pt idx="15123">
                  <c:v>133.672</c:v>
                </c:pt>
                <c:pt idx="15124">
                  <c:v>133.78200000000001</c:v>
                </c:pt>
                <c:pt idx="15125">
                  <c:v>133.733</c:v>
                </c:pt>
                <c:pt idx="15126">
                  <c:v>133.79400000000001</c:v>
                </c:pt>
                <c:pt idx="15127">
                  <c:v>133.84299999999999</c:v>
                </c:pt>
                <c:pt idx="15128">
                  <c:v>133.952</c:v>
                </c:pt>
                <c:pt idx="15129">
                  <c:v>133.98099999999999</c:v>
                </c:pt>
                <c:pt idx="15130">
                  <c:v>134.09800000000001</c:v>
                </c:pt>
                <c:pt idx="15131">
                  <c:v>134.01300000000001</c:v>
                </c:pt>
                <c:pt idx="15132">
                  <c:v>134.06399999999999</c:v>
                </c:pt>
                <c:pt idx="15133">
                  <c:v>134.05600000000001</c:v>
                </c:pt>
                <c:pt idx="15134">
                  <c:v>134.005</c:v>
                </c:pt>
                <c:pt idx="15135">
                  <c:v>133.911</c:v>
                </c:pt>
                <c:pt idx="15136">
                  <c:v>133.988</c:v>
                </c:pt>
                <c:pt idx="15137">
                  <c:v>134.01</c:v>
                </c:pt>
                <c:pt idx="15138">
                  <c:v>133.91300000000001</c:v>
                </c:pt>
                <c:pt idx="15139">
                  <c:v>133.768</c:v>
                </c:pt>
                <c:pt idx="15140">
                  <c:v>133.88900000000001</c:v>
                </c:pt>
                <c:pt idx="15141">
                  <c:v>133.82599999999999</c:v>
                </c:pt>
                <c:pt idx="15142">
                  <c:v>133.80000000000001</c:v>
                </c:pt>
                <c:pt idx="15143">
                  <c:v>133.761</c:v>
                </c:pt>
                <c:pt idx="15144">
                  <c:v>133.82499999999999</c:v>
                </c:pt>
                <c:pt idx="15145">
                  <c:v>133.83600000000001</c:v>
                </c:pt>
                <c:pt idx="15146">
                  <c:v>133.845</c:v>
                </c:pt>
                <c:pt idx="15147">
                  <c:v>133.77100000000002</c:v>
                </c:pt>
                <c:pt idx="15148">
                  <c:v>133.78800000000001</c:v>
                </c:pt>
                <c:pt idx="15149">
                  <c:v>133.72999999999999</c:v>
                </c:pt>
                <c:pt idx="15150">
                  <c:v>133.69400000000002</c:v>
                </c:pt>
                <c:pt idx="15151">
                  <c:v>133.702</c:v>
                </c:pt>
                <c:pt idx="15152">
                  <c:v>133.745</c:v>
                </c:pt>
                <c:pt idx="15153">
                  <c:v>133.67400000000001</c:v>
                </c:pt>
                <c:pt idx="15154">
                  <c:v>133.71899999999999</c:v>
                </c:pt>
                <c:pt idx="15155">
                  <c:v>133.72499999999999</c:v>
                </c:pt>
                <c:pt idx="15156">
                  <c:v>133.721</c:v>
                </c:pt>
                <c:pt idx="15157">
                  <c:v>133.71199999999999</c:v>
                </c:pt>
                <c:pt idx="15158">
                  <c:v>133.762</c:v>
                </c:pt>
                <c:pt idx="15159">
                  <c:v>133.73699999999999</c:v>
                </c:pt>
                <c:pt idx="15160">
                  <c:v>133.81399999999999</c:v>
                </c:pt>
                <c:pt idx="15161">
                  <c:v>133.78700000000001</c:v>
                </c:pt>
                <c:pt idx="15162">
                  <c:v>133.797</c:v>
                </c:pt>
                <c:pt idx="15163">
                  <c:v>133.68800000000002</c:v>
                </c:pt>
                <c:pt idx="15164">
                  <c:v>133.54500000000002</c:v>
                </c:pt>
                <c:pt idx="15165">
                  <c:v>133.499</c:v>
                </c:pt>
                <c:pt idx="15166">
                  <c:v>133.499</c:v>
                </c:pt>
                <c:pt idx="15167">
                  <c:v>133.53300000000002</c:v>
                </c:pt>
                <c:pt idx="15168">
                  <c:v>133.53300000000002</c:v>
                </c:pt>
                <c:pt idx="15169">
                  <c:v>133.46700000000001</c:v>
                </c:pt>
                <c:pt idx="15170">
                  <c:v>133.501</c:v>
                </c:pt>
                <c:pt idx="15171">
                  <c:v>133.47499999999999</c:v>
                </c:pt>
                <c:pt idx="15172">
                  <c:v>133.441</c:v>
                </c:pt>
                <c:pt idx="15173">
                  <c:v>133.483</c:v>
                </c:pt>
                <c:pt idx="15174">
                  <c:v>133.523</c:v>
                </c:pt>
                <c:pt idx="15175">
                  <c:v>133.53300000000002</c:v>
                </c:pt>
                <c:pt idx="15176">
                  <c:v>133.58699999999999</c:v>
                </c:pt>
                <c:pt idx="15177">
                  <c:v>133.625</c:v>
                </c:pt>
                <c:pt idx="15178">
                  <c:v>133.56700000000001</c:v>
                </c:pt>
                <c:pt idx="15179">
                  <c:v>133.56200000000001</c:v>
                </c:pt>
                <c:pt idx="15180">
                  <c:v>133.511</c:v>
                </c:pt>
                <c:pt idx="15181">
                  <c:v>133.46600000000001</c:v>
                </c:pt>
                <c:pt idx="15182">
                  <c:v>133.48599999999999</c:v>
                </c:pt>
                <c:pt idx="15183">
                  <c:v>133.44999999999999</c:v>
                </c:pt>
                <c:pt idx="15184">
                  <c:v>133.45400000000001</c:v>
                </c:pt>
                <c:pt idx="15185">
                  <c:v>133.42500000000001</c:v>
                </c:pt>
                <c:pt idx="15186">
                  <c:v>133.42699999999999</c:v>
                </c:pt>
                <c:pt idx="15187">
                  <c:v>133.49199999999999</c:v>
                </c:pt>
                <c:pt idx="15188">
                  <c:v>133.53100000000001</c:v>
                </c:pt>
                <c:pt idx="15189">
                  <c:v>133.477</c:v>
                </c:pt>
                <c:pt idx="15190">
                  <c:v>133.48099999999999</c:v>
                </c:pt>
                <c:pt idx="15191">
                  <c:v>133.45500000000001</c:v>
                </c:pt>
                <c:pt idx="15192">
                  <c:v>133.40700000000001</c:v>
                </c:pt>
                <c:pt idx="15193">
                  <c:v>133.39500000000001</c:v>
                </c:pt>
                <c:pt idx="15194">
                  <c:v>133.35499999999999</c:v>
                </c:pt>
                <c:pt idx="15195">
                  <c:v>133.21700000000001</c:v>
                </c:pt>
                <c:pt idx="15196">
                  <c:v>133.15299999999999</c:v>
                </c:pt>
                <c:pt idx="15197">
                  <c:v>133.107</c:v>
                </c:pt>
                <c:pt idx="15198">
                  <c:v>133.05500000000001</c:v>
                </c:pt>
                <c:pt idx="15199">
                  <c:v>133.006</c:v>
                </c:pt>
                <c:pt idx="15200">
                  <c:v>132.99799999999999</c:v>
                </c:pt>
                <c:pt idx="15201">
                  <c:v>132.94300000000001</c:v>
                </c:pt>
                <c:pt idx="15202">
                  <c:v>132.917</c:v>
                </c:pt>
                <c:pt idx="15203">
                  <c:v>132.815</c:v>
                </c:pt>
                <c:pt idx="15204">
                  <c:v>132.846</c:v>
                </c:pt>
                <c:pt idx="15205">
                  <c:v>132.869</c:v>
                </c:pt>
                <c:pt idx="15206">
                  <c:v>132.857</c:v>
                </c:pt>
                <c:pt idx="15207">
                  <c:v>132.85599999999999</c:v>
                </c:pt>
                <c:pt idx="15208">
                  <c:v>132.851</c:v>
                </c:pt>
                <c:pt idx="15209">
                  <c:v>132.78300000000002</c:v>
                </c:pt>
                <c:pt idx="15210">
                  <c:v>132.749</c:v>
                </c:pt>
                <c:pt idx="15211">
                  <c:v>132.78900000000002</c:v>
                </c:pt>
                <c:pt idx="15212">
                  <c:v>132.762</c:v>
                </c:pt>
                <c:pt idx="15213">
                  <c:v>132.88499999999999</c:v>
                </c:pt>
                <c:pt idx="15214">
                  <c:v>132.93800000000002</c:v>
                </c:pt>
                <c:pt idx="15215">
                  <c:v>132.81100000000001</c:v>
                </c:pt>
                <c:pt idx="15216">
                  <c:v>132.77100000000002</c:v>
                </c:pt>
                <c:pt idx="15217">
                  <c:v>132.904</c:v>
                </c:pt>
                <c:pt idx="15218">
                  <c:v>132.928</c:v>
                </c:pt>
                <c:pt idx="15219">
                  <c:v>132.84299999999999</c:v>
                </c:pt>
                <c:pt idx="15220">
                  <c:v>132.78</c:v>
                </c:pt>
                <c:pt idx="15221">
                  <c:v>132.87</c:v>
                </c:pt>
                <c:pt idx="15222">
                  <c:v>132.93200000000002</c:v>
                </c:pt>
                <c:pt idx="15223">
                  <c:v>132.82599999999999</c:v>
                </c:pt>
                <c:pt idx="15224">
                  <c:v>132.72399999999999</c:v>
                </c:pt>
                <c:pt idx="15225">
                  <c:v>132.678</c:v>
                </c:pt>
                <c:pt idx="15226">
                  <c:v>132.708</c:v>
                </c:pt>
                <c:pt idx="15227">
                  <c:v>132.685</c:v>
                </c:pt>
                <c:pt idx="15228">
                  <c:v>132.59700000000001</c:v>
                </c:pt>
                <c:pt idx="15229">
                  <c:v>132.667</c:v>
                </c:pt>
                <c:pt idx="15230">
                  <c:v>132.673</c:v>
                </c:pt>
                <c:pt idx="15231">
                  <c:v>132.56</c:v>
                </c:pt>
                <c:pt idx="15232">
                  <c:v>132.56300000000002</c:v>
                </c:pt>
                <c:pt idx="15233">
                  <c:v>132.68299999999999</c:v>
                </c:pt>
                <c:pt idx="15234">
                  <c:v>132.62200000000001</c:v>
                </c:pt>
                <c:pt idx="15235">
                  <c:v>132.61099999999999</c:v>
                </c:pt>
                <c:pt idx="15236">
                  <c:v>132.61699999999999</c:v>
                </c:pt>
                <c:pt idx="15237">
                  <c:v>132.61699999999999</c:v>
                </c:pt>
                <c:pt idx="15238">
                  <c:v>132.69999999999999</c:v>
                </c:pt>
                <c:pt idx="15239">
                  <c:v>132.642</c:v>
                </c:pt>
                <c:pt idx="15240">
                  <c:v>132.60499999999999</c:v>
                </c:pt>
                <c:pt idx="15241">
                  <c:v>132.625</c:v>
                </c:pt>
                <c:pt idx="15242">
                  <c:v>132.63</c:v>
                </c:pt>
                <c:pt idx="15243">
                  <c:v>132.672</c:v>
                </c:pt>
                <c:pt idx="15244">
                  <c:v>132.68200000000002</c:v>
                </c:pt>
                <c:pt idx="15245">
                  <c:v>132.714</c:v>
                </c:pt>
                <c:pt idx="15246">
                  <c:v>132.762</c:v>
                </c:pt>
                <c:pt idx="15247">
                  <c:v>132.79</c:v>
                </c:pt>
                <c:pt idx="15248">
                  <c:v>132.78200000000001</c:v>
                </c:pt>
                <c:pt idx="15249">
                  <c:v>132.85</c:v>
                </c:pt>
                <c:pt idx="15250">
                  <c:v>132.83799999999999</c:v>
                </c:pt>
                <c:pt idx="15251">
                  <c:v>132.84200000000001</c:v>
                </c:pt>
                <c:pt idx="15252">
                  <c:v>132.87</c:v>
                </c:pt>
                <c:pt idx="15253">
                  <c:v>132.81700000000001</c:v>
                </c:pt>
                <c:pt idx="15254">
                  <c:v>132.86000000000001</c:v>
                </c:pt>
                <c:pt idx="15255">
                  <c:v>132.85</c:v>
                </c:pt>
                <c:pt idx="15256">
                  <c:v>132.86799999999999</c:v>
                </c:pt>
                <c:pt idx="15257">
                  <c:v>132.87700000000001</c:v>
                </c:pt>
                <c:pt idx="15258">
                  <c:v>132.869</c:v>
                </c:pt>
                <c:pt idx="15259">
                  <c:v>132.83799999999999</c:v>
                </c:pt>
                <c:pt idx="15260">
                  <c:v>132.946</c:v>
                </c:pt>
                <c:pt idx="15261">
                  <c:v>132.994</c:v>
                </c:pt>
                <c:pt idx="15262">
                  <c:v>133.018</c:v>
                </c:pt>
                <c:pt idx="15263">
                  <c:v>133.06</c:v>
                </c:pt>
                <c:pt idx="15264">
                  <c:v>133.02799999999999</c:v>
                </c:pt>
                <c:pt idx="15265">
                  <c:v>133.21600000000001</c:v>
                </c:pt>
                <c:pt idx="15266">
                  <c:v>133.16300000000001</c:v>
                </c:pt>
                <c:pt idx="15267">
                  <c:v>133.17500000000001</c:v>
                </c:pt>
                <c:pt idx="15268">
                  <c:v>133.30799999999999</c:v>
                </c:pt>
                <c:pt idx="15269">
                  <c:v>133.29</c:v>
                </c:pt>
                <c:pt idx="15270">
                  <c:v>133.29400000000001</c:v>
                </c:pt>
                <c:pt idx="15271">
                  <c:v>133.339</c:v>
                </c:pt>
                <c:pt idx="15272">
                  <c:v>133.35</c:v>
                </c:pt>
                <c:pt idx="15273">
                  <c:v>133.4</c:v>
                </c:pt>
                <c:pt idx="15274">
                  <c:v>133.398</c:v>
                </c:pt>
                <c:pt idx="15275">
                  <c:v>133.441</c:v>
                </c:pt>
                <c:pt idx="15276">
                  <c:v>133.423</c:v>
                </c:pt>
                <c:pt idx="15277">
                  <c:v>133.41800000000001</c:v>
                </c:pt>
                <c:pt idx="15278">
                  <c:v>133.476</c:v>
                </c:pt>
                <c:pt idx="15279">
                  <c:v>133.41300000000001</c:v>
                </c:pt>
                <c:pt idx="15280">
                  <c:v>133.369</c:v>
                </c:pt>
                <c:pt idx="15281">
                  <c:v>133.31300000000002</c:v>
                </c:pt>
                <c:pt idx="15282">
                  <c:v>139.91300000000001</c:v>
                </c:pt>
                <c:pt idx="15283">
                  <c:v>137.53300000000002</c:v>
                </c:pt>
                <c:pt idx="15284">
                  <c:v>137.458</c:v>
                </c:pt>
                <c:pt idx="15285">
                  <c:v>137.435</c:v>
                </c:pt>
                <c:pt idx="15286">
                  <c:v>137.518</c:v>
                </c:pt>
                <c:pt idx="15287">
                  <c:v>137.52000000000001</c:v>
                </c:pt>
                <c:pt idx="15288">
                  <c:v>137.55199999999999</c:v>
                </c:pt>
                <c:pt idx="15289">
                  <c:v>137.542</c:v>
                </c:pt>
                <c:pt idx="15290">
                  <c:v>137.57500000000002</c:v>
                </c:pt>
                <c:pt idx="15291">
                  <c:v>137.51599999999999</c:v>
                </c:pt>
                <c:pt idx="15292">
                  <c:v>137.542</c:v>
                </c:pt>
                <c:pt idx="15293">
                  <c:v>137.489</c:v>
                </c:pt>
                <c:pt idx="15294">
                  <c:v>137.464</c:v>
                </c:pt>
                <c:pt idx="15295">
                  <c:v>137.50900000000001</c:v>
                </c:pt>
                <c:pt idx="15296">
                  <c:v>137.488</c:v>
                </c:pt>
                <c:pt idx="15297">
                  <c:v>137.58699999999999</c:v>
                </c:pt>
                <c:pt idx="15298">
                  <c:v>137.53900000000002</c:v>
                </c:pt>
                <c:pt idx="15299">
                  <c:v>137.583</c:v>
                </c:pt>
                <c:pt idx="15300">
                  <c:v>137.54400000000001</c:v>
                </c:pt>
                <c:pt idx="15301">
                  <c:v>137.65600000000001</c:v>
                </c:pt>
                <c:pt idx="15302">
                  <c:v>137.56100000000001</c:v>
                </c:pt>
                <c:pt idx="15303">
                  <c:v>137.523</c:v>
                </c:pt>
                <c:pt idx="15304">
                  <c:v>137.58699999999999</c:v>
                </c:pt>
                <c:pt idx="15305">
                  <c:v>137.56200000000001</c:v>
                </c:pt>
                <c:pt idx="15306">
                  <c:v>137.53399999999999</c:v>
                </c:pt>
                <c:pt idx="15307">
                  <c:v>137.08699999999999</c:v>
                </c:pt>
                <c:pt idx="15308">
                  <c:v>137.084</c:v>
                </c:pt>
                <c:pt idx="15309">
                  <c:v>137.09100000000001</c:v>
                </c:pt>
                <c:pt idx="15310">
                  <c:v>137.13300000000001</c:v>
                </c:pt>
                <c:pt idx="15311">
                  <c:v>136.98099999999999</c:v>
                </c:pt>
                <c:pt idx="15312">
                  <c:v>136.964</c:v>
                </c:pt>
                <c:pt idx="15313">
                  <c:v>136.91800000000001</c:v>
                </c:pt>
                <c:pt idx="15314">
                  <c:v>136.96100000000001</c:v>
                </c:pt>
                <c:pt idx="15315">
                  <c:v>136.98599999999999</c:v>
                </c:pt>
                <c:pt idx="15316">
                  <c:v>136.86799999999999</c:v>
                </c:pt>
                <c:pt idx="15317">
                  <c:v>136.89099999999999</c:v>
                </c:pt>
                <c:pt idx="15318">
                  <c:v>136.91300000000001</c:v>
                </c:pt>
                <c:pt idx="15319">
                  <c:v>136.935</c:v>
                </c:pt>
                <c:pt idx="15320">
                  <c:v>136.93600000000001</c:v>
                </c:pt>
                <c:pt idx="15321">
                  <c:v>136.97800000000001</c:v>
                </c:pt>
                <c:pt idx="15322">
                  <c:v>137.03700000000001</c:v>
                </c:pt>
                <c:pt idx="15323">
                  <c:v>137.00700000000001</c:v>
                </c:pt>
                <c:pt idx="15324">
                  <c:v>137.011</c:v>
                </c:pt>
                <c:pt idx="15325">
                  <c:v>136.94800000000001</c:v>
                </c:pt>
                <c:pt idx="15326">
                  <c:v>136.999</c:v>
                </c:pt>
                <c:pt idx="15327">
                  <c:v>136.93200000000002</c:v>
                </c:pt>
                <c:pt idx="15328">
                  <c:v>136.89400000000001</c:v>
                </c:pt>
                <c:pt idx="15329">
                  <c:v>136.85300000000001</c:v>
                </c:pt>
                <c:pt idx="15330">
                  <c:v>136.82400000000001</c:v>
                </c:pt>
                <c:pt idx="15331">
                  <c:v>136.83600000000001</c:v>
                </c:pt>
                <c:pt idx="15332">
                  <c:v>136.77199999999999</c:v>
                </c:pt>
                <c:pt idx="15333">
                  <c:v>136.786</c:v>
                </c:pt>
                <c:pt idx="15334">
                  <c:v>136.74299999999999</c:v>
                </c:pt>
                <c:pt idx="15335">
                  <c:v>136.744</c:v>
                </c:pt>
                <c:pt idx="15336">
                  <c:v>136.86600000000001</c:v>
                </c:pt>
                <c:pt idx="15337">
                  <c:v>136.80199999999999</c:v>
                </c:pt>
                <c:pt idx="15338">
                  <c:v>136.697</c:v>
                </c:pt>
                <c:pt idx="15339">
                  <c:v>136.821</c:v>
                </c:pt>
                <c:pt idx="15340">
                  <c:v>136.80100000000002</c:v>
                </c:pt>
                <c:pt idx="15341">
                  <c:v>136.79599999999999</c:v>
                </c:pt>
                <c:pt idx="15342">
                  <c:v>136.80000000000001</c:v>
                </c:pt>
                <c:pt idx="15343">
                  <c:v>136.79500000000002</c:v>
                </c:pt>
                <c:pt idx="15344">
                  <c:v>136.74799999999999</c:v>
                </c:pt>
                <c:pt idx="15345">
                  <c:v>136.74199999999999</c:v>
                </c:pt>
                <c:pt idx="15346">
                  <c:v>136.74199999999999</c:v>
                </c:pt>
                <c:pt idx="15347">
                  <c:v>136.71299999999999</c:v>
                </c:pt>
                <c:pt idx="15348">
                  <c:v>136.70099999999999</c:v>
                </c:pt>
                <c:pt idx="15349">
                  <c:v>136.697</c:v>
                </c:pt>
                <c:pt idx="15350">
                  <c:v>136.70500000000001</c:v>
                </c:pt>
                <c:pt idx="15351">
                  <c:v>136.648</c:v>
                </c:pt>
                <c:pt idx="15352">
                  <c:v>136.655</c:v>
                </c:pt>
                <c:pt idx="15353">
                  <c:v>136.971</c:v>
                </c:pt>
                <c:pt idx="15354">
                  <c:v>137.029</c:v>
                </c:pt>
                <c:pt idx="15355">
                  <c:v>136.95500000000001</c:v>
                </c:pt>
                <c:pt idx="15356">
                  <c:v>137.05799999999999</c:v>
                </c:pt>
                <c:pt idx="15357">
                  <c:v>137.08699999999999</c:v>
                </c:pt>
                <c:pt idx="15358">
                  <c:v>137.119</c:v>
                </c:pt>
                <c:pt idx="15359">
                  <c:v>137.09100000000001</c:v>
                </c:pt>
                <c:pt idx="15360">
                  <c:v>137.04900000000001</c:v>
                </c:pt>
                <c:pt idx="15361">
                  <c:v>137.08699999999999</c:v>
                </c:pt>
                <c:pt idx="15362">
                  <c:v>137.11500000000001</c:v>
                </c:pt>
                <c:pt idx="15363">
                  <c:v>137.17600000000002</c:v>
                </c:pt>
                <c:pt idx="15364">
                  <c:v>137.18100000000001</c:v>
                </c:pt>
                <c:pt idx="15365">
                  <c:v>137.19499999999999</c:v>
                </c:pt>
                <c:pt idx="15366">
                  <c:v>137.208</c:v>
                </c:pt>
                <c:pt idx="15367">
                  <c:v>137.245</c:v>
                </c:pt>
                <c:pt idx="15368">
                  <c:v>137.184</c:v>
                </c:pt>
                <c:pt idx="15369">
                  <c:v>137.249</c:v>
                </c:pt>
                <c:pt idx="15370">
                  <c:v>137.261</c:v>
                </c:pt>
                <c:pt idx="15371">
                  <c:v>137.26900000000001</c:v>
                </c:pt>
                <c:pt idx="15372">
                  <c:v>137.20699999999999</c:v>
                </c:pt>
                <c:pt idx="15373">
                  <c:v>137.28200000000001</c:v>
                </c:pt>
                <c:pt idx="15374">
                  <c:v>137.327</c:v>
                </c:pt>
                <c:pt idx="15375">
                  <c:v>137.25800000000001</c:v>
                </c:pt>
                <c:pt idx="15376">
                  <c:v>137.30000000000001</c:v>
                </c:pt>
                <c:pt idx="15377">
                  <c:v>137.32500000000002</c:v>
                </c:pt>
                <c:pt idx="15378">
                  <c:v>137.30000000000001</c:v>
                </c:pt>
                <c:pt idx="15379">
                  <c:v>137.196</c:v>
                </c:pt>
                <c:pt idx="15380">
                  <c:v>137.27199999999999</c:v>
                </c:pt>
                <c:pt idx="15381">
                  <c:v>137.25800000000001</c:v>
                </c:pt>
                <c:pt idx="15382">
                  <c:v>137.21</c:v>
                </c:pt>
                <c:pt idx="15383">
                  <c:v>137.31900000000002</c:v>
                </c:pt>
                <c:pt idx="15384">
                  <c:v>137.37</c:v>
                </c:pt>
                <c:pt idx="15385">
                  <c:v>137.40899999999999</c:v>
                </c:pt>
                <c:pt idx="15386">
                  <c:v>137.31200000000001</c:v>
                </c:pt>
                <c:pt idx="15387">
                  <c:v>137.28700000000001</c:v>
                </c:pt>
                <c:pt idx="15388">
                  <c:v>137.422</c:v>
                </c:pt>
                <c:pt idx="15389">
                  <c:v>137.45599999999999</c:v>
                </c:pt>
                <c:pt idx="15390">
                  <c:v>137.471</c:v>
                </c:pt>
                <c:pt idx="15391">
                  <c:v>137.38800000000001</c:v>
                </c:pt>
                <c:pt idx="15392">
                  <c:v>137.38499999999999</c:v>
                </c:pt>
                <c:pt idx="15393">
                  <c:v>137.41800000000001</c:v>
                </c:pt>
                <c:pt idx="15394">
                  <c:v>137.38800000000001</c:v>
                </c:pt>
                <c:pt idx="15395">
                  <c:v>137.38</c:v>
                </c:pt>
                <c:pt idx="15396">
                  <c:v>137.47300000000001</c:v>
                </c:pt>
                <c:pt idx="15397">
                  <c:v>137.55700000000002</c:v>
                </c:pt>
                <c:pt idx="15398">
                  <c:v>137.51599999999999</c:v>
                </c:pt>
                <c:pt idx="15399">
                  <c:v>137.52000000000001</c:v>
                </c:pt>
                <c:pt idx="15400">
                  <c:v>137.57400000000001</c:v>
                </c:pt>
                <c:pt idx="15401">
                  <c:v>137.517</c:v>
                </c:pt>
                <c:pt idx="15402">
                  <c:v>137.559</c:v>
                </c:pt>
                <c:pt idx="15403">
                  <c:v>137.56900000000002</c:v>
                </c:pt>
                <c:pt idx="15404">
                  <c:v>137.56</c:v>
                </c:pt>
                <c:pt idx="15405">
                  <c:v>137.631</c:v>
                </c:pt>
                <c:pt idx="15406">
                  <c:v>137.566</c:v>
                </c:pt>
                <c:pt idx="15407">
                  <c:v>137.59100000000001</c:v>
                </c:pt>
                <c:pt idx="15408">
                  <c:v>137.56700000000001</c:v>
                </c:pt>
                <c:pt idx="15409">
                  <c:v>137.565</c:v>
                </c:pt>
                <c:pt idx="15410">
                  <c:v>137.46299999999999</c:v>
                </c:pt>
                <c:pt idx="15411">
                  <c:v>137.542</c:v>
                </c:pt>
                <c:pt idx="15412">
                  <c:v>137.52100000000002</c:v>
                </c:pt>
                <c:pt idx="15413">
                  <c:v>137.47399999999999</c:v>
                </c:pt>
                <c:pt idx="15414">
                  <c:v>137.42600000000002</c:v>
                </c:pt>
                <c:pt idx="15415">
                  <c:v>137.41499999999999</c:v>
                </c:pt>
                <c:pt idx="15416">
                  <c:v>137.43800000000002</c:v>
                </c:pt>
                <c:pt idx="15417">
                  <c:v>137.33699999999999</c:v>
                </c:pt>
                <c:pt idx="15418">
                  <c:v>137.29300000000001</c:v>
                </c:pt>
                <c:pt idx="15419">
                  <c:v>137.30199999999999</c:v>
                </c:pt>
                <c:pt idx="15420">
                  <c:v>137.27500000000001</c:v>
                </c:pt>
                <c:pt idx="15421">
                  <c:v>137.30600000000001</c:v>
                </c:pt>
                <c:pt idx="15422">
                  <c:v>137.309</c:v>
                </c:pt>
                <c:pt idx="15423">
                  <c:v>137.33600000000001</c:v>
                </c:pt>
                <c:pt idx="15424">
                  <c:v>137.37899999999999</c:v>
                </c:pt>
                <c:pt idx="15425">
                  <c:v>137.34899999999999</c:v>
                </c:pt>
                <c:pt idx="15426">
                  <c:v>137.34899999999999</c:v>
                </c:pt>
                <c:pt idx="15427">
                  <c:v>137.30500000000001</c:v>
                </c:pt>
                <c:pt idx="15428">
                  <c:v>137.27000000000001</c:v>
                </c:pt>
                <c:pt idx="15429">
                  <c:v>137.31300000000002</c:v>
                </c:pt>
                <c:pt idx="15430">
                  <c:v>137.351</c:v>
                </c:pt>
                <c:pt idx="15431">
                  <c:v>137.26300000000001</c:v>
                </c:pt>
                <c:pt idx="15432">
                  <c:v>137.14400000000001</c:v>
                </c:pt>
                <c:pt idx="15433">
                  <c:v>137.28800000000001</c:v>
                </c:pt>
                <c:pt idx="15434">
                  <c:v>137.28900000000002</c:v>
                </c:pt>
                <c:pt idx="15435">
                  <c:v>137.24299999999999</c:v>
                </c:pt>
                <c:pt idx="15436">
                  <c:v>137.155</c:v>
                </c:pt>
                <c:pt idx="15437">
                  <c:v>137.21600000000001</c:v>
                </c:pt>
                <c:pt idx="15438">
                  <c:v>137.285</c:v>
                </c:pt>
                <c:pt idx="15439">
                  <c:v>137.352</c:v>
                </c:pt>
                <c:pt idx="15440">
                  <c:v>137.69400000000002</c:v>
                </c:pt>
                <c:pt idx="15441">
                  <c:v>137.678</c:v>
                </c:pt>
                <c:pt idx="15442">
                  <c:v>137.655</c:v>
                </c:pt>
                <c:pt idx="15443">
                  <c:v>137.786</c:v>
                </c:pt>
                <c:pt idx="15444">
                  <c:v>137.80799999999999</c:v>
                </c:pt>
                <c:pt idx="15445">
                  <c:v>137.72999999999999</c:v>
                </c:pt>
                <c:pt idx="15446">
                  <c:v>137.744</c:v>
                </c:pt>
                <c:pt idx="15447">
                  <c:v>137.708</c:v>
                </c:pt>
                <c:pt idx="15448">
                  <c:v>137.72399999999999</c:v>
                </c:pt>
                <c:pt idx="15449">
                  <c:v>137.69400000000002</c:v>
                </c:pt>
                <c:pt idx="15450">
                  <c:v>137.649</c:v>
                </c:pt>
                <c:pt idx="15451">
                  <c:v>137.61699999999999</c:v>
                </c:pt>
                <c:pt idx="15452">
                  <c:v>137.68899999999999</c:v>
                </c:pt>
                <c:pt idx="15453">
                  <c:v>137.65200000000002</c:v>
                </c:pt>
                <c:pt idx="15454">
                  <c:v>137.67699999999999</c:v>
                </c:pt>
                <c:pt idx="15455">
                  <c:v>137.732</c:v>
                </c:pt>
                <c:pt idx="15456">
                  <c:v>137.654</c:v>
                </c:pt>
                <c:pt idx="15457">
                  <c:v>137.60599999999999</c:v>
                </c:pt>
                <c:pt idx="15458">
                  <c:v>137.596</c:v>
                </c:pt>
                <c:pt idx="15459">
                  <c:v>137.55000000000001</c:v>
                </c:pt>
                <c:pt idx="15460">
                  <c:v>137.50300000000001</c:v>
                </c:pt>
                <c:pt idx="15461">
                  <c:v>137.52500000000001</c:v>
                </c:pt>
                <c:pt idx="15462">
                  <c:v>137.56900000000002</c:v>
                </c:pt>
                <c:pt idx="15463">
                  <c:v>137.58500000000001</c:v>
                </c:pt>
                <c:pt idx="15464">
                  <c:v>137.614</c:v>
                </c:pt>
                <c:pt idx="15465">
                  <c:v>137.553</c:v>
                </c:pt>
                <c:pt idx="15466">
                  <c:v>137.643</c:v>
                </c:pt>
                <c:pt idx="15467">
                  <c:v>137.673</c:v>
                </c:pt>
                <c:pt idx="15468">
                  <c:v>137.714</c:v>
                </c:pt>
                <c:pt idx="15469">
                  <c:v>137.78300000000002</c:v>
                </c:pt>
                <c:pt idx="15470">
                  <c:v>137.81700000000001</c:v>
                </c:pt>
                <c:pt idx="15471">
                  <c:v>137.77199999999999</c:v>
                </c:pt>
                <c:pt idx="15472">
                  <c:v>137.87800000000001</c:v>
                </c:pt>
                <c:pt idx="15473">
                  <c:v>137.87800000000001</c:v>
                </c:pt>
                <c:pt idx="15474">
                  <c:v>137.99</c:v>
                </c:pt>
                <c:pt idx="15475">
                  <c:v>138.02799999999999</c:v>
                </c:pt>
                <c:pt idx="15476">
                  <c:v>138.053</c:v>
                </c:pt>
                <c:pt idx="15477">
                  <c:v>137.78900000000002</c:v>
                </c:pt>
                <c:pt idx="15478">
                  <c:v>137.70699999999999</c:v>
                </c:pt>
                <c:pt idx="15479">
                  <c:v>137.77600000000001</c:v>
                </c:pt>
                <c:pt idx="15480">
                  <c:v>137.72900000000001</c:v>
                </c:pt>
                <c:pt idx="15481">
                  <c:v>137.75800000000001</c:v>
                </c:pt>
                <c:pt idx="15482">
                  <c:v>137.80600000000001</c:v>
                </c:pt>
                <c:pt idx="15483">
                  <c:v>137.83799999999999</c:v>
                </c:pt>
                <c:pt idx="15484">
                  <c:v>137.83099999999999</c:v>
                </c:pt>
                <c:pt idx="15485">
                  <c:v>137.744</c:v>
                </c:pt>
                <c:pt idx="15486">
                  <c:v>137.90200000000002</c:v>
                </c:pt>
                <c:pt idx="15487">
                  <c:v>137.87200000000001</c:v>
                </c:pt>
                <c:pt idx="15488">
                  <c:v>137.89099999999999</c:v>
                </c:pt>
                <c:pt idx="15489">
                  <c:v>137.971</c:v>
                </c:pt>
                <c:pt idx="15490">
                  <c:v>137.898</c:v>
                </c:pt>
                <c:pt idx="15491">
                  <c:v>137.96899999999999</c:v>
                </c:pt>
                <c:pt idx="15492">
                  <c:v>137.93200000000002</c:v>
                </c:pt>
                <c:pt idx="15493">
                  <c:v>138.07500000000002</c:v>
                </c:pt>
                <c:pt idx="15494">
                  <c:v>137.94300000000001</c:v>
                </c:pt>
                <c:pt idx="15495">
                  <c:v>138.04400000000001</c:v>
                </c:pt>
                <c:pt idx="15496">
                  <c:v>138.01400000000001</c:v>
                </c:pt>
                <c:pt idx="15497">
                  <c:v>137.97399999999999</c:v>
                </c:pt>
                <c:pt idx="15498">
                  <c:v>137.96</c:v>
                </c:pt>
                <c:pt idx="15499">
                  <c:v>137.96600000000001</c:v>
                </c:pt>
                <c:pt idx="15500">
                  <c:v>137.768</c:v>
                </c:pt>
                <c:pt idx="15501">
                  <c:v>137.82500000000002</c:v>
                </c:pt>
                <c:pt idx="15502">
                  <c:v>137.74700000000001</c:v>
                </c:pt>
                <c:pt idx="15503">
                  <c:v>137.745</c:v>
                </c:pt>
                <c:pt idx="15504">
                  <c:v>137.70699999999999</c:v>
                </c:pt>
                <c:pt idx="15505">
                  <c:v>137.70500000000001</c:v>
                </c:pt>
                <c:pt idx="15506">
                  <c:v>137.52500000000001</c:v>
                </c:pt>
                <c:pt idx="15507">
                  <c:v>137.423</c:v>
                </c:pt>
                <c:pt idx="15508">
                  <c:v>137.398</c:v>
                </c:pt>
                <c:pt idx="15509">
                  <c:v>137.364</c:v>
                </c:pt>
                <c:pt idx="15510">
                  <c:v>137.41400000000002</c:v>
                </c:pt>
                <c:pt idx="15511">
                  <c:v>137.39600000000002</c:v>
                </c:pt>
                <c:pt idx="15512">
                  <c:v>137.5</c:v>
                </c:pt>
                <c:pt idx="15513">
                  <c:v>137.761</c:v>
                </c:pt>
                <c:pt idx="15514">
                  <c:v>137.68600000000001</c:v>
                </c:pt>
                <c:pt idx="15515">
                  <c:v>137.70099999999999</c:v>
                </c:pt>
                <c:pt idx="15516">
                  <c:v>137.64600000000002</c:v>
                </c:pt>
                <c:pt idx="15517">
                  <c:v>137.696</c:v>
                </c:pt>
                <c:pt idx="15518">
                  <c:v>137.721</c:v>
                </c:pt>
                <c:pt idx="15519">
                  <c:v>137.80000000000001</c:v>
                </c:pt>
                <c:pt idx="15520">
                  <c:v>137.80100000000002</c:v>
                </c:pt>
                <c:pt idx="15521">
                  <c:v>137.75399999999999</c:v>
                </c:pt>
                <c:pt idx="15522">
                  <c:v>137.851</c:v>
                </c:pt>
                <c:pt idx="15523">
                  <c:v>137.72200000000001</c:v>
                </c:pt>
                <c:pt idx="15524">
                  <c:v>137.84100000000001</c:v>
                </c:pt>
                <c:pt idx="15525">
                  <c:v>137.828</c:v>
                </c:pt>
                <c:pt idx="15526">
                  <c:v>137.607</c:v>
                </c:pt>
                <c:pt idx="15527">
                  <c:v>137.529</c:v>
                </c:pt>
                <c:pt idx="15528">
                  <c:v>137.584</c:v>
                </c:pt>
                <c:pt idx="15529">
                  <c:v>137.6</c:v>
                </c:pt>
                <c:pt idx="15530">
                  <c:v>137.584</c:v>
                </c:pt>
                <c:pt idx="15531">
                  <c:v>137.584</c:v>
                </c:pt>
                <c:pt idx="15532">
                  <c:v>137.57500000000002</c:v>
                </c:pt>
                <c:pt idx="15533">
                  <c:v>137.54500000000002</c:v>
                </c:pt>
                <c:pt idx="15534">
                  <c:v>137.55000000000001</c:v>
                </c:pt>
                <c:pt idx="15535">
                  <c:v>137.52000000000001</c:v>
                </c:pt>
                <c:pt idx="15536">
                  <c:v>137.547</c:v>
                </c:pt>
                <c:pt idx="15537">
                  <c:v>137.6</c:v>
                </c:pt>
                <c:pt idx="15538">
                  <c:v>137.68100000000001</c:v>
                </c:pt>
                <c:pt idx="15539">
                  <c:v>137.70500000000001</c:v>
                </c:pt>
                <c:pt idx="15540">
                  <c:v>137.66499999999999</c:v>
                </c:pt>
                <c:pt idx="15541">
                  <c:v>137.62</c:v>
                </c:pt>
                <c:pt idx="15542">
                  <c:v>137.608</c:v>
                </c:pt>
                <c:pt idx="15543">
                  <c:v>137.67600000000002</c:v>
                </c:pt>
                <c:pt idx="15544">
                  <c:v>137.59700000000001</c:v>
                </c:pt>
                <c:pt idx="15545">
                  <c:v>137.47499999999999</c:v>
                </c:pt>
                <c:pt idx="15546">
                  <c:v>137.45500000000001</c:v>
                </c:pt>
                <c:pt idx="15547">
                  <c:v>137.46600000000001</c:v>
                </c:pt>
                <c:pt idx="15548">
                  <c:v>137.53399999999999</c:v>
                </c:pt>
                <c:pt idx="15549">
                  <c:v>137.49100000000001</c:v>
                </c:pt>
                <c:pt idx="15550">
                  <c:v>137.506</c:v>
                </c:pt>
                <c:pt idx="15551">
                  <c:v>137.54</c:v>
                </c:pt>
                <c:pt idx="15552">
                  <c:v>137.523</c:v>
                </c:pt>
                <c:pt idx="15553">
                  <c:v>137.58799999999999</c:v>
                </c:pt>
                <c:pt idx="15554">
                  <c:v>137.43299999999999</c:v>
                </c:pt>
                <c:pt idx="15555">
                  <c:v>137.42699999999999</c:v>
                </c:pt>
                <c:pt idx="15556">
                  <c:v>137.577</c:v>
                </c:pt>
                <c:pt idx="15557">
                  <c:v>137.578</c:v>
                </c:pt>
                <c:pt idx="15558">
                  <c:v>137.53399999999999</c:v>
                </c:pt>
                <c:pt idx="15559">
                  <c:v>137.47300000000001</c:v>
                </c:pt>
                <c:pt idx="15560">
                  <c:v>137.428</c:v>
                </c:pt>
                <c:pt idx="15561">
                  <c:v>137.42500000000001</c:v>
                </c:pt>
                <c:pt idx="15562">
                  <c:v>137.38900000000001</c:v>
                </c:pt>
                <c:pt idx="15563">
                  <c:v>137.322</c:v>
                </c:pt>
                <c:pt idx="15564">
                  <c:v>137.41</c:v>
                </c:pt>
                <c:pt idx="15565">
                  <c:v>137.351</c:v>
                </c:pt>
                <c:pt idx="15566">
                  <c:v>137.417</c:v>
                </c:pt>
                <c:pt idx="15567">
                  <c:v>137.40600000000001</c:v>
                </c:pt>
                <c:pt idx="15568">
                  <c:v>137.44200000000001</c:v>
                </c:pt>
                <c:pt idx="15569">
                  <c:v>137.511</c:v>
                </c:pt>
                <c:pt idx="15570">
                  <c:v>137.47200000000001</c:v>
                </c:pt>
                <c:pt idx="15571">
                  <c:v>137.59100000000001</c:v>
                </c:pt>
                <c:pt idx="15572">
                  <c:v>137.59100000000001</c:v>
                </c:pt>
                <c:pt idx="15573">
                  <c:v>137.64500000000001</c:v>
                </c:pt>
                <c:pt idx="15574">
                  <c:v>137.79</c:v>
                </c:pt>
                <c:pt idx="15575">
                  <c:v>137.75399999999999</c:v>
                </c:pt>
                <c:pt idx="15576">
                  <c:v>137.76900000000001</c:v>
                </c:pt>
                <c:pt idx="15577">
                  <c:v>137.751</c:v>
                </c:pt>
                <c:pt idx="15578">
                  <c:v>137.69800000000001</c:v>
                </c:pt>
                <c:pt idx="15579">
                  <c:v>137.67000000000002</c:v>
                </c:pt>
                <c:pt idx="15580">
                  <c:v>137.64400000000001</c:v>
                </c:pt>
                <c:pt idx="15581">
                  <c:v>137.601</c:v>
                </c:pt>
                <c:pt idx="15582">
                  <c:v>137.62800000000001</c:v>
                </c:pt>
                <c:pt idx="15583">
                  <c:v>137.63300000000001</c:v>
                </c:pt>
                <c:pt idx="15584">
                  <c:v>137.619</c:v>
                </c:pt>
                <c:pt idx="15585">
                  <c:v>139.667</c:v>
                </c:pt>
                <c:pt idx="15586">
                  <c:v>139.696</c:v>
                </c:pt>
                <c:pt idx="15587">
                  <c:v>139.69499999999999</c:v>
                </c:pt>
                <c:pt idx="15588">
                  <c:v>139.70000000000002</c:v>
                </c:pt>
                <c:pt idx="15589">
                  <c:v>139.84299999999999</c:v>
                </c:pt>
                <c:pt idx="15590">
                  <c:v>139.886</c:v>
                </c:pt>
                <c:pt idx="15591">
                  <c:v>139.83099999999999</c:v>
                </c:pt>
                <c:pt idx="15592">
                  <c:v>139.81399999999999</c:v>
                </c:pt>
                <c:pt idx="15593">
                  <c:v>139.90299999999999</c:v>
                </c:pt>
                <c:pt idx="15594">
                  <c:v>139.79599999999999</c:v>
                </c:pt>
                <c:pt idx="15595">
                  <c:v>139.84299999999999</c:v>
                </c:pt>
                <c:pt idx="15596">
                  <c:v>139.9</c:v>
                </c:pt>
                <c:pt idx="15597">
                  <c:v>139.90299999999999</c:v>
                </c:pt>
                <c:pt idx="15598">
                  <c:v>139.85400000000001</c:v>
                </c:pt>
                <c:pt idx="15599">
                  <c:v>139.887</c:v>
                </c:pt>
                <c:pt idx="15600">
                  <c:v>139.899</c:v>
                </c:pt>
                <c:pt idx="15601">
                  <c:v>140.029</c:v>
                </c:pt>
                <c:pt idx="15602">
                  <c:v>140.07</c:v>
                </c:pt>
                <c:pt idx="15603">
                  <c:v>139.934</c:v>
                </c:pt>
                <c:pt idx="15604">
                  <c:v>139.87899999999999</c:v>
                </c:pt>
                <c:pt idx="15605">
                  <c:v>139.86099999999999</c:v>
                </c:pt>
                <c:pt idx="15606">
                  <c:v>139.87299999999999</c:v>
                </c:pt>
                <c:pt idx="15607">
                  <c:v>139.78700000000001</c:v>
                </c:pt>
                <c:pt idx="15608">
                  <c:v>139.78100000000001</c:v>
                </c:pt>
                <c:pt idx="15609">
                  <c:v>139.84299999999999</c:v>
                </c:pt>
                <c:pt idx="15610">
                  <c:v>139.846</c:v>
                </c:pt>
                <c:pt idx="15611">
                  <c:v>139.88800000000001</c:v>
                </c:pt>
                <c:pt idx="15612">
                  <c:v>139.46199999999999</c:v>
                </c:pt>
                <c:pt idx="15613">
                  <c:v>139.44200000000001</c:v>
                </c:pt>
                <c:pt idx="15614">
                  <c:v>139.43100000000001</c:v>
                </c:pt>
                <c:pt idx="15615">
                  <c:v>139.40600000000001</c:v>
                </c:pt>
                <c:pt idx="15616">
                  <c:v>139.53399999999999</c:v>
                </c:pt>
                <c:pt idx="15617">
                  <c:v>139.55199999999999</c:v>
                </c:pt>
                <c:pt idx="15618">
                  <c:v>139.61000000000001</c:v>
                </c:pt>
                <c:pt idx="15619">
                  <c:v>139.6</c:v>
                </c:pt>
                <c:pt idx="15620">
                  <c:v>139.60900000000001</c:v>
                </c:pt>
                <c:pt idx="15621">
                  <c:v>139.589</c:v>
                </c:pt>
                <c:pt idx="15622">
                  <c:v>139.67699999999999</c:v>
                </c:pt>
                <c:pt idx="15623">
                  <c:v>139.654</c:v>
                </c:pt>
                <c:pt idx="15624">
                  <c:v>139.672</c:v>
                </c:pt>
                <c:pt idx="15625">
                  <c:v>139.74199999999999</c:v>
                </c:pt>
                <c:pt idx="15626">
                  <c:v>139.77799999999999</c:v>
                </c:pt>
                <c:pt idx="15627">
                  <c:v>139.62899999999999</c:v>
                </c:pt>
                <c:pt idx="15628">
                  <c:v>139.666</c:v>
                </c:pt>
                <c:pt idx="15629">
                  <c:v>139.72999999999999</c:v>
                </c:pt>
                <c:pt idx="15630">
                  <c:v>139.78900000000002</c:v>
                </c:pt>
                <c:pt idx="15631">
                  <c:v>139.80199999999999</c:v>
                </c:pt>
                <c:pt idx="15632">
                  <c:v>139.673</c:v>
                </c:pt>
                <c:pt idx="15633">
                  <c:v>139.81</c:v>
                </c:pt>
                <c:pt idx="15634">
                  <c:v>139.81100000000001</c:v>
                </c:pt>
                <c:pt idx="15635">
                  <c:v>139.81100000000001</c:v>
                </c:pt>
                <c:pt idx="15636">
                  <c:v>139.81200000000001</c:v>
                </c:pt>
                <c:pt idx="15637">
                  <c:v>139.91900000000001</c:v>
                </c:pt>
                <c:pt idx="15638">
                  <c:v>140.00200000000001</c:v>
                </c:pt>
                <c:pt idx="15639">
                  <c:v>139.94200000000001</c:v>
                </c:pt>
                <c:pt idx="15640">
                  <c:v>139.83000000000001</c:v>
                </c:pt>
                <c:pt idx="15641">
                  <c:v>139.96799999999999</c:v>
                </c:pt>
                <c:pt idx="15642">
                  <c:v>139.93299999999999</c:v>
                </c:pt>
                <c:pt idx="15643">
                  <c:v>139.93200000000002</c:v>
                </c:pt>
                <c:pt idx="15644">
                  <c:v>139.88400000000001</c:v>
                </c:pt>
                <c:pt idx="15645">
                  <c:v>139.92600000000002</c:v>
                </c:pt>
                <c:pt idx="15646">
                  <c:v>139.99799999999999</c:v>
                </c:pt>
                <c:pt idx="15647">
                  <c:v>140</c:v>
                </c:pt>
                <c:pt idx="15648">
                  <c:v>139.94</c:v>
                </c:pt>
                <c:pt idx="15649">
                  <c:v>139.96799999999999</c:v>
                </c:pt>
                <c:pt idx="15650">
                  <c:v>140.02600000000001</c:v>
                </c:pt>
                <c:pt idx="15651">
                  <c:v>140.04</c:v>
                </c:pt>
                <c:pt idx="15652">
                  <c:v>140.083</c:v>
                </c:pt>
                <c:pt idx="15653">
                  <c:v>140.03800000000001</c:v>
                </c:pt>
                <c:pt idx="15654">
                  <c:v>140.07400000000001</c:v>
                </c:pt>
                <c:pt idx="15655">
                  <c:v>140.09100000000001</c:v>
                </c:pt>
                <c:pt idx="15656">
                  <c:v>140.10900000000001</c:v>
                </c:pt>
                <c:pt idx="15657">
                  <c:v>140.095</c:v>
                </c:pt>
                <c:pt idx="15658">
                  <c:v>140.017</c:v>
                </c:pt>
                <c:pt idx="15659">
                  <c:v>140.08500000000001</c:v>
                </c:pt>
                <c:pt idx="15660">
                  <c:v>140.12</c:v>
                </c:pt>
                <c:pt idx="15661">
                  <c:v>140.17600000000002</c:v>
                </c:pt>
                <c:pt idx="15662">
                  <c:v>140.16200000000001</c:v>
                </c:pt>
                <c:pt idx="15663">
                  <c:v>140.49799999999999</c:v>
                </c:pt>
                <c:pt idx="15664">
                  <c:v>140.63300000000001</c:v>
                </c:pt>
                <c:pt idx="15665">
                  <c:v>140.69499999999999</c:v>
                </c:pt>
                <c:pt idx="15666">
                  <c:v>140.70099999999999</c:v>
                </c:pt>
                <c:pt idx="15667">
                  <c:v>140.66499999999999</c:v>
                </c:pt>
                <c:pt idx="15668">
                  <c:v>140.72999999999999</c:v>
                </c:pt>
                <c:pt idx="15669">
                  <c:v>140.73099999999999</c:v>
                </c:pt>
                <c:pt idx="15670">
                  <c:v>140.75200000000001</c:v>
                </c:pt>
                <c:pt idx="15671">
                  <c:v>140.70699999999999</c:v>
                </c:pt>
                <c:pt idx="15672">
                  <c:v>140.773</c:v>
                </c:pt>
                <c:pt idx="15673">
                  <c:v>140.73400000000001</c:v>
                </c:pt>
                <c:pt idx="15674">
                  <c:v>140.75200000000001</c:v>
                </c:pt>
                <c:pt idx="15675">
                  <c:v>140.75300000000001</c:v>
                </c:pt>
                <c:pt idx="15676">
                  <c:v>140.709</c:v>
                </c:pt>
                <c:pt idx="15677">
                  <c:v>140.68899999999999</c:v>
                </c:pt>
                <c:pt idx="15678">
                  <c:v>140.69400000000002</c:v>
                </c:pt>
                <c:pt idx="15679">
                  <c:v>140.69400000000002</c:v>
                </c:pt>
                <c:pt idx="15680">
                  <c:v>140.75700000000001</c:v>
                </c:pt>
                <c:pt idx="15681">
                  <c:v>140.78200000000001</c:v>
                </c:pt>
                <c:pt idx="15682">
                  <c:v>140.89600000000002</c:v>
                </c:pt>
                <c:pt idx="15683">
                  <c:v>140.79599999999999</c:v>
                </c:pt>
                <c:pt idx="15684">
                  <c:v>141.30799999999999</c:v>
                </c:pt>
                <c:pt idx="15685">
                  <c:v>141.29300000000001</c:v>
                </c:pt>
                <c:pt idx="15686">
                  <c:v>141.28700000000001</c:v>
                </c:pt>
                <c:pt idx="15687">
                  <c:v>141.33199999999999</c:v>
                </c:pt>
                <c:pt idx="15688">
                  <c:v>141.25399999999999</c:v>
                </c:pt>
                <c:pt idx="15689">
                  <c:v>141.239</c:v>
                </c:pt>
                <c:pt idx="15690">
                  <c:v>141.33600000000001</c:v>
                </c:pt>
                <c:pt idx="15691">
                  <c:v>141.26500000000001</c:v>
                </c:pt>
                <c:pt idx="15692">
                  <c:v>141.22399999999999</c:v>
                </c:pt>
                <c:pt idx="15693">
                  <c:v>141.19900000000001</c:v>
                </c:pt>
                <c:pt idx="15694">
                  <c:v>141.13800000000001</c:v>
                </c:pt>
                <c:pt idx="15695">
                  <c:v>141.18100000000001</c:v>
                </c:pt>
                <c:pt idx="15696">
                  <c:v>141.15200000000002</c:v>
                </c:pt>
                <c:pt idx="15697">
                  <c:v>141.13800000000001</c:v>
                </c:pt>
                <c:pt idx="15698">
                  <c:v>141.267</c:v>
                </c:pt>
                <c:pt idx="15699">
                  <c:v>141.297</c:v>
                </c:pt>
                <c:pt idx="15700">
                  <c:v>141.31300000000002</c:v>
                </c:pt>
                <c:pt idx="15701">
                  <c:v>141.39699999999999</c:v>
                </c:pt>
                <c:pt idx="15702">
                  <c:v>141.40899999999999</c:v>
                </c:pt>
                <c:pt idx="15703">
                  <c:v>141.53399999999999</c:v>
                </c:pt>
                <c:pt idx="15704">
                  <c:v>141.49100000000001</c:v>
                </c:pt>
                <c:pt idx="15705">
                  <c:v>141.601</c:v>
                </c:pt>
                <c:pt idx="15706">
                  <c:v>141.59399999999999</c:v>
                </c:pt>
                <c:pt idx="15707">
                  <c:v>141.53800000000001</c:v>
                </c:pt>
                <c:pt idx="15708">
                  <c:v>141.54599999999999</c:v>
                </c:pt>
                <c:pt idx="15709">
                  <c:v>141.666</c:v>
                </c:pt>
                <c:pt idx="15710">
                  <c:v>141.60900000000001</c:v>
                </c:pt>
                <c:pt idx="15711">
                  <c:v>141.495</c:v>
                </c:pt>
                <c:pt idx="15712">
                  <c:v>141.423</c:v>
                </c:pt>
                <c:pt idx="15713">
                  <c:v>141.43200000000002</c:v>
                </c:pt>
                <c:pt idx="15714">
                  <c:v>141.483</c:v>
                </c:pt>
                <c:pt idx="15715">
                  <c:v>141.43899999999999</c:v>
                </c:pt>
                <c:pt idx="15716">
                  <c:v>141.541</c:v>
                </c:pt>
                <c:pt idx="15717">
                  <c:v>141.67699999999999</c:v>
                </c:pt>
                <c:pt idx="15718">
                  <c:v>141.60900000000001</c:v>
                </c:pt>
                <c:pt idx="15719">
                  <c:v>141.517</c:v>
                </c:pt>
                <c:pt idx="15720">
                  <c:v>141.49700000000001</c:v>
                </c:pt>
                <c:pt idx="15721">
                  <c:v>141.435</c:v>
                </c:pt>
                <c:pt idx="15722">
                  <c:v>141.50700000000001</c:v>
                </c:pt>
                <c:pt idx="15723">
                  <c:v>141.45000000000002</c:v>
                </c:pt>
                <c:pt idx="15724">
                  <c:v>141.482</c:v>
                </c:pt>
                <c:pt idx="15725">
                  <c:v>141.44900000000001</c:v>
                </c:pt>
                <c:pt idx="15726">
                  <c:v>141.40600000000001</c:v>
                </c:pt>
                <c:pt idx="15727">
                  <c:v>141.465</c:v>
                </c:pt>
                <c:pt idx="15728">
                  <c:v>141.39600000000002</c:v>
                </c:pt>
                <c:pt idx="15729">
                  <c:v>141.27700000000002</c:v>
                </c:pt>
                <c:pt idx="15730">
                  <c:v>141.29</c:v>
                </c:pt>
                <c:pt idx="15731">
                  <c:v>141.154</c:v>
                </c:pt>
                <c:pt idx="15732">
                  <c:v>141.256</c:v>
                </c:pt>
                <c:pt idx="15733">
                  <c:v>141.27100000000002</c:v>
                </c:pt>
                <c:pt idx="15734">
                  <c:v>141.17099999999999</c:v>
                </c:pt>
                <c:pt idx="15735">
                  <c:v>141.251</c:v>
                </c:pt>
                <c:pt idx="15736">
                  <c:v>141.251</c:v>
                </c:pt>
                <c:pt idx="15737">
                  <c:v>141.26400000000001</c:v>
                </c:pt>
                <c:pt idx="15738">
                  <c:v>141.298</c:v>
                </c:pt>
                <c:pt idx="15739">
                  <c:v>141.245</c:v>
                </c:pt>
                <c:pt idx="15740">
                  <c:v>141.17500000000001</c:v>
                </c:pt>
                <c:pt idx="15741">
                  <c:v>141.233</c:v>
                </c:pt>
                <c:pt idx="15742">
                  <c:v>141.34399999999999</c:v>
                </c:pt>
                <c:pt idx="15743">
                  <c:v>141.41400000000002</c:v>
                </c:pt>
                <c:pt idx="15744">
                  <c:v>141.34399999999999</c:v>
                </c:pt>
                <c:pt idx="15745">
                  <c:v>141.28300000000002</c:v>
                </c:pt>
                <c:pt idx="15746">
                  <c:v>141.309</c:v>
                </c:pt>
                <c:pt idx="15747">
                  <c:v>141.327</c:v>
                </c:pt>
                <c:pt idx="15748">
                  <c:v>141.297</c:v>
                </c:pt>
                <c:pt idx="15749">
                  <c:v>141.285</c:v>
                </c:pt>
                <c:pt idx="15750">
                  <c:v>141.226</c:v>
                </c:pt>
                <c:pt idx="15751">
                  <c:v>141.23099999999999</c:v>
                </c:pt>
                <c:pt idx="15752">
                  <c:v>141.21600000000001</c:v>
                </c:pt>
                <c:pt idx="15753">
                  <c:v>141.244</c:v>
                </c:pt>
                <c:pt idx="15754">
                  <c:v>141.29400000000001</c:v>
                </c:pt>
                <c:pt idx="15755">
                  <c:v>141.22499999999999</c:v>
                </c:pt>
                <c:pt idx="15756">
                  <c:v>141.30500000000001</c:v>
                </c:pt>
                <c:pt idx="15757">
                  <c:v>141.31100000000001</c:v>
                </c:pt>
                <c:pt idx="15758">
                  <c:v>141.32400000000001</c:v>
                </c:pt>
                <c:pt idx="15759">
                  <c:v>141.35900000000001</c:v>
                </c:pt>
                <c:pt idx="15760">
                  <c:v>141.25</c:v>
                </c:pt>
                <c:pt idx="15761">
                  <c:v>141.244</c:v>
                </c:pt>
                <c:pt idx="15762">
                  <c:v>141.31100000000001</c:v>
                </c:pt>
                <c:pt idx="15763">
                  <c:v>141.32</c:v>
                </c:pt>
                <c:pt idx="15764">
                  <c:v>141.31900000000002</c:v>
                </c:pt>
                <c:pt idx="15765">
                  <c:v>141.279</c:v>
                </c:pt>
                <c:pt idx="15766">
                  <c:v>141.351</c:v>
                </c:pt>
                <c:pt idx="15767">
                  <c:v>141.36799999999999</c:v>
                </c:pt>
                <c:pt idx="15768">
                  <c:v>141.38499999999999</c:v>
                </c:pt>
                <c:pt idx="15769">
                  <c:v>141.33000000000001</c:v>
                </c:pt>
                <c:pt idx="15770">
                  <c:v>141.34399999999999</c:v>
                </c:pt>
                <c:pt idx="15771">
                  <c:v>141.31900000000002</c:v>
                </c:pt>
                <c:pt idx="15772">
                  <c:v>141.39099999999999</c:v>
                </c:pt>
                <c:pt idx="15773">
                  <c:v>141.33699999999999</c:v>
                </c:pt>
                <c:pt idx="15774">
                  <c:v>141.30000000000001</c:v>
                </c:pt>
                <c:pt idx="15775">
                  <c:v>141.214</c:v>
                </c:pt>
                <c:pt idx="15776">
                  <c:v>141.24600000000001</c:v>
                </c:pt>
                <c:pt idx="15777">
                  <c:v>141.184</c:v>
                </c:pt>
                <c:pt idx="15778">
                  <c:v>141.09800000000001</c:v>
                </c:pt>
                <c:pt idx="15779">
                  <c:v>141.173</c:v>
                </c:pt>
                <c:pt idx="15780">
                  <c:v>141.17099999999999</c:v>
                </c:pt>
                <c:pt idx="15781">
                  <c:v>141.09200000000001</c:v>
                </c:pt>
                <c:pt idx="15782">
                  <c:v>141.08799999999999</c:v>
                </c:pt>
                <c:pt idx="15783">
                  <c:v>141.13400000000001</c:v>
                </c:pt>
                <c:pt idx="15784">
                  <c:v>141.06900000000002</c:v>
                </c:pt>
                <c:pt idx="15785">
                  <c:v>141.04900000000001</c:v>
                </c:pt>
                <c:pt idx="15786">
                  <c:v>141.035</c:v>
                </c:pt>
                <c:pt idx="15787">
                  <c:v>141.11000000000001</c:v>
                </c:pt>
                <c:pt idx="15788">
                  <c:v>140.97999999999999</c:v>
                </c:pt>
                <c:pt idx="15789">
                  <c:v>141.02600000000001</c:v>
                </c:pt>
                <c:pt idx="15790">
                  <c:v>140.96600000000001</c:v>
                </c:pt>
                <c:pt idx="15791">
                  <c:v>140.93200000000002</c:v>
                </c:pt>
                <c:pt idx="15792">
                  <c:v>140.892</c:v>
                </c:pt>
                <c:pt idx="15793">
                  <c:v>140.96199999999999</c:v>
                </c:pt>
                <c:pt idx="15794">
                  <c:v>140.94900000000001</c:v>
                </c:pt>
                <c:pt idx="15795">
                  <c:v>140.94400000000002</c:v>
                </c:pt>
                <c:pt idx="15796">
                  <c:v>140.80100000000002</c:v>
                </c:pt>
                <c:pt idx="15797">
                  <c:v>140.81300000000002</c:v>
                </c:pt>
                <c:pt idx="15798">
                  <c:v>140.90600000000001</c:v>
                </c:pt>
                <c:pt idx="15799">
                  <c:v>140.749</c:v>
                </c:pt>
                <c:pt idx="15800">
                  <c:v>140.80100000000002</c:v>
                </c:pt>
                <c:pt idx="15801">
                  <c:v>140.76</c:v>
                </c:pt>
                <c:pt idx="15802">
                  <c:v>140.76500000000001</c:v>
                </c:pt>
                <c:pt idx="15803">
                  <c:v>140.73699999999999</c:v>
                </c:pt>
                <c:pt idx="15804">
                  <c:v>140.68700000000001</c:v>
                </c:pt>
                <c:pt idx="15805">
                  <c:v>140.73500000000001</c:v>
                </c:pt>
                <c:pt idx="15806">
                  <c:v>140.67099999999999</c:v>
                </c:pt>
                <c:pt idx="15807">
                  <c:v>140.709</c:v>
                </c:pt>
                <c:pt idx="15808">
                  <c:v>140.74600000000001</c:v>
                </c:pt>
                <c:pt idx="15809">
                  <c:v>140.72200000000001</c:v>
                </c:pt>
                <c:pt idx="15810">
                  <c:v>140.79599999999999</c:v>
                </c:pt>
                <c:pt idx="15811">
                  <c:v>140.87100000000001</c:v>
                </c:pt>
                <c:pt idx="15812">
                  <c:v>140.833</c:v>
                </c:pt>
                <c:pt idx="15813">
                  <c:v>140.79300000000001</c:v>
                </c:pt>
                <c:pt idx="15814">
                  <c:v>140.565</c:v>
                </c:pt>
                <c:pt idx="15815">
                  <c:v>140.40899999999999</c:v>
                </c:pt>
                <c:pt idx="15816">
                  <c:v>140.46600000000001</c:v>
                </c:pt>
                <c:pt idx="15817">
                  <c:v>140.536</c:v>
                </c:pt>
                <c:pt idx="15818">
                  <c:v>140.5</c:v>
                </c:pt>
                <c:pt idx="15819">
                  <c:v>140.499</c:v>
                </c:pt>
                <c:pt idx="15820">
                  <c:v>140.57</c:v>
                </c:pt>
                <c:pt idx="15821">
                  <c:v>140.61699999999999</c:v>
                </c:pt>
                <c:pt idx="15822">
                  <c:v>140.60300000000001</c:v>
                </c:pt>
                <c:pt idx="15823">
                  <c:v>140.642</c:v>
                </c:pt>
                <c:pt idx="15824">
                  <c:v>140.68899999999999</c:v>
                </c:pt>
                <c:pt idx="15825">
                  <c:v>140.72900000000001</c:v>
                </c:pt>
                <c:pt idx="15826">
                  <c:v>140.786</c:v>
                </c:pt>
                <c:pt idx="15827">
                  <c:v>140.81300000000002</c:v>
                </c:pt>
                <c:pt idx="15828">
                  <c:v>140.76400000000001</c:v>
                </c:pt>
                <c:pt idx="15829">
                  <c:v>140.89699999999999</c:v>
                </c:pt>
                <c:pt idx="15830">
                  <c:v>140.94</c:v>
                </c:pt>
                <c:pt idx="15831">
                  <c:v>141.018</c:v>
                </c:pt>
                <c:pt idx="15832">
                  <c:v>140.95099999999999</c:v>
                </c:pt>
                <c:pt idx="15833">
                  <c:v>140.97</c:v>
                </c:pt>
                <c:pt idx="15834">
                  <c:v>140.96799999999999</c:v>
                </c:pt>
                <c:pt idx="15835">
                  <c:v>140.989</c:v>
                </c:pt>
                <c:pt idx="15836">
                  <c:v>141.03399999999999</c:v>
                </c:pt>
                <c:pt idx="15837">
                  <c:v>140.95500000000001</c:v>
                </c:pt>
                <c:pt idx="15838">
                  <c:v>141.00900000000001</c:v>
                </c:pt>
                <c:pt idx="15839">
                  <c:v>141.04300000000001</c:v>
                </c:pt>
                <c:pt idx="15840">
                  <c:v>140.99100000000001</c:v>
                </c:pt>
                <c:pt idx="15841">
                  <c:v>141.01400000000001</c:v>
                </c:pt>
                <c:pt idx="15842">
                  <c:v>141.06800000000001</c:v>
                </c:pt>
                <c:pt idx="15843">
                  <c:v>141.06800000000001</c:v>
                </c:pt>
                <c:pt idx="15844">
                  <c:v>141.125</c:v>
                </c:pt>
                <c:pt idx="15845">
                  <c:v>141.12</c:v>
                </c:pt>
                <c:pt idx="15846">
                  <c:v>141.11600000000001</c:v>
                </c:pt>
                <c:pt idx="15847">
                  <c:v>141.04900000000001</c:v>
                </c:pt>
                <c:pt idx="15848">
                  <c:v>141.07500000000002</c:v>
                </c:pt>
                <c:pt idx="15849">
                  <c:v>141.09899999999999</c:v>
                </c:pt>
                <c:pt idx="15850">
                  <c:v>141.08199999999999</c:v>
                </c:pt>
                <c:pt idx="15851">
                  <c:v>141.10300000000001</c:v>
                </c:pt>
                <c:pt idx="15852">
                  <c:v>141.20099999999999</c:v>
                </c:pt>
                <c:pt idx="15853">
                  <c:v>141.16</c:v>
                </c:pt>
                <c:pt idx="15854">
                  <c:v>141.19</c:v>
                </c:pt>
                <c:pt idx="15855">
                  <c:v>174.71800000000002</c:v>
                </c:pt>
                <c:pt idx="15856">
                  <c:v>172.072</c:v>
                </c:pt>
                <c:pt idx="15857">
                  <c:v>172.24299999999999</c:v>
                </c:pt>
                <c:pt idx="15858">
                  <c:v>172.13</c:v>
                </c:pt>
                <c:pt idx="15859">
                  <c:v>171.69200000000001</c:v>
                </c:pt>
                <c:pt idx="15860">
                  <c:v>170.93899999999999</c:v>
                </c:pt>
                <c:pt idx="15861">
                  <c:v>170.42600000000002</c:v>
                </c:pt>
                <c:pt idx="15862">
                  <c:v>169.61</c:v>
                </c:pt>
                <c:pt idx="15863">
                  <c:v>168.797</c:v>
                </c:pt>
                <c:pt idx="15864">
                  <c:v>168.024</c:v>
                </c:pt>
                <c:pt idx="15865">
                  <c:v>167.30600000000001</c:v>
                </c:pt>
                <c:pt idx="15866">
                  <c:v>166.66300000000001</c:v>
                </c:pt>
                <c:pt idx="15867">
                  <c:v>166.46200000000002</c:v>
                </c:pt>
                <c:pt idx="15868">
                  <c:v>166.41800000000001</c:v>
                </c:pt>
                <c:pt idx="15869">
                  <c:v>166.126</c:v>
                </c:pt>
                <c:pt idx="15870">
                  <c:v>165.93600000000001</c:v>
                </c:pt>
                <c:pt idx="15871">
                  <c:v>165.63200000000001</c:v>
                </c:pt>
                <c:pt idx="15872">
                  <c:v>165.5</c:v>
                </c:pt>
                <c:pt idx="15873">
                  <c:v>165.45400000000001</c:v>
                </c:pt>
                <c:pt idx="15874">
                  <c:v>165.666</c:v>
                </c:pt>
                <c:pt idx="15875">
                  <c:v>165.929</c:v>
                </c:pt>
                <c:pt idx="15876">
                  <c:v>166.13800000000001</c:v>
                </c:pt>
                <c:pt idx="15877">
                  <c:v>166.57300000000001</c:v>
                </c:pt>
                <c:pt idx="15878">
                  <c:v>166.98400000000001</c:v>
                </c:pt>
                <c:pt idx="15879">
                  <c:v>167.50800000000001</c:v>
                </c:pt>
                <c:pt idx="15880">
                  <c:v>167.95699999999999</c:v>
                </c:pt>
                <c:pt idx="15881">
                  <c:v>168.58500000000001</c:v>
                </c:pt>
                <c:pt idx="15882">
                  <c:v>169.18700000000001</c:v>
                </c:pt>
                <c:pt idx="15883">
                  <c:v>169.98</c:v>
                </c:pt>
                <c:pt idx="15884">
                  <c:v>170.61099999999999</c:v>
                </c:pt>
                <c:pt idx="15885">
                  <c:v>171.20500000000001</c:v>
                </c:pt>
                <c:pt idx="15886">
                  <c:v>171.773</c:v>
                </c:pt>
                <c:pt idx="15887">
                  <c:v>172.268</c:v>
                </c:pt>
                <c:pt idx="15888">
                  <c:v>172.68299999999999</c:v>
                </c:pt>
                <c:pt idx="15889">
                  <c:v>173.047</c:v>
                </c:pt>
                <c:pt idx="15890">
                  <c:v>173.364</c:v>
                </c:pt>
                <c:pt idx="15891">
                  <c:v>173.691</c:v>
                </c:pt>
                <c:pt idx="15892">
                  <c:v>173.785</c:v>
                </c:pt>
                <c:pt idx="15893">
                  <c:v>173.941</c:v>
                </c:pt>
                <c:pt idx="15894">
                  <c:v>174.06700000000001</c:v>
                </c:pt>
                <c:pt idx="15895">
                  <c:v>174.16900000000001</c:v>
                </c:pt>
                <c:pt idx="15896">
                  <c:v>174.30600000000001</c:v>
                </c:pt>
                <c:pt idx="15897">
                  <c:v>174.529</c:v>
                </c:pt>
                <c:pt idx="15898">
                  <c:v>174.65200000000002</c:v>
                </c:pt>
                <c:pt idx="15899">
                  <c:v>174.75399999999999</c:v>
                </c:pt>
                <c:pt idx="15900">
                  <c:v>174.95099999999999</c:v>
                </c:pt>
                <c:pt idx="15901">
                  <c:v>175.23500000000001</c:v>
                </c:pt>
                <c:pt idx="15902">
                  <c:v>175.41300000000001</c:v>
                </c:pt>
                <c:pt idx="15903">
                  <c:v>175.53</c:v>
                </c:pt>
                <c:pt idx="15904">
                  <c:v>175.691</c:v>
                </c:pt>
                <c:pt idx="15905">
                  <c:v>175.815</c:v>
                </c:pt>
                <c:pt idx="15906">
                  <c:v>175.989</c:v>
                </c:pt>
                <c:pt idx="15907">
                  <c:v>176.149</c:v>
                </c:pt>
                <c:pt idx="15908">
                  <c:v>176.24299999999999</c:v>
                </c:pt>
                <c:pt idx="15909">
                  <c:v>176.352</c:v>
                </c:pt>
                <c:pt idx="15910">
                  <c:v>176.435</c:v>
                </c:pt>
                <c:pt idx="15911">
                  <c:v>176.50200000000001</c:v>
                </c:pt>
                <c:pt idx="15912">
                  <c:v>176.69800000000001</c:v>
                </c:pt>
                <c:pt idx="15913">
                  <c:v>176.81700000000001</c:v>
                </c:pt>
                <c:pt idx="15914">
                  <c:v>176.76</c:v>
                </c:pt>
                <c:pt idx="15915">
                  <c:v>176.916</c:v>
                </c:pt>
                <c:pt idx="15916">
                  <c:v>176.97800000000001</c:v>
                </c:pt>
                <c:pt idx="15917">
                  <c:v>177.08100000000002</c:v>
                </c:pt>
                <c:pt idx="15918">
                  <c:v>177.137</c:v>
                </c:pt>
                <c:pt idx="15919">
                  <c:v>177.226</c:v>
                </c:pt>
                <c:pt idx="15920">
                  <c:v>177.33100000000002</c:v>
                </c:pt>
                <c:pt idx="15921">
                  <c:v>177.375</c:v>
                </c:pt>
                <c:pt idx="15922">
                  <c:v>177.33500000000001</c:v>
                </c:pt>
                <c:pt idx="15923">
                  <c:v>177.44400000000002</c:v>
                </c:pt>
                <c:pt idx="15924">
                  <c:v>177.49700000000001</c:v>
                </c:pt>
                <c:pt idx="15925">
                  <c:v>177.51300000000001</c:v>
                </c:pt>
                <c:pt idx="15926">
                  <c:v>177.63499999999999</c:v>
                </c:pt>
                <c:pt idx="15927">
                  <c:v>177.626</c:v>
                </c:pt>
                <c:pt idx="15928">
                  <c:v>177.61099999999999</c:v>
                </c:pt>
                <c:pt idx="15929">
                  <c:v>177.73500000000001</c:v>
                </c:pt>
                <c:pt idx="15930">
                  <c:v>177.69900000000001</c:v>
                </c:pt>
                <c:pt idx="15931">
                  <c:v>177.75200000000001</c:v>
                </c:pt>
                <c:pt idx="15932">
                  <c:v>177.72</c:v>
                </c:pt>
                <c:pt idx="15933">
                  <c:v>177.702</c:v>
                </c:pt>
                <c:pt idx="15934">
                  <c:v>177.84899999999999</c:v>
                </c:pt>
                <c:pt idx="15935">
                  <c:v>177.822</c:v>
                </c:pt>
                <c:pt idx="15936">
                  <c:v>177.70699999999999</c:v>
                </c:pt>
                <c:pt idx="15937">
                  <c:v>177.79300000000001</c:v>
                </c:pt>
                <c:pt idx="15938">
                  <c:v>177.935</c:v>
                </c:pt>
                <c:pt idx="15939">
                  <c:v>177.85900000000001</c:v>
                </c:pt>
                <c:pt idx="15940">
                  <c:v>177.84700000000001</c:v>
                </c:pt>
                <c:pt idx="15941">
                  <c:v>177.88499999999999</c:v>
                </c:pt>
                <c:pt idx="15942">
                  <c:v>177.90100000000001</c:v>
                </c:pt>
                <c:pt idx="15943">
                  <c:v>177.833</c:v>
                </c:pt>
                <c:pt idx="15944">
                  <c:v>177.82300000000001</c:v>
                </c:pt>
                <c:pt idx="15945">
                  <c:v>177.803</c:v>
                </c:pt>
                <c:pt idx="15946">
                  <c:v>177.887</c:v>
                </c:pt>
                <c:pt idx="15947">
                  <c:v>177.92600000000002</c:v>
                </c:pt>
                <c:pt idx="15948">
                  <c:v>177.983</c:v>
                </c:pt>
                <c:pt idx="15949">
                  <c:v>177.97499999999999</c:v>
                </c:pt>
                <c:pt idx="15950">
                  <c:v>177.98</c:v>
                </c:pt>
                <c:pt idx="15951">
                  <c:v>177.94300000000001</c:v>
                </c:pt>
                <c:pt idx="15952">
                  <c:v>177.92000000000002</c:v>
                </c:pt>
                <c:pt idx="15953">
                  <c:v>177.86</c:v>
                </c:pt>
                <c:pt idx="15954">
                  <c:v>177.77700000000002</c:v>
                </c:pt>
                <c:pt idx="15955">
                  <c:v>177.90200000000002</c:v>
                </c:pt>
                <c:pt idx="15956">
                  <c:v>177.999</c:v>
                </c:pt>
                <c:pt idx="15957">
                  <c:v>177.994</c:v>
                </c:pt>
                <c:pt idx="15958">
                  <c:v>177.94</c:v>
                </c:pt>
                <c:pt idx="15959">
                  <c:v>178.04500000000002</c:v>
                </c:pt>
                <c:pt idx="15960">
                  <c:v>178.07</c:v>
                </c:pt>
                <c:pt idx="15961">
                  <c:v>178.01599999999999</c:v>
                </c:pt>
                <c:pt idx="15962">
                  <c:v>177.98599999999999</c:v>
                </c:pt>
                <c:pt idx="15963">
                  <c:v>178.03399999999999</c:v>
                </c:pt>
                <c:pt idx="15964">
                  <c:v>178.066</c:v>
                </c:pt>
                <c:pt idx="15965">
                  <c:v>178.001</c:v>
                </c:pt>
                <c:pt idx="15966">
                  <c:v>177.97</c:v>
                </c:pt>
                <c:pt idx="15967">
                  <c:v>177.96700000000001</c:v>
                </c:pt>
                <c:pt idx="15968">
                  <c:v>178.05100000000002</c:v>
                </c:pt>
                <c:pt idx="15969">
                  <c:v>177.96200000000002</c:v>
                </c:pt>
                <c:pt idx="15970">
                  <c:v>177.30100000000002</c:v>
                </c:pt>
                <c:pt idx="15971">
                  <c:v>177.303</c:v>
                </c:pt>
                <c:pt idx="15972">
                  <c:v>177.30600000000001</c:v>
                </c:pt>
                <c:pt idx="15973">
                  <c:v>177.27799999999999</c:v>
                </c:pt>
                <c:pt idx="15974">
                  <c:v>177.20699999999999</c:v>
                </c:pt>
                <c:pt idx="15975">
                  <c:v>177.108</c:v>
                </c:pt>
                <c:pt idx="15976">
                  <c:v>177.107</c:v>
                </c:pt>
                <c:pt idx="15977">
                  <c:v>177.208</c:v>
                </c:pt>
                <c:pt idx="15978">
                  <c:v>177.16300000000001</c:v>
                </c:pt>
                <c:pt idx="15979">
                  <c:v>177.11799999999999</c:v>
                </c:pt>
                <c:pt idx="15980">
                  <c:v>177.16400000000002</c:v>
                </c:pt>
                <c:pt idx="15981">
                  <c:v>177.226</c:v>
                </c:pt>
                <c:pt idx="15982">
                  <c:v>177.29</c:v>
                </c:pt>
                <c:pt idx="15983">
                  <c:v>177.108</c:v>
                </c:pt>
                <c:pt idx="15984">
                  <c:v>177.20699999999999</c:v>
                </c:pt>
                <c:pt idx="15985">
                  <c:v>177.28</c:v>
                </c:pt>
                <c:pt idx="15986">
                  <c:v>177.21299999999999</c:v>
                </c:pt>
                <c:pt idx="15987">
                  <c:v>177.33</c:v>
                </c:pt>
                <c:pt idx="15988">
                  <c:v>177.35900000000001</c:v>
                </c:pt>
                <c:pt idx="15989">
                  <c:v>177.29900000000001</c:v>
                </c:pt>
                <c:pt idx="15990">
                  <c:v>177.24</c:v>
                </c:pt>
                <c:pt idx="15991">
                  <c:v>177.27</c:v>
                </c:pt>
                <c:pt idx="15992">
                  <c:v>177.22900000000001</c:v>
                </c:pt>
                <c:pt idx="15993">
                  <c:v>177.26900000000001</c:v>
                </c:pt>
                <c:pt idx="15994">
                  <c:v>177.31300000000002</c:v>
                </c:pt>
                <c:pt idx="15995">
                  <c:v>177.17699999999999</c:v>
                </c:pt>
                <c:pt idx="15996">
                  <c:v>177.239</c:v>
                </c:pt>
                <c:pt idx="15997">
                  <c:v>177.17600000000002</c:v>
                </c:pt>
                <c:pt idx="15998">
                  <c:v>177.137</c:v>
                </c:pt>
                <c:pt idx="15999">
                  <c:v>177.232</c:v>
                </c:pt>
                <c:pt idx="16000">
                  <c:v>177.34700000000001</c:v>
                </c:pt>
                <c:pt idx="16001">
                  <c:v>177.28800000000001</c:v>
                </c:pt>
                <c:pt idx="16002">
                  <c:v>177.23699999999999</c:v>
                </c:pt>
                <c:pt idx="16003">
                  <c:v>177.14000000000001</c:v>
                </c:pt>
                <c:pt idx="16004">
                  <c:v>177.19300000000001</c:v>
                </c:pt>
                <c:pt idx="16005">
                  <c:v>177.19499999999999</c:v>
                </c:pt>
                <c:pt idx="16006">
                  <c:v>177.26400000000001</c:v>
                </c:pt>
                <c:pt idx="16007">
                  <c:v>177.27500000000001</c:v>
                </c:pt>
                <c:pt idx="16008">
                  <c:v>177.30199999999999</c:v>
                </c:pt>
                <c:pt idx="16009">
                  <c:v>177.185</c:v>
                </c:pt>
                <c:pt idx="16010">
                  <c:v>177.274</c:v>
                </c:pt>
                <c:pt idx="16011">
                  <c:v>177.34200000000001</c:v>
                </c:pt>
                <c:pt idx="16012">
                  <c:v>177.34</c:v>
                </c:pt>
                <c:pt idx="16013">
                  <c:v>177.43800000000002</c:v>
                </c:pt>
                <c:pt idx="16014">
                  <c:v>177.39000000000001</c:v>
                </c:pt>
                <c:pt idx="16015">
                  <c:v>177.351</c:v>
                </c:pt>
                <c:pt idx="16016">
                  <c:v>177.26500000000001</c:v>
                </c:pt>
                <c:pt idx="16017">
                  <c:v>177.399</c:v>
                </c:pt>
                <c:pt idx="16018">
                  <c:v>177.50800000000001</c:v>
                </c:pt>
                <c:pt idx="16019">
                  <c:v>177.477</c:v>
                </c:pt>
                <c:pt idx="16020">
                  <c:v>177.51300000000001</c:v>
                </c:pt>
                <c:pt idx="16021">
                  <c:v>177.53800000000001</c:v>
                </c:pt>
                <c:pt idx="16022">
                  <c:v>177.59</c:v>
                </c:pt>
                <c:pt idx="16023">
                  <c:v>177.82</c:v>
                </c:pt>
                <c:pt idx="16024">
                  <c:v>177.68800000000002</c:v>
                </c:pt>
                <c:pt idx="16025">
                  <c:v>177.745</c:v>
                </c:pt>
                <c:pt idx="16026">
                  <c:v>177.79</c:v>
                </c:pt>
                <c:pt idx="16027">
                  <c:v>177.88200000000001</c:v>
                </c:pt>
                <c:pt idx="16028">
                  <c:v>178.13</c:v>
                </c:pt>
                <c:pt idx="16029">
                  <c:v>178.14699999999999</c:v>
                </c:pt>
                <c:pt idx="16030">
                  <c:v>178.22399999999999</c:v>
                </c:pt>
                <c:pt idx="16031">
                  <c:v>178.27500000000001</c:v>
                </c:pt>
                <c:pt idx="16032">
                  <c:v>178.28100000000001</c:v>
                </c:pt>
                <c:pt idx="16033">
                  <c:v>178.28800000000001</c:v>
                </c:pt>
                <c:pt idx="16034">
                  <c:v>178.24100000000001</c:v>
                </c:pt>
                <c:pt idx="16035">
                  <c:v>178.208</c:v>
                </c:pt>
                <c:pt idx="16036">
                  <c:v>178.316</c:v>
                </c:pt>
                <c:pt idx="16037">
                  <c:v>178.32900000000001</c:v>
                </c:pt>
                <c:pt idx="16038">
                  <c:v>178.38900000000001</c:v>
                </c:pt>
                <c:pt idx="16039">
                  <c:v>178.37299999999999</c:v>
                </c:pt>
                <c:pt idx="16040">
                  <c:v>178.411</c:v>
                </c:pt>
                <c:pt idx="16041">
                  <c:v>178.50399999999999</c:v>
                </c:pt>
                <c:pt idx="16042">
                  <c:v>178.50700000000001</c:v>
                </c:pt>
                <c:pt idx="16043">
                  <c:v>178.483</c:v>
                </c:pt>
                <c:pt idx="16044">
                  <c:v>178.489</c:v>
                </c:pt>
                <c:pt idx="16045">
                  <c:v>178.65100000000001</c:v>
                </c:pt>
                <c:pt idx="16046">
                  <c:v>178.71600000000001</c:v>
                </c:pt>
                <c:pt idx="16047">
                  <c:v>178.75900000000001</c:v>
                </c:pt>
                <c:pt idx="16048">
                  <c:v>178.77100000000002</c:v>
                </c:pt>
                <c:pt idx="16049">
                  <c:v>178.90200000000002</c:v>
                </c:pt>
                <c:pt idx="16050">
                  <c:v>178.91200000000001</c:v>
                </c:pt>
                <c:pt idx="16051">
                  <c:v>178.92500000000001</c:v>
                </c:pt>
                <c:pt idx="16052">
                  <c:v>178.97800000000001</c:v>
                </c:pt>
                <c:pt idx="16053">
                  <c:v>178.928</c:v>
                </c:pt>
                <c:pt idx="16054">
                  <c:v>178.94300000000001</c:v>
                </c:pt>
                <c:pt idx="16055">
                  <c:v>178.874</c:v>
                </c:pt>
                <c:pt idx="16056">
                  <c:v>178.78800000000001</c:v>
                </c:pt>
                <c:pt idx="16057">
                  <c:v>178.816</c:v>
                </c:pt>
                <c:pt idx="16058">
                  <c:v>178.85400000000001</c:v>
                </c:pt>
                <c:pt idx="16059">
                  <c:v>178.90600000000001</c:v>
                </c:pt>
                <c:pt idx="16060">
                  <c:v>178.88400000000001</c:v>
                </c:pt>
                <c:pt idx="16061">
                  <c:v>178.88400000000001</c:v>
                </c:pt>
                <c:pt idx="16062">
                  <c:v>178.96200000000002</c:v>
                </c:pt>
                <c:pt idx="16063">
                  <c:v>178.947</c:v>
                </c:pt>
                <c:pt idx="16064">
                  <c:v>178.881</c:v>
                </c:pt>
                <c:pt idx="16065">
                  <c:v>178.84700000000001</c:v>
                </c:pt>
                <c:pt idx="16066">
                  <c:v>178.81399999999999</c:v>
                </c:pt>
                <c:pt idx="16067">
                  <c:v>178.78</c:v>
                </c:pt>
                <c:pt idx="16068">
                  <c:v>178.86600000000001</c:v>
                </c:pt>
                <c:pt idx="16069">
                  <c:v>178.858</c:v>
                </c:pt>
                <c:pt idx="16070">
                  <c:v>178.852</c:v>
                </c:pt>
                <c:pt idx="16071">
                  <c:v>178.767</c:v>
                </c:pt>
                <c:pt idx="16072">
                  <c:v>178.696</c:v>
                </c:pt>
                <c:pt idx="16073">
                  <c:v>178.74199999999999</c:v>
                </c:pt>
                <c:pt idx="16074">
                  <c:v>178.78300000000002</c:v>
                </c:pt>
                <c:pt idx="16075">
                  <c:v>178.768</c:v>
                </c:pt>
                <c:pt idx="16076">
                  <c:v>178.667</c:v>
                </c:pt>
                <c:pt idx="16077">
                  <c:v>178.71100000000001</c:v>
                </c:pt>
                <c:pt idx="16078">
                  <c:v>178.62899999999999</c:v>
                </c:pt>
                <c:pt idx="16079">
                  <c:v>178.72800000000001</c:v>
                </c:pt>
                <c:pt idx="16080">
                  <c:v>178.79300000000001</c:v>
                </c:pt>
                <c:pt idx="16081">
                  <c:v>178.75300000000001</c:v>
                </c:pt>
                <c:pt idx="16082">
                  <c:v>178.68700000000001</c:v>
                </c:pt>
                <c:pt idx="16083">
                  <c:v>178.79599999999999</c:v>
                </c:pt>
                <c:pt idx="16084">
                  <c:v>178.81399999999999</c:v>
                </c:pt>
                <c:pt idx="16085">
                  <c:v>178.78399999999999</c:v>
                </c:pt>
                <c:pt idx="16086">
                  <c:v>178.71100000000001</c:v>
                </c:pt>
                <c:pt idx="16087">
                  <c:v>178.684</c:v>
                </c:pt>
                <c:pt idx="16088">
                  <c:v>178.761</c:v>
                </c:pt>
                <c:pt idx="16089">
                  <c:v>178.70500000000001</c:v>
                </c:pt>
                <c:pt idx="16090">
                  <c:v>178.744</c:v>
                </c:pt>
                <c:pt idx="16091">
                  <c:v>178.70600000000002</c:v>
                </c:pt>
                <c:pt idx="16092">
                  <c:v>178.63200000000001</c:v>
                </c:pt>
                <c:pt idx="16093">
                  <c:v>178.60900000000001</c:v>
                </c:pt>
                <c:pt idx="16094">
                  <c:v>178.624</c:v>
                </c:pt>
                <c:pt idx="16095">
                  <c:v>178.63300000000001</c:v>
                </c:pt>
                <c:pt idx="16096">
                  <c:v>178.75200000000001</c:v>
                </c:pt>
                <c:pt idx="16097">
                  <c:v>178.84</c:v>
                </c:pt>
                <c:pt idx="16098">
                  <c:v>178.81399999999999</c:v>
                </c:pt>
                <c:pt idx="16099">
                  <c:v>178.89400000000001</c:v>
                </c:pt>
                <c:pt idx="16100">
                  <c:v>179.00399999999999</c:v>
                </c:pt>
                <c:pt idx="16101">
                  <c:v>179.09200000000001</c:v>
                </c:pt>
                <c:pt idx="16102">
                  <c:v>179.07500000000002</c:v>
                </c:pt>
                <c:pt idx="16103">
                  <c:v>178.584</c:v>
                </c:pt>
                <c:pt idx="16104">
                  <c:v>178.64099999999999</c:v>
                </c:pt>
                <c:pt idx="16105">
                  <c:v>178.62700000000001</c:v>
                </c:pt>
                <c:pt idx="16106">
                  <c:v>178.69200000000001</c:v>
                </c:pt>
                <c:pt idx="16107">
                  <c:v>178.66</c:v>
                </c:pt>
                <c:pt idx="16108">
                  <c:v>178.565</c:v>
                </c:pt>
                <c:pt idx="16109">
                  <c:v>178.68600000000001</c:v>
                </c:pt>
                <c:pt idx="16110">
                  <c:v>178.59800000000001</c:v>
                </c:pt>
                <c:pt idx="16111">
                  <c:v>178.63200000000001</c:v>
                </c:pt>
                <c:pt idx="16112">
                  <c:v>178.63200000000001</c:v>
                </c:pt>
                <c:pt idx="16113">
                  <c:v>178.613</c:v>
                </c:pt>
                <c:pt idx="16114">
                  <c:v>178.63900000000001</c:v>
                </c:pt>
                <c:pt idx="16115">
                  <c:v>178.54400000000001</c:v>
                </c:pt>
                <c:pt idx="16116">
                  <c:v>178.441</c:v>
                </c:pt>
                <c:pt idx="16117">
                  <c:v>178.459</c:v>
                </c:pt>
                <c:pt idx="16118">
                  <c:v>178.48500000000001</c:v>
                </c:pt>
                <c:pt idx="16119">
                  <c:v>178.524</c:v>
                </c:pt>
                <c:pt idx="16120">
                  <c:v>178.434</c:v>
                </c:pt>
                <c:pt idx="16121">
                  <c:v>178.40600000000001</c:v>
                </c:pt>
                <c:pt idx="16122">
                  <c:v>178.357</c:v>
                </c:pt>
                <c:pt idx="16123">
                  <c:v>178.38800000000001</c:v>
                </c:pt>
                <c:pt idx="16124">
                  <c:v>178.36</c:v>
                </c:pt>
                <c:pt idx="16125">
                  <c:v>178.33100000000002</c:v>
                </c:pt>
                <c:pt idx="16126">
                  <c:v>178.249</c:v>
                </c:pt>
                <c:pt idx="16127">
                  <c:v>178.17699999999999</c:v>
                </c:pt>
                <c:pt idx="16128">
                  <c:v>178.197</c:v>
                </c:pt>
                <c:pt idx="16129">
                  <c:v>178.16200000000001</c:v>
                </c:pt>
                <c:pt idx="16130">
                  <c:v>178.15700000000001</c:v>
                </c:pt>
                <c:pt idx="16131">
                  <c:v>178.036</c:v>
                </c:pt>
                <c:pt idx="16132">
                  <c:v>177.893</c:v>
                </c:pt>
                <c:pt idx="16133">
                  <c:v>177.958</c:v>
                </c:pt>
                <c:pt idx="16134">
                  <c:v>178.04300000000001</c:v>
                </c:pt>
                <c:pt idx="16135">
                  <c:v>177.96200000000002</c:v>
                </c:pt>
                <c:pt idx="16136">
                  <c:v>177.958</c:v>
                </c:pt>
                <c:pt idx="16137">
                  <c:v>177.92099999999999</c:v>
                </c:pt>
                <c:pt idx="16138">
                  <c:v>177.886</c:v>
                </c:pt>
                <c:pt idx="16139">
                  <c:v>177.875</c:v>
                </c:pt>
                <c:pt idx="16140">
                  <c:v>177.779</c:v>
                </c:pt>
                <c:pt idx="16141">
                  <c:v>177.73599999999999</c:v>
                </c:pt>
                <c:pt idx="16142">
                  <c:v>177.77199999999999</c:v>
                </c:pt>
                <c:pt idx="16143">
                  <c:v>177.85300000000001</c:v>
                </c:pt>
                <c:pt idx="16144">
                  <c:v>177.88800000000001</c:v>
                </c:pt>
                <c:pt idx="16145">
                  <c:v>177.911</c:v>
                </c:pt>
                <c:pt idx="16146">
                  <c:v>177.935</c:v>
                </c:pt>
                <c:pt idx="16147">
                  <c:v>177.941</c:v>
                </c:pt>
                <c:pt idx="16148">
                  <c:v>177.90800000000002</c:v>
                </c:pt>
                <c:pt idx="16149">
                  <c:v>177.999</c:v>
                </c:pt>
                <c:pt idx="16150">
                  <c:v>177.96700000000001</c:v>
                </c:pt>
                <c:pt idx="16151">
                  <c:v>177.91499999999999</c:v>
                </c:pt>
                <c:pt idx="16152">
                  <c:v>177.934</c:v>
                </c:pt>
                <c:pt idx="16153">
                  <c:v>177.93299999999999</c:v>
                </c:pt>
                <c:pt idx="16154">
                  <c:v>177.89400000000001</c:v>
                </c:pt>
                <c:pt idx="16155">
                  <c:v>177.86799999999999</c:v>
                </c:pt>
                <c:pt idx="16156">
                  <c:v>177.88400000000001</c:v>
                </c:pt>
                <c:pt idx="16157">
                  <c:v>178.023</c:v>
                </c:pt>
                <c:pt idx="16158">
                  <c:v>178.01900000000001</c:v>
                </c:pt>
                <c:pt idx="16159">
                  <c:v>178.03</c:v>
                </c:pt>
                <c:pt idx="16160">
                  <c:v>177.84800000000001</c:v>
                </c:pt>
                <c:pt idx="16161">
                  <c:v>177.90600000000001</c:v>
                </c:pt>
                <c:pt idx="16162">
                  <c:v>177.84399999999999</c:v>
                </c:pt>
                <c:pt idx="16163">
                  <c:v>177.81900000000002</c:v>
                </c:pt>
                <c:pt idx="16164">
                  <c:v>177.91499999999999</c:v>
                </c:pt>
                <c:pt idx="16165">
                  <c:v>177.91400000000002</c:v>
                </c:pt>
                <c:pt idx="16166">
                  <c:v>177.92600000000002</c:v>
                </c:pt>
                <c:pt idx="16167">
                  <c:v>177.91800000000001</c:v>
                </c:pt>
                <c:pt idx="16168">
                  <c:v>177.96299999999999</c:v>
                </c:pt>
                <c:pt idx="16169">
                  <c:v>178.02500000000001</c:v>
                </c:pt>
                <c:pt idx="16170">
                  <c:v>177.93</c:v>
                </c:pt>
                <c:pt idx="16171">
                  <c:v>177.935</c:v>
                </c:pt>
                <c:pt idx="16172">
                  <c:v>177.95500000000001</c:v>
                </c:pt>
                <c:pt idx="16173">
                  <c:v>177.922</c:v>
                </c:pt>
                <c:pt idx="16174">
                  <c:v>177.965</c:v>
                </c:pt>
                <c:pt idx="16175">
                  <c:v>177.97499999999999</c:v>
                </c:pt>
                <c:pt idx="16176">
                  <c:v>177.876</c:v>
                </c:pt>
                <c:pt idx="16177">
                  <c:v>177.852</c:v>
                </c:pt>
                <c:pt idx="16178">
                  <c:v>177.84800000000001</c:v>
                </c:pt>
                <c:pt idx="16179">
                  <c:v>177.86600000000001</c:v>
                </c:pt>
                <c:pt idx="16180">
                  <c:v>177.876</c:v>
                </c:pt>
                <c:pt idx="16181">
                  <c:v>177.78399999999999</c:v>
                </c:pt>
                <c:pt idx="16182">
                  <c:v>177.83100000000002</c:v>
                </c:pt>
                <c:pt idx="16183">
                  <c:v>177.797</c:v>
                </c:pt>
                <c:pt idx="16184">
                  <c:v>177.78800000000001</c:v>
                </c:pt>
                <c:pt idx="16185">
                  <c:v>177.74</c:v>
                </c:pt>
                <c:pt idx="16186">
                  <c:v>177.41200000000001</c:v>
                </c:pt>
                <c:pt idx="16187">
                  <c:v>177.43600000000001</c:v>
                </c:pt>
                <c:pt idx="16188">
                  <c:v>177.41400000000002</c:v>
                </c:pt>
                <c:pt idx="16189">
                  <c:v>177.327</c:v>
                </c:pt>
                <c:pt idx="16190">
                  <c:v>177.267</c:v>
                </c:pt>
                <c:pt idx="16191">
                  <c:v>177.30199999999999</c:v>
                </c:pt>
                <c:pt idx="16192">
                  <c:v>177.25700000000001</c:v>
                </c:pt>
                <c:pt idx="16193">
                  <c:v>177.18299999999999</c:v>
                </c:pt>
                <c:pt idx="16194">
                  <c:v>177.13800000000001</c:v>
                </c:pt>
                <c:pt idx="16195">
                  <c:v>176.953</c:v>
                </c:pt>
                <c:pt idx="16196">
                  <c:v>176.98500000000001</c:v>
                </c:pt>
                <c:pt idx="16197">
                  <c:v>176.87299999999999</c:v>
                </c:pt>
                <c:pt idx="16198">
                  <c:v>176.791</c:v>
                </c:pt>
                <c:pt idx="16199">
                  <c:v>176.76300000000001</c:v>
                </c:pt>
                <c:pt idx="16200">
                  <c:v>176.63200000000001</c:v>
                </c:pt>
                <c:pt idx="16201">
                  <c:v>176.65899999999999</c:v>
                </c:pt>
                <c:pt idx="16202">
                  <c:v>176.696</c:v>
                </c:pt>
                <c:pt idx="16203">
                  <c:v>176.53800000000001</c:v>
                </c:pt>
                <c:pt idx="16204">
                  <c:v>176.52</c:v>
                </c:pt>
                <c:pt idx="16205">
                  <c:v>176.535</c:v>
                </c:pt>
                <c:pt idx="16206">
                  <c:v>176.614</c:v>
                </c:pt>
                <c:pt idx="16207">
                  <c:v>176.53800000000001</c:v>
                </c:pt>
                <c:pt idx="16208">
                  <c:v>176.60400000000001</c:v>
                </c:pt>
                <c:pt idx="16209">
                  <c:v>176.49700000000001</c:v>
                </c:pt>
                <c:pt idx="16210">
                  <c:v>176.50399999999999</c:v>
                </c:pt>
                <c:pt idx="16211">
                  <c:v>176.505</c:v>
                </c:pt>
                <c:pt idx="16212">
                  <c:v>176.446</c:v>
                </c:pt>
                <c:pt idx="16213">
                  <c:v>176.42400000000001</c:v>
                </c:pt>
                <c:pt idx="16214">
                  <c:v>176.54400000000001</c:v>
                </c:pt>
                <c:pt idx="16215">
                  <c:v>176.547</c:v>
                </c:pt>
                <c:pt idx="16216">
                  <c:v>176.54599999999999</c:v>
                </c:pt>
                <c:pt idx="16217">
                  <c:v>176.423</c:v>
                </c:pt>
                <c:pt idx="16218">
                  <c:v>176.32500000000002</c:v>
                </c:pt>
                <c:pt idx="16219">
                  <c:v>176.40100000000001</c:v>
                </c:pt>
                <c:pt idx="16220">
                  <c:v>176.44499999999999</c:v>
                </c:pt>
                <c:pt idx="16221">
                  <c:v>176.47900000000001</c:v>
                </c:pt>
                <c:pt idx="16222">
                  <c:v>176.38499999999999</c:v>
                </c:pt>
                <c:pt idx="16223">
                  <c:v>176.51400000000001</c:v>
                </c:pt>
                <c:pt idx="16224">
                  <c:v>176.499</c:v>
                </c:pt>
                <c:pt idx="16225">
                  <c:v>176.48699999999999</c:v>
                </c:pt>
                <c:pt idx="16226">
                  <c:v>176.39600000000002</c:v>
                </c:pt>
                <c:pt idx="16227">
                  <c:v>176.398</c:v>
                </c:pt>
                <c:pt idx="16228">
                  <c:v>176.47900000000001</c:v>
                </c:pt>
                <c:pt idx="16229">
                  <c:v>176.459</c:v>
                </c:pt>
                <c:pt idx="16230">
                  <c:v>176.517</c:v>
                </c:pt>
                <c:pt idx="16231">
                  <c:v>176.47900000000001</c:v>
                </c:pt>
                <c:pt idx="16232">
                  <c:v>176.571</c:v>
                </c:pt>
                <c:pt idx="16233">
                  <c:v>176.61699999999999</c:v>
                </c:pt>
                <c:pt idx="16234">
                  <c:v>176.69</c:v>
                </c:pt>
                <c:pt idx="16235">
                  <c:v>176.751</c:v>
                </c:pt>
                <c:pt idx="16236">
                  <c:v>176.78100000000001</c:v>
                </c:pt>
                <c:pt idx="16237">
                  <c:v>176.767</c:v>
                </c:pt>
                <c:pt idx="16238">
                  <c:v>176.88300000000001</c:v>
                </c:pt>
                <c:pt idx="16239">
                  <c:v>176.88800000000001</c:v>
                </c:pt>
                <c:pt idx="16240">
                  <c:v>176.94200000000001</c:v>
                </c:pt>
                <c:pt idx="16241">
                  <c:v>176.92699999999999</c:v>
                </c:pt>
                <c:pt idx="16242">
                  <c:v>176.95099999999999</c:v>
                </c:pt>
                <c:pt idx="16243">
                  <c:v>176.935</c:v>
                </c:pt>
                <c:pt idx="16244">
                  <c:v>177.036</c:v>
                </c:pt>
                <c:pt idx="16245">
                  <c:v>176.977</c:v>
                </c:pt>
                <c:pt idx="16246">
                  <c:v>177.155</c:v>
                </c:pt>
                <c:pt idx="16247">
                  <c:v>177.124</c:v>
                </c:pt>
                <c:pt idx="16248">
                  <c:v>177.13</c:v>
                </c:pt>
                <c:pt idx="16249">
                  <c:v>177.14400000000001</c:v>
                </c:pt>
                <c:pt idx="16250">
                  <c:v>177.172</c:v>
                </c:pt>
                <c:pt idx="16251">
                  <c:v>177.15600000000001</c:v>
                </c:pt>
                <c:pt idx="16252">
                  <c:v>177.14699999999999</c:v>
                </c:pt>
                <c:pt idx="16253">
                  <c:v>177.137</c:v>
                </c:pt>
                <c:pt idx="16254">
                  <c:v>177.17000000000002</c:v>
                </c:pt>
                <c:pt idx="16255">
                  <c:v>177.15100000000001</c:v>
                </c:pt>
                <c:pt idx="16256">
                  <c:v>177.06</c:v>
                </c:pt>
                <c:pt idx="16257">
                  <c:v>177.011</c:v>
                </c:pt>
                <c:pt idx="16258">
                  <c:v>177.1</c:v>
                </c:pt>
                <c:pt idx="16259">
                  <c:v>177.102</c:v>
                </c:pt>
                <c:pt idx="16260">
                  <c:v>177.12299999999999</c:v>
                </c:pt>
                <c:pt idx="16261">
                  <c:v>177.25700000000001</c:v>
                </c:pt>
                <c:pt idx="16262">
                  <c:v>177.191</c:v>
                </c:pt>
                <c:pt idx="16263">
                  <c:v>177.179</c:v>
                </c:pt>
                <c:pt idx="16264">
                  <c:v>177.238</c:v>
                </c:pt>
                <c:pt idx="16265">
                  <c:v>177.29900000000001</c:v>
                </c:pt>
                <c:pt idx="16266">
                  <c:v>177.303</c:v>
                </c:pt>
                <c:pt idx="16267">
                  <c:v>177.33600000000001</c:v>
                </c:pt>
                <c:pt idx="16268">
                  <c:v>177.30500000000001</c:v>
                </c:pt>
                <c:pt idx="16269">
                  <c:v>177.23400000000001</c:v>
                </c:pt>
                <c:pt idx="16270">
                  <c:v>177.21899999999999</c:v>
                </c:pt>
                <c:pt idx="16271">
                  <c:v>177.172</c:v>
                </c:pt>
                <c:pt idx="16272">
                  <c:v>177.143</c:v>
                </c:pt>
                <c:pt idx="16273">
                  <c:v>177.26500000000001</c:v>
                </c:pt>
                <c:pt idx="16274">
                  <c:v>177.179</c:v>
                </c:pt>
                <c:pt idx="16275">
                  <c:v>177.08600000000001</c:v>
                </c:pt>
                <c:pt idx="16276">
                  <c:v>177.09700000000001</c:v>
                </c:pt>
                <c:pt idx="16277">
                  <c:v>177.13</c:v>
                </c:pt>
                <c:pt idx="16278">
                  <c:v>177.00900000000001</c:v>
                </c:pt>
                <c:pt idx="16279">
                  <c:v>177.048</c:v>
                </c:pt>
                <c:pt idx="16280">
                  <c:v>177.03300000000002</c:v>
                </c:pt>
                <c:pt idx="16281">
                  <c:v>177.03200000000001</c:v>
                </c:pt>
                <c:pt idx="16282">
                  <c:v>177.04599999999999</c:v>
                </c:pt>
                <c:pt idx="16283">
                  <c:v>177.05100000000002</c:v>
                </c:pt>
                <c:pt idx="16284">
                  <c:v>177.06200000000001</c:v>
                </c:pt>
                <c:pt idx="16285">
                  <c:v>177.01900000000001</c:v>
                </c:pt>
                <c:pt idx="16286">
                  <c:v>176.95600000000002</c:v>
                </c:pt>
                <c:pt idx="16287">
                  <c:v>177.00700000000001</c:v>
                </c:pt>
                <c:pt idx="16288">
                  <c:v>177.02799999999999</c:v>
                </c:pt>
                <c:pt idx="16289">
                  <c:v>177.04599999999999</c:v>
                </c:pt>
                <c:pt idx="16290">
                  <c:v>176.96299999999999</c:v>
                </c:pt>
                <c:pt idx="16291">
                  <c:v>177.03700000000001</c:v>
                </c:pt>
                <c:pt idx="16292">
                  <c:v>176.98099999999999</c:v>
                </c:pt>
                <c:pt idx="16293">
                  <c:v>176.98400000000001</c:v>
                </c:pt>
                <c:pt idx="16294">
                  <c:v>177.08100000000002</c:v>
                </c:pt>
                <c:pt idx="16295">
                  <c:v>176.97499999999999</c:v>
                </c:pt>
                <c:pt idx="16296">
                  <c:v>176.99</c:v>
                </c:pt>
                <c:pt idx="16297">
                  <c:v>177.047</c:v>
                </c:pt>
                <c:pt idx="16298">
                  <c:v>177.04</c:v>
                </c:pt>
                <c:pt idx="16299">
                  <c:v>177.08500000000001</c:v>
                </c:pt>
                <c:pt idx="16300">
                  <c:v>176.999</c:v>
                </c:pt>
                <c:pt idx="16301">
                  <c:v>177.029</c:v>
                </c:pt>
                <c:pt idx="16302">
                  <c:v>177.05199999999999</c:v>
                </c:pt>
                <c:pt idx="16303">
                  <c:v>179.50700000000001</c:v>
                </c:pt>
                <c:pt idx="16304">
                  <c:v>178.13</c:v>
                </c:pt>
                <c:pt idx="16305">
                  <c:v>178.03</c:v>
                </c:pt>
                <c:pt idx="16306">
                  <c:v>178.02500000000001</c:v>
                </c:pt>
                <c:pt idx="16307">
                  <c:v>178.17500000000001</c:v>
                </c:pt>
                <c:pt idx="16308">
                  <c:v>178.22499999999999</c:v>
                </c:pt>
                <c:pt idx="16309">
                  <c:v>178.19900000000001</c:v>
                </c:pt>
                <c:pt idx="16310">
                  <c:v>178.411</c:v>
                </c:pt>
                <c:pt idx="16311">
                  <c:v>178.90700000000001</c:v>
                </c:pt>
                <c:pt idx="16312">
                  <c:v>178.93899999999999</c:v>
                </c:pt>
                <c:pt idx="16313">
                  <c:v>178.965</c:v>
                </c:pt>
                <c:pt idx="16314">
                  <c:v>179.23500000000001</c:v>
                </c:pt>
                <c:pt idx="16315">
                  <c:v>179.386</c:v>
                </c:pt>
                <c:pt idx="16316">
                  <c:v>179.29599999999999</c:v>
                </c:pt>
                <c:pt idx="16317">
                  <c:v>179.46899999999999</c:v>
                </c:pt>
                <c:pt idx="16318">
                  <c:v>179.65299999999999</c:v>
                </c:pt>
                <c:pt idx="16319">
                  <c:v>179.54300000000001</c:v>
                </c:pt>
                <c:pt idx="16320">
                  <c:v>179.42000000000002</c:v>
                </c:pt>
                <c:pt idx="16321">
                  <c:v>179.44800000000001</c:v>
                </c:pt>
                <c:pt idx="16322">
                  <c:v>179.423</c:v>
                </c:pt>
                <c:pt idx="16323">
                  <c:v>179.417</c:v>
                </c:pt>
                <c:pt idx="16324">
                  <c:v>179.32900000000001</c:v>
                </c:pt>
                <c:pt idx="16325">
                  <c:v>179.30500000000001</c:v>
                </c:pt>
                <c:pt idx="16326">
                  <c:v>179.31700000000001</c:v>
                </c:pt>
                <c:pt idx="16327">
                  <c:v>179.30700000000002</c:v>
                </c:pt>
                <c:pt idx="16328">
                  <c:v>179.16900000000001</c:v>
                </c:pt>
                <c:pt idx="16329">
                  <c:v>179.131</c:v>
                </c:pt>
                <c:pt idx="16330">
                  <c:v>179.23400000000001</c:v>
                </c:pt>
                <c:pt idx="16331">
                  <c:v>179.09200000000001</c:v>
                </c:pt>
                <c:pt idx="16332">
                  <c:v>178.98400000000001</c:v>
                </c:pt>
                <c:pt idx="16333">
                  <c:v>179.07</c:v>
                </c:pt>
                <c:pt idx="16334">
                  <c:v>179.13200000000001</c:v>
                </c:pt>
                <c:pt idx="16335">
                  <c:v>179.07599999999999</c:v>
                </c:pt>
                <c:pt idx="16336">
                  <c:v>179.053</c:v>
                </c:pt>
                <c:pt idx="16337">
                  <c:v>179.03900000000002</c:v>
                </c:pt>
                <c:pt idx="16338">
                  <c:v>179.084</c:v>
                </c:pt>
                <c:pt idx="16339">
                  <c:v>178.87800000000001</c:v>
                </c:pt>
                <c:pt idx="16340">
                  <c:v>178.82500000000002</c:v>
                </c:pt>
                <c:pt idx="16341">
                  <c:v>178.88800000000001</c:v>
                </c:pt>
                <c:pt idx="16342">
                  <c:v>179.01500000000001</c:v>
                </c:pt>
                <c:pt idx="16343">
                  <c:v>179.083</c:v>
                </c:pt>
                <c:pt idx="16344">
                  <c:v>179.21800000000002</c:v>
                </c:pt>
                <c:pt idx="16345">
                  <c:v>179.21800000000002</c:v>
                </c:pt>
                <c:pt idx="16346">
                  <c:v>179.31900000000002</c:v>
                </c:pt>
                <c:pt idx="16347">
                  <c:v>179.37200000000001</c:v>
                </c:pt>
                <c:pt idx="16348">
                  <c:v>179.28399999999999</c:v>
                </c:pt>
                <c:pt idx="16349">
                  <c:v>179.17600000000002</c:v>
                </c:pt>
                <c:pt idx="16350">
                  <c:v>179.256</c:v>
                </c:pt>
                <c:pt idx="16351">
                  <c:v>179.208</c:v>
                </c:pt>
                <c:pt idx="16352">
                  <c:v>179.26400000000001</c:v>
                </c:pt>
                <c:pt idx="16353">
                  <c:v>179.33100000000002</c:v>
                </c:pt>
                <c:pt idx="16354">
                  <c:v>179.33799999999999</c:v>
                </c:pt>
                <c:pt idx="16355">
                  <c:v>179.255</c:v>
                </c:pt>
                <c:pt idx="16356">
                  <c:v>179.29300000000001</c:v>
                </c:pt>
                <c:pt idx="16357">
                  <c:v>179.40200000000002</c:v>
                </c:pt>
                <c:pt idx="16358">
                  <c:v>179.38</c:v>
                </c:pt>
                <c:pt idx="16359">
                  <c:v>179.17600000000002</c:v>
                </c:pt>
                <c:pt idx="16360">
                  <c:v>179.238</c:v>
                </c:pt>
                <c:pt idx="16361">
                  <c:v>179.32400000000001</c:v>
                </c:pt>
                <c:pt idx="16362">
                  <c:v>179.322</c:v>
                </c:pt>
                <c:pt idx="16363">
                  <c:v>179.161</c:v>
                </c:pt>
                <c:pt idx="16364">
                  <c:v>179.27600000000001</c:v>
                </c:pt>
                <c:pt idx="16365">
                  <c:v>179.34800000000001</c:v>
                </c:pt>
                <c:pt idx="16366">
                  <c:v>179.36600000000001</c:v>
                </c:pt>
                <c:pt idx="16367">
                  <c:v>179.215</c:v>
                </c:pt>
                <c:pt idx="16368">
                  <c:v>179.23400000000001</c:v>
                </c:pt>
                <c:pt idx="16369">
                  <c:v>179.26300000000001</c:v>
                </c:pt>
                <c:pt idx="16370">
                  <c:v>179.25300000000001</c:v>
                </c:pt>
                <c:pt idx="16371">
                  <c:v>179.09200000000001</c:v>
                </c:pt>
                <c:pt idx="16372">
                  <c:v>179.053</c:v>
                </c:pt>
                <c:pt idx="16373">
                  <c:v>179.15299999999999</c:v>
                </c:pt>
                <c:pt idx="16374">
                  <c:v>179.12700000000001</c:v>
                </c:pt>
                <c:pt idx="16375">
                  <c:v>179.14000000000001</c:v>
                </c:pt>
                <c:pt idx="16376">
                  <c:v>179.20600000000002</c:v>
                </c:pt>
                <c:pt idx="16377">
                  <c:v>179.28</c:v>
                </c:pt>
                <c:pt idx="16378">
                  <c:v>179.303</c:v>
                </c:pt>
                <c:pt idx="16379">
                  <c:v>179.32400000000001</c:v>
                </c:pt>
                <c:pt idx="16380">
                  <c:v>179.37800000000001</c:v>
                </c:pt>
                <c:pt idx="16381">
                  <c:v>179.56300000000002</c:v>
                </c:pt>
                <c:pt idx="16382">
                  <c:v>179.52700000000002</c:v>
                </c:pt>
                <c:pt idx="16383">
                  <c:v>179.51900000000001</c:v>
                </c:pt>
                <c:pt idx="16384">
                  <c:v>179.637</c:v>
                </c:pt>
                <c:pt idx="16385">
                  <c:v>179.53</c:v>
                </c:pt>
                <c:pt idx="16386">
                  <c:v>179.6</c:v>
                </c:pt>
                <c:pt idx="16387">
                  <c:v>179.602</c:v>
                </c:pt>
                <c:pt idx="16388">
                  <c:v>179.714</c:v>
                </c:pt>
                <c:pt idx="16389">
                  <c:v>179.679</c:v>
                </c:pt>
                <c:pt idx="16390">
                  <c:v>179.38499999999999</c:v>
                </c:pt>
                <c:pt idx="16391">
                  <c:v>179.077</c:v>
                </c:pt>
                <c:pt idx="16392">
                  <c:v>179.114</c:v>
                </c:pt>
                <c:pt idx="16393">
                  <c:v>179.11</c:v>
                </c:pt>
                <c:pt idx="16394">
                  <c:v>178.97300000000001</c:v>
                </c:pt>
                <c:pt idx="16395">
                  <c:v>178.87200000000001</c:v>
                </c:pt>
                <c:pt idx="16396">
                  <c:v>178.83799999999999</c:v>
                </c:pt>
                <c:pt idx="16397">
                  <c:v>178.767</c:v>
                </c:pt>
                <c:pt idx="16398">
                  <c:v>178.60499999999999</c:v>
                </c:pt>
                <c:pt idx="16399">
                  <c:v>178.541</c:v>
                </c:pt>
                <c:pt idx="16400">
                  <c:v>178.572</c:v>
                </c:pt>
                <c:pt idx="16401">
                  <c:v>178.53200000000001</c:v>
                </c:pt>
                <c:pt idx="16402">
                  <c:v>178.517</c:v>
                </c:pt>
                <c:pt idx="16403">
                  <c:v>178.613</c:v>
                </c:pt>
                <c:pt idx="16404">
                  <c:v>178.47300000000001</c:v>
                </c:pt>
                <c:pt idx="16405">
                  <c:v>178.57900000000001</c:v>
                </c:pt>
                <c:pt idx="16406">
                  <c:v>178.66499999999999</c:v>
                </c:pt>
                <c:pt idx="16407">
                  <c:v>178.68600000000001</c:v>
                </c:pt>
                <c:pt idx="16408">
                  <c:v>178.62200000000001</c:v>
                </c:pt>
                <c:pt idx="16409">
                  <c:v>178.53200000000001</c:v>
                </c:pt>
                <c:pt idx="16410">
                  <c:v>178.49</c:v>
                </c:pt>
                <c:pt idx="16411">
                  <c:v>178.548</c:v>
                </c:pt>
                <c:pt idx="16412">
                  <c:v>178.49</c:v>
                </c:pt>
                <c:pt idx="16413">
                  <c:v>178.36</c:v>
                </c:pt>
                <c:pt idx="16414">
                  <c:v>178.39099999999999</c:v>
                </c:pt>
                <c:pt idx="16415">
                  <c:v>178.411</c:v>
                </c:pt>
                <c:pt idx="16416">
                  <c:v>178.26400000000001</c:v>
                </c:pt>
                <c:pt idx="16417">
                  <c:v>178.637</c:v>
                </c:pt>
                <c:pt idx="16418">
                  <c:v>178.857</c:v>
                </c:pt>
                <c:pt idx="16419">
                  <c:v>178.953</c:v>
                </c:pt>
                <c:pt idx="16420">
                  <c:v>179.15899999999999</c:v>
                </c:pt>
                <c:pt idx="16421">
                  <c:v>179.334</c:v>
                </c:pt>
                <c:pt idx="16422">
                  <c:v>179.48099999999999</c:v>
                </c:pt>
                <c:pt idx="16423">
                  <c:v>179.495</c:v>
                </c:pt>
                <c:pt idx="16424">
                  <c:v>179.626</c:v>
                </c:pt>
                <c:pt idx="16425">
                  <c:v>179.79900000000001</c:v>
                </c:pt>
                <c:pt idx="16426">
                  <c:v>179.88400000000001</c:v>
                </c:pt>
                <c:pt idx="16427">
                  <c:v>179.779</c:v>
                </c:pt>
                <c:pt idx="16428">
                  <c:v>179.84700000000001</c:v>
                </c:pt>
                <c:pt idx="16429">
                  <c:v>179.95699999999999</c:v>
                </c:pt>
                <c:pt idx="16430">
                  <c:v>179.97800000000001</c:v>
                </c:pt>
                <c:pt idx="16431">
                  <c:v>179.84800000000001</c:v>
                </c:pt>
                <c:pt idx="16432">
                  <c:v>179.80199999999999</c:v>
                </c:pt>
                <c:pt idx="16433">
                  <c:v>179.81900000000002</c:v>
                </c:pt>
                <c:pt idx="16434">
                  <c:v>179.893</c:v>
                </c:pt>
                <c:pt idx="16435">
                  <c:v>179.81900000000002</c:v>
                </c:pt>
                <c:pt idx="16436">
                  <c:v>179.81800000000001</c:v>
                </c:pt>
                <c:pt idx="16437">
                  <c:v>179.77799999999999</c:v>
                </c:pt>
                <c:pt idx="16438">
                  <c:v>179.77199999999999</c:v>
                </c:pt>
                <c:pt idx="16439">
                  <c:v>179.678</c:v>
                </c:pt>
                <c:pt idx="16440">
                  <c:v>179.68700000000001</c:v>
                </c:pt>
                <c:pt idx="16441">
                  <c:v>179.74799999999999</c:v>
                </c:pt>
                <c:pt idx="16442">
                  <c:v>180.00399999999999</c:v>
                </c:pt>
                <c:pt idx="16443">
                  <c:v>179.95400000000001</c:v>
                </c:pt>
                <c:pt idx="16444">
                  <c:v>180.01900000000001</c:v>
                </c:pt>
                <c:pt idx="16445">
                  <c:v>180.08100000000002</c:v>
                </c:pt>
                <c:pt idx="16446">
                  <c:v>180.047</c:v>
                </c:pt>
                <c:pt idx="16447">
                  <c:v>180.02700000000002</c:v>
                </c:pt>
                <c:pt idx="16448">
                  <c:v>180.05799999999999</c:v>
                </c:pt>
                <c:pt idx="16449">
                  <c:v>180.16400000000002</c:v>
                </c:pt>
                <c:pt idx="16450">
                  <c:v>180.14000000000001</c:v>
                </c:pt>
                <c:pt idx="16451">
                  <c:v>180.054</c:v>
                </c:pt>
                <c:pt idx="16452">
                  <c:v>180.09</c:v>
                </c:pt>
                <c:pt idx="16453">
                  <c:v>180.184</c:v>
                </c:pt>
                <c:pt idx="16454">
                  <c:v>180.208</c:v>
                </c:pt>
                <c:pt idx="16455">
                  <c:v>179.65800000000002</c:v>
                </c:pt>
                <c:pt idx="16456">
                  <c:v>179.74799999999999</c:v>
                </c:pt>
                <c:pt idx="16457">
                  <c:v>179.517</c:v>
                </c:pt>
                <c:pt idx="16458">
                  <c:v>179.68200000000002</c:v>
                </c:pt>
                <c:pt idx="16459">
                  <c:v>179.39500000000001</c:v>
                </c:pt>
                <c:pt idx="16460">
                  <c:v>179.21700000000001</c:v>
                </c:pt>
                <c:pt idx="16461">
                  <c:v>179.12899999999999</c:v>
                </c:pt>
                <c:pt idx="16462">
                  <c:v>179.077</c:v>
                </c:pt>
                <c:pt idx="16463">
                  <c:v>179.059</c:v>
                </c:pt>
                <c:pt idx="16464">
                  <c:v>178.99700000000001</c:v>
                </c:pt>
                <c:pt idx="16465">
                  <c:v>179.101</c:v>
                </c:pt>
                <c:pt idx="16466">
                  <c:v>179.09700000000001</c:v>
                </c:pt>
                <c:pt idx="16467">
                  <c:v>178.98400000000001</c:v>
                </c:pt>
                <c:pt idx="16468">
                  <c:v>179.065</c:v>
                </c:pt>
                <c:pt idx="16469">
                  <c:v>178.99199999999999</c:v>
                </c:pt>
                <c:pt idx="16470">
                  <c:v>179.08199999999999</c:v>
                </c:pt>
                <c:pt idx="16471">
                  <c:v>179.089</c:v>
                </c:pt>
                <c:pt idx="16472">
                  <c:v>179.20600000000002</c:v>
                </c:pt>
                <c:pt idx="16473">
                  <c:v>179.298</c:v>
                </c:pt>
                <c:pt idx="16474">
                  <c:v>179.208</c:v>
                </c:pt>
                <c:pt idx="16475">
                  <c:v>179.232</c:v>
                </c:pt>
                <c:pt idx="16476">
                  <c:v>179.28700000000001</c:v>
                </c:pt>
                <c:pt idx="16477">
                  <c:v>179.27600000000001</c:v>
                </c:pt>
                <c:pt idx="16478">
                  <c:v>179.203</c:v>
                </c:pt>
                <c:pt idx="16479">
                  <c:v>179.29400000000001</c:v>
                </c:pt>
                <c:pt idx="16480">
                  <c:v>179.351</c:v>
                </c:pt>
                <c:pt idx="16481">
                  <c:v>179.37700000000001</c:v>
                </c:pt>
                <c:pt idx="16482">
                  <c:v>179.55600000000001</c:v>
                </c:pt>
                <c:pt idx="16483">
                  <c:v>179.804</c:v>
                </c:pt>
                <c:pt idx="16484">
                  <c:v>179.85300000000001</c:v>
                </c:pt>
                <c:pt idx="16485">
                  <c:v>179.76500000000001</c:v>
                </c:pt>
                <c:pt idx="16486">
                  <c:v>180.11699999999999</c:v>
                </c:pt>
                <c:pt idx="16487">
                  <c:v>180.24</c:v>
                </c:pt>
                <c:pt idx="16488">
                  <c:v>180.148</c:v>
                </c:pt>
                <c:pt idx="16489">
                  <c:v>180.25800000000001</c:v>
                </c:pt>
                <c:pt idx="16490">
                  <c:v>180.39099999999999</c:v>
                </c:pt>
                <c:pt idx="16491">
                  <c:v>180.50399999999999</c:v>
                </c:pt>
                <c:pt idx="16492">
                  <c:v>180.66900000000001</c:v>
                </c:pt>
                <c:pt idx="16493">
                  <c:v>180.58600000000001</c:v>
                </c:pt>
                <c:pt idx="16494">
                  <c:v>180.55600000000001</c:v>
                </c:pt>
                <c:pt idx="16495">
                  <c:v>180.495</c:v>
                </c:pt>
                <c:pt idx="16496">
                  <c:v>180.48099999999999</c:v>
                </c:pt>
                <c:pt idx="16497">
                  <c:v>180.40299999999999</c:v>
                </c:pt>
                <c:pt idx="16498">
                  <c:v>180.48699999999999</c:v>
                </c:pt>
                <c:pt idx="16499">
                  <c:v>180.48599999999999</c:v>
                </c:pt>
                <c:pt idx="16500">
                  <c:v>180.441</c:v>
                </c:pt>
                <c:pt idx="16501">
                  <c:v>180.595</c:v>
                </c:pt>
                <c:pt idx="16502">
                  <c:v>180.76900000000001</c:v>
                </c:pt>
                <c:pt idx="16503">
                  <c:v>180.834</c:v>
                </c:pt>
                <c:pt idx="16504">
                  <c:v>180.88300000000001</c:v>
                </c:pt>
                <c:pt idx="16505">
                  <c:v>181.17500000000001</c:v>
                </c:pt>
                <c:pt idx="16506">
                  <c:v>181.28800000000001</c:v>
                </c:pt>
                <c:pt idx="16507">
                  <c:v>181.232</c:v>
                </c:pt>
                <c:pt idx="16508">
                  <c:v>181.26</c:v>
                </c:pt>
                <c:pt idx="16509">
                  <c:v>181.35400000000001</c:v>
                </c:pt>
                <c:pt idx="16510">
                  <c:v>181.364</c:v>
                </c:pt>
                <c:pt idx="16511">
                  <c:v>181.49799999999999</c:v>
                </c:pt>
                <c:pt idx="16512">
                  <c:v>181.14699999999999</c:v>
                </c:pt>
                <c:pt idx="16513">
                  <c:v>181.09200000000001</c:v>
                </c:pt>
                <c:pt idx="16514">
                  <c:v>180.971</c:v>
                </c:pt>
                <c:pt idx="16515">
                  <c:v>180.8</c:v>
                </c:pt>
                <c:pt idx="16516">
                  <c:v>180.803</c:v>
                </c:pt>
                <c:pt idx="16517">
                  <c:v>180.80100000000002</c:v>
                </c:pt>
                <c:pt idx="16518">
                  <c:v>180.727</c:v>
                </c:pt>
                <c:pt idx="16519">
                  <c:v>180.749</c:v>
                </c:pt>
                <c:pt idx="16520">
                  <c:v>180.72300000000001</c:v>
                </c:pt>
                <c:pt idx="16521">
                  <c:v>180.607</c:v>
                </c:pt>
                <c:pt idx="16522">
                  <c:v>180.61199999999999</c:v>
                </c:pt>
                <c:pt idx="16523">
                  <c:v>180.63499999999999</c:v>
                </c:pt>
                <c:pt idx="16524">
                  <c:v>180.535</c:v>
                </c:pt>
                <c:pt idx="16525">
                  <c:v>180.476</c:v>
                </c:pt>
                <c:pt idx="16526">
                  <c:v>180.56900000000002</c:v>
                </c:pt>
                <c:pt idx="16527">
                  <c:v>180.352</c:v>
                </c:pt>
                <c:pt idx="16528">
                  <c:v>180.35300000000001</c:v>
                </c:pt>
                <c:pt idx="16529">
                  <c:v>180.09399999999999</c:v>
                </c:pt>
                <c:pt idx="16530">
                  <c:v>179.964</c:v>
                </c:pt>
                <c:pt idx="16531">
                  <c:v>179.92099999999999</c:v>
                </c:pt>
                <c:pt idx="16532">
                  <c:v>179.68600000000001</c:v>
                </c:pt>
                <c:pt idx="16533">
                  <c:v>179.61</c:v>
                </c:pt>
                <c:pt idx="16534">
                  <c:v>179.46899999999999</c:v>
                </c:pt>
                <c:pt idx="16535">
                  <c:v>179.51300000000001</c:v>
                </c:pt>
                <c:pt idx="16536">
                  <c:v>179.62800000000001</c:v>
                </c:pt>
                <c:pt idx="16537">
                  <c:v>179.69200000000001</c:v>
                </c:pt>
                <c:pt idx="16538">
                  <c:v>179.62700000000001</c:v>
                </c:pt>
                <c:pt idx="16539">
                  <c:v>179.81200000000001</c:v>
                </c:pt>
                <c:pt idx="16540">
                  <c:v>179.928</c:v>
                </c:pt>
                <c:pt idx="16541">
                  <c:v>179.91300000000001</c:v>
                </c:pt>
                <c:pt idx="16542">
                  <c:v>179.982</c:v>
                </c:pt>
                <c:pt idx="16543">
                  <c:v>180.03100000000001</c:v>
                </c:pt>
                <c:pt idx="16544">
                  <c:v>180.12200000000001</c:v>
                </c:pt>
                <c:pt idx="16545">
                  <c:v>180.107</c:v>
                </c:pt>
                <c:pt idx="16546">
                  <c:v>180.16</c:v>
                </c:pt>
                <c:pt idx="16547">
                  <c:v>180.14699999999999</c:v>
                </c:pt>
                <c:pt idx="16548">
                  <c:v>180.197</c:v>
                </c:pt>
                <c:pt idx="16549">
                  <c:v>180.30100000000002</c:v>
                </c:pt>
                <c:pt idx="16550">
                  <c:v>180.27799999999999</c:v>
                </c:pt>
                <c:pt idx="16551">
                  <c:v>180.333</c:v>
                </c:pt>
                <c:pt idx="16552">
                  <c:v>180.45500000000001</c:v>
                </c:pt>
                <c:pt idx="16553">
                  <c:v>180.51900000000001</c:v>
                </c:pt>
                <c:pt idx="16554">
                  <c:v>180.589</c:v>
                </c:pt>
                <c:pt idx="16555">
                  <c:v>180.62299999999999</c:v>
                </c:pt>
                <c:pt idx="16556">
                  <c:v>180.56900000000002</c:v>
                </c:pt>
                <c:pt idx="16557">
                  <c:v>180.66300000000001</c:v>
                </c:pt>
                <c:pt idx="16558">
                  <c:v>180.602</c:v>
                </c:pt>
                <c:pt idx="16559">
                  <c:v>180.471</c:v>
                </c:pt>
                <c:pt idx="16560">
                  <c:v>180.46299999999999</c:v>
                </c:pt>
                <c:pt idx="16561">
                  <c:v>180.53800000000001</c:v>
                </c:pt>
                <c:pt idx="16562">
                  <c:v>180.61199999999999</c:v>
                </c:pt>
                <c:pt idx="16563">
                  <c:v>180.58</c:v>
                </c:pt>
                <c:pt idx="16564">
                  <c:v>180.41400000000002</c:v>
                </c:pt>
                <c:pt idx="16565">
                  <c:v>180.18600000000001</c:v>
                </c:pt>
                <c:pt idx="16566">
                  <c:v>180.31700000000001</c:v>
                </c:pt>
                <c:pt idx="16567">
                  <c:v>180.28800000000001</c:v>
                </c:pt>
                <c:pt idx="16568">
                  <c:v>180.33600000000001</c:v>
                </c:pt>
                <c:pt idx="16569">
                  <c:v>180.405</c:v>
                </c:pt>
                <c:pt idx="16570">
                  <c:v>180.352</c:v>
                </c:pt>
                <c:pt idx="16571">
                  <c:v>180.42400000000001</c:v>
                </c:pt>
                <c:pt idx="16572">
                  <c:v>180.43600000000001</c:v>
                </c:pt>
                <c:pt idx="16573">
                  <c:v>180.39699999999999</c:v>
                </c:pt>
                <c:pt idx="16574">
                  <c:v>180.386</c:v>
                </c:pt>
                <c:pt idx="16575">
                  <c:v>180.37100000000001</c:v>
                </c:pt>
                <c:pt idx="16576">
                  <c:v>180.285</c:v>
                </c:pt>
                <c:pt idx="16577">
                  <c:v>180.285</c:v>
                </c:pt>
                <c:pt idx="16578">
                  <c:v>180.31399999999999</c:v>
                </c:pt>
                <c:pt idx="16579">
                  <c:v>180.28900000000002</c:v>
                </c:pt>
                <c:pt idx="16580">
                  <c:v>180.22900000000001</c:v>
                </c:pt>
                <c:pt idx="16581">
                  <c:v>180.17000000000002</c:v>
                </c:pt>
                <c:pt idx="16582">
                  <c:v>180.36199999999999</c:v>
                </c:pt>
                <c:pt idx="16583">
                  <c:v>180.15700000000001</c:v>
                </c:pt>
                <c:pt idx="16584">
                  <c:v>180.11500000000001</c:v>
                </c:pt>
                <c:pt idx="16585">
                  <c:v>180.14500000000001</c:v>
                </c:pt>
                <c:pt idx="16586">
                  <c:v>180.20600000000002</c:v>
                </c:pt>
                <c:pt idx="16587">
                  <c:v>180.12700000000001</c:v>
                </c:pt>
                <c:pt idx="16588">
                  <c:v>180.09200000000001</c:v>
                </c:pt>
                <c:pt idx="16589">
                  <c:v>180.13300000000001</c:v>
                </c:pt>
                <c:pt idx="16590">
                  <c:v>180.24</c:v>
                </c:pt>
                <c:pt idx="16591">
                  <c:v>180.07</c:v>
                </c:pt>
                <c:pt idx="16592">
                  <c:v>180.10400000000001</c:v>
                </c:pt>
                <c:pt idx="16593">
                  <c:v>180.16800000000001</c:v>
                </c:pt>
                <c:pt idx="16594">
                  <c:v>180.149</c:v>
                </c:pt>
                <c:pt idx="16595">
                  <c:v>180.17000000000002</c:v>
                </c:pt>
                <c:pt idx="16596">
                  <c:v>180.13300000000001</c:v>
                </c:pt>
                <c:pt idx="16597">
                  <c:v>180.05700000000002</c:v>
                </c:pt>
                <c:pt idx="16598">
                  <c:v>179.97399999999999</c:v>
                </c:pt>
                <c:pt idx="16599">
                  <c:v>180.00399999999999</c:v>
                </c:pt>
                <c:pt idx="16600">
                  <c:v>180.208</c:v>
                </c:pt>
                <c:pt idx="16601">
                  <c:v>180.27600000000001</c:v>
                </c:pt>
                <c:pt idx="16602">
                  <c:v>180.21600000000001</c:v>
                </c:pt>
                <c:pt idx="16603">
                  <c:v>180.268</c:v>
                </c:pt>
                <c:pt idx="16604">
                  <c:v>180.18100000000001</c:v>
                </c:pt>
                <c:pt idx="16605">
                  <c:v>180.154</c:v>
                </c:pt>
                <c:pt idx="16606">
                  <c:v>180.15299999999999</c:v>
                </c:pt>
                <c:pt idx="16607">
                  <c:v>180.36600000000001</c:v>
                </c:pt>
                <c:pt idx="16608">
                  <c:v>180.37</c:v>
                </c:pt>
                <c:pt idx="16609">
                  <c:v>180.16200000000001</c:v>
                </c:pt>
                <c:pt idx="16610">
                  <c:v>180.262</c:v>
                </c:pt>
                <c:pt idx="16611">
                  <c:v>180.35</c:v>
                </c:pt>
                <c:pt idx="16612">
                  <c:v>180.18200000000002</c:v>
                </c:pt>
                <c:pt idx="16613">
                  <c:v>180.06100000000001</c:v>
                </c:pt>
                <c:pt idx="16614">
                  <c:v>180.07400000000001</c:v>
                </c:pt>
                <c:pt idx="16615">
                  <c:v>180.40299999999999</c:v>
                </c:pt>
                <c:pt idx="16616">
                  <c:v>180.3</c:v>
                </c:pt>
                <c:pt idx="16617">
                  <c:v>180.30100000000002</c:v>
                </c:pt>
                <c:pt idx="16618">
                  <c:v>194.84300000000002</c:v>
                </c:pt>
                <c:pt idx="16619">
                  <c:v>214.70099999999999</c:v>
                </c:pt>
                <c:pt idx="16620">
                  <c:v>215.29</c:v>
                </c:pt>
                <c:pt idx="16621">
                  <c:v>215.53300000000002</c:v>
                </c:pt>
                <c:pt idx="16622">
                  <c:v>216.035</c:v>
                </c:pt>
                <c:pt idx="16623">
                  <c:v>216.173</c:v>
                </c:pt>
                <c:pt idx="16624">
                  <c:v>216.31700000000001</c:v>
                </c:pt>
                <c:pt idx="16625">
                  <c:v>216.83799999999999</c:v>
                </c:pt>
                <c:pt idx="16626">
                  <c:v>217.011</c:v>
                </c:pt>
                <c:pt idx="16627">
                  <c:v>217.17500000000001</c:v>
                </c:pt>
                <c:pt idx="16628">
                  <c:v>217.369</c:v>
                </c:pt>
                <c:pt idx="16629">
                  <c:v>217.363</c:v>
                </c:pt>
                <c:pt idx="16630">
                  <c:v>217.59200000000001</c:v>
                </c:pt>
                <c:pt idx="16631">
                  <c:v>217.762</c:v>
                </c:pt>
                <c:pt idx="16632">
                  <c:v>218.08600000000001</c:v>
                </c:pt>
                <c:pt idx="16633">
                  <c:v>218.17000000000002</c:v>
                </c:pt>
                <c:pt idx="16634">
                  <c:v>218.40700000000001</c:v>
                </c:pt>
                <c:pt idx="16635">
                  <c:v>218.60400000000001</c:v>
                </c:pt>
                <c:pt idx="16636">
                  <c:v>218.71800000000002</c:v>
                </c:pt>
                <c:pt idx="16637">
                  <c:v>218.67500000000001</c:v>
                </c:pt>
                <c:pt idx="16638">
                  <c:v>218.80799999999999</c:v>
                </c:pt>
                <c:pt idx="16639">
                  <c:v>218.93</c:v>
                </c:pt>
                <c:pt idx="16640">
                  <c:v>219.017</c:v>
                </c:pt>
                <c:pt idx="16641">
                  <c:v>219.035</c:v>
                </c:pt>
                <c:pt idx="16642">
                  <c:v>219.26500000000001</c:v>
                </c:pt>
                <c:pt idx="16643">
                  <c:v>219.41</c:v>
                </c:pt>
                <c:pt idx="16644">
                  <c:v>219.59100000000001</c:v>
                </c:pt>
                <c:pt idx="16645">
                  <c:v>219.751</c:v>
                </c:pt>
                <c:pt idx="16646">
                  <c:v>220.143</c:v>
                </c:pt>
                <c:pt idx="16647">
                  <c:v>220.19</c:v>
                </c:pt>
                <c:pt idx="16648">
                  <c:v>220.559</c:v>
                </c:pt>
                <c:pt idx="16649">
                  <c:v>220.905</c:v>
                </c:pt>
                <c:pt idx="16650">
                  <c:v>221.18600000000001</c:v>
                </c:pt>
                <c:pt idx="16651">
                  <c:v>221.447</c:v>
                </c:pt>
                <c:pt idx="16652">
                  <c:v>221.73600000000002</c:v>
                </c:pt>
                <c:pt idx="16653">
                  <c:v>221.88900000000001</c:v>
                </c:pt>
                <c:pt idx="16654">
                  <c:v>221.95500000000001</c:v>
                </c:pt>
                <c:pt idx="16655">
                  <c:v>222.15100000000001</c:v>
                </c:pt>
                <c:pt idx="16656">
                  <c:v>222.16800000000001</c:v>
                </c:pt>
                <c:pt idx="16657">
                  <c:v>222.32400000000001</c:v>
                </c:pt>
                <c:pt idx="16658">
                  <c:v>222.333</c:v>
                </c:pt>
                <c:pt idx="16659">
                  <c:v>222.505</c:v>
                </c:pt>
                <c:pt idx="16660">
                  <c:v>222.56100000000001</c:v>
                </c:pt>
                <c:pt idx="16661">
                  <c:v>222.58</c:v>
                </c:pt>
                <c:pt idx="16662">
                  <c:v>222.65899999999999</c:v>
                </c:pt>
                <c:pt idx="16663">
                  <c:v>222.768</c:v>
                </c:pt>
                <c:pt idx="16664">
                  <c:v>222.768</c:v>
                </c:pt>
                <c:pt idx="16665">
                  <c:v>222.92400000000001</c:v>
                </c:pt>
                <c:pt idx="16666">
                  <c:v>223.036</c:v>
                </c:pt>
                <c:pt idx="16667">
                  <c:v>223.08500000000001</c:v>
                </c:pt>
                <c:pt idx="16668">
                  <c:v>223.012</c:v>
                </c:pt>
                <c:pt idx="16669">
                  <c:v>223.041</c:v>
                </c:pt>
                <c:pt idx="16670">
                  <c:v>222.16300000000001</c:v>
                </c:pt>
                <c:pt idx="16671">
                  <c:v>222.16300000000001</c:v>
                </c:pt>
                <c:pt idx="16672">
                  <c:v>222.11799999999999</c:v>
                </c:pt>
                <c:pt idx="16673">
                  <c:v>221.535</c:v>
                </c:pt>
                <c:pt idx="16674">
                  <c:v>221.535</c:v>
                </c:pt>
                <c:pt idx="16675">
                  <c:v>221.65899999999999</c:v>
                </c:pt>
                <c:pt idx="16676">
                  <c:v>221.70400000000001</c:v>
                </c:pt>
                <c:pt idx="16677">
                  <c:v>221.59100000000001</c:v>
                </c:pt>
                <c:pt idx="16678">
                  <c:v>221.59100000000001</c:v>
                </c:pt>
                <c:pt idx="16679">
                  <c:v>221.755</c:v>
                </c:pt>
                <c:pt idx="16680">
                  <c:v>221.82400000000001</c:v>
                </c:pt>
                <c:pt idx="16681">
                  <c:v>221.78399999999999</c:v>
                </c:pt>
                <c:pt idx="16682">
                  <c:v>221.886</c:v>
                </c:pt>
                <c:pt idx="16683">
                  <c:v>221.93200000000002</c:v>
                </c:pt>
                <c:pt idx="16684">
                  <c:v>221.839</c:v>
                </c:pt>
                <c:pt idx="16685">
                  <c:v>221.88900000000001</c:v>
                </c:pt>
                <c:pt idx="16686">
                  <c:v>221.88900000000001</c:v>
                </c:pt>
                <c:pt idx="16687">
                  <c:v>221.904</c:v>
                </c:pt>
                <c:pt idx="16688">
                  <c:v>221.86199999999999</c:v>
                </c:pt>
                <c:pt idx="16689">
                  <c:v>221.935</c:v>
                </c:pt>
                <c:pt idx="16690">
                  <c:v>221.935</c:v>
                </c:pt>
                <c:pt idx="16691">
                  <c:v>222.00800000000001</c:v>
                </c:pt>
                <c:pt idx="16692">
                  <c:v>222.06700000000001</c:v>
                </c:pt>
                <c:pt idx="16693">
                  <c:v>222.07599999999999</c:v>
                </c:pt>
                <c:pt idx="16694">
                  <c:v>222.07599999999999</c:v>
                </c:pt>
                <c:pt idx="16695">
                  <c:v>221.98400000000001</c:v>
                </c:pt>
                <c:pt idx="16696">
                  <c:v>222.04900000000001</c:v>
                </c:pt>
                <c:pt idx="16697">
                  <c:v>222.04900000000001</c:v>
                </c:pt>
                <c:pt idx="16698">
                  <c:v>222.06399999999999</c:v>
                </c:pt>
                <c:pt idx="16699">
                  <c:v>222.03300000000002</c:v>
                </c:pt>
                <c:pt idx="16700">
                  <c:v>221.98400000000001</c:v>
                </c:pt>
                <c:pt idx="16701">
                  <c:v>221.93899999999999</c:v>
                </c:pt>
                <c:pt idx="16702">
                  <c:v>221.965</c:v>
                </c:pt>
                <c:pt idx="16703">
                  <c:v>221.80500000000001</c:v>
                </c:pt>
                <c:pt idx="16704">
                  <c:v>221.88800000000001</c:v>
                </c:pt>
                <c:pt idx="16705">
                  <c:v>221.79300000000001</c:v>
                </c:pt>
                <c:pt idx="16706">
                  <c:v>221.95000000000002</c:v>
                </c:pt>
                <c:pt idx="16707">
                  <c:v>221.95000000000002</c:v>
                </c:pt>
                <c:pt idx="16708">
                  <c:v>221.958</c:v>
                </c:pt>
                <c:pt idx="16709">
                  <c:v>222.01400000000001</c:v>
                </c:pt>
                <c:pt idx="16710">
                  <c:v>222.18700000000001</c:v>
                </c:pt>
                <c:pt idx="16711">
                  <c:v>222.18700000000001</c:v>
                </c:pt>
                <c:pt idx="16712">
                  <c:v>222.036</c:v>
                </c:pt>
                <c:pt idx="16713">
                  <c:v>222.08700000000002</c:v>
                </c:pt>
                <c:pt idx="16714">
                  <c:v>222.08700000000002</c:v>
                </c:pt>
                <c:pt idx="16715">
                  <c:v>222.053</c:v>
                </c:pt>
                <c:pt idx="16716">
                  <c:v>221.964</c:v>
                </c:pt>
                <c:pt idx="16717">
                  <c:v>221.941</c:v>
                </c:pt>
                <c:pt idx="16718">
                  <c:v>221.941</c:v>
                </c:pt>
                <c:pt idx="16719">
                  <c:v>221.96899999999999</c:v>
                </c:pt>
                <c:pt idx="16720">
                  <c:v>221.96700000000001</c:v>
                </c:pt>
                <c:pt idx="16721">
                  <c:v>221.97900000000001</c:v>
                </c:pt>
                <c:pt idx="16722">
                  <c:v>221.97900000000001</c:v>
                </c:pt>
                <c:pt idx="16723">
                  <c:v>222.04300000000001</c:v>
                </c:pt>
                <c:pt idx="16724">
                  <c:v>222.12100000000001</c:v>
                </c:pt>
                <c:pt idx="16725">
                  <c:v>222.17099999999999</c:v>
                </c:pt>
                <c:pt idx="16726">
                  <c:v>222.17099999999999</c:v>
                </c:pt>
                <c:pt idx="16727">
                  <c:v>222.239</c:v>
                </c:pt>
                <c:pt idx="16728">
                  <c:v>222.249</c:v>
                </c:pt>
                <c:pt idx="16729">
                  <c:v>222.21</c:v>
                </c:pt>
                <c:pt idx="16730">
                  <c:v>222.21</c:v>
                </c:pt>
                <c:pt idx="16731">
                  <c:v>222.16800000000001</c:v>
                </c:pt>
                <c:pt idx="16732">
                  <c:v>222.16800000000001</c:v>
                </c:pt>
                <c:pt idx="16733">
                  <c:v>222.18200000000002</c:v>
                </c:pt>
                <c:pt idx="16734">
                  <c:v>222.19</c:v>
                </c:pt>
                <c:pt idx="16735">
                  <c:v>222.21899999999999</c:v>
                </c:pt>
                <c:pt idx="16736">
                  <c:v>222.28300000000002</c:v>
                </c:pt>
                <c:pt idx="16737">
                  <c:v>222.245</c:v>
                </c:pt>
                <c:pt idx="16738">
                  <c:v>222.23400000000001</c:v>
                </c:pt>
                <c:pt idx="16739">
                  <c:v>222.20400000000001</c:v>
                </c:pt>
                <c:pt idx="16740">
                  <c:v>222.31300000000002</c:v>
                </c:pt>
                <c:pt idx="16741">
                  <c:v>222.267</c:v>
                </c:pt>
                <c:pt idx="16742">
                  <c:v>222.458</c:v>
                </c:pt>
                <c:pt idx="16743">
                  <c:v>222.458</c:v>
                </c:pt>
                <c:pt idx="16744">
                  <c:v>222.30799999999999</c:v>
                </c:pt>
                <c:pt idx="16745">
                  <c:v>222.27700000000002</c:v>
                </c:pt>
                <c:pt idx="16746">
                  <c:v>222.34700000000001</c:v>
                </c:pt>
                <c:pt idx="16747">
                  <c:v>222.28700000000001</c:v>
                </c:pt>
                <c:pt idx="16748">
                  <c:v>222.24799999999999</c:v>
                </c:pt>
                <c:pt idx="16749">
                  <c:v>222.137</c:v>
                </c:pt>
                <c:pt idx="16750">
                  <c:v>222.172</c:v>
                </c:pt>
                <c:pt idx="16751">
                  <c:v>222.10300000000001</c:v>
                </c:pt>
                <c:pt idx="16752">
                  <c:v>222.15200000000002</c:v>
                </c:pt>
                <c:pt idx="16753">
                  <c:v>222.12100000000001</c:v>
                </c:pt>
                <c:pt idx="16754">
                  <c:v>222.036</c:v>
                </c:pt>
                <c:pt idx="16755">
                  <c:v>221.96100000000001</c:v>
                </c:pt>
                <c:pt idx="16756">
                  <c:v>221.87200000000001</c:v>
                </c:pt>
                <c:pt idx="16757">
                  <c:v>221.85300000000001</c:v>
                </c:pt>
                <c:pt idx="16758">
                  <c:v>221.922</c:v>
                </c:pt>
                <c:pt idx="16759">
                  <c:v>221.875</c:v>
                </c:pt>
                <c:pt idx="16760">
                  <c:v>221.77</c:v>
                </c:pt>
                <c:pt idx="16761">
                  <c:v>221.83100000000002</c:v>
                </c:pt>
                <c:pt idx="16762">
                  <c:v>221.81200000000001</c:v>
                </c:pt>
                <c:pt idx="16763">
                  <c:v>221.86199999999999</c:v>
                </c:pt>
                <c:pt idx="16764">
                  <c:v>221.77700000000002</c:v>
                </c:pt>
                <c:pt idx="16765">
                  <c:v>221.77700000000002</c:v>
                </c:pt>
                <c:pt idx="16766">
                  <c:v>221.792</c:v>
                </c:pt>
                <c:pt idx="16767">
                  <c:v>221.821</c:v>
                </c:pt>
                <c:pt idx="16768">
                  <c:v>221.876</c:v>
                </c:pt>
                <c:pt idx="16769">
                  <c:v>221.93800000000002</c:v>
                </c:pt>
                <c:pt idx="16770">
                  <c:v>222.01500000000001</c:v>
                </c:pt>
                <c:pt idx="16771">
                  <c:v>222.03200000000001</c:v>
                </c:pt>
                <c:pt idx="16772">
                  <c:v>221.99</c:v>
                </c:pt>
                <c:pt idx="16773">
                  <c:v>221.97499999999999</c:v>
                </c:pt>
                <c:pt idx="16774">
                  <c:v>222.05799999999999</c:v>
                </c:pt>
                <c:pt idx="16775">
                  <c:v>222.00200000000001</c:v>
                </c:pt>
                <c:pt idx="16776">
                  <c:v>222.05199999999999</c:v>
                </c:pt>
                <c:pt idx="16777">
                  <c:v>222.01599999999999</c:v>
                </c:pt>
                <c:pt idx="16778">
                  <c:v>222.036</c:v>
                </c:pt>
                <c:pt idx="16779">
                  <c:v>222.04</c:v>
                </c:pt>
                <c:pt idx="16780">
                  <c:v>222.10500000000002</c:v>
                </c:pt>
                <c:pt idx="16781">
                  <c:v>222.209</c:v>
                </c:pt>
                <c:pt idx="16782">
                  <c:v>222.04599999999999</c:v>
                </c:pt>
                <c:pt idx="16783">
                  <c:v>222.21700000000001</c:v>
                </c:pt>
                <c:pt idx="16784">
                  <c:v>222.255</c:v>
                </c:pt>
                <c:pt idx="16785">
                  <c:v>222.21299999999999</c:v>
                </c:pt>
                <c:pt idx="16786">
                  <c:v>222.24</c:v>
                </c:pt>
                <c:pt idx="16787">
                  <c:v>222.26900000000001</c:v>
                </c:pt>
                <c:pt idx="16788">
                  <c:v>222.286</c:v>
                </c:pt>
                <c:pt idx="16789">
                  <c:v>222.309</c:v>
                </c:pt>
                <c:pt idx="16790">
                  <c:v>222.398</c:v>
                </c:pt>
                <c:pt idx="16791">
                  <c:v>222.374</c:v>
                </c:pt>
                <c:pt idx="16792">
                  <c:v>222.321</c:v>
                </c:pt>
                <c:pt idx="16793">
                  <c:v>222.43299999999999</c:v>
                </c:pt>
                <c:pt idx="16794">
                  <c:v>222.429</c:v>
                </c:pt>
                <c:pt idx="16795">
                  <c:v>222.49200000000002</c:v>
                </c:pt>
                <c:pt idx="16796">
                  <c:v>222.41</c:v>
                </c:pt>
                <c:pt idx="16797">
                  <c:v>222.38300000000001</c:v>
                </c:pt>
                <c:pt idx="16798">
                  <c:v>222.39500000000001</c:v>
                </c:pt>
                <c:pt idx="16799">
                  <c:v>222.292</c:v>
                </c:pt>
                <c:pt idx="16800">
                  <c:v>222.31700000000001</c:v>
                </c:pt>
                <c:pt idx="16801">
                  <c:v>222.297</c:v>
                </c:pt>
                <c:pt idx="16802">
                  <c:v>222.26900000000001</c:v>
                </c:pt>
                <c:pt idx="16803">
                  <c:v>222.15600000000001</c:v>
                </c:pt>
                <c:pt idx="16804">
                  <c:v>222.11799999999999</c:v>
                </c:pt>
                <c:pt idx="16805">
                  <c:v>222.13900000000001</c:v>
                </c:pt>
                <c:pt idx="16806">
                  <c:v>222.11600000000001</c:v>
                </c:pt>
                <c:pt idx="16807">
                  <c:v>221.95600000000002</c:v>
                </c:pt>
                <c:pt idx="16808">
                  <c:v>221.91900000000001</c:v>
                </c:pt>
              </c:numCache>
            </c:numRef>
          </c:val>
          <c:smooth val="0"/>
          <c:extLst>
            <c:ext xmlns:c16="http://schemas.microsoft.com/office/drawing/2014/chart" uri="{C3380CC4-5D6E-409C-BE32-E72D297353CC}">
              <c16:uniqueId val="{00000000-1734-4AE4-91C1-1BE43BF3DEBE}"/>
            </c:ext>
          </c:extLst>
        </c:ser>
        <c:dLbls>
          <c:showLegendKey val="0"/>
          <c:showVal val="0"/>
          <c:showCatName val="0"/>
          <c:showSerName val="0"/>
          <c:showPercent val="0"/>
          <c:showBubbleSize val="0"/>
        </c:dLbls>
        <c:marker val="1"/>
        <c:smooth val="0"/>
        <c:axId val="216355768"/>
        <c:axId val="216356552"/>
      </c:lineChart>
      <c:lineChart>
        <c:grouping val="standard"/>
        <c:varyColors val="0"/>
        <c:ser>
          <c:idx val="1"/>
          <c:order val="1"/>
          <c:tx>
            <c:v>Consumo Elétrico</c:v>
          </c:tx>
          <c:spPr>
            <a:ln w="19050" cap="rnd">
              <a:solidFill>
                <a:schemeClr val="accent2"/>
              </a:solidFill>
              <a:round/>
            </a:ln>
            <a:effectLst/>
          </c:spPr>
          <c:marker>
            <c:symbol val="none"/>
          </c:marker>
          <c:val>
            <c:numRef>
              <c:f>'Chillers Carrier Vindima'!$C$4:$C$16812</c:f>
              <c:numCache>
                <c:formatCode>General</c:formatCode>
                <c:ptCount val="16809"/>
                <c:pt idx="0">
                  <c:v>2.1999999999999999E-2</c:v>
                </c:pt>
                <c:pt idx="1">
                  <c:v>4.3999999999999997E-2</c:v>
                </c:pt>
                <c:pt idx="2">
                  <c:v>6.6000000000000003E-2</c:v>
                </c:pt>
                <c:pt idx="3">
                  <c:v>8.7999999999999995E-2</c:v>
                </c:pt>
                <c:pt idx="4">
                  <c:v>0.111</c:v>
                </c:pt>
                <c:pt idx="5">
                  <c:v>0.13300000000000001</c:v>
                </c:pt>
                <c:pt idx="6">
                  <c:v>0.155</c:v>
                </c:pt>
                <c:pt idx="7">
                  <c:v>0.17699999999999999</c:v>
                </c:pt>
                <c:pt idx="8">
                  <c:v>0.19900000000000001</c:v>
                </c:pt>
                <c:pt idx="9">
                  <c:v>0.221</c:v>
                </c:pt>
                <c:pt idx="10">
                  <c:v>0.24299999999999999</c:v>
                </c:pt>
                <c:pt idx="11">
                  <c:v>0.26500000000000001</c:v>
                </c:pt>
                <c:pt idx="12">
                  <c:v>0.28700000000000003</c:v>
                </c:pt>
                <c:pt idx="13">
                  <c:v>0.31</c:v>
                </c:pt>
                <c:pt idx="14">
                  <c:v>0.33200000000000002</c:v>
                </c:pt>
                <c:pt idx="15">
                  <c:v>0.35399999999999998</c:v>
                </c:pt>
                <c:pt idx="16">
                  <c:v>0.376</c:v>
                </c:pt>
                <c:pt idx="17">
                  <c:v>0.39800000000000002</c:v>
                </c:pt>
                <c:pt idx="18">
                  <c:v>0.42</c:v>
                </c:pt>
                <c:pt idx="19">
                  <c:v>0.442</c:v>
                </c:pt>
                <c:pt idx="20">
                  <c:v>0.46400000000000002</c:v>
                </c:pt>
                <c:pt idx="21">
                  <c:v>0.48599999999999999</c:v>
                </c:pt>
                <c:pt idx="22">
                  <c:v>0.50800000000000001</c:v>
                </c:pt>
                <c:pt idx="23">
                  <c:v>0.53100000000000003</c:v>
                </c:pt>
                <c:pt idx="24">
                  <c:v>0.55300000000000005</c:v>
                </c:pt>
                <c:pt idx="25">
                  <c:v>0.57500000000000007</c:v>
                </c:pt>
                <c:pt idx="26">
                  <c:v>0.59699999999999998</c:v>
                </c:pt>
                <c:pt idx="27">
                  <c:v>0.61899999999999999</c:v>
                </c:pt>
                <c:pt idx="28">
                  <c:v>0.64100000000000001</c:v>
                </c:pt>
                <c:pt idx="29">
                  <c:v>0.66300000000000003</c:v>
                </c:pt>
                <c:pt idx="30">
                  <c:v>0.68500000000000005</c:v>
                </c:pt>
                <c:pt idx="31">
                  <c:v>0.70799999999999996</c:v>
                </c:pt>
                <c:pt idx="32">
                  <c:v>0.73</c:v>
                </c:pt>
                <c:pt idx="33">
                  <c:v>0.752</c:v>
                </c:pt>
                <c:pt idx="34">
                  <c:v>0.77400000000000002</c:v>
                </c:pt>
                <c:pt idx="35">
                  <c:v>0.79600000000000004</c:v>
                </c:pt>
                <c:pt idx="36">
                  <c:v>0.81800000000000006</c:v>
                </c:pt>
                <c:pt idx="37">
                  <c:v>0.84</c:v>
                </c:pt>
                <c:pt idx="38">
                  <c:v>0.86199999999999999</c:v>
                </c:pt>
                <c:pt idx="39">
                  <c:v>0.88400000000000001</c:v>
                </c:pt>
                <c:pt idx="40">
                  <c:v>0.90700000000000003</c:v>
                </c:pt>
                <c:pt idx="41">
                  <c:v>0.92900000000000005</c:v>
                </c:pt>
                <c:pt idx="42">
                  <c:v>0.95100000000000007</c:v>
                </c:pt>
                <c:pt idx="43">
                  <c:v>0.97299999999999998</c:v>
                </c:pt>
                <c:pt idx="44">
                  <c:v>0.995</c:v>
                </c:pt>
                <c:pt idx="45">
                  <c:v>1.0170000000000001</c:v>
                </c:pt>
                <c:pt idx="46">
                  <c:v>1.04</c:v>
                </c:pt>
                <c:pt idx="47">
                  <c:v>1.0620000000000001</c:v>
                </c:pt>
                <c:pt idx="48">
                  <c:v>1.0840000000000001</c:v>
                </c:pt>
                <c:pt idx="49">
                  <c:v>1.1060000000000001</c:v>
                </c:pt>
                <c:pt idx="50">
                  <c:v>1.1280000000000001</c:v>
                </c:pt>
                <c:pt idx="51">
                  <c:v>1.1500000000000001</c:v>
                </c:pt>
                <c:pt idx="52">
                  <c:v>1.1719999999999999</c:v>
                </c:pt>
                <c:pt idx="53">
                  <c:v>1.1950000000000001</c:v>
                </c:pt>
                <c:pt idx="54">
                  <c:v>1.2170000000000001</c:v>
                </c:pt>
                <c:pt idx="55">
                  <c:v>1.2390000000000001</c:v>
                </c:pt>
                <c:pt idx="56">
                  <c:v>1.2610000000000001</c:v>
                </c:pt>
                <c:pt idx="57">
                  <c:v>1.2829999999999999</c:v>
                </c:pt>
                <c:pt idx="58">
                  <c:v>1.3049999999999999</c:v>
                </c:pt>
                <c:pt idx="59">
                  <c:v>1.327</c:v>
                </c:pt>
                <c:pt idx="60">
                  <c:v>1.35</c:v>
                </c:pt>
                <c:pt idx="61">
                  <c:v>1.3720000000000001</c:v>
                </c:pt>
                <c:pt idx="62">
                  <c:v>1.3940000000000001</c:v>
                </c:pt>
                <c:pt idx="63">
                  <c:v>1.4159999999999999</c:v>
                </c:pt>
                <c:pt idx="64">
                  <c:v>1.4379999999999999</c:v>
                </c:pt>
                <c:pt idx="65">
                  <c:v>1.46</c:v>
                </c:pt>
                <c:pt idx="66">
                  <c:v>1.482</c:v>
                </c:pt>
                <c:pt idx="67">
                  <c:v>1.5050000000000001</c:v>
                </c:pt>
                <c:pt idx="68">
                  <c:v>1.5270000000000001</c:v>
                </c:pt>
                <c:pt idx="69">
                  <c:v>1.5489999999999999</c:v>
                </c:pt>
                <c:pt idx="70">
                  <c:v>1.571</c:v>
                </c:pt>
                <c:pt idx="71">
                  <c:v>1.593</c:v>
                </c:pt>
                <c:pt idx="72">
                  <c:v>1.615</c:v>
                </c:pt>
                <c:pt idx="73">
                  <c:v>1.637</c:v>
                </c:pt>
                <c:pt idx="74">
                  <c:v>1.659</c:v>
                </c:pt>
                <c:pt idx="75">
                  <c:v>1.6819999999999999</c:v>
                </c:pt>
                <c:pt idx="76">
                  <c:v>1.704</c:v>
                </c:pt>
                <c:pt idx="77">
                  <c:v>1.726</c:v>
                </c:pt>
                <c:pt idx="78">
                  <c:v>1.748</c:v>
                </c:pt>
                <c:pt idx="79">
                  <c:v>1.77</c:v>
                </c:pt>
                <c:pt idx="80">
                  <c:v>1.792</c:v>
                </c:pt>
                <c:pt idx="81">
                  <c:v>1.8140000000000001</c:v>
                </c:pt>
                <c:pt idx="82">
                  <c:v>1.8360000000000001</c:v>
                </c:pt>
                <c:pt idx="83">
                  <c:v>1.859</c:v>
                </c:pt>
                <c:pt idx="84">
                  <c:v>1.881</c:v>
                </c:pt>
                <c:pt idx="85">
                  <c:v>1.903</c:v>
                </c:pt>
                <c:pt idx="86">
                  <c:v>1.925</c:v>
                </c:pt>
                <c:pt idx="87">
                  <c:v>1.9470000000000001</c:v>
                </c:pt>
                <c:pt idx="88">
                  <c:v>1.9690000000000001</c:v>
                </c:pt>
                <c:pt idx="89">
                  <c:v>1.992</c:v>
                </c:pt>
                <c:pt idx="90">
                  <c:v>2.0140000000000002</c:v>
                </c:pt>
                <c:pt idx="91">
                  <c:v>2.036</c:v>
                </c:pt>
                <c:pt idx="92">
                  <c:v>2.0579999999999998</c:v>
                </c:pt>
                <c:pt idx="93">
                  <c:v>2.08</c:v>
                </c:pt>
                <c:pt idx="94">
                  <c:v>2.1019999999999999</c:v>
                </c:pt>
                <c:pt idx="95">
                  <c:v>2.125</c:v>
                </c:pt>
                <c:pt idx="96">
                  <c:v>2.1470000000000002</c:v>
                </c:pt>
                <c:pt idx="97">
                  <c:v>2.169</c:v>
                </c:pt>
                <c:pt idx="98">
                  <c:v>2.1909999999999998</c:v>
                </c:pt>
                <c:pt idx="99">
                  <c:v>2.2130000000000001</c:v>
                </c:pt>
                <c:pt idx="100">
                  <c:v>2.2349999999999999</c:v>
                </c:pt>
                <c:pt idx="101">
                  <c:v>2.258</c:v>
                </c:pt>
                <c:pt idx="102">
                  <c:v>2.2800000000000002</c:v>
                </c:pt>
                <c:pt idx="103">
                  <c:v>2.302</c:v>
                </c:pt>
                <c:pt idx="104">
                  <c:v>2.3239999999999998</c:v>
                </c:pt>
                <c:pt idx="105">
                  <c:v>2.3460000000000001</c:v>
                </c:pt>
                <c:pt idx="106">
                  <c:v>2.3679999999999999</c:v>
                </c:pt>
                <c:pt idx="107">
                  <c:v>2.39</c:v>
                </c:pt>
                <c:pt idx="108">
                  <c:v>2.4130000000000003</c:v>
                </c:pt>
                <c:pt idx="109">
                  <c:v>2.4350000000000001</c:v>
                </c:pt>
                <c:pt idx="110">
                  <c:v>2.4569999999999999</c:v>
                </c:pt>
                <c:pt idx="111">
                  <c:v>2.4790000000000001</c:v>
                </c:pt>
                <c:pt idx="112">
                  <c:v>2.5009999999999999</c:v>
                </c:pt>
                <c:pt idx="113">
                  <c:v>2.5230000000000001</c:v>
                </c:pt>
                <c:pt idx="114">
                  <c:v>2.5460000000000003</c:v>
                </c:pt>
                <c:pt idx="115">
                  <c:v>2.5680000000000001</c:v>
                </c:pt>
                <c:pt idx="116">
                  <c:v>2.59</c:v>
                </c:pt>
                <c:pt idx="117">
                  <c:v>2.6120000000000001</c:v>
                </c:pt>
                <c:pt idx="118">
                  <c:v>2.6339999999999999</c:v>
                </c:pt>
                <c:pt idx="119">
                  <c:v>2.6560000000000001</c:v>
                </c:pt>
                <c:pt idx="120">
                  <c:v>2.6790000000000003</c:v>
                </c:pt>
                <c:pt idx="121">
                  <c:v>2.7010000000000001</c:v>
                </c:pt>
                <c:pt idx="122">
                  <c:v>2.7229999999999999</c:v>
                </c:pt>
                <c:pt idx="123">
                  <c:v>2.7450000000000001</c:v>
                </c:pt>
                <c:pt idx="124">
                  <c:v>2.7669999999999999</c:v>
                </c:pt>
                <c:pt idx="125">
                  <c:v>2.7890000000000001</c:v>
                </c:pt>
                <c:pt idx="126">
                  <c:v>2.8120000000000003</c:v>
                </c:pt>
                <c:pt idx="127">
                  <c:v>2.8340000000000001</c:v>
                </c:pt>
                <c:pt idx="128">
                  <c:v>2.8559999999999999</c:v>
                </c:pt>
                <c:pt idx="129">
                  <c:v>2.8780000000000001</c:v>
                </c:pt>
                <c:pt idx="130">
                  <c:v>2.9010000000000002</c:v>
                </c:pt>
                <c:pt idx="131">
                  <c:v>2.923</c:v>
                </c:pt>
                <c:pt idx="132">
                  <c:v>2.9449999999999998</c:v>
                </c:pt>
                <c:pt idx="133">
                  <c:v>2.9670000000000001</c:v>
                </c:pt>
                <c:pt idx="134">
                  <c:v>2.9889999999999999</c:v>
                </c:pt>
                <c:pt idx="135">
                  <c:v>3.0110000000000001</c:v>
                </c:pt>
                <c:pt idx="136">
                  <c:v>3.0340000000000003</c:v>
                </c:pt>
                <c:pt idx="137">
                  <c:v>3.056</c:v>
                </c:pt>
                <c:pt idx="138">
                  <c:v>3.0779999999999998</c:v>
                </c:pt>
                <c:pt idx="139">
                  <c:v>3.1</c:v>
                </c:pt>
                <c:pt idx="140">
                  <c:v>3.1219999999999999</c:v>
                </c:pt>
                <c:pt idx="141">
                  <c:v>3.1440000000000001</c:v>
                </c:pt>
                <c:pt idx="142">
                  <c:v>3.1670000000000003</c:v>
                </c:pt>
                <c:pt idx="143">
                  <c:v>3.1890000000000001</c:v>
                </c:pt>
                <c:pt idx="144">
                  <c:v>3.2109999999999999</c:v>
                </c:pt>
                <c:pt idx="145">
                  <c:v>3.2330000000000001</c:v>
                </c:pt>
                <c:pt idx="146">
                  <c:v>3.2549999999999999</c:v>
                </c:pt>
                <c:pt idx="147">
                  <c:v>3.2770000000000001</c:v>
                </c:pt>
                <c:pt idx="148">
                  <c:v>3.2989999999999999</c:v>
                </c:pt>
                <c:pt idx="149">
                  <c:v>3.3210000000000002</c:v>
                </c:pt>
                <c:pt idx="150">
                  <c:v>3.3439999999999999</c:v>
                </c:pt>
                <c:pt idx="151">
                  <c:v>3.3660000000000001</c:v>
                </c:pt>
                <c:pt idx="152">
                  <c:v>3.3879999999999999</c:v>
                </c:pt>
                <c:pt idx="153">
                  <c:v>3.41</c:v>
                </c:pt>
                <c:pt idx="154">
                  <c:v>3.4319999999999999</c:v>
                </c:pt>
                <c:pt idx="155">
                  <c:v>3.4540000000000002</c:v>
                </c:pt>
                <c:pt idx="156">
                  <c:v>3.476</c:v>
                </c:pt>
                <c:pt idx="157">
                  <c:v>3.4990000000000001</c:v>
                </c:pt>
                <c:pt idx="158">
                  <c:v>3.5209999999999999</c:v>
                </c:pt>
                <c:pt idx="159">
                  <c:v>3.5430000000000001</c:v>
                </c:pt>
                <c:pt idx="160">
                  <c:v>3.5649999999999999</c:v>
                </c:pt>
                <c:pt idx="161">
                  <c:v>3.5870000000000002</c:v>
                </c:pt>
                <c:pt idx="162">
                  <c:v>3.609</c:v>
                </c:pt>
                <c:pt idx="163">
                  <c:v>3.6320000000000001</c:v>
                </c:pt>
                <c:pt idx="164">
                  <c:v>3.6539999999999999</c:v>
                </c:pt>
                <c:pt idx="165">
                  <c:v>3.6760000000000002</c:v>
                </c:pt>
                <c:pt idx="166">
                  <c:v>3.698</c:v>
                </c:pt>
                <c:pt idx="167">
                  <c:v>3.72</c:v>
                </c:pt>
                <c:pt idx="168">
                  <c:v>3.742</c:v>
                </c:pt>
                <c:pt idx="169">
                  <c:v>3.7650000000000001</c:v>
                </c:pt>
                <c:pt idx="170">
                  <c:v>3.7869999999999999</c:v>
                </c:pt>
                <c:pt idx="171">
                  <c:v>3.8090000000000002</c:v>
                </c:pt>
                <c:pt idx="172">
                  <c:v>3.831</c:v>
                </c:pt>
                <c:pt idx="173">
                  <c:v>3.8530000000000002</c:v>
                </c:pt>
                <c:pt idx="174">
                  <c:v>3.8759999999999999</c:v>
                </c:pt>
                <c:pt idx="175">
                  <c:v>3.8980000000000001</c:v>
                </c:pt>
                <c:pt idx="176">
                  <c:v>3.92</c:v>
                </c:pt>
                <c:pt idx="177">
                  <c:v>3.9420000000000002</c:v>
                </c:pt>
                <c:pt idx="178">
                  <c:v>3.964</c:v>
                </c:pt>
                <c:pt idx="179">
                  <c:v>3.9870000000000001</c:v>
                </c:pt>
                <c:pt idx="180">
                  <c:v>4.0090000000000003</c:v>
                </c:pt>
                <c:pt idx="181">
                  <c:v>4.0309999999999997</c:v>
                </c:pt>
                <c:pt idx="182">
                  <c:v>4.0529999999999999</c:v>
                </c:pt>
                <c:pt idx="183">
                  <c:v>4.0760000000000005</c:v>
                </c:pt>
                <c:pt idx="184">
                  <c:v>4.0979999999999999</c:v>
                </c:pt>
                <c:pt idx="185">
                  <c:v>4.12</c:v>
                </c:pt>
                <c:pt idx="186">
                  <c:v>4.1420000000000003</c:v>
                </c:pt>
                <c:pt idx="187">
                  <c:v>4.1639999999999997</c:v>
                </c:pt>
                <c:pt idx="188">
                  <c:v>4.1870000000000003</c:v>
                </c:pt>
                <c:pt idx="189">
                  <c:v>4.2090000000000005</c:v>
                </c:pt>
                <c:pt idx="190">
                  <c:v>4.2309999999999999</c:v>
                </c:pt>
                <c:pt idx="191">
                  <c:v>4.2530000000000001</c:v>
                </c:pt>
                <c:pt idx="192">
                  <c:v>4.2759999999999998</c:v>
                </c:pt>
                <c:pt idx="193">
                  <c:v>4.298</c:v>
                </c:pt>
                <c:pt idx="194">
                  <c:v>4.32</c:v>
                </c:pt>
                <c:pt idx="195">
                  <c:v>4.3420000000000005</c:v>
                </c:pt>
                <c:pt idx="196">
                  <c:v>4.3650000000000002</c:v>
                </c:pt>
                <c:pt idx="197">
                  <c:v>4.3870000000000005</c:v>
                </c:pt>
                <c:pt idx="198">
                  <c:v>4.4089999999999998</c:v>
                </c:pt>
                <c:pt idx="199">
                  <c:v>4.431</c:v>
                </c:pt>
                <c:pt idx="200">
                  <c:v>4.4539999999999997</c:v>
                </c:pt>
                <c:pt idx="201">
                  <c:v>4.476</c:v>
                </c:pt>
                <c:pt idx="202">
                  <c:v>4.4980000000000002</c:v>
                </c:pt>
                <c:pt idx="203">
                  <c:v>4.5200000000000005</c:v>
                </c:pt>
                <c:pt idx="204">
                  <c:v>4.5419999999999998</c:v>
                </c:pt>
                <c:pt idx="205">
                  <c:v>4.5650000000000004</c:v>
                </c:pt>
                <c:pt idx="206">
                  <c:v>4.5869999999999997</c:v>
                </c:pt>
                <c:pt idx="207">
                  <c:v>4.609</c:v>
                </c:pt>
                <c:pt idx="208">
                  <c:v>4.6310000000000002</c:v>
                </c:pt>
                <c:pt idx="209">
                  <c:v>4.6539999999999999</c:v>
                </c:pt>
                <c:pt idx="210">
                  <c:v>4.6760000000000002</c:v>
                </c:pt>
                <c:pt idx="211">
                  <c:v>4.6980000000000004</c:v>
                </c:pt>
                <c:pt idx="212">
                  <c:v>4.72</c:v>
                </c:pt>
                <c:pt idx="213">
                  <c:v>4.7430000000000003</c:v>
                </c:pt>
                <c:pt idx="214">
                  <c:v>4.7649999999999997</c:v>
                </c:pt>
                <c:pt idx="215">
                  <c:v>4.7869999999999999</c:v>
                </c:pt>
                <c:pt idx="216">
                  <c:v>4.8090000000000002</c:v>
                </c:pt>
                <c:pt idx="217">
                  <c:v>4.8310000000000004</c:v>
                </c:pt>
                <c:pt idx="218">
                  <c:v>4.8540000000000001</c:v>
                </c:pt>
                <c:pt idx="219">
                  <c:v>4.8760000000000003</c:v>
                </c:pt>
                <c:pt idx="220">
                  <c:v>4.8979999999999997</c:v>
                </c:pt>
                <c:pt idx="221">
                  <c:v>4.92</c:v>
                </c:pt>
                <c:pt idx="222">
                  <c:v>4.9430000000000005</c:v>
                </c:pt>
                <c:pt idx="223">
                  <c:v>4.9649999999999999</c:v>
                </c:pt>
                <c:pt idx="224">
                  <c:v>4.9870000000000001</c:v>
                </c:pt>
                <c:pt idx="225">
                  <c:v>5.0090000000000003</c:v>
                </c:pt>
                <c:pt idx="226">
                  <c:v>5.0309999999999997</c:v>
                </c:pt>
                <c:pt idx="227">
                  <c:v>5.0540000000000003</c:v>
                </c:pt>
                <c:pt idx="228">
                  <c:v>5.0760000000000005</c:v>
                </c:pt>
                <c:pt idx="229">
                  <c:v>5.0979999999999999</c:v>
                </c:pt>
                <c:pt idx="230">
                  <c:v>5.12</c:v>
                </c:pt>
                <c:pt idx="231">
                  <c:v>5.1429999999999998</c:v>
                </c:pt>
                <c:pt idx="232">
                  <c:v>5.165</c:v>
                </c:pt>
                <c:pt idx="233">
                  <c:v>5.1870000000000003</c:v>
                </c:pt>
                <c:pt idx="234">
                  <c:v>5.2090000000000005</c:v>
                </c:pt>
                <c:pt idx="235">
                  <c:v>5.2320000000000002</c:v>
                </c:pt>
                <c:pt idx="236">
                  <c:v>5.2540000000000004</c:v>
                </c:pt>
                <c:pt idx="237">
                  <c:v>5.2759999999999998</c:v>
                </c:pt>
                <c:pt idx="238">
                  <c:v>5.298</c:v>
                </c:pt>
                <c:pt idx="239">
                  <c:v>5.3209999999999997</c:v>
                </c:pt>
                <c:pt idx="240">
                  <c:v>5.343</c:v>
                </c:pt>
                <c:pt idx="241">
                  <c:v>5.3650000000000002</c:v>
                </c:pt>
                <c:pt idx="242">
                  <c:v>5.3879999999999999</c:v>
                </c:pt>
                <c:pt idx="243">
                  <c:v>5.41</c:v>
                </c:pt>
                <c:pt idx="244">
                  <c:v>5.4320000000000004</c:v>
                </c:pt>
                <c:pt idx="245">
                  <c:v>5.4539999999999997</c:v>
                </c:pt>
                <c:pt idx="246">
                  <c:v>5.4770000000000003</c:v>
                </c:pt>
                <c:pt idx="247">
                  <c:v>5.4990000000000006</c:v>
                </c:pt>
                <c:pt idx="248">
                  <c:v>5.5209999999999999</c:v>
                </c:pt>
                <c:pt idx="249">
                  <c:v>5.5430000000000001</c:v>
                </c:pt>
                <c:pt idx="250">
                  <c:v>5.5659999999999998</c:v>
                </c:pt>
                <c:pt idx="251">
                  <c:v>5.5880000000000001</c:v>
                </c:pt>
                <c:pt idx="252">
                  <c:v>5.61</c:v>
                </c:pt>
                <c:pt idx="253">
                  <c:v>5.6319999999999997</c:v>
                </c:pt>
                <c:pt idx="254">
                  <c:v>5.6550000000000002</c:v>
                </c:pt>
                <c:pt idx="255">
                  <c:v>5.6770000000000005</c:v>
                </c:pt>
                <c:pt idx="256">
                  <c:v>5.6989999999999998</c:v>
                </c:pt>
                <c:pt idx="257">
                  <c:v>5.7220000000000004</c:v>
                </c:pt>
                <c:pt idx="258">
                  <c:v>5.7439999999999998</c:v>
                </c:pt>
                <c:pt idx="259">
                  <c:v>5.766</c:v>
                </c:pt>
                <c:pt idx="260">
                  <c:v>5.7880000000000003</c:v>
                </c:pt>
                <c:pt idx="261">
                  <c:v>5.8109999999999999</c:v>
                </c:pt>
                <c:pt idx="262">
                  <c:v>5.8330000000000002</c:v>
                </c:pt>
                <c:pt idx="263">
                  <c:v>5.8550000000000004</c:v>
                </c:pt>
                <c:pt idx="264">
                  <c:v>5.8780000000000001</c:v>
                </c:pt>
                <c:pt idx="265">
                  <c:v>5.9</c:v>
                </c:pt>
                <c:pt idx="266">
                  <c:v>5.9219999999999997</c:v>
                </c:pt>
                <c:pt idx="267">
                  <c:v>5.944</c:v>
                </c:pt>
                <c:pt idx="268">
                  <c:v>5.9670000000000005</c:v>
                </c:pt>
                <c:pt idx="269">
                  <c:v>5.9889999999999999</c:v>
                </c:pt>
                <c:pt idx="270">
                  <c:v>6.0110000000000001</c:v>
                </c:pt>
                <c:pt idx="271">
                  <c:v>6.0339999999999998</c:v>
                </c:pt>
                <c:pt idx="272">
                  <c:v>6.056</c:v>
                </c:pt>
                <c:pt idx="273">
                  <c:v>6.0780000000000003</c:v>
                </c:pt>
                <c:pt idx="274">
                  <c:v>6.101</c:v>
                </c:pt>
                <c:pt idx="275">
                  <c:v>6.1230000000000002</c:v>
                </c:pt>
                <c:pt idx="276">
                  <c:v>6.1450000000000005</c:v>
                </c:pt>
                <c:pt idx="277">
                  <c:v>6.1680000000000001</c:v>
                </c:pt>
                <c:pt idx="278">
                  <c:v>6.19</c:v>
                </c:pt>
                <c:pt idx="279">
                  <c:v>6.2119999999999997</c:v>
                </c:pt>
                <c:pt idx="280">
                  <c:v>6.2350000000000003</c:v>
                </c:pt>
                <c:pt idx="281">
                  <c:v>6.2570000000000006</c:v>
                </c:pt>
                <c:pt idx="282">
                  <c:v>6.2789999999999999</c:v>
                </c:pt>
                <c:pt idx="283">
                  <c:v>6.3020000000000005</c:v>
                </c:pt>
                <c:pt idx="284">
                  <c:v>6.3239999999999998</c:v>
                </c:pt>
                <c:pt idx="285">
                  <c:v>6.3460000000000001</c:v>
                </c:pt>
                <c:pt idx="286">
                  <c:v>6.3689999999999998</c:v>
                </c:pt>
                <c:pt idx="287">
                  <c:v>6.391</c:v>
                </c:pt>
                <c:pt idx="288">
                  <c:v>6.4130000000000003</c:v>
                </c:pt>
                <c:pt idx="289">
                  <c:v>6.4359999999999999</c:v>
                </c:pt>
                <c:pt idx="290">
                  <c:v>6.4580000000000002</c:v>
                </c:pt>
                <c:pt idx="291">
                  <c:v>6.48</c:v>
                </c:pt>
                <c:pt idx="292">
                  <c:v>6.5019999999999998</c:v>
                </c:pt>
                <c:pt idx="293">
                  <c:v>6.5250000000000004</c:v>
                </c:pt>
                <c:pt idx="294">
                  <c:v>6.5469999999999997</c:v>
                </c:pt>
                <c:pt idx="295">
                  <c:v>6.569</c:v>
                </c:pt>
                <c:pt idx="296">
                  <c:v>6.5920000000000005</c:v>
                </c:pt>
                <c:pt idx="297">
                  <c:v>6.6139999999999999</c:v>
                </c:pt>
                <c:pt idx="298">
                  <c:v>6.6360000000000001</c:v>
                </c:pt>
                <c:pt idx="299">
                  <c:v>6.6589999999999998</c:v>
                </c:pt>
                <c:pt idx="300">
                  <c:v>6.681</c:v>
                </c:pt>
                <c:pt idx="301">
                  <c:v>6.7030000000000003</c:v>
                </c:pt>
                <c:pt idx="302">
                  <c:v>6.726</c:v>
                </c:pt>
                <c:pt idx="303">
                  <c:v>6.7480000000000002</c:v>
                </c:pt>
                <c:pt idx="304">
                  <c:v>6.7700000000000005</c:v>
                </c:pt>
                <c:pt idx="305">
                  <c:v>6.7930000000000001</c:v>
                </c:pt>
                <c:pt idx="306">
                  <c:v>6.8150000000000004</c:v>
                </c:pt>
                <c:pt idx="307">
                  <c:v>6.8369999999999997</c:v>
                </c:pt>
                <c:pt idx="308">
                  <c:v>6.86</c:v>
                </c:pt>
                <c:pt idx="309">
                  <c:v>6.8820000000000006</c:v>
                </c:pt>
                <c:pt idx="310">
                  <c:v>6.9039999999999999</c:v>
                </c:pt>
                <c:pt idx="311">
                  <c:v>6.9270000000000005</c:v>
                </c:pt>
                <c:pt idx="312">
                  <c:v>6.9489999999999998</c:v>
                </c:pt>
                <c:pt idx="313">
                  <c:v>6.9710000000000001</c:v>
                </c:pt>
                <c:pt idx="314">
                  <c:v>6.9939999999999998</c:v>
                </c:pt>
                <c:pt idx="315">
                  <c:v>7.016</c:v>
                </c:pt>
                <c:pt idx="316">
                  <c:v>7.0380000000000003</c:v>
                </c:pt>
                <c:pt idx="317">
                  <c:v>7.0609999999999999</c:v>
                </c:pt>
                <c:pt idx="318">
                  <c:v>7.0830000000000002</c:v>
                </c:pt>
                <c:pt idx="319">
                  <c:v>7.1050000000000004</c:v>
                </c:pt>
                <c:pt idx="320">
                  <c:v>7.1280000000000001</c:v>
                </c:pt>
                <c:pt idx="321">
                  <c:v>7.15</c:v>
                </c:pt>
                <c:pt idx="322">
                  <c:v>7.1719999999999997</c:v>
                </c:pt>
                <c:pt idx="323">
                  <c:v>7.1950000000000003</c:v>
                </c:pt>
                <c:pt idx="324">
                  <c:v>7.2170000000000005</c:v>
                </c:pt>
                <c:pt idx="325">
                  <c:v>7.2389999999999999</c:v>
                </c:pt>
                <c:pt idx="326">
                  <c:v>7.2620000000000005</c:v>
                </c:pt>
                <c:pt idx="327">
                  <c:v>7.2839999999999998</c:v>
                </c:pt>
                <c:pt idx="328">
                  <c:v>7.306</c:v>
                </c:pt>
                <c:pt idx="329">
                  <c:v>7.3289999999999997</c:v>
                </c:pt>
                <c:pt idx="330">
                  <c:v>7.351</c:v>
                </c:pt>
                <c:pt idx="331">
                  <c:v>7.3730000000000002</c:v>
                </c:pt>
                <c:pt idx="332">
                  <c:v>7.3950000000000005</c:v>
                </c:pt>
                <c:pt idx="333">
                  <c:v>7.4180000000000001</c:v>
                </c:pt>
                <c:pt idx="334">
                  <c:v>7.44</c:v>
                </c:pt>
                <c:pt idx="335">
                  <c:v>7.4619999999999997</c:v>
                </c:pt>
                <c:pt idx="336">
                  <c:v>7.4850000000000003</c:v>
                </c:pt>
                <c:pt idx="337">
                  <c:v>7.5070000000000006</c:v>
                </c:pt>
                <c:pt idx="338">
                  <c:v>7.5289999999999999</c:v>
                </c:pt>
                <c:pt idx="339">
                  <c:v>7.5520000000000005</c:v>
                </c:pt>
                <c:pt idx="340">
                  <c:v>7.5739999999999998</c:v>
                </c:pt>
                <c:pt idx="341">
                  <c:v>7.5960000000000001</c:v>
                </c:pt>
                <c:pt idx="342">
                  <c:v>7.6180000000000003</c:v>
                </c:pt>
                <c:pt idx="343">
                  <c:v>7.641</c:v>
                </c:pt>
                <c:pt idx="344">
                  <c:v>7.6630000000000003</c:v>
                </c:pt>
                <c:pt idx="345">
                  <c:v>7.6850000000000005</c:v>
                </c:pt>
                <c:pt idx="346">
                  <c:v>7.7080000000000002</c:v>
                </c:pt>
                <c:pt idx="347">
                  <c:v>7.73</c:v>
                </c:pt>
                <c:pt idx="348">
                  <c:v>7.7519999999999998</c:v>
                </c:pt>
                <c:pt idx="349">
                  <c:v>7.774</c:v>
                </c:pt>
                <c:pt idx="350">
                  <c:v>7.7970000000000006</c:v>
                </c:pt>
                <c:pt idx="351">
                  <c:v>7.819</c:v>
                </c:pt>
                <c:pt idx="352">
                  <c:v>7.8410000000000002</c:v>
                </c:pt>
                <c:pt idx="353">
                  <c:v>7.8630000000000004</c:v>
                </c:pt>
                <c:pt idx="354">
                  <c:v>7.8860000000000001</c:v>
                </c:pt>
                <c:pt idx="355">
                  <c:v>7.9080000000000004</c:v>
                </c:pt>
                <c:pt idx="356">
                  <c:v>7.9300000000000006</c:v>
                </c:pt>
                <c:pt idx="357">
                  <c:v>7.9530000000000003</c:v>
                </c:pt>
                <c:pt idx="358">
                  <c:v>7.9750000000000005</c:v>
                </c:pt>
                <c:pt idx="359">
                  <c:v>7.9969999999999999</c:v>
                </c:pt>
                <c:pt idx="360">
                  <c:v>8.0190000000000001</c:v>
                </c:pt>
                <c:pt idx="361">
                  <c:v>8.0419999999999998</c:v>
                </c:pt>
                <c:pt idx="362">
                  <c:v>8.0640000000000001</c:v>
                </c:pt>
                <c:pt idx="363">
                  <c:v>8.0860000000000003</c:v>
                </c:pt>
                <c:pt idx="364">
                  <c:v>8.1080000000000005</c:v>
                </c:pt>
                <c:pt idx="365">
                  <c:v>8.1310000000000002</c:v>
                </c:pt>
                <c:pt idx="366">
                  <c:v>8.1530000000000005</c:v>
                </c:pt>
                <c:pt idx="367">
                  <c:v>8.1750000000000007</c:v>
                </c:pt>
                <c:pt idx="368">
                  <c:v>8.197000000000001</c:v>
                </c:pt>
                <c:pt idx="369">
                  <c:v>8.2200000000000006</c:v>
                </c:pt>
                <c:pt idx="370">
                  <c:v>8.2420000000000009</c:v>
                </c:pt>
                <c:pt idx="371">
                  <c:v>8.2639999999999993</c:v>
                </c:pt>
                <c:pt idx="372">
                  <c:v>8.2870000000000008</c:v>
                </c:pt>
                <c:pt idx="373">
                  <c:v>8.3090000000000011</c:v>
                </c:pt>
                <c:pt idx="374">
                  <c:v>8.3309999999999995</c:v>
                </c:pt>
                <c:pt idx="375">
                  <c:v>8.3529999999999998</c:v>
                </c:pt>
                <c:pt idx="376">
                  <c:v>8.3759999999999994</c:v>
                </c:pt>
                <c:pt idx="377">
                  <c:v>8.3979999999999997</c:v>
                </c:pt>
                <c:pt idx="378">
                  <c:v>8.42</c:v>
                </c:pt>
                <c:pt idx="379">
                  <c:v>8.4429999999999996</c:v>
                </c:pt>
                <c:pt idx="380">
                  <c:v>8.4649999999999999</c:v>
                </c:pt>
                <c:pt idx="381">
                  <c:v>8.4870000000000001</c:v>
                </c:pt>
                <c:pt idx="382">
                  <c:v>8.5090000000000003</c:v>
                </c:pt>
                <c:pt idx="383">
                  <c:v>8.532</c:v>
                </c:pt>
                <c:pt idx="384">
                  <c:v>8.5540000000000003</c:v>
                </c:pt>
                <c:pt idx="385">
                  <c:v>8.5760000000000005</c:v>
                </c:pt>
                <c:pt idx="386">
                  <c:v>8.5990000000000002</c:v>
                </c:pt>
                <c:pt idx="387">
                  <c:v>8.6210000000000004</c:v>
                </c:pt>
                <c:pt idx="388">
                  <c:v>8.6430000000000007</c:v>
                </c:pt>
                <c:pt idx="389">
                  <c:v>8.6660000000000004</c:v>
                </c:pt>
                <c:pt idx="390">
                  <c:v>8.6880000000000006</c:v>
                </c:pt>
                <c:pt idx="391">
                  <c:v>8.7100000000000009</c:v>
                </c:pt>
                <c:pt idx="392">
                  <c:v>8.7330000000000005</c:v>
                </c:pt>
                <c:pt idx="393">
                  <c:v>8.7550000000000008</c:v>
                </c:pt>
                <c:pt idx="394">
                  <c:v>8.777000000000001</c:v>
                </c:pt>
                <c:pt idx="395">
                  <c:v>8.7989999999999995</c:v>
                </c:pt>
                <c:pt idx="396">
                  <c:v>8.8209999999999997</c:v>
                </c:pt>
                <c:pt idx="397">
                  <c:v>8.843</c:v>
                </c:pt>
                <c:pt idx="398">
                  <c:v>8.8659999999999997</c:v>
                </c:pt>
                <c:pt idx="399">
                  <c:v>8.8879999999999999</c:v>
                </c:pt>
                <c:pt idx="400">
                  <c:v>8.91</c:v>
                </c:pt>
                <c:pt idx="401">
                  <c:v>8.9320000000000004</c:v>
                </c:pt>
                <c:pt idx="402">
                  <c:v>8.9540000000000006</c:v>
                </c:pt>
                <c:pt idx="403">
                  <c:v>8.9760000000000009</c:v>
                </c:pt>
                <c:pt idx="404">
                  <c:v>8.9990000000000006</c:v>
                </c:pt>
                <c:pt idx="405">
                  <c:v>9.0210000000000008</c:v>
                </c:pt>
                <c:pt idx="406">
                  <c:v>9.043000000000001</c:v>
                </c:pt>
                <c:pt idx="407">
                  <c:v>9.0649999999999995</c:v>
                </c:pt>
                <c:pt idx="408">
                  <c:v>9.0869999999999997</c:v>
                </c:pt>
                <c:pt idx="409">
                  <c:v>9.11</c:v>
                </c:pt>
                <c:pt idx="410">
                  <c:v>9.1319999999999997</c:v>
                </c:pt>
                <c:pt idx="411">
                  <c:v>9.1539999999999999</c:v>
                </c:pt>
                <c:pt idx="412">
                  <c:v>9.1760000000000002</c:v>
                </c:pt>
                <c:pt idx="413">
                  <c:v>9.1980000000000004</c:v>
                </c:pt>
                <c:pt idx="414">
                  <c:v>9.2200000000000006</c:v>
                </c:pt>
                <c:pt idx="415">
                  <c:v>9.2430000000000003</c:v>
                </c:pt>
                <c:pt idx="416">
                  <c:v>9.2650000000000006</c:v>
                </c:pt>
                <c:pt idx="417">
                  <c:v>9.2870000000000008</c:v>
                </c:pt>
                <c:pt idx="418">
                  <c:v>9.3090000000000011</c:v>
                </c:pt>
                <c:pt idx="419">
                  <c:v>9.3320000000000007</c:v>
                </c:pt>
                <c:pt idx="420">
                  <c:v>9.354000000000001</c:v>
                </c:pt>
                <c:pt idx="421">
                  <c:v>9.3759999999999994</c:v>
                </c:pt>
                <c:pt idx="422">
                  <c:v>9.3979999999999997</c:v>
                </c:pt>
                <c:pt idx="423">
                  <c:v>9.42</c:v>
                </c:pt>
                <c:pt idx="424">
                  <c:v>9.4429999999999996</c:v>
                </c:pt>
                <c:pt idx="425">
                  <c:v>9.4649999999999999</c:v>
                </c:pt>
                <c:pt idx="426">
                  <c:v>9.4870000000000001</c:v>
                </c:pt>
                <c:pt idx="427">
                  <c:v>9.5090000000000003</c:v>
                </c:pt>
                <c:pt idx="428">
                  <c:v>9.532</c:v>
                </c:pt>
                <c:pt idx="429">
                  <c:v>9.5540000000000003</c:v>
                </c:pt>
                <c:pt idx="430">
                  <c:v>9.5760000000000005</c:v>
                </c:pt>
                <c:pt idx="431">
                  <c:v>9.5980000000000008</c:v>
                </c:pt>
                <c:pt idx="432">
                  <c:v>9.6210000000000004</c:v>
                </c:pt>
                <c:pt idx="433">
                  <c:v>9.6430000000000007</c:v>
                </c:pt>
                <c:pt idx="434">
                  <c:v>9.6650000000000009</c:v>
                </c:pt>
                <c:pt idx="435">
                  <c:v>9.6869999999999994</c:v>
                </c:pt>
                <c:pt idx="436">
                  <c:v>9.7100000000000009</c:v>
                </c:pt>
                <c:pt idx="437">
                  <c:v>9.7319999999999993</c:v>
                </c:pt>
                <c:pt idx="438">
                  <c:v>9.7539999999999996</c:v>
                </c:pt>
                <c:pt idx="439">
                  <c:v>9.7759999999999998</c:v>
                </c:pt>
                <c:pt idx="440">
                  <c:v>9.7989999999999995</c:v>
                </c:pt>
                <c:pt idx="441">
                  <c:v>9.8209999999999997</c:v>
                </c:pt>
                <c:pt idx="442">
                  <c:v>9.843</c:v>
                </c:pt>
                <c:pt idx="443">
                  <c:v>9.8650000000000002</c:v>
                </c:pt>
                <c:pt idx="444">
                  <c:v>9.8870000000000005</c:v>
                </c:pt>
                <c:pt idx="445">
                  <c:v>9.91</c:v>
                </c:pt>
                <c:pt idx="446">
                  <c:v>9.9320000000000004</c:v>
                </c:pt>
                <c:pt idx="447">
                  <c:v>9.9540000000000006</c:v>
                </c:pt>
                <c:pt idx="448">
                  <c:v>9.9760000000000009</c:v>
                </c:pt>
                <c:pt idx="449">
                  <c:v>9.9990000000000006</c:v>
                </c:pt>
                <c:pt idx="450">
                  <c:v>10.021000000000001</c:v>
                </c:pt>
                <c:pt idx="451">
                  <c:v>10.043000000000001</c:v>
                </c:pt>
                <c:pt idx="452">
                  <c:v>10.065</c:v>
                </c:pt>
                <c:pt idx="453">
                  <c:v>10.087</c:v>
                </c:pt>
                <c:pt idx="454">
                  <c:v>10.11</c:v>
                </c:pt>
                <c:pt idx="455">
                  <c:v>10.132</c:v>
                </c:pt>
                <c:pt idx="456">
                  <c:v>10.154</c:v>
                </c:pt>
                <c:pt idx="457">
                  <c:v>10.176</c:v>
                </c:pt>
                <c:pt idx="458">
                  <c:v>10.199</c:v>
                </c:pt>
                <c:pt idx="459">
                  <c:v>10.221</c:v>
                </c:pt>
                <c:pt idx="460">
                  <c:v>10.243</c:v>
                </c:pt>
                <c:pt idx="461">
                  <c:v>10.265000000000001</c:v>
                </c:pt>
                <c:pt idx="462">
                  <c:v>10.288</c:v>
                </c:pt>
                <c:pt idx="463">
                  <c:v>10.31</c:v>
                </c:pt>
                <c:pt idx="464">
                  <c:v>10.332000000000001</c:v>
                </c:pt>
                <c:pt idx="465">
                  <c:v>10.354000000000001</c:v>
                </c:pt>
                <c:pt idx="466">
                  <c:v>10.375999999999999</c:v>
                </c:pt>
                <c:pt idx="467">
                  <c:v>10.399000000000001</c:v>
                </c:pt>
                <c:pt idx="468">
                  <c:v>10.420999999999999</c:v>
                </c:pt>
                <c:pt idx="469">
                  <c:v>10.443</c:v>
                </c:pt>
                <c:pt idx="470">
                  <c:v>10.465</c:v>
                </c:pt>
                <c:pt idx="471">
                  <c:v>10.488</c:v>
                </c:pt>
                <c:pt idx="472">
                  <c:v>10.51</c:v>
                </c:pt>
                <c:pt idx="473">
                  <c:v>10.532</c:v>
                </c:pt>
                <c:pt idx="474">
                  <c:v>10.554</c:v>
                </c:pt>
                <c:pt idx="475">
                  <c:v>10.577</c:v>
                </c:pt>
                <c:pt idx="476">
                  <c:v>10.599</c:v>
                </c:pt>
                <c:pt idx="477">
                  <c:v>10.621</c:v>
                </c:pt>
                <c:pt idx="478">
                  <c:v>10.643000000000001</c:v>
                </c:pt>
                <c:pt idx="479">
                  <c:v>10.666</c:v>
                </c:pt>
                <c:pt idx="480">
                  <c:v>10.688000000000001</c:v>
                </c:pt>
                <c:pt idx="481">
                  <c:v>10.71</c:v>
                </c:pt>
                <c:pt idx="482">
                  <c:v>10.733000000000001</c:v>
                </c:pt>
                <c:pt idx="483">
                  <c:v>10.755000000000001</c:v>
                </c:pt>
                <c:pt idx="484">
                  <c:v>10.777000000000001</c:v>
                </c:pt>
                <c:pt idx="485">
                  <c:v>10.8</c:v>
                </c:pt>
                <c:pt idx="486">
                  <c:v>10.822000000000001</c:v>
                </c:pt>
                <c:pt idx="487">
                  <c:v>10.843999999999999</c:v>
                </c:pt>
                <c:pt idx="488">
                  <c:v>10.866</c:v>
                </c:pt>
                <c:pt idx="489">
                  <c:v>10.888999999999999</c:v>
                </c:pt>
                <c:pt idx="490">
                  <c:v>10.911</c:v>
                </c:pt>
                <c:pt idx="491">
                  <c:v>10.933</c:v>
                </c:pt>
                <c:pt idx="492">
                  <c:v>10.955</c:v>
                </c:pt>
                <c:pt idx="493">
                  <c:v>10.978</c:v>
                </c:pt>
                <c:pt idx="494">
                  <c:v>11</c:v>
                </c:pt>
                <c:pt idx="495">
                  <c:v>11.022</c:v>
                </c:pt>
                <c:pt idx="496">
                  <c:v>11.045</c:v>
                </c:pt>
                <c:pt idx="497">
                  <c:v>11.067</c:v>
                </c:pt>
                <c:pt idx="498">
                  <c:v>11.089</c:v>
                </c:pt>
                <c:pt idx="499">
                  <c:v>11.111000000000001</c:v>
                </c:pt>
                <c:pt idx="500">
                  <c:v>11.134</c:v>
                </c:pt>
                <c:pt idx="501">
                  <c:v>11.156000000000001</c:v>
                </c:pt>
                <c:pt idx="502">
                  <c:v>11.178000000000001</c:v>
                </c:pt>
                <c:pt idx="503">
                  <c:v>11.200000000000001</c:v>
                </c:pt>
                <c:pt idx="504">
                  <c:v>11.223000000000001</c:v>
                </c:pt>
                <c:pt idx="505">
                  <c:v>11.245000000000001</c:v>
                </c:pt>
                <c:pt idx="506">
                  <c:v>11.266999999999999</c:v>
                </c:pt>
                <c:pt idx="507">
                  <c:v>11.289</c:v>
                </c:pt>
                <c:pt idx="508">
                  <c:v>11.311999999999999</c:v>
                </c:pt>
                <c:pt idx="509">
                  <c:v>11.334</c:v>
                </c:pt>
                <c:pt idx="510">
                  <c:v>11.356</c:v>
                </c:pt>
                <c:pt idx="511">
                  <c:v>11.378</c:v>
                </c:pt>
                <c:pt idx="512">
                  <c:v>11.401</c:v>
                </c:pt>
                <c:pt idx="513">
                  <c:v>11.423</c:v>
                </c:pt>
                <c:pt idx="514">
                  <c:v>11.445</c:v>
                </c:pt>
                <c:pt idx="515">
                  <c:v>11.467000000000001</c:v>
                </c:pt>
                <c:pt idx="516">
                  <c:v>11.489000000000001</c:v>
                </c:pt>
                <c:pt idx="517">
                  <c:v>11.512</c:v>
                </c:pt>
                <c:pt idx="518">
                  <c:v>11.534000000000001</c:v>
                </c:pt>
                <c:pt idx="519">
                  <c:v>11.556000000000001</c:v>
                </c:pt>
                <c:pt idx="520">
                  <c:v>11.577999999999999</c:v>
                </c:pt>
                <c:pt idx="521">
                  <c:v>11.6</c:v>
                </c:pt>
                <c:pt idx="522">
                  <c:v>11.623000000000001</c:v>
                </c:pt>
                <c:pt idx="523">
                  <c:v>11.645</c:v>
                </c:pt>
                <c:pt idx="524">
                  <c:v>11.667</c:v>
                </c:pt>
                <c:pt idx="525">
                  <c:v>11.689</c:v>
                </c:pt>
                <c:pt idx="526">
                  <c:v>11.711</c:v>
                </c:pt>
                <c:pt idx="527">
                  <c:v>11.734</c:v>
                </c:pt>
                <c:pt idx="528">
                  <c:v>11.756</c:v>
                </c:pt>
                <c:pt idx="529">
                  <c:v>11.778</c:v>
                </c:pt>
                <c:pt idx="530">
                  <c:v>11.8</c:v>
                </c:pt>
                <c:pt idx="531">
                  <c:v>11.822000000000001</c:v>
                </c:pt>
                <c:pt idx="532">
                  <c:v>11.845000000000001</c:v>
                </c:pt>
                <c:pt idx="533">
                  <c:v>11.867000000000001</c:v>
                </c:pt>
                <c:pt idx="534">
                  <c:v>11.889000000000001</c:v>
                </c:pt>
                <c:pt idx="535">
                  <c:v>11.911</c:v>
                </c:pt>
                <c:pt idx="536">
                  <c:v>11.934000000000001</c:v>
                </c:pt>
                <c:pt idx="537">
                  <c:v>11.956</c:v>
                </c:pt>
                <c:pt idx="538">
                  <c:v>11.978</c:v>
                </c:pt>
                <c:pt idx="539">
                  <c:v>12</c:v>
                </c:pt>
                <c:pt idx="540">
                  <c:v>12.023</c:v>
                </c:pt>
                <c:pt idx="541">
                  <c:v>12.045</c:v>
                </c:pt>
                <c:pt idx="542">
                  <c:v>12.067</c:v>
                </c:pt>
                <c:pt idx="543">
                  <c:v>12.089</c:v>
                </c:pt>
                <c:pt idx="544">
                  <c:v>12.112</c:v>
                </c:pt>
                <c:pt idx="545">
                  <c:v>12.134</c:v>
                </c:pt>
                <c:pt idx="546">
                  <c:v>12.156000000000001</c:v>
                </c:pt>
                <c:pt idx="547">
                  <c:v>12.178000000000001</c:v>
                </c:pt>
                <c:pt idx="548">
                  <c:v>12.201000000000001</c:v>
                </c:pt>
                <c:pt idx="549">
                  <c:v>12.223000000000001</c:v>
                </c:pt>
                <c:pt idx="550">
                  <c:v>12.245000000000001</c:v>
                </c:pt>
                <c:pt idx="551">
                  <c:v>12.268000000000001</c:v>
                </c:pt>
                <c:pt idx="552">
                  <c:v>12.290000000000001</c:v>
                </c:pt>
                <c:pt idx="553">
                  <c:v>12.311999999999999</c:v>
                </c:pt>
                <c:pt idx="554">
                  <c:v>12.334</c:v>
                </c:pt>
                <c:pt idx="555">
                  <c:v>12.357000000000001</c:v>
                </c:pt>
                <c:pt idx="556">
                  <c:v>12.379</c:v>
                </c:pt>
                <c:pt idx="557">
                  <c:v>12.401</c:v>
                </c:pt>
                <c:pt idx="558">
                  <c:v>12.423999999999999</c:v>
                </c:pt>
                <c:pt idx="559">
                  <c:v>12.446</c:v>
                </c:pt>
                <c:pt idx="560">
                  <c:v>12.468</c:v>
                </c:pt>
                <c:pt idx="561">
                  <c:v>12.49</c:v>
                </c:pt>
                <c:pt idx="562">
                  <c:v>12.513</c:v>
                </c:pt>
                <c:pt idx="563">
                  <c:v>12.535</c:v>
                </c:pt>
                <c:pt idx="564">
                  <c:v>12.557</c:v>
                </c:pt>
                <c:pt idx="565">
                  <c:v>12.58</c:v>
                </c:pt>
                <c:pt idx="566">
                  <c:v>12.602</c:v>
                </c:pt>
                <c:pt idx="567">
                  <c:v>12.624000000000001</c:v>
                </c:pt>
                <c:pt idx="568">
                  <c:v>12.647</c:v>
                </c:pt>
                <c:pt idx="569">
                  <c:v>12.669</c:v>
                </c:pt>
                <c:pt idx="570">
                  <c:v>12.691000000000001</c:v>
                </c:pt>
                <c:pt idx="571">
                  <c:v>12.714</c:v>
                </c:pt>
                <c:pt idx="572">
                  <c:v>12.736000000000001</c:v>
                </c:pt>
                <c:pt idx="573">
                  <c:v>12.758000000000001</c:v>
                </c:pt>
                <c:pt idx="574">
                  <c:v>12.781000000000001</c:v>
                </c:pt>
                <c:pt idx="575">
                  <c:v>12.803000000000001</c:v>
                </c:pt>
                <c:pt idx="576">
                  <c:v>12.825000000000001</c:v>
                </c:pt>
                <c:pt idx="577">
                  <c:v>12.848000000000001</c:v>
                </c:pt>
                <c:pt idx="578">
                  <c:v>12.870000000000001</c:v>
                </c:pt>
                <c:pt idx="579">
                  <c:v>12.893000000000001</c:v>
                </c:pt>
                <c:pt idx="580">
                  <c:v>12.915000000000001</c:v>
                </c:pt>
                <c:pt idx="581">
                  <c:v>12.936999999999999</c:v>
                </c:pt>
                <c:pt idx="582">
                  <c:v>12.96</c:v>
                </c:pt>
                <c:pt idx="583">
                  <c:v>12.982000000000001</c:v>
                </c:pt>
                <c:pt idx="584">
                  <c:v>13.004</c:v>
                </c:pt>
                <c:pt idx="585">
                  <c:v>13.027000000000001</c:v>
                </c:pt>
                <c:pt idx="586">
                  <c:v>13.048999999999999</c:v>
                </c:pt>
                <c:pt idx="587">
                  <c:v>13.072000000000001</c:v>
                </c:pt>
                <c:pt idx="588">
                  <c:v>13.093999999999999</c:v>
                </c:pt>
                <c:pt idx="589">
                  <c:v>13.116</c:v>
                </c:pt>
                <c:pt idx="590">
                  <c:v>13.139000000000001</c:v>
                </c:pt>
                <c:pt idx="591">
                  <c:v>13.161</c:v>
                </c:pt>
                <c:pt idx="592">
                  <c:v>13.183</c:v>
                </c:pt>
                <c:pt idx="593">
                  <c:v>13.206</c:v>
                </c:pt>
                <c:pt idx="594">
                  <c:v>13.228</c:v>
                </c:pt>
                <c:pt idx="595">
                  <c:v>13.250999999999999</c:v>
                </c:pt>
                <c:pt idx="596">
                  <c:v>13.273</c:v>
                </c:pt>
                <c:pt idx="597">
                  <c:v>13.295</c:v>
                </c:pt>
                <c:pt idx="598">
                  <c:v>13.318</c:v>
                </c:pt>
                <c:pt idx="599">
                  <c:v>13.34</c:v>
                </c:pt>
                <c:pt idx="600">
                  <c:v>13.363</c:v>
                </c:pt>
                <c:pt idx="601">
                  <c:v>13.385</c:v>
                </c:pt>
                <c:pt idx="602">
                  <c:v>13.407</c:v>
                </c:pt>
                <c:pt idx="603">
                  <c:v>13.43</c:v>
                </c:pt>
                <c:pt idx="604">
                  <c:v>13.452</c:v>
                </c:pt>
                <c:pt idx="605">
                  <c:v>13.474</c:v>
                </c:pt>
                <c:pt idx="606">
                  <c:v>13.497</c:v>
                </c:pt>
                <c:pt idx="607">
                  <c:v>13.519</c:v>
                </c:pt>
                <c:pt idx="608">
                  <c:v>13.541</c:v>
                </c:pt>
                <c:pt idx="609">
                  <c:v>13.564</c:v>
                </c:pt>
                <c:pt idx="610">
                  <c:v>13.586</c:v>
                </c:pt>
                <c:pt idx="611">
                  <c:v>13.609</c:v>
                </c:pt>
                <c:pt idx="612">
                  <c:v>13.631</c:v>
                </c:pt>
                <c:pt idx="613">
                  <c:v>13.653</c:v>
                </c:pt>
                <c:pt idx="614">
                  <c:v>13.676</c:v>
                </c:pt>
                <c:pt idx="615">
                  <c:v>13.698</c:v>
                </c:pt>
                <c:pt idx="616">
                  <c:v>13.72</c:v>
                </c:pt>
                <c:pt idx="617">
                  <c:v>13.743</c:v>
                </c:pt>
                <c:pt idx="618">
                  <c:v>13.765000000000001</c:v>
                </c:pt>
                <c:pt idx="619">
                  <c:v>13.787000000000001</c:v>
                </c:pt>
                <c:pt idx="620">
                  <c:v>13.81</c:v>
                </c:pt>
                <c:pt idx="621">
                  <c:v>13.832000000000001</c:v>
                </c:pt>
                <c:pt idx="622">
                  <c:v>13.855</c:v>
                </c:pt>
                <c:pt idx="623">
                  <c:v>13.877000000000001</c:v>
                </c:pt>
                <c:pt idx="624">
                  <c:v>13.899000000000001</c:v>
                </c:pt>
                <c:pt idx="625">
                  <c:v>13.922000000000001</c:v>
                </c:pt>
                <c:pt idx="626">
                  <c:v>13.944000000000001</c:v>
                </c:pt>
                <c:pt idx="627">
                  <c:v>13.966000000000001</c:v>
                </c:pt>
                <c:pt idx="628">
                  <c:v>13.989000000000001</c:v>
                </c:pt>
                <c:pt idx="629">
                  <c:v>14.011000000000001</c:v>
                </c:pt>
                <c:pt idx="630">
                  <c:v>14.034000000000001</c:v>
                </c:pt>
                <c:pt idx="631">
                  <c:v>14.056000000000001</c:v>
                </c:pt>
                <c:pt idx="632">
                  <c:v>14.078000000000001</c:v>
                </c:pt>
                <c:pt idx="633">
                  <c:v>14.101000000000001</c:v>
                </c:pt>
                <c:pt idx="634">
                  <c:v>14.123000000000001</c:v>
                </c:pt>
                <c:pt idx="635">
                  <c:v>14.145</c:v>
                </c:pt>
                <c:pt idx="636">
                  <c:v>14.168000000000001</c:v>
                </c:pt>
                <c:pt idx="637">
                  <c:v>14.19</c:v>
                </c:pt>
                <c:pt idx="638">
                  <c:v>14.212</c:v>
                </c:pt>
                <c:pt idx="639">
                  <c:v>14.234</c:v>
                </c:pt>
                <c:pt idx="640">
                  <c:v>14.257</c:v>
                </c:pt>
                <c:pt idx="641">
                  <c:v>14.279</c:v>
                </c:pt>
                <c:pt idx="642">
                  <c:v>14.301</c:v>
                </c:pt>
                <c:pt idx="643">
                  <c:v>14.323</c:v>
                </c:pt>
                <c:pt idx="644">
                  <c:v>14.346</c:v>
                </c:pt>
                <c:pt idx="645">
                  <c:v>14.368</c:v>
                </c:pt>
                <c:pt idx="646">
                  <c:v>14.39</c:v>
                </c:pt>
                <c:pt idx="647">
                  <c:v>14.412000000000001</c:v>
                </c:pt>
                <c:pt idx="648">
                  <c:v>14.434000000000001</c:v>
                </c:pt>
                <c:pt idx="649">
                  <c:v>14.457000000000001</c:v>
                </c:pt>
                <c:pt idx="650">
                  <c:v>14.479000000000001</c:v>
                </c:pt>
                <c:pt idx="651">
                  <c:v>14.500999999999999</c:v>
                </c:pt>
                <c:pt idx="652">
                  <c:v>14.523</c:v>
                </c:pt>
                <c:pt idx="653">
                  <c:v>14.546000000000001</c:v>
                </c:pt>
                <c:pt idx="654">
                  <c:v>14.568</c:v>
                </c:pt>
                <c:pt idx="655">
                  <c:v>14.59</c:v>
                </c:pt>
                <c:pt idx="656">
                  <c:v>14.612</c:v>
                </c:pt>
                <c:pt idx="657">
                  <c:v>14.635</c:v>
                </c:pt>
                <c:pt idx="658">
                  <c:v>14.657</c:v>
                </c:pt>
                <c:pt idx="659">
                  <c:v>14.679</c:v>
                </c:pt>
                <c:pt idx="660">
                  <c:v>14.701000000000001</c:v>
                </c:pt>
                <c:pt idx="661">
                  <c:v>14.724</c:v>
                </c:pt>
                <c:pt idx="662">
                  <c:v>14.746</c:v>
                </c:pt>
                <c:pt idx="663">
                  <c:v>14.768000000000001</c:v>
                </c:pt>
                <c:pt idx="664">
                  <c:v>14.790000000000001</c:v>
                </c:pt>
                <c:pt idx="665">
                  <c:v>14.812000000000001</c:v>
                </c:pt>
                <c:pt idx="666">
                  <c:v>14.835000000000001</c:v>
                </c:pt>
                <c:pt idx="667">
                  <c:v>14.857000000000001</c:v>
                </c:pt>
                <c:pt idx="668">
                  <c:v>14.879</c:v>
                </c:pt>
                <c:pt idx="669">
                  <c:v>14.901</c:v>
                </c:pt>
                <c:pt idx="670">
                  <c:v>14.923</c:v>
                </c:pt>
                <c:pt idx="671">
                  <c:v>14.945</c:v>
                </c:pt>
                <c:pt idx="672">
                  <c:v>14.968</c:v>
                </c:pt>
                <c:pt idx="673">
                  <c:v>14.99</c:v>
                </c:pt>
                <c:pt idx="674">
                  <c:v>15.016999999999999</c:v>
                </c:pt>
                <c:pt idx="675">
                  <c:v>15.044</c:v>
                </c:pt>
                <c:pt idx="676">
                  <c:v>15.071</c:v>
                </c:pt>
                <c:pt idx="677">
                  <c:v>15.098000000000001</c:v>
                </c:pt>
                <c:pt idx="678">
                  <c:v>15.125999999999999</c:v>
                </c:pt>
                <c:pt idx="679">
                  <c:v>15.153</c:v>
                </c:pt>
                <c:pt idx="680">
                  <c:v>15.181000000000001</c:v>
                </c:pt>
                <c:pt idx="681">
                  <c:v>15.209</c:v>
                </c:pt>
                <c:pt idx="682">
                  <c:v>15.237</c:v>
                </c:pt>
                <c:pt idx="683">
                  <c:v>15.265000000000001</c:v>
                </c:pt>
                <c:pt idx="684">
                  <c:v>15.293000000000001</c:v>
                </c:pt>
                <c:pt idx="685">
                  <c:v>15.321</c:v>
                </c:pt>
                <c:pt idx="686">
                  <c:v>15.349</c:v>
                </c:pt>
                <c:pt idx="687">
                  <c:v>15.378</c:v>
                </c:pt>
                <c:pt idx="688">
                  <c:v>15.406000000000001</c:v>
                </c:pt>
                <c:pt idx="689">
                  <c:v>15.434000000000001</c:v>
                </c:pt>
                <c:pt idx="690">
                  <c:v>15.463000000000001</c:v>
                </c:pt>
                <c:pt idx="691">
                  <c:v>15.492000000000001</c:v>
                </c:pt>
                <c:pt idx="692">
                  <c:v>15.52</c:v>
                </c:pt>
                <c:pt idx="693">
                  <c:v>15.548999999999999</c:v>
                </c:pt>
                <c:pt idx="694">
                  <c:v>15.578000000000001</c:v>
                </c:pt>
                <c:pt idx="695">
                  <c:v>15.607000000000001</c:v>
                </c:pt>
                <c:pt idx="696">
                  <c:v>15.636000000000001</c:v>
                </c:pt>
                <c:pt idx="697">
                  <c:v>15.666</c:v>
                </c:pt>
                <c:pt idx="698">
                  <c:v>15.696</c:v>
                </c:pt>
                <c:pt idx="699">
                  <c:v>15.725</c:v>
                </c:pt>
                <c:pt idx="700">
                  <c:v>15.754</c:v>
                </c:pt>
                <c:pt idx="701">
                  <c:v>15.784000000000001</c:v>
                </c:pt>
                <c:pt idx="702">
                  <c:v>15.813000000000001</c:v>
                </c:pt>
                <c:pt idx="703">
                  <c:v>15.843</c:v>
                </c:pt>
                <c:pt idx="704">
                  <c:v>15.872</c:v>
                </c:pt>
                <c:pt idx="705">
                  <c:v>15.901</c:v>
                </c:pt>
                <c:pt idx="706">
                  <c:v>15.931000000000001</c:v>
                </c:pt>
                <c:pt idx="707">
                  <c:v>15.96</c:v>
                </c:pt>
                <c:pt idx="708">
                  <c:v>15.99</c:v>
                </c:pt>
                <c:pt idx="709">
                  <c:v>16.019000000000002</c:v>
                </c:pt>
                <c:pt idx="710">
                  <c:v>16.048000000000002</c:v>
                </c:pt>
                <c:pt idx="711">
                  <c:v>16.077999999999999</c:v>
                </c:pt>
                <c:pt idx="712">
                  <c:v>16.106999999999999</c:v>
                </c:pt>
                <c:pt idx="713">
                  <c:v>16.135999999999999</c:v>
                </c:pt>
                <c:pt idx="714">
                  <c:v>16.166</c:v>
                </c:pt>
                <c:pt idx="715">
                  <c:v>16.195</c:v>
                </c:pt>
                <c:pt idx="716">
                  <c:v>16.224</c:v>
                </c:pt>
                <c:pt idx="717">
                  <c:v>16.254000000000001</c:v>
                </c:pt>
                <c:pt idx="718">
                  <c:v>16.283000000000001</c:v>
                </c:pt>
                <c:pt idx="719">
                  <c:v>16.312000000000001</c:v>
                </c:pt>
                <c:pt idx="720">
                  <c:v>16.341000000000001</c:v>
                </c:pt>
                <c:pt idx="721">
                  <c:v>16.37</c:v>
                </c:pt>
                <c:pt idx="722">
                  <c:v>16.399000000000001</c:v>
                </c:pt>
                <c:pt idx="723">
                  <c:v>16.427</c:v>
                </c:pt>
                <c:pt idx="724">
                  <c:v>16.456</c:v>
                </c:pt>
                <c:pt idx="725">
                  <c:v>16.484999999999999</c:v>
                </c:pt>
                <c:pt idx="726">
                  <c:v>16.513999999999999</c:v>
                </c:pt>
                <c:pt idx="727">
                  <c:v>16.542999999999999</c:v>
                </c:pt>
                <c:pt idx="728">
                  <c:v>16.571999999999999</c:v>
                </c:pt>
                <c:pt idx="729">
                  <c:v>16.600999999999999</c:v>
                </c:pt>
                <c:pt idx="730">
                  <c:v>16.629000000000001</c:v>
                </c:pt>
                <c:pt idx="731">
                  <c:v>16.658000000000001</c:v>
                </c:pt>
                <c:pt idx="732">
                  <c:v>16.687000000000001</c:v>
                </c:pt>
                <c:pt idx="733">
                  <c:v>16.716000000000001</c:v>
                </c:pt>
                <c:pt idx="734">
                  <c:v>16.744</c:v>
                </c:pt>
                <c:pt idx="735">
                  <c:v>16.773</c:v>
                </c:pt>
                <c:pt idx="736">
                  <c:v>16.801000000000002</c:v>
                </c:pt>
                <c:pt idx="737">
                  <c:v>16.831</c:v>
                </c:pt>
                <c:pt idx="738">
                  <c:v>16.861000000000001</c:v>
                </c:pt>
                <c:pt idx="739">
                  <c:v>16.89</c:v>
                </c:pt>
                <c:pt idx="740">
                  <c:v>16.919</c:v>
                </c:pt>
                <c:pt idx="741">
                  <c:v>16.948</c:v>
                </c:pt>
                <c:pt idx="742">
                  <c:v>16.977</c:v>
                </c:pt>
                <c:pt idx="743">
                  <c:v>17.006</c:v>
                </c:pt>
                <c:pt idx="744">
                  <c:v>17.033999999999999</c:v>
                </c:pt>
                <c:pt idx="745">
                  <c:v>17.062999999999999</c:v>
                </c:pt>
                <c:pt idx="746">
                  <c:v>17.091999999999999</c:v>
                </c:pt>
                <c:pt idx="747">
                  <c:v>17.120999999999999</c:v>
                </c:pt>
                <c:pt idx="748">
                  <c:v>17.149000000000001</c:v>
                </c:pt>
                <c:pt idx="749">
                  <c:v>17.178000000000001</c:v>
                </c:pt>
                <c:pt idx="750">
                  <c:v>17.206</c:v>
                </c:pt>
                <c:pt idx="751">
                  <c:v>17.234999999999999</c:v>
                </c:pt>
                <c:pt idx="752">
                  <c:v>17.263000000000002</c:v>
                </c:pt>
                <c:pt idx="753">
                  <c:v>17.291</c:v>
                </c:pt>
                <c:pt idx="754">
                  <c:v>17.318999999999999</c:v>
                </c:pt>
                <c:pt idx="755">
                  <c:v>17.347000000000001</c:v>
                </c:pt>
                <c:pt idx="756">
                  <c:v>17.375</c:v>
                </c:pt>
                <c:pt idx="757">
                  <c:v>17.402999999999999</c:v>
                </c:pt>
                <c:pt idx="758">
                  <c:v>17.431000000000001</c:v>
                </c:pt>
                <c:pt idx="759">
                  <c:v>17.459</c:v>
                </c:pt>
                <c:pt idx="760">
                  <c:v>17.487000000000002</c:v>
                </c:pt>
                <c:pt idx="761">
                  <c:v>17.515000000000001</c:v>
                </c:pt>
                <c:pt idx="762">
                  <c:v>17.542999999999999</c:v>
                </c:pt>
                <c:pt idx="763">
                  <c:v>17.57</c:v>
                </c:pt>
                <c:pt idx="764">
                  <c:v>17.597999999999999</c:v>
                </c:pt>
                <c:pt idx="765">
                  <c:v>17.626000000000001</c:v>
                </c:pt>
                <c:pt idx="766">
                  <c:v>17.654</c:v>
                </c:pt>
                <c:pt idx="767">
                  <c:v>17.681000000000001</c:v>
                </c:pt>
                <c:pt idx="768">
                  <c:v>17.709</c:v>
                </c:pt>
                <c:pt idx="769">
                  <c:v>17.737000000000002</c:v>
                </c:pt>
                <c:pt idx="770">
                  <c:v>17.765000000000001</c:v>
                </c:pt>
                <c:pt idx="771">
                  <c:v>17.792000000000002</c:v>
                </c:pt>
                <c:pt idx="772">
                  <c:v>17.82</c:v>
                </c:pt>
                <c:pt idx="773">
                  <c:v>17.847999999999999</c:v>
                </c:pt>
                <c:pt idx="774">
                  <c:v>17.875</c:v>
                </c:pt>
                <c:pt idx="775">
                  <c:v>17.902999999999999</c:v>
                </c:pt>
                <c:pt idx="776">
                  <c:v>17.931000000000001</c:v>
                </c:pt>
                <c:pt idx="777">
                  <c:v>17.959</c:v>
                </c:pt>
                <c:pt idx="778">
                  <c:v>17.987000000000002</c:v>
                </c:pt>
                <c:pt idx="779">
                  <c:v>18.015000000000001</c:v>
                </c:pt>
                <c:pt idx="780">
                  <c:v>18.042999999999999</c:v>
                </c:pt>
                <c:pt idx="781">
                  <c:v>18.071000000000002</c:v>
                </c:pt>
                <c:pt idx="782">
                  <c:v>18.099</c:v>
                </c:pt>
                <c:pt idx="783">
                  <c:v>18.126999999999999</c:v>
                </c:pt>
                <c:pt idx="784">
                  <c:v>18.155000000000001</c:v>
                </c:pt>
                <c:pt idx="785">
                  <c:v>18.183</c:v>
                </c:pt>
                <c:pt idx="786">
                  <c:v>18.211000000000002</c:v>
                </c:pt>
                <c:pt idx="787">
                  <c:v>18.239000000000001</c:v>
                </c:pt>
                <c:pt idx="788">
                  <c:v>18.268000000000001</c:v>
                </c:pt>
                <c:pt idx="789">
                  <c:v>18.295999999999999</c:v>
                </c:pt>
                <c:pt idx="790">
                  <c:v>18.324000000000002</c:v>
                </c:pt>
                <c:pt idx="791">
                  <c:v>18.352</c:v>
                </c:pt>
                <c:pt idx="792">
                  <c:v>18.38</c:v>
                </c:pt>
                <c:pt idx="793">
                  <c:v>18.408999999999999</c:v>
                </c:pt>
                <c:pt idx="794">
                  <c:v>18.437000000000001</c:v>
                </c:pt>
                <c:pt idx="795">
                  <c:v>18.465</c:v>
                </c:pt>
                <c:pt idx="796">
                  <c:v>18.493000000000002</c:v>
                </c:pt>
                <c:pt idx="797">
                  <c:v>18.521000000000001</c:v>
                </c:pt>
                <c:pt idx="798">
                  <c:v>18.55</c:v>
                </c:pt>
                <c:pt idx="799">
                  <c:v>18.577999999999999</c:v>
                </c:pt>
                <c:pt idx="800">
                  <c:v>18.606000000000002</c:v>
                </c:pt>
                <c:pt idx="801">
                  <c:v>18.634</c:v>
                </c:pt>
                <c:pt idx="802">
                  <c:v>18.663</c:v>
                </c:pt>
                <c:pt idx="803">
                  <c:v>18.690999999999999</c:v>
                </c:pt>
                <c:pt idx="804">
                  <c:v>18.719000000000001</c:v>
                </c:pt>
                <c:pt idx="805">
                  <c:v>18.747</c:v>
                </c:pt>
                <c:pt idx="806">
                  <c:v>18.776</c:v>
                </c:pt>
                <c:pt idx="807">
                  <c:v>18.804000000000002</c:v>
                </c:pt>
                <c:pt idx="808">
                  <c:v>18.832000000000001</c:v>
                </c:pt>
                <c:pt idx="809">
                  <c:v>18.86</c:v>
                </c:pt>
                <c:pt idx="810">
                  <c:v>18.888999999999999</c:v>
                </c:pt>
                <c:pt idx="811">
                  <c:v>18.917000000000002</c:v>
                </c:pt>
                <c:pt idx="812">
                  <c:v>18.945</c:v>
                </c:pt>
                <c:pt idx="813">
                  <c:v>18.974</c:v>
                </c:pt>
                <c:pt idx="814">
                  <c:v>19.001999999999999</c:v>
                </c:pt>
                <c:pt idx="815">
                  <c:v>19.03</c:v>
                </c:pt>
                <c:pt idx="816">
                  <c:v>19.059000000000001</c:v>
                </c:pt>
                <c:pt idx="817">
                  <c:v>19.087</c:v>
                </c:pt>
                <c:pt idx="818">
                  <c:v>19.116</c:v>
                </c:pt>
                <c:pt idx="819">
                  <c:v>19.144000000000002</c:v>
                </c:pt>
                <c:pt idx="820">
                  <c:v>19.172000000000001</c:v>
                </c:pt>
                <c:pt idx="821">
                  <c:v>19.201000000000001</c:v>
                </c:pt>
                <c:pt idx="822">
                  <c:v>19.228999999999999</c:v>
                </c:pt>
                <c:pt idx="823">
                  <c:v>19.257000000000001</c:v>
                </c:pt>
                <c:pt idx="824">
                  <c:v>19.286000000000001</c:v>
                </c:pt>
                <c:pt idx="825">
                  <c:v>19.314</c:v>
                </c:pt>
                <c:pt idx="826">
                  <c:v>19.341999999999999</c:v>
                </c:pt>
                <c:pt idx="827">
                  <c:v>19.370999999999999</c:v>
                </c:pt>
                <c:pt idx="828">
                  <c:v>19.399000000000001</c:v>
                </c:pt>
                <c:pt idx="829">
                  <c:v>19.427</c:v>
                </c:pt>
                <c:pt idx="830">
                  <c:v>19.456</c:v>
                </c:pt>
                <c:pt idx="831">
                  <c:v>19.484000000000002</c:v>
                </c:pt>
                <c:pt idx="832">
                  <c:v>19.512</c:v>
                </c:pt>
                <c:pt idx="833">
                  <c:v>19.541</c:v>
                </c:pt>
                <c:pt idx="834">
                  <c:v>19.568999999999999</c:v>
                </c:pt>
                <c:pt idx="835">
                  <c:v>19.597000000000001</c:v>
                </c:pt>
                <c:pt idx="836">
                  <c:v>19.626000000000001</c:v>
                </c:pt>
                <c:pt idx="837">
                  <c:v>19.654</c:v>
                </c:pt>
                <c:pt idx="838">
                  <c:v>19.682000000000002</c:v>
                </c:pt>
                <c:pt idx="839">
                  <c:v>19.711000000000002</c:v>
                </c:pt>
                <c:pt idx="840">
                  <c:v>19.739000000000001</c:v>
                </c:pt>
                <c:pt idx="841">
                  <c:v>19.766999999999999</c:v>
                </c:pt>
                <c:pt idx="842">
                  <c:v>19.795999999999999</c:v>
                </c:pt>
                <c:pt idx="843">
                  <c:v>19.824000000000002</c:v>
                </c:pt>
                <c:pt idx="844">
                  <c:v>19.852</c:v>
                </c:pt>
                <c:pt idx="845">
                  <c:v>19.881</c:v>
                </c:pt>
                <c:pt idx="846">
                  <c:v>19.908999999999999</c:v>
                </c:pt>
                <c:pt idx="847">
                  <c:v>19.937000000000001</c:v>
                </c:pt>
                <c:pt idx="848">
                  <c:v>19.966000000000001</c:v>
                </c:pt>
                <c:pt idx="849">
                  <c:v>19.994</c:v>
                </c:pt>
                <c:pt idx="850">
                  <c:v>20.022000000000002</c:v>
                </c:pt>
                <c:pt idx="851">
                  <c:v>20.051000000000002</c:v>
                </c:pt>
                <c:pt idx="852">
                  <c:v>20.079000000000001</c:v>
                </c:pt>
                <c:pt idx="853">
                  <c:v>20.106999999999999</c:v>
                </c:pt>
                <c:pt idx="854">
                  <c:v>20.135999999999999</c:v>
                </c:pt>
                <c:pt idx="855">
                  <c:v>20.164000000000001</c:v>
                </c:pt>
                <c:pt idx="856">
                  <c:v>20.192</c:v>
                </c:pt>
                <c:pt idx="857">
                  <c:v>20.221</c:v>
                </c:pt>
                <c:pt idx="858">
                  <c:v>20.248999999999999</c:v>
                </c:pt>
                <c:pt idx="859">
                  <c:v>20.277000000000001</c:v>
                </c:pt>
                <c:pt idx="860">
                  <c:v>20.306000000000001</c:v>
                </c:pt>
                <c:pt idx="861">
                  <c:v>20.334</c:v>
                </c:pt>
                <c:pt idx="862">
                  <c:v>20.362000000000002</c:v>
                </c:pt>
                <c:pt idx="863">
                  <c:v>20.391000000000002</c:v>
                </c:pt>
                <c:pt idx="864">
                  <c:v>20.419</c:v>
                </c:pt>
                <c:pt idx="865">
                  <c:v>20.448</c:v>
                </c:pt>
                <c:pt idx="866">
                  <c:v>20.475999999999999</c:v>
                </c:pt>
                <c:pt idx="867">
                  <c:v>20.504000000000001</c:v>
                </c:pt>
                <c:pt idx="868">
                  <c:v>20.533000000000001</c:v>
                </c:pt>
                <c:pt idx="869">
                  <c:v>20.561</c:v>
                </c:pt>
                <c:pt idx="870">
                  <c:v>20.589000000000002</c:v>
                </c:pt>
                <c:pt idx="871">
                  <c:v>20.618000000000002</c:v>
                </c:pt>
                <c:pt idx="872">
                  <c:v>20.646000000000001</c:v>
                </c:pt>
                <c:pt idx="873">
                  <c:v>20.675000000000001</c:v>
                </c:pt>
                <c:pt idx="874">
                  <c:v>20.702999999999999</c:v>
                </c:pt>
                <c:pt idx="875">
                  <c:v>20.731999999999999</c:v>
                </c:pt>
                <c:pt idx="876">
                  <c:v>20.76</c:v>
                </c:pt>
                <c:pt idx="877">
                  <c:v>20.789000000000001</c:v>
                </c:pt>
                <c:pt idx="878">
                  <c:v>20.817</c:v>
                </c:pt>
                <c:pt idx="879">
                  <c:v>20.846</c:v>
                </c:pt>
                <c:pt idx="880">
                  <c:v>20.873999999999999</c:v>
                </c:pt>
                <c:pt idx="881">
                  <c:v>20.902999999999999</c:v>
                </c:pt>
                <c:pt idx="882">
                  <c:v>20.931000000000001</c:v>
                </c:pt>
                <c:pt idx="883">
                  <c:v>20.96</c:v>
                </c:pt>
                <c:pt idx="884">
                  <c:v>20.988</c:v>
                </c:pt>
                <c:pt idx="885">
                  <c:v>21.016999999999999</c:v>
                </c:pt>
                <c:pt idx="886">
                  <c:v>21.045000000000002</c:v>
                </c:pt>
                <c:pt idx="887">
                  <c:v>21.074000000000002</c:v>
                </c:pt>
                <c:pt idx="888">
                  <c:v>21.102</c:v>
                </c:pt>
                <c:pt idx="889">
                  <c:v>21.131</c:v>
                </c:pt>
                <c:pt idx="890">
                  <c:v>21.158999999999999</c:v>
                </c:pt>
                <c:pt idx="891">
                  <c:v>21.187999999999999</c:v>
                </c:pt>
                <c:pt idx="892">
                  <c:v>21.216000000000001</c:v>
                </c:pt>
                <c:pt idx="893">
                  <c:v>21.245000000000001</c:v>
                </c:pt>
                <c:pt idx="894">
                  <c:v>21.273</c:v>
                </c:pt>
                <c:pt idx="895">
                  <c:v>21.302</c:v>
                </c:pt>
                <c:pt idx="896">
                  <c:v>21.330000000000002</c:v>
                </c:pt>
                <c:pt idx="897">
                  <c:v>21.359000000000002</c:v>
                </c:pt>
                <c:pt idx="898">
                  <c:v>21.387</c:v>
                </c:pt>
                <c:pt idx="899">
                  <c:v>21.416</c:v>
                </c:pt>
                <c:pt idx="900">
                  <c:v>21.443999999999999</c:v>
                </c:pt>
                <c:pt idx="901">
                  <c:v>21.472999999999999</c:v>
                </c:pt>
                <c:pt idx="902">
                  <c:v>21.501000000000001</c:v>
                </c:pt>
                <c:pt idx="903">
                  <c:v>21.53</c:v>
                </c:pt>
                <c:pt idx="904">
                  <c:v>21.558</c:v>
                </c:pt>
                <c:pt idx="905">
                  <c:v>21.587</c:v>
                </c:pt>
                <c:pt idx="906">
                  <c:v>21.615000000000002</c:v>
                </c:pt>
                <c:pt idx="907">
                  <c:v>21.644000000000002</c:v>
                </c:pt>
                <c:pt idx="908">
                  <c:v>21.673000000000002</c:v>
                </c:pt>
                <c:pt idx="909">
                  <c:v>21.701000000000001</c:v>
                </c:pt>
                <c:pt idx="910">
                  <c:v>21.73</c:v>
                </c:pt>
                <c:pt idx="911">
                  <c:v>21.757999999999999</c:v>
                </c:pt>
                <c:pt idx="912">
                  <c:v>21.786999999999999</c:v>
                </c:pt>
                <c:pt idx="913">
                  <c:v>21.815000000000001</c:v>
                </c:pt>
                <c:pt idx="914">
                  <c:v>21.844000000000001</c:v>
                </c:pt>
                <c:pt idx="915">
                  <c:v>21.872</c:v>
                </c:pt>
                <c:pt idx="916">
                  <c:v>21.901</c:v>
                </c:pt>
                <c:pt idx="917">
                  <c:v>21.929000000000002</c:v>
                </c:pt>
                <c:pt idx="918">
                  <c:v>21.958000000000002</c:v>
                </c:pt>
                <c:pt idx="919">
                  <c:v>21.986000000000001</c:v>
                </c:pt>
                <c:pt idx="920">
                  <c:v>22.013999999999999</c:v>
                </c:pt>
                <c:pt idx="921">
                  <c:v>22.042999999999999</c:v>
                </c:pt>
                <c:pt idx="922">
                  <c:v>22.071000000000002</c:v>
                </c:pt>
                <c:pt idx="923">
                  <c:v>22.1</c:v>
                </c:pt>
                <c:pt idx="924">
                  <c:v>22.128</c:v>
                </c:pt>
                <c:pt idx="925">
                  <c:v>22.157</c:v>
                </c:pt>
                <c:pt idx="926">
                  <c:v>22.184999999999999</c:v>
                </c:pt>
                <c:pt idx="927">
                  <c:v>22.214000000000002</c:v>
                </c:pt>
                <c:pt idx="928">
                  <c:v>22.242000000000001</c:v>
                </c:pt>
                <c:pt idx="929">
                  <c:v>22.271000000000001</c:v>
                </c:pt>
                <c:pt idx="930">
                  <c:v>22.298999999999999</c:v>
                </c:pt>
                <c:pt idx="931">
                  <c:v>22.327000000000002</c:v>
                </c:pt>
                <c:pt idx="932">
                  <c:v>22.356000000000002</c:v>
                </c:pt>
                <c:pt idx="933">
                  <c:v>22.384</c:v>
                </c:pt>
                <c:pt idx="934">
                  <c:v>22.413</c:v>
                </c:pt>
                <c:pt idx="935">
                  <c:v>22.440999999999999</c:v>
                </c:pt>
                <c:pt idx="936">
                  <c:v>22.47</c:v>
                </c:pt>
                <c:pt idx="937">
                  <c:v>22.498000000000001</c:v>
                </c:pt>
                <c:pt idx="938">
                  <c:v>22.526</c:v>
                </c:pt>
                <c:pt idx="939">
                  <c:v>22.555</c:v>
                </c:pt>
                <c:pt idx="940">
                  <c:v>22.583000000000002</c:v>
                </c:pt>
                <c:pt idx="941">
                  <c:v>22.612000000000002</c:v>
                </c:pt>
                <c:pt idx="942">
                  <c:v>22.64</c:v>
                </c:pt>
                <c:pt idx="943">
                  <c:v>22.669</c:v>
                </c:pt>
                <c:pt idx="944">
                  <c:v>22.696999999999999</c:v>
                </c:pt>
                <c:pt idx="945">
                  <c:v>22.725000000000001</c:v>
                </c:pt>
                <c:pt idx="946">
                  <c:v>22.754000000000001</c:v>
                </c:pt>
                <c:pt idx="947">
                  <c:v>22.782</c:v>
                </c:pt>
                <c:pt idx="948">
                  <c:v>22.811</c:v>
                </c:pt>
                <c:pt idx="949">
                  <c:v>22.839000000000002</c:v>
                </c:pt>
                <c:pt idx="950">
                  <c:v>22.868000000000002</c:v>
                </c:pt>
                <c:pt idx="951">
                  <c:v>22.896000000000001</c:v>
                </c:pt>
                <c:pt idx="952">
                  <c:v>22.925000000000001</c:v>
                </c:pt>
                <c:pt idx="953">
                  <c:v>22.952999999999999</c:v>
                </c:pt>
                <c:pt idx="954">
                  <c:v>22.981000000000002</c:v>
                </c:pt>
                <c:pt idx="955">
                  <c:v>23.01</c:v>
                </c:pt>
                <c:pt idx="956">
                  <c:v>23.038</c:v>
                </c:pt>
                <c:pt idx="957">
                  <c:v>23.067</c:v>
                </c:pt>
                <c:pt idx="958">
                  <c:v>23.094999999999999</c:v>
                </c:pt>
                <c:pt idx="959">
                  <c:v>23.123999999999999</c:v>
                </c:pt>
                <c:pt idx="960">
                  <c:v>23.152000000000001</c:v>
                </c:pt>
                <c:pt idx="961">
                  <c:v>23.181000000000001</c:v>
                </c:pt>
                <c:pt idx="962">
                  <c:v>23.209</c:v>
                </c:pt>
                <c:pt idx="963">
                  <c:v>23.238</c:v>
                </c:pt>
                <c:pt idx="964">
                  <c:v>23.266000000000002</c:v>
                </c:pt>
                <c:pt idx="965">
                  <c:v>23.295000000000002</c:v>
                </c:pt>
                <c:pt idx="966">
                  <c:v>23.323</c:v>
                </c:pt>
                <c:pt idx="967">
                  <c:v>23.350999999999999</c:v>
                </c:pt>
                <c:pt idx="968">
                  <c:v>23.38</c:v>
                </c:pt>
                <c:pt idx="969">
                  <c:v>23.408000000000001</c:v>
                </c:pt>
                <c:pt idx="970">
                  <c:v>23.437000000000001</c:v>
                </c:pt>
                <c:pt idx="971">
                  <c:v>23.465</c:v>
                </c:pt>
                <c:pt idx="972">
                  <c:v>23.494</c:v>
                </c:pt>
                <c:pt idx="973">
                  <c:v>23.522000000000002</c:v>
                </c:pt>
                <c:pt idx="974">
                  <c:v>23.551000000000002</c:v>
                </c:pt>
                <c:pt idx="975">
                  <c:v>23.579000000000001</c:v>
                </c:pt>
                <c:pt idx="976">
                  <c:v>23.608000000000001</c:v>
                </c:pt>
                <c:pt idx="977">
                  <c:v>23.635999999999999</c:v>
                </c:pt>
                <c:pt idx="978">
                  <c:v>23.664999999999999</c:v>
                </c:pt>
                <c:pt idx="979">
                  <c:v>23.693000000000001</c:v>
                </c:pt>
                <c:pt idx="980">
                  <c:v>23.722000000000001</c:v>
                </c:pt>
                <c:pt idx="981">
                  <c:v>23.751000000000001</c:v>
                </c:pt>
                <c:pt idx="982">
                  <c:v>23.779</c:v>
                </c:pt>
                <c:pt idx="983">
                  <c:v>23.808</c:v>
                </c:pt>
                <c:pt idx="984">
                  <c:v>23.836000000000002</c:v>
                </c:pt>
                <c:pt idx="985">
                  <c:v>23.865000000000002</c:v>
                </c:pt>
                <c:pt idx="986">
                  <c:v>23.893000000000001</c:v>
                </c:pt>
                <c:pt idx="987">
                  <c:v>23.922000000000001</c:v>
                </c:pt>
                <c:pt idx="988">
                  <c:v>23.951000000000001</c:v>
                </c:pt>
                <c:pt idx="989">
                  <c:v>23.978999999999999</c:v>
                </c:pt>
                <c:pt idx="990">
                  <c:v>24.007999999999999</c:v>
                </c:pt>
                <c:pt idx="991">
                  <c:v>24.036000000000001</c:v>
                </c:pt>
                <c:pt idx="992">
                  <c:v>24.065000000000001</c:v>
                </c:pt>
                <c:pt idx="993">
                  <c:v>24.093</c:v>
                </c:pt>
                <c:pt idx="994">
                  <c:v>24.122</c:v>
                </c:pt>
                <c:pt idx="995">
                  <c:v>24.150000000000002</c:v>
                </c:pt>
                <c:pt idx="996">
                  <c:v>24.179000000000002</c:v>
                </c:pt>
                <c:pt idx="997">
                  <c:v>24.207000000000001</c:v>
                </c:pt>
                <c:pt idx="998">
                  <c:v>24.236000000000001</c:v>
                </c:pt>
                <c:pt idx="999">
                  <c:v>24.263999999999999</c:v>
                </c:pt>
                <c:pt idx="1000">
                  <c:v>24.292999999999999</c:v>
                </c:pt>
                <c:pt idx="1001">
                  <c:v>24.321000000000002</c:v>
                </c:pt>
                <c:pt idx="1002">
                  <c:v>24.35</c:v>
                </c:pt>
                <c:pt idx="1003">
                  <c:v>24.378</c:v>
                </c:pt>
                <c:pt idx="1004">
                  <c:v>24.405999999999999</c:v>
                </c:pt>
                <c:pt idx="1005">
                  <c:v>24.435000000000002</c:v>
                </c:pt>
                <c:pt idx="1006">
                  <c:v>24.463000000000001</c:v>
                </c:pt>
                <c:pt idx="1007">
                  <c:v>24.492000000000001</c:v>
                </c:pt>
                <c:pt idx="1008">
                  <c:v>24.52</c:v>
                </c:pt>
                <c:pt idx="1009">
                  <c:v>24.548999999999999</c:v>
                </c:pt>
                <c:pt idx="1010">
                  <c:v>24.577000000000002</c:v>
                </c:pt>
                <c:pt idx="1011">
                  <c:v>24.605</c:v>
                </c:pt>
                <c:pt idx="1012">
                  <c:v>24.634</c:v>
                </c:pt>
                <c:pt idx="1013">
                  <c:v>24.661999999999999</c:v>
                </c:pt>
                <c:pt idx="1014">
                  <c:v>24.690999999999999</c:v>
                </c:pt>
                <c:pt idx="1015">
                  <c:v>24.719000000000001</c:v>
                </c:pt>
                <c:pt idx="1016">
                  <c:v>24.748000000000001</c:v>
                </c:pt>
                <c:pt idx="1017">
                  <c:v>24.776</c:v>
                </c:pt>
                <c:pt idx="1018">
                  <c:v>24.804000000000002</c:v>
                </c:pt>
                <c:pt idx="1019">
                  <c:v>24.831</c:v>
                </c:pt>
                <c:pt idx="1020">
                  <c:v>24.859000000000002</c:v>
                </c:pt>
                <c:pt idx="1021">
                  <c:v>24.887</c:v>
                </c:pt>
                <c:pt idx="1022">
                  <c:v>24.914999999999999</c:v>
                </c:pt>
                <c:pt idx="1023">
                  <c:v>24.943000000000001</c:v>
                </c:pt>
                <c:pt idx="1024">
                  <c:v>24.97</c:v>
                </c:pt>
                <c:pt idx="1025">
                  <c:v>24.998000000000001</c:v>
                </c:pt>
                <c:pt idx="1026">
                  <c:v>25.026</c:v>
                </c:pt>
                <c:pt idx="1027">
                  <c:v>25.054000000000002</c:v>
                </c:pt>
                <c:pt idx="1028">
                  <c:v>25.081</c:v>
                </c:pt>
                <c:pt idx="1029">
                  <c:v>25.109000000000002</c:v>
                </c:pt>
                <c:pt idx="1030">
                  <c:v>25.137</c:v>
                </c:pt>
                <c:pt idx="1031">
                  <c:v>25.164999999999999</c:v>
                </c:pt>
                <c:pt idx="1032">
                  <c:v>25.192</c:v>
                </c:pt>
                <c:pt idx="1033">
                  <c:v>25.22</c:v>
                </c:pt>
                <c:pt idx="1034">
                  <c:v>25.248000000000001</c:v>
                </c:pt>
                <c:pt idx="1035">
                  <c:v>25.276</c:v>
                </c:pt>
                <c:pt idx="1036">
                  <c:v>25.303000000000001</c:v>
                </c:pt>
                <c:pt idx="1037">
                  <c:v>25.331</c:v>
                </c:pt>
                <c:pt idx="1038">
                  <c:v>25.359000000000002</c:v>
                </c:pt>
                <c:pt idx="1039">
                  <c:v>25.387</c:v>
                </c:pt>
                <c:pt idx="1040">
                  <c:v>25.414999999999999</c:v>
                </c:pt>
                <c:pt idx="1041">
                  <c:v>25.442</c:v>
                </c:pt>
                <c:pt idx="1042">
                  <c:v>25.47</c:v>
                </c:pt>
                <c:pt idx="1043">
                  <c:v>25.498000000000001</c:v>
                </c:pt>
                <c:pt idx="1044">
                  <c:v>25.526</c:v>
                </c:pt>
                <c:pt idx="1045">
                  <c:v>25.553000000000001</c:v>
                </c:pt>
                <c:pt idx="1046">
                  <c:v>25.581</c:v>
                </c:pt>
                <c:pt idx="1047">
                  <c:v>25.609000000000002</c:v>
                </c:pt>
                <c:pt idx="1048">
                  <c:v>25.637</c:v>
                </c:pt>
                <c:pt idx="1049">
                  <c:v>25.664999999999999</c:v>
                </c:pt>
                <c:pt idx="1050">
                  <c:v>25.692</c:v>
                </c:pt>
                <c:pt idx="1051">
                  <c:v>25.72</c:v>
                </c:pt>
                <c:pt idx="1052">
                  <c:v>25.748000000000001</c:v>
                </c:pt>
                <c:pt idx="1053">
                  <c:v>25.776</c:v>
                </c:pt>
                <c:pt idx="1054">
                  <c:v>25.803000000000001</c:v>
                </c:pt>
                <c:pt idx="1055">
                  <c:v>25.831</c:v>
                </c:pt>
                <c:pt idx="1056">
                  <c:v>25.859000000000002</c:v>
                </c:pt>
                <c:pt idx="1057">
                  <c:v>25.887</c:v>
                </c:pt>
                <c:pt idx="1058">
                  <c:v>25.914999999999999</c:v>
                </c:pt>
                <c:pt idx="1059">
                  <c:v>25.942</c:v>
                </c:pt>
                <c:pt idx="1060">
                  <c:v>25.97</c:v>
                </c:pt>
                <c:pt idx="1061">
                  <c:v>25.998000000000001</c:v>
                </c:pt>
                <c:pt idx="1062">
                  <c:v>26.026</c:v>
                </c:pt>
                <c:pt idx="1063">
                  <c:v>26.053000000000001</c:v>
                </c:pt>
                <c:pt idx="1064">
                  <c:v>26.081</c:v>
                </c:pt>
                <c:pt idx="1065">
                  <c:v>26.109000000000002</c:v>
                </c:pt>
                <c:pt idx="1066">
                  <c:v>26.135999999999999</c:v>
                </c:pt>
                <c:pt idx="1067">
                  <c:v>26.164000000000001</c:v>
                </c:pt>
                <c:pt idx="1068">
                  <c:v>26.192</c:v>
                </c:pt>
                <c:pt idx="1069">
                  <c:v>26.22</c:v>
                </c:pt>
                <c:pt idx="1070">
                  <c:v>26.247</c:v>
                </c:pt>
                <c:pt idx="1071">
                  <c:v>26.275000000000002</c:v>
                </c:pt>
                <c:pt idx="1072">
                  <c:v>26.303000000000001</c:v>
                </c:pt>
                <c:pt idx="1073">
                  <c:v>26.330000000000002</c:v>
                </c:pt>
                <c:pt idx="1074">
                  <c:v>26.358000000000001</c:v>
                </c:pt>
                <c:pt idx="1075">
                  <c:v>26.385999999999999</c:v>
                </c:pt>
                <c:pt idx="1076">
                  <c:v>26.413</c:v>
                </c:pt>
                <c:pt idx="1077">
                  <c:v>26.440999999999999</c:v>
                </c:pt>
                <c:pt idx="1078">
                  <c:v>26.468</c:v>
                </c:pt>
                <c:pt idx="1079">
                  <c:v>26.496000000000002</c:v>
                </c:pt>
                <c:pt idx="1080">
                  <c:v>26.524000000000001</c:v>
                </c:pt>
                <c:pt idx="1081">
                  <c:v>26.551000000000002</c:v>
                </c:pt>
                <c:pt idx="1082">
                  <c:v>26.579000000000001</c:v>
                </c:pt>
                <c:pt idx="1083">
                  <c:v>26.606999999999999</c:v>
                </c:pt>
                <c:pt idx="1084">
                  <c:v>26.634</c:v>
                </c:pt>
                <c:pt idx="1085">
                  <c:v>26.661999999999999</c:v>
                </c:pt>
                <c:pt idx="1086">
                  <c:v>26.689</c:v>
                </c:pt>
                <c:pt idx="1087">
                  <c:v>26.717000000000002</c:v>
                </c:pt>
                <c:pt idx="1088">
                  <c:v>26.745000000000001</c:v>
                </c:pt>
                <c:pt idx="1089">
                  <c:v>26.772000000000002</c:v>
                </c:pt>
                <c:pt idx="1090">
                  <c:v>26.8</c:v>
                </c:pt>
                <c:pt idx="1091">
                  <c:v>26.827999999999999</c:v>
                </c:pt>
                <c:pt idx="1092">
                  <c:v>26.855</c:v>
                </c:pt>
                <c:pt idx="1093">
                  <c:v>26.882999999999999</c:v>
                </c:pt>
                <c:pt idx="1094">
                  <c:v>26.911000000000001</c:v>
                </c:pt>
                <c:pt idx="1095">
                  <c:v>26.937999999999999</c:v>
                </c:pt>
                <c:pt idx="1096">
                  <c:v>26.966000000000001</c:v>
                </c:pt>
                <c:pt idx="1097">
                  <c:v>26.994</c:v>
                </c:pt>
                <c:pt idx="1098">
                  <c:v>27.021000000000001</c:v>
                </c:pt>
                <c:pt idx="1099">
                  <c:v>27.048999999999999</c:v>
                </c:pt>
                <c:pt idx="1100">
                  <c:v>27.077000000000002</c:v>
                </c:pt>
                <c:pt idx="1101">
                  <c:v>27.103999999999999</c:v>
                </c:pt>
                <c:pt idx="1102">
                  <c:v>27.132000000000001</c:v>
                </c:pt>
                <c:pt idx="1103">
                  <c:v>27.16</c:v>
                </c:pt>
                <c:pt idx="1104">
                  <c:v>27.187000000000001</c:v>
                </c:pt>
                <c:pt idx="1105">
                  <c:v>27.215</c:v>
                </c:pt>
                <c:pt idx="1106">
                  <c:v>27.242000000000001</c:v>
                </c:pt>
                <c:pt idx="1107">
                  <c:v>27.27</c:v>
                </c:pt>
                <c:pt idx="1108">
                  <c:v>27.298000000000002</c:v>
                </c:pt>
                <c:pt idx="1109">
                  <c:v>27.324999999999999</c:v>
                </c:pt>
                <c:pt idx="1110">
                  <c:v>27.353000000000002</c:v>
                </c:pt>
                <c:pt idx="1111">
                  <c:v>27.381</c:v>
                </c:pt>
                <c:pt idx="1112">
                  <c:v>27.408999999999999</c:v>
                </c:pt>
                <c:pt idx="1113">
                  <c:v>27.436</c:v>
                </c:pt>
                <c:pt idx="1114">
                  <c:v>27.464000000000002</c:v>
                </c:pt>
                <c:pt idx="1115">
                  <c:v>27.492000000000001</c:v>
                </c:pt>
                <c:pt idx="1116">
                  <c:v>27.519000000000002</c:v>
                </c:pt>
                <c:pt idx="1117">
                  <c:v>27.547000000000001</c:v>
                </c:pt>
                <c:pt idx="1118">
                  <c:v>27.574999999999999</c:v>
                </c:pt>
                <c:pt idx="1119">
                  <c:v>27.602</c:v>
                </c:pt>
                <c:pt idx="1120">
                  <c:v>27.63</c:v>
                </c:pt>
                <c:pt idx="1121">
                  <c:v>27.658000000000001</c:v>
                </c:pt>
                <c:pt idx="1122">
                  <c:v>27.686</c:v>
                </c:pt>
                <c:pt idx="1123">
                  <c:v>27.713000000000001</c:v>
                </c:pt>
                <c:pt idx="1124">
                  <c:v>27.741</c:v>
                </c:pt>
                <c:pt idx="1125">
                  <c:v>27.769000000000002</c:v>
                </c:pt>
                <c:pt idx="1126">
                  <c:v>27.797000000000001</c:v>
                </c:pt>
                <c:pt idx="1127">
                  <c:v>27.824000000000002</c:v>
                </c:pt>
                <c:pt idx="1128">
                  <c:v>27.852</c:v>
                </c:pt>
                <c:pt idx="1129">
                  <c:v>27.88</c:v>
                </c:pt>
                <c:pt idx="1130">
                  <c:v>27.908000000000001</c:v>
                </c:pt>
                <c:pt idx="1131">
                  <c:v>27.936</c:v>
                </c:pt>
                <c:pt idx="1132">
                  <c:v>27.963000000000001</c:v>
                </c:pt>
                <c:pt idx="1133">
                  <c:v>27.991</c:v>
                </c:pt>
                <c:pt idx="1134">
                  <c:v>28.019000000000002</c:v>
                </c:pt>
                <c:pt idx="1135">
                  <c:v>28.047000000000001</c:v>
                </c:pt>
                <c:pt idx="1136">
                  <c:v>28.074000000000002</c:v>
                </c:pt>
                <c:pt idx="1137">
                  <c:v>28.102</c:v>
                </c:pt>
                <c:pt idx="1138">
                  <c:v>28.13</c:v>
                </c:pt>
                <c:pt idx="1139">
                  <c:v>28.158000000000001</c:v>
                </c:pt>
                <c:pt idx="1140">
                  <c:v>28.186</c:v>
                </c:pt>
                <c:pt idx="1141">
                  <c:v>28.213000000000001</c:v>
                </c:pt>
                <c:pt idx="1142">
                  <c:v>28.241</c:v>
                </c:pt>
                <c:pt idx="1143">
                  <c:v>28.269000000000002</c:v>
                </c:pt>
                <c:pt idx="1144">
                  <c:v>28.295999999999999</c:v>
                </c:pt>
                <c:pt idx="1145">
                  <c:v>28.324000000000002</c:v>
                </c:pt>
                <c:pt idx="1146">
                  <c:v>28.352</c:v>
                </c:pt>
                <c:pt idx="1147">
                  <c:v>28.38</c:v>
                </c:pt>
                <c:pt idx="1148">
                  <c:v>28.407</c:v>
                </c:pt>
                <c:pt idx="1149">
                  <c:v>28.435000000000002</c:v>
                </c:pt>
                <c:pt idx="1150">
                  <c:v>28.463000000000001</c:v>
                </c:pt>
                <c:pt idx="1151">
                  <c:v>28.491</c:v>
                </c:pt>
                <c:pt idx="1152">
                  <c:v>28.518000000000001</c:v>
                </c:pt>
                <c:pt idx="1153">
                  <c:v>28.545999999999999</c:v>
                </c:pt>
                <c:pt idx="1154">
                  <c:v>28.574000000000002</c:v>
                </c:pt>
                <c:pt idx="1155">
                  <c:v>28.602</c:v>
                </c:pt>
                <c:pt idx="1156">
                  <c:v>28.629000000000001</c:v>
                </c:pt>
                <c:pt idx="1157">
                  <c:v>28.657</c:v>
                </c:pt>
                <c:pt idx="1158">
                  <c:v>28.685000000000002</c:v>
                </c:pt>
                <c:pt idx="1159">
                  <c:v>28.713000000000001</c:v>
                </c:pt>
                <c:pt idx="1160">
                  <c:v>28.741</c:v>
                </c:pt>
                <c:pt idx="1161">
                  <c:v>28.768000000000001</c:v>
                </c:pt>
                <c:pt idx="1162">
                  <c:v>28.795999999999999</c:v>
                </c:pt>
                <c:pt idx="1163">
                  <c:v>28.824000000000002</c:v>
                </c:pt>
                <c:pt idx="1164">
                  <c:v>28.852</c:v>
                </c:pt>
                <c:pt idx="1165">
                  <c:v>28.879000000000001</c:v>
                </c:pt>
                <c:pt idx="1166">
                  <c:v>28.907</c:v>
                </c:pt>
                <c:pt idx="1167">
                  <c:v>28.934000000000001</c:v>
                </c:pt>
                <c:pt idx="1168">
                  <c:v>28.962</c:v>
                </c:pt>
                <c:pt idx="1169">
                  <c:v>28.989000000000001</c:v>
                </c:pt>
                <c:pt idx="1170">
                  <c:v>29.016000000000002</c:v>
                </c:pt>
                <c:pt idx="1171">
                  <c:v>29.042999999999999</c:v>
                </c:pt>
                <c:pt idx="1172">
                  <c:v>29.07</c:v>
                </c:pt>
                <c:pt idx="1173">
                  <c:v>29.097000000000001</c:v>
                </c:pt>
                <c:pt idx="1174">
                  <c:v>29.124000000000002</c:v>
                </c:pt>
                <c:pt idx="1175">
                  <c:v>29.151</c:v>
                </c:pt>
                <c:pt idx="1176">
                  <c:v>29.178000000000001</c:v>
                </c:pt>
                <c:pt idx="1177">
                  <c:v>29.205000000000002</c:v>
                </c:pt>
                <c:pt idx="1178">
                  <c:v>29.231999999999999</c:v>
                </c:pt>
                <c:pt idx="1179">
                  <c:v>29.259</c:v>
                </c:pt>
                <c:pt idx="1180">
                  <c:v>29.286999999999999</c:v>
                </c:pt>
                <c:pt idx="1181">
                  <c:v>29.314</c:v>
                </c:pt>
                <c:pt idx="1182">
                  <c:v>29.341000000000001</c:v>
                </c:pt>
                <c:pt idx="1183">
                  <c:v>29.368000000000002</c:v>
                </c:pt>
                <c:pt idx="1184">
                  <c:v>29.395</c:v>
                </c:pt>
                <c:pt idx="1185">
                  <c:v>29.422000000000001</c:v>
                </c:pt>
                <c:pt idx="1186">
                  <c:v>29.449000000000002</c:v>
                </c:pt>
                <c:pt idx="1187">
                  <c:v>29.475999999999999</c:v>
                </c:pt>
                <c:pt idx="1188">
                  <c:v>29.503</c:v>
                </c:pt>
                <c:pt idx="1189">
                  <c:v>29.53</c:v>
                </c:pt>
                <c:pt idx="1190">
                  <c:v>29.557000000000002</c:v>
                </c:pt>
                <c:pt idx="1191">
                  <c:v>29.585000000000001</c:v>
                </c:pt>
                <c:pt idx="1192">
                  <c:v>29.612000000000002</c:v>
                </c:pt>
                <c:pt idx="1193">
                  <c:v>29.638999999999999</c:v>
                </c:pt>
                <c:pt idx="1194">
                  <c:v>29.666</c:v>
                </c:pt>
                <c:pt idx="1195">
                  <c:v>29.693000000000001</c:v>
                </c:pt>
                <c:pt idx="1196">
                  <c:v>29.72</c:v>
                </c:pt>
                <c:pt idx="1197">
                  <c:v>29.748000000000001</c:v>
                </c:pt>
                <c:pt idx="1198">
                  <c:v>29.775000000000002</c:v>
                </c:pt>
                <c:pt idx="1199">
                  <c:v>29.802</c:v>
                </c:pt>
                <c:pt idx="1200">
                  <c:v>29.829000000000001</c:v>
                </c:pt>
                <c:pt idx="1201">
                  <c:v>29.856000000000002</c:v>
                </c:pt>
                <c:pt idx="1202">
                  <c:v>29.882999999999999</c:v>
                </c:pt>
                <c:pt idx="1203">
                  <c:v>29.911000000000001</c:v>
                </c:pt>
                <c:pt idx="1204">
                  <c:v>29.938000000000002</c:v>
                </c:pt>
                <c:pt idx="1205">
                  <c:v>29.965</c:v>
                </c:pt>
                <c:pt idx="1206">
                  <c:v>29.992000000000001</c:v>
                </c:pt>
                <c:pt idx="1207">
                  <c:v>30.019000000000002</c:v>
                </c:pt>
                <c:pt idx="1208">
                  <c:v>30.045999999999999</c:v>
                </c:pt>
                <c:pt idx="1209">
                  <c:v>30.074000000000002</c:v>
                </c:pt>
                <c:pt idx="1210">
                  <c:v>30.100999999999999</c:v>
                </c:pt>
                <c:pt idx="1211">
                  <c:v>30.128</c:v>
                </c:pt>
                <c:pt idx="1212">
                  <c:v>30.155000000000001</c:v>
                </c:pt>
                <c:pt idx="1213">
                  <c:v>30.182000000000002</c:v>
                </c:pt>
                <c:pt idx="1214">
                  <c:v>30.209</c:v>
                </c:pt>
                <c:pt idx="1215">
                  <c:v>30.237000000000002</c:v>
                </c:pt>
                <c:pt idx="1216">
                  <c:v>30.263999999999999</c:v>
                </c:pt>
                <c:pt idx="1217">
                  <c:v>30.291</c:v>
                </c:pt>
                <c:pt idx="1218">
                  <c:v>30.318000000000001</c:v>
                </c:pt>
                <c:pt idx="1219">
                  <c:v>30.344999999999999</c:v>
                </c:pt>
                <c:pt idx="1220">
                  <c:v>30.372</c:v>
                </c:pt>
                <c:pt idx="1221">
                  <c:v>30.399000000000001</c:v>
                </c:pt>
                <c:pt idx="1222">
                  <c:v>30.427</c:v>
                </c:pt>
                <c:pt idx="1223">
                  <c:v>30.454000000000001</c:v>
                </c:pt>
                <c:pt idx="1224">
                  <c:v>30.481000000000002</c:v>
                </c:pt>
                <c:pt idx="1225">
                  <c:v>30.507999999999999</c:v>
                </c:pt>
                <c:pt idx="1226">
                  <c:v>30.535</c:v>
                </c:pt>
                <c:pt idx="1227">
                  <c:v>30.562000000000001</c:v>
                </c:pt>
                <c:pt idx="1228">
                  <c:v>30.589000000000002</c:v>
                </c:pt>
                <c:pt idx="1229">
                  <c:v>30.617000000000001</c:v>
                </c:pt>
                <c:pt idx="1230">
                  <c:v>30.644000000000002</c:v>
                </c:pt>
                <c:pt idx="1231">
                  <c:v>30.670999999999999</c:v>
                </c:pt>
                <c:pt idx="1232">
                  <c:v>30.698</c:v>
                </c:pt>
                <c:pt idx="1233">
                  <c:v>30.725000000000001</c:v>
                </c:pt>
                <c:pt idx="1234">
                  <c:v>30.751999999999999</c:v>
                </c:pt>
                <c:pt idx="1235">
                  <c:v>30.779</c:v>
                </c:pt>
                <c:pt idx="1236">
                  <c:v>30.806000000000001</c:v>
                </c:pt>
                <c:pt idx="1237">
                  <c:v>30.833000000000002</c:v>
                </c:pt>
                <c:pt idx="1238">
                  <c:v>30.86</c:v>
                </c:pt>
                <c:pt idx="1239">
                  <c:v>30.887</c:v>
                </c:pt>
                <c:pt idx="1240">
                  <c:v>30.914000000000001</c:v>
                </c:pt>
                <c:pt idx="1241">
                  <c:v>30.942</c:v>
                </c:pt>
                <c:pt idx="1242">
                  <c:v>30.969000000000001</c:v>
                </c:pt>
                <c:pt idx="1243">
                  <c:v>30.996000000000002</c:v>
                </c:pt>
                <c:pt idx="1244">
                  <c:v>31.023</c:v>
                </c:pt>
                <c:pt idx="1245">
                  <c:v>31.05</c:v>
                </c:pt>
                <c:pt idx="1246">
                  <c:v>31.077000000000002</c:v>
                </c:pt>
                <c:pt idx="1247">
                  <c:v>31.103999999999999</c:v>
                </c:pt>
                <c:pt idx="1248">
                  <c:v>31.131</c:v>
                </c:pt>
                <c:pt idx="1249">
                  <c:v>31.158000000000001</c:v>
                </c:pt>
                <c:pt idx="1250">
                  <c:v>31.185000000000002</c:v>
                </c:pt>
                <c:pt idx="1251">
                  <c:v>31.212</c:v>
                </c:pt>
                <c:pt idx="1252">
                  <c:v>31.239000000000001</c:v>
                </c:pt>
                <c:pt idx="1253">
                  <c:v>31.266000000000002</c:v>
                </c:pt>
                <c:pt idx="1254">
                  <c:v>31.292999999999999</c:v>
                </c:pt>
                <c:pt idx="1255">
                  <c:v>31.32</c:v>
                </c:pt>
                <c:pt idx="1256">
                  <c:v>31.347000000000001</c:v>
                </c:pt>
                <c:pt idx="1257">
                  <c:v>31.374000000000002</c:v>
                </c:pt>
                <c:pt idx="1258">
                  <c:v>31.401</c:v>
                </c:pt>
                <c:pt idx="1259">
                  <c:v>31.428000000000001</c:v>
                </c:pt>
                <c:pt idx="1260">
                  <c:v>31.455000000000002</c:v>
                </c:pt>
                <c:pt idx="1261">
                  <c:v>31.481999999999999</c:v>
                </c:pt>
                <c:pt idx="1262">
                  <c:v>31.509</c:v>
                </c:pt>
                <c:pt idx="1263">
                  <c:v>31.536000000000001</c:v>
                </c:pt>
                <c:pt idx="1264">
                  <c:v>31.563000000000002</c:v>
                </c:pt>
                <c:pt idx="1265">
                  <c:v>31.59</c:v>
                </c:pt>
                <c:pt idx="1266">
                  <c:v>31.617000000000001</c:v>
                </c:pt>
                <c:pt idx="1267">
                  <c:v>31.644000000000002</c:v>
                </c:pt>
                <c:pt idx="1268">
                  <c:v>31.670999999999999</c:v>
                </c:pt>
                <c:pt idx="1269">
                  <c:v>31.698</c:v>
                </c:pt>
                <c:pt idx="1270">
                  <c:v>31.725000000000001</c:v>
                </c:pt>
                <c:pt idx="1271">
                  <c:v>31.751999999999999</c:v>
                </c:pt>
                <c:pt idx="1272">
                  <c:v>31.779</c:v>
                </c:pt>
                <c:pt idx="1273">
                  <c:v>31.806000000000001</c:v>
                </c:pt>
                <c:pt idx="1274">
                  <c:v>31.833000000000002</c:v>
                </c:pt>
                <c:pt idx="1275">
                  <c:v>31.86</c:v>
                </c:pt>
                <c:pt idx="1276">
                  <c:v>31.888000000000002</c:v>
                </c:pt>
                <c:pt idx="1277">
                  <c:v>31.914999999999999</c:v>
                </c:pt>
                <c:pt idx="1278">
                  <c:v>31.942</c:v>
                </c:pt>
                <c:pt idx="1279">
                  <c:v>31.969000000000001</c:v>
                </c:pt>
                <c:pt idx="1280">
                  <c:v>31.996000000000002</c:v>
                </c:pt>
                <c:pt idx="1281">
                  <c:v>32.023000000000003</c:v>
                </c:pt>
                <c:pt idx="1282">
                  <c:v>32.049999999999997</c:v>
                </c:pt>
                <c:pt idx="1283">
                  <c:v>32.076999999999998</c:v>
                </c:pt>
                <c:pt idx="1284">
                  <c:v>32.103999999999999</c:v>
                </c:pt>
                <c:pt idx="1285">
                  <c:v>32.131</c:v>
                </c:pt>
                <c:pt idx="1286">
                  <c:v>32.158000000000001</c:v>
                </c:pt>
                <c:pt idx="1287">
                  <c:v>32.185000000000002</c:v>
                </c:pt>
                <c:pt idx="1288">
                  <c:v>32.212000000000003</c:v>
                </c:pt>
                <c:pt idx="1289">
                  <c:v>32.238999999999997</c:v>
                </c:pt>
                <c:pt idx="1290">
                  <c:v>32.265999999999998</c:v>
                </c:pt>
                <c:pt idx="1291">
                  <c:v>32.292999999999999</c:v>
                </c:pt>
                <c:pt idx="1292">
                  <c:v>32.32</c:v>
                </c:pt>
                <c:pt idx="1293">
                  <c:v>32.347000000000001</c:v>
                </c:pt>
                <c:pt idx="1294">
                  <c:v>32.374000000000002</c:v>
                </c:pt>
                <c:pt idx="1295">
                  <c:v>32.401000000000003</c:v>
                </c:pt>
                <c:pt idx="1296">
                  <c:v>32.427999999999997</c:v>
                </c:pt>
                <c:pt idx="1297">
                  <c:v>32.454999999999998</c:v>
                </c:pt>
                <c:pt idx="1298">
                  <c:v>32.481999999999999</c:v>
                </c:pt>
                <c:pt idx="1299">
                  <c:v>32.509</c:v>
                </c:pt>
                <c:pt idx="1300">
                  <c:v>32.536000000000001</c:v>
                </c:pt>
                <c:pt idx="1301">
                  <c:v>32.564</c:v>
                </c:pt>
                <c:pt idx="1302">
                  <c:v>32.591000000000001</c:v>
                </c:pt>
                <c:pt idx="1303">
                  <c:v>32.618000000000002</c:v>
                </c:pt>
                <c:pt idx="1304">
                  <c:v>32.645000000000003</c:v>
                </c:pt>
                <c:pt idx="1305">
                  <c:v>32.672000000000004</c:v>
                </c:pt>
                <c:pt idx="1306">
                  <c:v>32.698999999999998</c:v>
                </c:pt>
                <c:pt idx="1307">
                  <c:v>32.725999999999999</c:v>
                </c:pt>
                <c:pt idx="1308">
                  <c:v>32.753</c:v>
                </c:pt>
                <c:pt idx="1309">
                  <c:v>32.78</c:v>
                </c:pt>
                <c:pt idx="1310">
                  <c:v>32.807000000000002</c:v>
                </c:pt>
                <c:pt idx="1311">
                  <c:v>32.834000000000003</c:v>
                </c:pt>
                <c:pt idx="1312">
                  <c:v>32.861000000000004</c:v>
                </c:pt>
                <c:pt idx="1313">
                  <c:v>32.887999999999998</c:v>
                </c:pt>
                <c:pt idx="1314">
                  <c:v>32.914999999999999</c:v>
                </c:pt>
                <c:pt idx="1315">
                  <c:v>32.942</c:v>
                </c:pt>
                <c:pt idx="1316">
                  <c:v>32.969000000000001</c:v>
                </c:pt>
                <c:pt idx="1317">
                  <c:v>32.996000000000002</c:v>
                </c:pt>
                <c:pt idx="1318">
                  <c:v>33.023000000000003</c:v>
                </c:pt>
                <c:pt idx="1319">
                  <c:v>33.049999999999997</c:v>
                </c:pt>
                <c:pt idx="1320">
                  <c:v>33.076999999999998</c:v>
                </c:pt>
                <c:pt idx="1321">
                  <c:v>33.103999999999999</c:v>
                </c:pt>
                <c:pt idx="1322">
                  <c:v>33.131</c:v>
                </c:pt>
                <c:pt idx="1323">
                  <c:v>33.158000000000001</c:v>
                </c:pt>
                <c:pt idx="1324">
                  <c:v>33.185000000000002</c:v>
                </c:pt>
                <c:pt idx="1325">
                  <c:v>33.212000000000003</c:v>
                </c:pt>
                <c:pt idx="1326">
                  <c:v>33.238999999999997</c:v>
                </c:pt>
                <c:pt idx="1327">
                  <c:v>33.265999999999998</c:v>
                </c:pt>
                <c:pt idx="1328">
                  <c:v>33.292999999999999</c:v>
                </c:pt>
                <c:pt idx="1329">
                  <c:v>33.32</c:v>
                </c:pt>
                <c:pt idx="1330">
                  <c:v>33.347000000000001</c:v>
                </c:pt>
                <c:pt idx="1331">
                  <c:v>33.374000000000002</c:v>
                </c:pt>
                <c:pt idx="1332">
                  <c:v>33.401000000000003</c:v>
                </c:pt>
                <c:pt idx="1333">
                  <c:v>33.427999999999997</c:v>
                </c:pt>
                <c:pt idx="1334">
                  <c:v>33.454999999999998</c:v>
                </c:pt>
                <c:pt idx="1335">
                  <c:v>33.481999999999999</c:v>
                </c:pt>
                <c:pt idx="1336">
                  <c:v>33.509</c:v>
                </c:pt>
                <c:pt idx="1337">
                  <c:v>33.536000000000001</c:v>
                </c:pt>
                <c:pt idx="1338">
                  <c:v>33.563000000000002</c:v>
                </c:pt>
                <c:pt idx="1339">
                  <c:v>33.590000000000003</c:v>
                </c:pt>
                <c:pt idx="1340">
                  <c:v>33.616999999999997</c:v>
                </c:pt>
                <c:pt idx="1341">
                  <c:v>33.643999999999998</c:v>
                </c:pt>
                <c:pt idx="1342">
                  <c:v>33.672000000000004</c:v>
                </c:pt>
                <c:pt idx="1343">
                  <c:v>33.698999999999998</c:v>
                </c:pt>
                <c:pt idx="1344">
                  <c:v>33.725999999999999</c:v>
                </c:pt>
                <c:pt idx="1345">
                  <c:v>33.753</c:v>
                </c:pt>
                <c:pt idx="1346">
                  <c:v>33.78</c:v>
                </c:pt>
                <c:pt idx="1347">
                  <c:v>33.807000000000002</c:v>
                </c:pt>
                <c:pt idx="1348">
                  <c:v>33.834000000000003</c:v>
                </c:pt>
                <c:pt idx="1349">
                  <c:v>33.861000000000004</c:v>
                </c:pt>
                <c:pt idx="1350">
                  <c:v>33.887999999999998</c:v>
                </c:pt>
                <c:pt idx="1351">
                  <c:v>33.914999999999999</c:v>
                </c:pt>
                <c:pt idx="1352">
                  <c:v>33.942</c:v>
                </c:pt>
                <c:pt idx="1353">
                  <c:v>33.969000000000001</c:v>
                </c:pt>
                <c:pt idx="1354">
                  <c:v>33.996000000000002</c:v>
                </c:pt>
                <c:pt idx="1355">
                  <c:v>34.023000000000003</c:v>
                </c:pt>
                <c:pt idx="1356">
                  <c:v>34.049999999999997</c:v>
                </c:pt>
                <c:pt idx="1357">
                  <c:v>34.076999999999998</c:v>
                </c:pt>
                <c:pt idx="1358">
                  <c:v>34.103999999999999</c:v>
                </c:pt>
                <c:pt idx="1359">
                  <c:v>34.131</c:v>
                </c:pt>
                <c:pt idx="1360">
                  <c:v>34.158000000000001</c:v>
                </c:pt>
                <c:pt idx="1361">
                  <c:v>34.185000000000002</c:v>
                </c:pt>
                <c:pt idx="1362">
                  <c:v>34.212000000000003</c:v>
                </c:pt>
                <c:pt idx="1363">
                  <c:v>34.238999999999997</c:v>
                </c:pt>
                <c:pt idx="1364">
                  <c:v>34.265999999999998</c:v>
                </c:pt>
                <c:pt idx="1365">
                  <c:v>34.292999999999999</c:v>
                </c:pt>
                <c:pt idx="1366">
                  <c:v>34.32</c:v>
                </c:pt>
                <c:pt idx="1367">
                  <c:v>34.347000000000001</c:v>
                </c:pt>
                <c:pt idx="1368">
                  <c:v>34.375</c:v>
                </c:pt>
                <c:pt idx="1369">
                  <c:v>34.402000000000001</c:v>
                </c:pt>
                <c:pt idx="1370">
                  <c:v>34.429000000000002</c:v>
                </c:pt>
                <c:pt idx="1371">
                  <c:v>34.456000000000003</c:v>
                </c:pt>
                <c:pt idx="1372">
                  <c:v>34.483000000000004</c:v>
                </c:pt>
                <c:pt idx="1373">
                  <c:v>34.51</c:v>
                </c:pt>
                <c:pt idx="1374">
                  <c:v>34.536000000000001</c:v>
                </c:pt>
                <c:pt idx="1375">
                  <c:v>34.563000000000002</c:v>
                </c:pt>
                <c:pt idx="1376">
                  <c:v>34.590000000000003</c:v>
                </c:pt>
                <c:pt idx="1377">
                  <c:v>34.616999999999997</c:v>
                </c:pt>
                <c:pt idx="1378">
                  <c:v>34.643999999999998</c:v>
                </c:pt>
                <c:pt idx="1379">
                  <c:v>34.670999999999999</c:v>
                </c:pt>
                <c:pt idx="1380">
                  <c:v>34.698</c:v>
                </c:pt>
                <c:pt idx="1381">
                  <c:v>34.725000000000001</c:v>
                </c:pt>
                <c:pt idx="1382">
                  <c:v>34.752000000000002</c:v>
                </c:pt>
                <c:pt idx="1383">
                  <c:v>34.779000000000003</c:v>
                </c:pt>
                <c:pt idx="1384">
                  <c:v>34.805999999999997</c:v>
                </c:pt>
                <c:pt idx="1385">
                  <c:v>34.832999999999998</c:v>
                </c:pt>
                <c:pt idx="1386">
                  <c:v>34.86</c:v>
                </c:pt>
                <c:pt idx="1387">
                  <c:v>34.887</c:v>
                </c:pt>
                <c:pt idx="1388">
                  <c:v>34.914000000000001</c:v>
                </c:pt>
                <c:pt idx="1389">
                  <c:v>34.941000000000003</c:v>
                </c:pt>
                <c:pt idx="1390">
                  <c:v>34.968000000000004</c:v>
                </c:pt>
                <c:pt idx="1391">
                  <c:v>34.994999999999997</c:v>
                </c:pt>
                <c:pt idx="1392">
                  <c:v>35.021999999999998</c:v>
                </c:pt>
                <c:pt idx="1393">
                  <c:v>35.048999999999999</c:v>
                </c:pt>
                <c:pt idx="1394">
                  <c:v>35.076000000000001</c:v>
                </c:pt>
                <c:pt idx="1395">
                  <c:v>35.103000000000002</c:v>
                </c:pt>
                <c:pt idx="1396">
                  <c:v>35.130000000000003</c:v>
                </c:pt>
                <c:pt idx="1397">
                  <c:v>35.157000000000004</c:v>
                </c:pt>
                <c:pt idx="1398">
                  <c:v>35.183999999999997</c:v>
                </c:pt>
                <c:pt idx="1399">
                  <c:v>35.210999999999999</c:v>
                </c:pt>
                <c:pt idx="1400">
                  <c:v>35.238</c:v>
                </c:pt>
                <c:pt idx="1401">
                  <c:v>35.265000000000001</c:v>
                </c:pt>
                <c:pt idx="1402">
                  <c:v>35.292000000000002</c:v>
                </c:pt>
                <c:pt idx="1403">
                  <c:v>35.319000000000003</c:v>
                </c:pt>
                <c:pt idx="1404">
                  <c:v>35.346000000000004</c:v>
                </c:pt>
                <c:pt idx="1405">
                  <c:v>35.372999999999998</c:v>
                </c:pt>
                <c:pt idx="1406">
                  <c:v>35.4</c:v>
                </c:pt>
                <c:pt idx="1407">
                  <c:v>35.427</c:v>
                </c:pt>
                <c:pt idx="1408">
                  <c:v>35.454000000000001</c:v>
                </c:pt>
                <c:pt idx="1409">
                  <c:v>35.481000000000002</c:v>
                </c:pt>
                <c:pt idx="1410">
                  <c:v>35.508000000000003</c:v>
                </c:pt>
                <c:pt idx="1411">
                  <c:v>35.535000000000004</c:v>
                </c:pt>
                <c:pt idx="1412">
                  <c:v>35.561999999999998</c:v>
                </c:pt>
                <c:pt idx="1413">
                  <c:v>35.588999999999999</c:v>
                </c:pt>
                <c:pt idx="1414">
                  <c:v>35.616</c:v>
                </c:pt>
                <c:pt idx="1415">
                  <c:v>35.643000000000001</c:v>
                </c:pt>
                <c:pt idx="1416">
                  <c:v>35.67</c:v>
                </c:pt>
                <c:pt idx="1417">
                  <c:v>35.697000000000003</c:v>
                </c:pt>
                <c:pt idx="1418">
                  <c:v>35.724000000000004</c:v>
                </c:pt>
                <c:pt idx="1419">
                  <c:v>35.750999999999998</c:v>
                </c:pt>
                <c:pt idx="1420">
                  <c:v>35.779000000000003</c:v>
                </c:pt>
                <c:pt idx="1421">
                  <c:v>35.805999999999997</c:v>
                </c:pt>
                <c:pt idx="1422">
                  <c:v>35.832999999999998</c:v>
                </c:pt>
                <c:pt idx="1423">
                  <c:v>35.86</c:v>
                </c:pt>
                <c:pt idx="1424">
                  <c:v>35.887</c:v>
                </c:pt>
                <c:pt idx="1425">
                  <c:v>35.914000000000001</c:v>
                </c:pt>
                <c:pt idx="1426">
                  <c:v>35.941000000000003</c:v>
                </c:pt>
                <c:pt idx="1427">
                  <c:v>35.968000000000004</c:v>
                </c:pt>
                <c:pt idx="1428">
                  <c:v>35.996000000000002</c:v>
                </c:pt>
                <c:pt idx="1429">
                  <c:v>36.023000000000003</c:v>
                </c:pt>
                <c:pt idx="1430">
                  <c:v>36.050000000000004</c:v>
                </c:pt>
                <c:pt idx="1431">
                  <c:v>36.076999999999998</c:v>
                </c:pt>
                <c:pt idx="1432">
                  <c:v>36.103999999999999</c:v>
                </c:pt>
                <c:pt idx="1433">
                  <c:v>36.131</c:v>
                </c:pt>
                <c:pt idx="1434">
                  <c:v>36.158999999999999</c:v>
                </c:pt>
                <c:pt idx="1435">
                  <c:v>36.186</c:v>
                </c:pt>
                <c:pt idx="1436">
                  <c:v>36.213000000000001</c:v>
                </c:pt>
                <c:pt idx="1437">
                  <c:v>36.24</c:v>
                </c:pt>
                <c:pt idx="1438">
                  <c:v>36.267000000000003</c:v>
                </c:pt>
                <c:pt idx="1439">
                  <c:v>36.294000000000004</c:v>
                </c:pt>
                <c:pt idx="1440">
                  <c:v>36.320999999999998</c:v>
                </c:pt>
                <c:pt idx="1441">
                  <c:v>36.347999999999999</c:v>
                </c:pt>
                <c:pt idx="1442">
                  <c:v>36.375</c:v>
                </c:pt>
                <c:pt idx="1443">
                  <c:v>36.402999999999999</c:v>
                </c:pt>
                <c:pt idx="1444">
                  <c:v>36.43</c:v>
                </c:pt>
                <c:pt idx="1445">
                  <c:v>36.457000000000001</c:v>
                </c:pt>
                <c:pt idx="1446">
                  <c:v>36.484000000000002</c:v>
                </c:pt>
                <c:pt idx="1447">
                  <c:v>36.511000000000003</c:v>
                </c:pt>
                <c:pt idx="1448">
                  <c:v>36.538000000000004</c:v>
                </c:pt>
                <c:pt idx="1449">
                  <c:v>36.564999999999998</c:v>
                </c:pt>
                <c:pt idx="1450">
                  <c:v>36.591999999999999</c:v>
                </c:pt>
                <c:pt idx="1451">
                  <c:v>36.619</c:v>
                </c:pt>
                <c:pt idx="1452">
                  <c:v>36.646000000000001</c:v>
                </c:pt>
                <c:pt idx="1453">
                  <c:v>36.673000000000002</c:v>
                </c:pt>
                <c:pt idx="1454">
                  <c:v>36.700000000000003</c:v>
                </c:pt>
                <c:pt idx="1455">
                  <c:v>36.728000000000002</c:v>
                </c:pt>
                <c:pt idx="1456">
                  <c:v>36.755000000000003</c:v>
                </c:pt>
                <c:pt idx="1457">
                  <c:v>36.782000000000004</c:v>
                </c:pt>
                <c:pt idx="1458">
                  <c:v>36.808999999999997</c:v>
                </c:pt>
                <c:pt idx="1459">
                  <c:v>36.835999999999999</c:v>
                </c:pt>
                <c:pt idx="1460">
                  <c:v>36.863</c:v>
                </c:pt>
                <c:pt idx="1461">
                  <c:v>36.89</c:v>
                </c:pt>
                <c:pt idx="1462">
                  <c:v>36.917000000000002</c:v>
                </c:pt>
                <c:pt idx="1463">
                  <c:v>36.944000000000003</c:v>
                </c:pt>
                <c:pt idx="1464">
                  <c:v>36.971000000000004</c:v>
                </c:pt>
                <c:pt idx="1465">
                  <c:v>36.999000000000002</c:v>
                </c:pt>
                <c:pt idx="1466">
                  <c:v>37.026000000000003</c:v>
                </c:pt>
                <c:pt idx="1467">
                  <c:v>37.052999999999997</c:v>
                </c:pt>
                <c:pt idx="1468">
                  <c:v>37.08</c:v>
                </c:pt>
                <c:pt idx="1469">
                  <c:v>37.106999999999999</c:v>
                </c:pt>
                <c:pt idx="1470">
                  <c:v>37.134</c:v>
                </c:pt>
                <c:pt idx="1471">
                  <c:v>37.161000000000001</c:v>
                </c:pt>
                <c:pt idx="1472">
                  <c:v>37.188000000000002</c:v>
                </c:pt>
                <c:pt idx="1473">
                  <c:v>37.216000000000001</c:v>
                </c:pt>
                <c:pt idx="1474">
                  <c:v>37.243000000000002</c:v>
                </c:pt>
                <c:pt idx="1475">
                  <c:v>37.270000000000003</c:v>
                </c:pt>
                <c:pt idx="1476">
                  <c:v>37.297000000000004</c:v>
                </c:pt>
                <c:pt idx="1477">
                  <c:v>37.323999999999998</c:v>
                </c:pt>
                <c:pt idx="1478">
                  <c:v>37.350999999999999</c:v>
                </c:pt>
                <c:pt idx="1479">
                  <c:v>37.378</c:v>
                </c:pt>
                <c:pt idx="1480">
                  <c:v>37.405999999999999</c:v>
                </c:pt>
                <c:pt idx="1481">
                  <c:v>37.433</c:v>
                </c:pt>
                <c:pt idx="1482">
                  <c:v>37.46</c:v>
                </c:pt>
                <c:pt idx="1483">
                  <c:v>37.487000000000002</c:v>
                </c:pt>
                <c:pt idx="1484">
                  <c:v>37.514000000000003</c:v>
                </c:pt>
                <c:pt idx="1485">
                  <c:v>37.541000000000004</c:v>
                </c:pt>
                <c:pt idx="1486">
                  <c:v>37.567999999999998</c:v>
                </c:pt>
                <c:pt idx="1487">
                  <c:v>37.594999999999999</c:v>
                </c:pt>
                <c:pt idx="1488">
                  <c:v>37.622999999999998</c:v>
                </c:pt>
                <c:pt idx="1489">
                  <c:v>37.65</c:v>
                </c:pt>
                <c:pt idx="1490">
                  <c:v>37.677</c:v>
                </c:pt>
                <c:pt idx="1491">
                  <c:v>37.704000000000001</c:v>
                </c:pt>
                <c:pt idx="1492">
                  <c:v>37.731000000000002</c:v>
                </c:pt>
                <c:pt idx="1493">
                  <c:v>37.758000000000003</c:v>
                </c:pt>
                <c:pt idx="1494">
                  <c:v>37.785000000000004</c:v>
                </c:pt>
                <c:pt idx="1495">
                  <c:v>37.811999999999998</c:v>
                </c:pt>
                <c:pt idx="1496">
                  <c:v>37.838999999999999</c:v>
                </c:pt>
                <c:pt idx="1497">
                  <c:v>37.866999999999997</c:v>
                </c:pt>
                <c:pt idx="1498">
                  <c:v>37.893999999999998</c:v>
                </c:pt>
                <c:pt idx="1499">
                  <c:v>37.920999999999999</c:v>
                </c:pt>
                <c:pt idx="1500">
                  <c:v>37.948</c:v>
                </c:pt>
                <c:pt idx="1501">
                  <c:v>37.975000000000001</c:v>
                </c:pt>
                <c:pt idx="1502">
                  <c:v>38.002000000000002</c:v>
                </c:pt>
                <c:pt idx="1503">
                  <c:v>38.029000000000003</c:v>
                </c:pt>
                <c:pt idx="1504">
                  <c:v>38.055999999999997</c:v>
                </c:pt>
                <c:pt idx="1505">
                  <c:v>38.082999999999998</c:v>
                </c:pt>
                <c:pt idx="1506">
                  <c:v>38.111000000000004</c:v>
                </c:pt>
                <c:pt idx="1507">
                  <c:v>38.137999999999998</c:v>
                </c:pt>
                <c:pt idx="1508">
                  <c:v>38.164999999999999</c:v>
                </c:pt>
                <c:pt idx="1509">
                  <c:v>38.192</c:v>
                </c:pt>
                <c:pt idx="1510">
                  <c:v>38.219000000000001</c:v>
                </c:pt>
                <c:pt idx="1511">
                  <c:v>38.246000000000002</c:v>
                </c:pt>
                <c:pt idx="1512">
                  <c:v>38.273000000000003</c:v>
                </c:pt>
                <c:pt idx="1513">
                  <c:v>38.300000000000004</c:v>
                </c:pt>
                <c:pt idx="1514">
                  <c:v>38.326999999999998</c:v>
                </c:pt>
                <c:pt idx="1515">
                  <c:v>38.353999999999999</c:v>
                </c:pt>
                <c:pt idx="1516">
                  <c:v>38.381</c:v>
                </c:pt>
                <c:pt idx="1517">
                  <c:v>38.408999999999999</c:v>
                </c:pt>
                <c:pt idx="1518">
                  <c:v>38.436</c:v>
                </c:pt>
                <c:pt idx="1519">
                  <c:v>38.463000000000001</c:v>
                </c:pt>
                <c:pt idx="1520">
                  <c:v>38.49</c:v>
                </c:pt>
                <c:pt idx="1521">
                  <c:v>38.517000000000003</c:v>
                </c:pt>
                <c:pt idx="1522">
                  <c:v>38.544000000000004</c:v>
                </c:pt>
                <c:pt idx="1523">
                  <c:v>38.570999999999998</c:v>
                </c:pt>
                <c:pt idx="1524">
                  <c:v>38.597999999999999</c:v>
                </c:pt>
                <c:pt idx="1525">
                  <c:v>38.625</c:v>
                </c:pt>
                <c:pt idx="1526">
                  <c:v>38.652000000000001</c:v>
                </c:pt>
                <c:pt idx="1527">
                  <c:v>38.68</c:v>
                </c:pt>
                <c:pt idx="1528">
                  <c:v>38.707000000000001</c:v>
                </c:pt>
                <c:pt idx="1529">
                  <c:v>38.734000000000002</c:v>
                </c:pt>
                <c:pt idx="1530">
                  <c:v>38.761000000000003</c:v>
                </c:pt>
                <c:pt idx="1531">
                  <c:v>38.788000000000004</c:v>
                </c:pt>
                <c:pt idx="1532">
                  <c:v>38.814999999999998</c:v>
                </c:pt>
                <c:pt idx="1533">
                  <c:v>38.843000000000004</c:v>
                </c:pt>
                <c:pt idx="1534">
                  <c:v>38.869999999999997</c:v>
                </c:pt>
                <c:pt idx="1535">
                  <c:v>38.896999999999998</c:v>
                </c:pt>
                <c:pt idx="1536">
                  <c:v>38.923999999999999</c:v>
                </c:pt>
                <c:pt idx="1537">
                  <c:v>38.951000000000001</c:v>
                </c:pt>
                <c:pt idx="1538">
                  <c:v>38.978000000000002</c:v>
                </c:pt>
                <c:pt idx="1539">
                  <c:v>39.006</c:v>
                </c:pt>
                <c:pt idx="1540">
                  <c:v>39.033000000000001</c:v>
                </c:pt>
                <c:pt idx="1541">
                  <c:v>39.06</c:v>
                </c:pt>
                <c:pt idx="1542">
                  <c:v>39.087000000000003</c:v>
                </c:pt>
                <c:pt idx="1543">
                  <c:v>39.114000000000004</c:v>
                </c:pt>
                <c:pt idx="1544">
                  <c:v>39.142000000000003</c:v>
                </c:pt>
                <c:pt idx="1545">
                  <c:v>39.169000000000004</c:v>
                </c:pt>
                <c:pt idx="1546">
                  <c:v>39.195999999999998</c:v>
                </c:pt>
                <c:pt idx="1547">
                  <c:v>39.222999999999999</c:v>
                </c:pt>
                <c:pt idx="1548">
                  <c:v>39.250999999999998</c:v>
                </c:pt>
                <c:pt idx="1549">
                  <c:v>39.277999999999999</c:v>
                </c:pt>
                <c:pt idx="1550">
                  <c:v>39.305</c:v>
                </c:pt>
                <c:pt idx="1551">
                  <c:v>39.332000000000001</c:v>
                </c:pt>
                <c:pt idx="1552">
                  <c:v>39.36</c:v>
                </c:pt>
                <c:pt idx="1553">
                  <c:v>39.387</c:v>
                </c:pt>
                <c:pt idx="1554">
                  <c:v>39.414000000000001</c:v>
                </c:pt>
                <c:pt idx="1555">
                  <c:v>39.441000000000003</c:v>
                </c:pt>
                <c:pt idx="1556">
                  <c:v>39.468000000000004</c:v>
                </c:pt>
                <c:pt idx="1557">
                  <c:v>39.496000000000002</c:v>
                </c:pt>
                <c:pt idx="1558">
                  <c:v>39.523000000000003</c:v>
                </c:pt>
                <c:pt idx="1559">
                  <c:v>39.550000000000004</c:v>
                </c:pt>
                <c:pt idx="1560">
                  <c:v>39.576999999999998</c:v>
                </c:pt>
                <c:pt idx="1561">
                  <c:v>39.605000000000004</c:v>
                </c:pt>
                <c:pt idx="1562">
                  <c:v>39.631999999999998</c:v>
                </c:pt>
                <c:pt idx="1563">
                  <c:v>39.658999999999999</c:v>
                </c:pt>
                <c:pt idx="1564">
                  <c:v>39.686</c:v>
                </c:pt>
                <c:pt idx="1565">
                  <c:v>39.713999999999999</c:v>
                </c:pt>
                <c:pt idx="1566">
                  <c:v>39.741</c:v>
                </c:pt>
                <c:pt idx="1567">
                  <c:v>39.768000000000001</c:v>
                </c:pt>
                <c:pt idx="1568">
                  <c:v>39.795000000000002</c:v>
                </c:pt>
                <c:pt idx="1569">
                  <c:v>39.822000000000003</c:v>
                </c:pt>
                <c:pt idx="1570">
                  <c:v>39.85</c:v>
                </c:pt>
                <c:pt idx="1571">
                  <c:v>39.877000000000002</c:v>
                </c:pt>
                <c:pt idx="1572">
                  <c:v>39.904000000000003</c:v>
                </c:pt>
                <c:pt idx="1573">
                  <c:v>39.930999999999997</c:v>
                </c:pt>
                <c:pt idx="1574">
                  <c:v>39.957999999999998</c:v>
                </c:pt>
                <c:pt idx="1575">
                  <c:v>39.984999999999999</c:v>
                </c:pt>
                <c:pt idx="1576">
                  <c:v>40.012999999999998</c:v>
                </c:pt>
                <c:pt idx="1577">
                  <c:v>40.04</c:v>
                </c:pt>
                <c:pt idx="1578">
                  <c:v>40.067</c:v>
                </c:pt>
                <c:pt idx="1579">
                  <c:v>40.094000000000001</c:v>
                </c:pt>
                <c:pt idx="1580">
                  <c:v>40.121000000000002</c:v>
                </c:pt>
                <c:pt idx="1581">
                  <c:v>40.148000000000003</c:v>
                </c:pt>
                <c:pt idx="1582">
                  <c:v>40.175000000000004</c:v>
                </c:pt>
                <c:pt idx="1583">
                  <c:v>40.201999999999998</c:v>
                </c:pt>
                <c:pt idx="1584">
                  <c:v>40.228999999999999</c:v>
                </c:pt>
                <c:pt idx="1585">
                  <c:v>40.256</c:v>
                </c:pt>
                <c:pt idx="1586">
                  <c:v>40.283999999999999</c:v>
                </c:pt>
                <c:pt idx="1587">
                  <c:v>40.311</c:v>
                </c:pt>
                <c:pt idx="1588">
                  <c:v>40.338000000000001</c:v>
                </c:pt>
                <c:pt idx="1589">
                  <c:v>40.365000000000002</c:v>
                </c:pt>
                <c:pt idx="1590">
                  <c:v>40.392000000000003</c:v>
                </c:pt>
                <c:pt idx="1591">
                  <c:v>40.419000000000004</c:v>
                </c:pt>
                <c:pt idx="1592">
                  <c:v>40.445999999999998</c:v>
                </c:pt>
                <c:pt idx="1593">
                  <c:v>40.472999999999999</c:v>
                </c:pt>
                <c:pt idx="1594">
                  <c:v>40.5</c:v>
                </c:pt>
                <c:pt idx="1595">
                  <c:v>40.527000000000001</c:v>
                </c:pt>
                <c:pt idx="1596">
                  <c:v>40.555</c:v>
                </c:pt>
                <c:pt idx="1597">
                  <c:v>40.582000000000001</c:v>
                </c:pt>
                <c:pt idx="1598">
                  <c:v>40.609000000000002</c:v>
                </c:pt>
                <c:pt idx="1599">
                  <c:v>40.636000000000003</c:v>
                </c:pt>
                <c:pt idx="1600">
                  <c:v>40.663000000000004</c:v>
                </c:pt>
                <c:pt idx="1601">
                  <c:v>40.69</c:v>
                </c:pt>
                <c:pt idx="1602">
                  <c:v>40.716999999999999</c:v>
                </c:pt>
                <c:pt idx="1603">
                  <c:v>40.744999999999997</c:v>
                </c:pt>
                <c:pt idx="1604">
                  <c:v>40.771999999999998</c:v>
                </c:pt>
                <c:pt idx="1605">
                  <c:v>40.798999999999999</c:v>
                </c:pt>
                <c:pt idx="1606">
                  <c:v>40.826000000000001</c:v>
                </c:pt>
                <c:pt idx="1607">
                  <c:v>40.853000000000002</c:v>
                </c:pt>
                <c:pt idx="1608">
                  <c:v>40.880000000000003</c:v>
                </c:pt>
                <c:pt idx="1609">
                  <c:v>40.907000000000004</c:v>
                </c:pt>
                <c:pt idx="1610">
                  <c:v>40.933999999999997</c:v>
                </c:pt>
                <c:pt idx="1611">
                  <c:v>40.960999999999999</c:v>
                </c:pt>
                <c:pt idx="1612">
                  <c:v>40.988</c:v>
                </c:pt>
                <c:pt idx="1613">
                  <c:v>41.015000000000001</c:v>
                </c:pt>
                <c:pt idx="1614">
                  <c:v>41.042000000000002</c:v>
                </c:pt>
                <c:pt idx="1615">
                  <c:v>41.069000000000003</c:v>
                </c:pt>
                <c:pt idx="1616">
                  <c:v>41.096000000000004</c:v>
                </c:pt>
                <c:pt idx="1617">
                  <c:v>41.122999999999998</c:v>
                </c:pt>
                <c:pt idx="1618">
                  <c:v>41.15</c:v>
                </c:pt>
                <c:pt idx="1619">
                  <c:v>41.177</c:v>
                </c:pt>
                <c:pt idx="1620">
                  <c:v>41.204000000000001</c:v>
                </c:pt>
                <c:pt idx="1621">
                  <c:v>41.231000000000002</c:v>
                </c:pt>
                <c:pt idx="1622">
                  <c:v>41.258000000000003</c:v>
                </c:pt>
                <c:pt idx="1623">
                  <c:v>41.285000000000004</c:v>
                </c:pt>
                <c:pt idx="1624">
                  <c:v>41.311999999999998</c:v>
                </c:pt>
                <c:pt idx="1625">
                  <c:v>41.338999999999999</c:v>
                </c:pt>
                <c:pt idx="1626">
                  <c:v>41.366</c:v>
                </c:pt>
                <c:pt idx="1627">
                  <c:v>41.393000000000001</c:v>
                </c:pt>
                <c:pt idx="1628">
                  <c:v>41.42</c:v>
                </c:pt>
                <c:pt idx="1629">
                  <c:v>41.447000000000003</c:v>
                </c:pt>
                <c:pt idx="1630">
                  <c:v>41.474000000000004</c:v>
                </c:pt>
                <c:pt idx="1631">
                  <c:v>41.500999999999998</c:v>
                </c:pt>
                <c:pt idx="1632">
                  <c:v>41.527999999999999</c:v>
                </c:pt>
                <c:pt idx="1633">
                  <c:v>41.555</c:v>
                </c:pt>
                <c:pt idx="1634">
                  <c:v>41.582000000000001</c:v>
                </c:pt>
                <c:pt idx="1635">
                  <c:v>41.609000000000002</c:v>
                </c:pt>
                <c:pt idx="1636">
                  <c:v>41.636000000000003</c:v>
                </c:pt>
                <c:pt idx="1637">
                  <c:v>41.663000000000004</c:v>
                </c:pt>
                <c:pt idx="1638">
                  <c:v>41.69</c:v>
                </c:pt>
                <c:pt idx="1639">
                  <c:v>41.716999999999999</c:v>
                </c:pt>
                <c:pt idx="1640">
                  <c:v>41.743000000000002</c:v>
                </c:pt>
                <c:pt idx="1641">
                  <c:v>41.77</c:v>
                </c:pt>
                <c:pt idx="1642">
                  <c:v>41.797000000000004</c:v>
                </c:pt>
                <c:pt idx="1643">
                  <c:v>41.823999999999998</c:v>
                </c:pt>
                <c:pt idx="1644">
                  <c:v>41.850999999999999</c:v>
                </c:pt>
                <c:pt idx="1645">
                  <c:v>41.878</c:v>
                </c:pt>
                <c:pt idx="1646">
                  <c:v>41.905000000000001</c:v>
                </c:pt>
                <c:pt idx="1647">
                  <c:v>41.932000000000002</c:v>
                </c:pt>
                <c:pt idx="1648">
                  <c:v>41.959000000000003</c:v>
                </c:pt>
                <c:pt idx="1649">
                  <c:v>41.986000000000004</c:v>
                </c:pt>
                <c:pt idx="1650">
                  <c:v>42.012999999999998</c:v>
                </c:pt>
                <c:pt idx="1651">
                  <c:v>42.04</c:v>
                </c:pt>
                <c:pt idx="1652">
                  <c:v>42.067</c:v>
                </c:pt>
                <c:pt idx="1653">
                  <c:v>42.094000000000001</c:v>
                </c:pt>
                <c:pt idx="1654">
                  <c:v>42.12</c:v>
                </c:pt>
                <c:pt idx="1655">
                  <c:v>42.146999999999998</c:v>
                </c:pt>
                <c:pt idx="1656">
                  <c:v>42.173999999999999</c:v>
                </c:pt>
                <c:pt idx="1657">
                  <c:v>42.201000000000001</c:v>
                </c:pt>
                <c:pt idx="1658">
                  <c:v>42.228000000000002</c:v>
                </c:pt>
                <c:pt idx="1659">
                  <c:v>42.255000000000003</c:v>
                </c:pt>
                <c:pt idx="1660">
                  <c:v>42.282000000000004</c:v>
                </c:pt>
                <c:pt idx="1661">
                  <c:v>42.308999999999997</c:v>
                </c:pt>
                <c:pt idx="1662">
                  <c:v>42.335999999999999</c:v>
                </c:pt>
                <c:pt idx="1663">
                  <c:v>42.363</c:v>
                </c:pt>
                <c:pt idx="1664">
                  <c:v>42.39</c:v>
                </c:pt>
                <c:pt idx="1665">
                  <c:v>42.417000000000002</c:v>
                </c:pt>
                <c:pt idx="1666">
                  <c:v>42.444000000000003</c:v>
                </c:pt>
                <c:pt idx="1667">
                  <c:v>42.471000000000004</c:v>
                </c:pt>
                <c:pt idx="1668">
                  <c:v>42.497999999999998</c:v>
                </c:pt>
                <c:pt idx="1669">
                  <c:v>42.524999999999999</c:v>
                </c:pt>
                <c:pt idx="1670">
                  <c:v>42.552</c:v>
                </c:pt>
                <c:pt idx="1671">
                  <c:v>42.579000000000001</c:v>
                </c:pt>
                <c:pt idx="1672">
                  <c:v>42.606000000000002</c:v>
                </c:pt>
                <c:pt idx="1673">
                  <c:v>42.633000000000003</c:v>
                </c:pt>
                <c:pt idx="1674">
                  <c:v>42.660000000000004</c:v>
                </c:pt>
                <c:pt idx="1675">
                  <c:v>42.686999999999998</c:v>
                </c:pt>
                <c:pt idx="1676">
                  <c:v>42.713999999999999</c:v>
                </c:pt>
                <c:pt idx="1677">
                  <c:v>42.741</c:v>
                </c:pt>
                <c:pt idx="1678">
                  <c:v>42.768000000000001</c:v>
                </c:pt>
                <c:pt idx="1679">
                  <c:v>42.795000000000002</c:v>
                </c:pt>
                <c:pt idx="1680">
                  <c:v>42.822000000000003</c:v>
                </c:pt>
                <c:pt idx="1681">
                  <c:v>42.849000000000004</c:v>
                </c:pt>
                <c:pt idx="1682">
                  <c:v>42.875999999999998</c:v>
                </c:pt>
                <c:pt idx="1683">
                  <c:v>42.902999999999999</c:v>
                </c:pt>
                <c:pt idx="1684">
                  <c:v>42.93</c:v>
                </c:pt>
                <c:pt idx="1685">
                  <c:v>42.957000000000001</c:v>
                </c:pt>
                <c:pt idx="1686">
                  <c:v>42.984000000000002</c:v>
                </c:pt>
                <c:pt idx="1687">
                  <c:v>43.011000000000003</c:v>
                </c:pt>
                <c:pt idx="1688">
                  <c:v>43.038000000000004</c:v>
                </c:pt>
                <c:pt idx="1689">
                  <c:v>43.064999999999998</c:v>
                </c:pt>
                <c:pt idx="1690">
                  <c:v>43.091999999999999</c:v>
                </c:pt>
                <c:pt idx="1691">
                  <c:v>43.119</c:v>
                </c:pt>
                <c:pt idx="1692">
                  <c:v>43.146000000000001</c:v>
                </c:pt>
                <c:pt idx="1693">
                  <c:v>43.173000000000002</c:v>
                </c:pt>
                <c:pt idx="1694">
                  <c:v>43.2</c:v>
                </c:pt>
                <c:pt idx="1695">
                  <c:v>43.227000000000004</c:v>
                </c:pt>
                <c:pt idx="1696">
                  <c:v>43.253999999999998</c:v>
                </c:pt>
                <c:pt idx="1697">
                  <c:v>43.280999999999999</c:v>
                </c:pt>
                <c:pt idx="1698">
                  <c:v>43.308</c:v>
                </c:pt>
                <c:pt idx="1699">
                  <c:v>43.335000000000001</c:v>
                </c:pt>
                <c:pt idx="1700">
                  <c:v>43.362000000000002</c:v>
                </c:pt>
                <c:pt idx="1701">
                  <c:v>43.389000000000003</c:v>
                </c:pt>
                <c:pt idx="1702">
                  <c:v>43.416000000000004</c:v>
                </c:pt>
                <c:pt idx="1703">
                  <c:v>43.442999999999998</c:v>
                </c:pt>
                <c:pt idx="1704">
                  <c:v>43.47</c:v>
                </c:pt>
                <c:pt idx="1705">
                  <c:v>43.497</c:v>
                </c:pt>
                <c:pt idx="1706">
                  <c:v>43.524000000000001</c:v>
                </c:pt>
                <c:pt idx="1707">
                  <c:v>43.551000000000002</c:v>
                </c:pt>
                <c:pt idx="1708">
                  <c:v>43.578000000000003</c:v>
                </c:pt>
                <c:pt idx="1709">
                  <c:v>43.605000000000004</c:v>
                </c:pt>
                <c:pt idx="1710">
                  <c:v>43.631999999999998</c:v>
                </c:pt>
                <c:pt idx="1711">
                  <c:v>43.658999999999999</c:v>
                </c:pt>
                <c:pt idx="1712">
                  <c:v>43.686</c:v>
                </c:pt>
                <c:pt idx="1713">
                  <c:v>43.713000000000001</c:v>
                </c:pt>
                <c:pt idx="1714">
                  <c:v>43.74</c:v>
                </c:pt>
                <c:pt idx="1715">
                  <c:v>43.767000000000003</c:v>
                </c:pt>
                <c:pt idx="1716">
                  <c:v>43.794000000000004</c:v>
                </c:pt>
                <c:pt idx="1717">
                  <c:v>43.820999999999998</c:v>
                </c:pt>
                <c:pt idx="1718">
                  <c:v>43.847999999999999</c:v>
                </c:pt>
                <c:pt idx="1719">
                  <c:v>43.875</c:v>
                </c:pt>
                <c:pt idx="1720">
                  <c:v>43.902000000000001</c:v>
                </c:pt>
                <c:pt idx="1721">
                  <c:v>43.929000000000002</c:v>
                </c:pt>
                <c:pt idx="1722">
                  <c:v>43.956000000000003</c:v>
                </c:pt>
                <c:pt idx="1723">
                  <c:v>43.983000000000004</c:v>
                </c:pt>
                <c:pt idx="1724">
                  <c:v>44.01</c:v>
                </c:pt>
                <c:pt idx="1725">
                  <c:v>44.036999999999999</c:v>
                </c:pt>
                <c:pt idx="1726">
                  <c:v>44.064</c:v>
                </c:pt>
                <c:pt idx="1727">
                  <c:v>44.091000000000001</c:v>
                </c:pt>
                <c:pt idx="1728">
                  <c:v>44.118000000000002</c:v>
                </c:pt>
                <c:pt idx="1729">
                  <c:v>44.145000000000003</c:v>
                </c:pt>
                <c:pt idx="1730">
                  <c:v>44.172000000000004</c:v>
                </c:pt>
                <c:pt idx="1731">
                  <c:v>44.198999999999998</c:v>
                </c:pt>
                <c:pt idx="1732">
                  <c:v>44.225999999999999</c:v>
                </c:pt>
                <c:pt idx="1733">
                  <c:v>44.253</c:v>
                </c:pt>
                <c:pt idx="1734">
                  <c:v>44.28</c:v>
                </c:pt>
                <c:pt idx="1735">
                  <c:v>44.307000000000002</c:v>
                </c:pt>
                <c:pt idx="1736">
                  <c:v>44.335000000000001</c:v>
                </c:pt>
                <c:pt idx="1737">
                  <c:v>44.362000000000002</c:v>
                </c:pt>
                <c:pt idx="1738">
                  <c:v>44.389000000000003</c:v>
                </c:pt>
                <c:pt idx="1739">
                  <c:v>44.416000000000004</c:v>
                </c:pt>
                <c:pt idx="1740">
                  <c:v>44.442999999999998</c:v>
                </c:pt>
                <c:pt idx="1741">
                  <c:v>44.47</c:v>
                </c:pt>
                <c:pt idx="1742">
                  <c:v>44.497</c:v>
                </c:pt>
                <c:pt idx="1743">
                  <c:v>44.524000000000001</c:v>
                </c:pt>
                <c:pt idx="1744">
                  <c:v>44.551000000000002</c:v>
                </c:pt>
                <c:pt idx="1745">
                  <c:v>44.578000000000003</c:v>
                </c:pt>
                <c:pt idx="1746">
                  <c:v>44.605000000000004</c:v>
                </c:pt>
                <c:pt idx="1747">
                  <c:v>44.631999999999998</c:v>
                </c:pt>
                <c:pt idx="1748">
                  <c:v>44.658999999999999</c:v>
                </c:pt>
                <c:pt idx="1749">
                  <c:v>44.686</c:v>
                </c:pt>
                <c:pt idx="1750">
                  <c:v>44.713000000000001</c:v>
                </c:pt>
                <c:pt idx="1751">
                  <c:v>44.74</c:v>
                </c:pt>
                <c:pt idx="1752">
                  <c:v>44.767000000000003</c:v>
                </c:pt>
                <c:pt idx="1753">
                  <c:v>44.794000000000004</c:v>
                </c:pt>
                <c:pt idx="1754">
                  <c:v>44.820999999999998</c:v>
                </c:pt>
                <c:pt idx="1755">
                  <c:v>44.847999999999999</c:v>
                </c:pt>
                <c:pt idx="1756">
                  <c:v>44.875</c:v>
                </c:pt>
                <c:pt idx="1757">
                  <c:v>44.902000000000001</c:v>
                </c:pt>
                <c:pt idx="1758">
                  <c:v>44.929000000000002</c:v>
                </c:pt>
                <c:pt idx="1759">
                  <c:v>44.956000000000003</c:v>
                </c:pt>
                <c:pt idx="1760">
                  <c:v>44.983000000000004</c:v>
                </c:pt>
                <c:pt idx="1761">
                  <c:v>45.01</c:v>
                </c:pt>
                <c:pt idx="1762">
                  <c:v>45.036999999999999</c:v>
                </c:pt>
                <c:pt idx="1763">
                  <c:v>45.064</c:v>
                </c:pt>
                <c:pt idx="1764">
                  <c:v>45.091000000000001</c:v>
                </c:pt>
                <c:pt idx="1765">
                  <c:v>45.118000000000002</c:v>
                </c:pt>
                <c:pt idx="1766">
                  <c:v>45.145000000000003</c:v>
                </c:pt>
                <c:pt idx="1767">
                  <c:v>45.172000000000004</c:v>
                </c:pt>
                <c:pt idx="1768">
                  <c:v>45.198999999999998</c:v>
                </c:pt>
                <c:pt idx="1769">
                  <c:v>45.225999999999999</c:v>
                </c:pt>
                <c:pt idx="1770">
                  <c:v>45.253</c:v>
                </c:pt>
                <c:pt idx="1771">
                  <c:v>45.28</c:v>
                </c:pt>
                <c:pt idx="1772">
                  <c:v>45.307000000000002</c:v>
                </c:pt>
                <c:pt idx="1773">
                  <c:v>45.334000000000003</c:v>
                </c:pt>
                <c:pt idx="1774">
                  <c:v>45.361000000000004</c:v>
                </c:pt>
                <c:pt idx="1775">
                  <c:v>45.387999999999998</c:v>
                </c:pt>
                <c:pt idx="1776">
                  <c:v>45.414999999999999</c:v>
                </c:pt>
                <c:pt idx="1777">
                  <c:v>45.442</c:v>
                </c:pt>
                <c:pt idx="1778">
                  <c:v>45.469000000000001</c:v>
                </c:pt>
                <c:pt idx="1779">
                  <c:v>45.496000000000002</c:v>
                </c:pt>
                <c:pt idx="1780">
                  <c:v>45.523000000000003</c:v>
                </c:pt>
                <c:pt idx="1781">
                  <c:v>45.550000000000004</c:v>
                </c:pt>
                <c:pt idx="1782">
                  <c:v>45.576999999999998</c:v>
                </c:pt>
                <c:pt idx="1783">
                  <c:v>45.603999999999999</c:v>
                </c:pt>
                <c:pt idx="1784">
                  <c:v>45.631</c:v>
                </c:pt>
                <c:pt idx="1785">
                  <c:v>45.658000000000001</c:v>
                </c:pt>
                <c:pt idx="1786">
                  <c:v>45.685000000000002</c:v>
                </c:pt>
                <c:pt idx="1787">
                  <c:v>45.712000000000003</c:v>
                </c:pt>
                <c:pt idx="1788">
                  <c:v>45.739000000000004</c:v>
                </c:pt>
                <c:pt idx="1789">
                  <c:v>45.765999999999998</c:v>
                </c:pt>
                <c:pt idx="1790">
                  <c:v>45.792999999999999</c:v>
                </c:pt>
                <c:pt idx="1791">
                  <c:v>45.82</c:v>
                </c:pt>
                <c:pt idx="1792">
                  <c:v>45.847000000000001</c:v>
                </c:pt>
                <c:pt idx="1793">
                  <c:v>45.874000000000002</c:v>
                </c:pt>
                <c:pt idx="1794">
                  <c:v>45.901000000000003</c:v>
                </c:pt>
                <c:pt idx="1795">
                  <c:v>45.928000000000004</c:v>
                </c:pt>
                <c:pt idx="1796">
                  <c:v>45.954999999999998</c:v>
                </c:pt>
                <c:pt idx="1797">
                  <c:v>45.981999999999999</c:v>
                </c:pt>
                <c:pt idx="1798">
                  <c:v>46.009</c:v>
                </c:pt>
                <c:pt idx="1799">
                  <c:v>46.036000000000001</c:v>
                </c:pt>
                <c:pt idx="1800">
                  <c:v>46.063000000000002</c:v>
                </c:pt>
                <c:pt idx="1801">
                  <c:v>46.09</c:v>
                </c:pt>
                <c:pt idx="1802">
                  <c:v>46.117000000000004</c:v>
                </c:pt>
                <c:pt idx="1803">
                  <c:v>46.143999999999998</c:v>
                </c:pt>
                <c:pt idx="1804">
                  <c:v>46.170999999999999</c:v>
                </c:pt>
                <c:pt idx="1805">
                  <c:v>46.198</c:v>
                </c:pt>
                <c:pt idx="1806">
                  <c:v>46.225000000000001</c:v>
                </c:pt>
                <c:pt idx="1807">
                  <c:v>46.252000000000002</c:v>
                </c:pt>
                <c:pt idx="1808">
                  <c:v>46.279000000000003</c:v>
                </c:pt>
                <c:pt idx="1809">
                  <c:v>46.306000000000004</c:v>
                </c:pt>
                <c:pt idx="1810">
                  <c:v>46.332999999999998</c:v>
                </c:pt>
                <c:pt idx="1811">
                  <c:v>46.36</c:v>
                </c:pt>
                <c:pt idx="1812">
                  <c:v>46.387</c:v>
                </c:pt>
                <c:pt idx="1813">
                  <c:v>46.414000000000001</c:v>
                </c:pt>
                <c:pt idx="1814">
                  <c:v>46.441000000000003</c:v>
                </c:pt>
                <c:pt idx="1815">
                  <c:v>46.468000000000004</c:v>
                </c:pt>
                <c:pt idx="1816">
                  <c:v>46.494999999999997</c:v>
                </c:pt>
                <c:pt idx="1817">
                  <c:v>46.521999999999998</c:v>
                </c:pt>
                <c:pt idx="1818">
                  <c:v>46.548999999999999</c:v>
                </c:pt>
                <c:pt idx="1819">
                  <c:v>46.576000000000001</c:v>
                </c:pt>
                <c:pt idx="1820">
                  <c:v>46.603000000000002</c:v>
                </c:pt>
                <c:pt idx="1821">
                  <c:v>46.63</c:v>
                </c:pt>
                <c:pt idx="1822">
                  <c:v>46.657000000000004</c:v>
                </c:pt>
                <c:pt idx="1823">
                  <c:v>46.683999999999997</c:v>
                </c:pt>
                <c:pt idx="1824">
                  <c:v>46.710999999999999</c:v>
                </c:pt>
                <c:pt idx="1825">
                  <c:v>46.738</c:v>
                </c:pt>
                <c:pt idx="1826">
                  <c:v>46.765000000000001</c:v>
                </c:pt>
                <c:pt idx="1827">
                  <c:v>46.792000000000002</c:v>
                </c:pt>
                <c:pt idx="1828">
                  <c:v>46.819000000000003</c:v>
                </c:pt>
                <c:pt idx="1829">
                  <c:v>46.846000000000004</c:v>
                </c:pt>
                <c:pt idx="1830">
                  <c:v>46.872999999999998</c:v>
                </c:pt>
                <c:pt idx="1831">
                  <c:v>46.9</c:v>
                </c:pt>
                <c:pt idx="1832">
                  <c:v>46.927</c:v>
                </c:pt>
                <c:pt idx="1833">
                  <c:v>46.954000000000001</c:v>
                </c:pt>
                <c:pt idx="1834">
                  <c:v>46.981000000000002</c:v>
                </c:pt>
                <c:pt idx="1835">
                  <c:v>47.008000000000003</c:v>
                </c:pt>
                <c:pt idx="1836">
                  <c:v>47.035000000000004</c:v>
                </c:pt>
                <c:pt idx="1837">
                  <c:v>47.061999999999998</c:v>
                </c:pt>
                <c:pt idx="1838">
                  <c:v>47.088999999999999</c:v>
                </c:pt>
                <c:pt idx="1839">
                  <c:v>47.116</c:v>
                </c:pt>
                <c:pt idx="1840">
                  <c:v>47.143999999999998</c:v>
                </c:pt>
                <c:pt idx="1841">
                  <c:v>47.170999999999999</c:v>
                </c:pt>
                <c:pt idx="1842">
                  <c:v>47.198</c:v>
                </c:pt>
                <c:pt idx="1843">
                  <c:v>47.225000000000001</c:v>
                </c:pt>
                <c:pt idx="1844">
                  <c:v>47.252000000000002</c:v>
                </c:pt>
                <c:pt idx="1845">
                  <c:v>47.279000000000003</c:v>
                </c:pt>
                <c:pt idx="1846">
                  <c:v>47.307000000000002</c:v>
                </c:pt>
                <c:pt idx="1847">
                  <c:v>47.334000000000003</c:v>
                </c:pt>
                <c:pt idx="1848">
                  <c:v>47.361000000000004</c:v>
                </c:pt>
                <c:pt idx="1849">
                  <c:v>47.387999999999998</c:v>
                </c:pt>
                <c:pt idx="1850">
                  <c:v>47.414999999999999</c:v>
                </c:pt>
                <c:pt idx="1851">
                  <c:v>47.442</c:v>
                </c:pt>
                <c:pt idx="1852">
                  <c:v>47.47</c:v>
                </c:pt>
                <c:pt idx="1853">
                  <c:v>47.497</c:v>
                </c:pt>
                <c:pt idx="1854">
                  <c:v>47.524000000000001</c:v>
                </c:pt>
                <c:pt idx="1855">
                  <c:v>47.551000000000002</c:v>
                </c:pt>
                <c:pt idx="1856">
                  <c:v>47.578000000000003</c:v>
                </c:pt>
                <c:pt idx="1857">
                  <c:v>47.606000000000002</c:v>
                </c:pt>
                <c:pt idx="1858">
                  <c:v>47.633000000000003</c:v>
                </c:pt>
                <c:pt idx="1859">
                  <c:v>47.660000000000004</c:v>
                </c:pt>
                <c:pt idx="1860">
                  <c:v>47.686999999999998</c:v>
                </c:pt>
                <c:pt idx="1861">
                  <c:v>47.713999999999999</c:v>
                </c:pt>
                <c:pt idx="1862">
                  <c:v>47.741</c:v>
                </c:pt>
                <c:pt idx="1863">
                  <c:v>47.768000000000001</c:v>
                </c:pt>
                <c:pt idx="1864">
                  <c:v>47.795000000000002</c:v>
                </c:pt>
                <c:pt idx="1865">
                  <c:v>47.823</c:v>
                </c:pt>
                <c:pt idx="1866">
                  <c:v>47.85</c:v>
                </c:pt>
                <c:pt idx="1867">
                  <c:v>47.877000000000002</c:v>
                </c:pt>
                <c:pt idx="1868">
                  <c:v>47.904000000000003</c:v>
                </c:pt>
                <c:pt idx="1869">
                  <c:v>47.931000000000004</c:v>
                </c:pt>
                <c:pt idx="1870">
                  <c:v>47.957999999999998</c:v>
                </c:pt>
                <c:pt idx="1871">
                  <c:v>47.984999999999999</c:v>
                </c:pt>
                <c:pt idx="1872">
                  <c:v>48.012</c:v>
                </c:pt>
                <c:pt idx="1873">
                  <c:v>48.04</c:v>
                </c:pt>
                <c:pt idx="1874">
                  <c:v>48.067</c:v>
                </c:pt>
                <c:pt idx="1875">
                  <c:v>48.094000000000001</c:v>
                </c:pt>
                <c:pt idx="1876">
                  <c:v>48.121000000000002</c:v>
                </c:pt>
                <c:pt idx="1877">
                  <c:v>48.148000000000003</c:v>
                </c:pt>
                <c:pt idx="1878">
                  <c:v>48.175000000000004</c:v>
                </c:pt>
                <c:pt idx="1879">
                  <c:v>48.201999999999998</c:v>
                </c:pt>
                <c:pt idx="1880">
                  <c:v>48.230000000000004</c:v>
                </c:pt>
                <c:pt idx="1881">
                  <c:v>48.256999999999998</c:v>
                </c:pt>
                <c:pt idx="1882">
                  <c:v>48.283999999999999</c:v>
                </c:pt>
                <c:pt idx="1883">
                  <c:v>48.311</c:v>
                </c:pt>
                <c:pt idx="1884">
                  <c:v>48.338999999999999</c:v>
                </c:pt>
                <c:pt idx="1885">
                  <c:v>48.366</c:v>
                </c:pt>
                <c:pt idx="1886">
                  <c:v>48.393000000000001</c:v>
                </c:pt>
                <c:pt idx="1887">
                  <c:v>48.42</c:v>
                </c:pt>
                <c:pt idx="1888">
                  <c:v>48.447000000000003</c:v>
                </c:pt>
                <c:pt idx="1889">
                  <c:v>48.475000000000001</c:v>
                </c:pt>
                <c:pt idx="1890">
                  <c:v>48.502000000000002</c:v>
                </c:pt>
                <c:pt idx="1891">
                  <c:v>48.529000000000003</c:v>
                </c:pt>
                <c:pt idx="1892">
                  <c:v>48.556000000000004</c:v>
                </c:pt>
                <c:pt idx="1893">
                  <c:v>48.584000000000003</c:v>
                </c:pt>
                <c:pt idx="1894">
                  <c:v>48.611000000000004</c:v>
                </c:pt>
                <c:pt idx="1895">
                  <c:v>48.637999999999998</c:v>
                </c:pt>
                <c:pt idx="1896">
                  <c:v>48.664999999999999</c:v>
                </c:pt>
                <c:pt idx="1897">
                  <c:v>48.692999999999998</c:v>
                </c:pt>
                <c:pt idx="1898">
                  <c:v>48.72</c:v>
                </c:pt>
                <c:pt idx="1899">
                  <c:v>48.747</c:v>
                </c:pt>
                <c:pt idx="1900">
                  <c:v>48.774000000000001</c:v>
                </c:pt>
                <c:pt idx="1901">
                  <c:v>48.801000000000002</c:v>
                </c:pt>
                <c:pt idx="1902">
                  <c:v>48.829000000000001</c:v>
                </c:pt>
                <c:pt idx="1903">
                  <c:v>48.856000000000002</c:v>
                </c:pt>
                <c:pt idx="1904">
                  <c:v>48.883000000000003</c:v>
                </c:pt>
                <c:pt idx="1905">
                  <c:v>48.910000000000004</c:v>
                </c:pt>
                <c:pt idx="1906">
                  <c:v>48.936999999999998</c:v>
                </c:pt>
                <c:pt idx="1907">
                  <c:v>48.965000000000003</c:v>
                </c:pt>
                <c:pt idx="1908">
                  <c:v>48.992000000000004</c:v>
                </c:pt>
                <c:pt idx="1909">
                  <c:v>49.018999999999998</c:v>
                </c:pt>
                <c:pt idx="1910">
                  <c:v>49.045999999999999</c:v>
                </c:pt>
                <c:pt idx="1911">
                  <c:v>49.073999999999998</c:v>
                </c:pt>
                <c:pt idx="1912">
                  <c:v>49.100999999999999</c:v>
                </c:pt>
                <c:pt idx="1913">
                  <c:v>49.128</c:v>
                </c:pt>
                <c:pt idx="1914">
                  <c:v>49.155000000000001</c:v>
                </c:pt>
                <c:pt idx="1915">
                  <c:v>49.182000000000002</c:v>
                </c:pt>
                <c:pt idx="1916">
                  <c:v>49.21</c:v>
                </c:pt>
                <c:pt idx="1917">
                  <c:v>49.237000000000002</c:v>
                </c:pt>
                <c:pt idx="1918">
                  <c:v>49.264000000000003</c:v>
                </c:pt>
                <c:pt idx="1919">
                  <c:v>49.291000000000004</c:v>
                </c:pt>
                <c:pt idx="1920">
                  <c:v>49.319000000000003</c:v>
                </c:pt>
                <c:pt idx="1921">
                  <c:v>49.346000000000004</c:v>
                </c:pt>
                <c:pt idx="1922">
                  <c:v>49.372999999999998</c:v>
                </c:pt>
                <c:pt idx="1923">
                  <c:v>49.4</c:v>
                </c:pt>
                <c:pt idx="1924">
                  <c:v>49.427</c:v>
                </c:pt>
                <c:pt idx="1925">
                  <c:v>49.454999999999998</c:v>
                </c:pt>
                <c:pt idx="1926">
                  <c:v>49.481999999999999</c:v>
                </c:pt>
                <c:pt idx="1927">
                  <c:v>49.509</c:v>
                </c:pt>
                <c:pt idx="1928">
                  <c:v>49.536000000000001</c:v>
                </c:pt>
                <c:pt idx="1929">
                  <c:v>49.563000000000002</c:v>
                </c:pt>
                <c:pt idx="1930">
                  <c:v>49.591000000000001</c:v>
                </c:pt>
                <c:pt idx="1931">
                  <c:v>49.618000000000002</c:v>
                </c:pt>
                <c:pt idx="1932">
                  <c:v>49.645000000000003</c:v>
                </c:pt>
                <c:pt idx="1933">
                  <c:v>49.672000000000004</c:v>
                </c:pt>
                <c:pt idx="1934">
                  <c:v>49.698999999999998</c:v>
                </c:pt>
                <c:pt idx="1935">
                  <c:v>49.727000000000004</c:v>
                </c:pt>
                <c:pt idx="1936">
                  <c:v>49.753999999999998</c:v>
                </c:pt>
                <c:pt idx="1937">
                  <c:v>49.780999999999999</c:v>
                </c:pt>
                <c:pt idx="1938">
                  <c:v>49.808</c:v>
                </c:pt>
                <c:pt idx="1939">
                  <c:v>49.835000000000001</c:v>
                </c:pt>
                <c:pt idx="1940">
                  <c:v>49.862000000000002</c:v>
                </c:pt>
                <c:pt idx="1941">
                  <c:v>49.89</c:v>
                </c:pt>
                <c:pt idx="1942">
                  <c:v>49.917000000000002</c:v>
                </c:pt>
                <c:pt idx="1943">
                  <c:v>49.944000000000003</c:v>
                </c:pt>
                <c:pt idx="1944">
                  <c:v>49.971000000000004</c:v>
                </c:pt>
                <c:pt idx="1945">
                  <c:v>49.997999999999998</c:v>
                </c:pt>
                <c:pt idx="1946">
                  <c:v>50.024999999999999</c:v>
                </c:pt>
                <c:pt idx="1947">
                  <c:v>50.052</c:v>
                </c:pt>
                <c:pt idx="1948">
                  <c:v>50.079000000000001</c:v>
                </c:pt>
                <c:pt idx="1949">
                  <c:v>50.106999999999999</c:v>
                </c:pt>
                <c:pt idx="1950">
                  <c:v>50.134</c:v>
                </c:pt>
                <c:pt idx="1951">
                  <c:v>50.161000000000001</c:v>
                </c:pt>
                <c:pt idx="1952">
                  <c:v>50.188000000000002</c:v>
                </c:pt>
                <c:pt idx="1953">
                  <c:v>50.215000000000003</c:v>
                </c:pt>
                <c:pt idx="1954">
                  <c:v>50.242000000000004</c:v>
                </c:pt>
                <c:pt idx="1955">
                  <c:v>50.268999999999998</c:v>
                </c:pt>
                <c:pt idx="1956">
                  <c:v>50.295999999999999</c:v>
                </c:pt>
                <c:pt idx="1957">
                  <c:v>50.323999999999998</c:v>
                </c:pt>
                <c:pt idx="1958">
                  <c:v>50.350999999999999</c:v>
                </c:pt>
                <c:pt idx="1959">
                  <c:v>50.378</c:v>
                </c:pt>
                <c:pt idx="1960">
                  <c:v>50.405000000000001</c:v>
                </c:pt>
                <c:pt idx="1961">
                  <c:v>50.432000000000002</c:v>
                </c:pt>
                <c:pt idx="1962">
                  <c:v>50.459000000000003</c:v>
                </c:pt>
                <c:pt idx="1963">
                  <c:v>50.487000000000002</c:v>
                </c:pt>
                <c:pt idx="1964">
                  <c:v>50.514000000000003</c:v>
                </c:pt>
                <c:pt idx="1965">
                  <c:v>50.541000000000004</c:v>
                </c:pt>
                <c:pt idx="1966">
                  <c:v>50.567999999999998</c:v>
                </c:pt>
                <c:pt idx="1967">
                  <c:v>50.594999999999999</c:v>
                </c:pt>
                <c:pt idx="1968">
                  <c:v>50.622</c:v>
                </c:pt>
                <c:pt idx="1969">
                  <c:v>50.649000000000001</c:v>
                </c:pt>
                <c:pt idx="1970">
                  <c:v>50.676000000000002</c:v>
                </c:pt>
                <c:pt idx="1971">
                  <c:v>50.704000000000001</c:v>
                </c:pt>
                <c:pt idx="1972">
                  <c:v>50.731000000000002</c:v>
                </c:pt>
                <c:pt idx="1973">
                  <c:v>50.758000000000003</c:v>
                </c:pt>
                <c:pt idx="1974">
                  <c:v>50.785000000000004</c:v>
                </c:pt>
                <c:pt idx="1975">
                  <c:v>50.811999999999998</c:v>
                </c:pt>
                <c:pt idx="1976">
                  <c:v>50.838999999999999</c:v>
                </c:pt>
                <c:pt idx="1977">
                  <c:v>50.866</c:v>
                </c:pt>
                <c:pt idx="1978">
                  <c:v>50.893000000000001</c:v>
                </c:pt>
                <c:pt idx="1979">
                  <c:v>50.920999999999999</c:v>
                </c:pt>
                <c:pt idx="1980">
                  <c:v>50.948</c:v>
                </c:pt>
                <c:pt idx="1981">
                  <c:v>50.975000000000001</c:v>
                </c:pt>
                <c:pt idx="1982">
                  <c:v>51.002000000000002</c:v>
                </c:pt>
                <c:pt idx="1983">
                  <c:v>51.029000000000003</c:v>
                </c:pt>
                <c:pt idx="1984">
                  <c:v>51.056000000000004</c:v>
                </c:pt>
                <c:pt idx="1985">
                  <c:v>51.082999999999998</c:v>
                </c:pt>
                <c:pt idx="1986">
                  <c:v>51.11</c:v>
                </c:pt>
                <c:pt idx="1987">
                  <c:v>51.137</c:v>
                </c:pt>
                <c:pt idx="1988">
                  <c:v>51.164999999999999</c:v>
                </c:pt>
                <c:pt idx="1989">
                  <c:v>51.192</c:v>
                </c:pt>
                <c:pt idx="1990">
                  <c:v>51.219000000000001</c:v>
                </c:pt>
                <c:pt idx="1991">
                  <c:v>51.246000000000002</c:v>
                </c:pt>
                <c:pt idx="1992">
                  <c:v>51.273000000000003</c:v>
                </c:pt>
                <c:pt idx="1993">
                  <c:v>51.300000000000004</c:v>
                </c:pt>
                <c:pt idx="1994">
                  <c:v>51.326999999999998</c:v>
                </c:pt>
                <c:pt idx="1995">
                  <c:v>51.353999999999999</c:v>
                </c:pt>
                <c:pt idx="1996">
                  <c:v>51.381999999999998</c:v>
                </c:pt>
                <c:pt idx="1997">
                  <c:v>51.408999999999999</c:v>
                </c:pt>
                <c:pt idx="1998">
                  <c:v>51.436</c:v>
                </c:pt>
                <c:pt idx="1999">
                  <c:v>51.463000000000001</c:v>
                </c:pt>
                <c:pt idx="2000">
                  <c:v>51.49</c:v>
                </c:pt>
                <c:pt idx="2001">
                  <c:v>51.517000000000003</c:v>
                </c:pt>
                <c:pt idx="2002">
                  <c:v>51.544000000000004</c:v>
                </c:pt>
                <c:pt idx="2003">
                  <c:v>51.570999999999998</c:v>
                </c:pt>
                <c:pt idx="2004">
                  <c:v>51.597999999999999</c:v>
                </c:pt>
                <c:pt idx="2005">
                  <c:v>51.625</c:v>
                </c:pt>
                <c:pt idx="2006">
                  <c:v>51.652999999999999</c:v>
                </c:pt>
                <c:pt idx="2007">
                  <c:v>51.68</c:v>
                </c:pt>
                <c:pt idx="2008">
                  <c:v>51.707000000000001</c:v>
                </c:pt>
                <c:pt idx="2009">
                  <c:v>51.734000000000002</c:v>
                </c:pt>
                <c:pt idx="2010">
                  <c:v>51.761000000000003</c:v>
                </c:pt>
                <c:pt idx="2011">
                  <c:v>51.788000000000004</c:v>
                </c:pt>
                <c:pt idx="2012">
                  <c:v>51.814999999999998</c:v>
                </c:pt>
                <c:pt idx="2013">
                  <c:v>51.841999999999999</c:v>
                </c:pt>
                <c:pt idx="2014">
                  <c:v>51.870000000000005</c:v>
                </c:pt>
                <c:pt idx="2015">
                  <c:v>51.896999999999998</c:v>
                </c:pt>
                <c:pt idx="2016">
                  <c:v>51.923999999999999</c:v>
                </c:pt>
                <c:pt idx="2017">
                  <c:v>51.951000000000001</c:v>
                </c:pt>
                <c:pt idx="2018">
                  <c:v>51.978000000000002</c:v>
                </c:pt>
                <c:pt idx="2019">
                  <c:v>52.005000000000003</c:v>
                </c:pt>
                <c:pt idx="2020">
                  <c:v>52.032000000000004</c:v>
                </c:pt>
                <c:pt idx="2021">
                  <c:v>52.06</c:v>
                </c:pt>
                <c:pt idx="2022">
                  <c:v>52.087000000000003</c:v>
                </c:pt>
                <c:pt idx="2023">
                  <c:v>52.114000000000004</c:v>
                </c:pt>
                <c:pt idx="2024">
                  <c:v>52.140999999999998</c:v>
                </c:pt>
                <c:pt idx="2025">
                  <c:v>52.167999999999999</c:v>
                </c:pt>
                <c:pt idx="2026">
                  <c:v>52.195</c:v>
                </c:pt>
                <c:pt idx="2027">
                  <c:v>52.222000000000001</c:v>
                </c:pt>
                <c:pt idx="2028">
                  <c:v>52.249000000000002</c:v>
                </c:pt>
                <c:pt idx="2029">
                  <c:v>52.277000000000001</c:v>
                </c:pt>
                <c:pt idx="2030">
                  <c:v>52.304000000000002</c:v>
                </c:pt>
                <c:pt idx="2031">
                  <c:v>52.331000000000003</c:v>
                </c:pt>
                <c:pt idx="2032">
                  <c:v>52.358000000000004</c:v>
                </c:pt>
                <c:pt idx="2033">
                  <c:v>52.384999999999998</c:v>
                </c:pt>
                <c:pt idx="2034">
                  <c:v>52.411999999999999</c:v>
                </c:pt>
                <c:pt idx="2035">
                  <c:v>52.439</c:v>
                </c:pt>
                <c:pt idx="2036">
                  <c:v>52.466000000000001</c:v>
                </c:pt>
                <c:pt idx="2037">
                  <c:v>52.494</c:v>
                </c:pt>
                <c:pt idx="2038">
                  <c:v>52.521000000000001</c:v>
                </c:pt>
                <c:pt idx="2039">
                  <c:v>52.548000000000002</c:v>
                </c:pt>
                <c:pt idx="2040">
                  <c:v>52.575000000000003</c:v>
                </c:pt>
                <c:pt idx="2041">
                  <c:v>52.602000000000004</c:v>
                </c:pt>
                <c:pt idx="2042">
                  <c:v>52.628999999999998</c:v>
                </c:pt>
                <c:pt idx="2043">
                  <c:v>52.655999999999999</c:v>
                </c:pt>
                <c:pt idx="2044">
                  <c:v>52.683</c:v>
                </c:pt>
                <c:pt idx="2045">
                  <c:v>52.710999999999999</c:v>
                </c:pt>
                <c:pt idx="2046">
                  <c:v>52.738</c:v>
                </c:pt>
                <c:pt idx="2047">
                  <c:v>52.765000000000001</c:v>
                </c:pt>
                <c:pt idx="2048">
                  <c:v>52.792000000000002</c:v>
                </c:pt>
                <c:pt idx="2049">
                  <c:v>52.819000000000003</c:v>
                </c:pt>
                <c:pt idx="2050">
                  <c:v>52.846000000000004</c:v>
                </c:pt>
                <c:pt idx="2051">
                  <c:v>52.872999999999998</c:v>
                </c:pt>
                <c:pt idx="2052">
                  <c:v>52.9</c:v>
                </c:pt>
                <c:pt idx="2053">
                  <c:v>52.927</c:v>
                </c:pt>
                <c:pt idx="2054">
                  <c:v>52.954999999999998</c:v>
                </c:pt>
                <c:pt idx="2055">
                  <c:v>52.981999999999999</c:v>
                </c:pt>
                <c:pt idx="2056">
                  <c:v>53.009</c:v>
                </c:pt>
                <c:pt idx="2057">
                  <c:v>53.036000000000001</c:v>
                </c:pt>
                <c:pt idx="2058">
                  <c:v>53.063000000000002</c:v>
                </c:pt>
                <c:pt idx="2059">
                  <c:v>53.09</c:v>
                </c:pt>
                <c:pt idx="2060">
                  <c:v>53.117000000000004</c:v>
                </c:pt>
                <c:pt idx="2061">
                  <c:v>53.145000000000003</c:v>
                </c:pt>
                <c:pt idx="2062">
                  <c:v>53.172000000000004</c:v>
                </c:pt>
                <c:pt idx="2063">
                  <c:v>53.198999999999998</c:v>
                </c:pt>
                <c:pt idx="2064">
                  <c:v>53.225999999999999</c:v>
                </c:pt>
                <c:pt idx="2065">
                  <c:v>53.253</c:v>
                </c:pt>
                <c:pt idx="2066">
                  <c:v>53.28</c:v>
                </c:pt>
                <c:pt idx="2067">
                  <c:v>53.307000000000002</c:v>
                </c:pt>
                <c:pt idx="2068">
                  <c:v>53.334000000000003</c:v>
                </c:pt>
                <c:pt idx="2069">
                  <c:v>53.361000000000004</c:v>
                </c:pt>
                <c:pt idx="2070">
                  <c:v>53.389000000000003</c:v>
                </c:pt>
                <c:pt idx="2071">
                  <c:v>53.416000000000004</c:v>
                </c:pt>
                <c:pt idx="2072">
                  <c:v>53.442999999999998</c:v>
                </c:pt>
                <c:pt idx="2073">
                  <c:v>53.47</c:v>
                </c:pt>
                <c:pt idx="2074">
                  <c:v>53.497</c:v>
                </c:pt>
                <c:pt idx="2075">
                  <c:v>53.524000000000001</c:v>
                </c:pt>
                <c:pt idx="2076">
                  <c:v>53.551000000000002</c:v>
                </c:pt>
                <c:pt idx="2077">
                  <c:v>53.578000000000003</c:v>
                </c:pt>
                <c:pt idx="2078">
                  <c:v>53.605000000000004</c:v>
                </c:pt>
                <c:pt idx="2079">
                  <c:v>53.631999999999998</c:v>
                </c:pt>
                <c:pt idx="2080">
                  <c:v>53.658999999999999</c:v>
                </c:pt>
                <c:pt idx="2081">
                  <c:v>53.686</c:v>
                </c:pt>
                <c:pt idx="2082">
                  <c:v>53.713000000000001</c:v>
                </c:pt>
                <c:pt idx="2083">
                  <c:v>53.74</c:v>
                </c:pt>
                <c:pt idx="2084">
                  <c:v>53.768000000000001</c:v>
                </c:pt>
                <c:pt idx="2085">
                  <c:v>53.795000000000002</c:v>
                </c:pt>
                <c:pt idx="2086">
                  <c:v>53.822000000000003</c:v>
                </c:pt>
                <c:pt idx="2087">
                  <c:v>53.849000000000004</c:v>
                </c:pt>
                <c:pt idx="2088">
                  <c:v>53.875999999999998</c:v>
                </c:pt>
                <c:pt idx="2089">
                  <c:v>53.902999999999999</c:v>
                </c:pt>
                <c:pt idx="2090">
                  <c:v>53.93</c:v>
                </c:pt>
                <c:pt idx="2091">
                  <c:v>53.957000000000001</c:v>
                </c:pt>
                <c:pt idx="2092">
                  <c:v>53.984000000000002</c:v>
                </c:pt>
                <c:pt idx="2093">
                  <c:v>54.01</c:v>
                </c:pt>
                <c:pt idx="2094">
                  <c:v>54.036999999999999</c:v>
                </c:pt>
                <c:pt idx="2095">
                  <c:v>54.064</c:v>
                </c:pt>
                <c:pt idx="2096">
                  <c:v>54.091000000000001</c:v>
                </c:pt>
                <c:pt idx="2097">
                  <c:v>54.118000000000002</c:v>
                </c:pt>
                <c:pt idx="2098">
                  <c:v>54.145000000000003</c:v>
                </c:pt>
                <c:pt idx="2099">
                  <c:v>54.172000000000004</c:v>
                </c:pt>
                <c:pt idx="2100">
                  <c:v>54.198999999999998</c:v>
                </c:pt>
                <c:pt idx="2101">
                  <c:v>54.225999999999999</c:v>
                </c:pt>
                <c:pt idx="2102">
                  <c:v>54.253</c:v>
                </c:pt>
                <c:pt idx="2103">
                  <c:v>54.28</c:v>
                </c:pt>
                <c:pt idx="2104">
                  <c:v>54.307000000000002</c:v>
                </c:pt>
                <c:pt idx="2105">
                  <c:v>54.334000000000003</c:v>
                </c:pt>
                <c:pt idx="2106">
                  <c:v>54.361000000000004</c:v>
                </c:pt>
                <c:pt idx="2107">
                  <c:v>54.387999999999998</c:v>
                </c:pt>
                <c:pt idx="2108">
                  <c:v>54.416000000000004</c:v>
                </c:pt>
                <c:pt idx="2109">
                  <c:v>54.442999999999998</c:v>
                </c:pt>
                <c:pt idx="2110">
                  <c:v>54.47</c:v>
                </c:pt>
                <c:pt idx="2111">
                  <c:v>54.497</c:v>
                </c:pt>
                <c:pt idx="2112">
                  <c:v>54.524000000000001</c:v>
                </c:pt>
                <c:pt idx="2113">
                  <c:v>54.551000000000002</c:v>
                </c:pt>
                <c:pt idx="2114">
                  <c:v>54.578000000000003</c:v>
                </c:pt>
                <c:pt idx="2115">
                  <c:v>54.605000000000004</c:v>
                </c:pt>
                <c:pt idx="2116">
                  <c:v>54.631999999999998</c:v>
                </c:pt>
                <c:pt idx="2117">
                  <c:v>54.658999999999999</c:v>
                </c:pt>
                <c:pt idx="2118">
                  <c:v>54.686</c:v>
                </c:pt>
                <c:pt idx="2119">
                  <c:v>54.713999999999999</c:v>
                </c:pt>
                <c:pt idx="2120">
                  <c:v>54.741</c:v>
                </c:pt>
                <c:pt idx="2121">
                  <c:v>54.768000000000001</c:v>
                </c:pt>
                <c:pt idx="2122">
                  <c:v>54.795000000000002</c:v>
                </c:pt>
                <c:pt idx="2123">
                  <c:v>54.822000000000003</c:v>
                </c:pt>
                <c:pt idx="2124">
                  <c:v>54.849000000000004</c:v>
                </c:pt>
                <c:pt idx="2125">
                  <c:v>54.875999999999998</c:v>
                </c:pt>
                <c:pt idx="2126">
                  <c:v>54.904000000000003</c:v>
                </c:pt>
                <c:pt idx="2127">
                  <c:v>54.931000000000004</c:v>
                </c:pt>
                <c:pt idx="2128">
                  <c:v>54.957999999999998</c:v>
                </c:pt>
                <c:pt idx="2129">
                  <c:v>54.984999999999999</c:v>
                </c:pt>
                <c:pt idx="2130">
                  <c:v>55.012</c:v>
                </c:pt>
                <c:pt idx="2131">
                  <c:v>55.04</c:v>
                </c:pt>
                <c:pt idx="2132">
                  <c:v>55.067</c:v>
                </c:pt>
                <c:pt idx="2133">
                  <c:v>55.094000000000001</c:v>
                </c:pt>
                <c:pt idx="2134">
                  <c:v>55.121000000000002</c:v>
                </c:pt>
                <c:pt idx="2135">
                  <c:v>55.149000000000001</c:v>
                </c:pt>
                <c:pt idx="2136">
                  <c:v>55.176000000000002</c:v>
                </c:pt>
                <c:pt idx="2137">
                  <c:v>55.203000000000003</c:v>
                </c:pt>
                <c:pt idx="2138">
                  <c:v>55.230000000000004</c:v>
                </c:pt>
                <c:pt idx="2139">
                  <c:v>55.258000000000003</c:v>
                </c:pt>
                <c:pt idx="2140">
                  <c:v>55.285000000000004</c:v>
                </c:pt>
                <c:pt idx="2141">
                  <c:v>55.311999999999998</c:v>
                </c:pt>
                <c:pt idx="2142">
                  <c:v>55.338999999999999</c:v>
                </c:pt>
                <c:pt idx="2143">
                  <c:v>55.367000000000004</c:v>
                </c:pt>
                <c:pt idx="2144">
                  <c:v>55.393999999999998</c:v>
                </c:pt>
                <c:pt idx="2145">
                  <c:v>55.420999999999999</c:v>
                </c:pt>
                <c:pt idx="2146">
                  <c:v>55.448</c:v>
                </c:pt>
                <c:pt idx="2147">
                  <c:v>55.475999999999999</c:v>
                </c:pt>
                <c:pt idx="2148">
                  <c:v>55.503</c:v>
                </c:pt>
                <c:pt idx="2149">
                  <c:v>55.53</c:v>
                </c:pt>
                <c:pt idx="2150">
                  <c:v>55.558</c:v>
                </c:pt>
                <c:pt idx="2151">
                  <c:v>55.585000000000001</c:v>
                </c:pt>
                <c:pt idx="2152">
                  <c:v>55.613</c:v>
                </c:pt>
                <c:pt idx="2153">
                  <c:v>55.64</c:v>
                </c:pt>
                <c:pt idx="2154">
                  <c:v>55.667999999999999</c:v>
                </c:pt>
                <c:pt idx="2155">
                  <c:v>55.695</c:v>
                </c:pt>
                <c:pt idx="2156">
                  <c:v>55.722999999999999</c:v>
                </c:pt>
                <c:pt idx="2157">
                  <c:v>55.75</c:v>
                </c:pt>
                <c:pt idx="2158">
                  <c:v>55.777000000000001</c:v>
                </c:pt>
                <c:pt idx="2159">
                  <c:v>55.805</c:v>
                </c:pt>
                <c:pt idx="2160">
                  <c:v>55.832000000000001</c:v>
                </c:pt>
                <c:pt idx="2161">
                  <c:v>55.86</c:v>
                </c:pt>
                <c:pt idx="2162">
                  <c:v>55.887</c:v>
                </c:pt>
                <c:pt idx="2163">
                  <c:v>55.914000000000001</c:v>
                </c:pt>
                <c:pt idx="2164">
                  <c:v>55.942</c:v>
                </c:pt>
                <c:pt idx="2165">
                  <c:v>55.969000000000001</c:v>
                </c:pt>
                <c:pt idx="2166">
                  <c:v>55.997</c:v>
                </c:pt>
                <c:pt idx="2167">
                  <c:v>56.024000000000001</c:v>
                </c:pt>
                <c:pt idx="2168">
                  <c:v>56.052</c:v>
                </c:pt>
                <c:pt idx="2169">
                  <c:v>56.079000000000001</c:v>
                </c:pt>
                <c:pt idx="2170">
                  <c:v>56.106999999999999</c:v>
                </c:pt>
                <c:pt idx="2171">
                  <c:v>56.134</c:v>
                </c:pt>
                <c:pt idx="2172">
                  <c:v>56.161000000000001</c:v>
                </c:pt>
                <c:pt idx="2173">
                  <c:v>56.189</c:v>
                </c:pt>
                <c:pt idx="2174">
                  <c:v>56.216000000000001</c:v>
                </c:pt>
                <c:pt idx="2175">
                  <c:v>56.244</c:v>
                </c:pt>
                <c:pt idx="2176">
                  <c:v>56.271000000000001</c:v>
                </c:pt>
                <c:pt idx="2177">
                  <c:v>56.298999999999999</c:v>
                </c:pt>
                <c:pt idx="2178">
                  <c:v>56.326000000000001</c:v>
                </c:pt>
                <c:pt idx="2179">
                  <c:v>56.353999999999999</c:v>
                </c:pt>
                <c:pt idx="2180">
                  <c:v>56.381</c:v>
                </c:pt>
                <c:pt idx="2181">
                  <c:v>56.408000000000001</c:v>
                </c:pt>
                <c:pt idx="2182">
                  <c:v>56.436</c:v>
                </c:pt>
                <c:pt idx="2183">
                  <c:v>56.463000000000001</c:v>
                </c:pt>
                <c:pt idx="2184">
                  <c:v>56.491</c:v>
                </c:pt>
                <c:pt idx="2185">
                  <c:v>56.518000000000001</c:v>
                </c:pt>
                <c:pt idx="2186">
                  <c:v>56.545999999999999</c:v>
                </c:pt>
                <c:pt idx="2187">
                  <c:v>56.573</c:v>
                </c:pt>
                <c:pt idx="2188">
                  <c:v>56.6</c:v>
                </c:pt>
                <c:pt idx="2189">
                  <c:v>56.628</c:v>
                </c:pt>
                <c:pt idx="2190">
                  <c:v>56.655000000000001</c:v>
                </c:pt>
                <c:pt idx="2191">
                  <c:v>56.683</c:v>
                </c:pt>
                <c:pt idx="2192">
                  <c:v>56.71</c:v>
                </c:pt>
                <c:pt idx="2193">
                  <c:v>56.738</c:v>
                </c:pt>
                <c:pt idx="2194">
                  <c:v>56.765000000000001</c:v>
                </c:pt>
                <c:pt idx="2195">
                  <c:v>56.792999999999999</c:v>
                </c:pt>
                <c:pt idx="2196">
                  <c:v>56.82</c:v>
                </c:pt>
                <c:pt idx="2197">
                  <c:v>56.847000000000001</c:v>
                </c:pt>
                <c:pt idx="2198">
                  <c:v>56.875</c:v>
                </c:pt>
                <c:pt idx="2199">
                  <c:v>56.902000000000001</c:v>
                </c:pt>
                <c:pt idx="2200">
                  <c:v>56.93</c:v>
                </c:pt>
                <c:pt idx="2201">
                  <c:v>56.957000000000001</c:v>
                </c:pt>
                <c:pt idx="2202">
                  <c:v>56.984999999999999</c:v>
                </c:pt>
                <c:pt idx="2203">
                  <c:v>57.012</c:v>
                </c:pt>
                <c:pt idx="2204">
                  <c:v>57.04</c:v>
                </c:pt>
                <c:pt idx="2205">
                  <c:v>57.067</c:v>
                </c:pt>
                <c:pt idx="2206">
                  <c:v>57.094000000000001</c:v>
                </c:pt>
                <c:pt idx="2207">
                  <c:v>57.122</c:v>
                </c:pt>
                <c:pt idx="2208">
                  <c:v>57.149000000000001</c:v>
                </c:pt>
                <c:pt idx="2209">
                  <c:v>57.177</c:v>
                </c:pt>
                <c:pt idx="2210">
                  <c:v>57.204000000000001</c:v>
                </c:pt>
                <c:pt idx="2211">
                  <c:v>57.231999999999999</c:v>
                </c:pt>
                <c:pt idx="2212">
                  <c:v>57.259</c:v>
                </c:pt>
                <c:pt idx="2213">
                  <c:v>57.286999999999999</c:v>
                </c:pt>
                <c:pt idx="2214">
                  <c:v>57.314</c:v>
                </c:pt>
                <c:pt idx="2215">
                  <c:v>57.341999999999999</c:v>
                </c:pt>
                <c:pt idx="2216">
                  <c:v>57.369</c:v>
                </c:pt>
                <c:pt idx="2217">
                  <c:v>57.396999999999998</c:v>
                </c:pt>
                <c:pt idx="2218">
                  <c:v>57.423999999999999</c:v>
                </c:pt>
                <c:pt idx="2219">
                  <c:v>57.451000000000001</c:v>
                </c:pt>
                <c:pt idx="2220">
                  <c:v>57.478999999999999</c:v>
                </c:pt>
                <c:pt idx="2221">
                  <c:v>57.506</c:v>
                </c:pt>
                <c:pt idx="2222">
                  <c:v>57.533999999999999</c:v>
                </c:pt>
                <c:pt idx="2223">
                  <c:v>57.561</c:v>
                </c:pt>
                <c:pt idx="2224">
                  <c:v>57.588999999999999</c:v>
                </c:pt>
                <c:pt idx="2225">
                  <c:v>57.616</c:v>
                </c:pt>
                <c:pt idx="2226">
                  <c:v>57.643999999999998</c:v>
                </c:pt>
                <c:pt idx="2227">
                  <c:v>57.670999999999999</c:v>
                </c:pt>
                <c:pt idx="2228">
                  <c:v>57.698</c:v>
                </c:pt>
                <c:pt idx="2229">
                  <c:v>57.725999999999999</c:v>
                </c:pt>
                <c:pt idx="2230">
                  <c:v>57.753</c:v>
                </c:pt>
                <c:pt idx="2231">
                  <c:v>57.78</c:v>
                </c:pt>
                <c:pt idx="2232">
                  <c:v>57.808</c:v>
                </c:pt>
                <c:pt idx="2233">
                  <c:v>57.835000000000001</c:v>
                </c:pt>
                <c:pt idx="2234">
                  <c:v>57.863</c:v>
                </c:pt>
                <c:pt idx="2235">
                  <c:v>57.89</c:v>
                </c:pt>
                <c:pt idx="2236">
                  <c:v>57.917000000000002</c:v>
                </c:pt>
                <c:pt idx="2237">
                  <c:v>57.945</c:v>
                </c:pt>
                <c:pt idx="2238">
                  <c:v>57.972000000000001</c:v>
                </c:pt>
                <c:pt idx="2239">
                  <c:v>57.999000000000002</c:v>
                </c:pt>
                <c:pt idx="2240">
                  <c:v>58.027000000000001</c:v>
                </c:pt>
                <c:pt idx="2241">
                  <c:v>58.054000000000002</c:v>
                </c:pt>
                <c:pt idx="2242">
                  <c:v>58.081000000000003</c:v>
                </c:pt>
                <c:pt idx="2243">
                  <c:v>58.109000000000002</c:v>
                </c:pt>
                <c:pt idx="2244">
                  <c:v>58.136000000000003</c:v>
                </c:pt>
                <c:pt idx="2245">
                  <c:v>58.164000000000001</c:v>
                </c:pt>
                <c:pt idx="2246">
                  <c:v>58.191000000000003</c:v>
                </c:pt>
                <c:pt idx="2247">
                  <c:v>58.218000000000004</c:v>
                </c:pt>
                <c:pt idx="2248">
                  <c:v>58.246000000000002</c:v>
                </c:pt>
                <c:pt idx="2249">
                  <c:v>58.273000000000003</c:v>
                </c:pt>
                <c:pt idx="2250">
                  <c:v>58.301000000000002</c:v>
                </c:pt>
                <c:pt idx="2251">
                  <c:v>58.328000000000003</c:v>
                </c:pt>
                <c:pt idx="2252">
                  <c:v>58.356000000000002</c:v>
                </c:pt>
                <c:pt idx="2253">
                  <c:v>58.383000000000003</c:v>
                </c:pt>
                <c:pt idx="2254">
                  <c:v>58.411000000000001</c:v>
                </c:pt>
                <c:pt idx="2255">
                  <c:v>58.438000000000002</c:v>
                </c:pt>
                <c:pt idx="2256">
                  <c:v>58.465000000000003</c:v>
                </c:pt>
                <c:pt idx="2257">
                  <c:v>58.493000000000002</c:v>
                </c:pt>
                <c:pt idx="2258">
                  <c:v>58.52</c:v>
                </c:pt>
                <c:pt idx="2259">
                  <c:v>58.548000000000002</c:v>
                </c:pt>
                <c:pt idx="2260">
                  <c:v>58.575000000000003</c:v>
                </c:pt>
                <c:pt idx="2261">
                  <c:v>58.603000000000002</c:v>
                </c:pt>
                <c:pt idx="2262">
                  <c:v>58.63</c:v>
                </c:pt>
                <c:pt idx="2263">
                  <c:v>58.658000000000001</c:v>
                </c:pt>
                <c:pt idx="2264">
                  <c:v>58.685000000000002</c:v>
                </c:pt>
                <c:pt idx="2265">
                  <c:v>58.713000000000001</c:v>
                </c:pt>
                <c:pt idx="2266">
                  <c:v>58.74</c:v>
                </c:pt>
                <c:pt idx="2267">
                  <c:v>58.768000000000001</c:v>
                </c:pt>
                <c:pt idx="2268">
                  <c:v>58.795000000000002</c:v>
                </c:pt>
                <c:pt idx="2269">
                  <c:v>58.823</c:v>
                </c:pt>
                <c:pt idx="2270">
                  <c:v>58.85</c:v>
                </c:pt>
                <c:pt idx="2271">
                  <c:v>58.878</c:v>
                </c:pt>
                <c:pt idx="2272">
                  <c:v>58.905999999999999</c:v>
                </c:pt>
                <c:pt idx="2273">
                  <c:v>58.933</c:v>
                </c:pt>
                <c:pt idx="2274">
                  <c:v>58.960999999999999</c:v>
                </c:pt>
                <c:pt idx="2275">
                  <c:v>58.988</c:v>
                </c:pt>
                <c:pt idx="2276">
                  <c:v>59.015999999999998</c:v>
                </c:pt>
                <c:pt idx="2277">
                  <c:v>59.042999999999999</c:v>
                </c:pt>
                <c:pt idx="2278">
                  <c:v>59.070999999999998</c:v>
                </c:pt>
                <c:pt idx="2279">
                  <c:v>59.097999999999999</c:v>
                </c:pt>
                <c:pt idx="2280">
                  <c:v>59.126000000000005</c:v>
                </c:pt>
                <c:pt idx="2281">
                  <c:v>59.152999999999999</c:v>
                </c:pt>
                <c:pt idx="2282">
                  <c:v>59.181000000000004</c:v>
                </c:pt>
                <c:pt idx="2283">
                  <c:v>59.207999999999998</c:v>
                </c:pt>
                <c:pt idx="2284">
                  <c:v>59.236000000000004</c:v>
                </c:pt>
                <c:pt idx="2285">
                  <c:v>59.262999999999998</c:v>
                </c:pt>
                <c:pt idx="2286">
                  <c:v>59.291000000000004</c:v>
                </c:pt>
                <c:pt idx="2287">
                  <c:v>59.319000000000003</c:v>
                </c:pt>
                <c:pt idx="2288">
                  <c:v>59.346000000000004</c:v>
                </c:pt>
                <c:pt idx="2289">
                  <c:v>59.374000000000002</c:v>
                </c:pt>
                <c:pt idx="2290">
                  <c:v>59.401000000000003</c:v>
                </c:pt>
                <c:pt idx="2291">
                  <c:v>59.429000000000002</c:v>
                </c:pt>
                <c:pt idx="2292">
                  <c:v>59.456000000000003</c:v>
                </c:pt>
                <c:pt idx="2293">
                  <c:v>59.484000000000002</c:v>
                </c:pt>
                <c:pt idx="2294">
                  <c:v>59.511000000000003</c:v>
                </c:pt>
                <c:pt idx="2295">
                  <c:v>59.539000000000001</c:v>
                </c:pt>
                <c:pt idx="2296">
                  <c:v>59.567</c:v>
                </c:pt>
                <c:pt idx="2297">
                  <c:v>59.594000000000001</c:v>
                </c:pt>
                <c:pt idx="2298">
                  <c:v>59.622</c:v>
                </c:pt>
                <c:pt idx="2299">
                  <c:v>59.649000000000001</c:v>
                </c:pt>
                <c:pt idx="2300">
                  <c:v>59.677</c:v>
                </c:pt>
                <c:pt idx="2301">
                  <c:v>59.704999999999998</c:v>
                </c:pt>
                <c:pt idx="2302">
                  <c:v>59.731999999999999</c:v>
                </c:pt>
                <c:pt idx="2303">
                  <c:v>59.76</c:v>
                </c:pt>
                <c:pt idx="2304">
                  <c:v>59.786999999999999</c:v>
                </c:pt>
                <c:pt idx="2305">
                  <c:v>59.814</c:v>
                </c:pt>
                <c:pt idx="2306">
                  <c:v>59.841999999999999</c:v>
                </c:pt>
                <c:pt idx="2307">
                  <c:v>59.869</c:v>
                </c:pt>
                <c:pt idx="2308">
                  <c:v>59.896999999999998</c:v>
                </c:pt>
                <c:pt idx="2309">
                  <c:v>59.923999999999999</c:v>
                </c:pt>
                <c:pt idx="2310">
                  <c:v>59.951999999999998</c:v>
                </c:pt>
                <c:pt idx="2311">
                  <c:v>59.978999999999999</c:v>
                </c:pt>
                <c:pt idx="2312">
                  <c:v>60.006999999999998</c:v>
                </c:pt>
                <c:pt idx="2313">
                  <c:v>60.033999999999999</c:v>
                </c:pt>
                <c:pt idx="2314">
                  <c:v>60.062000000000005</c:v>
                </c:pt>
                <c:pt idx="2315">
                  <c:v>60.088999999999999</c:v>
                </c:pt>
                <c:pt idx="2316">
                  <c:v>60.117000000000004</c:v>
                </c:pt>
                <c:pt idx="2317">
                  <c:v>60.143999999999998</c:v>
                </c:pt>
                <c:pt idx="2318">
                  <c:v>60.172000000000004</c:v>
                </c:pt>
                <c:pt idx="2319">
                  <c:v>60.198999999999998</c:v>
                </c:pt>
                <c:pt idx="2320">
                  <c:v>60.227000000000004</c:v>
                </c:pt>
                <c:pt idx="2321">
                  <c:v>60.253999999999998</c:v>
                </c:pt>
                <c:pt idx="2322">
                  <c:v>60.282000000000004</c:v>
                </c:pt>
                <c:pt idx="2323">
                  <c:v>60.309000000000005</c:v>
                </c:pt>
                <c:pt idx="2324">
                  <c:v>60.337000000000003</c:v>
                </c:pt>
                <c:pt idx="2325">
                  <c:v>60.364000000000004</c:v>
                </c:pt>
                <c:pt idx="2326">
                  <c:v>60.392000000000003</c:v>
                </c:pt>
                <c:pt idx="2327">
                  <c:v>60.419000000000004</c:v>
                </c:pt>
                <c:pt idx="2328">
                  <c:v>60.447000000000003</c:v>
                </c:pt>
                <c:pt idx="2329">
                  <c:v>60.474000000000004</c:v>
                </c:pt>
                <c:pt idx="2330">
                  <c:v>60.502000000000002</c:v>
                </c:pt>
                <c:pt idx="2331">
                  <c:v>60.529000000000003</c:v>
                </c:pt>
                <c:pt idx="2332">
                  <c:v>60.557000000000002</c:v>
                </c:pt>
                <c:pt idx="2333">
                  <c:v>60.584000000000003</c:v>
                </c:pt>
                <c:pt idx="2334">
                  <c:v>60.612000000000002</c:v>
                </c:pt>
                <c:pt idx="2335">
                  <c:v>60.639000000000003</c:v>
                </c:pt>
                <c:pt idx="2336">
                  <c:v>60.667000000000002</c:v>
                </c:pt>
                <c:pt idx="2337">
                  <c:v>60.694000000000003</c:v>
                </c:pt>
                <c:pt idx="2338">
                  <c:v>60.722000000000001</c:v>
                </c:pt>
                <c:pt idx="2339">
                  <c:v>60.749000000000002</c:v>
                </c:pt>
                <c:pt idx="2340">
                  <c:v>60.777000000000001</c:v>
                </c:pt>
                <c:pt idx="2341">
                  <c:v>60.804000000000002</c:v>
                </c:pt>
                <c:pt idx="2342">
                  <c:v>60.831000000000003</c:v>
                </c:pt>
                <c:pt idx="2343">
                  <c:v>60.859000000000002</c:v>
                </c:pt>
                <c:pt idx="2344">
                  <c:v>60.886000000000003</c:v>
                </c:pt>
                <c:pt idx="2345">
                  <c:v>60.914000000000001</c:v>
                </c:pt>
                <c:pt idx="2346">
                  <c:v>60.941000000000003</c:v>
                </c:pt>
                <c:pt idx="2347">
                  <c:v>60.969000000000001</c:v>
                </c:pt>
                <c:pt idx="2348">
                  <c:v>60.996000000000002</c:v>
                </c:pt>
                <c:pt idx="2349">
                  <c:v>61.024000000000001</c:v>
                </c:pt>
                <c:pt idx="2350">
                  <c:v>61.051000000000002</c:v>
                </c:pt>
                <c:pt idx="2351">
                  <c:v>61.078000000000003</c:v>
                </c:pt>
                <c:pt idx="2352">
                  <c:v>61.106000000000002</c:v>
                </c:pt>
                <c:pt idx="2353">
                  <c:v>61.133000000000003</c:v>
                </c:pt>
                <c:pt idx="2354">
                  <c:v>61.161000000000001</c:v>
                </c:pt>
                <c:pt idx="2355">
                  <c:v>61.188000000000002</c:v>
                </c:pt>
                <c:pt idx="2356">
                  <c:v>61.215000000000003</c:v>
                </c:pt>
                <c:pt idx="2357">
                  <c:v>61.243000000000002</c:v>
                </c:pt>
                <c:pt idx="2358">
                  <c:v>61.27</c:v>
                </c:pt>
                <c:pt idx="2359">
                  <c:v>61.298000000000002</c:v>
                </c:pt>
                <c:pt idx="2360">
                  <c:v>61.325000000000003</c:v>
                </c:pt>
                <c:pt idx="2361">
                  <c:v>61.353000000000002</c:v>
                </c:pt>
                <c:pt idx="2362">
                  <c:v>61.38</c:v>
                </c:pt>
                <c:pt idx="2363">
                  <c:v>61.407000000000004</c:v>
                </c:pt>
                <c:pt idx="2364">
                  <c:v>61.435000000000002</c:v>
                </c:pt>
                <c:pt idx="2365">
                  <c:v>61.462000000000003</c:v>
                </c:pt>
                <c:pt idx="2366">
                  <c:v>61.49</c:v>
                </c:pt>
                <c:pt idx="2367">
                  <c:v>61.517000000000003</c:v>
                </c:pt>
                <c:pt idx="2368">
                  <c:v>61.545000000000002</c:v>
                </c:pt>
                <c:pt idx="2369">
                  <c:v>61.572000000000003</c:v>
                </c:pt>
                <c:pt idx="2370">
                  <c:v>61.599000000000004</c:v>
                </c:pt>
                <c:pt idx="2371">
                  <c:v>61.627000000000002</c:v>
                </c:pt>
                <c:pt idx="2372">
                  <c:v>61.654000000000003</c:v>
                </c:pt>
                <c:pt idx="2373">
                  <c:v>61.682000000000002</c:v>
                </c:pt>
                <c:pt idx="2374">
                  <c:v>61.709000000000003</c:v>
                </c:pt>
                <c:pt idx="2375">
                  <c:v>61.736000000000004</c:v>
                </c:pt>
                <c:pt idx="2376">
                  <c:v>61.764000000000003</c:v>
                </c:pt>
                <c:pt idx="2377">
                  <c:v>61.791000000000004</c:v>
                </c:pt>
                <c:pt idx="2378">
                  <c:v>61.819000000000003</c:v>
                </c:pt>
                <c:pt idx="2379">
                  <c:v>61.846000000000004</c:v>
                </c:pt>
                <c:pt idx="2380">
                  <c:v>61.874000000000002</c:v>
                </c:pt>
                <c:pt idx="2381">
                  <c:v>61.901000000000003</c:v>
                </c:pt>
                <c:pt idx="2382">
                  <c:v>61.928000000000004</c:v>
                </c:pt>
                <c:pt idx="2383">
                  <c:v>61.956000000000003</c:v>
                </c:pt>
                <c:pt idx="2384">
                  <c:v>61.983000000000004</c:v>
                </c:pt>
                <c:pt idx="2385">
                  <c:v>62.011000000000003</c:v>
                </c:pt>
                <c:pt idx="2386">
                  <c:v>62.038000000000004</c:v>
                </c:pt>
                <c:pt idx="2387">
                  <c:v>62.066000000000003</c:v>
                </c:pt>
                <c:pt idx="2388">
                  <c:v>62.093000000000004</c:v>
                </c:pt>
                <c:pt idx="2389">
                  <c:v>62.121000000000002</c:v>
                </c:pt>
                <c:pt idx="2390">
                  <c:v>62.148000000000003</c:v>
                </c:pt>
                <c:pt idx="2391">
                  <c:v>62.176000000000002</c:v>
                </c:pt>
                <c:pt idx="2392">
                  <c:v>62.203000000000003</c:v>
                </c:pt>
                <c:pt idx="2393">
                  <c:v>62.231000000000002</c:v>
                </c:pt>
                <c:pt idx="2394">
                  <c:v>62.258000000000003</c:v>
                </c:pt>
                <c:pt idx="2395">
                  <c:v>62.286000000000001</c:v>
                </c:pt>
                <c:pt idx="2396">
                  <c:v>62.313000000000002</c:v>
                </c:pt>
                <c:pt idx="2397">
                  <c:v>62.341000000000001</c:v>
                </c:pt>
                <c:pt idx="2398">
                  <c:v>62.368000000000002</c:v>
                </c:pt>
                <c:pt idx="2399">
                  <c:v>62.396000000000001</c:v>
                </c:pt>
                <c:pt idx="2400">
                  <c:v>62.423000000000002</c:v>
                </c:pt>
                <c:pt idx="2401">
                  <c:v>62.451000000000001</c:v>
                </c:pt>
                <c:pt idx="2402">
                  <c:v>62.478000000000002</c:v>
                </c:pt>
                <c:pt idx="2403">
                  <c:v>62.506</c:v>
                </c:pt>
                <c:pt idx="2404">
                  <c:v>62.533000000000001</c:v>
                </c:pt>
                <c:pt idx="2405">
                  <c:v>62.561</c:v>
                </c:pt>
                <c:pt idx="2406">
                  <c:v>62.588000000000001</c:v>
                </c:pt>
                <c:pt idx="2407">
                  <c:v>62.616</c:v>
                </c:pt>
                <c:pt idx="2408">
                  <c:v>62.643000000000001</c:v>
                </c:pt>
                <c:pt idx="2409">
                  <c:v>62.670999999999999</c:v>
                </c:pt>
                <c:pt idx="2410">
                  <c:v>62.698</c:v>
                </c:pt>
                <c:pt idx="2411">
                  <c:v>62.725999999999999</c:v>
                </c:pt>
                <c:pt idx="2412">
                  <c:v>62.753</c:v>
                </c:pt>
                <c:pt idx="2413">
                  <c:v>62.780999999999999</c:v>
                </c:pt>
                <c:pt idx="2414">
                  <c:v>62.808</c:v>
                </c:pt>
                <c:pt idx="2415">
                  <c:v>62.835999999999999</c:v>
                </c:pt>
                <c:pt idx="2416">
                  <c:v>62.863</c:v>
                </c:pt>
                <c:pt idx="2417">
                  <c:v>62.890999999999998</c:v>
                </c:pt>
                <c:pt idx="2418">
                  <c:v>62.917999999999999</c:v>
                </c:pt>
                <c:pt idx="2419">
                  <c:v>62.945999999999998</c:v>
                </c:pt>
                <c:pt idx="2420">
                  <c:v>62.972999999999999</c:v>
                </c:pt>
                <c:pt idx="2421">
                  <c:v>63</c:v>
                </c:pt>
                <c:pt idx="2422">
                  <c:v>63.027999999999999</c:v>
                </c:pt>
                <c:pt idx="2423">
                  <c:v>63.055</c:v>
                </c:pt>
                <c:pt idx="2424">
                  <c:v>63.082999999999998</c:v>
                </c:pt>
                <c:pt idx="2425">
                  <c:v>63.11</c:v>
                </c:pt>
                <c:pt idx="2426">
                  <c:v>63.137</c:v>
                </c:pt>
                <c:pt idx="2427">
                  <c:v>63.164999999999999</c:v>
                </c:pt>
                <c:pt idx="2428">
                  <c:v>63.192</c:v>
                </c:pt>
                <c:pt idx="2429">
                  <c:v>63.22</c:v>
                </c:pt>
                <c:pt idx="2430">
                  <c:v>63.247</c:v>
                </c:pt>
                <c:pt idx="2431">
                  <c:v>63.274000000000001</c:v>
                </c:pt>
                <c:pt idx="2432">
                  <c:v>63.302</c:v>
                </c:pt>
                <c:pt idx="2433">
                  <c:v>63.329000000000001</c:v>
                </c:pt>
                <c:pt idx="2434">
                  <c:v>63.356999999999999</c:v>
                </c:pt>
                <c:pt idx="2435">
                  <c:v>63.384</c:v>
                </c:pt>
                <c:pt idx="2436">
                  <c:v>63.411000000000001</c:v>
                </c:pt>
                <c:pt idx="2437">
                  <c:v>63.439</c:v>
                </c:pt>
                <c:pt idx="2438">
                  <c:v>63.466000000000001</c:v>
                </c:pt>
                <c:pt idx="2439">
                  <c:v>63.494</c:v>
                </c:pt>
                <c:pt idx="2440">
                  <c:v>63.521000000000001</c:v>
                </c:pt>
                <c:pt idx="2441">
                  <c:v>63.548000000000002</c:v>
                </c:pt>
                <c:pt idx="2442">
                  <c:v>63.576000000000001</c:v>
                </c:pt>
                <c:pt idx="2443">
                  <c:v>63.603000000000002</c:v>
                </c:pt>
                <c:pt idx="2444">
                  <c:v>63.63</c:v>
                </c:pt>
                <c:pt idx="2445">
                  <c:v>63.658000000000001</c:v>
                </c:pt>
                <c:pt idx="2446">
                  <c:v>63.685000000000002</c:v>
                </c:pt>
                <c:pt idx="2447">
                  <c:v>63.713000000000001</c:v>
                </c:pt>
                <c:pt idx="2448">
                  <c:v>63.74</c:v>
                </c:pt>
                <c:pt idx="2449">
                  <c:v>63.768000000000001</c:v>
                </c:pt>
                <c:pt idx="2450">
                  <c:v>63.795000000000002</c:v>
                </c:pt>
                <c:pt idx="2451">
                  <c:v>63.822000000000003</c:v>
                </c:pt>
                <c:pt idx="2452">
                  <c:v>63.85</c:v>
                </c:pt>
                <c:pt idx="2453">
                  <c:v>63.877000000000002</c:v>
                </c:pt>
                <c:pt idx="2454">
                  <c:v>63.904000000000003</c:v>
                </c:pt>
                <c:pt idx="2455">
                  <c:v>63.931000000000004</c:v>
                </c:pt>
                <c:pt idx="2456">
                  <c:v>63.959000000000003</c:v>
                </c:pt>
                <c:pt idx="2457">
                  <c:v>63.986000000000004</c:v>
                </c:pt>
                <c:pt idx="2458">
                  <c:v>64.013000000000005</c:v>
                </c:pt>
                <c:pt idx="2459">
                  <c:v>64.040999999999997</c:v>
                </c:pt>
                <c:pt idx="2460">
                  <c:v>64.067999999999998</c:v>
                </c:pt>
                <c:pt idx="2461">
                  <c:v>64.094999999999999</c:v>
                </c:pt>
                <c:pt idx="2462">
                  <c:v>64.123000000000005</c:v>
                </c:pt>
                <c:pt idx="2463">
                  <c:v>64.150000000000006</c:v>
                </c:pt>
                <c:pt idx="2464">
                  <c:v>64.177999999999997</c:v>
                </c:pt>
                <c:pt idx="2465">
                  <c:v>64.204999999999998</c:v>
                </c:pt>
                <c:pt idx="2466">
                  <c:v>64.231999999999999</c:v>
                </c:pt>
                <c:pt idx="2467">
                  <c:v>64.260000000000005</c:v>
                </c:pt>
                <c:pt idx="2468">
                  <c:v>64.287000000000006</c:v>
                </c:pt>
                <c:pt idx="2469">
                  <c:v>64.314000000000007</c:v>
                </c:pt>
                <c:pt idx="2470">
                  <c:v>64.341999999999999</c:v>
                </c:pt>
                <c:pt idx="2471">
                  <c:v>64.369</c:v>
                </c:pt>
                <c:pt idx="2472">
                  <c:v>64.396000000000001</c:v>
                </c:pt>
                <c:pt idx="2473">
                  <c:v>64.424000000000007</c:v>
                </c:pt>
                <c:pt idx="2474">
                  <c:v>64.451000000000008</c:v>
                </c:pt>
                <c:pt idx="2475">
                  <c:v>64.478999999999999</c:v>
                </c:pt>
                <c:pt idx="2476">
                  <c:v>64.506</c:v>
                </c:pt>
                <c:pt idx="2477">
                  <c:v>64.533000000000001</c:v>
                </c:pt>
                <c:pt idx="2478">
                  <c:v>64.561000000000007</c:v>
                </c:pt>
                <c:pt idx="2479">
                  <c:v>64.588000000000008</c:v>
                </c:pt>
                <c:pt idx="2480">
                  <c:v>64.616</c:v>
                </c:pt>
                <c:pt idx="2481">
                  <c:v>64.643000000000001</c:v>
                </c:pt>
                <c:pt idx="2482">
                  <c:v>64.67</c:v>
                </c:pt>
                <c:pt idx="2483">
                  <c:v>64.698000000000008</c:v>
                </c:pt>
                <c:pt idx="2484">
                  <c:v>64.724999999999994</c:v>
                </c:pt>
                <c:pt idx="2485">
                  <c:v>64.753</c:v>
                </c:pt>
                <c:pt idx="2486">
                  <c:v>64.78</c:v>
                </c:pt>
                <c:pt idx="2487">
                  <c:v>64.807000000000002</c:v>
                </c:pt>
                <c:pt idx="2488">
                  <c:v>64.835000000000008</c:v>
                </c:pt>
                <c:pt idx="2489">
                  <c:v>64.861999999999995</c:v>
                </c:pt>
                <c:pt idx="2490">
                  <c:v>64.89</c:v>
                </c:pt>
                <c:pt idx="2491">
                  <c:v>64.917000000000002</c:v>
                </c:pt>
                <c:pt idx="2492">
                  <c:v>64.944000000000003</c:v>
                </c:pt>
                <c:pt idx="2493">
                  <c:v>64.972000000000008</c:v>
                </c:pt>
                <c:pt idx="2494">
                  <c:v>64.998999999999995</c:v>
                </c:pt>
                <c:pt idx="2495">
                  <c:v>65.027000000000001</c:v>
                </c:pt>
                <c:pt idx="2496">
                  <c:v>65.054000000000002</c:v>
                </c:pt>
                <c:pt idx="2497">
                  <c:v>65.081000000000003</c:v>
                </c:pt>
                <c:pt idx="2498">
                  <c:v>65.108999999999995</c:v>
                </c:pt>
                <c:pt idx="2499">
                  <c:v>65.135999999999996</c:v>
                </c:pt>
                <c:pt idx="2500">
                  <c:v>65.162999999999997</c:v>
                </c:pt>
                <c:pt idx="2501">
                  <c:v>65.191000000000003</c:v>
                </c:pt>
                <c:pt idx="2502">
                  <c:v>65.218000000000004</c:v>
                </c:pt>
                <c:pt idx="2503">
                  <c:v>65.245999999999995</c:v>
                </c:pt>
                <c:pt idx="2504">
                  <c:v>65.272999999999996</c:v>
                </c:pt>
                <c:pt idx="2505">
                  <c:v>65.3</c:v>
                </c:pt>
                <c:pt idx="2506">
                  <c:v>65.328000000000003</c:v>
                </c:pt>
                <c:pt idx="2507">
                  <c:v>65.355000000000004</c:v>
                </c:pt>
                <c:pt idx="2508">
                  <c:v>65.382000000000005</c:v>
                </c:pt>
                <c:pt idx="2509">
                  <c:v>65.41</c:v>
                </c:pt>
                <c:pt idx="2510">
                  <c:v>65.436999999999998</c:v>
                </c:pt>
                <c:pt idx="2511">
                  <c:v>65.463999999999999</c:v>
                </c:pt>
                <c:pt idx="2512">
                  <c:v>65.492000000000004</c:v>
                </c:pt>
                <c:pt idx="2513">
                  <c:v>65.519000000000005</c:v>
                </c:pt>
                <c:pt idx="2514">
                  <c:v>65.546000000000006</c:v>
                </c:pt>
                <c:pt idx="2515">
                  <c:v>65.573999999999998</c:v>
                </c:pt>
                <c:pt idx="2516">
                  <c:v>65.600999999999999</c:v>
                </c:pt>
                <c:pt idx="2517">
                  <c:v>65.628</c:v>
                </c:pt>
                <c:pt idx="2518">
                  <c:v>65.655000000000001</c:v>
                </c:pt>
                <c:pt idx="2519">
                  <c:v>65.683000000000007</c:v>
                </c:pt>
                <c:pt idx="2520">
                  <c:v>65.710000000000008</c:v>
                </c:pt>
                <c:pt idx="2521">
                  <c:v>65.736999999999995</c:v>
                </c:pt>
                <c:pt idx="2522">
                  <c:v>65.765000000000001</c:v>
                </c:pt>
                <c:pt idx="2523">
                  <c:v>65.792000000000002</c:v>
                </c:pt>
                <c:pt idx="2524">
                  <c:v>65.819000000000003</c:v>
                </c:pt>
                <c:pt idx="2525">
                  <c:v>65.846000000000004</c:v>
                </c:pt>
                <c:pt idx="2526">
                  <c:v>65.873999999999995</c:v>
                </c:pt>
                <c:pt idx="2527">
                  <c:v>65.900999999999996</c:v>
                </c:pt>
                <c:pt idx="2528">
                  <c:v>65.927999999999997</c:v>
                </c:pt>
                <c:pt idx="2529">
                  <c:v>65.956000000000003</c:v>
                </c:pt>
                <c:pt idx="2530">
                  <c:v>65.983000000000004</c:v>
                </c:pt>
                <c:pt idx="2531">
                  <c:v>66.010000000000005</c:v>
                </c:pt>
                <c:pt idx="2532">
                  <c:v>66.037000000000006</c:v>
                </c:pt>
                <c:pt idx="2533">
                  <c:v>66.064999999999998</c:v>
                </c:pt>
                <c:pt idx="2534">
                  <c:v>66.091999999999999</c:v>
                </c:pt>
                <c:pt idx="2535">
                  <c:v>66.119</c:v>
                </c:pt>
                <c:pt idx="2536">
                  <c:v>66.147000000000006</c:v>
                </c:pt>
                <c:pt idx="2537">
                  <c:v>66.174000000000007</c:v>
                </c:pt>
                <c:pt idx="2538">
                  <c:v>66.201000000000008</c:v>
                </c:pt>
                <c:pt idx="2539">
                  <c:v>66.227999999999994</c:v>
                </c:pt>
                <c:pt idx="2540">
                  <c:v>66.256</c:v>
                </c:pt>
                <c:pt idx="2541">
                  <c:v>66.283000000000001</c:v>
                </c:pt>
                <c:pt idx="2542">
                  <c:v>66.31</c:v>
                </c:pt>
                <c:pt idx="2543">
                  <c:v>66.338000000000008</c:v>
                </c:pt>
                <c:pt idx="2544">
                  <c:v>66.364999999999995</c:v>
                </c:pt>
                <c:pt idx="2545">
                  <c:v>66.391999999999996</c:v>
                </c:pt>
                <c:pt idx="2546">
                  <c:v>66.42</c:v>
                </c:pt>
                <c:pt idx="2547">
                  <c:v>66.447000000000003</c:v>
                </c:pt>
                <c:pt idx="2548">
                  <c:v>66.474999999999994</c:v>
                </c:pt>
                <c:pt idx="2549">
                  <c:v>66.501999999999995</c:v>
                </c:pt>
                <c:pt idx="2550">
                  <c:v>66.528999999999996</c:v>
                </c:pt>
                <c:pt idx="2551">
                  <c:v>66.557000000000002</c:v>
                </c:pt>
                <c:pt idx="2552">
                  <c:v>66.584000000000003</c:v>
                </c:pt>
                <c:pt idx="2553">
                  <c:v>66.611000000000004</c:v>
                </c:pt>
                <c:pt idx="2554">
                  <c:v>66.638999999999996</c:v>
                </c:pt>
                <c:pt idx="2555">
                  <c:v>66.665999999999997</c:v>
                </c:pt>
                <c:pt idx="2556">
                  <c:v>66.692999999999998</c:v>
                </c:pt>
                <c:pt idx="2557">
                  <c:v>66.721000000000004</c:v>
                </c:pt>
                <c:pt idx="2558">
                  <c:v>66.748000000000005</c:v>
                </c:pt>
                <c:pt idx="2559">
                  <c:v>66.775000000000006</c:v>
                </c:pt>
                <c:pt idx="2560">
                  <c:v>66.802999999999997</c:v>
                </c:pt>
                <c:pt idx="2561">
                  <c:v>66.83</c:v>
                </c:pt>
                <c:pt idx="2562">
                  <c:v>66.858000000000004</c:v>
                </c:pt>
                <c:pt idx="2563">
                  <c:v>66.885000000000005</c:v>
                </c:pt>
                <c:pt idx="2564">
                  <c:v>66.912000000000006</c:v>
                </c:pt>
                <c:pt idx="2565">
                  <c:v>66.94</c:v>
                </c:pt>
                <c:pt idx="2566">
                  <c:v>66.966999999999999</c:v>
                </c:pt>
                <c:pt idx="2567">
                  <c:v>66.994</c:v>
                </c:pt>
                <c:pt idx="2568">
                  <c:v>67.022000000000006</c:v>
                </c:pt>
                <c:pt idx="2569">
                  <c:v>67.049000000000007</c:v>
                </c:pt>
                <c:pt idx="2570">
                  <c:v>67.076000000000008</c:v>
                </c:pt>
                <c:pt idx="2571">
                  <c:v>67.102999999999994</c:v>
                </c:pt>
                <c:pt idx="2572">
                  <c:v>67.131</c:v>
                </c:pt>
                <c:pt idx="2573">
                  <c:v>67.158000000000001</c:v>
                </c:pt>
                <c:pt idx="2574">
                  <c:v>67.185000000000002</c:v>
                </c:pt>
                <c:pt idx="2575">
                  <c:v>67.213000000000008</c:v>
                </c:pt>
                <c:pt idx="2576">
                  <c:v>67.239999999999995</c:v>
                </c:pt>
                <c:pt idx="2577">
                  <c:v>67.266999999999996</c:v>
                </c:pt>
                <c:pt idx="2578">
                  <c:v>67.293999999999997</c:v>
                </c:pt>
                <c:pt idx="2579">
                  <c:v>67.322000000000003</c:v>
                </c:pt>
                <c:pt idx="2580">
                  <c:v>67.349000000000004</c:v>
                </c:pt>
                <c:pt idx="2581">
                  <c:v>67.376000000000005</c:v>
                </c:pt>
                <c:pt idx="2582">
                  <c:v>67.403999999999996</c:v>
                </c:pt>
                <c:pt idx="2583">
                  <c:v>67.430999999999997</c:v>
                </c:pt>
                <c:pt idx="2584">
                  <c:v>67.457999999999998</c:v>
                </c:pt>
                <c:pt idx="2585">
                  <c:v>67.484999999999999</c:v>
                </c:pt>
                <c:pt idx="2586">
                  <c:v>67.513000000000005</c:v>
                </c:pt>
                <c:pt idx="2587">
                  <c:v>67.540000000000006</c:v>
                </c:pt>
                <c:pt idx="2588">
                  <c:v>67.567000000000007</c:v>
                </c:pt>
                <c:pt idx="2589">
                  <c:v>67.594999999999999</c:v>
                </c:pt>
                <c:pt idx="2590">
                  <c:v>67.622</c:v>
                </c:pt>
                <c:pt idx="2591">
                  <c:v>67.649000000000001</c:v>
                </c:pt>
                <c:pt idx="2592">
                  <c:v>67.677000000000007</c:v>
                </c:pt>
                <c:pt idx="2593">
                  <c:v>67.704000000000008</c:v>
                </c:pt>
                <c:pt idx="2594">
                  <c:v>67.730999999999995</c:v>
                </c:pt>
                <c:pt idx="2595">
                  <c:v>67.759</c:v>
                </c:pt>
                <c:pt idx="2596">
                  <c:v>67.786000000000001</c:v>
                </c:pt>
                <c:pt idx="2597">
                  <c:v>67.813000000000002</c:v>
                </c:pt>
                <c:pt idx="2598">
                  <c:v>67.841000000000008</c:v>
                </c:pt>
                <c:pt idx="2599">
                  <c:v>67.867999999999995</c:v>
                </c:pt>
                <c:pt idx="2600">
                  <c:v>67.894999999999996</c:v>
                </c:pt>
                <c:pt idx="2601">
                  <c:v>67.923000000000002</c:v>
                </c:pt>
                <c:pt idx="2602">
                  <c:v>67.95</c:v>
                </c:pt>
                <c:pt idx="2603">
                  <c:v>67.977000000000004</c:v>
                </c:pt>
                <c:pt idx="2604">
                  <c:v>68.004000000000005</c:v>
                </c:pt>
                <c:pt idx="2605">
                  <c:v>68.031999999999996</c:v>
                </c:pt>
                <c:pt idx="2606">
                  <c:v>68.058999999999997</c:v>
                </c:pt>
                <c:pt idx="2607">
                  <c:v>68.085999999999999</c:v>
                </c:pt>
                <c:pt idx="2608">
                  <c:v>68.114000000000004</c:v>
                </c:pt>
                <c:pt idx="2609">
                  <c:v>68.141000000000005</c:v>
                </c:pt>
                <c:pt idx="2610">
                  <c:v>68.168000000000006</c:v>
                </c:pt>
                <c:pt idx="2611">
                  <c:v>68.195000000000007</c:v>
                </c:pt>
                <c:pt idx="2612">
                  <c:v>68.222999999999999</c:v>
                </c:pt>
                <c:pt idx="2613">
                  <c:v>68.25</c:v>
                </c:pt>
                <c:pt idx="2614">
                  <c:v>68.277000000000001</c:v>
                </c:pt>
                <c:pt idx="2615">
                  <c:v>68.305000000000007</c:v>
                </c:pt>
                <c:pt idx="2616">
                  <c:v>68.332000000000008</c:v>
                </c:pt>
                <c:pt idx="2617">
                  <c:v>68.358999999999995</c:v>
                </c:pt>
                <c:pt idx="2618">
                  <c:v>68.385999999999996</c:v>
                </c:pt>
                <c:pt idx="2619">
                  <c:v>68.414000000000001</c:v>
                </c:pt>
                <c:pt idx="2620">
                  <c:v>68.441000000000003</c:v>
                </c:pt>
                <c:pt idx="2621">
                  <c:v>68.468000000000004</c:v>
                </c:pt>
                <c:pt idx="2622">
                  <c:v>68.495999999999995</c:v>
                </c:pt>
                <c:pt idx="2623">
                  <c:v>68.522999999999996</c:v>
                </c:pt>
                <c:pt idx="2624">
                  <c:v>68.55</c:v>
                </c:pt>
                <c:pt idx="2625">
                  <c:v>68.578000000000003</c:v>
                </c:pt>
                <c:pt idx="2626">
                  <c:v>68.605000000000004</c:v>
                </c:pt>
                <c:pt idx="2627">
                  <c:v>68.632000000000005</c:v>
                </c:pt>
                <c:pt idx="2628">
                  <c:v>68.66</c:v>
                </c:pt>
                <c:pt idx="2629">
                  <c:v>68.686999999999998</c:v>
                </c:pt>
                <c:pt idx="2630">
                  <c:v>68.713999999999999</c:v>
                </c:pt>
                <c:pt idx="2631">
                  <c:v>68.742000000000004</c:v>
                </c:pt>
                <c:pt idx="2632">
                  <c:v>68.769000000000005</c:v>
                </c:pt>
                <c:pt idx="2633">
                  <c:v>68.796000000000006</c:v>
                </c:pt>
                <c:pt idx="2634">
                  <c:v>68.823999999999998</c:v>
                </c:pt>
                <c:pt idx="2635">
                  <c:v>68.850999999999999</c:v>
                </c:pt>
                <c:pt idx="2636">
                  <c:v>68.878</c:v>
                </c:pt>
                <c:pt idx="2637">
                  <c:v>68.906000000000006</c:v>
                </c:pt>
                <c:pt idx="2638">
                  <c:v>68.933000000000007</c:v>
                </c:pt>
                <c:pt idx="2639">
                  <c:v>68.960000000000008</c:v>
                </c:pt>
                <c:pt idx="2640">
                  <c:v>68.986999999999995</c:v>
                </c:pt>
                <c:pt idx="2641">
                  <c:v>69.015000000000001</c:v>
                </c:pt>
                <c:pt idx="2642">
                  <c:v>69.042000000000002</c:v>
                </c:pt>
                <c:pt idx="2643">
                  <c:v>69.069000000000003</c:v>
                </c:pt>
                <c:pt idx="2644">
                  <c:v>69.097000000000008</c:v>
                </c:pt>
                <c:pt idx="2645">
                  <c:v>69.123999999999995</c:v>
                </c:pt>
                <c:pt idx="2646">
                  <c:v>69.150999999999996</c:v>
                </c:pt>
                <c:pt idx="2647">
                  <c:v>69.177999999999997</c:v>
                </c:pt>
                <c:pt idx="2648">
                  <c:v>69.206000000000003</c:v>
                </c:pt>
                <c:pt idx="2649">
                  <c:v>69.233000000000004</c:v>
                </c:pt>
                <c:pt idx="2650">
                  <c:v>69.260000000000005</c:v>
                </c:pt>
                <c:pt idx="2651">
                  <c:v>69.287000000000006</c:v>
                </c:pt>
                <c:pt idx="2652">
                  <c:v>69.314999999999998</c:v>
                </c:pt>
                <c:pt idx="2653">
                  <c:v>69.341999999999999</c:v>
                </c:pt>
                <c:pt idx="2654">
                  <c:v>69.369</c:v>
                </c:pt>
                <c:pt idx="2655">
                  <c:v>69.396000000000001</c:v>
                </c:pt>
                <c:pt idx="2656">
                  <c:v>69.423000000000002</c:v>
                </c:pt>
                <c:pt idx="2657">
                  <c:v>69.451000000000008</c:v>
                </c:pt>
                <c:pt idx="2658">
                  <c:v>69.477999999999994</c:v>
                </c:pt>
                <c:pt idx="2659">
                  <c:v>69.504999999999995</c:v>
                </c:pt>
                <c:pt idx="2660">
                  <c:v>69.531999999999996</c:v>
                </c:pt>
                <c:pt idx="2661">
                  <c:v>69.558999999999997</c:v>
                </c:pt>
                <c:pt idx="2662">
                  <c:v>69.587000000000003</c:v>
                </c:pt>
                <c:pt idx="2663">
                  <c:v>69.614000000000004</c:v>
                </c:pt>
                <c:pt idx="2664">
                  <c:v>69.641000000000005</c:v>
                </c:pt>
                <c:pt idx="2665">
                  <c:v>69.668000000000006</c:v>
                </c:pt>
                <c:pt idx="2666">
                  <c:v>69.695999999999998</c:v>
                </c:pt>
                <c:pt idx="2667">
                  <c:v>69.722999999999999</c:v>
                </c:pt>
                <c:pt idx="2668">
                  <c:v>69.75</c:v>
                </c:pt>
                <c:pt idx="2669">
                  <c:v>69.777000000000001</c:v>
                </c:pt>
                <c:pt idx="2670">
                  <c:v>69.805000000000007</c:v>
                </c:pt>
                <c:pt idx="2671">
                  <c:v>69.832000000000008</c:v>
                </c:pt>
                <c:pt idx="2672">
                  <c:v>69.858999999999995</c:v>
                </c:pt>
                <c:pt idx="2673">
                  <c:v>69.885999999999996</c:v>
                </c:pt>
                <c:pt idx="2674">
                  <c:v>69.914000000000001</c:v>
                </c:pt>
                <c:pt idx="2675">
                  <c:v>69.941000000000003</c:v>
                </c:pt>
                <c:pt idx="2676">
                  <c:v>69.968000000000004</c:v>
                </c:pt>
                <c:pt idx="2677">
                  <c:v>69.995000000000005</c:v>
                </c:pt>
                <c:pt idx="2678">
                  <c:v>70.022999999999996</c:v>
                </c:pt>
                <c:pt idx="2679">
                  <c:v>70.05</c:v>
                </c:pt>
                <c:pt idx="2680">
                  <c:v>70.076999999999998</c:v>
                </c:pt>
                <c:pt idx="2681">
                  <c:v>70.105000000000004</c:v>
                </c:pt>
                <c:pt idx="2682">
                  <c:v>70.132000000000005</c:v>
                </c:pt>
                <c:pt idx="2683">
                  <c:v>70.159000000000006</c:v>
                </c:pt>
                <c:pt idx="2684">
                  <c:v>70.186000000000007</c:v>
                </c:pt>
                <c:pt idx="2685">
                  <c:v>70.213999999999999</c:v>
                </c:pt>
                <c:pt idx="2686">
                  <c:v>70.241</c:v>
                </c:pt>
                <c:pt idx="2687">
                  <c:v>70.268000000000001</c:v>
                </c:pt>
                <c:pt idx="2688">
                  <c:v>70.295000000000002</c:v>
                </c:pt>
                <c:pt idx="2689">
                  <c:v>70.322000000000003</c:v>
                </c:pt>
                <c:pt idx="2690">
                  <c:v>70.350000000000009</c:v>
                </c:pt>
                <c:pt idx="2691">
                  <c:v>70.376999999999995</c:v>
                </c:pt>
                <c:pt idx="2692">
                  <c:v>70.403999999999996</c:v>
                </c:pt>
                <c:pt idx="2693">
                  <c:v>70.432000000000002</c:v>
                </c:pt>
                <c:pt idx="2694">
                  <c:v>70.459000000000003</c:v>
                </c:pt>
                <c:pt idx="2695">
                  <c:v>70.486000000000004</c:v>
                </c:pt>
                <c:pt idx="2696">
                  <c:v>70.513000000000005</c:v>
                </c:pt>
                <c:pt idx="2697">
                  <c:v>70.540999999999997</c:v>
                </c:pt>
                <c:pt idx="2698">
                  <c:v>70.567999999999998</c:v>
                </c:pt>
                <c:pt idx="2699">
                  <c:v>70.594999999999999</c:v>
                </c:pt>
                <c:pt idx="2700">
                  <c:v>70.622</c:v>
                </c:pt>
                <c:pt idx="2701">
                  <c:v>70.650000000000006</c:v>
                </c:pt>
                <c:pt idx="2702">
                  <c:v>70.677000000000007</c:v>
                </c:pt>
                <c:pt idx="2703">
                  <c:v>70.704000000000008</c:v>
                </c:pt>
                <c:pt idx="2704">
                  <c:v>70.731999999999999</c:v>
                </c:pt>
                <c:pt idx="2705">
                  <c:v>70.759</c:v>
                </c:pt>
                <c:pt idx="2706">
                  <c:v>70.786000000000001</c:v>
                </c:pt>
                <c:pt idx="2707">
                  <c:v>70.814000000000007</c:v>
                </c:pt>
                <c:pt idx="2708">
                  <c:v>70.841000000000008</c:v>
                </c:pt>
                <c:pt idx="2709">
                  <c:v>70.867999999999995</c:v>
                </c:pt>
                <c:pt idx="2710">
                  <c:v>70.894999999999996</c:v>
                </c:pt>
                <c:pt idx="2711">
                  <c:v>70.923000000000002</c:v>
                </c:pt>
                <c:pt idx="2712">
                  <c:v>70.95</c:v>
                </c:pt>
                <c:pt idx="2713">
                  <c:v>70.977000000000004</c:v>
                </c:pt>
                <c:pt idx="2714">
                  <c:v>71.004999999999995</c:v>
                </c:pt>
                <c:pt idx="2715">
                  <c:v>71.031999999999996</c:v>
                </c:pt>
                <c:pt idx="2716">
                  <c:v>71.06</c:v>
                </c:pt>
                <c:pt idx="2717">
                  <c:v>71.087000000000003</c:v>
                </c:pt>
                <c:pt idx="2718">
                  <c:v>71.114000000000004</c:v>
                </c:pt>
                <c:pt idx="2719">
                  <c:v>71.141999999999996</c:v>
                </c:pt>
                <c:pt idx="2720">
                  <c:v>71.168999999999997</c:v>
                </c:pt>
                <c:pt idx="2721">
                  <c:v>71.195999999999998</c:v>
                </c:pt>
                <c:pt idx="2722">
                  <c:v>71.224000000000004</c:v>
                </c:pt>
                <c:pt idx="2723">
                  <c:v>71.251000000000005</c:v>
                </c:pt>
                <c:pt idx="2724">
                  <c:v>71.278000000000006</c:v>
                </c:pt>
                <c:pt idx="2725">
                  <c:v>71.305999999999997</c:v>
                </c:pt>
                <c:pt idx="2726">
                  <c:v>71.332999999999998</c:v>
                </c:pt>
                <c:pt idx="2727">
                  <c:v>71.361000000000004</c:v>
                </c:pt>
                <c:pt idx="2728">
                  <c:v>71.388000000000005</c:v>
                </c:pt>
                <c:pt idx="2729">
                  <c:v>71.415000000000006</c:v>
                </c:pt>
                <c:pt idx="2730">
                  <c:v>71.442999999999998</c:v>
                </c:pt>
                <c:pt idx="2731">
                  <c:v>71.47</c:v>
                </c:pt>
                <c:pt idx="2732">
                  <c:v>71.497</c:v>
                </c:pt>
                <c:pt idx="2733">
                  <c:v>71.525000000000006</c:v>
                </c:pt>
                <c:pt idx="2734">
                  <c:v>71.552000000000007</c:v>
                </c:pt>
                <c:pt idx="2735">
                  <c:v>71.579000000000008</c:v>
                </c:pt>
                <c:pt idx="2736">
                  <c:v>71.606999999999999</c:v>
                </c:pt>
                <c:pt idx="2737">
                  <c:v>71.634</c:v>
                </c:pt>
                <c:pt idx="2738">
                  <c:v>71.661000000000001</c:v>
                </c:pt>
                <c:pt idx="2739">
                  <c:v>71.689000000000007</c:v>
                </c:pt>
                <c:pt idx="2740">
                  <c:v>71.716000000000008</c:v>
                </c:pt>
                <c:pt idx="2741">
                  <c:v>71.742999999999995</c:v>
                </c:pt>
                <c:pt idx="2742">
                  <c:v>71.771000000000001</c:v>
                </c:pt>
                <c:pt idx="2743">
                  <c:v>71.798000000000002</c:v>
                </c:pt>
                <c:pt idx="2744">
                  <c:v>71.825000000000003</c:v>
                </c:pt>
                <c:pt idx="2745">
                  <c:v>71.852999999999994</c:v>
                </c:pt>
                <c:pt idx="2746">
                  <c:v>71.88</c:v>
                </c:pt>
                <c:pt idx="2747">
                  <c:v>71.908000000000001</c:v>
                </c:pt>
                <c:pt idx="2748">
                  <c:v>71.935000000000002</c:v>
                </c:pt>
                <c:pt idx="2749">
                  <c:v>71.962000000000003</c:v>
                </c:pt>
                <c:pt idx="2750">
                  <c:v>71.989999999999995</c:v>
                </c:pt>
                <c:pt idx="2751">
                  <c:v>72.016999999999996</c:v>
                </c:pt>
                <c:pt idx="2752">
                  <c:v>72.043999999999997</c:v>
                </c:pt>
                <c:pt idx="2753">
                  <c:v>72.072000000000003</c:v>
                </c:pt>
                <c:pt idx="2754">
                  <c:v>72.099000000000004</c:v>
                </c:pt>
                <c:pt idx="2755">
                  <c:v>72.126000000000005</c:v>
                </c:pt>
                <c:pt idx="2756">
                  <c:v>72.153999999999996</c:v>
                </c:pt>
                <c:pt idx="2757">
                  <c:v>72.180999999999997</c:v>
                </c:pt>
                <c:pt idx="2758">
                  <c:v>72.209000000000003</c:v>
                </c:pt>
                <c:pt idx="2759">
                  <c:v>72.236000000000004</c:v>
                </c:pt>
                <c:pt idx="2760">
                  <c:v>72.263999999999996</c:v>
                </c:pt>
                <c:pt idx="2761">
                  <c:v>72.290999999999997</c:v>
                </c:pt>
                <c:pt idx="2762">
                  <c:v>72.319000000000003</c:v>
                </c:pt>
                <c:pt idx="2763">
                  <c:v>72.346000000000004</c:v>
                </c:pt>
                <c:pt idx="2764">
                  <c:v>72.373000000000005</c:v>
                </c:pt>
                <c:pt idx="2765">
                  <c:v>72.400999999999996</c:v>
                </c:pt>
                <c:pt idx="2766">
                  <c:v>72.427999999999997</c:v>
                </c:pt>
                <c:pt idx="2767">
                  <c:v>72.456000000000003</c:v>
                </c:pt>
                <c:pt idx="2768">
                  <c:v>72.483000000000004</c:v>
                </c:pt>
                <c:pt idx="2769">
                  <c:v>72.510999999999996</c:v>
                </c:pt>
                <c:pt idx="2770">
                  <c:v>72.537999999999997</c:v>
                </c:pt>
                <c:pt idx="2771">
                  <c:v>72.564999999999998</c:v>
                </c:pt>
                <c:pt idx="2772">
                  <c:v>72.593000000000004</c:v>
                </c:pt>
                <c:pt idx="2773">
                  <c:v>72.62</c:v>
                </c:pt>
                <c:pt idx="2774">
                  <c:v>72.647999999999996</c:v>
                </c:pt>
                <c:pt idx="2775">
                  <c:v>72.674999999999997</c:v>
                </c:pt>
                <c:pt idx="2776">
                  <c:v>72.703000000000003</c:v>
                </c:pt>
                <c:pt idx="2777">
                  <c:v>72.73</c:v>
                </c:pt>
                <c:pt idx="2778">
                  <c:v>72.757000000000005</c:v>
                </c:pt>
                <c:pt idx="2779">
                  <c:v>72.784999999999997</c:v>
                </c:pt>
                <c:pt idx="2780">
                  <c:v>72.811999999999998</c:v>
                </c:pt>
                <c:pt idx="2781">
                  <c:v>72.84</c:v>
                </c:pt>
                <c:pt idx="2782">
                  <c:v>72.867000000000004</c:v>
                </c:pt>
                <c:pt idx="2783">
                  <c:v>72.894999999999996</c:v>
                </c:pt>
                <c:pt idx="2784">
                  <c:v>72.921999999999997</c:v>
                </c:pt>
                <c:pt idx="2785">
                  <c:v>72.948999999999998</c:v>
                </c:pt>
                <c:pt idx="2786">
                  <c:v>72.977000000000004</c:v>
                </c:pt>
                <c:pt idx="2787">
                  <c:v>73.004000000000005</c:v>
                </c:pt>
                <c:pt idx="2788">
                  <c:v>73.031999999999996</c:v>
                </c:pt>
                <c:pt idx="2789">
                  <c:v>73.058999999999997</c:v>
                </c:pt>
                <c:pt idx="2790">
                  <c:v>73.085999999999999</c:v>
                </c:pt>
                <c:pt idx="2791">
                  <c:v>73.114000000000004</c:v>
                </c:pt>
                <c:pt idx="2792">
                  <c:v>73.141000000000005</c:v>
                </c:pt>
                <c:pt idx="2793">
                  <c:v>73.168999999999997</c:v>
                </c:pt>
                <c:pt idx="2794">
                  <c:v>73.195999999999998</c:v>
                </c:pt>
                <c:pt idx="2795">
                  <c:v>73.222999999999999</c:v>
                </c:pt>
                <c:pt idx="2796">
                  <c:v>73.251000000000005</c:v>
                </c:pt>
                <c:pt idx="2797">
                  <c:v>73.278000000000006</c:v>
                </c:pt>
                <c:pt idx="2798">
                  <c:v>73.305000000000007</c:v>
                </c:pt>
                <c:pt idx="2799">
                  <c:v>73.332999999999998</c:v>
                </c:pt>
                <c:pt idx="2800">
                  <c:v>73.36</c:v>
                </c:pt>
                <c:pt idx="2801">
                  <c:v>73.388000000000005</c:v>
                </c:pt>
                <c:pt idx="2802">
                  <c:v>73.415000000000006</c:v>
                </c:pt>
                <c:pt idx="2803">
                  <c:v>73.442000000000007</c:v>
                </c:pt>
                <c:pt idx="2804">
                  <c:v>73.47</c:v>
                </c:pt>
                <c:pt idx="2805">
                  <c:v>73.497</c:v>
                </c:pt>
                <c:pt idx="2806">
                  <c:v>73.525000000000006</c:v>
                </c:pt>
                <c:pt idx="2807">
                  <c:v>73.552000000000007</c:v>
                </c:pt>
                <c:pt idx="2808">
                  <c:v>73.579000000000008</c:v>
                </c:pt>
                <c:pt idx="2809">
                  <c:v>73.606999999999999</c:v>
                </c:pt>
                <c:pt idx="2810">
                  <c:v>73.634</c:v>
                </c:pt>
                <c:pt idx="2811">
                  <c:v>73.661000000000001</c:v>
                </c:pt>
                <c:pt idx="2812">
                  <c:v>73.689000000000007</c:v>
                </c:pt>
                <c:pt idx="2813">
                  <c:v>73.716000000000008</c:v>
                </c:pt>
                <c:pt idx="2814">
                  <c:v>73.742999999999995</c:v>
                </c:pt>
                <c:pt idx="2815">
                  <c:v>73.771000000000001</c:v>
                </c:pt>
                <c:pt idx="2816">
                  <c:v>73.798000000000002</c:v>
                </c:pt>
                <c:pt idx="2817">
                  <c:v>73.826000000000008</c:v>
                </c:pt>
                <c:pt idx="2818">
                  <c:v>73.853000000000009</c:v>
                </c:pt>
                <c:pt idx="2819">
                  <c:v>73.88</c:v>
                </c:pt>
                <c:pt idx="2820">
                  <c:v>73.908000000000001</c:v>
                </c:pt>
                <c:pt idx="2821">
                  <c:v>73.935000000000002</c:v>
                </c:pt>
                <c:pt idx="2822">
                  <c:v>73.963000000000008</c:v>
                </c:pt>
                <c:pt idx="2823">
                  <c:v>73.989999999999995</c:v>
                </c:pt>
                <c:pt idx="2824">
                  <c:v>74.016999999999996</c:v>
                </c:pt>
                <c:pt idx="2825">
                  <c:v>74.045000000000002</c:v>
                </c:pt>
                <c:pt idx="2826">
                  <c:v>74.072000000000003</c:v>
                </c:pt>
                <c:pt idx="2827">
                  <c:v>74.100000000000009</c:v>
                </c:pt>
                <c:pt idx="2828">
                  <c:v>74.126999999999995</c:v>
                </c:pt>
                <c:pt idx="2829">
                  <c:v>74.153999999999996</c:v>
                </c:pt>
                <c:pt idx="2830">
                  <c:v>74.182000000000002</c:v>
                </c:pt>
                <c:pt idx="2831">
                  <c:v>74.209000000000003</c:v>
                </c:pt>
                <c:pt idx="2832">
                  <c:v>74.236999999999995</c:v>
                </c:pt>
                <c:pt idx="2833">
                  <c:v>74.263999999999996</c:v>
                </c:pt>
                <c:pt idx="2834">
                  <c:v>74.290999999999997</c:v>
                </c:pt>
                <c:pt idx="2835">
                  <c:v>74.319000000000003</c:v>
                </c:pt>
                <c:pt idx="2836">
                  <c:v>74.346000000000004</c:v>
                </c:pt>
                <c:pt idx="2837">
                  <c:v>74.373999999999995</c:v>
                </c:pt>
                <c:pt idx="2838">
                  <c:v>74.400999999999996</c:v>
                </c:pt>
                <c:pt idx="2839">
                  <c:v>74.429000000000002</c:v>
                </c:pt>
                <c:pt idx="2840">
                  <c:v>74.456000000000003</c:v>
                </c:pt>
                <c:pt idx="2841">
                  <c:v>74.483000000000004</c:v>
                </c:pt>
                <c:pt idx="2842">
                  <c:v>74.510999999999996</c:v>
                </c:pt>
                <c:pt idx="2843">
                  <c:v>74.537999999999997</c:v>
                </c:pt>
                <c:pt idx="2844">
                  <c:v>74.566000000000003</c:v>
                </c:pt>
                <c:pt idx="2845">
                  <c:v>74.593000000000004</c:v>
                </c:pt>
                <c:pt idx="2846">
                  <c:v>74.62</c:v>
                </c:pt>
                <c:pt idx="2847">
                  <c:v>74.647999999999996</c:v>
                </c:pt>
                <c:pt idx="2848">
                  <c:v>74.674999999999997</c:v>
                </c:pt>
                <c:pt idx="2849">
                  <c:v>74.703000000000003</c:v>
                </c:pt>
                <c:pt idx="2850">
                  <c:v>74.73</c:v>
                </c:pt>
                <c:pt idx="2851">
                  <c:v>74.757999999999996</c:v>
                </c:pt>
                <c:pt idx="2852">
                  <c:v>74.784999999999997</c:v>
                </c:pt>
                <c:pt idx="2853">
                  <c:v>74.813000000000002</c:v>
                </c:pt>
                <c:pt idx="2854">
                  <c:v>74.84</c:v>
                </c:pt>
                <c:pt idx="2855">
                  <c:v>74.867000000000004</c:v>
                </c:pt>
                <c:pt idx="2856">
                  <c:v>74.894999999999996</c:v>
                </c:pt>
                <c:pt idx="2857">
                  <c:v>74.921999999999997</c:v>
                </c:pt>
                <c:pt idx="2858">
                  <c:v>74.95</c:v>
                </c:pt>
                <c:pt idx="2859">
                  <c:v>74.977000000000004</c:v>
                </c:pt>
                <c:pt idx="2860">
                  <c:v>75.004999999999995</c:v>
                </c:pt>
                <c:pt idx="2861">
                  <c:v>75.031999999999996</c:v>
                </c:pt>
                <c:pt idx="2862">
                  <c:v>75.06</c:v>
                </c:pt>
                <c:pt idx="2863">
                  <c:v>75.087000000000003</c:v>
                </c:pt>
                <c:pt idx="2864">
                  <c:v>75.114000000000004</c:v>
                </c:pt>
                <c:pt idx="2865">
                  <c:v>75.141999999999996</c:v>
                </c:pt>
                <c:pt idx="2866">
                  <c:v>75.168999999999997</c:v>
                </c:pt>
                <c:pt idx="2867">
                  <c:v>75.195999999999998</c:v>
                </c:pt>
                <c:pt idx="2868">
                  <c:v>75.224000000000004</c:v>
                </c:pt>
                <c:pt idx="2869">
                  <c:v>75.251000000000005</c:v>
                </c:pt>
                <c:pt idx="2870">
                  <c:v>75.278999999999996</c:v>
                </c:pt>
                <c:pt idx="2871">
                  <c:v>75.305999999999997</c:v>
                </c:pt>
                <c:pt idx="2872">
                  <c:v>75.332999999999998</c:v>
                </c:pt>
                <c:pt idx="2873">
                  <c:v>75.36</c:v>
                </c:pt>
                <c:pt idx="2874">
                  <c:v>75.388000000000005</c:v>
                </c:pt>
                <c:pt idx="2875">
                  <c:v>75.415000000000006</c:v>
                </c:pt>
                <c:pt idx="2876">
                  <c:v>75.442000000000007</c:v>
                </c:pt>
                <c:pt idx="2877">
                  <c:v>75.469000000000008</c:v>
                </c:pt>
                <c:pt idx="2878">
                  <c:v>75.497</c:v>
                </c:pt>
                <c:pt idx="2879">
                  <c:v>75.524000000000001</c:v>
                </c:pt>
                <c:pt idx="2880">
                  <c:v>75.551000000000002</c:v>
                </c:pt>
                <c:pt idx="2881">
                  <c:v>75.578000000000003</c:v>
                </c:pt>
                <c:pt idx="2882">
                  <c:v>75.605000000000004</c:v>
                </c:pt>
                <c:pt idx="2883">
                  <c:v>75.632999999999996</c:v>
                </c:pt>
                <c:pt idx="2884">
                  <c:v>75.66</c:v>
                </c:pt>
                <c:pt idx="2885">
                  <c:v>75.686999999999998</c:v>
                </c:pt>
                <c:pt idx="2886">
                  <c:v>75.713999999999999</c:v>
                </c:pt>
                <c:pt idx="2887">
                  <c:v>75.741</c:v>
                </c:pt>
                <c:pt idx="2888">
                  <c:v>75.768000000000001</c:v>
                </c:pt>
                <c:pt idx="2889">
                  <c:v>75.793999999999997</c:v>
                </c:pt>
                <c:pt idx="2890">
                  <c:v>75.820999999999998</c:v>
                </c:pt>
                <c:pt idx="2891">
                  <c:v>75.847000000000008</c:v>
                </c:pt>
                <c:pt idx="2892">
                  <c:v>75.873999999999995</c:v>
                </c:pt>
                <c:pt idx="2893">
                  <c:v>75.896000000000001</c:v>
                </c:pt>
                <c:pt idx="2894">
                  <c:v>75.917000000000002</c:v>
                </c:pt>
                <c:pt idx="2895">
                  <c:v>75.939000000000007</c:v>
                </c:pt>
                <c:pt idx="2896">
                  <c:v>75.960000000000008</c:v>
                </c:pt>
                <c:pt idx="2897">
                  <c:v>75.980999999999995</c:v>
                </c:pt>
                <c:pt idx="2898">
                  <c:v>76.003</c:v>
                </c:pt>
                <c:pt idx="2899">
                  <c:v>76.024000000000001</c:v>
                </c:pt>
                <c:pt idx="2900">
                  <c:v>76.046000000000006</c:v>
                </c:pt>
                <c:pt idx="2901">
                  <c:v>76.067000000000007</c:v>
                </c:pt>
                <c:pt idx="2902">
                  <c:v>76.088000000000008</c:v>
                </c:pt>
                <c:pt idx="2903">
                  <c:v>76.11</c:v>
                </c:pt>
                <c:pt idx="2904">
                  <c:v>76.131</c:v>
                </c:pt>
                <c:pt idx="2905">
                  <c:v>76.152000000000001</c:v>
                </c:pt>
                <c:pt idx="2906">
                  <c:v>76.174000000000007</c:v>
                </c:pt>
                <c:pt idx="2907">
                  <c:v>76.195000000000007</c:v>
                </c:pt>
                <c:pt idx="2908">
                  <c:v>76.216000000000008</c:v>
                </c:pt>
                <c:pt idx="2909">
                  <c:v>76.238</c:v>
                </c:pt>
                <c:pt idx="2910">
                  <c:v>76.259</c:v>
                </c:pt>
                <c:pt idx="2911">
                  <c:v>76.281000000000006</c:v>
                </c:pt>
                <c:pt idx="2912">
                  <c:v>76.302000000000007</c:v>
                </c:pt>
                <c:pt idx="2913">
                  <c:v>76.323000000000008</c:v>
                </c:pt>
                <c:pt idx="2914">
                  <c:v>76.344999999999999</c:v>
                </c:pt>
                <c:pt idx="2915">
                  <c:v>76.366</c:v>
                </c:pt>
                <c:pt idx="2916">
                  <c:v>76.387</c:v>
                </c:pt>
                <c:pt idx="2917">
                  <c:v>76.409000000000006</c:v>
                </c:pt>
                <c:pt idx="2918">
                  <c:v>76.430000000000007</c:v>
                </c:pt>
                <c:pt idx="2919">
                  <c:v>76.451999999999998</c:v>
                </c:pt>
                <c:pt idx="2920">
                  <c:v>76.472999999999999</c:v>
                </c:pt>
                <c:pt idx="2921">
                  <c:v>76.494</c:v>
                </c:pt>
                <c:pt idx="2922">
                  <c:v>76.515000000000001</c:v>
                </c:pt>
                <c:pt idx="2923">
                  <c:v>76.536000000000001</c:v>
                </c:pt>
                <c:pt idx="2924">
                  <c:v>76.555999999999997</c:v>
                </c:pt>
                <c:pt idx="2925">
                  <c:v>76.576999999999998</c:v>
                </c:pt>
                <c:pt idx="2926">
                  <c:v>76.597999999999999</c:v>
                </c:pt>
                <c:pt idx="2927">
                  <c:v>76.617999999999995</c:v>
                </c:pt>
                <c:pt idx="2928">
                  <c:v>76.638999999999996</c:v>
                </c:pt>
                <c:pt idx="2929">
                  <c:v>76.659000000000006</c:v>
                </c:pt>
                <c:pt idx="2930">
                  <c:v>76.680000000000007</c:v>
                </c:pt>
                <c:pt idx="2931">
                  <c:v>76.7</c:v>
                </c:pt>
                <c:pt idx="2932">
                  <c:v>76.721000000000004</c:v>
                </c:pt>
                <c:pt idx="2933">
                  <c:v>76.742000000000004</c:v>
                </c:pt>
                <c:pt idx="2934">
                  <c:v>76.762</c:v>
                </c:pt>
                <c:pt idx="2935">
                  <c:v>76.783000000000001</c:v>
                </c:pt>
                <c:pt idx="2936">
                  <c:v>76.802999999999997</c:v>
                </c:pt>
                <c:pt idx="2937">
                  <c:v>76.823999999999998</c:v>
                </c:pt>
                <c:pt idx="2938">
                  <c:v>76.844999999999999</c:v>
                </c:pt>
                <c:pt idx="2939">
                  <c:v>76.864999999999995</c:v>
                </c:pt>
                <c:pt idx="2940">
                  <c:v>76.885999999999996</c:v>
                </c:pt>
                <c:pt idx="2941">
                  <c:v>76.906000000000006</c:v>
                </c:pt>
                <c:pt idx="2942">
                  <c:v>76.927000000000007</c:v>
                </c:pt>
                <c:pt idx="2943">
                  <c:v>76.948000000000008</c:v>
                </c:pt>
                <c:pt idx="2944">
                  <c:v>76.968000000000004</c:v>
                </c:pt>
                <c:pt idx="2945">
                  <c:v>76.989000000000004</c:v>
                </c:pt>
                <c:pt idx="2946">
                  <c:v>77.010000000000005</c:v>
                </c:pt>
                <c:pt idx="2947">
                  <c:v>77.03</c:v>
                </c:pt>
                <c:pt idx="2948">
                  <c:v>77.051000000000002</c:v>
                </c:pt>
                <c:pt idx="2949">
                  <c:v>77.070999999999998</c:v>
                </c:pt>
                <c:pt idx="2950">
                  <c:v>77.091999999999999</c:v>
                </c:pt>
                <c:pt idx="2951">
                  <c:v>77.113</c:v>
                </c:pt>
                <c:pt idx="2952">
                  <c:v>77.132999999999996</c:v>
                </c:pt>
                <c:pt idx="2953">
                  <c:v>77.153999999999996</c:v>
                </c:pt>
                <c:pt idx="2954">
                  <c:v>77.174999999999997</c:v>
                </c:pt>
                <c:pt idx="2955">
                  <c:v>77.195000000000007</c:v>
                </c:pt>
                <c:pt idx="2956">
                  <c:v>77.216000000000008</c:v>
                </c:pt>
                <c:pt idx="2957">
                  <c:v>77.236000000000004</c:v>
                </c:pt>
                <c:pt idx="2958">
                  <c:v>77.257000000000005</c:v>
                </c:pt>
                <c:pt idx="2959">
                  <c:v>77.278000000000006</c:v>
                </c:pt>
                <c:pt idx="2960">
                  <c:v>77.298000000000002</c:v>
                </c:pt>
                <c:pt idx="2961">
                  <c:v>77.319000000000003</c:v>
                </c:pt>
                <c:pt idx="2962">
                  <c:v>77.338999999999999</c:v>
                </c:pt>
                <c:pt idx="2963">
                  <c:v>77.36</c:v>
                </c:pt>
                <c:pt idx="2964">
                  <c:v>77.381</c:v>
                </c:pt>
                <c:pt idx="2965">
                  <c:v>77.400999999999996</c:v>
                </c:pt>
                <c:pt idx="2966">
                  <c:v>77.421999999999997</c:v>
                </c:pt>
                <c:pt idx="2967">
                  <c:v>77.442000000000007</c:v>
                </c:pt>
                <c:pt idx="2968">
                  <c:v>77.463000000000008</c:v>
                </c:pt>
                <c:pt idx="2969">
                  <c:v>77.483000000000004</c:v>
                </c:pt>
                <c:pt idx="2970">
                  <c:v>77.504000000000005</c:v>
                </c:pt>
                <c:pt idx="2971">
                  <c:v>77.525000000000006</c:v>
                </c:pt>
                <c:pt idx="2972">
                  <c:v>77.545000000000002</c:v>
                </c:pt>
                <c:pt idx="2973">
                  <c:v>77.566000000000003</c:v>
                </c:pt>
                <c:pt idx="2974">
                  <c:v>77.585999999999999</c:v>
                </c:pt>
                <c:pt idx="2975">
                  <c:v>77.606999999999999</c:v>
                </c:pt>
                <c:pt idx="2976">
                  <c:v>77.626999999999995</c:v>
                </c:pt>
                <c:pt idx="2977">
                  <c:v>77.647999999999996</c:v>
                </c:pt>
                <c:pt idx="2978">
                  <c:v>77.668000000000006</c:v>
                </c:pt>
                <c:pt idx="2979">
                  <c:v>77.689000000000007</c:v>
                </c:pt>
                <c:pt idx="2980">
                  <c:v>77.710000000000008</c:v>
                </c:pt>
                <c:pt idx="2981">
                  <c:v>77.73</c:v>
                </c:pt>
                <c:pt idx="2982">
                  <c:v>77.751000000000005</c:v>
                </c:pt>
                <c:pt idx="2983">
                  <c:v>77.771000000000001</c:v>
                </c:pt>
                <c:pt idx="2984">
                  <c:v>77.792000000000002</c:v>
                </c:pt>
                <c:pt idx="2985">
                  <c:v>77.811999999999998</c:v>
                </c:pt>
                <c:pt idx="2986">
                  <c:v>77.832999999999998</c:v>
                </c:pt>
                <c:pt idx="2987">
                  <c:v>77.853999999999999</c:v>
                </c:pt>
                <c:pt idx="2988">
                  <c:v>77.873999999999995</c:v>
                </c:pt>
                <c:pt idx="2989">
                  <c:v>77.894999999999996</c:v>
                </c:pt>
                <c:pt idx="2990">
                  <c:v>77.915000000000006</c:v>
                </c:pt>
                <c:pt idx="2991">
                  <c:v>77.936000000000007</c:v>
                </c:pt>
                <c:pt idx="2992">
                  <c:v>77.956000000000003</c:v>
                </c:pt>
                <c:pt idx="2993">
                  <c:v>77.978000000000009</c:v>
                </c:pt>
                <c:pt idx="2994">
                  <c:v>77.998999999999995</c:v>
                </c:pt>
                <c:pt idx="2995">
                  <c:v>78.02</c:v>
                </c:pt>
                <c:pt idx="2996">
                  <c:v>78.040999999999997</c:v>
                </c:pt>
                <c:pt idx="2997">
                  <c:v>78.063000000000002</c:v>
                </c:pt>
                <c:pt idx="2998">
                  <c:v>78.084000000000003</c:v>
                </c:pt>
                <c:pt idx="2999">
                  <c:v>78.105000000000004</c:v>
                </c:pt>
                <c:pt idx="3000">
                  <c:v>78.126000000000005</c:v>
                </c:pt>
                <c:pt idx="3001">
                  <c:v>78.147999999999996</c:v>
                </c:pt>
                <c:pt idx="3002">
                  <c:v>78.168999999999997</c:v>
                </c:pt>
                <c:pt idx="3003">
                  <c:v>78.19</c:v>
                </c:pt>
                <c:pt idx="3004">
                  <c:v>78.210999999999999</c:v>
                </c:pt>
                <c:pt idx="3005">
                  <c:v>78.233000000000004</c:v>
                </c:pt>
                <c:pt idx="3006">
                  <c:v>78.254000000000005</c:v>
                </c:pt>
                <c:pt idx="3007">
                  <c:v>78.275000000000006</c:v>
                </c:pt>
                <c:pt idx="3008">
                  <c:v>78.296999999999997</c:v>
                </c:pt>
                <c:pt idx="3009">
                  <c:v>78.317999999999998</c:v>
                </c:pt>
                <c:pt idx="3010">
                  <c:v>78.338999999999999</c:v>
                </c:pt>
                <c:pt idx="3011">
                  <c:v>78.36</c:v>
                </c:pt>
                <c:pt idx="3012">
                  <c:v>78.382000000000005</c:v>
                </c:pt>
                <c:pt idx="3013">
                  <c:v>78.403000000000006</c:v>
                </c:pt>
                <c:pt idx="3014">
                  <c:v>78.424000000000007</c:v>
                </c:pt>
                <c:pt idx="3015">
                  <c:v>78.445999999999998</c:v>
                </c:pt>
                <c:pt idx="3016">
                  <c:v>78.466999999999999</c:v>
                </c:pt>
                <c:pt idx="3017">
                  <c:v>78.488</c:v>
                </c:pt>
                <c:pt idx="3018">
                  <c:v>78.510000000000005</c:v>
                </c:pt>
                <c:pt idx="3019">
                  <c:v>78.531000000000006</c:v>
                </c:pt>
                <c:pt idx="3020">
                  <c:v>78.552000000000007</c:v>
                </c:pt>
                <c:pt idx="3021">
                  <c:v>78.573999999999998</c:v>
                </c:pt>
                <c:pt idx="3022">
                  <c:v>78.594999999999999</c:v>
                </c:pt>
                <c:pt idx="3023">
                  <c:v>78.616</c:v>
                </c:pt>
                <c:pt idx="3024">
                  <c:v>78.638000000000005</c:v>
                </c:pt>
                <c:pt idx="3025">
                  <c:v>78.659000000000006</c:v>
                </c:pt>
                <c:pt idx="3026">
                  <c:v>78.680000000000007</c:v>
                </c:pt>
                <c:pt idx="3027">
                  <c:v>78.701999999999998</c:v>
                </c:pt>
                <c:pt idx="3028">
                  <c:v>78.722999999999999</c:v>
                </c:pt>
                <c:pt idx="3029">
                  <c:v>78.744</c:v>
                </c:pt>
                <c:pt idx="3030">
                  <c:v>78.766000000000005</c:v>
                </c:pt>
                <c:pt idx="3031">
                  <c:v>78.787000000000006</c:v>
                </c:pt>
                <c:pt idx="3032">
                  <c:v>78.808000000000007</c:v>
                </c:pt>
                <c:pt idx="3033">
                  <c:v>78.83</c:v>
                </c:pt>
                <c:pt idx="3034">
                  <c:v>78.850999999999999</c:v>
                </c:pt>
                <c:pt idx="3035">
                  <c:v>78.872</c:v>
                </c:pt>
                <c:pt idx="3036">
                  <c:v>78.894000000000005</c:v>
                </c:pt>
                <c:pt idx="3037">
                  <c:v>78.915000000000006</c:v>
                </c:pt>
                <c:pt idx="3038">
                  <c:v>78.936000000000007</c:v>
                </c:pt>
                <c:pt idx="3039">
                  <c:v>78.957999999999998</c:v>
                </c:pt>
                <c:pt idx="3040">
                  <c:v>78.978999999999999</c:v>
                </c:pt>
                <c:pt idx="3041">
                  <c:v>79</c:v>
                </c:pt>
                <c:pt idx="3042">
                  <c:v>79.022000000000006</c:v>
                </c:pt>
                <c:pt idx="3043">
                  <c:v>79.043000000000006</c:v>
                </c:pt>
                <c:pt idx="3044">
                  <c:v>79.064000000000007</c:v>
                </c:pt>
                <c:pt idx="3045">
                  <c:v>79.085999999999999</c:v>
                </c:pt>
                <c:pt idx="3046">
                  <c:v>79.106999999999999</c:v>
                </c:pt>
                <c:pt idx="3047">
                  <c:v>79.129000000000005</c:v>
                </c:pt>
                <c:pt idx="3048">
                  <c:v>79.150000000000006</c:v>
                </c:pt>
                <c:pt idx="3049">
                  <c:v>79.171000000000006</c:v>
                </c:pt>
                <c:pt idx="3050">
                  <c:v>79.192999999999998</c:v>
                </c:pt>
                <c:pt idx="3051">
                  <c:v>79.213999999999999</c:v>
                </c:pt>
                <c:pt idx="3052">
                  <c:v>79.236000000000004</c:v>
                </c:pt>
                <c:pt idx="3053">
                  <c:v>79.257000000000005</c:v>
                </c:pt>
                <c:pt idx="3054">
                  <c:v>79.278000000000006</c:v>
                </c:pt>
                <c:pt idx="3055">
                  <c:v>79.3</c:v>
                </c:pt>
                <c:pt idx="3056">
                  <c:v>79.320999999999998</c:v>
                </c:pt>
                <c:pt idx="3057">
                  <c:v>79.343000000000004</c:v>
                </c:pt>
                <c:pt idx="3058">
                  <c:v>79.364000000000004</c:v>
                </c:pt>
                <c:pt idx="3059">
                  <c:v>79.385000000000005</c:v>
                </c:pt>
                <c:pt idx="3060">
                  <c:v>79.406999999999996</c:v>
                </c:pt>
                <c:pt idx="3061">
                  <c:v>79.427999999999997</c:v>
                </c:pt>
                <c:pt idx="3062">
                  <c:v>79.45</c:v>
                </c:pt>
                <c:pt idx="3063">
                  <c:v>79.471000000000004</c:v>
                </c:pt>
                <c:pt idx="3064">
                  <c:v>79.492000000000004</c:v>
                </c:pt>
                <c:pt idx="3065">
                  <c:v>79.513999999999996</c:v>
                </c:pt>
                <c:pt idx="3066">
                  <c:v>79.534999999999997</c:v>
                </c:pt>
                <c:pt idx="3067">
                  <c:v>79.557000000000002</c:v>
                </c:pt>
                <c:pt idx="3068">
                  <c:v>79.578000000000003</c:v>
                </c:pt>
                <c:pt idx="3069">
                  <c:v>79.600000000000009</c:v>
                </c:pt>
                <c:pt idx="3070">
                  <c:v>79.620999999999995</c:v>
                </c:pt>
                <c:pt idx="3071">
                  <c:v>79.643000000000001</c:v>
                </c:pt>
                <c:pt idx="3072">
                  <c:v>79.664000000000001</c:v>
                </c:pt>
                <c:pt idx="3073">
                  <c:v>79.685000000000002</c:v>
                </c:pt>
                <c:pt idx="3074">
                  <c:v>79.707000000000008</c:v>
                </c:pt>
                <c:pt idx="3075">
                  <c:v>79.728000000000009</c:v>
                </c:pt>
                <c:pt idx="3076">
                  <c:v>79.75</c:v>
                </c:pt>
                <c:pt idx="3077">
                  <c:v>79.771000000000001</c:v>
                </c:pt>
                <c:pt idx="3078">
                  <c:v>79.793000000000006</c:v>
                </c:pt>
                <c:pt idx="3079">
                  <c:v>79.814000000000007</c:v>
                </c:pt>
                <c:pt idx="3080">
                  <c:v>79.835999999999999</c:v>
                </c:pt>
                <c:pt idx="3081">
                  <c:v>79.856999999999999</c:v>
                </c:pt>
                <c:pt idx="3082">
                  <c:v>79.879000000000005</c:v>
                </c:pt>
                <c:pt idx="3083">
                  <c:v>79.900000000000006</c:v>
                </c:pt>
                <c:pt idx="3084">
                  <c:v>79.921000000000006</c:v>
                </c:pt>
                <c:pt idx="3085">
                  <c:v>79.942999999999998</c:v>
                </c:pt>
                <c:pt idx="3086">
                  <c:v>79.963999999999999</c:v>
                </c:pt>
                <c:pt idx="3087">
                  <c:v>79.986000000000004</c:v>
                </c:pt>
                <c:pt idx="3088">
                  <c:v>80.007000000000005</c:v>
                </c:pt>
                <c:pt idx="3089">
                  <c:v>80.028999999999996</c:v>
                </c:pt>
                <c:pt idx="3090">
                  <c:v>80.05</c:v>
                </c:pt>
                <c:pt idx="3091">
                  <c:v>80.070999999999998</c:v>
                </c:pt>
                <c:pt idx="3092">
                  <c:v>80.093000000000004</c:v>
                </c:pt>
                <c:pt idx="3093">
                  <c:v>80.114000000000004</c:v>
                </c:pt>
                <c:pt idx="3094">
                  <c:v>80.135999999999996</c:v>
                </c:pt>
                <c:pt idx="3095">
                  <c:v>80.156999999999996</c:v>
                </c:pt>
                <c:pt idx="3096">
                  <c:v>80.177999999999997</c:v>
                </c:pt>
                <c:pt idx="3097">
                  <c:v>80.2</c:v>
                </c:pt>
                <c:pt idx="3098">
                  <c:v>80.221000000000004</c:v>
                </c:pt>
                <c:pt idx="3099">
                  <c:v>80.242999999999995</c:v>
                </c:pt>
                <c:pt idx="3100">
                  <c:v>80.263999999999996</c:v>
                </c:pt>
                <c:pt idx="3101">
                  <c:v>80.284999999999997</c:v>
                </c:pt>
                <c:pt idx="3102">
                  <c:v>80.307000000000002</c:v>
                </c:pt>
                <c:pt idx="3103">
                  <c:v>80.328000000000003</c:v>
                </c:pt>
                <c:pt idx="3104">
                  <c:v>80.350000000000009</c:v>
                </c:pt>
                <c:pt idx="3105">
                  <c:v>80.370999999999995</c:v>
                </c:pt>
                <c:pt idx="3106">
                  <c:v>80.391999999999996</c:v>
                </c:pt>
                <c:pt idx="3107">
                  <c:v>80.414000000000001</c:v>
                </c:pt>
                <c:pt idx="3108">
                  <c:v>80.435000000000002</c:v>
                </c:pt>
                <c:pt idx="3109">
                  <c:v>80.457000000000008</c:v>
                </c:pt>
                <c:pt idx="3110">
                  <c:v>80.478000000000009</c:v>
                </c:pt>
                <c:pt idx="3111">
                  <c:v>80.498999999999995</c:v>
                </c:pt>
                <c:pt idx="3112">
                  <c:v>80.52</c:v>
                </c:pt>
                <c:pt idx="3113">
                  <c:v>80.542000000000002</c:v>
                </c:pt>
                <c:pt idx="3114">
                  <c:v>80.563000000000002</c:v>
                </c:pt>
                <c:pt idx="3115">
                  <c:v>80.584000000000003</c:v>
                </c:pt>
                <c:pt idx="3116">
                  <c:v>80.605000000000004</c:v>
                </c:pt>
                <c:pt idx="3117">
                  <c:v>80.626000000000005</c:v>
                </c:pt>
                <c:pt idx="3118">
                  <c:v>80.647999999999996</c:v>
                </c:pt>
                <c:pt idx="3119">
                  <c:v>80.668999999999997</c:v>
                </c:pt>
                <c:pt idx="3120">
                  <c:v>80.69</c:v>
                </c:pt>
                <c:pt idx="3121">
                  <c:v>80.710999999999999</c:v>
                </c:pt>
                <c:pt idx="3122">
                  <c:v>80.731999999999999</c:v>
                </c:pt>
                <c:pt idx="3123">
                  <c:v>80.754000000000005</c:v>
                </c:pt>
                <c:pt idx="3124">
                  <c:v>80.775000000000006</c:v>
                </c:pt>
                <c:pt idx="3125">
                  <c:v>80.796000000000006</c:v>
                </c:pt>
                <c:pt idx="3126">
                  <c:v>80.817000000000007</c:v>
                </c:pt>
                <c:pt idx="3127">
                  <c:v>80.838999999999999</c:v>
                </c:pt>
                <c:pt idx="3128">
                  <c:v>80.86</c:v>
                </c:pt>
                <c:pt idx="3129">
                  <c:v>80.881</c:v>
                </c:pt>
                <c:pt idx="3130">
                  <c:v>80.902000000000001</c:v>
                </c:pt>
                <c:pt idx="3131">
                  <c:v>80.923000000000002</c:v>
                </c:pt>
                <c:pt idx="3132">
                  <c:v>80.944000000000003</c:v>
                </c:pt>
                <c:pt idx="3133">
                  <c:v>80.966000000000008</c:v>
                </c:pt>
                <c:pt idx="3134">
                  <c:v>80.986999999999995</c:v>
                </c:pt>
                <c:pt idx="3135">
                  <c:v>81.007999999999996</c:v>
                </c:pt>
                <c:pt idx="3136">
                  <c:v>81.028999999999996</c:v>
                </c:pt>
                <c:pt idx="3137">
                  <c:v>81.05</c:v>
                </c:pt>
                <c:pt idx="3138">
                  <c:v>81.072000000000003</c:v>
                </c:pt>
                <c:pt idx="3139">
                  <c:v>81.093000000000004</c:v>
                </c:pt>
                <c:pt idx="3140">
                  <c:v>81.114000000000004</c:v>
                </c:pt>
                <c:pt idx="3141">
                  <c:v>81.135000000000005</c:v>
                </c:pt>
                <c:pt idx="3142">
                  <c:v>81.156000000000006</c:v>
                </c:pt>
                <c:pt idx="3143">
                  <c:v>81.177000000000007</c:v>
                </c:pt>
                <c:pt idx="3144">
                  <c:v>81.198999999999998</c:v>
                </c:pt>
                <c:pt idx="3145">
                  <c:v>81.22</c:v>
                </c:pt>
                <c:pt idx="3146">
                  <c:v>81.241</c:v>
                </c:pt>
                <c:pt idx="3147">
                  <c:v>81.262</c:v>
                </c:pt>
                <c:pt idx="3148">
                  <c:v>81.283000000000001</c:v>
                </c:pt>
                <c:pt idx="3149">
                  <c:v>81.304000000000002</c:v>
                </c:pt>
                <c:pt idx="3150">
                  <c:v>81.326000000000008</c:v>
                </c:pt>
                <c:pt idx="3151">
                  <c:v>81.347000000000008</c:v>
                </c:pt>
                <c:pt idx="3152">
                  <c:v>81.367999999999995</c:v>
                </c:pt>
                <c:pt idx="3153">
                  <c:v>81.388999999999996</c:v>
                </c:pt>
                <c:pt idx="3154">
                  <c:v>81.41</c:v>
                </c:pt>
                <c:pt idx="3155">
                  <c:v>81.430999999999997</c:v>
                </c:pt>
                <c:pt idx="3156">
                  <c:v>81.453000000000003</c:v>
                </c:pt>
                <c:pt idx="3157">
                  <c:v>81.474000000000004</c:v>
                </c:pt>
                <c:pt idx="3158">
                  <c:v>81.495000000000005</c:v>
                </c:pt>
                <c:pt idx="3159">
                  <c:v>81.516000000000005</c:v>
                </c:pt>
                <c:pt idx="3160">
                  <c:v>81.537000000000006</c:v>
                </c:pt>
                <c:pt idx="3161">
                  <c:v>81.558000000000007</c:v>
                </c:pt>
                <c:pt idx="3162">
                  <c:v>81.58</c:v>
                </c:pt>
                <c:pt idx="3163">
                  <c:v>81.600999999999999</c:v>
                </c:pt>
                <c:pt idx="3164">
                  <c:v>81.622</c:v>
                </c:pt>
                <c:pt idx="3165">
                  <c:v>81.644000000000005</c:v>
                </c:pt>
                <c:pt idx="3166">
                  <c:v>81.665000000000006</c:v>
                </c:pt>
                <c:pt idx="3167">
                  <c:v>81.686000000000007</c:v>
                </c:pt>
                <c:pt idx="3168">
                  <c:v>81.707999999999998</c:v>
                </c:pt>
                <c:pt idx="3169">
                  <c:v>81.728999999999999</c:v>
                </c:pt>
                <c:pt idx="3170">
                  <c:v>81.75</c:v>
                </c:pt>
                <c:pt idx="3171">
                  <c:v>81.772000000000006</c:v>
                </c:pt>
                <c:pt idx="3172">
                  <c:v>81.793000000000006</c:v>
                </c:pt>
                <c:pt idx="3173">
                  <c:v>81.814000000000007</c:v>
                </c:pt>
                <c:pt idx="3174">
                  <c:v>81.835999999999999</c:v>
                </c:pt>
                <c:pt idx="3175">
                  <c:v>81.856999999999999</c:v>
                </c:pt>
                <c:pt idx="3176">
                  <c:v>81.879000000000005</c:v>
                </c:pt>
                <c:pt idx="3177">
                  <c:v>81.900000000000006</c:v>
                </c:pt>
                <c:pt idx="3178">
                  <c:v>81.921000000000006</c:v>
                </c:pt>
                <c:pt idx="3179">
                  <c:v>81.942999999999998</c:v>
                </c:pt>
                <c:pt idx="3180">
                  <c:v>81.963999999999999</c:v>
                </c:pt>
                <c:pt idx="3181">
                  <c:v>81.986000000000004</c:v>
                </c:pt>
                <c:pt idx="3182">
                  <c:v>82.007000000000005</c:v>
                </c:pt>
                <c:pt idx="3183">
                  <c:v>82.028000000000006</c:v>
                </c:pt>
                <c:pt idx="3184">
                  <c:v>82.05</c:v>
                </c:pt>
                <c:pt idx="3185">
                  <c:v>82.070999999999998</c:v>
                </c:pt>
                <c:pt idx="3186">
                  <c:v>82.093000000000004</c:v>
                </c:pt>
                <c:pt idx="3187">
                  <c:v>82.114000000000004</c:v>
                </c:pt>
                <c:pt idx="3188">
                  <c:v>82.135999999999996</c:v>
                </c:pt>
                <c:pt idx="3189">
                  <c:v>82.156999999999996</c:v>
                </c:pt>
                <c:pt idx="3190">
                  <c:v>82.177999999999997</c:v>
                </c:pt>
                <c:pt idx="3191">
                  <c:v>82.2</c:v>
                </c:pt>
                <c:pt idx="3192">
                  <c:v>82.221000000000004</c:v>
                </c:pt>
                <c:pt idx="3193">
                  <c:v>82.242999999999995</c:v>
                </c:pt>
                <c:pt idx="3194">
                  <c:v>82.263999999999996</c:v>
                </c:pt>
                <c:pt idx="3195">
                  <c:v>82.284999999999997</c:v>
                </c:pt>
                <c:pt idx="3196">
                  <c:v>82.307000000000002</c:v>
                </c:pt>
                <c:pt idx="3197">
                  <c:v>82.328000000000003</c:v>
                </c:pt>
                <c:pt idx="3198">
                  <c:v>82.350000000000009</c:v>
                </c:pt>
                <c:pt idx="3199">
                  <c:v>82.370999999999995</c:v>
                </c:pt>
                <c:pt idx="3200">
                  <c:v>82.391999999999996</c:v>
                </c:pt>
                <c:pt idx="3201">
                  <c:v>82.414000000000001</c:v>
                </c:pt>
                <c:pt idx="3202">
                  <c:v>82.435000000000002</c:v>
                </c:pt>
                <c:pt idx="3203">
                  <c:v>82.457000000000008</c:v>
                </c:pt>
                <c:pt idx="3204">
                  <c:v>82.478000000000009</c:v>
                </c:pt>
                <c:pt idx="3205">
                  <c:v>82.498999999999995</c:v>
                </c:pt>
                <c:pt idx="3206">
                  <c:v>82.521000000000001</c:v>
                </c:pt>
                <c:pt idx="3207">
                  <c:v>82.542000000000002</c:v>
                </c:pt>
                <c:pt idx="3208">
                  <c:v>82.564000000000007</c:v>
                </c:pt>
                <c:pt idx="3209">
                  <c:v>82.585000000000008</c:v>
                </c:pt>
                <c:pt idx="3210">
                  <c:v>82.606000000000009</c:v>
                </c:pt>
                <c:pt idx="3211">
                  <c:v>82.628</c:v>
                </c:pt>
                <c:pt idx="3212">
                  <c:v>82.649000000000001</c:v>
                </c:pt>
                <c:pt idx="3213">
                  <c:v>82.671000000000006</c:v>
                </c:pt>
                <c:pt idx="3214">
                  <c:v>82.692000000000007</c:v>
                </c:pt>
                <c:pt idx="3215">
                  <c:v>82.713999999999999</c:v>
                </c:pt>
                <c:pt idx="3216">
                  <c:v>82.734999999999999</c:v>
                </c:pt>
                <c:pt idx="3217">
                  <c:v>82.756</c:v>
                </c:pt>
                <c:pt idx="3218">
                  <c:v>82.778000000000006</c:v>
                </c:pt>
                <c:pt idx="3219">
                  <c:v>82.799000000000007</c:v>
                </c:pt>
                <c:pt idx="3220">
                  <c:v>82.820999999999998</c:v>
                </c:pt>
                <c:pt idx="3221">
                  <c:v>82.841999999999999</c:v>
                </c:pt>
                <c:pt idx="3222">
                  <c:v>82.864000000000004</c:v>
                </c:pt>
                <c:pt idx="3223">
                  <c:v>82.885000000000005</c:v>
                </c:pt>
                <c:pt idx="3224">
                  <c:v>82.906000000000006</c:v>
                </c:pt>
                <c:pt idx="3225">
                  <c:v>82.927999999999997</c:v>
                </c:pt>
                <c:pt idx="3226">
                  <c:v>82.948999999999998</c:v>
                </c:pt>
                <c:pt idx="3227">
                  <c:v>82.971000000000004</c:v>
                </c:pt>
                <c:pt idx="3228">
                  <c:v>82.992000000000004</c:v>
                </c:pt>
                <c:pt idx="3229">
                  <c:v>83.013999999999996</c:v>
                </c:pt>
                <c:pt idx="3230">
                  <c:v>83.034999999999997</c:v>
                </c:pt>
                <c:pt idx="3231">
                  <c:v>83.057000000000002</c:v>
                </c:pt>
                <c:pt idx="3232">
                  <c:v>83.078000000000003</c:v>
                </c:pt>
                <c:pt idx="3233">
                  <c:v>83.099000000000004</c:v>
                </c:pt>
                <c:pt idx="3234">
                  <c:v>83.120999999999995</c:v>
                </c:pt>
                <c:pt idx="3235">
                  <c:v>83.141999999999996</c:v>
                </c:pt>
                <c:pt idx="3236">
                  <c:v>83.164000000000001</c:v>
                </c:pt>
                <c:pt idx="3237">
                  <c:v>83.185000000000002</c:v>
                </c:pt>
                <c:pt idx="3238">
                  <c:v>83.207000000000008</c:v>
                </c:pt>
                <c:pt idx="3239">
                  <c:v>83.228000000000009</c:v>
                </c:pt>
                <c:pt idx="3240">
                  <c:v>83.25</c:v>
                </c:pt>
                <c:pt idx="3241">
                  <c:v>83.271000000000001</c:v>
                </c:pt>
                <c:pt idx="3242">
                  <c:v>83.293000000000006</c:v>
                </c:pt>
                <c:pt idx="3243">
                  <c:v>83.314000000000007</c:v>
                </c:pt>
                <c:pt idx="3244">
                  <c:v>83.335999999999999</c:v>
                </c:pt>
                <c:pt idx="3245">
                  <c:v>83.356999999999999</c:v>
                </c:pt>
                <c:pt idx="3246">
                  <c:v>83.379000000000005</c:v>
                </c:pt>
                <c:pt idx="3247">
                  <c:v>83.4</c:v>
                </c:pt>
                <c:pt idx="3248">
                  <c:v>83.421999999999997</c:v>
                </c:pt>
                <c:pt idx="3249">
                  <c:v>83.442999999999998</c:v>
                </c:pt>
                <c:pt idx="3250">
                  <c:v>83.463999999999999</c:v>
                </c:pt>
                <c:pt idx="3251">
                  <c:v>83.486000000000004</c:v>
                </c:pt>
                <c:pt idx="3252">
                  <c:v>83.507000000000005</c:v>
                </c:pt>
                <c:pt idx="3253">
                  <c:v>83.528999999999996</c:v>
                </c:pt>
                <c:pt idx="3254">
                  <c:v>83.55</c:v>
                </c:pt>
                <c:pt idx="3255">
                  <c:v>83.572000000000003</c:v>
                </c:pt>
                <c:pt idx="3256">
                  <c:v>83.593000000000004</c:v>
                </c:pt>
                <c:pt idx="3257">
                  <c:v>83.614999999999995</c:v>
                </c:pt>
                <c:pt idx="3258">
                  <c:v>83.635999999999996</c:v>
                </c:pt>
                <c:pt idx="3259">
                  <c:v>83.658000000000001</c:v>
                </c:pt>
                <c:pt idx="3260">
                  <c:v>83.679000000000002</c:v>
                </c:pt>
                <c:pt idx="3261">
                  <c:v>83.701000000000008</c:v>
                </c:pt>
                <c:pt idx="3262">
                  <c:v>83.722000000000008</c:v>
                </c:pt>
                <c:pt idx="3263">
                  <c:v>83.742999999999995</c:v>
                </c:pt>
                <c:pt idx="3264">
                  <c:v>83.765000000000001</c:v>
                </c:pt>
                <c:pt idx="3265">
                  <c:v>83.786000000000001</c:v>
                </c:pt>
                <c:pt idx="3266">
                  <c:v>83.808000000000007</c:v>
                </c:pt>
                <c:pt idx="3267">
                  <c:v>83.829000000000008</c:v>
                </c:pt>
                <c:pt idx="3268">
                  <c:v>83.850999999999999</c:v>
                </c:pt>
                <c:pt idx="3269">
                  <c:v>83.872</c:v>
                </c:pt>
                <c:pt idx="3270">
                  <c:v>83.894000000000005</c:v>
                </c:pt>
                <c:pt idx="3271">
                  <c:v>83.915000000000006</c:v>
                </c:pt>
                <c:pt idx="3272">
                  <c:v>83.936999999999998</c:v>
                </c:pt>
                <c:pt idx="3273">
                  <c:v>83.957999999999998</c:v>
                </c:pt>
                <c:pt idx="3274">
                  <c:v>83.98</c:v>
                </c:pt>
                <c:pt idx="3275">
                  <c:v>84.001000000000005</c:v>
                </c:pt>
                <c:pt idx="3276">
                  <c:v>84.022999999999996</c:v>
                </c:pt>
                <c:pt idx="3277">
                  <c:v>84.043999999999997</c:v>
                </c:pt>
                <c:pt idx="3278">
                  <c:v>84.066000000000003</c:v>
                </c:pt>
                <c:pt idx="3279">
                  <c:v>84.087000000000003</c:v>
                </c:pt>
                <c:pt idx="3280">
                  <c:v>84.108999999999995</c:v>
                </c:pt>
                <c:pt idx="3281">
                  <c:v>84.13</c:v>
                </c:pt>
                <c:pt idx="3282">
                  <c:v>84.152000000000001</c:v>
                </c:pt>
                <c:pt idx="3283">
                  <c:v>84.173000000000002</c:v>
                </c:pt>
                <c:pt idx="3284">
                  <c:v>84.194000000000003</c:v>
                </c:pt>
                <c:pt idx="3285">
                  <c:v>84.216000000000008</c:v>
                </c:pt>
                <c:pt idx="3286">
                  <c:v>84.236999999999995</c:v>
                </c:pt>
                <c:pt idx="3287">
                  <c:v>84.259</c:v>
                </c:pt>
                <c:pt idx="3288">
                  <c:v>84.28</c:v>
                </c:pt>
                <c:pt idx="3289">
                  <c:v>84.302000000000007</c:v>
                </c:pt>
                <c:pt idx="3290">
                  <c:v>84.323000000000008</c:v>
                </c:pt>
                <c:pt idx="3291">
                  <c:v>84.344999999999999</c:v>
                </c:pt>
                <c:pt idx="3292">
                  <c:v>84.366</c:v>
                </c:pt>
                <c:pt idx="3293">
                  <c:v>84.388000000000005</c:v>
                </c:pt>
                <c:pt idx="3294">
                  <c:v>84.409000000000006</c:v>
                </c:pt>
                <c:pt idx="3295">
                  <c:v>84.430999999999997</c:v>
                </c:pt>
                <c:pt idx="3296">
                  <c:v>84.451999999999998</c:v>
                </c:pt>
                <c:pt idx="3297">
                  <c:v>84.474000000000004</c:v>
                </c:pt>
                <c:pt idx="3298">
                  <c:v>84.495000000000005</c:v>
                </c:pt>
                <c:pt idx="3299">
                  <c:v>84.516999999999996</c:v>
                </c:pt>
                <c:pt idx="3300">
                  <c:v>84.537999999999997</c:v>
                </c:pt>
                <c:pt idx="3301">
                  <c:v>84.56</c:v>
                </c:pt>
                <c:pt idx="3302">
                  <c:v>84.581000000000003</c:v>
                </c:pt>
                <c:pt idx="3303">
                  <c:v>84.603000000000009</c:v>
                </c:pt>
                <c:pt idx="3304">
                  <c:v>84.623999999999995</c:v>
                </c:pt>
                <c:pt idx="3305">
                  <c:v>84.644999999999996</c:v>
                </c:pt>
                <c:pt idx="3306">
                  <c:v>84.667000000000002</c:v>
                </c:pt>
                <c:pt idx="3307">
                  <c:v>84.688000000000002</c:v>
                </c:pt>
                <c:pt idx="3308">
                  <c:v>84.710000000000008</c:v>
                </c:pt>
                <c:pt idx="3309">
                  <c:v>84.731000000000009</c:v>
                </c:pt>
                <c:pt idx="3310">
                  <c:v>84.753</c:v>
                </c:pt>
                <c:pt idx="3311">
                  <c:v>84.774000000000001</c:v>
                </c:pt>
                <c:pt idx="3312">
                  <c:v>84.796000000000006</c:v>
                </c:pt>
                <c:pt idx="3313">
                  <c:v>84.817000000000007</c:v>
                </c:pt>
                <c:pt idx="3314">
                  <c:v>84.838999999999999</c:v>
                </c:pt>
                <c:pt idx="3315">
                  <c:v>84.86</c:v>
                </c:pt>
                <c:pt idx="3316">
                  <c:v>84.882000000000005</c:v>
                </c:pt>
                <c:pt idx="3317">
                  <c:v>84.903000000000006</c:v>
                </c:pt>
                <c:pt idx="3318">
                  <c:v>84.924999999999997</c:v>
                </c:pt>
                <c:pt idx="3319">
                  <c:v>84.945999999999998</c:v>
                </c:pt>
                <c:pt idx="3320">
                  <c:v>84.968000000000004</c:v>
                </c:pt>
                <c:pt idx="3321">
                  <c:v>84.989000000000004</c:v>
                </c:pt>
                <c:pt idx="3322">
                  <c:v>85.01</c:v>
                </c:pt>
                <c:pt idx="3323">
                  <c:v>85.031999999999996</c:v>
                </c:pt>
                <c:pt idx="3324">
                  <c:v>85.052999999999997</c:v>
                </c:pt>
                <c:pt idx="3325">
                  <c:v>85.075000000000003</c:v>
                </c:pt>
                <c:pt idx="3326">
                  <c:v>85.096000000000004</c:v>
                </c:pt>
                <c:pt idx="3327">
                  <c:v>85.117999999999995</c:v>
                </c:pt>
                <c:pt idx="3328">
                  <c:v>85.138999999999996</c:v>
                </c:pt>
                <c:pt idx="3329">
                  <c:v>85.161000000000001</c:v>
                </c:pt>
                <c:pt idx="3330">
                  <c:v>85.182000000000002</c:v>
                </c:pt>
                <c:pt idx="3331">
                  <c:v>85.204000000000008</c:v>
                </c:pt>
                <c:pt idx="3332">
                  <c:v>85.225000000000009</c:v>
                </c:pt>
                <c:pt idx="3333">
                  <c:v>85.247</c:v>
                </c:pt>
                <c:pt idx="3334">
                  <c:v>85.268000000000001</c:v>
                </c:pt>
                <c:pt idx="3335">
                  <c:v>85.289000000000001</c:v>
                </c:pt>
                <c:pt idx="3336">
                  <c:v>85.311000000000007</c:v>
                </c:pt>
                <c:pt idx="3337">
                  <c:v>85.332000000000008</c:v>
                </c:pt>
                <c:pt idx="3338">
                  <c:v>85.353999999999999</c:v>
                </c:pt>
                <c:pt idx="3339">
                  <c:v>85.375</c:v>
                </c:pt>
                <c:pt idx="3340">
                  <c:v>85.397000000000006</c:v>
                </c:pt>
                <c:pt idx="3341">
                  <c:v>85.418000000000006</c:v>
                </c:pt>
                <c:pt idx="3342">
                  <c:v>85.44</c:v>
                </c:pt>
                <c:pt idx="3343">
                  <c:v>85.460999999999999</c:v>
                </c:pt>
                <c:pt idx="3344">
                  <c:v>85.483000000000004</c:v>
                </c:pt>
                <c:pt idx="3345">
                  <c:v>85.504000000000005</c:v>
                </c:pt>
                <c:pt idx="3346">
                  <c:v>85.525999999999996</c:v>
                </c:pt>
                <c:pt idx="3347">
                  <c:v>85.546999999999997</c:v>
                </c:pt>
                <c:pt idx="3348">
                  <c:v>85.569000000000003</c:v>
                </c:pt>
                <c:pt idx="3349">
                  <c:v>85.59</c:v>
                </c:pt>
                <c:pt idx="3350">
                  <c:v>85.611999999999995</c:v>
                </c:pt>
                <c:pt idx="3351">
                  <c:v>85.632999999999996</c:v>
                </c:pt>
                <c:pt idx="3352">
                  <c:v>85.655000000000001</c:v>
                </c:pt>
                <c:pt idx="3353">
                  <c:v>85.676000000000002</c:v>
                </c:pt>
                <c:pt idx="3354">
                  <c:v>85.698000000000008</c:v>
                </c:pt>
                <c:pt idx="3355">
                  <c:v>85.719000000000008</c:v>
                </c:pt>
                <c:pt idx="3356">
                  <c:v>85.741</c:v>
                </c:pt>
                <c:pt idx="3357">
                  <c:v>85.762</c:v>
                </c:pt>
                <c:pt idx="3358">
                  <c:v>85.784000000000006</c:v>
                </c:pt>
                <c:pt idx="3359">
                  <c:v>85.805000000000007</c:v>
                </c:pt>
                <c:pt idx="3360">
                  <c:v>85.826999999999998</c:v>
                </c:pt>
                <c:pt idx="3361">
                  <c:v>85.847999999999999</c:v>
                </c:pt>
                <c:pt idx="3362">
                  <c:v>85.87</c:v>
                </c:pt>
                <c:pt idx="3363">
                  <c:v>85.891999999999996</c:v>
                </c:pt>
                <c:pt idx="3364">
                  <c:v>85.912999999999997</c:v>
                </c:pt>
                <c:pt idx="3365">
                  <c:v>85.935000000000002</c:v>
                </c:pt>
                <c:pt idx="3366">
                  <c:v>85.956000000000003</c:v>
                </c:pt>
                <c:pt idx="3367">
                  <c:v>85.978000000000009</c:v>
                </c:pt>
                <c:pt idx="3368">
                  <c:v>85.998999999999995</c:v>
                </c:pt>
                <c:pt idx="3369">
                  <c:v>86.021000000000001</c:v>
                </c:pt>
                <c:pt idx="3370">
                  <c:v>86.042000000000002</c:v>
                </c:pt>
                <c:pt idx="3371">
                  <c:v>86.064000000000007</c:v>
                </c:pt>
                <c:pt idx="3372">
                  <c:v>86.085000000000008</c:v>
                </c:pt>
                <c:pt idx="3373">
                  <c:v>86.106999999999999</c:v>
                </c:pt>
                <c:pt idx="3374">
                  <c:v>86.128</c:v>
                </c:pt>
                <c:pt idx="3375">
                  <c:v>86.15</c:v>
                </c:pt>
                <c:pt idx="3376">
                  <c:v>86.171999999999997</c:v>
                </c:pt>
                <c:pt idx="3377">
                  <c:v>86.192999999999998</c:v>
                </c:pt>
                <c:pt idx="3378">
                  <c:v>86.215000000000003</c:v>
                </c:pt>
                <c:pt idx="3379">
                  <c:v>86.236000000000004</c:v>
                </c:pt>
                <c:pt idx="3380">
                  <c:v>86.257000000000005</c:v>
                </c:pt>
                <c:pt idx="3381">
                  <c:v>86.278000000000006</c:v>
                </c:pt>
                <c:pt idx="3382">
                  <c:v>86.299000000000007</c:v>
                </c:pt>
                <c:pt idx="3383">
                  <c:v>86.320000000000007</c:v>
                </c:pt>
                <c:pt idx="3384">
                  <c:v>86.341000000000008</c:v>
                </c:pt>
                <c:pt idx="3385">
                  <c:v>86.363</c:v>
                </c:pt>
                <c:pt idx="3386">
                  <c:v>86.384</c:v>
                </c:pt>
                <c:pt idx="3387">
                  <c:v>86.405000000000001</c:v>
                </c:pt>
                <c:pt idx="3388">
                  <c:v>86.426000000000002</c:v>
                </c:pt>
                <c:pt idx="3389">
                  <c:v>86.447000000000003</c:v>
                </c:pt>
                <c:pt idx="3390">
                  <c:v>86.468000000000004</c:v>
                </c:pt>
                <c:pt idx="3391">
                  <c:v>86.489000000000004</c:v>
                </c:pt>
                <c:pt idx="3392">
                  <c:v>86.51</c:v>
                </c:pt>
                <c:pt idx="3393">
                  <c:v>86.531000000000006</c:v>
                </c:pt>
                <c:pt idx="3394">
                  <c:v>86.552000000000007</c:v>
                </c:pt>
                <c:pt idx="3395">
                  <c:v>86.573000000000008</c:v>
                </c:pt>
                <c:pt idx="3396">
                  <c:v>86.594999999999999</c:v>
                </c:pt>
                <c:pt idx="3397">
                  <c:v>86.616</c:v>
                </c:pt>
                <c:pt idx="3398">
                  <c:v>86.637</c:v>
                </c:pt>
                <c:pt idx="3399">
                  <c:v>86.658000000000001</c:v>
                </c:pt>
                <c:pt idx="3400">
                  <c:v>86.679000000000002</c:v>
                </c:pt>
                <c:pt idx="3401">
                  <c:v>86.7</c:v>
                </c:pt>
                <c:pt idx="3402">
                  <c:v>86.721000000000004</c:v>
                </c:pt>
                <c:pt idx="3403">
                  <c:v>86.742000000000004</c:v>
                </c:pt>
                <c:pt idx="3404">
                  <c:v>86.763000000000005</c:v>
                </c:pt>
                <c:pt idx="3405">
                  <c:v>86.784000000000006</c:v>
                </c:pt>
                <c:pt idx="3406">
                  <c:v>86.805000000000007</c:v>
                </c:pt>
                <c:pt idx="3407">
                  <c:v>86.826000000000008</c:v>
                </c:pt>
                <c:pt idx="3408">
                  <c:v>86.847999999999999</c:v>
                </c:pt>
                <c:pt idx="3409">
                  <c:v>86.869</c:v>
                </c:pt>
                <c:pt idx="3410">
                  <c:v>86.89</c:v>
                </c:pt>
                <c:pt idx="3411">
                  <c:v>86.911000000000001</c:v>
                </c:pt>
                <c:pt idx="3412">
                  <c:v>86.932000000000002</c:v>
                </c:pt>
                <c:pt idx="3413">
                  <c:v>86.953000000000003</c:v>
                </c:pt>
                <c:pt idx="3414">
                  <c:v>86.974000000000004</c:v>
                </c:pt>
                <c:pt idx="3415">
                  <c:v>86.995000000000005</c:v>
                </c:pt>
                <c:pt idx="3416">
                  <c:v>87.016000000000005</c:v>
                </c:pt>
                <c:pt idx="3417">
                  <c:v>87.037000000000006</c:v>
                </c:pt>
                <c:pt idx="3418">
                  <c:v>87.058000000000007</c:v>
                </c:pt>
                <c:pt idx="3419">
                  <c:v>87.079000000000008</c:v>
                </c:pt>
                <c:pt idx="3420">
                  <c:v>87.100999999999999</c:v>
                </c:pt>
                <c:pt idx="3421">
                  <c:v>87.122</c:v>
                </c:pt>
                <c:pt idx="3422">
                  <c:v>87.143000000000001</c:v>
                </c:pt>
                <c:pt idx="3423">
                  <c:v>87.164000000000001</c:v>
                </c:pt>
                <c:pt idx="3424">
                  <c:v>87.185000000000002</c:v>
                </c:pt>
                <c:pt idx="3425">
                  <c:v>87.206000000000003</c:v>
                </c:pt>
                <c:pt idx="3426">
                  <c:v>87.227000000000004</c:v>
                </c:pt>
                <c:pt idx="3427">
                  <c:v>87.248000000000005</c:v>
                </c:pt>
                <c:pt idx="3428">
                  <c:v>87.269000000000005</c:v>
                </c:pt>
                <c:pt idx="3429">
                  <c:v>87.29</c:v>
                </c:pt>
                <c:pt idx="3430">
                  <c:v>87.311000000000007</c:v>
                </c:pt>
                <c:pt idx="3431">
                  <c:v>87.332000000000008</c:v>
                </c:pt>
                <c:pt idx="3432">
                  <c:v>87.353000000000009</c:v>
                </c:pt>
                <c:pt idx="3433">
                  <c:v>87.373999999999995</c:v>
                </c:pt>
                <c:pt idx="3434">
                  <c:v>87.396000000000001</c:v>
                </c:pt>
                <c:pt idx="3435">
                  <c:v>87.417000000000002</c:v>
                </c:pt>
                <c:pt idx="3436">
                  <c:v>87.438000000000002</c:v>
                </c:pt>
                <c:pt idx="3437">
                  <c:v>87.459000000000003</c:v>
                </c:pt>
                <c:pt idx="3438">
                  <c:v>87.48</c:v>
                </c:pt>
                <c:pt idx="3439">
                  <c:v>87.501000000000005</c:v>
                </c:pt>
                <c:pt idx="3440">
                  <c:v>87.522000000000006</c:v>
                </c:pt>
                <c:pt idx="3441">
                  <c:v>87.543000000000006</c:v>
                </c:pt>
                <c:pt idx="3442">
                  <c:v>87.564000000000007</c:v>
                </c:pt>
                <c:pt idx="3443">
                  <c:v>87.585000000000008</c:v>
                </c:pt>
                <c:pt idx="3444">
                  <c:v>87.606000000000009</c:v>
                </c:pt>
                <c:pt idx="3445">
                  <c:v>87.628</c:v>
                </c:pt>
                <c:pt idx="3446">
                  <c:v>87.649000000000001</c:v>
                </c:pt>
                <c:pt idx="3447">
                  <c:v>87.67</c:v>
                </c:pt>
                <c:pt idx="3448">
                  <c:v>87.691000000000003</c:v>
                </c:pt>
                <c:pt idx="3449">
                  <c:v>87.712000000000003</c:v>
                </c:pt>
                <c:pt idx="3450">
                  <c:v>87.733000000000004</c:v>
                </c:pt>
                <c:pt idx="3451">
                  <c:v>87.754000000000005</c:v>
                </c:pt>
                <c:pt idx="3452">
                  <c:v>87.775000000000006</c:v>
                </c:pt>
                <c:pt idx="3453">
                  <c:v>87.796999999999997</c:v>
                </c:pt>
                <c:pt idx="3454">
                  <c:v>87.817999999999998</c:v>
                </c:pt>
                <c:pt idx="3455">
                  <c:v>87.838999999999999</c:v>
                </c:pt>
                <c:pt idx="3456">
                  <c:v>87.86</c:v>
                </c:pt>
                <c:pt idx="3457">
                  <c:v>87.881</c:v>
                </c:pt>
                <c:pt idx="3458">
                  <c:v>87.902000000000001</c:v>
                </c:pt>
                <c:pt idx="3459">
                  <c:v>87.923000000000002</c:v>
                </c:pt>
                <c:pt idx="3460">
                  <c:v>87.944000000000003</c:v>
                </c:pt>
                <c:pt idx="3461">
                  <c:v>87.966000000000008</c:v>
                </c:pt>
                <c:pt idx="3462">
                  <c:v>87.986999999999995</c:v>
                </c:pt>
                <c:pt idx="3463">
                  <c:v>88.007999999999996</c:v>
                </c:pt>
                <c:pt idx="3464">
                  <c:v>88.028999999999996</c:v>
                </c:pt>
                <c:pt idx="3465">
                  <c:v>88.05</c:v>
                </c:pt>
                <c:pt idx="3466">
                  <c:v>88.070999999999998</c:v>
                </c:pt>
                <c:pt idx="3467">
                  <c:v>88.091999999999999</c:v>
                </c:pt>
                <c:pt idx="3468">
                  <c:v>88.113</c:v>
                </c:pt>
                <c:pt idx="3469">
                  <c:v>88.134</c:v>
                </c:pt>
                <c:pt idx="3470">
                  <c:v>88.156000000000006</c:v>
                </c:pt>
                <c:pt idx="3471">
                  <c:v>88.177000000000007</c:v>
                </c:pt>
                <c:pt idx="3472">
                  <c:v>88.198000000000008</c:v>
                </c:pt>
                <c:pt idx="3473">
                  <c:v>88.219000000000008</c:v>
                </c:pt>
                <c:pt idx="3474">
                  <c:v>88.24</c:v>
                </c:pt>
                <c:pt idx="3475">
                  <c:v>88.260999999999996</c:v>
                </c:pt>
                <c:pt idx="3476">
                  <c:v>88.281999999999996</c:v>
                </c:pt>
                <c:pt idx="3477">
                  <c:v>88.302999999999997</c:v>
                </c:pt>
                <c:pt idx="3478">
                  <c:v>88.323999999999998</c:v>
                </c:pt>
                <c:pt idx="3479">
                  <c:v>88.344999999999999</c:v>
                </c:pt>
                <c:pt idx="3480">
                  <c:v>88.366</c:v>
                </c:pt>
                <c:pt idx="3481">
                  <c:v>88.387</c:v>
                </c:pt>
                <c:pt idx="3482">
                  <c:v>88.408000000000001</c:v>
                </c:pt>
                <c:pt idx="3483">
                  <c:v>88.43</c:v>
                </c:pt>
                <c:pt idx="3484">
                  <c:v>88.451000000000008</c:v>
                </c:pt>
                <c:pt idx="3485">
                  <c:v>88.472000000000008</c:v>
                </c:pt>
                <c:pt idx="3486">
                  <c:v>88.492999999999995</c:v>
                </c:pt>
                <c:pt idx="3487">
                  <c:v>88.513999999999996</c:v>
                </c:pt>
                <c:pt idx="3488">
                  <c:v>88.534999999999997</c:v>
                </c:pt>
                <c:pt idx="3489">
                  <c:v>88.555999999999997</c:v>
                </c:pt>
                <c:pt idx="3490">
                  <c:v>88.576999999999998</c:v>
                </c:pt>
                <c:pt idx="3491">
                  <c:v>88.597999999999999</c:v>
                </c:pt>
                <c:pt idx="3492">
                  <c:v>88.619</c:v>
                </c:pt>
                <c:pt idx="3493">
                  <c:v>88.64</c:v>
                </c:pt>
                <c:pt idx="3494">
                  <c:v>88.66</c:v>
                </c:pt>
                <c:pt idx="3495">
                  <c:v>88.680999999999997</c:v>
                </c:pt>
                <c:pt idx="3496">
                  <c:v>88.701999999999998</c:v>
                </c:pt>
                <c:pt idx="3497">
                  <c:v>88.722999999999999</c:v>
                </c:pt>
                <c:pt idx="3498">
                  <c:v>88.744</c:v>
                </c:pt>
                <c:pt idx="3499">
                  <c:v>88.765000000000001</c:v>
                </c:pt>
                <c:pt idx="3500">
                  <c:v>88.786000000000001</c:v>
                </c:pt>
                <c:pt idx="3501">
                  <c:v>88.807000000000002</c:v>
                </c:pt>
                <c:pt idx="3502">
                  <c:v>88.828000000000003</c:v>
                </c:pt>
                <c:pt idx="3503">
                  <c:v>88.849000000000004</c:v>
                </c:pt>
                <c:pt idx="3504">
                  <c:v>88.87</c:v>
                </c:pt>
                <c:pt idx="3505">
                  <c:v>88.891000000000005</c:v>
                </c:pt>
                <c:pt idx="3506">
                  <c:v>88.912000000000006</c:v>
                </c:pt>
                <c:pt idx="3507">
                  <c:v>88.933000000000007</c:v>
                </c:pt>
                <c:pt idx="3508">
                  <c:v>88.954000000000008</c:v>
                </c:pt>
                <c:pt idx="3509">
                  <c:v>88.975000000000009</c:v>
                </c:pt>
                <c:pt idx="3510">
                  <c:v>88.995999999999995</c:v>
                </c:pt>
                <c:pt idx="3511">
                  <c:v>89.016999999999996</c:v>
                </c:pt>
                <c:pt idx="3512">
                  <c:v>89.037999999999997</c:v>
                </c:pt>
                <c:pt idx="3513">
                  <c:v>89.058999999999997</c:v>
                </c:pt>
                <c:pt idx="3514">
                  <c:v>89.08</c:v>
                </c:pt>
                <c:pt idx="3515">
                  <c:v>89.100999999999999</c:v>
                </c:pt>
                <c:pt idx="3516">
                  <c:v>89.122</c:v>
                </c:pt>
                <c:pt idx="3517">
                  <c:v>89.143000000000001</c:v>
                </c:pt>
                <c:pt idx="3518">
                  <c:v>89.164000000000001</c:v>
                </c:pt>
                <c:pt idx="3519">
                  <c:v>89.186000000000007</c:v>
                </c:pt>
                <c:pt idx="3520">
                  <c:v>89.207000000000008</c:v>
                </c:pt>
                <c:pt idx="3521">
                  <c:v>89.228000000000009</c:v>
                </c:pt>
                <c:pt idx="3522">
                  <c:v>89.248999999999995</c:v>
                </c:pt>
                <c:pt idx="3523">
                  <c:v>89.27</c:v>
                </c:pt>
                <c:pt idx="3524">
                  <c:v>89.290999999999997</c:v>
                </c:pt>
                <c:pt idx="3525">
                  <c:v>89.311999999999998</c:v>
                </c:pt>
                <c:pt idx="3526">
                  <c:v>89.332999999999998</c:v>
                </c:pt>
                <c:pt idx="3527">
                  <c:v>89.353999999999999</c:v>
                </c:pt>
                <c:pt idx="3528">
                  <c:v>89.375</c:v>
                </c:pt>
                <c:pt idx="3529">
                  <c:v>89.396000000000001</c:v>
                </c:pt>
                <c:pt idx="3530">
                  <c:v>89.417000000000002</c:v>
                </c:pt>
                <c:pt idx="3531">
                  <c:v>89.438000000000002</c:v>
                </c:pt>
                <c:pt idx="3532">
                  <c:v>89.459000000000003</c:v>
                </c:pt>
                <c:pt idx="3533">
                  <c:v>89.481000000000009</c:v>
                </c:pt>
                <c:pt idx="3534">
                  <c:v>89.501999999999995</c:v>
                </c:pt>
                <c:pt idx="3535">
                  <c:v>89.522999999999996</c:v>
                </c:pt>
                <c:pt idx="3536">
                  <c:v>89.543999999999997</c:v>
                </c:pt>
                <c:pt idx="3537">
                  <c:v>89.564999999999998</c:v>
                </c:pt>
                <c:pt idx="3538">
                  <c:v>89.585999999999999</c:v>
                </c:pt>
                <c:pt idx="3539">
                  <c:v>89.606999999999999</c:v>
                </c:pt>
                <c:pt idx="3540">
                  <c:v>89.628</c:v>
                </c:pt>
                <c:pt idx="3541">
                  <c:v>89.649000000000001</c:v>
                </c:pt>
                <c:pt idx="3542">
                  <c:v>89.671000000000006</c:v>
                </c:pt>
                <c:pt idx="3543">
                  <c:v>89.692000000000007</c:v>
                </c:pt>
                <c:pt idx="3544">
                  <c:v>89.713000000000008</c:v>
                </c:pt>
                <c:pt idx="3545">
                  <c:v>89.734000000000009</c:v>
                </c:pt>
                <c:pt idx="3546">
                  <c:v>89.754999999999995</c:v>
                </c:pt>
                <c:pt idx="3547">
                  <c:v>89.775999999999996</c:v>
                </c:pt>
                <c:pt idx="3548">
                  <c:v>89.796999999999997</c:v>
                </c:pt>
                <c:pt idx="3549">
                  <c:v>89.819000000000003</c:v>
                </c:pt>
                <c:pt idx="3550">
                  <c:v>89.84</c:v>
                </c:pt>
                <c:pt idx="3551">
                  <c:v>89.861000000000004</c:v>
                </c:pt>
                <c:pt idx="3552">
                  <c:v>89.882000000000005</c:v>
                </c:pt>
                <c:pt idx="3553">
                  <c:v>89.903000000000006</c:v>
                </c:pt>
                <c:pt idx="3554">
                  <c:v>89.924000000000007</c:v>
                </c:pt>
                <c:pt idx="3555">
                  <c:v>89.945000000000007</c:v>
                </c:pt>
                <c:pt idx="3556">
                  <c:v>89.966999999999999</c:v>
                </c:pt>
                <c:pt idx="3557">
                  <c:v>89.988</c:v>
                </c:pt>
                <c:pt idx="3558">
                  <c:v>90.009</c:v>
                </c:pt>
                <c:pt idx="3559">
                  <c:v>90.03</c:v>
                </c:pt>
                <c:pt idx="3560">
                  <c:v>90.051000000000002</c:v>
                </c:pt>
                <c:pt idx="3561">
                  <c:v>90.072000000000003</c:v>
                </c:pt>
                <c:pt idx="3562">
                  <c:v>90.093000000000004</c:v>
                </c:pt>
                <c:pt idx="3563">
                  <c:v>90.114999999999995</c:v>
                </c:pt>
                <c:pt idx="3564">
                  <c:v>90.135999999999996</c:v>
                </c:pt>
                <c:pt idx="3565">
                  <c:v>90.156999999999996</c:v>
                </c:pt>
                <c:pt idx="3566">
                  <c:v>90.177999999999997</c:v>
                </c:pt>
                <c:pt idx="3567">
                  <c:v>90.198999999999998</c:v>
                </c:pt>
                <c:pt idx="3568">
                  <c:v>90.22</c:v>
                </c:pt>
                <c:pt idx="3569">
                  <c:v>90.241</c:v>
                </c:pt>
                <c:pt idx="3570">
                  <c:v>90.263000000000005</c:v>
                </c:pt>
                <c:pt idx="3571">
                  <c:v>90.284000000000006</c:v>
                </c:pt>
                <c:pt idx="3572">
                  <c:v>90.305000000000007</c:v>
                </c:pt>
                <c:pt idx="3573">
                  <c:v>90.326000000000008</c:v>
                </c:pt>
                <c:pt idx="3574">
                  <c:v>90.347000000000008</c:v>
                </c:pt>
                <c:pt idx="3575">
                  <c:v>90.367999999999995</c:v>
                </c:pt>
                <c:pt idx="3576">
                  <c:v>90.388999999999996</c:v>
                </c:pt>
                <c:pt idx="3577">
                  <c:v>90.41</c:v>
                </c:pt>
                <c:pt idx="3578">
                  <c:v>90.432000000000002</c:v>
                </c:pt>
                <c:pt idx="3579">
                  <c:v>90.453000000000003</c:v>
                </c:pt>
                <c:pt idx="3580">
                  <c:v>90.474000000000004</c:v>
                </c:pt>
                <c:pt idx="3581">
                  <c:v>90.495000000000005</c:v>
                </c:pt>
                <c:pt idx="3582">
                  <c:v>90.516000000000005</c:v>
                </c:pt>
                <c:pt idx="3583">
                  <c:v>90.537000000000006</c:v>
                </c:pt>
                <c:pt idx="3584">
                  <c:v>90.558000000000007</c:v>
                </c:pt>
                <c:pt idx="3585">
                  <c:v>90.579000000000008</c:v>
                </c:pt>
                <c:pt idx="3586">
                  <c:v>90.600000000000009</c:v>
                </c:pt>
                <c:pt idx="3587">
                  <c:v>90.622</c:v>
                </c:pt>
                <c:pt idx="3588">
                  <c:v>90.643000000000001</c:v>
                </c:pt>
                <c:pt idx="3589">
                  <c:v>90.664000000000001</c:v>
                </c:pt>
                <c:pt idx="3590">
                  <c:v>90.685000000000002</c:v>
                </c:pt>
                <c:pt idx="3591">
                  <c:v>90.706000000000003</c:v>
                </c:pt>
                <c:pt idx="3592">
                  <c:v>90.727000000000004</c:v>
                </c:pt>
                <c:pt idx="3593">
                  <c:v>90.748000000000005</c:v>
                </c:pt>
                <c:pt idx="3594">
                  <c:v>90.769000000000005</c:v>
                </c:pt>
                <c:pt idx="3595">
                  <c:v>90.79</c:v>
                </c:pt>
                <c:pt idx="3596">
                  <c:v>90.811999999999998</c:v>
                </c:pt>
                <c:pt idx="3597">
                  <c:v>90.832999999999998</c:v>
                </c:pt>
                <c:pt idx="3598">
                  <c:v>90.853999999999999</c:v>
                </c:pt>
                <c:pt idx="3599">
                  <c:v>90.875</c:v>
                </c:pt>
                <c:pt idx="3600">
                  <c:v>90.896000000000001</c:v>
                </c:pt>
                <c:pt idx="3601">
                  <c:v>90.917000000000002</c:v>
                </c:pt>
                <c:pt idx="3602">
                  <c:v>90.938000000000002</c:v>
                </c:pt>
                <c:pt idx="3603">
                  <c:v>90.959000000000003</c:v>
                </c:pt>
                <c:pt idx="3604">
                  <c:v>90.98</c:v>
                </c:pt>
                <c:pt idx="3605">
                  <c:v>91.001000000000005</c:v>
                </c:pt>
                <c:pt idx="3606">
                  <c:v>91.022999999999996</c:v>
                </c:pt>
                <c:pt idx="3607">
                  <c:v>91.043999999999997</c:v>
                </c:pt>
                <c:pt idx="3608">
                  <c:v>91.064999999999998</c:v>
                </c:pt>
                <c:pt idx="3609">
                  <c:v>91.085999999999999</c:v>
                </c:pt>
                <c:pt idx="3610">
                  <c:v>91.106999999999999</c:v>
                </c:pt>
                <c:pt idx="3611">
                  <c:v>91.128</c:v>
                </c:pt>
                <c:pt idx="3612">
                  <c:v>91.149000000000001</c:v>
                </c:pt>
                <c:pt idx="3613">
                  <c:v>91.17</c:v>
                </c:pt>
                <c:pt idx="3614">
                  <c:v>91.191000000000003</c:v>
                </c:pt>
                <c:pt idx="3615">
                  <c:v>91.212000000000003</c:v>
                </c:pt>
                <c:pt idx="3616">
                  <c:v>91.234000000000009</c:v>
                </c:pt>
                <c:pt idx="3617">
                  <c:v>91.254999999999995</c:v>
                </c:pt>
                <c:pt idx="3618">
                  <c:v>91.275999999999996</c:v>
                </c:pt>
                <c:pt idx="3619">
                  <c:v>91.296999999999997</c:v>
                </c:pt>
                <c:pt idx="3620">
                  <c:v>91.317999999999998</c:v>
                </c:pt>
                <c:pt idx="3621">
                  <c:v>91.338999999999999</c:v>
                </c:pt>
                <c:pt idx="3622">
                  <c:v>91.36</c:v>
                </c:pt>
                <c:pt idx="3623">
                  <c:v>91.381</c:v>
                </c:pt>
                <c:pt idx="3624">
                  <c:v>91.402000000000001</c:v>
                </c:pt>
                <c:pt idx="3625">
                  <c:v>91.424000000000007</c:v>
                </c:pt>
                <c:pt idx="3626">
                  <c:v>91.445000000000007</c:v>
                </c:pt>
                <c:pt idx="3627">
                  <c:v>91.466000000000008</c:v>
                </c:pt>
                <c:pt idx="3628">
                  <c:v>91.487000000000009</c:v>
                </c:pt>
                <c:pt idx="3629">
                  <c:v>91.507999999999996</c:v>
                </c:pt>
                <c:pt idx="3630">
                  <c:v>91.528999999999996</c:v>
                </c:pt>
                <c:pt idx="3631">
                  <c:v>91.55</c:v>
                </c:pt>
                <c:pt idx="3632">
                  <c:v>91.570999999999998</c:v>
                </c:pt>
                <c:pt idx="3633">
                  <c:v>91.591999999999999</c:v>
                </c:pt>
                <c:pt idx="3634">
                  <c:v>91.613</c:v>
                </c:pt>
                <c:pt idx="3635">
                  <c:v>91.634</c:v>
                </c:pt>
                <c:pt idx="3636">
                  <c:v>91.655000000000001</c:v>
                </c:pt>
                <c:pt idx="3637">
                  <c:v>91.676000000000002</c:v>
                </c:pt>
                <c:pt idx="3638">
                  <c:v>91.697000000000003</c:v>
                </c:pt>
                <c:pt idx="3639">
                  <c:v>91.718000000000004</c:v>
                </c:pt>
                <c:pt idx="3640">
                  <c:v>91.739000000000004</c:v>
                </c:pt>
                <c:pt idx="3641">
                  <c:v>91.76</c:v>
                </c:pt>
                <c:pt idx="3642">
                  <c:v>91.781000000000006</c:v>
                </c:pt>
                <c:pt idx="3643">
                  <c:v>91.802000000000007</c:v>
                </c:pt>
                <c:pt idx="3644">
                  <c:v>91.823000000000008</c:v>
                </c:pt>
                <c:pt idx="3645">
                  <c:v>91.844000000000008</c:v>
                </c:pt>
                <c:pt idx="3646">
                  <c:v>91.864999999999995</c:v>
                </c:pt>
                <c:pt idx="3647">
                  <c:v>91.885999999999996</c:v>
                </c:pt>
                <c:pt idx="3648">
                  <c:v>91.906999999999996</c:v>
                </c:pt>
                <c:pt idx="3649">
                  <c:v>91.927999999999997</c:v>
                </c:pt>
                <c:pt idx="3650">
                  <c:v>91.948999999999998</c:v>
                </c:pt>
                <c:pt idx="3651">
                  <c:v>91.97</c:v>
                </c:pt>
                <c:pt idx="3652">
                  <c:v>91.991</c:v>
                </c:pt>
                <c:pt idx="3653">
                  <c:v>92.012</c:v>
                </c:pt>
                <c:pt idx="3654">
                  <c:v>92.033000000000001</c:v>
                </c:pt>
                <c:pt idx="3655">
                  <c:v>92.054000000000002</c:v>
                </c:pt>
                <c:pt idx="3656">
                  <c:v>92.075000000000003</c:v>
                </c:pt>
                <c:pt idx="3657">
                  <c:v>92.096000000000004</c:v>
                </c:pt>
                <c:pt idx="3658">
                  <c:v>92.117000000000004</c:v>
                </c:pt>
                <c:pt idx="3659">
                  <c:v>92.138000000000005</c:v>
                </c:pt>
                <c:pt idx="3660">
                  <c:v>92.159000000000006</c:v>
                </c:pt>
                <c:pt idx="3661">
                  <c:v>92.18</c:v>
                </c:pt>
                <c:pt idx="3662">
                  <c:v>92.201000000000008</c:v>
                </c:pt>
                <c:pt idx="3663">
                  <c:v>92.222000000000008</c:v>
                </c:pt>
                <c:pt idx="3664">
                  <c:v>92.244</c:v>
                </c:pt>
                <c:pt idx="3665">
                  <c:v>92.265000000000001</c:v>
                </c:pt>
                <c:pt idx="3666">
                  <c:v>92.286000000000001</c:v>
                </c:pt>
                <c:pt idx="3667">
                  <c:v>92.307000000000002</c:v>
                </c:pt>
                <c:pt idx="3668">
                  <c:v>92.328000000000003</c:v>
                </c:pt>
                <c:pt idx="3669">
                  <c:v>92.349000000000004</c:v>
                </c:pt>
                <c:pt idx="3670">
                  <c:v>92.37</c:v>
                </c:pt>
                <c:pt idx="3671">
                  <c:v>92.391000000000005</c:v>
                </c:pt>
                <c:pt idx="3672">
                  <c:v>92.412000000000006</c:v>
                </c:pt>
                <c:pt idx="3673">
                  <c:v>92.433000000000007</c:v>
                </c:pt>
                <c:pt idx="3674">
                  <c:v>92.454999999999998</c:v>
                </c:pt>
                <c:pt idx="3675">
                  <c:v>92.475999999999999</c:v>
                </c:pt>
                <c:pt idx="3676">
                  <c:v>92.497</c:v>
                </c:pt>
                <c:pt idx="3677">
                  <c:v>92.518000000000001</c:v>
                </c:pt>
                <c:pt idx="3678">
                  <c:v>92.539000000000001</c:v>
                </c:pt>
                <c:pt idx="3679">
                  <c:v>92.56</c:v>
                </c:pt>
                <c:pt idx="3680">
                  <c:v>92.581000000000003</c:v>
                </c:pt>
                <c:pt idx="3681">
                  <c:v>92.602000000000004</c:v>
                </c:pt>
                <c:pt idx="3682">
                  <c:v>92.623000000000005</c:v>
                </c:pt>
                <c:pt idx="3683">
                  <c:v>92.644999999999996</c:v>
                </c:pt>
                <c:pt idx="3684">
                  <c:v>92.665999999999997</c:v>
                </c:pt>
                <c:pt idx="3685">
                  <c:v>92.686999999999998</c:v>
                </c:pt>
                <c:pt idx="3686">
                  <c:v>92.707999999999998</c:v>
                </c:pt>
                <c:pt idx="3687">
                  <c:v>92.728999999999999</c:v>
                </c:pt>
                <c:pt idx="3688">
                  <c:v>92.75</c:v>
                </c:pt>
                <c:pt idx="3689">
                  <c:v>92.771000000000001</c:v>
                </c:pt>
                <c:pt idx="3690">
                  <c:v>92.792000000000002</c:v>
                </c:pt>
                <c:pt idx="3691">
                  <c:v>92.813000000000002</c:v>
                </c:pt>
                <c:pt idx="3692">
                  <c:v>92.835000000000008</c:v>
                </c:pt>
                <c:pt idx="3693">
                  <c:v>92.856000000000009</c:v>
                </c:pt>
                <c:pt idx="3694">
                  <c:v>92.876999999999995</c:v>
                </c:pt>
                <c:pt idx="3695">
                  <c:v>92.897999999999996</c:v>
                </c:pt>
                <c:pt idx="3696">
                  <c:v>92.918999999999997</c:v>
                </c:pt>
                <c:pt idx="3697">
                  <c:v>92.94</c:v>
                </c:pt>
                <c:pt idx="3698">
                  <c:v>92.960999999999999</c:v>
                </c:pt>
                <c:pt idx="3699">
                  <c:v>92.981999999999999</c:v>
                </c:pt>
                <c:pt idx="3700">
                  <c:v>93.003</c:v>
                </c:pt>
                <c:pt idx="3701">
                  <c:v>93.024000000000001</c:v>
                </c:pt>
                <c:pt idx="3702">
                  <c:v>93.045000000000002</c:v>
                </c:pt>
                <c:pt idx="3703">
                  <c:v>93.066000000000003</c:v>
                </c:pt>
                <c:pt idx="3704">
                  <c:v>93.088000000000008</c:v>
                </c:pt>
                <c:pt idx="3705">
                  <c:v>93.109000000000009</c:v>
                </c:pt>
                <c:pt idx="3706">
                  <c:v>93.13</c:v>
                </c:pt>
                <c:pt idx="3707">
                  <c:v>93.150999999999996</c:v>
                </c:pt>
                <c:pt idx="3708">
                  <c:v>93.171999999999997</c:v>
                </c:pt>
                <c:pt idx="3709">
                  <c:v>93.192999999999998</c:v>
                </c:pt>
                <c:pt idx="3710">
                  <c:v>93.213999999999999</c:v>
                </c:pt>
                <c:pt idx="3711">
                  <c:v>93.234999999999999</c:v>
                </c:pt>
                <c:pt idx="3712">
                  <c:v>93.257000000000005</c:v>
                </c:pt>
                <c:pt idx="3713">
                  <c:v>93.278000000000006</c:v>
                </c:pt>
                <c:pt idx="3714">
                  <c:v>93.299000000000007</c:v>
                </c:pt>
                <c:pt idx="3715">
                  <c:v>93.320000000000007</c:v>
                </c:pt>
                <c:pt idx="3716">
                  <c:v>93.341000000000008</c:v>
                </c:pt>
                <c:pt idx="3717">
                  <c:v>93.362000000000009</c:v>
                </c:pt>
                <c:pt idx="3718">
                  <c:v>93.382999999999996</c:v>
                </c:pt>
                <c:pt idx="3719">
                  <c:v>93.403999999999996</c:v>
                </c:pt>
                <c:pt idx="3720">
                  <c:v>93.426000000000002</c:v>
                </c:pt>
                <c:pt idx="3721">
                  <c:v>93.447000000000003</c:v>
                </c:pt>
                <c:pt idx="3722">
                  <c:v>93.468000000000004</c:v>
                </c:pt>
                <c:pt idx="3723">
                  <c:v>93.489000000000004</c:v>
                </c:pt>
                <c:pt idx="3724">
                  <c:v>93.51</c:v>
                </c:pt>
                <c:pt idx="3725">
                  <c:v>93.531000000000006</c:v>
                </c:pt>
                <c:pt idx="3726">
                  <c:v>93.552000000000007</c:v>
                </c:pt>
                <c:pt idx="3727">
                  <c:v>93.573999999999998</c:v>
                </c:pt>
                <c:pt idx="3728">
                  <c:v>93.594999999999999</c:v>
                </c:pt>
                <c:pt idx="3729">
                  <c:v>93.616</c:v>
                </c:pt>
                <c:pt idx="3730">
                  <c:v>93.637</c:v>
                </c:pt>
                <c:pt idx="3731">
                  <c:v>93.658000000000001</c:v>
                </c:pt>
                <c:pt idx="3732">
                  <c:v>93.679000000000002</c:v>
                </c:pt>
                <c:pt idx="3733">
                  <c:v>93.7</c:v>
                </c:pt>
                <c:pt idx="3734">
                  <c:v>93.722000000000008</c:v>
                </c:pt>
                <c:pt idx="3735">
                  <c:v>93.742999999999995</c:v>
                </c:pt>
                <c:pt idx="3736">
                  <c:v>93.763999999999996</c:v>
                </c:pt>
                <c:pt idx="3737">
                  <c:v>93.784999999999997</c:v>
                </c:pt>
                <c:pt idx="3738">
                  <c:v>93.805999999999997</c:v>
                </c:pt>
                <c:pt idx="3739">
                  <c:v>93.826999999999998</c:v>
                </c:pt>
                <c:pt idx="3740">
                  <c:v>93.847999999999999</c:v>
                </c:pt>
                <c:pt idx="3741">
                  <c:v>93.869</c:v>
                </c:pt>
                <c:pt idx="3742">
                  <c:v>93.89</c:v>
                </c:pt>
                <c:pt idx="3743">
                  <c:v>93.911000000000001</c:v>
                </c:pt>
                <c:pt idx="3744">
                  <c:v>93.932000000000002</c:v>
                </c:pt>
                <c:pt idx="3745">
                  <c:v>93.953000000000003</c:v>
                </c:pt>
                <c:pt idx="3746">
                  <c:v>93.974000000000004</c:v>
                </c:pt>
                <c:pt idx="3747">
                  <c:v>93.995000000000005</c:v>
                </c:pt>
                <c:pt idx="3748">
                  <c:v>94.016000000000005</c:v>
                </c:pt>
                <c:pt idx="3749">
                  <c:v>94.037000000000006</c:v>
                </c:pt>
                <c:pt idx="3750">
                  <c:v>94.058000000000007</c:v>
                </c:pt>
                <c:pt idx="3751">
                  <c:v>94.079000000000008</c:v>
                </c:pt>
                <c:pt idx="3752">
                  <c:v>94.100000000000009</c:v>
                </c:pt>
                <c:pt idx="3753">
                  <c:v>94.120999999999995</c:v>
                </c:pt>
                <c:pt idx="3754">
                  <c:v>94.141999999999996</c:v>
                </c:pt>
                <c:pt idx="3755">
                  <c:v>94.162999999999997</c:v>
                </c:pt>
                <c:pt idx="3756">
                  <c:v>94.183999999999997</c:v>
                </c:pt>
                <c:pt idx="3757">
                  <c:v>94.204999999999998</c:v>
                </c:pt>
                <c:pt idx="3758">
                  <c:v>94.225999999999999</c:v>
                </c:pt>
                <c:pt idx="3759">
                  <c:v>94.247</c:v>
                </c:pt>
                <c:pt idx="3760">
                  <c:v>94.268000000000001</c:v>
                </c:pt>
                <c:pt idx="3761">
                  <c:v>94.289000000000001</c:v>
                </c:pt>
                <c:pt idx="3762">
                  <c:v>94.31</c:v>
                </c:pt>
                <c:pt idx="3763">
                  <c:v>94.331000000000003</c:v>
                </c:pt>
                <c:pt idx="3764">
                  <c:v>94.352000000000004</c:v>
                </c:pt>
                <c:pt idx="3765">
                  <c:v>94.373000000000005</c:v>
                </c:pt>
                <c:pt idx="3766">
                  <c:v>94.394000000000005</c:v>
                </c:pt>
                <c:pt idx="3767">
                  <c:v>94.415000000000006</c:v>
                </c:pt>
                <c:pt idx="3768">
                  <c:v>94.436000000000007</c:v>
                </c:pt>
                <c:pt idx="3769">
                  <c:v>94.457000000000008</c:v>
                </c:pt>
                <c:pt idx="3770">
                  <c:v>94.478000000000009</c:v>
                </c:pt>
                <c:pt idx="3771">
                  <c:v>94.498999999999995</c:v>
                </c:pt>
                <c:pt idx="3772">
                  <c:v>94.521000000000001</c:v>
                </c:pt>
                <c:pt idx="3773">
                  <c:v>94.542000000000002</c:v>
                </c:pt>
                <c:pt idx="3774">
                  <c:v>94.563000000000002</c:v>
                </c:pt>
                <c:pt idx="3775">
                  <c:v>94.584000000000003</c:v>
                </c:pt>
                <c:pt idx="3776">
                  <c:v>94.605000000000004</c:v>
                </c:pt>
                <c:pt idx="3777">
                  <c:v>94.626000000000005</c:v>
                </c:pt>
                <c:pt idx="3778">
                  <c:v>94.647000000000006</c:v>
                </c:pt>
                <c:pt idx="3779">
                  <c:v>94.668000000000006</c:v>
                </c:pt>
                <c:pt idx="3780">
                  <c:v>94.689000000000007</c:v>
                </c:pt>
                <c:pt idx="3781">
                  <c:v>94.710000000000008</c:v>
                </c:pt>
                <c:pt idx="3782">
                  <c:v>94.731000000000009</c:v>
                </c:pt>
                <c:pt idx="3783">
                  <c:v>94.751999999999995</c:v>
                </c:pt>
                <c:pt idx="3784">
                  <c:v>94.772999999999996</c:v>
                </c:pt>
                <c:pt idx="3785">
                  <c:v>94.793999999999997</c:v>
                </c:pt>
                <c:pt idx="3786">
                  <c:v>94.814999999999998</c:v>
                </c:pt>
                <c:pt idx="3787">
                  <c:v>94.835999999999999</c:v>
                </c:pt>
                <c:pt idx="3788">
                  <c:v>94.858000000000004</c:v>
                </c:pt>
                <c:pt idx="3789">
                  <c:v>94.879000000000005</c:v>
                </c:pt>
                <c:pt idx="3790">
                  <c:v>94.9</c:v>
                </c:pt>
                <c:pt idx="3791">
                  <c:v>94.921000000000006</c:v>
                </c:pt>
                <c:pt idx="3792">
                  <c:v>94.942000000000007</c:v>
                </c:pt>
                <c:pt idx="3793">
                  <c:v>94.963000000000008</c:v>
                </c:pt>
                <c:pt idx="3794">
                  <c:v>94.984000000000009</c:v>
                </c:pt>
                <c:pt idx="3795">
                  <c:v>95.004999999999995</c:v>
                </c:pt>
                <c:pt idx="3796">
                  <c:v>95.025999999999996</c:v>
                </c:pt>
                <c:pt idx="3797">
                  <c:v>95.048000000000002</c:v>
                </c:pt>
                <c:pt idx="3798">
                  <c:v>95.069000000000003</c:v>
                </c:pt>
                <c:pt idx="3799">
                  <c:v>95.09</c:v>
                </c:pt>
                <c:pt idx="3800">
                  <c:v>95.111000000000004</c:v>
                </c:pt>
                <c:pt idx="3801">
                  <c:v>95.132000000000005</c:v>
                </c:pt>
                <c:pt idx="3802">
                  <c:v>95.153000000000006</c:v>
                </c:pt>
                <c:pt idx="3803">
                  <c:v>95.174000000000007</c:v>
                </c:pt>
                <c:pt idx="3804">
                  <c:v>95.195000000000007</c:v>
                </c:pt>
                <c:pt idx="3805">
                  <c:v>95.216999999999999</c:v>
                </c:pt>
                <c:pt idx="3806">
                  <c:v>95.238</c:v>
                </c:pt>
                <c:pt idx="3807">
                  <c:v>95.259</c:v>
                </c:pt>
                <c:pt idx="3808">
                  <c:v>95.28</c:v>
                </c:pt>
                <c:pt idx="3809">
                  <c:v>95.301000000000002</c:v>
                </c:pt>
                <c:pt idx="3810">
                  <c:v>95.322000000000003</c:v>
                </c:pt>
                <c:pt idx="3811">
                  <c:v>95.343000000000004</c:v>
                </c:pt>
                <c:pt idx="3812">
                  <c:v>95.364999999999995</c:v>
                </c:pt>
                <c:pt idx="3813">
                  <c:v>95.385999999999996</c:v>
                </c:pt>
                <c:pt idx="3814">
                  <c:v>95.406999999999996</c:v>
                </c:pt>
                <c:pt idx="3815">
                  <c:v>95.427999999999997</c:v>
                </c:pt>
                <c:pt idx="3816">
                  <c:v>95.448999999999998</c:v>
                </c:pt>
                <c:pt idx="3817">
                  <c:v>95.471000000000004</c:v>
                </c:pt>
                <c:pt idx="3818">
                  <c:v>95.492000000000004</c:v>
                </c:pt>
                <c:pt idx="3819">
                  <c:v>95.513000000000005</c:v>
                </c:pt>
                <c:pt idx="3820">
                  <c:v>95.534000000000006</c:v>
                </c:pt>
                <c:pt idx="3821">
                  <c:v>95.555000000000007</c:v>
                </c:pt>
                <c:pt idx="3822">
                  <c:v>95.576999999999998</c:v>
                </c:pt>
                <c:pt idx="3823">
                  <c:v>95.597999999999999</c:v>
                </c:pt>
                <c:pt idx="3824">
                  <c:v>95.619</c:v>
                </c:pt>
                <c:pt idx="3825">
                  <c:v>95.64</c:v>
                </c:pt>
                <c:pt idx="3826">
                  <c:v>95.661000000000001</c:v>
                </c:pt>
                <c:pt idx="3827">
                  <c:v>95.683000000000007</c:v>
                </c:pt>
                <c:pt idx="3828">
                  <c:v>95.704000000000008</c:v>
                </c:pt>
                <c:pt idx="3829">
                  <c:v>95.725000000000009</c:v>
                </c:pt>
                <c:pt idx="3830">
                  <c:v>95.745999999999995</c:v>
                </c:pt>
                <c:pt idx="3831">
                  <c:v>95.766999999999996</c:v>
                </c:pt>
                <c:pt idx="3832">
                  <c:v>95.789000000000001</c:v>
                </c:pt>
                <c:pt idx="3833">
                  <c:v>95.81</c:v>
                </c:pt>
                <c:pt idx="3834">
                  <c:v>95.831000000000003</c:v>
                </c:pt>
                <c:pt idx="3835">
                  <c:v>95.852000000000004</c:v>
                </c:pt>
                <c:pt idx="3836">
                  <c:v>95.873999999999995</c:v>
                </c:pt>
                <c:pt idx="3837">
                  <c:v>95.894999999999996</c:v>
                </c:pt>
                <c:pt idx="3838">
                  <c:v>95.915999999999997</c:v>
                </c:pt>
                <c:pt idx="3839">
                  <c:v>95.936999999999998</c:v>
                </c:pt>
                <c:pt idx="3840">
                  <c:v>95.957999999999998</c:v>
                </c:pt>
                <c:pt idx="3841">
                  <c:v>95.98</c:v>
                </c:pt>
                <c:pt idx="3842">
                  <c:v>96.001000000000005</c:v>
                </c:pt>
                <c:pt idx="3843">
                  <c:v>96.022000000000006</c:v>
                </c:pt>
                <c:pt idx="3844">
                  <c:v>96.043000000000006</c:v>
                </c:pt>
                <c:pt idx="3845">
                  <c:v>96.064999999999998</c:v>
                </c:pt>
                <c:pt idx="3846">
                  <c:v>96.085999999999999</c:v>
                </c:pt>
                <c:pt idx="3847">
                  <c:v>96.106999999999999</c:v>
                </c:pt>
                <c:pt idx="3848">
                  <c:v>96.128</c:v>
                </c:pt>
                <c:pt idx="3849">
                  <c:v>96.15</c:v>
                </c:pt>
                <c:pt idx="3850">
                  <c:v>96.171000000000006</c:v>
                </c:pt>
                <c:pt idx="3851">
                  <c:v>96.192000000000007</c:v>
                </c:pt>
                <c:pt idx="3852">
                  <c:v>96.213000000000008</c:v>
                </c:pt>
                <c:pt idx="3853">
                  <c:v>96.234999999999999</c:v>
                </c:pt>
                <c:pt idx="3854">
                  <c:v>96.257000000000005</c:v>
                </c:pt>
                <c:pt idx="3855">
                  <c:v>96.283000000000001</c:v>
                </c:pt>
                <c:pt idx="3856">
                  <c:v>96.308999999999997</c:v>
                </c:pt>
                <c:pt idx="3857">
                  <c:v>96.335999999999999</c:v>
                </c:pt>
                <c:pt idx="3858">
                  <c:v>96.362000000000009</c:v>
                </c:pt>
                <c:pt idx="3859">
                  <c:v>96.388999999999996</c:v>
                </c:pt>
                <c:pt idx="3860">
                  <c:v>96.415999999999997</c:v>
                </c:pt>
                <c:pt idx="3861">
                  <c:v>96.442999999999998</c:v>
                </c:pt>
                <c:pt idx="3862">
                  <c:v>96.47</c:v>
                </c:pt>
                <c:pt idx="3863">
                  <c:v>96.497</c:v>
                </c:pt>
                <c:pt idx="3864">
                  <c:v>96.524000000000001</c:v>
                </c:pt>
                <c:pt idx="3865">
                  <c:v>96.551000000000002</c:v>
                </c:pt>
                <c:pt idx="3866">
                  <c:v>96.579000000000008</c:v>
                </c:pt>
                <c:pt idx="3867">
                  <c:v>96.606000000000009</c:v>
                </c:pt>
                <c:pt idx="3868">
                  <c:v>96.632999999999996</c:v>
                </c:pt>
                <c:pt idx="3869">
                  <c:v>96.661000000000001</c:v>
                </c:pt>
                <c:pt idx="3870">
                  <c:v>96.689000000000007</c:v>
                </c:pt>
                <c:pt idx="3871">
                  <c:v>96.716000000000008</c:v>
                </c:pt>
                <c:pt idx="3872">
                  <c:v>96.744</c:v>
                </c:pt>
                <c:pt idx="3873">
                  <c:v>96.772000000000006</c:v>
                </c:pt>
                <c:pt idx="3874">
                  <c:v>96.8</c:v>
                </c:pt>
                <c:pt idx="3875">
                  <c:v>96.828000000000003</c:v>
                </c:pt>
                <c:pt idx="3876">
                  <c:v>96.856000000000009</c:v>
                </c:pt>
                <c:pt idx="3877">
                  <c:v>96.884</c:v>
                </c:pt>
                <c:pt idx="3878">
                  <c:v>96.912999999999997</c:v>
                </c:pt>
                <c:pt idx="3879">
                  <c:v>96.942000000000007</c:v>
                </c:pt>
                <c:pt idx="3880">
                  <c:v>96.97</c:v>
                </c:pt>
                <c:pt idx="3881">
                  <c:v>96.998999999999995</c:v>
                </c:pt>
                <c:pt idx="3882">
                  <c:v>97.027000000000001</c:v>
                </c:pt>
                <c:pt idx="3883">
                  <c:v>97.055999999999997</c:v>
                </c:pt>
                <c:pt idx="3884">
                  <c:v>97.084000000000003</c:v>
                </c:pt>
                <c:pt idx="3885">
                  <c:v>97.113</c:v>
                </c:pt>
                <c:pt idx="3886">
                  <c:v>97.141000000000005</c:v>
                </c:pt>
                <c:pt idx="3887">
                  <c:v>97.17</c:v>
                </c:pt>
                <c:pt idx="3888">
                  <c:v>97.198999999999998</c:v>
                </c:pt>
                <c:pt idx="3889">
                  <c:v>97.228000000000009</c:v>
                </c:pt>
                <c:pt idx="3890">
                  <c:v>97.257000000000005</c:v>
                </c:pt>
                <c:pt idx="3891">
                  <c:v>97.286000000000001</c:v>
                </c:pt>
                <c:pt idx="3892">
                  <c:v>97.316000000000003</c:v>
                </c:pt>
                <c:pt idx="3893">
                  <c:v>97.344999999999999</c:v>
                </c:pt>
                <c:pt idx="3894">
                  <c:v>97.373000000000005</c:v>
                </c:pt>
                <c:pt idx="3895">
                  <c:v>97.402000000000001</c:v>
                </c:pt>
                <c:pt idx="3896">
                  <c:v>97.43</c:v>
                </c:pt>
                <c:pt idx="3897">
                  <c:v>97.457999999999998</c:v>
                </c:pt>
                <c:pt idx="3898">
                  <c:v>97.487000000000009</c:v>
                </c:pt>
                <c:pt idx="3899">
                  <c:v>97.515000000000001</c:v>
                </c:pt>
                <c:pt idx="3900">
                  <c:v>97.543000000000006</c:v>
                </c:pt>
                <c:pt idx="3901">
                  <c:v>97.570999999999998</c:v>
                </c:pt>
                <c:pt idx="3902">
                  <c:v>97.599000000000004</c:v>
                </c:pt>
                <c:pt idx="3903">
                  <c:v>97.626999999999995</c:v>
                </c:pt>
                <c:pt idx="3904">
                  <c:v>97.655000000000001</c:v>
                </c:pt>
                <c:pt idx="3905">
                  <c:v>97.682000000000002</c:v>
                </c:pt>
                <c:pt idx="3906">
                  <c:v>97.710000000000008</c:v>
                </c:pt>
                <c:pt idx="3907">
                  <c:v>97.737000000000009</c:v>
                </c:pt>
                <c:pt idx="3908">
                  <c:v>97.765000000000001</c:v>
                </c:pt>
                <c:pt idx="3909">
                  <c:v>97.792000000000002</c:v>
                </c:pt>
                <c:pt idx="3910">
                  <c:v>97.819000000000003</c:v>
                </c:pt>
                <c:pt idx="3911">
                  <c:v>97.844999999999999</c:v>
                </c:pt>
                <c:pt idx="3912">
                  <c:v>97.872</c:v>
                </c:pt>
                <c:pt idx="3913">
                  <c:v>97.899000000000001</c:v>
                </c:pt>
                <c:pt idx="3914">
                  <c:v>97.924999999999997</c:v>
                </c:pt>
                <c:pt idx="3915">
                  <c:v>97.951999999999998</c:v>
                </c:pt>
                <c:pt idx="3916">
                  <c:v>97.978000000000009</c:v>
                </c:pt>
                <c:pt idx="3917">
                  <c:v>98.004999999999995</c:v>
                </c:pt>
                <c:pt idx="3918">
                  <c:v>98.031000000000006</c:v>
                </c:pt>
                <c:pt idx="3919">
                  <c:v>98.057000000000002</c:v>
                </c:pt>
                <c:pt idx="3920">
                  <c:v>98.082999999999998</c:v>
                </c:pt>
                <c:pt idx="3921">
                  <c:v>98.11</c:v>
                </c:pt>
                <c:pt idx="3922">
                  <c:v>98.135999999999996</c:v>
                </c:pt>
                <c:pt idx="3923">
                  <c:v>98.162000000000006</c:v>
                </c:pt>
                <c:pt idx="3924">
                  <c:v>98.188000000000002</c:v>
                </c:pt>
                <c:pt idx="3925">
                  <c:v>98.213999999999999</c:v>
                </c:pt>
                <c:pt idx="3926">
                  <c:v>98.241</c:v>
                </c:pt>
                <c:pt idx="3927">
                  <c:v>98.266999999999996</c:v>
                </c:pt>
                <c:pt idx="3928">
                  <c:v>98.293000000000006</c:v>
                </c:pt>
                <c:pt idx="3929">
                  <c:v>98.320000000000007</c:v>
                </c:pt>
                <c:pt idx="3930">
                  <c:v>98.347000000000008</c:v>
                </c:pt>
                <c:pt idx="3931">
                  <c:v>98.373000000000005</c:v>
                </c:pt>
                <c:pt idx="3932">
                  <c:v>98.4</c:v>
                </c:pt>
                <c:pt idx="3933">
                  <c:v>98.427000000000007</c:v>
                </c:pt>
                <c:pt idx="3934">
                  <c:v>98.454000000000008</c:v>
                </c:pt>
                <c:pt idx="3935">
                  <c:v>98.48</c:v>
                </c:pt>
                <c:pt idx="3936">
                  <c:v>98.507000000000005</c:v>
                </c:pt>
                <c:pt idx="3937">
                  <c:v>98.534000000000006</c:v>
                </c:pt>
                <c:pt idx="3938">
                  <c:v>98.561000000000007</c:v>
                </c:pt>
                <c:pt idx="3939">
                  <c:v>98.588000000000008</c:v>
                </c:pt>
                <c:pt idx="3940">
                  <c:v>98.616</c:v>
                </c:pt>
                <c:pt idx="3941">
                  <c:v>98.643000000000001</c:v>
                </c:pt>
                <c:pt idx="3942">
                  <c:v>98.67</c:v>
                </c:pt>
                <c:pt idx="3943">
                  <c:v>98.697000000000003</c:v>
                </c:pt>
                <c:pt idx="3944">
                  <c:v>98.724000000000004</c:v>
                </c:pt>
                <c:pt idx="3945">
                  <c:v>98.751999999999995</c:v>
                </c:pt>
                <c:pt idx="3946">
                  <c:v>98.778999999999996</c:v>
                </c:pt>
                <c:pt idx="3947">
                  <c:v>98.807000000000002</c:v>
                </c:pt>
                <c:pt idx="3948">
                  <c:v>98.834000000000003</c:v>
                </c:pt>
                <c:pt idx="3949">
                  <c:v>98.861000000000004</c:v>
                </c:pt>
                <c:pt idx="3950">
                  <c:v>98.888999999999996</c:v>
                </c:pt>
                <c:pt idx="3951">
                  <c:v>98.915999999999997</c:v>
                </c:pt>
                <c:pt idx="3952">
                  <c:v>98.944000000000003</c:v>
                </c:pt>
                <c:pt idx="3953">
                  <c:v>98.972000000000008</c:v>
                </c:pt>
                <c:pt idx="3954">
                  <c:v>98.998999999999995</c:v>
                </c:pt>
                <c:pt idx="3955">
                  <c:v>99.027000000000001</c:v>
                </c:pt>
                <c:pt idx="3956">
                  <c:v>99.054000000000002</c:v>
                </c:pt>
                <c:pt idx="3957">
                  <c:v>99.082000000000008</c:v>
                </c:pt>
                <c:pt idx="3958">
                  <c:v>99.11</c:v>
                </c:pt>
                <c:pt idx="3959">
                  <c:v>99.137</c:v>
                </c:pt>
                <c:pt idx="3960">
                  <c:v>99.165000000000006</c:v>
                </c:pt>
                <c:pt idx="3961">
                  <c:v>99.192999999999998</c:v>
                </c:pt>
                <c:pt idx="3962">
                  <c:v>99.221000000000004</c:v>
                </c:pt>
                <c:pt idx="3963">
                  <c:v>99.248000000000005</c:v>
                </c:pt>
                <c:pt idx="3964">
                  <c:v>99.275999999999996</c:v>
                </c:pt>
                <c:pt idx="3965">
                  <c:v>99.304000000000002</c:v>
                </c:pt>
                <c:pt idx="3966">
                  <c:v>99.332000000000008</c:v>
                </c:pt>
                <c:pt idx="3967">
                  <c:v>99.359000000000009</c:v>
                </c:pt>
                <c:pt idx="3968">
                  <c:v>99.387</c:v>
                </c:pt>
                <c:pt idx="3969">
                  <c:v>99.415000000000006</c:v>
                </c:pt>
                <c:pt idx="3970">
                  <c:v>99.442999999999998</c:v>
                </c:pt>
                <c:pt idx="3971">
                  <c:v>99.47</c:v>
                </c:pt>
                <c:pt idx="3972">
                  <c:v>99.498000000000005</c:v>
                </c:pt>
                <c:pt idx="3973">
                  <c:v>99.525999999999996</c:v>
                </c:pt>
                <c:pt idx="3974">
                  <c:v>99.554000000000002</c:v>
                </c:pt>
                <c:pt idx="3975">
                  <c:v>99.582000000000008</c:v>
                </c:pt>
                <c:pt idx="3976">
                  <c:v>99.609000000000009</c:v>
                </c:pt>
                <c:pt idx="3977">
                  <c:v>99.637</c:v>
                </c:pt>
                <c:pt idx="3978">
                  <c:v>99.665000000000006</c:v>
                </c:pt>
                <c:pt idx="3979">
                  <c:v>99.692999999999998</c:v>
                </c:pt>
                <c:pt idx="3980">
                  <c:v>99.721000000000004</c:v>
                </c:pt>
                <c:pt idx="3981">
                  <c:v>99.748000000000005</c:v>
                </c:pt>
                <c:pt idx="3982">
                  <c:v>99.775999999999996</c:v>
                </c:pt>
                <c:pt idx="3983">
                  <c:v>99.804000000000002</c:v>
                </c:pt>
                <c:pt idx="3984">
                  <c:v>99.832000000000008</c:v>
                </c:pt>
                <c:pt idx="3985">
                  <c:v>99.86</c:v>
                </c:pt>
                <c:pt idx="3986">
                  <c:v>99.887</c:v>
                </c:pt>
                <c:pt idx="3987">
                  <c:v>99.915000000000006</c:v>
                </c:pt>
                <c:pt idx="3988">
                  <c:v>99.942999999999998</c:v>
                </c:pt>
                <c:pt idx="3989">
                  <c:v>99.971000000000004</c:v>
                </c:pt>
                <c:pt idx="3990">
                  <c:v>99.998999999999995</c:v>
                </c:pt>
                <c:pt idx="3991">
                  <c:v>100.027</c:v>
                </c:pt>
                <c:pt idx="3992">
                  <c:v>100.05500000000001</c:v>
                </c:pt>
                <c:pt idx="3993">
                  <c:v>100.08200000000001</c:v>
                </c:pt>
                <c:pt idx="3994">
                  <c:v>100.11</c:v>
                </c:pt>
                <c:pt idx="3995">
                  <c:v>100.13800000000001</c:v>
                </c:pt>
                <c:pt idx="3996">
                  <c:v>100.166</c:v>
                </c:pt>
                <c:pt idx="3997">
                  <c:v>100.194</c:v>
                </c:pt>
                <c:pt idx="3998">
                  <c:v>100.22200000000001</c:v>
                </c:pt>
                <c:pt idx="3999">
                  <c:v>100.249</c:v>
                </c:pt>
                <c:pt idx="4000">
                  <c:v>100.277</c:v>
                </c:pt>
                <c:pt idx="4001">
                  <c:v>100.30500000000001</c:v>
                </c:pt>
                <c:pt idx="4002">
                  <c:v>100.333</c:v>
                </c:pt>
                <c:pt idx="4003">
                  <c:v>100.361</c:v>
                </c:pt>
                <c:pt idx="4004">
                  <c:v>100.389</c:v>
                </c:pt>
                <c:pt idx="4005">
                  <c:v>100.417</c:v>
                </c:pt>
                <c:pt idx="4006">
                  <c:v>100.44500000000001</c:v>
                </c:pt>
                <c:pt idx="4007">
                  <c:v>100.47200000000001</c:v>
                </c:pt>
                <c:pt idx="4008">
                  <c:v>100.5</c:v>
                </c:pt>
                <c:pt idx="4009">
                  <c:v>100.52800000000001</c:v>
                </c:pt>
                <c:pt idx="4010">
                  <c:v>100.556</c:v>
                </c:pt>
                <c:pt idx="4011">
                  <c:v>100.584</c:v>
                </c:pt>
                <c:pt idx="4012">
                  <c:v>100.61200000000001</c:v>
                </c:pt>
                <c:pt idx="4013">
                  <c:v>100.64</c:v>
                </c:pt>
                <c:pt idx="4014">
                  <c:v>100.667</c:v>
                </c:pt>
                <c:pt idx="4015">
                  <c:v>100.69500000000001</c:v>
                </c:pt>
                <c:pt idx="4016">
                  <c:v>100.723</c:v>
                </c:pt>
                <c:pt idx="4017">
                  <c:v>100.751</c:v>
                </c:pt>
                <c:pt idx="4018">
                  <c:v>100.779</c:v>
                </c:pt>
                <c:pt idx="4019">
                  <c:v>100.806</c:v>
                </c:pt>
                <c:pt idx="4020">
                  <c:v>100.834</c:v>
                </c:pt>
                <c:pt idx="4021">
                  <c:v>100.86200000000001</c:v>
                </c:pt>
                <c:pt idx="4022">
                  <c:v>100.89</c:v>
                </c:pt>
                <c:pt idx="4023">
                  <c:v>100.91800000000001</c:v>
                </c:pt>
                <c:pt idx="4024">
                  <c:v>100.94500000000001</c:v>
                </c:pt>
                <c:pt idx="4025">
                  <c:v>100.973</c:v>
                </c:pt>
                <c:pt idx="4026">
                  <c:v>101.001</c:v>
                </c:pt>
                <c:pt idx="4027">
                  <c:v>101.029</c:v>
                </c:pt>
                <c:pt idx="4028">
                  <c:v>101.057</c:v>
                </c:pt>
                <c:pt idx="4029">
                  <c:v>101.084</c:v>
                </c:pt>
                <c:pt idx="4030">
                  <c:v>101.11200000000001</c:v>
                </c:pt>
                <c:pt idx="4031">
                  <c:v>101.14</c:v>
                </c:pt>
                <c:pt idx="4032">
                  <c:v>101.16800000000001</c:v>
                </c:pt>
                <c:pt idx="4033">
                  <c:v>101.19500000000001</c:v>
                </c:pt>
                <c:pt idx="4034">
                  <c:v>101.223</c:v>
                </c:pt>
                <c:pt idx="4035">
                  <c:v>101.251</c:v>
                </c:pt>
                <c:pt idx="4036">
                  <c:v>101.279</c:v>
                </c:pt>
                <c:pt idx="4037">
                  <c:v>101.307</c:v>
                </c:pt>
                <c:pt idx="4038">
                  <c:v>101.33500000000001</c:v>
                </c:pt>
                <c:pt idx="4039">
                  <c:v>101.36200000000001</c:v>
                </c:pt>
                <c:pt idx="4040">
                  <c:v>101.39</c:v>
                </c:pt>
                <c:pt idx="4041">
                  <c:v>101.41800000000001</c:v>
                </c:pt>
                <c:pt idx="4042">
                  <c:v>101.446</c:v>
                </c:pt>
                <c:pt idx="4043">
                  <c:v>101.474</c:v>
                </c:pt>
                <c:pt idx="4044">
                  <c:v>101.501</c:v>
                </c:pt>
                <c:pt idx="4045">
                  <c:v>101.529</c:v>
                </c:pt>
                <c:pt idx="4046">
                  <c:v>101.557</c:v>
                </c:pt>
                <c:pt idx="4047">
                  <c:v>101.58500000000001</c:v>
                </c:pt>
                <c:pt idx="4048">
                  <c:v>101.613</c:v>
                </c:pt>
                <c:pt idx="4049">
                  <c:v>101.64</c:v>
                </c:pt>
                <c:pt idx="4050">
                  <c:v>101.66800000000001</c:v>
                </c:pt>
                <c:pt idx="4051">
                  <c:v>101.696</c:v>
                </c:pt>
                <c:pt idx="4052">
                  <c:v>101.724</c:v>
                </c:pt>
                <c:pt idx="4053">
                  <c:v>101.751</c:v>
                </c:pt>
                <c:pt idx="4054">
                  <c:v>101.779</c:v>
                </c:pt>
                <c:pt idx="4055">
                  <c:v>101.807</c:v>
                </c:pt>
                <c:pt idx="4056">
                  <c:v>101.83500000000001</c:v>
                </c:pt>
                <c:pt idx="4057">
                  <c:v>101.86200000000001</c:v>
                </c:pt>
                <c:pt idx="4058">
                  <c:v>101.89</c:v>
                </c:pt>
                <c:pt idx="4059">
                  <c:v>101.91800000000001</c:v>
                </c:pt>
                <c:pt idx="4060">
                  <c:v>101.946</c:v>
                </c:pt>
                <c:pt idx="4061">
                  <c:v>101.973</c:v>
                </c:pt>
                <c:pt idx="4062">
                  <c:v>102.001</c:v>
                </c:pt>
                <c:pt idx="4063">
                  <c:v>102.029</c:v>
                </c:pt>
                <c:pt idx="4064">
                  <c:v>102.057</c:v>
                </c:pt>
                <c:pt idx="4065">
                  <c:v>102.084</c:v>
                </c:pt>
                <c:pt idx="4066">
                  <c:v>102.11200000000001</c:v>
                </c:pt>
                <c:pt idx="4067">
                  <c:v>102.14</c:v>
                </c:pt>
                <c:pt idx="4068">
                  <c:v>102.16800000000001</c:v>
                </c:pt>
                <c:pt idx="4069">
                  <c:v>102.19500000000001</c:v>
                </c:pt>
                <c:pt idx="4070">
                  <c:v>102.223</c:v>
                </c:pt>
                <c:pt idx="4071">
                  <c:v>102.251</c:v>
                </c:pt>
                <c:pt idx="4072">
                  <c:v>102.279</c:v>
                </c:pt>
                <c:pt idx="4073">
                  <c:v>102.306</c:v>
                </c:pt>
                <c:pt idx="4074">
                  <c:v>102.334</c:v>
                </c:pt>
                <c:pt idx="4075">
                  <c:v>102.36200000000001</c:v>
                </c:pt>
                <c:pt idx="4076">
                  <c:v>102.39</c:v>
                </c:pt>
                <c:pt idx="4077">
                  <c:v>102.41800000000001</c:v>
                </c:pt>
                <c:pt idx="4078">
                  <c:v>102.44500000000001</c:v>
                </c:pt>
                <c:pt idx="4079">
                  <c:v>102.473</c:v>
                </c:pt>
                <c:pt idx="4080">
                  <c:v>102.501</c:v>
                </c:pt>
                <c:pt idx="4081">
                  <c:v>102.529</c:v>
                </c:pt>
                <c:pt idx="4082">
                  <c:v>102.557</c:v>
                </c:pt>
                <c:pt idx="4083">
                  <c:v>102.584</c:v>
                </c:pt>
                <c:pt idx="4084">
                  <c:v>102.61200000000001</c:v>
                </c:pt>
                <c:pt idx="4085">
                  <c:v>102.64</c:v>
                </c:pt>
                <c:pt idx="4086">
                  <c:v>102.66800000000001</c:v>
                </c:pt>
                <c:pt idx="4087">
                  <c:v>102.696</c:v>
                </c:pt>
                <c:pt idx="4088">
                  <c:v>102.724</c:v>
                </c:pt>
                <c:pt idx="4089">
                  <c:v>102.751</c:v>
                </c:pt>
                <c:pt idx="4090">
                  <c:v>102.779</c:v>
                </c:pt>
                <c:pt idx="4091">
                  <c:v>102.807</c:v>
                </c:pt>
                <c:pt idx="4092">
                  <c:v>102.83500000000001</c:v>
                </c:pt>
                <c:pt idx="4093">
                  <c:v>102.863</c:v>
                </c:pt>
                <c:pt idx="4094">
                  <c:v>102.89</c:v>
                </c:pt>
                <c:pt idx="4095">
                  <c:v>102.91800000000001</c:v>
                </c:pt>
                <c:pt idx="4096">
                  <c:v>102.946</c:v>
                </c:pt>
                <c:pt idx="4097">
                  <c:v>102.974</c:v>
                </c:pt>
                <c:pt idx="4098">
                  <c:v>103.002</c:v>
                </c:pt>
                <c:pt idx="4099">
                  <c:v>103.03</c:v>
                </c:pt>
                <c:pt idx="4100">
                  <c:v>103.057</c:v>
                </c:pt>
                <c:pt idx="4101">
                  <c:v>103.08500000000001</c:v>
                </c:pt>
                <c:pt idx="4102">
                  <c:v>103.113</c:v>
                </c:pt>
                <c:pt idx="4103">
                  <c:v>103.14100000000001</c:v>
                </c:pt>
                <c:pt idx="4104">
                  <c:v>103.169</c:v>
                </c:pt>
                <c:pt idx="4105">
                  <c:v>103.197</c:v>
                </c:pt>
                <c:pt idx="4106">
                  <c:v>103.22500000000001</c:v>
                </c:pt>
                <c:pt idx="4107">
                  <c:v>103.253</c:v>
                </c:pt>
                <c:pt idx="4108">
                  <c:v>103.28</c:v>
                </c:pt>
                <c:pt idx="4109">
                  <c:v>103.30800000000001</c:v>
                </c:pt>
                <c:pt idx="4110">
                  <c:v>103.336</c:v>
                </c:pt>
                <c:pt idx="4111">
                  <c:v>103.364</c:v>
                </c:pt>
                <c:pt idx="4112">
                  <c:v>103.392</c:v>
                </c:pt>
                <c:pt idx="4113">
                  <c:v>103.42</c:v>
                </c:pt>
                <c:pt idx="4114">
                  <c:v>103.44800000000001</c:v>
                </c:pt>
                <c:pt idx="4115">
                  <c:v>103.476</c:v>
                </c:pt>
                <c:pt idx="4116">
                  <c:v>103.504</c:v>
                </c:pt>
                <c:pt idx="4117">
                  <c:v>103.532</c:v>
                </c:pt>
                <c:pt idx="4118">
                  <c:v>103.559</c:v>
                </c:pt>
                <c:pt idx="4119">
                  <c:v>103.587</c:v>
                </c:pt>
                <c:pt idx="4120">
                  <c:v>103.61500000000001</c:v>
                </c:pt>
                <c:pt idx="4121">
                  <c:v>103.643</c:v>
                </c:pt>
                <c:pt idx="4122">
                  <c:v>103.67100000000001</c:v>
                </c:pt>
                <c:pt idx="4123">
                  <c:v>103.699</c:v>
                </c:pt>
                <c:pt idx="4124">
                  <c:v>103.727</c:v>
                </c:pt>
                <c:pt idx="4125">
                  <c:v>103.755</c:v>
                </c:pt>
                <c:pt idx="4126">
                  <c:v>103.782</c:v>
                </c:pt>
                <c:pt idx="4127">
                  <c:v>103.81</c:v>
                </c:pt>
                <c:pt idx="4128">
                  <c:v>103.83800000000001</c:v>
                </c:pt>
                <c:pt idx="4129">
                  <c:v>103.866</c:v>
                </c:pt>
                <c:pt idx="4130">
                  <c:v>103.89400000000001</c:v>
                </c:pt>
                <c:pt idx="4131">
                  <c:v>103.922</c:v>
                </c:pt>
                <c:pt idx="4132">
                  <c:v>103.95</c:v>
                </c:pt>
                <c:pt idx="4133">
                  <c:v>103.97800000000001</c:v>
                </c:pt>
                <c:pt idx="4134">
                  <c:v>104.006</c:v>
                </c:pt>
                <c:pt idx="4135">
                  <c:v>104.03400000000001</c:v>
                </c:pt>
                <c:pt idx="4136">
                  <c:v>104.062</c:v>
                </c:pt>
                <c:pt idx="4137">
                  <c:v>104.09</c:v>
                </c:pt>
                <c:pt idx="4138">
                  <c:v>104.11800000000001</c:v>
                </c:pt>
                <c:pt idx="4139">
                  <c:v>104.146</c:v>
                </c:pt>
                <c:pt idx="4140">
                  <c:v>104.17400000000001</c:v>
                </c:pt>
                <c:pt idx="4141">
                  <c:v>104.202</c:v>
                </c:pt>
                <c:pt idx="4142">
                  <c:v>104.229</c:v>
                </c:pt>
                <c:pt idx="4143">
                  <c:v>104.25700000000001</c:v>
                </c:pt>
                <c:pt idx="4144">
                  <c:v>104.285</c:v>
                </c:pt>
                <c:pt idx="4145">
                  <c:v>104.313</c:v>
                </c:pt>
                <c:pt idx="4146">
                  <c:v>104.34100000000001</c:v>
                </c:pt>
                <c:pt idx="4147">
                  <c:v>104.369</c:v>
                </c:pt>
                <c:pt idx="4148">
                  <c:v>104.39700000000001</c:v>
                </c:pt>
                <c:pt idx="4149">
                  <c:v>104.425</c:v>
                </c:pt>
                <c:pt idx="4150">
                  <c:v>104.453</c:v>
                </c:pt>
                <c:pt idx="4151">
                  <c:v>104.48100000000001</c:v>
                </c:pt>
                <c:pt idx="4152">
                  <c:v>104.509</c:v>
                </c:pt>
                <c:pt idx="4153">
                  <c:v>104.53700000000001</c:v>
                </c:pt>
                <c:pt idx="4154">
                  <c:v>104.56400000000001</c:v>
                </c:pt>
                <c:pt idx="4155">
                  <c:v>104.592</c:v>
                </c:pt>
                <c:pt idx="4156">
                  <c:v>104.62</c:v>
                </c:pt>
                <c:pt idx="4157">
                  <c:v>104.648</c:v>
                </c:pt>
                <c:pt idx="4158">
                  <c:v>104.676</c:v>
                </c:pt>
                <c:pt idx="4159">
                  <c:v>104.70400000000001</c:v>
                </c:pt>
                <c:pt idx="4160">
                  <c:v>104.732</c:v>
                </c:pt>
                <c:pt idx="4161">
                  <c:v>104.76</c:v>
                </c:pt>
                <c:pt idx="4162">
                  <c:v>104.788</c:v>
                </c:pt>
                <c:pt idx="4163">
                  <c:v>104.816</c:v>
                </c:pt>
                <c:pt idx="4164">
                  <c:v>104.843</c:v>
                </c:pt>
                <c:pt idx="4165">
                  <c:v>104.871</c:v>
                </c:pt>
                <c:pt idx="4166">
                  <c:v>104.899</c:v>
                </c:pt>
                <c:pt idx="4167">
                  <c:v>104.92700000000001</c:v>
                </c:pt>
                <c:pt idx="4168">
                  <c:v>104.955</c:v>
                </c:pt>
                <c:pt idx="4169">
                  <c:v>104.983</c:v>
                </c:pt>
                <c:pt idx="4170">
                  <c:v>105.011</c:v>
                </c:pt>
                <c:pt idx="4171">
                  <c:v>105.039</c:v>
                </c:pt>
                <c:pt idx="4172">
                  <c:v>105.06700000000001</c:v>
                </c:pt>
                <c:pt idx="4173">
                  <c:v>105.095</c:v>
                </c:pt>
                <c:pt idx="4174">
                  <c:v>105.123</c:v>
                </c:pt>
                <c:pt idx="4175">
                  <c:v>105.152</c:v>
                </c:pt>
                <c:pt idx="4176">
                  <c:v>105.18</c:v>
                </c:pt>
                <c:pt idx="4177">
                  <c:v>105.208</c:v>
                </c:pt>
                <c:pt idx="4178">
                  <c:v>105.23700000000001</c:v>
                </c:pt>
                <c:pt idx="4179">
                  <c:v>105.265</c:v>
                </c:pt>
                <c:pt idx="4180">
                  <c:v>105.294</c:v>
                </c:pt>
                <c:pt idx="4181">
                  <c:v>105.322</c:v>
                </c:pt>
                <c:pt idx="4182">
                  <c:v>105.35000000000001</c:v>
                </c:pt>
                <c:pt idx="4183">
                  <c:v>105.379</c:v>
                </c:pt>
                <c:pt idx="4184">
                  <c:v>105.407</c:v>
                </c:pt>
                <c:pt idx="4185">
                  <c:v>105.43600000000001</c:v>
                </c:pt>
                <c:pt idx="4186">
                  <c:v>105.464</c:v>
                </c:pt>
                <c:pt idx="4187">
                  <c:v>105.49300000000001</c:v>
                </c:pt>
                <c:pt idx="4188">
                  <c:v>105.521</c:v>
                </c:pt>
                <c:pt idx="4189">
                  <c:v>105.54900000000001</c:v>
                </c:pt>
                <c:pt idx="4190">
                  <c:v>105.578</c:v>
                </c:pt>
                <c:pt idx="4191">
                  <c:v>105.60600000000001</c:v>
                </c:pt>
                <c:pt idx="4192">
                  <c:v>105.63500000000001</c:v>
                </c:pt>
                <c:pt idx="4193">
                  <c:v>105.663</c:v>
                </c:pt>
                <c:pt idx="4194">
                  <c:v>105.69200000000001</c:v>
                </c:pt>
                <c:pt idx="4195">
                  <c:v>105.72</c:v>
                </c:pt>
                <c:pt idx="4196">
                  <c:v>105.748</c:v>
                </c:pt>
                <c:pt idx="4197">
                  <c:v>105.777</c:v>
                </c:pt>
                <c:pt idx="4198">
                  <c:v>105.80500000000001</c:v>
                </c:pt>
                <c:pt idx="4199">
                  <c:v>105.834</c:v>
                </c:pt>
                <c:pt idx="4200">
                  <c:v>105.86200000000001</c:v>
                </c:pt>
                <c:pt idx="4201">
                  <c:v>105.89100000000001</c:v>
                </c:pt>
                <c:pt idx="4202">
                  <c:v>105.919</c:v>
                </c:pt>
                <c:pt idx="4203">
                  <c:v>105.94800000000001</c:v>
                </c:pt>
                <c:pt idx="4204">
                  <c:v>105.976</c:v>
                </c:pt>
                <c:pt idx="4205">
                  <c:v>106.005</c:v>
                </c:pt>
                <c:pt idx="4206">
                  <c:v>106.033</c:v>
                </c:pt>
                <c:pt idx="4207">
                  <c:v>106.062</c:v>
                </c:pt>
                <c:pt idx="4208">
                  <c:v>106.09</c:v>
                </c:pt>
                <c:pt idx="4209">
                  <c:v>106.119</c:v>
                </c:pt>
                <c:pt idx="4210">
                  <c:v>106.14700000000001</c:v>
                </c:pt>
                <c:pt idx="4211">
                  <c:v>106.176</c:v>
                </c:pt>
                <c:pt idx="4212">
                  <c:v>106.20400000000001</c:v>
                </c:pt>
                <c:pt idx="4213">
                  <c:v>106.232</c:v>
                </c:pt>
                <c:pt idx="4214">
                  <c:v>106.261</c:v>
                </c:pt>
                <c:pt idx="4215">
                  <c:v>106.289</c:v>
                </c:pt>
                <c:pt idx="4216">
                  <c:v>106.318</c:v>
                </c:pt>
                <c:pt idx="4217">
                  <c:v>106.346</c:v>
                </c:pt>
                <c:pt idx="4218">
                  <c:v>106.375</c:v>
                </c:pt>
                <c:pt idx="4219">
                  <c:v>106.40300000000001</c:v>
                </c:pt>
                <c:pt idx="4220">
                  <c:v>106.432</c:v>
                </c:pt>
                <c:pt idx="4221">
                  <c:v>106.46000000000001</c:v>
                </c:pt>
                <c:pt idx="4222">
                  <c:v>106.489</c:v>
                </c:pt>
                <c:pt idx="4223">
                  <c:v>106.517</c:v>
                </c:pt>
                <c:pt idx="4224">
                  <c:v>106.545</c:v>
                </c:pt>
                <c:pt idx="4225">
                  <c:v>106.574</c:v>
                </c:pt>
                <c:pt idx="4226">
                  <c:v>106.602</c:v>
                </c:pt>
                <c:pt idx="4227">
                  <c:v>106.631</c:v>
                </c:pt>
                <c:pt idx="4228">
                  <c:v>106.65900000000001</c:v>
                </c:pt>
                <c:pt idx="4229">
                  <c:v>106.688</c:v>
                </c:pt>
                <c:pt idx="4230">
                  <c:v>106.71600000000001</c:v>
                </c:pt>
                <c:pt idx="4231">
                  <c:v>106.744</c:v>
                </c:pt>
                <c:pt idx="4232">
                  <c:v>106.773</c:v>
                </c:pt>
                <c:pt idx="4233">
                  <c:v>106.801</c:v>
                </c:pt>
                <c:pt idx="4234">
                  <c:v>106.83</c:v>
                </c:pt>
                <c:pt idx="4235">
                  <c:v>106.858</c:v>
                </c:pt>
                <c:pt idx="4236">
                  <c:v>106.887</c:v>
                </c:pt>
                <c:pt idx="4237">
                  <c:v>106.91500000000001</c:v>
                </c:pt>
                <c:pt idx="4238">
                  <c:v>106.944</c:v>
                </c:pt>
                <c:pt idx="4239">
                  <c:v>106.97200000000001</c:v>
                </c:pt>
                <c:pt idx="4240">
                  <c:v>107</c:v>
                </c:pt>
                <c:pt idx="4241">
                  <c:v>107.029</c:v>
                </c:pt>
                <c:pt idx="4242">
                  <c:v>107.057</c:v>
                </c:pt>
                <c:pt idx="4243">
                  <c:v>107.086</c:v>
                </c:pt>
                <c:pt idx="4244">
                  <c:v>107.114</c:v>
                </c:pt>
                <c:pt idx="4245">
                  <c:v>107.143</c:v>
                </c:pt>
                <c:pt idx="4246">
                  <c:v>107.17100000000001</c:v>
                </c:pt>
                <c:pt idx="4247">
                  <c:v>107.199</c:v>
                </c:pt>
                <c:pt idx="4248">
                  <c:v>107.22800000000001</c:v>
                </c:pt>
                <c:pt idx="4249">
                  <c:v>107.256</c:v>
                </c:pt>
                <c:pt idx="4250">
                  <c:v>107.285</c:v>
                </c:pt>
                <c:pt idx="4251">
                  <c:v>107.313</c:v>
                </c:pt>
                <c:pt idx="4252">
                  <c:v>107.34100000000001</c:v>
                </c:pt>
                <c:pt idx="4253">
                  <c:v>107.37</c:v>
                </c:pt>
                <c:pt idx="4254">
                  <c:v>107.398</c:v>
                </c:pt>
                <c:pt idx="4255">
                  <c:v>107.42700000000001</c:v>
                </c:pt>
                <c:pt idx="4256">
                  <c:v>107.455</c:v>
                </c:pt>
                <c:pt idx="4257">
                  <c:v>107.48400000000001</c:v>
                </c:pt>
                <c:pt idx="4258">
                  <c:v>107.512</c:v>
                </c:pt>
                <c:pt idx="4259">
                  <c:v>107.541</c:v>
                </c:pt>
                <c:pt idx="4260">
                  <c:v>107.569</c:v>
                </c:pt>
                <c:pt idx="4261">
                  <c:v>107.598</c:v>
                </c:pt>
                <c:pt idx="4262">
                  <c:v>107.626</c:v>
                </c:pt>
                <c:pt idx="4263">
                  <c:v>107.654</c:v>
                </c:pt>
                <c:pt idx="4264">
                  <c:v>107.68300000000001</c:v>
                </c:pt>
                <c:pt idx="4265">
                  <c:v>107.711</c:v>
                </c:pt>
                <c:pt idx="4266">
                  <c:v>107.74000000000001</c:v>
                </c:pt>
                <c:pt idx="4267">
                  <c:v>107.768</c:v>
                </c:pt>
                <c:pt idx="4268">
                  <c:v>107.797</c:v>
                </c:pt>
                <c:pt idx="4269">
                  <c:v>107.825</c:v>
                </c:pt>
                <c:pt idx="4270">
                  <c:v>107.854</c:v>
                </c:pt>
                <c:pt idx="4271">
                  <c:v>107.88200000000001</c:v>
                </c:pt>
                <c:pt idx="4272">
                  <c:v>107.91</c:v>
                </c:pt>
                <c:pt idx="4273">
                  <c:v>107.93900000000001</c:v>
                </c:pt>
                <c:pt idx="4274">
                  <c:v>107.967</c:v>
                </c:pt>
                <c:pt idx="4275">
                  <c:v>107.99600000000001</c:v>
                </c:pt>
                <c:pt idx="4276">
                  <c:v>108.024</c:v>
                </c:pt>
                <c:pt idx="4277">
                  <c:v>108.053</c:v>
                </c:pt>
                <c:pt idx="4278">
                  <c:v>108.081</c:v>
                </c:pt>
                <c:pt idx="4279">
                  <c:v>108.10900000000001</c:v>
                </c:pt>
                <c:pt idx="4280">
                  <c:v>108.13800000000001</c:v>
                </c:pt>
                <c:pt idx="4281">
                  <c:v>108.166</c:v>
                </c:pt>
                <c:pt idx="4282">
                  <c:v>108.19500000000001</c:v>
                </c:pt>
                <c:pt idx="4283">
                  <c:v>108.223</c:v>
                </c:pt>
                <c:pt idx="4284">
                  <c:v>108.251</c:v>
                </c:pt>
                <c:pt idx="4285">
                  <c:v>108.28</c:v>
                </c:pt>
                <c:pt idx="4286">
                  <c:v>108.30800000000001</c:v>
                </c:pt>
                <c:pt idx="4287">
                  <c:v>108.337</c:v>
                </c:pt>
                <c:pt idx="4288">
                  <c:v>108.36500000000001</c:v>
                </c:pt>
                <c:pt idx="4289">
                  <c:v>108.393</c:v>
                </c:pt>
                <c:pt idx="4290">
                  <c:v>108.422</c:v>
                </c:pt>
                <c:pt idx="4291">
                  <c:v>108.45</c:v>
                </c:pt>
                <c:pt idx="4292">
                  <c:v>108.47800000000001</c:v>
                </c:pt>
                <c:pt idx="4293">
                  <c:v>108.50700000000001</c:v>
                </c:pt>
                <c:pt idx="4294">
                  <c:v>108.535</c:v>
                </c:pt>
                <c:pt idx="4295">
                  <c:v>108.563</c:v>
                </c:pt>
                <c:pt idx="4296">
                  <c:v>108.592</c:v>
                </c:pt>
                <c:pt idx="4297">
                  <c:v>108.62</c:v>
                </c:pt>
                <c:pt idx="4298">
                  <c:v>108.648</c:v>
                </c:pt>
                <c:pt idx="4299">
                  <c:v>108.67700000000001</c:v>
                </c:pt>
                <c:pt idx="4300">
                  <c:v>108.705</c:v>
                </c:pt>
                <c:pt idx="4301">
                  <c:v>108.733</c:v>
                </c:pt>
                <c:pt idx="4302">
                  <c:v>108.762</c:v>
                </c:pt>
                <c:pt idx="4303">
                  <c:v>108.79</c:v>
                </c:pt>
                <c:pt idx="4304">
                  <c:v>108.818</c:v>
                </c:pt>
                <c:pt idx="4305">
                  <c:v>108.84700000000001</c:v>
                </c:pt>
                <c:pt idx="4306">
                  <c:v>108.875</c:v>
                </c:pt>
                <c:pt idx="4307">
                  <c:v>108.90300000000001</c:v>
                </c:pt>
                <c:pt idx="4308">
                  <c:v>108.932</c:v>
                </c:pt>
                <c:pt idx="4309">
                  <c:v>108.96000000000001</c:v>
                </c:pt>
                <c:pt idx="4310">
                  <c:v>108.988</c:v>
                </c:pt>
                <c:pt idx="4311">
                  <c:v>109.017</c:v>
                </c:pt>
                <c:pt idx="4312">
                  <c:v>109.045</c:v>
                </c:pt>
                <c:pt idx="4313">
                  <c:v>109.074</c:v>
                </c:pt>
                <c:pt idx="4314">
                  <c:v>109.102</c:v>
                </c:pt>
                <c:pt idx="4315">
                  <c:v>109.13</c:v>
                </c:pt>
                <c:pt idx="4316">
                  <c:v>109.15900000000001</c:v>
                </c:pt>
                <c:pt idx="4317">
                  <c:v>109.187</c:v>
                </c:pt>
                <c:pt idx="4318">
                  <c:v>109.21600000000001</c:v>
                </c:pt>
                <c:pt idx="4319">
                  <c:v>109.244</c:v>
                </c:pt>
                <c:pt idx="4320">
                  <c:v>109.27200000000001</c:v>
                </c:pt>
                <c:pt idx="4321">
                  <c:v>109.301</c:v>
                </c:pt>
                <c:pt idx="4322">
                  <c:v>109.32900000000001</c:v>
                </c:pt>
                <c:pt idx="4323">
                  <c:v>109.358</c:v>
                </c:pt>
                <c:pt idx="4324">
                  <c:v>109.386</c:v>
                </c:pt>
                <c:pt idx="4325">
                  <c:v>109.41500000000001</c:v>
                </c:pt>
                <c:pt idx="4326">
                  <c:v>109.443</c:v>
                </c:pt>
                <c:pt idx="4327">
                  <c:v>109.47200000000001</c:v>
                </c:pt>
                <c:pt idx="4328">
                  <c:v>109.5</c:v>
                </c:pt>
                <c:pt idx="4329">
                  <c:v>109.529</c:v>
                </c:pt>
                <c:pt idx="4330">
                  <c:v>109.557</c:v>
                </c:pt>
                <c:pt idx="4331">
                  <c:v>109.586</c:v>
                </c:pt>
                <c:pt idx="4332">
                  <c:v>109.614</c:v>
                </c:pt>
                <c:pt idx="4333">
                  <c:v>109.643</c:v>
                </c:pt>
                <c:pt idx="4334">
                  <c:v>109.67100000000001</c:v>
                </c:pt>
                <c:pt idx="4335">
                  <c:v>109.7</c:v>
                </c:pt>
                <c:pt idx="4336">
                  <c:v>109.72800000000001</c:v>
                </c:pt>
                <c:pt idx="4337">
                  <c:v>109.756</c:v>
                </c:pt>
                <c:pt idx="4338">
                  <c:v>109.785</c:v>
                </c:pt>
                <c:pt idx="4339">
                  <c:v>109.813</c:v>
                </c:pt>
                <c:pt idx="4340">
                  <c:v>109.842</c:v>
                </c:pt>
                <c:pt idx="4341">
                  <c:v>109.87</c:v>
                </c:pt>
                <c:pt idx="4342">
                  <c:v>109.899</c:v>
                </c:pt>
                <c:pt idx="4343">
                  <c:v>109.92700000000001</c:v>
                </c:pt>
                <c:pt idx="4344">
                  <c:v>109.956</c:v>
                </c:pt>
                <c:pt idx="4345">
                  <c:v>109.98400000000001</c:v>
                </c:pt>
                <c:pt idx="4346">
                  <c:v>110.012</c:v>
                </c:pt>
                <c:pt idx="4347">
                  <c:v>110.041</c:v>
                </c:pt>
                <c:pt idx="4348">
                  <c:v>110.069</c:v>
                </c:pt>
                <c:pt idx="4349">
                  <c:v>110.098</c:v>
                </c:pt>
                <c:pt idx="4350">
                  <c:v>110.126</c:v>
                </c:pt>
                <c:pt idx="4351">
                  <c:v>110.154</c:v>
                </c:pt>
                <c:pt idx="4352">
                  <c:v>110.18300000000001</c:v>
                </c:pt>
                <c:pt idx="4353">
                  <c:v>110.211</c:v>
                </c:pt>
                <c:pt idx="4354">
                  <c:v>110.239</c:v>
                </c:pt>
                <c:pt idx="4355">
                  <c:v>110.268</c:v>
                </c:pt>
                <c:pt idx="4356">
                  <c:v>110.29600000000001</c:v>
                </c:pt>
                <c:pt idx="4357">
                  <c:v>110.325</c:v>
                </c:pt>
                <c:pt idx="4358">
                  <c:v>110.35300000000001</c:v>
                </c:pt>
                <c:pt idx="4359">
                  <c:v>110.381</c:v>
                </c:pt>
                <c:pt idx="4360">
                  <c:v>110.41</c:v>
                </c:pt>
                <c:pt idx="4361">
                  <c:v>110.438</c:v>
                </c:pt>
                <c:pt idx="4362">
                  <c:v>110.46600000000001</c:v>
                </c:pt>
                <c:pt idx="4363">
                  <c:v>110.495</c:v>
                </c:pt>
                <c:pt idx="4364">
                  <c:v>110.523</c:v>
                </c:pt>
                <c:pt idx="4365">
                  <c:v>110.55200000000001</c:v>
                </c:pt>
                <c:pt idx="4366">
                  <c:v>110.58</c:v>
                </c:pt>
                <c:pt idx="4367">
                  <c:v>110.608</c:v>
                </c:pt>
                <c:pt idx="4368">
                  <c:v>110.637</c:v>
                </c:pt>
                <c:pt idx="4369">
                  <c:v>110.66500000000001</c:v>
                </c:pt>
                <c:pt idx="4370">
                  <c:v>110.694</c:v>
                </c:pt>
                <c:pt idx="4371">
                  <c:v>110.72200000000001</c:v>
                </c:pt>
                <c:pt idx="4372">
                  <c:v>110.75</c:v>
                </c:pt>
                <c:pt idx="4373">
                  <c:v>110.779</c:v>
                </c:pt>
                <c:pt idx="4374">
                  <c:v>110.807</c:v>
                </c:pt>
                <c:pt idx="4375">
                  <c:v>110.836</c:v>
                </c:pt>
                <c:pt idx="4376">
                  <c:v>110.864</c:v>
                </c:pt>
                <c:pt idx="4377">
                  <c:v>110.893</c:v>
                </c:pt>
                <c:pt idx="4378">
                  <c:v>110.92100000000001</c:v>
                </c:pt>
                <c:pt idx="4379">
                  <c:v>110.95</c:v>
                </c:pt>
                <c:pt idx="4380">
                  <c:v>110.97800000000001</c:v>
                </c:pt>
                <c:pt idx="4381">
                  <c:v>111.00700000000001</c:v>
                </c:pt>
                <c:pt idx="4382">
                  <c:v>111.035</c:v>
                </c:pt>
                <c:pt idx="4383">
                  <c:v>111.06400000000001</c:v>
                </c:pt>
                <c:pt idx="4384">
                  <c:v>111.092</c:v>
                </c:pt>
                <c:pt idx="4385">
                  <c:v>111.12100000000001</c:v>
                </c:pt>
                <c:pt idx="4386">
                  <c:v>111.149</c:v>
                </c:pt>
                <c:pt idx="4387">
                  <c:v>111.178</c:v>
                </c:pt>
                <c:pt idx="4388">
                  <c:v>111.20700000000001</c:v>
                </c:pt>
                <c:pt idx="4389">
                  <c:v>111.235</c:v>
                </c:pt>
                <c:pt idx="4390">
                  <c:v>111.264</c:v>
                </c:pt>
                <c:pt idx="4391">
                  <c:v>111.292</c:v>
                </c:pt>
                <c:pt idx="4392">
                  <c:v>111.321</c:v>
                </c:pt>
                <c:pt idx="4393">
                  <c:v>111.349</c:v>
                </c:pt>
                <c:pt idx="4394">
                  <c:v>111.378</c:v>
                </c:pt>
                <c:pt idx="4395">
                  <c:v>111.40600000000001</c:v>
                </c:pt>
                <c:pt idx="4396">
                  <c:v>111.435</c:v>
                </c:pt>
                <c:pt idx="4397">
                  <c:v>111.46300000000001</c:v>
                </c:pt>
                <c:pt idx="4398">
                  <c:v>111.492</c:v>
                </c:pt>
                <c:pt idx="4399">
                  <c:v>111.52</c:v>
                </c:pt>
                <c:pt idx="4400">
                  <c:v>111.54900000000001</c:v>
                </c:pt>
                <c:pt idx="4401">
                  <c:v>111.577</c:v>
                </c:pt>
                <c:pt idx="4402">
                  <c:v>111.60600000000001</c:v>
                </c:pt>
                <c:pt idx="4403">
                  <c:v>111.634</c:v>
                </c:pt>
                <c:pt idx="4404">
                  <c:v>111.663</c:v>
                </c:pt>
                <c:pt idx="4405">
                  <c:v>111.691</c:v>
                </c:pt>
                <c:pt idx="4406">
                  <c:v>111.72</c:v>
                </c:pt>
                <c:pt idx="4407">
                  <c:v>111.748</c:v>
                </c:pt>
                <c:pt idx="4408">
                  <c:v>111.777</c:v>
                </c:pt>
                <c:pt idx="4409">
                  <c:v>111.80500000000001</c:v>
                </c:pt>
                <c:pt idx="4410">
                  <c:v>111.834</c:v>
                </c:pt>
                <c:pt idx="4411">
                  <c:v>111.863</c:v>
                </c:pt>
                <c:pt idx="4412">
                  <c:v>111.89100000000001</c:v>
                </c:pt>
                <c:pt idx="4413">
                  <c:v>111.92</c:v>
                </c:pt>
                <c:pt idx="4414">
                  <c:v>111.94800000000001</c:v>
                </c:pt>
                <c:pt idx="4415">
                  <c:v>111.977</c:v>
                </c:pt>
                <c:pt idx="4416">
                  <c:v>112.005</c:v>
                </c:pt>
                <c:pt idx="4417">
                  <c:v>112.03400000000001</c:v>
                </c:pt>
                <c:pt idx="4418">
                  <c:v>112.062</c:v>
                </c:pt>
                <c:pt idx="4419">
                  <c:v>112.09100000000001</c:v>
                </c:pt>
                <c:pt idx="4420">
                  <c:v>112.119</c:v>
                </c:pt>
                <c:pt idx="4421">
                  <c:v>112.148</c:v>
                </c:pt>
                <c:pt idx="4422">
                  <c:v>112.176</c:v>
                </c:pt>
                <c:pt idx="4423">
                  <c:v>112.205</c:v>
                </c:pt>
                <c:pt idx="4424">
                  <c:v>112.233</c:v>
                </c:pt>
                <c:pt idx="4425">
                  <c:v>112.262</c:v>
                </c:pt>
                <c:pt idx="4426">
                  <c:v>112.291</c:v>
                </c:pt>
                <c:pt idx="4427">
                  <c:v>112.319</c:v>
                </c:pt>
                <c:pt idx="4428">
                  <c:v>112.348</c:v>
                </c:pt>
                <c:pt idx="4429">
                  <c:v>112.376</c:v>
                </c:pt>
                <c:pt idx="4430">
                  <c:v>112.405</c:v>
                </c:pt>
                <c:pt idx="4431">
                  <c:v>112.43300000000001</c:v>
                </c:pt>
                <c:pt idx="4432">
                  <c:v>112.462</c:v>
                </c:pt>
                <c:pt idx="4433">
                  <c:v>112.49000000000001</c:v>
                </c:pt>
                <c:pt idx="4434">
                  <c:v>112.51900000000001</c:v>
                </c:pt>
                <c:pt idx="4435">
                  <c:v>112.547</c:v>
                </c:pt>
                <c:pt idx="4436">
                  <c:v>112.57600000000001</c:v>
                </c:pt>
                <c:pt idx="4437">
                  <c:v>112.605</c:v>
                </c:pt>
                <c:pt idx="4438">
                  <c:v>112.633</c:v>
                </c:pt>
                <c:pt idx="4439">
                  <c:v>112.66200000000001</c:v>
                </c:pt>
                <c:pt idx="4440">
                  <c:v>112.69</c:v>
                </c:pt>
                <c:pt idx="4441">
                  <c:v>112.71900000000001</c:v>
                </c:pt>
                <c:pt idx="4442">
                  <c:v>112.747</c:v>
                </c:pt>
                <c:pt idx="4443">
                  <c:v>112.776</c:v>
                </c:pt>
                <c:pt idx="4444">
                  <c:v>112.804</c:v>
                </c:pt>
                <c:pt idx="4445">
                  <c:v>112.833</c:v>
                </c:pt>
                <c:pt idx="4446">
                  <c:v>112.861</c:v>
                </c:pt>
                <c:pt idx="4447">
                  <c:v>112.889</c:v>
                </c:pt>
                <c:pt idx="4448">
                  <c:v>112.91800000000001</c:v>
                </c:pt>
                <c:pt idx="4449">
                  <c:v>112.946</c:v>
                </c:pt>
                <c:pt idx="4450">
                  <c:v>112.97500000000001</c:v>
                </c:pt>
                <c:pt idx="4451">
                  <c:v>113.003</c:v>
                </c:pt>
                <c:pt idx="4452">
                  <c:v>113.03100000000001</c:v>
                </c:pt>
                <c:pt idx="4453">
                  <c:v>113.06</c:v>
                </c:pt>
                <c:pt idx="4454">
                  <c:v>113.08800000000001</c:v>
                </c:pt>
                <c:pt idx="4455">
                  <c:v>113.117</c:v>
                </c:pt>
                <c:pt idx="4456">
                  <c:v>113.145</c:v>
                </c:pt>
                <c:pt idx="4457">
                  <c:v>113.173</c:v>
                </c:pt>
                <c:pt idx="4458">
                  <c:v>113.202</c:v>
                </c:pt>
                <c:pt idx="4459">
                  <c:v>113.23</c:v>
                </c:pt>
                <c:pt idx="4460">
                  <c:v>113.258</c:v>
                </c:pt>
                <c:pt idx="4461">
                  <c:v>113.28700000000001</c:v>
                </c:pt>
                <c:pt idx="4462">
                  <c:v>113.315</c:v>
                </c:pt>
                <c:pt idx="4463">
                  <c:v>113.34400000000001</c:v>
                </c:pt>
                <c:pt idx="4464">
                  <c:v>113.372</c:v>
                </c:pt>
                <c:pt idx="4465">
                  <c:v>113.4</c:v>
                </c:pt>
                <c:pt idx="4466">
                  <c:v>113.429</c:v>
                </c:pt>
                <c:pt idx="4467">
                  <c:v>113.45700000000001</c:v>
                </c:pt>
                <c:pt idx="4468">
                  <c:v>113.485</c:v>
                </c:pt>
                <c:pt idx="4469">
                  <c:v>113.514</c:v>
                </c:pt>
                <c:pt idx="4470">
                  <c:v>113.542</c:v>
                </c:pt>
                <c:pt idx="4471">
                  <c:v>113.571</c:v>
                </c:pt>
                <c:pt idx="4472">
                  <c:v>113.599</c:v>
                </c:pt>
                <c:pt idx="4473">
                  <c:v>113.627</c:v>
                </c:pt>
                <c:pt idx="4474">
                  <c:v>113.65600000000001</c:v>
                </c:pt>
                <c:pt idx="4475">
                  <c:v>113.684</c:v>
                </c:pt>
                <c:pt idx="4476">
                  <c:v>113.71300000000001</c:v>
                </c:pt>
                <c:pt idx="4477">
                  <c:v>113.741</c:v>
                </c:pt>
                <c:pt idx="4478">
                  <c:v>113.76900000000001</c:v>
                </c:pt>
                <c:pt idx="4479">
                  <c:v>113.798</c:v>
                </c:pt>
                <c:pt idx="4480">
                  <c:v>113.82600000000001</c:v>
                </c:pt>
                <c:pt idx="4481">
                  <c:v>113.854</c:v>
                </c:pt>
                <c:pt idx="4482">
                  <c:v>113.883</c:v>
                </c:pt>
                <c:pt idx="4483">
                  <c:v>113.911</c:v>
                </c:pt>
                <c:pt idx="4484">
                  <c:v>113.93900000000001</c:v>
                </c:pt>
                <c:pt idx="4485">
                  <c:v>113.968</c:v>
                </c:pt>
                <c:pt idx="4486">
                  <c:v>113.99600000000001</c:v>
                </c:pt>
                <c:pt idx="4487">
                  <c:v>114.024</c:v>
                </c:pt>
                <c:pt idx="4488">
                  <c:v>114.053</c:v>
                </c:pt>
                <c:pt idx="4489">
                  <c:v>114.081</c:v>
                </c:pt>
                <c:pt idx="4490">
                  <c:v>114.10900000000001</c:v>
                </c:pt>
                <c:pt idx="4491">
                  <c:v>114.13800000000001</c:v>
                </c:pt>
                <c:pt idx="4492">
                  <c:v>114.166</c:v>
                </c:pt>
                <c:pt idx="4493">
                  <c:v>114.194</c:v>
                </c:pt>
                <c:pt idx="4494">
                  <c:v>114.223</c:v>
                </c:pt>
                <c:pt idx="4495">
                  <c:v>114.251</c:v>
                </c:pt>
                <c:pt idx="4496">
                  <c:v>114.279</c:v>
                </c:pt>
                <c:pt idx="4497">
                  <c:v>114.30800000000001</c:v>
                </c:pt>
                <c:pt idx="4498">
                  <c:v>114.336</c:v>
                </c:pt>
                <c:pt idx="4499">
                  <c:v>114.364</c:v>
                </c:pt>
                <c:pt idx="4500">
                  <c:v>114.393</c:v>
                </c:pt>
                <c:pt idx="4501">
                  <c:v>114.42100000000001</c:v>
                </c:pt>
                <c:pt idx="4502">
                  <c:v>114.45</c:v>
                </c:pt>
                <c:pt idx="4503">
                  <c:v>114.47800000000001</c:v>
                </c:pt>
                <c:pt idx="4504">
                  <c:v>114.506</c:v>
                </c:pt>
                <c:pt idx="4505">
                  <c:v>114.535</c:v>
                </c:pt>
                <c:pt idx="4506">
                  <c:v>114.563</c:v>
                </c:pt>
                <c:pt idx="4507">
                  <c:v>114.592</c:v>
                </c:pt>
                <c:pt idx="4508">
                  <c:v>114.62</c:v>
                </c:pt>
                <c:pt idx="4509">
                  <c:v>114.648</c:v>
                </c:pt>
                <c:pt idx="4510">
                  <c:v>114.67700000000001</c:v>
                </c:pt>
                <c:pt idx="4511">
                  <c:v>114.705</c:v>
                </c:pt>
                <c:pt idx="4512">
                  <c:v>114.73400000000001</c:v>
                </c:pt>
                <c:pt idx="4513">
                  <c:v>114.762</c:v>
                </c:pt>
                <c:pt idx="4514">
                  <c:v>114.791</c:v>
                </c:pt>
                <c:pt idx="4515">
                  <c:v>114.819</c:v>
                </c:pt>
                <c:pt idx="4516">
                  <c:v>114.84700000000001</c:v>
                </c:pt>
                <c:pt idx="4517">
                  <c:v>114.876</c:v>
                </c:pt>
                <c:pt idx="4518">
                  <c:v>114.904</c:v>
                </c:pt>
                <c:pt idx="4519">
                  <c:v>114.93300000000001</c:v>
                </c:pt>
                <c:pt idx="4520">
                  <c:v>114.961</c:v>
                </c:pt>
                <c:pt idx="4521">
                  <c:v>114.99000000000001</c:v>
                </c:pt>
                <c:pt idx="4522">
                  <c:v>115.018</c:v>
                </c:pt>
                <c:pt idx="4523">
                  <c:v>115.047</c:v>
                </c:pt>
                <c:pt idx="4524">
                  <c:v>115.075</c:v>
                </c:pt>
                <c:pt idx="4525">
                  <c:v>115.104</c:v>
                </c:pt>
                <c:pt idx="4526">
                  <c:v>115.13200000000001</c:v>
                </c:pt>
                <c:pt idx="4527">
                  <c:v>115.161</c:v>
                </c:pt>
                <c:pt idx="4528">
                  <c:v>115.18900000000001</c:v>
                </c:pt>
                <c:pt idx="4529">
                  <c:v>115.218</c:v>
                </c:pt>
                <c:pt idx="4530">
                  <c:v>115.24600000000001</c:v>
                </c:pt>
                <c:pt idx="4531">
                  <c:v>115.27500000000001</c:v>
                </c:pt>
                <c:pt idx="4532">
                  <c:v>115.303</c:v>
                </c:pt>
                <c:pt idx="4533">
                  <c:v>115.33200000000001</c:v>
                </c:pt>
                <c:pt idx="4534">
                  <c:v>115.36</c:v>
                </c:pt>
                <c:pt idx="4535">
                  <c:v>115.389</c:v>
                </c:pt>
                <c:pt idx="4536">
                  <c:v>115.417</c:v>
                </c:pt>
                <c:pt idx="4537">
                  <c:v>115.44500000000001</c:v>
                </c:pt>
                <c:pt idx="4538">
                  <c:v>115.474</c:v>
                </c:pt>
                <c:pt idx="4539">
                  <c:v>115.502</c:v>
                </c:pt>
                <c:pt idx="4540">
                  <c:v>115.53100000000001</c:v>
                </c:pt>
                <c:pt idx="4541">
                  <c:v>115.559</c:v>
                </c:pt>
                <c:pt idx="4542">
                  <c:v>115.58800000000001</c:v>
                </c:pt>
                <c:pt idx="4543">
                  <c:v>115.616</c:v>
                </c:pt>
                <c:pt idx="4544">
                  <c:v>115.645</c:v>
                </c:pt>
                <c:pt idx="4545">
                  <c:v>115.673</c:v>
                </c:pt>
                <c:pt idx="4546">
                  <c:v>115.702</c:v>
                </c:pt>
                <c:pt idx="4547">
                  <c:v>115.73</c:v>
                </c:pt>
                <c:pt idx="4548">
                  <c:v>115.759</c:v>
                </c:pt>
                <c:pt idx="4549">
                  <c:v>115.788</c:v>
                </c:pt>
                <c:pt idx="4550">
                  <c:v>115.816</c:v>
                </c:pt>
                <c:pt idx="4551">
                  <c:v>115.845</c:v>
                </c:pt>
                <c:pt idx="4552">
                  <c:v>115.873</c:v>
                </c:pt>
                <c:pt idx="4553">
                  <c:v>115.902</c:v>
                </c:pt>
                <c:pt idx="4554">
                  <c:v>115.93</c:v>
                </c:pt>
                <c:pt idx="4555">
                  <c:v>115.959</c:v>
                </c:pt>
                <c:pt idx="4556">
                  <c:v>115.98700000000001</c:v>
                </c:pt>
                <c:pt idx="4557">
                  <c:v>116.01600000000001</c:v>
                </c:pt>
                <c:pt idx="4558">
                  <c:v>116.044</c:v>
                </c:pt>
                <c:pt idx="4559">
                  <c:v>116.07300000000001</c:v>
                </c:pt>
                <c:pt idx="4560">
                  <c:v>116.101</c:v>
                </c:pt>
                <c:pt idx="4561">
                  <c:v>116.13</c:v>
                </c:pt>
                <c:pt idx="4562">
                  <c:v>116.15900000000001</c:v>
                </c:pt>
                <c:pt idx="4563">
                  <c:v>116.187</c:v>
                </c:pt>
                <c:pt idx="4564">
                  <c:v>116.21600000000001</c:v>
                </c:pt>
                <c:pt idx="4565">
                  <c:v>116.244</c:v>
                </c:pt>
                <c:pt idx="4566">
                  <c:v>116.273</c:v>
                </c:pt>
                <c:pt idx="4567">
                  <c:v>116.301</c:v>
                </c:pt>
                <c:pt idx="4568">
                  <c:v>116.33</c:v>
                </c:pt>
                <c:pt idx="4569">
                  <c:v>116.35900000000001</c:v>
                </c:pt>
                <c:pt idx="4570">
                  <c:v>116.387</c:v>
                </c:pt>
                <c:pt idx="4571">
                  <c:v>116.416</c:v>
                </c:pt>
                <c:pt idx="4572">
                  <c:v>116.44500000000001</c:v>
                </c:pt>
                <c:pt idx="4573">
                  <c:v>116.473</c:v>
                </c:pt>
                <c:pt idx="4574">
                  <c:v>116.502</c:v>
                </c:pt>
                <c:pt idx="4575">
                  <c:v>116.53100000000001</c:v>
                </c:pt>
                <c:pt idx="4576">
                  <c:v>116.559</c:v>
                </c:pt>
                <c:pt idx="4577">
                  <c:v>116.58800000000001</c:v>
                </c:pt>
                <c:pt idx="4578">
                  <c:v>116.617</c:v>
                </c:pt>
                <c:pt idx="4579">
                  <c:v>116.645</c:v>
                </c:pt>
                <c:pt idx="4580">
                  <c:v>116.67400000000001</c:v>
                </c:pt>
                <c:pt idx="4581">
                  <c:v>116.703</c:v>
                </c:pt>
                <c:pt idx="4582">
                  <c:v>116.73100000000001</c:v>
                </c:pt>
                <c:pt idx="4583">
                  <c:v>116.76</c:v>
                </c:pt>
                <c:pt idx="4584">
                  <c:v>116.789</c:v>
                </c:pt>
                <c:pt idx="4585">
                  <c:v>116.81700000000001</c:v>
                </c:pt>
                <c:pt idx="4586">
                  <c:v>116.846</c:v>
                </c:pt>
                <c:pt idx="4587">
                  <c:v>116.875</c:v>
                </c:pt>
                <c:pt idx="4588">
                  <c:v>116.904</c:v>
                </c:pt>
                <c:pt idx="4589">
                  <c:v>116.932</c:v>
                </c:pt>
                <c:pt idx="4590">
                  <c:v>116.961</c:v>
                </c:pt>
                <c:pt idx="4591">
                  <c:v>116.99000000000001</c:v>
                </c:pt>
                <c:pt idx="4592">
                  <c:v>117.01900000000001</c:v>
                </c:pt>
                <c:pt idx="4593">
                  <c:v>117.047</c:v>
                </c:pt>
                <c:pt idx="4594">
                  <c:v>117.07600000000001</c:v>
                </c:pt>
                <c:pt idx="4595">
                  <c:v>117.105</c:v>
                </c:pt>
                <c:pt idx="4596">
                  <c:v>117.134</c:v>
                </c:pt>
                <c:pt idx="4597">
                  <c:v>117.16200000000001</c:v>
                </c:pt>
                <c:pt idx="4598">
                  <c:v>117.191</c:v>
                </c:pt>
                <c:pt idx="4599">
                  <c:v>117.22</c:v>
                </c:pt>
                <c:pt idx="4600">
                  <c:v>117.24900000000001</c:v>
                </c:pt>
                <c:pt idx="4601">
                  <c:v>117.27800000000001</c:v>
                </c:pt>
                <c:pt idx="4602">
                  <c:v>117.306</c:v>
                </c:pt>
                <c:pt idx="4603">
                  <c:v>117.33500000000001</c:v>
                </c:pt>
                <c:pt idx="4604">
                  <c:v>117.364</c:v>
                </c:pt>
                <c:pt idx="4605">
                  <c:v>117.393</c:v>
                </c:pt>
                <c:pt idx="4606">
                  <c:v>117.422</c:v>
                </c:pt>
                <c:pt idx="4607">
                  <c:v>117.45</c:v>
                </c:pt>
                <c:pt idx="4608">
                  <c:v>117.479</c:v>
                </c:pt>
                <c:pt idx="4609">
                  <c:v>117.508</c:v>
                </c:pt>
                <c:pt idx="4610">
                  <c:v>117.53700000000001</c:v>
                </c:pt>
                <c:pt idx="4611">
                  <c:v>117.566</c:v>
                </c:pt>
                <c:pt idx="4612">
                  <c:v>117.59400000000001</c:v>
                </c:pt>
                <c:pt idx="4613">
                  <c:v>117.623</c:v>
                </c:pt>
                <c:pt idx="4614">
                  <c:v>117.652</c:v>
                </c:pt>
                <c:pt idx="4615">
                  <c:v>117.681</c:v>
                </c:pt>
                <c:pt idx="4616">
                  <c:v>117.71000000000001</c:v>
                </c:pt>
                <c:pt idx="4617">
                  <c:v>117.738</c:v>
                </c:pt>
                <c:pt idx="4618">
                  <c:v>117.767</c:v>
                </c:pt>
                <c:pt idx="4619">
                  <c:v>117.79600000000001</c:v>
                </c:pt>
                <c:pt idx="4620">
                  <c:v>117.825</c:v>
                </c:pt>
                <c:pt idx="4621">
                  <c:v>117.854</c:v>
                </c:pt>
                <c:pt idx="4622">
                  <c:v>117.883</c:v>
                </c:pt>
                <c:pt idx="4623">
                  <c:v>117.911</c:v>
                </c:pt>
                <c:pt idx="4624">
                  <c:v>117.94</c:v>
                </c:pt>
                <c:pt idx="4625">
                  <c:v>117.96900000000001</c:v>
                </c:pt>
                <c:pt idx="4626">
                  <c:v>117.998</c:v>
                </c:pt>
                <c:pt idx="4627">
                  <c:v>118.027</c:v>
                </c:pt>
                <c:pt idx="4628">
                  <c:v>118.056</c:v>
                </c:pt>
                <c:pt idx="4629">
                  <c:v>118.08500000000001</c:v>
                </c:pt>
                <c:pt idx="4630">
                  <c:v>118.113</c:v>
                </c:pt>
                <c:pt idx="4631">
                  <c:v>118.142</c:v>
                </c:pt>
                <c:pt idx="4632">
                  <c:v>118.17100000000001</c:v>
                </c:pt>
                <c:pt idx="4633">
                  <c:v>118.2</c:v>
                </c:pt>
                <c:pt idx="4634">
                  <c:v>118.229</c:v>
                </c:pt>
                <c:pt idx="4635">
                  <c:v>118.25700000000001</c:v>
                </c:pt>
                <c:pt idx="4636">
                  <c:v>118.286</c:v>
                </c:pt>
                <c:pt idx="4637">
                  <c:v>118.315</c:v>
                </c:pt>
                <c:pt idx="4638">
                  <c:v>118.34400000000001</c:v>
                </c:pt>
                <c:pt idx="4639">
                  <c:v>118.373</c:v>
                </c:pt>
                <c:pt idx="4640">
                  <c:v>118.401</c:v>
                </c:pt>
                <c:pt idx="4641">
                  <c:v>118.43</c:v>
                </c:pt>
                <c:pt idx="4642">
                  <c:v>118.459</c:v>
                </c:pt>
                <c:pt idx="4643">
                  <c:v>118.488</c:v>
                </c:pt>
                <c:pt idx="4644">
                  <c:v>118.517</c:v>
                </c:pt>
                <c:pt idx="4645">
                  <c:v>118.545</c:v>
                </c:pt>
                <c:pt idx="4646">
                  <c:v>118.574</c:v>
                </c:pt>
                <c:pt idx="4647">
                  <c:v>118.60300000000001</c:v>
                </c:pt>
                <c:pt idx="4648">
                  <c:v>118.63200000000001</c:v>
                </c:pt>
                <c:pt idx="4649">
                  <c:v>118.66</c:v>
                </c:pt>
                <c:pt idx="4650">
                  <c:v>118.68900000000001</c:v>
                </c:pt>
                <c:pt idx="4651">
                  <c:v>118.718</c:v>
                </c:pt>
                <c:pt idx="4652">
                  <c:v>118.74600000000001</c:v>
                </c:pt>
                <c:pt idx="4653">
                  <c:v>118.77500000000001</c:v>
                </c:pt>
                <c:pt idx="4654">
                  <c:v>118.804</c:v>
                </c:pt>
                <c:pt idx="4655">
                  <c:v>118.83200000000001</c:v>
                </c:pt>
                <c:pt idx="4656">
                  <c:v>118.861</c:v>
                </c:pt>
                <c:pt idx="4657">
                  <c:v>118.889</c:v>
                </c:pt>
                <c:pt idx="4658">
                  <c:v>118.91800000000001</c:v>
                </c:pt>
                <c:pt idx="4659">
                  <c:v>118.947</c:v>
                </c:pt>
                <c:pt idx="4660">
                  <c:v>118.97500000000001</c:v>
                </c:pt>
                <c:pt idx="4661">
                  <c:v>119.004</c:v>
                </c:pt>
                <c:pt idx="4662">
                  <c:v>119.033</c:v>
                </c:pt>
                <c:pt idx="4663">
                  <c:v>119.06100000000001</c:v>
                </c:pt>
                <c:pt idx="4664">
                  <c:v>119.09</c:v>
                </c:pt>
                <c:pt idx="4665">
                  <c:v>119.119</c:v>
                </c:pt>
                <c:pt idx="4666">
                  <c:v>119.14700000000001</c:v>
                </c:pt>
                <c:pt idx="4667">
                  <c:v>119.176</c:v>
                </c:pt>
                <c:pt idx="4668">
                  <c:v>119.205</c:v>
                </c:pt>
                <c:pt idx="4669">
                  <c:v>119.23400000000001</c:v>
                </c:pt>
                <c:pt idx="4670">
                  <c:v>119.262</c:v>
                </c:pt>
                <c:pt idx="4671">
                  <c:v>119.291</c:v>
                </c:pt>
                <c:pt idx="4672">
                  <c:v>119.32000000000001</c:v>
                </c:pt>
                <c:pt idx="4673">
                  <c:v>119.348</c:v>
                </c:pt>
                <c:pt idx="4674">
                  <c:v>119.37700000000001</c:v>
                </c:pt>
                <c:pt idx="4675">
                  <c:v>119.40600000000001</c:v>
                </c:pt>
                <c:pt idx="4676">
                  <c:v>119.434</c:v>
                </c:pt>
                <c:pt idx="4677">
                  <c:v>119.46300000000001</c:v>
                </c:pt>
                <c:pt idx="4678">
                  <c:v>119.492</c:v>
                </c:pt>
                <c:pt idx="4679">
                  <c:v>119.52</c:v>
                </c:pt>
                <c:pt idx="4680">
                  <c:v>119.54900000000001</c:v>
                </c:pt>
                <c:pt idx="4681">
                  <c:v>119.578</c:v>
                </c:pt>
                <c:pt idx="4682">
                  <c:v>119.60600000000001</c:v>
                </c:pt>
                <c:pt idx="4683">
                  <c:v>119.63500000000001</c:v>
                </c:pt>
                <c:pt idx="4684">
                  <c:v>119.664</c:v>
                </c:pt>
                <c:pt idx="4685">
                  <c:v>119.69200000000001</c:v>
                </c:pt>
                <c:pt idx="4686">
                  <c:v>119.721</c:v>
                </c:pt>
                <c:pt idx="4687">
                  <c:v>119.75</c:v>
                </c:pt>
                <c:pt idx="4688">
                  <c:v>119.77800000000001</c:v>
                </c:pt>
                <c:pt idx="4689">
                  <c:v>119.807</c:v>
                </c:pt>
                <c:pt idx="4690">
                  <c:v>119.836</c:v>
                </c:pt>
                <c:pt idx="4691">
                  <c:v>119.864</c:v>
                </c:pt>
                <c:pt idx="4692">
                  <c:v>119.893</c:v>
                </c:pt>
                <c:pt idx="4693">
                  <c:v>119.922</c:v>
                </c:pt>
                <c:pt idx="4694">
                  <c:v>119.95</c:v>
                </c:pt>
                <c:pt idx="4695">
                  <c:v>119.979</c:v>
                </c:pt>
                <c:pt idx="4696">
                  <c:v>120.00700000000001</c:v>
                </c:pt>
                <c:pt idx="4697">
                  <c:v>120.036</c:v>
                </c:pt>
                <c:pt idx="4698">
                  <c:v>120.065</c:v>
                </c:pt>
                <c:pt idx="4699">
                  <c:v>120.093</c:v>
                </c:pt>
                <c:pt idx="4700">
                  <c:v>120.122</c:v>
                </c:pt>
                <c:pt idx="4701">
                  <c:v>120.15</c:v>
                </c:pt>
                <c:pt idx="4702">
                  <c:v>120.179</c:v>
                </c:pt>
                <c:pt idx="4703">
                  <c:v>120.208</c:v>
                </c:pt>
                <c:pt idx="4704">
                  <c:v>120.236</c:v>
                </c:pt>
                <c:pt idx="4705">
                  <c:v>120.265</c:v>
                </c:pt>
                <c:pt idx="4706">
                  <c:v>120.29300000000001</c:v>
                </c:pt>
                <c:pt idx="4707">
                  <c:v>120.322</c:v>
                </c:pt>
                <c:pt idx="4708">
                  <c:v>120.351</c:v>
                </c:pt>
                <c:pt idx="4709">
                  <c:v>120.379</c:v>
                </c:pt>
                <c:pt idx="4710">
                  <c:v>120.408</c:v>
                </c:pt>
                <c:pt idx="4711">
                  <c:v>120.43600000000001</c:v>
                </c:pt>
                <c:pt idx="4712">
                  <c:v>120.465</c:v>
                </c:pt>
                <c:pt idx="4713">
                  <c:v>120.494</c:v>
                </c:pt>
                <c:pt idx="4714">
                  <c:v>120.52200000000001</c:v>
                </c:pt>
                <c:pt idx="4715">
                  <c:v>120.551</c:v>
                </c:pt>
                <c:pt idx="4716">
                  <c:v>120.58</c:v>
                </c:pt>
                <c:pt idx="4717">
                  <c:v>120.608</c:v>
                </c:pt>
                <c:pt idx="4718">
                  <c:v>120.637</c:v>
                </c:pt>
                <c:pt idx="4719">
                  <c:v>120.66500000000001</c:v>
                </c:pt>
                <c:pt idx="4720">
                  <c:v>120.694</c:v>
                </c:pt>
                <c:pt idx="4721">
                  <c:v>120.723</c:v>
                </c:pt>
                <c:pt idx="4722">
                  <c:v>120.751</c:v>
                </c:pt>
                <c:pt idx="4723">
                  <c:v>120.78</c:v>
                </c:pt>
                <c:pt idx="4724">
                  <c:v>120.80800000000001</c:v>
                </c:pt>
                <c:pt idx="4725">
                  <c:v>120.837</c:v>
                </c:pt>
                <c:pt idx="4726">
                  <c:v>120.866</c:v>
                </c:pt>
                <c:pt idx="4727">
                  <c:v>120.89400000000001</c:v>
                </c:pt>
                <c:pt idx="4728">
                  <c:v>120.923</c:v>
                </c:pt>
                <c:pt idx="4729">
                  <c:v>120.95100000000001</c:v>
                </c:pt>
                <c:pt idx="4730">
                  <c:v>120.98</c:v>
                </c:pt>
                <c:pt idx="4731">
                  <c:v>121.009</c:v>
                </c:pt>
                <c:pt idx="4732">
                  <c:v>121.03700000000001</c:v>
                </c:pt>
                <c:pt idx="4733">
                  <c:v>121.066</c:v>
                </c:pt>
                <c:pt idx="4734">
                  <c:v>121.09400000000001</c:v>
                </c:pt>
                <c:pt idx="4735">
                  <c:v>121.123</c:v>
                </c:pt>
                <c:pt idx="4736">
                  <c:v>121.151</c:v>
                </c:pt>
                <c:pt idx="4737">
                  <c:v>121.18</c:v>
                </c:pt>
                <c:pt idx="4738">
                  <c:v>121.208</c:v>
                </c:pt>
                <c:pt idx="4739">
                  <c:v>121.23700000000001</c:v>
                </c:pt>
                <c:pt idx="4740">
                  <c:v>121.265</c:v>
                </c:pt>
                <c:pt idx="4741">
                  <c:v>121.29300000000001</c:v>
                </c:pt>
                <c:pt idx="4742">
                  <c:v>121.321</c:v>
                </c:pt>
                <c:pt idx="4743">
                  <c:v>121.35000000000001</c:v>
                </c:pt>
                <c:pt idx="4744">
                  <c:v>121.378</c:v>
                </c:pt>
                <c:pt idx="4745">
                  <c:v>121.40600000000001</c:v>
                </c:pt>
                <c:pt idx="4746">
                  <c:v>121.435</c:v>
                </c:pt>
                <c:pt idx="4747">
                  <c:v>121.46300000000001</c:v>
                </c:pt>
                <c:pt idx="4748">
                  <c:v>121.492</c:v>
                </c:pt>
                <c:pt idx="4749">
                  <c:v>121.52</c:v>
                </c:pt>
                <c:pt idx="4750">
                  <c:v>121.548</c:v>
                </c:pt>
                <c:pt idx="4751">
                  <c:v>121.577</c:v>
                </c:pt>
                <c:pt idx="4752">
                  <c:v>121.605</c:v>
                </c:pt>
                <c:pt idx="4753">
                  <c:v>121.633</c:v>
                </c:pt>
                <c:pt idx="4754">
                  <c:v>121.66200000000001</c:v>
                </c:pt>
                <c:pt idx="4755">
                  <c:v>121.69</c:v>
                </c:pt>
                <c:pt idx="4756">
                  <c:v>121.718</c:v>
                </c:pt>
                <c:pt idx="4757">
                  <c:v>121.747</c:v>
                </c:pt>
                <c:pt idx="4758">
                  <c:v>121.77500000000001</c:v>
                </c:pt>
                <c:pt idx="4759">
                  <c:v>121.803</c:v>
                </c:pt>
                <c:pt idx="4760">
                  <c:v>121.83200000000001</c:v>
                </c:pt>
                <c:pt idx="4761">
                  <c:v>121.86</c:v>
                </c:pt>
                <c:pt idx="4762">
                  <c:v>121.88800000000001</c:v>
                </c:pt>
                <c:pt idx="4763">
                  <c:v>121.917</c:v>
                </c:pt>
                <c:pt idx="4764">
                  <c:v>121.94500000000001</c:v>
                </c:pt>
                <c:pt idx="4765">
                  <c:v>121.973</c:v>
                </c:pt>
                <c:pt idx="4766">
                  <c:v>122.00200000000001</c:v>
                </c:pt>
                <c:pt idx="4767">
                  <c:v>122.03</c:v>
                </c:pt>
                <c:pt idx="4768">
                  <c:v>122.05800000000001</c:v>
                </c:pt>
                <c:pt idx="4769">
                  <c:v>122.087</c:v>
                </c:pt>
                <c:pt idx="4770">
                  <c:v>122.11500000000001</c:v>
                </c:pt>
                <c:pt idx="4771">
                  <c:v>122.143</c:v>
                </c:pt>
                <c:pt idx="4772">
                  <c:v>122.172</c:v>
                </c:pt>
                <c:pt idx="4773">
                  <c:v>122.2</c:v>
                </c:pt>
                <c:pt idx="4774">
                  <c:v>122.22800000000001</c:v>
                </c:pt>
                <c:pt idx="4775">
                  <c:v>122.25700000000001</c:v>
                </c:pt>
                <c:pt idx="4776">
                  <c:v>122.285</c:v>
                </c:pt>
                <c:pt idx="4777">
                  <c:v>122.313</c:v>
                </c:pt>
                <c:pt idx="4778">
                  <c:v>122.342</c:v>
                </c:pt>
                <c:pt idx="4779">
                  <c:v>122.37</c:v>
                </c:pt>
                <c:pt idx="4780">
                  <c:v>122.398</c:v>
                </c:pt>
                <c:pt idx="4781">
                  <c:v>122.42700000000001</c:v>
                </c:pt>
                <c:pt idx="4782">
                  <c:v>122.455</c:v>
                </c:pt>
                <c:pt idx="4783">
                  <c:v>122.483</c:v>
                </c:pt>
                <c:pt idx="4784">
                  <c:v>122.512</c:v>
                </c:pt>
                <c:pt idx="4785">
                  <c:v>122.54</c:v>
                </c:pt>
                <c:pt idx="4786">
                  <c:v>122.569</c:v>
                </c:pt>
                <c:pt idx="4787">
                  <c:v>122.59700000000001</c:v>
                </c:pt>
                <c:pt idx="4788">
                  <c:v>122.625</c:v>
                </c:pt>
                <c:pt idx="4789">
                  <c:v>122.654</c:v>
                </c:pt>
                <c:pt idx="4790">
                  <c:v>122.682</c:v>
                </c:pt>
                <c:pt idx="4791">
                  <c:v>122.711</c:v>
                </c:pt>
                <c:pt idx="4792">
                  <c:v>122.739</c:v>
                </c:pt>
                <c:pt idx="4793">
                  <c:v>122.768</c:v>
                </c:pt>
                <c:pt idx="4794">
                  <c:v>122.79600000000001</c:v>
                </c:pt>
                <c:pt idx="4795">
                  <c:v>122.824</c:v>
                </c:pt>
                <c:pt idx="4796">
                  <c:v>122.85300000000001</c:v>
                </c:pt>
                <c:pt idx="4797">
                  <c:v>122.881</c:v>
                </c:pt>
                <c:pt idx="4798">
                  <c:v>122.91</c:v>
                </c:pt>
                <c:pt idx="4799">
                  <c:v>122.938</c:v>
                </c:pt>
                <c:pt idx="4800">
                  <c:v>122.967</c:v>
                </c:pt>
                <c:pt idx="4801">
                  <c:v>122.995</c:v>
                </c:pt>
                <c:pt idx="4802">
                  <c:v>123.023</c:v>
                </c:pt>
                <c:pt idx="4803">
                  <c:v>123.05200000000001</c:v>
                </c:pt>
                <c:pt idx="4804">
                  <c:v>123.08</c:v>
                </c:pt>
                <c:pt idx="4805">
                  <c:v>123.10900000000001</c:v>
                </c:pt>
                <c:pt idx="4806">
                  <c:v>123.137</c:v>
                </c:pt>
                <c:pt idx="4807">
                  <c:v>123.16500000000001</c:v>
                </c:pt>
                <c:pt idx="4808">
                  <c:v>123.194</c:v>
                </c:pt>
                <c:pt idx="4809">
                  <c:v>123.22200000000001</c:v>
                </c:pt>
                <c:pt idx="4810">
                  <c:v>123.251</c:v>
                </c:pt>
                <c:pt idx="4811">
                  <c:v>123.279</c:v>
                </c:pt>
                <c:pt idx="4812">
                  <c:v>123.30800000000001</c:v>
                </c:pt>
                <c:pt idx="4813">
                  <c:v>123.336</c:v>
                </c:pt>
                <c:pt idx="4814">
                  <c:v>123.364</c:v>
                </c:pt>
                <c:pt idx="4815">
                  <c:v>123.393</c:v>
                </c:pt>
                <c:pt idx="4816">
                  <c:v>123.42100000000001</c:v>
                </c:pt>
                <c:pt idx="4817">
                  <c:v>123.45</c:v>
                </c:pt>
                <c:pt idx="4818">
                  <c:v>123.47800000000001</c:v>
                </c:pt>
                <c:pt idx="4819">
                  <c:v>123.50700000000001</c:v>
                </c:pt>
                <c:pt idx="4820">
                  <c:v>123.535</c:v>
                </c:pt>
                <c:pt idx="4821">
                  <c:v>123.563</c:v>
                </c:pt>
                <c:pt idx="4822">
                  <c:v>123.592</c:v>
                </c:pt>
                <c:pt idx="4823">
                  <c:v>123.62</c:v>
                </c:pt>
                <c:pt idx="4824">
                  <c:v>123.649</c:v>
                </c:pt>
                <c:pt idx="4825">
                  <c:v>123.67700000000001</c:v>
                </c:pt>
                <c:pt idx="4826">
                  <c:v>123.706</c:v>
                </c:pt>
                <c:pt idx="4827">
                  <c:v>123.73400000000001</c:v>
                </c:pt>
                <c:pt idx="4828">
                  <c:v>123.762</c:v>
                </c:pt>
                <c:pt idx="4829">
                  <c:v>123.791</c:v>
                </c:pt>
                <c:pt idx="4830">
                  <c:v>123.819</c:v>
                </c:pt>
                <c:pt idx="4831">
                  <c:v>123.848</c:v>
                </c:pt>
                <c:pt idx="4832">
                  <c:v>123.876</c:v>
                </c:pt>
                <c:pt idx="4833">
                  <c:v>123.905</c:v>
                </c:pt>
                <c:pt idx="4834">
                  <c:v>123.93300000000001</c:v>
                </c:pt>
                <c:pt idx="4835">
                  <c:v>123.961</c:v>
                </c:pt>
                <c:pt idx="4836">
                  <c:v>123.99000000000001</c:v>
                </c:pt>
                <c:pt idx="4837">
                  <c:v>124.018</c:v>
                </c:pt>
                <c:pt idx="4838">
                  <c:v>124.047</c:v>
                </c:pt>
                <c:pt idx="4839">
                  <c:v>124.075</c:v>
                </c:pt>
                <c:pt idx="4840">
                  <c:v>124.104</c:v>
                </c:pt>
                <c:pt idx="4841">
                  <c:v>124.13200000000001</c:v>
                </c:pt>
                <c:pt idx="4842">
                  <c:v>124.161</c:v>
                </c:pt>
                <c:pt idx="4843">
                  <c:v>124.18900000000001</c:v>
                </c:pt>
                <c:pt idx="4844">
                  <c:v>124.218</c:v>
                </c:pt>
                <c:pt idx="4845">
                  <c:v>124.24600000000001</c:v>
                </c:pt>
                <c:pt idx="4846">
                  <c:v>124.274</c:v>
                </c:pt>
                <c:pt idx="4847">
                  <c:v>124.303</c:v>
                </c:pt>
                <c:pt idx="4848">
                  <c:v>124.331</c:v>
                </c:pt>
                <c:pt idx="4849">
                  <c:v>124.35900000000001</c:v>
                </c:pt>
                <c:pt idx="4850">
                  <c:v>124.387</c:v>
                </c:pt>
                <c:pt idx="4851">
                  <c:v>124.416</c:v>
                </c:pt>
                <c:pt idx="4852">
                  <c:v>124.444</c:v>
                </c:pt>
                <c:pt idx="4853">
                  <c:v>124.47200000000001</c:v>
                </c:pt>
                <c:pt idx="4854">
                  <c:v>124.5</c:v>
                </c:pt>
                <c:pt idx="4855">
                  <c:v>124.529</c:v>
                </c:pt>
                <c:pt idx="4856">
                  <c:v>124.557</c:v>
                </c:pt>
                <c:pt idx="4857">
                  <c:v>124.58500000000001</c:v>
                </c:pt>
                <c:pt idx="4858">
                  <c:v>124.613</c:v>
                </c:pt>
                <c:pt idx="4859">
                  <c:v>124.64100000000001</c:v>
                </c:pt>
                <c:pt idx="4860">
                  <c:v>124.67</c:v>
                </c:pt>
                <c:pt idx="4861">
                  <c:v>124.69800000000001</c:v>
                </c:pt>
                <c:pt idx="4862">
                  <c:v>124.726</c:v>
                </c:pt>
                <c:pt idx="4863">
                  <c:v>124.754</c:v>
                </c:pt>
                <c:pt idx="4864">
                  <c:v>124.782</c:v>
                </c:pt>
                <c:pt idx="4865">
                  <c:v>124.81</c:v>
                </c:pt>
                <c:pt idx="4866">
                  <c:v>124.83800000000001</c:v>
                </c:pt>
                <c:pt idx="4867">
                  <c:v>124.866</c:v>
                </c:pt>
                <c:pt idx="4868">
                  <c:v>124.895</c:v>
                </c:pt>
                <c:pt idx="4869">
                  <c:v>124.923</c:v>
                </c:pt>
                <c:pt idx="4870">
                  <c:v>124.95100000000001</c:v>
                </c:pt>
                <c:pt idx="4871">
                  <c:v>124.979</c:v>
                </c:pt>
                <c:pt idx="4872">
                  <c:v>125.00700000000001</c:v>
                </c:pt>
                <c:pt idx="4873">
                  <c:v>125.035</c:v>
                </c:pt>
                <c:pt idx="4874">
                  <c:v>125.063</c:v>
                </c:pt>
                <c:pt idx="4875">
                  <c:v>125.09100000000001</c:v>
                </c:pt>
                <c:pt idx="4876">
                  <c:v>125.119</c:v>
                </c:pt>
                <c:pt idx="4877">
                  <c:v>125.14700000000001</c:v>
                </c:pt>
                <c:pt idx="4878">
                  <c:v>125.175</c:v>
                </c:pt>
                <c:pt idx="4879">
                  <c:v>125.203</c:v>
                </c:pt>
                <c:pt idx="4880">
                  <c:v>125.23100000000001</c:v>
                </c:pt>
                <c:pt idx="4881">
                  <c:v>125.259</c:v>
                </c:pt>
                <c:pt idx="4882">
                  <c:v>125.28700000000001</c:v>
                </c:pt>
                <c:pt idx="4883">
                  <c:v>125.315</c:v>
                </c:pt>
                <c:pt idx="4884">
                  <c:v>125.34400000000001</c:v>
                </c:pt>
                <c:pt idx="4885">
                  <c:v>125.372</c:v>
                </c:pt>
                <c:pt idx="4886">
                  <c:v>125.4</c:v>
                </c:pt>
                <c:pt idx="4887">
                  <c:v>125.428</c:v>
                </c:pt>
                <c:pt idx="4888">
                  <c:v>125.45700000000001</c:v>
                </c:pt>
                <c:pt idx="4889">
                  <c:v>125.485</c:v>
                </c:pt>
                <c:pt idx="4890">
                  <c:v>125.51300000000001</c:v>
                </c:pt>
                <c:pt idx="4891">
                  <c:v>125.542</c:v>
                </c:pt>
                <c:pt idx="4892">
                  <c:v>125.57000000000001</c:v>
                </c:pt>
                <c:pt idx="4893">
                  <c:v>125.599</c:v>
                </c:pt>
                <c:pt idx="4894">
                  <c:v>125.62700000000001</c:v>
                </c:pt>
                <c:pt idx="4895">
                  <c:v>125.655</c:v>
                </c:pt>
                <c:pt idx="4896">
                  <c:v>125.684</c:v>
                </c:pt>
                <c:pt idx="4897">
                  <c:v>125.712</c:v>
                </c:pt>
                <c:pt idx="4898">
                  <c:v>125.741</c:v>
                </c:pt>
                <c:pt idx="4899">
                  <c:v>125.76900000000001</c:v>
                </c:pt>
                <c:pt idx="4900">
                  <c:v>125.798</c:v>
                </c:pt>
                <c:pt idx="4901">
                  <c:v>125.82600000000001</c:v>
                </c:pt>
                <c:pt idx="4902">
                  <c:v>125.855</c:v>
                </c:pt>
                <c:pt idx="4903">
                  <c:v>125.883</c:v>
                </c:pt>
                <c:pt idx="4904">
                  <c:v>125.91200000000001</c:v>
                </c:pt>
                <c:pt idx="4905">
                  <c:v>125.94</c:v>
                </c:pt>
                <c:pt idx="4906">
                  <c:v>125.96900000000001</c:v>
                </c:pt>
                <c:pt idx="4907">
                  <c:v>125.997</c:v>
                </c:pt>
                <c:pt idx="4908">
                  <c:v>126.026</c:v>
                </c:pt>
                <c:pt idx="4909">
                  <c:v>126.054</c:v>
                </c:pt>
                <c:pt idx="4910">
                  <c:v>126.083</c:v>
                </c:pt>
                <c:pt idx="4911">
                  <c:v>126.111</c:v>
                </c:pt>
                <c:pt idx="4912">
                  <c:v>126.14</c:v>
                </c:pt>
                <c:pt idx="4913">
                  <c:v>126.169</c:v>
                </c:pt>
                <c:pt idx="4914">
                  <c:v>126.197</c:v>
                </c:pt>
                <c:pt idx="4915">
                  <c:v>126.226</c:v>
                </c:pt>
                <c:pt idx="4916">
                  <c:v>126.254</c:v>
                </c:pt>
                <c:pt idx="4917">
                  <c:v>126.283</c:v>
                </c:pt>
                <c:pt idx="4918">
                  <c:v>126.31100000000001</c:v>
                </c:pt>
                <c:pt idx="4919">
                  <c:v>126.34</c:v>
                </c:pt>
                <c:pt idx="4920">
                  <c:v>126.36800000000001</c:v>
                </c:pt>
                <c:pt idx="4921">
                  <c:v>126.39700000000001</c:v>
                </c:pt>
                <c:pt idx="4922">
                  <c:v>126.425</c:v>
                </c:pt>
                <c:pt idx="4923">
                  <c:v>126.45400000000001</c:v>
                </c:pt>
                <c:pt idx="4924">
                  <c:v>126.482</c:v>
                </c:pt>
                <c:pt idx="4925">
                  <c:v>126.511</c:v>
                </c:pt>
                <c:pt idx="4926">
                  <c:v>126.539</c:v>
                </c:pt>
                <c:pt idx="4927">
                  <c:v>126.56700000000001</c:v>
                </c:pt>
                <c:pt idx="4928">
                  <c:v>126.596</c:v>
                </c:pt>
                <c:pt idx="4929">
                  <c:v>126.62400000000001</c:v>
                </c:pt>
                <c:pt idx="4930">
                  <c:v>126.65300000000001</c:v>
                </c:pt>
                <c:pt idx="4931">
                  <c:v>126.681</c:v>
                </c:pt>
                <c:pt idx="4932">
                  <c:v>126.709</c:v>
                </c:pt>
                <c:pt idx="4933">
                  <c:v>126.738</c:v>
                </c:pt>
                <c:pt idx="4934">
                  <c:v>126.76600000000001</c:v>
                </c:pt>
                <c:pt idx="4935">
                  <c:v>126.794</c:v>
                </c:pt>
                <c:pt idx="4936">
                  <c:v>126.82300000000001</c:v>
                </c:pt>
                <c:pt idx="4937">
                  <c:v>126.851</c:v>
                </c:pt>
                <c:pt idx="4938">
                  <c:v>126.88000000000001</c:v>
                </c:pt>
                <c:pt idx="4939">
                  <c:v>126.908</c:v>
                </c:pt>
                <c:pt idx="4940">
                  <c:v>126.93600000000001</c:v>
                </c:pt>
                <c:pt idx="4941">
                  <c:v>126.965</c:v>
                </c:pt>
                <c:pt idx="4942">
                  <c:v>126.99300000000001</c:v>
                </c:pt>
                <c:pt idx="4943">
                  <c:v>127.021</c:v>
                </c:pt>
                <c:pt idx="4944">
                  <c:v>127.05</c:v>
                </c:pt>
                <c:pt idx="4945">
                  <c:v>127.078</c:v>
                </c:pt>
                <c:pt idx="4946">
                  <c:v>127.10600000000001</c:v>
                </c:pt>
                <c:pt idx="4947">
                  <c:v>127.13500000000001</c:v>
                </c:pt>
                <c:pt idx="4948">
                  <c:v>127.163</c:v>
                </c:pt>
                <c:pt idx="4949">
                  <c:v>127.19200000000001</c:v>
                </c:pt>
                <c:pt idx="4950">
                  <c:v>127.22</c:v>
                </c:pt>
                <c:pt idx="4951">
                  <c:v>127.248</c:v>
                </c:pt>
                <c:pt idx="4952">
                  <c:v>127.277</c:v>
                </c:pt>
                <c:pt idx="4953">
                  <c:v>127.30500000000001</c:v>
                </c:pt>
                <c:pt idx="4954">
                  <c:v>127.334</c:v>
                </c:pt>
                <c:pt idx="4955">
                  <c:v>127.36200000000001</c:v>
                </c:pt>
                <c:pt idx="4956">
                  <c:v>127.39100000000001</c:v>
                </c:pt>
                <c:pt idx="4957">
                  <c:v>127.419</c:v>
                </c:pt>
                <c:pt idx="4958">
                  <c:v>127.447</c:v>
                </c:pt>
                <c:pt idx="4959">
                  <c:v>127.476</c:v>
                </c:pt>
                <c:pt idx="4960">
                  <c:v>127.504</c:v>
                </c:pt>
                <c:pt idx="4961">
                  <c:v>127.533</c:v>
                </c:pt>
                <c:pt idx="4962">
                  <c:v>127.562</c:v>
                </c:pt>
                <c:pt idx="4963">
                  <c:v>127.59</c:v>
                </c:pt>
                <c:pt idx="4964">
                  <c:v>127.619</c:v>
                </c:pt>
                <c:pt idx="4965">
                  <c:v>127.64700000000001</c:v>
                </c:pt>
                <c:pt idx="4966">
                  <c:v>127.676</c:v>
                </c:pt>
                <c:pt idx="4967">
                  <c:v>127.705</c:v>
                </c:pt>
                <c:pt idx="4968">
                  <c:v>127.733</c:v>
                </c:pt>
                <c:pt idx="4969">
                  <c:v>127.761</c:v>
                </c:pt>
                <c:pt idx="4970">
                  <c:v>127.79</c:v>
                </c:pt>
                <c:pt idx="4971">
                  <c:v>127.818</c:v>
                </c:pt>
                <c:pt idx="4972">
                  <c:v>127.846</c:v>
                </c:pt>
                <c:pt idx="4973">
                  <c:v>127.87400000000001</c:v>
                </c:pt>
                <c:pt idx="4974">
                  <c:v>127.902</c:v>
                </c:pt>
                <c:pt idx="4975">
                  <c:v>127.93</c:v>
                </c:pt>
                <c:pt idx="4976">
                  <c:v>127.959</c:v>
                </c:pt>
                <c:pt idx="4977">
                  <c:v>127.98700000000001</c:v>
                </c:pt>
                <c:pt idx="4978">
                  <c:v>128.01500000000001</c:v>
                </c:pt>
                <c:pt idx="4979">
                  <c:v>128.04300000000001</c:v>
                </c:pt>
                <c:pt idx="4980">
                  <c:v>128.071</c:v>
                </c:pt>
                <c:pt idx="4981">
                  <c:v>128.09899999999999</c:v>
                </c:pt>
                <c:pt idx="4982">
                  <c:v>128.12700000000001</c:v>
                </c:pt>
                <c:pt idx="4983">
                  <c:v>128.15600000000001</c:v>
                </c:pt>
                <c:pt idx="4984">
                  <c:v>128.184</c:v>
                </c:pt>
                <c:pt idx="4985">
                  <c:v>128.21199999999999</c:v>
                </c:pt>
                <c:pt idx="4986">
                  <c:v>128.24</c:v>
                </c:pt>
                <c:pt idx="4987">
                  <c:v>128.268</c:v>
                </c:pt>
                <c:pt idx="4988">
                  <c:v>128.29599999999999</c:v>
                </c:pt>
                <c:pt idx="4989">
                  <c:v>128.32400000000001</c:v>
                </c:pt>
                <c:pt idx="4990">
                  <c:v>128.352</c:v>
                </c:pt>
                <c:pt idx="4991">
                  <c:v>128.38</c:v>
                </c:pt>
                <c:pt idx="4992">
                  <c:v>128.40800000000002</c:v>
                </c:pt>
                <c:pt idx="4993">
                  <c:v>128.43600000000001</c:v>
                </c:pt>
                <c:pt idx="4994">
                  <c:v>128.464</c:v>
                </c:pt>
                <c:pt idx="4995">
                  <c:v>128.49199999999999</c:v>
                </c:pt>
                <c:pt idx="4996">
                  <c:v>128.52000000000001</c:v>
                </c:pt>
                <c:pt idx="4997">
                  <c:v>128.548</c:v>
                </c:pt>
                <c:pt idx="4998">
                  <c:v>128.57599999999999</c:v>
                </c:pt>
                <c:pt idx="4999">
                  <c:v>128.60400000000001</c:v>
                </c:pt>
                <c:pt idx="5000">
                  <c:v>128.63200000000001</c:v>
                </c:pt>
                <c:pt idx="5001">
                  <c:v>128.66</c:v>
                </c:pt>
                <c:pt idx="5002">
                  <c:v>128.68800000000002</c:v>
                </c:pt>
                <c:pt idx="5003">
                  <c:v>128.71600000000001</c:v>
                </c:pt>
                <c:pt idx="5004">
                  <c:v>128.744</c:v>
                </c:pt>
                <c:pt idx="5005">
                  <c:v>128.77199999999999</c:v>
                </c:pt>
                <c:pt idx="5006">
                  <c:v>128.80000000000001</c:v>
                </c:pt>
                <c:pt idx="5007">
                  <c:v>128.828</c:v>
                </c:pt>
                <c:pt idx="5008">
                  <c:v>128.85599999999999</c:v>
                </c:pt>
                <c:pt idx="5009">
                  <c:v>128.88400000000001</c:v>
                </c:pt>
                <c:pt idx="5010">
                  <c:v>128.91300000000001</c:v>
                </c:pt>
                <c:pt idx="5011">
                  <c:v>128.941</c:v>
                </c:pt>
                <c:pt idx="5012">
                  <c:v>128.96899999999999</c:v>
                </c:pt>
                <c:pt idx="5013">
                  <c:v>128.99700000000001</c:v>
                </c:pt>
                <c:pt idx="5014">
                  <c:v>129.02500000000001</c:v>
                </c:pt>
                <c:pt idx="5015">
                  <c:v>129.054</c:v>
                </c:pt>
                <c:pt idx="5016">
                  <c:v>129.08199999999999</c:v>
                </c:pt>
                <c:pt idx="5017">
                  <c:v>129.11099999999999</c:v>
                </c:pt>
                <c:pt idx="5018">
                  <c:v>129.14000000000001</c:v>
                </c:pt>
                <c:pt idx="5019">
                  <c:v>129.16800000000001</c:v>
                </c:pt>
                <c:pt idx="5020">
                  <c:v>129.197</c:v>
                </c:pt>
                <c:pt idx="5021">
                  <c:v>129.226</c:v>
                </c:pt>
                <c:pt idx="5022">
                  <c:v>129.255</c:v>
                </c:pt>
                <c:pt idx="5023">
                  <c:v>129.28300000000002</c:v>
                </c:pt>
                <c:pt idx="5024">
                  <c:v>129.31200000000001</c:v>
                </c:pt>
                <c:pt idx="5025">
                  <c:v>129.34100000000001</c:v>
                </c:pt>
                <c:pt idx="5026">
                  <c:v>129.369</c:v>
                </c:pt>
                <c:pt idx="5027">
                  <c:v>129.398</c:v>
                </c:pt>
                <c:pt idx="5028">
                  <c:v>129.42699999999999</c:v>
                </c:pt>
                <c:pt idx="5029">
                  <c:v>129.45500000000001</c:v>
                </c:pt>
                <c:pt idx="5030">
                  <c:v>129.48400000000001</c:v>
                </c:pt>
                <c:pt idx="5031">
                  <c:v>129.51300000000001</c:v>
                </c:pt>
                <c:pt idx="5032">
                  <c:v>129.541</c:v>
                </c:pt>
                <c:pt idx="5033">
                  <c:v>129.57</c:v>
                </c:pt>
                <c:pt idx="5034">
                  <c:v>129.59899999999999</c:v>
                </c:pt>
                <c:pt idx="5035">
                  <c:v>129.62700000000001</c:v>
                </c:pt>
                <c:pt idx="5036">
                  <c:v>129.65600000000001</c:v>
                </c:pt>
                <c:pt idx="5037">
                  <c:v>129.685</c:v>
                </c:pt>
                <c:pt idx="5038">
                  <c:v>129.71299999999999</c:v>
                </c:pt>
                <c:pt idx="5039">
                  <c:v>129.74199999999999</c:v>
                </c:pt>
                <c:pt idx="5040">
                  <c:v>129.77100000000002</c:v>
                </c:pt>
                <c:pt idx="5041">
                  <c:v>129.79900000000001</c:v>
                </c:pt>
                <c:pt idx="5042">
                  <c:v>129.828</c:v>
                </c:pt>
                <c:pt idx="5043">
                  <c:v>129.857</c:v>
                </c:pt>
                <c:pt idx="5044">
                  <c:v>129.88499999999999</c:v>
                </c:pt>
                <c:pt idx="5045">
                  <c:v>129.91400000000002</c:v>
                </c:pt>
                <c:pt idx="5046">
                  <c:v>129.94300000000001</c:v>
                </c:pt>
                <c:pt idx="5047">
                  <c:v>129.97200000000001</c:v>
                </c:pt>
                <c:pt idx="5048">
                  <c:v>130</c:v>
                </c:pt>
                <c:pt idx="5049">
                  <c:v>130.029</c:v>
                </c:pt>
                <c:pt idx="5050">
                  <c:v>130.05799999999999</c:v>
                </c:pt>
                <c:pt idx="5051">
                  <c:v>130.08600000000001</c:v>
                </c:pt>
                <c:pt idx="5052">
                  <c:v>130.11500000000001</c:v>
                </c:pt>
                <c:pt idx="5053">
                  <c:v>130.14400000000001</c:v>
                </c:pt>
                <c:pt idx="5054">
                  <c:v>130.172</c:v>
                </c:pt>
                <c:pt idx="5055">
                  <c:v>130.20099999999999</c:v>
                </c:pt>
                <c:pt idx="5056">
                  <c:v>130.22999999999999</c:v>
                </c:pt>
                <c:pt idx="5057">
                  <c:v>130.25900000000001</c:v>
                </c:pt>
                <c:pt idx="5058">
                  <c:v>130.28700000000001</c:v>
                </c:pt>
                <c:pt idx="5059">
                  <c:v>130.316</c:v>
                </c:pt>
                <c:pt idx="5060">
                  <c:v>130.345</c:v>
                </c:pt>
                <c:pt idx="5061">
                  <c:v>130.37299999999999</c:v>
                </c:pt>
                <c:pt idx="5062">
                  <c:v>130.40200000000002</c:v>
                </c:pt>
                <c:pt idx="5063">
                  <c:v>130.43100000000001</c:v>
                </c:pt>
                <c:pt idx="5064">
                  <c:v>130.459</c:v>
                </c:pt>
                <c:pt idx="5065">
                  <c:v>130.488</c:v>
                </c:pt>
                <c:pt idx="5066">
                  <c:v>130.517</c:v>
                </c:pt>
                <c:pt idx="5067">
                  <c:v>130.54500000000002</c:v>
                </c:pt>
                <c:pt idx="5068">
                  <c:v>130.57400000000001</c:v>
                </c:pt>
                <c:pt idx="5069">
                  <c:v>130.60300000000001</c:v>
                </c:pt>
                <c:pt idx="5070">
                  <c:v>130.631</c:v>
                </c:pt>
                <c:pt idx="5071">
                  <c:v>130.66</c:v>
                </c:pt>
                <c:pt idx="5072">
                  <c:v>130.68899999999999</c:v>
                </c:pt>
                <c:pt idx="5073">
                  <c:v>130.71700000000001</c:v>
                </c:pt>
                <c:pt idx="5074">
                  <c:v>130.74600000000001</c:v>
                </c:pt>
                <c:pt idx="5075">
                  <c:v>130.77500000000001</c:v>
                </c:pt>
                <c:pt idx="5076">
                  <c:v>130.803</c:v>
                </c:pt>
                <c:pt idx="5077">
                  <c:v>130.83199999999999</c:v>
                </c:pt>
                <c:pt idx="5078">
                  <c:v>130.86000000000001</c:v>
                </c:pt>
                <c:pt idx="5079">
                  <c:v>130.88900000000001</c:v>
                </c:pt>
                <c:pt idx="5080">
                  <c:v>130.91800000000001</c:v>
                </c:pt>
                <c:pt idx="5081">
                  <c:v>130.946</c:v>
                </c:pt>
                <c:pt idx="5082">
                  <c:v>130.97499999999999</c:v>
                </c:pt>
                <c:pt idx="5083">
                  <c:v>131.00300000000001</c:v>
                </c:pt>
                <c:pt idx="5084">
                  <c:v>131.03200000000001</c:v>
                </c:pt>
                <c:pt idx="5085">
                  <c:v>131.06100000000001</c:v>
                </c:pt>
                <c:pt idx="5086">
                  <c:v>131.089</c:v>
                </c:pt>
                <c:pt idx="5087">
                  <c:v>131.11799999999999</c:v>
                </c:pt>
                <c:pt idx="5088">
                  <c:v>131.14600000000002</c:v>
                </c:pt>
                <c:pt idx="5089">
                  <c:v>131.17500000000001</c:v>
                </c:pt>
                <c:pt idx="5090">
                  <c:v>131.20400000000001</c:v>
                </c:pt>
                <c:pt idx="5091">
                  <c:v>131.232</c:v>
                </c:pt>
                <c:pt idx="5092">
                  <c:v>131.261</c:v>
                </c:pt>
                <c:pt idx="5093">
                  <c:v>131.29</c:v>
                </c:pt>
                <c:pt idx="5094">
                  <c:v>131.31800000000001</c:v>
                </c:pt>
                <c:pt idx="5095">
                  <c:v>131.34700000000001</c:v>
                </c:pt>
                <c:pt idx="5096">
                  <c:v>131.376</c:v>
                </c:pt>
                <c:pt idx="5097">
                  <c:v>131.404</c:v>
                </c:pt>
                <c:pt idx="5098">
                  <c:v>131.43299999999999</c:v>
                </c:pt>
                <c:pt idx="5099">
                  <c:v>131.46100000000001</c:v>
                </c:pt>
                <c:pt idx="5100">
                  <c:v>131.49</c:v>
                </c:pt>
                <c:pt idx="5101">
                  <c:v>131.51900000000001</c:v>
                </c:pt>
                <c:pt idx="5102">
                  <c:v>131.547</c:v>
                </c:pt>
                <c:pt idx="5103">
                  <c:v>131.57599999999999</c:v>
                </c:pt>
                <c:pt idx="5104">
                  <c:v>131.60400000000001</c:v>
                </c:pt>
                <c:pt idx="5105">
                  <c:v>131.63300000000001</c:v>
                </c:pt>
                <c:pt idx="5106">
                  <c:v>131.66200000000001</c:v>
                </c:pt>
                <c:pt idx="5107">
                  <c:v>131.69</c:v>
                </c:pt>
                <c:pt idx="5108">
                  <c:v>131.71899999999999</c:v>
                </c:pt>
                <c:pt idx="5109">
                  <c:v>131.74799999999999</c:v>
                </c:pt>
                <c:pt idx="5110">
                  <c:v>131.77600000000001</c:v>
                </c:pt>
                <c:pt idx="5111">
                  <c:v>131.80500000000001</c:v>
                </c:pt>
                <c:pt idx="5112">
                  <c:v>131.833</c:v>
                </c:pt>
                <c:pt idx="5113">
                  <c:v>131.86199999999999</c:v>
                </c:pt>
                <c:pt idx="5114">
                  <c:v>131.89000000000001</c:v>
                </c:pt>
                <c:pt idx="5115">
                  <c:v>131.91900000000001</c:v>
                </c:pt>
                <c:pt idx="5116">
                  <c:v>131.947</c:v>
                </c:pt>
                <c:pt idx="5117">
                  <c:v>131.976</c:v>
                </c:pt>
                <c:pt idx="5118">
                  <c:v>132.005</c:v>
                </c:pt>
                <c:pt idx="5119">
                  <c:v>132.03300000000002</c:v>
                </c:pt>
                <c:pt idx="5120">
                  <c:v>132.06200000000001</c:v>
                </c:pt>
                <c:pt idx="5121">
                  <c:v>132.09</c:v>
                </c:pt>
                <c:pt idx="5122">
                  <c:v>132.119</c:v>
                </c:pt>
                <c:pt idx="5123">
                  <c:v>132.14699999999999</c:v>
                </c:pt>
                <c:pt idx="5124">
                  <c:v>132.17600000000002</c:v>
                </c:pt>
                <c:pt idx="5125">
                  <c:v>132.20400000000001</c:v>
                </c:pt>
                <c:pt idx="5126">
                  <c:v>132.233</c:v>
                </c:pt>
                <c:pt idx="5127">
                  <c:v>132.261</c:v>
                </c:pt>
                <c:pt idx="5128">
                  <c:v>132.29</c:v>
                </c:pt>
                <c:pt idx="5129">
                  <c:v>132.31800000000001</c:v>
                </c:pt>
                <c:pt idx="5130">
                  <c:v>132.34700000000001</c:v>
                </c:pt>
                <c:pt idx="5131">
                  <c:v>132.375</c:v>
                </c:pt>
                <c:pt idx="5132">
                  <c:v>132.404</c:v>
                </c:pt>
                <c:pt idx="5133">
                  <c:v>132.43200000000002</c:v>
                </c:pt>
                <c:pt idx="5134">
                  <c:v>132.46100000000001</c:v>
                </c:pt>
                <c:pt idx="5135">
                  <c:v>132.489</c:v>
                </c:pt>
                <c:pt idx="5136">
                  <c:v>132.518</c:v>
                </c:pt>
                <c:pt idx="5137">
                  <c:v>132.54599999999999</c:v>
                </c:pt>
                <c:pt idx="5138">
                  <c:v>132.57499999999999</c:v>
                </c:pt>
                <c:pt idx="5139">
                  <c:v>132.60300000000001</c:v>
                </c:pt>
                <c:pt idx="5140">
                  <c:v>132.63200000000001</c:v>
                </c:pt>
                <c:pt idx="5141">
                  <c:v>132.66</c:v>
                </c:pt>
                <c:pt idx="5142">
                  <c:v>132.68899999999999</c:v>
                </c:pt>
                <c:pt idx="5143">
                  <c:v>132.71700000000001</c:v>
                </c:pt>
                <c:pt idx="5144">
                  <c:v>132.74600000000001</c:v>
                </c:pt>
                <c:pt idx="5145">
                  <c:v>132.774</c:v>
                </c:pt>
                <c:pt idx="5146">
                  <c:v>132.803</c:v>
                </c:pt>
                <c:pt idx="5147">
                  <c:v>132.83099999999999</c:v>
                </c:pt>
                <c:pt idx="5148">
                  <c:v>132.86000000000001</c:v>
                </c:pt>
                <c:pt idx="5149">
                  <c:v>132.88800000000001</c:v>
                </c:pt>
                <c:pt idx="5150">
                  <c:v>132.917</c:v>
                </c:pt>
                <c:pt idx="5151">
                  <c:v>132.94499999999999</c:v>
                </c:pt>
                <c:pt idx="5152">
                  <c:v>132.97399999999999</c:v>
                </c:pt>
                <c:pt idx="5153">
                  <c:v>133.00200000000001</c:v>
                </c:pt>
                <c:pt idx="5154">
                  <c:v>133.03100000000001</c:v>
                </c:pt>
                <c:pt idx="5155">
                  <c:v>133.059</c:v>
                </c:pt>
                <c:pt idx="5156">
                  <c:v>133.08699999999999</c:v>
                </c:pt>
                <c:pt idx="5157">
                  <c:v>133.11600000000001</c:v>
                </c:pt>
                <c:pt idx="5158">
                  <c:v>133.14400000000001</c:v>
                </c:pt>
                <c:pt idx="5159">
                  <c:v>133.173</c:v>
                </c:pt>
                <c:pt idx="5160">
                  <c:v>133.20099999999999</c:v>
                </c:pt>
                <c:pt idx="5161">
                  <c:v>133.22900000000001</c:v>
                </c:pt>
                <c:pt idx="5162">
                  <c:v>133.25800000000001</c:v>
                </c:pt>
                <c:pt idx="5163">
                  <c:v>133.286</c:v>
                </c:pt>
                <c:pt idx="5164">
                  <c:v>133.315</c:v>
                </c:pt>
                <c:pt idx="5165">
                  <c:v>133.34299999999999</c:v>
                </c:pt>
                <c:pt idx="5166">
                  <c:v>133.37200000000001</c:v>
                </c:pt>
                <c:pt idx="5167">
                  <c:v>133.4</c:v>
                </c:pt>
                <c:pt idx="5168">
                  <c:v>133.429</c:v>
                </c:pt>
                <c:pt idx="5169">
                  <c:v>133.45699999999999</c:v>
                </c:pt>
                <c:pt idx="5170">
                  <c:v>133.48599999999999</c:v>
                </c:pt>
                <c:pt idx="5171">
                  <c:v>133.51400000000001</c:v>
                </c:pt>
                <c:pt idx="5172">
                  <c:v>133.542</c:v>
                </c:pt>
                <c:pt idx="5173">
                  <c:v>133.571</c:v>
                </c:pt>
                <c:pt idx="5174">
                  <c:v>133.59899999999999</c:v>
                </c:pt>
                <c:pt idx="5175">
                  <c:v>133.62800000000001</c:v>
                </c:pt>
                <c:pt idx="5176">
                  <c:v>133.65600000000001</c:v>
                </c:pt>
                <c:pt idx="5177">
                  <c:v>133.685</c:v>
                </c:pt>
                <c:pt idx="5178">
                  <c:v>133.71299999999999</c:v>
                </c:pt>
                <c:pt idx="5179">
                  <c:v>133.74100000000001</c:v>
                </c:pt>
                <c:pt idx="5180">
                  <c:v>133.77000000000001</c:v>
                </c:pt>
                <c:pt idx="5181">
                  <c:v>133.798</c:v>
                </c:pt>
                <c:pt idx="5182">
                  <c:v>133.827</c:v>
                </c:pt>
                <c:pt idx="5183">
                  <c:v>133.85499999999999</c:v>
                </c:pt>
                <c:pt idx="5184">
                  <c:v>133.88400000000001</c:v>
                </c:pt>
                <c:pt idx="5185">
                  <c:v>133.91200000000001</c:v>
                </c:pt>
                <c:pt idx="5186">
                  <c:v>133.94</c:v>
                </c:pt>
                <c:pt idx="5187">
                  <c:v>133.96899999999999</c:v>
                </c:pt>
                <c:pt idx="5188">
                  <c:v>133.99700000000001</c:v>
                </c:pt>
                <c:pt idx="5189">
                  <c:v>134.02600000000001</c:v>
                </c:pt>
                <c:pt idx="5190">
                  <c:v>134.054</c:v>
                </c:pt>
                <c:pt idx="5191">
                  <c:v>134.083</c:v>
                </c:pt>
                <c:pt idx="5192">
                  <c:v>134.11099999999999</c:v>
                </c:pt>
                <c:pt idx="5193">
                  <c:v>134.14000000000001</c:v>
                </c:pt>
                <c:pt idx="5194">
                  <c:v>134.16800000000001</c:v>
                </c:pt>
                <c:pt idx="5195">
                  <c:v>134.197</c:v>
                </c:pt>
                <c:pt idx="5196">
                  <c:v>134.22499999999999</c:v>
                </c:pt>
                <c:pt idx="5197">
                  <c:v>134.25399999999999</c:v>
                </c:pt>
                <c:pt idx="5198">
                  <c:v>134.28200000000001</c:v>
                </c:pt>
                <c:pt idx="5199">
                  <c:v>134.31100000000001</c:v>
                </c:pt>
                <c:pt idx="5200">
                  <c:v>134.339</c:v>
                </c:pt>
                <c:pt idx="5201">
                  <c:v>134.36799999999999</c:v>
                </c:pt>
                <c:pt idx="5202">
                  <c:v>134.39600000000002</c:v>
                </c:pt>
                <c:pt idx="5203">
                  <c:v>134.42500000000001</c:v>
                </c:pt>
                <c:pt idx="5204">
                  <c:v>134.453</c:v>
                </c:pt>
                <c:pt idx="5205">
                  <c:v>134.482</c:v>
                </c:pt>
                <c:pt idx="5206">
                  <c:v>134.51</c:v>
                </c:pt>
                <c:pt idx="5207">
                  <c:v>134.53800000000001</c:v>
                </c:pt>
                <c:pt idx="5208">
                  <c:v>134.56700000000001</c:v>
                </c:pt>
                <c:pt idx="5209">
                  <c:v>134.595</c:v>
                </c:pt>
                <c:pt idx="5210">
                  <c:v>134.624</c:v>
                </c:pt>
                <c:pt idx="5211">
                  <c:v>134.65200000000002</c:v>
                </c:pt>
                <c:pt idx="5212">
                  <c:v>134.68100000000001</c:v>
                </c:pt>
                <c:pt idx="5213">
                  <c:v>134.709</c:v>
                </c:pt>
                <c:pt idx="5214">
                  <c:v>134.738</c:v>
                </c:pt>
                <c:pt idx="5215">
                  <c:v>134.76599999999999</c:v>
                </c:pt>
                <c:pt idx="5216">
                  <c:v>134.79500000000002</c:v>
                </c:pt>
                <c:pt idx="5217">
                  <c:v>134.82300000000001</c:v>
                </c:pt>
                <c:pt idx="5218">
                  <c:v>134.852</c:v>
                </c:pt>
                <c:pt idx="5219">
                  <c:v>134.88</c:v>
                </c:pt>
                <c:pt idx="5220">
                  <c:v>134.90899999999999</c:v>
                </c:pt>
                <c:pt idx="5221">
                  <c:v>134.93700000000001</c:v>
                </c:pt>
                <c:pt idx="5222">
                  <c:v>134.965</c:v>
                </c:pt>
                <c:pt idx="5223">
                  <c:v>134.994</c:v>
                </c:pt>
                <c:pt idx="5224">
                  <c:v>135.02199999999999</c:v>
                </c:pt>
                <c:pt idx="5225">
                  <c:v>135.05100000000002</c:v>
                </c:pt>
                <c:pt idx="5226">
                  <c:v>135.07900000000001</c:v>
                </c:pt>
                <c:pt idx="5227">
                  <c:v>135.108</c:v>
                </c:pt>
                <c:pt idx="5228">
                  <c:v>135.136</c:v>
                </c:pt>
                <c:pt idx="5229">
                  <c:v>135.16499999999999</c:v>
                </c:pt>
                <c:pt idx="5230">
                  <c:v>135.19300000000001</c:v>
                </c:pt>
                <c:pt idx="5231">
                  <c:v>135.221</c:v>
                </c:pt>
                <c:pt idx="5232">
                  <c:v>135.25</c:v>
                </c:pt>
                <c:pt idx="5233">
                  <c:v>135.27799999999999</c:v>
                </c:pt>
                <c:pt idx="5234">
                  <c:v>135.30700000000002</c:v>
                </c:pt>
                <c:pt idx="5235">
                  <c:v>135.33500000000001</c:v>
                </c:pt>
                <c:pt idx="5236">
                  <c:v>135.363</c:v>
                </c:pt>
                <c:pt idx="5237">
                  <c:v>135.392</c:v>
                </c:pt>
                <c:pt idx="5238">
                  <c:v>135.42000000000002</c:v>
                </c:pt>
                <c:pt idx="5239">
                  <c:v>135.44900000000001</c:v>
                </c:pt>
                <c:pt idx="5240">
                  <c:v>135.477</c:v>
                </c:pt>
                <c:pt idx="5241">
                  <c:v>135.506</c:v>
                </c:pt>
                <c:pt idx="5242">
                  <c:v>135.53399999999999</c:v>
                </c:pt>
                <c:pt idx="5243">
                  <c:v>135.56200000000001</c:v>
                </c:pt>
                <c:pt idx="5244">
                  <c:v>135.59100000000001</c:v>
                </c:pt>
                <c:pt idx="5245">
                  <c:v>135.619</c:v>
                </c:pt>
                <c:pt idx="5246">
                  <c:v>135.648</c:v>
                </c:pt>
                <c:pt idx="5247">
                  <c:v>135.67600000000002</c:v>
                </c:pt>
                <c:pt idx="5248">
                  <c:v>135.70400000000001</c:v>
                </c:pt>
                <c:pt idx="5249">
                  <c:v>135.733</c:v>
                </c:pt>
                <c:pt idx="5250">
                  <c:v>135.761</c:v>
                </c:pt>
                <c:pt idx="5251">
                  <c:v>135.78900000000002</c:v>
                </c:pt>
                <c:pt idx="5252">
                  <c:v>135.81800000000001</c:v>
                </c:pt>
                <c:pt idx="5253">
                  <c:v>135.846</c:v>
                </c:pt>
                <c:pt idx="5254">
                  <c:v>135.874</c:v>
                </c:pt>
                <c:pt idx="5255">
                  <c:v>135.90299999999999</c:v>
                </c:pt>
                <c:pt idx="5256">
                  <c:v>135.93100000000001</c:v>
                </c:pt>
                <c:pt idx="5257">
                  <c:v>135.96</c:v>
                </c:pt>
                <c:pt idx="5258">
                  <c:v>135.988</c:v>
                </c:pt>
                <c:pt idx="5259">
                  <c:v>136.01599999999999</c:v>
                </c:pt>
                <c:pt idx="5260">
                  <c:v>136.04500000000002</c:v>
                </c:pt>
                <c:pt idx="5261">
                  <c:v>136.07300000000001</c:v>
                </c:pt>
                <c:pt idx="5262">
                  <c:v>136.101</c:v>
                </c:pt>
                <c:pt idx="5263">
                  <c:v>136.13</c:v>
                </c:pt>
                <c:pt idx="5264">
                  <c:v>136.15800000000002</c:v>
                </c:pt>
                <c:pt idx="5265">
                  <c:v>136.18700000000001</c:v>
                </c:pt>
                <c:pt idx="5266">
                  <c:v>136.215</c:v>
                </c:pt>
                <c:pt idx="5267">
                  <c:v>136.244</c:v>
                </c:pt>
                <c:pt idx="5268">
                  <c:v>136.27199999999999</c:v>
                </c:pt>
                <c:pt idx="5269">
                  <c:v>136.30000000000001</c:v>
                </c:pt>
                <c:pt idx="5270">
                  <c:v>136.32900000000001</c:v>
                </c:pt>
                <c:pt idx="5271">
                  <c:v>136.357</c:v>
                </c:pt>
                <c:pt idx="5272">
                  <c:v>136.386</c:v>
                </c:pt>
                <c:pt idx="5273">
                  <c:v>136.41400000000002</c:v>
                </c:pt>
                <c:pt idx="5274">
                  <c:v>136.44300000000001</c:v>
                </c:pt>
                <c:pt idx="5275">
                  <c:v>136.471</c:v>
                </c:pt>
                <c:pt idx="5276">
                  <c:v>136.5</c:v>
                </c:pt>
                <c:pt idx="5277">
                  <c:v>136.52799999999999</c:v>
                </c:pt>
                <c:pt idx="5278">
                  <c:v>136.55700000000002</c:v>
                </c:pt>
                <c:pt idx="5279">
                  <c:v>136.58500000000001</c:v>
                </c:pt>
                <c:pt idx="5280">
                  <c:v>136.614</c:v>
                </c:pt>
                <c:pt idx="5281">
                  <c:v>136.642</c:v>
                </c:pt>
                <c:pt idx="5282">
                  <c:v>136.67099999999999</c:v>
                </c:pt>
                <c:pt idx="5283">
                  <c:v>136.69900000000001</c:v>
                </c:pt>
                <c:pt idx="5284">
                  <c:v>136.727</c:v>
                </c:pt>
                <c:pt idx="5285">
                  <c:v>136.756</c:v>
                </c:pt>
                <c:pt idx="5286">
                  <c:v>136.78399999999999</c:v>
                </c:pt>
                <c:pt idx="5287">
                  <c:v>136.81300000000002</c:v>
                </c:pt>
                <c:pt idx="5288">
                  <c:v>136.84200000000001</c:v>
                </c:pt>
                <c:pt idx="5289">
                  <c:v>136.87</c:v>
                </c:pt>
                <c:pt idx="5290">
                  <c:v>136.899</c:v>
                </c:pt>
                <c:pt idx="5291">
                  <c:v>136.92699999999999</c:v>
                </c:pt>
                <c:pt idx="5292">
                  <c:v>136.95599999999999</c:v>
                </c:pt>
                <c:pt idx="5293">
                  <c:v>136.98400000000001</c:v>
                </c:pt>
                <c:pt idx="5294">
                  <c:v>137.01300000000001</c:v>
                </c:pt>
                <c:pt idx="5295">
                  <c:v>137.041</c:v>
                </c:pt>
                <c:pt idx="5296">
                  <c:v>137.07</c:v>
                </c:pt>
                <c:pt idx="5297">
                  <c:v>137.09800000000001</c:v>
                </c:pt>
                <c:pt idx="5298">
                  <c:v>137.12700000000001</c:v>
                </c:pt>
                <c:pt idx="5299">
                  <c:v>137.155</c:v>
                </c:pt>
                <c:pt idx="5300">
                  <c:v>137.184</c:v>
                </c:pt>
                <c:pt idx="5301">
                  <c:v>137.21199999999999</c:v>
                </c:pt>
                <c:pt idx="5302">
                  <c:v>137.24100000000001</c:v>
                </c:pt>
                <c:pt idx="5303">
                  <c:v>137.26900000000001</c:v>
                </c:pt>
                <c:pt idx="5304">
                  <c:v>137.297</c:v>
                </c:pt>
                <c:pt idx="5305">
                  <c:v>137.32599999999999</c:v>
                </c:pt>
                <c:pt idx="5306">
                  <c:v>137.35400000000001</c:v>
                </c:pt>
                <c:pt idx="5307">
                  <c:v>137.38300000000001</c:v>
                </c:pt>
                <c:pt idx="5308">
                  <c:v>137.411</c:v>
                </c:pt>
                <c:pt idx="5309">
                  <c:v>137.44</c:v>
                </c:pt>
                <c:pt idx="5310">
                  <c:v>137.46799999999999</c:v>
                </c:pt>
                <c:pt idx="5311">
                  <c:v>137.49700000000001</c:v>
                </c:pt>
                <c:pt idx="5312">
                  <c:v>137.52500000000001</c:v>
                </c:pt>
                <c:pt idx="5313">
                  <c:v>137.554</c:v>
                </c:pt>
                <c:pt idx="5314">
                  <c:v>137.58199999999999</c:v>
                </c:pt>
                <c:pt idx="5315">
                  <c:v>137.61099999999999</c:v>
                </c:pt>
                <c:pt idx="5316">
                  <c:v>137.63900000000001</c:v>
                </c:pt>
                <c:pt idx="5317">
                  <c:v>137.66800000000001</c:v>
                </c:pt>
                <c:pt idx="5318">
                  <c:v>137.697</c:v>
                </c:pt>
                <c:pt idx="5319">
                  <c:v>137.72499999999999</c:v>
                </c:pt>
                <c:pt idx="5320">
                  <c:v>137.75399999999999</c:v>
                </c:pt>
                <c:pt idx="5321">
                  <c:v>137.78200000000001</c:v>
                </c:pt>
                <c:pt idx="5322">
                  <c:v>137.81100000000001</c:v>
                </c:pt>
                <c:pt idx="5323">
                  <c:v>137.84</c:v>
                </c:pt>
                <c:pt idx="5324">
                  <c:v>137.86799999999999</c:v>
                </c:pt>
                <c:pt idx="5325">
                  <c:v>137.89699999999999</c:v>
                </c:pt>
                <c:pt idx="5326">
                  <c:v>137.92600000000002</c:v>
                </c:pt>
                <c:pt idx="5327">
                  <c:v>137.95400000000001</c:v>
                </c:pt>
                <c:pt idx="5328">
                  <c:v>137.983</c:v>
                </c:pt>
                <c:pt idx="5329">
                  <c:v>138.012</c:v>
                </c:pt>
                <c:pt idx="5330">
                  <c:v>138.04</c:v>
                </c:pt>
                <c:pt idx="5331">
                  <c:v>138.06900000000002</c:v>
                </c:pt>
                <c:pt idx="5332">
                  <c:v>138.09800000000001</c:v>
                </c:pt>
                <c:pt idx="5333">
                  <c:v>138.12700000000001</c:v>
                </c:pt>
                <c:pt idx="5334">
                  <c:v>138.155</c:v>
                </c:pt>
                <c:pt idx="5335">
                  <c:v>138.184</c:v>
                </c:pt>
                <c:pt idx="5336">
                  <c:v>138.21299999999999</c:v>
                </c:pt>
                <c:pt idx="5337">
                  <c:v>138.24199999999999</c:v>
                </c:pt>
                <c:pt idx="5338">
                  <c:v>138.27000000000001</c:v>
                </c:pt>
                <c:pt idx="5339">
                  <c:v>138.29900000000001</c:v>
                </c:pt>
                <c:pt idx="5340">
                  <c:v>138.328</c:v>
                </c:pt>
                <c:pt idx="5341">
                  <c:v>138.357</c:v>
                </c:pt>
                <c:pt idx="5342">
                  <c:v>138.386</c:v>
                </c:pt>
                <c:pt idx="5343">
                  <c:v>138.41400000000002</c:v>
                </c:pt>
                <c:pt idx="5344">
                  <c:v>138.44300000000001</c:v>
                </c:pt>
                <c:pt idx="5345">
                  <c:v>138.47200000000001</c:v>
                </c:pt>
                <c:pt idx="5346">
                  <c:v>138.501</c:v>
                </c:pt>
                <c:pt idx="5347">
                  <c:v>138.53</c:v>
                </c:pt>
                <c:pt idx="5348">
                  <c:v>138.559</c:v>
                </c:pt>
                <c:pt idx="5349">
                  <c:v>138.58699999999999</c:v>
                </c:pt>
                <c:pt idx="5350">
                  <c:v>138.61600000000001</c:v>
                </c:pt>
                <c:pt idx="5351">
                  <c:v>138.64500000000001</c:v>
                </c:pt>
                <c:pt idx="5352">
                  <c:v>138.67400000000001</c:v>
                </c:pt>
                <c:pt idx="5353">
                  <c:v>138.702</c:v>
                </c:pt>
                <c:pt idx="5354">
                  <c:v>138.73099999999999</c:v>
                </c:pt>
                <c:pt idx="5355">
                  <c:v>138.76</c:v>
                </c:pt>
                <c:pt idx="5356">
                  <c:v>138.78900000000002</c:v>
                </c:pt>
                <c:pt idx="5357">
                  <c:v>138.81700000000001</c:v>
                </c:pt>
                <c:pt idx="5358">
                  <c:v>138.846</c:v>
                </c:pt>
                <c:pt idx="5359">
                  <c:v>138.875</c:v>
                </c:pt>
                <c:pt idx="5360">
                  <c:v>138.90299999999999</c:v>
                </c:pt>
                <c:pt idx="5361">
                  <c:v>138.93200000000002</c:v>
                </c:pt>
                <c:pt idx="5362">
                  <c:v>138.96</c:v>
                </c:pt>
                <c:pt idx="5363">
                  <c:v>138.989</c:v>
                </c:pt>
                <c:pt idx="5364">
                  <c:v>139.018</c:v>
                </c:pt>
                <c:pt idx="5365">
                  <c:v>139.04599999999999</c:v>
                </c:pt>
                <c:pt idx="5366">
                  <c:v>139.07500000000002</c:v>
                </c:pt>
                <c:pt idx="5367">
                  <c:v>139.10400000000001</c:v>
                </c:pt>
                <c:pt idx="5368">
                  <c:v>139.13300000000001</c:v>
                </c:pt>
                <c:pt idx="5369">
                  <c:v>139.161</c:v>
                </c:pt>
                <c:pt idx="5370">
                  <c:v>139.19</c:v>
                </c:pt>
                <c:pt idx="5371">
                  <c:v>139.21899999999999</c:v>
                </c:pt>
                <c:pt idx="5372">
                  <c:v>139.24799999999999</c:v>
                </c:pt>
                <c:pt idx="5373">
                  <c:v>139.27600000000001</c:v>
                </c:pt>
                <c:pt idx="5374">
                  <c:v>139.30500000000001</c:v>
                </c:pt>
                <c:pt idx="5375">
                  <c:v>139.334</c:v>
                </c:pt>
                <c:pt idx="5376">
                  <c:v>139.36199999999999</c:v>
                </c:pt>
                <c:pt idx="5377">
                  <c:v>139.39099999999999</c:v>
                </c:pt>
                <c:pt idx="5378">
                  <c:v>139.42000000000002</c:v>
                </c:pt>
                <c:pt idx="5379">
                  <c:v>139.44900000000001</c:v>
                </c:pt>
                <c:pt idx="5380">
                  <c:v>139.477</c:v>
                </c:pt>
                <c:pt idx="5381">
                  <c:v>139.506</c:v>
                </c:pt>
                <c:pt idx="5382">
                  <c:v>139.53399999999999</c:v>
                </c:pt>
                <c:pt idx="5383">
                  <c:v>139.56300000000002</c:v>
                </c:pt>
                <c:pt idx="5384">
                  <c:v>139.59100000000001</c:v>
                </c:pt>
                <c:pt idx="5385">
                  <c:v>139.62</c:v>
                </c:pt>
                <c:pt idx="5386">
                  <c:v>139.648</c:v>
                </c:pt>
                <c:pt idx="5387">
                  <c:v>139.67699999999999</c:v>
                </c:pt>
                <c:pt idx="5388">
                  <c:v>139.70500000000001</c:v>
                </c:pt>
                <c:pt idx="5389">
                  <c:v>139.73400000000001</c:v>
                </c:pt>
                <c:pt idx="5390">
                  <c:v>139.762</c:v>
                </c:pt>
                <c:pt idx="5391">
                  <c:v>139.791</c:v>
                </c:pt>
                <c:pt idx="5392">
                  <c:v>139.81900000000002</c:v>
                </c:pt>
                <c:pt idx="5393">
                  <c:v>139.84800000000001</c:v>
                </c:pt>
                <c:pt idx="5394">
                  <c:v>139.876</c:v>
                </c:pt>
                <c:pt idx="5395">
                  <c:v>139.905</c:v>
                </c:pt>
                <c:pt idx="5396">
                  <c:v>139.93299999999999</c:v>
                </c:pt>
                <c:pt idx="5397">
                  <c:v>139.96199999999999</c:v>
                </c:pt>
                <c:pt idx="5398">
                  <c:v>139.99</c:v>
                </c:pt>
                <c:pt idx="5399">
                  <c:v>140.018</c:v>
                </c:pt>
                <c:pt idx="5400">
                  <c:v>140.047</c:v>
                </c:pt>
                <c:pt idx="5401">
                  <c:v>140.07500000000002</c:v>
                </c:pt>
                <c:pt idx="5402">
                  <c:v>140.10400000000001</c:v>
                </c:pt>
                <c:pt idx="5403">
                  <c:v>140.13200000000001</c:v>
                </c:pt>
                <c:pt idx="5404">
                  <c:v>140.161</c:v>
                </c:pt>
                <c:pt idx="5405">
                  <c:v>140.18899999999999</c:v>
                </c:pt>
                <c:pt idx="5406">
                  <c:v>140.21799999999999</c:v>
                </c:pt>
                <c:pt idx="5407">
                  <c:v>140.24600000000001</c:v>
                </c:pt>
                <c:pt idx="5408">
                  <c:v>140.27500000000001</c:v>
                </c:pt>
                <c:pt idx="5409">
                  <c:v>140.303</c:v>
                </c:pt>
                <c:pt idx="5410">
                  <c:v>140.33199999999999</c:v>
                </c:pt>
                <c:pt idx="5411">
                  <c:v>140.36000000000001</c:v>
                </c:pt>
                <c:pt idx="5412">
                  <c:v>140.38900000000001</c:v>
                </c:pt>
                <c:pt idx="5413">
                  <c:v>140.417</c:v>
                </c:pt>
                <c:pt idx="5414">
                  <c:v>140.446</c:v>
                </c:pt>
                <c:pt idx="5415">
                  <c:v>140.47399999999999</c:v>
                </c:pt>
                <c:pt idx="5416">
                  <c:v>140.50300000000001</c:v>
                </c:pt>
                <c:pt idx="5417">
                  <c:v>140.53100000000001</c:v>
                </c:pt>
                <c:pt idx="5418">
                  <c:v>140.56</c:v>
                </c:pt>
                <c:pt idx="5419">
                  <c:v>140.58799999999999</c:v>
                </c:pt>
                <c:pt idx="5420">
                  <c:v>140.61699999999999</c:v>
                </c:pt>
                <c:pt idx="5421">
                  <c:v>140.64500000000001</c:v>
                </c:pt>
                <c:pt idx="5422">
                  <c:v>140.67400000000001</c:v>
                </c:pt>
                <c:pt idx="5423">
                  <c:v>140.702</c:v>
                </c:pt>
                <c:pt idx="5424">
                  <c:v>140.73099999999999</c:v>
                </c:pt>
                <c:pt idx="5425">
                  <c:v>140.75900000000001</c:v>
                </c:pt>
                <c:pt idx="5426">
                  <c:v>140.78800000000001</c:v>
                </c:pt>
                <c:pt idx="5427">
                  <c:v>140.816</c:v>
                </c:pt>
                <c:pt idx="5428">
                  <c:v>140.845</c:v>
                </c:pt>
                <c:pt idx="5429">
                  <c:v>140.87299999999999</c:v>
                </c:pt>
                <c:pt idx="5430">
                  <c:v>140.90200000000002</c:v>
                </c:pt>
                <c:pt idx="5431">
                  <c:v>140.93</c:v>
                </c:pt>
                <c:pt idx="5432">
                  <c:v>140.959</c:v>
                </c:pt>
                <c:pt idx="5433">
                  <c:v>140.98699999999999</c:v>
                </c:pt>
                <c:pt idx="5434">
                  <c:v>141.01599999999999</c:v>
                </c:pt>
                <c:pt idx="5435">
                  <c:v>141.04400000000001</c:v>
                </c:pt>
                <c:pt idx="5436">
                  <c:v>141.07300000000001</c:v>
                </c:pt>
                <c:pt idx="5437">
                  <c:v>141.101</c:v>
                </c:pt>
                <c:pt idx="5438">
                  <c:v>141.13</c:v>
                </c:pt>
                <c:pt idx="5439">
                  <c:v>141.15800000000002</c:v>
                </c:pt>
                <c:pt idx="5440">
                  <c:v>141.18700000000001</c:v>
                </c:pt>
                <c:pt idx="5441">
                  <c:v>141.215</c:v>
                </c:pt>
                <c:pt idx="5442">
                  <c:v>141.24299999999999</c:v>
                </c:pt>
                <c:pt idx="5443">
                  <c:v>141.27199999999999</c:v>
                </c:pt>
                <c:pt idx="5444">
                  <c:v>141.30000000000001</c:v>
                </c:pt>
                <c:pt idx="5445">
                  <c:v>141.32900000000001</c:v>
                </c:pt>
                <c:pt idx="5446">
                  <c:v>141.357</c:v>
                </c:pt>
                <c:pt idx="5447">
                  <c:v>141.386</c:v>
                </c:pt>
                <c:pt idx="5448">
                  <c:v>141.41400000000002</c:v>
                </c:pt>
                <c:pt idx="5449">
                  <c:v>141.44300000000001</c:v>
                </c:pt>
                <c:pt idx="5450">
                  <c:v>141.471</c:v>
                </c:pt>
                <c:pt idx="5451">
                  <c:v>141.5</c:v>
                </c:pt>
                <c:pt idx="5452">
                  <c:v>141.52799999999999</c:v>
                </c:pt>
                <c:pt idx="5453">
                  <c:v>141.55700000000002</c:v>
                </c:pt>
                <c:pt idx="5454">
                  <c:v>141.58500000000001</c:v>
                </c:pt>
                <c:pt idx="5455">
                  <c:v>141.613</c:v>
                </c:pt>
                <c:pt idx="5456">
                  <c:v>141.642</c:v>
                </c:pt>
                <c:pt idx="5457">
                  <c:v>141.67000000000002</c:v>
                </c:pt>
                <c:pt idx="5458">
                  <c:v>141.69900000000001</c:v>
                </c:pt>
                <c:pt idx="5459">
                  <c:v>141.727</c:v>
                </c:pt>
                <c:pt idx="5460">
                  <c:v>141.756</c:v>
                </c:pt>
                <c:pt idx="5461">
                  <c:v>141.785</c:v>
                </c:pt>
                <c:pt idx="5462">
                  <c:v>141.81300000000002</c:v>
                </c:pt>
                <c:pt idx="5463">
                  <c:v>141.84200000000001</c:v>
                </c:pt>
                <c:pt idx="5464">
                  <c:v>141.87</c:v>
                </c:pt>
                <c:pt idx="5465">
                  <c:v>141.899</c:v>
                </c:pt>
                <c:pt idx="5466">
                  <c:v>141.92699999999999</c:v>
                </c:pt>
                <c:pt idx="5467">
                  <c:v>141.95599999999999</c:v>
                </c:pt>
                <c:pt idx="5468">
                  <c:v>141.98400000000001</c:v>
                </c:pt>
                <c:pt idx="5469">
                  <c:v>142.01300000000001</c:v>
                </c:pt>
                <c:pt idx="5470">
                  <c:v>142.041</c:v>
                </c:pt>
                <c:pt idx="5471">
                  <c:v>142.07</c:v>
                </c:pt>
                <c:pt idx="5472">
                  <c:v>142.09800000000001</c:v>
                </c:pt>
                <c:pt idx="5473">
                  <c:v>142.12700000000001</c:v>
                </c:pt>
                <c:pt idx="5474">
                  <c:v>142.155</c:v>
                </c:pt>
                <c:pt idx="5475">
                  <c:v>142.184</c:v>
                </c:pt>
                <c:pt idx="5476">
                  <c:v>142.21199999999999</c:v>
                </c:pt>
                <c:pt idx="5477">
                  <c:v>142.24100000000001</c:v>
                </c:pt>
                <c:pt idx="5478">
                  <c:v>142.26900000000001</c:v>
                </c:pt>
                <c:pt idx="5479">
                  <c:v>142.298</c:v>
                </c:pt>
                <c:pt idx="5480">
                  <c:v>142.32599999999999</c:v>
                </c:pt>
                <c:pt idx="5481">
                  <c:v>142.35499999999999</c:v>
                </c:pt>
                <c:pt idx="5482">
                  <c:v>142.38300000000001</c:v>
                </c:pt>
                <c:pt idx="5483">
                  <c:v>142.41200000000001</c:v>
                </c:pt>
                <c:pt idx="5484">
                  <c:v>142.44</c:v>
                </c:pt>
                <c:pt idx="5485">
                  <c:v>142.46899999999999</c:v>
                </c:pt>
                <c:pt idx="5486">
                  <c:v>142.49700000000001</c:v>
                </c:pt>
                <c:pt idx="5487">
                  <c:v>142.52600000000001</c:v>
                </c:pt>
                <c:pt idx="5488">
                  <c:v>142.554</c:v>
                </c:pt>
                <c:pt idx="5489">
                  <c:v>142.58199999999999</c:v>
                </c:pt>
                <c:pt idx="5490">
                  <c:v>142.61099999999999</c:v>
                </c:pt>
                <c:pt idx="5491">
                  <c:v>142.63900000000001</c:v>
                </c:pt>
                <c:pt idx="5492">
                  <c:v>142.66800000000001</c:v>
                </c:pt>
                <c:pt idx="5493">
                  <c:v>142.696</c:v>
                </c:pt>
                <c:pt idx="5494">
                  <c:v>142.72499999999999</c:v>
                </c:pt>
                <c:pt idx="5495">
                  <c:v>142.75300000000001</c:v>
                </c:pt>
                <c:pt idx="5496">
                  <c:v>142.78100000000001</c:v>
                </c:pt>
                <c:pt idx="5497">
                  <c:v>142.81</c:v>
                </c:pt>
                <c:pt idx="5498">
                  <c:v>142.83799999999999</c:v>
                </c:pt>
                <c:pt idx="5499">
                  <c:v>142.86699999999999</c:v>
                </c:pt>
                <c:pt idx="5500">
                  <c:v>142.89500000000001</c:v>
                </c:pt>
                <c:pt idx="5501">
                  <c:v>142.923</c:v>
                </c:pt>
                <c:pt idx="5502">
                  <c:v>142.952</c:v>
                </c:pt>
                <c:pt idx="5503">
                  <c:v>142.97999999999999</c:v>
                </c:pt>
                <c:pt idx="5504">
                  <c:v>143.00900000000001</c:v>
                </c:pt>
                <c:pt idx="5505">
                  <c:v>143.03700000000001</c:v>
                </c:pt>
                <c:pt idx="5506">
                  <c:v>143.066</c:v>
                </c:pt>
                <c:pt idx="5507">
                  <c:v>143.09399999999999</c:v>
                </c:pt>
                <c:pt idx="5508">
                  <c:v>143.12200000000001</c:v>
                </c:pt>
                <c:pt idx="5509">
                  <c:v>143.15100000000001</c:v>
                </c:pt>
                <c:pt idx="5510">
                  <c:v>143.179</c:v>
                </c:pt>
                <c:pt idx="5511">
                  <c:v>143.208</c:v>
                </c:pt>
                <c:pt idx="5512">
                  <c:v>143.23599999999999</c:v>
                </c:pt>
                <c:pt idx="5513">
                  <c:v>143.26400000000001</c:v>
                </c:pt>
                <c:pt idx="5514">
                  <c:v>143.29300000000001</c:v>
                </c:pt>
                <c:pt idx="5515">
                  <c:v>143.321</c:v>
                </c:pt>
                <c:pt idx="5516">
                  <c:v>143.35</c:v>
                </c:pt>
                <c:pt idx="5517">
                  <c:v>143.37800000000001</c:v>
                </c:pt>
                <c:pt idx="5518">
                  <c:v>143.40700000000001</c:v>
                </c:pt>
                <c:pt idx="5519">
                  <c:v>143.435</c:v>
                </c:pt>
                <c:pt idx="5520">
                  <c:v>143.46299999999999</c:v>
                </c:pt>
                <c:pt idx="5521">
                  <c:v>143.49199999999999</c:v>
                </c:pt>
                <c:pt idx="5522">
                  <c:v>143.52000000000001</c:v>
                </c:pt>
                <c:pt idx="5523">
                  <c:v>143.54900000000001</c:v>
                </c:pt>
                <c:pt idx="5524">
                  <c:v>143.577</c:v>
                </c:pt>
                <c:pt idx="5525">
                  <c:v>143.60599999999999</c:v>
                </c:pt>
                <c:pt idx="5526">
                  <c:v>143.63400000000001</c:v>
                </c:pt>
                <c:pt idx="5527">
                  <c:v>143.66200000000001</c:v>
                </c:pt>
                <c:pt idx="5528">
                  <c:v>143.691</c:v>
                </c:pt>
                <c:pt idx="5529">
                  <c:v>143.71899999999999</c:v>
                </c:pt>
                <c:pt idx="5530">
                  <c:v>143.74799999999999</c:v>
                </c:pt>
                <c:pt idx="5531">
                  <c:v>143.77600000000001</c:v>
                </c:pt>
                <c:pt idx="5532">
                  <c:v>143.804</c:v>
                </c:pt>
                <c:pt idx="5533">
                  <c:v>143.833</c:v>
                </c:pt>
                <c:pt idx="5534">
                  <c:v>143.86099999999999</c:v>
                </c:pt>
                <c:pt idx="5535">
                  <c:v>143.89000000000001</c:v>
                </c:pt>
                <c:pt idx="5536">
                  <c:v>143.91800000000001</c:v>
                </c:pt>
                <c:pt idx="5537">
                  <c:v>143.947</c:v>
                </c:pt>
                <c:pt idx="5538">
                  <c:v>143.97499999999999</c:v>
                </c:pt>
                <c:pt idx="5539">
                  <c:v>144.00399999999999</c:v>
                </c:pt>
                <c:pt idx="5540">
                  <c:v>144.03200000000001</c:v>
                </c:pt>
                <c:pt idx="5541">
                  <c:v>144.06100000000001</c:v>
                </c:pt>
                <c:pt idx="5542">
                  <c:v>144.089</c:v>
                </c:pt>
                <c:pt idx="5543">
                  <c:v>144.11699999999999</c:v>
                </c:pt>
                <c:pt idx="5544">
                  <c:v>144.14600000000002</c:v>
                </c:pt>
                <c:pt idx="5545">
                  <c:v>144.17400000000001</c:v>
                </c:pt>
                <c:pt idx="5546">
                  <c:v>144.203</c:v>
                </c:pt>
                <c:pt idx="5547">
                  <c:v>144.23099999999999</c:v>
                </c:pt>
                <c:pt idx="5548">
                  <c:v>144.26</c:v>
                </c:pt>
                <c:pt idx="5549">
                  <c:v>144.28800000000001</c:v>
                </c:pt>
                <c:pt idx="5550">
                  <c:v>144.31700000000001</c:v>
                </c:pt>
                <c:pt idx="5551">
                  <c:v>144.345</c:v>
                </c:pt>
                <c:pt idx="5552">
                  <c:v>144.374</c:v>
                </c:pt>
                <c:pt idx="5553">
                  <c:v>144.40200000000002</c:v>
                </c:pt>
                <c:pt idx="5554">
                  <c:v>144.43</c:v>
                </c:pt>
                <c:pt idx="5555">
                  <c:v>144.459</c:v>
                </c:pt>
                <c:pt idx="5556">
                  <c:v>144.48699999999999</c:v>
                </c:pt>
                <c:pt idx="5557">
                  <c:v>144.51599999999999</c:v>
                </c:pt>
                <c:pt idx="5558">
                  <c:v>144.54400000000001</c:v>
                </c:pt>
                <c:pt idx="5559">
                  <c:v>144.57300000000001</c:v>
                </c:pt>
                <c:pt idx="5560">
                  <c:v>144.601</c:v>
                </c:pt>
                <c:pt idx="5561">
                  <c:v>144.62899999999999</c:v>
                </c:pt>
                <c:pt idx="5562">
                  <c:v>144.65800000000002</c:v>
                </c:pt>
                <c:pt idx="5563">
                  <c:v>144.68600000000001</c:v>
                </c:pt>
                <c:pt idx="5564">
                  <c:v>144.715</c:v>
                </c:pt>
                <c:pt idx="5565">
                  <c:v>144.74299999999999</c:v>
                </c:pt>
                <c:pt idx="5566">
                  <c:v>144.77199999999999</c:v>
                </c:pt>
                <c:pt idx="5567">
                  <c:v>144.80000000000001</c:v>
                </c:pt>
                <c:pt idx="5568">
                  <c:v>144.82900000000001</c:v>
                </c:pt>
                <c:pt idx="5569">
                  <c:v>144.857</c:v>
                </c:pt>
                <c:pt idx="5570">
                  <c:v>144.886</c:v>
                </c:pt>
                <c:pt idx="5571">
                  <c:v>144.91400000000002</c:v>
                </c:pt>
                <c:pt idx="5572">
                  <c:v>144.94300000000001</c:v>
                </c:pt>
                <c:pt idx="5573">
                  <c:v>144.971</c:v>
                </c:pt>
                <c:pt idx="5574">
                  <c:v>144.999</c:v>
                </c:pt>
                <c:pt idx="5575">
                  <c:v>145.02799999999999</c:v>
                </c:pt>
                <c:pt idx="5576">
                  <c:v>145.05600000000001</c:v>
                </c:pt>
                <c:pt idx="5577">
                  <c:v>145.08500000000001</c:v>
                </c:pt>
                <c:pt idx="5578">
                  <c:v>145.113</c:v>
                </c:pt>
                <c:pt idx="5579">
                  <c:v>145.142</c:v>
                </c:pt>
                <c:pt idx="5580">
                  <c:v>145.17000000000002</c:v>
                </c:pt>
                <c:pt idx="5581">
                  <c:v>145.19900000000001</c:v>
                </c:pt>
                <c:pt idx="5582">
                  <c:v>145.227</c:v>
                </c:pt>
                <c:pt idx="5583">
                  <c:v>145.256</c:v>
                </c:pt>
                <c:pt idx="5584">
                  <c:v>145.28399999999999</c:v>
                </c:pt>
                <c:pt idx="5585">
                  <c:v>145.31300000000002</c:v>
                </c:pt>
                <c:pt idx="5586">
                  <c:v>145.34100000000001</c:v>
                </c:pt>
                <c:pt idx="5587">
                  <c:v>145.37</c:v>
                </c:pt>
                <c:pt idx="5588">
                  <c:v>145.398</c:v>
                </c:pt>
                <c:pt idx="5589">
                  <c:v>145.42699999999999</c:v>
                </c:pt>
                <c:pt idx="5590">
                  <c:v>145.45500000000001</c:v>
                </c:pt>
                <c:pt idx="5591">
                  <c:v>145.48400000000001</c:v>
                </c:pt>
                <c:pt idx="5592">
                  <c:v>145.51300000000001</c:v>
                </c:pt>
                <c:pt idx="5593">
                  <c:v>145.541</c:v>
                </c:pt>
                <c:pt idx="5594">
                  <c:v>145.57</c:v>
                </c:pt>
                <c:pt idx="5595">
                  <c:v>145.59800000000001</c:v>
                </c:pt>
                <c:pt idx="5596">
                  <c:v>145.62700000000001</c:v>
                </c:pt>
                <c:pt idx="5597">
                  <c:v>145.65600000000001</c:v>
                </c:pt>
                <c:pt idx="5598">
                  <c:v>145.684</c:v>
                </c:pt>
                <c:pt idx="5599">
                  <c:v>145.71299999999999</c:v>
                </c:pt>
                <c:pt idx="5600">
                  <c:v>145.74199999999999</c:v>
                </c:pt>
                <c:pt idx="5601">
                  <c:v>145.77000000000001</c:v>
                </c:pt>
                <c:pt idx="5602">
                  <c:v>145.79900000000001</c:v>
                </c:pt>
                <c:pt idx="5603">
                  <c:v>145.828</c:v>
                </c:pt>
                <c:pt idx="5604">
                  <c:v>145.857</c:v>
                </c:pt>
                <c:pt idx="5605">
                  <c:v>145.88499999999999</c:v>
                </c:pt>
                <c:pt idx="5606">
                  <c:v>145.91400000000002</c:v>
                </c:pt>
                <c:pt idx="5607">
                  <c:v>145.94300000000001</c:v>
                </c:pt>
                <c:pt idx="5608">
                  <c:v>145.971</c:v>
                </c:pt>
                <c:pt idx="5609">
                  <c:v>146</c:v>
                </c:pt>
                <c:pt idx="5610">
                  <c:v>146.029</c:v>
                </c:pt>
                <c:pt idx="5611">
                  <c:v>146.05700000000002</c:v>
                </c:pt>
                <c:pt idx="5612">
                  <c:v>146.08600000000001</c:v>
                </c:pt>
                <c:pt idx="5613">
                  <c:v>146.114</c:v>
                </c:pt>
                <c:pt idx="5614">
                  <c:v>146.143</c:v>
                </c:pt>
                <c:pt idx="5615">
                  <c:v>146.172</c:v>
                </c:pt>
                <c:pt idx="5616">
                  <c:v>146.20000000000002</c:v>
                </c:pt>
                <c:pt idx="5617">
                  <c:v>146.22900000000001</c:v>
                </c:pt>
                <c:pt idx="5618">
                  <c:v>146.25800000000001</c:v>
                </c:pt>
                <c:pt idx="5619">
                  <c:v>146.286</c:v>
                </c:pt>
                <c:pt idx="5620">
                  <c:v>146.315</c:v>
                </c:pt>
                <c:pt idx="5621">
                  <c:v>146.34399999999999</c:v>
                </c:pt>
                <c:pt idx="5622">
                  <c:v>146.37200000000001</c:v>
                </c:pt>
                <c:pt idx="5623">
                  <c:v>146.40100000000001</c:v>
                </c:pt>
                <c:pt idx="5624">
                  <c:v>146.43</c:v>
                </c:pt>
                <c:pt idx="5625">
                  <c:v>146.458</c:v>
                </c:pt>
                <c:pt idx="5626">
                  <c:v>146.48699999999999</c:v>
                </c:pt>
                <c:pt idx="5627">
                  <c:v>146.51599999999999</c:v>
                </c:pt>
                <c:pt idx="5628">
                  <c:v>146.54400000000001</c:v>
                </c:pt>
                <c:pt idx="5629">
                  <c:v>146.57300000000001</c:v>
                </c:pt>
                <c:pt idx="5630">
                  <c:v>146.602</c:v>
                </c:pt>
                <c:pt idx="5631">
                  <c:v>146.63</c:v>
                </c:pt>
                <c:pt idx="5632">
                  <c:v>146.65899999999999</c:v>
                </c:pt>
                <c:pt idx="5633">
                  <c:v>146.68800000000002</c:v>
                </c:pt>
                <c:pt idx="5634">
                  <c:v>146.71600000000001</c:v>
                </c:pt>
                <c:pt idx="5635">
                  <c:v>146.745</c:v>
                </c:pt>
                <c:pt idx="5636">
                  <c:v>146.774</c:v>
                </c:pt>
                <c:pt idx="5637">
                  <c:v>146.80199999999999</c:v>
                </c:pt>
                <c:pt idx="5638">
                  <c:v>146.83099999999999</c:v>
                </c:pt>
                <c:pt idx="5639">
                  <c:v>146.86000000000001</c:v>
                </c:pt>
                <c:pt idx="5640">
                  <c:v>146.88800000000001</c:v>
                </c:pt>
                <c:pt idx="5641">
                  <c:v>146.917</c:v>
                </c:pt>
                <c:pt idx="5642">
                  <c:v>146.946</c:v>
                </c:pt>
                <c:pt idx="5643">
                  <c:v>146.97399999999999</c:v>
                </c:pt>
                <c:pt idx="5644">
                  <c:v>147.00300000000001</c:v>
                </c:pt>
                <c:pt idx="5645">
                  <c:v>147.03200000000001</c:v>
                </c:pt>
                <c:pt idx="5646">
                  <c:v>147.06</c:v>
                </c:pt>
                <c:pt idx="5647">
                  <c:v>147.089</c:v>
                </c:pt>
                <c:pt idx="5648">
                  <c:v>147.11799999999999</c:v>
                </c:pt>
                <c:pt idx="5649">
                  <c:v>147.14600000000002</c:v>
                </c:pt>
                <c:pt idx="5650">
                  <c:v>147.17500000000001</c:v>
                </c:pt>
                <c:pt idx="5651">
                  <c:v>147.20400000000001</c:v>
                </c:pt>
                <c:pt idx="5652">
                  <c:v>147.233</c:v>
                </c:pt>
                <c:pt idx="5653">
                  <c:v>147.261</c:v>
                </c:pt>
                <c:pt idx="5654">
                  <c:v>147.29</c:v>
                </c:pt>
                <c:pt idx="5655">
                  <c:v>147.31900000000002</c:v>
                </c:pt>
                <c:pt idx="5656">
                  <c:v>147.34800000000001</c:v>
                </c:pt>
                <c:pt idx="5657">
                  <c:v>147.376</c:v>
                </c:pt>
                <c:pt idx="5658">
                  <c:v>147.405</c:v>
                </c:pt>
                <c:pt idx="5659">
                  <c:v>147.434</c:v>
                </c:pt>
                <c:pt idx="5660">
                  <c:v>147.46299999999999</c:v>
                </c:pt>
                <c:pt idx="5661">
                  <c:v>147.49100000000001</c:v>
                </c:pt>
                <c:pt idx="5662">
                  <c:v>147.52000000000001</c:v>
                </c:pt>
                <c:pt idx="5663">
                  <c:v>147.54900000000001</c:v>
                </c:pt>
                <c:pt idx="5664">
                  <c:v>147.578</c:v>
                </c:pt>
                <c:pt idx="5665">
                  <c:v>147.60599999999999</c:v>
                </c:pt>
                <c:pt idx="5666">
                  <c:v>147.63499999999999</c:v>
                </c:pt>
                <c:pt idx="5667">
                  <c:v>147.66400000000002</c:v>
                </c:pt>
                <c:pt idx="5668">
                  <c:v>147.69300000000001</c:v>
                </c:pt>
                <c:pt idx="5669">
                  <c:v>147.721</c:v>
                </c:pt>
                <c:pt idx="5670">
                  <c:v>147.75</c:v>
                </c:pt>
                <c:pt idx="5671">
                  <c:v>147.779</c:v>
                </c:pt>
                <c:pt idx="5672">
                  <c:v>147.80700000000002</c:v>
                </c:pt>
                <c:pt idx="5673">
                  <c:v>147.83600000000001</c:v>
                </c:pt>
                <c:pt idx="5674">
                  <c:v>147.86500000000001</c:v>
                </c:pt>
                <c:pt idx="5675">
                  <c:v>147.893</c:v>
                </c:pt>
                <c:pt idx="5676">
                  <c:v>147.922</c:v>
                </c:pt>
                <c:pt idx="5677">
                  <c:v>147.95099999999999</c:v>
                </c:pt>
                <c:pt idx="5678">
                  <c:v>147.97999999999999</c:v>
                </c:pt>
                <c:pt idx="5679">
                  <c:v>148.00800000000001</c:v>
                </c:pt>
                <c:pt idx="5680">
                  <c:v>148.03700000000001</c:v>
                </c:pt>
                <c:pt idx="5681">
                  <c:v>148.066</c:v>
                </c:pt>
                <c:pt idx="5682">
                  <c:v>148.09399999999999</c:v>
                </c:pt>
                <c:pt idx="5683">
                  <c:v>148.12299999999999</c:v>
                </c:pt>
                <c:pt idx="5684">
                  <c:v>148.15200000000002</c:v>
                </c:pt>
                <c:pt idx="5685">
                  <c:v>148.18100000000001</c:v>
                </c:pt>
                <c:pt idx="5686">
                  <c:v>148.209</c:v>
                </c:pt>
                <c:pt idx="5687">
                  <c:v>148.238</c:v>
                </c:pt>
                <c:pt idx="5688">
                  <c:v>148.267</c:v>
                </c:pt>
                <c:pt idx="5689">
                  <c:v>148.29599999999999</c:v>
                </c:pt>
                <c:pt idx="5690">
                  <c:v>148.32400000000001</c:v>
                </c:pt>
                <c:pt idx="5691">
                  <c:v>148.35300000000001</c:v>
                </c:pt>
                <c:pt idx="5692">
                  <c:v>148.38200000000001</c:v>
                </c:pt>
                <c:pt idx="5693">
                  <c:v>148.41</c:v>
                </c:pt>
                <c:pt idx="5694">
                  <c:v>148.43899999999999</c:v>
                </c:pt>
                <c:pt idx="5695">
                  <c:v>148.46799999999999</c:v>
                </c:pt>
                <c:pt idx="5696">
                  <c:v>148.49600000000001</c:v>
                </c:pt>
                <c:pt idx="5697">
                  <c:v>148.52500000000001</c:v>
                </c:pt>
                <c:pt idx="5698">
                  <c:v>148.554</c:v>
                </c:pt>
                <c:pt idx="5699">
                  <c:v>148.583</c:v>
                </c:pt>
                <c:pt idx="5700">
                  <c:v>148.61099999999999</c:v>
                </c:pt>
                <c:pt idx="5701">
                  <c:v>148.64000000000001</c:v>
                </c:pt>
                <c:pt idx="5702">
                  <c:v>148.66900000000001</c:v>
                </c:pt>
                <c:pt idx="5703">
                  <c:v>148.69800000000001</c:v>
                </c:pt>
                <c:pt idx="5704">
                  <c:v>148.726</c:v>
                </c:pt>
                <c:pt idx="5705">
                  <c:v>148.755</c:v>
                </c:pt>
                <c:pt idx="5706">
                  <c:v>148.78399999999999</c:v>
                </c:pt>
                <c:pt idx="5707">
                  <c:v>148.81300000000002</c:v>
                </c:pt>
                <c:pt idx="5708">
                  <c:v>148.84200000000001</c:v>
                </c:pt>
                <c:pt idx="5709">
                  <c:v>148.87</c:v>
                </c:pt>
                <c:pt idx="5710">
                  <c:v>148.899</c:v>
                </c:pt>
                <c:pt idx="5711">
                  <c:v>148.928</c:v>
                </c:pt>
                <c:pt idx="5712">
                  <c:v>148.95699999999999</c:v>
                </c:pt>
                <c:pt idx="5713">
                  <c:v>148.98500000000001</c:v>
                </c:pt>
                <c:pt idx="5714">
                  <c:v>149.01400000000001</c:v>
                </c:pt>
                <c:pt idx="5715">
                  <c:v>149.04300000000001</c:v>
                </c:pt>
                <c:pt idx="5716">
                  <c:v>149.072</c:v>
                </c:pt>
                <c:pt idx="5717">
                  <c:v>149.1</c:v>
                </c:pt>
                <c:pt idx="5718">
                  <c:v>149.12899999999999</c:v>
                </c:pt>
                <c:pt idx="5719">
                  <c:v>149.15800000000002</c:v>
                </c:pt>
                <c:pt idx="5720">
                  <c:v>149.18700000000001</c:v>
                </c:pt>
                <c:pt idx="5721">
                  <c:v>149.21600000000001</c:v>
                </c:pt>
                <c:pt idx="5722">
                  <c:v>149.244</c:v>
                </c:pt>
                <c:pt idx="5723">
                  <c:v>149.273</c:v>
                </c:pt>
                <c:pt idx="5724">
                  <c:v>149.30199999999999</c:v>
                </c:pt>
                <c:pt idx="5725">
                  <c:v>149.33100000000002</c:v>
                </c:pt>
                <c:pt idx="5726">
                  <c:v>149.35900000000001</c:v>
                </c:pt>
                <c:pt idx="5727">
                  <c:v>149.38800000000001</c:v>
                </c:pt>
                <c:pt idx="5728">
                  <c:v>149.417</c:v>
                </c:pt>
                <c:pt idx="5729">
                  <c:v>149.446</c:v>
                </c:pt>
                <c:pt idx="5730">
                  <c:v>149.47399999999999</c:v>
                </c:pt>
                <c:pt idx="5731">
                  <c:v>149.50300000000001</c:v>
                </c:pt>
                <c:pt idx="5732">
                  <c:v>149.53200000000001</c:v>
                </c:pt>
                <c:pt idx="5733">
                  <c:v>149.56100000000001</c:v>
                </c:pt>
                <c:pt idx="5734">
                  <c:v>149.59</c:v>
                </c:pt>
                <c:pt idx="5735">
                  <c:v>149.61799999999999</c:v>
                </c:pt>
                <c:pt idx="5736">
                  <c:v>149.64699999999999</c:v>
                </c:pt>
                <c:pt idx="5737">
                  <c:v>149.67600000000002</c:v>
                </c:pt>
                <c:pt idx="5738">
                  <c:v>149.70500000000001</c:v>
                </c:pt>
                <c:pt idx="5739">
                  <c:v>149.73400000000001</c:v>
                </c:pt>
                <c:pt idx="5740">
                  <c:v>149.762</c:v>
                </c:pt>
                <c:pt idx="5741">
                  <c:v>149.791</c:v>
                </c:pt>
                <c:pt idx="5742">
                  <c:v>149.82</c:v>
                </c:pt>
                <c:pt idx="5743">
                  <c:v>149.84899999999999</c:v>
                </c:pt>
                <c:pt idx="5744">
                  <c:v>149.87800000000001</c:v>
                </c:pt>
                <c:pt idx="5745">
                  <c:v>149.90600000000001</c:v>
                </c:pt>
                <c:pt idx="5746">
                  <c:v>149.935</c:v>
                </c:pt>
                <c:pt idx="5747">
                  <c:v>149.964</c:v>
                </c:pt>
                <c:pt idx="5748">
                  <c:v>149.99299999999999</c:v>
                </c:pt>
                <c:pt idx="5749">
                  <c:v>150.02199999999999</c:v>
                </c:pt>
                <c:pt idx="5750">
                  <c:v>150.05100000000002</c:v>
                </c:pt>
                <c:pt idx="5751">
                  <c:v>150.07900000000001</c:v>
                </c:pt>
                <c:pt idx="5752">
                  <c:v>150.108</c:v>
                </c:pt>
                <c:pt idx="5753">
                  <c:v>150.137</c:v>
                </c:pt>
                <c:pt idx="5754">
                  <c:v>150.166</c:v>
                </c:pt>
                <c:pt idx="5755">
                  <c:v>150.19499999999999</c:v>
                </c:pt>
                <c:pt idx="5756">
                  <c:v>150.22300000000001</c:v>
                </c:pt>
                <c:pt idx="5757">
                  <c:v>150.25200000000001</c:v>
                </c:pt>
                <c:pt idx="5758">
                  <c:v>150.28100000000001</c:v>
                </c:pt>
                <c:pt idx="5759">
                  <c:v>150.31</c:v>
                </c:pt>
                <c:pt idx="5760">
                  <c:v>150.339</c:v>
                </c:pt>
                <c:pt idx="5761">
                  <c:v>150.36699999999999</c:v>
                </c:pt>
                <c:pt idx="5762">
                  <c:v>150.39600000000002</c:v>
                </c:pt>
                <c:pt idx="5763">
                  <c:v>150.42400000000001</c:v>
                </c:pt>
                <c:pt idx="5764">
                  <c:v>150.453</c:v>
                </c:pt>
                <c:pt idx="5765">
                  <c:v>150.482</c:v>
                </c:pt>
                <c:pt idx="5766">
                  <c:v>150.51</c:v>
                </c:pt>
                <c:pt idx="5767">
                  <c:v>150.53900000000002</c:v>
                </c:pt>
                <c:pt idx="5768">
                  <c:v>150.56700000000001</c:v>
                </c:pt>
                <c:pt idx="5769">
                  <c:v>150.596</c:v>
                </c:pt>
                <c:pt idx="5770">
                  <c:v>150.624</c:v>
                </c:pt>
                <c:pt idx="5771">
                  <c:v>150.65299999999999</c:v>
                </c:pt>
                <c:pt idx="5772">
                  <c:v>150.68100000000001</c:v>
                </c:pt>
                <c:pt idx="5773">
                  <c:v>150.71</c:v>
                </c:pt>
                <c:pt idx="5774">
                  <c:v>150.738</c:v>
                </c:pt>
                <c:pt idx="5775">
                  <c:v>150.767</c:v>
                </c:pt>
                <c:pt idx="5776">
                  <c:v>150.79500000000002</c:v>
                </c:pt>
                <c:pt idx="5777">
                  <c:v>150.82400000000001</c:v>
                </c:pt>
                <c:pt idx="5778">
                  <c:v>150.852</c:v>
                </c:pt>
                <c:pt idx="5779">
                  <c:v>150.881</c:v>
                </c:pt>
                <c:pt idx="5780">
                  <c:v>150.90899999999999</c:v>
                </c:pt>
                <c:pt idx="5781">
                  <c:v>150.93800000000002</c:v>
                </c:pt>
                <c:pt idx="5782">
                  <c:v>150.96600000000001</c:v>
                </c:pt>
                <c:pt idx="5783">
                  <c:v>150.995</c:v>
                </c:pt>
                <c:pt idx="5784">
                  <c:v>151.023</c:v>
                </c:pt>
                <c:pt idx="5785">
                  <c:v>151.05199999999999</c:v>
                </c:pt>
                <c:pt idx="5786">
                  <c:v>151.08100000000002</c:v>
                </c:pt>
                <c:pt idx="5787">
                  <c:v>151.10900000000001</c:v>
                </c:pt>
                <c:pt idx="5788">
                  <c:v>151.13800000000001</c:v>
                </c:pt>
                <c:pt idx="5789">
                  <c:v>151.166</c:v>
                </c:pt>
                <c:pt idx="5790">
                  <c:v>151.19499999999999</c:v>
                </c:pt>
                <c:pt idx="5791">
                  <c:v>151.22300000000001</c:v>
                </c:pt>
                <c:pt idx="5792">
                  <c:v>151.25200000000001</c:v>
                </c:pt>
                <c:pt idx="5793">
                  <c:v>151.28</c:v>
                </c:pt>
                <c:pt idx="5794">
                  <c:v>151.309</c:v>
                </c:pt>
                <c:pt idx="5795">
                  <c:v>151.33699999999999</c:v>
                </c:pt>
                <c:pt idx="5796">
                  <c:v>151.36600000000001</c:v>
                </c:pt>
                <c:pt idx="5797">
                  <c:v>151.39500000000001</c:v>
                </c:pt>
                <c:pt idx="5798">
                  <c:v>151.423</c:v>
                </c:pt>
                <c:pt idx="5799">
                  <c:v>151.452</c:v>
                </c:pt>
                <c:pt idx="5800">
                  <c:v>151.47999999999999</c:v>
                </c:pt>
                <c:pt idx="5801">
                  <c:v>151.50900000000001</c:v>
                </c:pt>
                <c:pt idx="5802">
                  <c:v>151.53700000000001</c:v>
                </c:pt>
                <c:pt idx="5803">
                  <c:v>151.566</c:v>
                </c:pt>
                <c:pt idx="5804">
                  <c:v>151.595</c:v>
                </c:pt>
                <c:pt idx="5805">
                  <c:v>151.62299999999999</c:v>
                </c:pt>
                <c:pt idx="5806">
                  <c:v>151.65200000000002</c:v>
                </c:pt>
                <c:pt idx="5807">
                  <c:v>151.68100000000001</c:v>
                </c:pt>
                <c:pt idx="5808">
                  <c:v>151.709</c:v>
                </c:pt>
                <c:pt idx="5809">
                  <c:v>151.738</c:v>
                </c:pt>
                <c:pt idx="5810">
                  <c:v>151.76599999999999</c:v>
                </c:pt>
                <c:pt idx="5811">
                  <c:v>151.79500000000002</c:v>
                </c:pt>
                <c:pt idx="5812">
                  <c:v>151.82400000000001</c:v>
                </c:pt>
                <c:pt idx="5813">
                  <c:v>151.852</c:v>
                </c:pt>
                <c:pt idx="5814">
                  <c:v>151.881</c:v>
                </c:pt>
                <c:pt idx="5815">
                  <c:v>151.90899999999999</c:v>
                </c:pt>
                <c:pt idx="5816">
                  <c:v>151.93800000000002</c:v>
                </c:pt>
                <c:pt idx="5817">
                  <c:v>151.96700000000001</c:v>
                </c:pt>
                <c:pt idx="5818">
                  <c:v>151.995</c:v>
                </c:pt>
                <c:pt idx="5819">
                  <c:v>152.024</c:v>
                </c:pt>
                <c:pt idx="5820">
                  <c:v>152.05199999999999</c:v>
                </c:pt>
                <c:pt idx="5821">
                  <c:v>152.08100000000002</c:v>
                </c:pt>
                <c:pt idx="5822">
                  <c:v>152.11000000000001</c:v>
                </c:pt>
                <c:pt idx="5823">
                  <c:v>152.13800000000001</c:v>
                </c:pt>
                <c:pt idx="5824">
                  <c:v>152.167</c:v>
                </c:pt>
                <c:pt idx="5825">
                  <c:v>152.19499999999999</c:v>
                </c:pt>
                <c:pt idx="5826">
                  <c:v>152.22399999999999</c:v>
                </c:pt>
                <c:pt idx="5827">
                  <c:v>152.25300000000001</c:v>
                </c:pt>
                <c:pt idx="5828">
                  <c:v>152.28100000000001</c:v>
                </c:pt>
                <c:pt idx="5829">
                  <c:v>152.31</c:v>
                </c:pt>
                <c:pt idx="5830">
                  <c:v>152.339</c:v>
                </c:pt>
                <c:pt idx="5831">
                  <c:v>152.36699999999999</c:v>
                </c:pt>
                <c:pt idx="5832">
                  <c:v>152.39600000000002</c:v>
                </c:pt>
                <c:pt idx="5833">
                  <c:v>152.42500000000001</c:v>
                </c:pt>
                <c:pt idx="5834">
                  <c:v>152.453</c:v>
                </c:pt>
                <c:pt idx="5835">
                  <c:v>152.482</c:v>
                </c:pt>
                <c:pt idx="5836">
                  <c:v>152.511</c:v>
                </c:pt>
                <c:pt idx="5837">
                  <c:v>152.53900000000002</c:v>
                </c:pt>
                <c:pt idx="5838">
                  <c:v>152.56800000000001</c:v>
                </c:pt>
                <c:pt idx="5839">
                  <c:v>152.59700000000001</c:v>
                </c:pt>
                <c:pt idx="5840">
                  <c:v>152.625</c:v>
                </c:pt>
                <c:pt idx="5841">
                  <c:v>152.654</c:v>
                </c:pt>
                <c:pt idx="5842">
                  <c:v>152.68299999999999</c:v>
                </c:pt>
                <c:pt idx="5843">
                  <c:v>152.71199999999999</c:v>
                </c:pt>
                <c:pt idx="5844">
                  <c:v>152.74</c:v>
                </c:pt>
                <c:pt idx="5845">
                  <c:v>152.76900000000001</c:v>
                </c:pt>
                <c:pt idx="5846">
                  <c:v>152.798</c:v>
                </c:pt>
                <c:pt idx="5847">
                  <c:v>152.827</c:v>
                </c:pt>
                <c:pt idx="5848">
                  <c:v>152.85499999999999</c:v>
                </c:pt>
                <c:pt idx="5849">
                  <c:v>152.88400000000001</c:v>
                </c:pt>
                <c:pt idx="5850">
                  <c:v>152.91300000000001</c:v>
                </c:pt>
                <c:pt idx="5851">
                  <c:v>152.94200000000001</c:v>
                </c:pt>
                <c:pt idx="5852">
                  <c:v>152.971</c:v>
                </c:pt>
                <c:pt idx="5853">
                  <c:v>152.999</c:v>
                </c:pt>
                <c:pt idx="5854">
                  <c:v>153.02799999999999</c:v>
                </c:pt>
                <c:pt idx="5855">
                  <c:v>153.05700000000002</c:v>
                </c:pt>
                <c:pt idx="5856">
                  <c:v>153.08600000000001</c:v>
                </c:pt>
                <c:pt idx="5857">
                  <c:v>153.11500000000001</c:v>
                </c:pt>
                <c:pt idx="5858">
                  <c:v>153.143</c:v>
                </c:pt>
                <c:pt idx="5859">
                  <c:v>153.172</c:v>
                </c:pt>
                <c:pt idx="5860">
                  <c:v>153.20099999999999</c:v>
                </c:pt>
                <c:pt idx="5861">
                  <c:v>153.22999999999999</c:v>
                </c:pt>
                <c:pt idx="5862">
                  <c:v>153.25800000000001</c:v>
                </c:pt>
                <c:pt idx="5863">
                  <c:v>153.28700000000001</c:v>
                </c:pt>
                <c:pt idx="5864">
                  <c:v>153.316</c:v>
                </c:pt>
                <c:pt idx="5865">
                  <c:v>153.345</c:v>
                </c:pt>
                <c:pt idx="5866">
                  <c:v>153.37299999999999</c:v>
                </c:pt>
                <c:pt idx="5867">
                  <c:v>153.40200000000002</c:v>
                </c:pt>
                <c:pt idx="5868">
                  <c:v>153.43100000000001</c:v>
                </c:pt>
                <c:pt idx="5869">
                  <c:v>153.46</c:v>
                </c:pt>
                <c:pt idx="5870">
                  <c:v>153.488</c:v>
                </c:pt>
                <c:pt idx="5871">
                  <c:v>153.517</c:v>
                </c:pt>
                <c:pt idx="5872">
                  <c:v>153.54599999999999</c:v>
                </c:pt>
                <c:pt idx="5873">
                  <c:v>153.57400000000001</c:v>
                </c:pt>
                <c:pt idx="5874">
                  <c:v>153.60300000000001</c:v>
                </c:pt>
                <c:pt idx="5875">
                  <c:v>153.631</c:v>
                </c:pt>
                <c:pt idx="5876">
                  <c:v>153.65899999999999</c:v>
                </c:pt>
                <c:pt idx="5877">
                  <c:v>153.68700000000001</c:v>
                </c:pt>
                <c:pt idx="5878">
                  <c:v>153.715</c:v>
                </c:pt>
                <c:pt idx="5879">
                  <c:v>153.74299999999999</c:v>
                </c:pt>
                <c:pt idx="5880">
                  <c:v>153.77100000000002</c:v>
                </c:pt>
                <c:pt idx="5881">
                  <c:v>153.79900000000001</c:v>
                </c:pt>
                <c:pt idx="5882">
                  <c:v>153.827</c:v>
                </c:pt>
                <c:pt idx="5883">
                  <c:v>153.85499999999999</c:v>
                </c:pt>
                <c:pt idx="5884">
                  <c:v>153.88300000000001</c:v>
                </c:pt>
                <c:pt idx="5885">
                  <c:v>153.911</c:v>
                </c:pt>
                <c:pt idx="5886">
                  <c:v>153.93899999999999</c:v>
                </c:pt>
                <c:pt idx="5887">
                  <c:v>153.96700000000001</c:v>
                </c:pt>
                <c:pt idx="5888">
                  <c:v>153.995</c:v>
                </c:pt>
                <c:pt idx="5889">
                  <c:v>154.023</c:v>
                </c:pt>
                <c:pt idx="5890">
                  <c:v>154.05100000000002</c:v>
                </c:pt>
                <c:pt idx="5891">
                  <c:v>154.07900000000001</c:v>
                </c:pt>
                <c:pt idx="5892">
                  <c:v>154.10599999999999</c:v>
                </c:pt>
                <c:pt idx="5893">
                  <c:v>154.13400000000001</c:v>
                </c:pt>
                <c:pt idx="5894">
                  <c:v>154.16200000000001</c:v>
                </c:pt>
                <c:pt idx="5895">
                  <c:v>154.19</c:v>
                </c:pt>
                <c:pt idx="5896">
                  <c:v>154.21799999999999</c:v>
                </c:pt>
                <c:pt idx="5897">
                  <c:v>154.24600000000001</c:v>
                </c:pt>
                <c:pt idx="5898">
                  <c:v>154.274</c:v>
                </c:pt>
                <c:pt idx="5899">
                  <c:v>154.30199999999999</c:v>
                </c:pt>
                <c:pt idx="5900">
                  <c:v>154.33000000000001</c:v>
                </c:pt>
                <c:pt idx="5901">
                  <c:v>154.358</c:v>
                </c:pt>
                <c:pt idx="5902">
                  <c:v>154.386</c:v>
                </c:pt>
                <c:pt idx="5903">
                  <c:v>154.41300000000001</c:v>
                </c:pt>
                <c:pt idx="5904">
                  <c:v>154.441</c:v>
                </c:pt>
                <c:pt idx="5905">
                  <c:v>154.46899999999999</c:v>
                </c:pt>
                <c:pt idx="5906">
                  <c:v>154.49700000000001</c:v>
                </c:pt>
                <c:pt idx="5907">
                  <c:v>154.52500000000001</c:v>
                </c:pt>
                <c:pt idx="5908">
                  <c:v>154.553</c:v>
                </c:pt>
                <c:pt idx="5909">
                  <c:v>154.58100000000002</c:v>
                </c:pt>
                <c:pt idx="5910">
                  <c:v>154.60900000000001</c:v>
                </c:pt>
                <c:pt idx="5911">
                  <c:v>154.637</c:v>
                </c:pt>
                <c:pt idx="5912">
                  <c:v>154.66499999999999</c:v>
                </c:pt>
                <c:pt idx="5913">
                  <c:v>154.69300000000001</c:v>
                </c:pt>
                <c:pt idx="5914">
                  <c:v>154.721</c:v>
                </c:pt>
                <c:pt idx="5915">
                  <c:v>154.749</c:v>
                </c:pt>
                <c:pt idx="5916">
                  <c:v>154.77700000000002</c:v>
                </c:pt>
                <c:pt idx="5917">
                  <c:v>154.80500000000001</c:v>
                </c:pt>
                <c:pt idx="5918">
                  <c:v>154.833</c:v>
                </c:pt>
                <c:pt idx="5919">
                  <c:v>154.86099999999999</c:v>
                </c:pt>
                <c:pt idx="5920">
                  <c:v>154.88900000000001</c:v>
                </c:pt>
                <c:pt idx="5921">
                  <c:v>154.917</c:v>
                </c:pt>
                <c:pt idx="5922">
                  <c:v>154.94499999999999</c:v>
                </c:pt>
                <c:pt idx="5923">
                  <c:v>154.97300000000001</c:v>
                </c:pt>
                <c:pt idx="5924">
                  <c:v>155.001</c:v>
                </c:pt>
                <c:pt idx="5925">
                  <c:v>155.029</c:v>
                </c:pt>
                <c:pt idx="5926">
                  <c:v>155.05700000000002</c:v>
                </c:pt>
                <c:pt idx="5927">
                  <c:v>155.08500000000001</c:v>
                </c:pt>
                <c:pt idx="5928">
                  <c:v>155.113</c:v>
                </c:pt>
                <c:pt idx="5929">
                  <c:v>155.14099999999999</c:v>
                </c:pt>
                <c:pt idx="5930">
                  <c:v>155.16900000000001</c:v>
                </c:pt>
                <c:pt idx="5931">
                  <c:v>155.197</c:v>
                </c:pt>
                <c:pt idx="5932">
                  <c:v>155.22499999999999</c:v>
                </c:pt>
                <c:pt idx="5933">
                  <c:v>155.25300000000001</c:v>
                </c:pt>
                <c:pt idx="5934">
                  <c:v>155.28</c:v>
                </c:pt>
                <c:pt idx="5935">
                  <c:v>155.30799999999999</c:v>
                </c:pt>
                <c:pt idx="5936">
                  <c:v>155.33600000000001</c:v>
                </c:pt>
                <c:pt idx="5937">
                  <c:v>155.364</c:v>
                </c:pt>
                <c:pt idx="5938">
                  <c:v>155.392</c:v>
                </c:pt>
                <c:pt idx="5939">
                  <c:v>155.42000000000002</c:v>
                </c:pt>
                <c:pt idx="5940">
                  <c:v>155.44800000000001</c:v>
                </c:pt>
                <c:pt idx="5941">
                  <c:v>155.476</c:v>
                </c:pt>
                <c:pt idx="5942">
                  <c:v>155.50399999999999</c:v>
                </c:pt>
                <c:pt idx="5943">
                  <c:v>155.53200000000001</c:v>
                </c:pt>
                <c:pt idx="5944">
                  <c:v>155.56</c:v>
                </c:pt>
                <c:pt idx="5945">
                  <c:v>155.58799999999999</c:v>
                </c:pt>
                <c:pt idx="5946">
                  <c:v>155.61600000000001</c:v>
                </c:pt>
                <c:pt idx="5947">
                  <c:v>155.64400000000001</c:v>
                </c:pt>
                <c:pt idx="5948">
                  <c:v>155.672</c:v>
                </c:pt>
                <c:pt idx="5949">
                  <c:v>155.70000000000002</c:v>
                </c:pt>
                <c:pt idx="5950">
                  <c:v>155.72800000000001</c:v>
                </c:pt>
                <c:pt idx="5951">
                  <c:v>155.756</c:v>
                </c:pt>
                <c:pt idx="5952">
                  <c:v>155.78399999999999</c:v>
                </c:pt>
                <c:pt idx="5953">
                  <c:v>155.81300000000002</c:v>
                </c:pt>
                <c:pt idx="5954">
                  <c:v>155.84100000000001</c:v>
                </c:pt>
                <c:pt idx="5955">
                  <c:v>155.869</c:v>
                </c:pt>
                <c:pt idx="5956">
                  <c:v>155.89699999999999</c:v>
                </c:pt>
                <c:pt idx="5957">
                  <c:v>155.92500000000001</c:v>
                </c:pt>
                <c:pt idx="5958">
                  <c:v>155.953</c:v>
                </c:pt>
                <c:pt idx="5959">
                  <c:v>155.98099999999999</c:v>
                </c:pt>
                <c:pt idx="5960">
                  <c:v>156.00900000000001</c:v>
                </c:pt>
                <c:pt idx="5961">
                  <c:v>156.03700000000001</c:v>
                </c:pt>
                <c:pt idx="5962">
                  <c:v>156.065</c:v>
                </c:pt>
                <c:pt idx="5963">
                  <c:v>156.09299999999999</c:v>
                </c:pt>
                <c:pt idx="5964">
                  <c:v>156.12100000000001</c:v>
                </c:pt>
                <c:pt idx="5965">
                  <c:v>156.15</c:v>
                </c:pt>
                <c:pt idx="5966">
                  <c:v>156.178</c:v>
                </c:pt>
                <c:pt idx="5967">
                  <c:v>156.20600000000002</c:v>
                </c:pt>
                <c:pt idx="5968">
                  <c:v>156.23400000000001</c:v>
                </c:pt>
                <c:pt idx="5969">
                  <c:v>156.262</c:v>
                </c:pt>
                <c:pt idx="5970">
                  <c:v>156.29</c:v>
                </c:pt>
                <c:pt idx="5971">
                  <c:v>156.31800000000001</c:v>
                </c:pt>
                <c:pt idx="5972">
                  <c:v>156.346</c:v>
                </c:pt>
                <c:pt idx="5973">
                  <c:v>156.374</c:v>
                </c:pt>
                <c:pt idx="5974">
                  <c:v>156.40200000000002</c:v>
                </c:pt>
                <c:pt idx="5975">
                  <c:v>156.43</c:v>
                </c:pt>
                <c:pt idx="5976">
                  <c:v>156.459</c:v>
                </c:pt>
                <c:pt idx="5977">
                  <c:v>156.48699999999999</c:v>
                </c:pt>
                <c:pt idx="5978">
                  <c:v>156.51500000000001</c:v>
                </c:pt>
                <c:pt idx="5979">
                  <c:v>156.54300000000001</c:v>
                </c:pt>
                <c:pt idx="5980">
                  <c:v>156.571</c:v>
                </c:pt>
                <c:pt idx="5981">
                  <c:v>156.59899999999999</c:v>
                </c:pt>
                <c:pt idx="5982">
                  <c:v>156.62700000000001</c:v>
                </c:pt>
                <c:pt idx="5983">
                  <c:v>156.655</c:v>
                </c:pt>
                <c:pt idx="5984">
                  <c:v>156.68299999999999</c:v>
                </c:pt>
                <c:pt idx="5985">
                  <c:v>156.71100000000001</c:v>
                </c:pt>
                <c:pt idx="5986">
                  <c:v>156.739</c:v>
                </c:pt>
                <c:pt idx="5987">
                  <c:v>156.767</c:v>
                </c:pt>
                <c:pt idx="5988">
                  <c:v>156.79500000000002</c:v>
                </c:pt>
                <c:pt idx="5989">
                  <c:v>156.82300000000001</c:v>
                </c:pt>
                <c:pt idx="5990">
                  <c:v>156.851</c:v>
                </c:pt>
                <c:pt idx="5991">
                  <c:v>156.87899999999999</c:v>
                </c:pt>
                <c:pt idx="5992">
                  <c:v>156.90700000000001</c:v>
                </c:pt>
                <c:pt idx="5993">
                  <c:v>156.935</c:v>
                </c:pt>
                <c:pt idx="5994">
                  <c:v>156.96299999999999</c:v>
                </c:pt>
                <c:pt idx="5995">
                  <c:v>156.99100000000001</c:v>
                </c:pt>
                <c:pt idx="5996">
                  <c:v>157.01900000000001</c:v>
                </c:pt>
                <c:pt idx="5997">
                  <c:v>157.047</c:v>
                </c:pt>
                <c:pt idx="5998">
                  <c:v>157.07500000000002</c:v>
                </c:pt>
                <c:pt idx="5999">
                  <c:v>157.10300000000001</c:v>
                </c:pt>
                <c:pt idx="6000">
                  <c:v>157.131</c:v>
                </c:pt>
                <c:pt idx="6001">
                  <c:v>157.15899999999999</c:v>
                </c:pt>
                <c:pt idx="6002">
                  <c:v>157.18600000000001</c:v>
                </c:pt>
                <c:pt idx="6003">
                  <c:v>157.214</c:v>
                </c:pt>
                <c:pt idx="6004">
                  <c:v>157.24199999999999</c:v>
                </c:pt>
                <c:pt idx="6005">
                  <c:v>157.27000000000001</c:v>
                </c:pt>
                <c:pt idx="6006">
                  <c:v>157.298</c:v>
                </c:pt>
                <c:pt idx="6007">
                  <c:v>157.32599999999999</c:v>
                </c:pt>
                <c:pt idx="6008">
                  <c:v>157.35400000000001</c:v>
                </c:pt>
                <c:pt idx="6009">
                  <c:v>157.38200000000001</c:v>
                </c:pt>
                <c:pt idx="6010">
                  <c:v>157.41</c:v>
                </c:pt>
                <c:pt idx="6011">
                  <c:v>157.43800000000002</c:v>
                </c:pt>
                <c:pt idx="6012">
                  <c:v>157.46600000000001</c:v>
                </c:pt>
                <c:pt idx="6013">
                  <c:v>157.494</c:v>
                </c:pt>
                <c:pt idx="6014">
                  <c:v>157.52199999999999</c:v>
                </c:pt>
                <c:pt idx="6015">
                  <c:v>157.55000000000001</c:v>
                </c:pt>
                <c:pt idx="6016">
                  <c:v>157.578</c:v>
                </c:pt>
                <c:pt idx="6017">
                  <c:v>157.60599999999999</c:v>
                </c:pt>
                <c:pt idx="6018">
                  <c:v>157.63400000000001</c:v>
                </c:pt>
                <c:pt idx="6019">
                  <c:v>157.66200000000001</c:v>
                </c:pt>
                <c:pt idx="6020">
                  <c:v>157.69</c:v>
                </c:pt>
                <c:pt idx="6021">
                  <c:v>157.71799999999999</c:v>
                </c:pt>
                <c:pt idx="6022">
                  <c:v>157.74600000000001</c:v>
                </c:pt>
                <c:pt idx="6023">
                  <c:v>157.774</c:v>
                </c:pt>
                <c:pt idx="6024">
                  <c:v>157.80199999999999</c:v>
                </c:pt>
                <c:pt idx="6025">
                  <c:v>157.83000000000001</c:v>
                </c:pt>
                <c:pt idx="6026">
                  <c:v>157.858</c:v>
                </c:pt>
                <c:pt idx="6027">
                  <c:v>157.886</c:v>
                </c:pt>
                <c:pt idx="6028">
                  <c:v>157.91400000000002</c:v>
                </c:pt>
                <c:pt idx="6029">
                  <c:v>157.94200000000001</c:v>
                </c:pt>
                <c:pt idx="6030">
                  <c:v>157.97</c:v>
                </c:pt>
                <c:pt idx="6031">
                  <c:v>157.99799999999999</c:v>
                </c:pt>
                <c:pt idx="6032">
                  <c:v>158.02600000000001</c:v>
                </c:pt>
                <c:pt idx="6033">
                  <c:v>158.054</c:v>
                </c:pt>
                <c:pt idx="6034">
                  <c:v>158.08199999999999</c:v>
                </c:pt>
                <c:pt idx="6035">
                  <c:v>158.11000000000001</c:v>
                </c:pt>
                <c:pt idx="6036">
                  <c:v>158.13800000000001</c:v>
                </c:pt>
                <c:pt idx="6037">
                  <c:v>158.166</c:v>
                </c:pt>
                <c:pt idx="6038">
                  <c:v>158.19400000000002</c:v>
                </c:pt>
                <c:pt idx="6039">
                  <c:v>158.22200000000001</c:v>
                </c:pt>
                <c:pt idx="6040">
                  <c:v>158.25</c:v>
                </c:pt>
                <c:pt idx="6041">
                  <c:v>158.27799999999999</c:v>
                </c:pt>
                <c:pt idx="6042">
                  <c:v>158.30600000000001</c:v>
                </c:pt>
                <c:pt idx="6043">
                  <c:v>158.334</c:v>
                </c:pt>
                <c:pt idx="6044">
                  <c:v>158.363</c:v>
                </c:pt>
                <c:pt idx="6045">
                  <c:v>158.39099999999999</c:v>
                </c:pt>
                <c:pt idx="6046">
                  <c:v>158.41900000000001</c:v>
                </c:pt>
                <c:pt idx="6047">
                  <c:v>158.447</c:v>
                </c:pt>
                <c:pt idx="6048">
                  <c:v>158.47499999999999</c:v>
                </c:pt>
                <c:pt idx="6049">
                  <c:v>158.50300000000001</c:v>
                </c:pt>
                <c:pt idx="6050">
                  <c:v>158.53100000000001</c:v>
                </c:pt>
                <c:pt idx="6051">
                  <c:v>158.559</c:v>
                </c:pt>
                <c:pt idx="6052">
                  <c:v>158.58699999999999</c:v>
                </c:pt>
                <c:pt idx="6053">
                  <c:v>158.61600000000001</c:v>
                </c:pt>
                <c:pt idx="6054">
                  <c:v>158.64400000000001</c:v>
                </c:pt>
                <c:pt idx="6055">
                  <c:v>158.672</c:v>
                </c:pt>
                <c:pt idx="6056">
                  <c:v>158.70000000000002</c:v>
                </c:pt>
                <c:pt idx="6057">
                  <c:v>158.72800000000001</c:v>
                </c:pt>
                <c:pt idx="6058">
                  <c:v>158.756</c:v>
                </c:pt>
                <c:pt idx="6059">
                  <c:v>158.78399999999999</c:v>
                </c:pt>
                <c:pt idx="6060">
                  <c:v>158.81200000000001</c:v>
                </c:pt>
                <c:pt idx="6061">
                  <c:v>158.84</c:v>
                </c:pt>
                <c:pt idx="6062">
                  <c:v>158.86799999999999</c:v>
                </c:pt>
                <c:pt idx="6063">
                  <c:v>158.89600000000002</c:v>
                </c:pt>
                <c:pt idx="6064">
                  <c:v>158.92400000000001</c:v>
                </c:pt>
                <c:pt idx="6065">
                  <c:v>158.952</c:v>
                </c:pt>
                <c:pt idx="6066">
                  <c:v>158.97999999999999</c:v>
                </c:pt>
                <c:pt idx="6067">
                  <c:v>159.00800000000001</c:v>
                </c:pt>
                <c:pt idx="6068">
                  <c:v>159.036</c:v>
                </c:pt>
                <c:pt idx="6069">
                  <c:v>159.06399999999999</c:v>
                </c:pt>
                <c:pt idx="6070">
                  <c:v>159.09299999999999</c:v>
                </c:pt>
                <c:pt idx="6071">
                  <c:v>159.12100000000001</c:v>
                </c:pt>
                <c:pt idx="6072">
                  <c:v>159.149</c:v>
                </c:pt>
                <c:pt idx="6073">
                  <c:v>159.17699999999999</c:v>
                </c:pt>
                <c:pt idx="6074">
                  <c:v>159.20500000000001</c:v>
                </c:pt>
                <c:pt idx="6075">
                  <c:v>159.233</c:v>
                </c:pt>
                <c:pt idx="6076">
                  <c:v>159.261</c:v>
                </c:pt>
                <c:pt idx="6077">
                  <c:v>159.28900000000002</c:v>
                </c:pt>
                <c:pt idx="6078">
                  <c:v>159.31700000000001</c:v>
                </c:pt>
                <c:pt idx="6079">
                  <c:v>159.345</c:v>
                </c:pt>
                <c:pt idx="6080">
                  <c:v>159.37299999999999</c:v>
                </c:pt>
                <c:pt idx="6081">
                  <c:v>159.40100000000001</c:v>
                </c:pt>
                <c:pt idx="6082">
                  <c:v>159.429</c:v>
                </c:pt>
                <c:pt idx="6083">
                  <c:v>159.45699999999999</c:v>
                </c:pt>
                <c:pt idx="6084">
                  <c:v>159.48400000000001</c:v>
                </c:pt>
                <c:pt idx="6085">
                  <c:v>159.512</c:v>
                </c:pt>
                <c:pt idx="6086">
                  <c:v>159.54</c:v>
                </c:pt>
                <c:pt idx="6087">
                  <c:v>159.56800000000001</c:v>
                </c:pt>
                <c:pt idx="6088">
                  <c:v>159.596</c:v>
                </c:pt>
                <c:pt idx="6089">
                  <c:v>159.624</c:v>
                </c:pt>
                <c:pt idx="6090">
                  <c:v>159.65200000000002</c:v>
                </c:pt>
                <c:pt idx="6091">
                  <c:v>159.68</c:v>
                </c:pt>
                <c:pt idx="6092">
                  <c:v>159.708</c:v>
                </c:pt>
                <c:pt idx="6093">
                  <c:v>159.73599999999999</c:v>
                </c:pt>
                <c:pt idx="6094">
                  <c:v>159.76400000000001</c:v>
                </c:pt>
                <c:pt idx="6095">
                  <c:v>159.792</c:v>
                </c:pt>
                <c:pt idx="6096">
                  <c:v>159.82</c:v>
                </c:pt>
                <c:pt idx="6097">
                  <c:v>159.84800000000001</c:v>
                </c:pt>
                <c:pt idx="6098">
                  <c:v>159.876</c:v>
                </c:pt>
                <c:pt idx="6099">
                  <c:v>159.904</c:v>
                </c:pt>
                <c:pt idx="6100">
                  <c:v>159.93200000000002</c:v>
                </c:pt>
                <c:pt idx="6101">
                  <c:v>159.96</c:v>
                </c:pt>
                <c:pt idx="6102">
                  <c:v>159.988</c:v>
                </c:pt>
                <c:pt idx="6103">
                  <c:v>160.01599999999999</c:v>
                </c:pt>
                <c:pt idx="6104">
                  <c:v>160.04400000000001</c:v>
                </c:pt>
                <c:pt idx="6105">
                  <c:v>160.072</c:v>
                </c:pt>
                <c:pt idx="6106">
                  <c:v>160.1</c:v>
                </c:pt>
                <c:pt idx="6107">
                  <c:v>160.12800000000001</c:v>
                </c:pt>
                <c:pt idx="6108">
                  <c:v>160.15600000000001</c:v>
                </c:pt>
                <c:pt idx="6109">
                  <c:v>160.184</c:v>
                </c:pt>
                <c:pt idx="6110">
                  <c:v>160.21200000000002</c:v>
                </c:pt>
                <c:pt idx="6111">
                  <c:v>160.24</c:v>
                </c:pt>
                <c:pt idx="6112">
                  <c:v>160.268</c:v>
                </c:pt>
                <c:pt idx="6113">
                  <c:v>160.29599999999999</c:v>
                </c:pt>
                <c:pt idx="6114">
                  <c:v>160.32500000000002</c:v>
                </c:pt>
                <c:pt idx="6115">
                  <c:v>160.35300000000001</c:v>
                </c:pt>
                <c:pt idx="6116">
                  <c:v>160.381</c:v>
                </c:pt>
                <c:pt idx="6117">
                  <c:v>160.40899999999999</c:v>
                </c:pt>
                <c:pt idx="6118">
                  <c:v>160.43700000000001</c:v>
                </c:pt>
                <c:pt idx="6119">
                  <c:v>160.465</c:v>
                </c:pt>
                <c:pt idx="6120">
                  <c:v>160.49299999999999</c:v>
                </c:pt>
                <c:pt idx="6121">
                  <c:v>160.52100000000002</c:v>
                </c:pt>
                <c:pt idx="6122">
                  <c:v>160.54900000000001</c:v>
                </c:pt>
                <c:pt idx="6123">
                  <c:v>160.577</c:v>
                </c:pt>
                <c:pt idx="6124">
                  <c:v>160.60499999999999</c:v>
                </c:pt>
                <c:pt idx="6125">
                  <c:v>160.63300000000001</c:v>
                </c:pt>
                <c:pt idx="6126">
                  <c:v>160.661</c:v>
                </c:pt>
                <c:pt idx="6127">
                  <c:v>160.68899999999999</c:v>
                </c:pt>
                <c:pt idx="6128">
                  <c:v>160.71799999999999</c:v>
                </c:pt>
                <c:pt idx="6129">
                  <c:v>160.74600000000001</c:v>
                </c:pt>
                <c:pt idx="6130">
                  <c:v>160.774</c:v>
                </c:pt>
                <c:pt idx="6131">
                  <c:v>160.803</c:v>
                </c:pt>
                <c:pt idx="6132">
                  <c:v>160.83199999999999</c:v>
                </c:pt>
                <c:pt idx="6133">
                  <c:v>160.86000000000001</c:v>
                </c:pt>
                <c:pt idx="6134">
                  <c:v>160.88900000000001</c:v>
                </c:pt>
                <c:pt idx="6135">
                  <c:v>160.91800000000001</c:v>
                </c:pt>
                <c:pt idx="6136">
                  <c:v>160.946</c:v>
                </c:pt>
                <c:pt idx="6137">
                  <c:v>160.97499999999999</c:v>
                </c:pt>
                <c:pt idx="6138">
                  <c:v>161.00399999999999</c:v>
                </c:pt>
                <c:pt idx="6139">
                  <c:v>161.03200000000001</c:v>
                </c:pt>
                <c:pt idx="6140">
                  <c:v>161.06100000000001</c:v>
                </c:pt>
                <c:pt idx="6141">
                  <c:v>161.09</c:v>
                </c:pt>
                <c:pt idx="6142">
                  <c:v>161.11799999999999</c:v>
                </c:pt>
                <c:pt idx="6143">
                  <c:v>161.14699999999999</c:v>
                </c:pt>
                <c:pt idx="6144">
                  <c:v>161.17600000000002</c:v>
                </c:pt>
                <c:pt idx="6145">
                  <c:v>161.20400000000001</c:v>
                </c:pt>
                <c:pt idx="6146">
                  <c:v>161.233</c:v>
                </c:pt>
                <c:pt idx="6147">
                  <c:v>161.262</c:v>
                </c:pt>
                <c:pt idx="6148">
                  <c:v>161.29</c:v>
                </c:pt>
                <c:pt idx="6149">
                  <c:v>161.31900000000002</c:v>
                </c:pt>
                <c:pt idx="6150">
                  <c:v>161.34800000000001</c:v>
                </c:pt>
                <c:pt idx="6151">
                  <c:v>161.376</c:v>
                </c:pt>
                <c:pt idx="6152">
                  <c:v>161.405</c:v>
                </c:pt>
                <c:pt idx="6153">
                  <c:v>161.434</c:v>
                </c:pt>
                <c:pt idx="6154">
                  <c:v>161.46200000000002</c:v>
                </c:pt>
                <c:pt idx="6155">
                  <c:v>161.49100000000001</c:v>
                </c:pt>
                <c:pt idx="6156">
                  <c:v>161.52000000000001</c:v>
                </c:pt>
                <c:pt idx="6157">
                  <c:v>161.548</c:v>
                </c:pt>
                <c:pt idx="6158">
                  <c:v>161.577</c:v>
                </c:pt>
                <c:pt idx="6159">
                  <c:v>161.60599999999999</c:v>
                </c:pt>
                <c:pt idx="6160">
                  <c:v>161.63400000000001</c:v>
                </c:pt>
                <c:pt idx="6161">
                  <c:v>161.66300000000001</c:v>
                </c:pt>
                <c:pt idx="6162">
                  <c:v>161.691</c:v>
                </c:pt>
                <c:pt idx="6163">
                  <c:v>161.72200000000001</c:v>
                </c:pt>
                <c:pt idx="6164">
                  <c:v>161.751</c:v>
                </c:pt>
                <c:pt idx="6165">
                  <c:v>161.78100000000001</c:v>
                </c:pt>
                <c:pt idx="6166">
                  <c:v>161.81100000000001</c:v>
                </c:pt>
                <c:pt idx="6167">
                  <c:v>161.84100000000001</c:v>
                </c:pt>
                <c:pt idx="6168">
                  <c:v>161.87</c:v>
                </c:pt>
                <c:pt idx="6169">
                  <c:v>161.9</c:v>
                </c:pt>
                <c:pt idx="6170">
                  <c:v>161.93</c:v>
                </c:pt>
                <c:pt idx="6171">
                  <c:v>161.96</c:v>
                </c:pt>
                <c:pt idx="6172">
                  <c:v>161.989</c:v>
                </c:pt>
                <c:pt idx="6173">
                  <c:v>162.01900000000001</c:v>
                </c:pt>
                <c:pt idx="6174">
                  <c:v>162.04900000000001</c:v>
                </c:pt>
                <c:pt idx="6175">
                  <c:v>162.07900000000001</c:v>
                </c:pt>
                <c:pt idx="6176">
                  <c:v>162.108</c:v>
                </c:pt>
                <c:pt idx="6177">
                  <c:v>162.13800000000001</c:v>
                </c:pt>
                <c:pt idx="6178">
                  <c:v>162.16800000000001</c:v>
                </c:pt>
                <c:pt idx="6179">
                  <c:v>162.19800000000001</c:v>
                </c:pt>
                <c:pt idx="6180">
                  <c:v>162.22800000000001</c:v>
                </c:pt>
                <c:pt idx="6181">
                  <c:v>162.25700000000001</c:v>
                </c:pt>
                <c:pt idx="6182">
                  <c:v>162.28700000000001</c:v>
                </c:pt>
                <c:pt idx="6183">
                  <c:v>162.31700000000001</c:v>
                </c:pt>
                <c:pt idx="6184">
                  <c:v>162.34700000000001</c:v>
                </c:pt>
                <c:pt idx="6185">
                  <c:v>162.37700000000001</c:v>
                </c:pt>
                <c:pt idx="6186">
                  <c:v>162.40700000000001</c:v>
                </c:pt>
                <c:pt idx="6187">
                  <c:v>162.43600000000001</c:v>
                </c:pt>
                <c:pt idx="6188">
                  <c:v>162.46600000000001</c:v>
                </c:pt>
                <c:pt idx="6189">
                  <c:v>162.49600000000001</c:v>
                </c:pt>
                <c:pt idx="6190">
                  <c:v>162.52600000000001</c:v>
                </c:pt>
                <c:pt idx="6191">
                  <c:v>162.55600000000001</c:v>
                </c:pt>
                <c:pt idx="6192">
                  <c:v>162.58600000000001</c:v>
                </c:pt>
                <c:pt idx="6193">
                  <c:v>162.61600000000001</c:v>
                </c:pt>
                <c:pt idx="6194">
                  <c:v>162.64600000000002</c:v>
                </c:pt>
                <c:pt idx="6195">
                  <c:v>162.67500000000001</c:v>
                </c:pt>
                <c:pt idx="6196">
                  <c:v>162.70500000000001</c:v>
                </c:pt>
                <c:pt idx="6197">
                  <c:v>162.73500000000001</c:v>
                </c:pt>
                <c:pt idx="6198">
                  <c:v>162.76500000000001</c:v>
                </c:pt>
                <c:pt idx="6199">
                  <c:v>162.79400000000001</c:v>
                </c:pt>
                <c:pt idx="6200">
                  <c:v>162.82400000000001</c:v>
                </c:pt>
                <c:pt idx="6201">
                  <c:v>162.85400000000001</c:v>
                </c:pt>
                <c:pt idx="6202">
                  <c:v>162.88400000000001</c:v>
                </c:pt>
                <c:pt idx="6203">
                  <c:v>162.91400000000002</c:v>
                </c:pt>
                <c:pt idx="6204">
                  <c:v>162.94300000000001</c:v>
                </c:pt>
                <c:pt idx="6205">
                  <c:v>162.97300000000001</c:v>
                </c:pt>
                <c:pt idx="6206">
                  <c:v>163.00300000000001</c:v>
                </c:pt>
                <c:pt idx="6207">
                  <c:v>163.03300000000002</c:v>
                </c:pt>
                <c:pt idx="6208">
                  <c:v>163.06200000000001</c:v>
                </c:pt>
                <c:pt idx="6209">
                  <c:v>163.09200000000001</c:v>
                </c:pt>
                <c:pt idx="6210">
                  <c:v>163.12200000000001</c:v>
                </c:pt>
                <c:pt idx="6211">
                  <c:v>163.15200000000002</c:v>
                </c:pt>
                <c:pt idx="6212">
                  <c:v>163.18100000000001</c:v>
                </c:pt>
                <c:pt idx="6213">
                  <c:v>163.21100000000001</c:v>
                </c:pt>
                <c:pt idx="6214">
                  <c:v>163.24100000000001</c:v>
                </c:pt>
                <c:pt idx="6215">
                  <c:v>163.27100000000002</c:v>
                </c:pt>
                <c:pt idx="6216">
                  <c:v>163.30100000000002</c:v>
                </c:pt>
                <c:pt idx="6217">
                  <c:v>163.33000000000001</c:v>
                </c:pt>
                <c:pt idx="6218">
                  <c:v>163.36000000000001</c:v>
                </c:pt>
                <c:pt idx="6219">
                  <c:v>163.39000000000001</c:v>
                </c:pt>
                <c:pt idx="6220">
                  <c:v>163.42000000000002</c:v>
                </c:pt>
                <c:pt idx="6221">
                  <c:v>163.45000000000002</c:v>
                </c:pt>
                <c:pt idx="6222">
                  <c:v>163.47900000000001</c:v>
                </c:pt>
                <c:pt idx="6223">
                  <c:v>163.50900000000001</c:v>
                </c:pt>
                <c:pt idx="6224">
                  <c:v>163.53900000000002</c:v>
                </c:pt>
                <c:pt idx="6225">
                  <c:v>163.56900000000002</c:v>
                </c:pt>
                <c:pt idx="6226">
                  <c:v>163.59899999999999</c:v>
                </c:pt>
                <c:pt idx="6227">
                  <c:v>163.62800000000001</c:v>
                </c:pt>
                <c:pt idx="6228">
                  <c:v>163.65800000000002</c:v>
                </c:pt>
                <c:pt idx="6229">
                  <c:v>163.68800000000002</c:v>
                </c:pt>
                <c:pt idx="6230">
                  <c:v>163.71799999999999</c:v>
                </c:pt>
                <c:pt idx="6231">
                  <c:v>163.74799999999999</c:v>
                </c:pt>
                <c:pt idx="6232">
                  <c:v>163.77700000000002</c:v>
                </c:pt>
                <c:pt idx="6233">
                  <c:v>163.80700000000002</c:v>
                </c:pt>
                <c:pt idx="6234">
                  <c:v>163.83700000000002</c:v>
                </c:pt>
                <c:pt idx="6235">
                  <c:v>163.86699999999999</c:v>
                </c:pt>
                <c:pt idx="6236">
                  <c:v>163.89699999999999</c:v>
                </c:pt>
                <c:pt idx="6237">
                  <c:v>163.92600000000002</c:v>
                </c:pt>
                <c:pt idx="6238">
                  <c:v>163.95600000000002</c:v>
                </c:pt>
                <c:pt idx="6239">
                  <c:v>163.98599999999999</c:v>
                </c:pt>
                <c:pt idx="6240">
                  <c:v>164.01599999999999</c:v>
                </c:pt>
                <c:pt idx="6241">
                  <c:v>164.04599999999999</c:v>
                </c:pt>
                <c:pt idx="6242">
                  <c:v>164.07599999999999</c:v>
                </c:pt>
                <c:pt idx="6243">
                  <c:v>164.10599999999999</c:v>
                </c:pt>
                <c:pt idx="6244">
                  <c:v>164.13499999999999</c:v>
                </c:pt>
                <c:pt idx="6245">
                  <c:v>164.16499999999999</c:v>
                </c:pt>
                <c:pt idx="6246">
                  <c:v>164.19499999999999</c:v>
                </c:pt>
                <c:pt idx="6247">
                  <c:v>164.22499999999999</c:v>
                </c:pt>
                <c:pt idx="6248">
                  <c:v>164.255</c:v>
                </c:pt>
                <c:pt idx="6249">
                  <c:v>164.285</c:v>
                </c:pt>
                <c:pt idx="6250">
                  <c:v>164.315</c:v>
                </c:pt>
                <c:pt idx="6251">
                  <c:v>164.345</c:v>
                </c:pt>
                <c:pt idx="6252">
                  <c:v>164.375</c:v>
                </c:pt>
                <c:pt idx="6253">
                  <c:v>164.404</c:v>
                </c:pt>
                <c:pt idx="6254">
                  <c:v>164.434</c:v>
                </c:pt>
                <c:pt idx="6255">
                  <c:v>164.464</c:v>
                </c:pt>
                <c:pt idx="6256">
                  <c:v>164.494</c:v>
                </c:pt>
                <c:pt idx="6257">
                  <c:v>164.524</c:v>
                </c:pt>
                <c:pt idx="6258">
                  <c:v>164.554</c:v>
                </c:pt>
                <c:pt idx="6259">
                  <c:v>164.584</c:v>
                </c:pt>
                <c:pt idx="6260">
                  <c:v>164.614</c:v>
                </c:pt>
                <c:pt idx="6261">
                  <c:v>164.643</c:v>
                </c:pt>
                <c:pt idx="6262">
                  <c:v>164.673</c:v>
                </c:pt>
                <c:pt idx="6263">
                  <c:v>164.703</c:v>
                </c:pt>
                <c:pt idx="6264">
                  <c:v>164.733</c:v>
                </c:pt>
                <c:pt idx="6265">
                  <c:v>164.76300000000001</c:v>
                </c:pt>
                <c:pt idx="6266">
                  <c:v>164.79300000000001</c:v>
                </c:pt>
                <c:pt idx="6267">
                  <c:v>164.82300000000001</c:v>
                </c:pt>
                <c:pt idx="6268">
                  <c:v>164.85300000000001</c:v>
                </c:pt>
                <c:pt idx="6269">
                  <c:v>164.88200000000001</c:v>
                </c:pt>
                <c:pt idx="6270">
                  <c:v>164.91200000000001</c:v>
                </c:pt>
                <c:pt idx="6271">
                  <c:v>164.94200000000001</c:v>
                </c:pt>
                <c:pt idx="6272">
                  <c:v>164.97200000000001</c:v>
                </c:pt>
                <c:pt idx="6273">
                  <c:v>165.00200000000001</c:v>
                </c:pt>
                <c:pt idx="6274">
                  <c:v>165.03200000000001</c:v>
                </c:pt>
                <c:pt idx="6275">
                  <c:v>165.06200000000001</c:v>
                </c:pt>
                <c:pt idx="6276">
                  <c:v>165.09200000000001</c:v>
                </c:pt>
                <c:pt idx="6277">
                  <c:v>165.12200000000001</c:v>
                </c:pt>
                <c:pt idx="6278">
                  <c:v>165.15200000000002</c:v>
                </c:pt>
                <c:pt idx="6279">
                  <c:v>165.18200000000002</c:v>
                </c:pt>
                <c:pt idx="6280">
                  <c:v>165.21200000000002</c:v>
                </c:pt>
                <c:pt idx="6281">
                  <c:v>165.24199999999999</c:v>
                </c:pt>
                <c:pt idx="6282">
                  <c:v>165.27199999999999</c:v>
                </c:pt>
                <c:pt idx="6283">
                  <c:v>165.30199999999999</c:v>
                </c:pt>
                <c:pt idx="6284">
                  <c:v>165.33199999999999</c:v>
                </c:pt>
                <c:pt idx="6285">
                  <c:v>165.36199999999999</c:v>
                </c:pt>
                <c:pt idx="6286">
                  <c:v>165.39099999999999</c:v>
                </c:pt>
                <c:pt idx="6287">
                  <c:v>165.42099999999999</c:v>
                </c:pt>
                <c:pt idx="6288">
                  <c:v>165.45099999999999</c:v>
                </c:pt>
                <c:pt idx="6289">
                  <c:v>165.48099999999999</c:v>
                </c:pt>
                <c:pt idx="6290">
                  <c:v>165.511</c:v>
                </c:pt>
                <c:pt idx="6291">
                  <c:v>165.541</c:v>
                </c:pt>
                <c:pt idx="6292">
                  <c:v>165.571</c:v>
                </c:pt>
                <c:pt idx="6293">
                  <c:v>165.601</c:v>
                </c:pt>
                <c:pt idx="6294">
                  <c:v>165.631</c:v>
                </c:pt>
                <c:pt idx="6295">
                  <c:v>165.661</c:v>
                </c:pt>
                <c:pt idx="6296">
                  <c:v>165.691</c:v>
                </c:pt>
                <c:pt idx="6297">
                  <c:v>165.721</c:v>
                </c:pt>
                <c:pt idx="6298">
                  <c:v>165.751</c:v>
                </c:pt>
                <c:pt idx="6299">
                  <c:v>165.78100000000001</c:v>
                </c:pt>
                <c:pt idx="6300">
                  <c:v>165.81100000000001</c:v>
                </c:pt>
                <c:pt idx="6301">
                  <c:v>165.84100000000001</c:v>
                </c:pt>
                <c:pt idx="6302">
                  <c:v>165.87100000000001</c:v>
                </c:pt>
                <c:pt idx="6303">
                  <c:v>165.90100000000001</c:v>
                </c:pt>
                <c:pt idx="6304">
                  <c:v>165.93100000000001</c:v>
                </c:pt>
                <c:pt idx="6305">
                  <c:v>165.96100000000001</c:v>
                </c:pt>
                <c:pt idx="6306">
                  <c:v>165.99100000000001</c:v>
                </c:pt>
                <c:pt idx="6307">
                  <c:v>166.02100000000002</c:v>
                </c:pt>
                <c:pt idx="6308">
                  <c:v>166.05100000000002</c:v>
                </c:pt>
                <c:pt idx="6309">
                  <c:v>166.08100000000002</c:v>
                </c:pt>
                <c:pt idx="6310">
                  <c:v>166.11099999999999</c:v>
                </c:pt>
                <c:pt idx="6311">
                  <c:v>166.14000000000001</c:v>
                </c:pt>
                <c:pt idx="6312">
                  <c:v>166.17000000000002</c:v>
                </c:pt>
                <c:pt idx="6313">
                  <c:v>166.20000000000002</c:v>
                </c:pt>
                <c:pt idx="6314">
                  <c:v>166.23</c:v>
                </c:pt>
                <c:pt idx="6315">
                  <c:v>166.26</c:v>
                </c:pt>
                <c:pt idx="6316">
                  <c:v>166.29</c:v>
                </c:pt>
                <c:pt idx="6317">
                  <c:v>166.32</c:v>
                </c:pt>
                <c:pt idx="6318">
                  <c:v>166.35</c:v>
                </c:pt>
                <c:pt idx="6319">
                  <c:v>166.38</c:v>
                </c:pt>
                <c:pt idx="6320">
                  <c:v>166.41</c:v>
                </c:pt>
                <c:pt idx="6321">
                  <c:v>166.44</c:v>
                </c:pt>
                <c:pt idx="6322">
                  <c:v>166.47</c:v>
                </c:pt>
                <c:pt idx="6323">
                  <c:v>166.5</c:v>
                </c:pt>
                <c:pt idx="6324">
                  <c:v>166.53</c:v>
                </c:pt>
                <c:pt idx="6325">
                  <c:v>166.56</c:v>
                </c:pt>
                <c:pt idx="6326">
                  <c:v>166.59</c:v>
                </c:pt>
                <c:pt idx="6327">
                  <c:v>166.62</c:v>
                </c:pt>
                <c:pt idx="6328">
                  <c:v>166.65</c:v>
                </c:pt>
                <c:pt idx="6329">
                  <c:v>166.679</c:v>
                </c:pt>
                <c:pt idx="6330">
                  <c:v>166.709</c:v>
                </c:pt>
                <c:pt idx="6331">
                  <c:v>166.739</c:v>
                </c:pt>
                <c:pt idx="6332">
                  <c:v>166.77</c:v>
                </c:pt>
                <c:pt idx="6333">
                  <c:v>166.8</c:v>
                </c:pt>
                <c:pt idx="6334">
                  <c:v>166.83</c:v>
                </c:pt>
                <c:pt idx="6335">
                  <c:v>166.86</c:v>
                </c:pt>
                <c:pt idx="6336">
                  <c:v>166.89000000000001</c:v>
                </c:pt>
                <c:pt idx="6337">
                  <c:v>166.92000000000002</c:v>
                </c:pt>
                <c:pt idx="6338">
                  <c:v>166.95000000000002</c:v>
                </c:pt>
                <c:pt idx="6339">
                  <c:v>166.98</c:v>
                </c:pt>
                <c:pt idx="6340">
                  <c:v>167.01</c:v>
                </c:pt>
                <c:pt idx="6341">
                  <c:v>167.04</c:v>
                </c:pt>
                <c:pt idx="6342">
                  <c:v>167.07</c:v>
                </c:pt>
                <c:pt idx="6343">
                  <c:v>167.1</c:v>
                </c:pt>
                <c:pt idx="6344">
                  <c:v>167.13</c:v>
                </c:pt>
                <c:pt idx="6345">
                  <c:v>167.16</c:v>
                </c:pt>
                <c:pt idx="6346">
                  <c:v>167.19</c:v>
                </c:pt>
                <c:pt idx="6347">
                  <c:v>167.22</c:v>
                </c:pt>
                <c:pt idx="6348">
                  <c:v>167.25</c:v>
                </c:pt>
                <c:pt idx="6349">
                  <c:v>167.28</c:v>
                </c:pt>
                <c:pt idx="6350">
                  <c:v>167.31</c:v>
                </c:pt>
                <c:pt idx="6351">
                  <c:v>167.34</c:v>
                </c:pt>
                <c:pt idx="6352">
                  <c:v>167.37</c:v>
                </c:pt>
                <c:pt idx="6353">
                  <c:v>167.4</c:v>
                </c:pt>
                <c:pt idx="6354">
                  <c:v>167.43</c:v>
                </c:pt>
                <c:pt idx="6355">
                  <c:v>167.46100000000001</c:v>
                </c:pt>
                <c:pt idx="6356">
                  <c:v>167.49100000000001</c:v>
                </c:pt>
                <c:pt idx="6357">
                  <c:v>167.52100000000002</c:v>
                </c:pt>
                <c:pt idx="6358">
                  <c:v>167.55100000000002</c:v>
                </c:pt>
                <c:pt idx="6359">
                  <c:v>167.58100000000002</c:v>
                </c:pt>
                <c:pt idx="6360">
                  <c:v>167.61099999999999</c:v>
                </c:pt>
                <c:pt idx="6361">
                  <c:v>167.64099999999999</c:v>
                </c:pt>
                <c:pt idx="6362">
                  <c:v>167.67099999999999</c:v>
                </c:pt>
                <c:pt idx="6363">
                  <c:v>167.70099999999999</c:v>
                </c:pt>
                <c:pt idx="6364">
                  <c:v>167.73099999999999</c:v>
                </c:pt>
                <c:pt idx="6365">
                  <c:v>167.762</c:v>
                </c:pt>
                <c:pt idx="6366">
                  <c:v>167.792</c:v>
                </c:pt>
                <c:pt idx="6367">
                  <c:v>167.822</c:v>
                </c:pt>
                <c:pt idx="6368">
                  <c:v>167.852</c:v>
                </c:pt>
                <c:pt idx="6369">
                  <c:v>167.88200000000001</c:v>
                </c:pt>
                <c:pt idx="6370">
                  <c:v>167.91200000000001</c:v>
                </c:pt>
                <c:pt idx="6371">
                  <c:v>167.94300000000001</c:v>
                </c:pt>
                <c:pt idx="6372">
                  <c:v>167.97300000000001</c:v>
                </c:pt>
                <c:pt idx="6373">
                  <c:v>168.00300000000001</c:v>
                </c:pt>
                <c:pt idx="6374">
                  <c:v>168.03300000000002</c:v>
                </c:pt>
                <c:pt idx="6375">
                  <c:v>168.06300000000002</c:v>
                </c:pt>
                <c:pt idx="6376">
                  <c:v>168.09399999999999</c:v>
                </c:pt>
                <c:pt idx="6377">
                  <c:v>168.124</c:v>
                </c:pt>
                <c:pt idx="6378">
                  <c:v>168.154</c:v>
                </c:pt>
                <c:pt idx="6379">
                  <c:v>168.184</c:v>
                </c:pt>
                <c:pt idx="6380">
                  <c:v>168.215</c:v>
                </c:pt>
                <c:pt idx="6381">
                  <c:v>168.245</c:v>
                </c:pt>
                <c:pt idx="6382">
                  <c:v>168.27500000000001</c:v>
                </c:pt>
                <c:pt idx="6383">
                  <c:v>168.30500000000001</c:v>
                </c:pt>
                <c:pt idx="6384">
                  <c:v>168.33500000000001</c:v>
                </c:pt>
                <c:pt idx="6385">
                  <c:v>168.36600000000001</c:v>
                </c:pt>
                <c:pt idx="6386">
                  <c:v>168.39600000000002</c:v>
                </c:pt>
                <c:pt idx="6387">
                  <c:v>168.42600000000002</c:v>
                </c:pt>
                <c:pt idx="6388">
                  <c:v>168.45600000000002</c:v>
                </c:pt>
                <c:pt idx="6389">
                  <c:v>168.48699999999999</c:v>
                </c:pt>
                <c:pt idx="6390">
                  <c:v>168.517</c:v>
                </c:pt>
                <c:pt idx="6391">
                  <c:v>168.547</c:v>
                </c:pt>
                <c:pt idx="6392">
                  <c:v>168.577</c:v>
                </c:pt>
                <c:pt idx="6393">
                  <c:v>168.607</c:v>
                </c:pt>
                <c:pt idx="6394">
                  <c:v>168.63800000000001</c:v>
                </c:pt>
                <c:pt idx="6395">
                  <c:v>168.66800000000001</c:v>
                </c:pt>
                <c:pt idx="6396">
                  <c:v>168.69800000000001</c:v>
                </c:pt>
                <c:pt idx="6397">
                  <c:v>168.72800000000001</c:v>
                </c:pt>
                <c:pt idx="6398">
                  <c:v>168.75900000000001</c:v>
                </c:pt>
                <c:pt idx="6399">
                  <c:v>168.78900000000002</c:v>
                </c:pt>
                <c:pt idx="6400">
                  <c:v>168.81900000000002</c:v>
                </c:pt>
                <c:pt idx="6401">
                  <c:v>168.84899999999999</c:v>
                </c:pt>
                <c:pt idx="6402">
                  <c:v>168.87899999999999</c:v>
                </c:pt>
                <c:pt idx="6403">
                  <c:v>168.91</c:v>
                </c:pt>
                <c:pt idx="6404">
                  <c:v>168.94</c:v>
                </c:pt>
                <c:pt idx="6405">
                  <c:v>168.97</c:v>
                </c:pt>
                <c:pt idx="6406">
                  <c:v>169</c:v>
                </c:pt>
                <c:pt idx="6407">
                  <c:v>169.03100000000001</c:v>
                </c:pt>
                <c:pt idx="6408">
                  <c:v>169.06100000000001</c:v>
                </c:pt>
                <c:pt idx="6409">
                  <c:v>169.09100000000001</c:v>
                </c:pt>
                <c:pt idx="6410">
                  <c:v>169.12100000000001</c:v>
                </c:pt>
                <c:pt idx="6411">
                  <c:v>169.15100000000001</c:v>
                </c:pt>
                <c:pt idx="6412">
                  <c:v>169.18100000000001</c:v>
                </c:pt>
                <c:pt idx="6413">
                  <c:v>169.21200000000002</c:v>
                </c:pt>
                <c:pt idx="6414">
                  <c:v>169.24199999999999</c:v>
                </c:pt>
                <c:pt idx="6415">
                  <c:v>169.27199999999999</c:v>
                </c:pt>
                <c:pt idx="6416">
                  <c:v>169.30199999999999</c:v>
                </c:pt>
                <c:pt idx="6417">
                  <c:v>169.33199999999999</c:v>
                </c:pt>
                <c:pt idx="6418">
                  <c:v>169.36199999999999</c:v>
                </c:pt>
                <c:pt idx="6419">
                  <c:v>169.393</c:v>
                </c:pt>
                <c:pt idx="6420">
                  <c:v>169.423</c:v>
                </c:pt>
                <c:pt idx="6421">
                  <c:v>169.453</c:v>
                </c:pt>
                <c:pt idx="6422">
                  <c:v>169.483</c:v>
                </c:pt>
                <c:pt idx="6423">
                  <c:v>169.51300000000001</c:v>
                </c:pt>
                <c:pt idx="6424">
                  <c:v>169.54300000000001</c:v>
                </c:pt>
                <c:pt idx="6425">
                  <c:v>169.57300000000001</c:v>
                </c:pt>
                <c:pt idx="6426">
                  <c:v>169.60300000000001</c:v>
                </c:pt>
                <c:pt idx="6427">
                  <c:v>169.63400000000001</c:v>
                </c:pt>
                <c:pt idx="6428">
                  <c:v>169.66400000000002</c:v>
                </c:pt>
                <c:pt idx="6429">
                  <c:v>169.69400000000002</c:v>
                </c:pt>
                <c:pt idx="6430">
                  <c:v>169.72399999999999</c:v>
                </c:pt>
                <c:pt idx="6431">
                  <c:v>169.75399999999999</c:v>
                </c:pt>
                <c:pt idx="6432">
                  <c:v>169.78399999999999</c:v>
                </c:pt>
                <c:pt idx="6433">
                  <c:v>169.81399999999999</c:v>
                </c:pt>
                <c:pt idx="6434">
                  <c:v>169.84399999999999</c:v>
                </c:pt>
                <c:pt idx="6435">
                  <c:v>169.875</c:v>
                </c:pt>
                <c:pt idx="6436">
                  <c:v>169.905</c:v>
                </c:pt>
                <c:pt idx="6437">
                  <c:v>169.935</c:v>
                </c:pt>
                <c:pt idx="6438">
                  <c:v>169.965</c:v>
                </c:pt>
                <c:pt idx="6439">
                  <c:v>169.995</c:v>
                </c:pt>
                <c:pt idx="6440">
                  <c:v>170.02500000000001</c:v>
                </c:pt>
                <c:pt idx="6441">
                  <c:v>170.05600000000001</c:v>
                </c:pt>
                <c:pt idx="6442">
                  <c:v>170.08600000000001</c:v>
                </c:pt>
                <c:pt idx="6443">
                  <c:v>170.11600000000001</c:v>
                </c:pt>
                <c:pt idx="6444">
                  <c:v>170.14600000000002</c:v>
                </c:pt>
                <c:pt idx="6445">
                  <c:v>170.17699999999999</c:v>
                </c:pt>
                <c:pt idx="6446">
                  <c:v>170.20699999999999</c:v>
                </c:pt>
                <c:pt idx="6447">
                  <c:v>170.23699999999999</c:v>
                </c:pt>
                <c:pt idx="6448">
                  <c:v>170.267</c:v>
                </c:pt>
                <c:pt idx="6449">
                  <c:v>170.298</c:v>
                </c:pt>
                <c:pt idx="6450">
                  <c:v>170.328</c:v>
                </c:pt>
                <c:pt idx="6451">
                  <c:v>170.358</c:v>
                </c:pt>
                <c:pt idx="6452">
                  <c:v>170.38900000000001</c:v>
                </c:pt>
                <c:pt idx="6453">
                  <c:v>170.41900000000001</c:v>
                </c:pt>
                <c:pt idx="6454">
                  <c:v>170.44900000000001</c:v>
                </c:pt>
                <c:pt idx="6455">
                  <c:v>170.47900000000001</c:v>
                </c:pt>
                <c:pt idx="6456">
                  <c:v>170.51</c:v>
                </c:pt>
                <c:pt idx="6457">
                  <c:v>170.54</c:v>
                </c:pt>
                <c:pt idx="6458">
                  <c:v>170.57</c:v>
                </c:pt>
                <c:pt idx="6459">
                  <c:v>170.6</c:v>
                </c:pt>
                <c:pt idx="6460">
                  <c:v>170.631</c:v>
                </c:pt>
                <c:pt idx="6461">
                  <c:v>170.661</c:v>
                </c:pt>
                <c:pt idx="6462">
                  <c:v>170.691</c:v>
                </c:pt>
                <c:pt idx="6463">
                  <c:v>170.72200000000001</c:v>
                </c:pt>
                <c:pt idx="6464">
                  <c:v>170.75200000000001</c:v>
                </c:pt>
                <c:pt idx="6465">
                  <c:v>170.78200000000001</c:v>
                </c:pt>
                <c:pt idx="6466">
                  <c:v>170.81200000000001</c:v>
                </c:pt>
                <c:pt idx="6467">
                  <c:v>170.84300000000002</c:v>
                </c:pt>
                <c:pt idx="6468">
                  <c:v>170.87299999999999</c:v>
                </c:pt>
                <c:pt idx="6469">
                  <c:v>170.90299999999999</c:v>
                </c:pt>
                <c:pt idx="6470">
                  <c:v>170.93299999999999</c:v>
                </c:pt>
                <c:pt idx="6471">
                  <c:v>170.964</c:v>
                </c:pt>
                <c:pt idx="6472">
                  <c:v>170.994</c:v>
                </c:pt>
                <c:pt idx="6473">
                  <c:v>171.024</c:v>
                </c:pt>
                <c:pt idx="6474">
                  <c:v>171.05500000000001</c:v>
                </c:pt>
                <c:pt idx="6475">
                  <c:v>171.08500000000001</c:v>
                </c:pt>
                <c:pt idx="6476">
                  <c:v>171.11500000000001</c:v>
                </c:pt>
                <c:pt idx="6477">
                  <c:v>171.14500000000001</c:v>
                </c:pt>
                <c:pt idx="6478">
                  <c:v>171.17600000000002</c:v>
                </c:pt>
                <c:pt idx="6479">
                  <c:v>171.20600000000002</c:v>
                </c:pt>
                <c:pt idx="6480">
                  <c:v>171.23599999999999</c:v>
                </c:pt>
                <c:pt idx="6481">
                  <c:v>171.26599999999999</c:v>
                </c:pt>
                <c:pt idx="6482">
                  <c:v>171.297</c:v>
                </c:pt>
                <c:pt idx="6483">
                  <c:v>171.327</c:v>
                </c:pt>
                <c:pt idx="6484">
                  <c:v>171.357</c:v>
                </c:pt>
                <c:pt idx="6485">
                  <c:v>171.38800000000001</c:v>
                </c:pt>
                <c:pt idx="6486">
                  <c:v>171.41900000000001</c:v>
                </c:pt>
                <c:pt idx="6487">
                  <c:v>171.45000000000002</c:v>
                </c:pt>
                <c:pt idx="6488">
                  <c:v>171.48099999999999</c:v>
                </c:pt>
                <c:pt idx="6489">
                  <c:v>171.512</c:v>
                </c:pt>
                <c:pt idx="6490">
                  <c:v>171.542</c:v>
                </c:pt>
                <c:pt idx="6491">
                  <c:v>171.57300000000001</c:v>
                </c:pt>
                <c:pt idx="6492">
                  <c:v>171.60400000000001</c:v>
                </c:pt>
                <c:pt idx="6493">
                  <c:v>171.63499999999999</c:v>
                </c:pt>
                <c:pt idx="6494">
                  <c:v>171.666</c:v>
                </c:pt>
                <c:pt idx="6495">
                  <c:v>171.697</c:v>
                </c:pt>
                <c:pt idx="6496">
                  <c:v>171.72800000000001</c:v>
                </c:pt>
                <c:pt idx="6497">
                  <c:v>171.75900000000001</c:v>
                </c:pt>
                <c:pt idx="6498">
                  <c:v>171.79</c:v>
                </c:pt>
                <c:pt idx="6499">
                  <c:v>171.821</c:v>
                </c:pt>
                <c:pt idx="6500">
                  <c:v>171.852</c:v>
                </c:pt>
                <c:pt idx="6501">
                  <c:v>171.88300000000001</c:v>
                </c:pt>
                <c:pt idx="6502">
                  <c:v>171.91400000000002</c:v>
                </c:pt>
                <c:pt idx="6503">
                  <c:v>171.94499999999999</c:v>
                </c:pt>
                <c:pt idx="6504">
                  <c:v>171.976</c:v>
                </c:pt>
                <c:pt idx="6505">
                  <c:v>172.00700000000001</c:v>
                </c:pt>
                <c:pt idx="6506">
                  <c:v>172.03800000000001</c:v>
                </c:pt>
                <c:pt idx="6507">
                  <c:v>172.06900000000002</c:v>
                </c:pt>
                <c:pt idx="6508">
                  <c:v>172.1</c:v>
                </c:pt>
                <c:pt idx="6509">
                  <c:v>172.131</c:v>
                </c:pt>
                <c:pt idx="6510">
                  <c:v>172.16200000000001</c:v>
                </c:pt>
                <c:pt idx="6511">
                  <c:v>172.19200000000001</c:v>
                </c:pt>
                <c:pt idx="6512">
                  <c:v>172.22300000000001</c:v>
                </c:pt>
                <c:pt idx="6513">
                  <c:v>172.25399999999999</c:v>
                </c:pt>
                <c:pt idx="6514">
                  <c:v>172.285</c:v>
                </c:pt>
                <c:pt idx="6515">
                  <c:v>172.316</c:v>
                </c:pt>
                <c:pt idx="6516">
                  <c:v>172.34700000000001</c:v>
                </c:pt>
                <c:pt idx="6517">
                  <c:v>172.37800000000001</c:v>
                </c:pt>
                <c:pt idx="6518">
                  <c:v>172.40899999999999</c:v>
                </c:pt>
                <c:pt idx="6519">
                  <c:v>172.44</c:v>
                </c:pt>
                <c:pt idx="6520">
                  <c:v>172.471</c:v>
                </c:pt>
                <c:pt idx="6521">
                  <c:v>172.50200000000001</c:v>
                </c:pt>
                <c:pt idx="6522">
                  <c:v>172.53300000000002</c:v>
                </c:pt>
                <c:pt idx="6523">
                  <c:v>172.56399999999999</c:v>
                </c:pt>
                <c:pt idx="6524">
                  <c:v>172.595</c:v>
                </c:pt>
                <c:pt idx="6525">
                  <c:v>172.626</c:v>
                </c:pt>
                <c:pt idx="6526">
                  <c:v>172.65700000000001</c:v>
                </c:pt>
                <c:pt idx="6527">
                  <c:v>172.68800000000002</c:v>
                </c:pt>
                <c:pt idx="6528">
                  <c:v>172.71899999999999</c:v>
                </c:pt>
                <c:pt idx="6529">
                  <c:v>172.75</c:v>
                </c:pt>
                <c:pt idx="6530">
                  <c:v>172.78100000000001</c:v>
                </c:pt>
                <c:pt idx="6531">
                  <c:v>172.81200000000001</c:v>
                </c:pt>
                <c:pt idx="6532">
                  <c:v>172.84300000000002</c:v>
                </c:pt>
                <c:pt idx="6533">
                  <c:v>172.874</c:v>
                </c:pt>
                <c:pt idx="6534">
                  <c:v>172.905</c:v>
                </c:pt>
                <c:pt idx="6535">
                  <c:v>172.93600000000001</c:v>
                </c:pt>
                <c:pt idx="6536">
                  <c:v>172.96700000000001</c:v>
                </c:pt>
                <c:pt idx="6537">
                  <c:v>172.99799999999999</c:v>
                </c:pt>
                <c:pt idx="6538">
                  <c:v>173.029</c:v>
                </c:pt>
                <c:pt idx="6539">
                  <c:v>173.06</c:v>
                </c:pt>
                <c:pt idx="6540">
                  <c:v>173.09100000000001</c:v>
                </c:pt>
                <c:pt idx="6541">
                  <c:v>173.12200000000001</c:v>
                </c:pt>
                <c:pt idx="6542">
                  <c:v>173.15299999999999</c:v>
                </c:pt>
                <c:pt idx="6543">
                  <c:v>173.184</c:v>
                </c:pt>
                <c:pt idx="6544">
                  <c:v>173.215</c:v>
                </c:pt>
                <c:pt idx="6545">
                  <c:v>173.24600000000001</c:v>
                </c:pt>
                <c:pt idx="6546">
                  <c:v>173.27700000000002</c:v>
                </c:pt>
                <c:pt idx="6547">
                  <c:v>173.309</c:v>
                </c:pt>
                <c:pt idx="6548">
                  <c:v>173.34</c:v>
                </c:pt>
                <c:pt idx="6549">
                  <c:v>173.37100000000001</c:v>
                </c:pt>
                <c:pt idx="6550">
                  <c:v>173.40200000000002</c:v>
                </c:pt>
                <c:pt idx="6551">
                  <c:v>173.43299999999999</c:v>
                </c:pt>
                <c:pt idx="6552">
                  <c:v>173.464</c:v>
                </c:pt>
                <c:pt idx="6553">
                  <c:v>173.495</c:v>
                </c:pt>
                <c:pt idx="6554">
                  <c:v>173.52600000000001</c:v>
                </c:pt>
                <c:pt idx="6555">
                  <c:v>173.55700000000002</c:v>
                </c:pt>
                <c:pt idx="6556">
                  <c:v>173.589</c:v>
                </c:pt>
                <c:pt idx="6557">
                  <c:v>173.62</c:v>
                </c:pt>
                <c:pt idx="6558">
                  <c:v>173.65100000000001</c:v>
                </c:pt>
                <c:pt idx="6559">
                  <c:v>173.68200000000002</c:v>
                </c:pt>
                <c:pt idx="6560">
                  <c:v>173.71299999999999</c:v>
                </c:pt>
                <c:pt idx="6561">
                  <c:v>173.745</c:v>
                </c:pt>
                <c:pt idx="6562">
                  <c:v>173.77600000000001</c:v>
                </c:pt>
                <c:pt idx="6563">
                  <c:v>173.80700000000002</c:v>
                </c:pt>
                <c:pt idx="6564">
                  <c:v>173.83799999999999</c:v>
                </c:pt>
                <c:pt idx="6565">
                  <c:v>173.869</c:v>
                </c:pt>
                <c:pt idx="6566">
                  <c:v>173.90100000000001</c:v>
                </c:pt>
                <c:pt idx="6567">
                  <c:v>173.93200000000002</c:v>
                </c:pt>
                <c:pt idx="6568">
                  <c:v>173.96299999999999</c:v>
                </c:pt>
                <c:pt idx="6569">
                  <c:v>173.994</c:v>
                </c:pt>
                <c:pt idx="6570">
                  <c:v>174.02500000000001</c:v>
                </c:pt>
                <c:pt idx="6571">
                  <c:v>174.05700000000002</c:v>
                </c:pt>
                <c:pt idx="6572">
                  <c:v>174.08799999999999</c:v>
                </c:pt>
                <c:pt idx="6573">
                  <c:v>174.119</c:v>
                </c:pt>
                <c:pt idx="6574">
                  <c:v>174.15</c:v>
                </c:pt>
                <c:pt idx="6575">
                  <c:v>174.18200000000002</c:v>
                </c:pt>
                <c:pt idx="6576">
                  <c:v>174.21299999999999</c:v>
                </c:pt>
                <c:pt idx="6577">
                  <c:v>174.244</c:v>
                </c:pt>
                <c:pt idx="6578">
                  <c:v>174.27500000000001</c:v>
                </c:pt>
                <c:pt idx="6579">
                  <c:v>174.30600000000001</c:v>
                </c:pt>
                <c:pt idx="6580">
                  <c:v>174.33799999999999</c:v>
                </c:pt>
                <c:pt idx="6581">
                  <c:v>174.369</c:v>
                </c:pt>
                <c:pt idx="6582">
                  <c:v>174.4</c:v>
                </c:pt>
                <c:pt idx="6583">
                  <c:v>174.43100000000001</c:v>
                </c:pt>
                <c:pt idx="6584">
                  <c:v>174.46200000000002</c:v>
                </c:pt>
                <c:pt idx="6585">
                  <c:v>174.494</c:v>
                </c:pt>
                <c:pt idx="6586">
                  <c:v>174.52500000000001</c:v>
                </c:pt>
                <c:pt idx="6587">
                  <c:v>174.55600000000001</c:v>
                </c:pt>
                <c:pt idx="6588">
                  <c:v>174.58700000000002</c:v>
                </c:pt>
                <c:pt idx="6589">
                  <c:v>174.61799999999999</c:v>
                </c:pt>
                <c:pt idx="6590">
                  <c:v>174.65</c:v>
                </c:pt>
                <c:pt idx="6591">
                  <c:v>174.68100000000001</c:v>
                </c:pt>
                <c:pt idx="6592">
                  <c:v>174.71200000000002</c:v>
                </c:pt>
                <c:pt idx="6593">
                  <c:v>174.74299999999999</c:v>
                </c:pt>
                <c:pt idx="6594">
                  <c:v>174.774</c:v>
                </c:pt>
                <c:pt idx="6595">
                  <c:v>174.80600000000001</c:v>
                </c:pt>
                <c:pt idx="6596">
                  <c:v>174.83700000000002</c:v>
                </c:pt>
                <c:pt idx="6597">
                  <c:v>174.86799999999999</c:v>
                </c:pt>
                <c:pt idx="6598">
                  <c:v>174.899</c:v>
                </c:pt>
                <c:pt idx="6599">
                  <c:v>174.93</c:v>
                </c:pt>
                <c:pt idx="6600">
                  <c:v>174.96100000000001</c:v>
                </c:pt>
                <c:pt idx="6601">
                  <c:v>174.99299999999999</c:v>
                </c:pt>
                <c:pt idx="6602">
                  <c:v>175.024</c:v>
                </c:pt>
                <c:pt idx="6603">
                  <c:v>175.05500000000001</c:v>
                </c:pt>
                <c:pt idx="6604">
                  <c:v>175.08600000000001</c:v>
                </c:pt>
                <c:pt idx="6605">
                  <c:v>175.11699999999999</c:v>
                </c:pt>
                <c:pt idx="6606">
                  <c:v>175.149</c:v>
                </c:pt>
                <c:pt idx="6607">
                  <c:v>175.18</c:v>
                </c:pt>
                <c:pt idx="6608">
                  <c:v>175.21100000000001</c:v>
                </c:pt>
                <c:pt idx="6609">
                  <c:v>175.24199999999999</c:v>
                </c:pt>
                <c:pt idx="6610">
                  <c:v>175.273</c:v>
                </c:pt>
                <c:pt idx="6611">
                  <c:v>175.30500000000001</c:v>
                </c:pt>
                <c:pt idx="6612">
                  <c:v>175.33600000000001</c:v>
                </c:pt>
                <c:pt idx="6613">
                  <c:v>175.36699999999999</c:v>
                </c:pt>
                <c:pt idx="6614">
                  <c:v>175.398</c:v>
                </c:pt>
                <c:pt idx="6615">
                  <c:v>175.429</c:v>
                </c:pt>
                <c:pt idx="6616">
                  <c:v>175.46</c:v>
                </c:pt>
                <c:pt idx="6617">
                  <c:v>175.49199999999999</c:v>
                </c:pt>
                <c:pt idx="6618">
                  <c:v>175.523</c:v>
                </c:pt>
                <c:pt idx="6619">
                  <c:v>175.554</c:v>
                </c:pt>
                <c:pt idx="6620">
                  <c:v>175.58500000000001</c:v>
                </c:pt>
                <c:pt idx="6621">
                  <c:v>175.61600000000001</c:v>
                </c:pt>
                <c:pt idx="6622">
                  <c:v>175.64699999999999</c:v>
                </c:pt>
                <c:pt idx="6623">
                  <c:v>175.678</c:v>
                </c:pt>
                <c:pt idx="6624">
                  <c:v>175.71</c:v>
                </c:pt>
                <c:pt idx="6625">
                  <c:v>175.74100000000001</c:v>
                </c:pt>
                <c:pt idx="6626">
                  <c:v>175.77199999999999</c:v>
                </c:pt>
                <c:pt idx="6627">
                  <c:v>175.803</c:v>
                </c:pt>
                <c:pt idx="6628">
                  <c:v>175.834</c:v>
                </c:pt>
                <c:pt idx="6629">
                  <c:v>175.86500000000001</c:v>
                </c:pt>
                <c:pt idx="6630">
                  <c:v>175.89600000000002</c:v>
                </c:pt>
                <c:pt idx="6631">
                  <c:v>175.928</c:v>
                </c:pt>
                <c:pt idx="6632">
                  <c:v>175.959</c:v>
                </c:pt>
                <c:pt idx="6633">
                  <c:v>175.99</c:v>
                </c:pt>
                <c:pt idx="6634">
                  <c:v>176.02100000000002</c:v>
                </c:pt>
                <c:pt idx="6635">
                  <c:v>176.053</c:v>
                </c:pt>
                <c:pt idx="6636">
                  <c:v>176.084</c:v>
                </c:pt>
                <c:pt idx="6637">
                  <c:v>176.11500000000001</c:v>
                </c:pt>
                <c:pt idx="6638">
                  <c:v>176.14699999999999</c:v>
                </c:pt>
                <c:pt idx="6639">
                  <c:v>176.178</c:v>
                </c:pt>
                <c:pt idx="6640">
                  <c:v>176.209</c:v>
                </c:pt>
                <c:pt idx="6641">
                  <c:v>176.24100000000001</c:v>
                </c:pt>
                <c:pt idx="6642">
                  <c:v>176.27199999999999</c:v>
                </c:pt>
                <c:pt idx="6643">
                  <c:v>176.304</c:v>
                </c:pt>
                <c:pt idx="6644">
                  <c:v>176.33500000000001</c:v>
                </c:pt>
                <c:pt idx="6645">
                  <c:v>176.36600000000001</c:v>
                </c:pt>
                <c:pt idx="6646">
                  <c:v>176.398</c:v>
                </c:pt>
                <c:pt idx="6647">
                  <c:v>176.429</c:v>
                </c:pt>
                <c:pt idx="6648">
                  <c:v>176.46</c:v>
                </c:pt>
                <c:pt idx="6649">
                  <c:v>176.49199999999999</c:v>
                </c:pt>
                <c:pt idx="6650">
                  <c:v>176.523</c:v>
                </c:pt>
                <c:pt idx="6651">
                  <c:v>176.554</c:v>
                </c:pt>
                <c:pt idx="6652">
                  <c:v>176.58600000000001</c:v>
                </c:pt>
                <c:pt idx="6653">
                  <c:v>176.61699999999999</c:v>
                </c:pt>
                <c:pt idx="6654">
                  <c:v>176.648</c:v>
                </c:pt>
                <c:pt idx="6655">
                  <c:v>176.68</c:v>
                </c:pt>
                <c:pt idx="6656">
                  <c:v>176.71100000000001</c:v>
                </c:pt>
                <c:pt idx="6657">
                  <c:v>176.74199999999999</c:v>
                </c:pt>
                <c:pt idx="6658">
                  <c:v>176.774</c:v>
                </c:pt>
                <c:pt idx="6659">
                  <c:v>176.80500000000001</c:v>
                </c:pt>
                <c:pt idx="6660">
                  <c:v>176.83600000000001</c:v>
                </c:pt>
                <c:pt idx="6661">
                  <c:v>176.86799999999999</c:v>
                </c:pt>
                <c:pt idx="6662">
                  <c:v>176.899</c:v>
                </c:pt>
                <c:pt idx="6663">
                  <c:v>176.93</c:v>
                </c:pt>
                <c:pt idx="6664">
                  <c:v>176.96100000000001</c:v>
                </c:pt>
                <c:pt idx="6665">
                  <c:v>176.99299999999999</c:v>
                </c:pt>
                <c:pt idx="6666">
                  <c:v>177.024</c:v>
                </c:pt>
                <c:pt idx="6667">
                  <c:v>177.05500000000001</c:v>
                </c:pt>
                <c:pt idx="6668">
                  <c:v>177.08600000000001</c:v>
                </c:pt>
                <c:pt idx="6669">
                  <c:v>177.11799999999999</c:v>
                </c:pt>
                <c:pt idx="6670">
                  <c:v>177.149</c:v>
                </c:pt>
                <c:pt idx="6671">
                  <c:v>177.18100000000001</c:v>
                </c:pt>
                <c:pt idx="6672">
                  <c:v>177.21200000000002</c:v>
                </c:pt>
                <c:pt idx="6673">
                  <c:v>177.24299999999999</c:v>
                </c:pt>
                <c:pt idx="6674">
                  <c:v>177.27500000000001</c:v>
                </c:pt>
                <c:pt idx="6675">
                  <c:v>177.30600000000001</c:v>
                </c:pt>
                <c:pt idx="6676">
                  <c:v>177.33700000000002</c:v>
                </c:pt>
                <c:pt idx="6677">
                  <c:v>177.369</c:v>
                </c:pt>
                <c:pt idx="6678">
                  <c:v>177.4</c:v>
                </c:pt>
                <c:pt idx="6679">
                  <c:v>177.43100000000001</c:v>
                </c:pt>
                <c:pt idx="6680">
                  <c:v>177.46299999999999</c:v>
                </c:pt>
                <c:pt idx="6681">
                  <c:v>177.494</c:v>
                </c:pt>
                <c:pt idx="6682">
                  <c:v>177.52500000000001</c:v>
                </c:pt>
                <c:pt idx="6683">
                  <c:v>177.55700000000002</c:v>
                </c:pt>
                <c:pt idx="6684">
                  <c:v>177.58799999999999</c:v>
                </c:pt>
                <c:pt idx="6685">
                  <c:v>177.619</c:v>
                </c:pt>
                <c:pt idx="6686">
                  <c:v>177.65100000000001</c:v>
                </c:pt>
                <c:pt idx="6687">
                  <c:v>177.68200000000002</c:v>
                </c:pt>
                <c:pt idx="6688">
                  <c:v>177.714</c:v>
                </c:pt>
                <c:pt idx="6689">
                  <c:v>177.745</c:v>
                </c:pt>
                <c:pt idx="6690">
                  <c:v>177.77600000000001</c:v>
                </c:pt>
                <c:pt idx="6691">
                  <c:v>177.80799999999999</c:v>
                </c:pt>
                <c:pt idx="6692">
                  <c:v>177.839</c:v>
                </c:pt>
                <c:pt idx="6693">
                  <c:v>177.87</c:v>
                </c:pt>
                <c:pt idx="6694">
                  <c:v>177.90200000000002</c:v>
                </c:pt>
                <c:pt idx="6695">
                  <c:v>177.93299999999999</c:v>
                </c:pt>
                <c:pt idx="6696">
                  <c:v>177.965</c:v>
                </c:pt>
                <c:pt idx="6697">
                  <c:v>177.99600000000001</c:v>
                </c:pt>
                <c:pt idx="6698">
                  <c:v>178.02700000000002</c:v>
                </c:pt>
                <c:pt idx="6699">
                  <c:v>178.059</c:v>
                </c:pt>
                <c:pt idx="6700">
                  <c:v>178.09</c:v>
                </c:pt>
                <c:pt idx="6701">
                  <c:v>178.12200000000001</c:v>
                </c:pt>
                <c:pt idx="6702">
                  <c:v>178.15299999999999</c:v>
                </c:pt>
                <c:pt idx="6703">
                  <c:v>178.184</c:v>
                </c:pt>
                <c:pt idx="6704">
                  <c:v>178.21600000000001</c:v>
                </c:pt>
                <c:pt idx="6705">
                  <c:v>178.24700000000001</c:v>
                </c:pt>
                <c:pt idx="6706">
                  <c:v>178.279</c:v>
                </c:pt>
                <c:pt idx="6707">
                  <c:v>178.31</c:v>
                </c:pt>
                <c:pt idx="6708">
                  <c:v>178.34200000000001</c:v>
                </c:pt>
                <c:pt idx="6709">
                  <c:v>178.37299999999999</c:v>
                </c:pt>
                <c:pt idx="6710">
                  <c:v>178.404</c:v>
                </c:pt>
                <c:pt idx="6711">
                  <c:v>178.43600000000001</c:v>
                </c:pt>
                <c:pt idx="6712">
                  <c:v>178.46700000000001</c:v>
                </c:pt>
                <c:pt idx="6713">
                  <c:v>178.499</c:v>
                </c:pt>
                <c:pt idx="6714">
                  <c:v>178.53</c:v>
                </c:pt>
                <c:pt idx="6715">
                  <c:v>178.56100000000001</c:v>
                </c:pt>
                <c:pt idx="6716">
                  <c:v>178.59300000000002</c:v>
                </c:pt>
                <c:pt idx="6717">
                  <c:v>178.624</c:v>
                </c:pt>
                <c:pt idx="6718">
                  <c:v>178.65600000000001</c:v>
                </c:pt>
                <c:pt idx="6719">
                  <c:v>178.691</c:v>
                </c:pt>
                <c:pt idx="6720">
                  <c:v>178.727</c:v>
                </c:pt>
                <c:pt idx="6721">
                  <c:v>178.76300000000001</c:v>
                </c:pt>
                <c:pt idx="6722">
                  <c:v>178.798</c:v>
                </c:pt>
                <c:pt idx="6723">
                  <c:v>178.833</c:v>
                </c:pt>
                <c:pt idx="6724">
                  <c:v>178.86699999999999</c:v>
                </c:pt>
                <c:pt idx="6725">
                  <c:v>178.90100000000001</c:v>
                </c:pt>
                <c:pt idx="6726">
                  <c:v>178.935</c:v>
                </c:pt>
                <c:pt idx="6727">
                  <c:v>178.96899999999999</c:v>
                </c:pt>
                <c:pt idx="6728">
                  <c:v>179.00399999999999</c:v>
                </c:pt>
                <c:pt idx="6729">
                  <c:v>179.03900000000002</c:v>
                </c:pt>
                <c:pt idx="6730">
                  <c:v>179.07400000000001</c:v>
                </c:pt>
                <c:pt idx="6731">
                  <c:v>179.11</c:v>
                </c:pt>
                <c:pt idx="6732">
                  <c:v>179.14600000000002</c:v>
                </c:pt>
                <c:pt idx="6733">
                  <c:v>179.18200000000002</c:v>
                </c:pt>
                <c:pt idx="6734">
                  <c:v>179.221</c:v>
                </c:pt>
                <c:pt idx="6735">
                  <c:v>179.26599999999999</c:v>
                </c:pt>
                <c:pt idx="6736">
                  <c:v>179.31100000000001</c:v>
                </c:pt>
                <c:pt idx="6737">
                  <c:v>179.35599999999999</c:v>
                </c:pt>
                <c:pt idx="6738">
                  <c:v>179.40200000000002</c:v>
                </c:pt>
                <c:pt idx="6739">
                  <c:v>179.447</c:v>
                </c:pt>
                <c:pt idx="6740">
                  <c:v>179.49299999999999</c:v>
                </c:pt>
                <c:pt idx="6741">
                  <c:v>179.53800000000001</c:v>
                </c:pt>
                <c:pt idx="6742">
                  <c:v>179.584</c:v>
                </c:pt>
                <c:pt idx="6743">
                  <c:v>179.63</c:v>
                </c:pt>
                <c:pt idx="6744">
                  <c:v>179.67600000000002</c:v>
                </c:pt>
                <c:pt idx="6745">
                  <c:v>179.72200000000001</c:v>
                </c:pt>
                <c:pt idx="6746">
                  <c:v>179.768</c:v>
                </c:pt>
                <c:pt idx="6747">
                  <c:v>179.81399999999999</c:v>
                </c:pt>
                <c:pt idx="6748">
                  <c:v>179.86</c:v>
                </c:pt>
                <c:pt idx="6749">
                  <c:v>179.90600000000001</c:v>
                </c:pt>
                <c:pt idx="6750">
                  <c:v>179.952</c:v>
                </c:pt>
                <c:pt idx="6751">
                  <c:v>179.999</c:v>
                </c:pt>
                <c:pt idx="6752">
                  <c:v>180.04599999999999</c:v>
                </c:pt>
                <c:pt idx="6753">
                  <c:v>180.09300000000002</c:v>
                </c:pt>
                <c:pt idx="6754">
                  <c:v>180.14000000000001</c:v>
                </c:pt>
                <c:pt idx="6755">
                  <c:v>180.18600000000001</c:v>
                </c:pt>
                <c:pt idx="6756">
                  <c:v>180.233</c:v>
                </c:pt>
                <c:pt idx="6757">
                  <c:v>180.28</c:v>
                </c:pt>
                <c:pt idx="6758">
                  <c:v>180.32599999999999</c:v>
                </c:pt>
                <c:pt idx="6759">
                  <c:v>180.37299999999999</c:v>
                </c:pt>
                <c:pt idx="6760">
                  <c:v>180.42000000000002</c:v>
                </c:pt>
                <c:pt idx="6761">
                  <c:v>180.46600000000001</c:v>
                </c:pt>
                <c:pt idx="6762">
                  <c:v>180.51300000000001</c:v>
                </c:pt>
                <c:pt idx="6763">
                  <c:v>180.56</c:v>
                </c:pt>
                <c:pt idx="6764">
                  <c:v>180.607</c:v>
                </c:pt>
                <c:pt idx="6765">
                  <c:v>180.654</c:v>
                </c:pt>
                <c:pt idx="6766">
                  <c:v>180.70099999999999</c:v>
                </c:pt>
                <c:pt idx="6767">
                  <c:v>180.74799999999999</c:v>
                </c:pt>
                <c:pt idx="6768">
                  <c:v>180.79500000000002</c:v>
                </c:pt>
                <c:pt idx="6769">
                  <c:v>180.84300000000002</c:v>
                </c:pt>
                <c:pt idx="6770">
                  <c:v>180.89000000000001</c:v>
                </c:pt>
                <c:pt idx="6771">
                  <c:v>180.93800000000002</c:v>
                </c:pt>
                <c:pt idx="6772">
                  <c:v>180.98599999999999</c:v>
                </c:pt>
                <c:pt idx="6773">
                  <c:v>181.03300000000002</c:v>
                </c:pt>
                <c:pt idx="6774">
                  <c:v>181.08100000000002</c:v>
                </c:pt>
                <c:pt idx="6775">
                  <c:v>181.13</c:v>
                </c:pt>
                <c:pt idx="6776">
                  <c:v>181.178</c:v>
                </c:pt>
                <c:pt idx="6777">
                  <c:v>181.226</c:v>
                </c:pt>
                <c:pt idx="6778">
                  <c:v>181.274</c:v>
                </c:pt>
                <c:pt idx="6779">
                  <c:v>181.32300000000001</c:v>
                </c:pt>
                <c:pt idx="6780">
                  <c:v>181.37100000000001</c:v>
                </c:pt>
                <c:pt idx="6781">
                  <c:v>181.42000000000002</c:v>
                </c:pt>
                <c:pt idx="6782">
                  <c:v>181.46899999999999</c:v>
                </c:pt>
                <c:pt idx="6783">
                  <c:v>181.517</c:v>
                </c:pt>
                <c:pt idx="6784">
                  <c:v>181.566</c:v>
                </c:pt>
                <c:pt idx="6785">
                  <c:v>181.61500000000001</c:v>
                </c:pt>
                <c:pt idx="6786">
                  <c:v>181.66300000000001</c:v>
                </c:pt>
                <c:pt idx="6787">
                  <c:v>181.71200000000002</c:v>
                </c:pt>
                <c:pt idx="6788">
                  <c:v>181.761</c:v>
                </c:pt>
                <c:pt idx="6789">
                  <c:v>181.81</c:v>
                </c:pt>
                <c:pt idx="6790">
                  <c:v>181.85900000000001</c:v>
                </c:pt>
                <c:pt idx="6791">
                  <c:v>181.90899999999999</c:v>
                </c:pt>
                <c:pt idx="6792">
                  <c:v>181.959</c:v>
                </c:pt>
                <c:pt idx="6793">
                  <c:v>182.00900000000001</c:v>
                </c:pt>
                <c:pt idx="6794">
                  <c:v>182.05799999999999</c:v>
                </c:pt>
                <c:pt idx="6795">
                  <c:v>182.10900000000001</c:v>
                </c:pt>
                <c:pt idx="6796">
                  <c:v>182.15899999999999</c:v>
                </c:pt>
                <c:pt idx="6797">
                  <c:v>182.209</c:v>
                </c:pt>
                <c:pt idx="6798">
                  <c:v>182.25800000000001</c:v>
                </c:pt>
                <c:pt idx="6799">
                  <c:v>182.30799999999999</c:v>
                </c:pt>
                <c:pt idx="6800">
                  <c:v>182.358</c:v>
                </c:pt>
                <c:pt idx="6801">
                  <c:v>182.40700000000001</c:v>
                </c:pt>
                <c:pt idx="6802">
                  <c:v>182.45600000000002</c:v>
                </c:pt>
                <c:pt idx="6803">
                  <c:v>182.506</c:v>
                </c:pt>
                <c:pt idx="6804">
                  <c:v>182.55500000000001</c:v>
                </c:pt>
                <c:pt idx="6805">
                  <c:v>182.60400000000001</c:v>
                </c:pt>
                <c:pt idx="6806">
                  <c:v>182.65299999999999</c:v>
                </c:pt>
                <c:pt idx="6807">
                  <c:v>182.702</c:v>
                </c:pt>
                <c:pt idx="6808">
                  <c:v>182.751</c:v>
                </c:pt>
                <c:pt idx="6809">
                  <c:v>182.8</c:v>
                </c:pt>
                <c:pt idx="6810">
                  <c:v>182.84900000000002</c:v>
                </c:pt>
                <c:pt idx="6811">
                  <c:v>182.898</c:v>
                </c:pt>
                <c:pt idx="6812">
                  <c:v>182.947</c:v>
                </c:pt>
                <c:pt idx="6813">
                  <c:v>182.995</c:v>
                </c:pt>
                <c:pt idx="6814">
                  <c:v>183.04400000000001</c:v>
                </c:pt>
                <c:pt idx="6815">
                  <c:v>183.09200000000001</c:v>
                </c:pt>
                <c:pt idx="6816">
                  <c:v>183.14099999999999</c:v>
                </c:pt>
                <c:pt idx="6817">
                  <c:v>183.19</c:v>
                </c:pt>
                <c:pt idx="6818">
                  <c:v>183.238</c:v>
                </c:pt>
                <c:pt idx="6819">
                  <c:v>183.286</c:v>
                </c:pt>
                <c:pt idx="6820">
                  <c:v>183.33500000000001</c:v>
                </c:pt>
                <c:pt idx="6821">
                  <c:v>183.38300000000001</c:v>
                </c:pt>
                <c:pt idx="6822">
                  <c:v>183.43200000000002</c:v>
                </c:pt>
                <c:pt idx="6823">
                  <c:v>183.48</c:v>
                </c:pt>
                <c:pt idx="6824">
                  <c:v>183.52799999999999</c:v>
                </c:pt>
                <c:pt idx="6825">
                  <c:v>183.57599999999999</c:v>
                </c:pt>
                <c:pt idx="6826">
                  <c:v>183.625</c:v>
                </c:pt>
                <c:pt idx="6827">
                  <c:v>183.673</c:v>
                </c:pt>
                <c:pt idx="6828">
                  <c:v>183.72200000000001</c:v>
                </c:pt>
                <c:pt idx="6829">
                  <c:v>183.77</c:v>
                </c:pt>
                <c:pt idx="6830">
                  <c:v>183.81800000000001</c:v>
                </c:pt>
                <c:pt idx="6831">
                  <c:v>183.86699999999999</c:v>
                </c:pt>
                <c:pt idx="6832">
                  <c:v>183.91499999999999</c:v>
                </c:pt>
                <c:pt idx="6833">
                  <c:v>183.964</c:v>
                </c:pt>
                <c:pt idx="6834">
                  <c:v>184.012</c:v>
                </c:pt>
                <c:pt idx="6835">
                  <c:v>184.06</c:v>
                </c:pt>
                <c:pt idx="6836">
                  <c:v>184.10900000000001</c:v>
                </c:pt>
                <c:pt idx="6837">
                  <c:v>184.15700000000001</c:v>
                </c:pt>
                <c:pt idx="6838">
                  <c:v>184.20600000000002</c:v>
                </c:pt>
                <c:pt idx="6839">
                  <c:v>184.25399999999999</c:v>
                </c:pt>
                <c:pt idx="6840">
                  <c:v>184.303</c:v>
                </c:pt>
                <c:pt idx="6841">
                  <c:v>184.351</c:v>
                </c:pt>
                <c:pt idx="6842">
                  <c:v>184.4</c:v>
                </c:pt>
                <c:pt idx="6843">
                  <c:v>184.44800000000001</c:v>
                </c:pt>
                <c:pt idx="6844">
                  <c:v>184.49700000000001</c:v>
                </c:pt>
                <c:pt idx="6845">
                  <c:v>184.54500000000002</c:v>
                </c:pt>
                <c:pt idx="6846">
                  <c:v>184.59399999999999</c:v>
                </c:pt>
                <c:pt idx="6847">
                  <c:v>184.643</c:v>
                </c:pt>
                <c:pt idx="6848">
                  <c:v>184.691</c:v>
                </c:pt>
                <c:pt idx="6849">
                  <c:v>184.74</c:v>
                </c:pt>
                <c:pt idx="6850">
                  <c:v>184.78800000000001</c:v>
                </c:pt>
                <c:pt idx="6851">
                  <c:v>184.83700000000002</c:v>
                </c:pt>
                <c:pt idx="6852">
                  <c:v>184.886</c:v>
                </c:pt>
                <c:pt idx="6853">
                  <c:v>184.934</c:v>
                </c:pt>
                <c:pt idx="6854">
                  <c:v>184.983</c:v>
                </c:pt>
                <c:pt idx="6855">
                  <c:v>185.03200000000001</c:v>
                </c:pt>
                <c:pt idx="6856">
                  <c:v>185.08</c:v>
                </c:pt>
                <c:pt idx="6857">
                  <c:v>185.12899999999999</c:v>
                </c:pt>
                <c:pt idx="6858">
                  <c:v>185.178</c:v>
                </c:pt>
                <c:pt idx="6859">
                  <c:v>185.226</c:v>
                </c:pt>
                <c:pt idx="6860">
                  <c:v>185.27500000000001</c:v>
                </c:pt>
                <c:pt idx="6861">
                  <c:v>185.32400000000001</c:v>
                </c:pt>
                <c:pt idx="6862">
                  <c:v>185.37200000000001</c:v>
                </c:pt>
                <c:pt idx="6863">
                  <c:v>185.42099999999999</c:v>
                </c:pt>
                <c:pt idx="6864">
                  <c:v>185.47</c:v>
                </c:pt>
                <c:pt idx="6865">
                  <c:v>185.518</c:v>
                </c:pt>
                <c:pt idx="6866">
                  <c:v>185.56700000000001</c:v>
                </c:pt>
                <c:pt idx="6867">
                  <c:v>185.61500000000001</c:v>
                </c:pt>
                <c:pt idx="6868">
                  <c:v>185.66400000000002</c:v>
                </c:pt>
                <c:pt idx="6869">
                  <c:v>185.71299999999999</c:v>
                </c:pt>
                <c:pt idx="6870">
                  <c:v>185.761</c:v>
                </c:pt>
                <c:pt idx="6871">
                  <c:v>185.81</c:v>
                </c:pt>
                <c:pt idx="6872">
                  <c:v>185.85900000000001</c:v>
                </c:pt>
                <c:pt idx="6873">
                  <c:v>185.90700000000001</c:v>
                </c:pt>
                <c:pt idx="6874">
                  <c:v>185.95600000000002</c:v>
                </c:pt>
                <c:pt idx="6875">
                  <c:v>186.005</c:v>
                </c:pt>
                <c:pt idx="6876">
                  <c:v>186.054</c:v>
                </c:pt>
                <c:pt idx="6877">
                  <c:v>186.102</c:v>
                </c:pt>
                <c:pt idx="6878">
                  <c:v>186.15100000000001</c:v>
                </c:pt>
                <c:pt idx="6879">
                  <c:v>186.20000000000002</c:v>
                </c:pt>
                <c:pt idx="6880">
                  <c:v>186.249</c:v>
                </c:pt>
                <c:pt idx="6881">
                  <c:v>186.298</c:v>
                </c:pt>
                <c:pt idx="6882">
                  <c:v>186.346</c:v>
                </c:pt>
                <c:pt idx="6883">
                  <c:v>186.39500000000001</c:v>
                </c:pt>
                <c:pt idx="6884">
                  <c:v>186.44400000000002</c:v>
                </c:pt>
                <c:pt idx="6885">
                  <c:v>186.49299999999999</c:v>
                </c:pt>
                <c:pt idx="6886">
                  <c:v>186.542</c:v>
                </c:pt>
                <c:pt idx="6887">
                  <c:v>186.59</c:v>
                </c:pt>
                <c:pt idx="6888">
                  <c:v>186.63900000000001</c:v>
                </c:pt>
                <c:pt idx="6889">
                  <c:v>186.68800000000002</c:v>
                </c:pt>
                <c:pt idx="6890">
                  <c:v>186.73699999999999</c:v>
                </c:pt>
                <c:pt idx="6891">
                  <c:v>186.786</c:v>
                </c:pt>
                <c:pt idx="6892">
                  <c:v>186.83500000000001</c:v>
                </c:pt>
                <c:pt idx="6893">
                  <c:v>186.88400000000001</c:v>
                </c:pt>
                <c:pt idx="6894">
                  <c:v>186.93299999999999</c:v>
                </c:pt>
                <c:pt idx="6895">
                  <c:v>186.982</c:v>
                </c:pt>
                <c:pt idx="6896">
                  <c:v>187.03100000000001</c:v>
                </c:pt>
                <c:pt idx="6897">
                  <c:v>187.08</c:v>
                </c:pt>
                <c:pt idx="6898">
                  <c:v>187.12899999999999</c:v>
                </c:pt>
                <c:pt idx="6899">
                  <c:v>187.178</c:v>
                </c:pt>
                <c:pt idx="6900">
                  <c:v>187.227</c:v>
                </c:pt>
                <c:pt idx="6901">
                  <c:v>187.27600000000001</c:v>
                </c:pt>
                <c:pt idx="6902">
                  <c:v>187.32500000000002</c:v>
                </c:pt>
                <c:pt idx="6903">
                  <c:v>187.37299999999999</c:v>
                </c:pt>
                <c:pt idx="6904">
                  <c:v>187.422</c:v>
                </c:pt>
                <c:pt idx="6905">
                  <c:v>187.471</c:v>
                </c:pt>
                <c:pt idx="6906">
                  <c:v>187.52</c:v>
                </c:pt>
                <c:pt idx="6907">
                  <c:v>187.56900000000002</c:v>
                </c:pt>
                <c:pt idx="6908">
                  <c:v>187.61799999999999</c:v>
                </c:pt>
                <c:pt idx="6909">
                  <c:v>187.667</c:v>
                </c:pt>
                <c:pt idx="6910">
                  <c:v>187.71600000000001</c:v>
                </c:pt>
                <c:pt idx="6911">
                  <c:v>187.76500000000001</c:v>
                </c:pt>
                <c:pt idx="6912">
                  <c:v>187.81300000000002</c:v>
                </c:pt>
                <c:pt idx="6913">
                  <c:v>187.86199999999999</c:v>
                </c:pt>
                <c:pt idx="6914">
                  <c:v>187.911</c:v>
                </c:pt>
                <c:pt idx="6915">
                  <c:v>187.96</c:v>
                </c:pt>
                <c:pt idx="6916">
                  <c:v>188.00900000000001</c:v>
                </c:pt>
                <c:pt idx="6917">
                  <c:v>188.05799999999999</c:v>
                </c:pt>
                <c:pt idx="6918">
                  <c:v>188.107</c:v>
                </c:pt>
                <c:pt idx="6919">
                  <c:v>188.15600000000001</c:v>
                </c:pt>
                <c:pt idx="6920">
                  <c:v>188.20500000000001</c:v>
                </c:pt>
                <c:pt idx="6921">
                  <c:v>188.25399999999999</c:v>
                </c:pt>
                <c:pt idx="6922">
                  <c:v>188.30199999999999</c:v>
                </c:pt>
                <c:pt idx="6923">
                  <c:v>188.351</c:v>
                </c:pt>
                <c:pt idx="6924">
                  <c:v>188.4</c:v>
                </c:pt>
                <c:pt idx="6925">
                  <c:v>188.44900000000001</c:v>
                </c:pt>
                <c:pt idx="6926">
                  <c:v>188.49799999999999</c:v>
                </c:pt>
                <c:pt idx="6927">
                  <c:v>188.547</c:v>
                </c:pt>
                <c:pt idx="6928">
                  <c:v>188.596</c:v>
                </c:pt>
                <c:pt idx="6929">
                  <c:v>188.64500000000001</c:v>
                </c:pt>
                <c:pt idx="6930">
                  <c:v>188.69400000000002</c:v>
                </c:pt>
                <c:pt idx="6931">
                  <c:v>188.74299999999999</c:v>
                </c:pt>
                <c:pt idx="6932">
                  <c:v>188.792</c:v>
                </c:pt>
                <c:pt idx="6933">
                  <c:v>188.84100000000001</c:v>
                </c:pt>
                <c:pt idx="6934">
                  <c:v>188.89000000000001</c:v>
                </c:pt>
                <c:pt idx="6935">
                  <c:v>188.93899999999999</c:v>
                </c:pt>
                <c:pt idx="6936">
                  <c:v>188.98699999999999</c:v>
                </c:pt>
                <c:pt idx="6937">
                  <c:v>189.036</c:v>
                </c:pt>
                <c:pt idx="6938">
                  <c:v>189.08500000000001</c:v>
                </c:pt>
                <c:pt idx="6939">
                  <c:v>189.13400000000001</c:v>
                </c:pt>
                <c:pt idx="6940">
                  <c:v>189.18299999999999</c:v>
                </c:pt>
                <c:pt idx="6941">
                  <c:v>189.232</c:v>
                </c:pt>
                <c:pt idx="6942">
                  <c:v>189.28100000000001</c:v>
                </c:pt>
                <c:pt idx="6943">
                  <c:v>189.33</c:v>
                </c:pt>
                <c:pt idx="6944">
                  <c:v>189.37899999999999</c:v>
                </c:pt>
                <c:pt idx="6945">
                  <c:v>189.428</c:v>
                </c:pt>
                <c:pt idx="6946">
                  <c:v>189.477</c:v>
                </c:pt>
                <c:pt idx="6947">
                  <c:v>189.52600000000001</c:v>
                </c:pt>
                <c:pt idx="6948">
                  <c:v>189.57500000000002</c:v>
                </c:pt>
                <c:pt idx="6949">
                  <c:v>189.624</c:v>
                </c:pt>
                <c:pt idx="6950">
                  <c:v>189.673</c:v>
                </c:pt>
                <c:pt idx="6951">
                  <c:v>189.72200000000001</c:v>
                </c:pt>
                <c:pt idx="6952">
                  <c:v>189.77100000000002</c:v>
                </c:pt>
                <c:pt idx="6953">
                  <c:v>189.82</c:v>
                </c:pt>
                <c:pt idx="6954">
                  <c:v>189.869</c:v>
                </c:pt>
                <c:pt idx="6955">
                  <c:v>189.91800000000001</c:v>
                </c:pt>
                <c:pt idx="6956">
                  <c:v>189.96700000000001</c:v>
                </c:pt>
                <c:pt idx="6957">
                  <c:v>190.01599999999999</c:v>
                </c:pt>
                <c:pt idx="6958">
                  <c:v>190.065</c:v>
                </c:pt>
                <c:pt idx="6959">
                  <c:v>190.114</c:v>
                </c:pt>
                <c:pt idx="6960">
                  <c:v>190.16300000000001</c:v>
                </c:pt>
                <c:pt idx="6961">
                  <c:v>190.21200000000002</c:v>
                </c:pt>
                <c:pt idx="6962">
                  <c:v>190.261</c:v>
                </c:pt>
                <c:pt idx="6963">
                  <c:v>190.31</c:v>
                </c:pt>
                <c:pt idx="6964">
                  <c:v>190.35900000000001</c:v>
                </c:pt>
                <c:pt idx="6965">
                  <c:v>190.40800000000002</c:v>
                </c:pt>
                <c:pt idx="6966">
                  <c:v>190.45699999999999</c:v>
                </c:pt>
                <c:pt idx="6967">
                  <c:v>190.506</c:v>
                </c:pt>
                <c:pt idx="6968">
                  <c:v>190.55500000000001</c:v>
                </c:pt>
                <c:pt idx="6969">
                  <c:v>190.60400000000001</c:v>
                </c:pt>
                <c:pt idx="6970">
                  <c:v>190.65299999999999</c:v>
                </c:pt>
                <c:pt idx="6971">
                  <c:v>190.70099999999999</c:v>
                </c:pt>
                <c:pt idx="6972">
                  <c:v>190.75</c:v>
                </c:pt>
                <c:pt idx="6973">
                  <c:v>190.79900000000001</c:v>
                </c:pt>
                <c:pt idx="6974">
                  <c:v>190.84800000000001</c:v>
                </c:pt>
                <c:pt idx="6975">
                  <c:v>190.89699999999999</c:v>
                </c:pt>
                <c:pt idx="6976">
                  <c:v>190.946</c:v>
                </c:pt>
                <c:pt idx="6977">
                  <c:v>190.995</c:v>
                </c:pt>
                <c:pt idx="6978">
                  <c:v>191.04400000000001</c:v>
                </c:pt>
                <c:pt idx="6979">
                  <c:v>191.09399999999999</c:v>
                </c:pt>
                <c:pt idx="6980">
                  <c:v>191.143</c:v>
                </c:pt>
                <c:pt idx="6981">
                  <c:v>191.19200000000001</c:v>
                </c:pt>
                <c:pt idx="6982">
                  <c:v>191.24</c:v>
                </c:pt>
                <c:pt idx="6983">
                  <c:v>191.28900000000002</c:v>
                </c:pt>
                <c:pt idx="6984">
                  <c:v>191.33799999999999</c:v>
                </c:pt>
                <c:pt idx="6985">
                  <c:v>191.387</c:v>
                </c:pt>
                <c:pt idx="6986">
                  <c:v>191.43600000000001</c:v>
                </c:pt>
                <c:pt idx="6987">
                  <c:v>191.48500000000001</c:v>
                </c:pt>
                <c:pt idx="6988">
                  <c:v>191.53399999999999</c:v>
                </c:pt>
                <c:pt idx="6989">
                  <c:v>191.583</c:v>
                </c:pt>
                <c:pt idx="6990">
                  <c:v>191.63200000000001</c:v>
                </c:pt>
                <c:pt idx="6991">
                  <c:v>191.68100000000001</c:v>
                </c:pt>
                <c:pt idx="6992">
                  <c:v>191.73000000000002</c:v>
                </c:pt>
                <c:pt idx="6993">
                  <c:v>191.779</c:v>
                </c:pt>
                <c:pt idx="6994">
                  <c:v>191.828</c:v>
                </c:pt>
                <c:pt idx="6995">
                  <c:v>191.87700000000001</c:v>
                </c:pt>
                <c:pt idx="6996">
                  <c:v>191.92600000000002</c:v>
                </c:pt>
                <c:pt idx="6997">
                  <c:v>191.97499999999999</c:v>
                </c:pt>
                <c:pt idx="6998">
                  <c:v>192.024</c:v>
                </c:pt>
                <c:pt idx="6999">
                  <c:v>192.07300000000001</c:v>
                </c:pt>
                <c:pt idx="7000">
                  <c:v>192.12200000000001</c:v>
                </c:pt>
                <c:pt idx="7001">
                  <c:v>192.17000000000002</c:v>
                </c:pt>
                <c:pt idx="7002">
                  <c:v>192.21899999999999</c:v>
                </c:pt>
                <c:pt idx="7003">
                  <c:v>192.268</c:v>
                </c:pt>
                <c:pt idx="7004">
                  <c:v>192.31700000000001</c:v>
                </c:pt>
                <c:pt idx="7005">
                  <c:v>192.36600000000001</c:v>
                </c:pt>
                <c:pt idx="7006">
                  <c:v>192.41499999999999</c:v>
                </c:pt>
                <c:pt idx="7007">
                  <c:v>192.464</c:v>
                </c:pt>
                <c:pt idx="7008">
                  <c:v>192.51300000000001</c:v>
                </c:pt>
                <c:pt idx="7009">
                  <c:v>192.56200000000001</c:v>
                </c:pt>
                <c:pt idx="7010">
                  <c:v>192.61099999999999</c:v>
                </c:pt>
                <c:pt idx="7011">
                  <c:v>192.66</c:v>
                </c:pt>
                <c:pt idx="7012">
                  <c:v>192.709</c:v>
                </c:pt>
                <c:pt idx="7013">
                  <c:v>192.75700000000001</c:v>
                </c:pt>
                <c:pt idx="7014">
                  <c:v>192.80600000000001</c:v>
                </c:pt>
                <c:pt idx="7015">
                  <c:v>192.85500000000002</c:v>
                </c:pt>
                <c:pt idx="7016">
                  <c:v>192.904</c:v>
                </c:pt>
                <c:pt idx="7017">
                  <c:v>192.953</c:v>
                </c:pt>
                <c:pt idx="7018">
                  <c:v>193.00200000000001</c:v>
                </c:pt>
                <c:pt idx="7019">
                  <c:v>193.05100000000002</c:v>
                </c:pt>
                <c:pt idx="7020">
                  <c:v>193.1</c:v>
                </c:pt>
                <c:pt idx="7021">
                  <c:v>193.149</c:v>
                </c:pt>
                <c:pt idx="7022">
                  <c:v>193.19800000000001</c:v>
                </c:pt>
                <c:pt idx="7023">
                  <c:v>193.24700000000001</c:v>
                </c:pt>
                <c:pt idx="7024">
                  <c:v>193.29599999999999</c:v>
                </c:pt>
                <c:pt idx="7025">
                  <c:v>193.34399999999999</c:v>
                </c:pt>
                <c:pt idx="7026">
                  <c:v>193.393</c:v>
                </c:pt>
                <c:pt idx="7027">
                  <c:v>193.44200000000001</c:v>
                </c:pt>
                <c:pt idx="7028">
                  <c:v>193.49100000000001</c:v>
                </c:pt>
                <c:pt idx="7029">
                  <c:v>193.54</c:v>
                </c:pt>
                <c:pt idx="7030">
                  <c:v>193.589</c:v>
                </c:pt>
                <c:pt idx="7031">
                  <c:v>193.63800000000001</c:v>
                </c:pt>
                <c:pt idx="7032">
                  <c:v>193.68700000000001</c:v>
                </c:pt>
                <c:pt idx="7033">
                  <c:v>193.73599999999999</c:v>
                </c:pt>
                <c:pt idx="7034">
                  <c:v>193.785</c:v>
                </c:pt>
                <c:pt idx="7035">
                  <c:v>193.834</c:v>
                </c:pt>
                <c:pt idx="7036">
                  <c:v>193.88300000000001</c:v>
                </c:pt>
                <c:pt idx="7037">
                  <c:v>193.93200000000002</c:v>
                </c:pt>
                <c:pt idx="7038">
                  <c:v>193.98099999999999</c:v>
                </c:pt>
                <c:pt idx="7039">
                  <c:v>194.03</c:v>
                </c:pt>
                <c:pt idx="7040">
                  <c:v>194.07900000000001</c:v>
                </c:pt>
                <c:pt idx="7041">
                  <c:v>194.12800000000001</c:v>
                </c:pt>
                <c:pt idx="7042">
                  <c:v>194.17699999999999</c:v>
                </c:pt>
                <c:pt idx="7043">
                  <c:v>194.226</c:v>
                </c:pt>
                <c:pt idx="7044">
                  <c:v>194.27500000000001</c:v>
                </c:pt>
                <c:pt idx="7045">
                  <c:v>194.32400000000001</c:v>
                </c:pt>
                <c:pt idx="7046">
                  <c:v>194.37299999999999</c:v>
                </c:pt>
                <c:pt idx="7047">
                  <c:v>194.422</c:v>
                </c:pt>
                <c:pt idx="7048">
                  <c:v>194.471</c:v>
                </c:pt>
                <c:pt idx="7049">
                  <c:v>194.53</c:v>
                </c:pt>
                <c:pt idx="7050">
                  <c:v>194.58799999999999</c:v>
                </c:pt>
                <c:pt idx="7051">
                  <c:v>194.64699999999999</c:v>
                </c:pt>
                <c:pt idx="7052">
                  <c:v>194.70600000000002</c:v>
                </c:pt>
                <c:pt idx="7053">
                  <c:v>194.76400000000001</c:v>
                </c:pt>
                <c:pt idx="7054">
                  <c:v>194.82300000000001</c:v>
                </c:pt>
                <c:pt idx="7055">
                  <c:v>194.88200000000001</c:v>
                </c:pt>
                <c:pt idx="7056">
                  <c:v>194.941</c:v>
                </c:pt>
                <c:pt idx="7057">
                  <c:v>195</c:v>
                </c:pt>
                <c:pt idx="7058">
                  <c:v>195.059</c:v>
                </c:pt>
                <c:pt idx="7059">
                  <c:v>195.11799999999999</c:v>
                </c:pt>
                <c:pt idx="7060">
                  <c:v>195.17699999999999</c:v>
                </c:pt>
                <c:pt idx="7061">
                  <c:v>195.23699999999999</c:v>
                </c:pt>
                <c:pt idx="7062">
                  <c:v>195.29599999999999</c:v>
                </c:pt>
                <c:pt idx="7063">
                  <c:v>195.35599999999999</c:v>
                </c:pt>
                <c:pt idx="7064">
                  <c:v>195.41499999999999</c:v>
                </c:pt>
                <c:pt idx="7065">
                  <c:v>195.47499999999999</c:v>
                </c:pt>
                <c:pt idx="7066">
                  <c:v>195.535</c:v>
                </c:pt>
                <c:pt idx="7067">
                  <c:v>195.59399999999999</c:v>
                </c:pt>
                <c:pt idx="7068">
                  <c:v>195.654</c:v>
                </c:pt>
                <c:pt idx="7069">
                  <c:v>195.714</c:v>
                </c:pt>
                <c:pt idx="7070">
                  <c:v>195.774</c:v>
                </c:pt>
                <c:pt idx="7071">
                  <c:v>195.834</c:v>
                </c:pt>
                <c:pt idx="7072">
                  <c:v>195.89400000000001</c:v>
                </c:pt>
                <c:pt idx="7073">
                  <c:v>195.95400000000001</c:v>
                </c:pt>
                <c:pt idx="7074">
                  <c:v>196.01500000000001</c:v>
                </c:pt>
                <c:pt idx="7075">
                  <c:v>196.07500000000002</c:v>
                </c:pt>
                <c:pt idx="7076">
                  <c:v>196.13499999999999</c:v>
                </c:pt>
                <c:pt idx="7077">
                  <c:v>196.19499999999999</c:v>
                </c:pt>
                <c:pt idx="7078">
                  <c:v>196.256</c:v>
                </c:pt>
                <c:pt idx="7079">
                  <c:v>196.316</c:v>
                </c:pt>
                <c:pt idx="7080">
                  <c:v>196.37700000000001</c:v>
                </c:pt>
                <c:pt idx="7081">
                  <c:v>196.43700000000001</c:v>
                </c:pt>
                <c:pt idx="7082">
                  <c:v>196.49799999999999</c:v>
                </c:pt>
                <c:pt idx="7083">
                  <c:v>196.559</c:v>
                </c:pt>
                <c:pt idx="7084">
                  <c:v>196.619</c:v>
                </c:pt>
                <c:pt idx="7085">
                  <c:v>196.68</c:v>
                </c:pt>
                <c:pt idx="7086">
                  <c:v>196.74100000000001</c:v>
                </c:pt>
                <c:pt idx="7087">
                  <c:v>196.80100000000002</c:v>
                </c:pt>
                <c:pt idx="7088">
                  <c:v>196.86199999999999</c:v>
                </c:pt>
                <c:pt idx="7089">
                  <c:v>196.923</c:v>
                </c:pt>
                <c:pt idx="7090">
                  <c:v>196.98400000000001</c:v>
                </c:pt>
                <c:pt idx="7091">
                  <c:v>197.04400000000001</c:v>
                </c:pt>
                <c:pt idx="7092">
                  <c:v>197.10500000000002</c:v>
                </c:pt>
                <c:pt idx="7093">
                  <c:v>197.166</c:v>
                </c:pt>
                <c:pt idx="7094">
                  <c:v>197.226</c:v>
                </c:pt>
                <c:pt idx="7095">
                  <c:v>197.28700000000001</c:v>
                </c:pt>
                <c:pt idx="7096">
                  <c:v>197.34800000000001</c:v>
                </c:pt>
                <c:pt idx="7097">
                  <c:v>197.40800000000002</c:v>
                </c:pt>
                <c:pt idx="7098">
                  <c:v>197.46899999999999</c:v>
                </c:pt>
                <c:pt idx="7099">
                  <c:v>197.529</c:v>
                </c:pt>
                <c:pt idx="7100">
                  <c:v>197.59</c:v>
                </c:pt>
                <c:pt idx="7101">
                  <c:v>197.65</c:v>
                </c:pt>
                <c:pt idx="7102">
                  <c:v>197.71</c:v>
                </c:pt>
                <c:pt idx="7103">
                  <c:v>197.77100000000002</c:v>
                </c:pt>
                <c:pt idx="7104">
                  <c:v>197.83100000000002</c:v>
                </c:pt>
                <c:pt idx="7105">
                  <c:v>197.89099999999999</c:v>
                </c:pt>
                <c:pt idx="7106">
                  <c:v>197.952</c:v>
                </c:pt>
                <c:pt idx="7107">
                  <c:v>198.012</c:v>
                </c:pt>
                <c:pt idx="7108">
                  <c:v>198.072</c:v>
                </c:pt>
                <c:pt idx="7109">
                  <c:v>198.13200000000001</c:v>
                </c:pt>
                <c:pt idx="7110">
                  <c:v>198.19200000000001</c:v>
                </c:pt>
                <c:pt idx="7111">
                  <c:v>198.25300000000001</c:v>
                </c:pt>
                <c:pt idx="7112">
                  <c:v>198.31300000000002</c:v>
                </c:pt>
                <c:pt idx="7113">
                  <c:v>198.37299999999999</c:v>
                </c:pt>
                <c:pt idx="7114">
                  <c:v>198.43299999999999</c:v>
                </c:pt>
                <c:pt idx="7115">
                  <c:v>198.494</c:v>
                </c:pt>
                <c:pt idx="7116">
                  <c:v>198.554</c:v>
                </c:pt>
                <c:pt idx="7117">
                  <c:v>198.614</c:v>
                </c:pt>
                <c:pt idx="7118">
                  <c:v>198.67400000000001</c:v>
                </c:pt>
                <c:pt idx="7119">
                  <c:v>198.73500000000001</c:v>
                </c:pt>
                <c:pt idx="7120">
                  <c:v>198.79500000000002</c:v>
                </c:pt>
                <c:pt idx="7121">
                  <c:v>198.85500000000002</c:v>
                </c:pt>
                <c:pt idx="7122">
                  <c:v>198.916</c:v>
                </c:pt>
                <c:pt idx="7123">
                  <c:v>198.976</c:v>
                </c:pt>
                <c:pt idx="7124">
                  <c:v>199.036</c:v>
                </c:pt>
                <c:pt idx="7125">
                  <c:v>199.09700000000001</c:v>
                </c:pt>
                <c:pt idx="7126">
                  <c:v>199.15700000000001</c:v>
                </c:pt>
                <c:pt idx="7127">
                  <c:v>199.21800000000002</c:v>
                </c:pt>
                <c:pt idx="7128">
                  <c:v>199.27799999999999</c:v>
                </c:pt>
                <c:pt idx="7129">
                  <c:v>199.33799999999999</c:v>
                </c:pt>
                <c:pt idx="7130">
                  <c:v>199.399</c:v>
                </c:pt>
                <c:pt idx="7131">
                  <c:v>199.459</c:v>
                </c:pt>
                <c:pt idx="7132">
                  <c:v>199.52</c:v>
                </c:pt>
                <c:pt idx="7133">
                  <c:v>199.58</c:v>
                </c:pt>
                <c:pt idx="7134">
                  <c:v>199.64000000000001</c:v>
                </c:pt>
                <c:pt idx="7135">
                  <c:v>199.70099999999999</c:v>
                </c:pt>
                <c:pt idx="7136">
                  <c:v>199.761</c:v>
                </c:pt>
                <c:pt idx="7137">
                  <c:v>199.822</c:v>
                </c:pt>
                <c:pt idx="7138">
                  <c:v>199.88200000000001</c:v>
                </c:pt>
                <c:pt idx="7139">
                  <c:v>199.94200000000001</c:v>
                </c:pt>
                <c:pt idx="7140">
                  <c:v>200.00300000000001</c:v>
                </c:pt>
                <c:pt idx="7141">
                  <c:v>200.06300000000002</c:v>
                </c:pt>
                <c:pt idx="7142">
                  <c:v>200.12299999999999</c:v>
                </c:pt>
                <c:pt idx="7143">
                  <c:v>200.184</c:v>
                </c:pt>
                <c:pt idx="7144">
                  <c:v>200.244</c:v>
                </c:pt>
                <c:pt idx="7145">
                  <c:v>200.30500000000001</c:v>
                </c:pt>
                <c:pt idx="7146">
                  <c:v>200.36500000000001</c:v>
                </c:pt>
                <c:pt idx="7147">
                  <c:v>200.42500000000001</c:v>
                </c:pt>
                <c:pt idx="7148">
                  <c:v>200.48599999999999</c:v>
                </c:pt>
                <c:pt idx="7149">
                  <c:v>200.54599999999999</c:v>
                </c:pt>
                <c:pt idx="7150">
                  <c:v>200.607</c:v>
                </c:pt>
                <c:pt idx="7151">
                  <c:v>200.667</c:v>
                </c:pt>
                <c:pt idx="7152">
                  <c:v>200.72800000000001</c:v>
                </c:pt>
                <c:pt idx="7153">
                  <c:v>200.78800000000001</c:v>
                </c:pt>
                <c:pt idx="7154">
                  <c:v>200.84900000000002</c:v>
                </c:pt>
                <c:pt idx="7155">
                  <c:v>200.90899999999999</c:v>
                </c:pt>
                <c:pt idx="7156">
                  <c:v>200.97</c:v>
                </c:pt>
                <c:pt idx="7157">
                  <c:v>201.03</c:v>
                </c:pt>
                <c:pt idx="7158">
                  <c:v>201.09100000000001</c:v>
                </c:pt>
                <c:pt idx="7159">
                  <c:v>201.15100000000001</c:v>
                </c:pt>
                <c:pt idx="7160">
                  <c:v>201.21200000000002</c:v>
                </c:pt>
                <c:pt idx="7161">
                  <c:v>201.27199999999999</c:v>
                </c:pt>
                <c:pt idx="7162">
                  <c:v>201.333</c:v>
                </c:pt>
                <c:pt idx="7163">
                  <c:v>201.39400000000001</c:v>
                </c:pt>
                <c:pt idx="7164">
                  <c:v>201.45400000000001</c:v>
                </c:pt>
                <c:pt idx="7165">
                  <c:v>201.51500000000001</c:v>
                </c:pt>
                <c:pt idx="7166">
                  <c:v>201.57500000000002</c:v>
                </c:pt>
                <c:pt idx="7167">
                  <c:v>201.636</c:v>
                </c:pt>
                <c:pt idx="7168">
                  <c:v>201.696</c:v>
                </c:pt>
                <c:pt idx="7169">
                  <c:v>201.75700000000001</c:v>
                </c:pt>
                <c:pt idx="7170">
                  <c:v>201.81800000000001</c:v>
                </c:pt>
                <c:pt idx="7171">
                  <c:v>201.87800000000001</c:v>
                </c:pt>
                <c:pt idx="7172">
                  <c:v>201.93899999999999</c:v>
                </c:pt>
                <c:pt idx="7173">
                  <c:v>201.999</c:v>
                </c:pt>
                <c:pt idx="7174">
                  <c:v>202.06</c:v>
                </c:pt>
                <c:pt idx="7175">
                  <c:v>202.12100000000001</c:v>
                </c:pt>
                <c:pt idx="7176">
                  <c:v>202.18100000000001</c:v>
                </c:pt>
                <c:pt idx="7177">
                  <c:v>202.24199999999999</c:v>
                </c:pt>
                <c:pt idx="7178">
                  <c:v>202.30199999999999</c:v>
                </c:pt>
                <c:pt idx="7179">
                  <c:v>202.363</c:v>
                </c:pt>
                <c:pt idx="7180">
                  <c:v>202.42400000000001</c:v>
                </c:pt>
                <c:pt idx="7181">
                  <c:v>202.48400000000001</c:v>
                </c:pt>
                <c:pt idx="7182">
                  <c:v>202.54500000000002</c:v>
                </c:pt>
                <c:pt idx="7183">
                  <c:v>202.60599999999999</c:v>
                </c:pt>
                <c:pt idx="7184">
                  <c:v>202.666</c:v>
                </c:pt>
                <c:pt idx="7185">
                  <c:v>202.727</c:v>
                </c:pt>
                <c:pt idx="7186">
                  <c:v>202.78800000000001</c:v>
                </c:pt>
                <c:pt idx="7187">
                  <c:v>202.84800000000001</c:v>
                </c:pt>
                <c:pt idx="7188">
                  <c:v>202.90899999999999</c:v>
                </c:pt>
                <c:pt idx="7189">
                  <c:v>202.97</c:v>
                </c:pt>
                <c:pt idx="7190">
                  <c:v>203.03100000000001</c:v>
                </c:pt>
                <c:pt idx="7191">
                  <c:v>203.09100000000001</c:v>
                </c:pt>
                <c:pt idx="7192">
                  <c:v>203.15200000000002</c:v>
                </c:pt>
                <c:pt idx="7193">
                  <c:v>203.21299999999999</c:v>
                </c:pt>
                <c:pt idx="7194">
                  <c:v>203.274</c:v>
                </c:pt>
                <c:pt idx="7195">
                  <c:v>203.334</c:v>
                </c:pt>
                <c:pt idx="7196">
                  <c:v>203.39500000000001</c:v>
                </c:pt>
                <c:pt idx="7197">
                  <c:v>203.45600000000002</c:v>
                </c:pt>
                <c:pt idx="7198">
                  <c:v>203.517</c:v>
                </c:pt>
                <c:pt idx="7199">
                  <c:v>203.577</c:v>
                </c:pt>
                <c:pt idx="7200">
                  <c:v>203.63800000000001</c:v>
                </c:pt>
                <c:pt idx="7201">
                  <c:v>203.69900000000001</c:v>
                </c:pt>
                <c:pt idx="7202">
                  <c:v>203.76</c:v>
                </c:pt>
                <c:pt idx="7203">
                  <c:v>203.82</c:v>
                </c:pt>
                <c:pt idx="7204">
                  <c:v>203.881</c:v>
                </c:pt>
                <c:pt idx="7205">
                  <c:v>203.94200000000001</c:v>
                </c:pt>
                <c:pt idx="7206">
                  <c:v>204.00200000000001</c:v>
                </c:pt>
                <c:pt idx="7207">
                  <c:v>204.06300000000002</c:v>
                </c:pt>
                <c:pt idx="7208">
                  <c:v>204.124</c:v>
                </c:pt>
                <c:pt idx="7209">
                  <c:v>204.184</c:v>
                </c:pt>
                <c:pt idx="7210">
                  <c:v>204.245</c:v>
                </c:pt>
                <c:pt idx="7211">
                  <c:v>204.30500000000001</c:v>
                </c:pt>
                <c:pt idx="7212">
                  <c:v>204.36600000000001</c:v>
                </c:pt>
                <c:pt idx="7213">
                  <c:v>204.42600000000002</c:v>
                </c:pt>
                <c:pt idx="7214">
                  <c:v>204.48699999999999</c:v>
                </c:pt>
                <c:pt idx="7215">
                  <c:v>204.547</c:v>
                </c:pt>
                <c:pt idx="7216">
                  <c:v>204.608</c:v>
                </c:pt>
                <c:pt idx="7217">
                  <c:v>204.66800000000001</c:v>
                </c:pt>
                <c:pt idx="7218">
                  <c:v>204.72900000000001</c:v>
                </c:pt>
                <c:pt idx="7219">
                  <c:v>204.78900000000002</c:v>
                </c:pt>
                <c:pt idx="7220">
                  <c:v>204.84900000000002</c:v>
                </c:pt>
                <c:pt idx="7221">
                  <c:v>204.91</c:v>
                </c:pt>
                <c:pt idx="7222">
                  <c:v>204.97</c:v>
                </c:pt>
                <c:pt idx="7223">
                  <c:v>205.03100000000001</c:v>
                </c:pt>
                <c:pt idx="7224">
                  <c:v>205.09100000000001</c:v>
                </c:pt>
                <c:pt idx="7225">
                  <c:v>205.15100000000001</c:v>
                </c:pt>
                <c:pt idx="7226">
                  <c:v>205.21200000000002</c:v>
                </c:pt>
                <c:pt idx="7227">
                  <c:v>205.27199999999999</c:v>
                </c:pt>
                <c:pt idx="7228">
                  <c:v>205.33199999999999</c:v>
                </c:pt>
                <c:pt idx="7229">
                  <c:v>205.392</c:v>
                </c:pt>
                <c:pt idx="7230">
                  <c:v>205.453</c:v>
                </c:pt>
                <c:pt idx="7231">
                  <c:v>205.51300000000001</c:v>
                </c:pt>
                <c:pt idx="7232">
                  <c:v>205.57300000000001</c:v>
                </c:pt>
                <c:pt idx="7233">
                  <c:v>205.63300000000001</c:v>
                </c:pt>
                <c:pt idx="7234">
                  <c:v>205.69400000000002</c:v>
                </c:pt>
                <c:pt idx="7235">
                  <c:v>205.75399999999999</c:v>
                </c:pt>
                <c:pt idx="7236">
                  <c:v>205.81399999999999</c:v>
                </c:pt>
                <c:pt idx="7237">
                  <c:v>205.875</c:v>
                </c:pt>
                <c:pt idx="7238">
                  <c:v>205.935</c:v>
                </c:pt>
                <c:pt idx="7239">
                  <c:v>205.995</c:v>
                </c:pt>
                <c:pt idx="7240">
                  <c:v>206.05600000000001</c:v>
                </c:pt>
                <c:pt idx="7241">
                  <c:v>206.11600000000001</c:v>
                </c:pt>
                <c:pt idx="7242">
                  <c:v>206.17600000000002</c:v>
                </c:pt>
                <c:pt idx="7243">
                  <c:v>206.23600000000002</c:v>
                </c:pt>
                <c:pt idx="7244">
                  <c:v>206.297</c:v>
                </c:pt>
                <c:pt idx="7245">
                  <c:v>206.357</c:v>
                </c:pt>
                <c:pt idx="7246">
                  <c:v>206.417</c:v>
                </c:pt>
                <c:pt idx="7247">
                  <c:v>206.47800000000001</c:v>
                </c:pt>
                <c:pt idx="7248">
                  <c:v>206.53800000000001</c:v>
                </c:pt>
                <c:pt idx="7249">
                  <c:v>206.59800000000001</c:v>
                </c:pt>
                <c:pt idx="7250">
                  <c:v>206.65800000000002</c:v>
                </c:pt>
                <c:pt idx="7251">
                  <c:v>206.71899999999999</c:v>
                </c:pt>
                <c:pt idx="7252">
                  <c:v>206.779</c:v>
                </c:pt>
                <c:pt idx="7253">
                  <c:v>206.839</c:v>
                </c:pt>
                <c:pt idx="7254">
                  <c:v>206.899</c:v>
                </c:pt>
                <c:pt idx="7255">
                  <c:v>206.959</c:v>
                </c:pt>
                <c:pt idx="7256">
                  <c:v>207.02</c:v>
                </c:pt>
                <c:pt idx="7257">
                  <c:v>207.08</c:v>
                </c:pt>
                <c:pt idx="7258">
                  <c:v>207.14000000000001</c:v>
                </c:pt>
                <c:pt idx="7259">
                  <c:v>207.20000000000002</c:v>
                </c:pt>
                <c:pt idx="7260">
                  <c:v>207.261</c:v>
                </c:pt>
                <c:pt idx="7261">
                  <c:v>207.321</c:v>
                </c:pt>
                <c:pt idx="7262">
                  <c:v>207.381</c:v>
                </c:pt>
                <c:pt idx="7263">
                  <c:v>207.441</c:v>
                </c:pt>
                <c:pt idx="7264">
                  <c:v>207.50200000000001</c:v>
                </c:pt>
                <c:pt idx="7265">
                  <c:v>207.56200000000001</c:v>
                </c:pt>
                <c:pt idx="7266">
                  <c:v>207.62200000000001</c:v>
                </c:pt>
                <c:pt idx="7267">
                  <c:v>207.68200000000002</c:v>
                </c:pt>
                <c:pt idx="7268">
                  <c:v>207.74299999999999</c:v>
                </c:pt>
                <c:pt idx="7269">
                  <c:v>207.803</c:v>
                </c:pt>
                <c:pt idx="7270">
                  <c:v>207.863</c:v>
                </c:pt>
                <c:pt idx="7271">
                  <c:v>207.92400000000001</c:v>
                </c:pt>
                <c:pt idx="7272">
                  <c:v>207.98400000000001</c:v>
                </c:pt>
                <c:pt idx="7273">
                  <c:v>208.04400000000001</c:v>
                </c:pt>
                <c:pt idx="7274">
                  <c:v>208.10400000000001</c:v>
                </c:pt>
                <c:pt idx="7275">
                  <c:v>208.16499999999999</c:v>
                </c:pt>
                <c:pt idx="7276">
                  <c:v>208.22499999999999</c:v>
                </c:pt>
                <c:pt idx="7277">
                  <c:v>208.285</c:v>
                </c:pt>
                <c:pt idx="7278">
                  <c:v>208.346</c:v>
                </c:pt>
                <c:pt idx="7279">
                  <c:v>208.40600000000001</c:v>
                </c:pt>
                <c:pt idx="7280">
                  <c:v>208.46600000000001</c:v>
                </c:pt>
                <c:pt idx="7281">
                  <c:v>208.52700000000002</c:v>
                </c:pt>
                <c:pt idx="7282">
                  <c:v>208.58700000000002</c:v>
                </c:pt>
                <c:pt idx="7283">
                  <c:v>208.64699999999999</c:v>
                </c:pt>
                <c:pt idx="7284">
                  <c:v>208.708</c:v>
                </c:pt>
                <c:pt idx="7285">
                  <c:v>208.768</c:v>
                </c:pt>
                <c:pt idx="7286">
                  <c:v>208.828</c:v>
                </c:pt>
                <c:pt idx="7287">
                  <c:v>208.88900000000001</c:v>
                </c:pt>
                <c:pt idx="7288">
                  <c:v>208.94900000000001</c:v>
                </c:pt>
                <c:pt idx="7289">
                  <c:v>209.00900000000001</c:v>
                </c:pt>
                <c:pt idx="7290">
                  <c:v>209.07</c:v>
                </c:pt>
                <c:pt idx="7291">
                  <c:v>209.13</c:v>
                </c:pt>
                <c:pt idx="7292">
                  <c:v>209.19</c:v>
                </c:pt>
                <c:pt idx="7293">
                  <c:v>209.25</c:v>
                </c:pt>
                <c:pt idx="7294">
                  <c:v>209.31100000000001</c:v>
                </c:pt>
                <c:pt idx="7295">
                  <c:v>209.37100000000001</c:v>
                </c:pt>
                <c:pt idx="7296">
                  <c:v>209.43100000000001</c:v>
                </c:pt>
                <c:pt idx="7297">
                  <c:v>209.49100000000001</c:v>
                </c:pt>
                <c:pt idx="7298">
                  <c:v>209.55199999999999</c:v>
                </c:pt>
                <c:pt idx="7299">
                  <c:v>209.61199999999999</c:v>
                </c:pt>
                <c:pt idx="7300">
                  <c:v>209.672</c:v>
                </c:pt>
                <c:pt idx="7301">
                  <c:v>209.732</c:v>
                </c:pt>
                <c:pt idx="7302">
                  <c:v>209.79300000000001</c:v>
                </c:pt>
                <c:pt idx="7303">
                  <c:v>209.85300000000001</c:v>
                </c:pt>
                <c:pt idx="7304">
                  <c:v>209.91300000000001</c:v>
                </c:pt>
                <c:pt idx="7305">
                  <c:v>209.97300000000001</c:v>
                </c:pt>
                <c:pt idx="7306">
                  <c:v>210.03399999999999</c:v>
                </c:pt>
                <c:pt idx="7307">
                  <c:v>210.09399999999999</c:v>
                </c:pt>
                <c:pt idx="7308">
                  <c:v>210.155</c:v>
                </c:pt>
                <c:pt idx="7309">
                  <c:v>210.215</c:v>
                </c:pt>
                <c:pt idx="7310">
                  <c:v>210.27500000000001</c:v>
                </c:pt>
                <c:pt idx="7311">
                  <c:v>210.33600000000001</c:v>
                </c:pt>
                <c:pt idx="7312">
                  <c:v>210.39600000000002</c:v>
                </c:pt>
                <c:pt idx="7313">
                  <c:v>210.45699999999999</c:v>
                </c:pt>
                <c:pt idx="7314">
                  <c:v>210.517</c:v>
                </c:pt>
                <c:pt idx="7315">
                  <c:v>210.577</c:v>
                </c:pt>
                <c:pt idx="7316">
                  <c:v>210.63800000000001</c:v>
                </c:pt>
                <c:pt idx="7317">
                  <c:v>210.69800000000001</c:v>
                </c:pt>
                <c:pt idx="7318">
                  <c:v>210.75800000000001</c:v>
                </c:pt>
                <c:pt idx="7319">
                  <c:v>210.81900000000002</c:v>
                </c:pt>
                <c:pt idx="7320">
                  <c:v>210.87899999999999</c:v>
                </c:pt>
                <c:pt idx="7321">
                  <c:v>210.94</c:v>
                </c:pt>
                <c:pt idx="7322">
                  <c:v>211</c:v>
                </c:pt>
                <c:pt idx="7323">
                  <c:v>211.06100000000001</c:v>
                </c:pt>
                <c:pt idx="7324">
                  <c:v>211.12100000000001</c:v>
                </c:pt>
                <c:pt idx="7325">
                  <c:v>211.18200000000002</c:v>
                </c:pt>
                <c:pt idx="7326">
                  <c:v>211.24199999999999</c:v>
                </c:pt>
                <c:pt idx="7327">
                  <c:v>211.30199999999999</c:v>
                </c:pt>
                <c:pt idx="7328">
                  <c:v>211.363</c:v>
                </c:pt>
                <c:pt idx="7329">
                  <c:v>211.423</c:v>
                </c:pt>
                <c:pt idx="7330">
                  <c:v>211.48400000000001</c:v>
                </c:pt>
                <c:pt idx="7331">
                  <c:v>211.54400000000001</c:v>
                </c:pt>
                <c:pt idx="7332">
                  <c:v>211.60400000000001</c:v>
                </c:pt>
                <c:pt idx="7333">
                  <c:v>211.66400000000002</c:v>
                </c:pt>
                <c:pt idx="7334">
                  <c:v>211.72499999999999</c:v>
                </c:pt>
                <c:pt idx="7335">
                  <c:v>211.785</c:v>
                </c:pt>
                <c:pt idx="7336">
                  <c:v>211.845</c:v>
                </c:pt>
                <c:pt idx="7337">
                  <c:v>211.905</c:v>
                </c:pt>
                <c:pt idx="7338">
                  <c:v>211.96600000000001</c:v>
                </c:pt>
                <c:pt idx="7339">
                  <c:v>212.02600000000001</c:v>
                </c:pt>
                <c:pt idx="7340">
                  <c:v>212.08600000000001</c:v>
                </c:pt>
                <c:pt idx="7341">
                  <c:v>212.14600000000002</c:v>
                </c:pt>
                <c:pt idx="7342">
                  <c:v>212.20699999999999</c:v>
                </c:pt>
                <c:pt idx="7343">
                  <c:v>212.267</c:v>
                </c:pt>
                <c:pt idx="7344">
                  <c:v>212.327</c:v>
                </c:pt>
                <c:pt idx="7345">
                  <c:v>212.387</c:v>
                </c:pt>
                <c:pt idx="7346">
                  <c:v>212.447</c:v>
                </c:pt>
                <c:pt idx="7347">
                  <c:v>212.50800000000001</c:v>
                </c:pt>
                <c:pt idx="7348">
                  <c:v>212.56800000000001</c:v>
                </c:pt>
                <c:pt idx="7349">
                  <c:v>212.62800000000001</c:v>
                </c:pt>
                <c:pt idx="7350">
                  <c:v>212.68800000000002</c:v>
                </c:pt>
                <c:pt idx="7351">
                  <c:v>212.749</c:v>
                </c:pt>
                <c:pt idx="7352">
                  <c:v>212.809</c:v>
                </c:pt>
                <c:pt idx="7353">
                  <c:v>212.869</c:v>
                </c:pt>
                <c:pt idx="7354">
                  <c:v>212.929</c:v>
                </c:pt>
                <c:pt idx="7355">
                  <c:v>212.99</c:v>
                </c:pt>
                <c:pt idx="7356">
                  <c:v>213.05</c:v>
                </c:pt>
                <c:pt idx="7357">
                  <c:v>213.11</c:v>
                </c:pt>
                <c:pt idx="7358">
                  <c:v>213.17000000000002</c:v>
                </c:pt>
                <c:pt idx="7359">
                  <c:v>213.23000000000002</c:v>
                </c:pt>
                <c:pt idx="7360">
                  <c:v>213.291</c:v>
                </c:pt>
                <c:pt idx="7361">
                  <c:v>213.351</c:v>
                </c:pt>
                <c:pt idx="7362">
                  <c:v>213.411</c:v>
                </c:pt>
                <c:pt idx="7363">
                  <c:v>213.471</c:v>
                </c:pt>
                <c:pt idx="7364">
                  <c:v>213.53100000000001</c:v>
                </c:pt>
                <c:pt idx="7365">
                  <c:v>213.59200000000001</c:v>
                </c:pt>
                <c:pt idx="7366">
                  <c:v>213.65200000000002</c:v>
                </c:pt>
                <c:pt idx="7367">
                  <c:v>213.71200000000002</c:v>
                </c:pt>
                <c:pt idx="7368">
                  <c:v>213.77199999999999</c:v>
                </c:pt>
                <c:pt idx="7369">
                  <c:v>213.83199999999999</c:v>
                </c:pt>
                <c:pt idx="7370">
                  <c:v>213.892</c:v>
                </c:pt>
                <c:pt idx="7371">
                  <c:v>213.953</c:v>
                </c:pt>
                <c:pt idx="7372">
                  <c:v>214.01300000000001</c:v>
                </c:pt>
                <c:pt idx="7373">
                  <c:v>214.07300000000001</c:v>
                </c:pt>
                <c:pt idx="7374">
                  <c:v>214.13300000000001</c:v>
                </c:pt>
                <c:pt idx="7375">
                  <c:v>214.19300000000001</c:v>
                </c:pt>
                <c:pt idx="7376">
                  <c:v>214.25300000000001</c:v>
                </c:pt>
                <c:pt idx="7377">
                  <c:v>214.31300000000002</c:v>
                </c:pt>
                <c:pt idx="7378">
                  <c:v>214.37299999999999</c:v>
                </c:pt>
                <c:pt idx="7379">
                  <c:v>214.43299999999999</c:v>
                </c:pt>
                <c:pt idx="7380">
                  <c:v>214.49299999999999</c:v>
                </c:pt>
                <c:pt idx="7381">
                  <c:v>214.553</c:v>
                </c:pt>
                <c:pt idx="7382">
                  <c:v>214.613</c:v>
                </c:pt>
                <c:pt idx="7383">
                  <c:v>214.673</c:v>
                </c:pt>
                <c:pt idx="7384">
                  <c:v>214.733</c:v>
                </c:pt>
                <c:pt idx="7385">
                  <c:v>214.79300000000001</c:v>
                </c:pt>
                <c:pt idx="7386">
                  <c:v>214.85300000000001</c:v>
                </c:pt>
                <c:pt idx="7387">
                  <c:v>214.91300000000001</c:v>
                </c:pt>
                <c:pt idx="7388">
                  <c:v>214.97300000000001</c:v>
                </c:pt>
                <c:pt idx="7389">
                  <c:v>215.03200000000001</c:v>
                </c:pt>
                <c:pt idx="7390">
                  <c:v>215.09200000000001</c:v>
                </c:pt>
                <c:pt idx="7391">
                  <c:v>215.15200000000002</c:v>
                </c:pt>
                <c:pt idx="7392">
                  <c:v>215.21200000000002</c:v>
                </c:pt>
                <c:pt idx="7393">
                  <c:v>215.27199999999999</c:v>
                </c:pt>
                <c:pt idx="7394">
                  <c:v>215.33199999999999</c:v>
                </c:pt>
                <c:pt idx="7395">
                  <c:v>215.392</c:v>
                </c:pt>
                <c:pt idx="7396">
                  <c:v>215.452</c:v>
                </c:pt>
                <c:pt idx="7397">
                  <c:v>215.512</c:v>
                </c:pt>
                <c:pt idx="7398">
                  <c:v>215.571</c:v>
                </c:pt>
                <c:pt idx="7399">
                  <c:v>215.631</c:v>
                </c:pt>
                <c:pt idx="7400">
                  <c:v>215.691</c:v>
                </c:pt>
                <c:pt idx="7401">
                  <c:v>215.751</c:v>
                </c:pt>
                <c:pt idx="7402">
                  <c:v>215.81100000000001</c:v>
                </c:pt>
                <c:pt idx="7403">
                  <c:v>215.87100000000001</c:v>
                </c:pt>
                <c:pt idx="7404">
                  <c:v>215.93100000000001</c:v>
                </c:pt>
                <c:pt idx="7405">
                  <c:v>215.99100000000001</c:v>
                </c:pt>
                <c:pt idx="7406">
                  <c:v>216.05</c:v>
                </c:pt>
                <c:pt idx="7407">
                  <c:v>216.11</c:v>
                </c:pt>
                <c:pt idx="7408">
                  <c:v>216.17000000000002</c:v>
                </c:pt>
                <c:pt idx="7409">
                  <c:v>216.23000000000002</c:v>
                </c:pt>
                <c:pt idx="7410">
                  <c:v>216.29</c:v>
                </c:pt>
                <c:pt idx="7411">
                  <c:v>216.35</c:v>
                </c:pt>
                <c:pt idx="7412">
                  <c:v>216.41</c:v>
                </c:pt>
                <c:pt idx="7413">
                  <c:v>216.46899999999999</c:v>
                </c:pt>
                <c:pt idx="7414">
                  <c:v>216.529</c:v>
                </c:pt>
                <c:pt idx="7415">
                  <c:v>216.589</c:v>
                </c:pt>
                <c:pt idx="7416">
                  <c:v>216.649</c:v>
                </c:pt>
                <c:pt idx="7417">
                  <c:v>216.709</c:v>
                </c:pt>
                <c:pt idx="7418">
                  <c:v>216.76900000000001</c:v>
                </c:pt>
                <c:pt idx="7419">
                  <c:v>216.82900000000001</c:v>
                </c:pt>
                <c:pt idx="7420">
                  <c:v>216.88800000000001</c:v>
                </c:pt>
                <c:pt idx="7421">
                  <c:v>216.94800000000001</c:v>
                </c:pt>
                <c:pt idx="7422">
                  <c:v>217.00800000000001</c:v>
                </c:pt>
                <c:pt idx="7423">
                  <c:v>217.06800000000001</c:v>
                </c:pt>
                <c:pt idx="7424">
                  <c:v>217.12800000000001</c:v>
                </c:pt>
                <c:pt idx="7425">
                  <c:v>217.18800000000002</c:v>
                </c:pt>
                <c:pt idx="7426">
                  <c:v>217.24799999999999</c:v>
                </c:pt>
                <c:pt idx="7427">
                  <c:v>217.30700000000002</c:v>
                </c:pt>
                <c:pt idx="7428">
                  <c:v>217.36700000000002</c:v>
                </c:pt>
                <c:pt idx="7429">
                  <c:v>217.42699999999999</c:v>
                </c:pt>
                <c:pt idx="7430">
                  <c:v>217.48699999999999</c:v>
                </c:pt>
                <c:pt idx="7431">
                  <c:v>217.547</c:v>
                </c:pt>
                <c:pt idx="7432">
                  <c:v>217.607</c:v>
                </c:pt>
                <c:pt idx="7433">
                  <c:v>217.667</c:v>
                </c:pt>
                <c:pt idx="7434">
                  <c:v>217.727</c:v>
                </c:pt>
                <c:pt idx="7435">
                  <c:v>217.78700000000001</c:v>
                </c:pt>
                <c:pt idx="7436">
                  <c:v>217.84700000000001</c:v>
                </c:pt>
                <c:pt idx="7437">
                  <c:v>217.90700000000001</c:v>
                </c:pt>
                <c:pt idx="7438">
                  <c:v>217.96700000000001</c:v>
                </c:pt>
                <c:pt idx="7439">
                  <c:v>218.02600000000001</c:v>
                </c:pt>
                <c:pt idx="7440">
                  <c:v>218.08600000000001</c:v>
                </c:pt>
                <c:pt idx="7441">
                  <c:v>218.14600000000002</c:v>
                </c:pt>
                <c:pt idx="7442">
                  <c:v>218.20600000000002</c:v>
                </c:pt>
                <c:pt idx="7443">
                  <c:v>218.26599999999999</c:v>
                </c:pt>
                <c:pt idx="7444">
                  <c:v>218.32599999999999</c:v>
                </c:pt>
                <c:pt idx="7445">
                  <c:v>218.386</c:v>
                </c:pt>
                <c:pt idx="7446">
                  <c:v>218.44499999999999</c:v>
                </c:pt>
                <c:pt idx="7447">
                  <c:v>218.505</c:v>
                </c:pt>
                <c:pt idx="7448">
                  <c:v>218.565</c:v>
                </c:pt>
                <c:pt idx="7449">
                  <c:v>218.625</c:v>
                </c:pt>
                <c:pt idx="7450">
                  <c:v>218.684</c:v>
                </c:pt>
                <c:pt idx="7451">
                  <c:v>218.744</c:v>
                </c:pt>
                <c:pt idx="7452">
                  <c:v>218.804</c:v>
                </c:pt>
                <c:pt idx="7453">
                  <c:v>218.863</c:v>
                </c:pt>
                <c:pt idx="7454">
                  <c:v>218.923</c:v>
                </c:pt>
                <c:pt idx="7455">
                  <c:v>218.983</c:v>
                </c:pt>
                <c:pt idx="7456">
                  <c:v>219.042</c:v>
                </c:pt>
                <c:pt idx="7457">
                  <c:v>219.102</c:v>
                </c:pt>
                <c:pt idx="7458">
                  <c:v>219.16200000000001</c:v>
                </c:pt>
                <c:pt idx="7459">
                  <c:v>219.22200000000001</c:v>
                </c:pt>
                <c:pt idx="7460">
                  <c:v>219.28100000000001</c:v>
                </c:pt>
                <c:pt idx="7461">
                  <c:v>219.34100000000001</c:v>
                </c:pt>
                <c:pt idx="7462">
                  <c:v>219.40100000000001</c:v>
                </c:pt>
                <c:pt idx="7463">
                  <c:v>219.46</c:v>
                </c:pt>
                <c:pt idx="7464">
                  <c:v>219.52</c:v>
                </c:pt>
                <c:pt idx="7465">
                  <c:v>219.58</c:v>
                </c:pt>
                <c:pt idx="7466">
                  <c:v>219.64000000000001</c:v>
                </c:pt>
                <c:pt idx="7467">
                  <c:v>219.70000000000002</c:v>
                </c:pt>
                <c:pt idx="7468">
                  <c:v>219.75900000000001</c:v>
                </c:pt>
                <c:pt idx="7469">
                  <c:v>219.81900000000002</c:v>
                </c:pt>
                <c:pt idx="7470">
                  <c:v>219.87899999999999</c:v>
                </c:pt>
                <c:pt idx="7471">
                  <c:v>219.93800000000002</c:v>
                </c:pt>
                <c:pt idx="7472">
                  <c:v>219.99799999999999</c:v>
                </c:pt>
                <c:pt idx="7473">
                  <c:v>220.05799999999999</c:v>
                </c:pt>
                <c:pt idx="7474">
                  <c:v>220.11799999999999</c:v>
                </c:pt>
                <c:pt idx="7475">
                  <c:v>220.178</c:v>
                </c:pt>
                <c:pt idx="7476">
                  <c:v>220.23699999999999</c:v>
                </c:pt>
                <c:pt idx="7477">
                  <c:v>220.297</c:v>
                </c:pt>
                <c:pt idx="7478">
                  <c:v>220.357</c:v>
                </c:pt>
                <c:pt idx="7479">
                  <c:v>220.417</c:v>
                </c:pt>
                <c:pt idx="7480">
                  <c:v>220.477</c:v>
                </c:pt>
                <c:pt idx="7481">
                  <c:v>220.53700000000001</c:v>
                </c:pt>
                <c:pt idx="7482">
                  <c:v>220.596</c:v>
                </c:pt>
                <c:pt idx="7483">
                  <c:v>220.65600000000001</c:v>
                </c:pt>
                <c:pt idx="7484">
                  <c:v>220.71600000000001</c:v>
                </c:pt>
                <c:pt idx="7485">
                  <c:v>220.77600000000001</c:v>
                </c:pt>
                <c:pt idx="7486">
                  <c:v>220.83600000000001</c:v>
                </c:pt>
                <c:pt idx="7487">
                  <c:v>220.89500000000001</c:v>
                </c:pt>
                <c:pt idx="7488">
                  <c:v>220.95500000000001</c:v>
                </c:pt>
                <c:pt idx="7489">
                  <c:v>221.01500000000001</c:v>
                </c:pt>
                <c:pt idx="7490">
                  <c:v>221.07500000000002</c:v>
                </c:pt>
                <c:pt idx="7491">
                  <c:v>221.13499999999999</c:v>
                </c:pt>
                <c:pt idx="7492">
                  <c:v>221.19499999999999</c:v>
                </c:pt>
                <c:pt idx="7493">
                  <c:v>221.25399999999999</c:v>
                </c:pt>
                <c:pt idx="7494">
                  <c:v>221.31399999999999</c:v>
                </c:pt>
                <c:pt idx="7495">
                  <c:v>221.374</c:v>
                </c:pt>
                <c:pt idx="7496">
                  <c:v>221.434</c:v>
                </c:pt>
                <c:pt idx="7497">
                  <c:v>221.49299999999999</c:v>
                </c:pt>
                <c:pt idx="7498">
                  <c:v>221.553</c:v>
                </c:pt>
                <c:pt idx="7499">
                  <c:v>221.613</c:v>
                </c:pt>
                <c:pt idx="7500">
                  <c:v>221.672</c:v>
                </c:pt>
                <c:pt idx="7501">
                  <c:v>221.732</c:v>
                </c:pt>
                <c:pt idx="7502">
                  <c:v>221.792</c:v>
                </c:pt>
                <c:pt idx="7503">
                  <c:v>221.852</c:v>
                </c:pt>
                <c:pt idx="7504">
                  <c:v>221.911</c:v>
                </c:pt>
                <c:pt idx="7505">
                  <c:v>221.971</c:v>
                </c:pt>
                <c:pt idx="7506">
                  <c:v>222.03100000000001</c:v>
                </c:pt>
                <c:pt idx="7507">
                  <c:v>222.09</c:v>
                </c:pt>
                <c:pt idx="7508">
                  <c:v>222.15</c:v>
                </c:pt>
                <c:pt idx="7509">
                  <c:v>222.209</c:v>
                </c:pt>
                <c:pt idx="7510">
                  <c:v>222.26900000000001</c:v>
                </c:pt>
                <c:pt idx="7511">
                  <c:v>222.32900000000001</c:v>
                </c:pt>
                <c:pt idx="7512">
                  <c:v>222.38800000000001</c:v>
                </c:pt>
                <c:pt idx="7513">
                  <c:v>222.44800000000001</c:v>
                </c:pt>
                <c:pt idx="7514">
                  <c:v>222.50700000000001</c:v>
                </c:pt>
                <c:pt idx="7515">
                  <c:v>222.56700000000001</c:v>
                </c:pt>
                <c:pt idx="7516">
                  <c:v>222.626</c:v>
                </c:pt>
                <c:pt idx="7517">
                  <c:v>222.68600000000001</c:v>
                </c:pt>
                <c:pt idx="7518">
                  <c:v>222.745</c:v>
                </c:pt>
                <c:pt idx="7519">
                  <c:v>222.80500000000001</c:v>
                </c:pt>
                <c:pt idx="7520">
                  <c:v>222.864</c:v>
                </c:pt>
                <c:pt idx="7521">
                  <c:v>222.92400000000001</c:v>
                </c:pt>
                <c:pt idx="7522">
                  <c:v>222.983</c:v>
                </c:pt>
                <c:pt idx="7523">
                  <c:v>223.04300000000001</c:v>
                </c:pt>
                <c:pt idx="7524">
                  <c:v>223.102</c:v>
                </c:pt>
                <c:pt idx="7525">
                  <c:v>223.16200000000001</c:v>
                </c:pt>
                <c:pt idx="7526">
                  <c:v>223.221</c:v>
                </c:pt>
                <c:pt idx="7527">
                  <c:v>223.28100000000001</c:v>
                </c:pt>
                <c:pt idx="7528">
                  <c:v>223.34</c:v>
                </c:pt>
                <c:pt idx="7529">
                  <c:v>223.4</c:v>
                </c:pt>
                <c:pt idx="7530">
                  <c:v>223.46</c:v>
                </c:pt>
                <c:pt idx="7531">
                  <c:v>223.51900000000001</c:v>
                </c:pt>
                <c:pt idx="7532">
                  <c:v>223.57900000000001</c:v>
                </c:pt>
                <c:pt idx="7533">
                  <c:v>223.63800000000001</c:v>
                </c:pt>
                <c:pt idx="7534">
                  <c:v>223.69800000000001</c:v>
                </c:pt>
                <c:pt idx="7535">
                  <c:v>223.75800000000001</c:v>
                </c:pt>
                <c:pt idx="7536">
                  <c:v>223.81700000000001</c:v>
                </c:pt>
                <c:pt idx="7537">
                  <c:v>223.87700000000001</c:v>
                </c:pt>
                <c:pt idx="7538">
                  <c:v>223.93600000000001</c:v>
                </c:pt>
                <c:pt idx="7539">
                  <c:v>223.99600000000001</c:v>
                </c:pt>
                <c:pt idx="7540">
                  <c:v>224.05600000000001</c:v>
                </c:pt>
                <c:pt idx="7541">
                  <c:v>224.11500000000001</c:v>
                </c:pt>
                <c:pt idx="7542">
                  <c:v>224.17500000000001</c:v>
                </c:pt>
                <c:pt idx="7543">
                  <c:v>224.23500000000001</c:v>
                </c:pt>
                <c:pt idx="7544">
                  <c:v>224.29400000000001</c:v>
                </c:pt>
                <c:pt idx="7545">
                  <c:v>224.35400000000001</c:v>
                </c:pt>
                <c:pt idx="7546">
                  <c:v>224.41400000000002</c:v>
                </c:pt>
                <c:pt idx="7547">
                  <c:v>224.47300000000001</c:v>
                </c:pt>
                <c:pt idx="7548">
                  <c:v>224.53300000000002</c:v>
                </c:pt>
                <c:pt idx="7549">
                  <c:v>224.59300000000002</c:v>
                </c:pt>
                <c:pt idx="7550">
                  <c:v>224.65200000000002</c:v>
                </c:pt>
                <c:pt idx="7551">
                  <c:v>224.71200000000002</c:v>
                </c:pt>
                <c:pt idx="7552">
                  <c:v>224.77199999999999</c:v>
                </c:pt>
                <c:pt idx="7553">
                  <c:v>224.83100000000002</c:v>
                </c:pt>
                <c:pt idx="7554">
                  <c:v>224.89099999999999</c:v>
                </c:pt>
                <c:pt idx="7555">
                  <c:v>224.95099999999999</c:v>
                </c:pt>
                <c:pt idx="7556">
                  <c:v>225.011</c:v>
                </c:pt>
                <c:pt idx="7557">
                  <c:v>225.07</c:v>
                </c:pt>
                <c:pt idx="7558">
                  <c:v>225.13</c:v>
                </c:pt>
                <c:pt idx="7559">
                  <c:v>225.19</c:v>
                </c:pt>
                <c:pt idx="7560">
                  <c:v>225.25</c:v>
                </c:pt>
                <c:pt idx="7561">
                  <c:v>225.309</c:v>
                </c:pt>
                <c:pt idx="7562">
                  <c:v>225.369</c:v>
                </c:pt>
                <c:pt idx="7563">
                  <c:v>225.429</c:v>
                </c:pt>
                <c:pt idx="7564">
                  <c:v>225.489</c:v>
                </c:pt>
                <c:pt idx="7565">
                  <c:v>225.548</c:v>
                </c:pt>
                <c:pt idx="7566">
                  <c:v>225.608</c:v>
                </c:pt>
                <c:pt idx="7567">
                  <c:v>225.66800000000001</c:v>
                </c:pt>
                <c:pt idx="7568">
                  <c:v>225.727</c:v>
                </c:pt>
                <c:pt idx="7569">
                  <c:v>225.78700000000001</c:v>
                </c:pt>
                <c:pt idx="7570">
                  <c:v>225.84700000000001</c:v>
                </c:pt>
                <c:pt idx="7571">
                  <c:v>225.90700000000001</c:v>
                </c:pt>
                <c:pt idx="7572">
                  <c:v>225.96600000000001</c:v>
                </c:pt>
                <c:pt idx="7573">
                  <c:v>226.02600000000001</c:v>
                </c:pt>
                <c:pt idx="7574">
                  <c:v>226.08600000000001</c:v>
                </c:pt>
                <c:pt idx="7575">
                  <c:v>226.14600000000002</c:v>
                </c:pt>
                <c:pt idx="7576">
                  <c:v>226.20500000000001</c:v>
                </c:pt>
                <c:pt idx="7577">
                  <c:v>226.26500000000001</c:v>
                </c:pt>
                <c:pt idx="7578">
                  <c:v>226.32500000000002</c:v>
                </c:pt>
                <c:pt idx="7579">
                  <c:v>226.38499999999999</c:v>
                </c:pt>
                <c:pt idx="7580">
                  <c:v>226.44499999999999</c:v>
                </c:pt>
                <c:pt idx="7581">
                  <c:v>226.50399999999999</c:v>
                </c:pt>
                <c:pt idx="7582">
                  <c:v>226.56399999999999</c:v>
                </c:pt>
                <c:pt idx="7583">
                  <c:v>226.624</c:v>
                </c:pt>
                <c:pt idx="7584">
                  <c:v>226.684</c:v>
                </c:pt>
                <c:pt idx="7585">
                  <c:v>226.744</c:v>
                </c:pt>
                <c:pt idx="7586">
                  <c:v>226.803</c:v>
                </c:pt>
                <c:pt idx="7587">
                  <c:v>226.863</c:v>
                </c:pt>
                <c:pt idx="7588">
                  <c:v>226.923</c:v>
                </c:pt>
                <c:pt idx="7589">
                  <c:v>226.983</c:v>
                </c:pt>
                <c:pt idx="7590">
                  <c:v>227.04300000000001</c:v>
                </c:pt>
                <c:pt idx="7591">
                  <c:v>227.10300000000001</c:v>
                </c:pt>
                <c:pt idx="7592">
                  <c:v>227.16300000000001</c:v>
                </c:pt>
                <c:pt idx="7593">
                  <c:v>227.22200000000001</c:v>
                </c:pt>
                <c:pt idx="7594">
                  <c:v>227.28200000000001</c:v>
                </c:pt>
                <c:pt idx="7595">
                  <c:v>227.34200000000001</c:v>
                </c:pt>
                <c:pt idx="7596">
                  <c:v>227.40200000000002</c:v>
                </c:pt>
                <c:pt idx="7597">
                  <c:v>227.46200000000002</c:v>
                </c:pt>
                <c:pt idx="7598">
                  <c:v>227.52199999999999</c:v>
                </c:pt>
                <c:pt idx="7599">
                  <c:v>227.58199999999999</c:v>
                </c:pt>
                <c:pt idx="7600">
                  <c:v>227.642</c:v>
                </c:pt>
                <c:pt idx="7601">
                  <c:v>227.702</c:v>
                </c:pt>
                <c:pt idx="7602">
                  <c:v>227.762</c:v>
                </c:pt>
                <c:pt idx="7603">
                  <c:v>227.822</c:v>
                </c:pt>
                <c:pt idx="7604">
                  <c:v>227.88200000000001</c:v>
                </c:pt>
                <c:pt idx="7605">
                  <c:v>227.94200000000001</c:v>
                </c:pt>
                <c:pt idx="7606">
                  <c:v>228.00200000000001</c:v>
                </c:pt>
                <c:pt idx="7607">
                  <c:v>228.06200000000001</c:v>
                </c:pt>
                <c:pt idx="7608">
                  <c:v>228.12200000000001</c:v>
                </c:pt>
                <c:pt idx="7609">
                  <c:v>228.18200000000002</c:v>
                </c:pt>
                <c:pt idx="7610">
                  <c:v>228.24200000000002</c:v>
                </c:pt>
                <c:pt idx="7611">
                  <c:v>228.30199999999999</c:v>
                </c:pt>
                <c:pt idx="7612">
                  <c:v>228.36199999999999</c:v>
                </c:pt>
                <c:pt idx="7613">
                  <c:v>228.422</c:v>
                </c:pt>
                <c:pt idx="7614">
                  <c:v>228.482</c:v>
                </c:pt>
                <c:pt idx="7615">
                  <c:v>228.542</c:v>
                </c:pt>
                <c:pt idx="7616">
                  <c:v>228.602</c:v>
                </c:pt>
                <c:pt idx="7617">
                  <c:v>228.66200000000001</c:v>
                </c:pt>
                <c:pt idx="7618">
                  <c:v>228.72200000000001</c:v>
                </c:pt>
                <c:pt idx="7619">
                  <c:v>228.78200000000001</c:v>
                </c:pt>
                <c:pt idx="7620">
                  <c:v>228.84200000000001</c:v>
                </c:pt>
                <c:pt idx="7621">
                  <c:v>228.90200000000002</c:v>
                </c:pt>
                <c:pt idx="7622">
                  <c:v>228.96200000000002</c:v>
                </c:pt>
                <c:pt idx="7623">
                  <c:v>229.02199999999999</c:v>
                </c:pt>
                <c:pt idx="7624">
                  <c:v>229.08199999999999</c:v>
                </c:pt>
                <c:pt idx="7625">
                  <c:v>229.142</c:v>
                </c:pt>
                <c:pt idx="7626">
                  <c:v>229.202</c:v>
                </c:pt>
                <c:pt idx="7627">
                  <c:v>229.26300000000001</c:v>
                </c:pt>
                <c:pt idx="7628">
                  <c:v>229.32300000000001</c:v>
                </c:pt>
                <c:pt idx="7629">
                  <c:v>229.38300000000001</c:v>
                </c:pt>
                <c:pt idx="7630">
                  <c:v>229.44300000000001</c:v>
                </c:pt>
                <c:pt idx="7631">
                  <c:v>229.50300000000001</c:v>
                </c:pt>
                <c:pt idx="7632">
                  <c:v>229.56300000000002</c:v>
                </c:pt>
                <c:pt idx="7633">
                  <c:v>229.62300000000002</c:v>
                </c:pt>
                <c:pt idx="7634">
                  <c:v>229.68299999999999</c:v>
                </c:pt>
                <c:pt idx="7635">
                  <c:v>229.74299999999999</c:v>
                </c:pt>
                <c:pt idx="7636">
                  <c:v>229.803</c:v>
                </c:pt>
                <c:pt idx="7637">
                  <c:v>229.863</c:v>
                </c:pt>
                <c:pt idx="7638">
                  <c:v>229.923</c:v>
                </c:pt>
                <c:pt idx="7639">
                  <c:v>229.983</c:v>
                </c:pt>
                <c:pt idx="7640">
                  <c:v>230.04300000000001</c:v>
                </c:pt>
                <c:pt idx="7641">
                  <c:v>230.10300000000001</c:v>
                </c:pt>
                <c:pt idx="7642">
                  <c:v>230.16300000000001</c:v>
                </c:pt>
                <c:pt idx="7643">
                  <c:v>230.22300000000001</c:v>
                </c:pt>
                <c:pt idx="7644">
                  <c:v>230.28300000000002</c:v>
                </c:pt>
                <c:pt idx="7645">
                  <c:v>230.34200000000001</c:v>
                </c:pt>
                <c:pt idx="7646">
                  <c:v>230.40200000000002</c:v>
                </c:pt>
                <c:pt idx="7647">
                  <c:v>230.46200000000002</c:v>
                </c:pt>
                <c:pt idx="7648">
                  <c:v>230.52199999999999</c:v>
                </c:pt>
                <c:pt idx="7649">
                  <c:v>230.58199999999999</c:v>
                </c:pt>
                <c:pt idx="7650">
                  <c:v>230.642</c:v>
                </c:pt>
                <c:pt idx="7651">
                  <c:v>230.702</c:v>
                </c:pt>
                <c:pt idx="7652">
                  <c:v>230.762</c:v>
                </c:pt>
                <c:pt idx="7653">
                  <c:v>230.822</c:v>
                </c:pt>
                <c:pt idx="7654">
                  <c:v>230.881</c:v>
                </c:pt>
                <c:pt idx="7655">
                  <c:v>230.941</c:v>
                </c:pt>
                <c:pt idx="7656">
                  <c:v>231.001</c:v>
                </c:pt>
                <c:pt idx="7657">
                  <c:v>231.06100000000001</c:v>
                </c:pt>
                <c:pt idx="7658">
                  <c:v>231.12100000000001</c:v>
                </c:pt>
                <c:pt idx="7659">
                  <c:v>231.18100000000001</c:v>
                </c:pt>
                <c:pt idx="7660">
                  <c:v>231.24100000000001</c:v>
                </c:pt>
                <c:pt idx="7661">
                  <c:v>231.30100000000002</c:v>
                </c:pt>
                <c:pt idx="7662">
                  <c:v>231.36100000000002</c:v>
                </c:pt>
                <c:pt idx="7663">
                  <c:v>231.42099999999999</c:v>
                </c:pt>
                <c:pt idx="7664">
                  <c:v>231.48099999999999</c:v>
                </c:pt>
                <c:pt idx="7665">
                  <c:v>231.541</c:v>
                </c:pt>
                <c:pt idx="7666">
                  <c:v>231.601</c:v>
                </c:pt>
                <c:pt idx="7667">
                  <c:v>231.661</c:v>
                </c:pt>
                <c:pt idx="7668">
                  <c:v>231.721</c:v>
                </c:pt>
                <c:pt idx="7669">
                  <c:v>231.78100000000001</c:v>
                </c:pt>
                <c:pt idx="7670">
                  <c:v>231.84100000000001</c:v>
                </c:pt>
                <c:pt idx="7671">
                  <c:v>231.90100000000001</c:v>
                </c:pt>
                <c:pt idx="7672">
                  <c:v>231.96100000000001</c:v>
                </c:pt>
                <c:pt idx="7673">
                  <c:v>232.02100000000002</c:v>
                </c:pt>
                <c:pt idx="7674">
                  <c:v>232.08100000000002</c:v>
                </c:pt>
                <c:pt idx="7675">
                  <c:v>232.14099999999999</c:v>
                </c:pt>
                <c:pt idx="7676">
                  <c:v>232.20099999999999</c:v>
                </c:pt>
                <c:pt idx="7677">
                  <c:v>232.26</c:v>
                </c:pt>
                <c:pt idx="7678">
                  <c:v>232.32</c:v>
                </c:pt>
                <c:pt idx="7679">
                  <c:v>232.38</c:v>
                </c:pt>
                <c:pt idx="7680">
                  <c:v>232.44</c:v>
                </c:pt>
                <c:pt idx="7681">
                  <c:v>232.5</c:v>
                </c:pt>
                <c:pt idx="7682">
                  <c:v>232.56</c:v>
                </c:pt>
                <c:pt idx="7683">
                  <c:v>232.62100000000001</c:v>
                </c:pt>
                <c:pt idx="7684">
                  <c:v>232.68100000000001</c:v>
                </c:pt>
                <c:pt idx="7685">
                  <c:v>232.74100000000001</c:v>
                </c:pt>
                <c:pt idx="7686">
                  <c:v>232.80100000000002</c:v>
                </c:pt>
                <c:pt idx="7687">
                  <c:v>232.86100000000002</c:v>
                </c:pt>
                <c:pt idx="7688">
                  <c:v>232.92099999999999</c:v>
                </c:pt>
                <c:pt idx="7689">
                  <c:v>232.98099999999999</c:v>
                </c:pt>
                <c:pt idx="7690">
                  <c:v>233.041</c:v>
                </c:pt>
                <c:pt idx="7691">
                  <c:v>233.101</c:v>
                </c:pt>
                <c:pt idx="7692">
                  <c:v>233.161</c:v>
                </c:pt>
                <c:pt idx="7693">
                  <c:v>233.221</c:v>
                </c:pt>
                <c:pt idx="7694">
                  <c:v>233.28100000000001</c:v>
                </c:pt>
                <c:pt idx="7695">
                  <c:v>233.34100000000001</c:v>
                </c:pt>
                <c:pt idx="7696">
                  <c:v>233.40100000000001</c:v>
                </c:pt>
                <c:pt idx="7697">
                  <c:v>233.46200000000002</c:v>
                </c:pt>
                <c:pt idx="7698">
                  <c:v>233.52199999999999</c:v>
                </c:pt>
                <c:pt idx="7699">
                  <c:v>233.58199999999999</c:v>
                </c:pt>
                <c:pt idx="7700">
                  <c:v>233.642</c:v>
                </c:pt>
                <c:pt idx="7701">
                  <c:v>233.702</c:v>
                </c:pt>
                <c:pt idx="7702">
                  <c:v>233.762</c:v>
                </c:pt>
                <c:pt idx="7703">
                  <c:v>233.821</c:v>
                </c:pt>
                <c:pt idx="7704">
                  <c:v>233.881</c:v>
                </c:pt>
                <c:pt idx="7705">
                  <c:v>233.941</c:v>
                </c:pt>
                <c:pt idx="7706">
                  <c:v>234.001</c:v>
                </c:pt>
                <c:pt idx="7707">
                  <c:v>234.06100000000001</c:v>
                </c:pt>
                <c:pt idx="7708">
                  <c:v>234.12100000000001</c:v>
                </c:pt>
                <c:pt idx="7709">
                  <c:v>234.18100000000001</c:v>
                </c:pt>
                <c:pt idx="7710">
                  <c:v>234.24100000000001</c:v>
                </c:pt>
                <c:pt idx="7711">
                  <c:v>234.30100000000002</c:v>
                </c:pt>
                <c:pt idx="7712">
                  <c:v>234.36100000000002</c:v>
                </c:pt>
                <c:pt idx="7713">
                  <c:v>234.42099999999999</c:v>
                </c:pt>
                <c:pt idx="7714">
                  <c:v>234.48099999999999</c:v>
                </c:pt>
                <c:pt idx="7715">
                  <c:v>234.541</c:v>
                </c:pt>
                <c:pt idx="7716">
                  <c:v>234.601</c:v>
                </c:pt>
                <c:pt idx="7717">
                  <c:v>234.66200000000001</c:v>
                </c:pt>
                <c:pt idx="7718">
                  <c:v>234.72200000000001</c:v>
                </c:pt>
                <c:pt idx="7719">
                  <c:v>234.78200000000001</c:v>
                </c:pt>
                <c:pt idx="7720">
                  <c:v>234.84200000000001</c:v>
                </c:pt>
                <c:pt idx="7721">
                  <c:v>234.90200000000002</c:v>
                </c:pt>
                <c:pt idx="7722">
                  <c:v>234.96200000000002</c:v>
                </c:pt>
                <c:pt idx="7723">
                  <c:v>235.02199999999999</c:v>
                </c:pt>
                <c:pt idx="7724">
                  <c:v>235.083</c:v>
                </c:pt>
                <c:pt idx="7725">
                  <c:v>235.143</c:v>
                </c:pt>
                <c:pt idx="7726">
                  <c:v>235.203</c:v>
                </c:pt>
                <c:pt idx="7727">
                  <c:v>235.26300000000001</c:v>
                </c:pt>
                <c:pt idx="7728">
                  <c:v>235.32400000000001</c:v>
                </c:pt>
                <c:pt idx="7729">
                  <c:v>235.38400000000001</c:v>
                </c:pt>
                <c:pt idx="7730">
                  <c:v>235.44400000000002</c:v>
                </c:pt>
                <c:pt idx="7731">
                  <c:v>235.50400000000002</c:v>
                </c:pt>
                <c:pt idx="7732">
                  <c:v>235.565</c:v>
                </c:pt>
                <c:pt idx="7733">
                  <c:v>235.625</c:v>
                </c:pt>
                <c:pt idx="7734">
                  <c:v>235.685</c:v>
                </c:pt>
                <c:pt idx="7735">
                  <c:v>235.745</c:v>
                </c:pt>
                <c:pt idx="7736">
                  <c:v>235.80500000000001</c:v>
                </c:pt>
                <c:pt idx="7737">
                  <c:v>235.86500000000001</c:v>
                </c:pt>
                <c:pt idx="7738">
                  <c:v>235.92500000000001</c:v>
                </c:pt>
                <c:pt idx="7739">
                  <c:v>235.98500000000001</c:v>
                </c:pt>
                <c:pt idx="7740">
                  <c:v>236.04500000000002</c:v>
                </c:pt>
                <c:pt idx="7741">
                  <c:v>236.10599999999999</c:v>
                </c:pt>
                <c:pt idx="7742">
                  <c:v>236.166</c:v>
                </c:pt>
                <c:pt idx="7743">
                  <c:v>236.22499999999999</c:v>
                </c:pt>
                <c:pt idx="7744">
                  <c:v>236.285</c:v>
                </c:pt>
                <c:pt idx="7745">
                  <c:v>236.345</c:v>
                </c:pt>
                <c:pt idx="7746">
                  <c:v>236.405</c:v>
                </c:pt>
                <c:pt idx="7747">
                  <c:v>236.465</c:v>
                </c:pt>
                <c:pt idx="7748">
                  <c:v>236.52500000000001</c:v>
                </c:pt>
                <c:pt idx="7749">
                  <c:v>236.58500000000001</c:v>
                </c:pt>
                <c:pt idx="7750">
                  <c:v>236.64500000000001</c:v>
                </c:pt>
                <c:pt idx="7751">
                  <c:v>236.70500000000001</c:v>
                </c:pt>
                <c:pt idx="7752">
                  <c:v>236.76500000000001</c:v>
                </c:pt>
                <c:pt idx="7753">
                  <c:v>236.82500000000002</c:v>
                </c:pt>
                <c:pt idx="7754">
                  <c:v>236.88400000000001</c:v>
                </c:pt>
                <c:pt idx="7755">
                  <c:v>236.94400000000002</c:v>
                </c:pt>
                <c:pt idx="7756">
                  <c:v>237.00400000000002</c:v>
                </c:pt>
                <c:pt idx="7757">
                  <c:v>237.06399999999999</c:v>
                </c:pt>
                <c:pt idx="7758">
                  <c:v>237.124</c:v>
                </c:pt>
                <c:pt idx="7759">
                  <c:v>237.184</c:v>
                </c:pt>
                <c:pt idx="7760">
                  <c:v>237.244</c:v>
                </c:pt>
                <c:pt idx="7761">
                  <c:v>237.304</c:v>
                </c:pt>
                <c:pt idx="7762">
                  <c:v>237.364</c:v>
                </c:pt>
                <c:pt idx="7763">
                  <c:v>237.423</c:v>
                </c:pt>
                <c:pt idx="7764">
                  <c:v>237.483</c:v>
                </c:pt>
                <c:pt idx="7765">
                  <c:v>237.54300000000001</c:v>
                </c:pt>
                <c:pt idx="7766">
                  <c:v>237.60300000000001</c:v>
                </c:pt>
                <c:pt idx="7767">
                  <c:v>237.66300000000001</c:v>
                </c:pt>
                <c:pt idx="7768">
                  <c:v>237.72300000000001</c:v>
                </c:pt>
                <c:pt idx="7769">
                  <c:v>237.78300000000002</c:v>
                </c:pt>
                <c:pt idx="7770">
                  <c:v>237.84300000000002</c:v>
                </c:pt>
                <c:pt idx="7771">
                  <c:v>237.90299999999999</c:v>
                </c:pt>
                <c:pt idx="7772">
                  <c:v>237.96299999999999</c:v>
                </c:pt>
                <c:pt idx="7773">
                  <c:v>238.023</c:v>
                </c:pt>
                <c:pt idx="7774">
                  <c:v>238.083</c:v>
                </c:pt>
                <c:pt idx="7775">
                  <c:v>238.143</c:v>
                </c:pt>
                <c:pt idx="7776">
                  <c:v>238.203</c:v>
                </c:pt>
                <c:pt idx="7777">
                  <c:v>238.26300000000001</c:v>
                </c:pt>
                <c:pt idx="7778">
                  <c:v>238.32300000000001</c:v>
                </c:pt>
                <c:pt idx="7779">
                  <c:v>238.38300000000001</c:v>
                </c:pt>
                <c:pt idx="7780">
                  <c:v>238.44300000000001</c:v>
                </c:pt>
                <c:pt idx="7781">
                  <c:v>238.50300000000001</c:v>
                </c:pt>
                <c:pt idx="7782">
                  <c:v>238.56300000000002</c:v>
                </c:pt>
                <c:pt idx="7783">
                  <c:v>238.62300000000002</c:v>
                </c:pt>
                <c:pt idx="7784">
                  <c:v>238.68299999999999</c:v>
                </c:pt>
                <c:pt idx="7785">
                  <c:v>238.74299999999999</c:v>
                </c:pt>
                <c:pt idx="7786">
                  <c:v>238.803</c:v>
                </c:pt>
                <c:pt idx="7787">
                  <c:v>238.863</c:v>
                </c:pt>
                <c:pt idx="7788">
                  <c:v>238.923</c:v>
                </c:pt>
                <c:pt idx="7789">
                  <c:v>238.983</c:v>
                </c:pt>
                <c:pt idx="7790">
                  <c:v>239.04300000000001</c:v>
                </c:pt>
                <c:pt idx="7791">
                  <c:v>239.10300000000001</c:v>
                </c:pt>
                <c:pt idx="7792">
                  <c:v>239.16300000000001</c:v>
                </c:pt>
                <c:pt idx="7793">
                  <c:v>239.22400000000002</c:v>
                </c:pt>
                <c:pt idx="7794">
                  <c:v>239.28399999999999</c:v>
                </c:pt>
                <c:pt idx="7795">
                  <c:v>239.34399999999999</c:v>
                </c:pt>
                <c:pt idx="7796">
                  <c:v>239.404</c:v>
                </c:pt>
                <c:pt idx="7797">
                  <c:v>239.464</c:v>
                </c:pt>
                <c:pt idx="7798">
                  <c:v>239.524</c:v>
                </c:pt>
                <c:pt idx="7799">
                  <c:v>239.583</c:v>
                </c:pt>
                <c:pt idx="7800">
                  <c:v>239.643</c:v>
                </c:pt>
                <c:pt idx="7801">
                  <c:v>239.703</c:v>
                </c:pt>
                <c:pt idx="7802">
                  <c:v>239.76300000000001</c:v>
                </c:pt>
                <c:pt idx="7803">
                  <c:v>239.82300000000001</c:v>
                </c:pt>
                <c:pt idx="7804">
                  <c:v>239.88300000000001</c:v>
                </c:pt>
                <c:pt idx="7805">
                  <c:v>239.94300000000001</c:v>
                </c:pt>
                <c:pt idx="7806">
                  <c:v>240.00300000000001</c:v>
                </c:pt>
                <c:pt idx="7807">
                  <c:v>240.06300000000002</c:v>
                </c:pt>
                <c:pt idx="7808">
                  <c:v>240.12300000000002</c:v>
                </c:pt>
                <c:pt idx="7809">
                  <c:v>240.18200000000002</c:v>
                </c:pt>
                <c:pt idx="7810">
                  <c:v>240.24200000000002</c:v>
                </c:pt>
                <c:pt idx="7811">
                  <c:v>240.30199999999999</c:v>
                </c:pt>
                <c:pt idx="7812">
                  <c:v>240.36199999999999</c:v>
                </c:pt>
                <c:pt idx="7813">
                  <c:v>240.422</c:v>
                </c:pt>
                <c:pt idx="7814">
                  <c:v>240.482</c:v>
                </c:pt>
                <c:pt idx="7815">
                  <c:v>240.542</c:v>
                </c:pt>
                <c:pt idx="7816">
                  <c:v>240.602</c:v>
                </c:pt>
                <c:pt idx="7817">
                  <c:v>240.661</c:v>
                </c:pt>
                <c:pt idx="7818">
                  <c:v>240.721</c:v>
                </c:pt>
                <c:pt idx="7819">
                  <c:v>240.78100000000001</c:v>
                </c:pt>
                <c:pt idx="7820">
                  <c:v>240.84100000000001</c:v>
                </c:pt>
                <c:pt idx="7821">
                  <c:v>240.90100000000001</c:v>
                </c:pt>
                <c:pt idx="7822">
                  <c:v>240.96100000000001</c:v>
                </c:pt>
                <c:pt idx="7823">
                  <c:v>241.02100000000002</c:v>
                </c:pt>
                <c:pt idx="7824">
                  <c:v>241.08100000000002</c:v>
                </c:pt>
                <c:pt idx="7825">
                  <c:v>241.14099999999999</c:v>
                </c:pt>
                <c:pt idx="7826">
                  <c:v>241.20099999999999</c:v>
                </c:pt>
                <c:pt idx="7827">
                  <c:v>241.261</c:v>
                </c:pt>
                <c:pt idx="7828">
                  <c:v>241.32</c:v>
                </c:pt>
                <c:pt idx="7829">
                  <c:v>241.38</c:v>
                </c:pt>
                <c:pt idx="7830">
                  <c:v>241.43899999999999</c:v>
                </c:pt>
                <c:pt idx="7831">
                  <c:v>241.499</c:v>
                </c:pt>
                <c:pt idx="7832">
                  <c:v>241.55799999999999</c:v>
                </c:pt>
                <c:pt idx="7833">
                  <c:v>241.61799999999999</c:v>
                </c:pt>
                <c:pt idx="7834">
                  <c:v>241.678</c:v>
                </c:pt>
                <c:pt idx="7835">
                  <c:v>241.73699999999999</c:v>
                </c:pt>
                <c:pt idx="7836">
                  <c:v>241.797</c:v>
                </c:pt>
                <c:pt idx="7837">
                  <c:v>241.85599999999999</c:v>
                </c:pt>
                <c:pt idx="7838">
                  <c:v>241.916</c:v>
                </c:pt>
                <c:pt idx="7839">
                  <c:v>241.97499999999999</c:v>
                </c:pt>
                <c:pt idx="7840">
                  <c:v>242.035</c:v>
                </c:pt>
                <c:pt idx="7841">
                  <c:v>242.09399999999999</c:v>
                </c:pt>
                <c:pt idx="7842">
                  <c:v>242.154</c:v>
                </c:pt>
                <c:pt idx="7843">
                  <c:v>242.214</c:v>
                </c:pt>
                <c:pt idx="7844">
                  <c:v>242.273</c:v>
                </c:pt>
                <c:pt idx="7845">
                  <c:v>242.333</c:v>
                </c:pt>
                <c:pt idx="7846">
                  <c:v>242.392</c:v>
                </c:pt>
                <c:pt idx="7847">
                  <c:v>242.452</c:v>
                </c:pt>
                <c:pt idx="7848">
                  <c:v>242.511</c:v>
                </c:pt>
                <c:pt idx="7849">
                  <c:v>242.571</c:v>
                </c:pt>
                <c:pt idx="7850">
                  <c:v>242.63</c:v>
                </c:pt>
                <c:pt idx="7851">
                  <c:v>242.69</c:v>
                </c:pt>
                <c:pt idx="7852">
                  <c:v>242.749</c:v>
                </c:pt>
                <c:pt idx="7853">
                  <c:v>242.809</c:v>
                </c:pt>
                <c:pt idx="7854">
                  <c:v>242.86799999999999</c:v>
                </c:pt>
                <c:pt idx="7855">
                  <c:v>242.928</c:v>
                </c:pt>
                <c:pt idx="7856">
                  <c:v>242.988</c:v>
                </c:pt>
                <c:pt idx="7857">
                  <c:v>243.047</c:v>
                </c:pt>
                <c:pt idx="7858">
                  <c:v>243.107</c:v>
                </c:pt>
                <c:pt idx="7859">
                  <c:v>243.167</c:v>
                </c:pt>
                <c:pt idx="7860">
                  <c:v>243.226</c:v>
                </c:pt>
                <c:pt idx="7861">
                  <c:v>243.286</c:v>
                </c:pt>
                <c:pt idx="7862">
                  <c:v>243.345</c:v>
                </c:pt>
                <c:pt idx="7863">
                  <c:v>243.405</c:v>
                </c:pt>
                <c:pt idx="7864">
                  <c:v>243.465</c:v>
                </c:pt>
                <c:pt idx="7865">
                  <c:v>243.524</c:v>
                </c:pt>
                <c:pt idx="7866">
                  <c:v>243.584</c:v>
                </c:pt>
                <c:pt idx="7867">
                  <c:v>243.64400000000001</c:v>
                </c:pt>
                <c:pt idx="7868">
                  <c:v>243.70400000000001</c:v>
                </c:pt>
                <c:pt idx="7869">
                  <c:v>243.76300000000001</c:v>
                </c:pt>
                <c:pt idx="7870">
                  <c:v>243.82300000000001</c:v>
                </c:pt>
                <c:pt idx="7871">
                  <c:v>243.88300000000001</c:v>
                </c:pt>
                <c:pt idx="7872">
                  <c:v>243.94200000000001</c:v>
                </c:pt>
                <c:pt idx="7873">
                  <c:v>244.00200000000001</c:v>
                </c:pt>
                <c:pt idx="7874">
                  <c:v>244.06200000000001</c:v>
                </c:pt>
                <c:pt idx="7875">
                  <c:v>244.12100000000001</c:v>
                </c:pt>
                <c:pt idx="7876">
                  <c:v>244.18100000000001</c:v>
                </c:pt>
                <c:pt idx="7877">
                  <c:v>244.24100000000001</c:v>
                </c:pt>
                <c:pt idx="7878">
                  <c:v>244.30100000000002</c:v>
                </c:pt>
                <c:pt idx="7879">
                  <c:v>244.36</c:v>
                </c:pt>
                <c:pt idx="7880">
                  <c:v>244.42000000000002</c:v>
                </c:pt>
                <c:pt idx="7881">
                  <c:v>244.48000000000002</c:v>
                </c:pt>
                <c:pt idx="7882">
                  <c:v>244.53900000000002</c:v>
                </c:pt>
                <c:pt idx="7883">
                  <c:v>244.59900000000002</c:v>
                </c:pt>
                <c:pt idx="7884">
                  <c:v>244.65899999999999</c:v>
                </c:pt>
                <c:pt idx="7885">
                  <c:v>244.71800000000002</c:v>
                </c:pt>
                <c:pt idx="7886">
                  <c:v>244.77799999999999</c:v>
                </c:pt>
                <c:pt idx="7887">
                  <c:v>244.83799999999999</c:v>
                </c:pt>
                <c:pt idx="7888">
                  <c:v>244.89699999999999</c:v>
                </c:pt>
                <c:pt idx="7889">
                  <c:v>244.95699999999999</c:v>
                </c:pt>
                <c:pt idx="7890">
                  <c:v>245.01599999999999</c:v>
                </c:pt>
                <c:pt idx="7891">
                  <c:v>245.07599999999999</c:v>
                </c:pt>
                <c:pt idx="7892">
                  <c:v>245.13499999999999</c:v>
                </c:pt>
                <c:pt idx="7893">
                  <c:v>245.19499999999999</c:v>
                </c:pt>
                <c:pt idx="7894">
                  <c:v>245.25400000000002</c:v>
                </c:pt>
                <c:pt idx="7895">
                  <c:v>245.31399999999999</c:v>
                </c:pt>
                <c:pt idx="7896">
                  <c:v>245.37300000000002</c:v>
                </c:pt>
                <c:pt idx="7897">
                  <c:v>245.43299999999999</c:v>
                </c:pt>
                <c:pt idx="7898">
                  <c:v>245.49200000000002</c:v>
                </c:pt>
                <c:pt idx="7899">
                  <c:v>245.55100000000002</c:v>
                </c:pt>
                <c:pt idx="7900">
                  <c:v>245.61100000000002</c:v>
                </c:pt>
                <c:pt idx="7901">
                  <c:v>245.67000000000002</c:v>
                </c:pt>
                <c:pt idx="7902">
                  <c:v>245.72900000000001</c:v>
                </c:pt>
                <c:pt idx="7903">
                  <c:v>245.78900000000002</c:v>
                </c:pt>
                <c:pt idx="7904">
                  <c:v>245.84800000000001</c:v>
                </c:pt>
                <c:pt idx="7905">
                  <c:v>245.90800000000002</c:v>
                </c:pt>
                <c:pt idx="7906">
                  <c:v>245.96700000000001</c:v>
                </c:pt>
                <c:pt idx="7907">
                  <c:v>246.02700000000002</c:v>
                </c:pt>
                <c:pt idx="7908">
                  <c:v>246.08600000000001</c:v>
                </c:pt>
                <c:pt idx="7909">
                  <c:v>246.14600000000002</c:v>
                </c:pt>
                <c:pt idx="7910">
                  <c:v>246.20500000000001</c:v>
                </c:pt>
                <c:pt idx="7911">
                  <c:v>246.26500000000001</c:v>
                </c:pt>
                <c:pt idx="7912">
                  <c:v>246.32400000000001</c:v>
                </c:pt>
                <c:pt idx="7913">
                  <c:v>246.38400000000001</c:v>
                </c:pt>
                <c:pt idx="7914">
                  <c:v>246.44300000000001</c:v>
                </c:pt>
                <c:pt idx="7915">
                  <c:v>246.50300000000001</c:v>
                </c:pt>
                <c:pt idx="7916">
                  <c:v>246.56300000000002</c:v>
                </c:pt>
                <c:pt idx="7917">
                  <c:v>246.62200000000001</c:v>
                </c:pt>
                <c:pt idx="7918">
                  <c:v>246.68200000000002</c:v>
                </c:pt>
                <c:pt idx="7919">
                  <c:v>246.74200000000002</c:v>
                </c:pt>
                <c:pt idx="7920">
                  <c:v>246.80100000000002</c:v>
                </c:pt>
                <c:pt idx="7921">
                  <c:v>246.86100000000002</c:v>
                </c:pt>
                <c:pt idx="7922">
                  <c:v>246.92000000000002</c:v>
                </c:pt>
                <c:pt idx="7923">
                  <c:v>246.98000000000002</c:v>
                </c:pt>
                <c:pt idx="7924">
                  <c:v>247.03900000000002</c:v>
                </c:pt>
                <c:pt idx="7925">
                  <c:v>247.09900000000002</c:v>
                </c:pt>
                <c:pt idx="7926">
                  <c:v>247.15800000000002</c:v>
                </c:pt>
                <c:pt idx="7927">
                  <c:v>247.21800000000002</c:v>
                </c:pt>
                <c:pt idx="7928">
                  <c:v>247.27799999999999</c:v>
                </c:pt>
                <c:pt idx="7929">
                  <c:v>247.33700000000002</c:v>
                </c:pt>
                <c:pt idx="7930">
                  <c:v>247.39699999999999</c:v>
                </c:pt>
                <c:pt idx="7931">
                  <c:v>247.45600000000002</c:v>
                </c:pt>
                <c:pt idx="7932">
                  <c:v>247.51599999999999</c:v>
                </c:pt>
                <c:pt idx="7933">
                  <c:v>247.57599999999999</c:v>
                </c:pt>
                <c:pt idx="7934">
                  <c:v>247.63500000000002</c:v>
                </c:pt>
                <c:pt idx="7935">
                  <c:v>247.69499999999999</c:v>
                </c:pt>
                <c:pt idx="7936">
                  <c:v>247.755</c:v>
                </c:pt>
                <c:pt idx="7937">
                  <c:v>247.81399999999999</c:v>
                </c:pt>
                <c:pt idx="7938">
                  <c:v>247.874</c:v>
                </c:pt>
                <c:pt idx="7939">
                  <c:v>247.934</c:v>
                </c:pt>
                <c:pt idx="7940">
                  <c:v>247.99299999999999</c:v>
                </c:pt>
                <c:pt idx="7941">
                  <c:v>248.053</c:v>
                </c:pt>
                <c:pt idx="7942">
                  <c:v>248.11199999999999</c:v>
                </c:pt>
                <c:pt idx="7943">
                  <c:v>248.172</c:v>
                </c:pt>
                <c:pt idx="7944">
                  <c:v>248.232</c:v>
                </c:pt>
                <c:pt idx="7945">
                  <c:v>248.291</c:v>
                </c:pt>
                <c:pt idx="7946">
                  <c:v>248.351</c:v>
                </c:pt>
                <c:pt idx="7947">
                  <c:v>248.41</c:v>
                </c:pt>
                <c:pt idx="7948">
                  <c:v>248.47</c:v>
                </c:pt>
                <c:pt idx="7949">
                  <c:v>248.529</c:v>
                </c:pt>
                <c:pt idx="7950">
                  <c:v>248.58799999999999</c:v>
                </c:pt>
                <c:pt idx="7951">
                  <c:v>248.648</c:v>
                </c:pt>
                <c:pt idx="7952">
                  <c:v>248.70699999999999</c:v>
                </c:pt>
                <c:pt idx="7953">
                  <c:v>248.76599999999999</c:v>
                </c:pt>
                <c:pt idx="7954">
                  <c:v>248.82599999999999</c:v>
                </c:pt>
                <c:pt idx="7955">
                  <c:v>248.88500000000002</c:v>
                </c:pt>
                <c:pt idx="7956">
                  <c:v>248.94400000000002</c:v>
                </c:pt>
                <c:pt idx="7957">
                  <c:v>249.00400000000002</c:v>
                </c:pt>
                <c:pt idx="7958">
                  <c:v>249.06300000000002</c:v>
                </c:pt>
                <c:pt idx="7959">
                  <c:v>249.12200000000001</c:v>
                </c:pt>
                <c:pt idx="7960">
                  <c:v>249.18100000000001</c:v>
                </c:pt>
                <c:pt idx="7961">
                  <c:v>249.24100000000001</c:v>
                </c:pt>
                <c:pt idx="7962">
                  <c:v>249.3</c:v>
                </c:pt>
                <c:pt idx="7963">
                  <c:v>249.35900000000001</c:v>
                </c:pt>
                <c:pt idx="7964">
                  <c:v>249.41800000000001</c:v>
                </c:pt>
                <c:pt idx="7965">
                  <c:v>249.47800000000001</c:v>
                </c:pt>
                <c:pt idx="7966">
                  <c:v>249.53700000000001</c:v>
                </c:pt>
                <c:pt idx="7967">
                  <c:v>249.596</c:v>
                </c:pt>
                <c:pt idx="7968">
                  <c:v>249.655</c:v>
                </c:pt>
                <c:pt idx="7969">
                  <c:v>249.715</c:v>
                </c:pt>
                <c:pt idx="7970">
                  <c:v>249.774</c:v>
                </c:pt>
                <c:pt idx="7971">
                  <c:v>249.833</c:v>
                </c:pt>
                <c:pt idx="7972">
                  <c:v>249.892</c:v>
                </c:pt>
                <c:pt idx="7973">
                  <c:v>249.952</c:v>
                </c:pt>
                <c:pt idx="7974">
                  <c:v>250.011</c:v>
                </c:pt>
                <c:pt idx="7975">
                  <c:v>250.071</c:v>
                </c:pt>
                <c:pt idx="7976">
                  <c:v>250.13</c:v>
                </c:pt>
                <c:pt idx="7977">
                  <c:v>250.18899999999999</c:v>
                </c:pt>
                <c:pt idx="7978">
                  <c:v>250.249</c:v>
                </c:pt>
                <c:pt idx="7979">
                  <c:v>250.30799999999999</c:v>
                </c:pt>
                <c:pt idx="7980">
                  <c:v>250.36799999999999</c:v>
                </c:pt>
                <c:pt idx="7981">
                  <c:v>250.42699999999999</c:v>
                </c:pt>
                <c:pt idx="7982">
                  <c:v>250.48699999999999</c:v>
                </c:pt>
                <c:pt idx="7983">
                  <c:v>250.54599999999999</c:v>
                </c:pt>
                <c:pt idx="7984">
                  <c:v>250.60599999999999</c:v>
                </c:pt>
                <c:pt idx="7985">
                  <c:v>250.66499999999999</c:v>
                </c:pt>
                <c:pt idx="7986">
                  <c:v>250.72499999999999</c:v>
                </c:pt>
                <c:pt idx="7987">
                  <c:v>250.78399999999999</c:v>
                </c:pt>
                <c:pt idx="7988">
                  <c:v>250.84399999999999</c:v>
                </c:pt>
                <c:pt idx="7989">
                  <c:v>250.90299999999999</c:v>
                </c:pt>
                <c:pt idx="7990">
                  <c:v>250.96200000000002</c:v>
                </c:pt>
                <c:pt idx="7991">
                  <c:v>251.02199999999999</c:v>
                </c:pt>
                <c:pt idx="7992">
                  <c:v>251.08100000000002</c:v>
                </c:pt>
                <c:pt idx="7993">
                  <c:v>251.14099999999999</c:v>
                </c:pt>
                <c:pt idx="7994">
                  <c:v>251.20000000000002</c:v>
                </c:pt>
                <c:pt idx="7995">
                  <c:v>251.25900000000001</c:v>
                </c:pt>
                <c:pt idx="7996">
                  <c:v>251.31900000000002</c:v>
                </c:pt>
                <c:pt idx="7997">
                  <c:v>251.37800000000001</c:v>
                </c:pt>
                <c:pt idx="7998">
                  <c:v>251.43800000000002</c:v>
                </c:pt>
                <c:pt idx="7999">
                  <c:v>251.49700000000001</c:v>
                </c:pt>
                <c:pt idx="8000">
                  <c:v>251.55600000000001</c:v>
                </c:pt>
                <c:pt idx="8001">
                  <c:v>251.61600000000001</c:v>
                </c:pt>
                <c:pt idx="8002">
                  <c:v>251.67500000000001</c:v>
                </c:pt>
                <c:pt idx="8003">
                  <c:v>251.73500000000001</c:v>
                </c:pt>
                <c:pt idx="8004">
                  <c:v>251.79400000000001</c:v>
                </c:pt>
                <c:pt idx="8005">
                  <c:v>251.85400000000001</c:v>
                </c:pt>
                <c:pt idx="8006">
                  <c:v>251.91400000000002</c:v>
                </c:pt>
                <c:pt idx="8007">
                  <c:v>251.97300000000001</c:v>
                </c:pt>
                <c:pt idx="8008">
                  <c:v>252.03300000000002</c:v>
                </c:pt>
                <c:pt idx="8009">
                  <c:v>252.09300000000002</c:v>
                </c:pt>
                <c:pt idx="8010">
                  <c:v>252.15200000000002</c:v>
                </c:pt>
                <c:pt idx="8011">
                  <c:v>252.21200000000002</c:v>
                </c:pt>
                <c:pt idx="8012">
                  <c:v>252.27199999999999</c:v>
                </c:pt>
                <c:pt idx="8013">
                  <c:v>252.33199999999999</c:v>
                </c:pt>
                <c:pt idx="8014">
                  <c:v>252.39099999999999</c:v>
                </c:pt>
                <c:pt idx="8015">
                  <c:v>252.45099999999999</c:v>
                </c:pt>
                <c:pt idx="8016">
                  <c:v>252.511</c:v>
                </c:pt>
                <c:pt idx="8017">
                  <c:v>252.571</c:v>
                </c:pt>
                <c:pt idx="8018">
                  <c:v>252.63</c:v>
                </c:pt>
                <c:pt idx="8019">
                  <c:v>252.69</c:v>
                </c:pt>
                <c:pt idx="8020">
                  <c:v>252.75</c:v>
                </c:pt>
                <c:pt idx="8021">
                  <c:v>252.81</c:v>
                </c:pt>
                <c:pt idx="8022">
                  <c:v>252.87</c:v>
                </c:pt>
                <c:pt idx="8023">
                  <c:v>252.929</c:v>
                </c:pt>
                <c:pt idx="8024">
                  <c:v>252.989</c:v>
                </c:pt>
                <c:pt idx="8025">
                  <c:v>253.04900000000001</c:v>
                </c:pt>
                <c:pt idx="8026">
                  <c:v>253.108</c:v>
                </c:pt>
                <c:pt idx="8027">
                  <c:v>253.16800000000001</c:v>
                </c:pt>
                <c:pt idx="8028">
                  <c:v>253.22800000000001</c:v>
                </c:pt>
                <c:pt idx="8029">
                  <c:v>253.28700000000001</c:v>
                </c:pt>
                <c:pt idx="8030">
                  <c:v>253.34700000000001</c:v>
                </c:pt>
                <c:pt idx="8031">
                  <c:v>253.40700000000001</c:v>
                </c:pt>
                <c:pt idx="8032">
                  <c:v>253.46600000000001</c:v>
                </c:pt>
                <c:pt idx="8033">
                  <c:v>253.52600000000001</c:v>
                </c:pt>
                <c:pt idx="8034">
                  <c:v>253.58600000000001</c:v>
                </c:pt>
                <c:pt idx="8035">
                  <c:v>253.64500000000001</c:v>
                </c:pt>
                <c:pt idx="8036">
                  <c:v>253.70500000000001</c:v>
                </c:pt>
                <c:pt idx="8037">
                  <c:v>253.76500000000001</c:v>
                </c:pt>
                <c:pt idx="8038">
                  <c:v>253.82400000000001</c:v>
                </c:pt>
                <c:pt idx="8039">
                  <c:v>253.88400000000001</c:v>
                </c:pt>
                <c:pt idx="8040">
                  <c:v>253.94400000000002</c:v>
                </c:pt>
                <c:pt idx="8041">
                  <c:v>254.00300000000001</c:v>
                </c:pt>
                <c:pt idx="8042">
                  <c:v>254.06300000000002</c:v>
                </c:pt>
                <c:pt idx="8043">
                  <c:v>254.12200000000001</c:v>
                </c:pt>
                <c:pt idx="8044">
                  <c:v>254.18200000000002</c:v>
                </c:pt>
                <c:pt idx="8045">
                  <c:v>254.24100000000001</c:v>
                </c:pt>
                <c:pt idx="8046">
                  <c:v>254.30100000000002</c:v>
                </c:pt>
                <c:pt idx="8047">
                  <c:v>254.36</c:v>
                </c:pt>
                <c:pt idx="8048">
                  <c:v>254.42000000000002</c:v>
                </c:pt>
                <c:pt idx="8049">
                  <c:v>254.47900000000001</c:v>
                </c:pt>
                <c:pt idx="8050">
                  <c:v>254.53800000000001</c:v>
                </c:pt>
                <c:pt idx="8051">
                  <c:v>254.59800000000001</c:v>
                </c:pt>
                <c:pt idx="8052">
                  <c:v>254.65700000000001</c:v>
                </c:pt>
                <c:pt idx="8053">
                  <c:v>254.71600000000001</c:v>
                </c:pt>
                <c:pt idx="8054">
                  <c:v>254.77600000000001</c:v>
                </c:pt>
                <c:pt idx="8055">
                  <c:v>254.83500000000001</c:v>
                </c:pt>
                <c:pt idx="8056">
                  <c:v>254.89400000000001</c:v>
                </c:pt>
                <c:pt idx="8057">
                  <c:v>254.95400000000001</c:v>
                </c:pt>
                <c:pt idx="8058">
                  <c:v>255.01300000000001</c:v>
                </c:pt>
                <c:pt idx="8059">
                  <c:v>255.072</c:v>
                </c:pt>
                <c:pt idx="8060">
                  <c:v>255.13200000000001</c:v>
                </c:pt>
                <c:pt idx="8061">
                  <c:v>255.191</c:v>
                </c:pt>
                <c:pt idx="8062">
                  <c:v>255.25</c:v>
                </c:pt>
                <c:pt idx="8063">
                  <c:v>255.31</c:v>
                </c:pt>
                <c:pt idx="8064">
                  <c:v>255.369</c:v>
                </c:pt>
                <c:pt idx="8065">
                  <c:v>255.428</c:v>
                </c:pt>
                <c:pt idx="8066">
                  <c:v>255.488</c:v>
                </c:pt>
                <c:pt idx="8067">
                  <c:v>255.547</c:v>
                </c:pt>
                <c:pt idx="8068">
                  <c:v>255.60599999999999</c:v>
                </c:pt>
                <c:pt idx="8069">
                  <c:v>255.666</c:v>
                </c:pt>
                <c:pt idx="8070">
                  <c:v>255.72499999999999</c:v>
                </c:pt>
                <c:pt idx="8071">
                  <c:v>255.78399999999999</c:v>
                </c:pt>
                <c:pt idx="8072">
                  <c:v>255.84399999999999</c:v>
                </c:pt>
                <c:pt idx="8073">
                  <c:v>255.90299999999999</c:v>
                </c:pt>
                <c:pt idx="8074">
                  <c:v>255.96200000000002</c:v>
                </c:pt>
                <c:pt idx="8075">
                  <c:v>256.02100000000002</c:v>
                </c:pt>
                <c:pt idx="8076">
                  <c:v>256.08100000000002</c:v>
                </c:pt>
                <c:pt idx="8077">
                  <c:v>256.14</c:v>
                </c:pt>
                <c:pt idx="8078">
                  <c:v>256.19900000000001</c:v>
                </c:pt>
                <c:pt idx="8079">
                  <c:v>256.25799999999998</c:v>
                </c:pt>
                <c:pt idx="8080">
                  <c:v>256.31799999999998</c:v>
                </c:pt>
                <c:pt idx="8081">
                  <c:v>256.37700000000001</c:v>
                </c:pt>
                <c:pt idx="8082">
                  <c:v>256.43599999999998</c:v>
                </c:pt>
                <c:pt idx="8083">
                  <c:v>256.495</c:v>
                </c:pt>
                <c:pt idx="8084">
                  <c:v>256.55500000000001</c:v>
                </c:pt>
                <c:pt idx="8085">
                  <c:v>256.61400000000003</c:v>
                </c:pt>
                <c:pt idx="8086">
                  <c:v>256.673</c:v>
                </c:pt>
                <c:pt idx="8087">
                  <c:v>256.73200000000003</c:v>
                </c:pt>
                <c:pt idx="8088">
                  <c:v>256.791</c:v>
                </c:pt>
                <c:pt idx="8089">
                  <c:v>256.851</c:v>
                </c:pt>
                <c:pt idx="8090">
                  <c:v>256.91000000000003</c:v>
                </c:pt>
                <c:pt idx="8091">
                  <c:v>256.96899999999999</c:v>
                </c:pt>
                <c:pt idx="8092">
                  <c:v>257.02800000000002</c:v>
                </c:pt>
                <c:pt idx="8093">
                  <c:v>257.08699999999999</c:v>
                </c:pt>
                <c:pt idx="8094">
                  <c:v>257.14600000000002</c:v>
                </c:pt>
                <c:pt idx="8095">
                  <c:v>257.20600000000002</c:v>
                </c:pt>
                <c:pt idx="8096">
                  <c:v>257.26499999999999</c:v>
                </c:pt>
                <c:pt idx="8097">
                  <c:v>257.32400000000001</c:v>
                </c:pt>
                <c:pt idx="8098">
                  <c:v>257.38299999999998</c:v>
                </c:pt>
                <c:pt idx="8099">
                  <c:v>257.44200000000001</c:v>
                </c:pt>
                <c:pt idx="8100">
                  <c:v>257.50200000000001</c:v>
                </c:pt>
                <c:pt idx="8101">
                  <c:v>257.56099999999998</c:v>
                </c:pt>
                <c:pt idx="8102">
                  <c:v>257.62</c:v>
                </c:pt>
                <c:pt idx="8103">
                  <c:v>257.67900000000003</c:v>
                </c:pt>
                <c:pt idx="8104">
                  <c:v>257.73900000000003</c:v>
                </c:pt>
                <c:pt idx="8105">
                  <c:v>257.798</c:v>
                </c:pt>
                <c:pt idx="8106">
                  <c:v>257.85700000000003</c:v>
                </c:pt>
                <c:pt idx="8107">
                  <c:v>257.91700000000003</c:v>
                </c:pt>
                <c:pt idx="8108">
                  <c:v>257.976</c:v>
                </c:pt>
                <c:pt idx="8109">
                  <c:v>258.03500000000003</c:v>
                </c:pt>
                <c:pt idx="8110">
                  <c:v>258.09399999999999</c:v>
                </c:pt>
                <c:pt idx="8111">
                  <c:v>258.154</c:v>
                </c:pt>
                <c:pt idx="8112">
                  <c:v>258.21300000000002</c:v>
                </c:pt>
                <c:pt idx="8113">
                  <c:v>258.27199999999999</c:v>
                </c:pt>
                <c:pt idx="8114">
                  <c:v>258.33199999999999</c:v>
                </c:pt>
                <c:pt idx="8115">
                  <c:v>258.39100000000002</c:v>
                </c:pt>
                <c:pt idx="8116">
                  <c:v>258.45</c:v>
                </c:pt>
                <c:pt idx="8117">
                  <c:v>258.51</c:v>
                </c:pt>
                <c:pt idx="8118">
                  <c:v>258.56900000000002</c:v>
                </c:pt>
                <c:pt idx="8119">
                  <c:v>258.62799999999999</c:v>
                </c:pt>
                <c:pt idx="8120">
                  <c:v>258.68799999999999</c:v>
                </c:pt>
                <c:pt idx="8121">
                  <c:v>258.74700000000001</c:v>
                </c:pt>
                <c:pt idx="8122">
                  <c:v>258.80599999999998</c:v>
                </c:pt>
                <c:pt idx="8123">
                  <c:v>258.86599999999999</c:v>
                </c:pt>
                <c:pt idx="8124">
                  <c:v>258.92500000000001</c:v>
                </c:pt>
                <c:pt idx="8125">
                  <c:v>258.98399999999998</c:v>
                </c:pt>
                <c:pt idx="8126">
                  <c:v>259.04399999999998</c:v>
                </c:pt>
                <c:pt idx="8127">
                  <c:v>259.10300000000001</c:v>
                </c:pt>
                <c:pt idx="8128">
                  <c:v>259.16199999999998</c:v>
                </c:pt>
                <c:pt idx="8129">
                  <c:v>259.22199999999998</c:v>
                </c:pt>
                <c:pt idx="8130">
                  <c:v>259.28100000000001</c:v>
                </c:pt>
                <c:pt idx="8131">
                  <c:v>259.34100000000001</c:v>
                </c:pt>
                <c:pt idx="8132">
                  <c:v>259.39999999999998</c:v>
                </c:pt>
                <c:pt idx="8133">
                  <c:v>259.459</c:v>
                </c:pt>
                <c:pt idx="8134">
                  <c:v>259.51900000000001</c:v>
                </c:pt>
                <c:pt idx="8135">
                  <c:v>259.57800000000003</c:v>
                </c:pt>
                <c:pt idx="8136">
                  <c:v>259.637</c:v>
                </c:pt>
                <c:pt idx="8137">
                  <c:v>259.69600000000003</c:v>
                </c:pt>
                <c:pt idx="8138">
                  <c:v>259.75600000000003</c:v>
                </c:pt>
                <c:pt idx="8139">
                  <c:v>259.815</c:v>
                </c:pt>
                <c:pt idx="8140">
                  <c:v>259.87400000000002</c:v>
                </c:pt>
                <c:pt idx="8141">
                  <c:v>259.93400000000003</c:v>
                </c:pt>
                <c:pt idx="8142">
                  <c:v>259.99299999999999</c:v>
                </c:pt>
                <c:pt idx="8143">
                  <c:v>260.05200000000002</c:v>
                </c:pt>
                <c:pt idx="8144">
                  <c:v>260.11200000000002</c:v>
                </c:pt>
                <c:pt idx="8145">
                  <c:v>260.17099999999999</c:v>
                </c:pt>
                <c:pt idx="8146">
                  <c:v>260.23</c:v>
                </c:pt>
                <c:pt idx="8147">
                  <c:v>260.29000000000002</c:v>
                </c:pt>
                <c:pt idx="8148">
                  <c:v>260.34899999999999</c:v>
                </c:pt>
                <c:pt idx="8149">
                  <c:v>260.40800000000002</c:v>
                </c:pt>
                <c:pt idx="8150">
                  <c:v>260.46800000000002</c:v>
                </c:pt>
                <c:pt idx="8151">
                  <c:v>260.52699999999999</c:v>
                </c:pt>
                <c:pt idx="8152">
                  <c:v>260.58600000000001</c:v>
                </c:pt>
                <c:pt idx="8153">
                  <c:v>260.64499999999998</c:v>
                </c:pt>
                <c:pt idx="8154">
                  <c:v>260.70400000000001</c:v>
                </c:pt>
                <c:pt idx="8155">
                  <c:v>260.76400000000001</c:v>
                </c:pt>
                <c:pt idx="8156">
                  <c:v>260.82299999999998</c:v>
                </c:pt>
                <c:pt idx="8157">
                  <c:v>260.88200000000001</c:v>
                </c:pt>
                <c:pt idx="8158">
                  <c:v>260.94100000000003</c:v>
                </c:pt>
                <c:pt idx="8159">
                  <c:v>261</c:v>
                </c:pt>
                <c:pt idx="8160">
                  <c:v>261.06</c:v>
                </c:pt>
                <c:pt idx="8161">
                  <c:v>261.11900000000003</c:v>
                </c:pt>
                <c:pt idx="8162">
                  <c:v>261.178</c:v>
                </c:pt>
                <c:pt idx="8163">
                  <c:v>261.23700000000002</c:v>
                </c:pt>
                <c:pt idx="8164">
                  <c:v>261.29599999999999</c:v>
                </c:pt>
                <c:pt idx="8165">
                  <c:v>261.35599999999999</c:v>
                </c:pt>
                <c:pt idx="8166">
                  <c:v>261.41500000000002</c:v>
                </c:pt>
                <c:pt idx="8167">
                  <c:v>261.47399999999999</c:v>
                </c:pt>
                <c:pt idx="8168">
                  <c:v>261.53300000000002</c:v>
                </c:pt>
                <c:pt idx="8169">
                  <c:v>261.59199999999998</c:v>
                </c:pt>
                <c:pt idx="8170">
                  <c:v>261.65100000000001</c:v>
                </c:pt>
                <c:pt idx="8171">
                  <c:v>261.71100000000001</c:v>
                </c:pt>
                <c:pt idx="8172">
                  <c:v>261.77</c:v>
                </c:pt>
                <c:pt idx="8173">
                  <c:v>261.82900000000001</c:v>
                </c:pt>
                <c:pt idx="8174">
                  <c:v>261.88800000000003</c:v>
                </c:pt>
                <c:pt idx="8175">
                  <c:v>261.947</c:v>
                </c:pt>
                <c:pt idx="8176">
                  <c:v>262.00700000000001</c:v>
                </c:pt>
                <c:pt idx="8177">
                  <c:v>262.06600000000003</c:v>
                </c:pt>
                <c:pt idx="8178">
                  <c:v>262.125</c:v>
                </c:pt>
                <c:pt idx="8179">
                  <c:v>262.18400000000003</c:v>
                </c:pt>
                <c:pt idx="8180">
                  <c:v>262.24299999999999</c:v>
                </c:pt>
                <c:pt idx="8181">
                  <c:v>262.30200000000002</c:v>
                </c:pt>
                <c:pt idx="8182">
                  <c:v>262.36200000000002</c:v>
                </c:pt>
                <c:pt idx="8183">
                  <c:v>262.42099999999999</c:v>
                </c:pt>
                <c:pt idx="8184">
                  <c:v>262.48</c:v>
                </c:pt>
                <c:pt idx="8185">
                  <c:v>262.53899999999999</c:v>
                </c:pt>
                <c:pt idx="8186">
                  <c:v>262.59800000000001</c:v>
                </c:pt>
                <c:pt idx="8187">
                  <c:v>262.65800000000002</c:v>
                </c:pt>
                <c:pt idx="8188">
                  <c:v>262.71699999999998</c:v>
                </c:pt>
                <c:pt idx="8189">
                  <c:v>262.77600000000001</c:v>
                </c:pt>
                <c:pt idx="8190">
                  <c:v>262.83499999999998</c:v>
                </c:pt>
                <c:pt idx="8191">
                  <c:v>262.89499999999998</c:v>
                </c:pt>
                <c:pt idx="8192">
                  <c:v>262.95400000000001</c:v>
                </c:pt>
                <c:pt idx="8193">
                  <c:v>263.01300000000003</c:v>
                </c:pt>
                <c:pt idx="8194">
                  <c:v>263.07299999999998</c:v>
                </c:pt>
                <c:pt idx="8195">
                  <c:v>263.13200000000001</c:v>
                </c:pt>
                <c:pt idx="8196">
                  <c:v>263.19200000000001</c:v>
                </c:pt>
                <c:pt idx="8197">
                  <c:v>263.25100000000003</c:v>
                </c:pt>
                <c:pt idx="8198">
                  <c:v>263.31</c:v>
                </c:pt>
                <c:pt idx="8199">
                  <c:v>263.36900000000003</c:v>
                </c:pt>
                <c:pt idx="8200">
                  <c:v>263.42900000000003</c:v>
                </c:pt>
                <c:pt idx="8201">
                  <c:v>263.488</c:v>
                </c:pt>
                <c:pt idx="8202">
                  <c:v>263.54700000000003</c:v>
                </c:pt>
                <c:pt idx="8203">
                  <c:v>263.60599999999999</c:v>
                </c:pt>
                <c:pt idx="8204">
                  <c:v>263.666</c:v>
                </c:pt>
                <c:pt idx="8205">
                  <c:v>263.72500000000002</c:v>
                </c:pt>
                <c:pt idx="8206">
                  <c:v>263.78399999999999</c:v>
                </c:pt>
                <c:pt idx="8207">
                  <c:v>263.84300000000002</c:v>
                </c:pt>
                <c:pt idx="8208">
                  <c:v>263.90199999999999</c:v>
                </c:pt>
                <c:pt idx="8209">
                  <c:v>263.96100000000001</c:v>
                </c:pt>
                <c:pt idx="8210">
                  <c:v>264.01900000000001</c:v>
                </c:pt>
                <c:pt idx="8211">
                  <c:v>264.077</c:v>
                </c:pt>
                <c:pt idx="8212">
                  <c:v>264.13600000000002</c:v>
                </c:pt>
                <c:pt idx="8213">
                  <c:v>264.19400000000002</c:v>
                </c:pt>
                <c:pt idx="8214">
                  <c:v>264.25200000000001</c:v>
                </c:pt>
                <c:pt idx="8215">
                  <c:v>264.31</c:v>
                </c:pt>
                <c:pt idx="8216">
                  <c:v>264.36799999999999</c:v>
                </c:pt>
                <c:pt idx="8217">
                  <c:v>264.42599999999999</c:v>
                </c:pt>
                <c:pt idx="8218">
                  <c:v>264.48399999999998</c:v>
                </c:pt>
                <c:pt idx="8219">
                  <c:v>264.54200000000003</c:v>
                </c:pt>
                <c:pt idx="8220">
                  <c:v>264.60000000000002</c:v>
                </c:pt>
                <c:pt idx="8221">
                  <c:v>264.65800000000002</c:v>
                </c:pt>
                <c:pt idx="8222">
                  <c:v>264.71600000000001</c:v>
                </c:pt>
                <c:pt idx="8223">
                  <c:v>264.774</c:v>
                </c:pt>
                <c:pt idx="8224">
                  <c:v>264.83199999999999</c:v>
                </c:pt>
                <c:pt idx="8225">
                  <c:v>264.89</c:v>
                </c:pt>
                <c:pt idx="8226">
                  <c:v>264.94799999999998</c:v>
                </c:pt>
                <c:pt idx="8227">
                  <c:v>265.00700000000001</c:v>
                </c:pt>
                <c:pt idx="8228">
                  <c:v>265.065</c:v>
                </c:pt>
                <c:pt idx="8229">
                  <c:v>265.12299999999999</c:v>
                </c:pt>
                <c:pt idx="8230">
                  <c:v>265.18099999999998</c:v>
                </c:pt>
                <c:pt idx="8231">
                  <c:v>265.23900000000003</c:v>
                </c:pt>
                <c:pt idx="8232">
                  <c:v>265.29700000000003</c:v>
                </c:pt>
                <c:pt idx="8233">
                  <c:v>265.35500000000002</c:v>
                </c:pt>
                <c:pt idx="8234">
                  <c:v>265.41300000000001</c:v>
                </c:pt>
                <c:pt idx="8235">
                  <c:v>265.471</c:v>
                </c:pt>
                <c:pt idx="8236">
                  <c:v>265.529</c:v>
                </c:pt>
                <c:pt idx="8237">
                  <c:v>265.58699999999999</c:v>
                </c:pt>
                <c:pt idx="8238">
                  <c:v>265.64499999999998</c:v>
                </c:pt>
                <c:pt idx="8239">
                  <c:v>265.70300000000003</c:v>
                </c:pt>
                <c:pt idx="8240">
                  <c:v>265.76100000000002</c:v>
                </c:pt>
                <c:pt idx="8241">
                  <c:v>265.81900000000002</c:v>
                </c:pt>
                <c:pt idx="8242">
                  <c:v>265.87700000000001</c:v>
                </c:pt>
                <c:pt idx="8243">
                  <c:v>265.935</c:v>
                </c:pt>
                <c:pt idx="8244">
                  <c:v>265.99400000000003</c:v>
                </c:pt>
                <c:pt idx="8245">
                  <c:v>266.05200000000002</c:v>
                </c:pt>
                <c:pt idx="8246">
                  <c:v>266.11</c:v>
                </c:pt>
                <c:pt idx="8247">
                  <c:v>266.16800000000001</c:v>
                </c:pt>
                <c:pt idx="8248">
                  <c:v>266.226</c:v>
                </c:pt>
                <c:pt idx="8249">
                  <c:v>266.28399999999999</c:v>
                </c:pt>
                <c:pt idx="8250">
                  <c:v>266.34199999999998</c:v>
                </c:pt>
                <c:pt idx="8251">
                  <c:v>266.39999999999998</c:v>
                </c:pt>
                <c:pt idx="8252">
                  <c:v>266.45800000000003</c:v>
                </c:pt>
                <c:pt idx="8253">
                  <c:v>266.51600000000002</c:v>
                </c:pt>
                <c:pt idx="8254">
                  <c:v>266.57400000000001</c:v>
                </c:pt>
                <c:pt idx="8255">
                  <c:v>266.63200000000001</c:v>
                </c:pt>
                <c:pt idx="8256">
                  <c:v>266.69</c:v>
                </c:pt>
                <c:pt idx="8257">
                  <c:v>266.74900000000002</c:v>
                </c:pt>
                <c:pt idx="8258">
                  <c:v>266.80700000000002</c:v>
                </c:pt>
                <c:pt idx="8259">
                  <c:v>266.86500000000001</c:v>
                </c:pt>
                <c:pt idx="8260">
                  <c:v>266.923</c:v>
                </c:pt>
                <c:pt idx="8261">
                  <c:v>266.98099999999999</c:v>
                </c:pt>
                <c:pt idx="8262">
                  <c:v>267.03899999999999</c:v>
                </c:pt>
                <c:pt idx="8263">
                  <c:v>267.09699999999998</c:v>
                </c:pt>
                <c:pt idx="8264">
                  <c:v>267.15500000000003</c:v>
                </c:pt>
                <c:pt idx="8265">
                  <c:v>267.21300000000002</c:v>
                </c:pt>
                <c:pt idx="8266">
                  <c:v>267.27100000000002</c:v>
                </c:pt>
                <c:pt idx="8267">
                  <c:v>267.32900000000001</c:v>
                </c:pt>
                <c:pt idx="8268">
                  <c:v>267.387</c:v>
                </c:pt>
                <c:pt idx="8269">
                  <c:v>267.44400000000002</c:v>
                </c:pt>
                <c:pt idx="8270">
                  <c:v>267.50200000000001</c:v>
                </c:pt>
                <c:pt idx="8271">
                  <c:v>267.56</c:v>
                </c:pt>
                <c:pt idx="8272">
                  <c:v>267.61799999999999</c:v>
                </c:pt>
                <c:pt idx="8273">
                  <c:v>267.67599999999999</c:v>
                </c:pt>
                <c:pt idx="8274">
                  <c:v>267.73399999999998</c:v>
                </c:pt>
                <c:pt idx="8275">
                  <c:v>267.79200000000003</c:v>
                </c:pt>
                <c:pt idx="8276">
                  <c:v>267.85000000000002</c:v>
                </c:pt>
                <c:pt idx="8277">
                  <c:v>267.90800000000002</c:v>
                </c:pt>
                <c:pt idx="8278">
                  <c:v>267.96600000000001</c:v>
                </c:pt>
                <c:pt idx="8279">
                  <c:v>268.01499999999999</c:v>
                </c:pt>
                <c:pt idx="8280">
                  <c:v>268.06200000000001</c:v>
                </c:pt>
                <c:pt idx="8281">
                  <c:v>268.11</c:v>
                </c:pt>
                <c:pt idx="8282">
                  <c:v>268.15800000000002</c:v>
                </c:pt>
                <c:pt idx="8283">
                  <c:v>268.20499999999998</c:v>
                </c:pt>
                <c:pt idx="8284">
                  <c:v>268.25299999999999</c:v>
                </c:pt>
                <c:pt idx="8285">
                  <c:v>268.3</c:v>
                </c:pt>
                <c:pt idx="8286">
                  <c:v>268.34800000000001</c:v>
                </c:pt>
                <c:pt idx="8287">
                  <c:v>268.39499999999998</c:v>
                </c:pt>
                <c:pt idx="8288">
                  <c:v>268.44299999999998</c:v>
                </c:pt>
                <c:pt idx="8289">
                  <c:v>268.49</c:v>
                </c:pt>
                <c:pt idx="8290">
                  <c:v>268.53699999999998</c:v>
                </c:pt>
                <c:pt idx="8291">
                  <c:v>268.58499999999998</c:v>
                </c:pt>
                <c:pt idx="8292">
                  <c:v>268.63200000000001</c:v>
                </c:pt>
                <c:pt idx="8293">
                  <c:v>268.67900000000003</c:v>
                </c:pt>
                <c:pt idx="8294">
                  <c:v>268.72700000000003</c:v>
                </c:pt>
                <c:pt idx="8295">
                  <c:v>268.774</c:v>
                </c:pt>
                <c:pt idx="8296">
                  <c:v>268.82100000000003</c:v>
                </c:pt>
                <c:pt idx="8297">
                  <c:v>268.86799999999999</c:v>
                </c:pt>
                <c:pt idx="8298">
                  <c:v>268.91500000000002</c:v>
                </c:pt>
                <c:pt idx="8299">
                  <c:v>268.96199999999999</c:v>
                </c:pt>
                <c:pt idx="8300">
                  <c:v>269.01</c:v>
                </c:pt>
                <c:pt idx="8301">
                  <c:v>269.05700000000002</c:v>
                </c:pt>
                <c:pt idx="8302">
                  <c:v>269.10399999999998</c:v>
                </c:pt>
                <c:pt idx="8303">
                  <c:v>269.15100000000001</c:v>
                </c:pt>
                <c:pt idx="8304">
                  <c:v>269.19799999999998</c:v>
                </c:pt>
                <c:pt idx="8305">
                  <c:v>269.245</c:v>
                </c:pt>
                <c:pt idx="8306">
                  <c:v>269.29200000000003</c:v>
                </c:pt>
                <c:pt idx="8307">
                  <c:v>269.34000000000003</c:v>
                </c:pt>
                <c:pt idx="8308">
                  <c:v>269.387</c:v>
                </c:pt>
                <c:pt idx="8309">
                  <c:v>269.43400000000003</c:v>
                </c:pt>
                <c:pt idx="8310">
                  <c:v>269.48099999999999</c:v>
                </c:pt>
                <c:pt idx="8311">
                  <c:v>269.52800000000002</c:v>
                </c:pt>
                <c:pt idx="8312">
                  <c:v>269.57499999999999</c:v>
                </c:pt>
                <c:pt idx="8313">
                  <c:v>269.62200000000001</c:v>
                </c:pt>
                <c:pt idx="8314">
                  <c:v>269.66899999999998</c:v>
                </c:pt>
                <c:pt idx="8315">
                  <c:v>269.71600000000001</c:v>
                </c:pt>
                <c:pt idx="8316">
                  <c:v>269.76300000000003</c:v>
                </c:pt>
                <c:pt idx="8317">
                  <c:v>269.81</c:v>
                </c:pt>
                <c:pt idx="8318">
                  <c:v>269.85700000000003</c:v>
                </c:pt>
                <c:pt idx="8319">
                  <c:v>269.904</c:v>
                </c:pt>
                <c:pt idx="8320">
                  <c:v>269.95100000000002</c:v>
                </c:pt>
                <c:pt idx="8321">
                  <c:v>269.99799999999999</c:v>
                </c:pt>
                <c:pt idx="8322">
                  <c:v>270.04500000000002</c:v>
                </c:pt>
                <c:pt idx="8323">
                  <c:v>270.09199999999998</c:v>
                </c:pt>
                <c:pt idx="8324">
                  <c:v>270.13900000000001</c:v>
                </c:pt>
                <c:pt idx="8325">
                  <c:v>270.18599999999998</c:v>
                </c:pt>
                <c:pt idx="8326">
                  <c:v>270.233</c:v>
                </c:pt>
                <c:pt idx="8327">
                  <c:v>270.28000000000003</c:v>
                </c:pt>
                <c:pt idx="8328">
                  <c:v>270.327</c:v>
                </c:pt>
                <c:pt idx="8329">
                  <c:v>270.37400000000002</c:v>
                </c:pt>
                <c:pt idx="8330">
                  <c:v>270.42099999999999</c:v>
                </c:pt>
                <c:pt idx="8331">
                  <c:v>270.46699999999998</c:v>
                </c:pt>
                <c:pt idx="8332">
                  <c:v>270.51400000000001</c:v>
                </c:pt>
                <c:pt idx="8333">
                  <c:v>270.56099999999998</c:v>
                </c:pt>
                <c:pt idx="8334">
                  <c:v>270.608</c:v>
                </c:pt>
                <c:pt idx="8335">
                  <c:v>270.65500000000003</c:v>
                </c:pt>
                <c:pt idx="8336">
                  <c:v>270.70100000000002</c:v>
                </c:pt>
                <c:pt idx="8337">
                  <c:v>270.74799999999999</c:v>
                </c:pt>
                <c:pt idx="8338">
                  <c:v>270.79500000000002</c:v>
                </c:pt>
                <c:pt idx="8339">
                  <c:v>270.84199999999998</c:v>
                </c:pt>
                <c:pt idx="8340">
                  <c:v>270.88800000000003</c:v>
                </c:pt>
                <c:pt idx="8341">
                  <c:v>270.935</c:v>
                </c:pt>
                <c:pt idx="8342">
                  <c:v>270.98200000000003</c:v>
                </c:pt>
                <c:pt idx="8343">
                  <c:v>271.02800000000002</c:v>
                </c:pt>
                <c:pt idx="8344">
                  <c:v>271.07499999999999</c:v>
                </c:pt>
                <c:pt idx="8345">
                  <c:v>271.12099999999998</c:v>
                </c:pt>
                <c:pt idx="8346">
                  <c:v>271.16800000000001</c:v>
                </c:pt>
                <c:pt idx="8347">
                  <c:v>271.214</c:v>
                </c:pt>
                <c:pt idx="8348">
                  <c:v>271.26100000000002</c:v>
                </c:pt>
                <c:pt idx="8349">
                  <c:v>271.30700000000002</c:v>
                </c:pt>
                <c:pt idx="8350">
                  <c:v>271.35399999999998</c:v>
                </c:pt>
                <c:pt idx="8351">
                  <c:v>271.39999999999998</c:v>
                </c:pt>
                <c:pt idx="8352">
                  <c:v>271.44600000000003</c:v>
                </c:pt>
                <c:pt idx="8353">
                  <c:v>271.49299999999999</c:v>
                </c:pt>
                <c:pt idx="8354">
                  <c:v>271.53899999999999</c:v>
                </c:pt>
                <c:pt idx="8355">
                  <c:v>271.58499999999998</c:v>
                </c:pt>
                <c:pt idx="8356">
                  <c:v>271.63100000000003</c:v>
                </c:pt>
                <c:pt idx="8357">
                  <c:v>271.67700000000002</c:v>
                </c:pt>
                <c:pt idx="8358">
                  <c:v>271.72300000000001</c:v>
                </c:pt>
                <c:pt idx="8359">
                  <c:v>271.77</c:v>
                </c:pt>
                <c:pt idx="8360">
                  <c:v>271.81600000000003</c:v>
                </c:pt>
                <c:pt idx="8361">
                  <c:v>271.86200000000002</c:v>
                </c:pt>
                <c:pt idx="8362">
                  <c:v>271.90800000000002</c:v>
                </c:pt>
                <c:pt idx="8363">
                  <c:v>271.95400000000001</c:v>
                </c:pt>
                <c:pt idx="8364">
                  <c:v>272</c:v>
                </c:pt>
                <c:pt idx="8365">
                  <c:v>272.04599999999999</c:v>
                </c:pt>
                <c:pt idx="8366">
                  <c:v>272.09100000000001</c:v>
                </c:pt>
                <c:pt idx="8367">
                  <c:v>272.137</c:v>
                </c:pt>
                <c:pt idx="8368">
                  <c:v>272.18299999999999</c:v>
                </c:pt>
                <c:pt idx="8369">
                  <c:v>272.22899999999998</c:v>
                </c:pt>
                <c:pt idx="8370">
                  <c:v>272.27499999999998</c:v>
                </c:pt>
                <c:pt idx="8371">
                  <c:v>272.32100000000003</c:v>
                </c:pt>
                <c:pt idx="8372">
                  <c:v>272.36700000000002</c:v>
                </c:pt>
                <c:pt idx="8373">
                  <c:v>272.41300000000001</c:v>
                </c:pt>
                <c:pt idx="8374">
                  <c:v>272.459</c:v>
                </c:pt>
                <c:pt idx="8375">
                  <c:v>272.505</c:v>
                </c:pt>
                <c:pt idx="8376">
                  <c:v>272.55</c:v>
                </c:pt>
                <c:pt idx="8377">
                  <c:v>272.596</c:v>
                </c:pt>
                <c:pt idx="8378">
                  <c:v>272.642</c:v>
                </c:pt>
                <c:pt idx="8379">
                  <c:v>272.68799999999999</c:v>
                </c:pt>
                <c:pt idx="8380">
                  <c:v>272.73399999999998</c:v>
                </c:pt>
                <c:pt idx="8381">
                  <c:v>272.78000000000003</c:v>
                </c:pt>
                <c:pt idx="8382">
                  <c:v>272.82600000000002</c:v>
                </c:pt>
                <c:pt idx="8383">
                  <c:v>272.87200000000001</c:v>
                </c:pt>
                <c:pt idx="8384">
                  <c:v>272.916</c:v>
                </c:pt>
                <c:pt idx="8385">
                  <c:v>272.95300000000003</c:v>
                </c:pt>
                <c:pt idx="8386">
                  <c:v>272.99</c:v>
                </c:pt>
                <c:pt idx="8387">
                  <c:v>273.02600000000001</c:v>
                </c:pt>
                <c:pt idx="8388">
                  <c:v>273.06299999999999</c:v>
                </c:pt>
                <c:pt idx="8389">
                  <c:v>273.09899999999999</c:v>
                </c:pt>
                <c:pt idx="8390">
                  <c:v>273.13600000000002</c:v>
                </c:pt>
                <c:pt idx="8391">
                  <c:v>273.17200000000003</c:v>
                </c:pt>
                <c:pt idx="8392">
                  <c:v>273.209</c:v>
                </c:pt>
                <c:pt idx="8393">
                  <c:v>273.245</c:v>
                </c:pt>
                <c:pt idx="8394">
                  <c:v>273.28100000000001</c:v>
                </c:pt>
                <c:pt idx="8395">
                  <c:v>273.31700000000001</c:v>
                </c:pt>
                <c:pt idx="8396">
                  <c:v>273.35399999999998</c:v>
                </c:pt>
                <c:pt idx="8397">
                  <c:v>273.39</c:v>
                </c:pt>
                <c:pt idx="8398">
                  <c:v>273.42599999999999</c:v>
                </c:pt>
                <c:pt idx="8399">
                  <c:v>273.46199999999999</c:v>
                </c:pt>
                <c:pt idx="8400">
                  <c:v>273.49900000000002</c:v>
                </c:pt>
                <c:pt idx="8401">
                  <c:v>273.53500000000003</c:v>
                </c:pt>
                <c:pt idx="8402">
                  <c:v>273.57100000000003</c:v>
                </c:pt>
                <c:pt idx="8403">
                  <c:v>273.60700000000003</c:v>
                </c:pt>
                <c:pt idx="8404">
                  <c:v>273.64300000000003</c:v>
                </c:pt>
                <c:pt idx="8405">
                  <c:v>273.68</c:v>
                </c:pt>
                <c:pt idx="8406">
                  <c:v>273.71600000000001</c:v>
                </c:pt>
                <c:pt idx="8407">
                  <c:v>273.75200000000001</c:v>
                </c:pt>
                <c:pt idx="8408">
                  <c:v>273.78699999999998</c:v>
                </c:pt>
                <c:pt idx="8409">
                  <c:v>273.82299999999998</c:v>
                </c:pt>
                <c:pt idx="8410">
                  <c:v>273.858</c:v>
                </c:pt>
                <c:pt idx="8411">
                  <c:v>273.89400000000001</c:v>
                </c:pt>
                <c:pt idx="8412">
                  <c:v>273.93</c:v>
                </c:pt>
                <c:pt idx="8413">
                  <c:v>273.96500000000003</c:v>
                </c:pt>
                <c:pt idx="8414">
                  <c:v>274.00100000000003</c:v>
                </c:pt>
                <c:pt idx="8415">
                  <c:v>274.036</c:v>
                </c:pt>
                <c:pt idx="8416">
                  <c:v>274.072</c:v>
                </c:pt>
                <c:pt idx="8417">
                  <c:v>274.108</c:v>
                </c:pt>
                <c:pt idx="8418">
                  <c:v>274.14300000000003</c:v>
                </c:pt>
                <c:pt idx="8419">
                  <c:v>274.17900000000003</c:v>
                </c:pt>
                <c:pt idx="8420">
                  <c:v>274.214</c:v>
                </c:pt>
                <c:pt idx="8421">
                  <c:v>274.25</c:v>
                </c:pt>
                <c:pt idx="8422">
                  <c:v>274.28500000000003</c:v>
                </c:pt>
                <c:pt idx="8423">
                  <c:v>274.32100000000003</c:v>
                </c:pt>
                <c:pt idx="8424">
                  <c:v>274.35700000000003</c:v>
                </c:pt>
                <c:pt idx="8425">
                  <c:v>274.392</c:v>
                </c:pt>
                <c:pt idx="8426">
                  <c:v>274.428</c:v>
                </c:pt>
                <c:pt idx="8427">
                  <c:v>274.46300000000002</c:v>
                </c:pt>
                <c:pt idx="8428">
                  <c:v>274.49900000000002</c:v>
                </c:pt>
                <c:pt idx="8429">
                  <c:v>274.53399999999999</c:v>
                </c:pt>
                <c:pt idx="8430">
                  <c:v>274.57</c:v>
                </c:pt>
                <c:pt idx="8431">
                  <c:v>274.60599999999999</c:v>
                </c:pt>
                <c:pt idx="8432">
                  <c:v>274.64100000000002</c:v>
                </c:pt>
                <c:pt idx="8433">
                  <c:v>274.67700000000002</c:v>
                </c:pt>
                <c:pt idx="8434">
                  <c:v>274.71199999999999</c:v>
                </c:pt>
                <c:pt idx="8435">
                  <c:v>274.74700000000001</c:v>
                </c:pt>
                <c:pt idx="8436">
                  <c:v>274.78300000000002</c:v>
                </c:pt>
                <c:pt idx="8437">
                  <c:v>274.81799999999998</c:v>
                </c:pt>
                <c:pt idx="8438">
                  <c:v>274.85399999999998</c:v>
                </c:pt>
                <c:pt idx="8439">
                  <c:v>274.88900000000001</c:v>
                </c:pt>
                <c:pt idx="8440">
                  <c:v>274.92399999999998</c:v>
                </c:pt>
                <c:pt idx="8441">
                  <c:v>274.959</c:v>
                </c:pt>
                <c:pt idx="8442">
                  <c:v>274.995</c:v>
                </c:pt>
                <c:pt idx="8443">
                  <c:v>275.03000000000003</c:v>
                </c:pt>
                <c:pt idx="8444">
                  <c:v>275.065</c:v>
                </c:pt>
                <c:pt idx="8445">
                  <c:v>275.10000000000002</c:v>
                </c:pt>
                <c:pt idx="8446">
                  <c:v>275.13600000000002</c:v>
                </c:pt>
                <c:pt idx="8447">
                  <c:v>275.17099999999999</c:v>
                </c:pt>
                <c:pt idx="8448">
                  <c:v>275.20600000000002</c:v>
                </c:pt>
                <c:pt idx="8449">
                  <c:v>275.24099999999999</c:v>
                </c:pt>
                <c:pt idx="8450">
                  <c:v>275.27600000000001</c:v>
                </c:pt>
                <c:pt idx="8451">
                  <c:v>275.31200000000001</c:v>
                </c:pt>
                <c:pt idx="8452">
                  <c:v>275.34699999999998</c:v>
                </c:pt>
                <c:pt idx="8453">
                  <c:v>275.38200000000001</c:v>
                </c:pt>
                <c:pt idx="8454">
                  <c:v>275.41700000000003</c:v>
                </c:pt>
                <c:pt idx="8455">
                  <c:v>275.452</c:v>
                </c:pt>
                <c:pt idx="8456">
                  <c:v>275.48700000000002</c:v>
                </c:pt>
                <c:pt idx="8457">
                  <c:v>275.52199999999999</c:v>
                </c:pt>
                <c:pt idx="8458">
                  <c:v>275.55700000000002</c:v>
                </c:pt>
                <c:pt idx="8459">
                  <c:v>275.59300000000002</c:v>
                </c:pt>
                <c:pt idx="8460">
                  <c:v>275.62799999999999</c:v>
                </c:pt>
                <c:pt idx="8461">
                  <c:v>275.66300000000001</c:v>
                </c:pt>
                <c:pt idx="8462">
                  <c:v>275.69799999999998</c:v>
                </c:pt>
                <c:pt idx="8463">
                  <c:v>275.733</c:v>
                </c:pt>
                <c:pt idx="8464">
                  <c:v>275.76800000000003</c:v>
                </c:pt>
                <c:pt idx="8465">
                  <c:v>275.803</c:v>
                </c:pt>
                <c:pt idx="8466">
                  <c:v>275.83800000000002</c:v>
                </c:pt>
                <c:pt idx="8467">
                  <c:v>275.87299999999999</c:v>
                </c:pt>
                <c:pt idx="8468">
                  <c:v>275.90800000000002</c:v>
                </c:pt>
                <c:pt idx="8469">
                  <c:v>275.94299999999998</c:v>
                </c:pt>
                <c:pt idx="8470">
                  <c:v>275.97800000000001</c:v>
                </c:pt>
                <c:pt idx="8471">
                  <c:v>276.01300000000003</c:v>
                </c:pt>
                <c:pt idx="8472">
                  <c:v>276.048</c:v>
                </c:pt>
                <c:pt idx="8473">
                  <c:v>276.08300000000003</c:v>
                </c:pt>
                <c:pt idx="8474">
                  <c:v>276.11799999999999</c:v>
                </c:pt>
                <c:pt idx="8475">
                  <c:v>276.15300000000002</c:v>
                </c:pt>
                <c:pt idx="8476">
                  <c:v>276.18799999999999</c:v>
                </c:pt>
                <c:pt idx="8477">
                  <c:v>276.22300000000001</c:v>
                </c:pt>
                <c:pt idx="8478">
                  <c:v>276.25799999999998</c:v>
                </c:pt>
                <c:pt idx="8479">
                  <c:v>276.29300000000001</c:v>
                </c:pt>
                <c:pt idx="8480">
                  <c:v>276.32800000000003</c:v>
                </c:pt>
                <c:pt idx="8481">
                  <c:v>276.363</c:v>
                </c:pt>
                <c:pt idx="8482">
                  <c:v>276.39800000000002</c:v>
                </c:pt>
                <c:pt idx="8483">
                  <c:v>276.43299999999999</c:v>
                </c:pt>
                <c:pt idx="8484">
                  <c:v>276.46800000000002</c:v>
                </c:pt>
                <c:pt idx="8485">
                  <c:v>276.50299999999999</c:v>
                </c:pt>
                <c:pt idx="8486">
                  <c:v>276.53800000000001</c:v>
                </c:pt>
                <c:pt idx="8487">
                  <c:v>276.57299999999998</c:v>
                </c:pt>
                <c:pt idx="8488">
                  <c:v>276.608</c:v>
                </c:pt>
                <c:pt idx="8489">
                  <c:v>276.64300000000003</c:v>
                </c:pt>
                <c:pt idx="8490">
                  <c:v>276.678</c:v>
                </c:pt>
                <c:pt idx="8491">
                  <c:v>276.71300000000002</c:v>
                </c:pt>
                <c:pt idx="8492">
                  <c:v>276.74799999999999</c:v>
                </c:pt>
                <c:pt idx="8493">
                  <c:v>276.78399999999999</c:v>
                </c:pt>
                <c:pt idx="8494">
                  <c:v>276.81900000000002</c:v>
                </c:pt>
                <c:pt idx="8495">
                  <c:v>276.85399999999998</c:v>
                </c:pt>
                <c:pt idx="8496">
                  <c:v>276.88900000000001</c:v>
                </c:pt>
                <c:pt idx="8497">
                  <c:v>276.92399999999998</c:v>
                </c:pt>
                <c:pt idx="8498">
                  <c:v>276.959</c:v>
                </c:pt>
                <c:pt idx="8499">
                  <c:v>276.99400000000003</c:v>
                </c:pt>
                <c:pt idx="8500">
                  <c:v>277.029</c:v>
                </c:pt>
                <c:pt idx="8501">
                  <c:v>277.06400000000002</c:v>
                </c:pt>
                <c:pt idx="8502">
                  <c:v>277.09899999999999</c:v>
                </c:pt>
                <c:pt idx="8503">
                  <c:v>277.13400000000001</c:v>
                </c:pt>
                <c:pt idx="8504">
                  <c:v>277.17</c:v>
                </c:pt>
                <c:pt idx="8505">
                  <c:v>277.20499999999998</c:v>
                </c:pt>
                <c:pt idx="8506">
                  <c:v>277.24</c:v>
                </c:pt>
                <c:pt idx="8507">
                  <c:v>277.27500000000003</c:v>
                </c:pt>
                <c:pt idx="8508">
                  <c:v>277.31</c:v>
                </c:pt>
                <c:pt idx="8509">
                  <c:v>277.34500000000003</c:v>
                </c:pt>
                <c:pt idx="8510">
                  <c:v>277.38</c:v>
                </c:pt>
                <c:pt idx="8511">
                  <c:v>277.416</c:v>
                </c:pt>
                <c:pt idx="8512">
                  <c:v>277.45100000000002</c:v>
                </c:pt>
                <c:pt idx="8513">
                  <c:v>277.48599999999999</c:v>
                </c:pt>
                <c:pt idx="8514">
                  <c:v>277.52100000000002</c:v>
                </c:pt>
                <c:pt idx="8515">
                  <c:v>277.55599999999998</c:v>
                </c:pt>
                <c:pt idx="8516">
                  <c:v>277.59100000000001</c:v>
                </c:pt>
                <c:pt idx="8517">
                  <c:v>277.62700000000001</c:v>
                </c:pt>
                <c:pt idx="8518">
                  <c:v>277.66199999999998</c:v>
                </c:pt>
                <c:pt idx="8519">
                  <c:v>277.697</c:v>
                </c:pt>
                <c:pt idx="8520">
                  <c:v>277.73200000000003</c:v>
                </c:pt>
                <c:pt idx="8521">
                  <c:v>277.767</c:v>
                </c:pt>
                <c:pt idx="8522">
                  <c:v>277.80200000000002</c:v>
                </c:pt>
                <c:pt idx="8523">
                  <c:v>277.83800000000002</c:v>
                </c:pt>
                <c:pt idx="8524">
                  <c:v>277.87299999999999</c:v>
                </c:pt>
                <c:pt idx="8525">
                  <c:v>277.90800000000002</c:v>
                </c:pt>
                <c:pt idx="8526">
                  <c:v>277.94299999999998</c:v>
                </c:pt>
                <c:pt idx="8527">
                  <c:v>277.97800000000001</c:v>
                </c:pt>
                <c:pt idx="8528">
                  <c:v>278.01300000000003</c:v>
                </c:pt>
                <c:pt idx="8529">
                  <c:v>278.04899999999998</c:v>
                </c:pt>
                <c:pt idx="8530">
                  <c:v>278.084</c:v>
                </c:pt>
                <c:pt idx="8531">
                  <c:v>278.11900000000003</c:v>
                </c:pt>
                <c:pt idx="8532">
                  <c:v>278.154</c:v>
                </c:pt>
                <c:pt idx="8533">
                  <c:v>278.19</c:v>
                </c:pt>
                <c:pt idx="8534">
                  <c:v>278.22500000000002</c:v>
                </c:pt>
                <c:pt idx="8535">
                  <c:v>278.26</c:v>
                </c:pt>
                <c:pt idx="8536">
                  <c:v>278.29599999999999</c:v>
                </c:pt>
                <c:pt idx="8537">
                  <c:v>278.33100000000002</c:v>
                </c:pt>
                <c:pt idx="8538">
                  <c:v>278.36599999999999</c:v>
                </c:pt>
                <c:pt idx="8539">
                  <c:v>278.40199999999999</c:v>
                </c:pt>
                <c:pt idx="8540">
                  <c:v>278.43700000000001</c:v>
                </c:pt>
                <c:pt idx="8541">
                  <c:v>278.47300000000001</c:v>
                </c:pt>
                <c:pt idx="8542">
                  <c:v>278.50799999999998</c:v>
                </c:pt>
                <c:pt idx="8543">
                  <c:v>278.54300000000001</c:v>
                </c:pt>
                <c:pt idx="8544">
                  <c:v>278.57900000000001</c:v>
                </c:pt>
                <c:pt idx="8545">
                  <c:v>278.61400000000003</c:v>
                </c:pt>
                <c:pt idx="8546">
                  <c:v>278.65000000000003</c:v>
                </c:pt>
                <c:pt idx="8547">
                  <c:v>278.68599999999998</c:v>
                </c:pt>
                <c:pt idx="8548">
                  <c:v>278.72199999999998</c:v>
                </c:pt>
                <c:pt idx="8549">
                  <c:v>278.75799999999998</c:v>
                </c:pt>
                <c:pt idx="8550">
                  <c:v>278.79399999999998</c:v>
                </c:pt>
                <c:pt idx="8551">
                  <c:v>278.83</c:v>
                </c:pt>
                <c:pt idx="8552">
                  <c:v>278.86599999999999</c:v>
                </c:pt>
                <c:pt idx="8553">
                  <c:v>278.90199999999999</c:v>
                </c:pt>
                <c:pt idx="8554">
                  <c:v>278.93799999999999</c:v>
                </c:pt>
                <c:pt idx="8555">
                  <c:v>278.97399999999999</c:v>
                </c:pt>
                <c:pt idx="8556">
                  <c:v>279.01</c:v>
                </c:pt>
                <c:pt idx="8557">
                  <c:v>279.04599999999999</c:v>
                </c:pt>
                <c:pt idx="8558">
                  <c:v>279.08199999999999</c:v>
                </c:pt>
                <c:pt idx="8559">
                  <c:v>279.11799999999999</c:v>
                </c:pt>
                <c:pt idx="8560">
                  <c:v>279.154</c:v>
                </c:pt>
                <c:pt idx="8561">
                  <c:v>279.19</c:v>
                </c:pt>
                <c:pt idx="8562">
                  <c:v>279.226</c:v>
                </c:pt>
                <c:pt idx="8563">
                  <c:v>279.262</c:v>
                </c:pt>
                <c:pt idx="8564">
                  <c:v>279.298</c:v>
                </c:pt>
                <c:pt idx="8565">
                  <c:v>279.334</c:v>
                </c:pt>
                <c:pt idx="8566">
                  <c:v>279.37</c:v>
                </c:pt>
                <c:pt idx="8567">
                  <c:v>279.40500000000003</c:v>
                </c:pt>
                <c:pt idx="8568">
                  <c:v>279.44100000000003</c:v>
                </c:pt>
                <c:pt idx="8569">
                  <c:v>279.47700000000003</c:v>
                </c:pt>
                <c:pt idx="8570">
                  <c:v>279.51300000000003</c:v>
                </c:pt>
                <c:pt idx="8571">
                  <c:v>279.54899999999998</c:v>
                </c:pt>
                <c:pt idx="8572">
                  <c:v>279.58499999999998</c:v>
                </c:pt>
                <c:pt idx="8573">
                  <c:v>279.62099999999998</c:v>
                </c:pt>
                <c:pt idx="8574">
                  <c:v>279.65699999999998</c:v>
                </c:pt>
                <c:pt idx="8575">
                  <c:v>279.69299999999998</c:v>
                </c:pt>
                <c:pt idx="8576">
                  <c:v>279.72899999999998</c:v>
                </c:pt>
                <c:pt idx="8577">
                  <c:v>279.76499999999999</c:v>
                </c:pt>
                <c:pt idx="8578">
                  <c:v>279.80099999999999</c:v>
                </c:pt>
                <c:pt idx="8579">
                  <c:v>279.83699999999999</c:v>
                </c:pt>
                <c:pt idx="8580">
                  <c:v>279.87200000000001</c:v>
                </c:pt>
                <c:pt idx="8581">
                  <c:v>279.90800000000002</c:v>
                </c:pt>
                <c:pt idx="8582">
                  <c:v>279.94400000000002</c:v>
                </c:pt>
                <c:pt idx="8583">
                  <c:v>279.98</c:v>
                </c:pt>
                <c:pt idx="8584">
                  <c:v>280.01600000000002</c:v>
                </c:pt>
                <c:pt idx="8585">
                  <c:v>280.05200000000002</c:v>
                </c:pt>
                <c:pt idx="8586">
                  <c:v>280.08800000000002</c:v>
                </c:pt>
                <c:pt idx="8587">
                  <c:v>280.12299999999999</c:v>
                </c:pt>
                <c:pt idx="8588">
                  <c:v>280.15899999999999</c:v>
                </c:pt>
                <c:pt idx="8589">
                  <c:v>280.19499999999999</c:v>
                </c:pt>
                <c:pt idx="8590">
                  <c:v>280.23099999999999</c:v>
                </c:pt>
                <c:pt idx="8591">
                  <c:v>280.267</c:v>
                </c:pt>
                <c:pt idx="8592">
                  <c:v>280.303</c:v>
                </c:pt>
                <c:pt idx="8593">
                  <c:v>280.339</c:v>
                </c:pt>
                <c:pt idx="8594">
                  <c:v>280.37400000000002</c:v>
                </c:pt>
                <c:pt idx="8595">
                  <c:v>280.41000000000003</c:v>
                </c:pt>
                <c:pt idx="8596">
                  <c:v>280.44600000000003</c:v>
                </c:pt>
                <c:pt idx="8597">
                  <c:v>280.48200000000003</c:v>
                </c:pt>
                <c:pt idx="8598">
                  <c:v>280.51800000000003</c:v>
                </c:pt>
                <c:pt idx="8599">
                  <c:v>280.55400000000003</c:v>
                </c:pt>
                <c:pt idx="8600">
                  <c:v>280.59000000000003</c:v>
                </c:pt>
                <c:pt idx="8601">
                  <c:v>280.62600000000003</c:v>
                </c:pt>
                <c:pt idx="8602">
                  <c:v>280.661</c:v>
                </c:pt>
                <c:pt idx="8603">
                  <c:v>280.697</c:v>
                </c:pt>
                <c:pt idx="8604">
                  <c:v>280.733</c:v>
                </c:pt>
                <c:pt idx="8605">
                  <c:v>280.76900000000001</c:v>
                </c:pt>
                <c:pt idx="8606">
                  <c:v>280.80500000000001</c:v>
                </c:pt>
                <c:pt idx="8607">
                  <c:v>280.84100000000001</c:v>
                </c:pt>
                <c:pt idx="8608">
                  <c:v>280.87700000000001</c:v>
                </c:pt>
                <c:pt idx="8609">
                  <c:v>280.91300000000001</c:v>
                </c:pt>
                <c:pt idx="8610">
                  <c:v>280.95</c:v>
                </c:pt>
                <c:pt idx="8611">
                  <c:v>280.98599999999999</c:v>
                </c:pt>
                <c:pt idx="8612">
                  <c:v>281.02199999999999</c:v>
                </c:pt>
                <c:pt idx="8613">
                  <c:v>281.05799999999999</c:v>
                </c:pt>
                <c:pt idx="8614">
                  <c:v>281.09399999999999</c:v>
                </c:pt>
                <c:pt idx="8615">
                  <c:v>281.13</c:v>
                </c:pt>
                <c:pt idx="8616">
                  <c:v>281.166</c:v>
                </c:pt>
                <c:pt idx="8617">
                  <c:v>281.202</c:v>
                </c:pt>
                <c:pt idx="8618">
                  <c:v>281.238</c:v>
                </c:pt>
                <c:pt idx="8619">
                  <c:v>281.27500000000003</c:v>
                </c:pt>
                <c:pt idx="8620">
                  <c:v>281.31099999999998</c:v>
                </c:pt>
                <c:pt idx="8621">
                  <c:v>281.34699999999998</c:v>
                </c:pt>
                <c:pt idx="8622">
                  <c:v>281.38299999999998</c:v>
                </c:pt>
                <c:pt idx="8623">
                  <c:v>281.41899999999998</c:v>
                </c:pt>
                <c:pt idx="8624">
                  <c:v>281.45499999999998</c:v>
                </c:pt>
                <c:pt idx="8625">
                  <c:v>281.49099999999999</c:v>
                </c:pt>
                <c:pt idx="8626">
                  <c:v>281.52699999999999</c:v>
                </c:pt>
                <c:pt idx="8627">
                  <c:v>281.56400000000002</c:v>
                </c:pt>
                <c:pt idx="8628">
                  <c:v>281.60000000000002</c:v>
                </c:pt>
                <c:pt idx="8629">
                  <c:v>281.63600000000002</c:v>
                </c:pt>
                <c:pt idx="8630">
                  <c:v>281.67200000000003</c:v>
                </c:pt>
                <c:pt idx="8631">
                  <c:v>281.70800000000003</c:v>
                </c:pt>
                <c:pt idx="8632">
                  <c:v>281.745</c:v>
                </c:pt>
                <c:pt idx="8633">
                  <c:v>281.78100000000001</c:v>
                </c:pt>
                <c:pt idx="8634">
                  <c:v>281.81700000000001</c:v>
                </c:pt>
                <c:pt idx="8635">
                  <c:v>281.85300000000001</c:v>
                </c:pt>
                <c:pt idx="8636">
                  <c:v>281.88900000000001</c:v>
                </c:pt>
                <c:pt idx="8637">
                  <c:v>281.92599999999999</c:v>
                </c:pt>
                <c:pt idx="8638">
                  <c:v>281.96199999999999</c:v>
                </c:pt>
                <c:pt idx="8639">
                  <c:v>281.99799999999999</c:v>
                </c:pt>
                <c:pt idx="8640">
                  <c:v>282.03399999999999</c:v>
                </c:pt>
                <c:pt idx="8641">
                  <c:v>282.07</c:v>
                </c:pt>
                <c:pt idx="8642">
                  <c:v>282.10599999999999</c:v>
                </c:pt>
                <c:pt idx="8643">
                  <c:v>282.142</c:v>
                </c:pt>
                <c:pt idx="8644">
                  <c:v>282.17900000000003</c:v>
                </c:pt>
                <c:pt idx="8645">
                  <c:v>282.21500000000003</c:v>
                </c:pt>
                <c:pt idx="8646">
                  <c:v>282.25100000000003</c:v>
                </c:pt>
                <c:pt idx="8647">
                  <c:v>282.28699999999998</c:v>
                </c:pt>
                <c:pt idx="8648">
                  <c:v>282.32299999999998</c:v>
                </c:pt>
                <c:pt idx="8649">
                  <c:v>282.35899999999998</c:v>
                </c:pt>
                <c:pt idx="8650">
                  <c:v>282.39499999999998</c:v>
                </c:pt>
                <c:pt idx="8651">
                  <c:v>282.43099999999998</c:v>
                </c:pt>
                <c:pt idx="8652">
                  <c:v>282.46699999999998</c:v>
                </c:pt>
                <c:pt idx="8653">
                  <c:v>282.50299999999999</c:v>
                </c:pt>
                <c:pt idx="8654">
                  <c:v>282.53899999999999</c:v>
                </c:pt>
                <c:pt idx="8655">
                  <c:v>282.57600000000002</c:v>
                </c:pt>
                <c:pt idx="8656">
                  <c:v>282.61200000000002</c:v>
                </c:pt>
                <c:pt idx="8657">
                  <c:v>282.64800000000002</c:v>
                </c:pt>
                <c:pt idx="8658">
                  <c:v>282.68400000000003</c:v>
                </c:pt>
                <c:pt idx="8659">
                  <c:v>282.72000000000003</c:v>
                </c:pt>
                <c:pt idx="8660">
                  <c:v>282.75600000000003</c:v>
                </c:pt>
                <c:pt idx="8661">
                  <c:v>282.79200000000003</c:v>
                </c:pt>
                <c:pt idx="8662">
                  <c:v>282.82800000000003</c:v>
                </c:pt>
                <c:pt idx="8663">
                  <c:v>282.86400000000003</c:v>
                </c:pt>
                <c:pt idx="8664">
                  <c:v>282.90000000000003</c:v>
                </c:pt>
                <c:pt idx="8665">
                  <c:v>282.93599999999998</c:v>
                </c:pt>
                <c:pt idx="8666">
                  <c:v>282.97199999999998</c:v>
                </c:pt>
                <c:pt idx="8667">
                  <c:v>283.00799999999998</c:v>
                </c:pt>
                <c:pt idx="8668">
                  <c:v>283.04399999999998</c:v>
                </c:pt>
                <c:pt idx="8669">
                  <c:v>283.08</c:v>
                </c:pt>
                <c:pt idx="8670">
                  <c:v>283.11599999999999</c:v>
                </c:pt>
                <c:pt idx="8671">
                  <c:v>283.15199999999999</c:v>
                </c:pt>
                <c:pt idx="8672">
                  <c:v>283.18799999999999</c:v>
                </c:pt>
                <c:pt idx="8673">
                  <c:v>283.22399999999999</c:v>
                </c:pt>
                <c:pt idx="8674">
                  <c:v>283.26</c:v>
                </c:pt>
                <c:pt idx="8675">
                  <c:v>283.29700000000003</c:v>
                </c:pt>
                <c:pt idx="8676">
                  <c:v>283.33300000000003</c:v>
                </c:pt>
                <c:pt idx="8677">
                  <c:v>283.36900000000003</c:v>
                </c:pt>
                <c:pt idx="8678">
                  <c:v>283.40500000000003</c:v>
                </c:pt>
                <c:pt idx="8679">
                  <c:v>283.44100000000003</c:v>
                </c:pt>
                <c:pt idx="8680">
                  <c:v>283.47700000000003</c:v>
                </c:pt>
                <c:pt idx="8681">
                  <c:v>283.51300000000003</c:v>
                </c:pt>
                <c:pt idx="8682">
                  <c:v>283.54899999999998</c:v>
                </c:pt>
                <c:pt idx="8683">
                  <c:v>283.58600000000001</c:v>
                </c:pt>
                <c:pt idx="8684">
                  <c:v>283.62200000000001</c:v>
                </c:pt>
                <c:pt idx="8685">
                  <c:v>283.65800000000002</c:v>
                </c:pt>
                <c:pt idx="8686">
                  <c:v>283.69400000000002</c:v>
                </c:pt>
                <c:pt idx="8687">
                  <c:v>283.73</c:v>
                </c:pt>
                <c:pt idx="8688">
                  <c:v>283.767</c:v>
                </c:pt>
                <c:pt idx="8689">
                  <c:v>283.803</c:v>
                </c:pt>
                <c:pt idx="8690">
                  <c:v>283.839</c:v>
                </c:pt>
                <c:pt idx="8691">
                  <c:v>283.875</c:v>
                </c:pt>
                <c:pt idx="8692">
                  <c:v>283.911</c:v>
                </c:pt>
                <c:pt idx="8693">
                  <c:v>283.94799999999998</c:v>
                </c:pt>
                <c:pt idx="8694">
                  <c:v>283.98399999999998</c:v>
                </c:pt>
                <c:pt idx="8695">
                  <c:v>284.02</c:v>
                </c:pt>
                <c:pt idx="8696">
                  <c:v>284.05599999999998</c:v>
                </c:pt>
                <c:pt idx="8697">
                  <c:v>284.09199999999998</c:v>
                </c:pt>
                <c:pt idx="8698">
                  <c:v>284.12799999999999</c:v>
                </c:pt>
                <c:pt idx="8699">
                  <c:v>284.16500000000002</c:v>
                </c:pt>
                <c:pt idx="8700">
                  <c:v>284.20100000000002</c:v>
                </c:pt>
                <c:pt idx="8701">
                  <c:v>284.23700000000002</c:v>
                </c:pt>
                <c:pt idx="8702">
                  <c:v>284.27300000000002</c:v>
                </c:pt>
                <c:pt idx="8703">
                  <c:v>284.30900000000003</c:v>
                </c:pt>
                <c:pt idx="8704">
                  <c:v>284.346</c:v>
                </c:pt>
                <c:pt idx="8705">
                  <c:v>284.38200000000001</c:v>
                </c:pt>
                <c:pt idx="8706">
                  <c:v>284.41800000000001</c:v>
                </c:pt>
                <c:pt idx="8707">
                  <c:v>284.45400000000001</c:v>
                </c:pt>
                <c:pt idx="8708">
                  <c:v>284.49</c:v>
                </c:pt>
                <c:pt idx="8709">
                  <c:v>284.52699999999999</c:v>
                </c:pt>
                <c:pt idx="8710">
                  <c:v>284.56299999999999</c:v>
                </c:pt>
                <c:pt idx="8711">
                  <c:v>284.59899999999999</c:v>
                </c:pt>
                <c:pt idx="8712">
                  <c:v>284.63499999999999</c:v>
                </c:pt>
                <c:pt idx="8713">
                  <c:v>284.67200000000003</c:v>
                </c:pt>
                <c:pt idx="8714">
                  <c:v>284.70800000000003</c:v>
                </c:pt>
                <c:pt idx="8715">
                  <c:v>284.74400000000003</c:v>
                </c:pt>
                <c:pt idx="8716">
                  <c:v>284.78000000000003</c:v>
                </c:pt>
                <c:pt idx="8717">
                  <c:v>284.81700000000001</c:v>
                </c:pt>
                <c:pt idx="8718">
                  <c:v>284.85300000000001</c:v>
                </c:pt>
                <c:pt idx="8719">
                  <c:v>284.88900000000001</c:v>
                </c:pt>
                <c:pt idx="8720">
                  <c:v>284.92500000000001</c:v>
                </c:pt>
                <c:pt idx="8721">
                  <c:v>284.96199999999999</c:v>
                </c:pt>
                <c:pt idx="8722">
                  <c:v>284.99799999999999</c:v>
                </c:pt>
                <c:pt idx="8723">
                  <c:v>285.03399999999999</c:v>
                </c:pt>
                <c:pt idx="8724">
                  <c:v>285.07</c:v>
                </c:pt>
                <c:pt idx="8725">
                  <c:v>285.10599999999999</c:v>
                </c:pt>
                <c:pt idx="8726">
                  <c:v>285.142</c:v>
                </c:pt>
                <c:pt idx="8727">
                  <c:v>285.17900000000003</c:v>
                </c:pt>
                <c:pt idx="8728">
                  <c:v>285.21500000000003</c:v>
                </c:pt>
                <c:pt idx="8729">
                  <c:v>285.25100000000003</c:v>
                </c:pt>
                <c:pt idx="8730">
                  <c:v>285.28699999999998</c:v>
                </c:pt>
                <c:pt idx="8731">
                  <c:v>285.32299999999998</c:v>
                </c:pt>
                <c:pt idx="8732">
                  <c:v>285.36</c:v>
                </c:pt>
                <c:pt idx="8733">
                  <c:v>285.39600000000002</c:v>
                </c:pt>
                <c:pt idx="8734">
                  <c:v>285.43200000000002</c:v>
                </c:pt>
                <c:pt idx="8735">
                  <c:v>285.46800000000002</c:v>
                </c:pt>
                <c:pt idx="8736">
                  <c:v>285.50400000000002</c:v>
                </c:pt>
                <c:pt idx="8737">
                  <c:v>285.541</c:v>
                </c:pt>
                <c:pt idx="8738">
                  <c:v>285.577</c:v>
                </c:pt>
                <c:pt idx="8739">
                  <c:v>285.613</c:v>
                </c:pt>
                <c:pt idx="8740">
                  <c:v>285.649</c:v>
                </c:pt>
                <c:pt idx="8741">
                  <c:v>285.685</c:v>
                </c:pt>
                <c:pt idx="8742">
                  <c:v>285.72199999999998</c:v>
                </c:pt>
                <c:pt idx="8743">
                  <c:v>285.75799999999998</c:v>
                </c:pt>
                <c:pt idx="8744">
                  <c:v>285.79399999999998</c:v>
                </c:pt>
                <c:pt idx="8745">
                  <c:v>285.83</c:v>
                </c:pt>
                <c:pt idx="8746">
                  <c:v>285.86700000000002</c:v>
                </c:pt>
                <c:pt idx="8747">
                  <c:v>285.90300000000002</c:v>
                </c:pt>
                <c:pt idx="8748">
                  <c:v>285.93900000000002</c:v>
                </c:pt>
                <c:pt idx="8749">
                  <c:v>285.97500000000002</c:v>
                </c:pt>
                <c:pt idx="8750">
                  <c:v>286.012</c:v>
                </c:pt>
                <c:pt idx="8751">
                  <c:v>286.048</c:v>
                </c:pt>
                <c:pt idx="8752">
                  <c:v>286.084</c:v>
                </c:pt>
                <c:pt idx="8753">
                  <c:v>286.12</c:v>
                </c:pt>
                <c:pt idx="8754">
                  <c:v>286.15699999999998</c:v>
                </c:pt>
                <c:pt idx="8755">
                  <c:v>286.19299999999998</c:v>
                </c:pt>
                <c:pt idx="8756">
                  <c:v>286.22899999999998</c:v>
                </c:pt>
                <c:pt idx="8757">
                  <c:v>286.26499999999999</c:v>
                </c:pt>
                <c:pt idx="8758">
                  <c:v>286.30099999999999</c:v>
                </c:pt>
                <c:pt idx="8759">
                  <c:v>286.33800000000002</c:v>
                </c:pt>
                <c:pt idx="8760">
                  <c:v>286.37400000000002</c:v>
                </c:pt>
                <c:pt idx="8761">
                  <c:v>286.41000000000003</c:v>
                </c:pt>
                <c:pt idx="8762">
                  <c:v>286.44600000000003</c:v>
                </c:pt>
                <c:pt idx="8763">
                  <c:v>286.48200000000003</c:v>
                </c:pt>
                <c:pt idx="8764">
                  <c:v>286.51800000000003</c:v>
                </c:pt>
                <c:pt idx="8765">
                  <c:v>286.55500000000001</c:v>
                </c:pt>
                <c:pt idx="8766">
                  <c:v>286.59100000000001</c:v>
                </c:pt>
                <c:pt idx="8767">
                  <c:v>286.62700000000001</c:v>
                </c:pt>
                <c:pt idx="8768">
                  <c:v>286.66300000000001</c:v>
                </c:pt>
                <c:pt idx="8769">
                  <c:v>286.69900000000001</c:v>
                </c:pt>
                <c:pt idx="8770">
                  <c:v>286.73500000000001</c:v>
                </c:pt>
                <c:pt idx="8771">
                  <c:v>286.77100000000002</c:v>
                </c:pt>
                <c:pt idx="8772">
                  <c:v>286.80700000000002</c:v>
                </c:pt>
                <c:pt idx="8773">
                  <c:v>286.84300000000002</c:v>
                </c:pt>
                <c:pt idx="8774">
                  <c:v>286.87900000000002</c:v>
                </c:pt>
                <c:pt idx="8775">
                  <c:v>286.91500000000002</c:v>
                </c:pt>
                <c:pt idx="8776">
                  <c:v>286.952</c:v>
                </c:pt>
                <c:pt idx="8777">
                  <c:v>286.988</c:v>
                </c:pt>
                <c:pt idx="8778">
                  <c:v>287.024</c:v>
                </c:pt>
                <c:pt idx="8779">
                  <c:v>287.06</c:v>
                </c:pt>
                <c:pt idx="8780">
                  <c:v>287.096</c:v>
                </c:pt>
                <c:pt idx="8781">
                  <c:v>287.13200000000001</c:v>
                </c:pt>
                <c:pt idx="8782">
                  <c:v>287.16800000000001</c:v>
                </c:pt>
                <c:pt idx="8783">
                  <c:v>287.20400000000001</c:v>
                </c:pt>
                <c:pt idx="8784">
                  <c:v>287.24</c:v>
                </c:pt>
                <c:pt idx="8785">
                  <c:v>287.27600000000001</c:v>
                </c:pt>
                <c:pt idx="8786">
                  <c:v>287.31200000000001</c:v>
                </c:pt>
                <c:pt idx="8787">
                  <c:v>287.34800000000001</c:v>
                </c:pt>
                <c:pt idx="8788">
                  <c:v>287.38400000000001</c:v>
                </c:pt>
                <c:pt idx="8789">
                  <c:v>287.42099999999999</c:v>
                </c:pt>
                <c:pt idx="8790">
                  <c:v>287.45699999999999</c:v>
                </c:pt>
                <c:pt idx="8791">
                  <c:v>287.49299999999999</c:v>
                </c:pt>
                <c:pt idx="8792">
                  <c:v>287.529</c:v>
                </c:pt>
                <c:pt idx="8793">
                  <c:v>287.565</c:v>
                </c:pt>
                <c:pt idx="8794">
                  <c:v>287.601</c:v>
                </c:pt>
                <c:pt idx="8795">
                  <c:v>287.637</c:v>
                </c:pt>
                <c:pt idx="8796">
                  <c:v>287.673</c:v>
                </c:pt>
                <c:pt idx="8797">
                  <c:v>287.709</c:v>
                </c:pt>
                <c:pt idx="8798">
                  <c:v>287.745</c:v>
                </c:pt>
                <c:pt idx="8799">
                  <c:v>287.78100000000001</c:v>
                </c:pt>
                <c:pt idx="8800">
                  <c:v>287.81799999999998</c:v>
                </c:pt>
                <c:pt idx="8801">
                  <c:v>287.85399999999998</c:v>
                </c:pt>
                <c:pt idx="8802">
                  <c:v>287.89</c:v>
                </c:pt>
                <c:pt idx="8803">
                  <c:v>287.92599999999999</c:v>
                </c:pt>
                <c:pt idx="8804">
                  <c:v>287.96199999999999</c:v>
                </c:pt>
                <c:pt idx="8805">
                  <c:v>287.99799999999999</c:v>
                </c:pt>
                <c:pt idx="8806">
                  <c:v>288.03399999999999</c:v>
                </c:pt>
                <c:pt idx="8807">
                  <c:v>288.07100000000003</c:v>
                </c:pt>
                <c:pt idx="8808">
                  <c:v>288.10700000000003</c:v>
                </c:pt>
                <c:pt idx="8809">
                  <c:v>288.14300000000003</c:v>
                </c:pt>
                <c:pt idx="8810">
                  <c:v>288.17900000000003</c:v>
                </c:pt>
                <c:pt idx="8811">
                  <c:v>288.21500000000003</c:v>
                </c:pt>
                <c:pt idx="8812">
                  <c:v>288.25100000000003</c:v>
                </c:pt>
                <c:pt idx="8813">
                  <c:v>288.28699999999998</c:v>
                </c:pt>
                <c:pt idx="8814">
                  <c:v>288.32400000000001</c:v>
                </c:pt>
                <c:pt idx="8815">
                  <c:v>288.36</c:v>
                </c:pt>
                <c:pt idx="8816">
                  <c:v>288.39600000000002</c:v>
                </c:pt>
                <c:pt idx="8817">
                  <c:v>288.43200000000002</c:v>
                </c:pt>
                <c:pt idx="8818">
                  <c:v>288.46800000000002</c:v>
                </c:pt>
                <c:pt idx="8819">
                  <c:v>288.505</c:v>
                </c:pt>
                <c:pt idx="8820">
                  <c:v>288.541</c:v>
                </c:pt>
                <c:pt idx="8821">
                  <c:v>288.577</c:v>
                </c:pt>
                <c:pt idx="8822">
                  <c:v>288.61400000000003</c:v>
                </c:pt>
                <c:pt idx="8823">
                  <c:v>288.65000000000003</c:v>
                </c:pt>
                <c:pt idx="8824">
                  <c:v>288.68599999999998</c:v>
                </c:pt>
                <c:pt idx="8825">
                  <c:v>288.72300000000001</c:v>
                </c:pt>
                <c:pt idx="8826">
                  <c:v>288.75900000000001</c:v>
                </c:pt>
                <c:pt idx="8827">
                  <c:v>288.79500000000002</c:v>
                </c:pt>
                <c:pt idx="8828">
                  <c:v>288.83199999999999</c:v>
                </c:pt>
                <c:pt idx="8829">
                  <c:v>288.86799999999999</c:v>
                </c:pt>
                <c:pt idx="8830">
                  <c:v>288.904</c:v>
                </c:pt>
                <c:pt idx="8831">
                  <c:v>288.94100000000003</c:v>
                </c:pt>
                <c:pt idx="8832">
                  <c:v>288.97700000000003</c:v>
                </c:pt>
                <c:pt idx="8833">
                  <c:v>289.01400000000001</c:v>
                </c:pt>
                <c:pt idx="8834">
                  <c:v>289.05</c:v>
                </c:pt>
                <c:pt idx="8835">
                  <c:v>289.08699999999999</c:v>
                </c:pt>
                <c:pt idx="8836">
                  <c:v>289.12299999999999</c:v>
                </c:pt>
                <c:pt idx="8837">
                  <c:v>289.16000000000003</c:v>
                </c:pt>
                <c:pt idx="8838">
                  <c:v>289.19600000000003</c:v>
                </c:pt>
                <c:pt idx="8839">
                  <c:v>289.233</c:v>
                </c:pt>
                <c:pt idx="8840">
                  <c:v>289.26900000000001</c:v>
                </c:pt>
                <c:pt idx="8841">
                  <c:v>289.30599999999998</c:v>
                </c:pt>
                <c:pt idx="8842">
                  <c:v>289.34300000000002</c:v>
                </c:pt>
                <c:pt idx="8843">
                  <c:v>289.37900000000002</c:v>
                </c:pt>
                <c:pt idx="8844">
                  <c:v>289.416</c:v>
                </c:pt>
                <c:pt idx="8845">
                  <c:v>289.452</c:v>
                </c:pt>
                <c:pt idx="8846">
                  <c:v>289.48900000000003</c:v>
                </c:pt>
                <c:pt idx="8847">
                  <c:v>289.52600000000001</c:v>
                </c:pt>
                <c:pt idx="8848">
                  <c:v>289.56200000000001</c:v>
                </c:pt>
                <c:pt idx="8849">
                  <c:v>289.59899999999999</c:v>
                </c:pt>
                <c:pt idx="8850">
                  <c:v>289.63499999999999</c:v>
                </c:pt>
                <c:pt idx="8851">
                  <c:v>289.67200000000003</c:v>
                </c:pt>
                <c:pt idx="8852">
                  <c:v>289.70800000000003</c:v>
                </c:pt>
                <c:pt idx="8853">
                  <c:v>289.745</c:v>
                </c:pt>
                <c:pt idx="8854">
                  <c:v>289.78100000000001</c:v>
                </c:pt>
                <c:pt idx="8855">
                  <c:v>289.81799999999998</c:v>
                </c:pt>
                <c:pt idx="8856">
                  <c:v>289.85399999999998</c:v>
                </c:pt>
                <c:pt idx="8857">
                  <c:v>289.89</c:v>
                </c:pt>
                <c:pt idx="8858">
                  <c:v>289.92700000000002</c:v>
                </c:pt>
                <c:pt idx="8859">
                  <c:v>289.96300000000002</c:v>
                </c:pt>
                <c:pt idx="8860">
                  <c:v>290</c:v>
                </c:pt>
                <c:pt idx="8861">
                  <c:v>290.036</c:v>
                </c:pt>
                <c:pt idx="8862">
                  <c:v>290.07299999999998</c:v>
                </c:pt>
                <c:pt idx="8863">
                  <c:v>290.11</c:v>
                </c:pt>
                <c:pt idx="8864">
                  <c:v>290.14699999999999</c:v>
                </c:pt>
                <c:pt idx="8865">
                  <c:v>290.185</c:v>
                </c:pt>
                <c:pt idx="8866">
                  <c:v>290.22199999999998</c:v>
                </c:pt>
                <c:pt idx="8867">
                  <c:v>290.25900000000001</c:v>
                </c:pt>
                <c:pt idx="8868">
                  <c:v>290.29599999999999</c:v>
                </c:pt>
                <c:pt idx="8869">
                  <c:v>290.33300000000003</c:v>
                </c:pt>
                <c:pt idx="8870">
                  <c:v>290.37</c:v>
                </c:pt>
                <c:pt idx="8871">
                  <c:v>290.40699999999998</c:v>
                </c:pt>
                <c:pt idx="8872">
                  <c:v>290.44400000000002</c:v>
                </c:pt>
                <c:pt idx="8873">
                  <c:v>290.48099999999999</c:v>
                </c:pt>
                <c:pt idx="8874">
                  <c:v>290.51800000000003</c:v>
                </c:pt>
                <c:pt idx="8875">
                  <c:v>290.55500000000001</c:v>
                </c:pt>
                <c:pt idx="8876">
                  <c:v>290.59199999999998</c:v>
                </c:pt>
                <c:pt idx="8877">
                  <c:v>290.63</c:v>
                </c:pt>
                <c:pt idx="8878">
                  <c:v>290.66700000000003</c:v>
                </c:pt>
                <c:pt idx="8879">
                  <c:v>290.70400000000001</c:v>
                </c:pt>
                <c:pt idx="8880">
                  <c:v>290.74099999999999</c:v>
                </c:pt>
                <c:pt idx="8881">
                  <c:v>290.77800000000002</c:v>
                </c:pt>
                <c:pt idx="8882">
                  <c:v>290.815</c:v>
                </c:pt>
                <c:pt idx="8883">
                  <c:v>290.85200000000003</c:v>
                </c:pt>
                <c:pt idx="8884">
                  <c:v>290.88900000000001</c:v>
                </c:pt>
                <c:pt idx="8885">
                  <c:v>290.92700000000002</c:v>
                </c:pt>
                <c:pt idx="8886">
                  <c:v>290.964</c:v>
                </c:pt>
                <c:pt idx="8887">
                  <c:v>291.00100000000003</c:v>
                </c:pt>
                <c:pt idx="8888">
                  <c:v>291.03800000000001</c:v>
                </c:pt>
                <c:pt idx="8889">
                  <c:v>291.07499999999999</c:v>
                </c:pt>
                <c:pt idx="8890">
                  <c:v>291.11200000000002</c:v>
                </c:pt>
                <c:pt idx="8891">
                  <c:v>291.149</c:v>
                </c:pt>
                <c:pt idx="8892">
                  <c:v>291.18599999999998</c:v>
                </c:pt>
                <c:pt idx="8893">
                  <c:v>291.22300000000001</c:v>
                </c:pt>
                <c:pt idx="8894">
                  <c:v>291.26</c:v>
                </c:pt>
                <c:pt idx="8895">
                  <c:v>291.29700000000003</c:v>
                </c:pt>
                <c:pt idx="8896">
                  <c:v>291.33499999999998</c:v>
                </c:pt>
                <c:pt idx="8897">
                  <c:v>291.37200000000001</c:v>
                </c:pt>
                <c:pt idx="8898">
                  <c:v>291.40899999999999</c:v>
                </c:pt>
                <c:pt idx="8899">
                  <c:v>291.44600000000003</c:v>
                </c:pt>
                <c:pt idx="8900">
                  <c:v>291.483</c:v>
                </c:pt>
                <c:pt idx="8901">
                  <c:v>291.52</c:v>
                </c:pt>
                <c:pt idx="8902">
                  <c:v>291.55700000000002</c:v>
                </c:pt>
                <c:pt idx="8903">
                  <c:v>291.59399999999999</c:v>
                </c:pt>
                <c:pt idx="8904">
                  <c:v>291.63100000000003</c:v>
                </c:pt>
                <c:pt idx="8905">
                  <c:v>291.66800000000001</c:v>
                </c:pt>
                <c:pt idx="8906">
                  <c:v>291.70600000000002</c:v>
                </c:pt>
                <c:pt idx="8907">
                  <c:v>291.74299999999999</c:v>
                </c:pt>
                <c:pt idx="8908">
                  <c:v>291.78000000000003</c:v>
                </c:pt>
                <c:pt idx="8909">
                  <c:v>291.81700000000001</c:v>
                </c:pt>
                <c:pt idx="8910">
                  <c:v>291.85399999999998</c:v>
                </c:pt>
                <c:pt idx="8911">
                  <c:v>291.89100000000002</c:v>
                </c:pt>
                <c:pt idx="8912">
                  <c:v>291.928</c:v>
                </c:pt>
                <c:pt idx="8913">
                  <c:v>291.96500000000003</c:v>
                </c:pt>
                <c:pt idx="8914">
                  <c:v>292.00299999999999</c:v>
                </c:pt>
                <c:pt idx="8915">
                  <c:v>292.04000000000002</c:v>
                </c:pt>
                <c:pt idx="8916">
                  <c:v>292.077</c:v>
                </c:pt>
                <c:pt idx="8917">
                  <c:v>292.11400000000003</c:v>
                </c:pt>
                <c:pt idx="8918">
                  <c:v>292.15100000000001</c:v>
                </c:pt>
                <c:pt idx="8919">
                  <c:v>292.18900000000002</c:v>
                </c:pt>
                <c:pt idx="8920">
                  <c:v>292.226</c:v>
                </c:pt>
                <c:pt idx="8921">
                  <c:v>292.26300000000003</c:v>
                </c:pt>
                <c:pt idx="8922">
                  <c:v>292.3</c:v>
                </c:pt>
                <c:pt idx="8923">
                  <c:v>292.33800000000002</c:v>
                </c:pt>
                <c:pt idx="8924">
                  <c:v>292.375</c:v>
                </c:pt>
                <c:pt idx="8925">
                  <c:v>292.41199999999998</c:v>
                </c:pt>
                <c:pt idx="8926">
                  <c:v>292.44900000000001</c:v>
                </c:pt>
                <c:pt idx="8927">
                  <c:v>292.48700000000002</c:v>
                </c:pt>
                <c:pt idx="8928">
                  <c:v>292.524</c:v>
                </c:pt>
                <c:pt idx="8929">
                  <c:v>292.56099999999998</c:v>
                </c:pt>
                <c:pt idx="8930">
                  <c:v>292.59899999999999</c:v>
                </c:pt>
                <c:pt idx="8931">
                  <c:v>292.63600000000002</c:v>
                </c:pt>
                <c:pt idx="8932">
                  <c:v>292.673</c:v>
                </c:pt>
                <c:pt idx="8933">
                  <c:v>292.70999999999998</c:v>
                </c:pt>
                <c:pt idx="8934">
                  <c:v>292.74799999999999</c:v>
                </c:pt>
                <c:pt idx="8935">
                  <c:v>292.78500000000003</c:v>
                </c:pt>
                <c:pt idx="8936">
                  <c:v>292.822</c:v>
                </c:pt>
                <c:pt idx="8937">
                  <c:v>292.86</c:v>
                </c:pt>
                <c:pt idx="8938">
                  <c:v>292.89699999999999</c:v>
                </c:pt>
                <c:pt idx="8939">
                  <c:v>292.935</c:v>
                </c:pt>
                <c:pt idx="8940">
                  <c:v>292.97199999999998</c:v>
                </c:pt>
                <c:pt idx="8941">
                  <c:v>293.00900000000001</c:v>
                </c:pt>
                <c:pt idx="8942">
                  <c:v>293.04700000000003</c:v>
                </c:pt>
                <c:pt idx="8943">
                  <c:v>293.084</c:v>
                </c:pt>
                <c:pt idx="8944">
                  <c:v>293.12099999999998</c:v>
                </c:pt>
                <c:pt idx="8945">
                  <c:v>293.15800000000002</c:v>
                </c:pt>
                <c:pt idx="8946">
                  <c:v>293.19600000000003</c:v>
                </c:pt>
                <c:pt idx="8947">
                  <c:v>293.233</c:v>
                </c:pt>
                <c:pt idx="8948">
                  <c:v>293.27</c:v>
                </c:pt>
                <c:pt idx="8949">
                  <c:v>293.30700000000002</c:v>
                </c:pt>
                <c:pt idx="8950">
                  <c:v>293.34500000000003</c:v>
                </c:pt>
                <c:pt idx="8951">
                  <c:v>293.38200000000001</c:v>
                </c:pt>
                <c:pt idx="8952">
                  <c:v>293.41899999999998</c:v>
                </c:pt>
                <c:pt idx="8953">
                  <c:v>293.45600000000002</c:v>
                </c:pt>
                <c:pt idx="8954">
                  <c:v>293.49400000000003</c:v>
                </c:pt>
                <c:pt idx="8955">
                  <c:v>293.53100000000001</c:v>
                </c:pt>
                <c:pt idx="8956">
                  <c:v>293.56799999999998</c:v>
                </c:pt>
                <c:pt idx="8957">
                  <c:v>293.60599999999999</c:v>
                </c:pt>
                <c:pt idx="8958">
                  <c:v>293.64300000000003</c:v>
                </c:pt>
                <c:pt idx="8959">
                  <c:v>293.68</c:v>
                </c:pt>
                <c:pt idx="8960">
                  <c:v>293.71699999999998</c:v>
                </c:pt>
                <c:pt idx="8961">
                  <c:v>293.755</c:v>
                </c:pt>
                <c:pt idx="8962">
                  <c:v>293.79200000000003</c:v>
                </c:pt>
                <c:pt idx="8963">
                  <c:v>293.82900000000001</c:v>
                </c:pt>
                <c:pt idx="8964">
                  <c:v>293.86700000000002</c:v>
                </c:pt>
                <c:pt idx="8965">
                  <c:v>293.904</c:v>
                </c:pt>
                <c:pt idx="8966">
                  <c:v>293.94100000000003</c:v>
                </c:pt>
                <c:pt idx="8967">
                  <c:v>293.97899999999998</c:v>
                </c:pt>
                <c:pt idx="8968">
                  <c:v>294.01600000000002</c:v>
                </c:pt>
                <c:pt idx="8969">
                  <c:v>294.053</c:v>
                </c:pt>
                <c:pt idx="8970">
                  <c:v>294.09000000000003</c:v>
                </c:pt>
                <c:pt idx="8971">
                  <c:v>294.12799999999999</c:v>
                </c:pt>
                <c:pt idx="8972">
                  <c:v>294.16500000000002</c:v>
                </c:pt>
                <c:pt idx="8973">
                  <c:v>294.202</c:v>
                </c:pt>
                <c:pt idx="8974">
                  <c:v>294.24</c:v>
                </c:pt>
                <c:pt idx="8975">
                  <c:v>294.27699999999999</c:v>
                </c:pt>
                <c:pt idx="8976">
                  <c:v>294.31400000000002</c:v>
                </c:pt>
                <c:pt idx="8977">
                  <c:v>294.351</c:v>
                </c:pt>
                <c:pt idx="8978">
                  <c:v>294.38800000000003</c:v>
                </c:pt>
                <c:pt idx="8979">
                  <c:v>294.42599999999999</c:v>
                </c:pt>
                <c:pt idx="8980">
                  <c:v>294.46300000000002</c:v>
                </c:pt>
                <c:pt idx="8981">
                  <c:v>294.5</c:v>
                </c:pt>
                <c:pt idx="8982">
                  <c:v>294.53700000000003</c:v>
                </c:pt>
                <c:pt idx="8983">
                  <c:v>294.57400000000001</c:v>
                </c:pt>
                <c:pt idx="8984">
                  <c:v>294.61099999999999</c:v>
                </c:pt>
                <c:pt idx="8985">
                  <c:v>294.64800000000002</c:v>
                </c:pt>
                <c:pt idx="8986">
                  <c:v>294.68599999999998</c:v>
                </c:pt>
                <c:pt idx="8987">
                  <c:v>294.72300000000001</c:v>
                </c:pt>
                <c:pt idx="8988">
                  <c:v>294.76</c:v>
                </c:pt>
                <c:pt idx="8989">
                  <c:v>294.79700000000003</c:v>
                </c:pt>
                <c:pt idx="8990">
                  <c:v>294.83499999999998</c:v>
                </c:pt>
                <c:pt idx="8991">
                  <c:v>294.87200000000001</c:v>
                </c:pt>
                <c:pt idx="8992">
                  <c:v>294.90899999999999</c:v>
                </c:pt>
                <c:pt idx="8993">
                  <c:v>294.94600000000003</c:v>
                </c:pt>
                <c:pt idx="8994">
                  <c:v>294.98399999999998</c:v>
                </c:pt>
                <c:pt idx="8995">
                  <c:v>295.02100000000002</c:v>
                </c:pt>
                <c:pt idx="8996">
                  <c:v>295.05799999999999</c:v>
                </c:pt>
                <c:pt idx="8997">
                  <c:v>295.096</c:v>
                </c:pt>
                <c:pt idx="8998">
                  <c:v>295.13299999999998</c:v>
                </c:pt>
                <c:pt idx="8999">
                  <c:v>295.17</c:v>
                </c:pt>
                <c:pt idx="9000">
                  <c:v>295.20800000000003</c:v>
                </c:pt>
                <c:pt idx="9001">
                  <c:v>295.245</c:v>
                </c:pt>
                <c:pt idx="9002">
                  <c:v>295.28199999999998</c:v>
                </c:pt>
                <c:pt idx="9003">
                  <c:v>295.31900000000002</c:v>
                </c:pt>
                <c:pt idx="9004">
                  <c:v>295.35700000000003</c:v>
                </c:pt>
                <c:pt idx="9005">
                  <c:v>295.39400000000001</c:v>
                </c:pt>
                <c:pt idx="9006">
                  <c:v>295.43099999999998</c:v>
                </c:pt>
                <c:pt idx="9007">
                  <c:v>295.46800000000002</c:v>
                </c:pt>
                <c:pt idx="9008">
                  <c:v>295.50600000000003</c:v>
                </c:pt>
                <c:pt idx="9009">
                  <c:v>295.54300000000001</c:v>
                </c:pt>
                <c:pt idx="9010">
                  <c:v>295.58</c:v>
                </c:pt>
                <c:pt idx="9011">
                  <c:v>295.61700000000002</c:v>
                </c:pt>
                <c:pt idx="9012">
                  <c:v>295.654</c:v>
                </c:pt>
                <c:pt idx="9013">
                  <c:v>295.69</c:v>
                </c:pt>
                <c:pt idx="9014">
                  <c:v>295.72700000000003</c:v>
                </c:pt>
                <c:pt idx="9015">
                  <c:v>295.76400000000001</c:v>
                </c:pt>
                <c:pt idx="9016">
                  <c:v>295.8</c:v>
                </c:pt>
                <c:pt idx="9017">
                  <c:v>295.83699999999999</c:v>
                </c:pt>
                <c:pt idx="9018">
                  <c:v>295.87299999999999</c:v>
                </c:pt>
                <c:pt idx="9019">
                  <c:v>295.91000000000003</c:v>
                </c:pt>
                <c:pt idx="9020">
                  <c:v>295.94600000000003</c:v>
                </c:pt>
                <c:pt idx="9021">
                  <c:v>295.98200000000003</c:v>
                </c:pt>
                <c:pt idx="9022">
                  <c:v>296.01900000000001</c:v>
                </c:pt>
                <c:pt idx="9023">
                  <c:v>296.05500000000001</c:v>
                </c:pt>
                <c:pt idx="9024">
                  <c:v>296.09199999999998</c:v>
                </c:pt>
                <c:pt idx="9025">
                  <c:v>296.12799999999999</c:v>
                </c:pt>
                <c:pt idx="9026">
                  <c:v>296.16500000000002</c:v>
                </c:pt>
                <c:pt idx="9027">
                  <c:v>296.20100000000002</c:v>
                </c:pt>
                <c:pt idx="9028">
                  <c:v>296.238</c:v>
                </c:pt>
                <c:pt idx="9029">
                  <c:v>296.274</c:v>
                </c:pt>
                <c:pt idx="9030">
                  <c:v>296.31099999999998</c:v>
                </c:pt>
                <c:pt idx="9031">
                  <c:v>296.34699999999998</c:v>
                </c:pt>
                <c:pt idx="9032">
                  <c:v>296.38400000000001</c:v>
                </c:pt>
                <c:pt idx="9033">
                  <c:v>296.42</c:v>
                </c:pt>
                <c:pt idx="9034">
                  <c:v>296.45699999999999</c:v>
                </c:pt>
                <c:pt idx="9035">
                  <c:v>296.49299999999999</c:v>
                </c:pt>
                <c:pt idx="9036">
                  <c:v>296.529</c:v>
                </c:pt>
                <c:pt idx="9037">
                  <c:v>296.56600000000003</c:v>
                </c:pt>
                <c:pt idx="9038">
                  <c:v>296.60200000000003</c:v>
                </c:pt>
                <c:pt idx="9039">
                  <c:v>296.63900000000001</c:v>
                </c:pt>
                <c:pt idx="9040">
                  <c:v>296.67500000000001</c:v>
                </c:pt>
                <c:pt idx="9041">
                  <c:v>296.71199999999999</c:v>
                </c:pt>
                <c:pt idx="9042">
                  <c:v>296.74799999999999</c:v>
                </c:pt>
                <c:pt idx="9043">
                  <c:v>296.78500000000003</c:v>
                </c:pt>
                <c:pt idx="9044">
                  <c:v>296.82100000000003</c:v>
                </c:pt>
                <c:pt idx="9045">
                  <c:v>296.85700000000003</c:v>
                </c:pt>
                <c:pt idx="9046">
                  <c:v>296.89400000000001</c:v>
                </c:pt>
                <c:pt idx="9047">
                  <c:v>296.93</c:v>
                </c:pt>
                <c:pt idx="9048">
                  <c:v>296.96699999999998</c:v>
                </c:pt>
                <c:pt idx="9049">
                  <c:v>297.00299999999999</c:v>
                </c:pt>
                <c:pt idx="9050">
                  <c:v>297.03899999999999</c:v>
                </c:pt>
                <c:pt idx="9051">
                  <c:v>297.07600000000002</c:v>
                </c:pt>
                <c:pt idx="9052">
                  <c:v>297.11200000000002</c:v>
                </c:pt>
                <c:pt idx="9053">
                  <c:v>297.14800000000002</c:v>
                </c:pt>
                <c:pt idx="9054">
                  <c:v>297.18400000000003</c:v>
                </c:pt>
                <c:pt idx="9055">
                  <c:v>297.221</c:v>
                </c:pt>
                <c:pt idx="9056">
                  <c:v>297.25700000000001</c:v>
                </c:pt>
                <c:pt idx="9057">
                  <c:v>297.29300000000001</c:v>
                </c:pt>
                <c:pt idx="9058">
                  <c:v>297.32900000000001</c:v>
                </c:pt>
                <c:pt idx="9059">
                  <c:v>297.36599999999999</c:v>
                </c:pt>
                <c:pt idx="9060">
                  <c:v>297.40199999999999</c:v>
                </c:pt>
                <c:pt idx="9061">
                  <c:v>297.43799999999999</c:v>
                </c:pt>
                <c:pt idx="9062">
                  <c:v>297.47399999999999</c:v>
                </c:pt>
                <c:pt idx="9063">
                  <c:v>297.51</c:v>
                </c:pt>
                <c:pt idx="9064">
                  <c:v>297.54700000000003</c:v>
                </c:pt>
                <c:pt idx="9065">
                  <c:v>297.58300000000003</c:v>
                </c:pt>
                <c:pt idx="9066">
                  <c:v>297.61900000000003</c:v>
                </c:pt>
                <c:pt idx="9067">
                  <c:v>297.65500000000003</c:v>
                </c:pt>
                <c:pt idx="9068">
                  <c:v>297.69100000000003</c:v>
                </c:pt>
                <c:pt idx="9069">
                  <c:v>297.72800000000001</c:v>
                </c:pt>
                <c:pt idx="9070">
                  <c:v>297.76400000000001</c:v>
                </c:pt>
                <c:pt idx="9071">
                  <c:v>297.8</c:v>
                </c:pt>
                <c:pt idx="9072">
                  <c:v>297.83600000000001</c:v>
                </c:pt>
                <c:pt idx="9073">
                  <c:v>297.87200000000001</c:v>
                </c:pt>
                <c:pt idx="9074">
                  <c:v>297.90899999999999</c:v>
                </c:pt>
                <c:pt idx="9075">
                  <c:v>297.94499999999999</c:v>
                </c:pt>
                <c:pt idx="9076">
                  <c:v>297.98099999999999</c:v>
                </c:pt>
                <c:pt idx="9077">
                  <c:v>298.017</c:v>
                </c:pt>
                <c:pt idx="9078">
                  <c:v>298.053</c:v>
                </c:pt>
                <c:pt idx="9079">
                  <c:v>298.089</c:v>
                </c:pt>
                <c:pt idx="9080">
                  <c:v>298.125</c:v>
                </c:pt>
                <c:pt idx="9081">
                  <c:v>298.16200000000003</c:v>
                </c:pt>
                <c:pt idx="9082">
                  <c:v>298.19799999999998</c:v>
                </c:pt>
                <c:pt idx="9083">
                  <c:v>298.23399999999998</c:v>
                </c:pt>
                <c:pt idx="9084">
                  <c:v>298.27</c:v>
                </c:pt>
                <c:pt idx="9085">
                  <c:v>298.30599999999998</c:v>
                </c:pt>
                <c:pt idx="9086">
                  <c:v>298.34199999999998</c:v>
                </c:pt>
                <c:pt idx="9087">
                  <c:v>298.37799999999999</c:v>
                </c:pt>
                <c:pt idx="9088">
                  <c:v>298.41399999999999</c:v>
                </c:pt>
                <c:pt idx="9089">
                  <c:v>298.45</c:v>
                </c:pt>
                <c:pt idx="9090">
                  <c:v>298.48599999999999</c:v>
                </c:pt>
                <c:pt idx="9091">
                  <c:v>298.52300000000002</c:v>
                </c:pt>
                <c:pt idx="9092">
                  <c:v>298.55900000000003</c:v>
                </c:pt>
                <c:pt idx="9093">
                  <c:v>298.59500000000003</c:v>
                </c:pt>
                <c:pt idx="9094">
                  <c:v>298.63100000000003</c:v>
                </c:pt>
                <c:pt idx="9095">
                  <c:v>298.66700000000003</c:v>
                </c:pt>
                <c:pt idx="9096">
                  <c:v>298.70300000000003</c:v>
                </c:pt>
                <c:pt idx="9097">
                  <c:v>298.73900000000003</c:v>
                </c:pt>
                <c:pt idx="9098">
                  <c:v>298.77500000000003</c:v>
                </c:pt>
                <c:pt idx="9099">
                  <c:v>298.81099999999998</c:v>
                </c:pt>
                <c:pt idx="9100">
                  <c:v>298.84699999999998</c:v>
                </c:pt>
                <c:pt idx="9101">
                  <c:v>298.88299999999998</c:v>
                </c:pt>
                <c:pt idx="9102">
                  <c:v>298.91899999999998</c:v>
                </c:pt>
                <c:pt idx="9103">
                  <c:v>298.95499999999998</c:v>
                </c:pt>
                <c:pt idx="9104">
                  <c:v>298.99099999999999</c:v>
                </c:pt>
                <c:pt idx="9105">
                  <c:v>299.02800000000002</c:v>
                </c:pt>
                <c:pt idx="9106">
                  <c:v>299.06400000000002</c:v>
                </c:pt>
                <c:pt idx="9107">
                  <c:v>299.10000000000002</c:v>
                </c:pt>
                <c:pt idx="9108">
                  <c:v>299.13600000000002</c:v>
                </c:pt>
                <c:pt idx="9109">
                  <c:v>299.17200000000003</c:v>
                </c:pt>
                <c:pt idx="9110">
                  <c:v>299.20800000000003</c:v>
                </c:pt>
                <c:pt idx="9111">
                  <c:v>299.24400000000003</c:v>
                </c:pt>
                <c:pt idx="9112">
                  <c:v>299.28100000000001</c:v>
                </c:pt>
                <c:pt idx="9113">
                  <c:v>299.31700000000001</c:v>
                </c:pt>
                <c:pt idx="9114">
                  <c:v>299.35300000000001</c:v>
                </c:pt>
                <c:pt idx="9115">
                  <c:v>299.38900000000001</c:v>
                </c:pt>
                <c:pt idx="9116">
                  <c:v>299.42599999999999</c:v>
                </c:pt>
                <c:pt idx="9117">
                  <c:v>299.46199999999999</c:v>
                </c:pt>
                <c:pt idx="9118">
                  <c:v>299.49799999999999</c:v>
                </c:pt>
                <c:pt idx="9119">
                  <c:v>299.53500000000003</c:v>
                </c:pt>
                <c:pt idx="9120">
                  <c:v>299.57100000000003</c:v>
                </c:pt>
                <c:pt idx="9121">
                  <c:v>299.60700000000003</c:v>
                </c:pt>
                <c:pt idx="9122">
                  <c:v>299.64400000000001</c:v>
                </c:pt>
                <c:pt idx="9123">
                  <c:v>299.68</c:v>
                </c:pt>
                <c:pt idx="9124">
                  <c:v>299.71600000000001</c:v>
                </c:pt>
                <c:pt idx="9125">
                  <c:v>299.75299999999999</c:v>
                </c:pt>
                <c:pt idx="9126">
                  <c:v>299.78899999999999</c:v>
                </c:pt>
                <c:pt idx="9127">
                  <c:v>299.82600000000002</c:v>
                </c:pt>
                <c:pt idx="9128">
                  <c:v>299.86200000000002</c:v>
                </c:pt>
                <c:pt idx="9129">
                  <c:v>299.899</c:v>
                </c:pt>
                <c:pt idx="9130">
                  <c:v>299.935</c:v>
                </c:pt>
                <c:pt idx="9131">
                  <c:v>299.97199999999998</c:v>
                </c:pt>
                <c:pt idx="9132">
                  <c:v>300.00799999999998</c:v>
                </c:pt>
                <c:pt idx="9133">
                  <c:v>300.04399999999998</c:v>
                </c:pt>
                <c:pt idx="9134">
                  <c:v>300.08100000000002</c:v>
                </c:pt>
                <c:pt idx="9135">
                  <c:v>300.11700000000002</c:v>
                </c:pt>
                <c:pt idx="9136">
                  <c:v>300.154</c:v>
                </c:pt>
                <c:pt idx="9137">
                  <c:v>300.19</c:v>
                </c:pt>
                <c:pt idx="9138">
                  <c:v>300.226</c:v>
                </c:pt>
                <c:pt idx="9139">
                  <c:v>300.26300000000003</c:v>
                </c:pt>
                <c:pt idx="9140">
                  <c:v>300.29899999999998</c:v>
                </c:pt>
                <c:pt idx="9141">
                  <c:v>300.33600000000001</c:v>
                </c:pt>
                <c:pt idx="9142">
                  <c:v>300.37200000000001</c:v>
                </c:pt>
                <c:pt idx="9143">
                  <c:v>300.40800000000002</c:v>
                </c:pt>
                <c:pt idx="9144">
                  <c:v>300.44499999999999</c:v>
                </c:pt>
                <c:pt idx="9145">
                  <c:v>300.48099999999999</c:v>
                </c:pt>
                <c:pt idx="9146">
                  <c:v>300.517</c:v>
                </c:pt>
                <c:pt idx="9147">
                  <c:v>300.55400000000003</c:v>
                </c:pt>
                <c:pt idx="9148">
                  <c:v>300.59000000000003</c:v>
                </c:pt>
                <c:pt idx="9149">
                  <c:v>300.62700000000001</c:v>
                </c:pt>
                <c:pt idx="9150">
                  <c:v>300.66300000000001</c:v>
                </c:pt>
                <c:pt idx="9151">
                  <c:v>300.69900000000001</c:v>
                </c:pt>
                <c:pt idx="9152">
                  <c:v>300.73599999999999</c:v>
                </c:pt>
                <c:pt idx="9153">
                  <c:v>300.77199999999999</c:v>
                </c:pt>
                <c:pt idx="9154">
                  <c:v>300.80799999999999</c:v>
                </c:pt>
                <c:pt idx="9155">
                  <c:v>300.84500000000003</c:v>
                </c:pt>
                <c:pt idx="9156">
                  <c:v>300.88100000000003</c:v>
                </c:pt>
                <c:pt idx="9157">
                  <c:v>300.91700000000003</c:v>
                </c:pt>
                <c:pt idx="9158">
                  <c:v>300.95400000000001</c:v>
                </c:pt>
                <c:pt idx="9159">
                  <c:v>300.99</c:v>
                </c:pt>
                <c:pt idx="9160">
                  <c:v>301.02699999999999</c:v>
                </c:pt>
                <c:pt idx="9161">
                  <c:v>301.06400000000002</c:v>
                </c:pt>
                <c:pt idx="9162">
                  <c:v>301.10000000000002</c:v>
                </c:pt>
                <c:pt idx="9163">
                  <c:v>301.137</c:v>
                </c:pt>
                <c:pt idx="9164">
                  <c:v>301.173</c:v>
                </c:pt>
                <c:pt idx="9165">
                  <c:v>301.20999999999998</c:v>
                </c:pt>
                <c:pt idx="9166">
                  <c:v>301.24599999999998</c:v>
                </c:pt>
                <c:pt idx="9167">
                  <c:v>301.28300000000002</c:v>
                </c:pt>
                <c:pt idx="9168">
                  <c:v>301.31900000000002</c:v>
                </c:pt>
                <c:pt idx="9169">
                  <c:v>301.35599999999999</c:v>
                </c:pt>
                <c:pt idx="9170">
                  <c:v>301.392</c:v>
                </c:pt>
                <c:pt idx="9171">
                  <c:v>301.42900000000003</c:v>
                </c:pt>
                <c:pt idx="9172">
                  <c:v>301.46500000000003</c:v>
                </c:pt>
                <c:pt idx="9173">
                  <c:v>301.50200000000001</c:v>
                </c:pt>
                <c:pt idx="9174">
                  <c:v>301.53800000000001</c:v>
                </c:pt>
                <c:pt idx="9175">
                  <c:v>301.57499999999999</c:v>
                </c:pt>
                <c:pt idx="9176">
                  <c:v>301.61099999999999</c:v>
                </c:pt>
                <c:pt idx="9177">
                  <c:v>301.64800000000002</c:v>
                </c:pt>
                <c:pt idx="9178">
                  <c:v>301.68400000000003</c:v>
                </c:pt>
                <c:pt idx="9179">
                  <c:v>301.72000000000003</c:v>
                </c:pt>
                <c:pt idx="9180">
                  <c:v>301.75700000000001</c:v>
                </c:pt>
                <c:pt idx="9181">
                  <c:v>301.79300000000001</c:v>
                </c:pt>
                <c:pt idx="9182">
                  <c:v>301.83</c:v>
                </c:pt>
                <c:pt idx="9183">
                  <c:v>301.86599999999999</c:v>
                </c:pt>
                <c:pt idx="9184">
                  <c:v>301.90199999999999</c:v>
                </c:pt>
                <c:pt idx="9185">
                  <c:v>301.93900000000002</c:v>
                </c:pt>
                <c:pt idx="9186">
                  <c:v>301.97500000000002</c:v>
                </c:pt>
                <c:pt idx="9187">
                  <c:v>302.012</c:v>
                </c:pt>
                <c:pt idx="9188">
                  <c:v>302.048</c:v>
                </c:pt>
                <c:pt idx="9189">
                  <c:v>302.084</c:v>
                </c:pt>
                <c:pt idx="9190">
                  <c:v>302.12099999999998</c:v>
                </c:pt>
                <c:pt idx="9191">
                  <c:v>302.15699999999998</c:v>
                </c:pt>
                <c:pt idx="9192">
                  <c:v>302.19299999999998</c:v>
                </c:pt>
                <c:pt idx="9193">
                  <c:v>302.23</c:v>
                </c:pt>
                <c:pt idx="9194">
                  <c:v>302.26600000000002</c:v>
                </c:pt>
                <c:pt idx="9195">
                  <c:v>302.30200000000002</c:v>
                </c:pt>
                <c:pt idx="9196">
                  <c:v>302.33800000000002</c:v>
                </c:pt>
                <c:pt idx="9197">
                  <c:v>302.375</c:v>
                </c:pt>
                <c:pt idx="9198">
                  <c:v>302.411</c:v>
                </c:pt>
                <c:pt idx="9199">
                  <c:v>302.447</c:v>
                </c:pt>
                <c:pt idx="9200">
                  <c:v>302.48399999999998</c:v>
                </c:pt>
                <c:pt idx="9201">
                  <c:v>302.52</c:v>
                </c:pt>
                <c:pt idx="9202">
                  <c:v>302.55599999999998</c:v>
                </c:pt>
                <c:pt idx="9203">
                  <c:v>302.59300000000002</c:v>
                </c:pt>
                <c:pt idx="9204">
                  <c:v>302.62900000000002</c:v>
                </c:pt>
                <c:pt idx="9205">
                  <c:v>302.66500000000002</c:v>
                </c:pt>
                <c:pt idx="9206">
                  <c:v>302.70100000000002</c:v>
                </c:pt>
                <c:pt idx="9207">
                  <c:v>302.738</c:v>
                </c:pt>
                <c:pt idx="9208">
                  <c:v>302.774</c:v>
                </c:pt>
                <c:pt idx="9209">
                  <c:v>302.81</c:v>
                </c:pt>
                <c:pt idx="9210">
                  <c:v>302.84699999999998</c:v>
                </c:pt>
                <c:pt idx="9211">
                  <c:v>302.88299999999998</c:v>
                </c:pt>
                <c:pt idx="9212">
                  <c:v>302.91899999999998</c:v>
                </c:pt>
                <c:pt idx="9213">
                  <c:v>302.95600000000002</c:v>
                </c:pt>
                <c:pt idx="9214">
                  <c:v>302.99200000000002</c:v>
                </c:pt>
                <c:pt idx="9215">
                  <c:v>303.02800000000002</c:v>
                </c:pt>
                <c:pt idx="9216">
                  <c:v>303.065</c:v>
                </c:pt>
                <c:pt idx="9217">
                  <c:v>303.101</c:v>
                </c:pt>
                <c:pt idx="9218">
                  <c:v>303.13800000000003</c:v>
                </c:pt>
                <c:pt idx="9219">
                  <c:v>303.17399999999998</c:v>
                </c:pt>
                <c:pt idx="9220">
                  <c:v>303.20999999999998</c:v>
                </c:pt>
                <c:pt idx="9221">
                  <c:v>303.24700000000001</c:v>
                </c:pt>
                <c:pt idx="9222">
                  <c:v>303.28300000000002</c:v>
                </c:pt>
                <c:pt idx="9223">
                  <c:v>303.32</c:v>
                </c:pt>
                <c:pt idx="9224">
                  <c:v>303.35599999999999</c:v>
                </c:pt>
                <c:pt idx="9225">
                  <c:v>303.392</c:v>
                </c:pt>
                <c:pt idx="9226">
                  <c:v>303.42900000000003</c:v>
                </c:pt>
                <c:pt idx="9227">
                  <c:v>303.46500000000003</c:v>
                </c:pt>
                <c:pt idx="9228">
                  <c:v>303.50200000000001</c:v>
                </c:pt>
                <c:pt idx="9229">
                  <c:v>303.53800000000001</c:v>
                </c:pt>
                <c:pt idx="9230">
                  <c:v>303.57499999999999</c:v>
                </c:pt>
                <c:pt idx="9231">
                  <c:v>303.61200000000002</c:v>
                </c:pt>
                <c:pt idx="9232">
                  <c:v>303.64800000000002</c:v>
                </c:pt>
                <c:pt idx="9233">
                  <c:v>303.685</c:v>
                </c:pt>
                <c:pt idx="9234">
                  <c:v>303.721</c:v>
                </c:pt>
                <c:pt idx="9235">
                  <c:v>303.75799999999998</c:v>
                </c:pt>
                <c:pt idx="9236">
                  <c:v>303.79399999999998</c:v>
                </c:pt>
                <c:pt idx="9237">
                  <c:v>303.83100000000002</c:v>
                </c:pt>
                <c:pt idx="9238">
                  <c:v>303.86700000000002</c:v>
                </c:pt>
                <c:pt idx="9239">
                  <c:v>303.904</c:v>
                </c:pt>
                <c:pt idx="9240">
                  <c:v>303.94</c:v>
                </c:pt>
                <c:pt idx="9241">
                  <c:v>303.97700000000003</c:v>
                </c:pt>
                <c:pt idx="9242">
                  <c:v>304.01300000000003</c:v>
                </c:pt>
                <c:pt idx="9243">
                  <c:v>304.05</c:v>
                </c:pt>
                <c:pt idx="9244">
                  <c:v>304.08600000000001</c:v>
                </c:pt>
                <c:pt idx="9245">
                  <c:v>304.12299999999999</c:v>
                </c:pt>
                <c:pt idx="9246">
                  <c:v>304.15899999999999</c:v>
                </c:pt>
                <c:pt idx="9247">
                  <c:v>304.19600000000003</c:v>
                </c:pt>
                <c:pt idx="9248">
                  <c:v>304.23200000000003</c:v>
                </c:pt>
                <c:pt idx="9249">
                  <c:v>304.26800000000003</c:v>
                </c:pt>
                <c:pt idx="9250">
                  <c:v>304.30500000000001</c:v>
                </c:pt>
                <c:pt idx="9251">
                  <c:v>304.34100000000001</c:v>
                </c:pt>
                <c:pt idx="9252">
                  <c:v>304.37799999999999</c:v>
                </c:pt>
                <c:pt idx="9253">
                  <c:v>304.41399999999999</c:v>
                </c:pt>
                <c:pt idx="9254">
                  <c:v>304.45100000000002</c:v>
                </c:pt>
                <c:pt idx="9255">
                  <c:v>304.48700000000002</c:v>
                </c:pt>
                <c:pt idx="9256">
                  <c:v>304.524</c:v>
                </c:pt>
                <c:pt idx="9257">
                  <c:v>304.56</c:v>
                </c:pt>
                <c:pt idx="9258">
                  <c:v>304.59699999999998</c:v>
                </c:pt>
                <c:pt idx="9259">
                  <c:v>304.63299999999998</c:v>
                </c:pt>
                <c:pt idx="9260">
                  <c:v>304.67</c:v>
                </c:pt>
                <c:pt idx="9261">
                  <c:v>304.70600000000002</c:v>
                </c:pt>
                <c:pt idx="9262">
                  <c:v>304.74200000000002</c:v>
                </c:pt>
                <c:pt idx="9263">
                  <c:v>304.779</c:v>
                </c:pt>
                <c:pt idx="9264">
                  <c:v>304.815</c:v>
                </c:pt>
                <c:pt idx="9265">
                  <c:v>304.85200000000003</c:v>
                </c:pt>
                <c:pt idx="9266">
                  <c:v>304.88800000000003</c:v>
                </c:pt>
                <c:pt idx="9267">
                  <c:v>304.92500000000001</c:v>
                </c:pt>
                <c:pt idx="9268">
                  <c:v>304.96100000000001</c:v>
                </c:pt>
                <c:pt idx="9269">
                  <c:v>304.99700000000001</c:v>
                </c:pt>
                <c:pt idx="9270">
                  <c:v>305.03399999999999</c:v>
                </c:pt>
                <c:pt idx="9271">
                  <c:v>305.07</c:v>
                </c:pt>
                <c:pt idx="9272">
                  <c:v>305.10700000000003</c:v>
                </c:pt>
                <c:pt idx="9273">
                  <c:v>305.14300000000003</c:v>
                </c:pt>
                <c:pt idx="9274">
                  <c:v>305.18</c:v>
                </c:pt>
                <c:pt idx="9275">
                  <c:v>305.21600000000001</c:v>
                </c:pt>
                <c:pt idx="9276">
                  <c:v>305.25299999999999</c:v>
                </c:pt>
                <c:pt idx="9277">
                  <c:v>305.28899999999999</c:v>
                </c:pt>
                <c:pt idx="9278">
                  <c:v>305.32499999999999</c:v>
                </c:pt>
                <c:pt idx="9279">
                  <c:v>305.36200000000002</c:v>
                </c:pt>
                <c:pt idx="9280">
                  <c:v>305.39800000000002</c:v>
                </c:pt>
                <c:pt idx="9281">
                  <c:v>305.435</c:v>
                </c:pt>
                <c:pt idx="9282">
                  <c:v>305.471</c:v>
                </c:pt>
                <c:pt idx="9283">
                  <c:v>305.50799999999998</c:v>
                </c:pt>
                <c:pt idx="9284">
                  <c:v>305.54399999999998</c:v>
                </c:pt>
                <c:pt idx="9285">
                  <c:v>305.58</c:v>
                </c:pt>
                <c:pt idx="9286">
                  <c:v>305.61700000000002</c:v>
                </c:pt>
                <c:pt idx="9287">
                  <c:v>305.65300000000002</c:v>
                </c:pt>
                <c:pt idx="9288">
                  <c:v>305.69</c:v>
                </c:pt>
                <c:pt idx="9289">
                  <c:v>305.726</c:v>
                </c:pt>
                <c:pt idx="9290">
                  <c:v>305.76300000000003</c:v>
                </c:pt>
                <c:pt idx="9291">
                  <c:v>305.79899999999998</c:v>
                </c:pt>
                <c:pt idx="9292">
                  <c:v>305.83600000000001</c:v>
                </c:pt>
                <c:pt idx="9293">
                  <c:v>305.87200000000001</c:v>
                </c:pt>
                <c:pt idx="9294">
                  <c:v>305.90899999999999</c:v>
                </c:pt>
                <c:pt idx="9295">
                  <c:v>305.94499999999999</c:v>
                </c:pt>
                <c:pt idx="9296">
                  <c:v>305.98200000000003</c:v>
                </c:pt>
                <c:pt idx="9297">
                  <c:v>306.01900000000001</c:v>
                </c:pt>
                <c:pt idx="9298">
                  <c:v>306.05500000000001</c:v>
                </c:pt>
                <c:pt idx="9299">
                  <c:v>306.09199999999998</c:v>
                </c:pt>
                <c:pt idx="9300">
                  <c:v>306.12799999999999</c:v>
                </c:pt>
                <c:pt idx="9301">
                  <c:v>306.16500000000002</c:v>
                </c:pt>
                <c:pt idx="9302">
                  <c:v>306.202</c:v>
                </c:pt>
                <c:pt idx="9303">
                  <c:v>306.23900000000003</c:v>
                </c:pt>
                <c:pt idx="9304">
                  <c:v>306.27500000000003</c:v>
                </c:pt>
                <c:pt idx="9305">
                  <c:v>306.31200000000001</c:v>
                </c:pt>
                <c:pt idx="9306">
                  <c:v>306.34899999999999</c:v>
                </c:pt>
                <c:pt idx="9307">
                  <c:v>306.38499999999999</c:v>
                </c:pt>
                <c:pt idx="9308">
                  <c:v>306.42200000000003</c:v>
                </c:pt>
                <c:pt idx="9309">
                  <c:v>306.459</c:v>
                </c:pt>
                <c:pt idx="9310">
                  <c:v>306.49599999999998</c:v>
                </c:pt>
                <c:pt idx="9311">
                  <c:v>306.53199999999998</c:v>
                </c:pt>
                <c:pt idx="9312">
                  <c:v>306.56900000000002</c:v>
                </c:pt>
                <c:pt idx="9313">
                  <c:v>306.60599999999999</c:v>
                </c:pt>
                <c:pt idx="9314">
                  <c:v>306.642</c:v>
                </c:pt>
                <c:pt idx="9315">
                  <c:v>306.67900000000003</c:v>
                </c:pt>
                <c:pt idx="9316">
                  <c:v>306.71600000000001</c:v>
                </c:pt>
                <c:pt idx="9317">
                  <c:v>306.75200000000001</c:v>
                </c:pt>
                <c:pt idx="9318">
                  <c:v>306.78899999999999</c:v>
                </c:pt>
                <c:pt idx="9319">
                  <c:v>306.82600000000002</c:v>
                </c:pt>
                <c:pt idx="9320">
                  <c:v>306.86200000000002</c:v>
                </c:pt>
                <c:pt idx="9321">
                  <c:v>306.899</c:v>
                </c:pt>
                <c:pt idx="9322">
                  <c:v>306.935</c:v>
                </c:pt>
                <c:pt idx="9323">
                  <c:v>306.97199999999998</c:v>
                </c:pt>
                <c:pt idx="9324">
                  <c:v>307.00900000000001</c:v>
                </c:pt>
                <c:pt idx="9325">
                  <c:v>307.04500000000002</c:v>
                </c:pt>
                <c:pt idx="9326">
                  <c:v>307.08199999999999</c:v>
                </c:pt>
                <c:pt idx="9327">
                  <c:v>307.11799999999999</c:v>
                </c:pt>
                <c:pt idx="9328">
                  <c:v>307.15500000000003</c:v>
                </c:pt>
                <c:pt idx="9329">
                  <c:v>307.19100000000003</c:v>
                </c:pt>
                <c:pt idx="9330">
                  <c:v>307.22800000000001</c:v>
                </c:pt>
                <c:pt idx="9331">
                  <c:v>307.26400000000001</c:v>
                </c:pt>
                <c:pt idx="9332">
                  <c:v>307.30099999999999</c:v>
                </c:pt>
                <c:pt idx="9333">
                  <c:v>307.33699999999999</c:v>
                </c:pt>
                <c:pt idx="9334">
                  <c:v>307.37400000000002</c:v>
                </c:pt>
                <c:pt idx="9335">
                  <c:v>307.41000000000003</c:v>
                </c:pt>
                <c:pt idx="9336">
                  <c:v>307.447</c:v>
                </c:pt>
                <c:pt idx="9337">
                  <c:v>307.483</c:v>
                </c:pt>
                <c:pt idx="9338">
                  <c:v>307.52</c:v>
                </c:pt>
                <c:pt idx="9339">
                  <c:v>307.55599999999998</c:v>
                </c:pt>
                <c:pt idx="9340">
                  <c:v>307.59300000000002</c:v>
                </c:pt>
                <c:pt idx="9341">
                  <c:v>307.62900000000002</c:v>
                </c:pt>
                <c:pt idx="9342">
                  <c:v>307.666</c:v>
                </c:pt>
                <c:pt idx="9343">
                  <c:v>307.702</c:v>
                </c:pt>
                <c:pt idx="9344">
                  <c:v>307.73900000000003</c:v>
                </c:pt>
                <c:pt idx="9345">
                  <c:v>307.77500000000003</c:v>
                </c:pt>
                <c:pt idx="9346">
                  <c:v>307.81200000000001</c:v>
                </c:pt>
                <c:pt idx="9347">
                  <c:v>307.84800000000001</c:v>
                </c:pt>
                <c:pt idx="9348">
                  <c:v>307.88499999999999</c:v>
                </c:pt>
                <c:pt idx="9349">
                  <c:v>307.92099999999999</c:v>
                </c:pt>
                <c:pt idx="9350">
                  <c:v>307.95800000000003</c:v>
                </c:pt>
                <c:pt idx="9351">
                  <c:v>307.99400000000003</c:v>
                </c:pt>
                <c:pt idx="9352">
                  <c:v>308.03100000000001</c:v>
                </c:pt>
                <c:pt idx="9353">
                  <c:v>308.06700000000001</c:v>
                </c:pt>
                <c:pt idx="9354">
                  <c:v>308.10399999999998</c:v>
                </c:pt>
                <c:pt idx="9355">
                  <c:v>308.14</c:v>
                </c:pt>
                <c:pt idx="9356">
                  <c:v>308.17700000000002</c:v>
                </c:pt>
                <c:pt idx="9357">
                  <c:v>308.21300000000002</c:v>
                </c:pt>
                <c:pt idx="9358">
                  <c:v>308.25</c:v>
                </c:pt>
                <c:pt idx="9359">
                  <c:v>308.286</c:v>
                </c:pt>
                <c:pt idx="9360">
                  <c:v>308.32299999999998</c:v>
                </c:pt>
                <c:pt idx="9361">
                  <c:v>308.36</c:v>
                </c:pt>
                <c:pt idx="9362">
                  <c:v>308.39600000000002</c:v>
                </c:pt>
                <c:pt idx="9363">
                  <c:v>308.43299999999999</c:v>
                </c:pt>
                <c:pt idx="9364">
                  <c:v>308.47000000000003</c:v>
                </c:pt>
                <c:pt idx="9365">
                  <c:v>308.50600000000003</c:v>
                </c:pt>
                <c:pt idx="9366">
                  <c:v>308.54300000000001</c:v>
                </c:pt>
                <c:pt idx="9367">
                  <c:v>308.58</c:v>
                </c:pt>
                <c:pt idx="9368">
                  <c:v>308.61599999999999</c:v>
                </c:pt>
                <c:pt idx="9369">
                  <c:v>308.65300000000002</c:v>
                </c:pt>
                <c:pt idx="9370">
                  <c:v>308.69</c:v>
                </c:pt>
                <c:pt idx="9371">
                  <c:v>308.726</c:v>
                </c:pt>
                <c:pt idx="9372">
                  <c:v>308.76300000000003</c:v>
                </c:pt>
                <c:pt idx="9373">
                  <c:v>308.79899999999998</c:v>
                </c:pt>
                <c:pt idx="9374">
                  <c:v>308.83600000000001</c:v>
                </c:pt>
                <c:pt idx="9375">
                  <c:v>308.87299999999999</c:v>
                </c:pt>
                <c:pt idx="9376">
                  <c:v>308.90899999999999</c:v>
                </c:pt>
                <c:pt idx="9377">
                  <c:v>308.94600000000003</c:v>
                </c:pt>
                <c:pt idx="9378">
                  <c:v>308.98200000000003</c:v>
                </c:pt>
                <c:pt idx="9379">
                  <c:v>309.01900000000001</c:v>
                </c:pt>
                <c:pt idx="9380">
                  <c:v>309.05599999999998</c:v>
                </c:pt>
                <c:pt idx="9381">
                  <c:v>309.09300000000002</c:v>
                </c:pt>
                <c:pt idx="9382">
                  <c:v>309.12900000000002</c:v>
                </c:pt>
                <c:pt idx="9383">
                  <c:v>309.166</c:v>
                </c:pt>
                <c:pt idx="9384">
                  <c:v>309.20300000000003</c:v>
                </c:pt>
                <c:pt idx="9385">
                  <c:v>309.23900000000003</c:v>
                </c:pt>
                <c:pt idx="9386">
                  <c:v>309.27600000000001</c:v>
                </c:pt>
                <c:pt idx="9387">
                  <c:v>309.31299999999999</c:v>
                </c:pt>
                <c:pt idx="9388">
                  <c:v>309.35000000000002</c:v>
                </c:pt>
                <c:pt idx="9389">
                  <c:v>309.38600000000002</c:v>
                </c:pt>
                <c:pt idx="9390">
                  <c:v>309.423</c:v>
                </c:pt>
                <c:pt idx="9391">
                  <c:v>309.45999999999998</c:v>
                </c:pt>
                <c:pt idx="9392">
                  <c:v>309.49700000000001</c:v>
                </c:pt>
                <c:pt idx="9393">
                  <c:v>309.53300000000002</c:v>
                </c:pt>
                <c:pt idx="9394">
                  <c:v>309.57</c:v>
                </c:pt>
                <c:pt idx="9395">
                  <c:v>309.60700000000003</c:v>
                </c:pt>
                <c:pt idx="9396">
                  <c:v>309.64300000000003</c:v>
                </c:pt>
                <c:pt idx="9397">
                  <c:v>309.68</c:v>
                </c:pt>
                <c:pt idx="9398">
                  <c:v>309.71699999999998</c:v>
                </c:pt>
                <c:pt idx="9399">
                  <c:v>309.75400000000002</c:v>
                </c:pt>
                <c:pt idx="9400">
                  <c:v>309.79000000000002</c:v>
                </c:pt>
                <c:pt idx="9401">
                  <c:v>309.827</c:v>
                </c:pt>
                <c:pt idx="9402">
                  <c:v>309.86400000000003</c:v>
                </c:pt>
                <c:pt idx="9403">
                  <c:v>309.90000000000003</c:v>
                </c:pt>
                <c:pt idx="9404">
                  <c:v>309.93700000000001</c:v>
                </c:pt>
                <c:pt idx="9405">
                  <c:v>309.97399999999999</c:v>
                </c:pt>
                <c:pt idx="9406">
                  <c:v>310.01</c:v>
                </c:pt>
                <c:pt idx="9407">
                  <c:v>310.04700000000003</c:v>
                </c:pt>
                <c:pt idx="9408">
                  <c:v>310.084</c:v>
                </c:pt>
                <c:pt idx="9409">
                  <c:v>310.12</c:v>
                </c:pt>
                <c:pt idx="9410">
                  <c:v>310.15699999999998</c:v>
                </c:pt>
                <c:pt idx="9411">
                  <c:v>310.19299999999998</c:v>
                </c:pt>
                <c:pt idx="9412">
                  <c:v>310.23</c:v>
                </c:pt>
                <c:pt idx="9413">
                  <c:v>310.267</c:v>
                </c:pt>
                <c:pt idx="9414">
                  <c:v>310.303</c:v>
                </c:pt>
                <c:pt idx="9415">
                  <c:v>310.34000000000003</c:v>
                </c:pt>
                <c:pt idx="9416">
                  <c:v>310.37700000000001</c:v>
                </c:pt>
                <c:pt idx="9417">
                  <c:v>310.41300000000001</c:v>
                </c:pt>
                <c:pt idx="9418">
                  <c:v>310.45</c:v>
                </c:pt>
                <c:pt idx="9419">
                  <c:v>310.48599999999999</c:v>
                </c:pt>
                <c:pt idx="9420">
                  <c:v>310.52300000000002</c:v>
                </c:pt>
                <c:pt idx="9421">
                  <c:v>310.56</c:v>
                </c:pt>
                <c:pt idx="9422">
                  <c:v>310.596</c:v>
                </c:pt>
                <c:pt idx="9423">
                  <c:v>310.63299999999998</c:v>
                </c:pt>
                <c:pt idx="9424">
                  <c:v>310.66899999999998</c:v>
                </c:pt>
                <c:pt idx="9425">
                  <c:v>310.70600000000002</c:v>
                </c:pt>
                <c:pt idx="9426">
                  <c:v>310.74200000000002</c:v>
                </c:pt>
                <c:pt idx="9427">
                  <c:v>310.779</c:v>
                </c:pt>
                <c:pt idx="9428">
                  <c:v>310.815</c:v>
                </c:pt>
                <c:pt idx="9429">
                  <c:v>310.85200000000003</c:v>
                </c:pt>
                <c:pt idx="9430">
                  <c:v>310.88800000000003</c:v>
                </c:pt>
                <c:pt idx="9431">
                  <c:v>310.92500000000001</c:v>
                </c:pt>
                <c:pt idx="9432">
                  <c:v>310.96100000000001</c:v>
                </c:pt>
                <c:pt idx="9433">
                  <c:v>310.99799999999999</c:v>
                </c:pt>
                <c:pt idx="9434">
                  <c:v>311.03399999999999</c:v>
                </c:pt>
                <c:pt idx="9435">
                  <c:v>311.07100000000003</c:v>
                </c:pt>
                <c:pt idx="9436">
                  <c:v>311.10700000000003</c:v>
                </c:pt>
                <c:pt idx="9437">
                  <c:v>311.14400000000001</c:v>
                </c:pt>
                <c:pt idx="9438">
                  <c:v>311.18</c:v>
                </c:pt>
                <c:pt idx="9439">
                  <c:v>311.21600000000001</c:v>
                </c:pt>
                <c:pt idx="9440">
                  <c:v>311.25299999999999</c:v>
                </c:pt>
                <c:pt idx="9441">
                  <c:v>311.28899999999999</c:v>
                </c:pt>
                <c:pt idx="9442">
                  <c:v>311.32600000000002</c:v>
                </c:pt>
                <c:pt idx="9443">
                  <c:v>311.36200000000002</c:v>
                </c:pt>
                <c:pt idx="9444">
                  <c:v>311.39800000000002</c:v>
                </c:pt>
                <c:pt idx="9445">
                  <c:v>311.435</c:v>
                </c:pt>
                <c:pt idx="9446">
                  <c:v>311.471</c:v>
                </c:pt>
                <c:pt idx="9447">
                  <c:v>311.50700000000001</c:v>
                </c:pt>
                <c:pt idx="9448">
                  <c:v>311.54399999999998</c:v>
                </c:pt>
                <c:pt idx="9449">
                  <c:v>311.58</c:v>
                </c:pt>
                <c:pt idx="9450">
                  <c:v>311.61599999999999</c:v>
                </c:pt>
                <c:pt idx="9451">
                  <c:v>311.65300000000002</c:v>
                </c:pt>
                <c:pt idx="9452">
                  <c:v>311.68900000000002</c:v>
                </c:pt>
                <c:pt idx="9453">
                  <c:v>311.72500000000002</c:v>
                </c:pt>
                <c:pt idx="9454">
                  <c:v>311.762</c:v>
                </c:pt>
                <c:pt idx="9455">
                  <c:v>311.798</c:v>
                </c:pt>
                <c:pt idx="9456">
                  <c:v>311.834</c:v>
                </c:pt>
                <c:pt idx="9457">
                  <c:v>311.87099999999998</c:v>
                </c:pt>
                <c:pt idx="9458">
                  <c:v>311.90699999999998</c:v>
                </c:pt>
                <c:pt idx="9459">
                  <c:v>311.94299999999998</c:v>
                </c:pt>
                <c:pt idx="9460">
                  <c:v>311.97899999999998</c:v>
                </c:pt>
                <c:pt idx="9461">
                  <c:v>312.01600000000002</c:v>
                </c:pt>
                <c:pt idx="9462">
                  <c:v>312.05200000000002</c:v>
                </c:pt>
                <c:pt idx="9463">
                  <c:v>312.08800000000002</c:v>
                </c:pt>
                <c:pt idx="9464">
                  <c:v>312.125</c:v>
                </c:pt>
                <c:pt idx="9465">
                  <c:v>312.161</c:v>
                </c:pt>
                <c:pt idx="9466">
                  <c:v>312.197</c:v>
                </c:pt>
                <c:pt idx="9467">
                  <c:v>312.233</c:v>
                </c:pt>
                <c:pt idx="9468">
                  <c:v>312.27</c:v>
                </c:pt>
                <c:pt idx="9469">
                  <c:v>312.30599999999998</c:v>
                </c:pt>
                <c:pt idx="9470">
                  <c:v>312.34199999999998</c:v>
                </c:pt>
                <c:pt idx="9471">
                  <c:v>312.37900000000002</c:v>
                </c:pt>
                <c:pt idx="9472">
                  <c:v>312.41500000000002</c:v>
                </c:pt>
                <c:pt idx="9473">
                  <c:v>312.45100000000002</c:v>
                </c:pt>
                <c:pt idx="9474">
                  <c:v>312.488</c:v>
                </c:pt>
                <c:pt idx="9475">
                  <c:v>312.524</c:v>
                </c:pt>
                <c:pt idx="9476">
                  <c:v>312.56</c:v>
                </c:pt>
                <c:pt idx="9477">
                  <c:v>312.59699999999998</c:v>
                </c:pt>
                <c:pt idx="9478">
                  <c:v>312.63299999999998</c:v>
                </c:pt>
                <c:pt idx="9479">
                  <c:v>312.66899999999998</c:v>
                </c:pt>
                <c:pt idx="9480">
                  <c:v>312.70600000000002</c:v>
                </c:pt>
                <c:pt idx="9481">
                  <c:v>312.74200000000002</c:v>
                </c:pt>
                <c:pt idx="9482">
                  <c:v>312.77800000000002</c:v>
                </c:pt>
                <c:pt idx="9483">
                  <c:v>312.81400000000002</c:v>
                </c:pt>
                <c:pt idx="9484">
                  <c:v>312.851</c:v>
                </c:pt>
                <c:pt idx="9485">
                  <c:v>312.887</c:v>
                </c:pt>
                <c:pt idx="9486">
                  <c:v>312.923</c:v>
                </c:pt>
                <c:pt idx="9487">
                  <c:v>312.95999999999998</c:v>
                </c:pt>
                <c:pt idx="9488">
                  <c:v>312.99599999999998</c:v>
                </c:pt>
                <c:pt idx="9489">
                  <c:v>313.03199999999998</c:v>
                </c:pt>
                <c:pt idx="9490">
                  <c:v>313.06799999999998</c:v>
                </c:pt>
                <c:pt idx="9491">
                  <c:v>313.10399999999998</c:v>
                </c:pt>
                <c:pt idx="9492">
                  <c:v>313.14100000000002</c:v>
                </c:pt>
                <c:pt idx="9493">
                  <c:v>313.17700000000002</c:v>
                </c:pt>
                <c:pt idx="9494">
                  <c:v>313.21300000000002</c:v>
                </c:pt>
                <c:pt idx="9495">
                  <c:v>313.24900000000002</c:v>
                </c:pt>
                <c:pt idx="9496">
                  <c:v>313.28500000000003</c:v>
                </c:pt>
                <c:pt idx="9497">
                  <c:v>313.32100000000003</c:v>
                </c:pt>
                <c:pt idx="9498">
                  <c:v>313.35700000000003</c:v>
                </c:pt>
                <c:pt idx="9499">
                  <c:v>313.39300000000003</c:v>
                </c:pt>
                <c:pt idx="9500">
                  <c:v>313.43</c:v>
                </c:pt>
                <c:pt idx="9501">
                  <c:v>313.46600000000001</c:v>
                </c:pt>
                <c:pt idx="9502">
                  <c:v>313.50200000000001</c:v>
                </c:pt>
                <c:pt idx="9503">
                  <c:v>313.53800000000001</c:v>
                </c:pt>
                <c:pt idx="9504">
                  <c:v>313.57400000000001</c:v>
                </c:pt>
                <c:pt idx="9505">
                  <c:v>313.61</c:v>
                </c:pt>
                <c:pt idx="9506">
                  <c:v>313.64600000000002</c:v>
                </c:pt>
                <c:pt idx="9507">
                  <c:v>313.68299999999999</c:v>
                </c:pt>
                <c:pt idx="9508">
                  <c:v>313.71899999999999</c:v>
                </c:pt>
                <c:pt idx="9509">
                  <c:v>313.755</c:v>
                </c:pt>
                <c:pt idx="9510">
                  <c:v>313.791</c:v>
                </c:pt>
                <c:pt idx="9511">
                  <c:v>313.827</c:v>
                </c:pt>
                <c:pt idx="9512">
                  <c:v>313.863</c:v>
                </c:pt>
                <c:pt idx="9513">
                  <c:v>313.899</c:v>
                </c:pt>
                <c:pt idx="9514">
                  <c:v>313.935</c:v>
                </c:pt>
                <c:pt idx="9515">
                  <c:v>313.97199999999998</c:v>
                </c:pt>
                <c:pt idx="9516">
                  <c:v>314.00799999999998</c:v>
                </c:pt>
                <c:pt idx="9517">
                  <c:v>314.04399999999998</c:v>
                </c:pt>
                <c:pt idx="9518">
                  <c:v>314.08</c:v>
                </c:pt>
                <c:pt idx="9519">
                  <c:v>314.11599999999999</c:v>
                </c:pt>
                <c:pt idx="9520">
                  <c:v>314.15199999999999</c:v>
                </c:pt>
                <c:pt idx="9521">
                  <c:v>314.18799999999999</c:v>
                </c:pt>
                <c:pt idx="9522">
                  <c:v>314.22399999999999</c:v>
                </c:pt>
                <c:pt idx="9523">
                  <c:v>314.26</c:v>
                </c:pt>
                <c:pt idx="9524">
                  <c:v>314.29700000000003</c:v>
                </c:pt>
                <c:pt idx="9525">
                  <c:v>314.33300000000003</c:v>
                </c:pt>
                <c:pt idx="9526">
                  <c:v>314.36900000000003</c:v>
                </c:pt>
                <c:pt idx="9527">
                  <c:v>314.40500000000003</c:v>
                </c:pt>
                <c:pt idx="9528">
                  <c:v>314.44100000000003</c:v>
                </c:pt>
                <c:pt idx="9529">
                  <c:v>314.47700000000003</c:v>
                </c:pt>
                <c:pt idx="9530">
                  <c:v>314.51300000000003</c:v>
                </c:pt>
                <c:pt idx="9531">
                  <c:v>314.54899999999998</c:v>
                </c:pt>
                <c:pt idx="9532">
                  <c:v>314.58499999999998</c:v>
                </c:pt>
                <c:pt idx="9533">
                  <c:v>314.62099999999998</c:v>
                </c:pt>
                <c:pt idx="9534">
                  <c:v>314.65699999999998</c:v>
                </c:pt>
                <c:pt idx="9535">
                  <c:v>314.69299999999998</c:v>
                </c:pt>
                <c:pt idx="9536">
                  <c:v>314.72899999999998</c:v>
                </c:pt>
                <c:pt idx="9537">
                  <c:v>314.76499999999999</c:v>
                </c:pt>
                <c:pt idx="9538">
                  <c:v>314.80099999999999</c:v>
                </c:pt>
                <c:pt idx="9539">
                  <c:v>314.83699999999999</c:v>
                </c:pt>
                <c:pt idx="9540">
                  <c:v>314.87299999999999</c:v>
                </c:pt>
                <c:pt idx="9541">
                  <c:v>314.90899999999999</c:v>
                </c:pt>
                <c:pt idx="9542">
                  <c:v>314.94400000000002</c:v>
                </c:pt>
                <c:pt idx="9543">
                  <c:v>314.98</c:v>
                </c:pt>
                <c:pt idx="9544">
                  <c:v>315.01600000000002</c:v>
                </c:pt>
                <c:pt idx="9545">
                  <c:v>315.05200000000002</c:v>
                </c:pt>
                <c:pt idx="9546">
                  <c:v>315.08800000000002</c:v>
                </c:pt>
                <c:pt idx="9547">
                  <c:v>315.12400000000002</c:v>
                </c:pt>
                <c:pt idx="9548">
                  <c:v>315.16000000000003</c:v>
                </c:pt>
                <c:pt idx="9549">
                  <c:v>315.19600000000003</c:v>
                </c:pt>
                <c:pt idx="9550">
                  <c:v>315.23200000000003</c:v>
                </c:pt>
                <c:pt idx="9551">
                  <c:v>315.26800000000003</c:v>
                </c:pt>
                <c:pt idx="9552">
                  <c:v>315.30400000000003</c:v>
                </c:pt>
                <c:pt idx="9553">
                  <c:v>315.34000000000003</c:v>
                </c:pt>
                <c:pt idx="9554">
                  <c:v>315.37600000000003</c:v>
                </c:pt>
                <c:pt idx="9555">
                  <c:v>315.41200000000003</c:v>
                </c:pt>
                <c:pt idx="9556">
                  <c:v>315.44799999999998</c:v>
                </c:pt>
                <c:pt idx="9557">
                  <c:v>315.48399999999998</c:v>
                </c:pt>
                <c:pt idx="9558">
                  <c:v>315.52</c:v>
                </c:pt>
                <c:pt idx="9559">
                  <c:v>315.55599999999998</c:v>
                </c:pt>
                <c:pt idx="9560">
                  <c:v>315.59199999999998</c:v>
                </c:pt>
                <c:pt idx="9561">
                  <c:v>315.62799999999999</c:v>
                </c:pt>
                <c:pt idx="9562">
                  <c:v>315.66399999999999</c:v>
                </c:pt>
                <c:pt idx="9563">
                  <c:v>315.7</c:v>
                </c:pt>
                <c:pt idx="9564">
                  <c:v>315.73599999999999</c:v>
                </c:pt>
                <c:pt idx="9565">
                  <c:v>315.77199999999999</c:v>
                </c:pt>
                <c:pt idx="9566">
                  <c:v>315.80900000000003</c:v>
                </c:pt>
                <c:pt idx="9567">
                  <c:v>315.84500000000003</c:v>
                </c:pt>
                <c:pt idx="9568">
                  <c:v>315.88100000000003</c:v>
                </c:pt>
                <c:pt idx="9569">
                  <c:v>315.91700000000003</c:v>
                </c:pt>
                <c:pt idx="9570">
                  <c:v>315.95300000000003</c:v>
                </c:pt>
                <c:pt idx="9571">
                  <c:v>315.98900000000003</c:v>
                </c:pt>
                <c:pt idx="9572">
                  <c:v>316.02500000000003</c:v>
                </c:pt>
                <c:pt idx="9573">
                  <c:v>316.06099999999998</c:v>
                </c:pt>
                <c:pt idx="9574">
                  <c:v>316.09699999999998</c:v>
                </c:pt>
                <c:pt idx="9575">
                  <c:v>316.13400000000001</c:v>
                </c:pt>
                <c:pt idx="9576">
                  <c:v>316.17</c:v>
                </c:pt>
                <c:pt idx="9577">
                  <c:v>316.20600000000002</c:v>
                </c:pt>
                <c:pt idx="9578">
                  <c:v>316.24200000000002</c:v>
                </c:pt>
                <c:pt idx="9579">
                  <c:v>316.27800000000002</c:v>
                </c:pt>
                <c:pt idx="9580">
                  <c:v>316.31400000000002</c:v>
                </c:pt>
                <c:pt idx="9581">
                  <c:v>316.35000000000002</c:v>
                </c:pt>
                <c:pt idx="9582">
                  <c:v>316.38600000000002</c:v>
                </c:pt>
                <c:pt idx="9583">
                  <c:v>316.42200000000003</c:v>
                </c:pt>
                <c:pt idx="9584">
                  <c:v>316.459</c:v>
                </c:pt>
                <c:pt idx="9585">
                  <c:v>316.495</c:v>
                </c:pt>
                <c:pt idx="9586">
                  <c:v>316.53100000000001</c:v>
                </c:pt>
                <c:pt idx="9587">
                  <c:v>316.56700000000001</c:v>
                </c:pt>
                <c:pt idx="9588">
                  <c:v>316.60300000000001</c:v>
                </c:pt>
                <c:pt idx="9589">
                  <c:v>316.63900000000001</c:v>
                </c:pt>
                <c:pt idx="9590">
                  <c:v>316.67500000000001</c:v>
                </c:pt>
                <c:pt idx="9591">
                  <c:v>316.71100000000001</c:v>
                </c:pt>
                <c:pt idx="9592">
                  <c:v>316.74700000000001</c:v>
                </c:pt>
                <c:pt idx="9593">
                  <c:v>316.78300000000002</c:v>
                </c:pt>
                <c:pt idx="9594">
                  <c:v>316.81900000000002</c:v>
                </c:pt>
                <c:pt idx="9595">
                  <c:v>316.85500000000002</c:v>
                </c:pt>
                <c:pt idx="9596">
                  <c:v>316.892</c:v>
                </c:pt>
                <c:pt idx="9597">
                  <c:v>316.928</c:v>
                </c:pt>
                <c:pt idx="9598">
                  <c:v>316.964</c:v>
                </c:pt>
                <c:pt idx="9599">
                  <c:v>317</c:v>
                </c:pt>
                <c:pt idx="9600">
                  <c:v>317.036</c:v>
                </c:pt>
                <c:pt idx="9601">
                  <c:v>317.072</c:v>
                </c:pt>
                <c:pt idx="9602">
                  <c:v>317.108</c:v>
                </c:pt>
                <c:pt idx="9603">
                  <c:v>317.14400000000001</c:v>
                </c:pt>
                <c:pt idx="9604">
                  <c:v>317.18</c:v>
                </c:pt>
                <c:pt idx="9605">
                  <c:v>317.21699999999998</c:v>
                </c:pt>
                <c:pt idx="9606">
                  <c:v>317.25299999999999</c:v>
                </c:pt>
                <c:pt idx="9607">
                  <c:v>317.28899999999999</c:v>
                </c:pt>
                <c:pt idx="9608">
                  <c:v>317.32499999999999</c:v>
                </c:pt>
                <c:pt idx="9609">
                  <c:v>317.36099999999999</c:v>
                </c:pt>
                <c:pt idx="9610">
                  <c:v>317.39699999999999</c:v>
                </c:pt>
                <c:pt idx="9611">
                  <c:v>317.43299999999999</c:v>
                </c:pt>
                <c:pt idx="9612">
                  <c:v>317.46899999999999</c:v>
                </c:pt>
                <c:pt idx="9613">
                  <c:v>317.505</c:v>
                </c:pt>
                <c:pt idx="9614">
                  <c:v>317.541</c:v>
                </c:pt>
                <c:pt idx="9615">
                  <c:v>317.577</c:v>
                </c:pt>
                <c:pt idx="9616">
                  <c:v>317.61400000000003</c:v>
                </c:pt>
                <c:pt idx="9617">
                  <c:v>317.65000000000003</c:v>
                </c:pt>
                <c:pt idx="9618">
                  <c:v>317.68599999999998</c:v>
                </c:pt>
                <c:pt idx="9619">
                  <c:v>317.72199999999998</c:v>
                </c:pt>
                <c:pt idx="9620">
                  <c:v>317.75799999999998</c:v>
                </c:pt>
                <c:pt idx="9621">
                  <c:v>317.79399999999998</c:v>
                </c:pt>
                <c:pt idx="9622">
                  <c:v>317.83</c:v>
                </c:pt>
                <c:pt idx="9623">
                  <c:v>317.86599999999999</c:v>
                </c:pt>
                <c:pt idx="9624">
                  <c:v>317.90199999999999</c:v>
                </c:pt>
                <c:pt idx="9625">
                  <c:v>317.93799999999999</c:v>
                </c:pt>
                <c:pt idx="9626">
                  <c:v>317.97399999999999</c:v>
                </c:pt>
                <c:pt idx="9627">
                  <c:v>318.01100000000002</c:v>
                </c:pt>
                <c:pt idx="9628">
                  <c:v>318.04700000000003</c:v>
                </c:pt>
                <c:pt idx="9629">
                  <c:v>318.08300000000003</c:v>
                </c:pt>
                <c:pt idx="9630">
                  <c:v>318.11900000000003</c:v>
                </c:pt>
                <c:pt idx="9631">
                  <c:v>318.15500000000003</c:v>
                </c:pt>
                <c:pt idx="9632">
                  <c:v>318.19100000000003</c:v>
                </c:pt>
                <c:pt idx="9633">
                  <c:v>318.22800000000001</c:v>
                </c:pt>
                <c:pt idx="9634">
                  <c:v>318.26400000000001</c:v>
                </c:pt>
                <c:pt idx="9635">
                  <c:v>318.3</c:v>
                </c:pt>
                <c:pt idx="9636">
                  <c:v>318.33600000000001</c:v>
                </c:pt>
                <c:pt idx="9637">
                  <c:v>318.37200000000001</c:v>
                </c:pt>
                <c:pt idx="9638">
                  <c:v>318.40800000000002</c:v>
                </c:pt>
                <c:pt idx="9639">
                  <c:v>318.44499999999999</c:v>
                </c:pt>
                <c:pt idx="9640">
                  <c:v>318.48099999999999</c:v>
                </c:pt>
                <c:pt idx="9641">
                  <c:v>318.517</c:v>
                </c:pt>
                <c:pt idx="9642">
                  <c:v>318.553</c:v>
                </c:pt>
                <c:pt idx="9643">
                  <c:v>318.589</c:v>
                </c:pt>
                <c:pt idx="9644">
                  <c:v>318.62600000000003</c:v>
                </c:pt>
                <c:pt idx="9645">
                  <c:v>318.66200000000003</c:v>
                </c:pt>
                <c:pt idx="9646">
                  <c:v>318.69799999999998</c:v>
                </c:pt>
                <c:pt idx="9647">
                  <c:v>318.73399999999998</c:v>
                </c:pt>
                <c:pt idx="9648">
                  <c:v>318.77100000000002</c:v>
                </c:pt>
                <c:pt idx="9649">
                  <c:v>318.80700000000002</c:v>
                </c:pt>
                <c:pt idx="9650">
                  <c:v>318.84300000000002</c:v>
                </c:pt>
                <c:pt idx="9651">
                  <c:v>318.88</c:v>
                </c:pt>
                <c:pt idx="9652">
                  <c:v>318.916</c:v>
                </c:pt>
                <c:pt idx="9653">
                  <c:v>318.952</c:v>
                </c:pt>
                <c:pt idx="9654">
                  <c:v>318.98900000000003</c:v>
                </c:pt>
                <c:pt idx="9655">
                  <c:v>319.02500000000003</c:v>
                </c:pt>
                <c:pt idx="9656">
                  <c:v>319.06099999999998</c:v>
                </c:pt>
                <c:pt idx="9657">
                  <c:v>319.09800000000001</c:v>
                </c:pt>
                <c:pt idx="9658">
                  <c:v>319.13400000000001</c:v>
                </c:pt>
                <c:pt idx="9659">
                  <c:v>319.17</c:v>
                </c:pt>
                <c:pt idx="9660">
                  <c:v>319.20699999999999</c:v>
                </c:pt>
                <c:pt idx="9661">
                  <c:v>319.24299999999999</c:v>
                </c:pt>
                <c:pt idx="9662">
                  <c:v>319.28000000000003</c:v>
                </c:pt>
                <c:pt idx="9663">
                  <c:v>319.31600000000003</c:v>
                </c:pt>
                <c:pt idx="9664">
                  <c:v>319.35200000000003</c:v>
                </c:pt>
                <c:pt idx="9665">
                  <c:v>319.38900000000001</c:v>
                </c:pt>
                <c:pt idx="9666">
                  <c:v>319.42500000000001</c:v>
                </c:pt>
                <c:pt idx="9667">
                  <c:v>319.46100000000001</c:v>
                </c:pt>
                <c:pt idx="9668">
                  <c:v>319.49799999999999</c:v>
                </c:pt>
                <c:pt idx="9669">
                  <c:v>319.53399999999999</c:v>
                </c:pt>
                <c:pt idx="9670">
                  <c:v>319.57</c:v>
                </c:pt>
                <c:pt idx="9671">
                  <c:v>319.60700000000003</c:v>
                </c:pt>
                <c:pt idx="9672">
                  <c:v>319.64300000000003</c:v>
                </c:pt>
                <c:pt idx="9673">
                  <c:v>319.67900000000003</c:v>
                </c:pt>
                <c:pt idx="9674">
                  <c:v>319.71600000000001</c:v>
                </c:pt>
                <c:pt idx="9675">
                  <c:v>319.75200000000001</c:v>
                </c:pt>
                <c:pt idx="9676">
                  <c:v>319.78800000000001</c:v>
                </c:pt>
                <c:pt idx="9677">
                  <c:v>319.82499999999999</c:v>
                </c:pt>
                <c:pt idx="9678">
                  <c:v>319.86099999999999</c:v>
                </c:pt>
                <c:pt idx="9679">
                  <c:v>319.89699999999999</c:v>
                </c:pt>
                <c:pt idx="9680">
                  <c:v>319.93299999999999</c:v>
                </c:pt>
                <c:pt idx="9681">
                  <c:v>319.97000000000003</c:v>
                </c:pt>
                <c:pt idx="9682">
                  <c:v>320.00600000000003</c:v>
                </c:pt>
                <c:pt idx="9683">
                  <c:v>320.04200000000003</c:v>
                </c:pt>
                <c:pt idx="9684">
                  <c:v>320.07800000000003</c:v>
                </c:pt>
                <c:pt idx="9685">
                  <c:v>320.11400000000003</c:v>
                </c:pt>
                <c:pt idx="9686">
                  <c:v>320.15100000000001</c:v>
                </c:pt>
                <c:pt idx="9687">
                  <c:v>320.18700000000001</c:v>
                </c:pt>
                <c:pt idx="9688">
                  <c:v>320.22300000000001</c:v>
                </c:pt>
                <c:pt idx="9689">
                  <c:v>320.25900000000001</c:v>
                </c:pt>
                <c:pt idx="9690">
                  <c:v>320.29500000000002</c:v>
                </c:pt>
                <c:pt idx="9691">
                  <c:v>320.33100000000002</c:v>
                </c:pt>
                <c:pt idx="9692">
                  <c:v>320.36700000000002</c:v>
                </c:pt>
                <c:pt idx="9693">
                  <c:v>320.40300000000002</c:v>
                </c:pt>
                <c:pt idx="9694">
                  <c:v>320.43900000000002</c:v>
                </c:pt>
                <c:pt idx="9695">
                  <c:v>320.47500000000002</c:v>
                </c:pt>
                <c:pt idx="9696">
                  <c:v>320.51100000000002</c:v>
                </c:pt>
                <c:pt idx="9697">
                  <c:v>320.54700000000003</c:v>
                </c:pt>
                <c:pt idx="9698">
                  <c:v>320.584</c:v>
                </c:pt>
                <c:pt idx="9699">
                  <c:v>320.62</c:v>
                </c:pt>
                <c:pt idx="9700">
                  <c:v>320.65600000000001</c:v>
                </c:pt>
                <c:pt idx="9701">
                  <c:v>320.69200000000001</c:v>
                </c:pt>
                <c:pt idx="9702">
                  <c:v>320.72800000000001</c:v>
                </c:pt>
                <c:pt idx="9703">
                  <c:v>320.76400000000001</c:v>
                </c:pt>
                <c:pt idx="9704">
                  <c:v>320.8</c:v>
                </c:pt>
                <c:pt idx="9705">
                  <c:v>320.83699999999999</c:v>
                </c:pt>
                <c:pt idx="9706">
                  <c:v>320.87299999999999</c:v>
                </c:pt>
                <c:pt idx="9707">
                  <c:v>320.90899999999999</c:v>
                </c:pt>
                <c:pt idx="9708">
                  <c:v>320.94499999999999</c:v>
                </c:pt>
                <c:pt idx="9709">
                  <c:v>320.98099999999999</c:v>
                </c:pt>
                <c:pt idx="9710">
                  <c:v>321.01800000000003</c:v>
                </c:pt>
                <c:pt idx="9711">
                  <c:v>321.05400000000003</c:v>
                </c:pt>
                <c:pt idx="9712">
                  <c:v>321.09000000000003</c:v>
                </c:pt>
                <c:pt idx="9713">
                  <c:v>321.12700000000001</c:v>
                </c:pt>
                <c:pt idx="9714">
                  <c:v>321.16300000000001</c:v>
                </c:pt>
                <c:pt idx="9715">
                  <c:v>321.19900000000001</c:v>
                </c:pt>
                <c:pt idx="9716">
                  <c:v>321.23500000000001</c:v>
                </c:pt>
                <c:pt idx="9717">
                  <c:v>321.27199999999999</c:v>
                </c:pt>
                <c:pt idx="9718">
                  <c:v>321.30799999999999</c:v>
                </c:pt>
                <c:pt idx="9719">
                  <c:v>321.34399999999999</c:v>
                </c:pt>
                <c:pt idx="9720">
                  <c:v>321.38</c:v>
                </c:pt>
                <c:pt idx="9721">
                  <c:v>321.41700000000003</c:v>
                </c:pt>
                <c:pt idx="9722">
                  <c:v>321.45300000000003</c:v>
                </c:pt>
                <c:pt idx="9723">
                  <c:v>321.48900000000003</c:v>
                </c:pt>
                <c:pt idx="9724">
                  <c:v>321.52600000000001</c:v>
                </c:pt>
                <c:pt idx="9725">
                  <c:v>321.56200000000001</c:v>
                </c:pt>
                <c:pt idx="9726">
                  <c:v>321.59800000000001</c:v>
                </c:pt>
                <c:pt idx="9727">
                  <c:v>321.63499999999999</c:v>
                </c:pt>
                <c:pt idx="9728">
                  <c:v>321.67099999999999</c:v>
                </c:pt>
                <c:pt idx="9729">
                  <c:v>321.70800000000003</c:v>
                </c:pt>
                <c:pt idx="9730">
                  <c:v>321.74400000000003</c:v>
                </c:pt>
                <c:pt idx="9731">
                  <c:v>321.78000000000003</c:v>
                </c:pt>
                <c:pt idx="9732">
                  <c:v>321.81700000000001</c:v>
                </c:pt>
                <c:pt idx="9733">
                  <c:v>321.85300000000001</c:v>
                </c:pt>
                <c:pt idx="9734">
                  <c:v>321.89</c:v>
                </c:pt>
                <c:pt idx="9735">
                  <c:v>321.92599999999999</c:v>
                </c:pt>
                <c:pt idx="9736">
                  <c:v>321.96300000000002</c:v>
                </c:pt>
                <c:pt idx="9737">
                  <c:v>321.99900000000002</c:v>
                </c:pt>
                <c:pt idx="9738">
                  <c:v>322.036</c:v>
                </c:pt>
                <c:pt idx="9739">
                  <c:v>322.072</c:v>
                </c:pt>
                <c:pt idx="9740">
                  <c:v>322.10899999999998</c:v>
                </c:pt>
                <c:pt idx="9741">
                  <c:v>322.14499999999998</c:v>
                </c:pt>
                <c:pt idx="9742">
                  <c:v>322.18200000000002</c:v>
                </c:pt>
                <c:pt idx="9743">
                  <c:v>322.21800000000002</c:v>
                </c:pt>
                <c:pt idx="9744">
                  <c:v>322.255</c:v>
                </c:pt>
                <c:pt idx="9745">
                  <c:v>322.291</c:v>
                </c:pt>
                <c:pt idx="9746">
                  <c:v>322.327</c:v>
                </c:pt>
                <c:pt idx="9747">
                  <c:v>322.36400000000003</c:v>
                </c:pt>
                <c:pt idx="9748">
                  <c:v>322.40000000000003</c:v>
                </c:pt>
                <c:pt idx="9749">
                  <c:v>322.43700000000001</c:v>
                </c:pt>
                <c:pt idx="9750">
                  <c:v>322.47300000000001</c:v>
                </c:pt>
                <c:pt idx="9751">
                  <c:v>322.50900000000001</c:v>
                </c:pt>
                <c:pt idx="9752">
                  <c:v>322.54599999999999</c:v>
                </c:pt>
                <c:pt idx="9753">
                  <c:v>322.58199999999999</c:v>
                </c:pt>
                <c:pt idx="9754">
                  <c:v>322.61900000000003</c:v>
                </c:pt>
                <c:pt idx="9755">
                  <c:v>322.65500000000003</c:v>
                </c:pt>
                <c:pt idx="9756">
                  <c:v>322.69200000000001</c:v>
                </c:pt>
                <c:pt idx="9757">
                  <c:v>322.72800000000001</c:v>
                </c:pt>
                <c:pt idx="9758">
                  <c:v>322.76400000000001</c:v>
                </c:pt>
                <c:pt idx="9759">
                  <c:v>322.80099999999999</c:v>
                </c:pt>
                <c:pt idx="9760">
                  <c:v>322.83699999999999</c:v>
                </c:pt>
                <c:pt idx="9761">
                  <c:v>322.87400000000002</c:v>
                </c:pt>
                <c:pt idx="9762">
                  <c:v>322.91000000000003</c:v>
                </c:pt>
                <c:pt idx="9763">
                  <c:v>322.947</c:v>
                </c:pt>
                <c:pt idx="9764">
                  <c:v>322.983</c:v>
                </c:pt>
                <c:pt idx="9765">
                  <c:v>323.01900000000001</c:v>
                </c:pt>
                <c:pt idx="9766">
                  <c:v>323.05599999999998</c:v>
                </c:pt>
                <c:pt idx="9767">
                  <c:v>323.09199999999998</c:v>
                </c:pt>
                <c:pt idx="9768">
                  <c:v>323.12900000000002</c:v>
                </c:pt>
                <c:pt idx="9769">
                  <c:v>323.16500000000002</c:v>
                </c:pt>
                <c:pt idx="9770">
                  <c:v>323.202</c:v>
                </c:pt>
                <c:pt idx="9771">
                  <c:v>323.238</c:v>
                </c:pt>
                <c:pt idx="9772">
                  <c:v>323.27500000000003</c:v>
                </c:pt>
                <c:pt idx="9773">
                  <c:v>323.31099999999998</c:v>
                </c:pt>
                <c:pt idx="9774">
                  <c:v>323.34699999999998</c:v>
                </c:pt>
                <c:pt idx="9775">
                  <c:v>323.38400000000001</c:v>
                </c:pt>
                <c:pt idx="9776">
                  <c:v>323.42</c:v>
                </c:pt>
                <c:pt idx="9777">
                  <c:v>323.45600000000002</c:v>
                </c:pt>
                <c:pt idx="9778">
                  <c:v>323.49200000000002</c:v>
                </c:pt>
                <c:pt idx="9779">
                  <c:v>323.529</c:v>
                </c:pt>
                <c:pt idx="9780">
                  <c:v>323.565</c:v>
                </c:pt>
                <c:pt idx="9781">
                  <c:v>323.601</c:v>
                </c:pt>
                <c:pt idx="9782">
                  <c:v>323.637</c:v>
                </c:pt>
                <c:pt idx="9783">
                  <c:v>323.673</c:v>
                </c:pt>
                <c:pt idx="9784">
                  <c:v>323.709</c:v>
                </c:pt>
                <c:pt idx="9785">
                  <c:v>323.74599999999998</c:v>
                </c:pt>
                <c:pt idx="9786">
                  <c:v>323.78199999999998</c:v>
                </c:pt>
                <c:pt idx="9787">
                  <c:v>323.81799999999998</c:v>
                </c:pt>
                <c:pt idx="9788">
                  <c:v>323.85399999999998</c:v>
                </c:pt>
                <c:pt idx="9789">
                  <c:v>323.89</c:v>
                </c:pt>
                <c:pt idx="9790">
                  <c:v>323.92599999999999</c:v>
                </c:pt>
                <c:pt idx="9791">
                  <c:v>323.96300000000002</c:v>
                </c:pt>
                <c:pt idx="9792">
                  <c:v>323.99900000000002</c:v>
                </c:pt>
                <c:pt idx="9793">
                  <c:v>324.03500000000003</c:v>
                </c:pt>
                <c:pt idx="9794">
                  <c:v>324.07100000000003</c:v>
                </c:pt>
                <c:pt idx="9795">
                  <c:v>324.10700000000003</c:v>
                </c:pt>
                <c:pt idx="9796">
                  <c:v>324.14300000000003</c:v>
                </c:pt>
                <c:pt idx="9797">
                  <c:v>324.17900000000003</c:v>
                </c:pt>
                <c:pt idx="9798">
                  <c:v>324.21500000000003</c:v>
                </c:pt>
                <c:pt idx="9799">
                  <c:v>324.25100000000003</c:v>
                </c:pt>
                <c:pt idx="9800">
                  <c:v>324.28700000000003</c:v>
                </c:pt>
                <c:pt idx="9801">
                  <c:v>324.32299999999998</c:v>
                </c:pt>
                <c:pt idx="9802">
                  <c:v>324.35899999999998</c:v>
                </c:pt>
                <c:pt idx="9803">
                  <c:v>324.39499999999998</c:v>
                </c:pt>
                <c:pt idx="9804">
                  <c:v>324.43099999999998</c:v>
                </c:pt>
                <c:pt idx="9805">
                  <c:v>324.46699999999998</c:v>
                </c:pt>
                <c:pt idx="9806">
                  <c:v>324.50299999999999</c:v>
                </c:pt>
                <c:pt idx="9807">
                  <c:v>324.53899999999999</c:v>
                </c:pt>
                <c:pt idx="9808">
                  <c:v>324.57400000000001</c:v>
                </c:pt>
                <c:pt idx="9809">
                  <c:v>324.61</c:v>
                </c:pt>
                <c:pt idx="9810">
                  <c:v>324.64600000000002</c:v>
                </c:pt>
                <c:pt idx="9811">
                  <c:v>324.68200000000002</c:v>
                </c:pt>
                <c:pt idx="9812">
                  <c:v>324.71800000000002</c:v>
                </c:pt>
                <c:pt idx="9813">
                  <c:v>324.75400000000002</c:v>
                </c:pt>
                <c:pt idx="9814">
                  <c:v>324.79000000000002</c:v>
                </c:pt>
                <c:pt idx="9815">
                  <c:v>324.82499999999999</c:v>
                </c:pt>
                <c:pt idx="9816">
                  <c:v>324.86099999999999</c:v>
                </c:pt>
                <c:pt idx="9817">
                  <c:v>324.89699999999999</c:v>
                </c:pt>
                <c:pt idx="9818">
                  <c:v>324.93299999999999</c:v>
                </c:pt>
                <c:pt idx="9819">
                  <c:v>324.96899999999999</c:v>
                </c:pt>
                <c:pt idx="9820">
                  <c:v>325.005</c:v>
                </c:pt>
                <c:pt idx="9821">
                  <c:v>325.041</c:v>
                </c:pt>
                <c:pt idx="9822">
                  <c:v>325.077</c:v>
                </c:pt>
                <c:pt idx="9823">
                  <c:v>325.113</c:v>
                </c:pt>
                <c:pt idx="9824">
                  <c:v>325.149</c:v>
                </c:pt>
                <c:pt idx="9825">
                  <c:v>325.185</c:v>
                </c:pt>
                <c:pt idx="9826">
                  <c:v>325.221</c:v>
                </c:pt>
                <c:pt idx="9827">
                  <c:v>325.25700000000001</c:v>
                </c:pt>
                <c:pt idx="9828">
                  <c:v>325.29300000000001</c:v>
                </c:pt>
                <c:pt idx="9829">
                  <c:v>325.32900000000001</c:v>
                </c:pt>
                <c:pt idx="9830">
                  <c:v>325.36500000000001</c:v>
                </c:pt>
                <c:pt idx="9831">
                  <c:v>325.40100000000001</c:v>
                </c:pt>
                <c:pt idx="9832">
                  <c:v>325.43700000000001</c:v>
                </c:pt>
                <c:pt idx="9833">
                  <c:v>325.47300000000001</c:v>
                </c:pt>
                <c:pt idx="9834">
                  <c:v>325.50900000000001</c:v>
                </c:pt>
                <c:pt idx="9835">
                  <c:v>325.54500000000002</c:v>
                </c:pt>
                <c:pt idx="9836">
                  <c:v>325.58199999999999</c:v>
                </c:pt>
                <c:pt idx="9837">
                  <c:v>325.61799999999999</c:v>
                </c:pt>
                <c:pt idx="9838">
                  <c:v>325.654</c:v>
                </c:pt>
                <c:pt idx="9839">
                  <c:v>325.69</c:v>
                </c:pt>
                <c:pt idx="9840">
                  <c:v>325.726</c:v>
                </c:pt>
                <c:pt idx="9841">
                  <c:v>325.76300000000003</c:v>
                </c:pt>
                <c:pt idx="9842">
                  <c:v>325.79900000000004</c:v>
                </c:pt>
                <c:pt idx="9843">
                  <c:v>325.83499999999998</c:v>
                </c:pt>
                <c:pt idx="9844">
                  <c:v>325.87099999999998</c:v>
                </c:pt>
                <c:pt idx="9845">
                  <c:v>325.90800000000002</c:v>
                </c:pt>
                <c:pt idx="9846">
                  <c:v>325.94400000000002</c:v>
                </c:pt>
                <c:pt idx="9847">
                  <c:v>325.98</c:v>
                </c:pt>
                <c:pt idx="9848">
                  <c:v>326.01600000000002</c:v>
                </c:pt>
                <c:pt idx="9849">
                  <c:v>326.053</c:v>
                </c:pt>
                <c:pt idx="9850">
                  <c:v>326.089</c:v>
                </c:pt>
                <c:pt idx="9851">
                  <c:v>326.125</c:v>
                </c:pt>
                <c:pt idx="9852">
                  <c:v>326.161</c:v>
                </c:pt>
                <c:pt idx="9853">
                  <c:v>326.19799999999998</c:v>
                </c:pt>
                <c:pt idx="9854">
                  <c:v>326.23399999999998</c:v>
                </c:pt>
                <c:pt idx="9855">
                  <c:v>326.27</c:v>
                </c:pt>
                <c:pt idx="9856">
                  <c:v>326.30599999999998</c:v>
                </c:pt>
                <c:pt idx="9857">
                  <c:v>326.34199999999998</c:v>
                </c:pt>
                <c:pt idx="9858">
                  <c:v>326.37900000000002</c:v>
                </c:pt>
                <c:pt idx="9859">
                  <c:v>326.41500000000002</c:v>
                </c:pt>
                <c:pt idx="9860">
                  <c:v>326.45100000000002</c:v>
                </c:pt>
                <c:pt idx="9861">
                  <c:v>326.48700000000002</c:v>
                </c:pt>
                <c:pt idx="9862">
                  <c:v>326.52300000000002</c:v>
                </c:pt>
                <c:pt idx="9863">
                  <c:v>326.56</c:v>
                </c:pt>
                <c:pt idx="9864">
                  <c:v>326.596</c:v>
                </c:pt>
                <c:pt idx="9865">
                  <c:v>326.63200000000001</c:v>
                </c:pt>
                <c:pt idx="9866">
                  <c:v>326.66800000000001</c:v>
                </c:pt>
                <c:pt idx="9867">
                  <c:v>326.70400000000001</c:v>
                </c:pt>
                <c:pt idx="9868">
                  <c:v>326.74099999999999</c:v>
                </c:pt>
                <c:pt idx="9869">
                  <c:v>326.77699999999999</c:v>
                </c:pt>
                <c:pt idx="9870">
                  <c:v>326.81299999999999</c:v>
                </c:pt>
                <c:pt idx="9871">
                  <c:v>326.84899999999999</c:v>
                </c:pt>
                <c:pt idx="9872">
                  <c:v>326.88499999999999</c:v>
                </c:pt>
                <c:pt idx="9873">
                  <c:v>326.92200000000003</c:v>
                </c:pt>
                <c:pt idx="9874">
                  <c:v>326.95800000000003</c:v>
                </c:pt>
                <c:pt idx="9875">
                  <c:v>326.99400000000003</c:v>
                </c:pt>
                <c:pt idx="9876">
                  <c:v>327.03000000000003</c:v>
                </c:pt>
                <c:pt idx="9877">
                  <c:v>327.06700000000001</c:v>
                </c:pt>
                <c:pt idx="9878">
                  <c:v>327.10300000000001</c:v>
                </c:pt>
                <c:pt idx="9879">
                  <c:v>327.13900000000001</c:v>
                </c:pt>
                <c:pt idx="9880">
                  <c:v>327.17500000000001</c:v>
                </c:pt>
                <c:pt idx="9881">
                  <c:v>327.21199999999999</c:v>
                </c:pt>
                <c:pt idx="9882">
                  <c:v>327.24799999999999</c:v>
                </c:pt>
                <c:pt idx="9883">
                  <c:v>327.28399999999999</c:v>
                </c:pt>
                <c:pt idx="9884">
                  <c:v>327.32100000000003</c:v>
                </c:pt>
                <c:pt idx="9885">
                  <c:v>327.35700000000003</c:v>
                </c:pt>
                <c:pt idx="9886">
                  <c:v>327.39300000000003</c:v>
                </c:pt>
                <c:pt idx="9887">
                  <c:v>327.43</c:v>
                </c:pt>
                <c:pt idx="9888">
                  <c:v>327.46600000000001</c:v>
                </c:pt>
                <c:pt idx="9889">
                  <c:v>327.50200000000001</c:v>
                </c:pt>
                <c:pt idx="9890">
                  <c:v>327.53899999999999</c:v>
                </c:pt>
                <c:pt idx="9891">
                  <c:v>327.57499999999999</c:v>
                </c:pt>
                <c:pt idx="9892">
                  <c:v>327.61099999999999</c:v>
                </c:pt>
                <c:pt idx="9893">
                  <c:v>327.64800000000002</c:v>
                </c:pt>
                <c:pt idx="9894">
                  <c:v>327.68400000000003</c:v>
                </c:pt>
                <c:pt idx="9895">
                  <c:v>327.721</c:v>
                </c:pt>
                <c:pt idx="9896">
                  <c:v>327.75700000000001</c:v>
                </c:pt>
                <c:pt idx="9897">
                  <c:v>327.79300000000001</c:v>
                </c:pt>
                <c:pt idx="9898">
                  <c:v>327.83</c:v>
                </c:pt>
                <c:pt idx="9899">
                  <c:v>327.86599999999999</c:v>
                </c:pt>
                <c:pt idx="9900">
                  <c:v>327.90300000000002</c:v>
                </c:pt>
                <c:pt idx="9901">
                  <c:v>327.93900000000002</c:v>
                </c:pt>
                <c:pt idx="9902">
                  <c:v>327.97500000000002</c:v>
                </c:pt>
                <c:pt idx="9903">
                  <c:v>328.012</c:v>
                </c:pt>
                <c:pt idx="9904">
                  <c:v>328.048</c:v>
                </c:pt>
                <c:pt idx="9905">
                  <c:v>328.084</c:v>
                </c:pt>
                <c:pt idx="9906">
                  <c:v>328.12099999999998</c:v>
                </c:pt>
                <c:pt idx="9907">
                  <c:v>328.15699999999998</c:v>
                </c:pt>
                <c:pt idx="9908">
                  <c:v>328.19299999999998</c:v>
                </c:pt>
                <c:pt idx="9909">
                  <c:v>328.23</c:v>
                </c:pt>
                <c:pt idx="9910">
                  <c:v>328.26600000000002</c:v>
                </c:pt>
                <c:pt idx="9911">
                  <c:v>328.30200000000002</c:v>
                </c:pt>
                <c:pt idx="9912">
                  <c:v>328.33800000000002</c:v>
                </c:pt>
                <c:pt idx="9913">
                  <c:v>328.375</c:v>
                </c:pt>
                <c:pt idx="9914">
                  <c:v>328.411</c:v>
                </c:pt>
                <c:pt idx="9915">
                  <c:v>328.447</c:v>
                </c:pt>
                <c:pt idx="9916">
                  <c:v>328.483</c:v>
                </c:pt>
                <c:pt idx="9917">
                  <c:v>328.51900000000001</c:v>
                </c:pt>
                <c:pt idx="9918">
                  <c:v>328.55500000000001</c:v>
                </c:pt>
                <c:pt idx="9919">
                  <c:v>328.59100000000001</c:v>
                </c:pt>
                <c:pt idx="9920">
                  <c:v>328.62700000000001</c:v>
                </c:pt>
                <c:pt idx="9921">
                  <c:v>328.66300000000001</c:v>
                </c:pt>
                <c:pt idx="9922">
                  <c:v>328.69799999999998</c:v>
                </c:pt>
                <c:pt idx="9923">
                  <c:v>328.73399999999998</c:v>
                </c:pt>
                <c:pt idx="9924">
                  <c:v>328.77</c:v>
                </c:pt>
                <c:pt idx="9925">
                  <c:v>328.80599999999998</c:v>
                </c:pt>
                <c:pt idx="9926">
                  <c:v>328.84199999999998</c:v>
                </c:pt>
                <c:pt idx="9927">
                  <c:v>328.87799999999999</c:v>
                </c:pt>
                <c:pt idx="9928">
                  <c:v>328.91399999999999</c:v>
                </c:pt>
                <c:pt idx="9929">
                  <c:v>328.95</c:v>
                </c:pt>
                <c:pt idx="9930">
                  <c:v>328.98500000000001</c:v>
                </c:pt>
                <c:pt idx="9931">
                  <c:v>329.02100000000002</c:v>
                </c:pt>
                <c:pt idx="9932">
                  <c:v>329.05700000000002</c:v>
                </c:pt>
                <c:pt idx="9933">
                  <c:v>329.09300000000002</c:v>
                </c:pt>
                <c:pt idx="9934">
                  <c:v>329.12900000000002</c:v>
                </c:pt>
                <c:pt idx="9935">
                  <c:v>329.16500000000002</c:v>
                </c:pt>
                <c:pt idx="9936">
                  <c:v>329.20100000000002</c:v>
                </c:pt>
                <c:pt idx="9937">
                  <c:v>329.23599999999999</c:v>
                </c:pt>
                <c:pt idx="9938">
                  <c:v>329.27199999999999</c:v>
                </c:pt>
                <c:pt idx="9939">
                  <c:v>329.30799999999999</c:v>
                </c:pt>
                <c:pt idx="9940">
                  <c:v>329.34399999999999</c:v>
                </c:pt>
                <c:pt idx="9941">
                  <c:v>329.38</c:v>
                </c:pt>
                <c:pt idx="9942">
                  <c:v>329.416</c:v>
                </c:pt>
                <c:pt idx="9943">
                  <c:v>329.452</c:v>
                </c:pt>
                <c:pt idx="9944">
                  <c:v>329.488</c:v>
                </c:pt>
                <c:pt idx="9945">
                  <c:v>329.524</c:v>
                </c:pt>
                <c:pt idx="9946">
                  <c:v>329.55900000000003</c:v>
                </c:pt>
                <c:pt idx="9947">
                  <c:v>329.59500000000003</c:v>
                </c:pt>
                <c:pt idx="9948">
                  <c:v>329.63100000000003</c:v>
                </c:pt>
                <c:pt idx="9949">
                  <c:v>329.66700000000003</c:v>
                </c:pt>
                <c:pt idx="9950">
                  <c:v>329.70300000000003</c:v>
                </c:pt>
                <c:pt idx="9951">
                  <c:v>329.73900000000003</c:v>
                </c:pt>
                <c:pt idx="9952">
                  <c:v>329.77500000000003</c:v>
                </c:pt>
                <c:pt idx="9953">
                  <c:v>329.81099999999998</c:v>
                </c:pt>
                <c:pt idx="9954">
                  <c:v>329.84699999999998</c:v>
                </c:pt>
                <c:pt idx="9955">
                  <c:v>329.88299999999998</c:v>
                </c:pt>
                <c:pt idx="9956">
                  <c:v>329.91899999999998</c:v>
                </c:pt>
                <c:pt idx="9957">
                  <c:v>329.95499999999998</c:v>
                </c:pt>
                <c:pt idx="9958">
                  <c:v>329.99099999999999</c:v>
                </c:pt>
                <c:pt idx="9959">
                  <c:v>330.02699999999999</c:v>
                </c:pt>
                <c:pt idx="9960">
                  <c:v>330.06299999999999</c:v>
                </c:pt>
                <c:pt idx="9961">
                  <c:v>330.09899999999999</c:v>
                </c:pt>
                <c:pt idx="9962">
                  <c:v>330.13499999999999</c:v>
                </c:pt>
                <c:pt idx="9963">
                  <c:v>330.17099999999999</c:v>
                </c:pt>
                <c:pt idx="9964">
                  <c:v>330.20800000000003</c:v>
                </c:pt>
                <c:pt idx="9965">
                  <c:v>330.24400000000003</c:v>
                </c:pt>
                <c:pt idx="9966">
                  <c:v>330.28000000000003</c:v>
                </c:pt>
                <c:pt idx="9967">
                  <c:v>330.31600000000003</c:v>
                </c:pt>
                <c:pt idx="9968">
                  <c:v>330.35200000000003</c:v>
                </c:pt>
                <c:pt idx="9969">
                  <c:v>330.38800000000003</c:v>
                </c:pt>
                <c:pt idx="9970">
                  <c:v>330.42400000000004</c:v>
                </c:pt>
                <c:pt idx="9971">
                  <c:v>330.46100000000001</c:v>
                </c:pt>
                <c:pt idx="9972">
                  <c:v>330.49700000000001</c:v>
                </c:pt>
                <c:pt idx="9973">
                  <c:v>330.53300000000002</c:v>
                </c:pt>
                <c:pt idx="9974">
                  <c:v>330.56900000000002</c:v>
                </c:pt>
                <c:pt idx="9975">
                  <c:v>330.60599999999999</c:v>
                </c:pt>
                <c:pt idx="9976">
                  <c:v>330.642</c:v>
                </c:pt>
                <c:pt idx="9977">
                  <c:v>330.678</c:v>
                </c:pt>
                <c:pt idx="9978">
                  <c:v>330.71500000000003</c:v>
                </c:pt>
                <c:pt idx="9979">
                  <c:v>330.75100000000003</c:v>
                </c:pt>
                <c:pt idx="9980">
                  <c:v>330.78700000000003</c:v>
                </c:pt>
                <c:pt idx="9981">
                  <c:v>330.82299999999998</c:v>
                </c:pt>
                <c:pt idx="9982">
                  <c:v>330.86</c:v>
                </c:pt>
                <c:pt idx="9983">
                  <c:v>330.89600000000002</c:v>
                </c:pt>
                <c:pt idx="9984">
                  <c:v>330.93200000000002</c:v>
                </c:pt>
                <c:pt idx="9985">
                  <c:v>330.96899999999999</c:v>
                </c:pt>
                <c:pt idx="9986">
                  <c:v>331.005</c:v>
                </c:pt>
                <c:pt idx="9987">
                  <c:v>331.041</c:v>
                </c:pt>
                <c:pt idx="9988">
                  <c:v>331.077</c:v>
                </c:pt>
                <c:pt idx="9989">
                  <c:v>331.113</c:v>
                </c:pt>
                <c:pt idx="9990">
                  <c:v>331.149</c:v>
                </c:pt>
                <c:pt idx="9991">
                  <c:v>331.18599999999998</c:v>
                </c:pt>
                <c:pt idx="9992">
                  <c:v>331.22199999999998</c:v>
                </c:pt>
                <c:pt idx="9993">
                  <c:v>331.25799999999998</c:v>
                </c:pt>
                <c:pt idx="9994">
                  <c:v>331.29399999999998</c:v>
                </c:pt>
                <c:pt idx="9995">
                  <c:v>331.33</c:v>
                </c:pt>
                <c:pt idx="9996">
                  <c:v>331.36599999999999</c:v>
                </c:pt>
                <c:pt idx="9997">
                  <c:v>331.40199999999999</c:v>
                </c:pt>
                <c:pt idx="9998">
                  <c:v>331.43900000000002</c:v>
                </c:pt>
                <c:pt idx="9999">
                  <c:v>331.47500000000002</c:v>
                </c:pt>
                <c:pt idx="10000">
                  <c:v>331.51100000000002</c:v>
                </c:pt>
                <c:pt idx="10001">
                  <c:v>331.54700000000003</c:v>
                </c:pt>
                <c:pt idx="10002">
                  <c:v>331.58300000000003</c:v>
                </c:pt>
                <c:pt idx="10003">
                  <c:v>331.61900000000003</c:v>
                </c:pt>
                <c:pt idx="10004">
                  <c:v>331.65600000000001</c:v>
                </c:pt>
                <c:pt idx="10005">
                  <c:v>331.69200000000001</c:v>
                </c:pt>
                <c:pt idx="10006">
                  <c:v>331.72800000000001</c:v>
                </c:pt>
                <c:pt idx="10007">
                  <c:v>331.76400000000001</c:v>
                </c:pt>
                <c:pt idx="10008">
                  <c:v>331.8</c:v>
                </c:pt>
                <c:pt idx="10009">
                  <c:v>331.83699999999999</c:v>
                </c:pt>
                <c:pt idx="10010">
                  <c:v>331.87299999999999</c:v>
                </c:pt>
                <c:pt idx="10011">
                  <c:v>331.90899999999999</c:v>
                </c:pt>
                <c:pt idx="10012">
                  <c:v>331.94600000000003</c:v>
                </c:pt>
                <c:pt idx="10013">
                  <c:v>331.98200000000003</c:v>
                </c:pt>
                <c:pt idx="10014">
                  <c:v>332.01800000000003</c:v>
                </c:pt>
                <c:pt idx="10015">
                  <c:v>332.05500000000001</c:v>
                </c:pt>
                <c:pt idx="10016">
                  <c:v>332.09100000000001</c:v>
                </c:pt>
                <c:pt idx="10017">
                  <c:v>332.12799999999999</c:v>
                </c:pt>
                <c:pt idx="10018">
                  <c:v>332.16399999999999</c:v>
                </c:pt>
                <c:pt idx="10019">
                  <c:v>332.2</c:v>
                </c:pt>
                <c:pt idx="10020">
                  <c:v>332.23700000000002</c:v>
                </c:pt>
                <c:pt idx="10021">
                  <c:v>332.27300000000002</c:v>
                </c:pt>
                <c:pt idx="10022">
                  <c:v>332.31</c:v>
                </c:pt>
                <c:pt idx="10023">
                  <c:v>332.346</c:v>
                </c:pt>
                <c:pt idx="10024">
                  <c:v>332.38200000000001</c:v>
                </c:pt>
                <c:pt idx="10025">
                  <c:v>332.41899999999998</c:v>
                </c:pt>
                <c:pt idx="10026">
                  <c:v>332.45499999999998</c:v>
                </c:pt>
                <c:pt idx="10027">
                  <c:v>332.49099999999999</c:v>
                </c:pt>
                <c:pt idx="10028">
                  <c:v>332.52800000000002</c:v>
                </c:pt>
                <c:pt idx="10029">
                  <c:v>332.56400000000002</c:v>
                </c:pt>
                <c:pt idx="10030">
                  <c:v>332.6</c:v>
                </c:pt>
                <c:pt idx="10031">
                  <c:v>332.637</c:v>
                </c:pt>
                <c:pt idx="10032">
                  <c:v>332.673</c:v>
                </c:pt>
                <c:pt idx="10033">
                  <c:v>332.709</c:v>
                </c:pt>
                <c:pt idx="10034">
                  <c:v>332.74599999999998</c:v>
                </c:pt>
                <c:pt idx="10035">
                  <c:v>332.78199999999998</c:v>
                </c:pt>
                <c:pt idx="10036">
                  <c:v>332.81900000000002</c:v>
                </c:pt>
                <c:pt idx="10037">
                  <c:v>332.85500000000002</c:v>
                </c:pt>
                <c:pt idx="10038">
                  <c:v>332.89100000000002</c:v>
                </c:pt>
                <c:pt idx="10039">
                  <c:v>332.928</c:v>
                </c:pt>
                <c:pt idx="10040">
                  <c:v>332.964</c:v>
                </c:pt>
                <c:pt idx="10041">
                  <c:v>333</c:v>
                </c:pt>
                <c:pt idx="10042">
                  <c:v>333.03700000000003</c:v>
                </c:pt>
                <c:pt idx="10043">
                  <c:v>333.07299999999998</c:v>
                </c:pt>
                <c:pt idx="10044">
                  <c:v>333.11</c:v>
                </c:pt>
                <c:pt idx="10045">
                  <c:v>333.14600000000002</c:v>
                </c:pt>
                <c:pt idx="10046">
                  <c:v>333.18299999999999</c:v>
                </c:pt>
                <c:pt idx="10047">
                  <c:v>333.21899999999999</c:v>
                </c:pt>
                <c:pt idx="10048">
                  <c:v>333.255</c:v>
                </c:pt>
                <c:pt idx="10049">
                  <c:v>333.29200000000003</c:v>
                </c:pt>
                <c:pt idx="10050">
                  <c:v>333.32800000000003</c:v>
                </c:pt>
                <c:pt idx="10051">
                  <c:v>333.36500000000001</c:v>
                </c:pt>
                <c:pt idx="10052">
                  <c:v>333.40100000000001</c:v>
                </c:pt>
                <c:pt idx="10053">
                  <c:v>333.43700000000001</c:v>
                </c:pt>
                <c:pt idx="10054">
                  <c:v>333.47399999999999</c:v>
                </c:pt>
                <c:pt idx="10055">
                  <c:v>333.51</c:v>
                </c:pt>
                <c:pt idx="10056">
                  <c:v>333.54700000000003</c:v>
                </c:pt>
                <c:pt idx="10057">
                  <c:v>333.58300000000003</c:v>
                </c:pt>
                <c:pt idx="10058">
                  <c:v>333.62</c:v>
                </c:pt>
                <c:pt idx="10059">
                  <c:v>333.65600000000001</c:v>
                </c:pt>
                <c:pt idx="10060">
                  <c:v>333.69299999999998</c:v>
                </c:pt>
                <c:pt idx="10061">
                  <c:v>333.72899999999998</c:v>
                </c:pt>
                <c:pt idx="10062">
                  <c:v>333.76499999999999</c:v>
                </c:pt>
                <c:pt idx="10063">
                  <c:v>333.80200000000002</c:v>
                </c:pt>
                <c:pt idx="10064">
                  <c:v>333.83800000000002</c:v>
                </c:pt>
                <c:pt idx="10065">
                  <c:v>333.875</c:v>
                </c:pt>
                <c:pt idx="10066">
                  <c:v>333.911</c:v>
                </c:pt>
                <c:pt idx="10067">
                  <c:v>333.94799999999998</c:v>
                </c:pt>
                <c:pt idx="10068">
                  <c:v>333.98399999999998</c:v>
                </c:pt>
                <c:pt idx="10069">
                  <c:v>334.02</c:v>
                </c:pt>
                <c:pt idx="10070">
                  <c:v>334.05700000000002</c:v>
                </c:pt>
                <c:pt idx="10071">
                  <c:v>334.09300000000002</c:v>
                </c:pt>
                <c:pt idx="10072">
                  <c:v>334.13</c:v>
                </c:pt>
                <c:pt idx="10073">
                  <c:v>334.166</c:v>
                </c:pt>
                <c:pt idx="10074">
                  <c:v>334.202</c:v>
                </c:pt>
                <c:pt idx="10075">
                  <c:v>334.23900000000003</c:v>
                </c:pt>
                <c:pt idx="10076">
                  <c:v>334.27500000000003</c:v>
                </c:pt>
                <c:pt idx="10077">
                  <c:v>334.31200000000001</c:v>
                </c:pt>
                <c:pt idx="10078">
                  <c:v>334.34800000000001</c:v>
                </c:pt>
                <c:pt idx="10079">
                  <c:v>334.38400000000001</c:v>
                </c:pt>
                <c:pt idx="10080">
                  <c:v>334.42099999999999</c:v>
                </c:pt>
                <c:pt idx="10081">
                  <c:v>334.45699999999999</c:v>
                </c:pt>
                <c:pt idx="10082">
                  <c:v>334.49299999999999</c:v>
                </c:pt>
                <c:pt idx="10083">
                  <c:v>334.53000000000003</c:v>
                </c:pt>
                <c:pt idx="10084">
                  <c:v>334.56600000000003</c:v>
                </c:pt>
                <c:pt idx="10085">
                  <c:v>334.60200000000003</c:v>
                </c:pt>
                <c:pt idx="10086">
                  <c:v>334.63800000000003</c:v>
                </c:pt>
                <c:pt idx="10087">
                  <c:v>334.67500000000001</c:v>
                </c:pt>
                <c:pt idx="10088">
                  <c:v>334.71100000000001</c:v>
                </c:pt>
                <c:pt idx="10089">
                  <c:v>334.74700000000001</c:v>
                </c:pt>
                <c:pt idx="10090">
                  <c:v>334.78300000000002</c:v>
                </c:pt>
                <c:pt idx="10091">
                  <c:v>334.81900000000002</c:v>
                </c:pt>
                <c:pt idx="10092">
                  <c:v>334.85599999999999</c:v>
                </c:pt>
                <c:pt idx="10093">
                  <c:v>334.892</c:v>
                </c:pt>
                <c:pt idx="10094">
                  <c:v>334.928</c:v>
                </c:pt>
                <c:pt idx="10095">
                  <c:v>334.964</c:v>
                </c:pt>
                <c:pt idx="10096">
                  <c:v>335</c:v>
                </c:pt>
                <c:pt idx="10097">
                  <c:v>335.036</c:v>
                </c:pt>
                <c:pt idx="10098">
                  <c:v>335.07299999999998</c:v>
                </c:pt>
                <c:pt idx="10099">
                  <c:v>335.10899999999998</c:v>
                </c:pt>
                <c:pt idx="10100">
                  <c:v>335.14499999999998</c:v>
                </c:pt>
                <c:pt idx="10101">
                  <c:v>335.18099999999998</c:v>
                </c:pt>
                <c:pt idx="10102">
                  <c:v>335.21699999999998</c:v>
                </c:pt>
                <c:pt idx="10103">
                  <c:v>335.25400000000002</c:v>
                </c:pt>
                <c:pt idx="10104">
                  <c:v>335.29</c:v>
                </c:pt>
                <c:pt idx="10105">
                  <c:v>335.32600000000002</c:v>
                </c:pt>
                <c:pt idx="10106">
                  <c:v>335.363</c:v>
                </c:pt>
                <c:pt idx="10107">
                  <c:v>335.399</c:v>
                </c:pt>
                <c:pt idx="10108">
                  <c:v>335.435</c:v>
                </c:pt>
                <c:pt idx="10109">
                  <c:v>335.47199999999998</c:v>
                </c:pt>
                <c:pt idx="10110">
                  <c:v>335.50799999999998</c:v>
                </c:pt>
                <c:pt idx="10111">
                  <c:v>335.54500000000002</c:v>
                </c:pt>
                <c:pt idx="10112">
                  <c:v>335.58100000000002</c:v>
                </c:pt>
                <c:pt idx="10113">
                  <c:v>335.61799999999999</c:v>
                </c:pt>
                <c:pt idx="10114">
                  <c:v>335.654</c:v>
                </c:pt>
                <c:pt idx="10115">
                  <c:v>335.69100000000003</c:v>
                </c:pt>
                <c:pt idx="10116">
                  <c:v>335.72700000000003</c:v>
                </c:pt>
                <c:pt idx="10117">
                  <c:v>335.76400000000001</c:v>
                </c:pt>
                <c:pt idx="10118">
                  <c:v>335.8</c:v>
                </c:pt>
                <c:pt idx="10119">
                  <c:v>335.83600000000001</c:v>
                </c:pt>
                <c:pt idx="10120">
                  <c:v>335.87299999999999</c:v>
                </c:pt>
                <c:pt idx="10121">
                  <c:v>335.90899999999999</c:v>
                </c:pt>
                <c:pt idx="10122">
                  <c:v>335.94600000000003</c:v>
                </c:pt>
                <c:pt idx="10123">
                  <c:v>335.98200000000003</c:v>
                </c:pt>
                <c:pt idx="10124">
                  <c:v>336.01900000000001</c:v>
                </c:pt>
                <c:pt idx="10125">
                  <c:v>336.05500000000001</c:v>
                </c:pt>
                <c:pt idx="10126">
                  <c:v>336.09199999999998</c:v>
                </c:pt>
                <c:pt idx="10127">
                  <c:v>336.12799999999999</c:v>
                </c:pt>
                <c:pt idx="10128">
                  <c:v>336.16500000000002</c:v>
                </c:pt>
                <c:pt idx="10129">
                  <c:v>336.20100000000002</c:v>
                </c:pt>
                <c:pt idx="10130">
                  <c:v>336.238</c:v>
                </c:pt>
                <c:pt idx="10131">
                  <c:v>336.274</c:v>
                </c:pt>
                <c:pt idx="10132">
                  <c:v>336.31099999999998</c:v>
                </c:pt>
                <c:pt idx="10133">
                  <c:v>336.34699999999998</c:v>
                </c:pt>
                <c:pt idx="10134">
                  <c:v>336.38400000000001</c:v>
                </c:pt>
                <c:pt idx="10135">
                  <c:v>336.42</c:v>
                </c:pt>
                <c:pt idx="10136">
                  <c:v>336.45699999999999</c:v>
                </c:pt>
                <c:pt idx="10137">
                  <c:v>336.49299999999999</c:v>
                </c:pt>
                <c:pt idx="10138">
                  <c:v>336.53000000000003</c:v>
                </c:pt>
                <c:pt idx="10139">
                  <c:v>336.56600000000003</c:v>
                </c:pt>
                <c:pt idx="10140">
                  <c:v>336.60300000000001</c:v>
                </c:pt>
                <c:pt idx="10141">
                  <c:v>336.63900000000001</c:v>
                </c:pt>
                <c:pt idx="10142">
                  <c:v>336.67599999999999</c:v>
                </c:pt>
                <c:pt idx="10143">
                  <c:v>336.71300000000002</c:v>
                </c:pt>
                <c:pt idx="10144">
                  <c:v>336.74900000000002</c:v>
                </c:pt>
                <c:pt idx="10145">
                  <c:v>336.786</c:v>
                </c:pt>
                <c:pt idx="10146">
                  <c:v>336.822</c:v>
                </c:pt>
                <c:pt idx="10147">
                  <c:v>336.85899999999998</c:v>
                </c:pt>
                <c:pt idx="10148">
                  <c:v>336.89499999999998</c:v>
                </c:pt>
                <c:pt idx="10149">
                  <c:v>336.93200000000002</c:v>
                </c:pt>
                <c:pt idx="10150">
                  <c:v>336.96899999999999</c:v>
                </c:pt>
                <c:pt idx="10151">
                  <c:v>337.005</c:v>
                </c:pt>
                <c:pt idx="10152">
                  <c:v>337.04200000000003</c:v>
                </c:pt>
                <c:pt idx="10153">
                  <c:v>337.07800000000003</c:v>
                </c:pt>
                <c:pt idx="10154">
                  <c:v>337.11500000000001</c:v>
                </c:pt>
                <c:pt idx="10155">
                  <c:v>337.15199999999999</c:v>
                </c:pt>
                <c:pt idx="10156">
                  <c:v>337.18799999999999</c:v>
                </c:pt>
                <c:pt idx="10157">
                  <c:v>337.22500000000002</c:v>
                </c:pt>
                <c:pt idx="10158">
                  <c:v>337.26100000000002</c:v>
                </c:pt>
                <c:pt idx="10159">
                  <c:v>337.298</c:v>
                </c:pt>
                <c:pt idx="10160">
                  <c:v>337.334</c:v>
                </c:pt>
                <c:pt idx="10161">
                  <c:v>337.37099999999998</c:v>
                </c:pt>
                <c:pt idx="10162">
                  <c:v>337.40699999999998</c:v>
                </c:pt>
                <c:pt idx="10163">
                  <c:v>337.44400000000002</c:v>
                </c:pt>
                <c:pt idx="10164">
                  <c:v>337.48</c:v>
                </c:pt>
                <c:pt idx="10165">
                  <c:v>337.517</c:v>
                </c:pt>
                <c:pt idx="10166">
                  <c:v>337.553</c:v>
                </c:pt>
                <c:pt idx="10167">
                  <c:v>337.59000000000003</c:v>
                </c:pt>
                <c:pt idx="10168">
                  <c:v>337.62600000000003</c:v>
                </c:pt>
                <c:pt idx="10169">
                  <c:v>337.66300000000001</c:v>
                </c:pt>
                <c:pt idx="10170">
                  <c:v>337.69900000000001</c:v>
                </c:pt>
                <c:pt idx="10171">
                  <c:v>337.73599999999999</c:v>
                </c:pt>
                <c:pt idx="10172">
                  <c:v>337.77199999999999</c:v>
                </c:pt>
                <c:pt idx="10173">
                  <c:v>337.80799999999999</c:v>
                </c:pt>
                <c:pt idx="10174">
                  <c:v>337.84500000000003</c:v>
                </c:pt>
                <c:pt idx="10175">
                  <c:v>337.88100000000003</c:v>
                </c:pt>
                <c:pt idx="10176">
                  <c:v>337.91700000000003</c:v>
                </c:pt>
                <c:pt idx="10177">
                  <c:v>337.95400000000001</c:v>
                </c:pt>
                <c:pt idx="10178">
                  <c:v>337.99</c:v>
                </c:pt>
                <c:pt idx="10179">
                  <c:v>338.02600000000001</c:v>
                </c:pt>
                <c:pt idx="10180">
                  <c:v>338.06299999999999</c:v>
                </c:pt>
                <c:pt idx="10181">
                  <c:v>338.09899999999999</c:v>
                </c:pt>
                <c:pt idx="10182">
                  <c:v>338.13499999999999</c:v>
                </c:pt>
                <c:pt idx="10183">
                  <c:v>338.17200000000003</c:v>
                </c:pt>
                <c:pt idx="10184">
                  <c:v>338.20800000000003</c:v>
                </c:pt>
                <c:pt idx="10185">
                  <c:v>338.24400000000003</c:v>
                </c:pt>
                <c:pt idx="10186">
                  <c:v>338.28100000000001</c:v>
                </c:pt>
                <c:pt idx="10187">
                  <c:v>338.31700000000001</c:v>
                </c:pt>
                <c:pt idx="10188">
                  <c:v>338.35300000000001</c:v>
                </c:pt>
                <c:pt idx="10189">
                  <c:v>338.39</c:v>
                </c:pt>
                <c:pt idx="10190">
                  <c:v>338.42599999999999</c:v>
                </c:pt>
                <c:pt idx="10191">
                  <c:v>338.46199999999999</c:v>
                </c:pt>
                <c:pt idx="10192">
                  <c:v>338.49799999999999</c:v>
                </c:pt>
                <c:pt idx="10193">
                  <c:v>338.53500000000003</c:v>
                </c:pt>
                <c:pt idx="10194">
                  <c:v>338.57100000000003</c:v>
                </c:pt>
                <c:pt idx="10195">
                  <c:v>338.60700000000003</c:v>
                </c:pt>
                <c:pt idx="10196">
                  <c:v>338.64300000000003</c:v>
                </c:pt>
                <c:pt idx="10197">
                  <c:v>338.67900000000003</c:v>
                </c:pt>
                <c:pt idx="10198">
                  <c:v>338.71600000000001</c:v>
                </c:pt>
                <c:pt idx="10199">
                  <c:v>338.75200000000001</c:v>
                </c:pt>
                <c:pt idx="10200">
                  <c:v>338.78800000000001</c:v>
                </c:pt>
                <c:pt idx="10201">
                  <c:v>338.82400000000001</c:v>
                </c:pt>
                <c:pt idx="10202">
                  <c:v>338.86</c:v>
                </c:pt>
                <c:pt idx="10203">
                  <c:v>338.89600000000002</c:v>
                </c:pt>
                <c:pt idx="10204">
                  <c:v>338.93299999999999</c:v>
                </c:pt>
                <c:pt idx="10205">
                  <c:v>338.96899999999999</c:v>
                </c:pt>
                <c:pt idx="10206">
                  <c:v>339.005</c:v>
                </c:pt>
                <c:pt idx="10207">
                  <c:v>339.041</c:v>
                </c:pt>
                <c:pt idx="10208">
                  <c:v>339.077</c:v>
                </c:pt>
                <c:pt idx="10209">
                  <c:v>339.11400000000003</c:v>
                </c:pt>
                <c:pt idx="10210">
                  <c:v>339.15000000000003</c:v>
                </c:pt>
                <c:pt idx="10211">
                  <c:v>339.18600000000004</c:v>
                </c:pt>
                <c:pt idx="10212">
                  <c:v>339.22199999999998</c:v>
                </c:pt>
                <c:pt idx="10213">
                  <c:v>339.25900000000001</c:v>
                </c:pt>
                <c:pt idx="10214">
                  <c:v>339.29500000000002</c:v>
                </c:pt>
                <c:pt idx="10215">
                  <c:v>339.33100000000002</c:v>
                </c:pt>
                <c:pt idx="10216">
                  <c:v>339.36700000000002</c:v>
                </c:pt>
                <c:pt idx="10217">
                  <c:v>339.404</c:v>
                </c:pt>
                <c:pt idx="10218">
                  <c:v>339.44</c:v>
                </c:pt>
                <c:pt idx="10219">
                  <c:v>339.476</c:v>
                </c:pt>
                <c:pt idx="10220">
                  <c:v>339.512</c:v>
                </c:pt>
                <c:pt idx="10221">
                  <c:v>339.548</c:v>
                </c:pt>
                <c:pt idx="10222">
                  <c:v>339.58499999999998</c:v>
                </c:pt>
                <c:pt idx="10223">
                  <c:v>339.62099999999998</c:v>
                </c:pt>
                <c:pt idx="10224">
                  <c:v>339.65699999999998</c:v>
                </c:pt>
                <c:pt idx="10225">
                  <c:v>339.69299999999998</c:v>
                </c:pt>
                <c:pt idx="10226">
                  <c:v>339.73</c:v>
                </c:pt>
                <c:pt idx="10227">
                  <c:v>339.76600000000002</c:v>
                </c:pt>
                <c:pt idx="10228">
                  <c:v>339.80200000000002</c:v>
                </c:pt>
                <c:pt idx="10229">
                  <c:v>339.83800000000002</c:v>
                </c:pt>
                <c:pt idx="10230">
                  <c:v>339.875</c:v>
                </c:pt>
                <c:pt idx="10231">
                  <c:v>339.911</c:v>
                </c:pt>
                <c:pt idx="10232">
                  <c:v>339.947</c:v>
                </c:pt>
                <c:pt idx="10233">
                  <c:v>339.983</c:v>
                </c:pt>
                <c:pt idx="10234">
                  <c:v>340.02</c:v>
                </c:pt>
                <c:pt idx="10235">
                  <c:v>340.05599999999998</c:v>
                </c:pt>
                <c:pt idx="10236">
                  <c:v>340.09199999999998</c:v>
                </c:pt>
                <c:pt idx="10237">
                  <c:v>340.12900000000002</c:v>
                </c:pt>
                <c:pt idx="10238">
                  <c:v>340.16500000000002</c:v>
                </c:pt>
                <c:pt idx="10239">
                  <c:v>340.20100000000002</c:v>
                </c:pt>
                <c:pt idx="10240">
                  <c:v>340.23700000000002</c:v>
                </c:pt>
                <c:pt idx="10241">
                  <c:v>340.274</c:v>
                </c:pt>
                <c:pt idx="10242">
                  <c:v>340.31</c:v>
                </c:pt>
                <c:pt idx="10243">
                  <c:v>340.346</c:v>
                </c:pt>
                <c:pt idx="10244">
                  <c:v>340.38200000000001</c:v>
                </c:pt>
                <c:pt idx="10245">
                  <c:v>340.41899999999998</c:v>
                </c:pt>
                <c:pt idx="10246">
                  <c:v>340.45499999999998</c:v>
                </c:pt>
                <c:pt idx="10247">
                  <c:v>340.49099999999999</c:v>
                </c:pt>
                <c:pt idx="10248">
                  <c:v>340.52800000000002</c:v>
                </c:pt>
                <c:pt idx="10249">
                  <c:v>340.56400000000002</c:v>
                </c:pt>
                <c:pt idx="10250">
                  <c:v>340.6</c:v>
                </c:pt>
                <c:pt idx="10251">
                  <c:v>340.637</c:v>
                </c:pt>
                <c:pt idx="10252">
                  <c:v>340.673</c:v>
                </c:pt>
                <c:pt idx="10253">
                  <c:v>340.709</c:v>
                </c:pt>
                <c:pt idx="10254">
                  <c:v>340.74599999999998</c:v>
                </c:pt>
                <c:pt idx="10255">
                  <c:v>340.78199999999998</c:v>
                </c:pt>
                <c:pt idx="10256">
                  <c:v>340.81799999999998</c:v>
                </c:pt>
                <c:pt idx="10257">
                  <c:v>340.85500000000002</c:v>
                </c:pt>
                <c:pt idx="10258">
                  <c:v>340.89100000000002</c:v>
                </c:pt>
                <c:pt idx="10259">
                  <c:v>340.92700000000002</c:v>
                </c:pt>
                <c:pt idx="10260">
                  <c:v>340.96300000000002</c:v>
                </c:pt>
                <c:pt idx="10261">
                  <c:v>341</c:v>
                </c:pt>
                <c:pt idx="10262">
                  <c:v>341.036</c:v>
                </c:pt>
                <c:pt idx="10263">
                  <c:v>341.072</c:v>
                </c:pt>
                <c:pt idx="10264">
                  <c:v>341.10899999999998</c:v>
                </c:pt>
                <c:pt idx="10265">
                  <c:v>341.14499999999998</c:v>
                </c:pt>
                <c:pt idx="10266">
                  <c:v>341.18099999999998</c:v>
                </c:pt>
                <c:pt idx="10267">
                  <c:v>341.21699999999998</c:v>
                </c:pt>
                <c:pt idx="10268">
                  <c:v>341.25400000000002</c:v>
                </c:pt>
                <c:pt idx="10269">
                  <c:v>341.29</c:v>
                </c:pt>
                <c:pt idx="10270">
                  <c:v>341.32600000000002</c:v>
                </c:pt>
                <c:pt idx="10271">
                  <c:v>341.36200000000002</c:v>
                </c:pt>
                <c:pt idx="10272">
                  <c:v>341.39800000000002</c:v>
                </c:pt>
                <c:pt idx="10273">
                  <c:v>341.435</c:v>
                </c:pt>
                <c:pt idx="10274">
                  <c:v>341.471</c:v>
                </c:pt>
                <c:pt idx="10275">
                  <c:v>341.50700000000001</c:v>
                </c:pt>
                <c:pt idx="10276">
                  <c:v>341.54300000000001</c:v>
                </c:pt>
                <c:pt idx="10277">
                  <c:v>341.57900000000001</c:v>
                </c:pt>
                <c:pt idx="10278">
                  <c:v>341.61500000000001</c:v>
                </c:pt>
                <c:pt idx="10279">
                  <c:v>341.65199999999999</c:v>
                </c:pt>
                <c:pt idx="10280">
                  <c:v>341.68799999999999</c:v>
                </c:pt>
                <c:pt idx="10281">
                  <c:v>341.72399999999999</c:v>
                </c:pt>
                <c:pt idx="10282">
                  <c:v>341.76100000000002</c:v>
                </c:pt>
                <c:pt idx="10283">
                  <c:v>341.79700000000003</c:v>
                </c:pt>
                <c:pt idx="10284">
                  <c:v>341.83300000000003</c:v>
                </c:pt>
                <c:pt idx="10285">
                  <c:v>341.86900000000003</c:v>
                </c:pt>
                <c:pt idx="10286">
                  <c:v>341.90600000000001</c:v>
                </c:pt>
                <c:pt idx="10287">
                  <c:v>341.94200000000001</c:v>
                </c:pt>
                <c:pt idx="10288">
                  <c:v>341.97800000000001</c:v>
                </c:pt>
                <c:pt idx="10289">
                  <c:v>342.01499999999999</c:v>
                </c:pt>
                <c:pt idx="10290">
                  <c:v>342.05099999999999</c:v>
                </c:pt>
                <c:pt idx="10291">
                  <c:v>342.08699999999999</c:v>
                </c:pt>
                <c:pt idx="10292">
                  <c:v>342.12400000000002</c:v>
                </c:pt>
                <c:pt idx="10293">
                  <c:v>342.161</c:v>
                </c:pt>
                <c:pt idx="10294">
                  <c:v>342.19799999999998</c:v>
                </c:pt>
                <c:pt idx="10295">
                  <c:v>342.23500000000001</c:v>
                </c:pt>
                <c:pt idx="10296">
                  <c:v>342.27300000000002</c:v>
                </c:pt>
                <c:pt idx="10297">
                  <c:v>342.31</c:v>
                </c:pt>
                <c:pt idx="10298">
                  <c:v>342.34699999999998</c:v>
                </c:pt>
                <c:pt idx="10299">
                  <c:v>342.38400000000001</c:v>
                </c:pt>
                <c:pt idx="10300">
                  <c:v>342.42099999999999</c:v>
                </c:pt>
                <c:pt idx="10301">
                  <c:v>342.45800000000003</c:v>
                </c:pt>
                <c:pt idx="10302">
                  <c:v>342.495</c:v>
                </c:pt>
                <c:pt idx="10303">
                  <c:v>342.53199999999998</c:v>
                </c:pt>
                <c:pt idx="10304">
                  <c:v>342.56900000000002</c:v>
                </c:pt>
                <c:pt idx="10305">
                  <c:v>342.60700000000003</c:v>
                </c:pt>
                <c:pt idx="10306">
                  <c:v>342.64400000000001</c:v>
                </c:pt>
                <c:pt idx="10307">
                  <c:v>342.68099999999998</c:v>
                </c:pt>
                <c:pt idx="10308">
                  <c:v>342.71800000000002</c:v>
                </c:pt>
                <c:pt idx="10309">
                  <c:v>342.755</c:v>
                </c:pt>
                <c:pt idx="10310">
                  <c:v>342.79200000000003</c:v>
                </c:pt>
                <c:pt idx="10311">
                  <c:v>342.82900000000001</c:v>
                </c:pt>
                <c:pt idx="10312">
                  <c:v>342.86599999999999</c:v>
                </c:pt>
                <c:pt idx="10313">
                  <c:v>342.90300000000002</c:v>
                </c:pt>
                <c:pt idx="10314">
                  <c:v>342.94</c:v>
                </c:pt>
                <c:pt idx="10315">
                  <c:v>342.97700000000003</c:v>
                </c:pt>
                <c:pt idx="10316">
                  <c:v>343.01400000000001</c:v>
                </c:pt>
                <c:pt idx="10317">
                  <c:v>343.05099999999999</c:v>
                </c:pt>
                <c:pt idx="10318">
                  <c:v>343.08800000000002</c:v>
                </c:pt>
                <c:pt idx="10319">
                  <c:v>343.125</c:v>
                </c:pt>
                <c:pt idx="10320">
                  <c:v>343.16200000000003</c:v>
                </c:pt>
                <c:pt idx="10321">
                  <c:v>343.19900000000001</c:v>
                </c:pt>
                <c:pt idx="10322">
                  <c:v>343.23599999999999</c:v>
                </c:pt>
                <c:pt idx="10323">
                  <c:v>343.27300000000002</c:v>
                </c:pt>
                <c:pt idx="10324">
                  <c:v>343.31100000000004</c:v>
                </c:pt>
                <c:pt idx="10325">
                  <c:v>343.34800000000001</c:v>
                </c:pt>
                <c:pt idx="10326">
                  <c:v>343.38499999999999</c:v>
                </c:pt>
                <c:pt idx="10327">
                  <c:v>343.42200000000003</c:v>
                </c:pt>
                <c:pt idx="10328">
                  <c:v>343.459</c:v>
                </c:pt>
                <c:pt idx="10329">
                  <c:v>343.49599999999998</c:v>
                </c:pt>
                <c:pt idx="10330">
                  <c:v>343.53399999999999</c:v>
                </c:pt>
                <c:pt idx="10331">
                  <c:v>343.57100000000003</c:v>
                </c:pt>
                <c:pt idx="10332">
                  <c:v>343.608</c:v>
                </c:pt>
                <c:pt idx="10333">
                  <c:v>343.64499999999998</c:v>
                </c:pt>
                <c:pt idx="10334">
                  <c:v>343.68200000000002</c:v>
                </c:pt>
                <c:pt idx="10335">
                  <c:v>343.71899999999999</c:v>
                </c:pt>
                <c:pt idx="10336">
                  <c:v>343.75600000000003</c:v>
                </c:pt>
                <c:pt idx="10337">
                  <c:v>343.79399999999998</c:v>
                </c:pt>
                <c:pt idx="10338">
                  <c:v>343.83100000000002</c:v>
                </c:pt>
                <c:pt idx="10339">
                  <c:v>343.86799999999999</c:v>
                </c:pt>
                <c:pt idx="10340">
                  <c:v>343.90500000000003</c:v>
                </c:pt>
                <c:pt idx="10341">
                  <c:v>343.94299999999998</c:v>
                </c:pt>
                <c:pt idx="10342">
                  <c:v>343.98</c:v>
                </c:pt>
                <c:pt idx="10343">
                  <c:v>344.017</c:v>
                </c:pt>
                <c:pt idx="10344">
                  <c:v>344.05400000000003</c:v>
                </c:pt>
                <c:pt idx="10345">
                  <c:v>344.09199999999998</c:v>
                </c:pt>
                <c:pt idx="10346">
                  <c:v>344.12900000000002</c:v>
                </c:pt>
                <c:pt idx="10347">
                  <c:v>344.166</c:v>
                </c:pt>
                <c:pt idx="10348">
                  <c:v>344.20300000000003</c:v>
                </c:pt>
                <c:pt idx="10349">
                  <c:v>344.24</c:v>
                </c:pt>
                <c:pt idx="10350">
                  <c:v>344.27800000000002</c:v>
                </c:pt>
                <c:pt idx="10351">
                  <c:v>344.315</c:v>
                </c:pt>
                <c:pt idx="10352">
                  <c:v>344.35200000000003</c:v>
                </c:pt>
                <c:pt idx="10353">
                  <c:v>344.38900000000001</c:v>
                </c:pt>
                <c:pt idx="10354">
                  <c:v>344.42599999999999</c:v>
                </c:pt>
                <c:pt idx="10355">
                  <c:v>344.464</c:v>
                </c:pt>
                <c:pt idx="10356">
                  <c:v>344.50100000000003</c:v>
                </c:pt>
                <c:pt idx="10357">
                  <c:v>344.53800000000001</c:v>
                </c:pt>
                <c:pt idx="10358">
                  <c:v>344.57499999999999</c:v>
                </c:pt>
                <c:pt idx="10359">
                  <c:v>344.61200000000002</c:v>
                </c:pt>
                <c:pt idx="10360">
                  <c:v>344.65000000000003</c:v>
                </c:pt>
                <c:pt idx="10361">
                  <c:v>344.68700000000001</c:v>
                </c:pt>
                <c:pt idx="10362">
                  <c:v>344.72399999999999</c:v>
                </c:pt>
                <c:pt idx="10363">
                  <c:v>344.76100000000002</c:v>
                </c:pt>
                <c:pt idx="10364">
                  <c:v>344.798</c:v>
                </c:pt>
                <c:pt idx="10365">
                  <c:v>344.83600000000001</c:v>
                </c:pt>
                <c:pt idx="10366">
                  <c:v>344.87299999999999</c:v>
                </c:pt>
                <c:pt idx="10367">
                  <c:v>344.91</c:v>
                </c:pt>
                <c:pt idx="10368">
                  <c:v>344.947</c:v>
                </c:pt>
                <c:pt idx="10369">
                  <c:v>344.98399999999998</c:v>
                </c:pt>
                <c:pt idx="10370">
                  <c:v>345.02199999999999</c:v>
                </c:pt>
                <c:pt idx="10371">
                  <c:v>345.05900000000003</c:v>
                </c:pt>
                <c:pt idx="10372">
                  <c:v>345.096</c:v>
                </c:pt>
                <c:pt idx="10373">
                  <c:v>345.13299999999998</c:v>
                </c:pt>
                <c:pt idx="10374">
                  <c:v>345.17099999999999</c:v>
                </c:pt>
                <c:pt idx="10375">
                  <c:v>345.20800000000003</c:v>
                </c:pt>
                <c:pt idx="10376">
                  <c:v>345.245</c:v>
                </c:pt>
                <c:pt idx="10377">
                  <c:v>345.28199999999998</c:v>
                </c:pt>
                <c:pt idx="10378">
                  <c:v>345.31900000000002</c:v>
                </c:pt>
                <c:pt idx="10379">
                  <c:v>345.35700000000003</c:v>
                </c:pt>
                <c:pt idx="10380">
                  <c:v>345.39400000000001</c:v>
                </c:pt>
                <c:pt idx="10381">
                  <c:v>345.43099999999998</c:v>
                </c:pt>
                <c:pt idx="10382">
                  <c:v>345.46800000000002</c:v>
                </c:pt>
                <c:pt idx="10383">
                  <c:v>345.50600000000003</c:v>
                </c:pt>
                <c:pt idx="10384">
                  <c:v>345.54300000000001</c:v>
                </c:pt>
                <c:pt idx="10385">
                  <c:v>345.58</c:v>
                </c:pt>
                <c:pt idx="10386">
                  <c:v>345.61700000000002</c:v>
                </c:pt>
                <c:pt idx="10387">
                  <c:v>345.654</c:v>
                </c:pt>
                <c:pt idx="10388">
                  <c:v>345.69100000000003</c:v>
                </c:pt>
                <c:pt idx="10389">
                  <c:v>345.72899999999998</c:v>
                </c:pt>
                <c:pt idx="10390">
                  <c:v>345.76600000000002</c:v>
                </c:pt>
                <c:pt idx="10391">
                  <c:v>345.803</c:v>
                </c:pt>
                <c:pt idx="10392">
                  <c:v>345.84000000000003</c:v>
                </c:pt>
                <c:pt idx="10393">
                  <c:v>345.87700000000001</c:v>
                </c:pt>
                <c:pt idx="10394">
                  <c:v>345.91399999999999</c:v>
                </c:pt>
                <c:pt idx="10395">
                  <c:v>345.952</c:v>
                </c:pt>
                <c:pt idx="10396">
                  <c:v>345.98900000000003</c:v>
                </c:pt>
                <c:pt idx="10397">
                  <c:v>346.02600000000001</c:v>
                </c:pt>
                <c:pt idx="10398">
                  <c:v>346.06299999999999</c:v>
                </c:pt>
                <c:pt idx="10399">
                  <c:v>346.1</c:v>
                </c:pt>
                <c:pt idx="10400">
                  <c:v>346.137</c:v>
                </c:pt>
                <c:pt idx="10401">
                  <c:v>346.17500000000001</c:v>
                </c:pt>
                <c:pt idx="10402">
                  <c:v>346.21199999999999</c:v>
                </c:pt>
                <c:pt idx="10403">
                  <c:v>346.24900000000002</c:v>
                </c:pt>
                <c:pt idx="10404">
                  <c:v>346.286</c:v>
                </c:pt>
                <c:pt idx="10405">
                  <c:v>346.32400000000001</c:v>
                </c:pt>
                <c:pt idx="10406">
                  <c:v>346.36099999999999</c:v>
                </c:pt>
                <c:pt idx="10407">
                  <c:v>346.39800000000002</c:v>
                </c:pt>
                <c:pt idx="10408">
                  <c:v>346.435</c:v>
                </c:pt>
                <c:pt idx="10409">
                  <c:v>346.47199999999998</c:v>
                </c:pt>
                <c:pt idx="10410">
                  <c:v>346.51</c:v>
                </c:pt>
                <c:pt idx="10411">
                  <c:v>346.54700000000003</c:v>
                </c:pt>
                <c:pt idx="10412">
                  <c:v>346.584</c:v>
                </c:pt>
                <c:pt idx="10413">
                  <c:v>346.62099999999998</c:v>
                </c:pt>
                <c:pt idx="10414">
                  <c:v>346.65800000000002</c:v>
                </c:pt>
                <c:pt idx="10415">
                  <c:v>346.69499999999999</c:v>
                </c:pt>
                <c:pt idx="10416">
                  <c:v>346.73200000000003</c:v>
                </c:pt>
                <c:pt idx="10417">
                  <c:v>346.76900000000001</c:v>
                </c:pt>
                <c:pt idx="10418">
                  <c:v>346.80599999999998</c:v>
                </c:pt>
                <c:pt idx="10419">
                  <c:v>346.84300000000002</c:v>
                </c:pt>
                <c:pt idx="10420">
                  <c:v>346.88</c:v>
                </c:pt>
                <c:pt idx="10421">
                  <c:v>346.91800000000001</c:v>
                </c:pt>
                <c:pt idx="10422">
                  <c:v>346.95499999999998</c:v>
                </c:pt>
                <c:pt idx="10423">
                  <c:v>346.99200000000002</c:v>
                </c:pt>
                <c:pt idx="10424">
                  <c:v>347.029</c:v>
                </c:pt>
                <c:pt idx="10425">
                  <c:v>347.06600000000003</c:v>
                </c:pt>
                <c:pt idx="10426">
                  <c:v>347.10300000000001</c:v>
                </c:pt>
                <c:pt idx="10427">
                  <c:v>347.14</c:v>
                </c:pt>
                <c:pt idx="10428">
                  <c:v>347.17700000000002</c:v>
                </c:pt>
                <c:pt idx="10429">
                  <c:v>347.214</c:v>
                </c:pt>
                <c:pt idx="10430">
                  <c:v>347.25100000000003</c:v>
                </c:pt>
                <c:pt idx="10431">
                  <c:v>347.28800000000001</c:v>
                </c:pt>
                <c:pt idx="10432">
                  <c:v>347.32499999999999</c:v>
                </c:pt>
                <c:pt idx="10433">
                  <c:v>347.36200000000002</c:v>
                </c:pt>
                <c:pt idx="10434">
                  <c:v>347.399</c:v>
                </c:pt>
                <c:pt idx="10435">
                  <c:v>347.43600000000004</c:v>
                </c:pt>
                <c:pt idx="10436">
                  <c:v>347.47300000000001</c:v>
                </c:pt>
                <c:pt idx="10437">
                  <c:v>347.51</c:v>
                </c:pt>
                <c:pt idx="10438">
                  <c:v>347.54700000000003</c:v>
                </c:pt>
                <c:pt idx="10439">
                  <c:v>347.584</c:v>
                </c:pt>
                <c:pt idx="10440">
                  <c:v>347.62099999999998</c:v>
                </c:pt>
                <c:pt idx="10441">
                  <c:v>347.65899999999999</c:v>
                </c:pt>
                <c:pt idx="10442">
                  <c:v>347.69600000000003</c:v>
                </c:pt>
                <c:pt idx="10443">
                  <c:v>347.733</c:v>
                </c:pt>
                <c:pt idx="10444">
                  <c:v>347.77</c:v>
                </c:pt>
                <c:pt idx="10445">
                  <c:v>347.80700000000002</c:v>
                </c:pt>
                <c:pt idx="10446">
                  <c:v>347.84399999999999</c:v>
                </c:pt>
                <c:pt idx="10447">
                  <c:v>347.88200000000001</c:v>
                </c:pt>
                <c:pt idx="10448">
                  <c:v>347.91899999999998</c:v>
                </c:pt>
                <c:pt idx="10449">
                  <c:v>347.95600000000002</c:v>
                </c:pt>
                <c:pt idx="10450">
                  <c:v>347.99299999999999</c:v>
                </c:pt>
                <c:pt idx="10451">
                  <c:v>348.03100000000001</c:v>
                </c:pt>
                <c:pt idx="10452">
                  <c:v>348.06799999999998</c:v>
                </c:pt>
                <c:pt idx="10453">
                  <c:v>348.10500000000002</c:v>
                </c:pt>
                <c:pt idx="10454">
                  <c:v>348.14300000000003</c:v>
                </c:pt>
                <c:pt idx="10455">
                  <c:v>348.18</c:v>
                </c:pt>
                <c:pt idx="10456">
                  <c:v>348.21699999999998</c:v>
                </c:pt>
                <c:pt idx="10457">
                  <c:v>348.255</c:v>
                </c:pt>
                <c:pt idx="10458">
                  <c:v>348.29200000000003</c:v>
                </c:pt>
                <c:pt idx="10459">
                  <c:v>348.32900000000001</c:v>
                </c:pt>
                <c:pt idx="10460">
                  <c:v>348.36700000000002</c:v>
                </c:pt>
                <c:pt idx="10461">
                  <c:v>348.404</c:v>
                </c:pt>
                <c:pt idx="10462">
                  <c:v>348.44100000000003</c:v>
                </c:pt>
                <c:pt idx="10463">
                  <c:v>348.47899999999998</c:v>
                </c:pt>
                <c:pt idx="10464">
                  <c:v>348.51600000000002</c:v>
                </c:pt>
                <c:pt idx="10465">
                  <c:v>348.55400000000003</c:v>
                </c:pt>
                <c:pt idx="10466">
                  <c:v>348.59100000000001</c:v>
                </c:pt>
                <c:pt idx="10467">
                  <c:v>348.62799999999999</c:v>
                </c:pt>
                <c:pt idx="10468">
                  <c:v>348.666</c:v>
                </c:pt>
                <c:pt idx="10469">
                  <c:v>348.70300000000003</c:v>
                </c:pt>
                <c:pt idx="10470">
                  <c:v>348.74</c:v>
                </c:pt>
                <c:pt idx="10471">
                  <c:v>348.77800000000002</c:v>
                </c:pt>
                <c:pt idx="10472">
                  <c:v>348.815</c:v>
                </c:pt>
                <c:pt idx="10473">
                  <c:v>348.85200000000003</c:v>
                </c:pt>
                <c:pt idx="10474">
                  <c:v>348.88900000000001</c:v>
                </c:pt>
                <c:pt idx="10475">
                  <c:v>348.92700000000002</c:v>
                </c:pt>
                <c:pt idx="10476">
                  <c:v>348.964</c:v>
                </c:pt>
                <c:pt idx="10477">
                  <c:v>349.00100000000003</c:v>
                </c:pt>
                <c:pt idx="10478">
                  <c:v>349.03800000000001</c:v>
                </c:pt>
                <c:pt idx="10479">
                  <c:v>349.07600000000002</c:v>
                </c:pt>
                <c:pt idx="10480">
                  <c:v>349.113</c:v>
                </c:pt>
                <c:pt idx="10481">
                  <c:v>349.15000000000003</c:v>
                </c:pt>
                <c:pt idx="10482">
                  <c:v>349.18700000000001</c:v>
                </c:pt>
                <c:pt idx="10483">
                  <c:v>349.22500000000002</c:v>
                </c:pt>
                <c:pt idx="10484">
                  <c:v>349.262</c:v>
                </c:pt>
                <c:pt idx="10485">
                  <c:v>349.29900000000004</c:v>
                </c:pt>
                <c:pt idx="10486">
                  <c:v>349.33600000000001</c:v>
                </c:pt>
                <c:pt idx="10487">
                  <c:v>349.37299999999999</c:v>
                </c:pt>
                <c:pt idx="10488">
                  <c:v>349.41</c:v>
                </c:pt>
                <c:pt idx="10489">
                  <c:v>349.447</c:v>
                </c:pt>
                <c:pt idx="10490">
                  <c:v>349.48500000000001</c:v>
                </c:pt>
                <c:pt idx="10491">
                  <c:v>349.52199999999999</c:v>
                </c:pt>
                <c:pt idx="10492">
                  <c:v>349.55900000000003</c:v>
                </c:pt>
                <c:pt idx="10493">
                  <c:v>349.596</c:v>
                </c:pt>
                <c:pt idx="10494">
                  <c:v>349.63299999999998</c:v>
                </c:pt>
                <c:pt idx="10495">
                  <c:v>349.67</c:v>
                </c:pt>
                <c:pt idx="10496">
                  <c:v>349.70699999999999</c:v>
                </c:pt>
                <c:pt idx="10497">
                  <c:v>349.745</c:v>
                </c:pt>
                <c:pt idx="10498">
                  <c:v>349.78199999999998</c:v>
                </c:pt>
                <c:pt idx="10499">
                  <c:v>349.81900000000002</c:v>
                </c:pt>
                <c:pt idx="10500">
                  <c:v>349.85599999999999</c:v>
                </c:pt>
                <c:pt idx="10501">
                  <c:v>349.89300000000003</c:v>
                </c:pt>
                <c:pt idx="10502">
                  <c:v>349.93099999999998</c:v>
                </c:pt>
                <c:pt idx="10503">
                  <c:v>349.96800000000002</c:v>
                </c:pt>
                <c:pt idx="10504">
                  <c:v>350.005</c:v>
                </c:pt>
                <c:pt idx="10505">
                  <c:v>350.04200000000003</c:v>
                </c:pt>
                <c:pt idx="10506">
                  <c:v>350.07900000000001</c:v>
                </c:pt>
                <c:pt idx="10507">
                  <c:v>350.11700000000002</c:v>
                </c:pt>
                <c:pt idx="10508">
                  <c:v>350.154</c:v>
                </c:pt>
                <c:pt idx="10509">
                  <c:v>350.19100000000003</c:v>
                </c:pt>
                <c:pt idx="10510">
                  <c:v>350.22800000000001</c:v>
                </c:pt>
                <c:pt idx="10511">
                  <c:v>350.26499999999999</c:v>
                </c:pt>
                <c:pt idx="10512">
                  <c:v>350.30200000000002</c:v>
                </c:pt>
                <c:pt idx="10513">
                  <c:v>350.34000000000003</c:v>
                </c:pt>
                <c:pt idx="10514">
                  <c:v>350.37700000000001</c:v>
                </c:pt>
                <c:pt idx="10515">
                  <c:v>350.41399999999999</c:v>
                </c:pt>
                <c:pt idx="10516">
                  <c:v>350.45100000000002</c:v>
                </c:pt>
                <c:pt idx="10517">
                  <c:v>350.488</c:v>
                </c:pt>
                <c:pt idx="10518">
                  <c:v>350.52600000000001</c:v>
                </c:pt>
                <c:pt idx="10519">
                  <c:v>350.56299999999999</c:v>
                </c:pt>
                <c:pt idx="10520">
                  <c:v>350.6</c:v>
                </c:pt>
                <c:pt idx="10521">
                  <c:v>350.637</c:v>
                </c:pt>
                <c:pt idx="10522">
                  <c:v>350.67500000000001</c:v>
                </c:pt>
                <c:pt idx="10523">
                  <c:v>350.71199999999999</c:v>
                </c:pt>
                <c:pt idx="10524">
                  <c:v>350.74900000000002</c:v>
                </c:pt>
                <c:pt idx="10525">
                  <c:v>350.786</c:v>
                </c:pt>
                <c:pt idx="10526">
                  <c:v>350.82299999999998</c:v>
                </c:pt>
                <c:pt idx="10527">
                  <c:v>350.86099999999999</c:v>
                </c:pt>
                <c:pt idx="10528">
                  <c:v>350.89800000000002</c:v>
                </c:pt>
                <c:pt idx="10529">
                  <c:v>350.935</c:v>
                </c:pt>
                <c:pt idx="10530">
                  <c:v>350.97199999999998</c:v>
                </c:pt>
                <c:pt idx="10531">
                  <c:v>351.01</c:v>
                </c:pt>
                <c:pt idx="10532">
                  <c:v>351.04700000000003</c:v>
                </c:pt>
                <c:pt idx="10533">
                  <c:v>351.084</c:v>
                </c:pt>
                <c:pt idx="10534">
                  <c:v>351.12200000000001</c:v>
                </c:pt>
                <c:pt idx="10535">
                  <c:v>351.15899999999999</c:v>
                </c:pt>
                <c:pt idx="10536">
                  <c:v>351.19600000000003</c:v>
                </c:pt>
                <c:pt idx="10537">
                  <c:v>351.23399999999998</c:v>
                </c:pt>
                <c:pt idx="10538">
                  <c:v>351.27100000000002</c:v>
                </c:pt>
                <c:pt idx="10539">
                  <c:v>351.30799999999999</c:v>
                </c:pt>
                <c:pt idx="10540">
                  <c:v>351.346</c:v>
                </c:pt>
                <c:pt idx="10541">
                  <c:v>351.38299999999998</c:v>
                </c:pt>
                <c:pt idx="10542">
                  <c:v>351.42099999999999</c:v>
                </c:pt>
                <c:pt idx="10543">
                  <c:v>351.45800000000003</c:v>
                </c:pt>
                <c:pt idx="10544">
                  <c:v>351.495</c:v>
                </c:pt>
                <c:pt idx="10545">
                  <c:v>351.53300000000002</c:v>
                </c:pt>
                <c:pt idx="10546">
                  <c:v>351.57</c:v>
                </c:pt>
                <c:pt idx="10547">
                  <c:v>351.60700000000003</c:v>
                </c:pt>
                <c:pt idx="10548">
                  <c:v>351.64499999999998</c:v>
                </c:pt>
                <c:pt idx="10549">
                  <c:v>351.68200000000002</c:v>
                </c:pt>
                <c:pt idx="10550">
                  <c:v>351.72</c:v>
                </c:pt>
                <c:pt idx="10551">
                  <c:v>351.75700000000001</c:v>
                </c:pt>
                <c:pt idx="10552">
                  <c:v>351.79399999999998</c:v>
                </c:pt>
                <c:pt idx="10553">
                  <c:v>351.83199999999999</c:v>
                </c:pt>
                <c:pt idx="10554">
                  <c:v>351.86900000000003</c:v>
                </c:pt>
                <c:pt idx="10555">
                  <c:v>351.90600000000001</c:v>
                </c:pt>
                <c:pt idx="10556">
                  <c:v>351.94400000000002</c:v>
                </c:pt>
                <c:pt idx="10557">
                  <c:v>351.98099999999999</c:v>
                </c:pt>
                <c:pt idx="10558">
                  <c:v>352.01800000000003</c:v>
                </c:pt>
                <c:pt idx="10559">
                  <c:v>352.05500000000001</c:v>
                </c:pt>
                <c:pt idx="10560">
                  <c:v>352.09300000000002</c:v>
                </c:pt>
                <c:pt idx="10561">
                  <c:v>352.13</c:v>
                </c:pt>
                <c:pt idx="10562">
                  <c:v>352.16700000000003</c:v>
                </c:pt>
                <c:pt idx="10563">
                  <c:v>352.20400000000001</c:v>
                </c:pt>
                <c:pt idx="10564">
                  <c:v>352.24200000000002</c:v>
                </c:pt>
                <c:pt idx="10565">
                  <c:v>352.279</c:v>
                </c:pt>
                <c:pt idx="10566">
                  <c:v>352.31600000000003</c:v>
                </c:pt>
                <c:pt idx="10567">
                  <c:v>352.35300000000001</c:v>
                </c:pt>
                <c:pt idx="10568">
                  <c:v>352.39100000000002</c:v>
                </c:pt>
                <c:pt idx="10569">
                  <c:v>352.428</c:v>
                </c:pt>
                <c:pt idx="10570">
                  <c:v>352.46500000000003</c:v>
                </c:pt>
                <c:pt idx="10571">
                  <c:v>352.50200000000001</c:v>
                </c:pt>
                <c:pt idx="10572">
                  <c:v>352.54</c:v>
                </c:pt>
                <c:pt idx="10573">
                  <c:v>352.577</c:v>
                </c:pt>
                <c:pt idx="10574">
                  <c:v>352.61400000000003</c:v>
                </c:pt>
                <c:pt idx="10575">
                  <c:v>352.65199999999999</c:v>
                </c:pt>
                <c:pt idx="10576">
                  <c:v>352.68900000000002</c:v>
                </c:pt>
                <c:pt idx="10577">
                  <c:v>352.726</c:v>
                </c:pt>
                <c:pt idx="10578">
                  <c:v>352.76400000000001</c:v>
                </c:pt>
                <c:pt idx="10579">
                  <c:v>352.80099999999999</c:v>
                </c:pt>
                <c:pt idx="10580">
                  <c:v>352.83800000000002</c:v>
                </c:pt>
                <c:pt idx="10581">
                  <c:v>352.87600000000003</c:v>
                </c:pt>
                <c:pt idx="10582">
                  <c:v>352.91300000000001</c:v>
                </c:pt>
                <c:pt idx="10583">
                  <c:v>352.95100000000002</c:v>
                </c:pt>
                <c:pt idx="10584">
                  <c:v>352.988</c:v>
                </c:pt>
                <c:pt idx="10585">
                  <c:v>353.02500000000003</c:v>
                </c:pt>
                <c:pt idx="10586">
                  <c:v>353.06299999999999</c:v>
                </c:pt>
                <c:pt idx="10587">
                  <c:v>353.1</c:v>
                </c:pt>
                <c:pt idx="10588">
                  <c:v>353.13800000000003</c:v>
                </c:pt>
                <c:pt idx="10589">
                  <c:v>353.17500000000001</c:v>
                </c:pt>
                <c:pt idx="10590">
                  <c:v>353.21300000000002</c:v>
                </c:pt>
                <c:pt idx="10591">
                  <c:v>353.25</c:v>
                </c:pt>
                <c:pt idx="10592">
                  <c:v>353.28800000000001</c:v>
                </c:pt>
                <c:pt idx="10593">
                  <c:v>353.32499999999999</c:v>
                </c:pt>
                <c:pt idx="10594">
                  <c:v>353.363</c:v>
                </c:pt>
                <c:pt idx="10595">
                  <c:v>353.40000000000003</c:v>
                </c:pt>
                <c:pt idx="10596">
                  <c:v>353.43700000000001</c:v>
                </c:pt>
                <c:pt idx="10597">
                  <c:v>353.47700000000003</c:v>
                </c:pt>
                <c:pt idx="10598">
                  <c:v>353.51499999999999</c:v>
                </c:pt>
                <c:pt idx="10599">
                  <c:v>353.55400000000003</c:v>
                </c:pt>
                <c:pt idx="10600">
                  <c:v>353.59199999999998</c:v>
                </c:pt>
                <c:pt idx="10601">
                  <c:v>353.63100000000003</c:v>
                </c:pt>
                <c:pt idx="10602">
                  <c:v>353.66899999999998</c:v>
                </c:pt>
                <c:pt idx="10603">
                  <c:v>353.70800000000003</c:v>
                </c:pt>
                <c:pt idx="10604">
                  <c:v>353.74599999999998</c:v>
                </c:pt>
                <c:pt idx="10605">
                  <c:v>353.78500000000003</c:v>
                </c:pt>
                <c:pt idx="10606">
                  <c:v>353.82299999999998</c:v>
                </c:pt>
                <c:pt idx="10607">
                  <c:v>353.86099999999999</c:v>
                </c:pt>
                <c:pt idx="10608">
                  <c:v>353.90000000000003</c:v>
                </c:pt>
                <c:pt idx="10609">
                  <c:v>353.93799999999999</c:v>
                </c:pt>
                <c:pt idx="10610">
                  <c:v>353.97700000000003</c:v>
                </c:pt>
                <c:pt idx="10611">
                  <c:v>354.01499999999999</c:v>
                </c:pt>
                <c:pt idx="10612">
                  <c:v>354.053</c:v>
                </c:pt>
                <c:pt idx="10613">
                  <c:v>354.09199999999998</c:v>
                </c:pt>
                <c:pt idx="10614">
                  <c:v>354.13</c:v>
                </c:pt>
                <c:pt idx="10615">
                  <c:v>354.16899999999998</c:v>
                </c:pt>
                <c:pt idx="10616">
                  <c:v>354.20699999999999</c:v>
                </c:pt>
                <c:pt idx="10617">
                  <c:v>354.24599999999998</c:v>
                </c:pt>
                <c:pt idx="10618">
                  <c:v>354.28399999999999</c:v>
                </c:pt>
                <c:pt idx="10619">
                  <c:v>354.322</c:v>
                </c:pt>
                <c:pt idx="10620">
                  <c:v>354.36</c:v>
                </c:pt>
                <c:pt idx="10621">
                  <c:v>354.399</c:v>
                </c:pt>
                <c:pt idx="10622">
                  <c:v>354.43700000000001</c:v>
                </c:pt>
                <c:pt idx="10623">
                  <c:v>354.47500000000002</c:v>
                </c:pt>
                <c:pt idx="10624">
                  <c:v>354.51300000000003</c:v>
                </c:pt>
                <c:pt idx="10625">
                  <c:v>354.55200000000002</c:v>
                </c:pt>
                <c:pt idx="10626">
                  <c:v>354.59000000000003</c:v>
                </c:pt>
                <c:pt idx="10627">
                  <c:v>354.62799999999999</c:v>
                </c:pt>
                <c:pt idx="10628">
                  <c:v>354.666</c:v>
                </c:pt>
                <c:pt idx="10629">
                  <c:v>354.70400000000001</c:v>
                </c:pt>
                <c:pt idx="10630">
                  <c:v>354.74299999999999</c:v>
                </c:pt>
                <c:pt idx="10631">
                  <c:v>354.78100000000001</c:v>
                </c:pt>
                <c:pt idx="10632">
                  <c:v>354.81900000000002</c:v>
                </c:pt>
                <c:pt idx="10633">
                  <c:v>354.85700000000003</c:v>
                </c:pt>
                <c:pt idx="10634">
                  <c:v>354.89499999999998</c:v>
                </c:pt>
                <c:pt idx="10635">
                  <c:v>354.93299999999999</c:v>
                </c:pt>
                <c:pt idx="10636">
                  <c:v>354.97199999999998</c:v>
                </c:pt>
                <c:pt idx="10637">
                  <c:v>355.01</c:v>
                </c:pt>
                <c:pt idx="10638">
                  <c:v>355.048</c:v>
                </c:pt>
                <c:pt idx="10639">
                  <c:v>355.08600000000001</c:v>
                </c:pt>
                <c:pt idx="10640">
                  <c:v>355.12400000000002</c:v>
                </c:pt>
                <c:pt idx="10641">
                  <c:v>355.16200000000003</c:v>
                </c:pt>
                <c:pt idx="10642">
                  <c:v>355.2</c:v>
                </c:pt>
                <c:pt idx="10643">
                  <c:v>355.238</c:v>
                </c:pt>
                <c:pt idx="10644">
                  <c:v>355.27600000000001</c:v>
                </c:pt>
                <c:pt idx="10645">
                  <c:v>355.315</c:v>
                </c:pt>
                <c:pt idx="10646">
                  <c:v>355.35300000000001</c:v>
                </c:pt>
                <c:pt idx="10647">
                  <c:v>355.39100000000002</c:v>
                </c:pt>
                <c:pt idx="10648">
                  <c:v>355.42900000000003</c:v>
                </c:pt>
                <c:pt idx="10649">
                  <c:v>355.46699999999998</c:v>
                </c:pt>
                <c:pt idx="10650">
                  <c:v>355.505</c:v>
                </c:pt>
                <c:pt idx="10651">
                  <c:v>355.54300000000001</c:v>
                </c:pt>
                <c:pt idx="10652">
                  <c:v>355.58100000000002</c:v>
                </c:pt>
                <c:pt idx="10653">
                  <c:v>355.61900000000003</c:v>
                </c:pt>
                <c:pt idx="10654">
                  <c:v>355.65699999999998</c:v>
                </c:pt>
                <c:pt idx="10655">
                  <c:v>355.69499999999999</c:v>
                </c:pt>
                <c:pt idx="10656">
                  <c:v>355.733</c:v>
                </c:pt>
                <c:pt idx="10657">
                  <c:v>355.77100000000002</c:v>
                </c:pt>
                <c:pt idx="10658">
                  <c:v>355.80900000000003</c:v>
                </c:pt>
                <c:pt idx="10659">
                  <c:v>355.84800000000001</c:v>
                </c:pt>
                <c:pt idx="10660">
                  <c:v>355.88600000000002</c:v>
                </c:pt>
                <c:pt idx="10661">
                  <c:v>355.92400000000004</c:v>
                </c:pt>
                <c:pt idx="10662">
                  <c:v>355.96199999999999</c:v>
                </c:pt>
                <c:pt idx="10663">
                  <c:v>356</c:v>
                </c:pt>
                <c:pt idx="10664">
                  <c:v>356.03800000000001</c:v>
                </c:pt>
                <c:pt idx="10665">
                  <c:v>356.07600000000002</c:v>
                </c:pt>
                <c:pt idx="10666">
                  <c:v>356.11400000000003</c:v>
                </c:pt>
                <c:pt idx="10667">
                  <c:v>356.15199999999999</c:v>
                </c:pt>
                <c:pt idx="10668">
                  <c:v>356.19100000000003</c:v>
                </c:pt>
                <c:pt idx="10669">
                  <c:v>356.22899999999998</c:v>
                </c:pt>
                <c:pt idx="10670">
                  <c:v>356.267</c:v>
                </c:pt>
                <c:pt idx="10671">
                  <c:v>356.30500000000001</c:v>
                </c:pt>
                <c:pt idx="10672">
                  <c:v>356.34300000000002</c:v>
                </c:pt>
                <c:pt idx="10673">
                  <c:v>356.38100000000003</c:v>
                </c:pt>
                <c:pt idx="10674">
                  <c:v>356.42</c:v>
                </c:pt>
                <c:pt idx="10675">
                  <c:v>356.45800000000003</c:v>
                </c:pt>
                <c:pt idx="10676">
                  <c:v>356.49599999999998</c:v>
                </c:pt>
                <c:pt idx="10677">
                  <c:v>356.53399999999999</c:v>
                </c:pt>
                <c:pt idx="10678">
                  <c:v>356.57299999999998</c:v>
                </c:pt>
                <c:pt idx="10679">
                  <c:v>356.61099999999999</c:v>
                </c:pt>
                <c:pt idx="10680">
                  <c:v>356.65000000000003</c:v>
                </c:pt>
                <c:pt idx="10681">
                  <c:v>356.68799999999999</c:v>
                </c:pt>
                <c:pt idx="10682">
                  <c:v>356.72700000000003</c:v>
                </c:pt>
                <c:pt idx="10683">
                  <c:v>356.76499999999999</c:v>
                </c:pt>
                <c:pt idx="10684">
                  <c:v>356.80400000000003</c:v>
                </c:pt>
                <c:pt idx="10685">
                  <c:v>356.84199999999998</c:v>
                </c:pt>
                <c:pt idx="10686">
                  <c:v>356.88100000000003</c:v>
                </c:pt>
                <c:pt idx="10687">
                  <c:v>356.91899999999998</c:v>
                </c:pt>
                <c:pt idx="10688">
                  <c:v>356.95800000000003</c:v>
                </c:pt>
                <c:pt idx="10689">
                  <c:v>356.99599999999998</c:v>
                </c:pt>
                <c:pt idx="10690">
                  <c:v>357.03500000000003</c:v>
                </c:pt>
                <c:pt idx="10691">
                  <c:v>357.07400000000001</c:v>
                </c:pt>
                <c:pt idx="10692">
                  <c:v>357.11200000000002</c:v>
                </c:pt>
                <c:pt idx="10693">
                  <c:v>357.15100000000001</c:v>
                </c:pt>
                <c:pt idx="10694">
                  <c:v>357.19</c:v>
                </c:pt>
                <c:pt idx="10695">
                  <c:v>357.22800000000001</c:v>
                </c:pt>
                <c:pt idx="10696">
                  <c:v>357.267</c:v>
                </c:pt>
                <c:pt idx="10697">
                  <c:v>357.30599999999998</c:v>
                </c:pt>
                <c:pt idx="10698">
                  <c:v>357.34399999999999</c:v>
                </c:pt>
                <c:pt idx="10699">
                  <c:v>357.38299999999998</c:v>
                </c:pt>
                <c:pt idx="10700">
                  <c:v>357.42200000000003</c:v>
                </c:pt>
                <c:pt idx="10701">
                  <c:v>357.46100000000001</c:v>
                </c:pt>
                <c:pt idx="10702">
                  <c:v>357.49900000000002</c:v>
                </c:pt>
                <c:pt idx="10703">
                  <c:v>357.53800000000001</c:v>
                </c:pt>
                <c:pt idx="10704">
                  <c:v>357.577</c:v>
                </c:pt>
                <c:pt idx="10705">
                  <c:v>357.61500000000001</c:v>
                </c:pt>
                <c:pt idx="10706">
                  <c:v>357.654</c:v>
                </c:pt>
                <c:pt idx="10707">
                  <c:v>357.69299999999998</c:v>
                </c:pt>
                <c:pt idx="10708">
                  <c:v>357.73099999999999</c:v>
                </c:pt>
                <c:pt idx="10709">
                  <c:v>357.76900000000001</c:v>
                </c:pt>
                <c:pt idx="10710">
                  <c:v>357.80799999999999</c:v>
                </c:pt>
                <c:pt idx="10711">
                  <c:v>357.846</c:v>
                </c:pt>
                <c:pt idx="10712">
                  <c:v>357.88499999999999</c:v>
                </c:pt>
                <c:pt idx="10713">
                  <c:v>357.923</c:v>
                </c:pt>
                <c:pt idx="10714">
                  <c:v>357.96100000000001</c:v>
                </c:pt>
                <c:pt idx="10715">
                  <c:v>358</c:v>
                </c:pt>
                <c:pt idx="10716">
                  <c:v>358.03800000000001</c:v>
                </c:pt>
                <c:pt idx="10717">
                  <c:v>358.07600000000002</c:v>
                </c:pt>
                <c:pt idx="10718">
                  <c:v>358.11500000000001</c:v>
                </c:pt>
                <c:pt idx="10719">
                  <c:v>358.15300000000002</c:v>
                </c:pt>
                <c:pt idx="10720">
                  <c:v>358.19100000000003</c:v>
                </c:pt>
                <c:pt idx="10721">
                  <c:v>358.23</c:v>
                </c:pt>
                <c:pt idx="10722">
                  <c:v>358.26800000000003</c:v>
                </c:pt>
                <c:pt idx="10723">
                  <c:v>358.30700000000002</c:v>
                </c:pt>
                <c:pt idx="10724">
                  <c:v>358.34500000000003</c:v>
                </c:pt>
                <c:pt idx="10725">
                  <c:v>358.38400000000001</c:v>
                </c:pt>
                <c:pt idx="10726">
                  <c:v>358.42200000000003</c:v>
                </c:pt>
                <c:pt idx="10727">
                  <c:v>358.46</c:v>
                </c:pt>
                <c:pt idx="10728">
                  <c:v>358.49900000000002</c:v>
                </c:pt>
                <c:pt idx="10729">
                  <c:v>358.53700000000003</c:v>
                </c:pt>
                <c:pt idx="10730">
                  <c:v>358.57600000000002</c:v>
                </c:pt>
                <c:pt idx="10731">
                  <c:v>358.61400000000003</c:v>
                </c:pt>
                <c:pt idx="10732">
                  <c:v>358.65300000000002</c:v>
                </c:pt>
                <c:pt idx="10733">
                  <c:v>358.69100000000003</c:v>
                </c:pt>
                <c:pt idx="10734">
                  <c:v>358.73</c:v>
                </c:pt>
                <c:pt idx="10735">
                  <c:v>358.76800000000003</c:v>
                </c:pt>
                <c:pt idx="10736">
                  <c:v>358.80700000000002</c:v>
                </c:pt>
                <c:pt idx="10737">
                  <c:v>358.84500000000003</c:v>
                </c:pt>
                <c:pt idx="10738">
                  <c:v>358.88400000000001</c:v>
                </c:pt>
                <c:pt idx="10739">
                  <c:v>358.923</c:v>
                </c:pt>
                <c:pt idx="10740">
                  <c:v>358.96100000000001</c:v>
                </c:pt>
                <c:pt idx="10741">
                  <c:v>359</c:v>
                </c:pt>
                <c:pt idx="10742">
                  <c:v>359.03800000000001</c:v>
                </c:pt>
                <c:pt idx="10743">
                  <c:v>359.077</c:v>
                </c:pt>
                <c:pt idx="10744">
                  <c:v>359.11599999999999</c:v>
                </c:pt>
                <c:pt idx="10745">
                  <c:v>359.15500000000003</c:v>
                </c:pt>
                <c:pt idx="10746">
                  <c:v>359.19299999999998</c:v>
                </c:pt>
                <c:pt idx="10747">
                  <c:v>359.23200000000003</c:v>
                </c:pt>
                <c:pt idx="10748">
                  <c:v>359.27100000000002</c:v>
                </c:pt>
                <c:pt idx="10749">
                  <c:v>359.30900000000003</c:v>
                </c:pt>
                <c:pt idx="10750">
                  <c:v>359.34800000000001</c:v>
                </c:pt>
                <c:pt idx="10751">
                  <c:v>359.387</c:v>
                </c:pt>
                <c:pt idx="10752">
                  <c:v>359.42500000000001</c:v>
                </c:pt>
                <c:pt idx="10753">
                  <c:v>359.464</c:v>
                </c:pt>
                <c:pt idx="10754">
                  <c:v>359.50299999999999</c:v>
                </c:pt>
                <c:pt idx="10755">
                  <c:v>359.541</c:v>
                </c:pt>
                <c:pt idx="10756">
                  <c:v>359.58</c:v>
                </c:pt>
                <c:pt idx="10757">
                  <c:v>359.61900000000003</c:v>
                </c:pt>
                <c:pt idx="10758">
                  <c:v>359.65699999999998</c:v>
                </c:pt>
                <c:pt idx="10759">
                  <c:v>359.69600000000003</c:v>
                </c:pt>
                <c:pt idx="10760">
                  <c:v>359.73500000000001</c:v>
                </c:pt>
                <c:pt idx="10761">
                  <c:v>359.77300000000002</c:v>
                </c:pt>
                <c:pt idx="10762">
                  <c:v>359.81200000000001</c:v>
                </c:pt>
                <c:pt idx="10763">
                  <c:v>359.851</c:v>
                </c:pt>
                <c:pt idx="10764">
                  <c:v>359.89</c:v>
                </c:pt>
                <c:pt idx="10765">
                  <c:v>359.928</c:v>
                </c:pt>
                <c:pt idx="10766">
                  <c:v>359.96699999999998</c:v>
                </c:pt>
                <c:pt idx="10767">
                  <c:v>360.00600000000003</c:v>
                </c:pt>
                <c:pt idx="10768">
                  <c:v>360.04500000000002</c:v>
                </c:pt>
                <c:pt idx="10769">
                  <c:v>360.08300000000003</c:v>
                </c:pt>
                <c:pt idx="10770">
                  <c:v>360.12200000000001</c:v>
                </c:pt>
                <c:pt idx="10771">
                  <c:v>360.161</c:v>
                </c:pt>
                <c:pt idx="10772">
                  <c:v>360.2</c:v>
                </c:pt>
                <c:pt idx="10773">
                  <c:v>360.238</c:v>
                </c:pt>
                <c:pt idx="10774">
                  <c:v>360.27699999999999</c:v>
                </c:pt>
                <c:pt idx="10775">
                  <c:v>360.31600000000003</c:v>
                </c:pt>
                <c:pt idx="10776">
                  <c:v>360.35500000000002</c:v>
                </c:pt>
                <c:pt idx="10777">
                  <c:v>360.39300000000003</c:v>
                </c:pt>
                <c:pt idx="10778">
                  <c:v>360.43200000000002</c:v>
                </c:pt>
                <c:pt idx="10779">
                  <c:v>360.471</c:v>
                </c:pt>
                <c:pt idx="10780">
                  <c:v>360.50900000000001</c:v>
                </c:pt>
                <c:pt idx="10781">
                  <c:v>360.548</c:v>
                </c:pt>
                <c:pt idx="10782">
                  <c:v>360.58699999999999</c:v>
                </c:pt>
                <c:pt idx="10783">
                  <c:v>360.625</c:v>
                </c:pt>
                <c:pt idx="10784">
                  <c:v>360.66399999999999</c:v>
                </c:pt>
                <c:pt idx="10785">
                  <c:v>360.70300000000003</c:v>
                </c:pt>
                <c:pt idx="10786">
                  <c:v>360.74200000000002</c:v>
                </c:pt>
                <c:pt idx="10787">
                  <c:v>360.78000000000003</c:v>
                </c:pt>
                <c:pt idx="10788">
                  <c:v>360.81900000000002</c:v>
                </c:pt>
                <c:pt idx="10789">
                  <c:v>360.858</c:v>
                </c:pt>
                <c:pt idx="10790">
                  <c:v>360.89600000000002</c:v>
                </c:pt>
                <c:pt idx="10791">
                  <c:v>360.935</c:v>
                </c:pt>
                <c:pt idx="10792">
                  <c:v>360.97399999999999</c:v>
                </c:pt>
                <c:pt idx="10793">
                  <c:v>361.01300000000003</c:v>
                </c:pt>
                <c:pt idx="10794">
                  <c:v>361.05099999999999</c:v>
                </c:pt>
                <c:pt idx="10795">
                  <c:v>361.09000000000003</c:v>
                </c:pt>
                <c:pt idx="10796">
                  <c:v>361.12900000000002</c:v>
                </c:pt>
                <c:pt idx="10797">
                  <c:v>361.16700000000003</c:v>
                </c:pt>
                <c:pt idx="10798">
                  <c:v>361.20600000000002</c:v>
                </c:pt>
                <c:pt idx="10799">
                  <c:v>361.245</c:v>
                </c:pt>
                <c:pt idx="10800">
                  <c:v>361.28399999999999</c:v>
                </c:pt>
                <c:pt idx="10801">
                  <c:v>361.322</c:v>
                </c:pt>
                <c:pt idx="10802">
                  <c:v>361.36099999999999</c:v>
                </c:pt>
                <c:pt idx="10803">
                  <c:v>361.40000000000003</c:v>
                </c:pt>
                <c:pt idx="10804">
                  <c:v>361.43799999999999</c:v>
                </c:pt>
                <c:pt idx="10805">
                  <c:v>361.47700000000003</c:v>
                </c:pt>
                <c:pt idx="10806">
                  <c:v>361.51600000000002</c:v>
                </c:pt>
                <c:pt idx="10807">
                  <c:v>361.55400000000003</c:v>
                </c:pt>
                <c:pt idx="10808">
                  <c:v>361.59300000000002</c:v>
                </c:pt>
                <c:pt idx="10809">
                  <c:v>361.63100000000003</c:v>
                </c:pt>
                <c:pt idx="10810">
                  <c:v>361.67</c:v>
                </c:pt>
                <c:pt idx="10811">
                  <c:v>361.709</c:v>
                </c:pt>
                <c:pt idx="10812">
                  <c:v>361.74700000000001</c:v>
                </c:pt>
                <c:pt idx="10813">
                  <c:v>361.786</c:v>
                </c:pt>
                <c:pt idx="10814">
                  <c:v>361.82499999999999</c:v>
                </c:pt>
                <c:pt idx="10815">
                  <c:v>361.863</c:v>
                </c:pt>
                <c:pt idx="10816">
                  <c:v>361.90199999999999</c:v>
                </c:pt>
                <c:pt idx="10817">
                  <c:v>361.94100000000003</c:v>
                </c:pt>
                <c:pt idx="10818">
                  <c:v>361.98</c:v>
                </c:pt>
                <c:pt idx="10819">
                  <c:v>362.01800000000003</c:v>
                </c:pt>
                <c:pt idx="10820">
                  <c:v>362.05700000000002</c:v>
                </c:pt>
                <c:pt idx="10821">
                  <c:v>362.096</c:v>
                </c:pt>
                <c:pt idx="10822">
                  <c:v>362.13400000000001</c:v>
                </c:pt>
                <c:pt idx="10823">
                  <c:v>362.173</c:v>
                </c:pt>
                <c:pt idx="10824">
                  <c:v>362.21199999999999</c:v>
                </c:pt>
                <c:pt idx="10825">
                  <c:v>362.25100000000003</c:v>
                </c:pt>
                <c:pt idx="10826">
                  <c:v>362.28899999999999</c:v>
                </c:pt>
                <c:pt idx="10827">
                  <c:v>362.32800000000003</c:v>
                </c:pt>
                <c:pt idx="10828">
                  <c:v>362.36700000000002</c:v>
                </c:pt>
                <c:pt idx="10829">
                  <c:v>362.40500000000003</c:v>
                </c:pt>
                <c:pt idx="10830">
                  <c:v>362.44400000000002</c:v>
                </c:pt>
                <c:pt idx="10831">
                  <c:v>362.483</c:v>
                </c:pt>
                <c:pt idx="10832">
                  <c:v>362.52199999999999</c:v>
                </c:pt>
                <c:pt idx="10833">
                  <c:v>362.56</c:v>
                </c:pt>
                <c:pt idx="10834">
                  <c:v>362.59899999999999</c:v>
                </c:pt>
                <c:pt idx="10835">
                  <c:v>362.63800000000003</c:v>
                </c:pt>
                <c:pt idx="10836">
                  <c:v>362.67599999999999</c:v>
                </c:pt>
                <c:pt idx="10837">
                  <c:v>362.71500000000003</c:v>
                </c:pt>
                <c:pt idx="10838">
                  <c:v>362.75400000000002</c:v>
                </c:pt>
                <c:pt idx="10839">
                  <c:v>362.79300000000001</c:v>
                </c:pt>
                <c:pt idx="10840">
                  <c:v>362.83100000000002</c:v>
                </c:pt>
                <c:pt idx="10841">
                  <c:v>362.87</c:v>
                </c:pt>
                <c:pt idx="10842">
                  <c:v>362.90899999999999</c:v>
                </c:pt>
                <c:pt idx="10843">
                  <c:v>362.94800000000004</c:v>
                </c:pt>
                <c:pt idx="10844">
                  <c:v>362.98599999999999</c:v>
                </c:pt>
                <c:pt idx="10845">
                  <c:v>363.02500000000003</c:v>
                </c:pt>
                <c:pt idx="10846">
                  <c:v>363.06400000000002</c:v>
                </c:pt>
                <c:pt idx="10847">
                  <c:v>363.10300000000001</c:v>
                </c:pt>
                <c:pt idx="10848">
                  <c:v>363.142</c:v>
                </c:pt>
                <c:pt idx="10849">
                  <c:v>363.18</c:v>
                </c:pt>
                <c:pt idx="10850">
                  <c:v>363.21899999999999</c:v>
                </c:pt>
                <c:pt idx="10851">
                  <c:v>363.25799999999998</c:v>
                </c:pt>
                <c:pt idx="10852">
                  <c:v>363.29599999999999</c:v>
                </c:pt>
                <c:pt idx="10853">
                  <c:v>363.33499999999998</c:v>
                </c:pt>
                <c:pt idx="10854">
                  <c:v>363.37400000000002</c:v>
                </c:pt>
                <c:pt idx="10855">
                  <c:v>363.41200000000003</c:v>
                </c:pt>
                <c:pt idx="10856">
                  <c:v>363.45100000000002</c:v>
                </c:pt>
                <c:pt idx="10857">
                  <c:v>363.49</c:v>
                </c:pt>
                <c:pt idx="10858">
                  <c:v>363.529</c:v>
                </c:pt>
                <c:pt idx="10859">
                  <c:v>363.56700000000001</c:v>
                </c:pt>
                <c:pt idx="10860">
                  <c:v>363.60599999999999</c:v>
                </c:pt>
                <c:pt idx="10861">
                  <c:v>363.64499999999998</c:v>
                </c:pt>
                <c:pt idx="10862">
                  <c:v>363.68400000000003</c:v>
                </c:pt>
                <c:pt idx="10863">
                  <c:v>363.72300000000001</c:v>
                </c:pt>
                <c:pt idx="10864">
                  <c:v>363.762</c:v>
                </c:pt>
                <c:pt idx="10865">
                  <c:v>363.80099999999999</c:v>
                </c:pt>
                <c:pt idx="10866">
                  <c:v>363.839</c:v>
                </c:pt>
                <c:pt idx="10867">
                  <c:v>363.87799999999999</c:v>
                </c:pt>
                <c:pt idx="10868">
                  <c:v>363.91700000000003</c:v>
                </c:pt>
                <c:pt idx="10869">
                  <c:v>363.95600000000002</c:v>
                </c:pt>
                <c:pt idx="10870">
                  <c:v>363.995</c:v>
                </c:pt>
                <c:pt idx="10871">
                  <c:v>364.03399999999999</c:v>
                </c:pt>
                <c:pt idx="10872">
                  <c:v>364.07300000000004</c:v>
                </c:pt>
                <c:pt idx="10873">
                  <c:v>364.11099999999999</c:v>
                </c:pt>
                <c:pt idx="10874">
                  <c:v>364.15000000000003</c:v>
                </c:pt>
                <c:pt idx="10875">
                  <c:v>364.18900000000002</c:v>
                </c:pt>
                <c:pt idx="10876">
                  <c:v>364.22800000000001</c:v>
                </c:pt>
                <c:pt idx="10877">
                  <c:v>364.267</c:v>
                </c:pt>
                <c:pt idx="10878">
                  <c:v>364.30599999999998</c:v>
                </c:pt>
                <c:pt idx="10879">
                  <c:v>364.34500000000003</c:v>
                </c:pt>
                <c:pt idx="10880">
                  <c:v>364.38400000000001</c:v>
                </c:pt>
                <c:pt idx="10881">
                  <c:v>364.423</c:v>
                </c:pt>
                <c:pt idx="10882">
                  <c:v>364.46100000000001</c:v>
                </c:pt>
                <c:pt idx="10883">
                  <c:v>364.5</c:v>
                </c:pt>
                <c:pt idx="10884">
                  <c:v>364.53899999999999</c:v>
                </c:pt>
                <c:pt idx="10885">
                  <c:v>364.57800000000003</c:v>
                </c:pt>
                <c:pt idx="10886">
                  <c:v>364.61700000000002</c:v>
                </c:pt>
                <c:pt idx="10887">
                  <c:v>364.65600000000001</c:v>
                </c:pt>
                <c:pt idx="10888">
                  <c:v>364.69499999999999</c:v>
                </c:pt>
                <c:pt idx="10889">
                  <c:v>364.73399999999998</c:v>
                </c:pt>
                <c:pt idx="10890">
                  <c:v>364.77300000000002</c:v>
                </c:pt>
                <c:pt idx="10891">
                  <c:v>364.81200000000001</c:v>
                </c:pt>
                <c:pt idx="10892">
                  <c:v>364.851</c:v>
                </c:pt>
                <c:pt idx="10893">
                  <c:v>364.89</c:v>
                </c:pt>
                <c:pt idx="10894">
                  <c:v>364.92900000000003</c:v>
                </c:pt>
                <c:pt idx="10895">
                  <c:v>364.96800000000002</c:v>
                </c:pt>
                <c:pt idx="10896">
                  <c:v>365.00700000000001</c:v>
                </c:pt>
                <c:pt idx="10897">
                  <c:v>365.04599999999999</c:v>
                </c:pt>
                <c:pt idx="10898">
                  <c:v>365.08499999999998</c:v>
                </c:pt>
                <c:pt idx="10899">
                  <c:v>365.12400000000002</c:v>
                </c:pt>
                <c:pt idx="10900">
                  <c:v>365.16200000000003</c:v>
                </c:pt>
                <c:pt idx="10901">
                  <c:v>365.20100000000002</c:v>
                </c:pt>
                <c:pt idx="10902">
                  <c:v>365.24</c:v>
                </c:pt>
                <c:pt idx="10903">
                  <c:v>365.279</c:v>
                </c:pt>
                <c:pt idx="10904">
                  <c:v>365.31799999999998</c:v>
                </c:pt>
                <c:pt idx="10905">
                  <c:v>365.35700000000003</c:v>
                </c:pt>
                <c:pt idx="10906">
                  <c:v>365.39600000000002</c:v>
                </c:pt>
                <c:pt idx="10907">
                  <c:v>365.435</c:v>
                </c:pt>
                <c:pt idx="10908">
                  <c:v>365.47399999999999</c:v>
                </c:pt>
                <c:pt idx="10909">
                  <c:v>365.51300000000003</c:v>
                </c:pt>
                <c:pt idx="10910">
                  <c:v>365.55200000000002</c:v>
                </c:pt>
                <c:pt idx="10911">
                  <c:v>365.59100000000001</c:v>
                </c:pt>
                <c:pt idx="10912">
                  <c:v>365.63</c:v>
                </c:pt>
                <c:pt idx="10913">
                  <c:v>365.66899999999998</c:v>
                </c:pt>
                <c:pt idx="10914">
                  <c:v>365.70800000000003</c:v>
                </c:pt>
                <c:pt idx="10915">
                  <c:v>365.74700000000001</c:v>
                </c:pt>
                <c:pt idx="10916">
                  <c:v>365.786</c:v>
                </c:pt>
                <c:pt idx="10917">
                  <c:v>365.82499999999999</c:v>
                </c:pt>
                <c:pt idx="10918">
                  <c:v>365.86400000000003</c:v>
                </c:pt>
                <c:pt idx="10919">
                  <c:v>365.90300000000002</c:v>
                </c:pt>
                <c:pt idx="10920">
                  <c:v>365.94200000000001</c:v>
                </c:pt>
                <c:pt idx="10921">
                  <c:v>365.98099999999999</c:v>
                </c:pt>
                <c:pt idx="10922">
                  <c:v>366.02</c:v>
                </c:pt>
                <c:pt idx="10923">
                  <c:v>366.05900000000003</c:v>
                </c:pt>
                <c:pt idx="10924">
                  <c:v>366.09800000000001</c:v>
                </c:pt>
                <c:pt idx="10925">
                  <c:v>366.137</c:v>
                </c:pt>
                <c:pt idx="10926">
                  <c:v>366.17599999999999</c:v>
                </c:pt>
                <c:pt idx="10927">
                  <c:v>366.21500000000003</c:v>
                </c:pt>
                <c:pt idx="10928">
                  <c:v>366.25400000000002</c:v>
                </c:pt>
                <c:pt idx="10929">
                  <c:v>366.29300000000001</c:v>
                </c:pt>
                <c:pt idx="10930">
                  <c:v>366.33199999999999</c:v>
                </c:pt>
                <c:pt idx="10931">
                  <c:v>366.37099999999998</c:v>
                </c:pt>
                <c:pt idx="10932">
                  <c:v>366.41</c:v>
                </c:pt>
                <c:pt idx="10933">
                  <c:v>366.44900000000001</c:v>
                </c:pt>
                <c:pt idx="10934">
                  <c:v>366.49200000000002</c:v>
                </c:pt>
                <c:pt idx="10935">
                  <c:v>366.54</c:v>
                </c:pt>
                <c:pt idx="10936">
                  <c:v>366.58699999999999</c:v>
                </c:pt>
                <c:pt idx="10937">
                  <c:v>366.63499999999999</c:v>
                </c:pt>
                <c:pt idx="10938">
                  <c:v>366.68299999999999</c:v>
                </c:pt>
                <c:pt idx="10939">
                  <c:v>366.73099999999999</c:v>
                </c:pt>
                <c:pt idx="10940">
                  <c:v>366.77800000000002</c:v>
                </c:pt>
                <c:pt idx="10941">
                  <c:v>366.82600000000002</c:v>
                </c:pt>
                <c:pt idx="10942">
                  <c:v>366.87299999999999</c:v>
                </c:pt>
                <c:pt idx="10943">
                  <c:v>366.92</c:v>
                </c:pt>
                <c:pt idx="10944">
                  <c:v>366.96699999999998</c:v>
                </c:pt>
                <c:pt idx="10945">
                  <c:v>367.01300000000003</c:v>
                </c:pt>
                <c:pt idx="10946">
                  <c:v>367.06</c:v>
                </c:pt>
                <c:pt idx="10947">
                  <c:v>367.10599999999999</c:v>
                </c:pt>
                <c:pt idx="10948">
                  <c:v>367.15300000000002</c:v>
                </c:pt>
                <c:pt idx="10949">
                  <c:v>367.19900000000001</c:v>
                </c:pt>
                <c:pt idx="10950">
                  <c:v>367.24599999999998</c:v>
                </c:pt>
                <c:pt idx="10951">
                  <c:v>367.29200000000003</c:v>
                </c:pt>
                <c:pt idx="10952">
                  <c:v>367.33800000000002</c:v>
                </c:pt>
                <c:pt idx="10953">
                  <c:v>367.38400000000001</c:v>
                </c:pt>
                <c:pt idx="10954">
                  <c:v>367.43099999999998</c:v>
                </c:pt>
                <c:pt idx="10955">
                  <c:v>367.47700000000003</c:v>
                </c:pt>
                <c:pt idx="10956">
                  <c:v>367.52300000000002</c:v>
                </c:pt>
                <c:pt idx="10957">
                  <c:v>367.57</c:v>
                </c:pt>
                <c:pt idx="10958">
                  <c:v>367.61599999999999</c:v>
                </c:pt>
                <c:pt idx="10959">
                  <c:v>367.66200000000003</c:v>
                </c:pt>
                <c:pt idx="10960">
                  <c:v>367.709</c:v>
                </c:pt>
                <c:pt idx="10961">
                  <c:v>367.75600000000003</c:v>
                </c:pt>
                <c:pt idx="10962">
                  <c:v>367.80200000000002</c:v>
                </c:pt>
                <c:pt idx="10963">
                  <c:v>367.84899999999999</c:v>
                </c:pt>
                <c:pt idx="10964">
                  <c:v>367.89600000000002</c:v>
                </c:pt>
                <c:pt idx="10965">
                  <c:v>367.94200000000001</c:v>
                </c:pt>
                <c:pt idx="10966">
                  <c:v>367.98900000000003</c:v>
                </c:pt>
                <c:pt idx="10967">
                  <c:v>368.036</c:v>
                </c:pt>
                <c:pt idx="10968">
                  <c:v>368.08300000000003</c:v>
                </c:pt>
                <c:pt idx="10969">
                  <c:v>368.13</c:v>
                </c:pt>
                <c:pt idx="10970">
                  <c:v>368.178</c:v>
                </c:pt>
                <c:pt idx="10971">
                  <c:v>368.22500000000002</c:v>
                </c:pt>
                <c:pt idx="10972">
                  <c:v>368.27199999999999</c:v>
                </c:pt>
                <c:pt idx="10973">
                  <c:v>368.31900000000002</c:v>
                </c:pt>
                <c:pt idx="10974">
                  <c:v>368.36700000000002</c:v>
                </c:pt>
                <c:pt idx="10975">
                  <c:v>368.41399999999999</c:v>
                </c:pt>
                <c:pt idx="10976">
                  <c:v>368.46199999999999</c:v>
                </c:pt>
                <c:pt idx="10977">
                  <c:v>368.50900000000001</c:v>
                </c:pt>
                <c:pt idx="10978">
                  <c:v>368.55700000000002</c:v>
                </c:pt>
                <c:pt idx="10979">
                  <c:v>368.60500000000002</c:v>
                </c:pt>
                <c:pt idx="10980">
                  <c:v>368.65199999999999</c:v>
                </c:pt>
                <c:pt idx="10981">
                  <c:v>368.7</c:v>
                </c:pt>
                <c:pt idx="10982">
                  <c:v>368.74799999999999</c:v>
                </c:pt>
                <c:pt idx="10983">
                  <c:v>368.79599999999999</c:v>
                </c:pt>
                <c:pt idx="10984">
                  <c:v>368.84399999999999</c:v>
                </c:pt>
                <c:pt idx="10985">
                  <c:v>368.892</c:v>
                </c:pt>
                <c:pt idx="10986">
                  <c:v>368.94</c:v>
                </c:pt>
                <c:pt idx="10987">
                  <c:v>368.988</c:v>
                </c:pt>
                <c:pt idx="10988">
                  <c:v>369.036</c:v>
                </c:pt>
                <c:pt idx="10989">
                  <c:v>369.084</c:v>
                </c:pt>
                <c:pt idx="10990">
                  <c:v>369.13299999999998</c:v>
                </c:pt>
                <c:pt idx="10991">
                  <c:v>369.18099999999998</c:v>
                </c:pt>
                <c:pt idx="10992">
                  <c:v>369.22899999999998</c:v>
                </c:pt>
                <c:pt idx="10993">
                  <c:v>369.27800000000002</c:v>
                </c:pt>
                <c:pt idx="10994">
                  <c:v>369.32600000000002</c:v>
                </c:pt>
                <c:pt idx="10995">
                  <c:v>369.37400000000002</c:v>
                </c:pt>
                <c:pt idx="10996">
                  <c:v>369.42200000000003</c:v>
                </c:pt>
                <c:pt idx="10997">
                  <c:v>369.471</c:v>
                </c:pt>
                <c:pt idx="10998">
                  <c:v>369.51900000000001</c:v>
                </c:pt>
                <c:pt idx="10999">
                  <c:v>369.56799999999998</c:v>
                </c:pt>
                <c:pt idx="11000">
                  <c:v>369.61599999999999</c:v>
                </c:pt>
                <c:pt idx="11001">
                  <c:v>369.66399999999999</c:v>
                </c:pt>
                <c:pt idx="11002">
                  <c:v>369.71300000000002</c:v>
                </c:pt>
                <c:pt idx="11003">
                  <c:v>369.76100000000002</c:v>
                </c:pt>
                <c:pt idx="11004">
                  <c:v>369.80900000000003</c:v>
                </c:pt>
                <c:pt idx="11005">
                  <c:v>369.858</c:v>
                </c:pt>
                <c:pt idx="11006">
                  <c:v>369.90600000000001</c:v>
                </c:pt>
                <c:pt idx="11007">
                  <c:v>369.95499999999998</c:v>
                </c:pt>
                <c:pt idx="11008">
                  <c:v>370.00299999999999</c:v>
                </c:pt>
                <c:pt idx="11009">
                  <c:v>370.05200000000002</c:v>
                </c:pt>
                <c:pt idx="11010">
                  <c:v>370.1</c:v>
                </c:pt>
                <c:pt idx="11011">
                  <c:v>370.14800000000002</c:v>
                </c:pt>
                <c:pt idx="11012">
                  <c:v>370.197</c:v>
                </c:pt>
                <c:pt idx="11013">
                  <c:v>370.245</c:v>
                </c:pt>
                <c:pt idx="11014">
                  <c:v>370.29399999999998</c:v>
                </c:pt>
                <c:pt idx="11015">
                  <c:v>370.34199999999998</c:v>
                </c:pt>
                <c:pt idx="11016">
                  <c:v>370.39100000000002</c:v>
                </c:pt>
                <c:pt idx="11017">
                  <c:v>370.43900000000002</c:v>
                </c:pt>
                <c:pt idx="11018">
                  <c:v>370.48700000000002</c:v>
                </c:pt>
                <c:pt idx="11019">
                  <c:v>370.536</c:v>
                </c:pt>
                <c:pt idx="11020">
                  <c:v>370.584</c:v>
                </c:pt>
                <c:pt idx="11021">
                  <c:v>370.63299999999998</c:v>
                </c:pt>
                <c:pt idx="11022">
                  <c:v>370.68099999999998</c:v>
                </c:pt>
                <c:pt idx="11023">
                  <c:v>370.72899999999998</c:v>
                </c:pt>
                <c:pt idx="11024">
                  <c:v>370.77800000000002</c:v>
                </c:pt>
                <c:pt idx="11025">
                  <c:v>370.82600000000002</c:v>
                </c:pt>
                <c:pt idx="11026">
                  <c:v>370.875</c:v>
                </c:pt>
                <c:pt idx="11027">
                  <c:v>370.923</c:v>
                </c:pt>
                <c:pt idx="11028">
                  <c:v>370.97199999999998</c:v>
                </c:pt>
                <c:pt idx="11029">
                  <c:v>371.02</c:v>
                </c:pt>
                <c:pt idx="11030">
                  <c:v>371.06900000000002</c:v>
                </c:pt>
                <c:pt idx="11031">
                  <c:v>371.11700000000002</c:v>
                </c:pt>
                <c:pt idx="11032">
                  <c:v>371.166</c:v>
                </c:pt>
                <c:pt idx="11033">
                  <c:v>371.214</c:v>
                </c:pt>
                <c:pt idx="11034">
                  <c:v>371.26300000000003</c:v>
                </c:pt>
                <c:pt idx="11035">
                  <c:v>371.31100000000004</c:v>
                </c:pt>
                <c:pt idx="11036">
                  <c:v>371.36</c:v>
                </c:pt>
                <c:pt idx="11037">
                  <c:v>371.40899999999999</c:v>
                </c:pt>
                <c:pt idx="11038">
                  <c:v>371.45699999999999</c:v>
                </c:pt>
                <c:pt idx="11039">
                  <c:v>371.50600000000003</c:v>
                </c:pt>
                <c:pt idx="11040">
                  <c:v>371.55500000000001</c:v>
                </c:pt>
                <c:pt idx="11041">
                  <c:v>371.60300000000001</c:v>
                </c:pt>
                <c:pt idx="11042">
                  <c:v>371.65199999999999</c:v>
                </c:pt>
                <c:pt idx="11043">
                  <c:v>371.70100000000002</c:v>
                </c:pt>
                <c:pt idx="11044">
                  <c:v>371.75</c:v>
                </c:pt>
                <c:pt idx="11045">
                  <c:v>371.798</c:v>
                </c:pt>
                <c:pt idx="11046">
                  <c:v>371.84699999999998</c:v>
                </c:pt>
                <c:pt idx="11047">
                  <c:v>371.89600000000002</c:v>
                </c:pt>
                <c:pt idx="11048">
                  <c:v>371.94499999999999</c:v>
                </c:pt>
                <c:pt idx="11049">
                  <c:v>371.99400000000003</c:v>
                </c:pt>
                <c:pt idx="11050">
                  <c:v>372.04300000000001</c:v>
                </c:pt>
                <c:pt idx="11051">
                  <c:v>372.09100000000001</c:v>
                </c:pt>
                <c:pt idx="11052">
                  <c:v>372.14</c:v>
                </c:pt>
                <c:pt idx="11053">
                  <c:v>372.18900000000002</c:v>
                </c:pt>
                <c:pt idx="11054">
                  <c:v>372.238</c:v>
                </c:pt>
                <c:pt idx="11055">
                  <c:v>372.28700000000003</c:v>
                </c:pt>
                <c:pt idx="11056">
                  <c:v>372.33600000000001</c:v>
                </c:pt>
                <c:pt idx="11057">
                  <c:v>372.38400000000001</c:v>
                </c:pt>
                <c:pt idx="11058">
                  <c:v>372.43299999999999</c:v>
                </c:pt>
                <c:pt idx="11059">
                  <c:v>372.48200000000003</c:v>
                </c:pt>
                <c:pt idx="11060">
                  <c:v>372.53100000000001</c:v>
                </c:pt>
                <c:pt idx="11061">
                  <c:v>372.58</c:v>
                </c:pt>
                <c:pt idx="11062">
                  <c:v>372.62900000000002</c:v>
                </c:pt>
                <c:pt idx="11063">
                  <c:v>372.678</c:v>
                </c:pt>
                <c:pt idx="11064">
                  <c:v>372.726</c:v>
                </c:pt>
                <c:pt idx="11065">
                  <c:v>372.77500000000003</c:v>
                </c:pt>
                <c:pt idx="11066">
                  <c:v>372.82400000000001</c:v>
                </c:pt>
                <c:pt idx="11067">
                  <c:v>372.87299999999999</c:v>
                </c:pt>
                <c:pt idx="11068">
                  <c:v>372.92200000000003</c:v>
                </c:pt>
                <c:pt idx="11069">
                  <c:v>372.971</c:v>
                </c:pt>
                <c:pt idx="11070">
                  <c:v>373.01900000000001</c:v>
                </c:pt>
                <c:pt idx="11071">
                  <c:v>373.06799999999998</c:v>
                </c:pt>
                <c:pt idx="11072">
                  <c:v>373.11700000000002</c:v>
                </c:pt>
                <c:pt idx="11073">
                  <c:v>373.166</c:v>
                </c:pt>
                <c:pt idx="11074">
                  <c:v>373.21500000000003</c:v>
                </c:pt>
                <c:pt idx="11075">
                  <c:v>373.26400000000001</c:v>
                </c:pt>
                <c:pt idx="11076">
                  <c:v>373.31299999999999</c:v>
                </c:pt>
                <c:pt idx="11077">
                  <c:v>373.36200000000002</c:v>
                </c:pt>
                <c:pt idx="11078">
                  <c:v>373.411</c:v>
                </c:pt>
                <c:pt idx="11079">
                  <c:v>373.46</c:v>
                </c:pt>
                <c:pt idx="11080">
                  <c:v>373.50799999999998</c:v>
                </c:pt>
                <c:pt idx="11081">
                  <c:v>373.55700000000002</c:v>
                </c:pt>
                <c:pt idx="11082">
                  <c:v>373.60599999999999</c:v>
                </c:pt>
                <c:pt idx="11083">
                  <c:v>373.65500000000003</c:v>
                </c:pt>
                <c:pt idx="11084">
                  <c:v>373.70400000000001</c:v>
                </c:pt>
                <c:pt idx="11085">
                  <c:v>373.75299999999999</c:v>
                </c:pt>
                <c:pt idx="11086">
                  <c:v>373.80200000000002</c:v>
                </c:pt>
                <c:pt idx="11087">
                  <c:v>373.851</c:v>
                </c:pt>
                <c:pt idx="11088">
                  <c:v>373.90000000000003</c:v>
                </c:pt>
                <c:pt idx="11089">
                  <c:v>373.94900000000001</c:v>
                </c:pt>
                <c:pt idx="11090">
                  <c:v>373.99799999999999</c:v>
                </c:pt>
                <c:pt idx="11091">
                  <c:v>374.04700000000003</c:v>
                </c:pt>
                <c:pt idx="11092">
                  <c:v>374.096</c:v>
                </c:pt>
                <c:pt idx="11093">
                  <c:v>374.14499999999998</c:v>
                </c:pt>
                <c:pt idx="11094">
                  <c:v>374.19499999999999</c:v>
                </c:pt>
                <c:pt idx="11095">
                  <c:v>374.24400000000003</c:v>
                </c:pt>
                <c:pt idx="11096">
                  <c:v>374.29300000000001</c:v>
                </c:pt>
                <c:pt idx="11097">
                  <c:v>374.34199999999998</c:v>
                </c:pt>
                <c:pt idx="11098">
                  <c:v>374.39100000000002</c:v>
                </c:pt>
                <c:pt idx="11099">
                  <c:v>374.44</c:v>
                </c:pt>
                <c:pt idx="11100">
                  <c:v>374.48900000000003</c:v>
                </c:pt>
                <c:pt idx="11101">
                  <c:v>374.53800000000001</c:v>
                </c:pt>
                <c:pt idx="11102">
                  <c:v>374.58699999999999</c:v>
                </c:pt>
                <c:pt idx="11103">
                  <c:v>374.63499999999999</c:v>
                </c:pt>
                <c:pt idx="11104">
                  <c:v>374.68400000000003</c:v>
                </c:pt>
                <c:pt idx="11105">
                  <c:v>374.73200000000003</c:v>
                </c:pt>
                <c:pt idx="11106">
                  <c:v>374.78100000000001</c:v>
                </c:pt>
                <c:pt idx="11107">
                  <c:v>374.82900000000001</c:v>
                </c:pt>
                <c:pt idx="11108">
                  <c:v>374.87799999999999</c:v>
                </c:pt>
                <c:pt idx="11109">
                  <c:v>374.92599999999999</c:v>
                </c:pt>
                <c:pt idx="11110">
                  <c:v>374.97500000000002</c:v>
                </c:pt>
                <c:pt idx="11111">
                  <c:v>375.02300000000002</c:v>
                </c:pt>
                <c:pt idx="11112">
                  <c:v>375.072</c:v>
                </c:pt>
                <c:pt idx="11113">
                  <c:v>375.12</c:v>
                </c:pt>
                <c:pt idx="11114">
                  <c:v>375.16899999999998</c:v>
                </c:pt>
                <c:pt idx="11115">
                  <c:v>375.21800000000002</c:v>
                </c:pt>
                <c:pt idx="11116">
                  <c:v>375.26600000000002</c:v>
                </c:pt>
                <c:pt idx="11117">
                  <c:v>375.315</c:v>
                </c:pt>
                <c:pt idx="11118">
                  <c:v>375.363</c:v>
                </c:pt>
                <c:pt idx="11119">
                  <c:v>375.41200000000003</c:v>
                </c:pt>
                <c:pt idx="11120">
                  <c:v>375.46</c:v>
                </c:pt>
                <c:pt idx="11121">
                  <c:v>375.50900000000001</c:v>
                </c:pt>
                <c:pt idx="11122">
                  <c:v>375.55700000000002</c:v>
                </c:pt>
                <c:pt idx="11123">
                  <c:v>375.60599999999999</c:v>
                </c:pt>
                <c:pt idx="11124">
                  <c:v>375.654</c:v>
                </c:pt>
                <c:pt idx="11125">
                  <c:v>375.70300000000003</c:v>
                </c:pt>
                <c:pt idx="11126">
                  <c:v>375.75100000000003</c:v>
                </c:pt>
                <c:pt idx="11127">
                  <c:v>375.8</c:v>
                </c:pt>
                <c:pt idx="11128">
                  <c:v>375.84800000000001</c:v>
                </c:pt>
                <c:pt idx="11129">
                  <c:v>375.89600000000002</c:v>
                </c:pt>
                <c:pt idx="11130">
                  <c:v>375.94400000000002</c:v>
                </c:pt>
                <c:pt idx="11131">
                  <c:v>375.99299999999999</c:v>
                </c:pt>
                <c:pt idx="11132">
                  <c:v>376.041</c:v>
                </c:pt>
                <c:pt idx="11133">
                  <c:v>376.089</c:v>
                </c:pt>
                <c:pt idx="11134">
                  <c:v>376.137</c:v>
                </c:pt>
                <c:pt idx="11135">
                  <c:v>376.18600000000004</c:v>
                </c:pt>
                <c:pt idx="11136">
                  <c:v>376.23399999999998</c:v>
                </c:pt>
                <c:pt idx="11137">
                  <c:v>376.28199999999998</c:v>
                </c:pt>
                <c:pt idx="11138">
                  <c:v>376.33</c:v>
                </c:pt>
                <c:pt idx="11139">
                  <c:v>376.37799999999999</c:v>
                </c:pt>
                <c:pt idx="11140">
                  <c:v>376.42599999999999</c:v>
                </c:pt>
                <c:pt idx="11141">
                  <c:v>376.47500000000002</c:v>
                </c:pt>
                <c:pt idx="11142">
                  <c:v>376.52300000000002</c:v>
                </c:pt>
                <c:pt idx="11143">
                  <c:v>376.57100000000003</c:v>
                </c:pt>
                <c:pt idx="11144">
                  <c:v>376.61900000000003</c:v>
                </c:pt>
                <c:pt idx="11145">
                  <c:v>376.66700000000003</c:v>
                </c:pt>
                <c:pt idx="11146">
                  <c:v>376.71500000000003</c:v>
                </c:pt>
                <c:pt idx="11147">
                  <c:v>376.76400000000001</c:v>
                </c:pt>
                <c:pt idx="11148">
                  <c:v>376.81200000000001</c:v>
                </c:pt>
                <c:pt idx="11149">
                  <c:v>376.86</c:v>
                </c:pt>
                <c:pt idx="11150">
                  <c:v>376.90800000000002</c:v>
                </c:pt>
                <c:pt idx="11151">
                  <c:v>376.95699999999999</c:v>
                </c:pt>
                <c:pt idx="11152">
                  <c:v>377.005</c:v>
                </c:pt>
                <c:pt idx="11153">
                  <c:v>377.053</c:v>
                </c:pt>
                <c:pt idx="11154">
                  <c:v>377.10200000000003</c:v>
                </c:pt>
                <c:pt idx="11155">
                  <c:v>377.15000000000003</c:v>
                </c:pt>
                <c:pt idx="11156">
                  <c:v>377.19800000000004</c:v>
                </c:pt>
                <c:pt idx="11157">
                  <c:v>377.24700000000001</c:v>
                </c:pt>
                <c:pt idx="11158">
                  <c:v>377.29599999999999</c:v>
                </c:pt>
                <c:pt idx="11159">
                  <c:v>377.34399999999999</c:v>
                </c:pt>
                <c:pt idx="11160">
                  <c:v>377.39300000000003</c:v>
                </c:pt>
                <c:pt idx="11161">
                  <c:v>377.44200000000001</c:v>
                </c:pt>
                <c:pt idx="11162">
                  <c:v>377.49</c:v>
                </c:pt>
                <c:pt idx="11163">
                  <c:v>377.53899999999999</c:v>
                </c:pt>
                <c:pt idx="11164">
                  <c:v>377.58800000000002</c:v>
                </c:pt>
                <c:pt idx="11165">
                  <c:v>377.637</c:v>
                </c:pt>
                <c:pt idx="11166">
                  <c:v>377.685</c:v>
                </c:pt>
                <c:pt idx="11167">
                  <c:v>377.73399999999998</c:v>
                </c:pt>
                <c:pt idx="11168">
                  <c:v>377.78300000000002</c:v>
                </c:pt>
                <c:pt idx="11169">
                  <c:v>377.83199999999999</c:v>
                </c:pt>
                <c:pt idx="11170">
                  <c:v>377.88</c:v>
                </c:pt>
                <c:pt idx="11171">
                  <c:v>377.92900000000003</c:v>
                </c:pt>
                <c:pt idx="11172">
                  <c:v>377.97800000000001</c:v>
                </c:pt>
                <c:pt idx="11173">
                  <c:v>378.02699999999999</c:v>
                </c:pt>
                <c:pt idx="11174">
                  <c:v>378.07600000000002</c:v>
                </c:pt>
                <c:pt idx="11175">
                  <c:v>378.125</c:v>
                </c:pt>
                <c:pt idx="11176">
                  <c:v>378.173</c:v>
                </c:pt>
                <c:pt idx="11177">
                  <c:v>378.22199999999998</c:v>
                </c:pt>
                <c:pt idx="11178">
                  <c:v>378.27100000000002</c:v>
                </c:pt>
                <c:pt idx="11179">
                  <c:v>378.32</c:v>
                </c:pt>
                <c:pt idx="11180">
                  <c:v>378.36900000000003</c:v>
                </c:pt>
                <c:pt idx="11181">
                  <c:v>378.41700000000003</c:v>
                </c:pt>
                <c:pt idx="11182">
                  <c:v>378.46600000000001</c:v>
                </c:pt>
                <c:pt idx="11183">
                  <c:v>378.51499999999999</c:v>
                </c:pt>
                <c:pt idx="11184">
                  <c:v>378.56400000000002</c:v>
                </c:pt>
                <c:pt idx="11185">
                  <c:v>378.613</c:v>
                </c:pt>
                <c:pt idx="11186">
                  <c:v>378.661</c:v>
                </c:pt>
                <c:pt idx="11187">
                  <c:v>378.71</c:v>
                </c:pt>
                <c:pt idx="11188">
                  <c:v>378.75900000000001</c:v>
                </c:pt>
                <c:pt idx="11189">
                  <c:v>378.80799999999999</c:v>
                </c:pt>
                <c:pt idx="11190">
                  <c:v>378.85599999999999</c:v>
                </c:pt>
                <c:pt idx="11191">
                  <c:v>378.90500000000003</c:v>
                </c:pt>
                <c:pt idx="11192">
                  <c:v>378.95400000000001</c:v>
                </c:pt>
                <c:pt idx="11193">
                  <c:v>379.00200000000001</c:v>
                </c:pt>
                <c:pt idx="11194">
                  <c:v>379.05099999999999</c:v>
                </c:pt>
                <c:pt idx="11195">
                  <c:v>379.1</c:v>
                </c:pt>
                <c:pt idx="11196">
                  <c:v>379.149</c:v>
                </c:pt>
                <c:pt idx="11197">
                  <c:v>379.197</c:v>
                </c:pt>
                <c:pt idx="11198">
                  <c:v>379.24599999999998</c:v>
                </c:pt>
                <c:pt idx="11199">
                  <c:v>379.29500000000002</c:v>
                </c:pt>
                <c:pt idx="11200">
                  <c:v>379.34399999999999</c:v>
                </c:pt>
                <c:pt idx="11201">
                  <c:v>379.392</c:v>
                </c:pt>
                <c:pt idx="11202">
                  <c:v>379.44100000000003</c:v>
                </c:pt>
                <c:pt idx="11203">
                  <c:v>379.49</c:v>
                </c:pt>
                <c:pt idx="11204">
                  <c:v>379.53899999999999</c:v>
                </c:pt>
                <c:pt idx="11205">
                  <c:v>379.58800000000002</c:v>
                </c:pt>
                <c:pt idx="11206">
                  <c:v>379.63600000000002</c:v>
                </c:pt>
                <c:pt idx="11207">
                  <c:v>379.685</c:v>
                </c:pt>
                <c:pt idx="11208">
                  <c:v>379.73399999999998</c:v>
                </c:pt>
                <c:pt idx="11209">
                  <c:v>379.78300000000002</c:v>
                </c:pt>
                <c:pt idx="11210">
                  <c:v>379.83199999999999</c:v>
                </c:pt>
                <c:pt idx="11211">
                  <c:v>379.88</c:v>
                </c:pt>
                <c:pt idx="11212">
                  <c:v>379.92900000000003</c:v>
                </c:pt>
                <c:pt idx="11213">
                  <c:v>379.97800000000001</c:v>
                </c:pt>
                <c:pt idx="11214">
                  <c:v>380.02699999999999</c:v>
                </c:pt>
                <c:pt idx="11215">
                  <c:v>380.07499999999999</c:v>
                </c:pt>
                <c:pt idx="11216">
                  <c:v>380.12400000000002</c:v>
                </c:pt>
                <c:pt idx="11217">
                  <c:v>380.173</c:v>
                </c:pt>
                <c:pt idx="11218">
                  <c:v>380.22199999999998</c:v>
                </c:pt>
                <c:pt idx="11219">
                  <c:v>380.27100000000002</c:v>
                </c:pt>
                <c:pt idx="11220">
                  <c:v>380.31900000000002</c:v>
                </c:pt>
                <c:pt idx="11221">
                  <c:v>380.36799999999999</c:v>
                </c:pt>
                <c:pt idx="11222">
                  <c:v>380.41700000000003</c:v>
                </c:pt>
                <c:pt idx="11223">
                  <c:v>380.46500000000003</c:v>
                </c:pt>
                <c:pt idx="11224">
                  <c:v>380.51400000000001</c:v>
                </c:pt>
                <c:pt idx="11225">
                  <c:v>380.56200000000001</c:v>
                </c:pt>
                <c:pt idx="11226">
                  <c:v>380.61099999999999</c:v>
                </c:pt>
                <c:pt idx="11227">
                  <c:v>380.66</c:v>
                </c:pt>
                <c:pt idx="11228">
                  <c:v>380.70800000000003</c:v>
                </c:pt>
                <c:pt idx="11229">
                  <c:v>380.75700000000001</c:v>
                </c:pt>
                <c:pt idx="11230">
                  <c:v>380.80500000000001</c:v>
                </c:pt>
                <c:pt idx="11231">
                  <c:v>380.85399999999998</c:v>
                </c:pt>
                <c:pt idx="11232">
                  <c:v>380.90199999999999</c:v>
                </c:pt>
                <c:pt idx="11233">
                  <c:v>380.95100000000002</c:v>
                </c:pt>
                <c:pt idx="11234">
                  <c:v>380.99900000000002</c:v>
                </c:pt>
                <c:pt idx="11235">
                  <c:v>381.048</c:v>
                </c:pt>
                <c:pt idx="11236">
                  <c:v>381.096</c:v>
                </c:pt>
                <c:pt idx="11237">
                  <c:v>381.14499999999998</c:v>
                </c:pt>
                <c:pt idx="11238">
                  <c:v>381.19299999999998</c:v>
                </c:pt>
                <c:pt idx="11239">
                  <c:v>381.24200000000002</c:v>
                </c:pt>
                <c:pt idx="11240">
                  <c:v>381.29</c:v>
                </c:pt>
                <c:pt idx="11241">
                  <c:v>381.339</c:v>
                </c:pt>
                <c:pt idx="11242">
                  <c:v>381.387</c:v>
                </c:pt>
                <c:pt idx="11243">
                  <c:v>381.43600000000004</c:v>
                </c:pt>
                <c:pt idx="11244">
                  <c:v>381.48399999999998</c:v>
                </c:pt>
                <c:pt idx="11245">
                  <c:v>381.53199999999998</c:v>
                </c:pt>
                <c:pt idx="11246">
                  <c:v>381.58100000000002</c:v>
                </c:pt>
                <c:pt idx="11247">
                  <c:v>381.62900000000002</c:v>
                </c:pt>
                <c:pt idx="11248">
                  <c:v>381.678</c:v>
                </c:pt>
                <c:pt idx="11249">
                  <c:v>381.726</c:v>
                </c:pt>
                <c:pt idx="11250">
                  <c:v>381.774</c:v>
                </c:pt>
                <c:pt idx="11251">
                  <c:v>381.82300000000004</c:v>
                </c:pt>
                <c:pt idx="11252">
                  <c:v>381.87099999999998</c:v>
                </c:pt>
                <c:pt idx="11253">
                  <c:v>381.91899999999998</c:v>
                </c:pt>
                <c:pt idx="11254">
                  <c:v>381.96800000000002</c:v>
                </c:pt>
                <c:pt idx="11255">
                  <c:v>382.01600000000002</c:v>
                </c:pt>
                <c:pt idx="11256">
                  <c:v>382.065</c:v>
                </c:pt>
                <c:pt idx="11257">
                  <c:v>382.113</c:v>
                </c:pt>
                <c:pt idx="11258">
                  <c:v>382.161</c:v>
                </c:pt>
                <c:pt idx="11259">
                  <c:v>382.21000000000004</c:v>
                </c:pt>
                <c:pt idx="11260">
                  <c:v>382.25799999999998</c:v>
                </c:pt>
                <c:pt idx="11261">
                  <c:v>382.30599999999998</c:v>
                </c:pt>
                <c:pt idx="11262">
                  <c:v>382.35399999999998</c:v>
                </c:pt>
                <c:pt idx="11263">
                  <c:v>382.40300000000002</c:v>
                </c:pt>
                <c:pt idx="11264">
                  <c:v>382.45100000000002</c:v>
                </c:pt>
                <c:pt idx="11265">
                  <c:v>382.49900000000002</c:v>
                </c:pt>
                <c:pt idx="11266">
                  <c:v>382.548</c:v>
                </c:pt>
                <c:pt idx="11267">
                  <c:v>382.596</c:v>
                </c:pt>
                <c:pt idx="11268">
                  <c:v>382.64400000000001</c:v>
                </c:pt>
                <c:pt idx="11269">
                  <c:v>382.69299999999998</c:v>
                </c:pt>
                <c:pt idx="11270">
                  <c:v>382.74099999999999</c:v>
                </c:pt>
                <c:pt idx="11271">
                  <c:v>382.78899999999999</c:v>
                </c:pt>
                <c:pt idx="11272">
                  <c:v>382.83800000000002</c:v>
                </c:pt>
                <c:pt idx="11273">
                  <c:v>382.88600000000002</c:v>
                </c:pt>
                <c:pt idx="11274">
                  <c:v>382.93400000000003</c:v>
                </c:pt>
                <c:pt idx="11275">
                  <c:v>382.98200000000003</c:v>
                </c:pt>
                <c:pt idx="11276">
                  <c:v>383.03100000000001</c:v>
                </c:pt>
                <c:pt idx="11277">
                  <c:v>383.07900000000001</c:v>
                </c:pt>
                <c:pt idx="11278">
                  <c:v>383.12700000000001</c:v>
                </c:pt>
                <c:pt idx="11279">
                  <c:v>383.17599999999999</c:v>
                </c:pt>
                <c:pt idx="11280">
                  <c:v>383.22399999999999</c:v>
                </c:pt>
                <c:pt idx="11281">
                  <c:v>383.27199999999999</c:v>
                </c:pt>
                <c:pt idx="11282">
                  <c:v>383.32100000000003</c:v>
                </c:pt>
                <c:pt idx="11283">
                  <c:v>383.36900000000003</c:v>
                </c:pt>
                <c:pt idx="11284">
                  <c:v>383.41700000000003</c:v>
                </c:pt>
                <c:pt idx="11285">
                  <c:v>383.46500000000003</c:v>
                </c:pt>
                <c:pt idx="11286">
                  <c:v>383.51400000000001</c:v>
                </c:pt>
                <c:pt idx="11287">
                  <c:v>383.56200000000001</c:v>
                </c:pt>
                <c:pt idx="11288">
                  <c:v>383.61</c:v>
                </c:pt>
                <c:pt idx="11289">
                  <c:v>383.65899999999999</c:v>
                </c:pt>
                <c:pt idx="11290">
                  <c:v>383.70699999999999</c:v>
                </c:pt>
                <c:pt idx="11291">
                  <c:v>383.75600000000003</c:v>
                </c:pt>
                <c:pt idx="11292">
                  <c:v>383.80400000000003</c:v>
                </c:pt>
                <c:pt idx="11293">
                  <c:v>383.85200000000003</c:v>
                </c:pt>
                <c:pt idx="11294">
                  <c:v>383.90100000000001</c:v>
                </c:pt>
                <c:pt idx="11295">
                  <c:v>383.94900000000001</c:v>
                </c:pt>
                <c:pt idx="11296">
                  <c:v>383.99799999999999</c:v>
                </c:pt>
                <c:pt idx="11297">
                  <c:v>384.04599999999999</c:v>
                </c:pt>
                <c:pt idx="11298">
                  <c:v>384.09399999999999</c:v>
                </c:pt>
                <c:pt idx="11299">
                  <c:v>384.14300000000003</c:v>
                </c:pt>
                <c:pt idx="11300">
                  <c:v>384.19100000000003</c:v>
                </c:pt>
                <c:pt idx="11301">
                  <c:v>384.24</c:v>
                </c:pt>
                <c:pt idx="11302">
                  <c:v>384.28800000000001</c:v>
                </c:pt>
                <c:pt idx="11303">
                  <c:v>384.33699999999999</c:v>
                </c:pt>
                <c:pt idx="11304">
                  <c:v>384.38499999999999</c:v>
                </c:pt>
                <c:pt idx="11305">
                  <c:v>384.43299999999999</c:v>
                </c:pt>
                <c:pt idx="11306">
                  <c:v>384.48200000000003</c:v>
                </c:pt>
                <c:pt idx="11307">
                  <c:v>384.53000000000003</c:v>
                </c:pt>
                <c:pt idx="11308">
                  <c:v>384.57900000000001</c:v>
                </c:pt>
                <c:pt idx="11309">
                  <c:v>384.62700000000001</c:v>
                </c:pt>
                <c:pt idx="11310">
                  <c:v>384.67599999999999</c:v>
                </c:pt>
                <c:pt idx="11311">
                  <c:v>384.72399999999999</c:v>
                </c:pt>
                <c:pt idx="11312">
                  <c:v>384.77199999999999</c:v>
                </c:pt>
                <c:pt idx="11313">
                  <c:v>384.82100000000003</c:v>
                </c:pt>
                <c:pt idx="11314">
                  <c:v>384.86900000000003</c:v>
                </c:pt>
                <c:pt idx="11315">
                  <c:v>384.91800000000001</c:v>
                </c:pt>
                <c:pt idx="11316">
                  <c:v>384.96600000000001</c:v>
                </c:pt>
                <c:pt idx="11317">
                  <c:v>385.01499999999999</c:v>
                </c:pt>
                <c:pt idx="11318">
                  <c:v>385.06299999999999</c:v>
                </c:pt>
                <c:pt idx="11319">
                  <c:v>385.11099999999999</c:v>
                </c:pt>
                <c:pt idx="11320">
                  <c:v>385.16</c:v>
                </c:pt>
                <c:pt idx="11321">
                  <c:v>385.20800000000003</c:v>
                </c:pt>
                <c:pt idx="11322">
                  <c:v>385.25700000000001</c:v>
                </c:pt>
                <c:pt idx="11323">
                  <c:v>385.30500000000001</c:v>
                </c:pt>
                <c:pt idx="11324">
                  <c:v>385.35399999999998</c:v>
                </c:pt>
                <c:pt idx="11325">
                  <c:v>385.40199999999999</c:v>
                </c:pt>
                <c:pt idx="11326">
                  <c:v>385.45</c:v>
                </c:pt>
                <c:pt idx="11327">
                  <c:v>385.49900000000002</c:v>
                </c:pt>
                <c:pt idx="11328">
                  <c:v>385.54700000000003</c:v>
                </c:pt>
                <c:pt idx="11329">
                  <c:v>385.596</c:v>
                </c:pt>
                <c:pt idx="11330">
                  <c:v>385.64400000000001</c:v>
                </c:pt>
                <c:pt idx="11331">
                  <c:v>385.69299999999998</c:v>
                </c:pt>
                <c:pt idx="11332">
                  <c:v>385.74099999999999</c:v>
                </c:pt>
                <c:pt idx="11333">
                  <c:v>385.78899999999999</c:v>
                </c:pt>
                <c:pt idx="11334">
                  <c:v>385.83800000000002</c:v>
                </c:pt>
                <c:pt idx="11335">
                  <c:v>385.88600000000002</c:v>
                </c:pt>
                <c:pt idx="11336">
                  <c:v>385.935</c:v>
                </c:pt>
                <c:pt idx="11337">
                  <c:v>385.983</c:v>
                </c:pt>
                <c:pt idx="11338">
                  <c:v>386.03199999999998</c:v>
                </c:pt>
                <c:pt idx="11339">
                  <c:v>386.08</c:v>
                </c:pt>
                <c:pt idx="11340">
                  <c:v>386.12799999999999</c:v>
                </c:pt>
                <c:pt idx="11341">
                  <c:v>386.17700000000002</c:v>
                </c:pt>
                <c:pt idx="11342">
                  <c:v>386.22500000000002</c:v>
                </c:pt>
                <c:pt idx="11343">
                  <c:v>386.274</c:v>
                </c:pt>
                <c:pt idx="11344">
                  <c:v>386.32300000000004</c:v>
                </c:pt>
                <c:pt idx="11345">
                  <c:v>386.37099999999998</c:v>
                </c:pt>
                <c:pt idx="11346">
                  <c:v>386.42</c:v>
                </c:pt>
                <c:pt idx="11347">
                  <c:v>386.46800000000002</c:v>
                </c:pt>
                <c:pt idx="11348">
                  <c:v>386.517</c:v>
                </c:pt>
                <c:pt idx="11349">
                  <c:v>386.565</c:v>
                </c:pt>
                <c:pt idx="11350">
                  <c:v>386.61400000000003</c:v>
                </c:pt>
                <c:pt idx="11351">
                  <c:v>386.66300000000001</c:v>
                </c:pt>
                <c:pt idx="11352">
                  <c:v>386.71100000000001</c:v>
                </c:pt>
                <c:pt idx="11353">
                  <c:v>386.76</c:v>
                </c:pt>
                <c:pt idx="11354">
                  <c:v>386.80900000000003</c:v>
                </c:pt>
                <c:pt idx="11355">
                  <c:v>386.85700000000003</c:v>
                </c:pt>
                <c:pt idx="11356">
                  <c:v>386.90600000000001</c:v>
                </c:pt>
                <c:pt idx="11357">
                  <c:v>386.95400000000001</c:v>
                </c:pt>
                <c:pt idx="11358">
                  <c:v>387.00299999999999</c:v>
                </c:pt>
                <c:pt idx="11359">
                  <c:v>387.05099999999999</c:v>
                </c:pt>
                <c:pt idx="11360">
                  <c:v>387.1</c:v>
                </c:pt>
                <c:pt idx="11361">
                  <c:v>387.14800000000002</c:v>
                </c:pt>
                <c:pt idx="11362">
                  <c:v>387.197</c:v>
                </c:pt>
                <c:pt idx="11363">
                  <c:v>387.245</c:v>
                </c:pt>
                <c:pt idx="11364">
                  <c:v>387.29399999999998</c:v>
                </c:pt>
                <c:pt idx="11365">
                  <c:v>387.34199999999998</c:v>
                </c:pt>
                <c:pt idx="11366">
                  <c:v>387.39100000000002</c:v>
                </c:pt>
                <c:pt idx="11367">
                  <c:v>387.43900000000002</c:v>
                </c:pt>
                <c:pt idx="11368">
                  <c:v>387.488</c:v>
                </c:pt>
                <c:pt idx="11369">
                  <c:v>387.536</c:v>
                </c:pt>
                <c:pt idx="11370">
                  <c:v>387.58500000000004</c:v>
                </c:pt>
                <c:pt idx="11371">
                  <c:v>387.63299999999998</c:v>
                </c:pt>
                <c:pt idx="11372">
                  <c:v>387.68200000000002</c:v>
                </c:pt>
                <c:pt idx="11373">
                  <c:v>387.73</c:v>
                </c:pt>
                <c:pt idx="11374">
                  <c:v>387.779</c:v>
                </c:pt>
                <c:pt idx="11375">
                  <c:v>387.827</c:v>
                </c:pt>
                <c:pt idx="11376">
                  <c:v>387.87600000000003</c:v>
                </c:pt>
                <c:pt idx="11377">
                  <c:v>387.92500000000001</c:v>
                </c:pt>
                <c:pt idx="11378">
                  <c:v>387.97300000000001</c:v>
                </c:pt>
                <c:pt idx="11379">
                  <c:v>388.02199999999999</c:v>
                </c:pt>
                <c:pt idx="11380">
                  <c:v>388.07</c:v>
                </c:pt>
                <c:pt idx="11381">
                  <c:v>388.11900000000003</c:v>
                </c:pt>
                <c:pt idx="11382">
                  <c:v>388.16700000000003</c:v>
                </c:pt>
                <c:pt idx="11383">
                  <c:v>388.21600000000001</c:v>
                </c:pt>
                <c:pt idx="11384">
                  <c:v>388.26400000000001</c:v>
                </c:pt>
                <c:pt idx="11385">
                  <c:v>388.31299999999999</c:v>
                </c:pt>
                <c:pt idx="11386">
                  <c:v>388.36099999999999</c:v>
                </c:pt>
                <c:pt idx="11387">
                  <c:v>388.41</c:v>
                </c:pt>
                <c:pt idx="11388">
                  <c:v>388.45800000000003</c:v>
                </c:pt>
                <c:pt idx="11389">
                  <c:v>388.50600000000003</c:v>
                </c:pt>
                <c:pt idx="11390">
                  <c:v>388.55500000000001</c:v>
                </c:pt>
                <c:pt idx="11391">
                  <c:v>388.60300000000001</c:v>
                </c:pt>
                <c:pt idx="11392">
                  <c:v>388.65199999999999</c:v>
                </c:pt>
                <c:pt idx="11393">
                  <c:v>388.7</c:v>
                </c:pt>
                <c:pt idx="11394">
                  <c:v>388.74799999999999</c:v>
                </c:pt>
                <c:pt idx="11395">
                  <c:v>388.79700000000003</c:v>
                </c:pt>
                <c:pt idx="11396">
                  <c:v>388.84500000000003</c:v>
                </c:pt>
                <c:pt idx="11397">
                  <c:v>388.89400000000001</c:v>
                </c:pt>
                <c:pt idx="11398">
                  <c:v>388.94200000000001</c:v>
                </c:pt>
                <c:pt idx="11399">
                  <c:v>388.99</c:v>
                </c:pt>
                <c:pt idx="11400">
                  <c:v>389.03899999999999</c:v>
                </c:pt>
                <c:pt idx="11401">
                  <c:v>389.08699999999999</c:v>
                </c:pt>
                <c:pt idx="11402">
                  <c:v>389.13499999999999</c:v>
                </c:pt>
                <c:pt idx="11403">
                  <c:v>389.18400000000003</c:v>
                </c:pt>
                <c:pt idx="11404">
                  <c:v>389.23200000000003</c:v>
                </c:pt>
                <c:pt idx="11405">
                  <c:v>389.28000000000003</c:v>
                </c:pt>
                <c:pt idx="11406">
                  <c:v>389.32900000000001</c:v>
                </c:pt>
                <c:pt idx="11407">
                  <c:v>389.37700000000001</c:v>
                </c:pt>
                <c:pt idx="11408">
                  <c:v>389.42500000000001</c:v>
                </c:pt>
                <c:pt idx="11409">
                  <c:v>389.47399999999999</c:v>
                </c:pt>
                <c:pt idx="11410">
                  <c:v>389.52199999999999</c:v>
                </c:pt>
                <c:pt idx="11411">
                  <c:v>389.57</c:v>
                </c:pt>
                <c:pt idx="11412">
                  <c:v>389.61799999999999</c:v>
                </c:pt>
                <c:pt idx="11413">
                  <c:v>389.66700000000003</c:v>
                </c:pt>
                <c:pt idx="11414">
                  <c:v>389.71500000000003</c:v>
                </c:pt>
                <c:pt idx="11415">
                  <c:v>389.76300000000003</c:v>
                </c:pt>
                <c:pt idx="11416">
                  <c:v>389.81200000000001</c:v>
                </c:pt>
                <c:pt idx="11417">
                  <c:v>389.86</c:v>
                </c:pt>
                <c:pt idx="11418">
                  <c:v>389.90800000000002</c:v>
                </c:pt>
                <c:pt idx="11419">
                  <c:v>389.95699999999999</c:v>
                </c:pt>
                <c:pt idx="11420">
                  <c:v>390.005</c:v>
                </c:pt>
                <c:pt idx="11421">
                  <c:v>390.05400000000003</c:v>
                </c:pt>
                <c:pt idx="11422">
                  <c:v>390.10200000000003</c:v>
                </c:pt>
                <c:pt idx="11423">
                  <c:v>390.15100000000001</c:v>
                </c:pt>
                <c:pt idx="11424">
                  <c:v>390.19900000000001</c:v>
                </c:pt>
                <c:pt idx="11425">
                  <c:v>390.24799999999999</c:v>
                </c:pt>
                <c:pt idx="11426">
                  <c:v>390.29599999999999</c:v>
                </c:pt>
                <c:pt idx="11427">
                  <c:v>390.34500000000003</c:v>
                </c:pt>
                <c:pt idx="11428">
                  <c:v>390.39400000000001</c:v>
                </c:pt>
                <c:pt idx="11429">
                  <c:v>390.44200000000001</c:v>
                </c:pt>
                <c:pt idx="11430">
                  <c:v>390.49099999999999</c:v>
                </c:pt>
                <c:pt idx="11431">
                  <c:v>390.54</c:v>
                </c:pt>
                <c:pt idx="11432">
                  <c:v>390.58800000000002</c:v>
                </c:pt>
                <c:pt idx="11433">
                  <c:v>390.637</c:v>
                </c:pt>
                <c:pt idx="11434">
                  <c:v>390.685</c:v>
                </c:pt>
                <c:pt idx="11435">
                  <c:v>390.73399999999998</c:v>
                </c:pt>
                <c:pt idx="11436">
                  <c:v>390.78300000000002</c:v>
                </c:pt>
                <c:pt idx="11437">
                  <c:v>390.83100000000002</c:v>
                </c:pt>
                <c:pt idx="11438">
                  <c:v>390.88</c:v>
                </c:pt>
                <c:pt idx="11439">
                  <c:v>390.928</c:v>
                </c:pt>
                <c:pt idx="11440">
                  <c:v>390.97700000000003</c:v>
                </c:pt>
                <c:pt idx="11441">
                  <c:v>391.02600000000001</c:v>
                </c:pt>
                <c:pt idx="11442">
                  <c:v>391.07400000000001</c:v>
                </c:pt>
                <c:pt idx="11443">
                  <c:v>391.12299999999999</c:v>
                </c:pt>
                <c:pt idx="11444">
                  <c:v>391.17099999999999</c:v>
                </c:pt>
                <c:pt idx="11445">
                  <c:v>391.22</c:v>
                </c:pt>
                <c:pt idx="11446">
                  <c:v>391.26900000000001</c:v>
                </c:pt>
                <c:pt idx="11447">
                  <c:v>391.31799999999998</c:v>
                </c:pt>
                <c:pt idx="11448">
                  <c:v>391.36599999999999</c:v>
                </c:pt>
                <c:pt idx="11449">
                  <c:v>391.41500000000002</c:v>
                </c:pt>
                <c:pt idx="11450">
                  <c:v>391.464</c:v>
                </c:pt>
                <c:pt idx="11451">
                  <c:v>391.512</c:v>
                </c:pt>
                <c:pt idx="11452">
                  <c:v>391.56100000000004</c:v>
                </c:pt>
                <c:pt idx="11453">
                  <c:v>391.61</c:v>
                </c:pt>
                <c:pt idx="11454">
                  <c:v>391.65899999999999</c:v>
                </c:pt>
                <c:pt idx="11455">
                  <c:v>391.70800000000003</c:v>
                </c:pt>
                <c:pt idx="11456">
                  <c:v>391.75600000000003</c:v>
                </c:pt>
                <c:pt idx="11457">
                  <c:v>391.80500000000001</c:v>
                </c:pt>
                <c:pt idx="11458">
                  <c:v>391.85399999999998</c:v>
                </c:pt>
                <c:pt idx="11459">
                  <c:v>391.90300000000002</c:v>
                </c:pt>
                <c:pt idx="11460">
                  <c:v>391.952</c:v>
                </c:pt>
                <c:pt idx="11461">
                  <c:v>392.00100000000003</c:v>
                </c:pt>
                <c:pt idx="11462">
                  <c:v>392.04900000000004</c:v>
                </c:pt>
                <c:pt idx="11463">
                  <c:v>392.09800000000001</c:v>
                </c:pt>
                <c:pt idx="11464">
                  <c:v>392.14699999999999</c:v>
                </c:pt>
                <c:pt idx="11465">
                  <c:v>392.19600000000003</c:v>
                </c:pt>
                <c:pt idx="11466">
                  <c:v>392.245</c:v>
                </c:pt>
                <c:pt idx="11467">
                  <c:v>392.29399999999998</c:v>
                </c:pt>
                <c:pt idx="11468">
                  <c:v>392.34300000000002</c:v>
                </c:pt>
                <c:pt idx="11469">
                  <c:v>392.392</c:v>
                </c:pt>
                <c:pt idx="11470">
                  <c:v>392.44100000000003</c:v>
                </c:pt>
                <c:pt idx="11471">
                  <c:v>392.49</c:v>
                </c:pt>
                <c:pt idx="11472">
                  <c:v>392.53899999999999</c:v>
                </c:pt>
                <c:pt idx="11473">
                  <c:v>392.58800000000002</c:v>
                </c:pt>
                <c:pt idx="11474">
                  <c:v>392.63600000000002</c:v>
                </c:pt>
                <c:pt idx="11475">
                  <c:v>392.685</c:v>
                </c:pt>
                <c:pt idx="11476">
                  <c:v>392.73399999999998</c:v>
                </c:pt>
                <c:pt idx="11477">
                  <c:v>392.78199999999998</c:v>
                </c:pt>
                <c:pt idx="11478">
                  <c:v>392.83100000000002</c:v>
                </c:pt>
                <c:pt idx="11479">
                  <c:v>392.87900000000002</c:v>
                </c:pt>
                <c:pt idx="11480">
                  <c:v>392.92700000000002</c:v>
                </c:pt>
                <c:pt idx="11481">
                  <c:v>392.976</c:v>
                </c:pt>
                <c:pt idx="11482">
                  <c:v>393.024</c:v>
                </c:pt>
                <c:pt idx="11483">
                  <c:v>393.072</c:v>
                </c:pt>
                <c:pt idx="11484">
                  <c:v>393.12099999999998</c:v>
                </c:pt>
                <c:pt idx="11485">
                  <c:v>393.16899999999998</c:v>
                </c:pt>
                <c:pt idx="11486">
                  <c:v>393.21699999999998</c:v>
                </c:pt>
                <c:pt idx="11487">
                  <c:v>393.26600000000002</c:v>
                </c:pt>
                <c:pt idx="11488">
                  <c:v>393.31400000000002</c:v>
                </c:pt>
                <c:pt idx="11489">
                  <c:v>393.36200000000002</c:v>
                </c:pt>
                <c:pt idx="11490">
                  <c:v>393.41</c:v>
                </c:pt>
                <c:pt idx="11491">
                  <c:v>393.459</c:v>
                </c:pt>
                <c:pt idx="11492">
                  <c:v>393.50700000000001</c:v>
                </c:pt>
                <c:pt idx="11493">
                  <c:v>393.55500000000001</c:v>
                </c:pt>
                <c:pt idx="11494">
                  <c:v>393.60300000000001</c:v>
                </c:pt>
                <c:pt idx="11495">
                  <c:v>393.65100000000001</c:v>
                </c:pt>
                <c:pt idx="11496">
                  <c:v>393.7</c:v>
                </c:pt>
                <c:pt idx="11497">
                  <c:v>393.74799999999999</c:v>
                </c:pt>
                <c:pt idx="11498">
                  <c:v>393.79599999999999</c:v>
                </c:pt>
                <c:pt idx="11499">
                  <c:v>393.84399999999999</c:v>
                </c:pt>
                <c:pt idx="11500">
                  <c:v>393.89300000000003</c:v>
                </c:pt>
                <c:pt idx="11501">
                  <c:v>393.94100000000003</c:v>
                </c:pt>
                <c:pt idx="11502">
                  <c:v>393.98900000000003</c:v>
                </c:pt>
                <c:pt idx="11503">
                  <c:v>394.03700000000003</c:v>
                </c:pt>
                <c:pt idx="11504">
                  <c:v>394.08600000000001</c:v>
                </c:pt>
                <c:pt idx="11505">
                  <c:v>394.13400000000001</c:v>
                </c:pt>
                <c:pt idx="11506">
                  <c:v>394.18200000000002</c:v>
                </c:pt>
                <c:pt idx="11507">
                  <c:v>394.23099999999999</c:v>
                </c:pt>
                <c:pt idx="11508">
                  <c:v>394.279</c:v>
                </c:pt>
                <c:pt idx="11509">
                  <c:v>394.327</c:v>
                </c:pt>
                <c:pt idx="11510">
                  <c:v>394.37600000000003</c:v>
                </c:pt>
                <c:pt idx="11511">
                  <c:v>394.42400000000004</c:v>
                </c:pt>
                <c:pt idx="11512">
                  <c:v>394.47199999999998</c:v>
                </c:pt>
                <c:pt idx="11513">
                  <c:v>394.52100000000002</c:v>
                </c:pt>
                <c:pt idx="11514">
                  <c:v>394.56900000000002</c:v>
                </c:pt>
                <c:pt idx="11515">
                  <c:v>394.61700000000002</c:v>
                </c:pt>
                <c:pt idx="11516">
                  <c:v>394.666</c:v>
                </c:pt>
                <c:pt idx="11517">
                  <c:v>394.714</c:v>
                </c:pt>
                <c:pt idx="11518">
                  <c:v>394.762</c:v>
                </c:pt>
                <c:pt idx="11519">
                  <c:v>394.81</c:v>
                </c:pt>
                <c:pt idx="11520">
                  <c:v>394.85899999999998</c:v>
                </c:pt>
                <c:pt idx="11521">
                  <c:v>394.90699999999998</c:v>
                </c:pt>
                <c:pt idx="11522">
                  <c:v>394.95499999999998</c:v>
                </c:pt>
                <c:pt idx="11523">
                  <c:v>395.00299999999999</c:v>
                </c:pt>
                <c:pt idx="11524">
                  <c:v>395.05099999999999</c:v>
                </c:pt>
                <c:pt idx="11525">
                  <c:v>395.1</c:v>
                </c:pt>
                <c:pt idx="11526">
                  <c:v>395.14800000000002</c:v>
                </c:pt>
                <c:pt idx="11527">
                  <c:v>395.19600000000003</c:v>
                </c:pt>
                <c:pt idx="11528">
                  <c:v>395.24400000000003</c:v>
                </c:pt>
                <c:pt idx="11529">
                  <c:v>395.29200000000003</c:v>
                </c:pt>
                <c:pt idx="11530">
                  <c:v>395.34000000000003</c:v>
                </c:pt>
                <c:pt idx="11531">
                  <c:v>395.38800000000003</c:v>
                </c:pt>
                <c:pt idx="11532">
                  <c:v>395.43600000000004</c:v>
                </c:pt>
                <c:pt idx="11533">
                  <c:v>395.48399999999998</c:v>
                </c:pt>
                <c:pt idx="11534">
                  <c:v>395.53199999999998</c:v>
                </c:pt>
                <c:pt idx="11535">
                  <c:v>395.58</c:v>
                </c:pt>
                <c:pt idx="11536">
                  <c:v>395.62799999999999</c:v>
                </c:pt>
                <c:pt idx="11537">
                  <c:v>395.67599999999999</c:v>
                </c:pt>
                <c:pt idx="11538">
                  <c:v>395.72399999999999</c:v>
                </c:pt>
                <c:pt idx="11539">
                  <c:v>395.77199999999999</c:v>
                </c:pt>
                <c:pt idx="11540">
                  <c:v>395.82</c:v>
                </c:pt>
                <c:pt idx="11541">
                  <c:v>395.86799999999999</c:v>
                </c:pt>
                <c:pt idx="11542">
                  <c:v>395.916</c:v>
                </c:pt>
                <c:pt idx="11543">
                  <c:v>395.964</c:v>
                </c:pt>
                <c:pt idx="11544">
                  <c:v>396.012</c:v>
                </c:pt>
                <c:pt idx="11545">
                  <c:v>396.05900000000003</c:v>
                </c:pt>
                <c:pt idx="11546">
                  <c:v>396.10700000000003</c:v>
                </c:pt>
                <c:pt idx="11547">
                  <c:v>396.15500000000003</c:v>
                </c:pt>
                <c:pt idx="11548">
                  <c:v>396.20300000000003</c:v>
                </c:pt>
                <c:pt idx="11549">
                  <c:v>396.25100000000003</c:v>
                </c:pt>
                <c:pt idx="11550">
                  <c:v>396.29900000000004</c:v>
                </c:pt>
                <c:pt idx="11551">
                  <c:v>396.34699999999998</c:v>
                </c:pt>
                <c:pt idx="11552">
                  <c:v>396.39499999999998</c:v>
                </c:pt>
                <c:pt idx="11553">
                  <c:v>396.44299999999998</c:v>
                </c:pt>
                <c:pt idx="11554">
                  <c:v>396.49099999999999</c:v>
                </c:pt>
                <c:pt idx="11555">
                  <c:v>396.53899999999999</c:v>
                </c:pt>
                <c:pt idx="11556">
                  <c:v>396.58699999999999</c:v>
                </c:pt>
                <c:pt idx="11557">
                  <c:v>396.63499999999999</c:v>
                </c:pt>
                <c:pt idx="11558">
                  <c:v>396.68299999999999</c:v>
                </c:pt>
                <c:pt idx="11559">
                  <c:v>396.73099999999999</c:v>
                </c:pt>
                <c:pt idx="11560">
                  <c:v>396.779</c:v>
                </c:pt>
                <c:pt idx="11561">
                  <c:v>396.827</c:v>
                </c:pt>
                <c:pt idx="11562">
                  <c:v>396.875</c:v>
                </c:pt>
                <c:pt idx="11563">
                  <c:v>396.923</c:v>
                </c:pt>
                <c:pt idx="11564">
                  <c:v>396.971</c:v>
                </c:pt>
                <c:pt idx="11565">
                  <c:v>397.01900000000001</c:v>
                </c:pt>
                <c:pt idx="11566">
                  <c:v>397.06700000000001</c:v>
                </c:pt>
                <c:pt idx="11567">
                  <c:v>397.11500000000001</c:v>
                </c:pt>
                <c:pt idx="11568">
                  <c:v>397.16300000000001</c:v>
                </c:pt>
                <c:pt idx="11569">
                  <c:v>397.21100000000001</c:v>
                </c:pt>
                <c:pt idx="11570">
                  <c:v>397.25900000000001</c:v>
                </c:pt>
                <c:pt idx="11571">
                  <c:v>397.30799999999999</c:v>
                </c:pt>
                <c:pt idx="11572">
                  <c:v>397.35599999999999</c:v>
                </c:pt>
                <c:pt idx="11573">
                  <c:v>397.404</c:v>
                </c:pt>
                <c:pt idx="11574">
                  <c:v>397.452</c:v>
                </c:pt>
                <c:pt idx="11575">
                  <c:v>397.5</c:v>
                </c:pt>
                <c:pt idx="11576">
                  <c:v>397.548</c:v>
                </c:pt>
                <c:pt idx="11577">
                  <c:v>397.59699999999998</c:v>
                </c:pt>
                <c:pt idx="11578">
                  <c:v>397.64499999999998</c:v>
                </c:pt>
                <c:pt idx="11579">
                  <c:v>397.69299999999998</c:v>
                </c:pt>
                <c:pt idx="11580">
                  <c:v>397.74099999999999</c:v>
                </c:pt>
                <c:pt idx="11581">
                  <c:v>397.78899999999999</c:v>
                </c:pt>
                <c:pt idx="11582">
                  <c:v>397.83699999999999</c:v>
                </c:pt>
                <c:pt idx="11583">
                  <c:v>397.88600000000002</c:v>
                </c:pt>
                <c:pt idx="11584">
                  <c:v>397.93400000000003</c:v>
                </c:pt>
                <c:pt idx="11585">
                  <c:v>397.98200000000003</c:v>
                </c:pt>
                <c:pt idx="11586">
                  <c:v>398.03000000000003</c:v>
                </c:pt>
                <c:pt idx="11587">
                  <c:v>398.07800000000003</c:v>
                </c:pt>
                <c:pt idx="11588">
                  <c:v>398.12600000000003</c:v>
                </c:pt>
                <c:pt idx="11589">
                  <c:v>398.17500000000001</c:v>
                </c:pt>
                <c:pt idx="11590">
                  <c:v>398.22300000000001</c:v>
                </c:pt>
                <c:pt idx="11591">
                  <c:v>398.27100000000002</c:v>
                </c:pt>
                <c:pt idx="11592">
                  <c:v>398.31900000000002</c:v>
                </c:pt>
                <c:pt idx="11593">
                  <c:v>398.36700000000002</c:v>
                </c:pt>
                <c:pt idx="11594">
                  <c:v>398.41500000000002</c:v>
                </c:pt>
                <c:pt idx="11595">
                  <c:v>398.46300000000002</c:v>
                </c:pt>
                <c:pt idx="11596">
                  <c:v>398.512</c:v>
                </c:pt>
                <c:pt idx="11597">
                  <c:v>398.56</c:v>
                </c:pt>
                <c:pt idx="11598">
                  <c:v>398.608</c:v>
                </c:pt>
                <c:pt idx="11599">
                  <c:v>398.65600000000001</c:v>
                </c:pt>
                <c:pt idx="11600">
                  <c:v>398.70400000000001</c:v>
                </c:pt>
                <c:pt idx="11601">
                  <c:v>398.75299999999999</c:v>
                </c:pt>
                <c:pt idx="11602">
                  <c:v>398.80099999999999</c:v>
                </c:pt>
                <c:pt idx="11603">
                  <c:v>398.84899999999999</c:v>
                </c:pt>
                <c:pt idx="11604">
                  <c:v>398.89699999999999</c:v>
                </c:pt>
                <c:pt idx="11605">
                  <c:v>398.94499999999999</c:v>
                </c:pt>
                <c:pt idx="11606">
                  <c:v>398.99400000000003</c:v>
                </c:pt>
                <c:pt idx="11607">
                  <c:v>399.04200000000003</c:v>
                </c:pt>
                <c:pt idx="11608">
                  <c:v>399.09000000000003</c:v>
                </c:pt>
                <c:pt idx="11609">
                  <c:v>399.13800000000003</c:v>
                </c:pt>
                <c:pt idx="11610">
                  <c:v>399.18600000000004</c:v>
                </c:pt>
                <c:pt idx="11611">
                  <c:v>399.23399999999998</c:v>
                </c:pt>
                <c:pt idx="11612">
                  <c:v>399.28300000000002</c:v>
                </c:pt>
                <c:pt idx="11613">
                  <c:v>399.33100000000002</c:v>
                </c:pt>
                <c:pt idx="11614">
                  <c:v>399.37900000000002</c:v>
                </c:pt>
                <c:pt idx="11615">
                  <c:v>399.42700000000002</c:v>
                </c:pt>
                <c:pt idx="11616">
                  <c:v>399.47500000000002</c:v>
                </c:pt>
                <c:pt idx="11617">
                  <c:v>399.524</c:v>
                </c:pt>
                <c:pt idx="11618">
                  <c:v>399.572</c:v>
                </c:pt>
                <c:pt idx="11619">
                  <c:v>399.62</c:v>
                </c:pt>
                <c:pt idx="11620">
                  <c:v>399.66899999999998</c:v>
                </c:pt>
                <c:pt idx="11621">
                  <c:v>399.71699999999998</c:v>
                </c:pt>
                <c:pt idx="11622">
                  <c:v>399.76499999999999</c:v>
                </c:pt>
                <c:pt idx="11623">
                  <c:v>399.81299999999999</c:v>
                </c:pt>
                <c:pt idx="11624">
                  <c:v>399.86200000000002</c:v>
                </c:pt>
                <c:pt idx="11625">
                  <c:v>399.91</c:v>
                </c:pt>
                <c:pt idx="11626">
                  <c:v>399.95800000000003</c:v>
                </c:pt>
                <c:pt idx="11627">
                  <c:v>400.00600000000003</c:v>
                </c:pt>
                <c:pt idx="11628">
                  <c:v>400.05500000000001</c:v>
                </c:pt>
                <c:pt idx="11629">
                  <c:v>400.10300000000001</c:v>
                </c:pt>
                <c:pt idx="11630">
                  <c:v>400.15100000000001</c:v>
                </c:pt>
                <c:pt idx="11631">
                  <c:v>400.19900000000001</c:v>
                </c:pt>
                <c:pt idx="11632">
                  <c:v>400.24799999999999</c:v>
                </c:pt>
                <c:pt idx="11633">
                  <c:v>400.29599999999999</c:v>
                </c:pt>
                <c:pt idx="11634">
                  <c:v>400.34399999999999</c:v>
                </c:pt>
                <c:pt idx="11635">
                  <c:v>400.39300000000003</c:v>
                </c:pt>
                <c:pt idx="11636">
                  <c:v>400.44100000000003</c:v>
                </c:pt>
                <c:pt idx="11637">
                  <c:v>400.48900000000003</c:v>
                </c:pt>
                <c:pt idx="11638">
                  <c:v>400.53800000000001</c:v>
                </c:pt>
                <c:pt idx="11639">
                  <c:v>400.58600000000001</c:v>
                </c:pt>
                <c:pt idx="11640">
                  <c:v>400.63499999999999</c:v>
                </c:pt>
                <c:pt idx="11641">
                  <c:v>400.68299999999999</c:v>
                </c:pt>
                <c:pt idx="11642">
                  <c:v>400.73099999999999</c:v>
                </c:pt>
                <c:pt idx="11643">
                  <c:v>400.78000000000003</c:v>
                </c:pt>
                <c:pt idx="11644">
                  <c:v>400.82800000000003</c:v>
                </c:pt>
                <c:pt idx="11645">
                  <c:v>400.87700000000001</c:v>
                </c:pt>
                <c:pt idx="11646">
                  <c:v>400.92500000000001</c:v>
                </c:pt>
                <c:pt idx="11647">
                  <c:v>400.97399999999999</c:v>
                </c:pt>
                <c:pt idx="11648">
                  <c:v>401.02300000000002</c:v>
                </c:pt>
                <c:pt idx="11649">
                  <c:v>401.07100000000003</c:v>
                </c:pt>
                <c:pt idx="11650">
                  <c:v>401.12</c:v>
                </c:pt>
                <c:pt idx="11651">
                  <c:v>401.16800000000001</c:v>
                </c:pt>
                <c:pt idx="11652">
                  <c:v>401.21600000000001</c:v>
                </c:pt>
                <c:pt idx="11653">
                  <c:v>401.26499999999999</c:v>
                </c:pt>
                <c:pt idx="11654">
                  <c:v>401.31299999999999</c:v>
                </c:pt>
                <c:pt idx="11655">
                  <c:v>401.36200000000002</c:v>
                </c:pt>
                <c:pt idx="11656">
                  <c:v>401.41</c:v>
                </c:pt>
                <c:pt idx="11657">
                  <c:v>401.459</c:v>
                </c:pt>
                <c:pt idx="11658">
                  <c:v>401.50700000000001</c:v>
                </c:pt>
                <c:pt idx="11659">
                  <c:v>401.55500000000001</c:v>
                </c:pt>
                <c:pt idx="11660">
                  <c:v>401.60399999999998</c:v>
                </c:pt>
                <c:pt idx="11661">
                  <c:v>401.65199999999999</c:v>
                </c:pt>
                <c:pt idx="11662">
                  <c:v>401.7</c:v>
                </c:pt>
                <c:pt idx="11663">
                  <c:v>401.74799999999999</c:v>
                </c:pt>
                <c:pt idx="11664">
                  <c:v>401.79700000000003</c:v>
                </c:pt>
                <c:pt idx="11665">
                  <c:v>401.84500000000003</c:v>
                </c:pt>
                <c:pt idx="11666">
                  <c:v>401.89300000000003</c:v>
                </c:pt>
                <c:pt idx="11667">
                  <c:v>401.94100000000003</c:v>
                </c:pt>
                <c:pt idx="11668">
                  <c:v>401.98900000000003</c:v>
                </c:pt>
                <c:pt idx="11669">
                  <c:v>402.03700000000003</c:v>
                </c:pt>
                <c:pt idx="11670">
                  <c:v>402.08500000000004</c:v>
                </c:pt>
                <c:pt idx="11671">
                  <c:v>402.13299999999998</c:v>
                </c:pt>
                <c:pt idx="11672">
                  <c:v>402.18200000000002</c:v>
                </c:pt>
                <c:pt idx="11673">
                  <c:v>402.23</c:v>
                </c:pt>
                <c:pt idx="11674">
                  <c:v>402.27800000000002</c:v>
                </c:pt>
                <c:pt idx="11675">
                  <c:v>402.32600000000002</c:v>
                </c:pt>
                <c:pt idx="11676">
                  <c:v>402.37400000000002</c:v>
                </c:pt>
                <c:pt idx="11677">
                  <c:v>402.42200000000003</c:v>
                </c:pt>
                <c:pt idx="11678">
                  <c:v>402.47</c:v>
                </c:pt>
                <c:pt idx="11679">
                  <c:v>402.51800000000003</c:v>
                </c:pt>
                <c:pt idx="11680">
                  <c:v>402.56600000000003</c:v>
                </c:pt>
                <c:pt idx="11681">
                  <c:v>402.61400000000003</c:v>
                </c:pt>
                <c:pt idx="11682">
                  <c:v>402.66200000000003</c:v>
                </c:pt>
                <c:pt idx="11683">
                  <c:v>402.71100000000001</c:v>
                </c:pt>
                <c:pt idx="11684">
                  <c:v>402.75900000000001</c:v>
                </c:pt>
                <c:pt idx="11685">
                  <c:v>402.80700000000002</c:v>
                </c:pt>
                <c:pt idx="11686">
                  <c:v>402.85500000000002</c:v>
                </c:pt>
                <c:pt idx="11687">
                  <c:v>402.90300000000002</c:v>
                </c:pt>
                <c:pt idx="11688">
                  <c:v>402.95100000000002</c:v>
                </c:pt>
                <c:pt idx="11689">
                  <c:v>402.99900000000002</c:v>
                </c:pt>
                <c:pt idx="11690">
                  <c:v>403.048</c:v>
                </c:pt>
                <c:pt idx="11691">
                  <c:v>403.096</c:v>
                </c:pt>
                <c:pt idx="11692">
                  <c:v>403.14400000000001</c:v>
                </c:pt>
                <c:pt idx="11693">
                  <c:v>403.19200000000001</c:v>
                </c:pt>
                <c:pt idx="11694">
                  <c:v>403.24099999999999</c:v>
                </c:pt>
                <c:pt idx="11695">
                  <c:v>403.28899999999999</c:v>
                </c:pt>
                <c:pt idx="11696">
                  <c:v>403.33699999999999</c:v>
                </c:pt>
                <c:pt idx="11697">
                  <c:v>403.38499999999999</c:v>
                </c:pt>
                <c:pt idx="11698">
                  <c:v>403.43299999999999</c:v>
                </c:pt>
                <c:pt idx="11699">
                  <c:v>403.48200000000003</c:v>
                </c:pt>
                <c:pt idx="11700">
                  <c:v>403.53000000000003</c:v>
                </c:pt>
                <c:pt idx="11701">
                  <c:v>403.57800000000003</c:v>
                </c:pt>
                <c:pt idx="11702">
                  <c:v>403.62600000000003</c:v>
                </c:pt>
                <c:pt idx="11703">
                  <c:v>403.67500000000001</c:v>
                </c:pt>
                <c:pt idx="11704">
                  <c:v>403.72300000000001</c:v>
                </c:pt>
                <c:pt idx="11705">
                  <c:v>403.77100000000002</c:v>
                </c:pt>
                <c:pt idx="11706">
                  <c:v>403.81900000000002</c:v>
                </c:pt>
                <c:pt idx="11707">
                  <c:v>403.86799999999999</c:v>
                </c:pt>
                <c:pt idx="11708">
                  <c:v>403.916</c:v>
                </c:pt>
                <c:pt idx="11709">
                  <c:v>403.964</c:v>
                </c:pt>
                <c:pt idx="11710">
                  <c:v>404.012</c:v>
                </c:pt>
                <c:pt idx="11711">
                  <c:v>404.06</c:v>
                </c:pt>
                <c:pt idx="11712">
                  <c:v>404.10899999999998</c:v>
                </c:pt>
                <c:pt idx="11713">
                  <c:v>404.15699999999998</c:v>
                </c:pt>
                <c:pt idx="11714">
                  <c:v>404.20499999999998</c:v>
                </c:pt>
                <c:pt idx="11715">
                  <c:v>404.25299999999999</c:v>
                </c:pt>
                <c:pt idx="11716">
                  <c:v>404.30200000000002</c:v>
                </c:pt>
                <c:pt idx="11717">
                  <c:v>404.35</c:v>
                </c:pt>
                <c:pt idx="11718">
                  <c:v>404.39800000000002</c:v>
                </c:pt>
                <c:pt idx="11719">
                  <c:v>404.447</c:v>
                </c:pt>
                <c:pt idx="11720">
                  <c:v>404.495</c:v>
                </c:pt>
                <c:pt idx="11721">
                  <c:v>404.54300000000001</c:v>
                </c:pt>
                <c:pt idx="11722">
                  <c:v>404.59199999999998</c:v>
                </c:pt>
                <c:pt idx="11723">
                  <c:v>404.64</c:v>
                </c:pt>
                <c:pt idx="11724">
                  <c:v>404.68799999999999</c:v>
                </c:pt>
                <c:pt idx="11725">
                  <c:v>404.73700000000002</c:v>
                </c:pt>
                <c:pt idx="11726">
                  <c:v>404.78500000000003</c:v>
                </c:pt>
                <c:pt idx="11727">
                  <c:v>404.834</c:v>
                </c:pt>
                <c:pt idx="11728">
                  <c:v>404.88200000000001</c:v>
                </c:pt>
                <c:pt idx="11729">
                  <c:v>404.93</c:v>
                </c:pt>
                <c:pt idx="11730">
                  <c:v>404.97899999999998</c:v>
                </c:pt>
                <c:pt idx="11731">
                  <c:v>405.02699999999999</c:v>
                </c:pt>
                <c:pt idx="11732">
                  <c:v>405.07499999999999</c:v>
                </c:pt>
                <c:pt idx="11733">
                  <c:v>405.12400000000002</c:v>
                </c:pt>
                <c:pt idx="11734">
                  <c:v>405.17200000000003</c:v>
                </c:pt>
                <c:pt idx="11735">
                  <c:v>405.22</c:v>
                </c:pt>
                <c:pt idx="11736">
                  <c:v>405.26900000000001</c:v>
                </c:pt>
                <c:pt idx="11737">
                  <c:v>405.31700000000001</c:v>
                </c:pt>
                <c:pt idx="11738">
                  <c:v>405.36599999999999</c:v>
                </c:pt>
                <c:pt idx="11739">
                  <c:v>405.41399999999999</c:v>
                </c:pt>
                <c:pt idx="11740">
                  <c:v>405.46199999999999</c:v>
                </c:pt>
                <c:pt idx="11741">
                  <c:v>405.51100000000002</c:v>
                </c:pt>
                <c:pt idx="11742">
                  <c:v>405.55900000000003</c:v>
                </c:pt>
                <c:pt idx="11743">
                  <c:v>405.60700000000003</c:v>
                </c:pt>
                <c:pt idx="11744">
                  <c:v>405.65600000000001</c:v>
                </c:pt>
                <c:pt idx="11745">
                  <c:v>405.70400000000001</c:v>
                </c:pt>
                <c:pt idx="11746">
                  <c:v>405.75200000000001</c:v>
                </c:pt>
                <c:pt idx="11747">
                  <c:v>405.80099999999999</c:v>
                </c:pt>
                <c:pt idx="11748">
                  <c:v>405.84899999999999</c:v>
                </c:pt>
                <c:pt idx="11749">
                  <c:v>405.89699999999999</c:v>
                </c:pt>
                <c:pt idx="11750">
                  <c:v>405.94600000000003</c:v>
                </c:pt>
                <c:pt idx="11751">
                  <c:v>405.99400000000003</c:v>
                </c:pt>
                <c:pt idx="11752">
                  <c:v>406.04200000000003</c:v>
                </c:pt>
                <c:pt idx="11753">
                  <c:v>406.09000000000003</c:v>
                </c:pt>
                <c:pt idx="11754">
                  <c:v>406.13800000000003</c:v>
                </c:pt>
                <c:pt idx="11755">
                  <c:v>406.18700000000001</c:v>
                </c:pt>
                <c:pt idx="11756">
                  <c:v>406.23500000000001</c:v>
                </c:pt>
                <c:pt idx="11757">
                  <c:v>406.28300000000002</c:v>
                </c:pt>
                <c:pt idx="11758">
                  <c:v>406.33100000000002</c:v>
                </c:pt>
                <c:pt idx="11759">
                  <c:v>406.37900000000002</c:v>
                </c:pt>
                <c:pt idx="11760">
                  <c:v>406.42700000000002</c:v>
                </c:pt>
                <c:pt idx="11761">
                  <c:v>406.47500000000002</c:v>
                </c:pt>
                <c:pt idx="11762">
                  <c:v>406.52300000000002</c:v>
                </c:pt>
                <c:pt idx="11763">
                  <c:v>406.572</c:v>
                </c:pt>
                <c:pt idx="11764">
                  <c:v>406.62</c:v>
                </c:pt>
                <c:pt idx="11765">
                  <c:v>406.66800000000001</c:v>
                </c:pt>
                <c:pt idx="11766">
                  <c:v>406.71600000000001</c:v>
                </c:pt>
                <c:pt idx="11767">
                  <c:v>406.76400000000001</c:v>
                </c:pt>
                <c:pt idx="11768">
                  <c:v>406.81200000000001</c:v>
                </c:pt>
                <c:pt idx="11769">
                  <c:v>406.86</c:v>
                </c:pt>
                <c:pt idx="11770">
                  <c:v>406.90800000000002</c:v>
                </c:pt>
                <c:pt idx="11771">
                  <c:v>406.95600000000002</c:v>
                </c:pt>
                <c:pt idx="11772">
                  <c:v>407.00400000000002</c:v>
                </c:pt>
                <c:pt idx="11773">
                  <c:v>407.05200000000002</c:v>
                </c:pt>
                <c:pt idx="11774">
                  <c:v>407.101</c:v>
                </c:pt>
                <c:pt idx="11775">
                  <c:v>407.149</c:v>
                </c:pt>
                <c:pt idx="11776">
                  <c:v>407.197</c:v>
                </c:pt>
                <c:pt idx="11777">
                  <c:v>407.245</c:v>
                </c:pt>
                <c:pt idx="11778">
                  <c:v>407.29300000000001</c:v>
                </c:pt>
                <c:pt idx="11779">
                  <c:v>407.34100000000001</c:v>
                </c:pt>
                <c:pt idx="11780">
                  <c:v>407.38900000000001</c:v>
                </c:pt>
                <c:pt idx="11781">
                  <c:v>407.43700000000001</c:v>
                </c:pt>
                <c:pt idx="11782">
                  <c:v>407.48500000000001</c:v>
                </c:pt>
                <c:pt idx="11783">
                  <c:v>407.53300000000002</c:v>
                </c:pt>
                <c:pt idx="11784">
                  <c:v>407.58100000000002</c:v>
                </c:pt>
                <c:pt idx="11785">
                  <c:v>407.62900000000002</c:v>
                </c:pt>
                <c:pt idx="11786">
                  <c:v>407.67700000000002</c:v>
                </c:pt>
                <c:pt idx="11787">
                  <c:v>407.72500000000002</c:v>
                </c:pt>
                <c:pt idx="11788">
                  <c:v>407.77300000000002</c:v>
                </c:pt>
                <c:pt idx="11789">
                  <c:v>407.82100000000003</c:v>
                </c:pt>
                <c:pt idx="11790">
                  <c:v>407.86900000000003</c:v>
                </c:pt>
                <c:pt idx="11791">
                  <c:v>407.91800000000001</c:v>
                </c:pt>
                <c:pt idx="11792">
                  <c:v>407.96600000000001</c:v>
                </c:pt>
                <c:pt idx="11793">
                  <c:v>408.01400000000001</c:v>
                </c:pt>
                <c:pt idx="11794">
                  <c:v>408.06200000000001</c:v>
                </c:pt>
                <c:pt idx="11795">
                  <c:v>408.11</c:v>
                </c:pt>
                <c:pt idx="11796">
                  <c:v>408.15800000000002</c:v>
                </c:pt>
                <c:pt idx="11797">
                  <c:v>408.20600000000002</c:v>
                </c:pt>
                <c:pt idx="11798">
                  <c:v>408.25400000000002</c:v>
                </c:pt>
                <c:pt idx="11799">
                  <c:v>408.30200000000002</c:v>
                </c:pt>
                <c:pt idx="11800">
                  <c:v>408.35</c:v>
                </c:pt>
                <c:pt idx="11801">
                  <c:v>408.39800000000002</c:v>
                </c:pt>
                <c:pt idx="11802">
                  <c:v>408.44600000000003</c:v>
                </c:pt>
                <c:pt idx="11803">
                  <c:v>408.49400000000003</c:v>
                </c:pt>
                <c:pt idx="11804">
                  <c:v>408.54200000000003</c:v>
                </c:pt>
                <c:pt idx="11805">
                  <c:v>408.59000000000003</c:v>
                </c:pt>
                <c:pt idx="11806">
                  <c:v>408.63800000000003</c:v>
                </c:pt>
                <c:pt idx="11807">
                  <c:v>408.68600000000004</c:v>
                </c:pt>
                <c:pt idx="11808">
                  <c:v>408.73399999999998</c:v>
                </c:pt>
                <c:pt idx="11809">
                  <c:v>408.78199999999998</c:v>
                </c:pt>
                <c:pt idx="11810">
                  <c:v>408.83</c:v>
                </c:pt>
                <c:pt idx="11811">
                  <c:v>408.87799999999999</c:v>
                </c:pt>
                <c:pt idx="11812">
                  <c:v>408.92599999999999</c:v>
                </c:pt>
                <c:pt idx="11813">
                  <c:v>408.97500000000002</c:v>
                </c:pt>
                <c:pt idx="11814">
                  <c:v>409.02300000000002</c:v>
                </c:pt>
                <c:pt idx="11815">
                  <c:v>409.07100000000003</c:v>
                </c:pt>
                <c:pt idx="11816">
                  <c:v>409.11900000000003</c:v>
                </c:pt>
                <c:pt idx="11817">
                  <c:v>409.16800000000001</c:v>
                </c:pt>
                <c:pt idx="11818">
                  <c:v>409.21600000000001</c:v>
                </c:pt>
                <c:pt idx="11819">
                  <c:v>409.26400000000001</c:v>
                </c:pt>
                <c:pt idx="11820">
                  <c:v>409.31200000000001</c:v>
                </c:pt>
                <c:pt idx="11821">
                  <c:v>409.36099999999999</c:v>
                </c:pt>
                <c:pt idx="11822">
                  <c:v>409.40899999999999</c:v>
                </c:pt>
                <c:pt idx="11823">
                  <c:v>409.45800000000003</c:v>
                </c:pt>
                <c:pt idx="11824">
                  <c:v>409.50600000000003</c:v>
                </c:pt>
                <c:pt idx="11825">
                  <c:v>409.55500000000001</c:v>
                </c:pt>
                <c:pt idx="11826">
                  <c:v>409.60300000000001</c:v>
                </c:pt>
                <c:pt idx="11827">
                  <c:v>409.65199999999999</c:v>
                </c:pt>
                <c:pt idx="11828">
                  <c:v>409.7</c:v>
                </c:pt>
                <c:pt idx="11829">
                  <c:v>409.74900000000002</c:v>
                </c:pt>
                <c:pt idx="11830">
                  <c:v>409.79700000000003</c:v>
                </c:pt>
                <c:pt idx="11831">
                  <c:v>409.84500000000003</c:v>
                </c:pt>
                <c:pt idx="11832">
                  <c:v>409.89400000000001</c:v>
                </c:pt>
                <c:pt idx="11833">
                  <c:v>409.94200000000001</c:v>
                </c:pt>
                <c:pt idx="11834">
                  <c:v>409.99099999999999</c:v>
                </c:pt>
                <c:pt idx="11835">
                  <c:v>410.03899999999999</c:v>
                </c:pt>
                <c:pt idx="11836">
                  <c:v>410.08800000000002</c:v>
                </c:pt>
                <c:pt idx="11837">
                  <c:v>410.13600000000002</c:v>
                </c:pt>
                <c:pt idx="11838">
                  <c:v>410.185</c:v>
                </c:pt>
                <c:pt idx="11839">
                  <c:v>410.233</c:v>
                </c:pt>
                <c:pt idx="11840">
                  <c:v>410.28100000000001</c:v>
                </c:pt>
                <c:pt idx="11841">
                  <c:v>410.33</c:v>
                </c:pt>
                <c:pt idx="11842">
                  <c:v>410.37799999999999</c:v>
                </c:pt>
                <c:pt idx="11843">
                  <c:v>410.42599999999999</c:v>
                </c:pt>
                <c:pt idx="11844">
                  <c:v>410.47399999999999</c:v>
                </c:pt>
                <c:pt idx="11845">
                  <c:v>410.52199999999999</c:v>
                </c:pt>
                <c:pt idx="11846">
                  <c:v>410.57</c:v>
                </c:pt>
                <c:pt idx="11847">
                  <c:v>410.61900000000003</c:v>
                </c:pt>
                <c:pt idx="11848">
                  <c:v>410.66700000000003</c:v>
                </c:pt>
                <c:pt idx="11849">
                  <c:v>410.71500000000003</c:v>
                </c:pt>
                <c:pt idx="11850">
                  <c:v>410.76300000000003</c:v>
                </c:pt>
                <c:pt idx="11851">
                  <c:v>410.81100000000004</c:v>
                </c:pt>
                <c:pt idx="11852">
                  <c:v>410.85899999999998</c:v>
                </c:pt>
                <c:pt idx="11853">
                  <c:v>410.90699999999998</c:v>
                </c:pt>
                <c:pt idx="11854">
                  <c:v>410.95499999999998</c:v>
                </c:pt>
                <c:pt idx="11855">
                  <c:v>411.00299999999999</c:v>
                </c:pt>
                <c:pt idx="11856">
                  <c:v>411.05200000000002</c:v>
                </c:pt>
                <c:pt idx="11857">
                  <c:v>411.1</c:v>
                </c:pt>
                <c:pt idx="11858">
                  <c:v>411.14800000000002</c:v>
                </c:pt>
                <c:pt idx="11859">
                  <c:v>411.19600000000003</c:v>
                </c:pt>
                <c:pt idx="11860">
                  <c:v>411.24400000000003</c:v>
                </c:pt>
                <c:pt idx="11861">
                  <c:v>411.29200000000003</c:v>
                </c:pt>
                <c:pt idx="11862">
                  <c:v>411.34000000000003</c:v>
                </c:pt>
                <c:pt idx="11863">
                  <c:v>411.38800000000003</c:v>
                </c:pt>
                <c:pt idx="11864">
                  <c:v>411.43600000000004</c:v>
                </c:pt>
                <c:pt idx="11865">
                  <c:v>411.48399999999998</c:v>
                </c:pt>
                <c:pt idx="11866">
                  <c:v>411.53199999999998</c:v>
                </c:pt>
                <c:pt idx="11867">
                  <c:v>411.58</c:v>
                </c:pt>
                <c:pt idx="11868">
                  <c:v>411.62799999999999</c:v>
                </c:pt>
                <c:pt idx="11869">
                  <c:v>411.67599999999999</c:v>
                </c:pt>
                <c:pt idx="11870">
                  <c:v>411.72500000000002</c:v>
                </c:pt>
                <c:pt idx="11871">
                  <c:v>411.77300000000002</c:v>
                </c:pt>
                <c:pt idx="11872">
                  <c:v>411.82100000000003</c:v>
                </c:pt>
                <c:pt idx="11873">
                  <c:v>411.86900000000003</c:v>
                </c:pt>
                <c:pt idx="11874">
                  <c:v>411.91700000000003</c:v>
                </c:pt>
                <c:pt idx="11875">
                  <c:v>411.96500000000003</c:v>
                </c:pt>
                <c:pt idx="11876">
                  <c:v>412.01300000000003</c:v>
                </c:pt>
                <c:pt idx="11877">
                  <c:v>412.06100000000004</c:v>
                </c:pt>
                <c:pt idx="11878">
                  <c:v>412.10899999999998</c:v>
                </c:pt>
                <c:pt idx="11879">
                  <c:v>412.15699999999998</c:v>
                </c:pt>
                <c:pt idx="11880">
                  <c:v>412.20499999999998</c:v>
                </c:pt>
                <c:pt idx="11881">
                  <c:v>412.25400000000002</c:v>
                </c:pt>
                <c:pt idx="11882">
                  <c:v>412.30200000000002</c:v>
                </c:pt>
                <c:pt idx="11883">
                  <c:v>412.35</c:v>
                </c:pt>
                <c:pt idx="11884">
                  <c:v>412.39800000000002</c:v>
                </c:pt>
                <c:pt idx="11885">
                  <c:v>412.44600000000003</c:v>
                </c:pt>
                <c:pt idx="11886">
                  <c:v>412.495</c:v>
                </c:pt>
                <c:pt idx="11887">
                  <c:v>412.54300000000001</c:v>
                </c:pt>
                <c:pt idx="11888">
                  <c:v>412.59100000000001</c:v>
                </c:pt>
                <c:pt idx="11889">
                  <c:v>412.63900000000001</c:v>
                </c:pt>
                <c:pt idx="11890">
                  <c:v>412.68799999999999</c:v>
                </c:pt>
                <c:pt idx="11891">
                  <c:v>412.73599999999999</c:v>
                </c:pt>
                <c:pt idx="11892">
                  <c:v>412.78399999999999</c:v>
                </c:pt>
                <c:pt idx="11893">
                  <c:v>412.83300000000003</c:v>
                </c:pt>
                <c:pt idx="11894">
                  <c:v>412.88100000000003</c:v>
                </c:pt>
                <c:pt idx="11895">
                  <c:v>412.92900000000003</c:v>
                </c:pt>
                <c:pt idx="11896">
                  <c:v>412.97800000000001</c:v>
                </c:pt>
                <c:pt idx="11897">
                  <c:v>413.02600000000001</c:v>
                </c:pt>
                <c:pt idx="11898">
                  <c:v>413.07499999999999</c:v>
                </c:pt>
                <c:pt idx="11899">
                  <c:v>413.12299999999999</c:v>
                </c:pt>
                <c:pt idx="11900">
                  <c:v>413.17200000000003</c:v>
                </c:pt>
                <c:pt idx="11901">
                  <c:v>413.22</c:v>
                </c:pt>
                <c:pt idx="11902">
                  <c:v>413.26800000000003</c:v>
                </c:pt>
                <c:pt idx="11903">
                  <c:v>413.31700000000001</c:v>
                </c:pt>
                <c:pt idx="11904">
                  <c:v>413.36500000000001</c:v>
                </c:pt>
                <c:pt idx="11905">
                  <c:v>413.41399999999999</c:v>
                </c:pt>
                <c:pt idx="11906">
                  <c:v>413.46300000000002</c:v>
                </c:pt>
                <c:pt idx="11907">
                  <c:v>413.51100000000002</c:v>
                </c:pt>
                <c:pt idx="11908">
                  <c:v>413.56</c:v>
                </c:pt>
                <c:pt idx="11909">
                  <c:v>413.608</c:v>
                </c:pt>
                <c:pt idx="11910">
                  <c:v>413.65699999999998</c:v>
                </c:pt>
                <c:pt idx="11911">
                  <c:v>413.70499999999998</c:v>
                </c:pt>
                <c:pt idx="11912">
                  <c:v>413.75400000000002</c:v>
                </c:pt>
                <c:pt idx="11913">
                  <c:v>413.803</c:v>
                </c:pt>
                <c:pt idx="11914">
                  <c:v>413.851</c:v>
                </c:pt>
                <c:pt idx="11915">
                  <c:v>413.90000000000003</c:v>
                </c:pt>
                <c:pt idx="11916">
                  <c:v>413.94800000000004</c:v>
                </c:pt>
                <c:pt idx="11917">
                  <c:v>413.99700000000001</c:v>
                </c:pt>
                <c:pt idx="11918">
                  <c:v>414.04500000000002</c:v>
                </c:pt>
                <c:pt idx="11919">
                  <c:v>414.09399999999999</c:v>
                </c:pt>
                <c:pt idx="11920">
                  <c:v>414.142</c:v>
                </c:pt>
                <c:pt idx="11921">
                  <c:v>414.19100000000003</c:v>
                </c:pt>
                <c:pt idx="11922">
                  <c:v>414.24</c:v>
                </c:pt>
                <c:pt idx="11923">
                  <c:v>414.28800000000001</c:v>
                </c:pt>
                <c:pt idx="11924">
                  <c:v>414.33699999999999</c:v>
                </c:pt>
                <c:pt idx="11925">
                  <c:v>414.38499999999999</c:v>
                </c:pt>
                <c:pt idx="11926">
                  <c:v>414.43400000000003</c:v>
                </c:pt>
                <c:pt idx="11927">
                  <c:v>414.483</c:v>
                </c:pt>
                <c:pt idx="11928">
                  <c:v>414.53100000000001</c:v>
                </c:pt>
                <c:pt idx="11929">
                  <c:v>414.58</c:v>
                </c:pt>
                <c:pt idx="11930">
                  <c:v>414.62799999999999</c:v>
                </c:pt>
                <c:pt idx="11931">
                  <c:v>414.67700000000002</c:v>
                </c:pt>
                <c:pt idx="11932">
                  <c:v>414.726</c:v>
                </c:pt>
                <c:pt idx="11933">
                  <c:v>414.774</c:v>
                </c:pt>
                <c:pt idx="11934">
                  <c:v>414.82300000000004</c:v>
                </c:pt>
                <c:pt idx="11935">
                  <c:v>414.87099999999998</c:v>
                </c:pt>
                <c:pt idx="11936">
                  <c:v>414.92</c:v>
                </c:pt>
                <c:pt idx="11937">
                  <c:v>414.96800000000002</c:v>
                </c:pt>
                <c:pt idx="11938">
                  <c:v>415.017</c:v>
                </c:pt>
                <c:pt idx="11939">
                  <c:v>415.065</c:v>
                </c:pt>
                <c:pt idx="11940">
                  <c:v>415.11400000000003</c:v>
                </c:pt>
                <c:pt idx="11941">
                  <c:v>415.16200000000003</c:v>
                </c:pt>
                <c:pt idx="11942">
                  <c:v>415.21100000000001</c:v>
                </c:pt>
                <c:pt idx="11943">
                  <c:v>415.25900000000001</c:v>
                </c:pt>
                <c:pt idx="11944">
                  <c:v>415.30799999999999</c:v>
                </c:pt>
                <c:pt idx="11945">
                  <c:v>415.35599999999999</c:v>
                </c:pt>
                <c:pt idx="11946">
                  <c:v>415.404</c:v>
                </c:pt>
                <c:pt idx="11947">
                  <c:v>415.45300000000003</c:v>
                </c:pt>
                <c:pt idx="11948">
                  <c:v>415.50100000000003</c:v>
                </c:pt>
                <c:pt idx="11949">
                  <c:v>415.55</c:v>
                </c:pt>
                <c:pt idx="11950">
                  <c:v>415.59800000000001</c:v>
                </c:pt>
                <c:pt idx="11951">
                  <c:v>415.64699999999999</c:v>
                </c:pt>
                <c:pt idx="11952">
                  <c:v>415.69499999999999</c:v>
                </c:pt>
                <c:pt idx="11953">
                  <c:v>415.74400000000003</c:v>
                </c:pt>
                <c:pt idx="11954">
                  <c:v>415.79200000000003</c:v>
                </c:pt>
                <c:pt idx="11955">
                  <c:v>415.84100000000001</c:v>
                </c:pt>
                <c:pt idx="11956">
                  <c:v>415.88900000000001</c:v>
                </c:pt>
                <c:pt idx="11957">
                  <c:v>415.93799999999999</c:v>
                </c:pt>
                <c:pt idx="11958">
                  <c:v>415.98599999999999</c:v>
                </c:pt>
                <c:pt idx="11959">
                  <c:v>416.03500000000003</c:v>
                </c:pt>
                <c:pt idx="11960">
                  <c:v>416.08300000000003</c:v>
                </c:pt>
                <c:pt idx="11961">
                  <c:v>416.13100000000003</c:v>
                </c:pt>
                <c:pt idx="11962">
                  <c:v>416.18</c:v>
                </c:pt>
                <c:pt idx="11963">
                  <c:v>416.22800000000001</c:v>
                </c:pt>
                <c:pt idx="11964">
                  <c:v>416.27699999999999</c:v>
                </c:pt>
                <c:pt idx="11965">
                  <c:v>416.32499999999999</c:v>
                </c:pt>
                <c:pt idx="11966">
                  <c:v>416.37299999999999</c:v>
                </c:pt>
                <c:pt idx="11967">
                  <c:v>416.42200000000003</c:v>
                </c:pt>
                <c:pt idx="11968">
                  <c:v>416.47</c:v>
                </c:pt>
                <c:pt idx="11969">
                  <c:v>416.51800000000003</c:v>
                </c:pt>
                <c:pt idx="11970">
                  <c:v>416.56700000000001</c:v>
                </c:pt>
                <c:pt idx="11971">
                  <c:v>416.61500000000001</c:v>
                </c:pt>
                <c:pt idx="11972">
                  <c:v>416.66300000000001</c:v>
                </c:pt>
                <c:pt idx="11973">
                  <c:v>416.71199999999999</c:v>
                </c:pt>
                <c:pt idx="11974">
                  <c:v>416.76</c:v>
                </c:pt>
                <c:pt idx="11975">
                  <c:v>416.80799999999999</c:v>
                </c:pt>
                <c:pt idx="11976">
                  <c:v>416.85599999999999</c:v>
                </c:pt>
                <c:pt idx="11977">
                  <c:v>416.90500000000003</c:v>
                </c:pt>
                <c:pt idx="11978">
                  <c:v>416.95300000000003</c:v>
                </c:pt>
                <c:pt idx="11979">
                  <c:v>417.00100000000003</c:v>
                </c:pt>
                <c:pt idx="11980">
                  <c:v>417.04900000000004</c:v>
                </c:pt>
                <c:pt idx="11981">
                  <c:v>417.09800000000001</c:v>
                </c:pt>
                <c:pt idx="11982">
                  <c:v>417.14600000000002</c:v>
                </c:pt>
                <c:pt idx="11983">
                  <c:v>417.19400000000002</c:v>
                </c:pt>
                <c:pt idx="11984">
                  <c:v>417.24200000000002</c:v>
                </c:pt>
                <c:pt idx="11985">
                  <c:v>417.29</c:v>
                </c:pt>
                <c:pt idx="11986">
                  <c:v>417.339</c:v>
                </c:pt>
                <c:pt idx="11987">
                  <c:v>417.387</c:v>
                </c:pt>
                <c:pt idx="11988">
                  <c:v>417.435</c:v>
                </c:pt>
                <c:pt idx="11989">
                  <c:v>417.483</c:v>
                </c:pt>
                <c:pt idx="11990">
                  <c:v>417.53100000000001</c:v>
                </c:pt>
                <c:pt idx="11991">
                  <c:v>417.58</c:v>
                </c:pt>
                <c:pt idx="11992">
                  <c:v>417.62799999999999</c:v>
                </c:pt>
                <c:pt idx="11993">
                  <c:v>417.67599999999999</c:v>
                </c:pt>
                <c:pt idx="11994">
                  <c:v>417.72399999999999</c:v>
                </c:pt>
                <c:pt idx="11995">
                  <c:v>417.77300000000002</c:v>
                </c:pt>
                <c:pt idx="11996">
                  <c:v>417.82100000000003</c:v>
                </c:pt>
                <c:pt idx="11997">
                  <c:v>417.86900000000003</c:v>
                </c:pt>
                <c:pt idx="11998">
                  <c:v>417.91800000000001</c:v>
                </c:pt>
                <c:pt idx="11999">
                  <c:v>417.96600000000001</c:v>
                </c:pt>
                <c:pt idx="12000">
                  <c:v>418.01400000000001</c:v>
                </c:pt>
                <c:pt idx="12001">
                  <c:v>418.06299999999999</c:v>
                </c:pt>
                <c:pt idx="12002">
                  <c:v>418.11099999999999</c:v>
                </c:pt>
                <c:pt idx="12003">
                  <c:v>418.15899999999999</c:v>
                </c:pt>
                <c:pt idx="12004">
                  <c:v>418.20699999999999</c:v>
                </c:pt>
                <c:pt idx="12005">
                  <c:v>418.25600000000003</c:v>
                </c:pt>
                <c:pt idx="12006">
                  <c:v>418.30400000000003</c:v>
                </c:pt>
                <c:pt idx="12007">
                  <c:v>418.35200000000003</c:v>
                </c:pt>
                <c:pt idx="12008">
                  <c:v>418.40000000000003</c:v>
                </c:pt>
                <c:pt idx="12009">
                  <c:v>418.44900000000001</c:v>
                </c:pt>
                <c:pt idx="12010">
                  <c:v>418.49700000000001</c:v>
                </c:pt>
                <c:pt idx="12011">
                  <c:v>418.54500000000002</c:v>
                </c:pt>
                <c:pt idx="12012">
                  <c:v>418.59399999999999</c:v>
                </c:pt>
                <c:pt idx="12013">
                  <c:v>418.642</c:v>
                </c:pt>
                <c:pt idx="12014">
                  <c:v>418.69</c:v>
                </c:pt>
                <c:pt idx="12015">
                  <c:v>418.738</c:v>
                </c:pt>
                <c:pt idx="12016">
                  <c:v>418.78700000000003</c:v>
                </c:pt>
                <c:pt idx="12017">
                  <c:v>418.83500000000004</c:v>
                </c:pt>
                <c:pt idx="12018">
                  <c:v>418.88299999999998</c:v>
                </c:pt>
                <c:pt idx="12019">
                  <c:v>418.93200000000002</c:v>
                </c:pt>
                <c:pt idx="12020">
                  <c:v>418.98</c:v>
                </c:pt>
                <c:pt idx="12021">
                  <c:v>419.02800000000002</c:v>
                </c:pt>
                <c:pt idx="12022">
                  <c:v>419.07600000000002</c:v>
                </c:pt>
                <c:pt idx="12023">
                  <c:v>419.125</c:v>
                </c:pt>
                <c:pt idx="12024">
                  <c:v>419.173</c:v>
                </c:pt>
                <c:pt idx="12025">
                  <c:v>419.221</c:v>
                </c:pt>
                <c:pt idx="12026">
                  <c:v>419.26900000000001</c:v>
                </c:pt>
                <c:pt idx="12027">
                  <c:v>419.31799999999998</c:v>
                </c:pt>
                <c:pt idx="12028">
                  <c:v>419.36599999999999</c:v>
                </c:pt>
                <c:pt idx="12029">
                  <c:v>419.41399999999999</c:v>
                </c:pt>
                <c:pt idx="12030">
                  <c:v>419.46199999999999</c:v>
                </c:pt>
                <c:pt idx="12031">
                  <c:v>419.51</c:v>
                </c:pt>
                <c:pt idx="12032">
                  <c:v>419.55900000000003</c:v>
                </c:pt>
                <c:pt idx="12033">
                  <c:v>419.60700000000003</c:v>
                </c:pt>
                <c:pt idx="12034">
                  <c:v>419.65500000000003</c:v>
                </c:pt>
                <c:pt idx="12035">
                  <c:v>419.70300000000003</c:v>
                </c:pt>
                <c:pt idx="12036">
                  <c:v>419.75100000000003</c:v>
                </c:pt>
                <c:pt idx="12037">
                  <c:v>419.79900000000004</c:v>
                </c:pt>
                <c:pt idx="12038">
                  <c:v>419.84700000000004</c:v>
                </c:pt>
                <c:pt idx="12039">
                  <c:v>419.89499999999998</c:v>
                </c:pt>
                <c:pt idx="12040">
                  <c:v>419.94400000000002</c:v>
                </c:pt>
                <c:pt idx="12041">
                  <c:v>419.99200000000002</c:v>
                </c:pt>
                <c:pt idx="12042">
                  <c:v>420.04</c:v>
                </c:pt>
                <c:pt idx="12043">
                  <c:v>420.08800000000002</c:v>
                </c:pt>
                <c:pt idx="12044">
                  <c:v>420.13600000000002</c:v>
                </c:pt>
                <c:pt idx="12045">
                  <c:v>420.18400000000003</c:v>
                </c:pt>
                <c:pt idx="12046">
                  <c:v>420.23200000000003</c:v>
                </c:pt>
                <c:pt idx="12047">
                  <c:v>420.28000000000003</c:v>
                </c:pt>
                <c:pt idx="12048">
                  <c:v>420.32900000000001</c:v>
                </c:pt>
                <c:pt idx="12049">
                  <c:v>420.37700000000001</c:v>
                </c:pt>
                <c:pt idx="12050">
                  <c:v>420.42500000000001</c:v>
                </c:pt>
                <c:pt idx="12051">
                  <c:v>420.47300000000001</c:v>
                </c:pt>
                <c:pt idx="12052">
                  <c:v>420.52100000000002</c:v>
                </c:pt>
                <c:pt idx="12053">
                  <c:v>420.56900000000002</c:v>
                </c:pt>
                <c:pt idx="12054">
                  <c:v>420.61700000000002</c:v>
                </c:pt>
                <c:pt idx="12055">
                  <c:v>420.66500000000002</c:v>
                </c:pt>
                <c:pt idx="12056">
                  <c:v>420.71300000000002</c:v>
                </c:pt>
                <c:pt idx="12057">
                  <c:v>420.762</c:v>
                </c:pt>
                <c:pt idx="12058">
                  <c:v>420.81</c:v>
                </c:pt>
                <c:pt idx="12059">
                  <c:v>420.858</c:v>
                </c:pt>
                <c:pt idx="12060">
                  <c:v>420.90600000000001</c:v>
                </c:pt>
                <c:pt idx="12061">
                  <c:v>420.95400000000001</c:v>
                </c:pt>
                <c:pt idx="12062">
                  <c:v>421.00200000000001</c:v>
                </c:pt>
                <c:pt idx="12063">
                  <c:v>421.05</c:v>
                </c:pt>
                <c:pt idx="12064">
                  <c:v>421.09800000000001</c:v>
                </c:pt>
                <c:pt idx="12065">
                  <c:v>421.14600000000002</c:v>
                </c:pt>
                <c:pt idx="12066">
                  <c:v>421.19499999999999</c:v>
                </c:pt>
                <c:pt idx="12067">
                  <c:v>421.24299999999999</c:v>
                </c:pt>
                <c:pt idx="12068">
                  <c:v>421.291</c:v>
                </c:pt>
                <c:pt idx="12069">
                  <c:v>421.339</c:v>
                </c:pt>
                <c:pt idx="12070">
                  <c:v>421.387</c:v>
                </c:pt>
                <c:pt idx="12071">
                  <c:v>421.435</c:v>
                </c:pt>
                <c:pt idx="12072">
                  <c:v>421.483</c:v>
                </c:pt>
                <c:pt idx="12073">
                  <c:v>421.53100000000001</c:v>
                </c:pt>
                <c:pt idx="12074">
                  <c:v>421.58</c:v>
                </c:pt>
                <c:pt idx="12075">
                  <c:v>421.62799999999999</c:v>
                </c:pt>
                <c:pt idx="12076">
                  <c:v>421.67599999999999</c:v>
                </c:pt>
                <c:pt idx="12077">
                  <c:v>421.72399999999999</c:v>
                </c:pt>
                <c:pt idx="12078">
                  <c:v>421.77199999999999</c:v>
                </c:pt>
                <c:pt idx="12079">
                  <c:v>421.82100000000003</c:v>
                </c:pt>
                <c:pt idx="12080">
                  <c:v>421.86900000000003</c:v>
                </c:pt>
                <c:pt idx="12081">
                  <c:v>421.91700000000003</c:v>
                </c:pt>
                <c:pt idx="12082">
                  <c:v>421.96600000000001</c:v>
                </c:pt>
                <c:pt idx="12083">
                  <c:v>422.01400000000001</c:v>
                </c:pt>
                <c:pt idx="12084">
                  <c:v>422.06200000000001</c:v>
                </c:pt>
                <c:pt idx="12085">
                  <c:v>422.11099999999999</c:v>
                </c:pt>
                <c:pt idx="12086">
                  <c:v>422.15899999999999</c:v>
                </c:pt>
                <c:pt idx="12087">
                  <c:v>422.20699999999999</c:v>
                </c:pt>
                <c:pt idx="12088">
                  <c:v>422.25600000000003</c:v>
                </c:pt>
                <c:pt idx="12089">
                  <c:v>422.30400000000003</c:v>
                </c:pt>
                <c:pt idx="12090">
                  <c:v>422.35200000000003</c:v>
                </c:pt>
                <c:pt idx="12091">
                  <c:v>422.40000000000003</c:v>
                </c:pt>
                <c:pt idx="12092">
                  <c:v>422.44800000000004</c:v>
                </c:pt>
                <c:pt idx="12093">
                  <c:v>422.49700000000001</c:v>
                </c:pt>
                <c:pt idx="12094">
                  <c:v>422.54500000000002</c:v>
                </c:pt>
                <c:pt idx="12095">
                  <c:v>422.59300000000002</c:v>
                </c:pt>
                <c:pt idx="12096">
                  <c:v>422.64100000000002</c:v>
                </c:pt>
                <c:pt idx="12097">
                  <c:v>422.68900000000002</c:v>
                </c:pt>
                <c:pt idx="12098">
                  <c:v>422.73700000000002</c:v>
                </c:pt>
                <c:pt idx="12099">
                  <c:v>422.786</c:v>
                </c:pt>
                <c:pt idx="12100">
                  <c:v>422.834</c:v>
                </c:pt>
                <c:pt idx="12101">
                  <c:v>422.88200000000001</c:v>
                </c:pt>
                <c:pt idx="12102">
                  <c:v>422.93</c:v>
                </c:pt>
                <c:pt idx="12103">
                  <c:v>422.97800000000001</c:v>
                </c:pt>
                <c:pt idx="12104">
                  <c:v>423.02600000000001</c:v>
                </c:pt>
                <c:pt idx="12105">
                  <c:v>423.07400000000001</c:v>
                </c:pt>
                <c:pt idx="12106">
                  <c:v>423.12200000000001</c:v>
                </c:pt>
                <c:pt idx="12107">
                  <c:v>423.16899999999998</c:v>
                </c:pt>
                <c:pt idx="12108">
                  <c:v>423.21699999999998</c:v>
                </c:pt>
                <c:pt idx="12109">
                  <c:v>423.26499999999999</c:v>
                </c:pt>
                <c:pt idx="12110">
                  <c:v>423.31299999999999</c:v>
                </c:pt>
                <c:pt idx="12111">
                  <c:v>423.36099999999999</c:v>
                </c:pt>
                <c:pt idx="12112">
                  <c:v>423.40899999999999</c:v>
                </c:pt>
                <c:pt idx="12113">
                  <c:v>423.45699999999999</c:v>
                </c:pt>
                <c:pt idx="12114">
                  <c:v>423.505</c:v>
                </c:pt>
                <c:pt idx="12115">
                  <c:v>423.553</c:v>
                </c:pt>
                <c:pt idx="12116">
                  <c:v>423.6</c:v>
                </c:pt>
                <c:pt idx="12117">
                  <c:v>423.64800000000002</c:v>
                </c:pt>
                <c:pt idx="12118">
                  <c:v>423.69600000000003</c:v>
                </c:pt>
                <c:pt idx="12119">
                  <c:v>423.74400000000003</c:v>
                </c:pt>
                <c:pt idx="12120">
                  <c:v>423.79200000000003</c:v>
                </c:pt>
                <c:pt idx="12121">
                  <c:v>423.84000000000003</c:v>
                </c:pt>
                <c:pt idx="12122">
                  <c:v>423.88800000000003</c:v>
                </c:pt>
                <c:pt idx="12123">
                  <c:v>423.93600000000004</c:v>
                </c:pt>
                <c:pt idx="12124">
                  <c:v>423.98399999999998</c:v>
                </c:pt>
                <c:pt idx="12125">
                  <c:v>424.03100000000001</c:v>
                </c:pt>
                <c:pt idx="12126">
                  <c:v>424.07900000000001</c:v>
                </c:pt>
                <c:pt idx="12127">
                  <c:v>424.12700000000001</c:v>
                </c:pt>
                <c:pt idx="12128">
                  <c:v>424.17500000000001</c:v>
                </c:pt>
                <c:pt idx="12129">
                  <c:v>424.22300000000001</c:v>
                </c:pt>
                <c:pt idx="12130">
                  <c:v>424.27100000000002</c:v>
                </c:pt>
                <c:pt idx="12131">
                  <c:v>424.31900000000002</c:v>
                </c:pt>
                <c:pt idx="12132">
                  <c:v>424.36700000000002</c:v>
                </c:pt>
                <c:pt idx="12133">
                  <c:v>424.41500000000002</c:v>
                </c:pt>
                <c:pt idx="12134">
                  <c:v>424.46300000000002</c:v>
                </c:pt>
                <c:pt idx="12135">
                  <c:v>424.51100000000002</c:v>
                </c:pt>
                <c:pt idx="12136">
                  <c:v>424.55900000000003</c:v>
                </c:pt>
                <c:pt idx="12137">
                  <c:v>424.60700000000003</c:v>
                </c:pt>
                <c:pt idx="12138">
                  <c:v>424.65500000000003</c:v>
                </c:pt>
                <c:pt idx="12139">
                  <c:v>424.70300000000003</c:v>
                </c:pt>
                <c:pt idx="12140">
                  <c:v>424.75100000000003</c:v>
                </c:pt>
                <c:pt idx="12141">
                  <c:v>424.79900000000004</c:v>
                </c:pt>
                <c:pt idx="12142">
                  <c:v>424.84700000000004</c:v>
                </c:pt>
                <c:pt idx="12143">
                  <c:v>424.89499999999998</c:v>
                </c:pt>
                <c:pt idx="12144">
                  <c:v>424.94299999999998</c:v>
                </c:pt>
                <c:pt idx="12145">
                  <c:v>424.99099999999999</c:v>
                </c:pt>
                <c:pt idx="12146">
                  <c:v>425.04</c:v>
                </c:pt>
                <c:pt idx="12147">
                  <c:v>425.08800000000002</c:v>
                </c:pt>
                <c:pt idx="12148">
                  <c:v>425.13600000000002</c:v>
                </c:pt>
                <c:pt idx="12149">
                  <c:v>425.18400000000003</c:v>
                </c:pt>
                <c:pt idx="12150">
                  <c:v>425.23200000000003</c:v>
                </c:pt>
                <c:pt idx="12151">
                  <c:v>425.28000000000003</c:v>
                </c:pt>
                <c:pt idx="12152">
                  <c:v>425.32800000000003</c:v>
                </c:pt>
                <c:pt idx="12153">
                  <c:v>425.37600000000003</c:v>
                </c:pt>
                <c:pt idx="12154">
                  <c:v>425.42400000000004</c:v>
                </c:pt>
                <c:pt idx="12155">
                  <c:v>425.47200000000004</c:v>
                </c:pt>
                <c:pt idx="12156">
                  <c:v>425.52</c:v>
                </c:pt>
                <c:pt idx="12157">
                  <c:v>425.56799999999998</c:v>
                </c:pt>
                <c:pt idx="12158">
                  <c:v>425.61599999999999</c:v>
                </c:pt>
                <c:pt idx="12159">
                  <c:v>425.66399999999999</c:v>
                </c:pt>
                <c:pt idx="12160">
                  <c:v>425.71199999999999</c:v>
                </c:pt>
                <c:pt idx="12161">
                  <c:v>425.76</c:v>
                </c:pt>
                <c:pt idx="12162">
                  <c:v>425.80799999999999</c:v>
                </c:pt>
                <c:pt idx="12163">
                  <c:v>425.85599999999999</c:v>
                </c:pt>
                <c:pt idx="12164">
                  <c:v>425.90300000000002</c:v>
                </c:pt>
                <c:pt idx="12165">
                  <c:v>425.95100000000002</c:v>
                </c:pt>
                <c:pt idx="12166">
                  <c:v>425.99900000000002</c:v>
                </c:pt>
                <c:pt idx="12167">
                  <c:v>426.04700000000003</c:v>
                </c:pt>
                <c:pt idx="12168">
                  <c:v>426.09399999999999</c:v>
                </c:pt>
                <c:pt idx="12169">
                  <c:v>426.142</c:v>
                </c:pt>
                <c:pt idx="12170">
                  <c:v>426.18900000000002</c:v>
                </c:pt>
                <c:pt idx="12171">
                  <c:v>426.23700000000002</c:v>
                </c:pt>
                <c:pt idx="12172">
                  <c:v>426.28500000000003</c:v>
                </c:pt>
                <c:pt idx="12173">
                  <c:v>426.33199999999999</c:v>
                </c:pt>
                <c:pt idx="12174">
                  <c:v>426.38</c:v>
                </c:pt>
                <c:pt idx="12175">
                  <c:v>426.42700000000002</c:v>
                </c:pt>
                <c:pt idx="12176">
                  <c:v>426.47500000000002</c:v>
                </c:pt>
                <c:pt idx="12177">
                  <c:v>426.52199999999999</c:v>
                </c:pt>
                <c:pt idx="12178">
                  <c:v>426.57</c:v>
                </c:pt>
                <c:pt idx="12179">
                  <c:v>426.61799999999999</c:v>
                </c:pt>
                <c:pt idx="12180">
                  <c:v>426.66500000000002</c:v>
                </c:pt>
                <c:pt idx="12181">
                  <c:v>426.71300000000002</c:v>
                </c:pt>
                <c:pt idx="12182">
                  <c:v>426.76</c:v>
                </c:pt>
                <c:pt idx="12183">
                  <c:v>426.80799999999999</c:v>
                </c:pt>
                <c:pt idx="12184">
                  <c:v>426.85599999999999</c:v>
                </c:pt>
                <c:pt idx="12185">
                  <c:v>426.90300000000002</c:v>
                </c:pt>
                <c:pt idx="12186">
                  <c:v>426.95100000000002</c:v>
                </c:pt>
                <c:pt idx="12187">
                  <c:v>426.99900000000002</c:v>
                </c:pt>
                <c:pt idx="12188">
                  <c:v>427.04599999999999</c:v>
                </c:pt>
                <c:pt idx="12189">
                  <c:v>427.09399999999999</c:v>
                </c:pt>
                <c:pt idx="12190">
                  <c:v>427.142</c:v>
                </c:pt>
                <c:pt idx="12191">
                  <c:v>427.18900000000002</c:v>
                </c:pt>
                <c:pt idx="12192">
                  <c:v>427.23700000000002</c:v>
                </c:pt>
                <c:pt idx="12193">
                  <c:v>427.28399999999999</c:v>
                </c:pt>
                <c:pt idx="12194">
                  <c:v>427.33199999999999</c:v>
                </c:pt>
                <c:pt idx="12195">
                  <c:v>427.38</c:v>
                </c:pt>
                <c:pt idx="12196">
                  <c:v>427.42700000000002</c:v>
                </c:pt>
                <c:pt idx="12197">
                  <c:v>427.47500000000002</c:v>
                </c:pt>
                <c:pt idx="12198">
                  <c:v>427.52300000000002</c:v>
                </c:pt>
                <c:pt idx="12199">
                  <c:v>427.57</c:v>
                </c:pt>
                <c:pt idx="12200">
                  <c:v>427.61799999999999</c:v>
                </c:pt>
                <c:pt idx="12201">
                  <c:v>427.66500000000002</c:v>
                </c:pt>
                <c:pt idx="12202">
                  <c:v>427.71300000000002</c:v>
                </c:pt>
                <c:pt idx="12203">
                  <c:v>427.76100000000002</c:v>
                </c:pt>
                <c:pt idx="12204">
                  <c:v>427.80799999999999</c:v>
                </c:pt>
                <c:pt idx="12205">
                  <c:v>427.85599999999999</c:v>
                </c:pt>
                <c:pt idx="12206">
                  <c:v>427.904</c:v>
                </c:pt>
                <c:pt idx="12207">
                  <c:v>427.95100000000002</c:v>
                </c:pt>
                <c:pt idx="12208">
                  <c:v>427.99900000000002</c:v>
                </c:pt>
                <c:pt idx="12209">
                  <c:v>428.04700000000003</c:v>
                </c:pt>
                <c:pt idx="12210">
                  <c:v>428.09399999999999</c:v>
                </c:pt>
                <c:pt idx="12211">
                  <c:v>428.142</c:v>
                </c:pt>
                <c:pt idx="12212">
                  <c:v>428.18900000000002</c:v>
                </c:pt>
                <c:pt idx="12213">
                  <c:v>428.23700000000002</c:v>
                </c:pt>
                <c:pt idx="12214">
                  <c:v>428.28500000000003</c:v>
                </c:pt>
                <c:pt idx="12215">
                  <c:v>428.33199999999999</c:v>
                </c:pt>
                <c:pt idx="12216">
                  <c:v>428.38</c:v>
                </c:pt>
                <c:pt idx="12217">
                  <c:v>428.42700000000002</c:v>
                </c:pt>
                <c:pt idx="12218">
                  <c:v>428.47500000000002</c:v>
                </c:pt>
                <c:pt idx="12219">
                  <c:v>428.52300000000002</c:v>
                </c:pt>
                <c:pt idx="12220">
                  <c:v>428.57</c:v>
                </c:pt>
                <c:pt idx="12221">
                  <c:v>428.61799999999999</c:v>
                </c:pt>
                <c:pt idx="12222">
                  <c:v>428.666</c:v>
                </c:pt>
                <c:pt idx="12223">
                  <c:v>428.71300000000002</c:v>
                </c:pt>
                <c:pt idx="12224">
                  <c:v>428.76100000000002</c:v>
                </c:pt>
                <c:pt idx="12225">
                  <c:v>428.80900000000003</c:v>
                </c:pt>
                <c:pt idx="12226">
                  <c:v>428.85599999999999</c:v>
                </c:pt>
                <c:pt idx="12227">
                  <c:v>428.904</c:v>
                </c:pt>
                <c:pt idx="12228">
                  <c:v>428.952</c:v>
                </c:pt>
                <c:pt idx="12229">
                  <c:v>428.99900000000002</c:v>
                </c:pt>
                <c:pt idx="12230">
                  <c:v>429.04700000000003</c:v>
                </c:pt>
                <c:pt idx="12231">
                  <c:v>429.09500000000003</c:v>
                </c:pt>
                <c:pt idx="12232">
                  <c:v>429.142</c:v>
                </c:pt>
                <c:pt idx="12233">
                  <c:v>429.19</c:v>
                </c:pt>
                <c:pt idx="12234">
                  <c:v>429.238</c:v>
                </c:pt>
                <c:pt idx="12235">
                  <c:v>429.286</c:v>
                </c:pt>
                <c:pt idx="12236">
                  <c:v>429.33300000000003</c:v>
                </c:pt>
                <c:pt idx="12237">
                  <c:v>429.38100000000003</c:v>
                </c:pt>
                <c:pt idx="12238">
                  <c:v>429.42900000000003</c:v>
                </c:pt>
                <c:pt idx="12239">
                  <c:v>429.47700000000003</c:v>
                </c:pt>
                <c:pt idx="12240">
                  <c:v>429.52500000000003</c:v>
                </c:pt>
                <c:pt idx="12241">
                  <c:v>429.572</c:v>
                </c:pt>
                <c:pt idx="12242">
                  <c:v>429.62</c:v>
                </c:pt>
                <c:pt idx="12243">
                  <c:v>429.66800000000001</c:v>
                </c:pt>
                <c:pt idx="12244">
                  <c:v>429.71600000000001</c:v>
                </c:pt>
                <c:pt idx="12245">
                  <c:v>429.76400000000001</c:v>
                </c:pt>
                <c:pt idx="12246">
                  <c:v>429.81200000000001</c:v>
                </c:pt>
                <c:pt idx="12247">
                  <c:v>429.86</c:v>
                </c:pt>
                <c:pt idx="12248">
                  <c:v>429.90800000000002</c:v>
                </c:pt>
                <c:pt idx="12249">
                  <c:v>429.95600000000002</c:v>
                </c:pt>
                <c:pt idx="12250">
                  <c:v>430.00299999999999</c:v>
                </c:pt>
                <c:pt idx="12251">
                  <c:v>430.05099999999999</c:v>
                </c:pt>
                <c:pt idx="12252">
                  <c:v>430.09899999999999</c:v>
                </c:pt>
                <c:pt idx="12253">
                  <c:v>430.14699999999999</c:v>
                </c:pt>
                <c:pt idx="12254">
                  <c:v>430.19499999999999</c:v>
                </c:pt>
                <c:pt idx="12255">
                  <c:v>430.24299999999999</c:v>
                </c:pt>
                <c:pt idx="12256">
                  <c:v>430.29</c:v>
                </c:pt>
                <c:pt idx="12257">
                  <c:v>430.33800000000002</c:v>
                </c:pt>
                <c:pt idx="12258">
                  <c:v>430.38600000000002</c:v>
                </c:pt>
                <c:pt idx="12259">
                  <c:v>430.43400000000003</c:v>
                </c:pt>
                <c:pt idx="12260">
                  <c:v>430.48200000000003</c:v>
                </c:pt>
                <c:pt idx="12261">
                  <c:v>430.53000000000003</c:v>
                </c:pt>
                <c:pt idx="12262">
                  <c:v>430.57800000000003</c:v>
                </c:pt>
                <c:pt idx="12263">
                  <c:v>430.625</c:v>
                </c:pt>
                <c:pt idx="12264">
                  <c:v>430.673</c:v>
                </c:pt>
                <c:pt idx="12265">
                  <c:v>430.721</c:v>
                </c:pt>
                <c:pt idx="12266">
                  <c:v>430.76900000000001</c:v>
                </c:pt>
                <c:pt idx="12267">
                  <c:v>430.81700000000001</c:v>
                </c:pt>
                <c:pt idx="12268">
                  <c:v>430.86500000000001</c:v>
                </c:pt>
                <c:pt idx="12269">
                  <c:v>430.91200000000003</c:v>
                </c:pt>
                <c:pt idx="12270">
                  <c:v>430.96000000000004</c:v>
                </c:pt>
                <c:pt idx="12271">
                  <c:v>431.00799999999998</c:v>
                </c:pt>
                <c:pt idx="12272">
                  <c:v>431.05599999999998</c:v>
                </c:pt>
                <c:pt idx="12273">
                  <c:v>431.10399999999998</c:v>
                </c:pt>
                <c:pt idx="12274">
                  <c:v>431.15100000000001</c:v>
                </c:pt>
                <c:pt idx="12275">
                  <c:v>431.19900000000001</c:v>
                </c:pt>
                <c:pt idx="12276">
                  <c:v>431.24700000000001</c:v>
                </c:pt>
                <c:pt idx="12277">
                  <c:v>431.29500000000002</c:v>
                </c:pt>
                <c:pt idx="12278">
                  <c:v>431.34300000000002</c:v>
                </c:pt>
                <c:pt idx="12279">
                  <c:v>431.39</c:v>
                </c:pt>
                <c:pt idx="12280">
                  <c:v>431.43799999999999</c:v>
                </c:pt>
                <c:pt idx="12281">
                  <c:v>431.48599999999999</c:v>
                </c:pt>
                <c:pt idx="12282">
                  <c:v>431.53300000000002</c:v>
                </c:pt>
                <c:pt idx="12283">
                  <c:v>431.58100000000002</c:v>
                </c:pt>
                <c:pt idx="12284">
                  <c:v>431.62900000000002</c:v>
                </c:pt>
                <c:pt idx="12285">
                  <c:v>431.67599999999999</c:v>
                </c:pt>
                <c:pt idx="12286">
                  <c:v>431.72399999999999</c:v>
                </c:pt>
                <c:pt idx="12287">
                  <c:v>431.77100000000002</c:v>
                </c:pt>
                <c:pt idx="12288">
                  <c:v>431.81900000000002</c:v>
                </c:pt>
                <c:pt idx="12289">
                  <c:v>431.86700000000002</c:v>
                </c:pt>
                <c:pt idx="12290">
                  <c:v>431.91399999999999</c:v>
                </c:pt>
                <c:pt idx="12291">
                  <c:v>431.96199999999999</c:v>
                </c:pt>
                <c:pt idx="12292">
                  <c:v>432.00900000000001</c:v>
                </c:pt>
                <c:pt idx="12293">
                  <c:v>432.05700000000002</c:v>
                </c:pt>
                <c:pt idx="12294">
                  <c:v>432.10399999999998</c:v>
                </c:pt>
                <c:pt idx="12295">
                  <c:v>432.15199999999999</c:v>
                </c:pt>
                <c:pt idx="12296">
                  <c:v>432.2</c:v>
                </c:pt>
                <c:pt idx="12297">
                  <c:v>432.24700000000001</c:v>
                </c:pt>
                <c:pt idx="12298">
                  <c:v>432.29500000000002</c:v>
                </c:pt>
                <c:pt idx="12299">
                  <c:v>432.34199999999998</c:v>
                </c:pt>
                <c:pt idx="12300">
                  <c:v>432.39</c:v>
                </c:pt>
                <c:pt idx="12301">
                  <c:v>432.43700000000001</c:v>
                </c:pt>
                <c:pt idx="12302">
                  <c:v>432.48500000000001</c:v>
                </c:pt>
                <c:pt idx="12303">
                  <c:v>432.53199999999998</c:v>
                </c:pt>
                <c:pt idx="12304">
                  <c:v>432.58</c:v>
                </c:pt>
                <c:pt idx="12305">
                  <c:v>432.62799999999999</c:v>
                </c:pt>
                <c:pt idx="12306">
                  <c:v>432.67500000000001</c:v>
                </c:pt>
                <c:pt idx="12307">
                  <c:v>432.72300000000001</c:v>
                </c:pt>
                <c:pt idx="12308">
                  <c:v>432.77</c:v>
                </c:pt>
                <c:pt idx="12309">
                  <c:v>432.81799999999998</c:v>
                </c:pt>
                <c:pt idx="12310">
                  <c:v>432.86599999999999</c:v>
                </c:pt>
                <c:pt idx="12311">
                  <c:v>432.91300000000001</c:v>
                </c:pt>
                <c:pt idx="12312">
                  <c:v>432.96100000000001</c:v>
                </c:pt>
                <c:pt idx="12313">
                  <c:v>433.00799999999998</c:v>
                </c:pt>
                <c:pt idx="12314">
                  <c:v>433.05599999999998</c:v>
                </c:pt>
                <c:pt idx="12315">
                  <c:v>433.09500000000003</c:v>
                </c:pt>
                <c:pt idx="12316">
                  <c:v>433.13299999999998</c:v>
                </c:pt>
                <c:pt idx="12317">
                  <c:v>433.17099999999999</c:v>
                </c:pt>
                <c:pt idx="12318">
                  <c:v>433.21000000000004</c:v>
                </c:pt>
                <c:pt idx="12319">
                  <c:v>433.24799999999999</c:v>
                </c:pt>
                <c:pt idx="12320">
                  <c:v>433.28500000000003</c:v>
                </c:pt>
                <c:pt idx="12321">
                  <c:v>433.32300000000004</c:v>
                </c:pt>
                <c:pt idx="12322">
                  <c:v>433.36099999999999</c:v>
                </c:pt>
                <c:pt idx="12323">
                  <c:v>433.399</c:v>
                </c:pt>
                <c:pt idx="12324">
                  <c:v>433.43700000000001</c:v>
                </c:pt>
                <c:pt idx="12325">
                  <c:v>433.47399999999999</c:v>
                </c:pt>
                <c:pt idx="12326">
                  <c:v>433.512</c:v>
                </c:pt>
                <c:pt idx="12327">
                  <c:v>433.54900000000004</c:v>
                </c:pt>
                <c:pt idx="12328">
                  <c:v>433.58699999999999</c:v>
                </c:pt>
                <c:pt idx="12329">
                  <c:v>433.625</c:v>
                </c:pt>
                <c:pt idx="12330">
                  <c:v>433.66200000000003</c:v>
                </c:pt>
                <c:pt idx="12331">
                  <c:v>433.69900000000001</c:v>
                </c:pt>
                <c:pt idx="12332">
                  <c:v>433.73700000000002</c:v>
                </c:pt>
                <c:pt idx="12333">
                  <c:v>433.774</c:v>
                </c:pt>
                <c:pt idx="12334">
                  <c:v>433.81200000000001</c:v>
                </c:pt>
                <c:pt idx="12335">
                  <c:v>433.84899999999999</c:v>
                </c:pt>
                <c:pt idx="12336">
                  <c:v>433.887</c:v>
                </c:pt>
                <c:pt idx="12337">
                  <c:v>433.92400000000004</c:v>
                </c:pt>
                <c:pt idx="12338">
                  <c:v>433.96100000000001</c:v>
                </c:pt>
                <c:pt idx="12339">
                  <c:v>433.99799999999999</c:v>
                </c:pt>
                <c:pt idx="12340">
                  <c:v>434.03500000000003</c:v>
                </c:pt>
                <c:pt idx="12341">
                  <c:v>434.072</c:v>
                </c:pt>
                <c:pt idx="12342">
                  <c:v>434.108</c:v>
                </c:pt>
                <c:pt idx="12343">
                  <c:v>434.14499999999998</c:v>
                </c:pt>
                <c:pt idx="12344">
                  <c:v>434.18200000000002</c:v>
                </c:pt>
                <c:pt idx="12345">
                  <c:v>434.21800000000002</c:v>
                </c:pt>
                <c:pt idx="12346">
                  <c:v>434.255</c:v>
                </c:pt>
                <c:pt idx="12347">
                  <c:v>434.29200000000003</c:v>
                </c:pt>
                <c:pt idx="12348">
                  <c:v>434.32800000000003</c:v>
                </c:pt>
                <c:pt idx="12349">
                  <c:v>434.36500000000001</c:v>
                </c:pt>
                <c:pt idx="12350">
                  <c:v>434.40100000000001</c:v>
                </c:pt>
                <c:pt idx="12351">
                  <c:v>434.43799999999999</c:v>
                </c:pt>
                <c:pt idx="12352">
                  <c:v>434.47500000000002</c:v>
                </c:pt>
                <c:pt idx="12353">
                  <c:v>434.51100000000002</c:v>
                </c:pt>
                <c:pt idx="12354">
                  <c:v>434.548</c:v>
                </c:pt>
                <c:pt idx="12355">
                  <c:v>434.584</c:v>
                </c:pt>
                <c:pt idx="12356">
                  <c:v>434.62099999999998</c:v>
                </c:pt>
                <c:pt idx="12357">
                  <c:v>434.65699999999998</c:v>
                </c:pt>
                <c:pt idx="12358">
                  <c:v>434.69400000000002</c:v>
                </c:pt>
                <c:pt idx="12359">
                  <c:v>434.73099999999999</c:v>
                </c:pt>
                <c:pt idx="12360">
                  <c:v>434.767</c:v>
                </c:pt>
                <c:pt idx="12361">
                  <c:v>434.80400000000003</c:v>
                </c:pt>
                <c:pt idx="12362">
                  <c:v>434.84000000000003</c:v>
                </c:pt>
                <c:pt idx="12363">
                  <c:v>434.87700000000001</c:v>
                </c:pt>
                <c:pt idx="12364">
                  <c:v>434.91300000000001</c:v>
                </c:pt>
                <c:pt idx="12365">
                  <c:v>434.95</c:v>
                </c:pt>
                <c:pt idx="12366">
                  <c:v>434.98599999999999</c:v>
                </c:pt>
                <c:pt idx="12367">
                  <c:v>435.02300000000002</c:v>
                </c:pt>
                <c:pt idx="12368">
                  <c:v>435.05900000000003</c:v>
                </c:pt>
                <c:pt idx="12369">
                  <c:v>435.096</c:v>
                </c:pt>
                <c:pt idx="12370">
                  <c:v>435.13200000000001</c:v>
                </c:pt>
                <c:pt idx="12371">
                  <c:v>435.16800000000001</c:v>
                </c:pt>
                <c:pt idx="12372">
                  <c:v>435.20499999999998</c:v>
                </c:pt>
                <c:pt idx="12373">
                  <c:v>435.24099999999999</c:v>
                </c:pt>
                <c:pt idx="12374">
                  <c:v>435.27800000000002</c:v>
                </c:pt>
                <c:pt idx="12375">
                  <c:v>435.31400000000002</c:v>
                </c:pt>
                <c:pt idx="12376">
                  <c:v>435.351</c:v>
                </c:pt>
                <c:pt idx="12377">
                  <c:v>435.387</c:v>
                </c:pt>
                <c:pt idx="12378">
                  <c:v>435.42400000000004</c:v>
                </c:pt>
                <c:pt idx="12379">
                  <c:v>435.46000000000004</c:v>
                </c:pt>
                <c:pt idx="12380">
                  <c:v>435.49599999999998</c:v>
                </c:pt>
                <c:pt idx="12381">
                  <c:v>435.53300000000002</c:v>
                </c:pt>
                <c:pt idx="12382">
                  <c:v>435.56900000000002</c:v>
                </c:pt>
                <c:pt idx="12383">
                  <c:v>435.60599999999999</c:v>
                </c:pt>
                <c:pt idx="12384">
                  <c:v>435.642</c:v>
                </c:pt>
                <c:pt idx="12385">
                  <c:v>435.67900000000003</c:v>
                </c:pt>
                <c:pt idx="12386">
                  <c:v>435.71600000000001</c:v>
                </c:pt>
                <c:pt idx="12387">
                  <c:v>435.75200000000001</c:v>
                </c:pt>
                <c:pt idx="12388">
                  <c:v>435.78899999999999</c:v>
                </c:pt>
                <c:pt idx="12389">
                  <c:v>435.82499999999999</c:v>
                </c:pt>
                <c:pt idx="12390">
                  <c:v>435.86200000000002</c:v>
                </c:pt>
                <c:pt idx="12391">
                  <c:v>435.89800000000002</c:v>
                </c:pt>
                <c:pt idx="12392">
                  <c:v>435.935</c:v>
                </c:pt>
                <c:pt idx="12393">
                  <c:v>435.971</c:v>
                </c:pt>
                <c:pt idx="12394">
                  <c:v>436.00799999999998</c:v>
                </c:pt>
                <c:pt idx="12395">
                  <c:v>436.04399999999998</c:v>
                </c:pt>
                <c:pt idx="12396">
                  <c:v>436.08100000000002</c:v>
                </c:pt>
                <c:pt idx="12397">
                  <c:v>436.11700000000002</c:v>
                </c:pt>
                <c:pt idx="12398">
                  <c:v>436.154</c:v>
                </c:pt>
                <c:pt idx="12399">
                  <c:v>436.19</c:v>
                </c:pt>
                <c:pt idx="12400">
                  <c:v>436.22700000000003</c:v>
                </c:pt>
                <c:pt idx="12401">
                  <c:v>436.26300000000003</c:v>
                </c:pt>
                <c:pt idx="12402">
                  <c:v>436.3</c:v>
                </c:pt>
                <c:pt idx="12403">
                  <c:v>436.33600000000001</c:v>
                </c:pt>
                <c:pt idx="12404">
                  <c:v>436.37299999999999</c:v>
                </c:pt>
                <c:pt idx="12405">
                  <c:v>436.40899999999999</c:v>
                </c:pt>
                <c:pt idx="12406">
                  <c:v>436.44600000000003</c:v>
                </c:pt>
                <c:pt idx="12407">
                  <c:v>436.48200000000003</c:v>
                </c:pt>
                <c:pt idx="12408">
                  <c:v>436.51900000000001</c:v>
                </c:pt>
                <c:pt idx="12409">
                  <c:v>436.55500000000001</c:v>
                </c:pt>
                <c:pt idx="12410">
                  <c:v>436.59199999999998</c:v>
                </c:pt>
                <c:pt idx="12411">
                  <c:v>436.62799999999999</c:v>
                </c:pt>
                <c:pt idx="12412">
                  <c:v>436.66500000000002</c:v>
                </c:pt>
                <c:pt idx="12413">
                  <c:v>436.70100000000002</c:v>
                </c:pt>
                <c:pt idx="12414">
                  <c:v>436.73700000000002</c:v>
                </c:pt>
                <c:pt idx="12415">
                  <c:v>436.774</c:v>
                </c:pt>
                <c:pt idx="12416">
                  <c:v>436.81</c:v>
                </c:pt>
                <c:pt idx="12417">
                  <c:v>436.84700000000004</c:v>
                </c:pt>
                <c:pt idx="12418">
                  <c:v>436.88299999999998</c:v>
                </c:pt>
                <c:pt idx="12419">
                  <c:v>436.91899999999998</c:v>
                </c:pt>
                <c:pt idx="12420">
                  <c:v>436.95600000000002</c:v>
                </c:pt>
                <c:pt idx="12421">
                  <c:v>436.99200000000002</c:v>
                </c:pt>
                <c:pt idx="12422">
                  <c:v>437.029</c:v>
                </c:pt>
                <c:pt idx="12423">
                  <c:v>437.065</c:v>
                </c:pt>
                <c:pt idx="12424">
                  <c:v>437.10200000000003</c:v>
                </c:pt>
                <c:pt idx="12425">
                  <c:v>437.13800000000003</c:v>
                </c:pt>
                <c:pt idx="12426">
                  <c:v>437.17500000000001</c:v>
                </c:pt>
                <c:pt idx="12427">
                  <c:v>437.21100000000001</c:v>
                </c:pt>
                <c:pt idx="12428">
                  <c:v>437.24700000000001</c:v>
                </c:pt>
                <c:pt idx="12429">
                  <c:v>437.28399999999999</c:v>
                </c:pt>
                <c:pt idx="12430">
                  <c:v>437.32</c:v>
                </c:pt>
                <c:pt idx="12431">
                  <c:v>437.35599999999999</c:v>
                </c:pt>
                <c:pt idx="12432">
                  <c:v>437.39300000000003</c:v>
                </c:pt>
                <c:pt idx="12433">
                  <c:v>437.42900000000003</c:v>
                </c:pt>
                <c:pt idx="12434">
                  <c:v>437.46500000000003</c:v>
                </c:pt>
                <c:pt idx="12435">
                  <c:v>437.50100000000003</c:v>
                </c:pt>
                <c:pt idx="12436">
                  <c:v>437.53800000000001</c:v>
                </c:pt>
                <c:pt idx="12437">
                  <c:v>437.57400000000001</c:v>
                </c:pt>
                <c:pt idx="12438">
                  <c:v>437.61</c:v>
                </c:pt>
                <c:pt idx="12439">
                  <c:v>437.64600000000002</c:v>
                </c:pt>
                <c:pt idx="12440">
                  <c:v>437.68200000000002</c:v>
                </c:pt>
                <c:pt idx="12441">
                  <c:v>437.71899999999999</c:v>
                </c:pt>
                <c:pt idx="12442">
                  <c:v>437.755</c:v>
                </c:pt>
                <c:pt idx="12443">
                  <c:v>437.791</c:v>
                </c:pt>
                <c:pt idx="12444">
                  <c:v>437.827</c:v>
                </c:pt>
                <c:pt idx="12445">
                  <c:v>437.863</c:v>
                </c:pt>
                <c:pt idx="12446">
                  <c:v>437.899</c:v>
                </c:pt>
                <c:pt idx="12447">
                  <c:v>437.93600000000004</c:v>
                </c:pt>
                <c:pt idx="12448">
                  <c:v>437.97200000000004</c:v>
                </c:pt>
                <c:pt idx="12449">
                  <c:v>438.00799999999998</c:v>
                </c:pt>
                <c:pt idx="12450">
                  <c:v>438.04399999999998</c:v>
                </c:pt>
                <c:pt idx="12451">
                  <c:v>438.08</c:v>
                </c:pt>
                <c:pt idx="12452">
                  <c:v>438.11599999999999</c:v>
                </c:pt>
                <c:pt idx="12453">
                  <c:v>438.15199999999999</c:v>
                </c:pt>
                <c:pt idx="12454">
                  <c:v>438.18900000000002</c:v>
                </c:pt>
                <c:pt idx="12455">
                  <c:v>438.22500000000002</c:v>
                </c:pt>
                <c:pt idx="12456">
                  <c:v>438.26100000000002</c:v>
                </c:pt>
                <c:pt idx="12457">
                  <c:v>438.29700000000003</c:v>
                </c:pt>
                <c:pt idx="12458">
                  <c:v>438.33300000000003</c:v>
                </c:pt>
                <c:pt idx="12459">
                  <c:v>438.36900000000003</c:v>
                </c:pt>
                <c:pt idx="12460">
                  <c:v>438.40500000000003</c:v>
                </c:pt>
                <c:pt idx="12461">
                  <c:v>438.44200000000001</c:v>
                </c:pt>
                <c:pt idx="12462">
                  <c:v>438.47800000000001</c:v>
                </c:pt>
                <c:pt idx="12463">
                  <c:v>438.51400000000001</c:v>
                </c:pt>
                <c:pt idx="12464">
                  <c:v>438.55</c:v>
                </c:pt>
                <c:pt idx="12465">
                  <c:v>438.58699999999999</c:v>
                </c:pt>
                <c:pt idx="12466">
                  <c:v>438.62299999999999</c:v>
                </c:pt>
                <c:pt idx="12467">
                  <c:v>438.65899999999999</c:v>
                </c:pt>
                <c:pt idx="12468">
                  <c:v>438.69499999999999</c:v>
                </c:pt>
                <c:pt idx="12469">
                  <c:v>438.73200000000003</c:v>
                </c:pt>
                <c:pt idx="12470">
                  <c:v>438.76800000000003</c:v>
                </c:pt>
                <c:pt idx="12471">
                  <c:v>438.80400000000003</c:v>
                </c:pt>
                <c:pt idx="12472">
                  <c:v>438.84100000000001</c:v>
                </c:pt>
                <c:pt idx="12473">
                  <c:v>438.87700000000001</c:v>
                </c:pt>
                <c:pt idx="12474">
                  <c:v>438.91300000000001</c:v>
                </c:pt>
                <c:pt idx="12475">
                  <c:v>438.95</c:v>
                </c:pt>
                <c:pt idx="12476">
                  <c:v>438.98599999999999</c:v>
                </c:pt>
                <c:pt idx="12477">
                  <c:v>439.02300000000002</c:v>
                </c:pt>
                <c:pt idx="12478">
                  <c:v>439.05900000000003</c:v>
                </c:pt>
                <c:pt idx="12479">
                  <c:v>439.09500000000003</c:v>
                </c:pt>
                <c:pt idx="12480">
                  <c:v>439.13200000000001</c:v>
                </c:pt>
                <c:pt idx="12481">
                  <c:v>439.16800000000001</c:v>
                </c:pt>
                <c:pt idx="12482">
                  <c:v>439.20499999999998</c:v>
                </c:pt>
                <c:pt idx="12483">
                  <c:v>439.24099999999999</c:v>
                </c:pt>
                <c:pt idx="12484">
                  <c:v>439.27800000000002</c:v>
                </c:pt>
                <c:pt idx="12485">
                  <c:v>439.31400000000002</c:v>
                </c:pt>
                <c:pt idx="12486">
                  <c:v>439.351</c:v>
                </c:pt>
                <c:pt idx="12487">
                  <c:v>439.387</c:v>
                </c:pt>
                <c:pt idx="12488">
                  <c:v>439.42400000000004</c:v>
                </c:pt>
                <c:pt idx="12489">
                  <c:v>439.46000000000004</c:v>
                </c:pt>
                <c:pt idx="12490">
                  <c:v>439.49700000000001</c:v>
                </c:pt>
                <c:pt idx="12491">
                  <c:v>439.53300000000002</c:v>
                </c:pt>
                <c:pt idx="12492">
                  <c:v>439.57</c:v>
                </c:pt>
                <c:pt idx="12493">
                  <c:v>439.60599999999999</c:v>
                </c:pt>
                <c:pt idx="12494">
                  <c:v>439.64300000000003</c:v>
                </c:pt>
                <c:pt idx="12495">
                  <c:v>439.67900000000003</c:v>
                </c:pt>
                <c:pt idx="12496">
                  <c:v>439.71600000000001</c:v>
                </c:pt>
                <c:pt idx="12497">
                  <c:v>439.75200000000001</c:v>
                </c:pt>
                <c:pt idx="12498">
                  <c:v>439.78899999999999</c:v>
                </c:pt>
                <c:pt idx="12499">
                  <c:v>439.82499999999999</c:v>
                </c:pt>
                <c:pt idx="12500">
                  <c:v>439.86200000000002</c:v>
                </c:pt>
                <c:pt idx="12501">
                  <c:v>439.89800000000002</c:v>
                </c:pt>
                <c:pt idx="12502">
                  <c:v>439.935</c:v>
                </c:pt>
                <c:pt idx="12503">
                  <c:v>439.971</c:v>
                </c:pt>
                <c:pt idx="12504">
                  <c:v>440.00799999999998</c:v>
                </c:pt>
                <c:pt idx="12505">
                  <c:v>440.04399999999998</c:v>
                </c:pt>
                <c:pt idx="12506">
                  <c:v>440.08100000000002</c:v>
                </c:pt>
                <c:pt idx="12507">
                  <c:v>440.11700000000002</c:v>
                </c:pt>
                <c:pt idx="12508">
                  <c:v>440.154</c:v>
                </c:pt>
                <c:pt idx="12509">
                  <c:v>440.19</c:v>
                </c:pt>
                <c:pt idx="12510">
                  <c:v>440.22700000000003</c:v>
                </c:pt>
                <c:pt idx="12511">
                  <c:v>440.26300000000003</c:v>
                </c:pt>
                <c:pt idx="12512">
                  <c:v>440.3</c:v>
                </c:pt>
                <c:pt idx="12513">
                  <c:v>440.33600000000001</c:v>
                </c:pt>
                <c:pt idx="12514">
                  <c:v>440.37200000000001</c:v>
                </c:pt>
                <c:pt idx="12515">
                  <c:v>440.40899999999999</c:v>
                </c:pt>
                <c:pt idx="12516">
                  <c:v>440.44499999999999</c:v>
                </c:pt>
                <c:pt idx="12517">
                  <c:v>440.48200000000003</c:v>
                </c:pt>
                <c:pt idx="12518">
                  <c:v>440.51800000000003</c:v>
                </c:pt>
                <c:pt idx="12519">
                  <c:v>440.55400000000003</c:v>
                </c:pt>
                <c:pt idx="12520">
                  <c:v>440.59100000000001</c:v>
                </c:pt>
                <c:pt idx="12521">
                  <c:v>440.62700000000001</c:v>
                </c:pt>
                <c:pt idx="12522">
                  <c:v>440.66399999999999</c:v>
                </c:pt>
                <c:pt idx="12523">
                  <c:v>440.7</c:v>
                </c:pt>
                <c:pt idx="12524">
                  <c:v>440.73599999999999</c:v>
                </c:pt>
                <c:pt idx="12525">
                  <c:v>440.77300000000002</c:v>
                </c:pt>
                <c:pt idx="12526">
                  <c:v>440.80900000000003</c:v>
                </c:pt>
                <c:pt idx="12527">
                  <c:v>440.84500000000003</c:v>
                </c:pt>
                <c:pt idx="12528">
                  <c:v>440.88200000000001</c:v>
                </c:pt>
                <c:pt idx="12529">
                  <c:v>440.91800000000001</c:v>
                </c:pt>
                <c:pt idx="12530">
                  <c:v>440.95400000000001</c:v>
                </c:pt>
                <c:pt idx="12531">
                  <c:v>440.99099999999999</c:v>
                </c:pt>
                <c:pt idx="12532">
                  <c:v>441.02699999999999</c:v>
                </c:pt>
                <c:pt idx="12533">
                  <c:v>441.06299999999999</c:v>
                </c:pt>
                <c:pt idx="12534">
                  <c:v>441.09899999999999</c:v>
                </c:pt>
                <c:pt idx="12535">
                  <c:v>441.13600000000002</c:v>
                </c:pt>
                <c:pt idx="12536">
                  <c:v>441.17200000000003</c:v>
                </c:pt>
                <c:pt idx="12537">
                  <c:v>441.20800000000003</c:v>
                </c:pt>
                <c:pt idx="12538">
                  <c:v>441.245</c:v>
                </c:pt>
                <c:pt idx="12539">
                  <c:v>441.28100000000001</c:v>
                </c:pt>
                <c:pt idx="12540">
                  <c:v>441.31799999999998</c:v>
                </c:pt>
                <c:pt idx="12541">
                  <c:v>441.35399999999998</c:v>
                </c:pt>
                <c:pt idx="12542">
                  <c:v>441.39</c:v>
                </c:pt>
                <c:pt idx="12543">
                  <c:v>441.42700000000002</c:v>
                </c:pt>
                <c:pt idx="12544">
                  <c:v>441.46300000000002</c:v>
                </c:pt>
                <c:pt idx="12545">
                  <c:v>441.5</c:v>
                </c:pt>
                <c:pt idx="12546">
                  <c:v>441.536</c:v>
                </c:pt>
                <c:pt idx="12547">
                  <c:v>441.57300000000004</c:v>
                </c:pt>
                <c:pt idx="12548">
                  <c:v>441.60900000000004</c:v>
                </c:pt>
                <c:pt idx="12549">
                  <c:v>441.64499999999998</c:v>
                </c:pt>
                <c:pt idx="12550">
                  <c:v>441.68200000000002</c:v>
                </c:pt>
                <c:pt idx="12551">
                  <c:v>441.71800000000002</c:v>
                </c:pt>
                <c:pt idx="12552">
                  <c:v>441.75400000000002</c:v>
                </c:pt>
                <c:pt idx="12553">
                  <c:v>441.791</c:v>
                </c:pt>
                <c:pt idx="12554">
                  <c:v>441.827</c:v>
                </c:pt>
                <c:pt idx="12555">
                  <c:v>441.86400000000003</c:v>
                </c:pt>
                <c:pt idx="12556">
                  <c:v>441.90000000000003</c:v>
                </c:pt>
                <c:pt idx="12557">
                  <c:v>441.93600000000004</c:v>
                </c:pt>
                <c:pt idx="12558">
                  <c:v>441.97300000000001</c:v>
                </c:pt>
                <c:pt idx="12559">
                  <c:v>442.00900000000001</c:v>
                </c:pt>
                <c:pt idx="12560">
                  <c:v>442.04500000000002</c:v>
                </c:pt>
                <c:pt idx="12561">
                  <c:v>442.08199999999999</c:v>
                </c:pt>
                <c:pt idx="12562">
                  <c:v>442.11799999999999</c:v>
                </c:pt>
                <c:pt idx="12563">
                  <c:v>442.154</c:v>
                </c:pt>
                <c:pt idx="12564">
                  <c:v>442.19100000000003</c:v>
                </c:pt>
                <c:pt idx="12565">
                  <c:v>442.22700000000003</c:v>
                </c:pt>
                <c:pt idx="12566">
                  <c:v>442.26300000000003</c:v>
                </c:pt>
                <c:pt idx="12567">
                  <c:v>442.3</c:v>
                </c:pt>
                <c:pt idx="12568">
                  <c:v>442.33600000000001</c:v>
                </c:pt>
                <c:pt idx="12569">
                  <c:v>442.37299999999999</c:v>
                </c:pt>
                <c:pt idx="12570">
                  <c:v>442.40899999999999</c:v>
                </c:pt>
                <c:pt idx="12571">
                  <c:v>442.44499999999999</c:v>
                </c:pt>
                <c:pt idx="12572">
                  <c:v>442.48200000000003</c:v>
                </c:pt>
                <c:pt idx="12573">
                  <c:v>442.51800000000003</c:v>
                </c:pt>
                <c:pt idx="12574">
                  <c:v>442.55500000000001</c:v>
                </c:pt>
                <c:pt idx="12575">
                  <c:v>442.59199999999998</c:v>
                </c:pt>
                <c:pt idx="12576">
                  <c:v>442.62799999999999</c:v>
                </c:pt>
                <c:pt idx="12577">
                  <c:v>442.66500000000002</c:v>
                </c:pt>
                <c:pt idx="12578">
                  <c:v>442.702</c:v>
                </c:pt>
                <c:pt idx="12579">
                  <c:v>442.738</c:v>
                </c:pt>
                <c:pt idx="12580">
                  <c:v>442.77500000000003</c:v>
                </c:pt>
                <c:pt idx="12581">
                  <c:v>442.81200000000001</c:v>
                </c:pt>
                <c:pt idx="12582">
                  <c:v>442.84800000000001</c:v>
                </c:pt>
                <c:pt idx="12583">
                  <c:v>442.88499999999999</c:v>
                </c:pt>
                <c:pt idx="12584">
                  <c:v>442.92200000000003</c:v>
                </c:pt>
                <c:pt idx="12585">
                  <c:v>442.95800000000003</c:v>
                </c:pt>
                <c:pt idx="12586">
                  <c:v>442.995</c:v>
                </c:pt>
                <c:pt idx="12587">
                  <c:v>443.03199999999998</c:v>
                </c:pt>
                <c:pt idx="12588">
                  <c:v>443.06900000000002</c:v>
                </c:pt>
                <c:pt idx="12589">
                  <c:v>443.10500000000002</c:v>
                </c:pt>
                <c:pt idx="12590">
                  <c:v>443.142</c:v>
                </c:pt>
                <c:pt idx="12591">
                  <c:v>443.17900000000003</c:v>
                </c:pt>
                <c:pt idx="12592">
                  <c:v>443.21600000000001</c:v>
                </c:pt>
                <c:pt idx="12593">
                  <c:v>443.25200000000001</c:v>
                </c:pt>
                <c:pt idx="12594">
                  <c:v>443.28899999999999</c:v>
                </c:pt>
                <c:pt idx="12595">
                  <c:v>443.32600000000002</c:v>
                </c:pt>
                <c:pt idx="12596">
                  <c:v>443.363</c:v>
                </c:pt>
                <c:pt idx="12597">
                  <c:v>443.399</c:v>
                </c:pt>
                <c:pt idx="12598">
                  <c:v>443.43600000000004</c:v>
                </c:pt>
                <c:pt idx="12599">
                  <c:v>443.47300000000001</c:v>
                </c:pt>
                <c:pt idx="12600">
                  <c:v>443.50900000000001</c:v>
                </c:pt>
                <c:pt idx="12601">
                  <c:v>443.54599999999999</c:v>
                </c:pt>
                <c:pt idx="12602">
                  <c:v>443.58300000000003</c:v>
                </c:pt>
                <c:pt idx="12603">
                  <c:v>443.61900000000003</c:v>
                </c:pt>
                <c:pt idx="12604">
                  <c:v>443.65600000000001</c:v>
                </c:pt>
                <c:pt idx="12605">
                  <c:v>443.69299999999998</c:v>
                </c:pt>
                <c:pt idx="12606">
                  <c:v>443.72899999999998</c:v>
                </c:pt>
                <c:pt idx="12607">
                  <c:v>443.76600000000002</c:v>
                </c:pt>
                <c:pt idx="12608">
                  <c:v>443.803</c:v>
                </c:pt>
                <c:pt idx="12609">
                  <c:v>443.839</c:v>
                </c:pt>
                <c:pt idx="12610">
                  <c:v>443.87600000000003</c:v>
                </c:pt>
                <c:pt idx="12611">
                  <c:v>443.91300000000001</c:v>
                </c:pt>
                <c:pt idx="12612">
                  <c:v>443.94900000000001</c:v>
                </c:pt>
                <c:pt idx="12613">
                  <c:v>443.98599999999999</c:v>
                </c:pt>
                <c:pt idx="12614">
                  <c:v>444.02199999999999</c:v>
                </c:pt>
                <c:pt idx="12615">
                  <c:v>444.05900000000003</c:v>
                </c:pt>
                <c:pt idx="12616">
                  <c:v>444.096</c:v>
                </c:pt>
                <c:pt idx="12617">
                  <c:v>444.13200000000001</c:v>
                </c:pt>
                <c:pt idx="12618">
                  <c:v>444.16899999999998</c:v>
                </c:pt>
                <c:pt idx="12619">
                  <c:v>444.20499999999998</c:v>
                </c:pt>
                <c:pt idx="12620">
                  <c:v>444.24200000000002</c:v>
                </c:pt>
                <c:pt idx="12621">
                  <c:v>444.279</c:v>
                </c:pt>
                <c:pt idx="12622">
                  <c:v>444.315</c:v>
                </c:pt>
                <c:pt idx="12623">
                  <c:v>444.35200000000003</c:v>
                </c:pt>
                <c:pt idx="12624">
                  <c:v>444.38800000000003</c:v>
                </c:pt>
                <c:pt idx="12625">
                  <c:v>444.42500000000001</c:v>
                </c:pt>
                <c:pt idx="12626">
                  <c:v>444.46100000000001</c:v>
                </c:pt>
                <c:pt idx="12627">
                  <c:v>444.49799999999999</c:v>
                </c:pt>
                <c:pt idx="12628">
                  <c:v>444.53399999999999</c:v>
                </c:pt>
                <c:pt idx="12629">
                  <c:v>444.57100000000003</c:v>
                </c:pt>
                <c:pt idx="12630">
                  <c:v>444.608</c:v>
                </c:pt>
                <c:pt idx="12631">
                  <c:v>444.64400000000001</c:v>
                </c:pt>
                <c:pt idx="12632">
                  <c:v>444.68099999999998</c:v>
                </c:pt>
                <c:pt idx="12633">
                  <c:v>444.71699999999998</c:v>
                </c:pt>
                <c:pt idx="12634">
                  <c:v>444.75400000000002</c:v>
                </c:pt>
                <c:pt idx="12635">
                  <c:v>444.79</c:v>
                </c:pt>
                <c:pt idx="12636">
                  <c:v>444.827</c:v>
                </c:pt>
                <c:pt idx="12637">
                  <c:v>444.863</c:v>
                </c:pt>
                <c:pt idx="12638">
                  <c:v>444.90000000000003</c:v>
                </c:pt>
                <c:pt idx="12639">
                  <c:v>444.93600000000004</c:v>
                </c:pt>
                <c:pt idx="12640">
                  <c:v>444.97300000000001</c:v>
                </c:pt>
                <c:pt idx="12641">
                  <c:v>445.00900000000001</c:v>
                </c:pt>
                <c:pt idx="12642">
                  <c:v>445.04599999999999</c:v>
                </c:pt>
                <c:pt idx="12643">
                  <c:v>445.08199999999999</c:v>
                </c:pt>
                <c:pt idx="12644">
                  <c:v>445.11900000000003</c:v>
                </c:pt>
                <c:pt idx="12645">
                  <c:v>445.15500000000003</c:v>
                </c:pt>
                <c:pt idx="12646">
                  <c:v>445.19200000000001</c:v>
                </c:pt>
                <c:pt idx="12647">
                  <c:v>445.22899999999998</c:v>
                </c:pt>
                <c:pt idx="12648">
                  <c:v>445.26499999999999</c:v>
                </c:pt>
                <c:pt idx="12649">
                  <c:v>445.30200000000002</c:v>
                </c:pt>
                <c:pt idx="12650">
                  <c:v>445.33800000000002</c:v>
                </c:pt>
                <c:pt idx="12651">
                  <c:v>445.375</c:v>
                </c:pt>
                <c:pt idx="12652">
                  <c:v>445.41200000000003</c:v>
                </c:pt>
                <c:pt idx="12653">
                  <c:v>445.44800000000004</c:v>
                </c:pt>
                <c:pt idx="12654">
                  <c:v>445.48500000000001</c:v>
                </c:pt>
                <c:pt idx="12655">
                  <c:v>445.52100000000002</c:v>
                </c:pt>
                <c:pt idx="12656">
                  <c:v>445.55799999999999</c:v>
                </c:pt>
                <c:pt idx="12657">
                  <c:v>445.59500000000003</c:v>
                </c:pt>
                <c:pt idx="12658">
                  <c:v>445.63100000000003</c:v>
                </c:pt>
                <c:pt idx="12659">
                  <c:v>445.66800000000001</c:v>
                </c:pt>
                <c:pt idx="12660">
                  <c:v>445.70400000000001</c:v>
                </c:pt>
                <c:pt idx="12661">
                  <c:v>445.74099999999999</c:v>
                </c:pt>
                <c:pt idx="12662">
                  <c:v>445.77800000000002</c:v>
                </c:pt>
                <c:pt idx="12663">
                  <c:v>445.81400000000002</c:v>
                </c:pt>
                <c:pt idx="12664">
                  <c:v>445.851</c:v>
                </c:pt>
                <c:pt idx="12665">
                  <c:v>445.88800000000003</c:v>
                </c:pt>
                <c:pt idx="12666">
                  <c:v>445.92400000000004</c:v>
                </c:pt>
                <c:pt idx="12667">
                  <c:v>445.96100000000001</c:v>
                </c:pt>
                <c:pt idx="12668">
                  <c:v>445.99799999999999</c:v>
                </c:pt>
                <c:pt idx="12669">
                  <c:v>446.03500000000003</c:v>
                </c:pt>
                <c:pt idx="12670">
                  <c:v>446.07100000000003</c:v>
                </c:pt>
                <c:pt idx="12671">
                  <c:v>446.108</c:v>
                </c:pt>
                <c:pt idx="12672">
                  <c:v>446.14499999999998</c:v>
                </c:pt>
                <c:pt idx="12673">
                  <c:v>446.18099999999998</c:v>
                </c:pt>
                <c:pt idx="12674">
                  <c:v>446.21800000000002</c:v>
                </c:pt>
                <c:pt idx="12675">
                  <c:v>446.255</c:v>
                </c:pt>
                <c:pt idx="12676">
                  <c:v>446.291</c:v>
                </c:pt>
                <c:pt idx="12677">
                  <c:v>446.32800000000003</c:v>
                </c:pt>
                <c:pt idx="12678">
                  <c:v>446.36500000000001</c:v>
                </c:pt>
                <c:pt idx="12679">
                  <c:v>446.40100000000001</c:v>
                </c:pt>
                <c:pt idx="12680">
                  <c:v>446.43799999999999</c:v>
                </c:pt>
                <c:pt idx="12681">
                  <c:v>446.47500000000002</c:v>
                </c:pt>
                <c:pt idx="12682">
                  <c:v>446.51100000000002</c:v>
                </c:pt>
                <c:pt idx="12683">
                  <c:v>446.548</c:v>
                </c:pt>
                <c:pt idx="12684">
                  <c:v>446.58500000000004</c:v>
                </c:pt>
                <c:pt idx="12685">
                  <c:v>446.62099999999998</c:v>
                </c:pt>
                <c:pt idx="12686">
                  <c:v>446.65800000000002</c:v>
                </c:pt>
                <c:pt idx="12687">
                  <c:v>446.69499999999999</c:v>
                </c:pt>
                <c:pt idx="12688">
                  <c:v>446.73099999999999</c:v>
                </c:pt>
                <c:pt idx="12689">
                  <c:v>446.76800000000003</c:v>
                </c:pt>
                <c:pt idx="12690">
                  <c:v>446.80500000000001</c:v>
                </c:pt>
                <c:pt idx="12691">
                  <c:v>446.84100000000001</c:v>
                </c:pt>
                <c:pt idx="12692">
                  <c:v>446.87799999999999</c:v>
                </c:pt>
                <c:pt idx="12693">
                  <c:v>446.91399999999999</c:v>
                </c:pt>
                <c:pt idx="12694">
                  <c:v>446.95100000000002</c:v>
                </c:pt>
                <c:pt idx="12695">
                  <c:v>446.988</c:v>
                </c:pt>
                <c:pt idx="12696">
                  <c:v>447.024</c:v>
                </c:pt>
                <c:pt idx="12697">
                  <c:v>447.06100000000004</c:v>
                </c:pt>
                <c:pt idx="12698">
                  <c:v>447.09700000000004</c:v>
                </c:pt>
                <c:pt idx="12699">
                  <c:v>447.13400000000001</c:v>
                </c:pt>
                <c:pt idx="12700">
                  <c:v>447.17</c:v>
                </c:pt>
                <c:pt idx="12701">
                  <c:v>447.20699999999999</c:v>
                </c:pt>
                <c:pt idx="12702">
                  <c:v>447.24299999999999</c:v>
                </c:pt>
                <c:pt idx="12703">
                  <c:v>447.28000000000003</c:v>
                </c:pt>
                <c:pt idx="12704">
                  <c:v>447.31700000000001</c:v>
                </c:pt>
                <c:pt idx="12705">
                  <c:v>447.35300000000001</c:v>
                </c:pt>
                <c:pt idx="12706">
                  <c:v>447.38900000000001</c:v>
                </c:pt>
                <c:pt idx="12707">
                  <c:v>447.42599999999999</c:v>
                </c:pt>
                <c:pt idx="12708">
                  <c:v>447.46199999999999</c:v>
                </c:pt>
                <c:pt idx="12709">
                  <c:v>447.49900000000002</c:v>
                </c:pt>
                <c:pt idx="12710">
                  <c:v>447.53500000000003</c:v>
                </c:pt>
                <c:pt idx="12711">
                  <c:v>447.572</c:v>
                </c:pt>
                <c:pt idx="12712">
                  <c:v>447.608</c:v>
                </c:pt>
                <c:pt idx="12713">
                  <c:v>447.64400000000001</c:v>
                </c:pt>
                <c:pt idx="12714">
                  <c:v>447.68</c:v>
                </c:pt>
                <c:pt idx="12715">
                  <c:v>447.71600000000001</c:v>
                </c:pt>
                <c:pt idx="12716">
                  <c:v>447.75200000000001</c:v>
                </c:pt>
                <c:pt idx="12717">
                  <c:v>447.78500000000003</c:v>
                </c:pt>
                <c:pt idx="12718">
                  <c:v>447.81600000000003</c:v>
                </c:pt>
                <c:pt idx="12719">
                  <c:v>447.84700000000004</c:v>
                </c:pt>
                <c:pt idx="12720">
                  <c:v>447.87700000000001</c:v>
                </c:pt>
                <c:pt idx="12721">
                  <c:v>447.90800000000002</c:v>
                </c:pt>
                <c:pt idx="12722">
                  <c:v>447.93900000000002</c:v>
                </c:pt>
                <c:pt idx="12723">
                  <c:v>447.96899999999999</c:v>
                </c:pt>
                <c:pt idx="12724">
                  <c:v>448</c:v>
                </c:pt>
                <c:pt idx="12725">
                  <c:v>448.03100000000001</c:v>
                </c:pt>
                <c:pt idx="12726">
                  <c:v>448.06200000000001</c:v>
                </c:pt>
                <c:pt idx="12727">
                  <c:v>448.09199999999998</c:v>
                </c:pt>
                <c:pt idx="12728">
                  <c:v>448.12299999999999</c:v>
                </c:pt>
                <c:pt idx="12729">
                  <c:v>448.154</c:v>
                </c:pt>
                <c:pt idx="12730">
                  <c:v>448.185</c:v>
                </c:pt>
                <c:pt idx="12731">
                  <c:v>448.21500000000003</c:v>
                </c:pt>
                <c:pt idx="12732">
                  <c:v>448.24599999999998</c:v>
                </c:pt>
                <c:pt idx="12733">
                  <c:v>448.27699999999999</c:v>
                </c:pt>
                <c:pt idx="12734">
                  <c:v>448.30700000000002</c:v>
                </c:pt>
                <c:pt idx="12735">
                  <c:v>448.33800000000002</c:v>
                </c:pt>
                <c:pt idx="12736">
                  <c:v>448.36900000000003</c:v>
                </c:pt>
                <c:pt idx="12737">
                  <c:v>448.40000000000003</c:v>
                </c:pt>
                <c:pt idx="12738">
                  <c:v>448.43</c:v>
                </c:pt>
                <c:pt idx="12739">
                  <c:v>448.46100000000001</c:v>
                </c:pt>
                <c:pt idx="12740">
                  <c:v>448.49200000000002</c:v>
                </c:pt>
                <c:pt idx="12741">
                  <c:v>448.52300000000002</c:v>
                </c:pt>
                <c:pt idx="12742">
                  <c:v>448.553</c:v>
                </c:pt>
                <c:pt idx="12743">
                  <c:v>448.584</c:v>
                </c:pt>
                <c:pt idx="12744">
                  <c:v>448.61500000000001</c:v>
                </c:pt>
                <c:pt idx="12745">
                  <c:v>448.64499999999998</c:v>
                </c:pt>
                <c:pt idx="12746">
                  <c:v>448.67500000000001</c:v>
                </c:pt>
                <c:pt idx="12747">
                  <c:v>448.70400000000001</c:v>
                </c:pt>
                <c:pt idx="12748">
                  <c:v>448.73400000000004</c:v>
                </c:pt>
                <c:pt idx="12749">
                  <c:v>448.76300000000003</c:v>
                </c:pt>
                <c:pt idx="12750">
                  <c:v>448.79300000000001</c:v>
                </c:pt>
                <c:pt idx="12751">
                  <c:v>448.82300000000004</c:v>
                </c:pt>
                <c:pt idx="12752">
                  <c:v>448.85200000000003</c:v>
                </c:pt>
                <c:pt idx="12753">
                  <c:v>448.88200000000001</c:v>
                </c:pt>
                <c:pt idx="12754">
                  <c:v>448.911</c:v>
                </c:pt>
                <c:pt idx="12755">
                  <c:v>448.94100000000003</c:v>
                </c:pt>
                <c:pt idx="12756">
                  <c:v>448.971</c:v>
                </c:pt>
                <c:pt idx="12757">
                  <c:v>449</c:v>
                </c:pt>
                <c:pt idx="12758">
                  <c:v>449.03000000000003</c:v>
                </c:pt>
                <c:pt idx="12759">
                  <c:v>449.05900000000003</c:v>
                </c:pt>
                <c:pt idx="12760">
                  <c:v>449.089</c:v>
                </c:pt>
                <c:pt idx="12761">
                  <c:v>449.11900000000003</c:v>
                </c:pt>
                <c:pt idx="12762">
                  <c:v>449.14800000000002</c:v>
                </c:pt>
                <c:pt idx="12763">
                  <c:v>449.178</c:v>
                </c:pt>
                <c:pt idx="12764">
                  <c:v>449.20800000000003</c:v>
                </c:pt>
                <c:pt idx="12765">
                  <c:v>449.23700000000002</c:v>
                </c:pt>
                <c:pt idx="12766">
                  <c:v>449.267</c:v>
                </c:pt>
                <c:pt idx="12767">
                  <c:v>449.29599999999999</c:v>
                </c:pt>
                <c:pt idx="12768">
                  <c:v>449.32600000000002</c:v>
                </c:pt>
                <c:pt idx="12769">
                  <c:v>449.35599999999999</c:v>
                </c:pt>
                <c:pt idx="12770">
                  <c:v>449.38499999999999</c:v>
                </c:pt>
                <c:pt idx="12771">
                  <c:v>449.41500000000002</c:v>
                </c:pt>
                <c:pt idx="12772">
                  <c:v>449.44400000000002</c:v>
                </c:pt>
                <c:pt idx="12773">
                  <c:v>449.47399999999999</c:v>
                </c:pt>
                <c:pt idx="12774">
                  <c:v>449.50299999999999</c:v>
                </c:pt>
                <c:pt idx="12775">
                  <c:v>449.53300000000002</c:v>
                </c:pt>
                <c:pt idx="12776">
                  <c:v>449.56299999999999</c:v>
                </c:pt>
                <c:pt idx="12777">
                  <c:v>449.59199999999998</c:v>
                </c:pt>
                <c:pt idx="12778">
                  <c:v>449.62200000000001</c:v>
                </c:pt>
                <c:pt idx="12779">
                  <c:v>449.65100000000001</c:v>
                </c:pt>
                <c:pt idx="12780">
                  <c:v>449.68099999999998</c:v>
                </c:pt>
                <c:pt idx="12781">
                  <c:v>449.71100000000001</c:v>
                </c:pt>
                <c:pt idx="12782">
                  <c:v>449.74</c:v>
                </c:pt>
                <c:pt idx="12783">
                  <c:v>449.77</c:v>
                </c:pt>
                <c:pt idx="12784">
                  <c:v>449.8</c:v>
                </c:pt>
                <c:pt idx="12785">
                  <c:v>449.82900000000001</c:v>
                </c:pt>
                <c:pt idx="12786">
                  <c:v>449.85900000000004</c:v>
                </c:pt>
                <c:pt idx="12787">
                  <c:v>449.88900000000001</c:v>
                </c:pt>
                <c:pt idx="12788">
                  <c:v>449.91800000000001</c:v>
                </c:pt>
                <c:pt idx="12789">
                  <c:v>449.94800000000004</c:v>
                </c:pt>
                <c:pt idx="12790">
                  <c:v>449.97800000000001</c:v>
                </c:pt>
                <c:pt idx="12791">
                  <c:v>450.00799999999998</c:v>
                </c:pt>
                <c:pt idx="12792">
                  <c:v>450.03800000000001</c:v>
                </c:pt>
                <c:pt idx="12793">
                  <c:v>450.06700000000001</c:v>
                </c:pt>
                <c:pt idx="12794">
                  <c:v>450.09700000000004</c:v>
                </c:pt>
                <c:pt idx="12795">
                  <c:v>450.12700000000001</c:v>
                </c:pt>
                <c:pt idx="12796">
                  <c:v>450.15699999999998</c:v>
                </c:pt>
                <c:pt idx="12797">
                  <c:v>450.18600000000004</c:v>
                </c:pt>
                <c:pt idx="12798">
                  <c:v>450.21600000000001</c:v>
                </c:pt>
                <c:pt idx="12799">
                  <c:v>450.24600000000004</c:v>
                </c:pt>
                <c:pt idx="12800">
                  <c:v>450.27600000000001</c:v>
                </c:pt>
                <c:pt idx="12801">
                  <c:v>450.30500000000001</c:v>
                </c:pt>
                <c:pt idx="12802">
                  <c:v>450.33500000000004</c:v>
                </c:pt>
                <c:pt idx="12803">
                  <c:v>450.36500000000001</c:v>
                </c:pt>
                <c:pt idx="12804">
                  <c:v>450.39499999999998</c:v>
                </c:pt>
                <c:pt idx="12805">
                  <c:v>450.42400000000004</c:v>
                </c:pt>
                <c:pt idx="12806">
                  <c:v>450.45400000000001</c:v>
                </c:pt>
                <c:pt idx="12807">
                  <c:v>450.48400000000004</c:v>
                </c:pt>
                <c:pt idx="12808">
                  <c:v>450.51400000000001</c:v>
                </c:pt>
                <c:pt idx="12809">
                  <c:v>450.54300000000001</c:v>
                </c:pt>
                <c:pt idx="12810">
                  <c:v>450.57300000000004</c:v>
                </c:pt>
                <c:pt idx="12811">
                  <c:v>450.60300000000001</c:v>
                </c:pt>
                <c:pt idx="12812">
                  <c:v>450.63299999999998</c:v>
                </c:pt>
                <c:pt idx="12813">
                  <c:v>450.66200000000003</c:v>
                </c:pt>
                <c:pt idx="12814">
                  <c:v>450.69200000000001</c:v>
                </c:pt>
                <c:pt idx="12815">
                  <c:v>450.72200000000004</c:v>
                </c:pt>
                <c:pt idx="12816">
                  <c:v>450.75200000000001</c:v>
                </c:pt>
                <c:pt idx="12817">
                  <c:v>450.78100000000001</c:v>
                </c:pt>
                <c:pt idx="12818">
                  <c:v>450.81100000000004</c:v>
                </c:pt>
                <c:pt idx="12819">
                  <c:v>450.84100000000001</c:v>
                </c:pt>
                <c:pt idx="12820">
                  <c:v>450.87</c:v>
                </c:pt>
                <c:pt idx="12821">
                  <c:v>450.90000000000003</c:v>
                </c:pt>
                <c:pt idx="12822">
                  <c:v>450.93</c:v>
                </c:pt>
                <c:pt idx="12823">
                  <c:v>450.96000000000004</c:v>
                </c:pt>
                <c:pt idx="12824">
                  <c:v>450.99</c:v>
                </c:pt>
                <c:pt idx="12825">
                  <c:v>451.01900000000001</c:v>
                </c:pt>
                <c:pt idx="12826">
                  <c:v>451.04900000000004</c:v>
                </c:pt>
                <c:pt idx="12827">
                  <c:v>451.07900000000001</c:v>
                </c:pt>
                <c:pt idx="12828">
                  <c:v>451.10900000000004</c:v>
                </c:pt>
                <c:pt idx="12829">
                  <c:v>451.13800000000003</c:v>
                </c:pt>
                <c:pt idx="12830">
                  <c:v>451.16800000000001</c:v>
                </c:pt>
                <c:pt idx="12831">
                  <c:v>451.19800000000004</c:v>
                </c:pt>
                <c:pt idx="12832">
                  <c:v>451.22800000000001</c:v>
                </c:pt>
                <c:pt idx="12833">
                  <c:v>451.25700000000001</c:v>
                </c:pt>
                <c:pt idx="12834">
                  <c:v>451.28700000000003</c:v>
                </c:pt>
                <c:pt idx="12835">
                  <c:v>451.31700000000001</c:v>
                </c:pt>
                <c:pt idx="12836">
                  <c:v>451.34700000000004</c:v>
                </c:pt>
                <c:pt idx="12837">
                  <c:v>451.37600000000003</c:v>
                </c:pt>
                <c:pt idx="12838">
                  <c:v>451.40600000000001</c:v>
                </c:pt>
                <c:pt idx="12839">
                  <c:v>451.43600000000004</c:v>
                </c:pt>
                <c:pt idx="12840">
                  <c:v>451.46500000000003</c:v>
                </c:pt>
                <c:pt idx="12841">
                  <c:v>451.495</c:v>
                </c:pt>
                <c:pt idx="12842">
                  <c:v>451.52600000000001</c:v>
                </c:pt>
                <c:pt idx="12843">
                  <c:v>451.55599999999998</c:v>
                </c:pt>
                <c:pt idx="12844">
                  <c:v>451.58600000000001</c:v>
                </c:pt>
                <c:pt idx="12845">
                  <c:v>451.61700000000002</c:v>
                </c:pt>
                <c:pt idx="12846">
                  <c:v>451.64699999999999</c:v>
                </c:pt>
                <c:pt idx="12847">
                  <c:v>451.67700000000002</c:v>
                </c:pt>
                <c:pt idx="12848">
                  <c:v>451.70800000000003</c:v>
                </c:pt>
                <c:pt idx="12849">
                  <c:v>451.738</c:v>
                </c:pt>
                <c:pt idx="12850">
                  <c:v>451.76800000000003</c:v>
                </c:pt>
                <c:pt idx="12851">
                  <c:v>451.798</c:v>
                </c:pt>
                <c:pt idx="12852">
                  <c:v>451.82900000000001</c:v>
                </c:pt>
                <c:pt idx="12853">
                  <c:v>451.85900000000004</c:v>
                </c:pt>
                <c:pt idx="12854">
                  <c:v>451.88900000000001</c:v>
                </c:pt>
                <c:pt idx="12855">
                  <c:v>451.92</c:v>
                </c:pt>
                <c:pt idx="12856">
                  <c:v>451.95</c:v>
                </c:pt>
                <c:pt idx="12857">
                  <c:v>451.98</c:v>
                </c:pt>
                <c:pt idx="12858">
                  <c:v>452.01</c:v>
                </c:pt>
                <c:pt idx="12859">
                  <c:v>452.041</c:v>
                </c:pt>
                <c:pt idx="12860">
                  <c:v>452.07100000000003</c:v>
                </c:pt>
                <c:pt idx="12861">
                  <c:v>452.101</c:v>
                </c:pt>
                <c:pt idx="12862">
                  <c:v>452.13200000000001</c:v>
                </c:pt>
                <c:pt idx="12863">
                  <c:v>452.16200000000003</c:v>
                </c:pt>
                <c:pt idx="12864">
                  <c:v>452.19200000000001</c:v>
                </c:pt>
                <c:pt idx="12865">
                  <c:v>452.22300000000001</c:v>
                </c:pt>
                <c:pt idx="12866">
                  <c:v>452.25299999999999</c:v>
                </c:pt>
                <c:pt idx="12867">
                  <c:v>452.28300000000002</c:v>
                </c:pt>
                <c:pt idx="12868">
                  <c:v>452.31400000000002</c:v>
                </c:pt>
                <c:pt idx="12869">
                  <c:v>452.34399999999999</c:v>
                </c:pt>
                <c:pt idx="12870">
                  <c:v>452.37400000000002</c:v>
                </c:pt>
                <c:pt idx="12871">
                  <c:v>452.404</c:v>
                </c:pt>
                <c:pt idx="12872">
                  <c:v>452.435</c:v>
                </c:pt>
                <c:pt idx="12873">
                  <c:v>452.46500000000003</c:v>
                </c:pt>
                <c:pt idx="12874">
                  <c:v>452.495</c:v>
                </c:pt>
                <c:pt idx="12875">
                  <c:v>452.52600000000001</c:v>
                </c:pt>
                <c:pt idx="12876">
                  <c:v>452.55599999999998</c:v>
                </c:pt>
                <c:pt idx="12877">
                  <c:v>452.58600000000001</c:v>
                </c:pt>
                <c:pt idx="12878">
                  <c:v>452.61700000000002</c:v>
                </c:pt>
                <c:pt idx="12879">
                  <c:v>452.64699999999999</c:v>
                </c:pt>
                <c:pt idx="12880">
                  <c:v>452.67700000000002</c:v>
                </c:pt>
                <c:pt idx="12881">
                  <c:v>452.70699999999999</c:v>
                </c:pt>
                <c:pt idx="12882">
                  <c:v>452.738</c:v>
                </c:pt>
                <c:pt idx="12883">
                  <c:v>452.76800000000003</c:v>
                </c:pt>
                <c:pt idx="12884">
                  <c:v>452.798</c:v>
                </c:pt>
                <c:pt idx="12885">
                  <c:v>452.82900000000001</c:v>
                </c:pt>
                <c:pt idx="12886">
                  <c:v>452.85900000000004</c:v>
                </c:pt>
                <c:pt idx="12887">
                  <c:v>452.88900000000001</c:v>
                </c:pt>
                <c:pt idx="12888">
                  <c:v>452.92</c:v>
                </c:pt>
                <c:pt idx="12889">
                  <c:v>452.95</c:v>
                </c:pt>
                <c:pt idx="12890">
                  <c:v>452.98</c:v>
                </c:pt>
                <c:pt idx="12891">
                  <c:v>453.01</c:v>
                </c:pt>
                <c:pt idx="12892">
                  <c:v>453.041</c:v>
                </c:pt>
                <c:pt idx="12893">
                  <c:v>453.07100000000003</c:v>
                </c:pt>
                <c:pt idx="12894">
                  <c:v>453.101</c:v>
                </c:pt>
                <c:pt idx="12895">
                  <c:v>453.13200000000001</c:v>
                </c:pt>
                <c:pt idx="12896">
                  <c:v>453.16200000000003</c:v>
                </c:pt>
                <c:pt idx="12897">
                  <c:v>453.19200000000001</c:v>
                </c:pt>
                <c:pt idx="12898">
                  <c:v>453.22300000000001</c:v>
                </c:pt>
                <c:pt idx="12899">
                  <c:v>453.25299999999999</c:v>
                </c:pt>
                <c:pt idx="12900">
                  <c:v>453.28300000000002</c:v>
                </c:pt>
                <c:pt idx="12901">
                  <c:v>453.31400000000002</c:v>
                </c:pt>
                <c:pt idx="12902">
                  <c:v>453.34399999999999</c:v>
                </c:pt>
                <c:pt idx="12903">
                  <c:v>453.37400000000002</c:v>
                </c:pt>
                <c:pt idx="12904">
                  <c:v>453.40500000000003</c:v>
                </c:pt>
                <c:pt idx="12905">
                  <c:v>453.435</c:v>
                </c:pt>
                <c:pt idx="12906">
                  <c:v>453.46500000000003</c:v>
                </c:pt>
                <c:pt idx="12907">
                  <c:v>453.49600000000004</c:v>
                </c:pt>
                <c:pt idx="12908">
                  <c:v>453.52600000000001</c:v>
                </c:pt>
                <c:pt idx="12909">
                  <c:v>453.55599999999998</c:v>
                </c:pt>
                <c:pt idx="12910">
                  <c:v>453.58600000000001</c:v>
                </c:pt>
                <c:pt idx="12911">
                  <c:v>453.61700000000002</c:v>
                </c:pt>
                <c:pt idx="12912">
                  <c:v>453.64699999999999</c:v>
                </c:pt>
                <c:pt idx="12913">
                  <c:v>453.67700000000002</c:v>
                </c:pt>
                <c:pt idx="12914">
                  <c:v>453.70800000000003</c:v>
                </c:pt>
                <c:pt idx="12915">
                  <c:v>453.738</c:v>
                </c:pt>
                <c:pt idx="12916">
                  <c:v>453.76800000000003</c:v>
                </c:pt>
                <c:pt idx="12917">
                  <c:v>453.79900000000004</c:v>
                </c:pt>
                <c:pt idx="12918">
                  <c:v>453.82900000000001</c:v>
                </c:pt>
                <c:pt idx="12919">
                  <c:v>453.85900000000004</c:v>
                </c:pt>
                <c:pt idx="12920">
                  <c:v>453.89</c:v>
                </c:pt>
                <c:pt idx="12921">
                  <c:v>453.92</c:v>
                </c:pt>
                <c:pt idx="12922">
                  <c:v>453.95100000000002</c:v>
                </c:pt>
                <c:pt idx="12923">
                  <c:v>453.98099999999999</c:v>
                </c:pt>
                <c:pt idx="12924">
                  <c:v>454.012</c:v>
                </c:pt>
                <c:pt idx="12925">
                  <c:v>454.04200000000003</c:v>
                </c:pt>
                <c:pt idx="12926">
                  <c:v>454.072</c:v>
                </c:pt>
                <c:pt idx="12927">
                  <c:v>454.10300000000001</c:v>
                </c:pt>
                <c:pt idx="12928">
                  <c:v>454.13299999999998</c:v>
                </c:pt>
                <c:pt idx="12929">
                  <c:v>454.16399999999999</c:v>
                </c:pt>
                <c:pt idx="12930">
                  <c:v>454.19499999999999</c:v>
                </c:pt>
                <c:pt idx="12931">
                  <c:v>454.226</c:v>
                </c:pt>
                <c:pt idx="12932">
                  <c:v>454.25700000000001</c:v>
                </c:pt>
                <c:pt idx="12933">
                  <c:v>454.28800000000001</c:v>
                </c:pt>
                <c:pt idx="12934">
                  <c:v>454.31900000000002</c:v>
                </c:pt>
                <c:pt idx="12935">
                  <c:v>454.35</c:v>
                </c:pt>
                <c:pt idx="12936">
                  <c:v>454.38100000000003</c:v>
                </c:pt>
                <c:pt idx="12937">
                  <c:v>454.41200000000003</c:v>
                </c:pt>
                <c:pt idx="12938">
                  <c:v>454.44299999999998</c:v>
                </c:pt>
                <c:pt idx="12939">
                  <c:v>454.47500000000002</c:v>
                </c:pt>
                <c:pt idx="12940">
                  <c:v>454.50600000000003</c:v>
                </c:pt>
                <c:pt idx="12941">
                  <c:v>454.53700000000003</c:v>
                </c:pt>
                <c:pt idx="12942">
                  <c:v>454.56799999999998</c:v>
                </c:pt>
                <c:pt idx="12943">
                  <c:v>454.59899999999999</c:v>
                </c:pt>
                <c:pt idx="12944">
                  <c:v>454.63</c:v>
                </c:pt>
                <c:pt idx="12945">
                  <c:v>454.661</c:v>
                </c:pt>
                <c:pt idx="12946">
                  <c:v>454.69200000000001</c:v>
                </c:pt>
                <c:pt idx="12947">
                  <c:v>454.72399999999999</c:v>
                </c:pt>
                <c:pt idx="12948">
                  <c:v>454.755</c:v>
                </c:pt>
                <c:pt idx="12949">
                  <c:v>454.786</c:v>
                </c:pt>
                <c:pt idx="12950">
                  <c:v>454.81700000000001</c:v>
                </c:pt>
                <c:pt idx="12951">
                  <c:v>454.84800000000001</c:v>
                </c:pt>
                <c:pt idx="12952">
                  <c:v>454.88</c:v>
                </c:pt>
                <c:pt idx="12953">
                  <c:v>454.911</c:v>
                </c:pt>
                <c:pt idx="12954">
                  <c:v>454.94200000000001</c:v>
                </c:pt>
                <c:pt idx="12955">
                  <c:v>454.97300000000001</c:v>
                </c:pt>
                <c:pt idx="12956">
                  <c:v>455.00400000000002</c:v>
                </c:pt>
                <c:pt idx="12957">
                  <c:v>455.036</c:v>
                </c:pt>
                <c:pt idx="12958">
                  <c:v>455.06700000000001</c:v>
                </c:pt>
                <c:pt idx="12959">
                  <c:v>455.09800000000001</c:v>
                </c:pt>
                <c:pt idx="12960">
                  <c:v>455.12900000000002</c:v>
                </c:pt>
                <c:pt idx="12961">
                  <c:v>455.161</c:v>
                </c:pt>
                <c:pt idx="12962">
                  <c:v>455.19200000000001</c:v>
                </c:pt>
                <c:pt idx="12963">
                  <c:v>455.22300000000001</c:v>
                </c:pt>
                <c:pt idx="12964">
                  <c:v>455.25400000000002</c:v>
                </c:pt>
                <c:pt idx="12965">
                  <c:v>455.286</c:v>
                </c:pt>
                <c:pt idx="12966">
                  <c:v>455.31700000000001</c:v>
                </c:pt>
                <c:pt idx="12967">
                  <c:v>455.34800000000001</c:v>
                </c:pt>
                <c:pt idx="12968">
                  <c:v>455.37900000000002</c:v>
                </c:pt>
                <c:pt idx="12969">
                  <c:v>455.411</c:v>
                </c:pt>
                <c:pt idx="12970">
                  <c:v>455.44200000000001</c:v>
                </c:pt>
                <c:pt idx="12971">
                  <c:v>455.47300000000001</c:v>
                </c:pt>
                <c:pt idx="12972">
                  <c:v>455.505</c:v>
                </c:pt>
                <c:pt idx="12973">
                  <c:v>455.536</c:v>
                </c:pt>
                <c:pt idx="12974">
                  <c:v>455.56700000000001</c:v>
                </c:pt>
                <c:pt idx="12975">
                  <c:v>455.59899999999999</c:v>
                </c:pt>
                <c:pt idx="12976">
                  <c:v>455.63</c:v>
                </c:pt>
                <c:pt idx="12977">
                  <c:v>455.661</c:v>
                </c:pt>
                <c:pt idx="12978">
                  <c:v>455.69299999999998</c:v>
                </c:pt>
                <c:pt idx="12979">
                  <c:v>455.72399999999999</c:v>
                </c:pt>
                <c:pt idx="12980">
                  <c:v>455.755</c:v>
                </c:pt>
                <c:pt idx="12981">
                  <c:v>455.78700000000003</c:v>
                </c:pt>
                <c:pt idx="12982">
                  <c:v>455.81799999999998</c:v>
                </c:pt>
                <c:pt idx="12983">
                  <c:v>455.84899999999999</c:v>
                </c:pt>
                <c:pt idx="12984">
                  <c:v>455.88100000000003</c:v>
                </c:pt>
                <c:pt idx="12985">
                  <c:v>455.91200000000003</c:v>
                </c:pt>
                <c:pt idx="12986">
                  <c:v>455.94299999999998</c:v>
                </c:pt>
                <c:pt idx="12987">
                  <c:v>455.97500000000002</c:v>
                </c:pt>
                <c:pt idx="12988">
                  <c:v>456.00600000000003</c:v>
                </c:pt>
                <c:pt idx="12989">
                  <c:v>456.03800000000001</c:v>
                </c:pt>
                <c:pt idx="12990">
                  <c:v>456.06900000000002</c:v>
                </c:pt>
                <c:pt idx="12991">
                  <c:v>456.1</c:v>
                </c:pt>
                <c:pt idx="12992">
                  <c:v>456.13200000000001</c:v>
                </c:pt>
                <c:pt idx="12993">
                  <c:v>456.16300000000001</c:v>
                </c:pt>
                <c:pt idx="12994">
                  <c:v>456.19400000000002</c:v>
                </c:pt>
                <c:pt idx="12995">
                  <c:v>456.226</c:v>
                </c:pt>
                <c:pt idx="12996">
                  <c:v>456.25700000000001</c:v>
                </c:pt>
                <c:pt idx="12997">
                  <c:v>456.28800000000001</c:v>
                </c:pt>
                <c:pt idx="12998">
                  <c:v>456.32</c:v>
                </c:pt>
                <c:pt idx="12999">
                  <c:v>456.351</c:v>
                </c:pt>
                <c:pt idx="13000">
                  <c:v>456.38200000000001</c:v>
                </c:pt>
                <c:pt idx="13001">
                  <c:v>456.41399999999999</c:v>
                </c:pt>
                <c:pt idx="13002">
                  <c:v>456.44499999999999</c:v>
                </c:pt>
                <c:pt idx="13003">
                  <c:v>456.47700000000003</c:v>
                </c:pt>
                <c:pt idx="13004">
                  <c:v>456.50799999999998</c:v>
                </c:pt>
                <c:pt idx="13005">
                  <c:v>456.53899999999999</c:v>
                </c:pt>
                <c:pt idx="13006">
                  <c:v>456.57100000000003</c:v>
                </c:pt>
                <c:pt idx="13007">
                  <c:v>456.60200000000003</c:v>
                </c:pt>
                <c:pt idx="13008">
                  <c:v>456.63400000000001</c:v>
                </c:pt>
                <c:pt idx="13009">
                  <c:v>456.66500000000002</c:v>
                </c:pt>
                <c:pt idx="13010">
                  <c:v>456.69600000000003</c:v>
                </c:pt>
                <c:pt idx="13011">
                  <c:v>456.72800000000001</c:v>
                </c:pt>
                <c:pt idx="13012">
                  <c:v>456.75900000000001</c:v>
                </c:pt>
                <c:pt idx="13013">
                  <c:v>456.791</c:v>
                </c:pt>
                <c:pt idx="13014">
                  <c:v>456.822</c:v>
                </c:pt>
                <c:pt idx="13015">
                  <c:v>456.85300000000001</c:v>
                </c:pt>
                <c:pt idx="13016">
                  <c:v>456.88499999999999</c:v>
                </c:pt>
                <c:pt idx="13017">
                  <c:v>456.916</c:v>
                </c:pt>
                <c:pt idx="13018">
                  <c:v>456.947</c:v>
                </c:pt>
                <c:pt idx="13019">
                  <c:v>456.97899999999998</c:v>
                </c:pt>
                <c:pt idx="13020">
                  <c:v>457.01</c:v>
                </c:pt>
                <c:pt idx="13021">
                  <c:v>457.041</c:v>
                </c:pt>
                <c:pt idx="13022">
                  <c:v>457.07300000000004</c:v>
                </c:pt>
                <c:pt idx="13023">
                  <c:v>457.10399999999998</c:v>
                </c:pt>
                <c:pt idx="13024">
                  <c:v>457.13499999999999</c:v>
                </c:pt>
                <c:pt idx="13025">
                  <c:v>457.16700000000003</c:v>
                </c:pt>
                <c:pt idx="13026">
                  <c:v>457.19800000000004</c:v>
                </c:pt>
                <c:pt idx="13027">
                  <c:v>457.23</c:v>
                </c:pt>
                <c:pt idx="13028">
                  <c:v>457.26100000000002</c:v>
                </c:pt>
                <c:pt idx="13029">
                  <c:v>457.29200000000003</c:v>
                </c:pt>
                <c:pt idx="13030">
                  <c:v>457.32400000000001</c:v>
                </c:pt>
                <c:pt idx="13031">
                  <c:v>457.35500000000002</c:v>
                </c:pt>
                <c:pt idx="13032">
                  <c:v>457.38600000000002</c:v>
                </c:pt>
                <c:pt idx="13033">
                  <c:v>457.41800000000001</c:v>
                </c:pt>
                <c:pt idx="13034">
                  <c:v>457.44900000000001</c:v>
                </c:pt>
                <c:pt idx="13035">
                  <c:v>457.48099999999999</c:v>
                </c:pt>
                <c:pt idx="13036">
                  <c:v>457.51300000000003</c:v>
                </c:pt>
                <c:pt idx="13037">
                  <c:v>457.54399999999998</c:v>
                </c:pt>
                <c:pt idx="13038">
                  <c:v>457.57600000000002</c:v>
                </c:pt>
                <c:pt idx="13039">
                  <c:v>457.60700000000003</c:v>
                </c:pt>
                <c:pt idx="13040">
                  <c:v>457.63900000000001</c:v>
                </c:pt>
                <c:pt idx="13041">
                  <c:v>457.67</c:v>
                </c:pt>
                <c:pt idx="13042">
                  <c:v>457.702</c:v>
                </c:pt>
                <c:pt idx="13043">
                  <c:v>457.733</c:v>
                </c:pt>
                <c:pt idx="13044">
                  <c:v>457.76400000000001</c:v>
                </c:pt>
                <c:pt idx="13045">
                  <c:v>457.79599999999999</c:v>
                </c:pt>
                <c:pt idx="13046">
                  <c:v>457.82800000000003</c:v>
                </c:pt>
                <c:pt idx="13047">
                  <c:v>457.85900000000004</c:v>
                </c:pt>
                <c:pt idx="13048">
                  <c:v>457.89100000000002</c:v>
                </c:pt>
                <c:pt idx="13049">
                  <c:v>457.92200000000003</c:v>
                </c:pt>
                <c:pt idx="13050">
                  <c:v>457.95400000000001</c:v>
                </c:pt>
                <c:pt idx="13051">
                  <c:v>457.98500000000001</c:v>
                </c:pt>
                <c:pt idx="13052">
                  <c:v>458.017</c:v>
                </c:pt>
                <c:pt idx="13053">
                  <c:v>458.048</c:v>
                </c:pt>
                <c:pt idx="13054">
                  <c:v>458.08</c:v>
                </c:pt>
                <c:pt idx="13055">
                  <c:v>458.11099999999999</c:v>
                </c:pt>
                <c:pt idx="13056">
                  <c:v>458.14300000000003</c:v>
                </c:pt>
                <c:pt idx="13057">
                  <c:v>458.17400000000004</c:v>
                </c:pt>
                <c:pt idx="13058">
                  <c:v>458.20600000000002</c:v>
                </c:pt>
                <c:pt idx="13059">
                  <c:v>458.23700000000002</c:v>
                </c:pt>
                <c:pt idx="13060">
                  <c:v>458.26900000000001</c:v>
                </c:pt>
                <c:pt idx="13061">
                  <c:v>458.3</c:v>
                </c:pt>
                <c:pt idx="13062">
                  <c:v>458.33199999999999</c:v>
                </c:pt>
                <c:pt idx="13063">
                  <c:v>458.363</c:v>
                </c:pt>
                <c:pt idx="13064">
                  <c:v>458.39499999999998</c:v>
                </c:pt>
                <c:pt idx="13065">
                  <c:v>458.42599999999999</c:v>
                </c:pt>
                <c:pt idx="13066">
                  <c:v>458.45800000000003</c:v>
                </c:pt>
                <c:pt idx="13067">
                  <c:v>458.48900000000003</c:v>
                </c:pt>
                <c:pt idx="13068">
                  <c:v>458.52100000000002</c:v>
                </c:pt>
                <c:pt idx="13069">
                  <c:v>458.55200000000002</c:v>
                </c:pt>
                <c:pt idx="13070">
                  <c:v>458.584</c:v>
                </c:pt>
                <c:pt idx="13071">
                  <c:v>458.61500000000001</c:v>
                </c:pt>
                <c:pt idx="13072">
                  <c:v>458.64699999999999</c:v>
                </c:pt>
                <c:pt idx="13073">
                  <c:v>458.67900000000003</c:v>
                </c:pt>
                <c:pt idx="13074">
                  <c:v>458.71000000000004</c:v>
                </c:pt>
                <c:pt idx="13075">
                  <c:v>458.74200000000002</c:v>
                </c:pt>
                <c:pt idx="13076">
                  <c:v>458.77300000000002</c:v>
                </c:pt>
                <c:pt idx="13077">
                  <c:v>458.80500000000001</c:v>
                </c:pt>
                <c:pt idx="13078">
                  <c:v>458.83600000000001</c:v>
                </c:pt>
                <c:pt idx="13079">
                  <c:v>458.86799999999999</c:v>
                </c:pt>
                <c:pt idx="13080">
                  <c:v>458.899</c:v>
                </c:pt>
                <c:pt idx="13081">
                  <c:v>458.93</c:v>
                </c:pt>
                <c:pt idx="13082">
                  <c:v>458.96199999999999</c:v>
                </c:pt>
                <c:pt idx="13083">
                  <c:v>458.99299999999999</c:v>
                </c:pt>
                <c:pt idx="13084">
                  <c:v>459.02500000000003</c:v>
                </c:pt>
                <c:pt idx="13085">
                  <c:v>459.05599999999998</c:v>
                </c:pt>
                <c:pt idx="13086">
                  <c:v>459.08800000000002</c:v>
                </c:pt>
                <c:pt idx="13087">
                  <c:v>459.11900000000003</c:v>
                </c:pt>
                <c:pt idx="13088">
                  <c:v>459.15000000000003</c:v>
                </c:pt>
                <c:pt idx="13089">
                  <c:v>459.18200000000002</c:v>
                </c:pt>
                <c:pt idx="13090">
                  <c:v>459.21300000000002</c:v>
                </c:pt>
                <c:pt idx="13091">
                  <c:v>459.245</c:v>
                </c:pt>
                <c:pt idx="13092">
                  <c:v>459.27600000000001</c:v>
                </c:pt>
                <c:pt idx="13093">
                  <c:v>459.30700000000002</c:v>
                </c:pt>
                <c:pt idx="13094">
                  <c:v>459.339</c:v>
                </c:pt>
                <c:pt idx="13095">
                  <c:v>459.37</c:v>
                </c:pt>
                <c:pt idx="13096">
                  <c:v>459.40100000000001</c:v>
                </c:pt>
                <c:pt idx="13097">
                  <c:v>459.43200000000002</c:v>
                </c:pt>
                <c:pt idx="13098">
                  <c:v>459.464</c:v>
                </c:pt>
                <c:pt idx="13099">
                  <c:v>459.495</c:v>
                </c:pt>
                <c:pt idx="13100">
                  <c:v>459.52600000000001</c:v>
                </c:pt>
                <c:pt idx="13101">
                  <c:v>459.55799999999999</c:v>
                </c:pt>
                <c:pt idx="13102">
                  <c:v>459.589</c:v>
                </c:pt>
                <c:pt idx="13103">
                  <c:v>459.62</c:v>
                </c:pt>
                <c:pt idx="13104">
                  <c:v>459.65199999999999</c:v>
                </c:pt>
                <c:pt idx="13105">
                  <c:v>459.68299999999999</c:v>
                </c:pt>
                <c:pt idx="13106">
                  <c:v>459.714</c:v>
                </c:pt>
                <c:pt idx="13107">
                  <c:v>459.74600000000004</c:v>
                </c:pt>
                <c:pt idx="13108">
                  <c:v>459.77699999999999</c:v>
                </c:pt>
                <c:pt idx="13109">
                  <c:v>459.80799999999999</c:v>
                </c:pt>
                <c:pt idx="13110">
                  <c:v>459.84000000000003</c:v>
                </c:pt>
                <c:pt idx="13111">
                  <c:v>459.87100000000004</c:v>
                </c:pt>
                <c:pt idx="13112">
                  <c:v>459.90199999999999</c:v>
                </c:pt>
                <c:pt idx="13113">
                  <c:v>459.93400000000003</c:v>
                </c:pt>
                <c:pt idx="13114">
                  <c:v>459.96500000000003</c:v>
                </c:pt>
                <c:pt idx="13115">
                  <c:v>459.99600000000004</c:v>
                </c:pt>
                <c:pt idx="13116">
                  <c:v>460.02800000000002</c:v>
                </c:pt>
                <c:pt idx="13117">
                  <c:v>460.05900000000003</c:v>
                </c:pt>
                <c:pt idx="13118">
                  <c:v>460.09000000000003</c:v>
                </c:pt>
                <c:pt idx="13119">
                  <c:v>460.12200000000001</c:v>
                </c:pt>
                <c:pt idx="13120">
                  <c:v>460.15300000000002</c:v>
                </c:pt>
                <c:pt idx="13121">
                  <c:v>460.185</c:v>
                </c:pt>
                <c:pt idx="13122">
                  <c:v>460.21600000000001</c:v>
                </c:pt>
                <c:pt idx="13123">
                  <c:v>460.24700000000001</c:v>
                </c:pt>
                <c:pt idx="13124">
                  <c:v>460.279</c:v>
                </c:pt>
                <c:pt idx="13125">
                  <c:v>460.31</c:v>
                </c:pt>
                <c:pt idx="13126">
                  <c:v>460.34199999999998</c:v>
                </c:pt>
                <c:pt idx="13127">
                  <c:v>460.37299999999999</c:v>
                </c:pt>
                <c:pt idx="13128">
                  <c:v>460.404</c:v>
                </c:pt>
                <c:pt idx="13129">
                  <c:v>460.43600000000004</c:v>
                </c:pt>
                <c:pt idx="13130">
                  <c:v>460.46699999999998</c:v>
                </c:pt>
                <c:pt idx="13131">
                  <c:v>460.49900000000002</c:v>
                </c:pt>
                <c:pt idx="13132">
                  <c:v>460.53000000000003</c:v>
                </c:pt>
                <c:pt idx="13133">
                  <c:v>460.56200000000001</c:v>
                </c:pt>
                <c:pt idx="13134">
                  <c:v>460.59300000000002</c:v>
                </c:pt>
                <c:pt idx="13135">
                  <c:v>460.62400000000002</c:v>
                </c:pt>
                <c:pt idx="13136">
                  <c:v>460.65500000000003</c:v>
                </c:pt>
                <c:pt idx="13137">
                  <c:v>460.68700000000001</c:v>
                </c:pt>
                <c:pt idx="13138">
                  <c:v>460.71800000000002</c:v>
                </c:pt>
                <c:pt idx="13139">
                  <c:v>460.74900000000002</c:v>
                </c:pt>
                <c:pt idx="13140">
                  <c:v>460.78000000000003</c:v>
                </c:pt>
                <c:pt idx="13141">
                  <c:v>460.81200000000001</c:v>
                </c:pt>
                <c:pt idx="13142">
                  <c:v>460.84300000000002</c:v>
                </c:pt>
                <c:pt idx="13143">
                  <c:v>460.87400000000002</c:v>
                </c:pt>
                <c:pt idx="13144">
                  <c:v>460.90600000000001</c:v>
                </c:pt>
                <c:pt idx="13145">
                  <c:v>460.93700000000001</c:v>
                </c:pt>
                <c:pt idx="13146">
                  <c:v>460.96800000000002</c:v>
                </c:pt>
                <c:pt idx="13147">
                  <c:v>461</c:v>
                </c:pt>
                <c:pt idx="13148">
                  <c:v>461.03100000000001</c:v>
                </c:pt>
                <c:pt idx="13149">
                  <c:v>461.06200000000001</c:v>
                </c:pt>
                <c:pt idx="13150">
                  <c:v>461.09399999999999</c:v>
                </c:pt>
                <c:pt idx="13151">
                  <c:v>461.125</c:v>
                </c:pt>
                <c:pt idx="13152">
                  <c:v>461.15600000000001</c:v>
                </c:pt>
                <c:pt idx="13153">
                  <c:v>461.18799999999999</c:v>
                </c:pt>
                <c:pt idx="13154">
                  <c:v>461.21899999999999</c:v>
                </c:pt>
                <c:pt idx="13155">
                  <c:v>461.25</c:v>
                </c:pt>
                <c:pt idx="13156">
                  <c:v>461.28100000000001</c:v>
                </c:pt>
                <c:pt idx="13157">
                  <c:v>461.31299999999999</c:v>
                </c:pt>
                <c:pt idx="13158">
                  <c:v>461.34399999999999</c:v>
                </c:pt>
                <c:pt idx="13159">
                  <c:v>461.375</c:v>
                </c:pt>
                <c:pt idx="13160">
                  <c:v>461.40600000000001</c:v>
                </c:pt>
                <c:pt idx="13161">
                  <c:v>461.43700000000001</c:v>
                </c:pt>
                <c:pt idx="13162">
                  <c:v>461.46899999999999</c:v>
                </c:pt>
                <c:pt idx="13163">
                  <c:v>461.5</c:v>
                </c:pt>
                <c:pt idx="13164">
                  <c:v>461.53100000000001</c:v>
                </c:pt>
                <c:pt idx="13165">
                  <c:v>461.56200000000001</c:v>
                </c:pt>
                <c:pt idx="13166">
                  <c:v>461.59399999999999</c:v>
                </c:pt>
                <c:pt idx="13167">
                  <c:v>461.625</c:v>
                </c:pt>
                <c:pt idx="13168">
                  <c:v>461.65600000000001</c:v>
                </c:pt>
                <c:pt idx="13169">
                  <c:v>461.68700000000001</c:v>
                </c:pt>
                <c:pt idx="13170">
                  <c:v>461.71800000000002</c:v>
                </c:pt>
                <c:pt idx="13171">
                  <c:v>461.75</c:v>
                </c:pt>
                <c:pt idx="13172">
                  <c:v>461.78100000000001</c:v>
                </c:pt>
                <c:pt idx="13173">
                  <c:v>461.81200000000001</c:v>
                </c:pt>
                <c:pt idx="13174">
                  <c:v>461.84300000000002</c:v>
                </c:pt>
                <c:pt idx="13175">
                  <c:v>461.875</c:v>
                </c:pt>
                <c:pt idx="13176">
                  <c:v>461.90600000000001</c:v>
                </c:pt>
                <c:pt idx="13177">
                  <c:v>461.93700000000001</c:v>
                </c:pt>
                <c:pt idx="13178">
                  <c:v>461.96800000000002</c:v>
                </c:pt>
                <c:pt idx="13179">
                  <c:v>461.99900000000002</c:v>
                </c:pt>
                <c:pt idx="13180">
                  <c:v>462.03100000000001</c:v>
                </c:pt>
                <c:pt idx="13181">
                  <c:v>462.06200000000001</c:v>
                </c:pt>
                <c:pt idx="13182">
                  <c:v>462.09300000000002</c:v>
                </c:pt>
                <c:pt idx="13183">
                  <c:v>462.125</c:v>
                </c:pt>
                <c:pt idx="13184">
                  <c:v>462.15600000000001</c:v>
                </c:pt>
                <c:pt idx="13185">
                  <c:v>462.18700000000001</c:v>
                </c:pt>
                <c:pt idx="13186">
                  <c:v>462.21899999999999</c:v>
                </c:pt>
                <c:pt idx="13187">
                  <c:v>462.25</c:v>
                </c:pt>
                <c:pt idx="13188">
                  <c:v>462.28100000000001</c:v>
                </c:pt>
                <c:pt idx="13189">
                  <c:v>462.31299999999999</c:v>
                </c:pt>
                <c:pt idx="13190">
                  <c:v>462.34399999999999</c:v>
                </c:pt>
                <c:pt idx="13191">
                  <c:v>462.37600000000003</c:v>
                </c:pt>
                <c:pt idx="13192">
                  <c:v>462.40699999999998</c:v>
                </c:pt>
                <c:pt idx="13193">
                  <c:v>462.43900000000002</c:v>
                </c:pt>
                <c:pt idx="13194">
                  <c:v>462.47</c:v>
                </c:pt>
                <c:pt idx="13195">
                  <c:v>462.50200000000001</c:v>
                </c:pt>
                <c:pt idx="13196">
                  <c:v>462.53300000000002</c:v>
                </c:pt>
                <c:pt idx="13197">
                  <c:v>462.56400000000002</c:v>
                </c:pt>
                <c:pt idx="13198">
                  <c:v>462.596</c:v>
                </c:pt>
                <c:pt idx="13199">
                  <c:v>462.62700000000001</c:v>
                </c:pt>
                <c:pt idx="13200">
                  <c:v>462.65899999999999</c:v>
                </c:pt>
                <c:pt idx="13201">
                  <c:v>462.69</c:v>
                </c:pt>
                <c:pt idx="13202">
                  <c:v>462.72200000000004</c:v>
                </c:pt>
                <c:pt idx="13203">
                  <c:v>462.75299999999999</c:v>
                </c:pt>
                <c:pt idx="13204">
                  <c:v>462.78500000000003</c:v>
                </c:pt>
                <c:pt idx="13205">
                  <c:v>462.81600000000003</c:v>
                </c:pt>
                <c:pt idx="13206">
                  <c:v>462.84800000000001</c:v>
                </c:pt>
                <c:pt idx="13207">
                  <c:v>462.87900000000002</c:v>
                </c:pt>
                <c:pt idx="13208">
                  <c:v>462.911</c:v>
                </c:pt>
                <c:pt idx="13209">
                  <c:v>462.94200000000001</c:v>
                </c:pt>
                <c:pt idx="13210">
                  <c:v>462.97399999999999</c:v>
                </c:pt>
                <c:pt idx="13211">
                  <c:v>463.005</c:v>
                </c:pt>
                <c:pt idx="13212">
                  <c:v>463.03700000000003</c:v>
                </c:pt>
                <c:pt idx="13213">
                  <c:v>463.06799999999998</c:v>
                </c:pt>
                <c:pt idx="13214">
                  <c:v>463.1</c:v>
                </c:pt>
                <c:pt idx="13215">
                  <c:v>463.13100000000003</c:v>
                </c:pt>
                <c:pt idx="13216">
                  <c:v>463.16200000000003</c:v>
                </c:pt>
                <c:pt idx="13217">
                  <c:v>463.19400000000002</c:v>
                </c:pt>
                <c:pt idx="13218">
                  <c:v>463.22500000000002</c:v>
                </c:pt>
                <c:pt idx="13219">
                  <c:v>463.25600000000003</c:v>
                </c:pt>
                <c:pt idx="13220">
                  <c:v>463.28700000000003</c:v>
                </c:pt>
                <c:pt idx="13221">
                  <c:v>463.31900000000002</c:v>
                </c:pt>
                <c:pt idx="13222">
                  <c:v>463.35</c:v>
                </c:pt>
                <c:pt idx="13223">
                  <c:v>463.38100000000003</c:v>
                </c:pt>
                <c:pt idx="13224">
                  <c:v>463.41300000000001</c:v>
                </c:pt>
                <c:pt idx="13225">
                  <c:v>463.44400000000002</c:v>
                </c:pt>
                <c:pt idx="13226">
                  <c:v>463.47500000000002</c:v>
                </c:pt>
                <c:pt idx="13227">
                  <c:v>463.50600000000003</c:v>
                </c:pt>
                <c:pt idx="13228">
                  <c:v>463.53800000000001</c:v>
                </c:pt>
                <c:pt idx="13229">
                  <c:v>463.56900000000002</c:v>
                </c:pt>
                <c:pt idx="13230">
                  <c:v>463.6</c:v>
                </c:pt>
                <c:pt idx="13231">
                  <c:v>463.63200000000001</c:v>
                </c:pt>
                <c:pt idx="13232">
                  <c:v>463.66300000000001</c:v>
                </c:pt>
                <c:pt idx="13233">
                  <c:v>463.69400000000002</c:v>
                </c:pt>
                <c:pt idx="13234">
                  <c:v>463.72500000000002</c:v>
                </c:pt>
                <c:pt idx="13235">
                  <c:v>463.75700000000001</c:v>
                </c:pt>
                <c:pt idx="13236">
                  <c:v>463.78800000000001</c:v>
                </c:pt>
                <c:pt idx="13237">
                  <c:v>463.81900000000002</c:v>
                </c:pt>
                <c:pt idx="13238">
                  <c:v>463.851</c:v>
                </c:pt>
                <c:pt idx="13239">
                  <c:v>463.88200000000001</c:v>
                </c:pt>
                <c:pt idx="13240">
                  <c:v>463.91300000000001</c:v>
                </c:pt>
                <c:pt idx="13241">
                  <c:v>463.94400000000002</c:v>
                </c:pt>
                <c:pt idx="13242">
                  <c:v>463.976</c:v>
                </c:pt>
                <c:pt idx="13243">
                  <c:v>464.00700000000001</c:v>
                </c:pt>
                <c:pt idx="13244">
                  <c:v>464.03800000000001</c:v>
                </c:pt>
                <c:pt idx="13245">
                  <c:v>464.06900000000002</c:v>
                </c:pt>
                <c:pt idx="13246">
                  <c:v>464.101</c:v>
                </c:pt>
                <c:pt idx="13247">
                  <c:v>464.13200000000001</c:v>
                </c:pt>
                <c:pt idx="13248">
                  <c:v>464.16300000000001</c:v>
                </c:pt>
                <c:pt idx="13249">
                  <c:v>464.19400000000002</c:v>
                </c:pt>
                <c:pt idx="13250">
                  <c:v>464.22500000000002</c:v>
                </c:pt>
                <c:pt idx="13251">
                  <c:v>464.25700000000001</c:v>
                </c:pt>
                <c:pt idx="13252">
                  <c:v>464.28800000000001</c:v>
                </c:pt>
                <c:pt idx="13253">
                  <c:v>464.31900000000002</c:v>
                </c:pt>
                <c:pt idx="13254">
                  <c:v>464.35</c:v>
                </c:pt>
                <c:pt idx="13255">
                  <c:v>464.38100000000003</c:v>
                </c:pt>
                <c:pt idx="13256">
                  <c:v>464.41300000000001</c:v>
                </c:pt>
                <c:pt idx="13257">
                  <c:v>464.44400000000002</c:v>
                </c:pt>
                <c:pt idx="13258">
                  <c:v>464.47500000000002</c:v>
                </c:pt>
                <c:pt idx="13259">
                  <c:v>464.50600000000003</c:v>
                </c:pt>
                <c:pt idx="13260">
                  <c:v>464.53700000000003</c:v>
                </c:pt>
                <c:pt idx="13261">
                  <c:v>464.56799999999998</c:v>
                </c:pt>
                <c:pt idx="13262">
                  <c:v>464.59899999999999</c:v>
                </c:pt>
                <c:pt idx="13263">
                  <c:v>464.63100000000003</c:v>
                </c:pt>
                <c:pt idx="13264">
                  <c:v>464.66200000000003</c:v>
                </c:pt>
                <c:pt idx="13265">
                  <c:v>464.69299999999998</c:v>
                </c:pt>
                <c:pt idx="13266">
                  <c:v>464.72399999999999</c:v>
                </c:pt>
                <c:pt idx="13267">
                  <c:v>464.755</c:v>
                </c:pt>
                <c:pt idx="13268">
                  <c:v>464.786</c:v>
                </c:pt>
                <c:pt idx="13269">
                  <c:v>464.81799999999998</c:v>
                </c:pt>
                <c:pt idx="13270">
                  <c:v>464.84899999999999</c:v>
                </c:pt>
                <c:pt idx="13271">
                  <c:v>464.88</c:v>
                </c:pt>
                <c:pt idx="13272">
                  <c:v>464.911</c:v>
                </c:pt>
                <c:pt idx="13273">
                  <c:v>464.94200000000001</c:v>
                </c:pt>
                <c:pt idx="13274">
                  <c:v>464.97399999999999</c:v>
                </c:pt>
                <c:pt idx="13275">
                  <c:v>465.005</c:v>
                </c:pt>
                <c:pt idx="13276">
                  <c:v>465.036</c:v>
                </c:pt>
                <c:pt idx="13277">
                  <c:v>465.06700000000001</c:v>
                </c:pt>
                <c:pt idx="13278">
                  <c:v>465.09899999999999</c:v>
                </c:pt>
                <c:pt idx="13279">
                  <c:v>465.13</c:v>
                </c:pt>
                <c:pt idx="13280">
                  <c:v>465.161</c:v>
                </c:pt>
                <c:pt idx="13281">
                  <c:v>465.19200000000001</c:v>
                </c:pt>
                <c:pt idx="13282">
                  <c:v>465.22300000000001</c:v>
                </c:pt>
                <c:pt idx="13283">
                  <c:v>465.25400000000002</c:v>
                </c:pt>
                <c:pt idx="13284">
                  <c:v>465.286</c:v>
                </c:pt>
                <c:pt idx="13285">
                  <c:v>465.31700000000001</c:v>
                </c:pt>
                <c:pt idx="13286">
                  <c:v>465.34800000000001</c:v>
                </c:pt>
                <c:pt idx="13287">
                  <c:v>465.37900000000002</c:v>
                </c:pt>
                <c:pt idx="13288">
                  <c:v>465.41</c:v>
                </c:pt>
                <c:pt idx="13289">
                  <c:v>465.44200000000001</c:v>
                </c:pt>
                <c:pt idx="13290">
                  <c:v>465.47300000000001</c:v>
                </c:pt>
                <c:pt idx="13291">
                  <c:v>465.50400000000002</c:v>
                </c:pt>
                <c:pt idx="13292">
                  <c:v>465.53500000000003</c:v>
                </c:pt>
                <c:pt idx="13293">
                  <c:v>465.56700000000001</c:v>
                </c:pt>
                <c:pt idx="13294">
                  <c:v>465.59800000000001</c:v>
                </c:pt>
                <c:pt idx="13295">
                  <c:v>465.62900000000002</c:v>
                </c:pt>
                <c:pt idx="13296">
                  <c:v>465.66</c:v>
                </c:pt>
                <c:pt idx="13297">
                  <c:v>465.69100000000003</c:v>
                </c:pt>
                <c:pt idx="13298">
                  <c:v>465.72300000000001</c:v>
                </c:pt>
                <c:pt idx="13299">
                  <c:v>465.75400000000002</c:v>
                </c:pt>
                <c:pt idx="13300">
                  <c:v>465.78500000000003</c:v>
                </c:pt>
                <c:pt idx="13301">
                  <c:v>465.81600000000003</c:v>
                </c:pt>
                <c:pt idx="13302">
                  <c:v>465.84700000000004</c:v>
                </c:pt>
                <c:pt idx="13303">
                  <c:v>465.87900000000002</c:v>
                </c:pt>
                <c:pt idx="13304">
                  <c:v>465.91</c:v>
                </c:pt>
                <c:pt idx="13305">
                  <c:v>465.94100000000003</c:v>
                </c:pt>
                <c:pt idx="13306">
                  <c:v>465.97200000000004</c:v>
                </c:pt>
                <c:pt idx="13307">
                  <c:v>466.00299999999999</c:v>
                </c:pt>
                <c:pt idx="13308">
                  <c:v>466.03399999999999</c:v>
                </c:pt>
                <c:pt idx="13309">
                  <c:v>466.06600000000003</c:v>
                </c:pt>
                <c:pt idx="13310">
                  <c:v>466.09700000000004</c:v>
                </c:pt>
                <c:pt idx="13311">
                  <c:v>466.12799999999999</c:v>
                </c:pt>
                <c:pt idx="13312">
                  <c:v>466.15899999999999</c:v>
                </c:pt>
                <c:pt idx="13313">
                  <c:v>466.19</c:v>
                </c:pt>
                <c:pt idx="13314">
                  <c:v>466.22200000000004</c:v>
                </c:pt>
                <c:pt idx="13315">
                  <c:v>466.25299999999999</c:v>
                </c:pt>
                <c:pt idx="13316">
                  <c:v>466.28399999999999</c:v>
                </c:pt>
                <c:pt idx="13317">
                  <c:v>466.315</c:v>
                </c:pt>
                <c:pt idx="13318">
                  <c:v>466.346</c:v>
                </c:pt>
                <c:pt idx="13319">
                  <c:v>466.37700000000001</c:v>
                </c:pt>
                <c:pt idx="13320">
                  <c:v>466.40899999999999</c:v>
                </c:pt>
                <c:pt idx="13321">
                  <c:v>466.44</c:v>
                </c:pt>
                <c:pt idx="13322">
                  <c:v>466.471</c:v>
                </c:pt>
                <c:pt idx="13323">
                  <c:v>466.50200000000001</c:v>
                </c:pt>
                <c:pt idx="13324">
                  <c:v>466.53399999999999</c:v>
                </c:pt>
                <c:pt idx="13325">
                  <c:v>466.565</c:v>
                </c:pt>
                <c:pt idx="13326">
                  <c:v>466.596</c:v>
                </c:pt>
                <c:pt idx="13327">
                  <c:v>466.62700000000001</c:v>
                </c:pt>
                <c:pt idx="13328">
                  <c:v>466.65800000000002</c:v>
                </c:pt>
                <c:pt idx="13329">
                  <c:v>466.69</c:v>
                </c:pt>
                <c:pt idx="13330">
                  <c:v>466.721</c:v>
                </c:pt>
                <c:pt idx="13331">
                  <c:v>466.75200000000001</c:v>
                </c:pt>
                <c:pt idx="13332">
                  <c:v>466.78300000000002</c:v>
                </c:pt>
                <c:pt idx="13333">
                  <c:v>466.81400000000002</c:v>
                </c:pt>
                <c:pt idx="13334">
                  <c:v>466.846</c:v>
                </c:pt>
                <c:pt idx="13335">
                  <c:v>466.87700000000001</c:v>
                </c:pt>
                <c:pt idx="13336">
                  <c:v>466.90800000000002</c:v>
                </c:pt>
                <c:pt idx="13337">
                  <c:v>466.93900000000002</c:v>
                </c:pt>
                <c:pt idx="13338">
                  <c:v>466.97</c:v>
                </c:pt>
                <c:pt idx="13339">
                  <c:v>467.00200000000001</c:v>
                </c:pt>
                <c:pt idx="13340">
                  <c:v>467.03300000000002</c:v>
                </c:pt>
                <c:pt idx="13341">
                  <c:v>467.06400000000002</c:v>
                </c:pt>
                <c:pt idx="13342">
                  <c:v>467.09500000000003</c:v>
                </c:pt>
                <c:pt idx="13343">
                  <c:v>467.12600000000003</c:v>
                </c:pt>
                <c:pt idx="13344">
                  <c:v>467.15699999999998</c:v>
                </c:pt>
                <c:pt idx="13345">
                  <c:v>467.18799999999999</c:v>
                </c:pt>
                <c:pt idx="13346">
                  <c:v>467.22</c:v>
                </c:pt>
                <c:pt idx="13347">
                  <c:v>467.25100000000003</c:v>
                </c:pt>
                <c:pt idx="13348">
                  <c:v>467.28199999999998</c:v>
                </c:pt>
                <c:pt idx="13349">
                  <c:v>467.31299999999999</c:v>
                </c:pt>
                <c:pt idx="13350">
                  <c:v>467.34399999999999</c:v>
                </c:pt>
                <c:pt idx="13351">
                  <c:v>467.375</c:v>
                </c:pt>
                <c:pt idx="13352">
                  <c:v>467.40600000000001</c:v>
                </c:pt>
                <c:pt idx="13353">
                  <c:v>467.43700000000001</c:v>
                </c:pt>
                <c:pt idx="13354">
                  <c:v>467.46800000000002</c:v>
                </c:pt>
                <c:pt idx="13355">
                  <c:v>467.5</c:v>
                </c:pt>
                <c:pt idx="13356">
                  <c:v>467.53100000000001</c:v>
                </c:pt>
                <c:pt idx="13357">
                  <c:v>467.56200000000001</c:v>
                </c:pt>
                <c:pt idx="13358">
                  <c:v>467.59300000000002</c:v>
                </c:pt>
                <c:pt idx="13359">
                  <c:v>467.62400000000002</c:v>
                </c:pt>
                <c:pt idx="13360">
                  <c:v>467.65500000000003</c:v>
                </c:pt>
                <c:pt idx="13361">
                  <c:v>467.68600000000004</c:v>
                </c:pt>
                <c:pt idx="13362">
                  <c:v>467.71699999999998</c:v>
                </c:pt>
                <c:pt idx="13363">
                  <c:v>467.74799999999999</c:v>
                </c:pt>
                <c:pt idx="13364">
                  <c:v>467.779</c:v>
                </c:pt>
                <c:pt idx="13365">
                  <c:v>467.81</c:v>
                </c:pt>
                <c:pt idx="13366">
                  <c:v>467.84199999999998</c:v>
                </c:pt>
                <c:pt idx="13367">
                  <c:v>467.87299999999999</c:v>
                </c:pt>
                <c:pt idx="13368">
                  <c:v>467.904</c:v>
                </c:pt>
                <c:pt idx="13369">
                  <c:v>467.935</c:v>
                </c:pt>
                <c:pt idx="13370">
                  <c:v>467.96600000000001</c:v>
                </c:pt>
                <c:pt idx="13371">
                  <c:v>467.99700000000001</c:v>
                </c:pt>
                <c:pt idx="13372">
                  <c:v>468.02800000000002</c:v>
                </c:pt>
                <c:pt idx="13373">
                  <c:v>468.06</c:v>
                </c:pt>
                <c:pt idx="13374">
                  <c:v>468.09100000000001</c:v>
                </c:pt>
                <c:pt idx="13375">
                  <c:v>468.12200000000001</c:v>
                </c:pt>
                <c:pt idx="13376">
                  <c:v>468.15300000000002</c:v>
                </c:pt>
                <c:pt idx="13377">
                  <c:v>468.18400000000003</c:v>
                </c:pt>
                <c:pt idx="13378">
                  <c:v>468.21500000000003</c:v>
                </c:pt>
                <c:pt idx="13379">
                  <c:v>468.24700000000001</c:v>
                </c:pt>
                <c:pt idx="13380">
                  <c:v>468.27800000000002</c:v>
                </c:pt>
                <c:pt idx="13381">
                  <c:v>468.30900000000003</c:v>
                </c:pt>
                <c:pt idx="13382">
                  <c:v>468.34000000000003</c:v>
                </c:pt>
                <c:pt idx="13383">
                  <c:v>468.37100000000004</c:v>
                </c:pt>
                <c:pt idx="13384">
                  <c:v>468.40199999999999</c:v>
                </c:pt>
                <c:pt idx="13385">
                  <c:v>468.43299999999999</c:v>
                </c:pt>
                <c:pt idx="13386">
                  <c:v>468.464</c:v>
                </c:pt>
                <c:pt idx="13387">
                  <c:v>468.49600000000004</c:v>
                </c:pt>
                <c:pt idx="13388">
                  <c:v>468.52699999999999</c:v>
                </c:pt>
                <c:pt idx="13389">
                  <c:v>468.55799999999999</c:v>
                </c:pt>
                <c:pt idx="13390">
                  <c:v>468.589</c:v>
                </c:pt>
                <c:pt idx="13391">
                  <c:v>468.62</c:v>
                </c:pt>
                <c:pt idx="13392">
                  <c:v>468.65100000000001</c:v>
                </c:pt>
                <c:pt idx="13393">
                  <c:v>468.68200000000002</c:v>
                </c:pt>
                <c:pt idx="13394">
                  <c:v>468.714</c:v>
                </c:pt>
                <c:pt idx="13395">
                  <c:v>468.745</c:v>
                </c:pt>
                <c:pt idx="13396">
                  <c:v>468.77600000000001</c:v>
                </c:pt>
                <c:pt idx="13397">
                  <c:v>468.80700000000002</c:v>
                </c:pt>
                <c:pt idx="13398">
                  <c:v>468.83800000000002</c:v>
                </c:pt>
                <c:pt idx="13399">
                  <c:v>468.86900000000003</c:v>
                </c:pt>
                <c:pt idx="13400">
                  <c:v>468.90000000000003</c:v>
                </c:pt>
                <c:pt idx="13401">
                  <c:v>468.93099999999998</c:v>
                </c:pt>
                <c:pt idx="13402">
                  <c:v>468.96199999999999</c:v>
                </c:pt>
                <c:pt idx="13403">
                  <c:v>468.99400000000003</c:v>
                </c:pt>
                <c:pt idx="13404">
                  <c:v>469.02500000000003</c:v>
                </c:pt>
                <c:pt idx="13405">
                  <c:v>469.05599999999998</c:v>
                </c:pt>
                <c:pt idx="13406">
                  <c:v>469.08699999999999</c:v>
                </c:pt>
                <c:pt idx="13407">
                  <c:v>469.11799999999999</c:v>
                </c:pt>
                <c:pt idx="13408">
                  <c:v>469.149</c:v>
                </c:pt>
                <c:pt idx="13409">
                  <c:v>469.18099999999998</c:v>
                </c:pt>
                <c:pt idx="13410">
                  <c:v>469.21199999999999</c:v>
                </c:pt>
                <c:pt idx="13411">
                  <c:v>469.24299999999999</c:v>
                </c:pt>
                <c:pt idx="13412">
                  <c:v>469.274</c:v>
                </c:pt>
                <c:pt idx="13413">
                  <c:v>469.30500000000001</c:v>
                </c:pt>
                <c:pt idx="13414">
                  <c:v>469.33699999999999</c:v>
                </c:pt>
                <c:pt idx="13415">
                  <c:v>469.36799999999999</c:v>
                </c:pt>
                <c:pt idx="13416">
                  <c:v>469.399</c:v>
                </c:pt>
                <c:pt idx="13417">
                  <c:v>469.43</c:v>
                </c:pt>
                <c:pt idx="13418">
                  <c:v>469.46100000000001</c:v>
                </c:pt>
                <c:pt idx="13419">
                  <c:v>469.49200000000002</c:v>
                </c:pt>
                <c:pt idx="13420">
                  <c:v>469.524</c:v>
                </c:pt>
                <c:pt idx="13421">
                  <c:v>469.55500000000001</c:v>
                </c:pt>
                <c:pt idx="13422">
                  <c:v>469.58600000000001</c:v>
                </c:pt>
                <c:pt idx="13423">
                  <c:v>469.61700000000002</c:v>
                </c:pt>
                <c:pt idx="13424">
                  <c:v>469.64800000000002</c:v>
                </c:pt>
                <c:pt idx="13425">
                  <c:v>469.68</c:v>
                </c:pt>
                <c:pt idx="13426">
                  <c:v>469.71100000000001</c:v>
                </c:pt>
                <c:pt idx="13427">
                  <c:v>469.74200000000002</c:v>
                </c:pt>
                <c:pt idx="13428">
                  <c:v>469.77300000000002</c:v>
                </c:pt>
                <c:pt idx="13429">
                  <c:v>469.80400000000003</c:v>
                </c:pt>
                <c:pt idx="13430">
                  <c:v>469.83600000000001</c:v>
                </c:pt>
                <c:pt idx="13431">
                  <c:v>469.86700000000002</c:v>
                </c:pt>
                <c:pt idx="13432">
                  <c:v>469.89800000000002</c:v>
                </c:pt>
                <c:pt idx="13433">
                  <c:v>469.92900000000003</c:v>
                </c:pt>
                <c:pt idx="13434">
                  <c:v>469.96000000000004</c:v>
                </c:pt>
                <c:pt idx="13435">
                  <c:v>469.99099999999999</c:v>
                </c:pt>
                <c:pt idx="13436">
                  <c:v>470.02300000000002</c:v>
                </c:pt>
                <c:pt idx="13437">
                  <c:v>470.05400000000003</c:v>
                </c:pt>
                <c:pt idx="13438">
                  <c:v>470.08500000000004</c:v>
                </c:pt>
                <c:pt idx="13439">
                  <c:v>470.11599999999999</c:v>
                </c:pt>
                <c:pt idx="13440">
                  <c:v>470.14800000000002</c:v>
                </c:pt>
                <c:pt idx="13441">
                  <c:v>470.17900000000003</c:v>
                </c:pt>
                <c:pt idx="13442">
                  <c:v>470.21000000000004</c:v>
                </c:pt>
                <c:pt idx="13443">
                  <c:v>470.24200000000002</c:v>
                </c:pt>
                <c:pt idx="13444">
                  <c:v>470.27300000000002</c:v>
                </c:pt>
                <c:pt idx="13445">
                  <c:v>470.30400000000003</c:v>
                </c:pt>
                <c:pt idx="13446">
                  <c:v>470.33500000000004</c:v>
                </c:pt>
                <c:pt idx="13447">
                  <c:v>470.36700000000002</c:v>
                </c:pt>
                <c:pt idx="13448">
                  <c:v>470.39800000000002</c:v>
                </c:pt>
                <c:pt idx="13449">
                  <c:v>470.42900000000003</c:v>
                </c:pt>
                <c:pt idx="13450">
                  <c:v>470.46000000000004</c:v>
                </c:pt>
                <c:pt idx="13451">
                  <c:v>470.49099999999999</c:v>
                </c:pt>
                <c:pt idx="13452">
                  <c:v>470.52300000000002</c:v>
                </c:pt>
                <c:pt idx="13453">
                  <c:v>470.55400000000003</c:v>
                </c:pt>
                <c:pt idx="13454">
                  <c:v>470.58500000000004</c:v>
                </c:pt>
                <c:pt idx="13455">
                  <c:v>470.61599999999999</c:v>
                </c:pt>
                <c:pt idx="13456">
                  <c:v>470.64800000000002</c:v>
                </c:pt>
                <c:pt idx="13457">
                  <c:v>470.67900000000003</c:v>
                </c:pt>
                <c:pt idx="13458">
                  <c:v>470.71000000000004</c:v>
                </c:pt>
                <c:pt idx="13459">
                  <c:v>470.74099999999999</c:v>
                </c:pt>
                <c:pt idx="13460">
                  <c:v>470.77300000000002</c:v>
                </c:pt>
                <c:pt idx="13461">
                  <c:v>470.80400000000003</c:v>
                </c:pt>
                <c:pt idx="13462">
                  <c:v>470.83500000000004</c:v>
                </c:pt>
                <c:pt idx="13463">
                  <c:v>470.86700000000002</c:v>
                </c:pt>
                <c:pt idx="13464">
                  <c:v>470.89800000000002</c:v>
                </c:pt>
                <c:pt idx="13465">
                  <c:v>470.92900000000003</c:v>
                </c:pt>
                <c:pt idx="13466">
                  <c:v>470.96100000000001</c:v>
                </c:pt>
                <c:pt idx="13467">
                  <c:v>470.99200000000002</c:v>
                </c:pt>
                <c:pt idx="13468">
                  <c:v>471.02300000000002</c:v>
                </c:pt>
                <c:pt idx="13469">
                  <c:v>471.05500000000001</c:v>
                </c:pt>
                <c:pt idx="13470">
                  <c:v>471.08600000000001</c:v>
                </c:pt>
                <c:pt idx="13471">
                  <c:v>471.11700000000002</c:v>
                </c:pt>
                <c:pt idx="13472">
                  <c:v>471.149</c:v>
                </c:pt>
                <c:pt idx="13473">
                  <c:v>471.18</c:v>
                </c:pt>
                <c:pt idx="13474">
                  <c:v>471.21199999999999</c:v>
                </c:pt>
                <c:pt idx="13475">
                  <c:v>471.24299999999999</c:v>
                </c:pt>
                <c:pt idx="13476">
                  <c:v>471.274</c:v>
                </c:pt>
                <c:pt idx="13477">
                  <c:v>471.30599999999998</c:v>
                </c:pt>
                <c:pt idx="13478">
                  <c:v>471.33699999999999</c:v>
                </c:pt>
                <c:pt idx="13479">
                  <c:v>471.36799999999999</c:v>
                </c:pt>
                <c:pt idx="13480">
                  <c:v>471.40000000000003</c:v>
                </c:pt>
                <c:pt idx="13481">
                  <c:v>471.43099999999998</c:v>
                </c:pt>
                <c:pt idx="13482">
                  <c:v>471.46300000000002</c:v>
                </c:pt>
                <c:pt idx="13483">
                  <c:v>471.49400000000003</c:v>
                </c:pt>
                <c:pt idx="13484">
                  <c:v>471.52500000000003</c:v>
                </c:pt>
                <c:pt idx="13485">
                  <c:v>471.55700000000002</c:v>
                </c:pt>
                <c:pt idx="13486">
                  <c:v>471.58800000000002</c:v>
                </c:pt>
                <c:pt idx="13487">
                  <c:v>471.61900000000003</c:v>
                </c:pt>
                <c:pt idx="13488">
                  <c:v>471.65100000000001</c:v>
                </c:pt>
                <c:pt idx="13489">
                  <c:v>471.68200000000002</c:v>
                </c:pt>
                <c:pt idx="13490">
                  <c:v>471.71300000000002</c:v>
                </c:pt>
                <c:pt idx="13491">
                  <c:v>471.745</c:v>
                </c:pt>
                <c:pt idx="13492">
                  <c:v>471.77600000000001</c:v>
                </c:pt>
                <c:pt idx="13493">
                  <c:v>471.80700000000002</c:v>
                </c:pt>
                <c:pt idx="13494">
                  <c:v>471.839</c:v>
                </c:pt>
                <c:pt idx="13495">
                  <c:v>471.87</c:v>
                </c:pt>
                <c:pt idx="13496">
                  <c:v>471.90100000000001</c:v>
                </c:pt>
                <c:pt idx="13497">
                  <c:v>471.93200000000002</c:v>
                </c:pt>
                <c:pt idx="13498">
                  <c:v>471.964</c:v>
                </c:pt>
                <c:pt idx="13499">
                  <c:v>471.995</c:v>
                </c:pt>
                <c:pt idx="13500">
                  <c:v>472.02600000000001</c:v>
                </c:pt>
                <c:pt idx="13501">
                  <c:v>472.05799999999999</c:v>
                </c:pt>
                <c:pt idx="13502">
                  <c:v>472.089</c:v>
                </c:pt>
                <c:pt idx="13503">
                  <c:v>472.12</c:v>
                </c:pt>
                <c:pt idx="13504">
                  <c:v>472.15100000000001</c:v>
                </c:pt>
                <c:pt idx="13505">
                  <c:v>472.18200000000002</c:v>
                </c:pt>
                <c:pt idx="13506">
                  <c:v>472.214</c:v>
                </c:pt>
                <c:pt idx="13507">
                  <c:v>472.245</c:v>
                </c:pt>
                <c:pt idx="13508">
                  <c:v>472.27600000000001</c:v>
                </c:pt>
                <c:pt idx="13509">
                  <c:v>472.30700000000002</c:v>
                </c:pt>
                <c:pt idx="13510">
                  <c:v>472.339</c:v>
                </c:pt>
                <c:pt idx="13511">
                  <c:v>472.37</c:v>
                </c:pt>
                <c:pt idx="13512">
                  <c:v>472.40100000000001</c:v>
                </c:pt>
                <c:pt idx="13513">
                  <c:v>472.43200000000002</c:v>
                </c:pt>
                <c:pt idx="13514">
                  <c:v>472.46300000000002</c:v>
                </c:pt>
                <c:pt idx="13515">
                  <c:v>472.495</c:v>
                </c:pt>
                <c:pt idx="13516">
                  <c:v>472.52600000000001</c:v>
                </c:pt>
                <c:pt idx="13517">
                  <c:v>472.55700000000002</c:v>
                </c:pt>
                <c:pt idx="13518">
                  <c:v>472.58800000000002</c:v>
                </c:pt>
                <c:pt idx="13519">
                  <c:v>472.61900000000003</c:v>
                </c:pt>
                <c:pt idx="13520">
                  <c:v>472.65100000000001</c:v>
                </c:pt>
                <c:pt idx="13521">
                  <c:v>472.68200000000002</c:v>
                </c:pt>
                <c:pt idx="13522">
                  <c:v>472.71300000000002</c:v>
                </c:pt>
                <c:pt idx="13523">
                  <c:v>472.74400000000003</c:v>
                </c:pt>
                <c:pt idx="13524">
                  <c:v>472.77500000000003</c:v>
                </c:pt>
                <c:pt idx="13525">
                  <c:v>472.80700000000002</c:v>
                </c:pt>
                <c:pt idx="13526">
                  <c:v>472.83800000000002</c:v>
                </c:pt>
                <c:pt idx="13527">
                  <c:v>472.86900000000003</c:v>
                </c:pt>
                <c:pt idx="13528">
                  <c:v>472.90100000000001</c:v>
                </c:pt>
                <c:pt idx="13529">
                  <c:v>472.93200000000002</c:v>
                </c:pt>
                <c:pt idx="13530">
                  <c:v>472.96300000000002</c:v>
                </c:pt>
                <c:pt idx="13531">
                  <c:v>472.995</c:v>
                </c:pt>
                <c:pt idx="13532">
                  <c:v>473.02600000000001</c:v>
                </c:pt>
                <c:pt idx="13533">
                  <c:v>473.05700000000002</c:v>
                </c:pt>
                <c:pt idx="13534">
                  <c:v>473.089</c:v>
                </c:pt>
                <c:pt idx="13535">
                  <c:v>473.12</c:v>
                </c:pt>
                <c:pt idx="13536">
                  <c:v>473.15100000000001</c:v>
                </c:pt>
                <c:pt idx="13537">
                  <c:v>473.18299999999999</c:v>
                </c:pt>
                <c:pt idx="13538">
                  <c:v>473.214</c:v>
                </c:pt>
                <c:pt idx="13539">
                  <c:v>473.24600000000004</c:v>
                </c:pt>
                <c:pt idx="13540">
                  <c:v>473.27699999999999</c:v>
                </c:pt>
                <c:pt idx="13541">
                  <c:v>473.30900000000003</c:v>
                </c:pt>
                <c:pt idx="13542">
                  <c:v>473.34000000000003</c:v>
                </c:pt>
                <c:pt idx="13543">
                  <c:v>473.37200000000001</c:v>
                </c:pt>
                <c:pt idx="13544">
                  <c:v>473.40300000000002</c:v>
                </c:pt>
                <c:pt idx="13545">
                  <c:v>473.435</c:v>
                </c:pt>
                <c:pt idx="13546">
                  <c:v>473.46600000000001</c:v>
                </c:pt>
                <c:pt idx="13547">
                  <c:v>473.49799999999999</c:v>
                </c:pt>
                <c:pt idx="13548">
                  <c:v>473.529</c:v>
                </c:pt>
                <c:pt idx="13549">
                  <c:v>473.56100000000004</c:v>
                </c:pt>
                <c:pt idx="13550">
                  <c:v>473.59300000000002</c:v>
                </c:pt>
                <c:pt idx="13551">
                  <c:v>473.62400000000002</c:v>
                </c:pt>
                <c:pt idx="13552">
                  <c:v>473.65600000000001</c:v>
                </c:pt>
                <c:pt idx="13553">
                  <c:v>473.68799999999999</c:v>
                </c:pt>
                <c:pt idx="13554">
                  <c:v>473.71899999999999</c:v>
                </c:pt>
                <c:pt idx="13555">
                  <c:v>473.75100000000003</c:v>
                </c:pt>
                <c:pt idx="13556">
                  <c:v>473.78300000000002</c:v>
                </c:pt>
                <c:pt idx="13557">
                  <c:v>473.815</c:v>
                </c:pt>
                <c:pt idx="13558">
                  <c:v>473.84700000000004</c:v>
                </c:pt>
                <c:pt idx="13559">
                  <c:v>473.88</c:v>
                </c:pt>
                <c:pt idx="13560">
                  <c:v>473.91200000000003</c:v>
                </c:pt>
                <c:pt idx="13561">
                  <c:v>473.94400000000002</c:v>
                </c:pt>
                <c:pt idx="13562">
                  <c:v>473.97700000000003</c:v>
                </c:pt>
                <c:pt idx="13563">
                  <c:v>474.00900000000001</c:v>
                </c:pt>
                <c:pt idx="13564">
                  <c:v>474.041</c:v>
                </c:pt>
                <c:pt idx="13565">
                  <c:v>474.07400000000001</c:v>
                </c:pt>
                <c:pt idx="13566">
                  <c:v>474.10599999999999</c:v>
                </c:pt>
                <c:pt idx="13567">
                  <c:v>474.13800000000003</c:v>
                </c:pt>
                <c:pt idx="13568">
                  <c:v>474.17099999999999</c:v>
                </c:pt>
                <c:pt idx="13569">
                  <c:v>474.20300000000003</c:v>
                </c:pt>
                <c:pt idx="13570">
                  <c:v>474.23500000000001</c:v>
                </c:pt>
                <c:pt idx="13571">
                  <c:v>474.26800000000003</c:v>
                </c:pt>
                <c:pt idx="13572">
                  <c:v>474.3</c:v>
                </c:pt>
                <c:pt idx="13573">
                  <c:v>474.33199999999999</c:v>
                </c:pt>
                <c:pt idx="13574">
                  <c:v>474.36500000000001</c:v>
                </c:pt>
                <c:pt idx="13575">
                  <c:v>474.39699999999999</c:v>
                </c:pt>
                <c:pt idx="13576">
                  <c:v>474.42900000000003</c:v>
                </c:pt>
                <c:pt idx="13577">
                  <c:v>474.46199999999999</c:v>
                </c:pt>
                <c:pt idx="13578">
                  <c:v>474.49400000000003</c:v>
                </c:pt>
                <c:pt idx="13579">
                  <c:v>474.52600000000001</c:v>
                </c:pt>
                <c:pt idx="13580">
                  <c:v>474.55900000000003</c:v>
                </c:pt>
                <c:pt idx="13581">
                  <c:v>474.59100000000001</c:v>
                </c:pt>
                <c:pt idx="13582">
                  <c:v>474.62299999999999</c:v>
                </c:pt>
                <c:pt idx="13583">
                  <c:v>474.65600000000001</c:v>
                </c:pt>
                <c:pt idx="13584">
                  <c:v>474.68799999999999</c:v>
                </c:pt>
                <c:pt idx="13585">
                  <c:v>474.721</c:v>
                </c:pt>
                <c:pt idx="13586">
                  <c:v>474.75299999999999</c:v>
                </c:pt>
                <c:pt idx="13587">
                  <c:v>474.786</c:v>
                </c:pt>
                <c:pt idx="13588">
                  <c:v>474.81799999999998</c:v>
                </c:pt>
                <c:pt idx="13589">
                  <c:v>474.851</c:v>
                </c:pt>
                <c:pt idx="13590">
                  <c:v>474.88300000000004</c:v>
                </c:pt>
                <c:pt idx="13591">
                  <c:v>474.916</c:v>
                </c:pt>
                <c:pt idx="13592">
                  <c:v>474.94800000000004</c:v>
                </c:pt>
                <c:pt idx="13593">
                  <c:v>474.98099999999999</c:v>
                </c:pt>
                <c:pt idx="13594">
                  <c:v>475.01300000000003</c:v>
                </c:pt>
                <c:pt idx="13595">
                  <c:v>475.04599999999999</c:v>
                </c:pt>
                <c:pt idx="13596">
                  <c:v>475.07800000000003</c:v>
                </c:pt>
                <c:pt idx="13597">
                  <c:v>475.11099999999999</c:v>
                </c:pt>
                <c:pt idx="13598">
                  <c:v>475.14300000000003</c:v>
                </c:pt>
                <c:pt idx="13599">
                  <c:v>475.17500000000001</c:v>
                </c:pt>
                <c:pt idx="13600">
                  <c:v>475.20800000000003</c:v>
                </c:pt>
                <c:pt idx="13601">
                  <c:v>475.24</c:v>
                </c:pt>
                <c:pt idx="13602">
                  <c:v>475.27300000000002</c:v>
                </c:pt>
                <c:pt idx="13603">
                  <c:v>475.30500000000001</c:v>
                </c:pt>
                <c:pt idx="13604">
                  <c:v>475.33699999999999</c:v>
                </c:pt>
                <c:pt idx="13605">
                  <c:v>475.37</c:v>
                </c:pt>
                <c:pt idx="13606">
                  <c:v>475.40199999999999</c:v>
                </c:pt>
                <c:pt idx="13607">
                  <c:v>475.435</c:v>
                </c:pt>
                <c:pt idx="13608">
                  <c:v>475.46699999999998</c:v>
                </c:pt>
                <c:pt idx="13609">
                  <c:v>475.49900000000002</c:v>
                </c:pt>
                <c:pt idx="13610">
                  <c:v>475.53199999999998</c:v>
                </c:pt>
                <c:pt idx="13611">
                  <c:v>475.56400000000002</c:v>
                </c:pt>
                <c:pt idx="13612">
                  <c:v>475.596</c:v>
                </c:pt>
                <c:pt idx="13613">
                  <c:v>475.62900000000002</c:v>
                </c:pt>
                <c:pt idx="13614">
                  <c:v>475.661</c:v>
                </c:pt>
                <c:pt idx="13615">
                  <c:v>475.69299999999998</c:v>
                </c:pt>
                <c:pt idx="13616">
                  <c:v>475.726</c:v>
                </c:pt>
                <c:pt idx="13617">
                  <c:v>475.75800000000004</c:v>
                </c:pt>
                <c:pt idx="13618">
                  <c:v>475.79</c:v>
                </c:pt>
                <c:pt idx="13619">
                  <c:v>475.82300000000004</c:v>
                </c:pt>
                <c:pt idx="13620">
                  <c:v>475.85500000000002</c:v>
                </c:pt>
                <c:pt idx="13621">
                  <c:v>475.887</c:v>
                </c:pt>
                <c:pt idx="13622">
                  <c:v>475.91899999999998</c:v>
                </c:pt>
                <c:pt idx="13623">
                  <c:v>475.952</c:v>
                </c:pt>
                <c:pt idx="13624">
                  <c:v>475.98400000000004</c:v>
                </c:pt>
                <c:pt idx="13625">
                  <c:v>476.01600000000002</c:v>
                </c:pt>
                <c:pt idx="13626">
                  <c:v>476.04900000000004</c:v>
                </c:pt>
                <c:pt idx="13627">
                  <c:v>476.08100000000002</c:v>
                </c:pt>
                <c:pt idx="13628">
                  <c:v>476.113</c:v>
                </c:pt>
                <c:pt idx="13629">
                  <c:v>476.14600000000002</c:v>
                </c:pt>
                <c:pt idx="13630">
                  <c:v>476.178</c:v>
                </c:pt>
                <c:pt idx="13631">
                  <c:v>476.21100000000001</c:v>
                </c:pt>
                <c:pt idx="13632">
                  <c:v>476.24299999999999</c:v>
                </c:pt>
                <c:pt idx="13633">
                  <c:v>476.27500000000003</c:v>
                </c:pt>
                <c:pt idx="13634">
                  <c:v>476.30799999999999</c:v>
                </c:pt>
                <c:pt idx="13635">
                  <c:v>476.34000000000003</c:v>
                </c:pt>
                <c:pt idx="13636">
                  <c:v>476.37299999999999</c:v>
                </c:pt>
                <c:pt idx="13637">
                  <c:v>476.40500000000003</c:v>
                </c:pt>
                <c:pt idx="13638">
                  <c:v>476.43700000000001</c:v>
                </c:pt>
                <c:pt idx="13639">
                  <c:v>476.47</c:v>
                </c:pt>
                <c:pt idx="13640">
                  <c:v>476.50200000000001</c:v>
                </c:pt>
                <c:pt idx="13641">
                  <c:v>476.53500000000003</c:v>
                </c:pt>
                <c:pt idx="13642">
                  <c:v>476.56700000000001</c:v>
                </c:pt>
                <c:pt idx="13643">
                  <c:v>476.59899999999999</c:v>
                </c:pt>
                <c:pt idx="13644">
                  <c:v>476.63200000000001</c:v>
                </c:pt>
                <c:pt idx="13645">
                  <c:v>476.66399999999999</c:v>
                </c:pt>
                <c:pt idx="13646">
                  <c:v>476.697</c:v>
                </c:pt>
                <c:pt idx="13647">
                  <c:v>476.72899999999998</c:v>
                </c:pt>
                <c:pt idx="13648">
                  <c:v>476.762</c:v>
                </c:pt>
                <c:pt idx="13649">
                  <c:v>476.79700000000003</c:v>
                </c:pt>
                <c:pt idx="13650">
                  <c:v>476.834</c:v>
                </c:pt>
                <c:pt idx="13651">
                  <c:v>476.87</c:v>
                </c:pt>
                <c:pt idx="13652">
                  <c:v>476.90500000000003</c:v>
                </c:pt>
                <c:pt idx="13653">
                  <c:v>476.93900000000002</c:v>
                </c:pt>
                <c:pt idx="13654">
                  <c:v>476.97399999999999</c:v>
                </c:pt>
                <c:pt idx="13655">
                  <c:v>477.00900000000001</c:v>
                </c:pt>
                <c:pt idx="13656">
                  <c:v>477.04399999999998</c:v>
                </c:pt>
                <c:pt idx="13657">
                  <c:v>477.07900000000001</c:v>
                </c:pt>
                <c:pt idx="13658">
                  <c:v>477.11400000000003</c:v>
                </c:pt>
                <c:pt idx="13659">
                  <c:v>477.149</c:v>
                </c:pt>
                <c:pt idx="13660">
                  <c:v>477.185</c:v>
                </c:pt>
                <c:pt idx="13661">
                  <c:v>477.221</c:v>
                </c:pt>
                <c:pt idx="13662">
                  <c:v>477.25700000000001</c:v>
                </c:pt>
                <c:pt idx="13663">
                  <c:v>477.29300000000001</c:v>
                </c:pt>
                <c:pt idx="13664">
                  <c:v>477.33</c:v>
                </c:pt>
                <c:pt idx="13665">
                  <c:v>477.37200000000001</c:v>
                </c:pt>
                <c:pt idx="13666">
                  <c:v>477.41700000000003</c:v>
                </c:pt>
                <c:pt idx="13667">
                  <c:v>477.46199999999999</c:v>
                </c:pt>
                <c:pt idx="13668">
                  <c:v>477.50800000000004</c:v>
                </c:pt>
                <c:pt idx="13669">
                  <c:v>477.553</c:v>
                </c:pt>
                <c:pt idx="13670">
                  <c:v>477.59899999999999</c:v>
                </c:pt>
                <c:pt idx="13671">
                  <c:v>477.64400000000001</c:v>
                </c:pt>
                <c:pt idx="13672">
                  <c:v>477.68900000000002</c:v>
                </c:pt>
                <c:pt idx="13673">
                  <c:v>477.73400000000004</c:v>
                </c:pt>
                <c:pt idx="13674">
                  <c:v>477.779</c:v>
                </c:pt>
                <c:pt idx="13675">
                  <c:v>477.82400000000001</c:v>
                </c:pt>
                <c:pt idx="13676">
                  <c:v>477.86900000000003</c:v>
                </c:pt>
                <c:pt idx="13677">
                  <c:v>477.91300000000001</c:v>
                </c:pt>
                <c:pt idx="13678">
                  <c:v>477.95800000000003</c:v>
                </c:pt>
                <c:pt idx="13679">
                  <c:v>478.00299999999999</c:v>
                </c:pt>
                <c:pt idx="13680">
                  <c:v>478.04700000000003</c:v>
                </c:pt>
                <c:pt idx="13681">
                  <c:v>478.09199999999998</c:v>
                </c:pt>
                <c:pt idx="13682">
                  <c:v>478.13600000000002</c:v>
                </c:pt>
                <c:pt idx="13683">
                  <c:v>478.18099999999998</c:v>
                </c:pt>
                <c:pt idx="13684">
                  <c:v>478.226</c:v>
                </c:pt>
                <c:pt idx="13685">
                  <c:v>478.27</c:v>
                </c:pt>
                <c:pt idx="13686">
                  <c:v>478.315</c:v>
                </c:pt>
                <c:pt idx="13687">
                  <c:v>478.36</c:v>
                </c:pt>
                <c:pt idx="13688">
                  <c:v>478.40500000000003</c:v>
                </c:pt>
                <c:pt idx="13689">
                  <c:v>478.45</c:v>
                </c:pt>
                <c:pt idx="13690">
                  <c:v>478.49600000000004</c:v>
                </c:pt>
                <c:pt idx="13691">
                  <c:v>478.54200000000003</c:v>
                </c:pt>
                <c:pt idx="13692">
                  <c:v>478.58800000000002</c:v>
                </c:pt>
                <c:pt idx="13693">
                  <c:v>478.63400000000001</c:v>
                </c:pt>
                <c:pt idx="13694">
                  <c:v>478.68</c:v>
                </c:pt>
                <c:pt idx="13695">
                  <c:v>478.72700000000003</c:v>
                </c:pt>
                <c:pt idx="13696">
                  <c:v>478.77300000000002</c:v>
                </c:pt>
                <c:pt idx="13697">
                  <c:v>478.82</c:v>
                </c:pt>
                <c:pt idx="13698">
                  <c:v>478.86700000000002</c:v>
                </c:pt>
                <c:pt idx="13699">
                  <c:v>478.91399999999999</c:v>
                </c:pt>
                <c:pt idx="13700">
                  <c:v>478.96100000000001</c:v>
                </c:pt>
                <c:pt idx="13701">
                  <c:v>479.00800000000004</c:v>
                </c:pt>
                <c:pt idx="13702">
                  <c:v>479.05700000000002</c:v>
                </c:pt>
                <c:pt idx="13703">
                  <c:v>479.10500000000002</c:v>
                </c:pt>
                <c:pt idx="13704">
                  <c:v>479.15199999999999</c:v>
                </c:pt>
                <c:pt idx="13705">
                  <c:v>479.2</c:v>
                </c:pt>
                <c:pt idx="13706">
                  <c:v>479.24799999999999</c:v>
                </c:pt>
                <c:pt idx="13707">
                  <c:v>479.29599999999999</c:v>
                </c:pt>
                <c:pt idx="13708">
                  <c:v>479.34300000000002</c:v>
                </c:pt>
                <c:pt idx="13709">
                  <c:v>479.39100000000002</c:v>
                </c:pt>
                <c:pt idx="13710">
                  <c:v>479.43900000000002</c:v>
                </c:pt>
                <c:pt idx="13711">
                  <c:v>479.48700000000002</c:v>
                </c:pt>
                <c:pt idx="13712">
                  <c:v>479.53500000000003</c:v>
                </c:pt>
                <c:pt idx="13713">
                  <c:v>479.58199999999999</c:v>
                </c:pt>
                <c:pt idx="13714">
                  <c:v>479.63</c:v>
                </c:pt>
                <c:pt idx="13715">
                  <c:v>479.678</c:v>
                </c:pt>
                <c:pt idx="13716">
                  <c:v>479.726</c:v>
                </c:pt>
                <c:pt idx="13717">
                  <c:v>479.774</c:v>
                </c:pt>
                <c:pt idx="13718">
                  <c:v>479.822</c:v>
                </c:pt>
                <c:pt idx="13719">
                  <c:v>479.86900000000003</c:v>
                </c:pt>
                <c:pt idx="13720">
                  <c:v>479.91700000000003</c:v>
                </c:pt>
                <c:pt idx="13721">
                  <c:v>479.96500000000003</c:v>
                </c:pt>
                <c:pt idx="13722">
                  <c:v>480.01300000000003</c:v>
                </c:pt>
                <c:pt idx="13723">
                  <c:v>480.06100000000004</c:v>
                </c:pt>
                <c:pt idx="13724">
                  <c:v>480.10900000000004</c:v>
                </c:pt>
                <c:pt idx="13725">
                  <c:v>480.15699999999998</c:v>
                </c:pt>
                <c:pt idx="13726">
                  <c:v>480.20499999999998</c:v>
                </c:pt>
                <c:pt idx="13727">
                  <c:v>480.25299999999999</c:v>
                </c:pt>
                <c:pt idx="13728">
                  <c:v>480.30099999999999</c:v>
                </c:pt>
                <c:pt idx="13729">
                  <c:v>480.34899999999999</c:v>
                </c:pt>
                <c:pt idx="13730">
                  <c:v>480.39699999999999</c:v>
                </c:pt>
                <c:pt idx="13731">
                  <c:v>480.44499999999999</c:v>
                </c:pt>
                <c:pt idx="13732">
                  <c:v>480.49299999999999</c:v>
                </c:pt>
                <c:pt idx="13733">
                  <c:v>480.54200000000003</c:v>
                </c:pt>
                <c:pt idx="13734">
                  <c:v>480.59000000000003</c:v>
                </c:pt>
                <c:pt idx="13735">
                  <c:v>480.63800000000003</c:v>
                </c:pt>
                <c:pt idx="13736">
                  <c:v>480.68600000000004</c:v>
                </c:pt>
                <c:pt idx="13737">
                  <c:v>480.73400000000004</c:v>
                </c:pt>
                <c:pt idx="13738">
                  <c:v>480.78199999999998</c:v>
                </c:pt>
                <c:pt idx="13739">
                  <c:v>480.83</c:v>
                </c:pt>
                <c:pt idx="13740">
                  <c:v>480.87799999999999</c:v>
                </c:pt>
                <c:pt idx="13741">
                  <c:v>480.92599999999999</c:v>
                </c:pt>
                <c:pt idx="13742">
                  <c:v>480.97399999999999</c:v>
                </c:pt>
                <c:pt idx="13743">
                  <c:v>481.02199999999999</c:v>
                </c:pt>
                <c:pt idx="13744">
                  <c:v>481.07</c:v>
                </c:pt>
                <c:pt idx="13745">
                  <c:v>481.11900000000003</c:v>
                </c:pt>
                <c:pt idx="13746">
                  <c:v>481.16700000000003</c:v>
                </c:pt>
                <c:pt idx="13747">
                  <c:v>481.21500000000003</c:v>
                </c:pt>
                <c:pt idx="13748">
                  <c:v>481.26300000000003</c:v>
                </c:pt>
                <c:pt idx="13749">
                  <c:v>481.31100000000004</c:v>
                </c:pt>
                <c:pt idx="13750">
                  <c:v>481.35900000000004</c:v>
                </c:pt>
                <c:pt idx="13751">
                  <c:v>481.40699999999998</c:v>
                </c:pt>
                <c:pt idx="13752">
                  <c:v>481.45499999999998</c:v>
                </c:pt>
                <c:pt idx="13753">
                  <c:v>481.50299999999999</c:v>
                </c:pt>
                <c:pt idx="13754">
                  <c:v>481.55099999999999</c:v>
                </c:pt>
                <c:pt idx="13755">
                  <c:v>481.59899999999999</c:v>
                </c:pt>
                <c:pt idx="13756">
                  <c:v>481.64699999999999</c:v>
                </c:pt>
                <c:pt idx="13757">
                  <c:v>481.69499999999999</c:v>
                </c:pt>
                <c:pt idx="13758">
                  <c:v>481.74299999999999</c:v>
                </c:pt>
                <c:pt idx="13759">
                  <c:v>481.791</c:v>
                </c:pt>
                <c:pt idx="13760">
                  <c:v>481.839</c:v>
                </c:pt>
                <c:pt idx="13761">
                  <c:v>481.887</c:v>
                </c:pt>
                <c:pt idx="13762">
                  <c:v>481.935</c:v>
                </c:pt>
                <c:pt idx="13763">
                  <c:v>481.983</c:v>
                </c:pt>
                <c:pt idx="13764">
                  <c:v>482.03199999999998</c:v>
                </c:pt>
                <c:pt idx="13765">
                  <c:v>482.08</c:v>
                </c:pt>
                <c:pt idx="13766">
                  <c:v>482.12799999999999</c:v>
                </c:pt>
                <c:pt idx="13767">
                  <c:v>482.17599999999999</c:v>
                </c:pt>
                <c:pt idx="13768">
                  <c:v>482.22399999999999</c:v>
                </c:pt>
                <c:pt idx="13769">
                  <c:v>482.27199999999999</c:v>
                </c:pt>
                <c:pt idx="13770">
                  <c:v>482.32</c:v>
                </c:pt>
                <c:pt idx="13771">
                  <c:v>482.36799999999999</c:v>
                </c:pt>
                <c:pt idx="13772">
                  <c:v>482.41700000000003</c:v>
                </c:pt>
                <c:pt idx="13773">
                  <c:v>482.46500000000003</c:v>
                </c:pt>
                <c:pt idx="13774">
                  <c:v>482.51300000000003</c:v>
                </c:pt>
                <c:pt idx="13775">
                  <c:v>482.56100000000004</c:v>
                </c:pt>
                <c:pt idx="13776">
                  <c:v>482.60900000000004</c:v>
                </c:pt>
                <c:pt idx="13777">
                  <c:v>482.65800000000002</c:v>
                </c:pt>
                <c:pt idx="13778">
                  <c:v>482.70600000000002</c:v>
                </c:pt>
                <c:pt idx="13779">
                  <c:v>482.75400000000002</c:v>
                </c:pt>
                <c:pt idx="13780">
                  <c:v>482.80200000000002</c:v>
                </c:pt>
                <c:pt idx="13781">
                  <c:v>482.851</c:v>
                </c:pt>
                <c:pt idx="13782">
                  <c:v>482.899</c:v>
                </c:pt>
                <c:pt idx="13783">
                  <c:v>482.947</c:v>
                </c:pt>
                <c:pt idx="13784">
                  <c:v>482.995</c:v>
                </c:pt>
                <c:pt idx="13785">
                  <c:v>483.04399999999998</c:v>
                </c:pt>
                <c:pt idx="13786">
                  <c:v>483.09199999999998</c:v>
                </c:pt>
                <c:pt idx="13787">
                  <c:v>483.14</c:v>
                </c:pt>
                <c:pt idx="13788">
                  <c:v>483.18799999999999</c:v>
                </c:pt>
                <c:pt idx="13789">
                  <c:v>483.23599999999999</c:v>
                </c:pt>
                <c:pt idx="13790">
                  <c:v>483.28399999999999</c:v>
                </c:pt>
                <c:pt idx="13791">
                  <c:v>483.33199999999999</c:v>
                </c:pt>
                <c:pt idx="13792">
                  <c:v>483.38</c:v>
                </c:pt>
                <c:pt idx="13793">
                  <c:v>483.428</c:v>
                </c:pt>
                <c:pt idx="13794">
                  <c:v>483.47700000000003</c:v>
                </c:pt>
                <c:pt idx="13795">
                  <c:v>483.52500000000003</c:v>
                </c:pt>
                <c:pt idx="13796">
                  <c:v>483.57300000000004</c:v>
                </c:pt>
                <c:pt idx="13797">
                  <c:v>483.62100000000004</c:v>
                </c:pt>
                <c:pt idx="13798">
                  <c:v>483.66899999999998</c:v>
                </c:pt>
                <c:pt idx="13799">
                  <c:v>483.71699999999998</c:v>
                </c:pt>
                <c:pt idx="13800">
                  <c:v>483.76499999999999</c:v>
                </c:pt>
                <c:pt idx="13801">
                  <c:v>483.81299999999999</c:v>
                </c:pt>
                <c:pt idx="13802">
                  <c:v>483.86099999999999</c:v>
                </c:pt>
                <c:pt idx="13803">
                  <c:v>483.90899999999999</c:v>
                </c:pt>
                <c:pt idx="13804">
                  <c:v>483.95699999999999</c:v>
                </c:pt>
                <c:pt idx="13805">
                  <c:v>484.005</c:v>
                </c:pt>
                <c:pt idx="13806">
                  <c:v>484.053</c:v>
                </c:pt>
                <c:pt idx="13807">
                  <c:v>484.101</c:v>
                </c:pt>
                <c:pt idx="13808">
                  <c:v>484.149</c:v>
                </c:pt>
                <c:pt idx="13809">
                  <c:v>484.197</c:v>
                </c:pt>
                <c:pt idx="13810">
                  <c:v>484.245</c:v>
                </c:pt>
                <c:pt idx="13811">
                  <c:v>484.29300000000001</c:v>
                </c:pt>
                <c:pt idx="13812">
                  <c:v>484.34100000000001</c:v>
                </c:pt>
                <c:pt idx="13813">
                  <c:v>484.38900000000001</c:v>
                </c:pt>
                <c:pt idx="13814">
                  <c:v>484.43700000000001</c:v>
                </c:pt>
                <c:pt idx="13815">
                  <c:v>484.48500000000001</c:v>
                </c:pt>
                <c:pt idx="13816">
                  <c:v>484.53300000000002</c:v>
                </c:pt>
                <c:pt idx="13817">
                  <c:v>484.58100000000002</c:v>
                </c:pt>
                <c:pt idx="13818">
                  <c:v>484.62900000000002</c:v>
                </c:pt>
                <c:pt idx="13819">
                  <c:v>484.67700000000002</c:v>
                </c:pt>
                <c:pt idx="13820">
                  <c:v>484.72500000000002</c:v>
                </c:pt>
                <c:pt idx="13821">
                  <c:v>484.77300000000002</c:v>
                </c:pt>
                <c:pt idx="13822">
                  <c:v>484.82100000000003</c:v>
                </c:pt>
                <c:pt idx="13823">
                  <c:v>484.86900000000003</c:v>
                </c:pt>
                <c:pt idx="13824">
                  <c:v>484.91800000000001</c:v>
                </c:pt>
                <c:pt idx="13825">
                  <c:v>484.96600000000001</c:v>
                </c:pt>
                <c:pt idx="13826">
                  <c:v>485.01400000000001</c:v>
                </c:pt>
                <c:pt idx="13827">
                  <c:v>485.06200000000001</c:v>
                </c:pt>
                <c:pt idx="13828">
                  <c:v>485.11</c:v>
                </c:pt>
                <c:pt idx="13829">
                  <c:v>485.15800000000002</c:v>
                </c:pt>
                <c:pt idx="13830">
                  <c:v>485.20600000000002</c:v>
                </c:pt>
                <c:pt idx="13831">
                  <c:v>485.25400000000002</c:v>
                </c:pt>
                <c:pt idx="13832">
                  <c:v>485.30200000000002</c:v>
                </c:pt>
                <c:pt idx="13833">
                  <c:v>485.35</c:v>
                </c:pt>
                <c:pt idx="13834">
                  <c:v>485.39800000000002</c:v>
                </c:pt>
                <c:pt idx="13835">
                  <c:v>485.447</c:v>
                </c:pt>
                <c:pt idx="13836">
                  <c:v>485.495</c:v>
                </c:pt>
                <c:pt idx="13837">
                  <c:v>485.54300000000001</c:v>
                </c:pt>
                <c:pt idx="13838">
                  <c:v>485.59100000000001</c:v>
                </c:pt>
                <c:pt idx="13839">
                  <c:v>485.63900000000001</c:v>
                </c:pt>
                <c:pt idx="13840">
                  <c:v>485.68700000000001</c:v>
                </c:pt>
                <c:pt idx="13841">
                  <c:v>485.73599999999999</c:v>
                </c:pt>
                <c:pt idx="13842">
                  <c:v>485.78399999999999</c:v>
                </c:pt>
                <c:pt idx="13843">
                  <c:v>485.83199999999999</c:v>
                </c:pt>
                <c:pt idx="13844">
                  <c:v>485.88</c:v>
                </c:pt>
                <c:pt idx="13845">
                  <c:v>485.928</c:v>
                </c:pt>
                <c:pt idx="13846">
                  <c:v>485.976</c:v>
                </c:pt>
                <c:pt idx="13847">
                  <c:v>486.02500000000003</c:v>
                </c:pt>
                <c:pt idx="13848">
                  <c:v>486.07300000000004</c:v>
                </c:pt>
                <c:pt idx="13849">
                  <c:v>486.12100000000004</c:v>
                </c:pt>
                <c:pt idx="13850">
                  <c:v>486.16899999999998</c:v>
                </c:pt>
                <c:pt idx="13851">
                  <c:v>486.21699999999998</c:v>
                </c:pt>
                <c:pt idx="13852">
                  <c:v>486.26600000000002</c:v>
                </c:pt>
                <c:pt idx="13853">
                  <c:v>486.31400000000002</c:v>
                </c:pt>
                <c:pt idx="13854">
                  <c:v>486.36200000000002</c:v>
                </c:pt>
                <c:pt idx="13855">
                  <c:v>486.41</c:v>
                </c:pt>
                <c:pt idx="13856">
                  <c:v>486.45800000000003</c:v>
                </c:pt>
                <c:pt idx="13857">
                  <c:v>486.50700000000001</c:v>
                </c:pt>
                <c:pt idx="13858">
                  <c:v>486.55500000000001</c:v>
                </c:pt>
                <c:pt idx="13859">
                  <c:v>486.60300000000001</c:v>
                </c:pt>
                <c:pt idx="13860">
                  <c:v>486.65100000000001</c:v>
                </c:pt>
                <c:pt idx="13861">
                  <c:v>486.69900000000001</c:v>
                </c:pt>
                <c:pt idx="13862">
                  <c:v>486.74799999999999</c:v>
                </c:pt>
                <c:pt idx="13863">
                  <c:v>486.79599999999999</c:v>
                </c:pt>
                <c:pt idx="13864">
                  <c:v>486.84399999999999</c:v>
                </c:pt>
                <c:pt idx="13865">
                  <c:v>486.892</c:v>
                </c:pt>
                <c:pt idx="13866">
                  <c:v>486.94</c:v>
                </c:pt>
                <c:pt idx="13867">
                  <c:v>486.98900000000003</c:v>
                </c:pt>
                <c:pt idx="13868">
                  <c:v>487.03700000000003</c:v>
                </c:pt>
                <c:pt idx="13869">
                  <c:v>487.08500000000004</c:v>
                </c:pt>
                <c:pt idx="13870">
                  <c:v>487.13300000000004</c:v>
                </c:pt>
                <c:pt idx="13871">
                  <c:v>487.18200000000002</c:v>
                </c:pt>
                <c:pt idx="13872">
                  <c:v>487.23</c:v>
                </c:pt>
                <c:pt idx="13873">
                  <c:v>487.27800000000002</c:v>
                </c:pt>
                <c:pt idx="13874">
                  <c:v>487.32600000000002</c:v>
                </c:pt>
                <c:pt idx="13875">
                  <c:v>487.375</c:v>
                </c:pt>
                <c:pt idx="13876">
                  <c:v>487.423</c:v>
                </c:pt>
                <c:pt idx="13877">
                  <c:v>487.471</c:v>
                </c:pt>
                <c:pt idx="13878">
                  <c:v>487.51900000000001</c:v>
                </c:pt>
                <c:pt idx="13879">
                  <c:v>487.56700000000001</c:v>
                </c:pt>
                <c:pt idx="13880">
                  <c:v>487.61599999999999</c:v>
                </c:pt>
                <c:pt idx="13881">
                  <c:v>487.66399999999999</c:v>
                </c:pt>
                <c:pt idx="13882">
                  <c:v>487.71199999999999</c:v>
                </c:pt>
                <c:pt idx="13883">
                  <c:v>487.76</c:v>
                </c:pt>
                <c:pt idx="13884">
                  <c:v>487.80900000000003</c:v>
                </c:pt>
                <c:pt idx="13885">
                  <c:v>487.85700000000003</c:v>
                </c:pt>
                <c:pt idx="13886">
                  <c:v>487.90500000000003</c:v>
                </c:pt>
                <c:pt idx="13887">
                  <c:v>487.95300000000003</c:v>
                </c:pt>
                <c:pt idx="13888">
                  <c:v>488.00200000000001</c:v>
                </c:pt>
                <c:pt idx="13889">
                  <c:v>488.05</c:v>
                </c:pt>
                <c:pt idx="13890">
                  <c:v>488.09800000000001</c:v>
                </c:pt>
                <c:pt idx="13891">
                  <c:v>488.14699999999999</c:v>
                </c:pt>
                <c:pt idx="13892">
                  <c:v>488.19499999999999</c:v>
                </c:pt>
                <c:pt idx="13893">
                  <c:v>488.24299999999999</c:v>
                </c:pt>
                <c:pt idx="13894">
                  <c:v>488.291</c:v>
                </c:pt>
                <c:pt idx="13895">
                  <c:v>488.34000000000003</c:v>
                </c:pt>
                <c:pt idx="13896">
                  <c:v>488.38800000000003</c:v>
                </c:pt>
                <c:pt idx="13897">
                  <c:v>488.43600000000004</c:v>
                </c:pt>
                <c:pt idx="13898">
                  <c:v>488.48500000000001</c:v>
                </c:pt>
                <c:pt idx="13899">
                  <c:v>488.53300000000002</c:v>
                </c:pt>
                <c:pt idx="13900">
                  <c:v>488.58100000000002</c:v>
                </c:pt>
                <c:pt idx="13901">
                  <c:v>488.63</c:v>
                </c:pt>
                <c:pt idx="13902">
                  <c:v>488.678</c:v>
                </c:pt>
                <c:pt idx="13903">
                  <c:v>488.726</c:v>
                </c:pt>
                <c:pt idx="13904">
                  <c:v>488.77500000000003</c:v>
                </c:pt>
                <c:pt idx="13905">
                  <c:v>488.82300000000004</c:v>
                </c:pt>
                <c:pt idx="13906">
                  <c:v>488.87100000000004</c:v>
                </c:pt>
                <c:pt idx="13907">
                  <c:v>488.91899999999998</c:v>
                </c:pt>
                <c:pt idx="13908">
                  <c:v>488.96800000000002</c:v>
                </c:pt>
                <c:pt idx="13909">
                  <c:v>489.01600000000002</c:v>
                </c:pt>
                <c:pt idx="13910">
                  <c:v>489.06400000000002</c:v>
                </c:pt>
                <c:pt idx="13911">
                  <c:v>489.113</c:v>
                </c:pt>
                <c:pt idx="13912">
                  <c:v>489.161</c:v>
                </c:pt>
                <c:pt idx="13913">
                  <c:v>489.21000000000004</c:v>
                </c:pt>
                <c:pt idx="13914">
                  <c:v>489.25800000000004</c:v>
                </c:pt>
                <c:pt idx="13915">
                  <c:v>489.30599999999998</c:v>
                </c:pt>
                <c:pt idx="13916">
                  <c:v>489.35500000000002</c:v>
                </c:pt>
                <c:pt idx="13917">
                  <c:v>489.40300000000002</c:v>
                </c:pt>
                <c:pt idx="13918">
                  <c:v>489.452</c:v>
                </c:pt>
                <c:pt idx="13919">
                  <c:v>489.5</c:v>
                </c:pt>
                <c:pt idx="13920">
                  <c:v>489.54900000000004</c:v>
                </c:pt>
                <c:pt idx="13921">
                  <c:v>489.59700000000004</c:v>
                </c:pt>
                <c:pt idx="13922">
                  <c:v>489.64600000000002</c:v>
                </c:pt>
                <c:pt idx="13923">
                  <c:v>489.69400000000002</c:v>
                </c:pt>
                <c:pt idx="13924">
                  <c:v>489.74299999999999</c:v>
                </c:pt>
                <c:pt idx="13925">
                  <c:v>489.791</c:v>
                </c:pt>
                <c:pt idx="13926">
                  <c:v>489.84000000000003</c:v>
                </c:pt>
                <c:pt idx="13927">
                  <c:v>489.88900000000001</c:v>
                </c:pt>
                <c:pt idx="13928">
                  <c:v>489.93700000000001</c:v>
                </c:pt>
                <c:pt idx="13929">
                  <c:v>489.98599999999999</c:v>
                </c:pt>
                <c:pt idx="13930">
                  <c:v>490.03399999999999</c:v>
                </c:pt>
                <c:pt idx="13931">
                  <c:v>490.08300000000003</c:v>
                </c:pt>
                <c:pt idx="13932">
                  <c:v>490.13200000000001</c:v>
                </c:pt>
                <c:pt idx="13933">
                  <c:v>490.18</c:v>
                </c:pt>
                <c:pt idx="13934">
                  <c:v>490.22899999999998</c:v>
                </c:pt>
                <c:pt idx="13935">
                  <c:v>490.27699999999999</c:v>
                </c:pt>
                <c:pt idx="13936">
                  <c:v>490.32600000000002</c:v>
                </c:pt>
                <c:pt idx="13937">
                  <c:v>490.375</c:v>
                </c:pt>
                <c:pt idx="13938">
                  <c:v>490.423</c:v>
                </c:pt>
                <c:pt idx="13939">
                  <c:v>490.47200000000004</c:v>
                </c:pt>
                <c:pt idx="13940">
                  <c:v>490.52100000000002</c:v>
                </c:pt>
                <c:pt idx="13941">
                  <c:v>490.56900000000002</c:v>
                </c:pt>
                <c:pt idx="13942">
                  <c:v>490.61799999999999</c:v>
                </c:pt>
                <c:pt idx="13943">
                  <c:v>490.666</c:v>
                </c:pt>
                <c:pt idx="13944">
                  <c:v>490.71500000000003</c:v>
                </c:pt>
                <c:pt idx="13945">
                  <c:v>490.76400000000001</c:v>
                </c:pt>
                <c:pt idx="13946">
                  <c:v>490.81200000000001</c:v>
                </c:pt>
                <c:pt idx="13947">
                  <c:v>490.86099999999999</c:v>
                </c:pt>
                <c:pt idx="13948">
                  <c:v>490.91</c:v>
                </c:pt>
                <c:pt idx="13949">
                  <c:v>490.95800000000003</c:v>
                </c:pt>
                <c:pt idx="13950">
                  <c:v>491.00700000000001</c:v>
                </c:pt>
                <c:pt idx="13951">
                  <c:v>491.05599999999998</c:v>
                </c:pt>
                <c:pt idx="13952">
                  <c:v>491.10399999999998</c:v>
                </c:pt>
                <c:pt idx="13953">
                  <c:v>491.15300000000002</c:v>
                </c:pt>
                <c:pt idx="13954">
                  <c:v>491.202</c:v>
                </c:pt>
                <c:pt idx="13955">
                  <c:v>491.25100000000003</c:v>
                </c:pt>
                <c:pt idx="13956">
                  <c:v>491.29900000000004</c:v>
                </c:pt>
                <c:pt idx="13957">
                  <c:v>491.34800000000001</c:v>
                </c:pt>
                <c:pt idx="13958">
                  <c:v>491.39699999999999</c:v>
                </c:pt>
                <c:pt idx="13959">
                  <c:v>491.44499999999999</c:v>
                </c:pt>
                <c:pt idx="13960">
                  <c:v>491.49400000000003</c:v>
                </c:pt>
                <c:pt idx="13961">
                  <c:v>491.54300000000001</c:v>
                </c:pt>
                <c:pt idx="13962">
                  <c:v>491.59199999999998</c:v>
                </c:pt>
                <c:pt idx="13963">
                  <c:v>491.64</c:v>
                </c:pt>
                <c:pt idx="13964">
                  <c:v>491.68900000000002</c:v>
                </c:pt>
                <c:pt idx="13965">
                  <c:v>491.738</c:v>
                </c:pt>
                <c:pt idx="13966">
                  <c:v>491.786</c:v>
                </c:pt>
                <c:pt idx="13967">
                  <c:v>491.83500000000004</c:v>
                </c:pt>
                <c:pt idx="13968">
                  <c:v>491.88400000000001</c:v>
                </c:pt>
                <c:pt idx="13969">
                  <c:v>491.93299999999999</c:v>
                </c:pt>
                <c:pt idx="13970">
                  <c:v>491.98099999999999</c:v>
                </c:pt>
                <c:pt idx="13971">
                  <c:v>492.03000000000003</c:v>
                </c:pt>
                <c:pt idx="13972">
                  <c:v>492.07900000000001</c:v>
                </c:pt>
                <c:pt idx="13973">
                  <c:v>492.12799999999999</c:v>
                </c:pt>
                <c:pt idx="13974">
                  <c:v>492.17599999999999</c:v>
                </c:pt>
                <c:pt idx="13975">
                  <c:v>492.22500000000002</c:v>
                </c:pt>
                <c:pt idx="13976">
                  <c:v>492.274</c:v>
                </c:pt>
                <c:pt idx="13977">
                  <c:v>492.32300000000004</c:v>
                </c:pt>
                <c:pt idx="13978">
                  <c:v>492.37200000000001</c:v>
                </c:pt>
                <c:pt idx="13979">
                  <c:v>492.42</c:v>
                </c:pt>
                <c:pt idx="13980">
                  <c:v>492.46899999999999</c:v>
                </c:pt>
                <c:pt idx="13981">
                  <c:v>492.51800000000003</c:v>
                </c:pt>
                <c:pt idx="13982">
                  <c:v>492.56700000000001</c:v>
                </c:pt>
                <c:pt idx="13983">
                  <c:v>492.61599999999999</c:v>
                </c:pt>
                <c:pt idx="13984">
                  <c:v>492.66399999999999</c:v>
                </c:pt>
                <c:pt idx="13985">
                  <c:v>492.71300000000002</c:v>
                </c:pt>
                <c:pt idx="13986">
                  <c:v>492.762</c:v>
                </c:pt>
                <c:pt idx="13987">
                  <c:v>492.81100000000004</c:v>
                </c:pt>
                <c:pt idx="13988">
                  <c:v>492.86</c:v>
                </c:pt>
                <c:pt idx="13989">
                  <c:v>492.90899999999999</c:v>
                </c:pt>
                <c:pt idx="13990">
                  <c:v>492.95699999999999</c:v>
                </c:pt>
                <c:pt idx="13991">
                  <c:v>493.00600000000003</c:v>
                </c:pt>
                <c:pt idx="13992">
                  <c:v>493.05500000000001</c:v>
                </c:pt>
                <c:pt idx="13993">
                  <c:v>493.10399999999998</c:v>
                </c:pt>
                <c:pt idx="13994">
                  <c:v>493.15199999999999</c:v>
                </c:pt>
                <c:pt idx="13995">
                  <c:v>493.20100000000002</c:v>
                </c:pt>
                <c:pt idx="13996">
                  <c:v>493.25</c:v>
                </c:pt>
                <c:pt idx="13997">
                  <c:v>493.29900000000004</c:v>
                </c:pt>
                <c:pt idx="13998">
                  <c:v>493.34700000000004</c:v>
                </c:pt>
                <c:pt idx="13999">
                  <c:v>493.39600000000002</c:v>
                </c:pt>
                <c:pt idx="14000">
                  <c:v>493.44499999999999</c:v>
                </c:pt>
                <c:pt idx="14001">
                  <c:v>493.49299999999999</c:v>
                </c:pt>
                <c:pt idx="14002">
                  <c:v>493.54200000000003</c:v>
                </c:pt>
                <c:pt idx="14003">
                  <c:v>493.59100000000001</c:v>
                </c:pt>
                <c:pt idx="14004">
                  <c:v>493.64</c:v>
                </c:pt>
                <c:pt idx="14005">
                  <c:v>493.68799999999999</c:v>
                </c:pt>
                <c:pt idx="14006">
                  <c:v>493.73700000000002</c:v>
                </c:pt>
                <c:pt idx="14007">
                  <c:v>493.786</c:v>
                </c:pt>
                <c:pt idx="14008">
                  <c:v>493.834</c:v>
                </c:pt>
                <c:pt idx="14009">
                  <c:v>493.88300000000004</c:v>
                </c:pt>
                <c:pt idx="14010">
                  <c:v>493.93200000000002</c:v>
                </c:pt>
                <c:pt idx="14011">
                  <c:v>493.98099999999999</c:v>
                </c:pt>
                <c:pt idx="14012">
                  <c:v>494.029</c:v>
                </c:pt>
                <c:pt idx="14013">
                  <c:v>494.07800000000003</c:v>
                </c:pt>
                <c:pt idx="14014">
                  <c:v>494.12700000000001</c:v>
                </c:pt>
                <c:pt idx="14015">
                  <c:v>494.17500000000001</c:v>
                </c:pt>
                <c:pt idx="14016">
                  <c:v>494.22399999999999</c:v>
                </c:pt>
                <c:pt idx="14017">
                  <c:v>494.27300000000002</c:v>
                </c:pt>
                <c:pt idx="14018">
                  <c:v>494.32100000000003</c:v>
                </c:pt>
                <c:pt idx="14019">
                  <c:v>494.37</c:v>
                </c:pt>
                <c:pt idx="14020">
                  <c:v>494.41899999999998</c:v>
                </c:pt>
                <c:pt idx="14021">
                  <c:v>494.46699999999998</c:v>
                </c:pt>
                <c:pt idx="14022">
                  <c:v>494.51600000000002</c:v>
                </c:pt>
                <c:pt idx="14023">
                  <c:v>494.565</c:v>
                </c:pt>
                <c:pt idx="14024">
                  <c:v>494.613</c:v>
                </c:pt>
                <c:pt idx="14025">
                  <c:v>494.66200000000003</c:v>
                </c:pt>
                <c:pt idx="14026">
                  <c:v>494.71100000000001</c:v>
                </c:pt>
                <c:pt idx="14027">
                  <c:v>494.76</c:v>
                </c:pt>
                <c:pt idx="14028">
                  <c:v>494.80799999999999</c:v>
                </c:pt>
                <c:pt idx="14029">
                  <c:v>494.85700000000003</c:v>
                </c:pt>
                <c:pt idx="14030">
                  <c:v>494.90600000000001</c:v>
                </c:pt>
                <c:pt idx="14031">
                  <c:v>494.95400000000001</c:v>
                </c:pt>
                <c:pt idx="14032">
                  <c:v>495.00299999999999</c:v>
                </c:pt>
                <c:pt idx="14033">
                  <c:v>495.05200000000002</c:v>
                </c:pt>
                <c:pt idx="14034">
                  <c:v>495.1</c:v>
                </c:pt>
                <c:pt idx="14035">
                  <c:v>495.149</c:v>
                </c:pt>
                <c:pt idx="14036">
                  <c:v>495.19800000000004</c:v>
                </c:pt>
                <c:pt idx="14037">
                  <c:v>495.24600000000004</c:v>
                </c:pt>
                <c:pt idx="14038">
                  <c:v>495.29500000000002</c:v>
                </c:pt>
                <c:pt idx="14039">
                  <c:v>495.34399999999999</c:v>
                </c:pt>
                <c:pt idx="14040">
                  <c:v>495.392</c:v>
                </c:pt>
                <c:pt idx="14041">
                  <c:v>495.44100000000003</c:v>
                </c:pt>
                <c:pt idx="14042">
                  <c:v>495.48900000000003</c:v>
                </c:pt>
                <c:pt idx="14043">
                  <c:v>495.53800000000001</c:v>
                </c:pt>
                <c:pt idx="14044">
                  <c:v>495.58699999999999</c:v>
                </c:pt>
                <c:pt idx="14045">
                  <c:v>495.63499999999999</c:v>
                </c:pt>
                <c:pt idx="14046">
                  <c:v>495.68400000000003</c:v>
                </c:pt>
                <c:pt idx="14047">
                  <c:v>495.73200000000003</c:v>
                </c:pt>
                <c:pt idx="14048">
                  <c:v>495.78100000000001</c:v>
                </c:pt>
                <c:pt idx="14049">
                  <c:v>495.82900000000001</c:v>
                </c:pt>
                <c:pt idx="14050">
                  <c:v>495.87799999999999</c:v>
                </c:pt>
                <c:pt idx="14051">
                  <c:v>495.92599999999999</c:v>
                </c:pt>
                <c:pt idx="14052">
                  <c:v>495.97500000000002</c:v>
                </c:pt>
                <c:pt idx="14053">
                  <c:v>496.02300000000002</c:v>
                </c:pt>
                <c:pt idx="14054">
                  <c:v>496.072</c:v>
                </c:pt>
                <c:pt idx="14055">
                  <c:v>496.12</c:v>
                </c:pt>
                <c:pt idx="14056">
                  <c:v>496.16899999999998</c:v>
                </c:pt>
                <c:pt idx="14057">
                  <c:v>496.21699999999998</c:v>
                </c:pt>
                <c:pt idx="14058">
                  <c:v>496.26499999999999</c:v>
                </c:pt>
                <c:pt idx="14059">
                  <c:v>496.31400000000002</c:v>
                </c:pt>
                <c:pt idx="14060">
                  <c:v>496.36200000000002</c:v>
                </c:pt>
                <c:pt idx="14061">
                  <c:v>496.41</c:v>
                </c:pt>
                <c:pt idx="14062">
                  <c:v>496.459</c:v>
                </c:pt>
                <c:pt idx="14063">
                  <c:v>496.50700000000001</c:v>
                </c:pt>
                <c:pt idx="14064">
                  <c:v>496.55500000000001</c:v>
                </c:pt>
                <c:pt idx="14065">
                  <c:v>496.60399999999998</c:v>
                </c:pt>
                <c:pt idx="14066">
                  <c:v>496.65199999999999</c:v>
                </c:pt>
                <c:pt idx="14067">
                  <c:v>496.7</c:v>
                </c:pt>
                <c:pt idx="14068">
                  <c:v>496.74799999999999</c:v>
                </c:pt>
                <c:pt idx="14069">
                  <c:v>496.79700000000003</c:v>
                </c:pt>
                <c:pt idx="14070">
                  <c:v>496.84500000000003</c:v>
                </c:pt>
                <c:pt idx="14071">
                  <c:v>496.89300000000003</c:v>
                </c:pt>
                <c:pt idx="14072">
                  <c:v>496.94100000000003</c:v>
                </c:pt>
                <c:pt idx="14073">
                  <c:v>496.98900000000003</c:v>
                </c:pt>
                <c:pt idx="14074">
                  <c:v>497.03800000000001</c:v>
                </c:pt>
                <c:pt idx="14075">
                  <c:v>497.08600000000001</c:v>
                </c:pt>
                <c:pt idx="14076">
                  <c:v>497.13400000000001</c:v>
                </c:pt>
                <c:pt idx="14077">
                  <c:v>497.18200000000002</c:v>
                </c:pt>
                <c:pt idx="14078">
                  <c:v>497.23</c:v>
                </c:pt>
                <c:pt idx="14079">
                  <c:v>497.279</c:v>
                </c:pt>
                <c:pt idx="14080">
                  <c:v>497.327</c:v>
                </c:pt>
                <c:pt idx="14081">
                  <c:v>497.375</c:v>
                </c:pt>
                <c:pt idx="14082">
                  <c:v>497.423</c:v>
                </c:pt>
                <c:pt idx="14083">
                  <c:v>497.471</c:v>
                </c:pt>
                <c:pt idx="14084">
                  <c:v>497.51900000000001</c:v>
                </c:pt>
                <c:pt idx="14085">
                  <c:v>497.56700000000001</c:v>
                </c:pt>
                <c:pt idx="14086">
                  <c:v>497.61599999999999</c:v>
                </c:pt>
                <c:pt idx="14087">
                  <c:v>497.66399999999999</c:v>
                </c:pt>
                <c:pt idx="14088">
                  <c:v>497.71199999999999</c:v>
                </c:pt>
                <c:pt idx="14089">
                  <c:v>497.76</c:v>
                </c:pt>
                <c:pt idx="14090">
                  <c:v>497.80799999999999</c:v>
                </c:pt>
                <c:pt idx="14091">
                  <c:v>497.85700000000003</c:v>
                </c:pt>
                <c:pt idx="14092">
                  <c:v>497.90500000000003</c:v>
                </c:pt>
                <c:pt idx="14093">
                  <c:v>497.95300000000003</c:v>
                </c:pt>
                <c:pt idx="14094">
                  <c:v>498.00100000000003</c:v>
                </c:pt>
                <c:pt idx="14095">
                  <c:v>498.04900000000004</c:v>
                </c:pt>
                <c:pt idx="14096">
                  <c:v>498.09700000000004</c:v>
                </c:pt>
                <c:pt idx="14097">
                  <c:v>498.14500000000004</c:v>
                </c:pt>
                <c:pt idx="14098">
                  <c:v>498.19299999999998</c:v>
                </c:pt>
                <c:pt idx="14099">
                  <c:v>498.24200000000002</c:v>
                </c:pt>
                <c:pt idx="14100">
                  <c:v>498.29</c:v>
                </c:pt>
                <c:pt idx="14101">
                  <c:v>498.33800000000002</c:v>
                </c:pt>
                <c:pt idx="14102">
                  <c:v>498.38600000000002</c:v>
                </c:pt>
                <c:pt idx="14103">
                  <c:v>498.43400000000003</c:v>
                </c:pt>
                <c:pt idx="14104">
                  <c:v>498.483</c:v>
                </c:pt>
                <c:pt idx="14105">
                  <c:v>498.53100000000001</c:v>
                </c:pt>
                <c:pt idx="14106">
                  <c:v>498.57900000000001</c:v>
                </c:pt>
                <c:pt idx="14107">
                  <c:v>498.62700000000001</c:v>
                </c:pt>
                <c:pt idx="14108">
                  <c:v>498.67500000000001</c:v>
                </c:pt>
                <c:pt idx="14109">
                  <c:v>498.72399999999999</c:v>
                </c:pt>
                <c:pt idx="14110">
                  <c:v>498.77199999999999</c:v>
                </c:pt>
                <c:pt idx="14111">
                  <c:v>498.82</c:v>
                </c:pt>
                <c:pt idx="14112">
                  <c:v>498.86799999999999</c:v>
                </c:pt>
                <c:pt idx="14113">
                  <c:v>498.91700000000003</c:v>
                </c:pt>
                <c:pt idx="14114">
                  <c:v>498.96500000000003</c:v>
                </c:pt>
                <c:pt idx="14115">
                  <c:v>499.01300000000003</c:v>
                </c:pt>
                <c:pt idx="14116">
                  <c:v>499.06200000000001</c:v>
                </c:pt>
                <c:pt idx="14117">
                  <c:v>499.11</c:v>
                </c:pt>
                <c:pt idx="14118">
                  <c:v>499.15800000000002</c:v>
                </c:pt>
                <c:pt idx="14119">
                  <c:v>499.20600000000002</c:v>
                </c:pt>
                <c:pt idx="14120">
                  <c:v>499.255</c:v>
                </c:pt>
                <c:pt idx="14121">
                  <c:v>499.303</c:v>
                </c:pt>
                <c:pt idx="14122">
                  <c:v>499.351</c:v>
                </c:pt>
                <c:pt idx="14123">
                  <c:v>499.399</c:v>
                </c:pt>
                <c:pt idx="14124">
                  <c:v>499.44800000000004</c:v>
                </c:pt>
                <c:pt idx="14125">
                  <c:v>499.49600000000004</c:v>
                </c:pt>
                <c:pt idx="14126">
                  <c:v>499.54399999999998</c:v>
                </c:pt>
                <c:pt idx="14127">
                  <c:v>499.59300000000002</c:v>
                </c:pt>
                <c:pt idx="14128">
                  <c:v>499.64100000000002</c:v>
                </c:pt>
                <c:pt idx="14129">
                  <c:v>499.68900000000002</c:v>
                </c:pt>
                <c:pt idx="14130">
                  <c:v>499.73700000000002</c:v>
                </c:pt>
                <c:pt idx="14131">
                  <c:v>499.786</c:v>
                </c:pt>
                <c:pt idx="14132">
                  <c:v>499.834</c:v>
                </c:pt>
                <c:pt idx="14133">
                  <c:v>499.88200000000001</c:v>
                </c:pt>
                <c:pt idx="14134">
                  <c:v>499.93099999999998</c:v>
                </c:pt>
                <c:pt idx="14135">
                  <c:v>499.97899999999998</c:v>
                </c:pt>
                <c:pt idx="14136">
                  <c:v>500.02699999999999</c:v>
                </c:pt>
                <c:pt idx="14137">
                  <c:v>500.07499999999999</c:v>
                </c:pt>
                <c:pt idx="14138">
                  <c:v>500.12299999999999</c:v>
                </c:pt>
                <c:pt idx="14139">
                  <c:v>500.17099999999999</c:v>
                </c:pt>
                <c:pt idx="14140">
                  <c:v>500.21800000000002</c:v>
                </c:pt>
                <c:pt idx="14141">
                  <c:v>500.26600000000002</c:v>
                </c:pt>
                <c:pt idx="14142">
                  <c:v>500.31299999999999</c:v>
                </c:pt>
                <c:pt idx="14143">
                  <c:v>500.36099999999999</c:v>
                </c:pt>
                <c:pt idx="14144">
                  <c:v>500.40899999999999</c:v>
                </c:pt>
                <c:pt idx="14145">
                  <c:v>500.45600000000002</c:v>
                </c:pt>
                <c:pt idx="14146">
                  <c:v>500.50400000000002</c:v>
                </c:pt>
                <c:pt idx="14147">
                  <c:v>500.55200000000002</c:v>
                </c:pt>
                <c:pt idx="14148">
                  <c:v>500.59899999999999</c:v>
                </c:pt>
                <c:pt idx="14149">
                  <c:v>500.64699999999999</c:v>
                </c:pt>
                <c:pt idx="14150">
                  <c:v>500.69499999999999</c:v>
                </c:pt>
                <c:pt idx="14151">
                  <c:v>500.74200000000002</c:v>
                </c:pt>
                <c:pt idx="14152">
                  <c:v>500.79</c:v>
                </c:pt>
                <c:pt idx="14153">
                  <c:v>500.83699999999999</c:v>
                </c:pt>
                <c:pt idx="14154">
                  <c:v>500.88499999999999</c:v>
                </c:pt>
                <c:pt idx="14155">
                  <c:v>500.93299999999999</c:v>
                </c:pt>
                <c:pt idx="14156">
                  <c:v>500.98</c:v>
                </c:pt>
                <c:pt idx="14157">
                  <c:v>501.02800000000002</c:v>
                </c:pt>
                <c:pt idx="14158">
                  <c:v>501.07499999999999</c:v>
                </c:pt>
                <c:pt idx="14159">
                  <c:v>501.12299999999999</c:v>
                </c:pt>
                <c:pt idx="14160">
                  <c:v>501.17</c:v>
                </c:pt>
                <c:pt idx="14161">
                  <c:v>501.21800000000002</c:v>
                </c:pt>
                <c:pt idx="14162">
                  <c:v>501.26600000000002</c:v>
                </c:pt>
                <c:pt idx="14163">
                  <c:v>501.31299999999999</c:v>
                </c:pt>
                <c:pt idx="14164">
                  <c:v>501.36099999999999</c:v>
                </c:pt>
                <c:pt idx="14165">
                  <c:v>501.40800000000002</c:v>
                </c:pt>
                <c:pt idx="14166">
                  <c:v>501.45600000000002</c:v>
                </c:pt>
                <c:pt idx="14167">
                  <c:v>501.50299999999999</c:v>
                </c:pt>
                <c:pt idx="14168">
                  <c:v>501.55099999999999</c:v>
                </c:pt>
                <c:pt idx="14169">
                  <c:v>501.59800000000001</c:v>
                </c:pt>
                <c:pt idx="14170">
                  <c:v>501.64600000000002</c:v>
                </c:pt>
                <c:pt idx="14171">
                  <c:v>501.69400000000002</c:v>
                </c:pt>
                <c:pt idx="14172">
                  <c:v>501.74099999999999</c:v>
                </c:pt>
                <c:pt idx="14173">
                  <c:v>501.78800000000001</c:v>
                </c:pt>
                <c:pt idx="14174">
                  <c:v>501.83600000000001</c:v>
                </c:pt>
                <c:pt idx="14175">
                  <c:v>501.88300000000004</c:v>
                </c:pt>
                <c:pt idx="14176">
                  <c:v>501.93099999999998</c:v>
                </c:pt>
                <c:pt idx="14177">
                  <c:v>501.97800000000001</c:v>
                </c:pt>
                <c:pt idx="14178">
                  <c:v>502.02500000000003</c:v>
                </c:pt>
                <c:pt idx="14179">
                  <c:v>502.07300000000004</c:v>
                </c:pt>
                <c:pt idx="14180">
                  <c:v>502.12</c:v>
                </c:pt>
                <c:pt idx="14181">
                  <c:v>502.16700000000003</c:v>
                </c:pt>
                <c:pt idx="14182">
                  <c:v>502.21500000000003</c:v>
                </c:pt>
                <c:pt idx="14183">
                  <c:v>502.262</c:v>
                </c:pt>
                <c:pt idx="14184">
                  <c:v>502.30900000000003</c:v>
                </c:pt>
                <c:pt idx="14185">
                  <c:v>502.35700000000003</c:v>
                </c:pt>
                <c:pt idx="14186">
                  <c:v>502.404</c:v>
                </c:pt>
                <c:pt idx="14187">
                  <c:v>502.452</c:v>
                </c:pt>
                <c:pt idx="14188">
                  <c:v>502.49900000000002</c:v>
                </c:pt>
                <c:pt idx="14189">
                  <c:v>502.54599999999999</c:v>
                </c:pt>
                <c:pt idx="14190">
                  <c:v>502.59399999999999</c:v>
                </c:pt>
                <c:pt idx="14191">
                  <c:v>502.64100000000002</c:v>
                </c:pt>
                <c:pt idx="14192">
                  <c:v>502.68900000000002</c:v>
                </c:pt>
                <c:pt idx="14193">
                  <c:v>502.73599999999999</c:v>
                </c:pt>
                <c:pt idx="14194">
                  <c:v>502.78300000000002</c:v>
                </c:pt>
                <c:pt idx="14195">
                  <c:v>502.83100000000002</c:v>
                </c:pt>
                <c:pt idx="14196">
                  <c:v>502.87799999999999</c:v>
                </c:pt>
                <c:pt idx="14197">
                  <c:v>502.92599999999999</c:v>
                </c:pt>
                <c:pt idx="14198">
                  <c:v>502.97300000000001</c:v>
                </c:pt>
                <c:pt idx="14199">
                  <c:v>503.02100000000002</c:v>
                </c:pt>
                <c:pt idx="14200">
                  <c:v>503.06799999999998</c:v>
                </c:pt>
                <c:pt idx="14201">
                  <c:v>503.11599999999999</c:v>
                </c:pt>
                <c:pt idx="14202">
                  <c:v>503.16300000000001</c:v>
                </c:pt>
                <c:pt idx="14203">
                  <c:v>503.21100000000001</c:v>
                </c:pt>
                <c:pt idx="14204">
                  <c:v>503.25900000000001</c:v>
                </c:pt>
                <c:pt idx="14205">
                  <c:v>503.30599999999998</c:v>
                </c:pt>
                <c:pt idx="14206">
                  <c:v>503.35399999999998</c:v>
                </c:pt>
                <c:pt idx="14207">
                  <c:v>503.40199999999999</c:v>
                </c:pt>
                <c:pt idx="14208">
                  <c:v>503.44900000000001</c:v>
                </c:pt>
                <c:pt idx="14209">
                  <c:v>503.49700000000001</c:v>
                </c:pt>
                <c:pt idx="14210">
                  <c:v>503.54500000000002</c:v>
                </c:pt>
                <c:pt idx="14211">
                  <c:v>503.59199999999998</c:v>
                </c:pt>
                <c:pt idx="14212">
                  <c:v>503.64</c:v>
                </c:pt>
                <c:pt idx="14213">
                  <c:v>503.68799999999999</c:v>
                </c:pt>
                <c:pt idx="14214">
                  <c:v>503.73500000000001</c:v>
                </c:pt>
                <c:pt idx="14215">
                  <c:v>503.78300000000002</c:v>
                </c:pt>
                <c:pt idx="14216">
                  <c:v>503.83100000000002</c:v>
                </c:pt>
                <c:pt idx="14217">
                  <c:v>503.87799999999999</c:v>
                </c:pt>
                <c:pt idx="14218">
                  <c:v>503.92599999999999</c:v>
                </c:pt>
                <c:pt idx="14219">
                  <c:v>503.97399999999999</c:v>
                </c:pt>
                <c:pt idx="14220">
                  <c:v>504.02199999999999</c:v>
                </c:pt>
                <c:pt idx="14221">
                  <c:v>504.06900000000002</c:v>
                </c:pt>
                <c:pt idx="14222">
                  <c:v>504.11700000000002</c:v>
                </c:pt>
                <c:pt idx="14223">
                  <c:v>504.16500000000002</c:v>
                </c:pt>
                <c:pt idx="14224">
                  <c:v>504.21300000000002</c:v>
                </c:pt>
                <c:pt idx="14225">
                  <c:v>504.26100000000002</c:v>
                </c:pt>
                <c:pt idx="14226">
                  <c:v>504.30900000000003</c:v>
                </c:pt>
                <c:pt idx="14227">
                  <c:v>504.35599999999999</c:v>
                </c:pt>
                <c:pt idx="14228">
                  <c:v>504.404</c:v>
                </c:pt>
                <c:pt idx="14229">
                  <c:v>504.452</c:v>
                </c:pt>
                <c:pt idx="14230">
                  <c:v>504.5</c:v>
                </c:pt>
                <c:pt idx="14231">
                  <c:v>504.548</c:v>
                </c:pt>
                <c:pt idx="14232">
                  <c:v>504.596</c:v>
                </c:pt>
                <c:pt idx="14233">
                  <c:v>504.64400000000001</c:v>
                </c:pt>
                <c:pt idx="14234">
                  <c:v>504.69200000000001</c:v>
                </c:pt>
                <c:pt idx="14235">
                  <c:v>504.74</c:v>
                </c:pt>
                <c:pt idx="14236">
                  <c:v>504.78800000000001</c:v>
                </c:pt>
                <c:pt idx="14237">
                  <c:v>504.83500000000004</c:v>
                </c:pt>
                <c:pt idx="14238">
                  <c:v>504.88300000000004</c:v>
                </c:pt>
                <c:pt idx="14239">
                  <c:v>504.93099999999998</c:v>
                </c:pt>
                <c:pt idx="14240">
                  <c:v>504.97899999999998</c:v>
                </c:pt>
                <c:pt idx="14241">
                  <c:v>505.02699999999999</c:v>
                </c:pt>
                <c:pt idx="14242">
                  <c:v>505.07499999999999</c:v>
                </c:pt>
                <c:pt idx="14243">
                  <c:v>505.12200000000001</c:v>
                </c:pt>
                <c:pt idx="14244">
                  <c:v>505.17</c:v>
                </c:pt>
                <c:pt idx="14245">
                  <c:v>505.21800000000002</c:v>
                </c:pt>
                <c:pt idx="14246">
                  <c:v>505.26600000000002</c:v>
                </c:pt>
                <c:pt idx="14247">
                  <c:v>505.31400000000002</c:v>
                </c:pt>
                <c:pt idx="14248">
                  <c:v>505.36099999999999</c:v>
                </c:pt>
                <c:pt idx="14249">
                  <c:v>505.40899999999999</c:v>
                </c:pt>
                <c:pt idx="14250">
                  <c:v>505.45699999999999</c:v>
                </c:pt>
                <c:pt idx="14251">
                  <c:v>505.505</c:v>
                </c:pt>
                <c:pt idx="14252">
                  <c:v>505.553</c:v>
                </c:pt>
                <c:pt idx="14253">
                  <c:v>505.601</c:v>
                </c:pt>
                <c:pt idx="14254">
                  <c:v>505.649</c:v>
                </c:pt>
                <c:pt idx="14255">
                  <c:v>505.697</c:v>
                </c:pt>
                <c:pt idx="14256">
                  <c:v>505.74400000000003</c:v>
                </c:pt>
                <c:pt idx="14257">
                  <c:v>505.79200000000003</c:v>
                </c:pt>
                <c:pt idx="14258">
                  <c:v>505.84000000000003</c:v>
                </c:pt>
                <c:pt idx="14259">
                  <c:v>505.88800000000003</c:v>
                </c:pt>
                <c:pt idx="14260">
                  <c:v>505.93600000000004</c:v>
                </c:pt>
                <c:pt idx="14261">
                  <c:v>505.98400000000004</c:v>
                </c:pt>
                <c:pt idx="14262">
                  <c:v>506.03199999999998</c:v>
                </c:pt>
                <c:pt idx="14263">
                  <c:v>506.08</c:v>
                </c:pt>
                <c:pt idx="14264">
                  <c:v>506.12700000000001</c:v>
                </c:pt>
                <c:pt idx="14265">
                  <c:v>506.17500000000001</c:v>
                </c:pt>
                <c:pt idx="14266">
                  <c:v>506.22300000000001</c:v>
                </c:pt>
                <c:pt idx="14267">
                  <c:v>506.27100000000002</c:v>
                </c:pt>
                <c:pt idx="14268">
                  <c:v>506.31900000000002</c:v>
                </c:pt>
                <c:pt idx="14269">
                  <c:v>506.36700000000002</c:v>
                </c:pt>
                <c:pt idx="14270">
                  <c:v>506.41500000000002</c:v>
                </c:pt>
                <c:pt idx="14271">
                  <c:v>506.46300000000002</c:v>
                </c:pt>
                <c:pt idx="14272">
                  <c:v>506.51100000000002</c:v>
                </c:pt>
                <c:pt idx="14273">
                  <c:v>506.55900000000003</c:v>
                </c:pt>
                <c:pt idx="14274">
                  <c:v>506.60700000000003</c:v>
                </c:pt>
                <c:pt idx="14275">
                  <c:v>506.65500000000003</c:v>
                </c:pt>
                <c:pt idx="14276">
                  <c:v>506.70300000000003</c:v>
                </c:pt>
                <c:pt idx="14277">
                  <c:v>506.75100000000003</c:v>
                </c:pt>
                <c:pt idx="14278">
                  <c:v>506.79900000000004</c:v>
                </c:pt>
                <c:pt idx="14279">
                  <c:v>506.84700000000004</c:v>
                </c:pt>
                <c:pt idx="14280">
                  <c:v>506.89500000000004</c:v>
                </c:pt>
                <c:pt idx="14281">
                  <c:v>506.94200000000001</c:v>
                </c:pt>
                <c:pt idx="14282">
                  <c:v>506.99</c:v>
                </c:pt>
                <c:pt idx="14283">
                  <c:v>507.03800000000001</c:v>
                </c:pt>
                <c:pt idx="14284">
                  <c:v>507.08600000000001</c:v>
                </c:pt>
                <c:pt idx="14285">
                  <c:v>507.13400000000001</c:v>
                </c:pt>
                <c:pt idx="14286">
                  <c:v>507.18200000000002</c:v>
                </c:pt>
                <c:pt idx="14287">
                  <c:v>507.23</c:v>
                </c:pt>
                <c:pt idx="14288">
                  <c:v>507.27800000000002</c:v>
                </c:pt>
                <c:pt idx="14289">
                  <c:v>507.32600000000002</c:v>
                </c:pt>
                <c:pt idx="14290">
                  <c:v>507.37299999999999</c:v>
                </c:pt>
                <c:pt idx="14291">
                  <c:v>507.42099999999999</c:v>
                </c:pt>
                <c:pt idx="14292">
                  <c:v>507.46899999999999</c:v>
                </c:pt>
                <c:pt idx="14293">
                  <c:v>507.517</c:v>
                </c:pt>
                <c:pt idx="14294">
                  <c:v>507.56400000000002</c:v>
                </c:pt>
                <c:pt idx="14295">
                  <c:v>507.61200000000002</c:v>
                </c:pt>
                <c:pt idx="14296">
                  <c:v>507.66</c:v>
                </c:pt>
                <c:pt idx="14297">
                  <c:v>507.70800000000003</c:v>
                </c:pt>
                <c:pt idx="14298">
                  <c:v>507.755</c:v>
                </c:pt>
                <c:pt idx="14299">
                  <c:v>507.803</c:v>
                </c:pt>
                <c:pt idx="14300">
                  <c:v>507.851</c:v>
                </c:pt>
                <c:pt idx="14301">
                  <c:v>507.89800000000002</c:v>
                </c:pt>
                <c:pt idx="14302">
                  <c:v>507.94600000000003</c:v>
                </c:pt>
                <c:pt idx="14303">
                  <c:v>507.99400000000003</c:v>
                </c:pt>
                <c:pt idx="14304">
                  <c:v>508.041</c:v>
                </c:pt>
                <c:pt idx="14305">
                  <c:v>508.089</c:v>
                </c:pt>
                <c:pt idx="14306">
                  <c:v>508.137</c:v>
                </c:pt>
                <c:pt idx="14307">
                  <c:v>508.18400000000003</c:v>
                </c:pt>
                <c:pt idx="14308">
                  <c:v>508.23200000000003</c:v>
                </c:pt>
                <c:pt idx="14309">
                  <c:v>508.279</c:v>
                </c:pt>
                <c:pt idx="14310">
                  <c:v>508.327</c:v>
                </c:pt>
                <c:pt idx="14311">
                  <c:v>508.375</c:v>
                </c:pt>
                <c:pt idx="14312">
                  <c:v>508.42200000000003</c:v>
                </c:pt>
                <c:pt idx="14313">
                  <c:v>508.46899999999999</c:v>
                </c:pt>
                <c:pt idx="14314">
                  <c:v>508.51600000000002</c:v>
                </c:pt>
                <c:pt idx="14315">
                  <c:v>508.56299999999999</c:v>
                </c:pt>
                <c:pt idx="14316">
                  <c:v>508.61</c:v>
                </c:pt>
                <c:pt idx="14317">
                  <c:v>508.65699999999998</c:v>
                </c:pt>
                <c:pt idx="14318">
                  <c:v>508.70400000000001</c:v>
                </c:pt>
                <c:pt idx="14319">
                  <c:v>508.75100000000003</c:v>
                </c:pt>
                <c:pt idx="14320">
                  <c:v>508.798</c:v>
                </c:pt>
                <c:pt idx="14321">
                  <c:v>508.84500000000003</c:v>
                </c:pt>
                <c:pt idx="14322">
                  <c:v>508.892</c:v>
                </c:pt>
                <c:pt idx="14323">
                  <c:v>508.93900000000002</c:v>
                </c:pt>
                <c:pt idx="14324">
                  <c:v>508.98599999999999</c:v>
                </c:pt>
                <c:pt idx="14325">
                  <c:v>509.03300000000002</c:v>
                </c:pt>
                <c:pt idx="14326">
                  <c:v>509.08</c:v>
                </c:pt>
                <c:pt idx="14327">
                  <c:v>509.12700000000001</c:v>
                </c:pt>
                <c:pt idx="14328">
                  <c:v>509.17400000000004</c:v>
                </c:pt>
                <c:pt idx="14329">
                  <c:v>509.221</c:v>
                </c:pt>
                <c:pt idx="14330">
                  <c:v>509.267</c:v>
                </c:pt>
                <c:pt idx="14331">
                  <c:v>509.31400000000002</c:v>
                </c:pt>
                <c:pt idx="14332">
                  <c:v>509.36099999999999</c:v>
                </c:pt>
                <c:pt idx="14333">
                  <c:v>509.40800000000002</c:v>
                </c:pt>
                <c:pt idx="14334">
                  <c:v>509.45499999999998</c:v>
                </c:pt>
                <c:pt idx="14335">
                  <c:v>509.50200000000001</c:v>
                </c:pt>
                <c:pt idx="14336">
                  <c:v>509.54900000000004</c:v>
                </c:pt>
                <c:pt idx="14337">
                  <c:v>509.596</c:v>
                </c:pt>
                <c:pt idx="14338">
                  <c:v>509.64300000000003</c:v>
                </c:pt>
                <c:pt idx="14339">
                  <c:v>509.69</c:v>
                </c:pt>
                <c:pt idx="14340">
                  <c:v>509.73700000000002</c:v>
                </c:pt>
                <c:pt idx="14341">
                  <c:v>509.78399999999999</c:v>
                </c:pt>
                <c:pt idx="14342">
                  <c:v>509.83</c:v>
                </c:pt>
                <c:pt idx="14343">
                  <c:v>509.87700000000001</c:v>
                </c:pt>
                <c:pt idx="14344">
                  <c:v>509.92400000000004</c:v>
                </c:pt>
                <c:pt idx="14345">
                  <c:v>509.971</c:v>
                </c:pt>
                <c:pt idx="14346">
                  <c:v>510.01800000000003</c:v>
                </c:pt>
                <c:pt idx="14347">
                  <c:v>510.065</c:v>
                </c:pt>
                <c:pt idx="14348">
                  <c:v>510.11200000000002</c:v>
                </c:pt>
                <c:pt idx="14349">
                  <c:v>510.15899999999999</c:v>
                </c:pt>
                <c:pt idx="14350">
                  <c:v>510.20499999999998</c:v>
                </c:pt>
                <c:pt idx="14351">
                  <c:v>510.25200000000001</c:v>
                </c:pt>
                <c:pt idx="14352">
                  <c:v>510.29900000000004</c:v>
                </c:pt>
                <c:pt idx="14353">
                  <c:v>510.346</c:v>
                </c:pt>
                <c:pt idx="14354">
                  <c:v>510.39300000000003</c:v>
                </c:pt>
                <c:pt idx="14355">
                  <c:v>510.43900000000002</c:v>
                </c:pt>
                <c:pt idx="14356">
                  <c:v>510.48599999999999</c:v>
                </c:pt>
                <c:pt idx="14357">
                  <c:v>510.53300000000002</c:v>
                </c:pt>
                <c:pt idx="14358">
                  <c:v>510.58</c:v>
                </c:pt>
                <c:pt idx="14359">
                  <c:v>510.62600000000003</c:v>
                </c:pt>
                <c:pt idx="14360">
                  <c:v>510.673</c:v>
                </c:pt>
                <c:pt idx="14361">
                  <c:v>510.72</c:v>
                </c:pt>
                <c:pt idx="14362">
                  <c:v>510.767</c:v>
                </c:pt>
                <c:pt idx="14363">
                  <c:v>510.81299999999999</c:v>
                </c:pt>
                <c:pt idx="14364">
                  <c:v>510.86</c:v>
                </c:pt>
                <c:pt idx="14365">
                  <c:v>510.90699999999998</c:v>
                </c:pt>
                <c:pt idx="14366">
                  <c:v>510.95300000000003</c:v>
                </c:pt>
                <c:pt idx="14367">
                  <c:v>511</c:v>
                </c:pt>
                <c:pt idx="14368">
                  <c:v>511.04700000000003</c:v>
                </c:pt>
                <c:pt idx="14369">
                  <c:v>511.09300000000002</c:v>
                </c:pt>
                <c:pt idx="14370">
                  <c:v>511.14</c:v>
                </c:pt>
                <c:pt idx="14371">
                  <c:v>511.18700000000001</c:v>
                </c:pt>
                <c:pt idx="14372">
                  <c:v>511.233</c:v>
                </c:pt>
                <c:pt idx="14373">
                  <c:v>511.28000000000003</c:v>
                </c:pt>
                <c:pt idx="14374">
                  <c:v>511.32600000000002</c:v>
                </c:pt>
                <c:pt idx="14375">
                  <c:v>511.37299999999999</c:v>
                </c:pt>
                <c:pt idx="14376">
                  <c:v>511.42</c:v>
                </c:pt>
                <c:pt idx="14377">
                  <c:v>511.46600000000001</c:v>
                </c:pt>
                <c:pt idx="14378">
                  <c:v>511.51300000000003</c:v>
                </c:pt>
                <c:pt idx="14379">
                  <c:v>511.56</c:v>
                </c:pt>
                <c:pt idx="14380">
                  <c:v>511.60599999999999</c:v>
                </c:pt>
                <c:pt idx="14381">
                  <c:v>511.65300000000002</c:v>
                </c:pt>
                <c:pt idx="14382">
                  <c:v>511.69900000000001</c:v>
                </c:pt>
                <c:pt idx="14383">
                  <c:v>511.74600000000004</c:v>
                </c:pt>
                <c:pt idx="14384">
                  <c:v>511.79300000000001</c:v>
                </c:pt>
                <c:pt idx="14385">
                  <c:v>511.839</c:v>
                </c:pt>
                <c:pt idx="14386">
                  <c:v>511.88600000000002</c:v>
                </c:pt>
                <c:pt idx="14387">
                  <c:v>511.93200000000002</c:v>
                </c:pt>
                <c:pt idx="14388">
                  <c:v>511.97899999999998</c:v>
                </c:pt>
                <c:pt idx="14389">
                  <c:v>512.02600000000007</c:v>
                </c:pt>
                <c:pt idx="14390">
                  <c:v>512.072</c:v>
                </c:pt>
                <c:pt idx="14391">
                  <c:v>512.11900000000003</c:v>
                </c:pt>
                <c:pt idx="14392">
                  <c:v>512.16600000000005</c:v>
                </c:pt>
                <c:pt idx="14393">
                  <c:v>512.21199999999999</c:v>
                </c:pt>
                <c:pt idx="14394">
                  <c:v>512.25900000000001</c:v>
                </c:pt>
                <c:pt idx="14395">
                  <c:v>512.30600000000004</c:v>
                </c:pt>
                <c:pt idx="14396">
                  <c:v>512.35300000000007</c:v>
                </c:pt>
                <c:pt idx="14397">
                  <c:v>512.399</c:v>
                </c:pt>
                <c:pt idx="14398">
                  <c:v>512.44600000000003</c:v>
                </c:pt>
                <c:pt idx="14399">
                  <c:v>512.49300000000005</c:v>
                </c:pt>
                <c:pt idx="14400">
                  <c:v>512.53899999999999</c:v>
                </c:pt>
                <c:pt idx="14401">
                  <c:v>512.58600000000001</c:v>
                </c:pt>
                <c:pt idx="14402">
                  <c:v>512.63300000000004</c:v>
                </c:pt>
                <c:pt idx="14403">
                  <c:v>512.67899999999997</c:v>
                </c:pt>
                <c:pt idx="14404">
                  <c:v>512.726</c:v>
                </c:pt>
                <c:pt idx="14405">
                  <c:v>512.77300000000002</c:v>
                </c:pt>
                <c:pt idx="14406">
                  <c:v>512.81899999999996</c:v>
                </c:pt>
                <c:pt idx="14407">
                  <c:v>512.86599999999999</c:v>
                </c:pt>
                <c:pt idx="14408">
                  <c:v>512.91300000000001</c:v>
                </c:pt>
                <c:pt idx="14409">
                  <c:v>512.95900000000006</c:v>
                </c:pt>
                <c:pt idx="14410">
                  <c:v>513.00599999999997</c:v>
                </c:pt>
                <c:pt idx="14411">
                  <c:v>513.053</c:v>
                </c:pt>
                <c:pt idx="14412">
                  <c:v>513.1</c:v>
                </c:pt>
                <c:pt idx="14413">
                  <c:v>513.14599999999996</c:v>
                </c:pt>
                <c:pt idx="14414">
                  <c:v>513.19299999999998</c:v>
                </c:pt>
                <c:pt idx="14415">
                  <c:v>513.24</c:v>
                </c:pt>
                <c:pt idx="14416">
                  <c:v>513.28700000000003</c:v>
                </c:pt>
                <c:pt idx="14417">
                  <c:v>513.33400000000006</c:v>
                </c:pt>
                <c:pt idx="14418">
                  <c:v>513.38099999999997</c:v>
                </c:pt>
                <c:pt idx="14419">
                  <c:v>513.42700000000002</c:v>
                </c:pt>
                <c:pt idx="14420">
                  <c:v>513.47400000000005</c:v>
                </c:pt>
                <c:pt idx="14421">
                  <c:v>513.52099999999996</c:v>
                </c:pt>
                <c:pt idx="14422">
                  <c:v>513.56799999999998</c:v>
                </c:pt>
                <c:pt idx="14423">
                  <c:v>513.61500000000001</c:v>
                </c:pt>
                <c:pt idx="14424">
                  <c:v>513.66200000000003</c:v>
                </c:pt>
                <c:pt idx="14425">
                  <c:v>513.70900000000006</c:v>
                </c:pt>
                <c:pt idx="14426">
                  <c:v>513.75599999999997</c:v>
                </c:pt>
                <c:pt idx="14427">
                  <c:v>513.803</c:v>
                </c:pt>
                <c:pt idx="14428">
                  <c:v>513.85</c:v>
                </c:pt>
                <c:pt idx="14429">
                  <c:v>513.89800000000002</c:v>
                </c:pt>
                <c:pt idx="14430">
                  <c:v>513.94500000000005</c:v>
                </c:pt>
                <c:pt idx="14431">
                  <c:v>513.99199999999996</c:v>
                </c:pt>
                <c:pt idx="14432">
                  <c:v>514.03899999999999</c:v>
                </c:pt>
                <c:pt idx="14433">
                  <c:v>514.08600000000001</c:v>
                </c:pt>
                <c:pt idx="14434">
                  <c:v>514.13300000000004</c:v>
                </c:pt>
                <c:pt idx="14435">
                  <c:v>514.18000000000006</c:v>
                </c:pt>
                <c:pt idx="14436">
                  <c:v>514.22699999999998</c:v>
                </c:pt>
                <c:pt idx="14437">
                  <c:v>514.274</c:v>
                </c:pt>
                <c:pt idx="14438">
                  <c:v>514.32100000000003</c:v>
                </c:pt>
                <c:pt idx="14439">
                  <c:v>514.36800000000005</c:v>
                </c:pt>
                <c:pt idx="14440">
                  <c:v>514.41499999999996</c:v>
                </c:pt>
                <c:pt idx="14441">
                  <c:v>514.46199999999999</c:v>
                </c:pt>
                <c:pt idx="14442">
                  <c:v>514.50900000000001</c:v>
                </c:pt>
                <c:pt idx="14443">
                  <c:v>514.55600000000004</c:v>
                </c:pt>
                <c:pt idx="14444">
                  <c:v>514.60300000000007</c:v>
                </c:pt>
                <c:pt idx="14445">
                  <c:v>514.65</c:v>
                </c:pt>
                <c:pt idx="14446">
                  <c:v>514.697</c:v>
                </c:pt>
                <c:pt idx="14447">
                  <c:v>514.74400000000003</c:v>
                </c:pt>
                <c:pt idx="14448">
                  <c:v>514.79</c:v>
                </c:pt>
                <c:pt idx="14449">
                  <c:v>514.83699999999999</c:v>
                </c:pt>
                <c:pt idx="14450">
                  <c:v>514.88400000000001</c:v>
                </c:pt>
                <c:pt idx="14451">
                  <c:v>514.93100000000004</c:v>
                </c:pt>
                <c:pt idx="14452">
                  <c:v>514.97699999999998</c:v>
                </c:pt>
                <c:pt idx="14453">
                  <c:v>515.024</c:v>
                </c:pt>
                <c:pt idx="14454">
                  <c:v>515.07100000000003</c:v>
                </c:pt>
                <c:pt idx="14455">
                  <c:v>515.11800000000005</c:v>
                </c:pt>
                <c:pt idx="14456">
                  <c:v>515.16499999999996</c:v>
                </c:pt>
                <c:pt idx="14457">
                  <c:v>515.21100000000001</c:v>
                </c:pt>
                <c:pt idx="14458">
                  <c:v>515.25800000000004</c:v>
                </c:pt>
                <c:pt idx="14459">
                  <c:v>515.30500000000006</c:v>
                </c:pt>
                <c:pt idx="14460">
                  <c:v>515.35199999999998</c:v>
                </c:pt>
                <c:pt idx="14461">
                  <c:v>515.399</c:v>
                </c:pt>
                <c:pt idx="14462">
                  <c:v>515.44600000000003</c:v>
                </c:pt>
                <c:pt idx="14463">
                  <c:v>515.49199999999996</c:v>
                </c:pt>
                <c:pt idx="14464">
                  <c:v>515.53899999999999</c:v>
                </c:pt>
                <c:pt idx="14465">
                  <c:v>515.58600000000001</c:v>
                </c:pt>
                <c:pt idx="14466">
                  <c:v>515.63300000000004</c:v>
                </c:pt>
                <c:pt idx="14467">
                  <c:v>515.68000000000006</c:v>
                </c:pt>
                <c:pt idx="14468">
                  <c:v>515.726</c:v>
                </c:pt>
                <c:pt idx="14469">
                  <c:v>515.77300000000002</c:v>
                </c:pt>
                <c:pt idx="14470">
                  <c:v>515.82000000000005</c:v>
                </c:pt>
                <c:pt idx="14471">
                  <c:v>515.86699999999996</c:v>
                </c:pt>
                <c:pt idx="14472">
                  <c:v>515.91399999999999</c:v>
                </c:pt>
                <c:pt idx="14473">
                  <c:v>515.96100000000001</c:v>
                </c:pt>
                <c:pt idx="14474">
                  <c:v>516.00700000000006</c:v>
                </c:pt>
                <c:pt idx="14475">
                  <c:v>516.05399999999997</c:v>
                </c:pt>
                <c:pt idx="14476">
                  <c:v>516.101</c:v>
                </c:pt>
                <c:pt idx="14477">
                  <c:v>516.14800000000002</c:v>
                </c:pt>
                <c:pt idx="14478">
                  <c:v>516.19500000000005</c:v>
                </c:pt>
                <c:pt idx="14479">
                  <c:v>516.24199999999996</c:v>
                </c:pt>
                <c:pt idx="14480">
                  <c:v>516.28899999999999</c:v>
                </c:pt>
                <c:pt idx="14481">
                  <c:v>516.33500000000004</c:v>
                </c:pt>
                <c:pt idx="14482">
                  <c:v>516.38200000000006</c:v>
                </c:pt>
                <c:pt idx="14483">
                  <c:v>516.42899999999997</c:v>
                </c:pt>
                <c:pt idx="14484">
                  <c:v>516.476</c:v>
                </c:pt>
                <c:pt idx="14485">
                  <c:v>516.52300000000002</c:v>
                </c:pt>
                <c:pt idx="14486">
                  <c:v>516.57000000000005</c:v>
                </c:pt>
                <c:pt idx="14487">
                  <c:v>516.61699999999996</c:v>
                </c:pt>
                <c:pt idx="14488">
                  <c:v>516.66399999999999</c:v>
                </c:pt>
                <c:pt idx="14489">
                  <c:v>516.71100000000001</c:v>
                </c:pt>
                <c:pt idx="14490">
                  <c:v>516.75800000000004</c:v>
                </c:pt>
                <c:pt idx="14491">
                  <c:v>516.80500000000006</c:v>
                </c:pt>
                <c:pt idx="14492">
                  <c:v>516.851</c:v>
                </c:pt>
                <c:pt idx="14493">
                  <c:v>516.89800000000002</c:v>
                </c:pt>
                <c:pt idx="14494">
                  <c:v>516.94500000000005</c:v>
                </c:pt>
                <c:pt idx="14495">
                  <c:v>516.99199999999996</c:v>
                </c:pt>
                <c:pt idx="14496">
                  <c:v>517.03899999999999</c:v>
                </c:pt>
                <c:pt idx="14497">
                  <c:v>517.08600000000001</c:v>
                </c:pt>
                <c:pt idx="14498">
                  <c:v>517.13300000000004</c:v>
                </c:pt>
                <c:pt idx="14499">
                  <c:v>517.18000000000006</c:v>
                </c:pt>
                <c:pt idx="14500">
                  <c:v>517.22699999999998</c:v>
                </c:pt>
                <c:pt idx="14501">
                  <c:v>517.274</c:v>
                </c:pt>
                <c:pt idx="14502">
                  <c:v>517.32100000000003</c:v>
                </c:pt>
                <c:pt idx="14503">
                  <c:v>517.36699999999996</c:v>
                </c:pt>
                <c:pt idx="14504">
                  <c:v>517.41399999999999</c:v>
                </c:pt>
                <c:pt idx="14505">
                  <c:v>517.46100000000001</c:v>
                </c:pt>
                <c:pt idx="14506">
                  <c:v>517.50800000000004</c:v>
                </c:pt>
                <c:pt idx="14507">
                  <c:v>517.55500000000006</c:v>
                </c:pt>
                <c:pt idx="14508">
                  <c:v>517.601</c:v>
                </c:pt>
                <c:pt idx="14509">
                  <c:v>517.64800000000002</c:v>
                </c:pt>
                <c:pt idx="14510">
                  <c:v>517.69500000000005</c:v>
                </c:pt>
                <c:pt idx="14511">
                  <c:v>517.74099999999999</c:v>
                </c:pt>
                <c:pt idx="14512">
                  <c:v>517.78800000000001</c:v>
                </c:pt>
                <c:pt idx="14513">
                  <c:v>517.83500000000004</c:v>
                </c:pt>
                <c:pt idx="14514">
                  <c:v>517.88099999999997</c:v>
                </c:pt>
                <c:pt idx="14515">
                  <c:v>517.928</c:v>
                </c:pt>
                <c:pt idx="14516">
                  <c:v>517.97400000000005</c:v>
                </c:pt>
                <c:pt idx="14517">
                  <c:v>518.02099999999996</c:v>
                </c:pt>
                <c:pt idx="14518">
                  <c:v>518.06700000000001</c:v>
                </c:pt>
                <c:pt idx="14519">
                  <c:v>518.11400000000003</c:v>
                </c:pt>
                <c:pt idx="14520">
                  <c:v>518.16</c:v>
                </c:pt>
                <c:pt idx="14521">
                  <c:v>518.20699999999999</c:v>
                </c:pt>
                <c:pt idx="14522">
                  <c:v>518.25400000000002</c:v>
                </c:pt>
                <c:pt idx="14523">
                  <c:v>518.29999999999995</c:v>
                </c:pt>
                <c:pt idx="14524">
                  <c:v>518.34699999999998</c:v>
                </c:pt>
                <c:pt idx="14525">
                  <c:v>518.39300000000003</c:v>
                </c:pt>
                <c:pt idx="14526">
                  <c:v>518.44000000000005</c:v>
                </c:pt>
                <c:pt idx="14527">
                  <c:v>518.48599999999999</c:v>
                </c:pt>
                <c:pt idx="14528">
                  <c:v>518.53300000000002</c:v>
                </c:pt>
                <c:pt idx="14529">
                  <c:v>518.57900000000006</c:v>
                </c:pt>
                <c:pt idx="14530">
                  <c:v>518.62599999999998</c:v>
                </c:pt>
                <c:pt idx="14531">
                  <c:v>518.67200000000003</c:v>
                </c:pt>
                <c:pt idx="14532">
                  <c:v>518.71900000000005</c:v>
                </c:pt>
                <c:pt idx="14533">
                  <c:v>518.76499999999999</c:v>
                </c:pt>
                <c:pt idx="14534">
                  <c:v>518.81200000000001</c:v>
                </c:pt>
                <c:pt idx="14535">
                  <c:v>518.85800000000006</c:v>
                </c:pt>
                <c:pt idx="14536">
                  <c:v>518.90499999999997</c:v>
                </c:pt>
                <c:pt idx="14537">
                  <c:v>518.95100000000002</c:v>
                </c:pt>
                <c:pt idx="14538">
                  <c:v>518.99800000000005</c:v>
                </c:pt>
                <c:pt idx="14539">
                  <c:v>519.04399999999998</c:v>
                </c:pt>
                <c:pt idx="14540">
                  <c:v>519.09100000000001</c:v>
                </c:pt>
                <c:pt idx="14541">
                  <c:v>519.13700000000006</c:v>
                </c:pt>
                <c:pt idx="14542">
                  <c:v>519.18399999999997</c:v>
                </c:pt>
                <c:pt idx="14543">
                  <c:v>519.23</c:v>
                </c:pt>
                <c:pt idx="14544">
                  <c:v>519.27700000000004</c:v>
                </c:pt>
                <c:pt idx="14545">
                  <c:v>519.32299999999998</c:v>
                </c:pt>
                <c:pt idx="14546">
                  <c:v>519.37</c:v>
                </c:pt>
                <c:pt idx="14547">
                  <c:v>519.41600000000005</c:v>
                </c:pt>
                <c:pt idx="14548">
                  <c:v>519.46299999999997</c:v>
                </c:pt>
                <c:pt idx="14549">
                  <c:v>519.50900000000001</c:v>
                </c:pt>
                <c:pt idx="14550">
                  <c:v>519.55500000000006</c:v>
                </c:pt>
                <c:pt idx="14551">
                  <c:v>519.60199999999998</c:v>
                </c:pt>
                <c:pt idx="14552">
                  <c:v>519.64800000000002</c:v>
                </c:pt>
                <c:pt idx="14553">
                  <c:v>519.69500000000005</c:v>
                </c:pt>
                <c:pt idx="14554">
                  <c:v>519.74099999999999</c:v>
                </c:pt>
                <c:pt idx="14555">
                  <c:v>519.78800000000001</c:v>
                </c:pt>
                <c:pt idx="14556">
                  <c:v>519.83400000000006</c:v>
                </c:pt>
                <c:pt idx="14557">
                  <c:v>519.88</c:v>
                </c:pt>
                <c:pt idx="14558">
                  <c:v>519.92700000000002</c:v>
                </c:pt>
                <c:pt idx="14559">
                  <c:v>519.97299999999996</c:v>
                </c:pt>
                <c:pt idx="14560">
                  <c:v>520.02</c:v>
                </c:pt>
                <c:pt idx="14561">
                  <c:v>520.06600000000003</c:v>
                </c:pt>
                <c:pt idx="14562">
                  <c:v>520.11300000000006</c:v>
                </c:pt>
                <c:pt idx="14563">
                  <c:v>520.15899999999999</c:v>
                </c:pt>
                <c:pt idx="14564">
                  <c:v>520.20600000000002</c:v>
                </c:pt>
                <c:pt idx="14565">
                  <c:v>520.25200000000007</c:v>
                </c:pt>
                <c:pt idx="14566">
                  <c:v>520.29899999999998</c:v>
                </c:pt>
                <c:pt idx="14567">
                  <c:v>520.34500000000003</c:v>
                </c:pt>
                <c:pt idx="14568">
                  <c:v>520.39200000000005</c:v>
                </c:pt>
                <c:pt idx="14569">
                  <c:v>520.43799999999999</c:v>
                </c:pt>
                <c:pt idx="14570">
                  <c:v>520.48500000000001</c:v>
                </c:pt>
                <c:pt idx="14571">
                  <c:v>520.53200000000004</c:v>
                </c:pt>
                <c:pt idx="14572">
                  <c:v>520.57900000000006</c:v>
                </c:pt>
                <c:pt idx="14573">
                  <c:v>520.62599999999998</c:v>
                </c:pt>
                <c:pt idx="14574">
                  <c:v>520.673</c:v>
                </c:pt>
                <c:pt idx="14575">
                  <c:v>520.721</c:v>
                </c:pt>
                <c:pt idx="14576">
                  <c:v>520.76800000000003</c:v>
                </c:pt>
                <c:pt idx="14577">
                  <c:v>520.81500000000005</c:v>
                </c:pt>
                <c:pt idx="14578">
                  <c:v>520.86199999999997</c:v>
                </c:pt>
                <c:pt idx="14579">
                  <c:v>520.90899999999999</c:v>
                </c:pt>
                <c:pt idx="14580">
                  <c:v>520.95600000000002</c:v>
                </c:pt>
                <c:pt idx="14581">
                  <c:v>521.00400000000002</c:v>
                </c:pt>
                <c:pt idx="14582">
                  <c:v>521.05100000000004</c:v>
                </c:pt>
                <c:pt idx="14583">
                  <c:v>521.09799999999996</c:v>
                </c:pt>
                <c:pt idx="14584">
                  <c:v>521.14499999999998</c:v>
                </c:pt>
                <c:pt idx="14585">
                  <c:v>521.19200000000001</c:v>
                </c:pt>
                <c:pt idx="14586">
                  <c:v>521.23900000000003</c:v>
                </c:pt>
                <c:pt idx="14587">
                  <c:v>521.28600000000006</c:v>
                </c:pt>
                <c:pt idx="14588">
                  <c:v>521.33299999999997</c:v>
                </c:pt>
                <c:pt idx="14589">
                  <c:v>521.38</c:v>
                </c:pt>
                <c:pt idx="14590">
                  <c:v>521.42700000000002</c:v>
                </c:pt>
                <c:pt idx="14591">
                  <c:v>521.47400000000005</c:v>
                </c:pt>
                <c:pt idx="14592">
                  <c:v>521.52099999999996</c:v>
                </c:pt>
                <c:pt idx="14593">
                  <c:v>521.56799999999998</c:v>
                </c:pt>
                <c:pt idx="14594">
                  <c:v>521.61500000000001</c:v>
                </c:pt>
                <c:pt idx="14595">
                  <c:v>521.66200000000003</c:v>
                </c:pt>
                <c:pt idx="14596">
                  <c:v>521.70900000000006</c:v>
                </c:pt>
                <c:pt idx="14597">
                  <c:v>521.75599999999997</c:v>
                </c:pt>
                <c:pt idx="14598">
                  <c:v>521.803</c:v>
                </c:pt>
                <c:pt idx="14599">
                  <c:v>521.84900000000005</c:v>
                </c:pt>
                <c:pt idx="14600">
                  <c:v>521.89599999999996</c:v>
                </c:pt>
                <c:pt idx="14601">
                  <c:v>521.94299999999998</c:v>
                </c:pt>
                <c:pt idx="14602">
                  <c:v>521.99</c:v>
                </c:pt>
                <c:pt idx="14603">
                  <c:v>522.03700000000003</c:v>
                </c:pt>
                <c:pt idx="14604">
                  <c:v>522.08400000000006</c:v>
                </c:pt>
                <c:pt idx="14605">
                  <c:v>522.13099999999997</c:v>
                </c:pt>
                <c:pt idx="14606">
                  <c:v>522.178</c:v>
                </c:pt>
                <c:pt idx="14607">
                  <c:v>522.22500000000002</c:v>
                </c:pt>
                <c:pt idx="14608">
                  <c:v>522.27200000000005</c:v>
                </c:pt>
                <c:pt idx="14609">
                  <c:v>522.31899999999996</c:v>
                </c:pt>
                <c:pt idx="14610">
                  <c:v>522.36500000000001</c:v>
                </c:pt>
                <c:pt idx="14611">
                  <c:v>522.41200000000003</c:v>
                </c:pt>
                <c:pt idx="14612">
                  <c:v>522.45900000000006</c:v>
                </c:pt>
                <c:pt idx="14613">
                  <c:v>522.50599999999997</c:v>
                </c:pt>
                <c:pt idx="14614">
                  <c:v>522.553</c:v>
                </c:pt>
                <c:pt idx="14615">
                  <c:v>522.6</c:v>
                </c:pt>
                <c:pt idx="14616">
                  <c:v>522.64700000000005</c:v>
                </c:pt>
                <c:pt idx="14617">
                  <c:v>522.69399999999996</c:v>
                </c:pt>
                <c:pt idx="14618">
                  <c:v>522.74099999999999</c:v>
                </c:pt>
                <c:pt idx="14619">
                  <c:v>522.78700000000003</c:v>
                </c:pt>
                <c:pt idx="14620">
                  <c:v>522.83400000000006</c:v>
                </c:pt>
                <c:pt idx="14621">
                  <c:v>522.88099999999997</c:v>
                </c:pt>
                <c:pt idx="14622">
                  <c:v>522.928</c:v>
                </c:pt>
                <c:pt idx="14623">
                  <c:v>522.97500000000002</c:v>
                </c:pt>
                <c:pt idx="14624">
                  <c:v>523.02200000000005</c:v>
                </c:pt>
                <c:pt idx="14625">
                  <c:v>523.06399999999996</c:v>
                </c:pt>
                <c:pt idx="14626">
                  <c:v>523.101</c:v>
                </c:pt>
                <c:pt idx="14627">
                  <c:v>523.13900000000001</c:v>
                </c:pt>
                <c:pt idx="14628">
                  <c:v>523.17600000000004</c:v>
                </c:pt>
                <c:pt idx="14629">
                  <c:v>523.21299999999997</c:v>
                </c:pt>
                <c:pt idx="14630">
                  <c:v>523.25</c:v>
                </c:pt>
                <c:pt idx="14631">
                  <c:v>523.28700000000003</c:v>
                </c:pt>
                <c:pt idx="14632">
                  <c:v>523.32399999999996</c:v>
                </c:pt>
                <c:pt idx="14633">
                  <c:v>523.36099999999999</c:v>
                </c:pt>
                <c:pt idx="14634">
                  <c:v>523.39800000000002</c:v>
                </c:pt>
                <c:pt idx="14635">
                  <c:v>523.43500000000006</c:v>
                </c:pt>
                <c:pt idx="14636">
                  <c:v>523.47199999999998</c:v>
                </c:pt>
                <c:pt idx="14637">
                  <c:v>523.50900000000001</c:v>
                </c:pt>
                <c:pt idx="14638">
                  <c:v>523.54600000000005</c:v>
                </c:pt>
                <c:pt idx="14639">
                  <c:v>523.58299999999997</c:v>
                </c:pt>
                <c:pt idx="14640">
                  <c:v>523.61900000000003</c:v>
                </c:pt>
                <c:pt idx="14641">
                  <c:v>523.65600000000006</c:v>
                </c:pt>
                <c:pt idx="14642">
                  <c:v>523.69299999999998</c:v>
                </c:pt>
                <c:pt idx="14643">
                  <c:v>523.73</c:v>
                </c:pt>
                <c:pt idx="14644">
                  <c:v>523.76599999999996</c:v>
                </c:pt>
                <c:pt idx="14645">
                  <c:v>523.803</c:v>
                </c:pt>
                <c:pt idx="14646">
                  <c:v>523.84</c:v>
                </c:pt>
                <c:pt idx="14647">
                  <c:v>523.87599999999998</c:v>
                </c:pt>
                <c:pt idx="14648">
                  <c:v>523.91300000000001</c:v>
                </c:pt>
                <c:pt idx="14649">
                  <c:v>523.95000000000005</c:v>
                </c:pt>
                <c:pt idx="14650">
                  <c:v>523.98599999999999</c:v>
                </c:pt>
                <c:pt idx="14651">
                  <c:v>524.02300000000002</c:v>
                </c:pt>
                <c:pt idx="14652">
                  <c:v>524.06000000000006</c:v>
                </c:pt>
                <c:pt idx="14653">
                  <c:v>524.096</c:v>
                </c:pt>
                <c:pt idx="14654">
                  <c:v>524.13300000000004</c:v>
                </c:pt>
                <c:pt idx="14655">
                  <c:v>524.16899999999998</c:v>
                </c:pt>
                <c:pt idx="14656">
                  <c:v>524.20600000000002</c:v>
                </c:pt>
                <c:pt idx="14657">
                  <c:v>524.24300000000005</c:v>
                </c:pt>
                <c:pt idx="14658">
                  <c:v>524.279</c:v>
                </c:pt>
                <c:pt idx="14659">
                  <c:v>524.31600000000003</c:v>
                </c:pt>
                <c:pt idx="14660">
                  <c:v>524.35199999999998</c:v>
                </c:pt>
                <c:pt idx="14661">
                  <c:v>524.38900000000001</c:v>
                </c:pt>
                <c:pt idx="14662">
                  <c:v>524.42600000000004</c:v>
                </c:pt>
                <c:pt idx="14663">
                  <c:v>524.46199999999999</c:v>
                </c:pt>
                <c:pt idx="14664">
                  <c:v>524.49900000000002</c:v>
                </c:pt>
                <c:pt idx="14665">
                  <c:v>524.53499999999997</c:v>
                </c:pt>
                <c:pt idx="14666">
                  <c:v>524.572</c:v>
                </c:pt>
                <c:pt idx="14667">
                  <c:v>524.60800000000006</c:v>
                </c:pt>
                <c:pt idx="14668">
                  <c:v>524.64499999999998</c:v>
                </c:pt>
                <c:pt idx="14669">
                  <c:v>524.68100000000004</c:v>
                </c:pt>
                <c:pt idx="14670">
                  <c:v>524.71699999999998</c:v>
                </c:pt>
                <c:pt idx="14671">
                  <c:v>524.75400000000002</c:v>
                </c:pt>
                <c:pt idx="14672">
                  <c:v>524.79</c:v>
                </c:pt>
                <c:pt idx="14673">
                  <c:v>524.82600000000002</c:v>
                </c:pt>
                <c:pt idx="14674">
                  <c:v>524.86199999999997</c:v>
                </c:pt>
                <c:pt idx="14675">
                  <c:v>524.89800000000002</c:v>
                </c:pt>
                <c:pt idx="14676">
                  <c:v>524.93399999999997</c:v>
                </c:pt>
                <c:pt idx="14677">
                  <c:v>524.97</c:v>
                </c:pt>
                <c:pt idx="14678">
                  <c:v>525.00599999999997</c:v>
                </c:pt>
                <c:pt idx="14679">
                  <c:v>525.04200000000003</c:v>
                </c:pt>
                <c:pt idx="14680">
                  <c:v>525.07799999999997</c:v>
                </c:pt>
                <c:pt idx="14681">
                  <c:v>525.11300000000006</c:v>
                </c:pt>
                <c:pt idx="14682">
                  <c:v>525.149</c:v>
                </c:pt>
                <c:pt idx="14683">
                  <c:v>525.18500000000006</c:v>
                </c:pt>
                <c:pt idx="14684">
                  <c:v>525.22</c:v>
                </c:pt>
                <c:pt idx="14685">
                  <c:v>525.25599999999997</c:v>
                </c:pt>
                <c:pt idx="14686">
                  <c:v>525.29100000000005</c:v>
                </c:pt>
                <c:pt idx="14687">
                  <c:v>525.32600000000002</c:v>
                </c:pt>
                <c:pt idx="14688">
                  <c:v>525.36199999999997</c:v>
                </c:pt>
                <c:pt idx="14689">
                  <c:v>525.39700000000005</c:v>
                </c:pt>
                <c:pt idx="14690">
                  <c:v>525.43299999999999</c:v>
                </c:pt>
                <c:pt idx="14691">
                  <c:v>525.46799999999996</c:v>
                </c:pt>
                <c:pt idx="14692">
                  <c:v>525.50300000000004</c:v>
                </c:pt>
                <c:pt idx="14693">
                  <c:v>525.53899999999999</c:v>
                </c:pt>
                <c:pt idx="14694">
                  <c:v>525.57399999999996</c:v>
                </c:pt>
                <c:pt idx="14695">
                  <c:v>525.60900000000004</c:v>
                </c:pt>
                <c:pt idx="14696">
                  <c:v>525.64400000000001</c:v>
                </c:pt>
                <c:pt idx="14697">
                  <c:v>525.68000000000006</c:v>
                </c:pt>
                <c:pt idx="14698">
                  <c:v>525.71500000000003</c:v>
                </c:pt>
                <c:pt idx="14699">
                  <c:v>525.75099999999998</c:v>
                </c:pt>
                <c:pt idx="14700">
                  <c:v>525.78600000000006</c:v>
                </c:pt>
                <c:pt idx="14701">
                  <c:v>525.822</c:v>
                </c:pt>
                <c:pt idx="14702">
                  <c:v>525.85699999999997</c:v>
                </c:pt>
                <c:pt idx="14703">
                  <c:v>525.89300000000003</c:v>
                </c:pt>
                <c:pt idx="14704">
                  <c:v>525.92899999999997</c:v>
                </c:pt>
                <c:pt idx="14705">
                  <c:v>525.96400000000006</c:v>
                </c:pt>
                <c:pt idx="14706">
                  <c:v>526</c:v>
                </c:pt>
                <c:pt idx="14707">
                  <c:v>526.03600000000006</c:v>
                </c:pt>
                <c:pt idx="14708">
                  <c:v>526.072</c:v>
                </c:pt>
                <c:pt idx="14709">
                  <c:v>526.10800000000006</c:v>
                </c:pt>
                <c:pt idx="14710">
                  <c:v>526.14400000000001</c:v>
                </c:pt>
                <c:pt idx="14711">
                  <c:v>526.18000000000006</c:v>
                </c:pt>
                <c:pt idx="14712">
                  <c:v>526.21699999999998</c:v>
                </c:pt>
                <c:pt idx="14713">
                  <c:v>526.25300000000004</c:v>
                </c:pt>
                <c:pt idx="14714">
                  <c:v>526.28899999999999</c:v>
                </c:pt>
                <c:pt idx="14715">
                  <c:v>526.32500000000005</c:v>
                </c:pt>
                <c:pt idx="14716">
                  <c:v>526.36199999999997</c:v>
                </c:pt>
                <c:pt idx="14717">
                  <c:v>526.39800000000002</c:v>
                </c:pt>
                <c:pt idx="14718">
                  <c:v>526.43500000000006</c:v>
                </c:pt>
                <c:pt idx="14719">
                  <c:v>526.471</c:v>
                </c:pt>
                <c:pt idx="14720">
                  <c:v>526.50700000000006</c:v>
                </c:pt>
                <c:pt idx="14721">
                  <c:v>526.54399999999998</c:v>
                </c:pt>
                <c:pt idx="14722">
                  <c:v>526.58100000000002</c:v>
                </c:pt>
                <c:pt idx="14723">
                  <c:v>526.61699999999996</c:v>
                </c:pt>
                <c:pt idx="14724">
                  <c:v>526.654</c:v>
                </c:pt>
                <c:pt idx="14725">
                  <c:v>526.69000000000005</c:v>
                </c:pt>
                <c:pt idx="14726">
                  <c:v>526.72699999999998</c:v>
                </c:pt>
                <c:pt idx="14727">
                  <c:v>526.76300000000003</c:v>
                </c:pt>
                <c:pt idx="14728">
                  <c:v>526.79999999999995</c:v>
                </c:pt>
                <c:pt idx="14729">
                  <c:v>526.83699999999999</c:v>
                </c:pt>
                <c:pt idx="14730">
                  <c:v>526.87300000000005</c:v>
                </c:pt>
                <c:pt idx="14731">
                  <c:v>526.91</c:v>
                </c:pt>
                <c:pt idx="14732">
                  <c:v>526.947</c:v>
                </c:pt>
                <c:pt idx="14733">
                  <c:v>526.98400000000004</c:v>
                </c:pt>
                <c:pt idx="14734">
                  <c:v>527.02</c:v>
                </c:pt>
                <c:pt idx="14735">
                  <c:v>527.05700000000002</c:v>
                </c:pt>
                <c:pt idx="14736">
                  <c:v>527.09400000000005</c:v>
                </c:pt>
                <c:pt idx="14737">
                  <c:v>527.13</c:v>
                </c:pt>
                <c:pt idx="14738">
                  <c:v>527.16700000000003</c:v>
                </c:pt>
                <c:pt idx="14739">
                  <c:v>527.20400000000006</c:v>
                </c:pt>
                <c:pt idx="14740">
                  <c:v>527.24099999999999</c:v>
                </c:pt>
                <c:pt idx="14741">
                  <c:v>527.27800000000002</c:v>
                </c:pt>
                <c:pt idx="14742">
                  <c:v>527.31399999999996</c:v>
                </c:pt>
                <c:pt idx="14743">
                  <c:v>527.351</c:v>
                </c:pt>
                <c:pt idx="14744">
                  <c:v>527.38800000000003</c:v>
                </c:pt>
                <c:pt idx="14745">
                  <c:v>527.42499999999995</c:v>
                </c:pt>
                <c:pt idx="14746">
                  <c:v>527.46199999999999</c:v>
                </c:pt>
                <c:pt idx="14747">
                  <c:v>527.49900000000002</c:v>
                </c:pt>
                <c:pt idx="14748">
                  <c:v>527.53499999999997</c:v>
                </c:pt>
                <c:pt idx="14749">
                  <c:v>527.572</c:v>
                </c:pt>
                <c:pt idx="14750">
                  <c:v>527.60900000000004</c:v>
                </c:pt>
                <c:pt idx="14751">
                  <c:v>527.64599999999996</c:v>
                </c:pt>
                <c:pt idx="14752">
                  <c:v>527.68299999999999</c:v>
                </c:pt>
                <c:pt idx="14753">
                  <c:v>527.72</c:v>
                </c:pt>
                <c:pt idx="14754">
                  <c:v>527.75700000000006</c:v>
                </c:pt>
                <c:pt idx="14755">
                  <c:v>527.79399999999998</c:v>
                </c:pt>
                <c:pt idx="14756">
                  <c:v>527.83100000000002</c:v>
                </c:pt>
                <c:pt idx="14757">
                  <c:v>527.86800000000005</c:v>
                </c:pt>
                <c:pt idx="14758">
                  <c:v>527.90499999999997</c:v>
                </c:pt>
                <c:pt idx="14759">
                  <c:v>527.94200000000001</c:v>
                </c:pt>
                <c:pt idx="14760">
                  <c:v>527.97900000000004</c:v>
                </c:pt>
                <c:pt idx="14761">
                  <c:v>528.01599999999996</c:v>
                </c:pt>
                <c:pt idx="14762">
                  <c:v>528.053</c:v>
                </c:pt>
                <c:pt idx="14763">
                  <c:v>528.09</c:v>
                </c:pt>
                <c:pt idx="14764">
                  <c:v>528.12700000000007</c:v>
                </c:pt>
                <c:pt idx="14765">
                  <c:v>528.16399999999999</c:v>
                </c:pt>
                <c:pt idx="14766">
                  <c:v>528.20100000000002</c:v>
                </c:pt>
                <c:pt idx="14767">
                  <c:v>528.23800000000006</c:v>
                </c:pt>
                <c:pt idx="14768">
                  <c:v>528.27499999999998</c:v>
                </c:pt>
                <c:pt idx="14769">
                  <c:v>528.31200000000001</c:v>
                </c:pt>
                <c:pt idx="14770">
                  <c:v>528.35</c:v>
                </c:pt>
                <c:pt idx="14771">
                  <c:v>528.38700000000006</c:v>
                </c:pt>
                <c:pt idx="14772">
                  <c:v>528.42399999999998</c:v>
                </c:pt>
                <c:pt idx="14773">
                  <c:v>528.46100000000001</c:v>
                </c:pt>
                <c:pt idx="14774">
                  <c:v>528.49800000000005</c:v>
                </c:pt>
                <c:pt idx="14775">
                  <c:v>528.53499999999997</c:v>
                </c:pt>
                <c:pt idx="14776">
                  <c:v>528.57299999999998</c:v>
                </c:pt>
                <c:pt idx="14777">
                  <c:v>528.61</c:v>
                </c:pt>
                <c:pt idx="14778">
                  <c:v>528.64700000000005</c:v>
                </c:pt>
                <c:pt idx="14779">
                  <c:v>528.68399999999997</c:v>
                </c:pt>
                <c:pt idx="14780">
                  <c:v>528.721</c:v>
                </c:pt>
                <c:pt idx="14781">
                  <c:v>528.75800000000004</c:v>
                </c:pt>
                <c:pt idx="14782">
                  <c:v>528.79499999999996</c:v>
                </c:pt>
                <c:pt idx="14783">
                  <c:v>528.83199999999999</c:v>
                </c:pt>
                <c:pt idx="14784">
                  <c:v>528.87</c:v>
                </c:pt>
                <c:pt idx="14785">
                  <c:v>528.90700000000004</c:v>
                </c:pt>
                <c:pt idx="14786">
                  <c:v>528.94399999999996</c:v>
                </c:pt>
                <c:pt idx="14787">
                  <c:v>528.98099999999999</c:v>
                </c:pt>
                <c:pt idx="14788">
                  <c:v>529.01800000000003</c:v>
                </c:pt>
                <c:pt idx="14789">
                  <c:v>529.05500000000006</c:v>
                </c:pt>
                <c:pt idx="14790">
                  <c:v>529.09199999999998</c:v>
                </c:pt>
                <c:pt idx="14791">
                  <c:v>529.13</c:v>
                </c:pt>
                <c:pt idx="14792">
                  <c:v>529.16700000000003</c:v>
                </c:pt>
                <c:pt idx="14793">
                  <c:v>529.20400000000006</c:v>
                </c:pt>
                <c:pt idx="14794">
                  <c:v>529.24099999999999</c:v>
                </c:pt>
                <c:pt idx="14795">
                  <c:v>529.27800000000002</c:v>
                </c:pt>
                <c:pt idx="14796">
                  <c:v>529.31500000000005</c:v>
                </c:pt>
                <c:pt idx="14797">
                  <c:v>529.35300000000007</c:v>
                </c:pt>
                <c:pt idx="14798">
                  <c:v>529.39</c:v>
                </c:pt>
                <c:pt idx="14799">
                  <c:v>529.42700000000002</c:v>
                </c:pt>
                <c:pt idx="14800">
                  <c:v>529.46400000000006</c:v>
                </c:pt>
                <c:pt idx="14801">
                  <c:v>529.50099999999998</c:v>
                </c:pt>
                <c:pt idx="14802">
                  <c:v>529.53800000000001</c:v>
                </c:pt>
                <c:pt idx="14803">
                  <c:v>529.57500000000005</c:v>
                </c:pt>
                <c:pt idx="14804">
                  <c:v>529.61199999999997</c:v>
                </c:pt>
                <c:pt idx="14805">
                  <c:v>529.649</c:v>
                </c:pt>
                <c:pt idx="14806">
                  <c:v>529.68600000000004</c:v>
                </c:pt>
                <c:pt idx="14807">
                  <c:v>529.72299999999996</c:v>
                </c:pt>
                <c:pt idx="14808">
                  <c:v>529.76</c:v>
                </c:pt>
                <c:pt idx="14809">
                  <c:v>529.79700000000003</c:v>
                </c:pt>
                <c:pt idx="14810">
                  <c:v>529.83400000000006</c:v>
                </c:pt>
                <c:pt idx="14811">
                  <c:v>529.87099999999998</c:v>
                </c:pt>
                <c:pt idx="14812">
                  <c:v>529.90800000000002</c:v>
                </c:pt>
                <c:pt idx="14813">
                  <c:v>529.94500000000005</c:v>
                </c:pt>
                <c:pt idx="14814">
                  <c:v>529.98199999999997</c:v>
                </c:pt>
                <c:pt idx="14815">
                  <c:v>530.01900000000001</c:v>
                </c:pt>
                <c:pt idx="14816">
                  <c:v>530.05600000000004</c:v>
                </c:pt>
                <c:pt idx="14817">
                  <c:v>530.09299999999996</c:v>
                </c:pt>
                <c:pt idx="14818">
                  <c:v>530.13</c:v>
                </c:pt>
                <c:pt idx="14819">
                  <c:v>530.16700000000003</c:v>
                </c:pt>
                <c:pt idx="14820">
                  <c:v>530.20400000000006</c:v>
                </c:pt>
                <c:pt idx="14821">
                  <c:v>530.24099999999999</c:v>
                </c:pt>
                <c:pt idx="14822">
                  <c:v>530.279</c:v>
                </c:pt>
                <c:pt idx="14823">
                  <c:v>530.31600000000003</c:v>
                </c:pt>
                <c:pt idx="14824">
                  <c:v>530.35300000000007</c:v>
                </c:pt>
                <c:pt idx="14825">
                  <c:v>530.39</c:v>
                </c:pt>
                <c:pt idx="14826">
                  <c:v>530.428</c:v>
                </c:pt>
                <c:pt idx="14827">
                  <c:v>530.46500000000003</c:v>
                </c:pt>
                <c:pt idx="14828">
                  <c:v>530.50200000000007</c:v>
                </c:pt>
                <c:pt idx="14829">
                  <c:v>530.54</c:v>
                </c:pt>
                <c:pt idx="14830">
                  <c:v>530.577</c:v>
                </c:pt>
                <c:pt idx="14831">
                  <c:v>530.61400000000003</c:v>
                </c:pt>
                <c:pt idx="14832">
                  <c:v>530.65200000000004</c:v>
                </c:pt>
                <c:pt idx="14833">
                  <c:v>530.68899999999996</c:v>
                </c:pt>
                <c:pt idx="14834">
                  <c:v>530.726</c:v>
                </c:pt>
                <c:pt idx="14835">
                  <c:v>530.76300000000003</c:v>
                </c:pt>
                <c:pt idx="14836">
                  <c:v>530.80100000000004</c:v>
                </c:pt>
                <c:pt idx="14837">
                  <c:v>530.83799999999997</c:v>
                </c:pt>
                <c:pt idx="14838">
                  <c:v>530.875</c:v>
                </c:pt>
                <c:pt idx="14839">
                  <c:v>530.91300000000001</c:v>
                </c:pt>
                <c:pt idx="14840">
                  <c:v>530.95000000000005</c:v>
                </c:pt>
                <c:pt idx="14841">
                  <c:v>530.98699999999997</c:v>
                </c:pt>
                <c:pt idx="14842">
                  <c:v>531.024</c:v>
                </c:pt>
                <c:pt idx="14843">
                  <c:v>531.06200000000001</c:v>
                </c:pt>
                <c:pt idx="14844">
                  <c:v>531.09900000000005</c:v>
                </c:pt>
                <c:pt idx="14845">
                  <c:v>531.13599999999997</c:v>
                </c:pt>
                <c:pt idx="14846">
                  <c:v>531.17399999999998</c:v>
                </c:pt>
                <c:pt idx="14847">
                  <c:v>531.21100000000001</c:v>
                </c:pt>
                <c:pt idx="14848">
                  <c:v>531.24800000000005</c:v>
                </c:pt>
                <c:pt idx="14849">
                  <c:v>531.28499999999997</c:v>
                </c:pt>
                <c:pt idx="14850">
                  <c:v>531.32299999999998</c:v>
                </c:pt>
                <c:pt idx="14851">
                  <c:v>531.36</c:v>
                </c:pt>
                <c:pt idx="14852">
                  <c:v>531.39700000000005</c:v>
                </c:pt>
                <c:pt idx="14853">
                  <c:v>531.43399999999997</c:v>
                </c:pt>
                <c:pt idx="14854">
                  <c:v>531.47199999999998</c:v>
                </c:pt>
                <c:pt idx="14855">
                  <c:v>531.50900000000001</c:v>
                </c:pt>
                <c:pt idx="14856">
                  <c:v>531.54600000000005</c:v>
                </c:pt>
                <c:pt idx="14857">
                  <c:v>531.58299999999997</c:v>
                </c:pt>
                <c:pt idx="14858">
                  <c:v>531.62</c:v>
                </c:pt>
                <c:pt idx="14859">
                  <c:v>531.65700000000004</c:v>
                </c:pt>
                <c:pt idx="14860">
                  <c:v>531.69399999999996</c:v>
                </c:pt>
                <c:pt idx="14861">
                  <c:v>531.73199999999997</c:v>
                </c:pt>
                <c:pt idx="14862">
                  <c:v>531.76900000000001</c:v>
                </c:pt>
                <c:pt idx="14863">
                  <c:v>531.80600000000004</c:v>
                </c:pt>
                <c:pt idx="14864">
                  <c:v>531.84299999999996</c:v>
                </c:pt>
                <c:pt idx="14865">
                  <c:v>531.88</c:v>
                </c:pt>
                <c:pt idx="14866">
                  <c:v>531.91700000000003</c:v>
                </c:pt>
                <c:pt idx="14867">
                  <c:v>531.95400000000006</c:v>
                </c:pt>
                <c:pt idx="14868">
                  <c:v>531.99099999999999</c:v>
                </c:pt>
                <c:pt idx="14869">
                  <c:v>532.02800000000002</c:v>
                </c:pt>
                <c:pt idx="14870">
                  <c:v>532.06500000000005</c:v>
                </c:pt>
                <c:pt idx="14871">
                  <c:v>532.10199999999998</c:v>
                </c:pt>
                <c:pt idx="14872">
                  <c:v>532.13900000000001</c:v>
                </c:pt>
                <c:pt idx="14873">
                  <c:v>532.17700000000002</c:v>
                </c:pt>
                <c:pt idx="14874">
                  <c:v>532.21400000000006</c:v>
                </c:pt>
                <c:pt idx="14875">
                  <c:v>532.25099999999998</c:v>
                </c:pt>
                <c:pt idx="14876">
                  <c:v>532.28800000000001</c:v>
                </c:pt>
                <c:pt idx="14877">
                  <c:v>532.32500000000005</c:v>
                </c:pt>
                <c:pt idx="14878">
                  <c:v>532.36199999999997</c:v>
                </c:pt>
                <c:pt idx="14879">
                  <c:v>532.399</c:v>
                </c:pt>
                <c:pt idx="14880">
                  <c:v>532.43600000000004</c:v>
                </c:pt>
                <c:pt idx="14881">
                  <c:v>532.47299999999996</c:v>
                </c:pt>
                <c:pt idx="14882">
                  <c:v>532.51</c:v>
                </c:pt>
                <c:pt idx="14883">
                  <c:v>532.54700000000003</c:v>
                </c:pt>
                <c:pt idx="14884">
                  <c:v>532.58400000000006</c:v>
                </c:pt>
                <c:pt idx="14885">
                  <c:v>532.62099999999998</c:v>
                </c:pt>
                <c:pt idx="14886">
                  <c:v>532.65800000000002</c:v>
                </c:pt>
                <c:pt idx="14887">
                  <c:v>532.69500000000005</c:v>
                </c:pt>
                <c:pt idx="14888">
                  <c:v>532.73199999999997</c:v>
                </c:pt>
                <c:pt idx="14889">
                  <c:v>532.76900000000001</c:v>
                </c:pt>
                <c:pt idx="14890">
                  <c:v>532.80600000000004</c:v>
                </c:pt>
                <c:pt idx="14891">
                  <c:v>532.84299999999996</c:v>
                </c:pt>
                <c:pt idx="14892">
                  <c:v>532.88</c:v>
                </c:pt>
                <c:pt idx="14893">
                  <c:v>532.91700000000003</c:v>
                </c:pt>
                <c:pt idx="14894">
                  <c:v>532.95400000000006</c:v>
                </c:pt>
                <c:pt idx="14895">
                  <c:v>532.99099999999999</c:v>
                </c:pt>
                <c:pt idx="14896">
                  <c:v>533.02800000000002</c:v>
                </c:pt>
                <c:pt idx="14897">
                  <c:v>533.06500000000005</c:v>
                </c:pt>
                <c:pt idx="14898">
                  <c:v>533.10199999999998</c:v>
                </c:pt>
                <c:pt idx="14899">
                  <c:v>533.13900000000001</c:v>
                </c:pt>
                <c:pt idx="14900">
                  <c:v>533.17600000000004</c:v>
                </c:pt>
                <c:pt idx="14901">
                  <c:v>533.21299999999997</c:v>
                </c:pt>
                <c:pt idx="14902">
                  <c:v>533.25</c:v>
                </c:pt>
                <c:pt idx="14903">
                  <c:v>533.28700000000003</c:v>
                </c:pt>
                <c:pt idx="14904">
                  <c:v>533.32399999999996</c:v>
                </c:pt>
                <c:pt idx="14905">
                  <c:v>533.36099999999999</c:v>
                </c:pt>
                <c:pt idx="14906">
                  <c:v>533.39800000000002</c:v>
                </c:pt>
                <c:pt idx="14907">
                  <c:v>533.43500000000006</c:v>
                </c:pt>
                <c:pt idx="14908">
                  <c:v>533.47199999999998</c:v>
                </c:pt>
                <c:pt idx="14909">
                  <c:v>533.50900000000001</c:v>
                </c:pt>
                <c:pt idx="14910">
                  <c:v>533.54600000000005</c:v>
                </c:pt>
                <c:pt idx="14911">
                  <c:v>533.58299999999997</c:v>
                </c:pt>
                <c:pt idx="14912">
                  <c:v>533.62</c:v>
                </c:pt>
                <c:pt idx="14913">
                  <c:v>533.65700000000004</c:v>
                </c:pt>
                <c:pt idx="14914">
                  <c:v>533.69399999999996</c:v>
                </c:pt>
                <c:pt idx="14915">
                  <c:v>533.73099999999999</c:v>
                </c:pt>
                <c:pt idx="14916">
                  <c:v>533.76800000000003</c:v>
                </c:pt>
                <c:pt idx="14917">
                  <c:v>533.80500000000006</c:v>
                </c:pt>
                <c:pt idx="14918">
                  <c:v>533.84299999999996</c:v>
                </c:pt>
                <c:pt idx="14919">
                  <c:v>533.88</c:v>
                </c:pt>
                <c:pt idx="14920">
                  <c:v>533.91700000000003</c:v>
                </c:pt>
                <c:pt idx="14921">
                  <c:v>533.95400000000006</c:v>
                </c:pt>
                <c:pt idx="14922">
                  <c:v>533.99099999999999</c:v>
                </c:pt>
                <c:pt idx="14923">
                  <c:v>534.02800000000002</c:v>
                </c:pt>
                <c:pt idx="14924">
                  <c:v>534.06500000000005</c:v>
                </c:pt>
                <c:pt idx="14925">
                  <c:v>534.10199999999998</c:v>
                </c:pt>
                <c:pt idx="14926">
                  <c:v>534.13900000000001</c:v>
                </c:pt>
                <c:pt idx="14927">
                  <c:v>534.17600000000004</c:v>
                </c:pt>
                <c:pt idx="14928">
                  <c:v>534.21299999999997</c:v>
                </c:pt>
                <c:pt idx="14929">
                  <c:v>534.25</c:v>
                </c:pt>
                <c:pt idx="14930">
                  <c:v>534.28700000000003</c:v>
                </c:pt>
                <c:pt idx="14931">
                  <c:v>534.32399999999996</c:v>
                </c:pt>
                <c:pt idx="14932">
                  <c:v>534.36099999999999</c:v>
                </c:pt>
                <c:pt idx="14933">
                  <c:v>534.39800000000002</c:v>
                </c:pt>
                <c:pt idx="14934">
                  <c:v>534.43500000000006</c:v>
                </c:pt>
                <c:pt idx="14935">
                  <c:v>534.47199999999998</c:v>
                </c:pt>
                <c:pt idx="14936">
                  <c:v>534.51</c:v>
                </c:pt>
                <c:pt idx="14937">
                  <c:v>534.54700000000003</c:v>
                </c:pt>
                <c:pt idx="14938">
                  <c:v>534.58400000000006</c:v>
                </c:pt>
                <c:pt idx="14939">
                  <c:v>534.62099999999998</c:v>
                </c:pt>
                <c:pt idx="14940">
                  <c:v>534.65800000000002</c:v>
                </c:pt>
                <c:pt idx="14941">
                  <c:v>534.69500000000005</c:v>
                </c:pt>
                <c:pt idx="14942">
                  <c:v>534.73300000000006</c:v>
                </c:pt>
                <c:pt idx="14943">
                  <c:v>534.77</c:v>
                </c:pt>
                <c:pt idx="14944">
                  <c:v>534.80700000000002</c:v>
                </c:pt>
                <c:pt idx="14945">
                  <c:v>534.84400000000005</c:v>
                </c:pt>
                <c:pt idx="14946">
                  <c:v>534.88200000000006</c:v>
                </c:pt>
                <c:pt idx="14947">
                  <c:v>534.91899999999998</c:v>
                </c:pt>
                <c:pt idx="14948">
                  <c:v>534.95600000000002</c:v>
                </c:pt>
                <c:pt idx="14949">
                  <c:v>534.99300000000005</c:v>
                </c:pt>
                <c:pt idx="14950">
                  <c:v>535.03</c:v>
                </c:pt>
                <c:pt idx="14951">
                  <c:v>535.06799999999998</c:v>
                </c:pt>
                <c:pt idx="14952">
                  <c:v>535.10500000000002</c:v>
                </c:pt>
                <c:pt idx="14953">
                  <c:v>535.14200000000005</c:v>
                </c:pt>
                <c:pt idx="14954">
                  <c:v>535.17899999999997</c:v>
                </c:pt>
                <c:pt idx="14955">
                  <c:v>535.21699999999998</c:v>
                </c:pt>
                <c:pt idx="14956">
                  <c:v>535.25400000000002</c:v>
                </c:pt>
                <c:pt idx="14957">
                  <c:v>535.29100000000005</c:v>
                </c:pt>
                <c:pt idx="14958">
                  <c:v>535.32799999999997</c:v>
                </c:pt>
                <c:pt idx="14959">
                  <c:v>535.36599999999999</c:v>
                </c:pt>
                <c:pt idx="14960">
                  <c:v>535.40300000000002</c:v>
                </c:pt>
                <c:pt idx="14961">
                  <c:v>535.44000000000005</c:v>
                </c:pt>
                <c:pt idx="14962">
                  <c:v>535.47699999999998</c:v>
                </c:pt>
                <c:pt idx="14963">
                  <c:v>535.51499999999999</c:v>
                </c:pt>
                <c:pt idx="14964">
                  <c:v>535.55200000000002</c:v>
                </c:pt>
                <c:pt idx="14965">
                  <c:v>535.58900000000006</c:v>
                </c:pt>
                <c:pt idx="14966">
                  <c:v>535.62599999999998</c:v>
                </c:pt>
                <c:pt idx="14967">
                  <c:v>535.66300000000001</c:v>
                </c:pt>
                <c:pt idx="14968">
                  <c:v>535.70100000000002</c:v>
                </c:pt>
                <c:pt idx="14969">
                  <c:v>535.73800000000006</c:v>
                </c:pt>
                <c:pt idx="14970">
                  <c:v>535.77499999999998</c:v>
                </c:pt>
                <c:pt idx="14971">
                  <c:v>535.81200000000001</c:v>
                </c:pt>
                <c:pt idx="14972">
                  <c:v>535.84900000000005</c:v>
                </c:pt>
                <c:pt idx="14973">
                  <c:v>535.88599999999997</c:v>
                </c:pt>
                <c:pt idx="14974">
                  <c:v>535.923</c:v>
                </c:pt>
                <c:pt idx="14975">
                  <c:v>535.96</c:v>
                </c:pt>
                <c:pt idx="14976">
                  <c:v>535.99699999999996</c:v>
                </c:pt>
                <c:pt idx="14977">
                  <c:v>536.03399999999999</c:v>
                </c:pt>
                <c:pt idx="14978">
                  <c:v>536.07100000000003</c:v>
                </c:pt>
                <c:pt idx="14979">
                  <c:v>536.10800000000006</c:v>
                </c:pt>
                <c:pt idx="14980">
                  <c:v>536.14499999999998</c:v>
                </c:pt>
                <c:pt idx="14981">
                  <c:v>536.18200000000002</c:v>
                </c:pt>
                <c:pt idx="14982">
                  <c:v>536.21900000000005</c:v>
                </c:pt>
                <c:pt idx="14983">
                  <c:v>536.25599999999997</c:v>
                </c:pt>
                <c:pt idx="14984">
                  <c:v>536.29300000000001</c:v>
                </c:pt>
                <c:pt idx="14985">
                  <c:v>536.33000000000004</c:v>
                </c:pt>
                <c:pt idx="14986">
                  <c:v>536.36699999999996</c:v>
                </c:pt>
                <c:pt idx="14987">
                  <c:v>536.404</c:v>
                </c:pt>
                <c:pt idx="14988">
                  <c:v>536.44100000000003</c:v>
                </c:pt>
                <c:pt idx="14989">
                  <c:v>536.47800000000007</c:v>
                </c:pt>
                <c:pt idx="14990">
                  <c:v>536.51499999999999</c:v>
                </c:pt>
                <c:pt idx="14991">
                  <c:v>536.55200000000002</c:v>
                </c:pt>
                <c:pt idx="14992">
                  <c:v>536.58900000000006</c:v>
                </c:pt>
                <c:pt idx="14993">
                  <c:v>536.62599999999998</c:v>
                </c:pt>
                <c:pt idx="14994">
                  <c:v>536.66300000000001</c:v>
                </c:pt>
                <c:pt idx="14995">
                  <c:v>536.70000000000005</c:v>
                </c:pt>
                <c:pt idx="14996">
                  <c:v>536.73699999999997</c:v>
                </c:pt>
                <c:pt idx="14997">
                  <c:v>536.774</c:v>
                </c:pt>
                <c:pt idx="14998">
                  <c:v>536.81100000000004</c:v>
                </c:pt>
                <c:pt idx="14999">
                  <c:v>536.84799999999996</c:v>
                </c:pt>
                <c:pt idx="15000">
                  <c:v>536.88499999999999</c:v>
                </c:pt>
                <c:pt idx="15001">
                  <c:v>536.92200000000003</c:v>
                </c:pt>
                <c:pt idx="15002">
                  <c:v>536.95900000000006</c:v>
                </c:pt>
                <c:pt idx="15003">
                  <c:v>536.99599999999998</c:v>
                </c:pt>
                <c:pt idx="15004">
                  <c:v>537.03300000000002</c:v>
                </c:pt>
                <c:pt idx="15005">
                  <c:v>537.07000000000005</c:v>
                </c:pt>
                <c:pt idx="15006">
                  <c:v>537.10699999999997</c:v>
                </c:pt>
                <c:pt idx="15007">
                  <c:v>537.14300000000003</c:v>
                </c:pt>
                <c:pt idx="15008">
                  <c:v>537.18000000000006</c:v>
                </c:pt>
                <c:pt idx="15009">
                  <c:v>537.21699999999998</c:v>
                </c:pt>
                <c:pt idx="15010">
                  <c:v>537.25400000000002</c:v>
                </c:pt>
                <c:pt idx="15011">
                  <c:v>537.29100000000005</c:v>
                </c:pt>
                <c:pt idx="15012">
                  <c:v>537.32799999999997</c:v>
                </c:pt>
                <c:pt idx="15013">
                  <c:v>537.36500000000001</c:v>
                </c:pt>
                <c:pt idx="15014">
                  <c:v>537.40100000000007</c:v>
                </c:pt>
                <c:pt idx="15015">
                  <c:v>537.43799999999999</c:v>
                </c:pt>
                <c:pt idx="15016">
                  <c:v>537.47500000000002</c:v>
                </c:pt>
                <c:pt idx="15017">
                  <c:v>537.51200000000006</c:v>
                </c:pt>
                <c:pt idx="15018">
                  <c:v>537.54899999999998</c:v>
                </c:pt>
                <c:pt idx="15019">
                  <c:v>537.58500000000004</c:v>
                </c:pt>
                <c:pt idx="15020">
                  <c:v>537.62199999999996</c:v>
                </c:pt>
                <c:pt idx="15021">
                  <c:v>537.65899999999999</c:v>
                </c:pt>
                <c:pt idx="15022">
                  <c:v>537.69600000000003</c:v>
                </c:pt>
                <c:pt idx="15023">
                  <c:v>537.73300000000006</c:v>
                </c:pt>
                <c:pt idx="15024">
                  <c:v>537.77</c:v>
                </c:pt>
                <c:pt idx="15025">
                  <c:v>537.80600000000004</c:v>
                </c:pt>
                <c:pt idx="15026">
                  <c:v>537.84299999999996</c:v>
                </c:pt>
                <c:pt idx="15027">
                  <c:v>537.88</c:v>
                </c:pt>
                <c:pt idx="15028">
                  <c:v>537.91700000000003</c:v>
                </c:pt>
                <c:pt idx="15029">
                  <c:v>537.95400000000006</c:v>
                </c:pt>
                <c:pt idx="15030">
                  <c:v>537.99</c:v>
                </c:pt>
                <c:pt idx="15031">
                  <c:v>538.02700000000004</c:v>
                </c:pt>
                <c:pt idx="15032">
                  <c:v>538.06399999999996</c:v>
                </c:pt>
                <c:pt idx="15033">
                  <c:v>538.101</c:v>
                </c:pt>
                <c:pt idx="15034">
                  <c:v>538.13800000000003</c:v>
                </c:pt>
                <c:pt idx="15035">
                  <c:v>538.17499999999995</c:v>
                </c:pt>
                <c:pt idx="15036">
                  <c:v>538.21199999999999</c:v>
                </c:pt>
                <c:pt idx="15037">
                  <c:v>538.24900000000002</c:v>
                </c:pt>
                <c:pt idx="15038">
                  <c:v>538.28600000000006</c:v>
                </c:pt>
                <c:pt idx="15039">
                  <c:v>538.32299999999998</c:v>
                </c:pt>
                <c:pt idx="15040">
                  <c:v>538.36</c:v>
                </c:pt>
                <c:pt idx="15041">
                  <c:v>538.39700000000005</c:v>
                </c:pt>
                <c:pt idx="15042">
                  <c:v>538.43399999999997</c:v>
                </c:pt>
                <c:pt idx="15043">
                  <c:v>538.471</c:v>
                </c:pt>
                <c:pt idx="15044">
                  <c:v>538.50800000000004</c:v>
                </c:pt>
                <c:pt idx="15045">
                  <c:v>538.54499999999996</c:v>
                </c:pt>
                <c:pt idx="15046">
                  <c:v>538.58199999999999</c:v>
                </c:pt>
                <c:pt idx="15047">
                  <c:v>538.61900000000003</c:v>
                </c:pt>
                <c:pt idx="15048">
                  <c:v>538.65600000000006</c:v>
                </c:pt>
                <c:pt idx="15049">
                  <c:v>538.69299999999998</c:v>
                </c:pt>
                <c:pt idx="15050">
                  <c:v>538.73</c:v>
                </c:pt>
                <c:pt idx="15051">
                  <c:v>538.76700000000005</c:v>
                </c:pt>
                <c:pt idx="15052">
                  <c:v>538.80399999999997</c:v>
                </c:pt>
                <c:pt idx="15053">
                  <c:v>538.84100000000001</c:v>
                </c:pt>
                <c:pt idx="15054">
                  <c:v>538.87800000000004</c:v>
                </c:pt>
                <c:pt idx="15055">
                  <c:v>538.91499999999996</c:v>
                </c:pt>
                <c:pt idx="15056">
                  <c:v>538.952</c:v>
                </c:pt>
                <c:pt idx="15057">
                  <c:v>538.99</c:v>
                </c:pt>
                <c:pt idx="15058">
                  <c:v>539.02700000000004</c:v>
                </c:pt>
                <c:pt idx="15059">
                  <c:v>539.06399999999996</c:v>
                </c:pt>
                <c:pt idx="15060">
                  <c:v>539.101</c:v>
                </c:pt>
                <c:pt idx="15061">
                  <c:v>539.13800000000003</c:v>
                </c:pt>
                <c:pt idx="15062">
                  <c:v>539.17499999999995</c:v>
                </c:pt>
                <c:pt idx="15063">
                  <c:v>539.21199999999999</c:v>
                </c:pt>
                <c:pt idx="15064">
                  <c:v>539.24900000000002</c:v>
                </c:pt>
                <c:pt idx="15065">
                  <c:v>539.28700000000003</c:v>
                </c:pt>
                <c:pt idx="15066">
                  <c:v>539.32399999999996</c:v>
                </c:pt>
                <c:pt idx="15067">
                  <c:v>539.36099999999999</c:v>
                </c:pt>
                <c:pt idx="15068">
                  <c:v>539.39800000000002</c:v>
                </c:pt>
                <c:pt idx="15069">
                  <c:v>539.43500000000006</c:v>
                </c:pt>
                <c:pt idx="15070">
                  <c:v>539.47299999999996</c:v>
                </c:pt>
                <c:pt idx="15071">
                  <c:v>539.51</c:v>
                </c:pt>
                <c:pt idx="15072">
                  <c:v>539.54700000000003</c:v>
                </c:pt>
                <c:pt idx="15073">
                  <c:v>539.58400000000006</c:v>
                </c:pt>
                <c:pt idx="15074">
                  <c:v>539.62099999999998</c:v>
                </c:pt>
                <c:pt idx="15075">
                  <c:v>539.65800000000002</c:v>
                </c:pt>
                <c:pt idx="15076">
                  <c:v>539.69500000000005</c:v>
                </c:pt>
                <c:pt idx="15077">
                  <c:v>539.73300000000006</c:v>
                </c:pt>
                <c:pt idx="15078">
                  <c:v>539.77</c:v>
                </c:pt>
                <c:pt idx="15079">
                  <c:v>539.80700000000002</c:v>
                </c:pt>
                <c:pt idx="15080">
                  <c:v>539.84400000000005</c:v>
                </c:pt>
                <c:pt idx="15081">
                  <c:v>539.88099999999997</c:v>
                </c:pt>
                <c:pt idx="15082">
                  <c:v>539.91800000000001</c:v>
                </c:pt>
                <c:pt idx="15083">
                  <c:v>539.95500000000004</c:v>
                </c:pt>
                <c:pt idx="15084">
                  <c:v>539.99199999999996</c:v>
                </c:pt>
                <c:pt idx="15085">
                  <c:v>540.029</c:v>
                </c:pt>
                <c:pt idx="15086">
                  <c:v>540.06600000000003</c:v>
                </c:pt>
                <c:pt idx="15087">
                  <c:v>540.10300000000007</c:v>
                </c:pt>
                <c:pt idx="15088">
                  <c:v>540.14</c:v>
                </c:pt>
                <c:pt idx="15089">
                  <c:v>540.17700000000002</c:v>
                </c:pt>
                <c:pt idx="15090">
                  <c:v>540.21400000000006</c:v>
                </c:pt>
                <c:pt idx="15091">
                  <c:v>540.25099999999998</c:v>
                </c:pt>
                <c:pt idx="15092">
                  <c:v>540.28800000000001</c:v>
                </c:pt>
                <c:pt idx="15093">
                  <c:v>540.32399999999996</c:v>
                </c:pt>
                <c:pt idx="15094">
                  <c:v>540.36099999999999</c:v>
                </c:pt>
                <c:pt idx="15095">
                  <c:v>540.39800000000002</c:v>
                </c:pt>
                <c:pt idx="15096">
                  <c:v>540.43500000000006</c:v>
                </c:pt>
                <c:pt idx="15097">
                  <c:v>540.47199999999998</c:v>
                </c:pt>
                <c:pt idx="15098">
                  <c:v>540.50900000000001</c:v>
                </c:pt>
                <c:pt idx="15099">
                  <c:v>540.54600000000005</c:v>
                </c:pt>
                <c:pt idx="15100">
                  <c:v>540.58299999999997</c:v>
                </c:pt>
                <c:pt idx="15101">
                  <c:v>540.62</c:v>
                </c:pt>
                <c:pt idx="15102">
                  <c:v>540.65700000000004</c:v>
                </c:pt>
                <c:pt idx="15103">
                  <c:v>540.69399999999996</c:v>
                </c:pt>
                <c:pt idx="15104">
                  <c:v>540.73099999999999</c:v>
                </c:pt>
                <c:pt idx="15105">
                  <c:v>540.76800000000003</c:v>
                </c:pt>
                <c:pt idx="15106">
                  <c:v>540.80500000000006</c:v>
                </c:pt>
                <c:pt idx="15107">
                  <c:v>540.84199999999998</c:v>
                </c:pt>
                <c:pt idx="15108">
                  <c:v>540.87900000000002</c:v>
                </c:pt>
                <c:pt idx="15109">
                  <c:v>540.91600000000005</c:v>
                </c:pt>
                <c:pt idx="15110">
                  <c:v>540.95299999999997</c:v>
                </c:pt>
                <c:pt idx="15111">
                  <c:v>540.99</c:v>
                </c:pt>
                <c:pt idx="15112">
                  <c:v>541.02700000000004</c:v>
                </c:pt>
                <c:pt idx="15113">
                  <c:v>541.06399999999996</c:v>
                </c:pt>
                <c:pt idx="15114">
                  <c:v>541.101</c:v>
                </c:pt>
                <c:pt idx="15115">
                  <c:v>541.13800000000003</c:v>
                </c:pt>
                <c:pt idx="15116">
                  <c:v>541.17499999999995</c:v>
                </c:pt>
                <c:pt idx="15117">
                  <c:v>541.21299999999997</c:v>
                </c:pt>
                <c:pt idx="15118">
                  <c:v>541.25</c:v>
                </c:pt>
                <c:pt idx="15119">
                  <c:v>541.28700000000003</c:v>
                </c:pt>
                <c:pt idx="15120">
                  <c:v>541.32399999999996</c:v>
                </c:pt>
                <c:pt idx="15121">
                  <c:v>541.36099999999999</c:v>
                </c:pt>
                <c:pt idx="15122">
                  <c:v>541.39800000000002</c:v>
                </c:pt>
                <c:pt idx="15123">
                  <c:v>541.43500000000006</c:v>
                </c:pt>
                <c:pt idx="15124">
                  <c:v>541.47299999999996</c:v>
                </c:pt>
                <c:pt idx="15125">
                  <c:v>541.51</c:v>
                </c:pt>
                <c:pt idx="15126">
                  <c:v>541.54700000000003</c:v>
                </c:pt>
                <c:pt idx="15127">
                  <c:v>541.58400000000006</c:v>
                </c:pt>
                <c:pt idx="15128">
                  <c:v>541.62099999999998</c:v>
                </c:pt>
                <c:pt idx="15129">
                  <c:v>541.65800000000002</c:v>
                </c:pt>
                <c:pt idx="15130">
                  <c:v>541.69600000000003</c:v>
                </c:pt>
                <c:pt idx="15131">
                  <c:v>541.73300000000006</c:v>
                </c:pt>
                <c:pt idx="15132">
                  <c:v>541.77</c:v>
                </c:pt>
                <c:pt idx="15133">
                  <c:v>541.80700000000002</c:v>
                </c:pt>
                <c:pt idx="15134">
                  <c:v>541.84500000000003</c:v>
                </c:pt>
                <c:pt idx="15135">
                  <c:v>541.88200000000006</c:v>
                </c:pt>
                <c:pt idx="15136">
                  <c:v>541.91899999999998</c:v>
                </c:pt>
                <c:pt idx="15137">
                  <c:v>541.95600000000002</c:v>
                </c:pt>
                <c:pt idx="15138">
                  <c:v>541.99300000000005</c:v>
                </c:pt>
                <c:pt idx="15139">
                  <c:v>542.03100000000006</c:v>
                </c:pt>
                <c:pt idx="15140">
                  <c:v>542.06799999999998</c:v>
                </c:pt>
                <c:pt idx="15141">
                  <c:v>542.10500000000002</c:v>
                </c:pt>
                <c:pt idx="15142">
                  <c:v>542.14200000000005</c:v>
                </c:pt>
                <c:pt idx="15143">
                  <c:v>542.17899999999997</c:v>
                </c:pt>
                <c:pt idx="15144">
                  <c:v>542.21600000000001</c:v>
                </c:pt>
                <c:pt idx="15145">
                  <c:v>542.25400000000002</c:v>
                </c:pt>
                <c:pt idx="15146">
                  <c:v>542.29100000000005</c:v>
                </c:pt>
                <c:pt idx="15147">
                  <c:v>542.32799999999997</c:v>
                </c:pt>
                <c:pt idx="15148">
                  <c:v>542.36500000000001</c:v>
                </c:pt>
                <c:pt idx="15149">
                  <c:v>542.40200000000004</c:v>
                </c:pt>
                <c:pt idx="15150">
                  <c:v>542.43899999999996</c:v>
                </c:pt>
                <c:pt idx="15151">
                  <c:v>542.47699999999998</c:v>
                </c:pt>
                <c:pt idx="15152">
                  <c:v>542.51400000000001</c:v>
                </c:pt>
                <c:pt idx="15153">
                  <c:v>542.55100000000004</c:v>
                </c:pt>
                <c:pt idx="15154">
                  <c:v>542.58799999999997</c:v>
                </c:pt>
                <c:pt idx="15155">
                  <c:v>542.625</c:v>
                </c:pt>
                <c:pt idx="15156">
                  <c:v>542.66200000000003</c:v>
                </c:pt>
                <c:pt idx="15157">
                  <c:v>542.69899999999996</c:v>
                </c:pt>
                <c:pt idx="15158">
                  <c:v>542.73699999999997</c:v>
                </c:pt>
                <c:pt idx="15159">
                  <c:v>542.774</c:v>
                </c:pt>
                <c:pt idx="15160">
                  <c:v>542.81100000000004</c:v>
                </c:pt>
                <c:pt idx="15161">
                  <c:v>542.84799999999996</c:v>
                </c:pt>
                <c:pt idx="15162">
                  <c:v>542.88499999999999</c:v>
                </c:pt>
                <c:pt idx="15163">
                  <c:v>542.92200000000003</c:v>
                </c:pt>
                <c:pt idx="15164">
                  <c:v>542.95900000000006</c:v>
                </c:pt>
                <c:pt idx="15165">
                  <c:v>542.99699999999996</c:v>
                </c:pt>
                <c:pt idx="15166">
                  <c:v>543.03399999999999</c:v>
                </c:pt>
                <c:pt idx="15167">
                  <c:v>543.07100000000003</c:v>
                </c:pt>
                <c:pt idx="15168">
                  <c:v>543.10800000000006</c:v>
                </c:pt>
                <c:pt idx="15169">
                  <c:v>543.14499999999998</c:v>
                </c:pt>
                <c:pt idx="15170">
                  <c:v>543.18200000000002</c:v>
                </c:pt>
                <c:pt idx="15171">
                  <c:v>543.21900000000005</c:v>
                </c:pt>
                <c:pt idx="15172">
                  <c:v>543.25599999999997</c:v>
                </c:pt>
                <c:pt idx="15173">
                  <c:v>543.29300000000001</c:v>
                </c:pt>
                <c:pt idx="15174">
                  <c:v>543.33000000000004</c:v>
                </c:pt>
                <c:pt idx="15175">
                  <c:v>543.36699999999996</c:v>
                </c:pt>
                <c:pt idx="15176">
                  <c:v>543.40499999999997</c:v>
                </c:pt>
                <c:pt idx="15177">
                  <c:v>543.44200000000001</c:v>
                </c:pt>
                <c:pt idx="15178">
                  <c:v>543.47900000000004</c:v>
                </c:pt>
                <c:pt idx="15179">
                  <c:v>543.51599999999996</c:v>
                </c:pt>
                <c:pt idx="15180">
                  <c:v>543.553</c:v>
                </c:pt>
                <c:pt idx="15181">
                  <c:v>543.59</c:v>
                </c:pt>
                <c:pt idx="15182">
                  <c:v>543.62700000000007</c:v>
                </c:pt>
                <c:pt idx="15183">
                  <c:v>543.66399999999999</c:v>
                </c:pt>
                <c:pt idx="15184">
                  <c:v>543.70100000000002</c:v>
                </c:pt>
                <c:pt idx="15185">
                  <c:v>543.73800000000006</c:v>
                </c:pt>
                <c:pt idx="15186">
                  <c:v>543.77499999999998</c:v>
                </c:pt>
                <c:pt idx="15187">
                  <c:v>543.81200000000001</c:v>
                </c:pt>
                <c:pt idx="15188">
                  <c:v>543.85</c:v>
                </c:pt>
                <c:pt idx="15189">
                  <c:v>543.88700000000006</c:v>
                </c:pt>
                <c:pt idx="15190">
                  <c:v>543.92399999999998</c:v>
                </c:pt>
                <c:pt idx="15191">
                  <c:v>543.96100000000001</c:v>
                </c:pt>
                <c:pt idx="15192">
                  <c:v>543.99800000000005</c:v>
                </c:pt>
                <c:pt idx="15193">
                  <c:v>544.03499999999997</c:v>
                </c:pt>
                <c:pt idx="15194">
                  <c:v>544.072</c:v>
                </c:pt>
                <c:pt idx="15195">
                  <c:v>544.10900000000004</c:v>
                </c:pt>
                <c:pt idx="15196">
                  <c:v>544.14599999999996</c:v>
                </c:pt>
                <c:pt idx="15197">
                  <c:v>544.18299999999999</c:v>
                </c:pt>
                <c:pt idx="15198">
                  <c:v>544.22</c:v>
                </c:pt>
                <c:pt idx="15199">
                  <c:v>544.25700000000006</c:v>
                </c:pt>
                <c:pt idx="15200">
                  <c:v>544.29399999999998</c:v>
                </c:pt>
                <c:pt idx="15201">
                  <c:v>544.33100000000002</c:v>
                </c:pt>
                <c:pt idx="15202">
                  <c:v>544.36800000000005</c:v>
                </c:pt>
                <c:pt idx="15203">
                  <c:v>544.404</c:v>
                </c:pt>
                <c:pt idx="15204">
                  <c:v>544.44100000000003</c:v>
                </c:pt>
                <c:pt idx="15205">
                  <c:v>544.47800000000007</c:v>
                </c:pt>
                <c:pt idx="15206">
                  <c:v>544.51499999999999</c:v>
                </c:pt>
                <c:pt idx="15207">
                  <c:v>544.55200000000002</c:v>
                </c:pt>
                <c:pt idx="15208">
                  <c:v>544.58900000000006</c:v>
                </c:pt>
                <c:pt idx="15209">
                  <c:v>544.62599999999998</c:v>
                </c:pt>
                <c:pt idx="15210">
                  <c:v>544.66300000000001</c:v>
                </c:pt>
                <c:pt idx="15211">
                  <c:v>544.70000000000005</c:v>
                </c:pt>
                <c:pt idx="15212">
                  <c:v>544.73599999999999</c:v>
                </c:pt>
                <c:pt idx="15213">
                  <c:v>544.77300000000002</c:v>
                </c:pt>
                <c:pt idx="15214">
                  <c:v>544.81000000000006</c:v>
                </c:pt>
                <c:pt idx="15215">
                  <c:v>544.84699999999998</c:v>
                </c:pt>
                <c:pt idx="15216">
                  <c:v>544.88400000000001</c:v>
                </c:pt>
                <c:pt idx="15217">
                  <c:v>544.92100000000005</c:v>
                </c:pt>
                <c:pt idx="15218">
                  <c:v>544.95799999999997</c:v>
                </c:pt>
                <c:pt idx="15219">
                  <c:v>544.995</c:v>
                </c:pt>
                <c:pt idx="15220">
                  <c:v>545.03200000000004</c:v>
                </c:pt>
                <c:pt idx="15221">
                  <c:v>545.06899999999996</c:v>
                </c:pt>
                <c:pt idx="15222">
                  <c:v>545.10599999999999</c:v>
                </c:pt>
                <c:pt idx="15223">
                  <c:v>545.14200000000005</c:v>
                </c:pt>
                <c:pt idx="15224">
                  <c:v>545.17899999999997</c:v>
                </c:pt>
                <c:pt idx="15225">
                  <c:v>545.21600000000001</c:v>
                </c:pt>
                <c:pt idx="15226">
                  <c:v>545.25300000000004</c:v>
                </c:pt>
                <c:pt idx="15227">
                  <c:v>545.29</c:v>
                </c:pt>
                <c:pt idx="15228">
                  <c:v>545.327</c:v>
                </c:pt>
                <c:pt idx="15229">
                  <c:v>545.36400000000003</c:v>
                </c:pt>
                <c:pt idx="15230">
                  <c:v>545.4</c:v>
                </c:pt>
                <c:pt idx="15231">
                  <c:v>545.43700000000001</c:v>
                </c:pt>
                <c:pt idx="15232">
                  <c:v>545.47400000000005</c:v>
                </c:pt>
                <c:pt idx="15233">
                  <c:v>545.51099999999997</c:v>
                </c:pt>
                <c:pt idx="15234">
                  <c:v>545.548</c:v>
                </c:pt>
                <c:pt idx="15235">
                  <c:v>545.58500000000004</c:v>
                </c:pt>
                <c:pt idx="15236">
                  <c:v>545.62099999999998</c:v>
                </c:pt>
                <c:pt idx="15237">
                  <c:v>545.65800000000002</c:v>
                </c:pt>
                <c:pt idx="15238">
                  <c:v>545.69500000000005</c:v>
                </c:pt>
                <c:pt idx="15239">
                  <c:v>545.73199999999997</c:v>
                </c:pt>
                <c:pt idx="15240">
                  <c:v>545.76900000000001</c:v>
                </c:pt>
                <c:pt idx="15241">
                  <c:v>545.80600000000004</c:v>
                </c:pt>
                <c:pt idx="15242">
                  <c:v>545.84299999999996</c:v>
                </c:pt>
                <c:pt idx="15243">
                  <c:v>545.87900000000002</c:v>
                </c:pt>
                <c:pt idx="15244">
                  <c:v>545.91600000000005</c:v>
                </c:pt>
                <c:pt idx="15245">
                  <c:v>545.95299999999997</c:v>
                </c:pt>
                <c:pt idx="15246">
                  <c:v>545.99</c:v>
                </c:pt>
                <c:pt idx="15247">
                  <c:v>546.02700000000004</c:v>
                </c:pt>
                <c:pt idx="15248">
                  <c:v>546.06399999999996</c:v>
                </c:pt>
                <c:pt idx="15249">
                  <c:v>546.101</c:v>
                </c:pt>
                <c:pt idx="15250">
                  <c:v>546.13800000000003</c:v>
                </c:pt>
                <c:pt idx="15251">
                  <c:v>546.17399999999998</c:v>
                </c:pt>
                <c:pt idx="15252">
                  <c:v>546.21100000000001</c:v>
                </c:pt>
                <c:pt idx="15253">
                  <c:v>546.24800000000005</c:v>
                </c:pt>
                <c:pt idx="15254">
                  <c:v>546.28499999999997</c:v>
                </c:pt>
                <c:pt idx="15255">
                  <c:v>546.322</c:v>
                </c:pt>
                <c:pt idx="15256">
                  <c:v>546.35900000000004</c:v>
                </c:pt>
                <c:pt idx="15257">
                  <c:v>546.39599999999996</c:v>
                </c:pt>
                <c:pt idx="15258">
                  <c:v>546.43299999999999</c:v>
                </c:pt>
                <c:pt idx="15259">
                  <c:v>546.47</c:v>
                </c:pt>
                <c:pt idx="15260">
                  <c:v>546.50700000000006</c:v>
                </c:pt>
                <c:pt idx="15261">
                  <c:v>546.54399999999998</c:v>
                </c:pt>
                <c:pt idx="15262">
                  <c:v>546.58000000000004</c:v>
                </c:pt>
                <c:pt idx="15263">
                  <c:v>546.61699999999996</c:v>
                </c:pt>
                <c:pt idx="15264">
                  <c:v>546.654</c:v>
                </c:pt>
                <c:pt idx="15265">
                  <c:v>546.69100000000003</c:v>
                </c:pt>
                <c:pt idx="15266">
                  <c:v>546.72800000000007</c:v>
                </c:pt>
                <c:pt idx="15267">
                  <c:v>546.76499999999999</c:v>
                </c:pt>
                <c:pt idx="15268">
                  <c:v>546.80200000000002</c:v>
                </c:pt>
                <c:pt idx="15269">
                  <c:v>546.83900000000006</c:v>
                </c:pt>
                <c:pt idx="15270">
                  <c:v>546.87599999999998</c:v>
                </c:pt>
                <c:pt idx="15271">
                  <c:v>546.91399999999999</c:v>
                </c:pt>
                <c:pt idx="15272">
                  <c:v>546.95100000000002</c:v>
                </c:pt>
                <c:pt idx="15273">
                  <c:v>546.98800000000006</c:v>
                </c:pt>
                <c:pt idx="15274">
                  <c:v>547.02499999999998</c:v>
                </c:pt>
                <c:pt idx="15275">
                  <c:v>547.06200000000001</c:v>
                </c:pt>
                <c:pt idx="15276">
                  <c:v>547.09900000000005</c:v>
                </c:pt>
                <c:pt idx="15277">
                  <c:v>547.13599999999997</c:v>
                </c:pt>
                <c:pt idx="15278">
                  <c:v>547.173</c:v>
                </c:pt>
                <c:pt idx="15279">
                  <c:v>547.21</c:v>
                </c:pt>
                <c:pt idx="15280">
                  <c:v>547.24699999999996</c:v>
                </c:pt>
                <c:pt idx="15281">
                  <c:v>547.28399999999999</c:v>
                </c:pt>
                <c:pt idx="15282">
                  <c:v>547.32299999999998</c:v>
                </c:pt>
                <c:pt idx="15283">
                  <c:v>547.36099999999999</c:v>
                </c:pt>
                <c:pt idx="15284">
                  <c:v>547.399</c:v>
                </c:pt>
                <c:pt idx="15285">
                  <c:v>547.43700000000001</c:v>
                </c:pt>
                <c:pt idx="15286">
                  <c:v>547.476</c:v>
                </c:pt>
                <c:pt idx="15287">
                  <c:v>547.51400000000001</c:v>
                </c:pt>
                <c:pt idx="15288">
                  <c:v>547.55200000000002</c:v>
                </c:pt>
                <c:pt idx="15289">
                  <c:v>547.59</c:v>
                </c:pt>
                <c:pt idx="15290">
                  <c:v>547.62900000000002</c:v>
                </c:pt>
                <c:pt idx="15291">
                  <c:v>547.66700000000003</c:v>
                </c:pt>
                <c:pt idx="15292">
                  <c:v>547.70500000000004</c:v>
                </c:pt>
                <c:pt idx="15293">
                  <c:v>547.74300000000005</c:v>
                </c:pt>
                <c:pt idx="15294">
                  <c:v>547.78100000000006</c:v>
                </c:pt>
                <c:pt idx="15295">
                  <c:v>547.82000000000005</c:v>
                </c:pt>
                <c:pt idx="15296">
                  <c:v>547.85800000000006</c:v>
                </c:pt>
                <c:pt idx="15297">
                  <c:v>547.89599999999996</c:v>
                </c:pt>
                <c:pt idx="15298">
                  <c:v>547.93399999999997</c:v>
                </c:pt>
                <c:pt idx="15299">
                  <c:v>547.97199999999998</c:v>
                </c:pt>
                <c:pt idx="15300">
                  <c:v>548.01099999999997</c:v>
                </c:pt>
                <c:pt idx="15301">
                  <c:v>548.04899999999998</c:v>
                </c:pt>
                <c:pt idx="15302">
                  <c:v>548.08699999999999</c:v>
                </c:pt>
                <c:pt idx="15303">
                  <c:v>548.125</c:v>
                </c:pt>
                <c:pt idx="15304">
                  <c:v>548.16300000000001</c:v>
                </c:pt>
                <c:pt idx="15305">
                  <c:v>548.202</c:v>
                </c:pt>
                <c:pt idx="15306">
                  <c:v>548.24</c:v>
                </c:pt>
                <c:pt idx="15307">
                  <c:v>548.27800000000002</c:v>
                </c:pt>
                <c:pt idx="15308">
                  <c:v>548.31600000000003</c:v>
                </c:pt>
                <c:pt idx="15309">
                  <c:v>548.35400000000004</c:v>
                </c:pt>
                <c:pt idx="15310">
                  <c:v>548.39200000000005</c:v>
                </c:pt>
                <c:pt idx="15311">
                  <c:v>548.43000000000006</c:v>
                </c:pt>
                <c:pt idx="15312">
                  <c:v>548.46799999999996</c:v>
                </c:pt>
                <c:pt idx="15313">
                  <c:v>548.50599999999997</c:v>
                </c:pt>
                <c:pt idx="15314">
                  <c:v>548.54399999999998</c:v>
                </c:pt>
                <c:pt idx="15315">
                  <c:v>548.58199999999999</c:v>
                </c:pt>
                <c:pt idx="15316">
                  <c:v>548.62</c:v>
                </c:pt>
                <c:pt idx="15317">
                  <c:v>548.65800000000002</c:v>
                </c:pt>
                <c:pt idx="15318">
                  <c:v>548.69600000000003</c:v>
                </c:pt>
                <c:pt idx="15319">
                  <c:v>548.73500000000001</c:v>
                </c:pt>
                <c:pt idx="15320">
                  <c:v>548.77300000000002</c:v>
                </c:pt>
                <c:pt idx="15321">
                  <c:v>548.81100000000004</c:v>
                </c:pt>
                <c:pt idx="15322">
                  <c:v>548.84900000000005</c:v>
                </c:pt>
                <c:pt idx="15323">
                  <c:v>548.88700000000006</c:v>
                </c:pt>
                <c:pt idx="15324">
                  <c:v>548.92500000000007</c:v>
                </c:pt>
                <c:pt idx="15325">
                  <c:v>548.96299999999997</c:v>
                </c:pt>
                <c:pt idx="15326">
                  <c:v>549.00099999999998</c:v>
                </c:pt>
                <c:pt idx="15327">
                  <c:v>549.03899999999999</c:v>
                </c:pt>
                <c:pt idx="15328">
                  <c:v>549.077</c:v>
                </c:pt>
                <c:pt idx="15329">
                  <c:v>549.11500000000001</c:v>
                </c:pt>
                <c:pt idx="15330">
                  <c:v>549.15300000000002</c:v>
                </c:pt>
                <c:pt idx="15331">
                  <c:v>549.19100000000003</c:v>
                </c:pt>
                <c:pt idx="15332">
                  <c:v>549.22900000000004</c:v>
                </c:pt>
                <c:pt idx="15333">
                  <c:v>549.26700000000005</c:v>
                </c:pt>
                <c:pt idx="15334">
                  <c:v>549.30500000000006</c:v>
                </c:pt>
                <c:pt idx="15335">
                  <c:v>549.34299999999996</c:v>
                </c:pt>
                <c:pt idx="15336">
                  <c:v>549.38099999999997</c:v>
                </c:pt>
                <c:pt idx="15337">
                  <c:v>549.41899999999998</c:v>
                </c:pt>
                <c:pt idx="15338">
                  <c:v>549.45699999999999</c:v>
                </c:pt>
                <c:pt idx="15339">
                  <c:v>549.495</c:v>
                </c:pt>
                <c:pt idx="15340">
                  <c:v>549.53300000000002</c:v>
                </c:pt>
                <c:pt idx="15341">
                  <c:v>549.57100000000003</c:v>
                </c:pt>
                <c:pt idx="15342">
                  <c:v>549.60900000000004</c:v>
                </c:pt>
                <c:pt idx="15343">
                  <c:v>549.64700000000005</c:v>
                </c:pt>
                <c:pt idx="15344">
                  <c:v>549.68500000000006</c:v>
                </c:pt>
                <c:pt idx="15345">
                  <c:v>549.72299999999996</c:v>
                </c:pt>
                <c:pt idx="15346">
                  <c:v>549.76099999999997</c:v>
                </c:pt>
                <c:pt idx="15347">
                  <c:v>549.79899999999998</c:v>
                </c:pt>
                <c:pt idx="15348">
                  <c:v>549.83699999999999</c:v>
                </c:pt>
                <c:pt idx="15349">
                  <c:v>549.875</c:v>
                </c:pt>
                <c:pt idx="15350">
                  <c:v>549.91300000000001</c:v>
                </c:pt>
                <c:pt idx="15351">
                  <c:v>549.95100000000002</c:v>
                </c:pt>
                <c:pt idx="15352">
                  <c:v>549.98900000000003</c:v>
                </c:pt>
                <c:pt idx="15353">
                  <c:v>550.02700000000004</c:v>
                </c:pt>
                <c:pt idx="15354">
                  <c:v>550.06500000000005</c:v>
                </c:pt>
                <c:pt idx="15355">
                  <c:v>550.10300000000007</c:v>
                </c:pt>
                <c:pt idx="15356">
                  <c:v>550.14099999999996</c:v>
                </c:pt>
                <c:pt idx="15357">
                  <c:v>550.17899999999997</c:v>
                </c:pt>
                <c:pt idx="15358">
                  <c:v>550.21699999999998</c:v>
                </c:pt>
                <c:pt idx="15359">
                  <c:v>550.255</c:v>
                </c:pt>
                <c:pt idx="15360">
                  <c:v>550.29300000000001</c:v>
                </c:pt>
                <c:pt idx="15361">
                  <c:v>550.33100000000002</c:v>
                </c:pt>
                <c:pt idx="15362">
                  <c:v>550.36900000000003</c:v>
                </c:pt>
                <c:pt idx="15363">
                  <c:v>550.40700000000004</c:v>
                </c:pt>
                <c:pt idx="15364">
                  <c:v>550.44600000000003</c:v>
                </c:pt>
                <c:pt idx="15365">
                  <c:v>550.48400000000004</c:v>
                </c:pt>
                <c:pt idx="15366">
                  <c:v>550.52200000000005</c:v>
                </c:pt>
                <c:pt idx="15367">
                  <c:v>550.56000000000006</c:v>
                </c:pt>
                <c:pt idx="15368">
                  <c:v>550.59799999999996</c:v>
                </c:pt>
                <c:pt idx="15369">
                  <c:v>550.63599999999997</c:v>
                </c:pt>
                <c:pt idx="15370">
                  <c:v>550.67399999999998</c:v>
                </c:pt>
                <c:pt idx="15371">
                  <c:v>550.71199999999999</c:v>
                </c:pt>
                <c:pt idx="15372">
                  <c:v>550.75099999999998</c:v>
                </c:pt>
                <c:pt idx="15373">
                  <c:v>550.78899999999999</c:v>
                </c:pt>
                <c:pt idx="15374">
                  <c:v>550.827</c:v>
                </c:pt>
                <c:pt idx="15375">
                  <c:v>550.86500000000001</c:v>
                </c:pt>
                <c:pt idx="15376">
                  <c:v>550.90300000000002</c:v>
                </c:pt>
                <c:pt idx="15377">
                  <c:v>550.94100000000003</c:v>
                </c:pt>
                <c:pt idx="15378">
                  <c:v>550.97900000000004</c:v>
                </c:pt>
                <c:pt idx="15379">
                  <c:v>551.01700000000005</c:v>
                </c:pt>
                <c:pt idx="15380">
                  <c:v>551.05600000000004</c:v>
                </c:pt>
                <c:pt idx="15381">
                  <c:v>551.09400000000005</c:v>
                </c:pt>
                <c:pt idx="15382">
                  <c:v>551.13200000000006</c:v>
                </c:pt>
                <c:pt idx="15383">
                  <c:v>551.16999999999996</c:v>
                </c:pt>
                <c:pt idx="15384">
                  <c:v>551.20799999999997</c:v>
                </c:pt>
                <c:pt idx="15385">
                  <c:v>551.24599999999998</c:v>
                </c:pt>
                <c:pt idx="15386">
                  <c:v>551.28399999999999</c:v>
                </c:pt>
                <c:pt idx="15387">
                  <c:v>551.32299999999998</c:v>
                </c:pt>
                <c:pt idx="15388">
                  <c:v>551.36099999999999</c:v>
                </c:pt>
                <c:pt idx="15389">
                  <c:v>551.399</c:v>
                </c:pt>
                <c:pt idx="15390">
                  <c:v>551.43700000000001</c:v>
                </c:pt>
                <c:pt idx="15391">
                  <c:v>551.47500000000002</c:v>
                </c:pt>
                <c:pt idx="15392">
                  <c:v>551.51300000000003</c:v>
                </c:pt>
                <c:pt idx="15393">
                  <c:v>551.55200000000002</c:v>
                </c:pt>
                <c:pt idx="15394">
                  <c:v>551.59</c:v>
                </c:pt>
                <c:pt idx="15395">
                  <c:v>551.62800000000004</c:v>
                </c:pt>
                <c:pt idx="15396">
                  <c:v>551.66600000000005</c:v>
                </c:pt>
                <c:pt idx="15397">
                  <c:v>551.70400000000006</c:v>
                </c:pt>
                <c:pt idx="15398">
                  <c:v>551.74300000000005</c:v>
                </c:pt>
                <c:pt idx="15399">
                  <c:v>551.78100000000006</c:v>
                </c:pt>
                <c:pt idx="15400">
                  <c:v>551.81899999999996</c:v>
                </c:pt>
                <c:pt idx="15401">
                  <c:v>551.85699999999997</c:v>
                </c:pt>
                <c:pt idx="15402">
                  <c:v>551.89499999999998</c:v>
                </c:pt>
                <c:pt idx="15403">
                  <c:v>551.93399999999997</c:v>
                </c:pt>
                <c:pt idx="15404">
                  <c:v>551.97199999999998</c:v>
                </c:pt>
                <c:pt idx="15405">
                  <c:v>552.01</c:v>
                </c:pt>
                <c:pt idx="15406">
                  <c:v>552.048</c:v>
                </c:pt>
                <c:pt idx="15407">
                  <c:v>552.08600000000001</c:v>
                </c:pt>
                <c:pt idx="15408">
                  <c:v>552.125</c:v>
                </c:pt>
                <c:pt idx="15409">
                  <c:v>552.16300000000001</c:v>
                </c:pt>
                <c:pt idx="15410">
                  <c:v>552.20100000000002</c:v>
                </c:pt>
                <c:pt idx="15411">
                  <c:v>552.23900000000003</c:v>
                </c:pt>
                <c:pt idx="15412">
                  <c:v>552.27700000000004</c:v>
                </c:pt>
                <c:pt idx="15413">
                  <c:v>552.31600000000003</c:v>
                </c:pt>
                <c:pt idx="15414">
                  <c:v>552.35400000000004</c:v>
                </c:pt>
                <c:pt idx="15415">
                  <c:v>552.39200000000005</c:v>
                </c:pt>
                <c:pt idx="15416">
                  <c:v>552.43000000000006</c:v>
                </c:pt>
                <c:pt idx="15417">
                  <c:v>552.46799999999996</c:v>
                </c:pt>
                <c:pt idx="15418">
                  <c:v>552.50599999999997</c:v>
                </c:pt>
                <c:pt idx="15419">
                  <c:v>552.54499999999996</c:v>
                </c:pt>
                <c:pt idx="15420">
                  <c:v>552.58299999999997</c:v>
                </c:pt>
                <c:pt idx="15421">
                  <c:v>552.62099999999998</c:v>
                </c:pt>
                <c:pt idx="15422">
                  <c:v>552.65899999999999</c:v>
                </c:pt>
                <c:pt idx="15423">
                  <c:v>552.697</c:v>
                </c:pt>
                <c:pt idx="15424">
                  <c:v>552.73500000000001</c:v>
                </c:pt>
                <c:pt idx="15425">
                  <c:v>552.774</c:v>
                </c:pt>
                <c:pt idx="15426">
                  <c:v>552.81200000000001</c:v>
                </c:pt>
                <c:pt idx="15427">
                  <c:v>552.85</c:v>
                </c:pt>
                <c:pt idx="15428">
                  <c:v>552.88800000000003</c:v>
                </c:pt>
                <c:pt idx="15429">
                  <c:v>552.92600000000004</c:v>
                </c:pt>
                <c:pt idx="15430">
                  <c:v>552.96400000000006</c:v>
                </c:pt>
                <c:pt idx="15431">
                  <c:v>553.00200000000007</c:v>
                </c:pt>
                <c:pt idx="15432">
                  <c:v>553.04</c:v>
                </c:pt>
                <c:pt idx="15433">
                  <c:v>553.07900000000006</c:v>
                </c:pt>
                <c:pt idx="15434">
                  <c:v>553.11699999999996</c:v>
                </c:pt>
                <c:pt idx="15435">
                  <c:v>553.15499999999997</c:v>
                </c:pt>
                <c:pt idx="15436">
                  <c:v>553.19299999999998</c:v>
                </c:pt>
                <c:pt idx="15437">
                  <c:v>553.23099999999999</c:v>
                </c:pt>
                <c:pt idx="15438">
                  <c:v>553.26900000000001</c:v>
                </c:pt>
                <c:pt idx="15439">
                  <c:v>553.30700000000002</c:v>
                </c:pt>
                <c:pt idx="15440">
                  <c:v>553.346</c:v>
                </c:pt>
                <c:pt idx="15441">
                  <c:v>553.38400000000001</c:v>
                </c:pt>
                <c:pt idx="15442">
                  <c:v>553.42200000000003</c:v>
                </c:pt>
                <c:pt idx="15443">
                  <c:v>553.46</c:v>
                </c:pt>
                <c:pt idx="15444">
                  <c:v>553.49900000000002</c:v>
                </c:pt>
                <c:pt idx="15445">
                  <c:v>553.53700000000003</c:v>
                </c:pt>
                <c:pt idx="15446">
                  <c:v>553.57500000000005</c:v>
                </c:pt>
                <c:pt idx="15447">
                  <c:v>553.61300000000006</c:v>
                </c:pt>
                <c:pt idx="15448">
                  <c:v>553.65200000000004</c:v>
                </c:pt>
                <c:pt idx="15449">
                  <c:v>553.69000000000005</c:v>
                </c:pt>
                <c:pt idx="15450">
                  <c:v>553.72800000000007</c:v>
                </c:pt>
                <c:pt idx="15451">
                  <c:v>553.76599999999996</c:v>
                </c:pt>
                <c:pt idx="15452">
                  <c:v>553.80500000000006</c:v>
                </c:pt>
                <c:pt idx="15453">
                  <c:v>553.84299999999996</c:v>
                </c:pt>
                <c:pt idx="15454">
                  <c:v>553.88099999999997</c:v>
                </c:pt>
                <c:pt idx="15455">
                  <c:v>553.91899999999998</c:v>
                </c:pt>
                <c:pt idx="15456">
                  <c:v>553.95799999999997</c:v>
                </c:pt>
                <c:pt idx="15457">
                  <c:v>553.99599999999998</c:v>
                </c:pt>
                <c:pt idx="15458">
                  <c:v>554.03399999999999</c:v>
                </c:pt>
                <c:pt idx="15459">
                  <c:v>554.072</c:v>
                </c:pt>
                <c:pt idx="15460">
                  <c:v>554.11</c:v>
                </c:pt>
                <c:pt idx="15461">
                  <c:v>554.149</c:v>
                </c:pt>
                <c:pt idx="15462">
                  <c:v>554.18700000000001</c:v>
                </c:pt>
                <c:pt idx="15463">
                  <c:v>554.22500000000002</c:v>
                </c:pt>
                <c:pt idx="15464">
                  <c:v>554.26300000000003</c:v>
                </c:pt>
                <c:pt idx="15465">
                  <c:v>554.30200000000002</c:v>
                </c:pt>
                <c:pt idx="15466">
                  <c:v>554.34</c:v>
                </c:pt>
                <c:pt idx="15467">
                  <c:v>554.37800000000004</c:v>
                </c:pt>
                <c:pt idx="15468">
                  <c:v>554.41600000000005</c:v>
                </c:pt>
                <c:pt idx="15469">
                  <c:v>554.45500000000004</c:v>
                </c:pt>
                <c:pt idx="15470">
                  <c:v>554.49300000000005</c:v>
                </c:pt>
                <c:pt idx="15471">
                  <c:v>554.53100000000006</c:v>
                </c:pt>
                <c:pt idx="15472">
                  <c:v>554.56899999999996</c:v>
                </c:pt>
                <c:pt idx="15473">
                  <c:v>554.60800000000006</c:v>
                </c:pt>
                <c:pt idx="15474">
                  <c:v>554.64599999999996</c:v>
                </c:pt>
                <c:pt idx="15475">
                  <c:v>554.68399999999997</c:v>
                </c:pt>
                <c:pt idx="15476">
                  <c:v>554.72299999999996</c:v>
                </c:pt>
                <c:pt idx="15477">
                  <c:v>554.76099999999997</c:v>
                </c:pt>
                <c:pt idx="15478">
                  <c:v>554.79899999999998</c:v>
                </c:pt>
                <c:pt idx="15479">
                  <c:v>554.83699999999999</c:v>
                </c:pt>
                <c:pt idx="15480">
                  <c:v>554.87599999999998</c:v>
                </c:pt>
                <c:pt idx="15481">
                  <c:v>554.91399999999999</c:v>
                </c:pt>
                <c:pt idx="15482">
                  <c:v>554.952</c:v>
                </c:pt>
                <c:pt idx="15483">
                  <c:v>554.99099999999999</c:v>
                </c:pt>
                <c:pt idx="15484">
                  <c:v>555.029</c:v>
                </c:pt>
                <c:pt idx="15485">
                  <c:v>555.06700000000001</c:v>
                </c:pt>
                <c:pt idx="15486">
                  <c:v>555.10500000000002</c:v>
                </c:pt>
                <c:pt idx="15487">
                  <c:v>555.14400000000001</c:v>
                </c:pt>
                <c:pt idx="15488">
                  <c:v>555.18200000000002</c:v>
                </c:pt>
                <c:pt idx="15489">
                  <c:v>555.22</c:v>
                </c:pt>
                <c:pt idx="15490">
                  <c:v>555.25900000000001</c:v>
                </c:pt>
                <c:pt idx="15491">
                  <c:v>555.29700000000003</c:v>
                </c:pt>
                <c:pt idx="15492">
                  <c:v>555.33500000000004</c:v>
                </c:pt>
                <c:pt idx="15493">
                  <c:v>555.37400000000002</c:v>
                </c:pt>
                <c:pt idx="15494">
                  <c:v>555.41200000000003</c:v>
                </c:pt>
                <c:pt idx="15495">
                  <c:v>555.45000000000005</c:v>
                </c:pt>
                <c:pt idx="15496">
                  <c:v>555.48900000000003</c:v>
                </c:pt>
                <c:pt idx="15497">
                  <c:v>555.52700000000004</c:v>
                </c:pt>
                <c:pt idx="15498">
                  <c:v>555.56500000000005</c:v>
                </c:pt>
                <c:pt idx="15499">
                  <c:v>555.60400000000004</c:v>
                </c:pt>
                <c:pt idx="15500">
                  <c:v>555.64200000000005</c:v>
                </c:pt>
                <c:pt idx="15501">
                  <c:v>555.68000000000006</c:v>
                </c:pt>
                <c:pt idx="15502">
                  <c:v>555.71799999999996</c:v>
                </c:pt>
                <c:pt idx="15503">
                  <c:v>555.75700000000006</c:v>
                </c:pt>
                <c:pt idx="15504">
                  <c:v>555.79499999999996</c:v>
                </c:pt>
                <c:pt idx="15505">
                  <c:v>555.83299999999997</c:v>
                </c:pt>
                <c:pt idx="15506">
                  <c:v>555.87099999999998</c:v>
                </c:pt>
                <c:pt idx="15507">
                  <c:v>555.91</c:v>
                </c:pt>
                <c:pt idx="15508">
                  <c:v>555.94799999999998</c:v>
                </c:pt>
                <c:pt idx="15509">
                  <c:v>555.98599999999999</c:v>
                </c:pt>
                <c:pt idx="15510">
                  <c:v>556.024</c:v>
                </c:pt>
                <c:pt idx="15511">
                  <c:v>556.06200000000001</c:v>
                </c:pt>
                <c:pt idx="15512">
                  <c:v>556.1</c:v>
                </c:pt>
                <c:pt idx="15513">
                  <c:v>556.13900000000001</c:v>
                </c:pt>
                <c:pt idx="15514">
                  <c:v>556.17700000000002</c:v>
                </c:pt>
                <c:pt idx="15515">
                  <c:v>556.21500000000003</c:v>
                </c:pt>
                <c:pt idx="15516">
                  <c:v>556.25300000000004</c:v>
                </c:pt>
                <c:pt idx="15517">
                  <c:v>556.29200000000003</c:v>
                </c:pt>
                <c:pt idx="15518">
                  <c:v>556.33000000000004</c:v>
                </c:pt>
                <c:pt idx="15519">
                  <c:v>556.36800000000005</c:v>
                </c:pt>
                <c:pt idx="15520">
                  <c:v>556.40600000000006</c:v>
                </c:pt>
                <c:pt idx="15521">
                  <c:v>556.44500000000005</c:v>
                </c:pt>
                <c:pt idx="15522">
                  <c:v>556.48300000000006</c:v>
                </c:pt>
                <c:pt idx="15523">
                  <c:v>556.52099999999996</c:v>
                </c:pt>
                <c:pt idx="15524">
                  <c:v>556.56000000000006</c:v>
                </c:pt>
                <c:pt idx="15525">
                  <c:v>556.59799999999996</c:v>
                </c:pt>
                <c:pt idx="15526">
                  <c:v>556.63599999999997</c:v>
                </c:pt>
                <c:pt idx="15527">
                  <c:v>556.67399999999998</c:v>
                </c:pt>
                <c:pt idx="15528">
                  <c:v>556.71299999999997</c:v>
                </c:pt>
                <c:pt idx="15529">
                  <c:v>556.75099999999998</c:v>
                </c:pt>
                <c:pt idx="15530">
                  <c:v>556.78899999999999</c:v>
                </c:pt>
                <c:pt idx="15531">
                  <c:v>556.827</c:v>
                </c:pt>
                <c:pt idx="15532">
                  <c:v>556.86500000000001</c:v>
                </c:pt>
                <c:pt idx="15533">
                  <c:v>556.904</c:v>
                </c:pt>
                <c:pt idx="15534">
                  <c:v>556.94200000000001</c:v>
                </c:pt>
                <c:pt idx="15535">
                  <c:v>556.98</c:v>
                </c:pt>
                <c:pt idx="15536">
                  <c:v>557.01800000000003</c:v>
                </c:pt>
                <c:pt idx="15537">
                  <c:v>557.05600000000004</c:v>
                </c:pt>
                <c:pt idx="15538">
                  <c:v>557.09500000000003</c:v>
                </c:pt>
                <c:pt idx="15539">
                  <c:v>557.13300000000004</c:v>
                </c:pt>
                <c:pt idx="15540">
                  <c:v>557.17100000000005</c:v>
                </c:pt>
                <c:pt idx="15541">
                  <c:v>557.20900000000006</c:v>
                </c:pt>
                <c:pt idx="15542">
                  <c:v>557.24800000000005</c:v>
                </c:pt>
                <c:pt idx="15543">
                  <c:v>557.28600000000006</c:v>
                </c:pt>
                <c:pt idx="15544">
                  <c:v>557.32399999999996</c:v>
                </c:pt>
                <c:pt idx="15545">
                  <c:v>557.36199999999997</c:v>
                </c:pt>
                <c:pt idx="15546">
                  <c:v>557.4</c:v>
                </c:pt>
                <c:pt idx="15547">
                  <c:v>557.43899999999996</c:v>
                </c:pt>
                <c:pt idx="15548">
                  <c:v>557.47699999999998</c:v>
                </c:pt>
                <c:pt idx="15549">
                  <c:v>557.51499999999999</c:v>
                </c:pt>
                <c:pt idx="15550">
                  <c:v>557.553</c:v>
                </c:pt>
                <c:pt idx="15551">
                  <c:v>557.59100000000001</c:v>
                </c:pt>
                <c:pt idx="15552">
                  <c:v>557.63</c:v>
                </c:pt>
                <c:pt idx="15553">
                  <c:v>557.66800000000001</c:v>
                </c:pt>
                <c:pt idx="15554">
                  <c:v>557.70600000000002</c:v>
                </c:pt>
                <c:pt idx="15555">
                  <c:v>557.74400000000003</c:v>
                </c:pt>
                <c:pt idx="15556">
                  <c:v>557.78200000000004</c:v>
                </c:pt>
                <c:pt idx="15557">
                  <c:v>557.82100000000003</c:v>
                </c:pt>
                <c:pt idx="15558">
                  <c:v>557.85900000000004</c:v>
                </c:pt>
                <c:pt idx="15559">
                  <c:v>557.89700000000005</c:v>
                </c:pt>
                <c:pt idx="15560">
                  <c:v>557.93500000000006</c:v>
                </c:pt>
                <c:pt idx="15561">
                  <c:v>557.97299999999996</c:v>
                </c:pt>
                <c:pt idx="15562">
                  <c:v>558.01200000000006</c:v>
                </c:pt>
                <c:pt idx="15563">
                  <c:v>558.05000000000007</c:v>
                </c:pt>
                <c:pt idx="15564">
                  <c:v>558.08799999999997</c:v>
                </c:pt>
                <c:pt idx="15565">
                  <c:v>558.12599999999998</c:v>
                </c:pt>
                <c:pt idx="15566">
                  <c:v>558.16399999999999</c:v>
                </c:pt>
                <c:pt idx="15567">
                  <c:v>558.202</c:v>
                </c:pt>
                <c:pt idx="15568">
                  <c:v>558.24099999999999</c:v>
                </c:pt>
                <c:pt idx="15569">
                  <c:v>558.279</c:v>
                </c:pt>
                <c:pt idx="15570">
                  <c:v>558.31700000000001</c:v>
                </c:pt>
                <c:pt idx="15571">
                  <c:v>558.35500000000002</c:v>
                </c:pt>
                <c:pt idx="15572">
                  <c:v>558.39300000000003</c:v>
                </c:pt>
                <c:pt idx="15573">
                  <c:v>558.43200000000002</c:v>
                </c:pt>
                <c:pt idx="15574">
                  <c:v>558.47</c:v>
                </c:pt>
                <c:pt idx="15575">
                  <c:v>558.50800000000004</c:v>
                </c:pt>
                <c:pt idx="15576">
                  <c:v>558.54600000000005</c:v>
                </c:pt>
                <c:pt idx="15577">
                  <c:v>558.58500000000004</c:v>
                </c:pt>
                <c:pt idx="15578">
                  <c:v>558.62300000000005</c:v>
                </c:pt>
                <c:pt idx="15579">
                  <c:v>558.66100000000006</c:v>
                </c:pt>
                <c:pt idx="15580">
                  <c:v>558.69899999999996</c:v>
                </c:pt>
                <c:pt idx="15581">
                  <c:v>558.73800000000006</c:v>
                </c:pt>
                <c:pt idx="15582">
                  <c:v>558.77600000000007</c:v>
                </c:pt>
                <c:pt idx="15583">
                  <c:v>558.81399999999996</c:v>
                </c:pt>
                <c:pt idx="15584">
                  <c:v>558.85199999999998</c:v>
                </c:pt>
                <c:pt idx="15585">
                  <c:v>558.89099999999996</c:v>
                </c:pt>
                <c:pt idx="15586">
                  <c:v>558.93000000000006</c:v>
                </c:pt>
                <c:pt idx="15587">
                  <c:v>558.96900000000005</c:v>
                </c:pt>
                <c:pt idx="15588">
                  <c:v>559.00800000000004</c:v>
                </c:pt>
                <c:pt idx="15589">
                  <c:v>559.04600000000005</c:v>
                </c:pt>
                <c:pt idx="15590">
                  <c:v>559.08500000000004</c:v>
                </c:pt>
                <c:pt idx="15591">
                  <c:v>559.12400000000002</c:v>
                </c:pt>
                <c:pt idx="15592">
                  <c:v>559.16300000000001</c:v>
                </c:pt>
                <c:pt idx="15593">
                  <c:v>559.202</c:v>
                </c:pt>
                <c:pt idx="15594">
                  <c:v>559.24099999999999</c:v>
                </c:pt>
                <c:pt idx="15595">
                  <c:v>559.279</c:v>
                </c:pt>
                <c:pt idx="15596">
                  <c:v>559.31799999999998</c:v>
                </c:pt>
                <c:pt idx="15597">
                  <c:v>559.35699999999997</c:v>
                </c:pt>
                <c:pt idx="15598">
                  <c:v>559.39599999999996</c:v>
                </c:pt>
                <c:pt idx="15599">
                  <c:v>559.43500000000006</c:v>
                </c:pt>
                <c:pt idx="15600">
                  <c:v>559.47400000000005</c:v>
                </c:pt>
                <c:pt idx="15601">
                  <c:v>559.51300000000003</c:v>
                </c:pt>
                <c:pt idx="15602">
                  <c:v>559.55200000000002</c:v>
                </c:pt>
                <c:pt idx="15603">
                  <c:v>559.59</c:v>
                </c:pt>
                <c:pt idx="15604">
                  <c:v>559.62900000000002</c:v>
                </c:pt>
                <c:pt idx="15605">
                  <c:v>559.66800000000001</c:v>
                </c:pt>
                <c:pt idx="15606">
                  <c:v>559.70699999999999</c:v>
                </c:pt>
                <c:pt idx="15607">
                  <c:v>559.74599999999998</c:v>
                </c:pt>
                <c:pt idx="15608">
                  <c:v>559.78499999999997</c:v>
                </c:pt>
                <c:pt idx="15609">
                  <c:v>559.82299999999998</c:v>
                </c:pt>
                <c:pt idx="15610">
                  <c:v>559.86199999999997</c:v>
                </c:pt>
                <c:pt idx="15611">
                  <c:v>559.90100000000007</c:v>
                </c:pt>
                <c:pt idx="15612">
                  <c:v>559.94000000000005</c:v>
                </c:pt>
                <c:pt idx="15613">
                  <c:v>559.97900000000004</c:v>
                </c:pt>
                <c:pt idx="15614">
                  <c:v>560.01700000000005</c:v>
                </c:pt>
                <c:pt idx="15615">
                  <c:v>560.05600000000004</c:v>
                </c:pt>
                <c:pt idx="15616">
                  <c:v>560.09500000000003</c:v>
                </c:pt>
                <c:pt idx="15617">
                  <c:v>560.13400000000001</c:v>
                </c:pt>
                <c:pt idx="15618">
                  <c:v>560.17200000000003</c:v>
                </c:pt>
                <c:pt idx="15619">
                  <c:v>560.21100000000001</c:v>
                </c:pt>
                <c:pt idx="15620">
                  <c:v>560.25</c:v>
                </c:pt>
                <c:pt idx="15621">
                  <c:v>560.28899999999999</c:v>
                </c:pt>
                <c:pt idx="15622">
                  <c:v>560.32799999999997</c:v>
                </c:pt>
                <c:pt idx="15623">
                  <c:v>560.36599999999999</c:v>
                </c:pt>
                <c:pt idx="15624">
                  <c:v>560.40499999999997</c:v>
                </c:pt>
                <c:pt idx="15625">
                  <c:v>560.44399999999996</c:v>
                </c:pt>
                <c:pt idx="15626">
                  <c:v>560.48300000000006</c:v>
                </c:pt>
                <c:pt idx="15627">
                  <c:v>560.52200000000005</c:v>
                </c:pt>
                <c:pt idx="15628">
                  <c:v>560.56000000000006</c:v>
                </c:pt>
                <c:pt idx="15629">
                  <c:v>560.59900000000005</c:v>
                </c:pt>
                <c:pt idx="15630">
                  <c:v>560.63800000000003</c:v>
                </c:pt>
                <c:pt idx="15631">
                  <c:v>560.67700000000002</c:v>
                </c:pt>
                <c:pt idx="15632">
                  <c:v>560.71600000000001</c:v>
                </c:pt>
                <c:pt idx="15633">
                  <c:v>560.75400000000002</c:v>
                </c:pt>
                <c:pt idx="15634">
                  <c:v>560.79300000000001</c:v>
                </c:pt>
                <c:pt idx="15635">
                  <c:v>560.83199999999999</c:v>
                </c:pt>
                <c:pt idx="15636">
                  <c:v>560.87099999999998</c:v>
                </c:pt>
                <c:pt idx="15637">
                  <c:v>560.91</c:v>
                </c:pt>
                <c:pt idx="15638">
                  <c:v>560.94899999999996</c:v>
                </c:pt>
                <c:pt idx="15639">
                  <c:v>560.98800000000006</c:v>
                </c:pt>
                <c:pt idx="15640">
                  <c:v>561.02600000000007</c:v>
                </c:pt>
                <c:pt idx="15641">
                  <c:v>561.06500000000005</c:v>
                </c:pt>
                <c:pt idx="15642">
                  <c:v>561.10400000000004</c:v>
                </c:pt>
                <c:pt idx="15643">
                  <c:v>561.14300000000003</c:v>
                </c:pt>
                <c:pt idx="15644">
                  <c:v>561.18200000000002</c:v>
                </c:pt>
                <c:pt idx="15645">
                  <c:v>561.221</c:v>
                </c:pt>
                <c:pt idx="15646">
                  <c:v>561.26</c:v>
                </c:pt>
                <c:pt idx="15647">
                  <c:v>561.29899999999998</c:v>
                </c:pt>
                <c:pt idx="15648">
                  <c:v>561.33699999999999</c:v>
                </c:pt>
                <c:pt idx="15649">
                  <c:v>561.37599999999998</c:v>
                </c:pt>
                <c:pt idx="15650">
                  <c:v>561.41499999999996</c:v>
                </c:pt>
                <c:pt idx="15651">
                  <c:v>561.45400000000006</c:v>
                </c:pt>
                <c:pt idx="15652">
                  <c:v>561.49300000000005</c:v>
                </c:pt>
                <c:pt idx="15653">
                  <c:v>561.53200000000004</c:v>
                </c:pt>
                <c:pt idx="15654">
                  <c:v>561.57100000000003</c:v>
                </c:pt>
                <c:pt idx="15655">
                  <c:v>561.61</c:v>
                </c:pt>
                <c:pt idx="15656">
                  <c:v>561.649</c:v>
                </c:pt>
                <c:pt idx="15657">
                  <c:v>561.68799999999999</c:v>
                </c:pt>
                <c:pt idx="15658">
                  <c:v>561.726</c:v>
                </c:pt>
                <c:pt idx="15659">
                  <c:v>561.76499999999999</c:v>
                </c:pt>
                <c:pt idx="15660">
                  <c:v>561.80399999999997</c:v>
                </c:pt>
                <c:pt idx="15661">
                  <c:v>561.84299999999996</c:v>
                </c:pt>
                <c:pt idx="15662">
                  <c:v>561.88200000000006</c:v>
                </c:pt>
                <c:pt idx="15663">
                  <c:v>561.92100000000005</c:v>
                </c:pt>
                <c:pt idx="15664">
                  <c:v>561.96</c:v>
                </c:pt>
                <c:pt idx="15665">
                  <c:v>561.99900000000002</c:v>
                </c:pt>
                <c:pt idx="15666">
                  <c:v>562.03800000000001</c:v>
                </c:pt>
                <c:pt idx="15667">
                  <c:v>562.07799999999997</c:v>
                </c:pt>
                <c:pt idx="15668">
                  <c:v>562.11699999999996</c:v>
                </c:pt>
                <c:pt idx="15669">
                  <c:v>562.15600000000006</c:v>
                </c:pt>
                <c:pt idx="15670">
                  <c:v>562.19500000000005</c:v>
                </c:pt>
                <c:pt idx="15671">
                  <c:v>562.23400000000004</c:v>
                </c:pt>
                <c:pt idx="15672">
                  <c:v>562.27300000000002</c:v>
                </c:pt>
                <c:pt idx="15673">
                  <c:v>562.31200000000001</c:v>
                </c:pt>
                <c:pt idx="15674">
                  <c:v>562.351</c:v>
                </c:pt>
                <c:pt idx="15675">
                  <c:v>562.39</c:v>
                </c:pt>
                <c:pt idx="15676">
                  <c:v>562.42899999999997</c:v>
                </c:pt>
                <c:pt idx="15677">
                  <c:v>562.46799999999996</c:v>
                </c:pt>
                <c:pt idx="15678">
                  <c:v>562.50800000000004</c:v>
                </c:pt>
                <c:pt idx="15679">
                  <c:v>562.54700000000003</c:v>
                </c:pt>
                <c:pt idx="15680">
                  <c:v>562.58600000000001</c:v>
                </c:pt>
                <c:pt idx="15681">
                  <c:v>562.625</c:v>
                </c:pt>
                <c:pt idx="15682">
                  <c:v>562.66399999999999</c:v>
                </c:pt>
                <c:pt idx="15683">
                  <c:v>562.70299999999997</c:v>
                </c:pt>
                <c:pt idx="15684">
                  <c:v>562.74199999999996</c:v>
                </c:pt>
                <c:pt idx="15685">
                  <c:v>562.78200000000004</c:v>
                </c:pt>
                <c:pt idx="15686">
                  <c:v>562.82100000000003</c:v>
                </c:pt>
                <c:pt idx="15687">
                  <c:v>562.86</c:v>
                </c:pt>
                <c:pt idx="15688">
                  <c:v>562.899</c:v>
                </c:pt>
                <c:pt idx="15689">
                  <c:v>562.93899999999996</c:v>
                </c:pt>
                <c:pt idx="15690">
                  <c:v>562.97800000000007</c:v>
                </c:pt>
                <c:pt idx="15691">
                  <c:v>563.01700000000005</c:v>
                </c:pt>
                <c:pt idx="15692">
                  <c:v>563.05600000000004</c:v>
                </c:pt>
                <c:pt idx="15693">
                  <c:v>563.09500000000003</c:v>
                </c:pt>
                <c:pt idx="15694">
                  <c:v>563.13499999999999</c:v>
                </c:pt>
                <c:pt idx="15695">
                  <c:v>563.17399999999998</c:v>
                </c:pt>
                <c:pt idx="15696">
                  <c:v>563.21299999999997</c:v>
                </c:pt>
                <c:pt idx="15697">
                  <c:v>563.25200000000007</c:v>
                </c:pt>
                <c:pt idx="15698">
                  <c:v>563.29200000000003</c:v>
                </c:pt>
                <c:pt idx="15699">
                  <c:v>563.33100000000002</c:v>
                </c:pt>
                <c:pt idx="15700">
                  <c:v>563.37</c:v>
                </c:pt>
                <c:pt idx="15701">
                  <c:v>563.40899999999999</c:v>
                </c:pt>
                <c:pt idx="15702">
                  <c:v>563.44899999999996</c:v>
                </c:pt>
                <c:pt idx="15703">
                  <c:v>563.48800000000006</c:v>
                </c:pt>
                <c:pt idx="15704">
                  <c:v>563.52700000000004</c:v>
                </c:pt>
                <c:pt idx="15705">
                  <c:v>563.56700000000001</c:v>
                </c:pt>
                <c:pt idx="15706">
                  <c:v>563.60599999999999</c:v>
                </c:pt>
                <c:pt idx="15707">
                  <c:v>563.64499999999998</c:v>
                </c:pt>
                <c:pt idx="15708">
                  <c:v>563.68500000000006</c:v>
                </c:pt>
                <c:pt idx="15709">
                  <c:v>563.72400000000005</c:v>
                </c:pt>
                <c:pt idx="15710">
                  <c:v>563.76300000000003</c:v>
                </c:pt>
                <c:pt idx="15711">
                  <c:v>563.803</c:v>
                </c:pt>
                <c:pt idx="15712">
                  <c:v>563.84199999999998</c:v>
                </c:pt>
                <c:pt idx="15713">
                  <c:v>563.88099999999997</c:v>
                </c:pt>
                <c:pt idx="15714">
                  <c:v>563.91999999999996</c:v>
                </c:pt>
                <c:pt idx="15715">
                  <c:v>563.96</c:v>
                </c:pt>
                <c:pt idx="15716">
                  <c:v>563.99900000000002</c:v>
                </c:pt>
                <c:pt idx="15717">
                  <c:v>564.03800000000001</c:v>
                </c:pt>
                <c:pt idx="15718">
                  <c:v>564.07799999999997</c:v>
                </c:pt>
                <c:pt idx="15719">
                  <c:v>564.11699999999996</c:v>
                </c:pt>
                <c:pt idx="15720">
                  <c:v>564.15600000000006</c:v>
                </c:pt>
                <c:pt idx="15721">
                  <c:v>564.19600000000003</c:v>
                </c:pt>
                <c:pt idx="15722">
                  <c:v>564.23500000000001</c:v>
                </c:pt>
                <c:pt idx="15723">
                  <c:v>564.274</c:v>
                </c:pt>
                <c:pt idx="15724">
                  <c:v>564.31399999999996</c:v>
                </c:pt>
                <c:pt idx="15725">
                  <c:v>564.35300000000007</c:v>
                </c:pt>
                <c:pt idx="15726">
                  <c:v>564.39200000000005</c:v>
                </c:pt>
                <c:pt idx="15727">
                  <c:v>564.43100000000004</c:v>
                </c:pt>
                <c:pt idx="15728">
                  <c:v>564.471</c:v>
                </c:pt>
                <c:pt idx="15729">
                  <c:v>564.51</c:v>
                </c:pt>
                <c:pt idx="15730">
                  <c:v>564.54899999999998</c:v>
                </c:pt>
                <c:pt idx="15731">
                  <c:v>564.58799999999997</c:v>
                </c:pt>
                <c:pt idx="15732">
                  <c:v>564.62800000000004</c:v>
                </c:pt>
                <c:pt idx="15733">
                  <c:v>564.66700000000003</c:v>
                </c:pt>
                <c:pt idx="15734">
                  <c:v>564.70600000000002</c:v>
                </c:pt>
                <c:pt idx="15735">
                  <c:v>564.745</c:v>
                </c:pt>
                <c:pt idx="15736">
                  <c:v>564.78499999999997</c:v>
                </c:pt>
                <c:pt idx="15737">
                  <c:v>564.82399999999996</c:v>
                </c:pt>
                <c:pt idx="15738">
                  <c:v>564.86300000000006</c:v>
                </c:pt>
                <c:pt idx="15739">
                  <c:v>564.90200000000004</c:v>
                </c:pt>
                <c:pt idx="15740">
                  <c:v>564.94100000000003</c:v>
                </c:pt>
                <c:pt idx="15741">
                  <c:v>564.98099999999999</c:v>
                </c:pt>
                <c:pt idx="15742">
                  <c:v>565.02</c:v>
                </c:pt>
                <c:pt idx="15743">
                  <c:v>565.05899999999997</c:v>
                </c:pt>
                <c:pt idx="15744">
                  <c:v>565.09799999999996</c:v>
                </c:pt>
                <c:pt idx="15745">
                  <c:v>565.13800000000003</c:v>
                </c:pt>
                <c:pt idx="15746">
                  <c:v>565.17700000000002</c:v>
                </c:pt>
                <c:pt idx="15747">
                  <c:v>565.21600000000001</c:v>
                </c:pt>
                <c:pt idx="15748">
                  <c:v>565.255</c:v>
                </c:pt>
                <c:pt idx="15749">
                  <c:v>565.29499999999996</c:v>
                </c:pt>
                <c:pt idx="15750">
                  <c:v>565.33400000000006</c:v>
                </c:pt>
                <c:pt idx="15751">
                  <c:v>565.37300000000005</c:v>
                </c:pt>
                <c:pt idx="15752">
                  <c:v>565.41200000000003</c:v>
                </c:pt>
                <c:pt idx="15753">
                  <c:v>565.452</c:v>
                </c:pt>
                <c:pt idx="15754">
                  <c:v>565.49099999999999</c:v>
                </c:pt>
                <c:pt idx="15755">
                  <c:v>565.53</c:v>
                </c:pt>
                <c:pt idx="15756">
                  <c:v>565.56899999999996</c:v>
                </c:pt>
                <c:pt idx="15757">
                  <c:v>565.60900000000004</c:v>
                </c:pt>
                <c:pt idx="15758">
                  <c:v>565.64800000000002</c:v>
                </c:pt>
                <c:pt idx="15759">
                  <c:v>565.68700000000001</c:v>
                </c:pt>
                <c:pt idx="15760">
                  <c:v>565.726</c:v>
                </c:pt>
                <c:pt idx="15761">
                  <c:v>565.76599999999996</c:v>
                </c:pt>
                <c:pt idx="15762">
                  <c:v>565.80500000000006</c:v>
                </c:pt>
                <c:pt idx="15763">
                  <c:v>565.84400000000005</c:v>
                </c:pt>
                <c:pt idx="15764">
                  <c:v>565.88300000000004</c:v>
                </c:pt>
                <c:pt idx="15765">
                  <c:v>565.923</c:v>
                </c:pt>
                <c:pt idx="15766">
                  <c:v>565.96199999999999</c:v>
                </c:pt>
                <c:pt idx="15767">
                  <c:v>566.00099999999998</c:v>
                </c:pt>
                <c:pt idx="15768">
                  <c:v>566.04</c:v>
                </c:pt>
                <c:pt idx="15769">
                  <c:v>566.08000000000004</c:v>
                </c:pt>
                <c:pt idx="15770">
                  <c:v>566.11900000000003</c:v>
                </c:pt>
                <c:pt idx="15771">
                  <c:v>566.15800000000002</c:v>
                </c:pt>
                <c:pt idx="15772">
                  <c:v>566.19799999999998</c:v>
                </c:pt>
                <c:pt idx="15773">
                  <c:v>566.23699999999997</c:v>
                </c:pt>
                <c:pt idx="15774">
                  <c:v>566.27600000000007</c:v>
                </c:pt>
                <c:pt idx="15775">
                  <c:v>566.31500000000005</c:v>
                </c:pt>
                <c:pt idx="15776">
                  <c:v>566.35400000000004</c:v>
                </c:pt>
                <c:pt idx="15777">
                  <c:v>566.39400000000001</c:v>
                </c:pt>
                <c:pt idx="15778">
                  <c:v>566.43299999999999</c:v>
                </c:pt>
                <c:pt idx="15779">
                  <c:v>566.47199999999998</c:v>
                </c:pt>
                <c:pt idx="15780">
                  <c:v>566.51099999999997</c:v>
                </c:pt>
                <c:pt idx="15781">
                  <c:v>566.55100000000004</c:v>
                </c:pt>
                <c:pt idx="15782">
                  <c:v>566.59</c:v>
                </c:pt>
                <c:pt idx="15783">
                  <c:v>566.62900000000002</c:v>
                </c:pt>
                <c:pt idx="15784">
                  <c:v>566.66800000000001</c:v>
                </c:pt>
                <c:pt idx="15785">
                  <c:v>566.70699999999999</c:v>
                </c:pt>
                <c:pt idx="15786">
                  <c:v>566.74599999999998</c:v>
                </c:pt>
                <c:pt idx="15787">
                  <c:v>566.78600000000006</c:v>
                </c:pt>
                <c:pt idx="15788">
                  <c:v>566.82500000000005</c:v>
                </c:pt>
                <c:pt idx="15789">
                  <c:v>566.86400000000003</c:v>
                </c:pt>
                <c:pt idx="15790">
                  <c:v>566.90300000000002</c:v>
                </c:pt>
                <c:pt idx="15791">
                  <c:v>566.94200000000001</c:v>
                </c:pt>
                <c:pt idx="15792">
                  <c:v>566.98099999999999</c:v>
                </c:pt>
                <c:pt idx="15793">
                  <c:v>567.02099999999996</c:v>
                </c:pt>
                <c:pt idx="15794">
                  <c:v>567.06000000000006</c:v>
                </c:pt>
                <c:pt idx="15795">
                  <c:v>567.09900000000005</c:v>
                </c:pt>
                <c:pt idx="15796">
                  <c:v>567.13800000000003</c:v>
                </c:pt>
                <c:pt idx="15797">
                  <c:v>567.17700000000002</c:v>
                </c:pt>
                <c:pt idx="15798">
                  <c:v>567.21600000000001</c:v>
                </c:pt>
                <c:pt idx="15799">
                  <c:v>567.255</c:v>
                </c:pt>
                <c:pt idx="15800">
                  <c:v>567.29399999999998</c:v>
                </c:pt>
                <c:pt idx="15801">
                  <c:v>567.33400000000006</c:v>
                </c:pt>
                <c:pt idx="15802">
                  <c:v>567.37300000000005</c:v>
                </c:pt>
                <c:pt idx="15803">
                  <c:v>567.41200000000003</c:v>
                </c:pt>
                <c:pt idx="15804">
                  <c:v>567.45100000000002</c:v>
                </c:pt>
                <c:pt idx="15805">
                  <c:v>567.49</c:v>
                </c:pt>
                <c:pt idx="15806">
                  <c:v>567.529</c:v>
                </c:pt>
                <c:pt idx="15807">
                  <c:v>567.56799999999998</c:v>
                </c:pt>
                <c:pt idx="15808">
                  <c:v>567.60699999999997</c:v>
                </c:pt>
                <c:pt idx="15809">
                  <c:v>567.64599999999996</c:v>
                </c:pt>
                <c:pt idx="15810">
                  <c:v>567.68500000000006</c:v>
                </c:pt>
                <c:pt idx="15811">
                  <c:v>567.72500000000002</c:v>
                </c:pt>
                <c:pt idx="15812">
                  <c:v>567.76400000000001</c:v>
                </c:pt>
                <c:pt idx="15813">
                  <c:v>567.803</c:v>
                </c:pt>
                <c:pt idx="15814">
                  <c:v>567.84199999999998</c:v>
                </c:pt>
                <c:pt idx="15815">
                  <c:v>567.88099999999997</c:v>
                </c:pt>
                <c:pt idx="15816">
                  <c:v>567.91999999999996</c:v>
                </c:pt>
                <c:pt idx="15817">
                  <c:v>567.95900000000006</c:v>
                </c:pt>
                <c:pt idx="15818">
                  <c:v>567.99800000000005</c:v>
                </c:pt>
                <c:pt idx="15819">
                  <c:v>568.03700000000003</c:v>
                </c:pt>
                <c:pt idx="15820">
                  <c:v>568.07600000000002</c:v>
                </c:pt>
                <c:pt idx="15821">
                  <c:v>568.11500000000001</c:v>
                </c:pt>
                <c:pt idx="15822">
                  <c:v>568.154</c:v>
                </c:pt>
                <c:pt idx="15823">
                  <c:v>568.19299999999998</c:v>
                </c:pt>
                <c:pt idx="15824">
                  <c:v>568.23199999999997</c:v>
                </c:pt>
                <c:pt idx="15825">
                  <c:v>568.27099999999996</c:v>
                </c:pt>
                <c:pt idx="15826">
                  <c:v>568.31000000000006</c:v>
                </c:pt>
                <c:pt idx="15827">
                  <c:v>568.35</c:v>
                </c:pt>
                <c:pt idx="15828">
                  <c:v>568.38900000000001</c:v>
                </c:pt>
                <c:pt idx="15829">
                  <c:v>568.428</c:v>
                </c:pt>
                <c:pt idx="15830">
                  <c:v>568.46699999999998</c:v>
                </c:pt>
                <c:pt idx="15831">
                  <c:v>568.50599999999997</c:v>
                </c:pt>
                <c:pt idx="15832">
                  <c:v>568.54499999999996</c:v>
                </c:pt>
                <c:pt idx="15833">
                  <c:v>568.58400000000006</c:v>
                </c:pt>
                <c:pt idx="15834">
                  <c:v>568.62400000000002</c:v>
                </c:pt>
                <c:pt idx="15835">
                  <c:v>568.66300000000001</c:v>
                </c:pt>
                <c:pt idx="15836">
                  <c:v>568.702</c:v>
                </c:pt>
                <c:pt idx="15837">
                  <c:v>568.74099999999999</c:v>
                </c:pt>
                <c:pt idx="15838">
                  <c:v>568.78</c:v>
                </c:pt>
                <c:pt idx="15839">
                  <c:v>568.81899999999996</c:v>
                </c:pt>
                <c:pt idx="15840">
                  <c:v>568.85900000000004</c:v>
                </c:pt>
                <c:pt idx="15841">
                  <c:v>568.89800000000002</c:v>
                </c:pt>
                <c:pt idx="15842">
                  <c:v>568.93700000000001</c:v>
                </c:pt>
                <c:pt idx="15843">
                  <c:v>568.976</c:v>
                </c:pt>
                <c:pt idx="15844">
                  <c:v>569.01499999999999</c:v>
                </c:pt>
                <c:pt idx="15845">
                  <c:v>569.05500000000006</c:v>
                </c:pt>
                <c:pt idx="15846">
                  <c:v>569.09400000000005</c:v>
                </c:pt>
                <c:pt idx="15847">
                  <c:v>569.13300000000004</c:v>
                </c:pt>
                <c:pt idx="15848">
                  <c:v>569.17200000000003</c:v>
                </c:pt>
                <c:pt idx="15849">
                  <c:v>569.21100000000001</c:v>
                </c:pt>
                <c:pt idx="15850">
                  <c:v>569.25</c:v>
                </c:pt>
                <c:pt idx="15851">
                  <c:v>569.29</c:v>
                </c:pt>
                <c:pt idx="15852">
                  <c:v>569.32900000000006</c:v>
                </c:pt>
                <c:pt idx="15853">
                  <c:v>569.36800000000005</c:v>
                </c:pt>
                <c:pt idx="15854">
                  <c:v>569.40700000000004</c:v>
                </c:pt>
                <c:pt idx="15855">
                  <c:v>569.45600000000002</c:v>
                </c:pt>
                <c:pt idx="15856">
                  <c:v>569.50400000000002</c:v>
                </c:pt>
                <c:pt idx="15857">
                  <c:v>569.55100000000004</c:v>
                </c:pt>
                <c:pt idx="15858">
                  <c:v>569.59900000000005</c:v>
                </c:pt>
                <c:pt idx="15859">
                  <c:v>569.64700000000005</c:v>
                </c:pt>
                <c:pt idx="15860">
                  <c:v>569.69399999999996</c:v>
                </c:pt>
                <c:pt idx="15861">
                  <c:v>569.74199999999996</c:v>
                </c:pt>
                <c:pt idx="15862">
                  <c:v>569.78899999999999</c:v>
                </c:pt>
                <c:pt idx="15863">
                  <c:v>569.83600000000001</c:v>
                </c:pt>
                <c:pt idx="15864">
                  <c:v>569.88200000000006</c:v>
                </c:pt>
                <c:pt idx="15865">
                  <c:v>569.92899999999997</c:v>
                </c:pt>
                <c:pt idx="15866">
                  <c:v>569.97500000000002</c:v>
                </c:pt>
                <c:pt idx="15867">
                  <c:v>570.02099999999996</c:v>
                </c:pt>
                <c:pt idx="15868">
                  <c:v>570.06799999999998</c:v>
                </c:pt>
                <c:pt idx="15869">
                  <c:v>570.11400000000003</c:v>
                </c:pt>
                <c:pt idx="15870">
                  <c:v>570.16</c:v>
                </c:pt>
                <c:pt idx="15871">
                  <c:v>570.20600000000002</c:v>
                </c:pt>
                <c:pt idx="15872">
                  <c:v>570.25200000000007</c:v>
                </c:pt>
                <c:pt idx="15873">
                  <c:v>570.298</c:v>
                </c:pt>
                <c:pt idx="15874">
                  <c:v>570.34400000000005</c:v>
                </c:pt>
                <c:pt idx="15875">
                  <c:v>570.39</c:v>
                </c:pt>
                <c:pt idx="15876">
                  <c:v>570.43600000000004</c:v>
                </c:pt>
                <c:pt idx="15877">
                  <c:v>570.48199999999997</c:v>
                </c:pt>
                <c:pt idx="15878">
                  <c:v>570.529</c:v>
                </c:pt>
                <c:pt idx="15879">
                  <c:v>570.57500000000005</c:v>
                </c:pt>
                <c:pt idx="15880">
                  <c:v>570.62199999999996</c:v>
                </c:pt>
                <c:pt idx="15881">
                  <c:v>570.66899999999998</c:v>
                </c:pt>
                <c:pt idx="15882">
                  <c:v>570.71600000000001</c:v>
                </c:pt>
                <c:pt idx="15883">
                  <c:v>570.76300000000003</c:v>
                </c:pt>
                <c:pt idx="15884">
                  <c:v>570.81000000000006</c:v>
                </c:pt>
                <c:pt idx="15885">
                  <c:v>570.85800000000006</c:v>
                </c:pt>
                <c:pt idx="15886">
                  <c:v>570.90600000000006</c:v>
                </c:pt>
                <c:pt idx="15887">
                  <c:v>570.95400000000006</c:v>
                </c:pt>
                <c:pt idx="15888">
                  <c:v>571.00200000000007</c:v>
                </c:pt>
                <c:pt idx="15889">
                  <c:v>571.05000000000007</c:v>
                </c:pt>
                <c:pt idx="15890">
                  <c:v>571.09799999999996</c:v>
                </c:pt>
                <c:pt idx="15891">
                  <c:v>571.14599999999996</c:v>
                </c:pt>
                <c:pt idx="15892">
                  <c:v>571.19399999999996</c:v>
                </c:pt>
                <c:pt idx="15893">
                  <c:v>571.24300000000005</c:v>
                </c:pt>
                <c:pt idx="15894">
                  <c:v>571.29100000000005</c:v>
                </c:pt>
                <c:pt idx="15895">
                  <c:v>571.33900000000006</c:v>
                </c:pt>
                <c:pt idx="15896">
                  <c:v>571.38800000000003</c:v>
                </c:pt>
                <c:pt idx="15897">
                  <c:v>571.43600000000004</c:v>
                </c:pt>
                <c:pt idx="15898">
                  <c:v>571.48500000000001</c:v>
                </c:pt>
                <c:pt idx="15899">
                  <c:v>571.53300000000002</c:v>
                </c:pt>
                <c:pt idx="15900">
                  <c:v>571.58199999999999</c:v>
                </c:pt>
                <c:pt idx="15901">
                  <c:v>571.63099999999997</c:v>
                </c:pt>
                <c:pt idx="15902">
                  <c:v>571.67899999999997</c:v>
                </c:pt>
                <c:pt idx="15903">
                  <c:v>571.72800000000007</c:v>
                </c:pt>
                <c:pt idx="15904">
                  <c:v>571.77700000000004</c:v>
                </c:pt>
                <c:pt idx="15905">
                  <c:v>571.82600000000002</c:v>
                </c:pt>
                <c:pt idx="15906">
                  <c:v>571.875</c:v>
                </c:pt>
                <c:pt idx="15907">
                  <c:v>571.923</c:v>
                </c:pt>
                <c:pt idx="15908">
                  <c:v>571.97199999999998</c:v>
                </c:pt>
                <c:pt idx="15909">
                  <c:v>572.02099999999996</c:v>
                </c:pt>
                <c:pt idx="15910">
                  <c:v>572.07000000000005</c:v>
                </c:pt>
                <c:pt idx="15911">
                  <c:v>572.11900000000003</c:v>
                </c:pt>
                <c:pt idx="15912">
                  <c:v>572.16899999999998</c:v>
                </c:pt>
                <c:pt idx="15913">
                  <c:v>572.21799999999996</c:v>
                </c:pt>
                <c:pt idx="15914">
                  <c:v>572.26700000000005</c:v>
                </c:pt>
                <c:pt idx="15915">
                  <c:v>572.31600000000003</c:v>
                </c:pt>
                <c:pt idx="15916">
                  <c:v>572.36500000000001</c:v>
                </c:pt>
                <c:pt idx="15917">
                  <c:v>572.41399999999999</c:v>
                </c:pt>
                <c:pt idx="15918">
                  <c:v>572.46299999999997</c:v>
                </c:pt>
                <c:pt idx="15919">
                  <c:v>572.51300000000003</c:v>
                </c:pt>
                <c:pt idx="15920">
                  <c:v>572.56200000000001</c:v>
                </c:pt>
                <c:pt idx="15921">
                  <c:v>572.61099999999999</c:v>
                </c:pt>
                <c:pt idx="15922">
                  <c:v>572.66</c:v>
                </c:pt>
                <c:pt idx="15923">
                  <c:v>572.71</c:v>
                </c:pt>
                <c:pt idx="15924">
                  <c:v>572.75900000000001</c:v>
                </c:pt>
                <c:pt idx="15925">
                  <c:v>572.80799999999999</c:v>
                </c:pt>
                <c:pt idx="15926">
                  <c:v>572.85800000000006</c:v>
                </c:pt>
                <c:pt idx="15927">
                  <c:v>572.90700000000004</c:v>
                </c:pt>
                <c:pt idx="15928">
                  <c:v>572.95600000000002</c:v>
                </c:pt>
                <c:pt idx="15929">
                  <c:v>573.00599999999997</c:v>
                </c:pt>
                <c:pt idx="15930">
                  <c:v>573.05500000000006</c:v>
                </c:pt>
                <c:pt idx="15931">
                  <c:v>573.10500000000002</c:v>
                </c:pt>
                <c:pt idx="15932">
                  <c:v>573.154</c:v>
                </c:pt>
                <c:pt idx="15933">
                  <c:v>573.20299999999997</c:v>
                </c:pt>
                <c:pt idx="15934">
                  <c:v>573.25300000000004</c:v>
                </c:pt>
                <c:pt idx="15935">
                  <c:v>573.30200000000002</c:v>
                </c:pt>
                <c:pt idx="15936">
                  <c:v>573.351</c:v>
                </c:pt>
                <c:pt idx="15937">
                  <c:v>573.40100000000007</c:v>
                </c:pt>
                <c:pt idx="15938">
                  <c:v>573.45000000000005</c:v>
                </c:pt>
                <c:pt idx="15939">
                  <c:v>573.5</c:v>
                </c:pt>
                <c:pt idx="15940">
                  <c:v>573.54899999999998</c:v>
                </c:pt>
                <c:pt idx="15941">
                  <c:v>573.59799999999996</c:v>
                </c:pt>
                <c:pt idx="15942">
                  <c:v>573.64800000000002</c:v>
                </c:pt>
                <c:pt idx="15943">
                  <c:v>573.697</c:v>
                </c:pt>
                <c:pt idx="15944">
                  <c:v>573.74699999999996</c:v>
                </c:pt>
                <c:pt idx="15945">
                  <c:v>573.79600000000005</c:v>
                </c:pt>
                <c:pt idx="15946">
                  <c:v>573.84500000000003</c:v>
                </c:pt>
                <c:pt idx="15947">
                  <c:v>573.89499999999998</c:v>
                </c:pt>
                <c:pt idx="15948">
                  <c:v>573.94399999999996</c:v>
                </c:pt>
                <c:pt idx="15949">
                  <c:v>573.99400000000003</c:v>
                </c:pt>
                <c:pt idx="15950">
                  <c:v>574.04300000000001</c:v>
                </c:pt>
                <c:pt idx="15951">
                  <c:v>574.09299999999996</c:v>
                </c:pt>
                <c:pt idx="15952">
                  <c:v>574.14200000000005</c:v>
                </c:pt>
                <c:pt idx="15953">
                  <c:v>574.19100000000003</c:v>
                </c:pt>
                <c:pt idx="15954">
                  <c:v>574.24099999999999</c:v>
                </c:pt>
                <c:pt idx="15955">
                  <c:v>574.29</c:v>
                </c:pt>
                <c:pt idx="15956">
                  <c:v>574.34</c:v>
                </c:pt>
                <c:pt idx="15957">
                  <c:v>574.38900000000001</c:v>
                </c:pt>
                <c:pt idx="15958">
                  <c:v>574.43899999999996</c:v>
                </c:pt>
                <c:pt idx="15959">
                  <c:v>574.48800000000006</c:v>
                </c:pt>
                <c:pt idx="15960">
                  <c:v>574.53700000000003</c:v>
                </c:pt>
                <c:pt idx="15961">
                  <c:v>574.58699999999999</c:v>
                </c:pt>
                <c:pt idx="15962">
                  <c:v>574.63599999999997</c:v>
                </c:pt>
                <c:pt idx="15963">
                  <c:v>574.68600000000004</c:v>
                </c:pt>
                <c:pt idx="15964">
                  <c:v>574.73500000000001</c:v>
                </c:pt>
                <c:pt idx="15965">
                  <c:v>574.78499999999997</c:v>
                </c:pt>
                <c:pt idx="15966">
                  <c:v>574.83400000000006</c:v>
                </c:pt>
                <c:pt idx="15967">
                  <c:v>574.88400000000001</c:v>
                </c:pt>
                <c:pt idx="15968">
                  <c:v>574.93299999999999</c:v>
                </c:pt>
                <c:pt idx="15969">
                  <c:v>574.98199999999997</c:v>
                </c:pt>
                <c:pt idx="15970">
                  <c:v>575.03200000000004</c:v>
                </c:pt>
                <c:pt idx="15971">
                  <c:v>575.08100000000002</c:v>
                </c:pt>
                <c:pt idx="15972">
                  <c:v>575.13</c:v>
                </c:pt>
                <c:pt idx="15973">
                  <c:v>575.17899999999997</c:v>
                </c:pt>
                <c:pt idx="15974">
                  <c:v>575.22900000000004</c:v>
                </c:pt>
                <c:pt idx="15975">
                  <c:v>575.27800000000002</c:v>
                </c:pt>
                <c:pt idx="15976">
                  <c:v>575.327</c:v>
                </c:pt>
                <c:pt idx="15977">
                  <c:v>575.37599999999998</c:v>
                </c:pt>
                <c:pt idx="15978">
                  <c:v>575.42600000000004</c:v>
                </c:pt>
                <c:pt idx="15979">
                  <c:v>575.47500000000002</c:v>
                </c:pt>
                <c:pt idx="15980">
                  <c:v>575.524</c:v>
                </c:pt>
                <c:pt idx="15981">
                  <c:v>575.57299999999998</c:v>
                </c:pt>
                <c:pt idx="15982">
                  <c:v>575.62199999999996</c:v>
                </c:pt>
                <c:pt idx="15983">
                  <c:v>575.67200000000003</c:v>
                </c:pt>
                <c:pt idx="15984">
                  <c:v>575.721</c:v>
                </c:pt>
                <c:pt idx="15985">
                  <c:v>575.77</c:v>
                </c:pt>
                <c:pt idx="15986">
                  <c:v>575.81899999999996</c:v>
                </c:pt>
                <c:pt idx="15987">
                  <c:v>575.86900000000003</c:v>
                </c:pt>
                <c:pt idx="15988">
                  <c:v>575.91800000000001</c:v>
                </c:pt>
                <c:pt idx="15989">
                  <c:v>575.96699999999998</c:v>
                </c:pt>
                <c:pt idx="15990">
                  <c:v>576.01599999999996</c:v>
                </c:pt>
                <c:pt idx="15991">
                  <c:v>576.06600000000003</c:v>
                </c:pt>
                <c:pt idx="15992">
                  <c:v>576.11500000000001</c:v>
                </c:pt>
                <c:pt idx="15993">
                  <c:v>576.16399999999999</c:v>
                </c:pt>
                <c:pt idx="15994">
                  <c:v>576.21299999999997</c:v>
                </c:pt>
                <c:pt idx="15995">
                  <c:v>576.26300000000003</c:v>
                </c:pt>
                <c:pt idx="15996">
                  <c:v>576.31200000000001</c:v>
                </c:pt>
                <c:pt idx="15997">
                  <c:v>576.36099999999999</c:v>
                </c:pt>
                <c:pt idx="15998">
                  <c:v>576.41</c:v>
                </c:pt>
                <c:pt idx="15999">
                  <c:v>576.45900000000006</c:v>
                </c:pt>
                <c:pt idx="16000">
                  <c:v>576.50900000000001</c:v>
                </c:pt>
                <c:pt idx="16001">
                  <c:v>576.55799999999999</c:v>
                </c:pt>
                <c:pt idx="16002">
                  <c:v>576.60699999999997</c:v>
                </c:pt>
                <c:pt idx="16003">
                  <c:v>576.65600000000006</c:v>
                </c:pt>
                <c:pt idx="16004">
                  <c:v>576.70600000000002</c:v>
                </c:pt>
                <c:pt idx="16005">
                  <c:v>576.755</c:v>
                </c:pt>
                <c:pt idx="16006">
                  <c:v>576.80399999999997</c:v>
                </c:pt>
                <c:pt idx="16007">
                  <c:v>576.85300000000007</c:v>
                </c:pt>
                <c:pt idx="16008">
                  <c:v>576.90300000000002</c:v>
                </c:pt>
                <c:pt idx="16009">
                  <c:v>576.952</c:v>
                </c:pt>
                <c:pt idx="16010">
                  <c:v>577.00099999999998</c:v>
                </c:pt>
                <c:pt idx="16011">
                  <c:v>577.05000000000007</c:v>
                </c:pt>
                <c:pt idx="16012">
                  <c:v>577.1</c:v>
                </c:pt>
                <c:pt idx="16013">
                  <c:v>577.149</c:v>
                </c:pt>
                <c:pt idx="16014">
                  <c:v>577.19799999999998</c:v>
                </c:pt>
                <c:pt idx="16015">
                  <c:v>577.24699999999996</c:v>
                </c:pt>
                <c:pt idx="16016">
                  <c:v>577.29700000000003</c:v>
                </c:pt>
                <c:pt idx="16017">
                  <c:v>577.346</c:v>
                </c:pt>
                <c:pt idx="16018">
                  <c:v>577.39499999999998</c:v>
                </c:pt>
                <c:pt idx="16019">
                  <c:v>577.44399999999996</c:v>
                </c:pt>
                <c:pt idx="16020">
                  <c:v>577.49400000000003</c:v>
                </c:pt>
                <c:pt idx="16021">
                  <c:v>577.54300000000001</c:v>
                </c:pt>
                <c:pt idx="16022">
                  <c:v>577.59199999999998</c:v>
                </c:pt>
                <c:pt idx="16023">
                  <c:v>577.64200000000005</c:v>
                </c:pt>
                <c:pt idx="16024">
                  <c:v>577.69100000000003</c:v>
                </c:pt>
                <c:pt idx="16025">
                  <c:v>577.74099999999999</c:v>
                </c:pt>
                <c:pt idx="16026">
                  <c:v>577.79</c:v>
                </c:pt>
                <c:pt idx="16027">
                  <c:v>577.83900000000006</c:v>
                </c:pt>
                <c:pt idx="16028">
                  <c:v>577.88900000000001</c:v>
                </c:pt>
                <c:pt idx="16029">
                  <c:v>577.93799999999999</c:v>
                </c:pt>
                <c:pt idx="16030">
                  <c:v>577.98800000000006</c:v>
                </c:pt>
                <c:pt idx="16031">
                  <c:v>578.03700000000003</c:v>
                </c:pt>
                <c:pt idx="16032">
                  <c:v>578.08699999999999</c:v>
                </c:pt>
                <c:pt idx="16033">
                  <c:v>578.13599999999997</c:v>
                </c:pt>
                <c:pt idx="16034">
                  <c:v>578.18600000000004</c:v>
                </c:pt>
                <c:pt idx="16035">
                  <c:v>578.23500000000001</c:v>
                </c:pt>
                <c:pt idx="16036">
                  <c:v>578.28499999999997</c:v>
                </c:pt>
                <c:pt idx="16037">
                  <c:v>578.33400000000006</c:v>
                </c:pt>
                <c:pt idx="16038">
                  <c:v>578.38400000000001</c:v>
                </c:pt>
                <c:pt idx="16039">
                  <c:v>578.43399999999997</c:v>
                </c:pt>
                <c:pt idx="16040">
                  <c:v>578.48300000000006</c:v>
                </c:pt>
                <c:pt idx="16041">
                  <c:v>578.53300000000002</c:v>
                </c:pt>
                <c:pt idx="16042">
                  <c:v>578.58199999999999</c:v>
                </c:pt>
                <c:pt idx="16043">
                  <c:v>578.63200000000006</c:v>
                </c:pt>
                <c:pt idx="16044">
                  <c:v>578.68100000000004</c:v>
                </c:pt>
                <c:pt idx="16045">
                  <c:v>578.73099999999999</c:v>
                </c:pt>
                <c:pt idx="16046">
                  <c:v>578.78100000000006</c:v>
                </c:pt>
                <c:pt idx="16047">
                  <c:v>578.83000000000004</c:v>
                </c:pt>
                <c:pt idx="16048">
                  <c:v>578.88</c:v>
                </c:pt>
                <c:pt idx="16049">
                  <c:v>578.93000000000006</c:v>
                </c:pt>
                <c:pt idx="16050">
                  <c:v>578.97900000000004</c:v>
                </c:pt>
                <c:pt idx="16051">
                  <c:v>579.029</c:v>
                </c:pt>
                <c:pt idx="16052">
                  <c:v>579.07900000000006</c:v>
                </c:pt>
                <c:pt idx="16053">
                  <c:v>579.12900000000002</c:v>
                </c:pt>
                <c:pt idx="16054">
                  <c:v>579.178</c:v>
                </c:pt>
                <c:pt idx="16055">
                  <c:v>579.22800000000007</c:v>
                </c:pt>
                <c:pt idx="16056">
                  <c:v>579.27800000000002</c:v>
                </c:pt>
                <c:pt idx="16057">
                  <c:v>579.327</c:v>
                </c:pt>
                <c:pt idx="16058">
                  <c:v>579.37700000000007</c:v>
                </c:pt>
                <c:pt idx="16059">
                  <c:v>579.42700000000002</c:v>
                </c:pt>
                <c:pt idx="16060">
                  <c:v>579.476</c:v>
                </c:pt>
                <c:pt idx="16061">
                  <c:v>579.52600000000007</c:v>
                </c:pt>
                <c:pt idx="16062">
                  <c:v>579.57600000000002</c:v>
                </c:pt>
                <c:pt idx="16063">
                  <c:v>579.625</c:v>
                </c:pt>
                <c:pt idx="16064">
                  <c:v>579.67500000000007</c:v>
                </c:pt>
                <c:pt idx="16065">
                  <c:v>579.72500000000002</c:v>
                </c:pt>
                <c:pt idx="16066">
                  <c:v>579.774</c:v>
                </c:pt>
                <c:pt idx="16067">
                  <c:v>579.82399999999996</c:v>
                </c:pt>
                <c:pt idx="16068">
                  <c:v>579.87400000000002</c:v>
                </c:pt>
                <c:pt idx="16069">
                  <c:v>579.92399999999998</c:v>
                </c:pt>
                <c:pt idx="16070">
                  <c:v>579.97299999999996</c:v>
                </c:pt>
                <c:pt idx="16071">
                  <c:v>580.02300000000002</c:v>
                </c:pt>
                <c:pt idx="16072">
                  <c:v>580.072</c:v>
                </c:pt>
                <c:pt idx="16073">
                  <c:v>580.12199999999996</c:v>
                </c:pt>
                <c:pt idx="16074">
                  <c:v>580.17200000000003</c:v>
                </c:pt>
                <c:pt idx="16075">
                  <c:v>580.221</c:v>
                </c:pt>
                <c:pt idx="16076">
                  <c:v>580.27099999999996</c:v>
                </c:pt>
                <c:pt idx="16077">
                  <c:v>580.32100000000003</c:v>
                </c:pt>
                <c:pt idx="16078">
                  <c:v>580.37</c:v>
                </c:pt>
                <c:pt idx="16079">
                  <c:v>580.41999999999996</c:v>
                </c:pt>
                <c:pt idx="16080">
                  <c:v>580.47</c:v>
                </c:pt>
                <c:pt idx="16081">
                  <c:v>580.51900000000001</c:v>
                </c:pt>
                <c:pt idx="16082">
                  <c:v>580.56899999999996</c:v>
                </c:pt>
                <c:pt idx="16083">
                  <c:v>580.61900000000003</c:v>
                </c:pt>
                <c:pt idx="16084">
                  <c:v>580.66800000000001</c:v>
                </c:pt>
                <c:pt idx="16085">
                  <c:v>580.71799999999996</c:v>
                </c:pt>
                <c:pt idx="16086">
                  <c:v>580.76800000000003</c:v>
                </c:pt>
                <c:pt idx="16087">
                  <c:v>580.81700000000001</c:v>
                </c:pt>
                <c:pt idx="16088">
                  <c:v>580.86699999999996</c:v>
                </c:pt>
                <c:pt idx="16089">
                  <c:v>580.91700000000003</c:v>
                </c:pt>
                <c:pt idx="16090">
                  <c:v>580.96600000000001</c:v>
                </c:pt>
                <c:pt idx="16091">
                  <c:v>581.01599999999996</c:v>
                </c:pt>
                <c:pt idx="16092">
                  <c:v>581.06500000000005</c:v>
                </c:pt>
                <c:pt idx="16093">
                  <c:v>581.11500000000001</c:v>
                </c:pt>
                <c:pt idx="16094">
                  <c:v>581.16499999999996</c:v>
                </c:pt>
                <c:pt idx="16095">
                  <c:v>581.21400000000006</c:v>
                </c:pt>
                <c:pt idx="16096">
                  <c:v>581.26400000000001</c:v>
                </c:pt>
                <c:pt idx="16097">
                  <c:v>581.31399999999996</c:v>
                </c:pt>
                <c:pt idx="16098">
                  <c:v>581.36300000000006</c:v>
                </c:pt>
                <c:pt idx="16099">
                  <c:v>581.41300000000001</c:v>
                </c:pt>
                <c:pt idx="16100">
                  <c:v>581.46299999999997</c:v>
                </c:pt>
                <c:pt idx="16101">
                  <c:v>581.51200000000006</c:v>
                </c:pt>
                <c:pt idx="16102">
                  <c:v>581.56200000000001</c:v>
                </c:pt>
                <c:pt idx="16103">
                  <c:v>581.61199999999997</c:v>
                </c:pt>
                <c:pt idx="16104">
                  <c:v>581.66100000000006</c:v>
                </c:pt>
                <c:pt idx="16105">
                  <c:v>581.71100000000001</c:v>
                </c:pt>
                <c:pt idx="16106">
                  <c:v>581.76099999999997</c:v>
                </c:pt>
                <c:pt idx="16107">
                  <c:v>581.81000000000006</c:v>
                </c:pt>
                <c:pt idx="16108">
                  <c:v>581.86</c:v>
                </c:pt>
                <c:pt idx="16109">
                  <c:v>581.91</c:v>
                </c:pt>
                <c:pt idx="16110">
                  <c:v>581.95900000000006</c:v>
                </c:pt>
                <c:pt idx="16111">
                  <c:v>582.00900000000001</c:v>
                </c:pt>
                <c:pt idx="16112">
                  <c:v>582.05799999999999</c:v>
                </c:pt>
                <c:pt idx="16113">
                  <c:v>582.10800000000006</c:v>
                </c:pt>
                <c:pt idx="16114">
                  <c:v>582.15800000000002</c:v>
                </c:pt>
                <c:pt idx="16115">
                  <c:v>582.20699999999999</c:v>
                </c:pt>
                <c:pt idx="16116">
                  <c:v>582.25700000000006</c:v>
                </c:pt>
                <c:pt idx="16117">
                  <c:v>582.30600000000004</c:v>
                </c:pt>
                <c:pt idx="16118">
                  <c:v>582.35599999999999</c:v>
                </c:pt>
                <c:pt idx="16119">
                  <c:v>582.40600000000006</c:v>
                </c:pt>
                <c:pt idx="16120">
                  <c:v>582.45500000000004</c:v>
                </c:pt>
                <c:pt idx="16121">
                  <c:v>582.505</c:v>
                </c:pt>
                <c:pt idx="16122">
                  <c:v>582.55399999999997</c:v>
                </c:pt>
                <c:pt idx="16123">
                  <c:v>582.60400000000004</c:v>
                </c:pt>
                <c:pt idx="16124">
                  <c:v>582.65300000000002</c:v>
                </c:pt>
                <c:pt idx="16125">
                  <c:v>582.70299999999997</c:v>
                </c:pt>
                <c:pt idx="16126">
                  <c:v>582.75200000000007</c:v>
                </c:pt>
                <c:pt idx="16127">
                  <c:v>582.80200000000002</c:v>
                </c:pt>
                <c:pt idx="16128">
                  <c:v>582.851</c:v>
                </c:pt>
                <c:pt idx="16129">
                  <c:v>582.90100000000007</c:v>
                </c:pt>
                <c:pt idx="16130">
                  <c:v>582.95000000000005</c:v>
                </c:pt>
                <c:pt idx="16131">
                  <c:v>583</c:v>
                </c:pt>
                <c:pt idx="16132">
                  <c:v>583.04899999999998</c:v>
                </c:pt>
                <c:pt idx="16133">
                  <c:v>583.09900000000005</c:v>
                </c:pt>
                <c:pt idx="16134">
                  <c:v>583.14800000000002</c:v>
                </c:pt>
                <c:pt idx="16135">
                  <c:v>583.19799999999998</c:v>
                </c:pt>
                <c:pt idx="16136">
                  <c:v>583.24699999999996</c:v>
                </c:pt>
                <c:pt idx="16137">
                  <c:v>583.29600000000005</c:v>
                </c:pt>
                <c:pt idx="16138">
                  <c:v>583.346</c:v>
                </c:pt>
                <c:pt idx="16139">
                  <c:v>583.39499999999998</c:v>
                </c:pt>
                <c:pt idx="16140">
                  <c:v>583.44500000000005</c:v>
                </c:pt>
                <c:pt idx="16141">
                  <c:v>583.49400000000003</c:v>
                </c:pt>
                <c:pt idx="16142">
                  <c:v>583.54300000000001</c:v>
                </c:pt>
                <c:pt idx="16143">
                  <c:v>583.59299999999996</c:v>
                </c:pt>
                <c:pt idx="16144">
                  <c:v>583.64200000000005</c:v>
                </c:pt>
                <c:pt idx="16145">
                  <c:v>583.69200000000001</c:v>
                </c:pt>
                <c:pt idx="16146">
                  <c:v>583.74099999999999</c:v>
                </c:pt>
                <c:pt idx="16147">
                  <c:v>583.79</c:v>
                </c:pt>
                <c:pt idx="16148">
                  <c:v>583.84</c:v>
                </c:pt>
                <c:pt idx="16149">
                  <c:v>583.88900000000001</c:v>
                </c:pt>
                <c:pt idx="16150">
                  <c:v>583.93899999999996</c:v>
                </c:pt>
                <c:pt idx="16151">
                  <c:v>583.98800000000006</c:v>
                </c:pt>
                <c:pt idx="16152">
                  <c:v>584.03800000000001</c:v>
                </c:pt>
                <c:pt idx="16153">
                  <c:v>584.08699999999999</c:v>
                </c:pt>
                <c:pt idx="16154">
                  <c:v>584.13599999999997</c:v>
                </c:pt>
                <c:pt idx="16155">
                  <c:v>584.18600000000004</c:v>
                </c:pt>
                <c:pt idx="16156">
                  <c:v>584.23500000000001</c:v>
                </c:pt>
                <c:pt idx="16157">
                  <c:v>584.28499999999997</c:v>
                </c:pt>
                <c:pt idx="16158">
                  <c:v>584.33400000000006</c:v>
                </c:pt>
                <c:pt idx="16159">
                  <c:v>584.38400000000001</c:v>
                </c:pt>
                <c:pt idx="16160">
                  <c:v>584.43299999999999</c:v>
                </c:pt>
                <c:pt idx="16161">
                  <c:v>584.48199999999997</c:v>
                </c:pt>
                <c:pt idx="16162">
                  <c:v>584.53200000000004</c:v>
                </c:pt>
                <c:pt idx="16163">
                  <c:v>584.58100000000002</c:v>
                </c:pt>
                <c:pt idx="16164">
                  <c:v>584.63099999999997</c:v>
                </c:pt>
                <c:pt idx="16165">
                  <c:v>584.68000000000006</c:v>
                </c:pt>
                <c:pt idx="16166">
                  <c:v>584.72900000000004</c:v>
                </c:pt>
                <c:pt idx="16167">
                  <c:v>584.779</c:v>
                </c:pt>
                <c:pt idx="16168">
                  <c:v>584.82799999999997</c:v>
                </c:pt>
                <c:pt idx="16169">
                  <c:v>584.87800000000004</c:v>
                </c:pt>
                <c:pt idx="16170">
                  <c:v>584.92700000000002</c:v>
                </c:pt>
                <c:pt idx="16171">
                  <c:v>584.97699999999998</c:v>
                </c:pt>
                <c:pt idx="16172">
                  <c:v>585.02600000000007</c:v>
                </c:pt>
                <c:pt idx="16173">
                  <c:v>585.07500000000005</c:v>
                </c:pt>
                <c:pt idx="16174">
                  <c:v>585.125</c:v>
                </c:pt>
                <c:pt idx="16175">
                  <c:v>585.17399999999998</c:v>
                </c:pt>
                <c:pt idx="16176">
                  <c:v>585.22400000000005</c:v>
                </c:pt>
                <c:pt idx="16177">
                  <c:v>585.27300000000002</c:v>
                </c:pt>
                <c:pt idx="16178">
                  <c:v>585.32299999999998</c:v>
                </c:pt>
                <c:pt idx="16179">
                  <c:v>585.37199999999996</c:v>
                </c:pt>
                <c:pt idx="16180">
                  <c:v>585.42100000000005</c:v>
                </c:pt>
                <c:pt idx="16181">
                  <c:v>585.471</c:v>
                </c:pt>
                <c:pt idx="16182">
                  <c:v>585.52</c:v>
                </c:pt>
                <c:pt idx="16183">
                  <c:v>585.57000000000005</c:v>
                </c:pt>
                <c:pt idx="16184">
                  <c:v>585.61900000000003</c:v>
                </c:pt>
                <c:pt idx="16185">
                  <c:v>585.66800000000001</c:v>
                </c:pt>
                <c:pt idx="16186">
                  <c:v>585.71799999999996</c:v>
                </c:pt>
                <c:pt idx="16187">
                  <c:v>585.76700000000005</c:v>
                </c:pt>
                <c:pt idx="16188">
                  <c:v>585.81600000000003</c:v>
                </c:pt>
                <c:pt idx="16189">
                  <c:v>585.86500000000001</c:v>
                </c:pt>
                <c:pt idx="16190">
                  <c:v>585.91499999999996</c:v>
                </c:pt>
                <c:pt idx="16191">
                  <c:v>585.96400000000006</c:v>
                </c:pt>
                <c:pt idx="16192">
                  <c:v>586.01300000000003</c:v>
                </c:pt>
                <c:pt idx="16193">
                  <c:v>586.06200000000001</c:v>
                </c:pt>
                <c:pt idx="16194">
                  <c:v>586.11199999999997</c:v>
                </c:pt>
                <c:pt idx="16195">
                  <c:v>586.16100000000006</c:v>
                </c:pt>
                <c:pt idx="16196">
                  <c:v>586.21</c:v>
                </c:pt>
                <c:pt idx="16197">
                  <c:v>586.25900000000001</c:v>
                </c:pt>
                <c:pt idx="16198">
                  <c:v>586.30799999999999</c:v>
                </c:pt>
                <c:pt idx="16199">
                  <c:v>586.35699999999997</c:v>
                </c:pt>
                <c:pt idx="16200">
                  <c:v>586.40600000000006</c:v>
                </c:pt>
                <c:pt idx="16201">
                  <c:v>586.45500000000004</c:v>
                </c:pt>
                <c:pt idx="16202">
                  <c:v>586.50400000000002</c:v>
                </c:pt>
                <c:pt idx="16203">
                  <c:v>586.553</c:v>
                </c:pt>
                <c:pt idx="16204">
                  <c:v>586.60300000000007</c:v>
                </c:pt>
                <c:pt idx="16205">
                  <c:v>586.65200000000004</c:v>
                </c:pt>
                <c:pt idx="16206">
                  <c:v>586.70100000000002</c:v>
                </c:pt>
                <c:pt idx="16207">
                  <c:v>586.75</c:v>
                </c:pt>
                <c:pt idx="16208">
                  <c:v>586.79899999999998</c:v>
                </c:pt>
                <c:pt idx="16209">
                  <c:v>586.84799999999996</c:v>
                </c:pt>
                <c:pt idx="16210">
                  <c:v>586.89700000000005</c:v>
                </c:pt>
                <c:pt idx="16211">
                  <c:v>586.94600000000003</c:v>
                </c:pt>
                <c:pt idx="16212">
                  <c:v>586.995</c:v>
                </c:pt>
                <c:pt idx="16213">
                  <c:v>587.04399999999998</c:v>
                </c:pt>
                <c:pt idx="16214">
                  <c:v>587.09299999999996</c:v>
                </c:pt>
                <c:pt idx="16215">
                  <c:v>587.14200000000005</c:v>
                </c:pt>
                <c:pt idx="16216">
                  <c:v>587.19100000000003</c:v>
                </c:pt>
                <c:pt idx="16217">
                  <c:v>587.24</c:v>
                </c:pt>
                <c:pt idx="16218">
                  <c:v>587.28899999999999</c:v>
                </c:pt>
                <c:pt idx="16219">
                  <c:v>587.33799999999997</c:v>
                </c:pt>
                <c:pt idx="16220">
                  <c:v>587.38700000000006</c:v>
                </c:pt>
                <c:pt idx="16221">
                  <c:v>587.43600000000004</c:v>
                </c:pt>
                <c:pt idx="16222">
                  <c:v>587.48500000000001</c:v>
                </c:pt>
                <c:pt idx="16223">
                  <c:v>587.53399999999999</c:v>
                </c:pt>
                <c:pt idx="16224">
                  <c:v>587.58299999999997</c:v>
                </c:pt>
                <c:pt idx="16225">
                  <c:v>587.63200000000006</c:v>
                </c:pt>
                <c:pt idx="16226">
                  <c:v>587.68100000000004</c:v>
                </c:pt>
                <c:pt idx="16227">
                  <c:v>587.73</c:v>
                </c:pt>
                <c:pt idx="16228">
                  <c:v>587.779</c:v>
                </c:pt>
                <c:pt idx="16229">
                  <c:v>587.82799999999997</c:v>
                </c:pt>
                <c:pt idx="16230">
                  <c:v>587.87700000000007</c:v>
                </c:pt>
                <c:pt idx="16231">
                  <c:v>587.92600000000004</c:v>
                </c:pt>
                <c:pt idx="16232">
                  <c:v>587.97500000000002</c:v>
                </c:pt>
                <c:pt idx="16233">
                  <c:v>588.024</c:v>
                </c:pt>
                <c:pt idx="16234">
                  <c:v>588.07299999999998</c:v>
                </c:pt>
                <c:pt idx="16235">
                  <c:v>588.12199999999996</c:v>
                </c:pt>
                <c:pt idx="16236">
                  <c:v>588.17200000000003</c:v>
                </c:pt>
                <c:pt idx="16237">
                  <c:v>588.221</c:v>
                </c:pt>
                <c:pt idx="16238">
                  <c:v>588.27</c:v>
                </c:pt>
                <c:pt idx="16239">
                  <c:v>588.31899999999996</c:v>
                </c:pt>
                <c:pt idx="16240">
                  <c:v>588.36800000000005</c:v>
                </c:pt>
                <c:pt idx="16241">
                  <c:v>588.41700000000003</c:v>
                </c:pt>
                <c:pt idx="16242">
                  <c:v>588.46600000000001</c:v>
                </c:pt>
                <c:pt idx="16243">
                  <c:v>588.51499999999999</c:v>
                </c:pt>
                <c:pt idx="16244">
                  <c:v>588.56500000000005</c:v>
                </c:pt>
                <c:pt idx="16245">
                  <c:v>588.61400000000003</c:v>
                </c:pt>
                <c:pt idx="16246">
                  <c:v>588.66300000000001</c:v>
                </c:pt>
                <c:pt idx="16247">
                  <c:v>588.71199999999999</c:v>
                </c:pt>
                <c:pt idx="16248">
                  <c:v>588.76099999999997</c:v>
                </c:pt>
                <c:pt idx="16249">
                  <c:v>588.81100000000004</c:v>
                </c:pt>
                <c:pt idx="16250">
                  <c:v>588.86</c:v>
                </c:pt>
                <c:pt idx="16251">
                  <c:v>588.90899999999999</c:v>
                </c:pt>
                <c:pt idx="16252">
                  <c:v>588.95799999999997</c:v>
                </c:pt>
                <c:pt idx="16253">
                  <c:v>589.00700000000006</c:v>
                </c:pt>
                <c:pt idx="16254">
                  <c:v>589.05700000000002</c:v>
                </c:pt>
                <c:pt idx="16255">
                  <c:v>589.10599999999999</c:v>
                </c:pt>
                <c:pt idx="16256">
                  <c:v>589.15499999999997</c:v>
                </c:pt>
                <c:pt idx="16257">
                  <c:v>589.20400000000006</c:v>
                </c:pt>
                <c:pt idx="16258">
                  <c:v>589.25300000000004</c:v>
                </c:pt>
                <c:pt idx="16259">
                  <c:v>589.303</c:v>
                </c:pt>
                <c:pt idx="16260">
                  <c:v>589.35199999999998</c:v>
                </c:pt>
                <c:pt idx="16261">
                  <c:v>589.40100000000007</c:v>
                </c:pt>
                <c:pt idx="16262">
                  <c:v>589.45000000000005</c:v>
                </c:pt>
                <c:pt idx="16263">
                  <c:v>589.5</c:v>
                </c:pt>
                <c:pt idx="16264">
                  <c:v>589.54899999999998</c:v>
                </c:pt>
                <c:pt idx="16265">
                  <c:v>589.59799999999996</c:v>
                </c:pt>
                <c:pt idx="16266">
                  <c:v>589.64700000000005</c:v>
                </c:pt>
                <c:pt idx="16267">
                  <c:v>589.697</c:v>
                </c:pt>
                <c:pt idx="16268">
                  <c:v>589.74599999999998</c:v>
                </c:pt>
                <c:pt idx="16269">
                  <c:v>589.79499999999996</c:v>
                </c:pt>
                <c:pt idx="16270">
                  <c:v>589.84400000000005</c:v>
                </c:pt>
                <c:pt idx="16271">
                  <c:v>589.89300000000003</c:v>
                </c:pt>
                <c:pt idx="16272">
                  <c:v>589.94299999999998</c:v>
                </c:pt>
                <c:pt idx="16273">
                  <c:v>589.99199999999996</c:v>
                </c:pt>
                <c:pt idx="16274">
                  <c:v>590.04100000000005</c:v>
                </c:pt>
                <c:pt idx="16275">
                  <c:v>590.09</c:v>
                </c:pt>
                <c:pt idx="16276">
                  <c:v>590.13900000000001</c:v>
                </c:pt>
                <c:pt idx="16277">
                  <c:v>590.18899999999996</c:v>
                </c:pt>
                <c:pt idx="16278">
                  <c:v>590.23800000000006</c:v>
                </c:pt>
                <c:pt idx="16279">
                  <c:v>590.28700000000003</c:v>
                </c:pt>
                <c:pt idx="16280">
                  <c:v>590.33600000000001</c:v>
                </c:pt>
                <c:pt idx="16281">
                  <c:v>590.38499999999999</c:v>
                </c:pt>
                <c:pt idx="16282">
                  <c:v>590.43500000000006</c:v>
                </c:pt>
                <c:pt idx="16283">
                  <c:v>590.48400000000004</c:v>
                </c:pt>
                <c:pt idx="16284">
                  <c:v>590.53300000000002</c:v>
                </c:pt>
                <c:pt idx="16285">
                  <c:v>590.58199999999999</c:v>
                </c:pt>
                <c:pt idx="16286">
                  <c:v>590.63099999999997</c:v>
                </c:pt>
                <c:pt idx="16287">
                  <c:v>590.68000000000006</c:v>
                </c:pt>
                <c:pt idx="16288">
                  <c:v>590.73</c:v>
                </c:pt>
                <c:pt idx="16289">
                  <c:v>590.779</c:v>
                </c:pt>
                <c:pt idx="16290">
                  <c:v>590.82799999999997</c:v>
                </c:pt>
                <c:pt idx="16291">
                  <c:v>590.87700000000007</c:v>
                </c:pt>
                <c:pt idx="16292">
                  <c:v>590.92600000000004</c:v>
                </c:pt>
                <c:pt idx="16293">
                  <c:v>590.97500000000002</c:v>
                </c:pt>
                <c:pt idx="16294">
                  <c:v>591.02499999999998</c:v>
                </c:pt>
                <c:pt idx="16295">
                  <c:v>591.07400000000007</c:v>
                </c:pt>
                <c:pt idx="16296">
                  <c:v>591.12300000000005</c:v>
                </c:pt>
                <c:pt idx="16297">
                  <c:v>591.17200000000003</c:v>
                </c:pt>
                <c:pt idx="16298">
                  <c:v>591.221</c:v>
                </c:pt>
                <c:pt idx="16299">
                  <c:v>591.27</c:v>
                </c:pt>
                <c:pt idx="16300">
                  <c:v>591.32000000000005</c:v>
                </c:pt>
                <c:pt idx="16301">
                  <c:v>591.36900000000003</c:v>
                </c:pt>
                <c:pt idx="16302">
                  <c:v>591.41800000000001</c:v>
                </c:pt>
                <c:pt idx="16303">
                  <c:v>591.46799999999996</c:v>
                </c:pt>
                <c:pt idx="16304">
                  <c:v>591.51700000000005</c:v>
                </c:pt>
                <c:pt idx="16305">
                  <c:v>591.56700000000001</c:v>
                </c:pt>
                <c:pt idx="16306">
                  <c:v>591.61599999999999</c:v>
                </c:pt>
                <c:pt idx="16307">
                  <c:v>591.66600000000005</c:v>
                </c:pt>
                <c:pt idx="16308">
                  <c:v>591.71500000000003</c:v>
                </c:pt>
                <c:pt idx="16309">
                  <c:v>591.76499999999999</c:v>
                </c:pt>
                <c:pt idx="16310">
                  <c:v>591.81399999999996</c:v>
                </c:pt>
                <c:pt idx="16311">
                  <c:v>591.86400000000003</c:v>
                </c:pt>
                <c:pt idx="16312">
                  <c:v>591.91399999999999</c:v>
                </c:pt>
                <c:pt idx="16313">
                  <c:v>591.96299999999997</c:v>
                </c:pt>
                <c:pt idx="16314">
                  <c:v>592.01300000000003</c:v>
                </c:pt>
                <c:pt idx="16315">
                  <c:v>592.06299999999999</c:v>
                </c:pt>
                <c:pt idx="16316">
                  <c:v>592.11300000000006</c:v>
                </c:pt>
                <c:pt idx="16317">
                  <c:v>592.16300000000001</c:v>
                </c:pt>
                <c:pt idx="16318">
                  <c:v>592.21299999999997</c:v>
                </c:pt>
                <c:pt idx="16319">
                  <c:v>592.26200000000006</c:v>
                </c:pt>
                <c:pt idx="16320">
                  <c:v>592.31200000000001</c:v>
                </c:pt>
                <c:pt idx="16321">
                  <c:v>592.36199999999997</c:v>
                </c:pt>
                <c:pt idx="16322">
                  <c:v>592.41200000000003</c:v>
                </c:pt>
                <c:pt idx="16323">
                  <c:v>592.46199999999999</c:v>
                </c:pt>
                <c:pt idx="16324">
                  <c:v>592.51200000000006</c:v>
                </c:pt>
                <c:pt idx="16325">
                  <c:v>592.56100000000004</c:v>
                </c:pt>
                <c:pt idx="16326">
                  <c:v>592.61099999999999</c:v>
                </c:pt>
                <c:pt idx="16327">
                  <c:v>592.66100000000006</c:v>
                </c:pt>
                <c:pt idx="16328">
                  <c:v>592.71100000000001</c:v>
                </c:pt>
                <c:pt idx="16329">
                  <c:v>592.76099999999997</c:v>
                </c:pt>
                <c:pt idx="16330">
                  <c:v>592.81000000000006</c:v>
                </c:pt>
                <c:pt idx="16331">
                  <c:v>592.86</c:v>
                </c:pt>
                <c:pt idx="16332">
                  <c:v>592.91</c:v>
                </c:pt>
                <c:pt idx="16333">
                  <c:v>592.96</c:v>
                </c:pt>
                <c:pt idx="16334">
                  <c:v>593.00900000000001</c:v>
                </c:pt>
                <c:pt idx="16335">
                  <c:v>593.05899999999997</c:v>
                </c:pt>
                <c:pt idx="16336">
                  <c:v>593.10900000000004</c:v>
                </c:pt>
                <c:pt idx="16337">
                  <c:v>593.15899999999999</c:v>
                </c:pt>
                <c:pt idx="16338">
                  <c:v>593.20799999999997</c:v>
                </c:pt>
                <c:pt idx="16339">
                  <c:v>593.25800000000004</c:v>
                </c:pt>
                <c:pt idx="16340">
                  <c:v>593.30799999999999</c:v>
                </c:pt>
                <c:pt idx="16341">
                  <c:v>593.35699999999997</c:v>
                </c:pt>
                <c:pt idx="16342">
                  <c:v>593.40700000000004</c:v>
                </c:pt>
                <c:pt idx="16343">
                  <c:v>593.45699999999999</c:v>
                </c:pt>
                <c:pt idx="16344">
                  <c:v>593.50700000000006</c:v>
                </c:pt>
                <c:pt idx="16345">
                  <c:v>593.55600000000004</c:v>
                </c:pt>
                <c:pt idx="16346">
                  <c:v>593.60599999999999</c:v>
                </c:pt>
                <c:pt idx="16347">
                  <c:v>593.65600000000006</c:v>
                </c:pt>
                <c:pt idx="16348">
                  <c:v>593.70600000000002</c:v>
                </c:pt>
                <c:pt idx="16349">
                  <c:v>593.75599999999997</c:v>
                </c:pt>
                <c:pt idx="16350">
                  <c:v>593.80500000000006</c:v>
                </c:pt>
                <c:pt idx="16351">
                  <c:v>593.85500000000002</c:v>
                </c:pt>
                <c:pt idx="16352">
                  <c:v>593.90499999999997</c:v>
                </c:pt>
                <c:pt idx="16353">
                  <c:v>593.95500000000004</c:v>
                </c:pt>
                <c:pt idx="16354">
                  <c:v>594.005</c:v>
                </c:pt>
                <c:pt idx="16355">
                  <c:v>594.05399999999997</c:v>
                </c:pt>
                <c:pt idx="16356">
                  <c:v>594.10400000000004</c:v>
                </c:pt>
                <c:pt idx="16357">
                  <c:v>594.154</c:v>
                </c:pt>
                <c:pt idx="16358">
                  <c:v>594.20400000000006</c:v>
                </c:pt>
                <c:pt idx="16359">
                  <c:v>594.25400000000002</c:v>
                </c:pt>
                <c:pt idx="16360">
                  <c:v>594.303</c:v>
                </c:pt>
                <c:pt idx="16361">
                  <c:v>594.35300000000007</c:v>
                </c:pt>
                <c:pt idx="16362">
                  <c:v>594.40300000000002</c:v>
                </c:pt>
                <c:pt idx="16363">
                  <c:v>594.45299999999997</c:v>
                </c:pt>
                <c:pt idx="16364">
                  <c:v>594.50300000000004</c:v>
                </c:pt>
                <c:pt idx="16365">
                  <c:v>594.55200000000002</c:v>
                </c:pt>
                <c:pt idx="16366">
                  <c:v>594.60199999999998</c:v>
                </c:pt>
                <c:pt idx="16367">
                  <c:v>594.65200000000004</c:v>
                </c:pt>
                <c:pt idx="16368">
                  <c:v>594.702</c:v>
                </c:pt>
                <c:pt idx="16369">
                  <c:v>594.75200000000007</c:v>
                </c:pt>
                <c:pt idx="16370">
                  <c:v>594.80100000000004</c:v>
                </c:pt>
                <c:pt idx="16371">
                  <c:v>594.851</c:v>
                </c:pt>
                <c:pt idx="16372">
                  <c:v>594.90100000000007</c:v>
                </c:pt>
                <c:pt idx="16373">
                  <c:v>594.95100000000002</c:v>
                </c:pt>
                <c:pt idx="16374">
                  <c:v>595</c:v>
                </c:pt>
                <c:pt idx="16375">
                  <c:v>595.05000000000007</c:v>
                </c:pt>
                <c:pt idx="16376">
                  <c:v>595.1</c:v>
                </c:pt>
                <c:pt idx="16377">
                  <c:v>595.15</c:v>
                </c:pt>
                <c:pt idx="16378">
                  <c:v>595.20000000000005</c:v>
                </c:pt>
                <c:pt idx="16379">
                  <c:v>595.24900000000002</c:v>
                </c:pt>
                <c:pt idx="16380">
                  <c:v>595.29899999999998</c:v>
                </c:pt>
                <c:pt idx="16381">
                  <c:v>595.34900000000005</c:v>
                </c:pt>
                <c:pt idx="16382">
                  <c:v>595.399</c:v>
                </c:pt>
                <c:pt idx="16383">
                  <c:v>595.44900000000007</c:v>
                </c:pt>
                <c:pt idx="16384">
                  <c:v>595.49900000000002</c:v>
                </c:pt>
                <c:pt idx="16385">
                  <c:v>595.54899999999998</c:v>
                </c:pt>
                <c:pt idx="16386">
                  <c:v>595.59799999999996</c:v>
                </c:pt>
                <c:pt idx="16387">
                  <c:v>595.64800000000002</c:v>
                </c:pt>
                <c:pt idx="16388">
                  <c:v>595.69799999999998</c:v>
                </c:pt>
                <c:pt idx="16389">
                  <c:v>595.74800000000005</c:v>
                </c:pt>
                <c:pt idx="16390">
                  <c:v>595.798</c:v>
                </c:pt>
                <c:pt idx="16391">
                  <c:v>595.84799999999996</c:v>
                </c:pt>
                <c:pt idx="16392">
                  <c:v>595.89800000000002</c:v>
                </c:pt>
                <c:pt idx="16393">
                  <c:v>595.947</c:v>
                </c:pt>
                <c:pt idx="16394">
                  <c:v>595.99699999999996</c:v>
                </c:pt>
                <c:pt idx="16395">
                  <c:v>596.04700000000003</c:v>
                </c:pt>
                <c:pt idx="16396">
                  <c:v>596.096</c:v>
                </c:pt>
                <c:pt idx="16397">
                  <c:v>596.14599999999996</c:v>
                </c:pt>
                <c:pt idx="16398">
                  <c:v>596.19600000000003</c:v>
                </c:pt>
                <c:pt idx="16399">
                  <c:v>596.245</c:v>
                </c:pt>
                <c:pt idx="16400">
                  <c:v>596.29499999999996</c:v>
                </c:pt>
                <c:pt idx="16401">
                  <c:v>596.34400000000005</c:v>
                </c:pt>
                <c:pt idx="16402">
                  <c:v>596.39400000000001</c:v>
                </c:pt>
                <c:pt idx="16403">
                  <c:v>596.44399999999996</c:v>
                </c:pt>
                <c:pt idx="16404">
                  <c:v>596.49300000000005</c:v>
                </c:pt>
                <c:pt idx="16405">
                  <c:v>596.54300000000001</c:v>
                </c:pt>
                <c:pt idx="16406">
                  <c:v>596.59199999999998</c:v>
                </c:pt>
                <c:pt idx="16407">
                  <c:v>596.64200000000005</c:v>
                </c:pt>
                <c:pt idx="16408">
                  <c:v>596.69200000000001</c:v>
                </c:pt>
                <c:pt idx="16409">
                  <c:v>596.74099999999999</c:v>
                </c:pt>
                <c:pt idx="16410">
                  <c:v>596.79100000000005</c:v>
                </c:pt>
                <c:pt idx="16411">
                  <c:v>596.84</c:v>
                </c:pt>
                <c:pt idx="16412">
                  <c:v>596.89</c:v>
                </c:pt>
                <c:pt idx="16413">
                  <c:v>596.94000000000005</c:v>
                </c:pt>
                <c:pt idx="16414">
                  <c:v>596.98900000000003</c:v>
                </c:pt>
                <c:pt idx="16415">
                  <c:v>597.03899999999999</c:v>
                </c:pt>
                <c:pt idx="16416">
                  <c:v>597.08799999999997</c:v>
                </c:pt>
                <c:pt idx="16417">
                  <c:v>597.13800000000003</c:v>
                </c:pt>
                <c:pt idx="16418">
                  <c:v>597.18799999999999</c:v>
                </c:pt>
                <c:pt idx="16419">
                  <c:v>597.23699999999997</c:v>
                </c:pt>
                <c:pt idx="16420">
                  <c:v>597.28700000000003</c:v>
                </c:pt>
                <c:pt idx="16421">
                  <c:v>597.33699999999999</c:v>
                </c:pt>
                <c:pt idx="16422">
                  <c:v>597.38700000000006</c:v>
                </c:pt>
                <c:pt idx="16423">
                  <c:v>597.43700000000001</c:v>
                </c:pt>
                <c:pt idx="16424">
                  <c:v>597.48599999999999</c:v>
                </c:pt>
                <c:pt idx="16425">
                  <c:v>597.53600000000006</c:v>
                </c:pt>
                <c:pt idx="16426">
                  <c:v>597.58600000000001</c:v>
                </c:pt>
                <c:pt idx="16427">
                  <c:v>597.63599999999997</c:v>
                </c:pt>
                <c:pt idx="16428">
                  <c:v>597.68600000000004</c:v>
                </c:pt>
                <c:pt idx="16429">
                  <c:v>597.73599999999999</c:v>
                </c:pt>
                <c:pt idx="16430">
                  <c:v>597.78600000000006</c:v>
                </c:pt>
                <c:pt idx="16431">
                  <c:v>597.83600000000001</c:v>
                </c:pt>
                <c:pt idx="16432">
                  <c:v>597.88599999999997</c:v>
                </c:pt>
                <c:pt idx="16433">
                  <c:v>597.93600000000004</c:v>
                </c:pt>
                <c:pt idx="16434">
                  <c:v>597.98599999999999</c:v>
                </c:pt>
                <c:pt idx="16435">
                  <c:v>598.03600000000006</c:v>
                </c:pt>
                <c:pt idx="16436">
                  <c:v>598.08600000000001</c:v>
                </c:pt>
                <c:pt idx="16437">
                  <c:v>598.13599999999997</c:v>
                </c:pt>
                <c:pt idx="16438">
                  <c:v>598.18600000000004</c:v>
                </c:pt>
                <c:pt idx="16439">
                  <c:v>598.23599999999999</c:v>
                </c:pt>
                <c:pt idx="16440">
                  <c:v>598.28600000000006</c:v>
                </c:pt>
                <c:pt idx="16441">
                  <c:v>598.33600000000001</c:v>
                </c:pt>
                <c:pt idx="16442">
                  <c:v>598.38599999999997</c:v>
                </c:pt>
                <c:pt idx="16443">
                  <c:v>598.43600000000004</c:v>
                </c:pt>
                <c:pt idx="16444">
                  <c:v>598.48599999999999</c:v>
                </c:pt>
                <c:pt idx="16445">
                  <c:v>598.53600000000006</c:v>
                </c:pt>
                <c:pt idx="16446">
                  <c:v>598.58600000000001</c:v>
                </c:pt>
                <c:pt idx="16447">
                  <c:v>598.63599999999997</c:v>
                </c:pt>
                <c:pt idx="16448">
                  <c:v>598.68600000000004</c:v>
                </c:pt>
                <c:pt idx="16449">
                  <c:v>598.73599999999999</c:v>
                </c:pt>
                <c:pt idx="16450">
                  <c:v>598.78600000000006</c:v>
                </c:pt>
                <c:pt idx="16451">
                  <c:v>598.83600000000001</c:v>
                </c:pt>
                <c:pt idx="16452">
                  <c:v>598.88599999999997</c:v>
                </c:pt>
                <c:pt idx="16453">
                  <c:v>598.93600000000004</c:v>
                </c:pt>
                <c:pt idx="16454">
                  <c:v>598.98599999999999</c:v>
                </c:pt>
                <c:pt idx="16455">
                  <c:v>599.03600000000006</c:v>
                </c:pt>
                <c:pt idx="16456">
                  <c:v>599.08600000000001</c:v>
                </c:pt>
                <c:pt idx="16457">
                  <c:v>599.13599999999997</c:v>
                </c:pt>
                <c:pt idx="16458">
                  <c:v>599.18500000000006</c:v>
                </c:pt>
                <c:pt idx="16459">
                  <c:v>599.23500000000001</c:v>
                </c:pt>
                <c:pt idx="16460">
                  <c:v>599.28499999999997</c:v>
                </c:pt>
                <c:pt idx="16461">
                  <c:v>599.33500000000004</c:v>
                </c:pt>
                <c:pt idx="16462">
                  <c:v>599.38499999999999</c:v>
                </c:pt>
                <c:pt idx="16463">
                  <c:v>599.43399999999997</c:v>
                </c:pt>
                <c:pt idx="16464">
                  <c:v>599.48400000000004</c:v>
                </c:pt>
                <c:pt idx="16465">
                  <c:v>599.53399999999999</c:v>
                </c:pt>
                <c:pt idx="16466">
                  <c:v>599.58400000000006</c:v>
                </c:pt>
                <c:pt idx="16467">
                  <c:v>599.63300000000004</c:v>
                </c:pt>
                <c:pt idx="16468">
                  <c:v>599.68299999999999</c:v>
                </c:pt>
                <c:pt idx="16469">
                  <c:v>599.73300000000006</c:v>
                </c:pt>
                <c:pt idx="16470">
                  <c:v>599.78200000000004</c:v>
                </c:pt>
                <c:pt idx="16471">
                  <c:v>599.83199999999999</c:v>
                </c:pt>
                <c:pt idx="16472">
                  <c:v>599.88200000000006</c:v>
                </c:pt>
                <c:pt idx="16473">
                  <c:v>599.93200000000002</c:v>
                </c:pt>
                <c:pt idx="16474">
                  <c:v>599.98199999999997</c:v>
                </c:pt>
                <c:pt idx="16475">
                  <c:v>600.03100000000006</c:v>
                </c:pt>
                <c:pt idx="16476">
                  <c:v>600.08100000000002</c:v>
                </c:pt>
                <c:pt idx="16477">
                  <c:v>600.13099999999997</c:v>
                </c:pt>
                <c:pt idx="16478">
                  <c:v>600.18100000000004</c:v>
                </c:pt>
                <c:pt idx="16479">
                  <c:v>600.23099999999999</c:v>
                </c:pt>
                <c:pt idx="16480">
                  <c:v>600.28</c:v>
                </c:pt>
                <c:pt idx="16481">
                  <c:v>600.33000000000004</c:v>
                </c:pt>
                <c:pt idx="16482">
                  <c:v>600.38</c:v>
                </c:pt>
                <c:pt idx="16483">
                  <c:v>600.43000000000006</c:v>
                </c:pt>
                <c:pt idx="16484">
                  <c:v>600.48</c:v>
                </c:pt>
                <c:pt idx="16485">
                  <c:v>600.53</c:v>
                </c:pt>
                <c:pt idx="16486">
                  <c:v>600.58000000000004</c:v>
                </c:pt>
                <c:pt idx="16487">
                  <c:v>600.63</c:v>
                </c:pt>
                <c:pt idx="16488">
                  <c:v>600.68000000000006</c:v>
                </c:pt>
                <c:pt idx="16489">
                  <c:v>600.73</c:v>
                </c:pt>
                <c:pt idx="16490">
                  <c:v>600.78</c:v>
                </c:pt>
                <c:pt idx="16491">
                  <c:v>600.83000000000004</c:v>
                </c:pt>
                <c:pt idx="16492">
                  <c:v>600.88099999999997</c:v>
                </c:pt>
                <c:pt idx="16493">
                  <c:v>600.93100000000004</c:v>
                </c:pt>
                <c:pt idx="16494">
                  <c:v>600.98099999999999</c:v>
                </c:pt>
                <c:pt idx="16495">
                  <c:v>601.03100000000006</c:v>
                </c:pt>
                <c:pt idx="16496">
                  <c:v>601.08100000000002</c:v>
                </c:pt>
                <c:pt idx="16497">
                  <c:v>601.13099999999997</c:v>
                </c:pt>
                <c:pt idx="16498">
                  <c:v>601.18100000000004</c:v>
                </c:pt>
                <c:pt idx="16499">
                  <c:v>601.23199999999997</c:v>
                </c:pt>
                <c:pt idx="16500">
                  <c:v>601.28200000000004</c:v>
                </c:pt>
                <c:pt idx="16501">
                  <c:v>601.33199999999999</c:v>
                </c:pt>
                <c:pt idx="16502">
                  <c:v>601.38200000000006</c:v>
                </c:pt>
                <c:pt idx="16503">
                  <c:v>601.43200000000002</c:v>
                </c:pt>
                <c:pt idx="16504">
                  <c:v>601.48300000000006</c:v>
                </c:pt>
                <c:pt idx="16505">
                  <c:v>601.53300000000002</c:v>
                </c:pt>
                <c:pt idx="16506">
                  <c:v>601.58299999999997</c:v>
                </c:pt>
                <c:pt idx="16507">
                  <c:v>601.63400000000001</c:v>
                </c:pt>
                <c:pt idx="16508">
                  <c:v>601.68399999999997</c:v>
                </c:pt>
                <c:pt idx="16509">
                  <c:v>601.73400000000004</c:v>
                </c:pt>
                <c:pt idx="16510">
                  <c:v>601.78499999999997</c:v>
                </c:pt>
                <c:pt idx="16511">
                  <c:v>601.83500000000004</c:v>
                </c:pt>
                <c:pt idx="16512">
                  <c:v>601.88499999999999</c:v>
                </c:pt>
                <c:pt idx="16513">
                  <c:v>601.93600000000004</c:v>
                </c:pt>
                <c:pt idx="16514">
                  <c:v>601.98599999999999</c:v>
                </c:pt>
                <c:pt idx="16515">
                  <c:v>602.03600000000006</c:v>
                </c:pt>
                <c:pt idx="16516">
                  <c:v>602.08600000000001</c:v>
                </c:pt>
                <c:pt idx="16517">
                  <c:v>602.13700000000006</c:v>
                </c:pt>
                <c:pt idx="16518">
                  <c:v>602.18700000000001</c:v>
                </c:pt>
                <c:pt idx="16519">
                  <c:v>602.23699999999997</c:v>
                </c:pt>
                <c:pt idx="16520">
                  <c:v>602.28700000000003</c:v>
                </c:pt>
                <c:pt idx="16521">
                  <c:v>602.33699999999999</c:v>
                </c:pt>
                <c:pt idx="16522">
                  <c:v>602.38800000000003</c:v>
                </c:pt>
                <c:pt idx="16523">
                  <c:v>602.43799999999999</c:v>
                </c:pt>
                <c:pt idx="16524">
                  <c:v>602.48800000000006</c:v>
                </c:pt>
                <c:pt idx="16525">
                  <c:v>602.53800000000001</c:v>
                </c:pt>
                <c:pt idx="16526">
                  <c:v>602.58799999999997</c:v>
                </c:pt>
                <c:pt idx="16527">
                  <c:v>602.63800000000003</c:v>
                </c:pt>
                <c:pt idx="16528">
                  <c:v>602.68799999999999</c:v>
                </c:pt>
                <c:pt idx="16529">
                  <c:v>602.73800000000006</c:v>
                </c:pt>
                <c:pt idx="16530">
                  <c:v>602.78800000000001</c:v>
                </c:pt>
                <c:pt idx="16531">
                  <c:v>602.83799999999997</c:v>
                </c:pt>
                <c:pt idx="16532">
                  <c:v>602.88800000000003</c:v>
                </c:pt>
                <c:pt idx="16533">
                  <c:v>602.93799999999999</c:v>
                </c:pt>
                <c:pt idx="16534">
                  <c:v>602.98800000000006</c:v>
                </c:pt>
                <c:pt idx="16535">
                  <c:v>603.03800000000001</c:v>
                </c:pt>
                <c:pt idx="16536">
                  <c:v>603.08799999999997</c:v>
                </c:pt>
                <c:pt idx="16537">
                  <c:v>603.13800000000003</c:v>
                </c:pt>
                <c:pt idx="16538">
                  <c:v>603.18799999999999</c:v>
                </c:pt>
                <c:pt idx="16539">
                  <c:v>603.23800000000006</c:v>
                </c:pt>
                <c:pt idx="16540">
                  <c:v>603.28800000000001</c:v>
                </c:pt>
                <c:pt idx="16541">
                  <c:v>603.33799999999997</c:v>
                </c:pt>
                <c:pt idx="16542">
                  <c:v>603.38700000000006</c:v>
                </c:pt>
                <c:pt idx="16543">
                  <c:v>603.43799999999999</c:v>
                </c:pt>
                <c:pt idx="16544">
                  <c:v>603.48800000000006</c:v>
                </c:pt>
                <c:pt idx="16545">
                  <c:v>603.53800000000001</c:v>
                </c:pt>
                <c:pt idx="16546">
                  <c:v>603.58799999999997</c:v>
                </c:pt>
                <c:pt idx="16547">
                  <c:v>603.63800000000003</c:v>
                </c:pt>
                <c:pt idx="16548">
                  <c:v>603.68799999999999</c:v>
                </c:pt>
                <c:pt idx="16549">
                  <c:v>603.73800000000006</c:v>
                </c:pt>
                <c:pt idx="16550">
                  <c:v>603.78800000000001</c:v>
                </c:pt>
                <c:pt idx="16551">
                  <c:v>603.83799999999997</c:v>
                </c:pt>
                <c:pt idx="16552">
                  <c:v>603.88800000000003</c:v>
                </c:pt>
                <c:pt idx="16553">
                  <c:v>603.93799999999999</c:v>
                </c:pt>
                <c:pt idx="16554">
                  <c:v>603.98800000000006</c:v>
                </c:pt>
                <c:pt idx="16555">
                  <c:v>604.03899999999999</c:v>
                </c:pt>
                <c:pt idx="16556">
                  <c:v>604.08900000000006</c:v>
                </c:pt>
                <c:pt idx="16557">
                  <c:v>604.13900000000001</c:v>
                </c:pt>
                <c:pt idx="16558">
                  <c:v>604.18899999999996</c:v>
                </c:pt>
                <c:pt idx="16559">
                  <c:v>604.23900000000003</c:v>
                </c:pt>
                <c:pt idx="16560">
                  <c:v>604.28899999999999</c:v>
                </c:pt>
                <c:pt idx="16561">
                  <c:v>604.33900000000006</c:v>
                </c:pt>
                <c:pt idx="16562">
                  <c:v>604.39</c:v>
                </c:pt>
                <c:pt idx="16563">
                  <c:v>604.44000000000005</c:v>
                </c:pt>
                <c:pt idx="16564">
                  <c:v>604.49</c:v>
                </c:pt>
                <c:pt idx="16565">
                  <c:v>604.54</c:v>
                </c:pt>
                <c:pt idx="16566">
                  <c:v>604.59</c:v>
                </c:pt>
                <c:pt idx="16567">
                  <c:v>604.64</c:v>
                </c:pt>
                <c:pt idx="16568">
                  <c:v>604.69000000000005</c:v>
                </c:pt>
                <c:pt idx="16569">
                  <c:v>604.74</c:v>
                </c:pt>
                <c:pt idx="16570">
                  <c:v>604.79</c:v>
                </c:pt>
                <c:pt idx="16571">
                  <c:v>604.84100000000001</c:v>
                </c:pt>
                <c:pt idx="16572">
                  <c:v>604.89099999999996</c:v>
                </c:pt>
                <c:pt idx="16573">
                  <c:v>604.94100000000003</c:v>
                </c:pt>
                <c:pt idx="16574">
                  <c:v>604.99099999999999</c:v>
                </c:pt>
                <c:pt idx="16575">
                  <c:v>605.04100000000005</c:v>
                </c:pt>
                <c:pt idx="16576">
                  <c:v>605.09100000000001</c:v>
                </c:pt>
                <c:pt idx="16577">
                  <c:v>605.14099999999996</c:v>
                </c:pt>
                <c:pt idx="16578">
                  <c:v>605.19100000000003</c:v>
                </c:pt>
                <c:pt idx="16579">
                  <c:v>605.24099999999999</c:v>
                </c:pt>
                <c:pt idx="16580">
                  <c:v>605.29100000000005</c:v>
                </c:pt>
                <c:pt idx="16581">
                  <c:v>605.34100000000001</c:v>
                </c:pt>
                <c:pt idx="16582">
                  <c:v>605.39200000000005</c:v>
                </c:pt>
                <c:pt idx="16583">
                  <c:v>605.44200000000001</c:v>
                </c:pt>
                <c:pt idx="16584">
                  <c:v>605.49199999999996</c:v>
                </c:pt>
                <c:pt idx="16585">
                  <c:v>605.54200000000003</c:v>
                </c:pt>
                <c:pt idx="16586">
                  <c:v>605.59199999999998</c:v>
                </c:pt>
                <c:pt idx="16587">
                  <c:v>605.64200000000005</c:v>
                </c:pt>
                <c:pt idx="16588">
                  <c:v>605.69200000000001</c:v>
                </c:pt>
                <c:pt idx="16589">
                  <c:v>605.74199999999996</c:v>
                </c:pt>
                <c:pt idx="16590">
                  <c:v>605.79200000000003</c:v>
                </c:pt>
                <c:pt idx="16591">
                  <c:v>605.84199999999998</c:v>
                </c:pt>
                <c:pt idx="16592">
                  <c:v>605.89200000000005</c:v>
                </c:pt>
                <c:pt idx="16593">
                  <c:v>605.94200000000001</c:v>
                </c:pt>
                <c:pt idx="16594">
                  <c:v>605.99199999999996</c:v>
                </c:pt>
                <c:pt idx="16595">
                  <c:v>606.04200000000003</c:v>
                </c:pt>
                <c:pt idx="16596">
                  <c:v>606.09199999999998</c:v>
                </c:pt>
                <c:pt idx="16597">
                  <c:v>606.14200000000005</c:v>
                </c:pt>
                <c:pt idx="16598">
                  <c:v>606.19200000000001</c:v>
                </c:pt>
                <c:pt idx="16599">
                  <c:v>606.24199999999996</c:v>
                </c:pt>
                <c:pt idx="16600">
                  <c:v>606.29200000000003</c:v>
                </c:pt>
                <c:pt idx="16601">
                  <c:v>606.34199999999998</c:v>
                </c:pt>
                <c:pt idx="16602">
                  <c:v>606.39200000000005</c:v>
                </c:pt>
                <c:pt idx="16603">
                  <c:v>606.44200000000001</c:v>
                </c:pt>
                <c:pt idx="16604">
                  <c:v>606.49199999999996</c:v>
                </c:pt>
                <c:pt idx="16605">
                  <c:v>606.54200000000003</c:v>
                </c:pt>
                <c:pt idx="16606">
                  <c:v>606.59299999999996</c:v>
                </c:pt>
                <c:pt idx="16607">
                  <c:v>606.64300000000003</c:v>
                </c:pt>
                <c:pt idx="16608">
                  <c:v>606.69299999999998</c:v>
                </c:pt>
                <c:pt idx="16609">
                  <c:v>606.74300000000005</c:v>
                </c:pt>
                <c:pt idx="16610">
                  <c:v>606.79300000000001</c:v>
                </c:pt>
                <c:pt idx="16611">
                  <c:v>606.84299999999996</c:v>
                </c:pt>
                <c:pt idx="16612">
                  <c:v>606.89300000000003</c:v>
                </c:pt>
                <c:pt idx="16613">
                  <c:v>606.94299999999998</c:v>
                </c:pt>
                <c:pt idx="16614">
                  <c:v>606.99300000000005</c:v>
                </c:pt>
                <c:pt idx="16615">
                  <c:v>607.04300000000001</c:v>
                </c:pt>
                <c:pt idx="16616">
                  <c:v>607.09299999999996</c:v>
                </c:pt>
                <c:pt idx="16617">
                  <c:v>607.14300000000003</c:v>
                </c:pt>
                <c:pt idx="16618">
                  <c:v>607.197</c:v>
                </c:pt>
                <c:pt idx="16619">
                  <c:v>607.25700000000006</c:v>
                </c:pt>
                <c:pt idx="16620">
                  <c:v>607.31700000000001</c:v>
                </c:pt>
                <c:pt idx="16621">
                  <c:v>607.37700000000007</c:v>
                </c:pt>
                <c:pt idx="16622">
                  <c:v>607.43700000000001</c:v>
                </c:pt>
                <c:pt idx="16623">
                  <c:v>607.49699999999996</c:v>
                </c:pt>
                <c:pt idx="16624">
                  <c:v>607.55700000000002</c:v>
                </c:pt>
                <c:pt idx="16625">
                  <c:v>607.61699999999996</c:v>
                </c:pt>
                <c:pt idx="16626">
                  <c:v>607.67700000000002</c:v>
                </c:pt>
                <c:pt idx="16627">
                  <c:v>607.73800000000006</c:v>
                </c:pt>
                <c:pt idx="16628">
                  <c:v>607.798</c:v>
                </c:pt>
                <c:pt idx="16629">
                  <c:v>607.85800000000006</c:v>
                </c:pt>
                <c:pt idx="16630">
                  <c:v>607.91899999999998</c:v>
                </c:pt>
                <c:pt idx="16631">
                  <c:v>607.97900000000004</c:v>
                </c:pt>
                <c:pt idx="16632">
                  <c:v>608.04</c:v>
                </c:pt>
                <c:pt idx="16633">
                  <c:v>608.101</c:v>
                </c:pt>
                <c:pt idx="16634">
                  <c:v>608.16100000000006</c:v>
                </c:pt>
                <c:pt idx="16635">
                  <c:v>608.22199999999998</c:v>
                </c:pt>
                <c:pt idx="16636">
                  <c:v>608.28300000000002</c:v>
                </c:pt>
                <c:pt idx="16637">
                  <c:v>608.34299999999996</c:v>
                </c:pt>
                <c:pt idx="16638">
                  <c:v>608.404</c:v>
                </c:pt>
                <c:pt idx="16639">
                  <c:v>608.46500000000003</c:v>
                </c:pt>
                <c:pt idx="16640">
                  <c:v>608.52600000000007</c:v>
                </c:pt>
                <c:pt idx="16641">
                  <c:v>608.58699999999999</c:v>
                </c:pt>
                <c:pt idx="16642">
                  <c:v>608.64800000000002</c:v>
                </c:pt>
                <c:pt idx="16643">
                  <c:v>608.70900000000006</c:v>
                </c:pt>
                <c:pt idx="16644">
                  <c:v>608.77</c:v>
                </c:pt>
                <c:pt idx="16645">
                  <c:v>608.83100000000002</c:v>
                </c:pt>
                <c:pt idx="16646">
                  <c:v>608.89200000000005</c:v>
                </c:pt>
                <c:pt idx="16647">
                  <c:v>608.95299999999997</c:v>
                </c:pt>
                <c:pt idx="16648">
                  <c:v>609.01400000000001</c:v>
                </c:pt>
                <c:pt idx="16649">
                  <c:v>609.07600000000002</c:v>
                </c:pt>
                <c:pt idx="16650">
                  <c:v>609.13700000000006</c:v>
                </c:pt>
                <c:pt idx="16651">
                  <c:v>609.19900000000007</c:v>
                </c:pt>
                <c:pt idx="16652">
                  <c:v>609.26</c:v>
                </c:pt>
                <c:pt idx="16653">
                  <c:v>609.322</c:v>
                </c:pt>
                <c:pt idx="16654">
                  <c:v>609.38300000000004</c:v>
                </c:pt>
                <c:pt idx="16655">
                  <c:v>609.44500000000005</c:v>
                </c:pt>
                <c:pt idx="16656">
                  <c:v>609.50700000000006</c:v>
                </c:pt>
                <c:pt idx="16657">
                  <c:v>609.56899999999996</c:v>
                </c:pt>
                <c:pt idx="16658">
                  <c:v>609.63</c:v>
                </c:pt>
                <c:pt idx="16659">
                  <c:v>609.69200000000001</c:v>
                </c:pt>
                <c:pt idx="16660">
                  <c:v>609.75400000000002</c:v>
                </c:pt>
                <c:pt idx="16661">
                  <c:v>609.81600000000003</c:v>
                </c:pt>
                <c:pt idx="16662">
                  <c:v>609.87800000000004</c:v>
                </c:pt>
                <c:pt idx="16663">
                  <c:v>609.94000000000005</c:v>
                </c:pt>
                <c:pt idx="16664">
                  <c:v>610.00099999999998</c:v>
                </c:pt>
                <c:pt idx="16665">
                  <c:v>610.06299999999999</c:v>
                </c:pt>
                <c:pt idx="16666">
                  <c:v>610.125</c:v>
                </c:pt>
                <c:pt idx="16667">
                  <c:v>610.18700000000001</c:v>
                </c:pt>
                <c:pt idx="16668">
                  <c:v>610.24900000000002</c:v>
                </c:pt>
                <c:pt idx="16669">
                  <c:v>610.31100000000004</c:v>
                </c:pt>
                <c:pt idx="16670">
                  <c:v>610.37300000000005</c:v>
                </c:pt>
                <c:pt idx="16671">
                  <c:v>610.43500000000006</c:v>
                </c:pt>
                <c:pt idx="16672">
                  <c:v>610.49599999999998</c:v>
                </c:pt>
                <c:pt idx="16673">
                  <c:v>610.55799999999999</c:v>
                </c:pt>
                <c:pt idx="16674">
                  <c:v>610.61900000000003</c:v>
                </c:pt>
                <c:pt idx="16675">
                  <c:v>610.68100000000004</c:v>
                </c:pt>
                <c:pt idx="16676">
                  <c:v>610.74300000000005</c:v>
                </c:pt>
                <c:pt idx="16677">
                  <c:v>610.80399999999997</c:v>
                </c:pt>
                <c:pt idx="16678">
                  <c:v>610.86599999999999</c:v>
                </c:pt>
                <c:pt idx="16679">
                  <c:v>610.92700000000002</c:v>
                </c:pt>
                <c:pt idx="16680">
                  <c:v>610.98900000000003</c:v>
                </c:pt>
                <c:pt idx="16681">
                  <c:v>611.05000000000007</c:v>
                </c:pt>
                <c:pt idx="16682">
                  <c:v>611.11199999999997</c:v>
                </c:pt>
                <c:pt idx="16683">
                  <c:v>611.17399999999998</c:v>
                </c:pt>
                <c:pt idx="16684">
                  <c:v>611.23500000000001</c:v>
                </c:pt>
                <c:pt idx="16685">
                  <c:v>611.29700000000003</c:v>
                </c:pt>
                <c:pt idx="16686">
                  <c:v>611.35900000000004</c:v>
                </c:pt>
                <c:pt idx="16687">
                  <c:v>611.41999999999996</c:v>
                </c:pt>
                <c:pt idx="16688">
                  <c:v>611.48199999999997</c:v>
                </c:pt>
                <c:pt idx="16689">
                  <c:v>611.54399999999998</c:v>
                </c:pt>
                <c:pt idx="16690">
                  <c:v>611.60500000000002</c:v>
                </c:pt>
                <c:pt idx="16691">
                  <c:v>611.66700000000003</c:v>
                </c:pt>
                <c:pt idx="16692">
                  <c:v>611.72900000000004</c:v>
                </c:pt>
                <c:pt idx="16693">
                  <c:v>611.79</c:v>
                </c:pt>
                <c:pt idx="16694">
                  <c:v>611.85199999999998</c:v>
                </c:pt>
                <c:pt idx="16695">
                  <c:v>611.91399999999999</c:v>
                </c:pt>
                <c:pt idx="16696">
                  <c:v>611.97500000000002</c:v>
                </c:pt>
                <c:pt idx="16697">
                  <c:v>612.03700000000003</c:v>
                </c:pt>
                <c:pt idx="16698">
                  <c:v>612.09900000000005</c:v>
                </c:pt>
                <c:pt idx="16699">
                  <c:v>612.16</c:v>
                </c:pt>
                <c:pt idx="16700">
                  <c:v>612.22199999999998</c:v>
                </c:pt>
                <c:pt idx="16701">
                  <c:v>612.28399999999999</c:v>
                </c:pt>
                <c:pt idx="16702">
                  <c:v>612.34500000000003</c:v>
                </c:pt>
                <c:pt idx="16703">
                  <c:v>612.40700000000004</c:v>
                </c:pt>
                <c:pt idx="16704">
                  <c:v>612.46900000000005</c:v>
                </c:pt>
                <c:pt idx="16705">
                  <c:v>612.53</c:v>
                </c:pt>
                <c:pt idx="16706">
                  <c:v>612.59199999999998</c:v>
                </c:pt>
                <c:pt idx="16707">
                  <c:v>612.65300000000002</c:v>
                </c:pt>
                <c:pt idx="16708">
                  <c:v>612.71500000000003</c:v>
                </c:pt>
                <c:pt idx="16709">
                  <c:v>612.77700000000004</c:v>
                </c:pt>
                <c:pt idx="16710">
                  <c:v>612.83900000000006</c:v>
                </c:pt>
                <c:pt idx="16711">
                  <c:v>612.9</c:v>
                </c:pt>
                <c:pt idx="16712">
                  <c:v>612.96199999999999</c:v>
                </c:pt>
                <c:pt idx="16713">
                  <c:v>613.024</c:v>
                </c:pt>
                <c:pt idx="16714">
                  <c:v>613.08500000000004</c:v>
                </c:pt>
                <c:pt idx="16715">
                  <c:v>613.14700000000005</c:v>
                </c:pt>
                <c:pt idx="16716">
                  <c:v>613.20900000000006</c:v>
                </c:pt>
                <c:pt idx="16717">
                  <c:v>613.27</c:v>
                </c:pt>
                <c:pt idx="16718">
                  <c:v>613.33199999999999</c:v>
                </c:pt>
                <c:pt idx="16719">
                  <c:v>613.39400000000001</c:v>
                </c:pt>
                <c:pt idx="16720">
                  <c:v>613.45500000000004</c:v>
                </c:pt>
                <c:pt idx="16721">
                  <c:v>613.51700000000005</c:v>
                </c:pt>
                <c:pt idx="16722">
                  <c:v>613.57900000000006</c:v>
                </c:pt>
                <c:pt idx="16723">
                  <c:v>613.64</c:v>
                </c:pt>
                <c:pt idx="16724">
                  <c:v>613.702</c:v>
                </c:pt>
                <c:pt idx="16725">
                  <c:v>613.76400000000001</c:v>
                </c:pt>
                <c:pt idx="16726">
                  <c:v>613.82500000000005</c:v>
                </c:pt>
                <c:pt idx="16727">
                  <c:v>613.88700000000006</c:v>
                </c:pt>
                <c:pt idx="16728">
                  <c:v>613.94900000000007</c:v>
                </c:pt>
                <c:pt idx="16729">
                  <c:v>614.01099999999997</c:v>
                </c:pt>
                <c:pt idx="16730">
                  <c:v>614.072</c:v>
                </c:pt>
                <c:pt idx="16731">
                  <c:v>614.13400000000001</c:v>
                </c:pt>
                <c:pt idx="16732">
                  <c:v>614.19600000000003</c:v>
                </c:pt>
                <c:pt idx="16733">
                  <c:v>614.25700000000006</c:v>
                </c:pt>
                <c:pt idx="16734">
                  <c:v>614.31899999999996</c:v>
                </c:pt>
                <c:pt idx="16735">
                  <c:v>614.38099999999997</c:v>
                </c:pt>
                <c:pt idx="16736">
                  <c:v>614.44299999999998</c:v>
                </c:pt>
                <c:pt idx="16737">
                  <c:v>614.50400000000002</c:v>
                </c:pt>
                <c:pt idx="16738">
                  <c:v>614.56600000000003</c:v>
                </c:pt>
                <c:pt idx="16739">
                  <c:v>614.62800000000004</c:v>
                </c:pt>
                <c:pt idx="16740">
                  <c:v>614.69000000000005</c:v>
                </c:pt>
                <c:pt idx="16741">
                  <c:v>614.75099999999998</c:v>
                </c:pt>
                <c:pt idx="16742">
                  <c:v>614.81299999999999</c:v>
                </c:pt>
                <c:pt idx="16743">
                  <c:v>614.875</c:v>
                </c:pt>
                <c:pt idx="16744">
                  <c:v>614.93700000000001</c:v>
                </c:pt>
                <c:pt idx="16745">
                  <c:v>614.99800000000005</c:v>
                </c:pt>
                <c:pt idx="16746">
                  <c:v>615.06000000000006</c:v>
                </c:pt>
                <c:pt idx="16747">
                  <c:v>615.12199999999996</c:v>
                </c:pt>
                <c:pt idx="16748">
                  <c:v>615.18399999999997</c:v>
                </c:pt>
                <c:pt idx="16749">
                  <c:v>615.245</c:v>
                </c:pt>
                <c:pt idx="16750">
                  <c:v>615.30700000000002</c:v>
                </c:pt>
                <c:pt idx="16751">
                  <c:v>615.36900000000003</c:v>
                </c:pt>
                <c:pt idx="16752">
                  <c:v>615.43000000000006</c:v>
                </c:pt>
                <c:pt idx="16753">
                  <c:v>615.49199999999996</c:v>
                </c:pt>
                <c:pt idx="16754">
                  <c:v>615.55399999999997</c:v>
                </c:pt>
                <c:pt idx="16755">
                  <c:v>615.61599999999999</c:v>
                </c:pt>
                <c:pt idx="16756">
                  <c:v>615.67700000000002</c:v>
                </c:pt>
                <c:pt idx="16757">
                  <c:v>615.73900000000003</c:v>
                </c:pt>
                <c:pt idx="16758">
                  <c:v>615.80000000000007</c:v>
                </c:pt>
                <c:pt idx="16759">
                  <c:v>615.86199999999997</c:v>
                </c:pt>
                <c:pt idx="16760">
                  <c:v>615.92399999999998</c:v>
                </c:pt>
                <c:pt idx="16761">
                  <c:v>615.98500000000001</c:v>
                </c:pt>
                <c:pt idx="16762">
                  <c:v>616.04700000000003</c:v>
                </c:pt>
                <c:pt idx="16763">
                  <c:v>616.10900000000004</c:v>
                </c:pt>
                <c:pt idx="16764">
                  <c:v>616.16999999999996</c:v>
                </c:pt>
                <c:pt idx="16765">
                  <c:v>616.23199999999997</c:v>
                </c:pt>
                <c:pt idx="16766">
                  <c:v>616.29300000000001</c:v>
                </c:pt>
                <c:pt idx="16767">
                  <c:v>616.35500000000002</c:v>
                </c:pt>
                <c:pt idx="16768">
                  <c:v>616.41700000000003</c:v>
                </c:pt>
                <c:pt idx="16769">
                  <c:v>616.47800000000007</c:v>
                </c:pt>
                <c:pt idx="16770">
                  <c:v>616.54</c:v>
                </c:pt>
                <c:pt idx="16771">
                  <c:v>616.60199999999998</c:v>
                </c:pt>
                <c:pt idx="16772">
                  <c:v>616.66300000000001</c:v>
                </c:pt>
                <c:pt idx="16773">
                  <c:v>616.72500000000002</c:v>
                </c:pt>
                <c:pt idx="16774">
                  <c:v>616.78700000000003</c:v>
                </c:pt>
                <c:pt idx="16775">
                  <c:v>616.84799999999996</c:v>
                </c:pt>
                <c:pt idx="16776">
                  <c:v>616.91</c:v>
                </c:pt>
                <c:pt idx="16777">
                  <c:v>616.97199999999998</c:v>
                </c:pt>
                <c:pt idx="16778">
                  <c:v>617.03300000000002</c:v>
                </c:pt>
                <c:pt idx="16779">
                  <c:v>617.09500000000003</c:v>
                </c:pt>
                <c:pt idx="16780">
                  <c:v>617.15700000000004</c:v>
                </c:pt>
                <c:pt idx="16781">
                  <c:v>617.21799999999996</c:v>
                </c:pt>
                <c:pt idx="16782">
                  <c:v>617.28</c:v>
                </c:pt>
                <c:pt idx="16783">
                  <c:v>617.34199999999998</c:v>
                </c:pt>
                <c:pt idx="16784">
                  <c:v>617.404</c:v>
                </c:pt>
                <c:pt idx="16785">
                  <c:v>617.46500000000003</c:v>
                </c:pt>
                <c:pt idx="16786">
                  <c:v>617.52700000000004</c:v>
                </c:pt>
                <c:pt idx="16787">
                  <c:v>617.58900000000006</c:v>
                </c:pt>
                <c:pt idx="16788">
                  <c:v>617.65</c:v>
                </c:pt>
                <c:pt idx="16789">
                  <c:v>617.71199999999999</c:v>
                </c:pt>
                <c:pt idx="16790">
                  <c:v>617.774</c:v>
                </c:pt>
                <c:pt idx="16791">
                  <c:v>617.83600000000001</c:v>
                </c:pt>
                <c:pt idx="16792">
                  <c:v>617.89800000000002</c:v>
                </c:pt>
                <c:pt idx="16793">
                  <c:v>617.95900000000006</c:v>
                </c:pt>
                <c:pt idx="16794">
                  <c:v>618.02099999999996</c:v>
                </c:pt>
                <c:pt idx="16795">
                  <c:v>618.08299999999997</c:v>
                </c:pt>
                <c:pt idx="16796">
                  <c:v>618.14499999999998</c:v>
                </c:pt>
                <c:pt idx="16797">
                  <c:v>618.20600000000002</c:v>
                </c:pt>
                <c:pt idx="16798">
                  <c:v>618.26800000000003</c:v>
                </c:pt>
                <c:pt idx="16799">
                  <c:v>618.33000000000004</c:v>
                </c:pt>
                <c:pt idx="16800">
                  <c:v>618.39200000000005</c:v>
                </c:pt>
                <c:pt idx="16801">
                  <c:v>618.45299999999997</c:v>
                </c:pt>
                <c:pt idx="16802">
                  <c:v>618.51499999999999</c:v>
                </c:pt>
                <c:pt idx="16803">
                  <c:v>618.577</c:v>
                </c:pt>
                <c:pt idx="16804">
                  <c:v>618.63900000000001</c:v>
                </c:pt>
                <c:pt idx="16805">
                  <c:v>618.70000000000005</c:v>
                </c:pt>
                <c:pt idx="16806">
                  <c:v>618.76200000000006</c:v>
                </c:pt>
                <c:pt idx="16807">
                  <c:v>618.82400000000007</c:v>
                </c:pt>
                <c:pt idx="16808">
                  <c:v>618.88499999999999</c:v>
                </c:pt>
              </c:numCache>
            </c:numRef>
          </c:val>
          <c:smooth val="0"/>
          <c:extLst>
            <c:ext xmlns:c16="http://schemas.microsoft.com/office/drawing/2014/chart" uri="{C3380CC4-5D6E-409C-BE32-E72D297353CC}">
              <c16:uniqueId val="{00000001-1734-4AE4-91C1-1BE43BF3DEBE}"/>
            </c:ext>
          </c:extLst>
        </c:ser>
        <c:dLbls>
          <c:showLegendKey val="0"/>
          <c:showVal val="0"/>
          <c:showCatName val="0"/>
          <c:showSerName val="0"/>
          <c:showPercent val="0"/>
          <c:showBubbleSize val="0"/>
        </c:dLbls>
        <c:marker val="1"/>
        <c:smooth val="0"/>
        <c:axId val="438111056"/>
        <c:axId val="438116960"/>
      </c:lineChart>
      <c:catAx>
        <c:axId val="21635576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t-PT" sz="900"/>
                  <a:t>Tempo (h)</a:t>
                </a:r>
              </a:p>
            </c:rich>
          </c:tx>
          <c:layout>
            <c:manualLayout>
              <c:xMode val="edge"/>
              <c:yMode val="edge"/>
              <c:x val="0.40353761201465715"/>
              <c:y val="0.9175001085173063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in"/>
        <c:tickLblPos val="nextTo"/>
        <c:spPr>
          <a:noFill/>
          <a:ln w="9525" cap="flat" cmpd="sng" algn="ctr">
            <a:solidFill>
              <a:schemeClr val="bg2">
                <a:lumMod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6356552"/>
        <c:crosses val="autoZero"/>
        <c:auto val="1"/>
        <c:lblAlgn val="ctr"/>
        <c:lblOffset val="100"/>
        <c:tickLblSkip val="2000"/>
        <c:tickMarkSkip val="2000"/>
        <c:noMultiLvlLbl val="0"/>
      </c:catAx>
      <c:valAx>
        <c:axId val="216356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t-PT" sz="900"/>
                  <a:t>Potência</a:t>
                </a:r>
                <a:r>
                  <a:rPr lang="pt-PT" sz="900" baseline="0"/>
                  <a:t> (kW)</a:t>
                </a:r>
                <a:endParaRPr lang="pt-PT" sz="900"/>
              </a:p>
            </c:rich>
          </c:tx>
          <c:layout>
            <c:manualLayout>
              <c:xMode val="edge"/>
              <c:yMode val="edge"/>
              <c:x val="8.5614814814814807E-3"/>
              <c:y val="0.3144374999999999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a:solidFill>
              <a:schemeClr val="bg2">
                <a:lumMod val="75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t-PT"/>
          </a:p>
        </c:txPr>
        <c:crossAx val="216355768"/>
        <c:crosses val="autoZero"/>
        <c:crossBetween val="between"/>
      </c:valAx>
      <c:valAx>
        <c:axId val="438116960"/>
        <c:scaling>
          <c:orientation val="minMax"/>
        </c:scaling>
        <c:delete val="0"/>
        <c:axPos val="r"/>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t-PT" sz="900"/>
                  <a:t>Energia (kWh)</a:t>
                </a:r>
              </a:p>
            </c:rich>
          </c:tx>
          <c:layout>
            <c:manualLayout>
              <c:xMode val="edge"/>
              <c:yMode val="edge"/>
              <c:x val="0.96073789612003546"/>
              <c:y val="0.3166045368915434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out"/>
        <c:minorTickMark val="none"/>
        <c:tickLblPos val="nextTo"/>
        <c:spPr>
          <a:noFill/>
          <a:ln>
            <a:solidFill>
              <a:schemeClr val="bg2">
                <a:lumMod val="75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t-PT"/>
          </a:p>
        </c:txPr>
        <c:crossAx val="438111056"/>
        <c:crosses val="max"/>
        <c:crossBetween val="between"/>
      </c:valAx>
      <c:catAx>
        <c:axId val="438111056"/>
        <c:scaling>
          <c:orientation val="minMax"/>
        </c:scaling>
        <c:delete val="1"/>
        <c:axPos val="b"/>
        <c:majorTickMark val="out"/>
        <c:minorTickMark val="none"/>
        <c:tickLblPos val="nextTo"/>
        <c:crossAx val="438116960"/>
        <c:crosses val="autoZero"/>
        <c:auto val="1"/>
        <c:lblAlgn val="ctr"/>
        <c:lblOffset val="100"/>
        <c:noMultiLvlLbl val="0"/>
      </c:catAx>
      <c:spPr>
        <a:noFill/>
        <a:ln>
          <a:noFill/>
        </a:ln>
        <a:effectLst/>
      </c:spPr>
    </c:plotArea>
    <c:legend>
      <c:legendPos val="r"/>
      <c:layout>
        <c:manualLayout>
          <c:xMode val="edge"/>
          <c:yMode val="edge"/>
          <c:x val="0.55348246704961013"/>
          <c:y val="0.92308953111842273"/>
          <c:w val="0.4111225925925926"/>
          <c:h val="4.9284000790223798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478031496062992"/>
          <c:y val="9.7638888888888914E-2"/>
          <c:w val="0.80562029746281705"/>
          <c:h val="0.67786636045494308"/>
        </c:manualLayout>
      </c:layout>
      <c:areaChart>
        <c:grouping val="standard"/>
        <c:varyColors val="0"/>
        <c:ser>
          <c:idx val="0"/>
          <c:order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cat>
            <c:strRef>
              <c:f>'Consumos Totais'!$R$33:$R$44</c:f>
              <c:strCache>
                <c:ptCount val="12"/>
                <c:pt idx="0">
                  <c:v>Janeiro</c:v>
                </c:pt>
                <c:pt idx="1">
                  <c:v>Fevereiro</c:v>
                </c:pt>
                <c:pt idx="2">
                  <c:v>Março</c:v>
                </c:pt>
                <c:pt idx="3">
                  <c:v>Abril</c:v>
                </c:pt>
                <c:pt idx="4">
                  <c:v>Maio</c:v>
                </c:pt>
                <c:pt idx="5">
                  <c:v>Junho</c:v>
                </c:pt>
                <c:pt idx="6">
                  <c:v>Julho</c:v>
                </c:pt>
                <c:pt idx="7">
                  <c:v>Agosto</c:v>
                </c:pt>
                <c:pt idx="8">
                  <c:v>Setembro</c:v>
                </c:pt>
                <c:pt idx="9">
                  <c:v>Outubro</c:v>
                </c:pt>
                <c:pt idx="10">
                  <c:v>Novembro</c:v>
                </c:pt>
                <c:pt idx="11">
                  <c:v>Dezembro</c:v>
                </c:pt>
              </c:strCache>
            </c:strRef>
          </c:cat>
          <c:val>
            <c:numRef>
              <c:f>'Consumos Totais'!$S$33:$S$44</c:f>
              <c:numCache>
                <c:formatCode>General</c:formatCode>
                <c:ptCount val="12"/>
                <c:pt idx="0">
                  <c:v>27992</c:v>
                </c:pt>
                <c:pt idx="1">
                  <c:v>25104</c:v>
                </c:pt>
                <c:pt idx="2">
                  <c:v>22401</c:v>
                </c:pt>
                <c:pt idx="3">
                  <c:v>22915</c:v>
                </c:pt>
                <c:pt idx="4">
                  <c:v>22149</c:v>
                </c:pt>
                <c:pt idx="5">
                  <c:v>26176</c:v>
                </c:pt>
                <c:pt idx="6">
                  <c:v>25853</c:v>
                </c:pt>
                <c:pt idx="7">
                  <c:v>23145</c:v>
                </c:pt>
                <c:pt idx="8">
                  <c:v>87939</c:v>
                </c:pt>
                <c:pt idx="9">
                  <c:v>46467</c:v>
                </c:pt>
                <c:pt idx="10">
                  <c:v>26618</c:v>
                </c:pt>
                <c:pt idx="11">
                  <c:v>26044</c:v>
                </c:pt>
              </c:numCache>
            </c:numRef>
          </c:val>
          <c:extLst>
            <c:ext xmlns:c16="http://schemas.microsoft.com/office/drawing/2014/chart" uri="{C3380CC4-5D6E-409C-BE32-E72D297353CC}">
              <c16:uniqueId val="{00000000-42D0-44E0-8473-B48ABAA5B1B6}"/>
            </c:ext>
          </c:extLst>
        </c:ser>
        <c:dLbls>
          <c:showLegendKey val="0"/>
          <c:showVal val="0"/>
          <c:showCatName val="0"/>
          <c:showSerName val="0"/>
          <c:showPercent val="0"/>
          <c:showBubbleSize val="0"/>
        </c:dLbls>
        <c:axId val="637138304"/>
        <c:axId val="637140264"/>
      </c:areaChart>
      <c:catAx>
        <c:axId val="637138304"/>
        <c:scaling>
          <c:orientation val="minMax"/>
        </c:scaling>
        <c:delete val="0"/>
        <c:axPos val="b"/>
        <c:title>
          <c:tx>
            <c:rich>
              <a:bodyPr rot="0" spcFirstLastPara="1" vertOverflow="ellipsis" vert="horz" wrap="square" anchor="ctr" anchorCtr="1"/>
              <a:lstStyle/>
              <a:p>
                <a:pPr>
                  <a:defRPr sz="900" b="1" i="0" u="none" strike="noStrike" kern="1200" cap="none" baseline="0">
                    <a:solidFill>
                      <a:schemeClr val="tx1">
                        <a:lumMod val="75000"/>
                        <a:lumOff val="25000"/>
                      </a:schemeClr>
                    </a:solidFill>
                    <a:latin typeface="+mn-lt"/>
                    <a:ea typeface="+mn-ea"/>
                    <a:cs typeface="+mn-cs"/>
                  </a:defRPr>
                </a:pPr>
                <a:r>
                  <a:rPr lang="pt-PT" b="1" cap="none" baseline="0">
                    <a:solidFill>
                      <a:schemeClr val="tx1">
                        <a:lumMod val="75000"/>
                        <a:lumOff val="25000"/>
                      </a:schemeClr>
                    </a:solidFill>
                  </a:rPr>
                  <a:t>Tempo (Meses)</a:t>
                </a:r>
              </a:p>
            </c:rich>
          </c:tx>
          <c:layout>
            <c:manualLayout>
              <c:xMode val="edge"/>
              <c:yMode val="edge"/>
              <c:x val="0.42364107611548557"/>
              <c:y val="0.93062481773111694"/>
            </c:manualLayout>
          </c:layout>
          <c:overlay val="0"/>
          <c:spPr>
            <a:noFill/>
            <a:ln>
              <a:noFill/>
            </a:ln>
            <a:effectLst/>
          </c:spPr>
          <c:txPr>
            <a:bodyPr rot="0" spcFirstLastPara="1" vertOverflow="ellipsis" vert="horz" wrap="square" anchor="ctr" anchorCtr="1"/>
            <a:lstStyle/>
            <a:p>
              <a:pPr>
                <a:defRPr sz="900" b="1" i="0" u="none" strike="noStrike" kern="1200" cap="none" baseline="0">
                  <a:solidFill>
                    <a:schemeClr val="tx1">
                      <a:lumMod val="75000"/>
                      <a:lumOff val="25000"/>
                    </a:schemeClr>
                  </a:solidFill>
                  <a:latin typeface="+mn-lt"/>
                  <a:ea typeface="+mn-ea"/>
                  <a:cs typeface="+mn-cs"/>
                </a:defRPr>
              </a:pPr>
              <a:endParaRPr lang="pt-PT"/>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t-PT"/>
          </a:p>
        </c:txPr>
        <c:crossAx val="637140264"/>
        <c:crosses val="autoZero"/>
        <c:auto val="1"/>
        <c:lblAlgn val="ctr"/>
        <c:lblOffset val="100"/>
        <c:noMultiLvlLbl val="0"/>
      </c:catAx>
      <c:valAx>
        <c:axId val="637140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cap="none" baseline="0">
                    <a:solidFill>
                      <a:schemeClr val="tx1">
                        <a:lumMod val="75000"/>
                        <a:lumOff val="25000"/>
                      </a:schemeClr>
                    </a:solidFill>
                    <a:latin typeface="+mn-lt"/>
                    <a:ea typeface="+mn-ea"/>
                    <a:cs typeface="+mn-cs"/>
                  </a:defRPr>
                </a:pPr>
                <a:r>
                  <a:rPr lang="pt-PT" b="1" cap="none">
                    <a:solidFill>
                      <a:schemeClr val="tx1">
                        <a:lumMod val="75000"/>
                        <a:lumOff val="25000"/>
                      </a:schemeClr>
                    </a:solidFill>
                  </a:rPr>
                  <a:t>Massa de CO</a:t>
                </a:r>
                <a:r>
                  <a:rPr lang="pt-PT" b="1" cap="none" baseline="-25000">
                    <a:solidFill>
                      <a:schemeClr val="tx1">
                        <a:lumMod val="75000"/>
                        <a:lumOff val="25000"/>
                      </a:schemeClr>
                    </a:solidFill>
                  </a:rPr>
                  <a:t>2</a:t>
                </a:r>
                <a:r>
                  <a:rPr lang="pt-PT" b="1" cap="none" baseline="0">
                    <a:solidFill>
                      <a:schemeClr val="tx1">
                        <a:lumMod val="75000"/>
                        <a:lumOff val="25000"/>
                      </a:schemeClr>
                    </a:solidFill>
                  </a:rPr>
                  <a:t> (kg)</a:t>
                </a:r>
                <a:endParaRPr lang="pt-PT" b="1" cap="none">
                  <a:solidFill>
                    <a:schemeClr val="tx1">
                      <a:lumMod val="75000"/>
                      <a:lumOff val="25000"/>
                    </a:schemeClr>
                  </a:solidFill>
                </a:endParaRPr>
              </a:p>
            </c:rich>
          </c:tx>
          <c:overlay val="0"/>
          <c:spPr>
            <a:noFill/>
            <a:ln>
              <a:noFill/>
            </a:ln>
            <a:effectLst/>
          </c:spPr>
          <c:txPr>
            <a:bodyPr rot="-5400000" spcFirstLastPara="1" vertOverflow="ellipsis" vert="horz" wrap="square" anchor="ctr" anchorCtr="1"/>
            <a:lstStyle/>
            <a:p>
              <a:pPr>
                <a:defRPr sz="900" b="1" i="0" u="none" strike="noStrike" kern="1200" cap="none" baseline="0">
                  <a:solidFill>
                    <a:schemeClr val="tx1">
                      <a:lumMod val="75000"/>
                      <a:lumOff val="25000"/>
                    </a:schemeClr>
                  </a:solidFill>
                  <a:latin typeface="+mn-lt"/>
                  <a:ea typeface="+mn-ea"/>
                  <a:cs typeface="+mn-cs"/>
                </a:defRPr>
              </a:pPr>
              <a:endParaRPr lang="pt-PT"/>
            </a:p>
          </c:txPr>
        </c:title>
        <c:numFmt formatCode="General" sourceLinked="1"/>
        <c:majorTickMark val="none"/>
        <c:minorTickMark val="none"/>
        <c:tickLblPos val="nextTo"/>
        <c:spPr>
          <a:noFill/>
          <a:ln>
            <a:solidFill>
              <a:schemeClr val="bg2">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t-PT"/>
          </a:p>
        </c:txPr>
        <c:crossAx val="637138304"/>
        <c:crosses val="autoZero"/>
        <c:crossBetween val="midCat"/>
      </c:valAx>
      <c:spPr>
        <a:noFill/>
        <a:ln>
          <a:noFill/>
        </a:ln>
        <a:effectLst/>
      </c:spPr>
    </c:plotArea>
    <c:plotVisOnly val="1"/>
    <c:dispBlanksAs val="zero"/>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87290499664003"/>
          <c:y val="6.0753995352558543E-2"/>
          <c:w val="0.837704333573702"/>
          <c:h val="0.65229340352731957"/>
        </c:manualLayout>
      </c:layout>
      <c:barChart>
        <c:barDir val="col"/>
        <c:grouping val="clustered"/>
        <c:varyColors val="0"/>
        <c:ser>
          <c:idx val="0"/>
          <c:order val="0"/>
          <c:tx>
            <c:strRef>
              <c:f>Iluminação!$M$29</c:f>
              <c:strCache>
                <c:ptCount val="1"/>
                <c:pt idx="0">
                  <c:v>Zona da adega</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Iluminação!$L$30:$L$41</c:f>
              <c:strCache>
                <c:ptCount val="12"/>
                <c:pt idx="0">
                  <c:v>Janeiro</c:v>
                </c:pt>
                <c:pt idx="1">
                  <c:v>Fevereiro</c:v>
                </c:pt>
                <c:pt idx="2">
                  <c:v>Março</c:v>
                </c:pt>
                <c:pt idx="3">
                  <c:v>Abril</c:v>
                </c:pt>
                <c:pt idx="4">
                  <c:v>Maio</c:v>
                </c:pt>
                <c:pt idx="5">
                  <c:v>Junho</c:v>
                </c:pt>
                <c:pt idx="6">
                  <c:v>Julho</c:v>
                </c:pt>
                <c:pt idx="7">
                  <c:v>Agosto</c:v>
                </c:pt>
                <c:pt idx="8">
                  <c:v>Setembro</c:v>
                </c:pt>
                <c:pt idx="9">
                  <c:v>Outubro</c:v>
                </c:pt>
                <c:pt idx="10">
                  <c:v>Novembro</c:v>
                </c:pt>
                <c:pt idx="11">
                  <c:v>Dezembro</c:v>
                </c:pt>
              </c:strCache>
            </c:strRef>
          </c:cat>
          <c:val>
            <c:numRef>
              <c:f>Iluminação!$M$30:$M$41</c:f>
              <c:numCache>
                <c:formatCode>General</c:formatCode>
                <c:ptCount val="12"/>
                <c:pt idx="7" formatCode="0">
                  <c:v>1906.92</c:v>
                </c:pt>
                <c:pt idx="8" formatCode="0">
                  <c:v>1906.92</c:v>
                </c:pt>
                <c:pt idx="9" formatCode="0">
                  <c:v>1906.92</c:v>
                </c:pt>
              </c:numCache>
            </c:numRef>
          </c:val>
          <c:extLst>
            <c:ext xmlns:c16="http://schemas.microsoft.com/office/drawing/2014/chart" uri="{C3380CC4-5D6E-409C-BE32-E72D297353CC}">
              <c16:uniqueId val="{00000000-1924-4E5D-93A1-4C7FC67BAB7A}"/>
            </c:ext>
          </c:extLst>
        </c:ser>
        <c:ser>
          <c:idx val="1"/>
          <c:order val="1"/>
          <c:tx>
            <c:strRef>
              <c:f>Iluminação!$N$29</c:f>
              <c:strCache>
                <c:ptCount val="1"/>
                <c:pt idx="0">
                  <c:v>Exterior</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Iluminação!$L$30:$L$41</c:f>
              <c:strCache>
                <c:ptCount val="12"/>
                <c:pt idx="0">
                  <c:v>Janeiro</c:v>
                </c:pt>
                <c:pt idx="1">
                  <c:v>Fevereiro</c:v>
                </c:pt>
                <c:pt idx="2">
                  <c:v>Março</c:v>
                </c:pt>
                <c:pt idx="3">
                  <c:v>Abril</c:v>
                </c:pt>
                <c:pt idx="4">
                  <c:v>Maio</c:v>
                </c:pt>
                <c:pt idx="5">
                  <c:v>Junho</c:v>
                </c:pt>
                <c:pt idx="6">
                  <c:v>Julho</c:v>
                </c:pt>
                <c:pt idx="7">
                  <c:v>Agosto</c:v>
                </c:pt>
                <c:pt idx="8">
                  <c:v>Setembro</c:v>
                </c:pt>
                <c:pt idx="9">
                  <c:v>Outubro</c:v>
                </c:pt>
                <c:pt idx="10">
                  <c:v>Novembro</c:v>
                </c:pt>
                <c:pt idx="11">
                  <c:v>Dezembro</c:v>
                </c:pt>
              </c:strCache>
            </c:strRef>
          </c:cat>
          <c:val>
            <c:numRef>
              <c:f>Iluminação!$N$30:$N$41</c:f>
              <c:numCache>
                <c:formatCode>0</c:formatCode>
                <c:ptCount val="12"/>
                <c:pt idx="0">
                  <c:v>148.5</c:v>
                </c:pt>
                <c:pt idx="1">
                  <c:v>148.5</c:v>
                </c:pt>
                <c:pt idx="2">
                  <c:v>148.5</c:v>
                </c:pt>
                <c:pt idx="3">
                  <c:v>148.5</c:v>
                </c:pt>
                <c:pt idx="4">
                  <c:v>148.5</c:v>
                </c:pt>
                <c:pt idx="5">
                  <c:v>148.5</c:v>
                </c:pt>
                <c:pt idx="6">
                  <c:v>148.5</c:v>
                </c:pt>
                <c:pt idx="7">
                  <c:v>148.5</c:v>
                </c:pt>
                <c:pt idx="8">
                  <c:v>148.5</c:v>
                </c:pt>
                <c:pt idx="9">
                  <c:v>148.5</c:v>
                </c:pt>
                <c:pt idx="10">
                  <c:v>148.5</c:v>
                </c:pt>
                <c:pt idx="11">
                  <c:v>148.5</c:v>
                </c:pt>
              </c:numCache>
            </c:numRef>
          </c:val>
          <c:extLst>
            <c:ext xmlns:c16="http://schemas.microsoft.com/office/drawing/2014/chart" uri="{C3380CC4-5D6E-409C-BE32-E72D297353CC}">
              <c16:uniqueId val="{00000001-1924-4E5D-93A1-4C7FC67BAB7A}"/>
            </c:ext>
          </c:extLst>
        </c:ser>
        <c:ser>
          <c:idx val="2"/>
          <c:order val="2"/>
          <c:tx>
            <c:strRef>
              <c:f>Iluminação!$O$29</c:f>
              <c:strCache>
                <c:ptCount val="1"/>
                <c:pt idx="0">
                  <c:v>Linha Engarrafamento</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cat>
            <c:strRef>
              <c:f>Iluminação!$L$30:$L$41</c:f>
              <c:strCache>
                <c:ptCount val="12"/>
                <c:pt idx="0">
                  <c:v>Janeiro</c:v>
                </c:pt>
                <c:pt idx="1">
                  <c:v>Fevereiro</c:v>
                </c:pt>
                <c:pt idx="2">
                  <c:v>Março</c:v>
                </c:pt>
                <c:pt idx="3">
                  <c:v>Abril</c:v>
                </c:pt>
                <c:pt idx="4">
                  <c:v>Maio</c:v>
                </c:pt>
                <c:pt idx="5">
                  <c:v>Junho</c:v>
                </c:pt>
                <c:pt idx="6">
                  <c:v>Julho</c:v>
                </c:pt>
                <c:pt idx="7">
                  <c:v>Agosto</c:v>
                </c:pt>
                <c:pt idx="8">
                  <c:v>Setembro</c:v>
                </c:pt>
                <c:pt idx="9">
                  <c:v>Outubro</c:v>
                </c:pt>
                <c:pt idx="10">
                  <c:v>Novembro</c:v>
                </c:pt>
                <c:pt idx="11">
                  <c:v>Dezembro</c:v>
                </c:pt>
              </c:strCache>
            </c:strRef>
          </c:cat>
          <c:val>
            <c:numRef>
              <c:f>Iluminação!$O$30:$O$41</c:f>
              <c:numCache>
                <c:formatCode>0</c:formatCode>
                <c:ptCount val="12"/>
                <c:pt idx="0">
                  <c:v>450.55600000000004</c:v>
                </c:pt>
                <c:pt idx="1">
                  <c:v>450.55600000000004</c:v>
                </c:pt>
                <c:pt idx="2">
                  <c:v>450.55600000000004</c:v>
                </c:pt>
                <c:pt idx="3">
                  <c:v>450.55600000000004</c:v>
                </c:pt>
                <c:pt idx="4">
                  <c:v>450.55600000000004</c:v>
                </c:pt>
                <c:pt idx="5">
                  <c:v>450.55600000000004</c:v>
                </c:pt>
                <c:pt idx="6">
                  <c:v>450.55600000000004</c:v>
                </c:pt>
                <c:pt idx="7">
                  <c:v>450.55600000000004</c:v>
                </c:pt>
                <c:pt idx="8">
                  <c:v>450.55600000000004</c:v>
                </c:pt>
                <c:pt idx="9">
                  <c:v>450.55600000000004</c:v>
                </c:pt>
                <c:pt idx="10">
                  <c:v>450.55600000000004</c:v>
                </c:pt>
                <c:pt idx="11">
                  <c:v>450.55600000000004</c:v>
                </c:pt>
              </c:numCache>
            </c:numRef>
          </c:val>
          <c:extLst>
            <c:ext xmlns:c16="http://schemas.microsoft.com/office/drawing/2014/chart" uri="{C3380CC4-5D6E-409C-BE32-E72D297353CC}">
              <c16:uniqueId val="{00000002-1924-4E5D-93A1-4C7FC67BAB7A}"/>
            </c:ext>
          </c:extLst>
        </c:ser>
        <c:ser>
          <c:idx val="3"/>
          <c:order val="3"/>
          <c:tx>
            <c:strRef>
              <c:f>Iluminação!$P$29</c:f>
              <c:strCache>
                <c:ptCount val="1"/>
                <c:pt idx="0">
                  <c:v>Zona de Barricas</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cat>
            <c:strRef>
              <c:f>Iluminação!$L$30:$L$41</c:f>
              <c:strCache>
                <c:ptCount val="12"/>
                <c:pt idx="0">
                  <c:v>Janeiro</c:v>
                </c:pt>
                <c:pt idx="1">
                  <c:v>Fevereiro</c:v>
                </c:pt>
                <c:pt idx="2">
                  <c:v>Março</c:v>
                </c:pt>
                <c:pt idx="3">
                  <c:v>Abril</c:v>
                </c:pt>
                <c:pt idx="4">
                  <c:v>Maio</c:v>
                </c:pt>
                <c:pt idx="5">
                  <c:v>Junho</c:v>
                </c:pt>
                <c:pt idx="6">
                  <c:v>Julho</c:v>
                </c:pt>
                <c:pt idx="7">
                  <c:v>Agosto</c:v>
                </c:pt>
                <c:pt idx="8">
                  <c:v>Setembro</c:v>
                </c:pt>
                <c:pt idx="9">
                  <c:v>Outubro</c:v>
                </c:pt>
                <c:pt idx="10">
                  <c:v>Novembro</c:v>
                </c:pt>
                <c:pt idx="11">
                  <c:v>Dezembro</c:v>
                </c:pt>
              </c:strCache>
            </c:strRef>
          </c:cat>
          <c:val>
            <c:numRef>
              <c:f>Iluminação!$P$30:$P$41</c:f>
              <c:numCache>
                <c:formatCode>0</c:formatCode>
                <c:ptCount val="12"/>
                <c:pt idx="0">
                  <c:v>17.400000000000002</c:v>
                </c:pt>
                <c:pt idx="1">
                  <c:v>17.400000000000002</c:v>
                </c:pt>
                <c:pt idx="2">
                  <c:v>17.400000000000002</c:v>
                </c:pt>
                <c:pt idx="3">
                  <c:v>17.400000000000002</c:v>
                </c:pt>
                <c:pt idx="4">
                  <c:v>17.400000000000002</c:v>
                </c:pt>
                <c:pt idx="5">
                  <c:v>17.400000000000002</c:v>
                </c:pt>
                <c:pt idx="6">
                  <c:v>17.400000000000002</c:v>
                </c:pt>
                <c:pt idx="7">
                  <c:v>17.400000000000002</c:v>
                </c:pt>
                <c:pt idx="8">
                  <c:v>17.400000000000002</c:v>
                </c:pt>
                <c:pt idx="9">
                  <c:v>17.400000000000002</c:v>
                </c:pt>
                <c:pt idx="10">
                  <c:v>17.400000000000002</c:v>
                </c:pt>
                <c:pt idx="11">
                  <c:v>17.400000000000002</c:v>
                </c:pt>
              </c:numCache>
            </c:numRef>
          </c:val>
          <c:extLst>
            <c:ext xmlns:c16="http://schemas.microsoft.com/office/drawing/2014/chart" uri="{C3380CC4-5D6E-409C-BE32-E72D297353CC}">
              <c16:uniqueId val="{00000003-1924-4E5D-93A1-4C7FC67BAB7A}"/>
            </c:ext>
          </c:extLst>
        </c:ser>
        <c:dLbls>
          <c:showLegendKey val="0"/>
          <c:showVal val="0"/>
          <c:showCatName val="0"/>
          <c:showSerName val="0"/>
          <c:showPercent val="0"/>
          <c:showBubbleSize val="0"/>
        </c:dLbls>
        <c:gapWidth val="164"/>
        <c:overlap val="-22"/>
        <c:axId val="1595902767"/>
        <c:axId val="1595909839"/>
      </c:barChart>
      <c:catAx>
        <c:axId val="1595902767"/>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pt-PT"/>
                  <a:t>Tempo (meses)</a:t>
                </a:r>
              </a:p>
            </c:rich>
          </c:tx>
          <c:layout>
            <c:manualLayout>
              <c:xMode val="edge"/>
              <c:yMode val="edge"/>
              <c:x val="0.46370710220545908"/>
              <c:y val="0.83641926954084089"/>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595909839"/>
        <c:crosses val="autoZero"/>
        <c:auto val="1"/>
        <c:lblAlgn val="ctr"/>
        <c:lblOffset val="100"/>
        <c:noMultiLvlLbl val="0"/>
      </c:catAx>
      <c:valAx>
        <c:axId val="1595909839"/>
        <c:scaling>
          <c:logBase val="10"/>
          <c:orientation val="minMax"/>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pt-PT"/>
                  <a:t>Energia (kWh)</a:t>
                </a:r>
              </a:p>
            </c:rich>
          </c:tx>
          <c:layout>
            <c:manualLayout>
              <c:xMode val="edge"/>
              <c:yMode val="edge"/>
              <c:x val="1.5934958125475338E-2"/>
              <c:y val="0.29163083815398744"/>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595902767"/>
        <c:crosses val="autoZero"/>
        <c:crossBetween val="between"/>
      </c:valAx>
      <c:spPr>
        <a:noFill/>
        <a:ln>
          <a:noFill/>
        </a:ln>
        <a:effectLst/>
      </c:spPr>
    </c:plotArea>
    <c:legend>
      <c:legendPos val="t"/>
      <c:layout>
        <c:manualLayout>
          <c:xMode val="edge"/>
          <c:yMode val="edge"/>
          <c:x val="0.20754055124200363"/>
          <c:y val="0.91890417970744798"/>
          <c:w val="0.64103607814934682"/>
          <c:h val="7.44145833333333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4421837270341206"/>
          <c:y val="4.8048052179428008E-2"/>
          <c:w val="0.83027438091977634"/>
          <c:h val="0.64428055555555552"/>
        </c:manualLayout>
      </c:layout>
      <c:barChart>
        <c:barDir val="col"/>
        <c:grouping val="clustered"/>
        <c:varyColors val="0"/>
        <c:ser>
          <c:idx val="0"/>
          <c:order val="0"/>
          <c:spPr>
            <a:pattFill prst="narHorz">
              <a:fgClr>
                <a:schemeClr val="tx2"/>
              </a:fgClr>
              <a:bgClr>
                <a:schemeClr val="bg1"/>
              </a:bgClr>
            </a:pattFill>
            <a:ln>
              <a:noFill/>
            </a:ln>
            <a:effectLst>
              <a:innerShdw blurRad="114300">
                <a:schemeClr val="tx2"/>
              </a:innerShdw>
            </a:effectLst>
          </c:spPr>
          <c:invertIfNegative val="0"/>
          <c:dPt>
            <c:idx val="1"/>
            <c:invertIfNegative val="0"/>
            <c:bubble3D val="0"/>
            <c:spPr>
              <a:pattFill prst="narHorz">
                <a:fgClr>
                  <a:srgbClr val="C55A11"/>
                </a:fgClr>
                <a:bgClr>
                  <a:schemeClr val="bg1"/>
                </a:bgClr>
              </a:pattFill>
              <a:ln>
                <a:noFill/>
              </a:ln>
              <a:effectLst>
                <a:innerShdw blurRad="114300">
                  <a:srgbClr val="C55A11"/>
                </a:innerShdw>
              </a:effectLst>
            </c:spPr>
            <c:extLst>
              <c:ext xmlns:c16="http://schemas.microsoft.com/office/drawing/2014/chart" uri="{C3380CC4-5D6E-409C-BE32-E72D297353CC}">
                <c16:uniqueId val="{00000009-7E86-48AE-BF5B-6AAE7395EEC5}"/>
              </c:ext>
            </c:extLst>
          </c:dPt>
          <c:dPt>
            <c:idx val="5"/>
            <c:invertIfNegative val="0"/>
            <c:bubble3D val="0"/>
            <c:spPr>
              <a:pattFill prst="narHorz">
                <a:fgClr>
                  <a:srgbClr val="C55A11"/>
                </a:fgClr>
                <a:bgClr>
                  <a:schemeClr val="bg1"/>
                </a:bgClr>
              </a:pattFill>
              <a:ln>
                <a:noFill/>
              </a:ln>
              <a:effectLst>
                <a:innerShdw blurRad="114300">
                  <a:srgbClr val="C55A11"/>
                </a:innerShdw>
              </a:effectLst>
            </c:spPr>
            <c:extLst>
              <c:ext xmlns:c16="http://schemas.microsoft.com/office/drawing/2014/chart" uri="{C3380CC4-5D6E-409C-BE32-E72D297353CC}">
                <c16:uniqueId val="{00000008-7E86-48AE-BF5B-6AAE7395EEC5}"/>
              </c:ext>
            </c:extLst>
          </c:dPt>
          <c:dPt>
            <c:idx val="9"/>
            <c:invertIfNegative val="0"/>
            <c:bubble3D val="0"/>
            <c:spPr>
              <a:pattFill prst="narHorz">
                <a:fgClr>
                  <a:srgbClr val="C55A11"/>
                </a:fgClr>
                <a:bgClr>
                  <a:schemeClr val="bg1"/>
                </a:bgClr>
              </a:pattFill>
              <a:ln>
                <a:noFill/>
              </a:ln>
              <a:effectLst>
                <a:innerShdw blurRad="114300">
                  <a:srgbClr val="C55A11"/>
                </a:innerShdw>
              </a:effectLst>
            </c:spPr>
            <c:extLst>
              <c:ext xmlns:c16="http://schemas.microsoft.com/office/drawing/2014/chart" uri="{C3380CC4-5D6E-409C-BE32-E72D297353CC}">
                <c16:uniqueId val="{00000001-F451-434D-BDC0-DE1F50E58599}"/>
              </c:ext>
            </c:extLst>
          </c:dPt>
          <c:dPt>
            <c:idx val="12"/>
            <c:invertIfNegative val="0"/>
            <c:bubble3D val="0"/>
            <c:spPr>
              <a:pattFill prst="narHorz">
                <a:fgClr>
                  <a:srgbClr val="C55A11"/>
                </a:fgClr>
                <a:bgClr>
                  <a:schemeClr val="bg1"/>
                </a:bgClr>
              </a:pattFill>
              <a:ln>
                <a:noFill/>
              </a:ln>
              <a:effectLst>
                <a:innerShdw blurRad="114300">
                  <a:srgbClr val="C55A11"/>
                </a:innerShdw>
              </a:effectLst>
            </c:spPr>
            <c:extLst>
              <c:ext xmlns:c16="http://schemas.microsoft.com/office/drawing/2014/chart" uri="{C3380CC4-5D6E-409C-BE32-E72D297353CC}">
                <c16:uniqueId val="{00000003-F451-434D-BDC0-DE1F50E58599}"/>
              </c:ext>
            </c:extLst>
          </c:dPt>
          <c:dPt>
            <c:idx val="13"/>
            <c:invertIfNegative val="0"/>
            <c:bubble3D val="0"/>
            <c:spPr>
              <a:pattFill prst="narHorz">
                <a:fgClr>
                  <a:srgbClr val="960000"/>
                </a:fgClr>
                <a:bgClr>
                  <a:schemeClr val="bg1"/>
                </a:bgClr>
              </a:pattFill>
              <a:ln>
                <a:noFill/>
              </a:ln>
              <a:effectLst>
                <a:innerShdw blurRad="114300">
                  <a:srgbClr val="960000"/>
                </a:innerShdw>
              </a:effectLst>
            </c:spPr>
            <c:extLst>
              <c:ext xmlns:c16="http://schemas.microsoft.com/office/drawing/2014/chart" uri="{C3380CC4-5D6E-409C-BE32-E72D297353CC}">
                <c16:uniqueId val="{00000005-F451-434D-BDC0-DE1F50E58599}"/>
              </c:ext>
            </c:extLst>
          </c:dPt>
          <c:dPt>
            <c:idx val="15"/>
            <c:invertIfNegative val="0"/>
            <c:bubble3D val="0"/>
            <c:spPr>
              <a:pattFill prst="narHorz">
                <a:fgClr>
                  <a:srgbClr val="C55A11"/>
                </a:fgClr>
                <a:bgClr>
                  <a:schemeClr val="bg1"/>
                </a:bgClr>
              </a:pattFill>
              <a:ln>
                <a:noFill/>
              </a:ln>
              <a:effectLst>
                <a:innerShdw blurRad="114300">
                  <a:srgbClr val="C55A11"/>
                </a:innerShdw>
              </a:effectLst>
            </c:spPr>
            <c:extLst>
              <c:ext xmlns:c16="http://schemas.microsoft.com/office/drawing/2014/chart" uri="{C3380CC4-5D6E-409C-BE32-E72D297353CC}">
                <c16:uniqueId val="{0000000A-7E86-48AE-BF5B-6AAE7395EEC5}"/>
              </c:ext>
            </c:extLst>
          </c:dPt>
          <c:dPt>
            <c:idx val="17"/>
            <c:invertIfNegative val="0"/>
            <c:bubble3D val="0"/>
            <c:spPr>
              <a:pattFill prst="narHorz">
                <a:fgClr>
                  <a:srgbClr val="C55A11"/>
                </a:fgClr>
                <a:bgClr>
                  <a:schemeClr val="bg1"/>
                </a:bgClr>
              </a:pattFill>
              <a:ln>
                <a:noFill/>
              </a:ln>
              <a:effectLst>
                <a:innerShdw blurRad="114300">
                  <a:srgbClr val="C55A11"/>
                </a:innerShdw>
              </a:effectLst>
            </c:spPr>
            <c:extLst>
              <c:ext xmlns:c16="http://schemas.microsoft.com/office/drawing/2014/chart" uri="{C3380CC4-5D6E-409C-BE32-E72D297353CC}">
                <c16:uniqueId val="{00000007-F451-434D-BDC0-DE1F50E58599}"/>
              </c:ext>
            </c:extLst>
          </c:dPt>
          <c:cat>
            <c:strRef>
              <c:f>Resumo!$B$6:$B$23</c:f>
              <c:strCache>
                <c:ptCount val="18"/>
                <c:pt idx="0">
                  <c:v>Tegões</c:v>
                </c:pt>
                <c:pt idx="1">
                  <c:v>Desengaçadores</c:v>
                </c:pt>
                <c:pt idx="2">
                  <c:v>Bombas Massa</c:v>
                </c:pt>
                <c:pt idx="3">
                  <c:v>Transport. de Engaço</c:v>
                </c:pt>
                <c:pt idx="4">
                  <c:v>Bombs. Peristált.</c:v>
                </c:pt>
                <c:pt idx="5">
                  <c:v>Motores Cubas</c:v>
                </c:pt>
                <c:pt idx="6">
                  <c:v>Cubas Rotativas</c:v>
                </c:pt>
                <c:pt idx="7">
                  <c:v>Centrais Hidraul.</c:v>
                </c:pt>
                <c:pt idx="8">
                  <c:v>Prensa Wilmes</c:v>
                </c:pt>
                <c:pt idx="9">
                  <c:v>Filtro Tangencial</c:v>
                </c:pt>
                <c:pt idx="10">
                  <c:v>Filtro Vácuo</c:v>
                </c:pt>
                <c:pt idx="11">
                  <c:v>Sem Fins</c:v>
                </c:pt>
                <c:pt idx="12">
                  <c:v>Prensas</c:v>
                </c:pt>
                <c:pt idx="13">
                  <c:v>Chillers</c:v>
                </c:pt>
                <c:pt idx="14">
                  <c:v>Compressor</c:v>
                </c:pt>
                <c:pt idx="15">
                  <c:v>Arca Frigorifica</c:v>
                </c:pt>
                <c:pt idx="16">
                  <c:v>Colhedor amostra</c:v>
                </c:pt>
                <c:pt idx="17">
                  <c:v>Equip. frio</c:v>
                </c:pt>
              </c:strCache>
            </c:strRef>
          </c:cat>
          <c:val>
            <c:numRef>
              <c:f>Resumo!$D$6:$D$23</c:f>
              <c:numCache>
                <c:formatCode>General</c:formatCode>
                <c:ptCount val="18"/>
                <c:pt idx="0">
                  <c:v>7360</c:v>
                </c:pt>
                <c:pt idx="1">
                  <c:v>10848.000000000002</c:v>
                </c:pt>
                <c:pt idx="2">
                  <c:v>9600</c:v>
                </c:pt>
                <c:pt idx="3">
                  <c:v>7184.0000000000009</c:v>
                </c:pt>
                <c:pt idx="4">
                  <c:v>7440</c:v>
                </c:pt>
                <c:pt idx="5">
                  <c:v>12425</c:v>
                </c:pt>
                <c:pt idx="6">
                  <c:v>297</c:v>
                </c:pt>
                <c:pt idx="7">
                  <c:v>900</c:v>
                </c:pt>
                <c:pt idx="8">
                  <c:v>1080</c:v>
                </c:pt>
                <c:pt idx="9">
                  <c:v>35000</c:v>
                </c:pt>
                <c:pt idx="10">
                  <c:v>7848.0000000000009</c:v>
                </c:pt>
                <c:pt idx="11">
                  <c:v>4200</c:v>
                </c:pt>
                <c:pt idx="12">
                  <c:v>47960</c:v>
                </c:pt>
                <c:pt idx="13" formatCode="0">
                  <c:v>225812.41726618705</c:v>
                </c:pt>
                <c:pt idx="14" formatCode="0">
                  <c:v>617.83972125435537</c:v>
                </c:pt>
                <c:pt idx="15" formatCode="0">
                  <c:v>14334.080372743158</c:v>
                </c:pt>
                <c:pt idx="16">
                  <c:v>2200</c:v>
                </c:pt>
                <c:pt idx="17">
                  <c:v>45696</c:v>
                </c:pt>
              </c:numCache>
            </c:numRef>
          </c:val>
          <c:extLst>
            <c:ext xmlns:c16="http://schemas.microsoft.com/office/drawing/2014/chart" uri="{C3380CC4-5D6E-409C-BE32-E72D297353CC}">
              <c16:uniqueId val="{00000008-F451-434D-BDC0-DE1F50E58599}"/>
            </c:ext>
          </c:extLst>
        </c:ser>
        <c:dLbls>
          <c:showLegendKey val="0"/>
          <c:showVal val="0"/>
          <c:showCatName val="0"/>
          <c:showSerName val="0"/>
          <c:showPercent val="0"/>
          <c:showBubbleSize val="0"/>
        </c:dLbls>
        <c:gapWidth val="164"/>
        <c:overlap val="-22"/>
        <c:axId val="573675600"/>
        <c:axId val="573673520"/>
      </c:barChart>
      <c:catAx>
        <c:axId val="573675600"/>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73673520"/>
        <c:crosses val="autoZero"/>
        <c:auto val="1"/>
        <c:lblAlgn val="ctr"/>
        <c:lblOffset val="100"/>
        <c:noMultiLvlLbl val="0"/>
      </c:catAx>
      <c:valAx>
        <c:axId val="573673520"/>
        <c:scaling>
          <c:logBase val="10"/>
          <c:orientation val="minMax"/>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pt-PT" b="1"/>
                  <a:t>Energia (kWh)</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a:solidFill>
              <a:schemeClr val="bg2">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7367560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dkUpDiag">
              <a:fgClr>
                <a:schemeClr val="tx2"/>
              </a:fgClr>
              <a:bgClr>
                <a:schemeClr val="bg1"/>
              </a:bgClr>
            </a:pattFill>
            <a:ln>
              <a:noFill/>
            </a:ln>
            <a:effectLst/>
          </c:spPr>
          <c:invertIfNegative val="0"/>
          <c:dPt>
            <c:idx val="0"/>
            <c:invertIfNegative val="0"/>
            <c:bubble3D val="0"/>
            <c:spPr>
              <a:pattFill prst="dkUpDiag">
                <a:fgClr>
                  <a:schemeClr val="tx2"/>
                </a:fgClr>
                <a:bgClr>
                  <a:schemeClr val="bg1"/>
                </a:bgClr>
              </a:pattFill>
              <a:ln>
                <a:noFill/>
              </a:ln>
              <a:effectLst/>
            </c:spPr>
            <c:extLst>
              <c:ext xmlns:c16="http://schemas.microsoft.com/office/drawing/2014/chart" uri="{C3380CC4-5D6E-409C-BE32-E72D297353CC}">
                <c16:uniqueId val="{00000001-D7A9-4C6C-A718-E9A9B66B3B62}"/>
              </c:ext>
            </c:extLst>
          </c:dPt>
          <c:dPt>
            <c:idx val="1"/>
            <c:invertIfNegative val="0"/>
            <c:bubble3D val="0"/>
            <c:spPr>
              <a:pattFill prst="dkUpDiag">
                <a:fgClr>
                  <a:schemeClr val="tx2"/>
                </a:fgClr>
                <a:bgClr>
                  <a:schemeClr val="bg1"/>
                </a:bgClr>
              </a:pattFill>
              <a:ln>
                <a:noFill/>
              </a:ln>
              <a:effectLst/>
            </c:spPr>
            <c:extLst>
              <c:ext xmlns:c16="http://schemas.microsoft.com/office/drawing/2014/chart" uri="{C3380CC4-5D6E-409C-BE32-E72D297353CC}">
                <c16:uniqueId val="{00000003-D7A9-4C6C-A718-E9A9B66B3B62}"/>
              </c:ext>
            </c:extLst>
          </c:dPt>
          <c:dPt>
            <c:idx val="3"/>
            <c:invertIfNegative val="0"/>
            <c:bubble3D val="0"/>
            <c:spPr>
              <a:pattFill prst="dkUpDiag">
                <a:fgClr>
                  <a:schemeClr val="tx2"/>
                </a:fgClr>
                <a:bgClr>
                  <a:schemeClr val="bg1"/>
                </a:bgClr>
              </a:pattFill>
              <a:ln>
                <a:noFill/>
              </a:ln>
              <a:effectLst/>
            </c:spPr>
            <c:extLst>
              <c:ext xmlns:c16="http://schemas.microsoft.com/office/drawing/2014/chart" uri="{C3380CC4-5D6E-409C-BE32-E72D297353CC}">
                <c16:uniqueId val="{00000005-D7A9-4C6C-A718-E9A9B66B3B62}"/>
              </c:ext>
            </c:extLst>
          </c:dPt>
          <c:cat>
            <c:strRef>
              <c:f>Resumo!$B$109:$B$112</c:f>
              <c:strCache>
                <c:ptCount val="4"/>
                <c:pt idx="0">
                  <c:v>Consumo Anual Linha 1</c:v>
                </c:pt>
                <c:pt idx="1">
                  <c:v>Consumo Anual Linha 2</c:v>
                </c:pt>
                <c:pt idx="2">
                  <c:v>Consumo Anual Linha 3</c:v>
                </c:pt>
                <c:pt idx="3">
                  <c:v>Consumo Anual Linha 4</c:v>
                </c:pt>
              </c:strCache>
            </c:strRef>
          </c:cat>
          <c:val>
            <c:numRef>
              <c:f>Resumo!$C$109:$C$112</c:f>
              <c:numCache>
                <c:formatCode>0</c:formatCode>
                <c:ptCount val="4"/>
                <c:pt idx="0">
                  <c:v>103804.928</c:v>
                </c:pt>
                <c:pt idx="1">
                  <c:v>77283.000000000015</c:v>
                </c:pt>
                <c:pt idx="2">
                  <c:v>205847.68000000002</c:v>
                </c:pt>
                <c:pt idx="3">
                  <c:v>198029.87399999998</c:v>
                </c:pt>
              </c:numCache>
            </c:numRef>
          </c:val>
          <c:extLst>
            <c:ext xmlns:c16="http://schemas.microsoft.com/office/drawing/2014/chart" uri="{C3380CC4-5D6E-409C-BE32-E72D297353CC}">
              <c16:uniqueId val="{00000006-D7A9-4C6C-A718-E9A9B66B3B62}"/>
            </c:ext>
          </c:extLst>
        </c:ser>
        <c:dLbls>
          <c:showLegendKey val="0"/>
          <c:showVal val="0"/>
          <c:showCatName val="0"/>
          <c:showSerName val="0"/>
          <c:showPercent val="0"/>
          <c:showBubbleSize val="0"/>
        </c:dLbls>
        <c:gapWidth val="219"/>
        <c:overlap val="-27"/>
        <c:axId val="8226335"/>
        <c:axId val="8231327"/>
      </c:barChart>
      <c:catAx>
        <c:axId val="82263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crossAx val="8231327"/>
        <c:crosses val="autoZero"/>
        <c:auto val="1"/>
        <c:lblAlgn val="ctr"/>
        <c:lblOffset val="100"/>
        <c:noMultiLvlLbl val="0"/>
      </c:catAx>
      <c:valAx>
        <c:axId val="82313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Energia (kWh)</a:t>
                </a:r>
              </a:p>
            </c:rich>
          </c:tx>
          <c:layout>
            <c:manualLayout>
              <c:xMode val="edge"/>
              <c:yMode val="edge"/>
              <c:x val="2.2222222222222223E-2"/>
              <c:y val="0.2723071595217264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0" sourceLinked="1"/>
        <c:majorTickMark val="none"/>
        <c:minorTickMark val="none"/>
        <c:tickLblPos val="nextTo"/>
        <c:spPr>
          <a:noFill/>
          <a:ln>
            <a:solidFill>
              <a:schemeClr val="bg2">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8226335"/>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580927384077"/>
          <c:y val="4.6296296296296294E-2"/>
          <c:w val="0.85219685039370074"/>
          <c:h val="0.79081802274715662"/>
        </c:manualLayout>
      </c:layout>
      <c:barChart>
        <c:barDir val="col"/>
        <c:grouping val="clustered"/>
        <c:varyColors val="0"/>
        <c:ser>
          <c:idx val="0"/>
          <c:order val="0"/>
          <c:spPr>
            <a:pattFill prst="dkUpDiag">
              <a:fgClr>
                <a:schemeClr val="accent2">
                  <a:lumMod val="75000"/>
                </a:schemeClr>
              </a:fgClr>
              <a:bgClr>
                <a:schemeClr val="bg1"/>
              </a:bgClr>
            </a:pattFill>
            <a:ln>
              <a:noFill/>
            </a:ln>
            <a:effectLst>
              <a:glow>
                <a:srgbClr val="C00000"/>
              </a:glow>
              <a:outerShdw blurRad="50800" dist="50800" dir="5400000" sx="1000" sy="1000" algn="ctr" rotWithShape="0">
                <a:schemeClr val="bg1"/>
              </a:outerShdw>
            </a:effectLst>
          </c:spPr>
          <c:invertIfNegative val="0"/>
          <c:dPt>
            <c:idx val="0"/>
            <c:invertIfNegative val="0"/>
            <c:bubble3D val="0"/>
            <c:spPr>
              <a:pattFill prst="dkUpDiag">
                <a:fgClr>
                  <a:srgbClr val="C00000"/>
                </a:fgClr>
                <a:bgClr>
                  <a:schemeClr val="bg1"/>
                </a:bgClr>
              </a:patt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a:glow>
                  <a:srgbClr val="C00000"/>
                </a:glow>
                <a:outerShdw blurRad="50800" dist="50800" dir="5400000" sx="1000" sy="1000" algn="ctr" rotWithShape="0">
                  <a:schemeClr val="bg1"/>
                </a:outerShdw>
              </a:effectLst>
            </c:spPr>
            <c:extLst>
              <c:ext xmlns:c16="http://schemas.microsoft.com/office/drawing/2014/chart" uri="{C3380CC4-5D6E-409C-BE32-E72D297353CC}">
                <c16:uniqueId val="{00000001-248C-4624-9559-335E54C5BACB}"/>
              </c:ext>
            </c:extLst>
          </c:dPt>
          <c:dPt>
            <c:idx val="1"/>
            <c:invertIfNegative val="0"/>
            <c:bubble3D val="0"/>
            <c:spPr>
              <a:pattFill prst="dkUpDiag">
                <a:fgClr>
                  <a:srgbClr val="C00000"/>
                </a:fgClr>
                <a:bgClr>
                  <a:schemeClr val="bg1"/>
                </a:bgClr>
              </a:pattFill>
              <a:ln>
                <a:noFill/>
              </a:ln>
              <a:effectLst>
                <a:glow>
                  <a:srgbClr val="C00000"/>
                </a:glow>
                <a:outerShdw blurRad="50800" dist="50800" dir="5400000" sx="1000" sy="1000" algn="ctr" rotWithShape="0">
                  <a:schemeClr val="bg1"/>
                </a:outerShdw>
              </a:effectLst>
            </c:spPr>
            <c:extLst>
              <c:ext xmlns:c16="http://schemas.microsoft.com/office/drawing/2014/chart" uri="{C3380CC4-5D6E-409C-BE32-E72D297353CC}">
                <c16:uniqueId val="{00000003-248C-4624-9559-335E54C5BACB}"/>
              </c:ext>
            </c:extLst>
          </c:dPt>
          <c:dPt>
            <c:idx val="2"/>
            <c:invertIfNegative val="0"/>
            <c:bubble3D val="0"/>
            <c:spPr>
              <a:pattFill prst="dkUpDiag">
                <a:fgClr>
                  <a:schemeClr val="accent4"/>
                </a:fgClr>
                <a:bgClr>
                  <a:schemeClr val="bg1"/>
                </a:bgClr>
              </a:pattFill>
              <a:ln>
                <a:noFill/>
              </a:ln>
              <a:effectLst>
                <a:glow>
                  <a:srgbClr val="C00000"/>
                </a:glow>
                <a:outerShdw blurRad="50800" dist="50800" dir="5400000" sx="1000" sy="1000" algn="ctr" rotWithShape="0">
                  <a:schemeClr val="bg1"/>
                </a:outerShdw>
              </a:effectLst>
            </c:spPr>
            <c:extLst>
              <c:ext xmlns:c16="http://schemas.microsoft.com/office/drawing/2014/chart" uri="{C3380CC4-5D6E-409C-BE32-E72D297353CC}">
                <c16:uniqueId val="{00000005-248C-4624-9559-335E54C5BACB}"/>
              </c:ext>
            </c:extLst>
          </c:dPt>
          <c:dPt>
            <c:idx val="3"/>
            <c:invertIfNegative val="0"/>
            <c:bubble3D val="0"/>
            <c:spPr>
              <a:pattFill prst="dkUpDiag">
                <a:fgClr>
                  <a:schemeClr val="accent4"/>
                </a:fgClr>
                <a:bgClr>
                  <a:schemeClr val="bg1"/>
                </a:bgClr>
              </a:pattFill>
              <a:ln>
                <a:noFill/>
              </a:ln>
              <a:effectLst>
                <a:glow>
                  <a:srgbClr val="C00000"/>
                </a:glow>
                <a:outerShdw blurRad="50800" dist="50800" dir="5400000" sx="1000" sy="1000" algn="ctr" rotWithShape="0">
                  <a:schemeClr val="bg1"/>
                </a:outerShdw>
              </a:effectLst>
            </c:spPr>
            <c:extLst>
              <c:ext xmlns:c16="http://schemas.microsoft.com/office/drawing/2014/chart" uri="{C3380CC4-5D6E-409C-BE32-E72D297353CC}">
                <c16:uniqueId val="{00000007-248C-4624-9559-335E54C5BACB}"/>
              </c:ext>
            </c:extLst>
          </c:dPt>
          <c:cat>
            <c:strRef>
              <c:f>Resumo!$B$149:$B$152</c:f>
              <c:strCache>
                <c:ptCount val="4"/>
                <c:pt idx="0">
                  <c:v>Linhas Engarrafamento</c:v>
                </c:pt>
                <c:pt idx="1">
                  <c:v>Zona da Adega</c:v>
                </c:pt>
                <c:pt idx="2">
                  <c:v>Iluminação</c:v>
                </c:pt>
                <c:pt idx="3">
                  <c:v>Outros</c:v>
                </c:pt>
              </c:strCache>
            </c:strRef>
          </c:cat>
          <c:val>
            <c:numRef>
              <c:f>Resumo!$C$149:$C$152</c:f>
              <c:numCache>
                <c:formatCode>0</c:formatCode>
                <c:ptCount val="4"/>
                <c:pt idx="0">
                  <c:v>584965.48200000031</c:v>
                </c:pt>
                <c:pt idx="1">
                  <c:v>438713.41053091624</c:v>
                </c:pt>
                <c:pt idx="2">
                  <c:v>11544.372000000001</c:v>
                </c:pt>
                <c:pt idx="3">
                  <c:v>6968.333333333333</c:v>
                </c:pt>
              </c:numCache>
            </c:numRef>
          </c:val>
          <c:extLst>
            <c:ext xmlns:c16="http://schemas.microsoft.com/office/drawing/2014/chart" uri="{C3380CC4-5D6E-409C-BE32-E72D297353CC}">
              <c16:uniqueId val="{00000008-248C-4624-9559-335E54C5BACB}"/>
            </c:ext>
          </c:extLst>
        </c:ser>
        <c:dLbls>
          <c:showLegendKey val="0"/>
          <c:showVal val="0"/>
          <c:showCatName val="0"/>
          <c:showSerName val="0"/>
          <c:showPercent val="0"/>
          <c:showBubbleSize val="0"/>
        </c:dLbls>
        <c:gapWidth val="164"/>
        <c:overlap val="-22"/>
        <c:axId val="1897440927"/>
        <c:axId val="1897457567"/>
      </c:barChart>
      <c:catAx>
        <c:axId val="1897440927"/>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897457567"/>
        <c:crosses val="autoZero"/>
        <c:auto val="1"/>
        <c:lblAlgn val="ctr"/>
        <c:lblOffset val="100"/>
        <c:noMultiLvlLbl val="0"/>
      </c:catAx>
      <c:valAx>
        <c:axId val="1897457567"/>
        <c:scaling>
          <c:logBase val="10"/>
          <c:orientation val="minMax"/>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pt-PT"/>
                  <a:t>Consumo Energético (kWh)</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pt-PT"/>
            </a:p>
          </c:txPr>
        </c:title>
        <c:numFmt formatCode="0" sourceLinked="1"/>
        <c:majorTickMark val="none"/>
        <c:minorTickMark val="none"/>
        <c:tickLblPos val="nextTo"/>
        <c:spPr>
          <a:noFill/>
          <a:ln>
            <a:solidFill>
              <a:schemeClr val="bg2">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897440927"/>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40554786088027"/>
          <c:y val="6.7761221263752516E-2"/>
          <c:w val="0.83944881889763778"/>
          <c:h val="0.65435547205925337"/>
        </c:manualLayout>
      </c:layout>
      <c:barChart>
        <c:barDir val="col"/>
        <c:grouping val="clustered"/>
        <c:varyColors val="0"/>
        <c:ser>
          <c:idx val="0"/>
          <c:order val="0"/>
          <c:tx>
            <c:v>Valores Experimentais</c:v>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Consumos Totais Mensais'!$B$5:$B$16</c:f>
              <c:strCache>
                <c:ptCount val="12"/>
                <c:pt idx="0">
                  <c:v>Janeiro</c:v>
                </c:pt>
                <c:pt idx="1">
                  <c:v>Fevereiro</c:v>
                </c:pt>
                <c:pt idx="2">
                  <c:v>Março</c:v>
                </c:pt>
                <c:pt idx="3">
                  <c:v>Abril</c:v>
                </c:pt>
                <c:pt idx="4">
                  <c:v>Maio</c:v>
                </c:pt>
                <c:pt idx="5">
                  <c:v>Junho</c:v>
                </c:pt>
                <c:pt idx="6">
                  <c:v>Julho</c:v>
                </c:pt>
                <c:pt idx="7">
                  <c:v>Agosto</c:v>
                </c:pt>
                <c:pt idx="8">
                  <c:v>Setembro</c:v>
                </c:pt>
                <c:pt idx="9">
                  <c:v>Outubro</c:v>
                </c:pt>
                <c:pt idx="10">
                  <c:v>Novembro</c:v>
                </c:pt>
                <c:pt idx="11">
                  <c:v>Dezembro</c:v>
                </c:pt>
              </c:strCache>
            </c:strRef>
          </c:cat>
          <c:val>
            <c:numRef>
              <c:f>'Consumos Totais Mensais'!$C$5:$C$16</c:f>
              <c:numCache>
                <c:formatCode>0</c:formatCode>
                <c:ptCount val="12"/>
                <c:pt idx="0">
                  <c:v>56540.857833333357</c:v>
                </c:pt>
                <c:pt idx="1">
                  <c:v>55433.691166666693</c:v>
                </c:pt>
                <c:pt idx="2">
                  <c:v>54729.524500000029</c:v>
                </c:pt>
                <c:pt idx="3">
                  <c:v>54881.191166666693</c:v>
                </c:pt>
                <c:pt idx="4">
                  <c:v>64905.704562123879</c:v>
                </c:pt>
                <c:pt idx="5">
                  <c:v>64957.704562123879</c:v>
                </c:pt>
                <c:pt idx="6">
                  <c:v>65092.037895457215</c:v>
                </c:pt>
                <c:pt idx="7">
                  <c:v>88752.897825770793</c:v>
                </c:pt>
                <c:pt idx="8">
                  <c:v>282477.43978463509</c:v>
                </c:pt>
                <c:pt idx="9">
                  <c:v>179144.09306340717</c:v>
                </c:pt>
                <c:pt idx="10">
                  <c:v>53002.658833333357</c:v>
                </c:pt>
                <c:pt idx="11">
                  <c:v>54259.357833333357</c:v>
                </c:pt>
              </c:numCache>
            </c:numRef>
          </c:val>
          <c:extLst>
            <c:ext xmlns:c16="http://schemas.microsoft.com/office/drawing/2014/chart" uri="{C3380CC4-5D6E-409C-BE32-E72D297353CC}">
              <c16:uniqueId val="{00000000-DAD8-4470-BBFE-80050C7ED203}"/>
            </c:ext>
          </c:extLst>
        </c:ser>
        <c:ser>
          <c:idx val="1"/>
          <c:order val="1"/>
          <c:tx>
            <c:v>Fatura Elétronica</c:v>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val>
            <c:numRef>
              <c:f>'Consumos Totais'!$B$13:$B$24</c:f>
              <c:numCache>
                <c:formatCode>General</c:formatCode>
                <c:ptCount val="12"/>
                <c:pt idx="0">
                  <c:v>70707</c:v>
                </c:pt>
                <c:pt idx="1">
                  <c:v>63411</c:v>
                </c:pt>
                <c:pt idx="2">
                  <c:v>56584</c:v>
                </c:pt>
                <c:pt idx="3">
                  <c:v>57973</c:v>
                </c:pt>
                <c:pt idx="4">
                  <c:v>59897</c:v>
                </c:pt>
                <c:pt idx="5">
                  <c:v>62676</c:v>
                </c:pt>
                <c:pt idx="6">
                  <c:v>65304</c:v>
                </c:pt>
                <c:pt idx="7">
                  <c:v>65841</c:v>
                </c:pt>
                <c:pt idx="8">
                  <c:v>237810</c:v>
                </c:pt>
                <c:pt idx="9">
                  <c:v>125659</c:v>
                </c:pt>
                <c:pt idx="10">
                  <c:v>74816</c:v>
                </c:pt>
                <c:pt idx="11">
                  <c:v>65787</c:v>
                </c:pt>
              </c:numCache>
            </c:numRef>
          </c:val>
          <c:extLst>
            <c:ext xmlns:c16="http://schemas.microsoft.com/office/drawing/2014/chart" uri="{C3380CC4-5D6E-409C-BE32-E72D297353CC}">
              <c16:uniqueId val="{00000001-DAD8-4470-BBFE-80050C7ED203}"/>
            </c:ext>
          </c:extLst>
        </c:ser>
        <c:dLbls>
          <c:showLegendKey val="0"/>
          <c:showVal val="0"/>
          <c:showCatName val="0"/>
          <c:showSerName val="0"/>
          <c:showPercent val="0"/>
          <c:showBubbleSize val="0"/>
        </c:dLbls>
        <c:gapWidth val="164"/>
        <c:overlap val="-22"/>
        <c:axId val="215758328"/>
        <c:axId val="215754800"/>
      </c:barChart>
      <c:catAx>
        <c:axId val="21575832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pt-PT"/>
                  <a:t>Tempo (Meses)</a:t>
                </a:r>
              </a:p>
            </c:rich>
          </c:tx>
          <c:layout>
            <c:manualLayout>
              <c:xMode val="edge"/>
              <c:yMode val="edge"/>
              <c:x val="0.47286876731301941"/>
              <c:y val="0.8663054810843015"/>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5754800"/>
        <c:crosses val="autoZero"/>
        <c:auto val="1"/>
        <c:lblAlgn val="ctr"/>
        <c:lblOffset val="100"/>
        <c:noMultiLvlLbl val="0"/>
      </c:catAx>
      <c:valAx>
        <c:axId val="215754800"/>
        <c:scaling>
          <c:orientation val="minMax"/>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pt-PT"/>
                  <a:t>Consumo Elétrico (kWh)</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pt-PT"/>
            </a:p>
          </c:txPr>
        </c:title>
        <c:numFmt formatCode="0" sourceLinked="1"/>
        <c:majorTickMark val="none"/>
        <c:minorTickMark val="none"/>
        <c:tickLblPos val="nextTo"/>
        <c:spPr>
          <a:noFill/>
          <a:ln>
            <a:solidFill>
              <a:schemeClr val="bg2">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5758328"/>
        <c:crosses val="autoZero"/>
        <c:crossBetween val="between"/>
      </c:valAx>
      <c:spPr>
        <a:noFill/>
        <a:ln>
          <a:noFill/>
        </a:ln>
        <a:effectLst/>
      </c:spPr>
    </c:plotArea>
    <c:legend>
      <c:legendPos val="t"/>
      <c:layout>
        <c:manualLayout>
          <c:xMode val="edge"/>
          <c:yMode val="edge"/>
          <c:x val="0.2648749615266236"/>
          <c:y val="0.93148011617515636"/>
          <c:w val="0.48000866250866253"/>
          <c:h val="6.561438784629132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12063630686593"/>
          <c:y val="4.1863372370625665E-2"/>
          <c:w val="0.84294195378935266"/>
          <c:h val="0.75502035784666943"/>
        </c:manualLayout>
      </c:layout>
      <c:scatterChart>
        <c:scatterStyle val="smoothMarker"/>
        <c:varyColors val="0"/>
        <c:ser>
          <c:idx val="0"/>
          <c:order val="0"/>
          <c:spPr>
            <a:ln w="12700" cap="rnd">
              <a:solidFill>
                <a:schemeClr val="accent1"/>
              </a:solidFill>
              <a:round/>
            </a:ln>
            <a:effectLst/>
          </c:spPr>
          <c:marker>
            <c:symbol val="none"/>
          </c:marker>
          <c:xVal>
            <c:numRef>
              <c:f>Água!$A$2:$A$264</c:f>
              <c:numCache>
                <c:formatCode>dd\-mm\-yyyy;@</c:formatCode>
                <c:ptCount val="263"/>
                <c:pt idx="0">
                  <c:v>41642</c:v>
                </c:pt>
                <c:pt idx="1">
                  <c:v>41645</c:v>
                </c:pt>
                <c:pt idx="2">
                  <c:v>41646</c:v>
                </c:pt>
                <c:pt idx="3">
                  <c:v>41647</c:v>
                </c:pt>
                <c:pt idx="4">
                  <c:v>41648</c:v>
                </c:pt>
                <c:pt idx="5">
                  <c:v>41649</c:v>
                </c:pt>
                <c:pt idx="6">
                  <c:v>41652</c:v>
                </c:pt>
                <c:pt idx="7">
                  <c:v>41653</c:v>
                </c:pt>
                <c:pt idx="8">
                  <c:v>41654</c:v>
                </c:pt>
                <c:pt idx="9">
                  <c:v>41655</c:v>
                </c:pt>
                <c:pt idx="10">
                  <c:v>41656</c:v>
                </c:pt>
                <c:pt idx="11">
                  <c:v>41659</c:v>
                </c:pt>
                <c:pt idx="12">
                  <c:v>41660</c:v>
                </c:pt>
                <c:pt idx="13">
                  <c:v>41661</c:v>
                </c:pt>
                <c:pt idx="14">
                  <c:v>41662</c:v>
                </c:pt>
                <c:pt idx="15">
                  <c:v>41663</c:v>
                </c:pt>
                <c:pt idx="16">
                  <c:v>41666</c:v>
                </c:pt>
                <c:pt idx="17">
                  <c:v>41667</c:v>
                </c:pt>
                <c:pt idx="18">
                  <c:v>41668</c:v>
                </c:pt>
                <c:pt idx="19">
                  <c:v>41669</c:v>
                </c:pt>
                <c:pt idx="20">
                  <c:v>41670</c:v>
                </c:pt>
                <c:pt idx="21">
                  <c:v>41673</c:v>
                </c:pt>
                <c:pt idx="22">
                  <c:v>41674</c:v>
                </c:pt>
                <c:pt idx="23">
                  <c:v>41675</c:v>
                </c:pt>
                <c:pt idx="24">
                  <c:v>41676</c:v>
                </c:pt>
                <c:pt idx="25">
                  <c:v>41677</c:v>
                </c:pt>
                <c:pt idx="26">
                  <c:v>41680</c:v>
                </c:pt>
                <c:pt idx="27">
                  <c:v>41681</c:v>
                </c:pt>
                <c:pt idx="28">
                  <c:v>41682</c:v>
                </c:pt>
                <c:pt idx="29">
                  <c:v>41683</c:v>
                </c:pt>
                <c:pt idx="30">
                  <c:v>41684</c:v>
                </c:pt>
                <c:pt idx="31">
                  <c:v>41687</c:v>
                </c:pt>
                <c:pt idx="32">
                  <c:v>41688</c:v>
                </c:pt>
                <c:pt idx="33">
                  <c:v>41689</c:v>
                </c:pt>
                <c:pt idx="34">
                  <c:v>41690</c:v>
                </c:pt>
                <c:pt idx="35">
                  <c:v>41691</c:v>
                </c:pt>
                <c:pt idx="36">
                  <c:v>41694</c:v>
                </c:pt>
                <c:pt idx="37">
                  <c:v>41695</c:v>
                </c:pt>
                <c:pt idx="38">
                  <c:v>41696</c:v>
                </c:pt>
                <c:pt idx="39">
                  <c:v>41697</c:v>
                </c:pt>
                <c:pt idx="40">
                  <c:v>41698</c:v>
                </c:pt>
                <c:pt idx="41">
                  <c:v>41701</c:v>
                </c:pt>
                <c:pt idx="42">
                  <c:v>41702</c:v>
                </c:pt>
                <c:pt idx="43">
                  <c:v>41703</c:v>
                </c:pt>
                <c:pt idx="44">
                  <c:v>41704</c:v>
                </c:pt>
                <c:pt idx="45">
                  <c:v>41705</c:v>
                </c:pt>
                <c:pt idx="46">
                  <c:v>41708</c:v>
                </c:pt>
                <c:pt idx="47">
                  <c:v>41709</c:v>
                </c:pt>
                <c:pt idx="48">
                  <c:v>41710</c:v>
                </c:pt>
                <c:pt idx="49">
                  <c:v>41711</c:v>
                </c:pt>
                <c:pt idx="50">
                  <c:v>41712</c:v>
                </c:pt>
                <c:pt idx="51">
                  <c:v>41715</c:v>
                </c:pt>
                <c:pt idx="52">
                  <c:v>41716</c:v>
                </c:pt>
                <c:pt idx="53">
                  <c:v>41717</c:v>
                </c:pt>
                <c:pt idx="54">
                  <c:v>41718</c:v>
                </c:pt>
                <c:pt idx="55">
                  <c:v>41719</c:v>
                </c:pt>
                <c:pt idx="56">
                  <c:v>41722</c:v>
                </c:pt>
                <c:pt idx="57">
                  <c:v>41723</c:v>
                </c:pt>
                <c:pt idx="58">
                  <c:v>41724</c:v>
                </c:pt>
                <c:pt idx="59">
                  <c:v>41725</c:v>
                </c:pt>
                <c:pt idx="60">
                  <c:v>41726</c:v>
                </c:pt>
                <c:pt idx="61">
                  <c:v>41729</c:v>
                </c:pt>
                <c:pt idx="62">
                  <c:v>41730</c:v>
                </c:pt>
                <c:pt idx="63">
                  <c:v>41731</c:v>
                </c:pt>
                <c:pt idx="64">
                  <c:v>41732</c:v>
                </c:pt>
                <c:pt idx="65">
                  <c:v>41733</c:v>
                </c:pt>
                <c:pt idx="66">
                  <c:v>41736</c:v>
                </c:pt>
                <c:pt idx="67">
                  <c:v>41737</c:v>
                </c:pt>
                <c:pt idx="68">
                  <c:v>41738</c:v>
                </c:pt>
                <c:pt idx="69">
                  <c:v>41739</c:v>
                </c:pt>
                <c:pt idx="70">
                  <c:v>41740</c:v>
                </c:pt>
                <c:pt idx="71">
                  <c:v>41743</c:v>
                </c:pt>
                <c:pt idx="72">
                  <c:v>41744</c:v>
                </c:pt>
                <c:pt idx="73">
                  <c:v>41745</c:v>
                </c:pt>
                <c:pt idx="74">
                  <c:v>41746</c:v>
                </c:pt>
                <c:pt idx="75">
                  <c:v>41747</c:v>
                </c:pt>
                <c:pt idx="76">
                  <c:v>41750</c:v>
                </c:pt>
                <c:pt idx="77">
                  <c:v>41751</c:v>
                </c:pt>
                <c:pt idx="78">
                  <c:v>41752</c:v>
                </c:pt>
                <c:pt idx="79">
                  <c:v>41753</c:v>
                </c:pt>
                <c:pt idx="80">
                  <c:v>41754</c:v>
                </c:pt>
                <c:pt idx="81">
                  <c:v>41757</c:v>
                </c:pt>
                <c:pt idx="82">
                  <c:v>41758</c:v>
                </c:pt>
                <c:pt idx="83">
                  <c:v>41759</c:v>
                </c:pt>
                <c:pt idx="84">
                  <c:v>41760</c:v>
                </c:pt>
                <c:pt idx="85">
                  <c:v>41761</c:v>
                </c:pt>
                <c:pt idx="86">
                  <c:v>41764</c:v>
                </c:pt>
                <c:pt idx="87">
                  <c:v>41765</c:v>
                </c:pt>
                <c:pt idx="88">
                  <c:v>41766</c:v>
                </c:pt>
                <c:pt idx="89">
                  <c:v>41767</c:v>
                </c:pt>
                <c:pt idx="90">
                  <c:v>41768</c:v>
                </c:pt>
                <c:pt idx="91">
                  <c:v>41771</c:v>
                </c:pt>
                <c:pt idx="92">
                  <c:v>41772</c:v>
                </c:pt>
                <c:pt idx="93">
                  <c:v>41773</c:v>
                </c:pt>
                <c:pt idx="94">
                  <c:v>41774</c:v>
                </c:pt>
                <c:pt idx="95">
                  <c:v>41775</c:v>
                </c:pt>
                <c:pt idx="96">
                  <c:v>41778</c:v>
                </c:pt>
                <c:pt idx="97">
                  <c:v>41779</c:v>
                </c:pt>
                <c:pt idx="98">
                  <c:v>41780</c:v>
                </c:pt>
                <c:pt idx="99">
                  <c:v>41781</c:v>
                </c:pt>
                <c:pt idx="100">
                  <c:v>41782</c:v>
                </c:pt>
                <c:pt idx="101">
                  <c:v>41785</c:v>
                </c:pt>
                <c:pt idx="102">
                  <c:v>41786</c:v>
                </c:pt>
                <c:pt idx="103">
                  <c:v>41787</c:v>
                </c:pt>
                <c:pt idx="104">
                  <c:v>41788</c:v>
                </c:pt>
                <c:pt idx="105">
                  <c:v>41789</c:v>
                </c:pt>
                <c:pt idx="106">
                  <c:v>41792</c:v>
                </c:pt>
                <c:pt idx="107">
                  <c:v>41793</c:v>
                </c:pt>
                <c:pt idx="108">
                  <c:v>41794</c:v>
                </c:pt>
                <c:pt idx="109">
                  <c:v>41795</c:v>
                </c:pt>
                <c:pt idx="110">
                  <c:v>41796</c:v>
                </c:pt>
                <c:pt idx="111">
                  <c:v>41801</c:v>
                </c:pt>
                <c:pt idx="112">
                  <c:v>41802</c:v>
                </c:pt>
                <c:pt idx="113">
                  <c:v>41803</c:v>
                </c:pt>
                <c:pt idx="114">
                  <c:v>41806</c:v>
                </c:pt>
                <c:pt idx="115">
                  <c:v>41807</c:v>
                </c:pt>
                <c:pt idx="116">
                  <c:v>41808</c:v>
                </c:pt>
                <c:pt idx="117">
                  <c:v>41809</c:v>
                </c:pt>
                <c:pt idx="118">
                  <c:v>41810</c:v>
                </c:pt>
                <c:pt idx="119">
                  <c:v>41813</c:v>
                </c:pt>
                <c:pt idx="120">
                  <c:v>41814</c:v>
                </c:pt>
                <c:pt idx="121">
                  <c:v>41815</c:v>
                </c:pt>
                <c:pt idx="122">
                  <c:v>41816</c:v>
                </c:pt>
                <c:pt idx="123">
                  <c:v>41817</c:v>
                </c:pt>
                <c:pt idx="124">
                  <c:v>41820</c:v>
                </c:pt>
                <c:pt idx="125">
                  <c:v>41821</c:v>
                </c:pt>
                <c:pt idx="126">
                  <c:v>41822</c:v>
                </c:pt>
                <c:pt idx="127">
                  <c:v>41823</c:v>
                </c:pt>
                <c:pt idx="128">
                  <c:v>41824</c:v>
                </c:pt>
                <c:pt idx="129">
                  <c:v>41827</c:v>
                </c:pt>
                <c:pt idx="130">
                  <c:v>41828</c:v>
                </c:pt>
                <c:pt idx="131">
                  <c:v>41829</c:v>
                </c:pt>
                <c:pt idx="132">
                  <c:v>41830</c:v>
                </c:pt>
                <c:pt idx="133">
                  <c:v>41831</c:v>
                </c:pt>
                <c:pt idx="134">
                  <c:v>41834</c:v>
                </c:pt>
                <c:pt idx="135">
                  <c:v>41835</c:v>
                </c:pt>
                <c:pt idx="136">
                  <c:v>41836</c:v>
                </c:pt>
                <c:pt idx="137">
                  <c:v>41837</c:v>
                </c:pt>
                <c:pt idx="138">
                  <c:v>41838</c:v>
                </c:pt>
                <c:pt idx="139">
                  <c:v>41841</c:v>
                </c:pt>
                <c:pt idx="140">
                  <c:v>41842</c:v>
                </c:pt>
                <c:pt idx="141">
                  <c:v>41843</c:v>
                </c:pt>
                <c:pt idx="142">
                  <c:v>41844</c:v>
                </c:pt>
                <c:pt idx="143">
                  <c:v>41845</c:v>
                </c:pt>
                <c:pt idx="144">
                  <c:v>41846</c:v>
                </c:pt>
                <c:pt idx="145">
                  <c:v>41847</c:v>
                </c:pt>
                <c:pt idx="146">
                  <c:v>41848</c:v>
                </c:pt>
                <c:pt idx="147">
                  <c:v>41849</c:v>
                </c:pt>
                <c:pt idx="148">
                  <c:v>41850</c:v>
                </c:pt>
                <c:pt idx="149">
                  <c:v>41851</c:v>
                </c:pt>
                <c:pt idx="150">
                  <c:v>41852</c:v>
                </c:pt>
                <c:pt idx="151">
                  <c:v>41853</c:v>
                </c:pt>
                <c:pt idx="152">
                  <c:v>41854</c:v>
                </c:pt>
                <c:pt idx="153">
                  <c:v>41855</c:v>
                </c:pt>
                <c:pt idx="154">
                  <c:v>41856</c:v>
                </c:pt>
                <c:pt idx="155">
                  <c:v>41857</c:v>
                </c:pt>
                <c:pt idx="156">
                  <c:v>41858</c:v>
                </c:pt>
                <c:pt idx="157">
                  <c:v>41859</c:v>
                </c:pt>
                <c:pt idx="158">
                  <c:v>41860</c:v>
                </c:pt>
                <c:pt idx="159">
                  <c:v>41861</c:v>
                </c:pt>
                <c:pt idx="160">
                  <c:v>41862</c:v>
                </c:pt>
                <c:pt idx="161">
                  <c:v>41863</c:v>
                </c:pt>
                <c:pt idx="162">
                  <c:v>41864</c:v>
                </c:pt>
                <c:pt idx="163">
                  <c:v>41865</c:v>
                </c:pt>
                <c:pt idx="164">
                  <c:v>41869</c:v>
                </c:pt>
                <c:pt idx="165">
                  <c:v>41870</c:v>
                </c:pt>
                <c:pt idx="166">
                  <c:v>41871</c:v>
                </c:pt>
                <c:pt idx="167">
                  <c:v>41872</c:v>
                </c:pt>
                <c:pt idx="168">
                  <c:v>41873</c:v>
                </c:pt>
                <c:pt idx="169">
                  <c:v>41876</c:v>
                </c:pt>
                <c:pt idx="170">
                  <c:v>41877</c:v>
                </c:pt>
                <c:pt idx="171">
                  <c:v>41878</c:v>
                </c:pt>
                <c:pt idx="172">
                  <c:v>41879</c:v>
                </c:pt>
                <c:pt idx="173">
                  <c:v>41880</c:v>
                </c:pt>
                <c:pt idx="174">
                  <c:v>41883</c:v>
                </c:pt>
                <c:pt idx="175">
                  <c:v>41884</c:v>
                </c:pt>
                <c:pt idx="176">
                  <c:v>41885</c:v>
                </c:pt>
                <c:pt idx="177">
                  <c:v>41886</c:v>
                </c:pt>
                <c:pt idx="178">
                  <c:v>41887</c:v>
                </c:pt>
                <c:pt idx="179">
                  <c:v>41890</c:v>
                </c:pt>
                <c:pt idx="180">
                  <c:v>41891</c:v>
                </c:pt>
                <c:pt idx="181">
                  <c:v>41892</c:v>
                </c:pt>
                <c:pt idx="182">
                  <c:v>41893</c:v>
                </c:pt>
                <c:pt idx="183">
                  <c:v>41894</c:v>
                </c:pt>
                <c:pt idx="184">
                  <c:v>41897</c:v>
                </c:pt>
                <c:pt idx="185">
                  <c:v>41898</c:v>
                </c:pt>
                <c:pt idx="186">
                  <c:v>41899</c:v>
                </c:pt>
                <c:pt idx="187">
                  <c:v>41900</c:v>
                </c:pt>
                <c:pt idx="188">
                  <c:v>41901</c:v>
                </c:pt>
                <c:pt idx="189">
                  <c:v>41902</c:v>
                </c:pt>
                <c:pt idx="190">
                  <c:v>41903</c:v>
                </c:pt>
                <c:pt idx="191">
                  <c:v>41904</c:v>
                </c:pt>
                <c:pt idx="192">
                  <c:v>41905</c:v>
                </c:pt>
                <c:pt idx="193">
                  <c:v>41906</c:v>
                </c:pt>
                <c:pt idx="194">
                  <c:v>41907</c:v>
                </c:pt>
                <c:pt idx="195">
                  <c:v>41908</c:v>
                </c:pt>
                <c:pt idx="196">
                  <c:v>41911</c:v>
                </c:pt>
                <c:pt idx="197">
                  <c:v>41912</c:v>
                </c:pt>
                <c:pt idx="198">
                  <c:v>41913</c:v>
                </c:pt>
                <c:pt idx="199">
                  <c:v>41914</c:v>
                </c:pt>
                <c:pt idx="200">
                  <c:v>41915</c:v>
                </c:pt>
                <c:pt idx="201">
                  <c:v>41918</c:v>
                </c:pt>
                <c:pt idx="202">
                  <c:v>41919</c:v>
                </c:pt>
                <c:pt idx="203">
                  <c:v>41920</c:v>
                </c:pt>
                <c:pt idx="204">
                  <c:v>41921</c:v>
                </c:pt>
                <c:pt idx="205">
                  <c:v>41922</c:v>
                </c:pt>
                <c:pt idx="206">
                  <c:v>41925</c:v>
                </c:pt>
                <c:pt idx="207">
                  <c:v>41926</c:v>
                </c:pt>
                <c:pt idx="208">
                  <c:v>41927</c:v>
                </c:pt>
                <c:pt idx="209">
                  <c:v>41928</c:v>
                </c:pt>
                <c:pt idx="210">
                  <c:v>41929</c:v>
                </c:pt>
                <c:pt idx="211">
                  <c:v>41932</c:v>
                </c:pt>
                <c:pt idx="212">
                  <c:v>41933</c:v>
                </c:pt>
                <c:pt idx="213">
                  <c:v>41934</c:v>
                </c:pt>
                <c:pt idx="214">
                  <c:v>41935</c:v>
                </c:pt>
                <c:pt idx="215">
                  <c:v>41936</c:v>
                </c:pt>
                <c:pt idx="216">
                  <c:v>41939</c:v>
                </c:pt>
                <c:pt idx="217">
                  <c:v>41940</c:v>
                </c:pt>
                <c:pt idx="218">
                  <c:v>41941</c:v>
                </c:pt>
                <c:pt idx="219">
                  <c:v>41942</c:v>
                </c:pt>
                <c:pt idx="220">
                  <c:v>41943</c:v>
                </c:pt>
                <c:pt idx="221">
                  <c:v>41948</c:v>
                </c:pt>
                <c:pt idx="222">
                  <c:v>41949</c:v>
                </c:pt>
                <c:pt idx="223">
                  <c:v>41950</c:v>
                </c:pt>
                <c:pt idx="224">
                  <c:v>41953</c:v>
                </c:pt>
                <c:pt idx="225">
                  <c:v>41954</c:v>
                </c:pt>
                <c:pt idx="226">
                  <c:v>41955</c:v>
                </c:pt>
                <c:pt idx="227">
                  <c:v>41956</c:v>
                </c:pt>
                <c:pt idx="228">
                  <c:v>41957</c:v>
                </c:pt>
                <c:pt idx="229">
                  <c:v>41960</c:v>
                </c:pt>
                <c:pt idx="230">
                  <c:v>41961</c:v>
                </c:pt>
                <c:pt idx="231">
                  <c:v>41962</c:v>
                </c:pt>
                <c:pt idx="232">
                  <c:v>41963</c:v>
                </c:pt>
                <c:pt idx="233">
                  <c:v>41964</c:v>
                </c:pt>
                <c:pt idx="234">
                  <c:v>41967</c:v>
                </c:pt>
                <c:pt idx="235">
                  <c:v>41968</c:v>
                </c:pt>
                <c:pt idx="236">
                  <c:v>41969</c:v>
                </c:pt>
                <c:pt idx="237">
                  <c:v>41970</c:v>
                </c:pt>
                <c:pt idx="238">
                  <c:v>41971</c:v>
                </c:pt>
                <c:pt idx="239">
                  <c:v>41974</c:v>
                </c:pt>
                <c:pt idx="240">
                  <c:v>41975</c:v>
                </c:pt>
                <c:pt idx="241">
                  <c:v>41976</c:v>
                </c:pt>
                <c:pt idx="242">
                  <c:v>41977</c:v>
                </c:pt>
                <c:pt idx="243">
                  <c:v>41978</c:v>
                </c:pt>
                <c:pt idx="244">
                  <c:v>41982</c:v>
                </c:pt>
                <c:pt idx="245">
                  <c:v>41983</c:v>
                </c:pt>
                <c:pt idx="246">
                  <c:v>41984</c:v>
                </c:pt>
                <c:pt idx="247">
                  <c:v>41985</c:v>
                </c:pt>
                <c:pt idx="248">
                  <c:v>41988</c:v>
                </c:pt>
                <c:pt idx="249">
                  <c:v>41989</c:v>
                </c:pt>
                <c:pt idx="250">
                  <c:v>41990</c:v>
                </c:pt>
                <c:pt idx="251">
                  <c:v>41991</c:v>
                </c:pt>
                <c:pt idx="252">
                  <c:v>41992</c:v>
                </c:pt>
                <c:pt idx="253">
                  <c:v>41995</c:v>
                </c:pt>
                <c:pt idx="254">
                  <c:v>41996</c:v>
                </c:pt>
                <c:pt idx="255">
                  <c:v>41997</c:v>
                </c:pt>
                <c:pt idx="256">
                  <c:v>41998</c:v>
                </c:pt>
                <c:pt idx="257">
                  <c:v>41999</c:v>
                </c:pt>
                <c:pt idx="258">
                  <c:v>42000</c:v>
                </c:pt>
                <c:pt idx="259">
                  <c:v>42001</c:v>
                </c:pt>
                <c:pt idx="260">
                  <c:v>42002</c:v>
                </c:pt>
                <c:pt idx="261">
                  <c:v>42003</c:v>
                </c:pt>
                <c:pt idx="262">
                  <c:v>42004</c:v>
                </c:pt>
              </c:numCache>
            </c:numRef>
          </c:xVal>
          <c:yVal>
            <c:numRef>
              <c:f>Água!$B$3:$B$264</c:f>
              <c:numCache>
                <c:formatCode>General</c:formatCode>
                <c:ptCount val="262"/>
                <c:pt idx="0">
                  <c:v>97</c:v>
                </c:pt>
                <c:pt idx="1">
                  <c:v>109</c:v>
                </c:pt>
                <c:pt idx="2">
                  <c:v>92</c:v>
                </c:pt>
                <c:pt idx="3">
                  <c:v>110</c:v>
                </c:pt>
                <c:pt idx="4">
                  <c:v>89</c:v>
                </c:pt>
                <c:pt idx="5">
                  <c:v>143</c:v>
                </c:pt>
                <c:pt idx="6">
                  <c:v>109</c:v>
                </c:pt>
                <c:pt idx="7">
                  <c:v>79</c:v>
                </c:pt>
                <c:pt idx="8">
                  <c:v>99</c:v>
                </c:pt>
                <c:pt idx="9">
                  <c:v>109</c:v>
                </c:pt>
                <c:pt idx="10">
                  <c:v>197</c:v>
                </c:pt>
                <c:pt idx="11">
                  <c:v>72</c:v>
                </c:pt>
                <c:pt idx="12">
                  <c:v>113</c:v>
                </c:pt>
                <c:pt idx="13">
                  <c:v>93</c:v>
                </c:pt>
                <c:pt idx="14">
                  <c:v>0</c:v>
                </c:pt>
                <c:pt idx="15">
                  <c:v>204</c:v>
                </c:pt>
                <c:pt idx="16">
                  <c:v>93</c:v>
                </c:pt>
                <c:pt idx="17">
                  <c:v>102</c:v>
                </c:pt>
                <c:pt idx="18">
                  <c:v>62</c:v>
                </c:pt>
                <c:pt idx="19">
                  <c:v>63</c:v>
                </c:pt>
                <c:pt idx="20">
                  <c:v>79</c:v>
                </c:pt>
                <c:pt idx="21">
                  <c:v>62</c:v>
                </c:pt>
                <c:pt idx="22">
                  <c:v>56</c:v>
                </c:pt>
                <c:pt idx="23">
                  <c:v>86</c:v>
                </c:pt>
                <c:pt idx="24">
                  <c:v>56</c:v>
                </c:pt>
                <c:pt idx="25">
                  <c:v>89</c:v>
                </c:pt>
                <c:pt idx="26">
                  <c:v>80</c:v>
                </c:pt>
                <c:pt idx="27">
                  <c:v>0</c:v>
                </c:pt>
                <c:pt idx="28">
                  <c:v>169</c:v>
                </c:pt>
                <c:pt idx="29">
                  <c:v>95</c:v>
                </c:pt>
                <c:pt idx="30">
                  <c:v>90</c:v>
                </c:pt>
                <c:pt idx="31">
                  <c:v>106</c:v>
                </c:pt>
                <c:pt idx="32">
                  <c:v>87</c:v>
                </c:pt>
                <c:pt idx="33">
                  <c:v>65</c:v>
                </c:pt>
                <c:pt idx="34">
                  <c:v>83</c:v>
                </c:pt>
                <c:pt idx="35">
                  <c:v>80</c:v>
                </c:pt>
                <c:pt idx="36">
                  <c:v>86</c:v>
                </c:pt>
                <c:pt idx="37">
                  <c:v>40</c:v>
                </c:pt>
                <c:pt idx="38">
                  <c:v>52</c:v>
                </c:pt>
                <c:pt idx="39">
                  <c:v>63</c:v>
                </c:pt>
                <c:pt idx="40">
                  <c:v>0</c:v>
                </c:pt>
                <c:pt idx="41">
                  <c:v>0</c:v>
                </c:pt>
                <c:pt idx="42">
                  <c:v>62</c:v>
                </c:pt>
                <c:pt idx="43">
                  <c:v>60</c:v>
                </c:pt>
                <c:pt idx="44">
                  <c:v>46</c:v>
                </c:pt>
                <c:pt idx="45">
                  <c:v>74</c:v>
                </c:pt>
                <c:pt idx="46">
                  <c:v>74</c:v>
                </c:pt>
                <c:pt idx="47">
                  <c:v>46</c:v>
                </c:pt>
                <c:pt idx="48">
                  <c:v>75</c:v>
                </c:pt>
                <c:pt idx="49">
                  <c:v>62</c:v>
                </c:pt>
                <c:pt idx="50">
                  <c:v>30</c:v>
                </c:pt>
                <c:pt idx="51">
                  <c:v>76</c:v>
                </c:pt>
                <c:pt idx="52">
                  <c:v>74</c:v>
                </c:pt>
                <c:pt idx="53">
                  <c:v>36</c:v>
                </c:pt>
                <c:pt idx="54">
                  <c:v>73</c:v>
                </c:pt>
                <c:pt idx="55">
                  <c:v>59</c:v>
                </c:pt>
                <c:pt idx="56">
                  <c:v>80</c:v>
                </c:pt>
                <c:pt idx="57">
                  <c:v>96</c:v>
                </c:pt>
                <c:pt idx="58">
                  <c:v>39</c:v>
                </c:pt>
                <c:pt idx="59">
                  <c:v>65</c:v>
                </c:pt>
                <c:pt idx="60">
                  <c:v>72</c:v>
                </c:pt>
                <c:pt idx="61">
                  <c:v>79</c:v>
                </c:pt>
                <c:pt idx="62">
                  <c:v>40</c:v>
                </c:pt>
                <c:pt idx="63">
                  <c:v>92</c:v>
                </c:pt>
                <c:pt idx="64">
                  <c:v>79</c:v>
                </c:pt>
                <c:pt idx="65">
                  <c:v>80</c:v>
                </c:pt>
                <c:pt idx="66">
                  <c:v>75</c:v>
                </c:pt>
                <c:pt idx="67">
                  <c:v>99</c:v>
                </c:pt>
                <c:pt idx="68">
                  <c:v>62</c:v>
                </c:pt>
                <c:pt idx="69">
                  <c:v>0</c:v>
                </c:pt>
                <c:pt idx="70">
                  <c:v>136</c:v>
                </c:pt>
                <c:pt idx="71">
                  <c:v>83</c:v>
                </c:pt>
                <c:pt idx="72">
                  <c:v>87</c:v>
                </c:pt>
                <c:pt idx="73">
                  <c:v>70</c:v>
                </c:pt>
                <c:pt idx="74">
                  <c:v>0</c:v>
                </c:pt>
                <c:pt idx="75">
                  <c:v>0</c:v>
                </c:pt>
                <c:pt idx="76">
                  <c:v>0</c:v>
                </c:pt>
                <c:pt idx="77">
                  <c:v>0</c:v>
                </c:pt>
                <c:pt idx="78">
                  <c:v>0</c:v>
                </c:pt>
                <c:pt idx="79">
                  <c:v>0</c:v>
                </c:pt>
                <c:pt idx="80">
                  <c:v>145</c:v>
                </c:pt>
                <c:pt idx="81">
                  <c:v>68</c:v>
                </c:pt>
                <c:pt idx="82">
                  <c:v>74</c:v>
                </c:pt>
                <c:pt idx="83">
                  <c:v>0</c:v>
                </c:pt>
                <c:pt idx="84">
                  <c:v>0</c:v>
                </c:pt>
                <c:pt idx="85">
                  <c:v>59</c:v>
                </c:pt>
                <c:pt idx="86">
                  <c:v>84</c:v>
                </c:pt>
                <c:pt idx="87">
                  <c:v>65</c:v>
                </c:pt>
                <c:pt idx="88">
                  <c:v>68</c:v>
                </c:pt>
                <c:pt idx="89">
                  <c:v>78</c:v>
                </c:pt>
                <c:pt idx="90">
                  <c:v>52</c:v>
                </c:pt>
                <c:pt idx="91">
                  <c:v>51</c:v>
                </c:pt>
                <c:pt idx="92">
                  <c:v>70</c:v>
                </c:pt>
                <c:pt idx="93">
                  <c:v>79</c:v>
                </c:pt>
                <c:pt idx="94">
                  <c:v>48</c:v>
                </c:pt>
                <c:pt idx="95">
                  <c:v>68</c:v>
                </c:pt>
                <c:pt idx="96">
                  <c:v>39</c:v>
                </c:pt>
                <c:pt idx="97">
                  <c:v>57</c:v>
                </c:pt>
                <c:pt idx="98">
                  <c:v>97</c:v>
                </c:pt>
                <c:pt idx="99">
                  <c:v>0</c:v>
                </c:pt>
                <c:pt idx="100">
                  <c:v>116</c:v>
                </c:pt>
                <c:pt idx="101">
                  <c:v>68</c:v>
                </c:pt>
                <c:pt idx="102">
                  <c:v>87</c:v>
                </c:pt>
                <c:pt idx="103">
                  <c:v>44</c:v>
                </c:pt>
                <c:pt idx="104">
                  <c:v>48</c:v>
                </c:pt>
                <c:pt idx="105">
                  <c:v>61</c:v>
                </c:pt>
                <c:pt idx="106">
                  <c:v>74</c:v>
                </c:pt>
                <c:pt idx="107">
                  <c:v>75</c:v>
                </c:pt>
                <c:pt idx="108">
                  <c:v>68</c:v>
                </c:pt>
                <c:pt idx="109">
                  <c:v>66</c:v>
                </c:pt>
                <c:pt idx="110">
                  <c:v>75</c:v>
                </c:pt>
                <c:pt idx="111">
                  <c:v>77</c:v>
                </c:pt>
                <c:pt idx="112">
                  <c:v>62</c:v>
                </c:pt>
                <c:pt idx="113">
                  <c:v>58</c:v>
                </c:pt>
                <c:pt idx="114">
                  <c:v>77</c:v>
                </c:pt>
                <c:pt idx="115">
                  <c:v>52</c:v>
                </c:pt>
                <c:pt idx="116">
                  <c:v>61</c:v>
                </c:pt>
                <c:pt idx="117">
                  <c:v>77</c:v>
                </c:pt>
                <c:pt idx="118">
                  <c:v>55</c:v>
                </c:pt>
                <c:pt idx="119">
                  <c:v>80</c:v>
                </c:pt>
                <c:pt idx="120">
                  <c:v>77</c:v>
                </c:pt>
                <c:pt idx="121">
                  <c:v>73</c:v>
                </c:pt>
                <c:pt idx="122">
                  <c:v>76</c:v>
                </c:pt>
                <c:pt idx="123">
                  <c:v>58</c:v>
                </c:pt>
                <c:pt idx="124">
                  <c:v>68</c:v>
                </c:pt>
                <c:pt idx="125">
                  <c:v>73</c:v>
                </c:pt>
                <c:pt idx="126">
                  <c:v>88</c:v>
                </c:pt>
                <c:pt idx="127">
                  <c:v>96</c:v>
                </c:pt>
                <c:pt idx="128">
                  <c:v>91</c:v>
                </c:pt>
                <c:pt idx="129">
                  <c:v>88</c:v>
                </c:pt>
                <c:pt idx="130">
                  <c:v>72</c:v>
                </c:pt>
                <c:pt idx="131">
                  <c:v>83</c:v>
                </c:pt>
                <c:pt idx="132">
                  <c:v>63</c:v>
                </c:pt>
                <c:pt idx="133">
                  <c:v>59</c:v>
                </c:pt>
                <c:pt idx="134">
                  <c:v>63</c:v>
                </c:pt>
                <c:pt idx="135">
                  <c:v>59</c:v>
                </c:pt>
                <c:pt idx="136">
                  <c:v>62</c:v>
                </c:pt>
                <c:pt idx="137">
                  <c:v>72</c:v>
                </c:pt>
                <c:pt idx="138">
                  <c:v>80</c:v>
                </c:pt>
                <c:pt idx="139">
                  <c:v>76</c:v>
                </c:pt>
                <c:pt idx="140">
                  <c:v>73</c:v>
                </c:pt>
                <c:pt idx="141">
                  <c:v>93</c:v>
                </c:pt>
                <c:pt idx="142">
                  <c:v>5</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367</c:v>
                </c:pt>
                <c:pt idx="161">
                  <c:v>61</c:v>
                </c:pt>
                <c:pt idx="162">
                  <c:v>57</c:v>
                </c:pt>
                <c:pt idx="163">
                  <c:v>74</c:v>
                </c:pt>
                <c:pt idx="164">
                  <c:v>72</c:v>
                </c:pt>
                <c:pt idx="165">
                  <c:v>89</c:v>
                </c:pt>
                <c:pt idx="166">
                  <c:v>78</c:v>
                </c:pt>
                <c:pt idx="167">
                  <c:v>93</c:v>
                </c:pt>
                <c:pt idx="168">
                  <c:v>88</c:v>
                </c:pt>
                <c:pt idx="169">
                  <c:v>117</c:v>
                </c:pt>
                <c:pt idx="170">
                  <c:v>92</c:v>
                </c:pt>
                <c:pt idx="171">
                  <c:v>121</c:v>
                </c:pt>
                <c:pt idx="172">
                  <c:v>91</c:v>
                </c:pt>
                <c:pt idx="173">
                  <c:v>219</c:v>
                </c:pt>
                <c:pt idx="174">
                  <c:v>143</c:v>
                </c:pt>
                <c:pt idx="175">
                  <c:v>149</c:v>
                </c:pt>
                <c:pt idx="176">
                  <c:v>161</c:v>
                </c:pt>
                <c:pt idx="177">
                  <c:v>162</c:v>
                </c:pt>
                <c:pt idx="178">
                  <c:v>339</c:v>
                </c:pt>
                <c:pt idx="179">
                  <c:v>120</c:v>
                </c:pt>
                <c:pt idx="180">
                  <c:v>118</c:v>
                </c:pt>
                <c:pt idx="181">
                  <c:v>128</c:v>
                </c:pt>
                <c:pt idx="182">
                  <c:v>139</c:v>
                </c:pt>
                <c:pt idx="183">
                  <c:v>356</c:v>
                </c:pt>
                <c:pt idx="184">
                  <c:v>84</c:v>
                </c:pt>
                <c:pt idx="185">
                  <c:v>148</c:v>
                </c:pt>
                <c:pt idx="186">
                  <c:v>101</c:v>
                </c:pt>
                <c:pt idx="187">
                  <c:v>162</c:v>
                </c:pt>
                <c:pt idx="188">
                  <c:v>155</c:v>
                </c:pt>
                <c:pt idx="189">
                  <c:v>107</c:v>
                </c:pt>
                <c:pt idx="190">
                  <c:v>80</c:v>
                </c:pt>
                <c:pt idx="191">
                  <c:v>0</c:v>
                </c:pt>
                <c:pt idx="192">
                  <c:v>248</c:v>
                </c:pt>
                <c:pt idx="193">
                  <c:v>157</c:v>
                </c:pt>
                <c:pt idx="194">
                  <c:v>127</c:v>
                </c:pt>
                <c:pt idx="195">
                  <c:v>349</c:v>
                </c:pt>
                <c:pt idx="196">
                  <c:v>132</c:v>
                </c:pt>
                <c:pt idx="197">
                  <c:v>196</c:v>
                </c:pt>
                <c:pt idx="198">
                  <c:v>130</c:v>
                </c:pt>
                <c:pt idx="199">
                  <c:v>122</c:v>
                </c:pt>
                <c:pt idx="200">
                  <c:v>159</c:v>
                </c:pt>
                <c:pt idx="201">
                  <c:v>92</c:v>
                </c:pt>
                <c:pt idx="202">
                  <c:v>130</c:v>
                </c:pt>
                <c:pt idx="203">
                  <c:v>116</c:v>
                </c:pt>
                <c:pt idx="204">
                  <c:v>151</c:v>
                </c:pt>
                <c:pt idx="205">
                  <c:v>132</c:v>
                </c:pt>
                <c:pt idx="206">
                  <c:v>165</c:v>
                </c:pt>
                <c:pt idx="207">
                  <c:v>131</c:v>
                </c:pt>
                <c:pt idx="208">
                  <c:v>140</c:v>
                </c:pt>
                <c:pt idx="209">
                  <c:v>190</c:v>
                </c:pt>
                <c:pt idx="210">
                  <c:v>106</c:v>
                </c:pt>
                <c:pt idx="211">
                  <c:v>90</c:v>
                </c:pt>
                <c:pt idx="212">
                  <c:v>83</c:v>
                </c:pt>
                <c:pt idx="213">
                  <c:v>106</c:v>
                </c:pt>
                <c:pt idx="214">
                  <c:v>111</c:v>
                </c:pt>
                <c:pt idx="215">
                  <c:v>105</c:v>
                </c:pt>
                <c:pt idx="216">
                  <c:v>86</c:v>
                </c:pt>
                <c:pt idx="217">
                  <c:v>86</c:v>
                </c:pt>
                <c:pt idx="218">
                  <c:v>116</c:v>
                </c:pt>
                <c:pt idx="219">
                  <c:v>133</c:v>
                </c:pt>
                <c:pt idx="220">
                  <c:v>232</c:v>
                </c:pt>
                <c:pt idx="221">
                  <c:v>86</c:v>
                </c:pt>
                <c:pt idx="222">
                  <c:v>199</c:v>
                </c:pt>
                <c:pt idx="223">
                  <c:v>61</c:v>
                </c:pt>
                <c:pt idx="224">
                  <c:v>101</c:v>
                </c:pt>
                <c:pt idx="225">
                  <c:v>96</c:v>
                </c:pt>
                <c:pt idx="226">
                  <c:v>86</c:v>
                </c:pt>
                <c:pt idx="227">
                  <c:v>95</c:v>
                </c:pt>
                <c:pt idx="228">
                  <c:v>63</c:v>
                </c:pt>
                <c:pt idx="229">
                  <c:v>114</c:v>
                </c:pt>
                <c:pt idx="230">
                  <c:v>125</c:v>
                </c:pt>
                <c:pt idx="231">
                  <c:v>79</c:v>
                </c:pt>
                <c:pt idx="232">
                  <c:v>71</c:v>
                </c:pt>
                <c:pt idx="233">
                  <c:v>100</c:v>
                </c:pt>
                <c:pt idx="234">
                  <c:v>84</c:v>
                </c:pt>
                <c:pt idx="235">
                  <c:v>79</c:v>
                </c:pt>
                <c:pt idx="236">
                  <c:v>76</c:v>
                </c:pt>
                <c:pt idx="237">
                  <c:v>45</c:v>
                </c:pt>
                <c:pt idx="238">
                  <c:v>104</c:v>
                </c:pt>
                <c:pt idx="239">
                  <c:v>60</c:v>
                </c:pt>
                <c:pt idx="240">
                  <c:v>58</c:v>
                </c:pt>
                <c:pt idx="241">
                  <c:v>86</c:v>
                </c:pt>
                <c:pt idx="242">
                  <c:v>63</c:v>
                </c:pt>
                <c:pt idx="243">
                  <c:v>79</c:v>
                </c:pt>
                <c:pt idx="244">
                  <c:v>71</c:v>
                </c:pt>
                <c:pt idx="245">
                  <c:v>67</c:v>
                </c:pt>
                <c:pt idx="246">
                  <c:v>70</c:v>
                </c:pt>
                <c:pt idx="247">
                  <c:v>69</c:v>
                </c:pt>
                <c:pt idx="248">
                  <c:v>47</c:v>
                </c:pt>
                <c:pt idx="249">
                  <c:v>79</c:v>
                </c:pt>
                <c:pt idx="250">
                  <c:v>81</c:v>
                </c:pt>
                <c:pt idx="251">
                  <c:v>0</c:v>
                </c:pt>
                <c:pt idx="252">
                  <c:v>48</c:v>
                </c:pt>
                <c:pt idx="253">
                  <c:v>0</c:v>
                </c:pt>
                <c:pt idx="254">
                  <c:v>0</c:v>
                </c:pt>
                <c:pt idx="255">
                  <c:v>0</c:v>
                </c:pt>
                <c:pt idx="256">
                  <c:v>0</c:v>
                </c:pt>
                <c:pt idx="257">
                  <c:v>0</c:v>
                </c:pt>
                <c:pt idx="258">
                  <c:v>0</c:v>
                </c:pt>
                <c:pt idx="259">
                  <c:v>0</c:v>
                </c:pt>
                <c:pt idx="260">
                  <c:v>0</c:v>
                </c:pt>
                <c:pt idx="261">
                  <c:v>0</c:v>
                </c:pt>
              </c:numCache>
            </c:numRef>
          </c:yVal>
          <c:smooth val="1"/>
          <c:extLst>
            <c:ext xmlns:c16="http://schemas.microsoft.com/office/drawing/2014/chart" uri="{C3380CC4-5D6E-409C-BE32-E72D297353CC}">
              <c16:uniqueId val="{00000000-4500-4DE5-A34F-3B046253619C}"/>
            </c:ext>
          </c:extLst>
        </c:ser>
        <c:dLbls>
          <c:showLegendKey val="0"/>
          <c:showVal val="0"/>
          <c:showCatName val="0"/>
          <c:showSerName val="0"/>
          <c:showPercent val="0"/>
          <c:showBubbleSize val="0"/>
        </c:dLbls>
        <c:axId val="231609664"/>
        <c:axId val="231608096"/>
      </c:scatterChart>
      <c:valAx>
        <c:axId val="231609664"/>
        <c:scaling>
          <c:orientation val="minMax"/>
          <c:max val="42000"/>
          <c:min val="4164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Tempo (dias)</a:t>
                </a:r>
              </a:p>
            </c:rich>
          </c:tx>
          <c:layout>
            <c:manualLayout>
              <c:xMode val="edge"/>
              <c:yMode val="edge"/>
              <c:x val="0.42999311961225356"/>
              <c:y val="0.8859609858580246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816]d/mmm;@"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31608096"/>
        <c:crosses val="autoZero"/>
        <c:crossBetween val="midCat"/>
      </c:valAx>
      <c:valAx>
        <c:axId val="23160809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Consumo água (m</a:t>
                </a:r>
                <a:r>
                  <a:rPr lang="pt-PT" baseline="30000"/>
                  <a:t>3</a:t>
                </a:r>
                <a:r>
                  <a:rPr lang="pt-PT"/>
                  <a:t>)</a:t>
                </a:r>
              </a:p>
            </c:rich>
          </c:tx>
          <c:layout>
            <c:manualLayout>
              <c:xMode val="edge"/>
              <c:yMode val="edge"/>
              <c:x val="1.1111224292306281E-2"/>
              <c:y val="0.2157716448619225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3160966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54703703703705"/>
          <c:y val="3.9682955837797011E-2"/>
          <c:w val="0.8385825925925926"/>
          <c:h val="0.78312130498571908"/>
        </c:manualLayout>
      </c:layout>
      <c:barChart>
        <c:barDir val="col"/>
        <c:grouping val="clustered"/>
        <c:varyColors val="0"/>
        <c:ser>
          <c:idx val="0"/>
          <c:order val="0"/>
          <c:spPr>
            <a:pattFill prst="narHorz">
              <a:fgClr>
                <a:schemeClr val="tx2">
                  <a:lumMod val="60000"/>
                  <a:lumOff val="40000"/>
                </a:schemeClr>
              </a:fgClr>
              <a:bgClr>
                <a:schemeClr val="bg1"/>
              </a:bgClr>
            </a:pattFill>
            <a:ln>
              <a:noFill/>
            </a:ln>
            <a:effectLst>
              <a:innerShdw blurRad="114300">
                <a:schemeClr val="tx2"/>
              </a:innerShdw>
            </a:effectLst>
          </c:spPr>
          <c:invertIfNegative val="0"/>
          <c:cat>
            <c:strRef>
              <c:f>Água!$S$3:$S$5</c:f>
              <c:strCache>
                <c:ptCount val="3"/>
                <c:pt idx="0">
                  <c:v>Engarrafamento</c:v>
                </c:pt>
                <c:pt idx="1">
                  <c:v>Lavagem equipamentos</c:v>
                </c:pt>
                <c:pt idx="2">
                  <c:v>Outros</c:v>
                </c:pt>
              </c:strCache>
            </c:strRef>
          </c:cat>
          <c:val>
            <c:numRef>
              <c:f>Água!$T$3:$T$5</c:f>
              <c:numCache>
                <c:formatCode>0</c:formatCode>
                <c:ptCount val="3"/>
                <c:pt idx="0" formatCode="General">
                  <c:v>7350</c:v>
                </c:pt>
                <c:pt idx="1">
                  <c:v>980.05600000000004</c:v>
                </c:pt>
                <c:pt idx="2">
                  <c:v>13212.944</c:v>
                </c:pt>
              </c:numCache>
            </c:numRef>
          </c:val>
          <c:extLst>
            <c:ext xmlns:c16="http://schemas.microsoft.com/office/drawing/2014/chart" uri="{C3380CC4-5D6E-409C-BE32-E72D297353CC}">
              <c16:uniqueId val="{00000000-E4CF-4326-90F0-E510D5810BD4}"/>
            </c:ext>
          </c:extLst>
        </c:ser>
        <c:dLbls>
          <c:showLegendKey val="0"/>
          <c:showVal val="0"/>
          <c:showCatName val="0"/>
          <c:showSerName val="0"/>
          <c:showPercent val="0"/>
          <c:showBubbleSize val="0"/>
        </c:dLbls>
        <c:gapWidth val="183"/>
        <c:overlap val="22"/>
        <c:axId val="1823377487"/>
        <c:axId val="1823382063"/>
      </c:barChart>
      <c:catAx>
        <c:axId val="1823377487"/>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pt-PT"/>
                  <a:t>Diferentes Consumos de água</a:t>
                </a:r>
              </a:p>
            </c:rich>
          </c:tx>
          <c:layout>
            <c:manualLayout>
              <c:xMode val="edge"/>
              <c:yMode val="edge"/>
              <c:x val="0.40551925925925925"/>
              <c:y val="0.90305208333333331"/>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823382063"/>
        <c:crosses val="autoZero"/>
        <c:auto val="1"/>
        <c:lblAlgn val="ctr"/>
        <c:lblOffset val="100"/>
        <c:noMultiLvlLbl val="0"/>
      </c:catAx>
      <c:valAx>
        <c:axId val="1823382063"/>
        <c:scaling>
          <c:orientation val="minMax"/>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pt-PT"/>
                  <a:t>Consumo de àgua (m</a:t>
                </a:r>
                <a:r>
                  <a:rPr lang="pt-PT" baseline="30000"/>
                  <a:t>3</a:t>
                </a:r>
                <a:r>
                  <a:rPr lang="pt-PT" baseline="0"/>
                  <a:t>)</a:t>
                </a:r>
                <a:endParaRPr lang="pt-PT"/>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823377487"/>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25755893473446"/>
          <c:y val="3.0896005694988238E-2"/>
          <c:w val="0.87671974967612176"/>
          <c:h val="0.75064077299047649"/>
        </c:manualLayout>
      </c:layout>
      <c:barChart>
        <c:barDir val="col"/>
        <c:grouping val="stacked"/>
        <c:varyColors val="0"/>
        <c:ser>
          <c:idx val="0"/>
          <c:order val="0"/>
          <c:tx>
            <c:v>Consumida</c:v>
          </c:tx>
          <c:spPr>
            <a:pattFill prst="narHorz">
              <a:fgClr>
                <a:schemeClr val="accent6"/>
              </a:fgClr>
              <a:bgClr>
                <a:schemeClr val="bg1"/>
              </a:bgClr>
            </a:pattFill>
            <a:ln>
              <a:noFill/>
            </a:ln>
            <a:effectLst/>
          </c:spPr>
          <c:invertIfNegative val="0"/>
          <c:cat>
            <c:strRef>
              <c:f>'Poupança 251 kWp'!$Y$6:$AJ$6</c:f>
              <c:strCache>
                <c:ptCount val="12"/>
                <c:pt idx="0">
                  <c:v>JAN</c:v>
                </c:pt>
                <c:pt idx="1">
                  <c:v>FEV</c:v>
                </c:pt>
                <c:pt idx="2">
                  <c:v>MAR</c:v>
                </c:pt>
                <c:pt idx="3">
                  <c:v>ABR</c:v>
                </c:pt>
                <c:pt idx="4">
                  <c:v>MAI</c:v>
                </c:pt>
                <c:pt idx="5">
                  <c:v>JUN</c:v>
                </c:pt>
                <c:pt idx="6">
                  <c:v>JUL</c:v>
                </c:pt>
                <c:pt idx="7">
                  <c:v>AGO</c:v>
                </c:pt>
                <c:pt idx="8">
                  <c:v>SET</c:v>
                </c:pt>
                <c:pt idx="9">
                  <c:v>OUT</c:v>
                </c:pt>
                <c:pt idx="10">
                  <c:v>NOV</c:v>
                </c:pt>
                <c:pt idx="11">
                  <c:v>DEZ</c:v>
                </c:pt>
              </c:strCache>
            </c:strRef>
          </c:cat>
          <c:val>
            <c:numRef>
              <c:f>'Diagrama Diário'!$B$133:$M$133</c:f>
              <c:numCache>
                <c:formatCode>0</c:formatCode>
                <c:ptCount val="12"/>
                <c:pt idx="0">
                  <c:v>815.51528999999994</c:v>
                </c:pt>
                <c:pt idx="1">
                  <c:v>1066.4597700000002</c:v>
                </c:pt>
                <c:pt idx="2">
                  <c:v>1275.6706200000001</c:v>
                </c:pt>
                <c:pt idx="3">
                  <c:v>1305.8990099999999</c:v>
                </c:pt>
                <c:pt idx="4">
                  <c:v>1419.59466</c:v>
                </c:pt>
                <c:pt idx="5">
                  <c:v>1562.2704900000001</c:v>
                </c:pt>
                <c:pt idx="6">
                  <c:v>1663.5383100000001</c:v>
                </c:pt>
                <c:pt idx="7">
                  <c:v>1609.5396599999999</c:v>
                </c:pt>
                <c:pt idx="8">
                  <c:v>1424.80458</c:v>
                </c:pt>
                <c:pt idx="9">
                  <c:v>1180.69812</c:v>
                </c:pt>
                <c:pt idx="10">
                  <c:v>928.12554</c:v>
                </c:pt>
                <c:pt idx="11">
                  <c:v>757.6092000000001</c:v>
                </c:pt>
              </c:numCache>
            </c:numRef>
          </c:val>
          <c:extLst>
            <c:ext xmlns:c16="http://schemas.microsoft.com/office/drawing/2014/chart" uri="{C3380CC4-5D6E-409C-BE32-E72D297353CC}">
              <c16:uniqueId val="{00000000-E923-4585-89C0-61EE1EBC1211}"/>
            </c:ext>
          </c:extLst>
        </c:ser>
        <c:ser>
          <c:idx val="1"/>
          <c:order val="1"/>
          <c:tx>
            <c:v>Excesso</c:v>
          </c:tx>
          <c:spPr>
            <a:pattFill prst="narHorz">
              <a:fgClr>
                <a:srgbClr val="FF0000"/>
              </a:fgClr>
              <a:bgClr>
                <a:schemeClr val="bg1"/>
              </a:bgClr>
            </a:pattFill>
            <a:ln>
              <a:noFill/>
            </a:ln>
            <a:effectLst/>
          </c:spPr>
          <c:invertIfNegative val="0"/>
          <c:cat>
            <c:strRef>
              <c:f>'Poupança 251 kWp'!$Y$6:$AJ$6</c:f>
              <c:strCache>
                <c:ptCount val="12"/>
                <c:pt idx="0">
                  <c:v>JAN</c:v>
                </c:pt>
                <c:pt idx="1">
                  <c:v>FEV</c:v>
                </c:pt>
                <c:pt idx="2">
                  <c:v>MAR</c:v>
                </c:pt>
                <c:pt idx="3">
                  <c:v>ABR</c:v>
                </c:pt>
                <c:pt idx="4">
                  <c:v>MAI</c:v>
                </c:pt>
                <c:pt idx="5">
                  <c:v>JUN</c:v>
                </c:pt>
                <c:pt idx="6">
                  <c:v>JUL</c:v>
                </c:pt>
                <c:pt idx="7">
                  <c:v>AGO</c:v>
                </c:pt>
                <c:pt idx="8">
                  <c:v>SET</c:v>
                </c:pt>
                <c:pt idx="9">
                  <c:v>OUT</c:v>
                </c:pt>
                <c:pt idx="10">
                  <c:v>NOV</c:v>
                </c:pt>
                <c:pt idx="11">
                  <c:v>DEZ</c:v>
                </c:pt>
              </c:strCache>
            </c:strRef>
          </c:cat>
          <c:val>
            <c:numRef>
              <c:f>('Diagrama Diário'!$B$172,'Diagrama Diário'!$E$172,'Diagrama Diário'!$H$172,'Diagrama Diário'!$K$172,'Diagrama Diário'!$N$172,'Diagrama Diário'!$Q$172,'Diagrama Diário'!$T$172,'Diagrama Diário'!$W$172,'Diagrama Diário'!$Z$172,'Diagrama Diário'!$AC$172,'Diagrama Diário'!$AF$172,'Diagrama Diário'!$AI$172)</c:f>
              <c:numCache>
                <c:formatCode>0</c:formatCode>
                <c:ptCount val="12"/>
                <c:pt idx="0" formatCode="General">
                  <c:v>0</c:v>
                </c:pt>
                <c:pt idx="1">
                  <c:v>3.753594615384614</c:v>
                </c:pt>
                <c:pt idx="2">
                  <c:v>83.214886508875779</c:v>
                </c:pt>
                <c:pt idx="3">
                  <c:v>25.150239999999997</c:v>
                </c:pt>
                <c:pt idx="4">
                  <c:v>33.866600000000005</c:v>
                </c:pt>
                <c:pt idx="5">
                  <c:v>38.094949230769231</c:v>
                </c:pt>
                <c:pt idx="6">
                  <c:v>46.718063846153839</c:v>
                </c:pt>
                <c:pt idx="7">
                  <c:v>225.02027999999987</c:v>
                </c:pt>
                <c:pt idx="8">
                  <c:v>0</c:v>
                </c:pt>
                <c:pt idx="9">
                  <c:v>0</c:v>
                </c:pt>
                <c:pt idx="10">
                  <c:v>0</c:v>
                </c:pt>
                <c:pt idx="11">
                  <c:v>0</c:v>
                </c:pt>
              </c:numCache>
            </c:numRef>
          </c:val>
          <c:extLst>
            <c:ext xmlns:c16="http://schemas.microsoft.com/office/drawing/2014/chart" uri="{C3380CC4-5D6E-409C-BE32-E72D297353CC}">
              <c16:uniqueId val="{00000001-E923-4585-89C0-61EE1EBC1211}"/>
            </c:ext>
          </c:extLst>
        </c:ser>
        <c:dLbls>
          <c:showLegendKey val="0"/>
          <c:showVal val="0"/>
          <c:showCatName val="0"/>
          <c:showSerName val="0"/>
          <c:showPercent val="0"/>
          <c:showBubbleSize val="0"/>
        </c:dLbls>
        <c:gapWidth val="150"/>
        <c:overlap val="100"/>
        <c:axId val="508394624"/>
        <c:axId val="508392272"/>
      </c:barChart>
      <c:catAx>
        <c:axId val="508394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Tempo (Meses)</a:t>
                </a:r>
              </a:p>
            </c:rich>
          </c:tx>
          <c:layout>
            <c:manualLayout>
              <c:xMode val="edge"/>
              <c:yMode val="edge"/>
              <c:x val="0.46896204303992756"/>
              <c:y val="0.9323560409414093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9525" cap="flat" cmpd="sng" algn="ctr">
            <a:solidFill>
              <a:schemeClr val="bg2">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08392272"/>
        <c:crosses val="autoZero"/>
        <c:auto val="1"/>
        <c:lblAlgn val="ctr"/>
        <c:lblOffset val="100"/>
        <c:noMultiLvlLbl val="0"/>
      </c:catAx>
      <c:valAx>
        <c:axId val="508392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Energia</a:t>
                </a:r>
                <a:r>
                  <a:rPr lang="pt-PT" baseline="0"/>
                  <a:t> (kW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0" sourceLinked="1"/>
        <c:majorTickMark val="none"/>
        <c:minorTickMark val="none"/>
        <c:tickLblPos val="nextTo"/>
        <c:spPr>
          <a:noFill/>
          <a:ln>
            <a:solidFill>
              <a:schemeClr val="bg2">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08394624"/>
        <c:crosses val="autoZero"/>
        <c:crossBetween val="between"/>
      </c:valAx>
      <c:spPr>
        <a:noFill/>
        <a:ln>
          <a:noFill/>
        </a:ln>
        <a:effectLst/>
      </c:spPr>
    </c:plotArea>
    <c:legend>
      <c:legendPos val="b"/>
      <c:layout>
        <c:manualLayout>
          <c:xMode val="edge"/>
          <c:yMode val="edge"/>
          <c:x val="0.41914618369987056"/>
          <c:y val="0.863836303813732"/>
          <c:w val="0.25108766614099148"/>
          <c:h val="7.44216895710527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4780314383497078"/>
          <c:y val="4.9325534732086895E-2"/>
          <c:w val="0.80562029746281705"/>
          <c:h val="0.67436624001839618"/>
        </c:manualLayout>
      </c:layout>
      <c:areaChart>
        <c:grouping val="standard"/>
        <c:varyColors val="0"/>
        <c:ser>
          <c:idx val="0"/>
          <c:order val="0"/>
          <c:tx>
            <c:v>Antes</c:v>
          </c:tx>
          <c:spPr>
            <a:gradFill rotWithShape="1">
              <a:gsLst>
                <a:gs pos="0">
                  <a:schemeClr val="accent3">
                    <a:shade val="76000"/>
                    <a:lumMod val="110000"/>
                    <a:satMod val="105000"/>
                    <a:tint val="67000"/>
                  </a:schemeClr>
                </a:gs>
                <a:gs pos="50000">
                  <a:schemeClr val="accent3">
                    <a:shade val="76000"/>
                    <a:lumMod val="105000"/>
                    <a:satMod val="103000"/>
                    <a:tint val="73000"/>
                  </a:schemeClr>
                </a:gs>
                <a:gs pos="100000">
                  <a:schemeClr val="accent3">
                    <a:shade val="76000"/>
                    <a:lumMod val="105000"/>
                    <a:satMod val="109000"/>
                    <a:tint val="81000"/>
                  </a:schemeClr>
                </a:gs>
              </a:gsLst>
              <a:lin ang="5400000" scaled="0"/>
            </a:gradFill>
            <a:ln w="9525" cap="flat" cmpd="sng" algn="ctr">
              <a:solidFill>
                <a:schemeClr val="accent3">
                  <a:shade val="76000"/>
                  <a:shade val="95000"/>
                </a:schemeClr>
              </a:solidFill>
              <a:round/>
            </a:ln>
            <a:effectLst/>
          </c:spPr>
          <c:cat>
            <c:strRef>
              <c:f>'Consumos Totais'!$R$33:$R$44</c:f>
              <c:strCache>
                <c:ptCount val="12"/>
                <c:pt idx="0">
                  <c:v>Janeiro</c:v>
                </c:pt>
                <c:pt idx="1">
                  <c:v>Fevereiro</c:v>
                </c:pt>
                <c:pt idx="2">
                  <c:v>Março</c:v>
                </c:pt>
                <c:pt idx="3">
                  <c:v>Abril</c:v>
                </c:pt>
                <c:pt idx="4">
                  <c:v>Maio</c:v>
                </c:pt>
                <c:pt idx="5">
                  <c:v>Junho</c:v>
                </c:pt>
                <c:pt idx="6">
                  <c:v>Julho</c:v>
                </c:pt>
                <c:pt idx="7">
                  <c:v>Agosto</c:v>
                </c:pt>
                <c:pt idx="8">
                  <c:v>Setembro</c:v>
                </c:pt>
                <c:pt idx="9">
                  <c:v>Outubro</c:v>
                </c:pt>
                <c:pt idx="10">
                  <c:v>Novembro</c:v>
                </c:pt>
                <c:pt idx="11">
                  <c:v>Dezembro</c:v>
                </c:pt>
              </c:strCache>
            </c:strRef>
          </c:cat>
          <c:val>
            <c:numRef>
              <c:f>'Consumos Totais'!$S$33:$S$44</c:f>
              <c:numCache>
                <c:formatCode>General</c:formatCode>
                <c:ptCount val="12"/>
                <c:pt idx="0">
                  <c:v>27992</c:v>
                </c:pt>
                <c:pt idx="1">
                  <c:v>25104</c:v>
                </c:pt>
                <c:pt idx="2">
                  <c:v>22401</c:v>
                </c:pt>
                <c:pt idx="3">
                  <c:v>22915</c:v>
                </c:pt>
                <c:pt idx="4">
                  <c:v>22149</c:v>
                </c:pt>
                <c:pt idx="5">
                  <c:v>26176</c:v>
                </c:pt>
                <c:pt idx="6">
                  <c:v>25853</c:v>
                </c:pt>
                <c:pt idx="7">
                  <c:v>23145</c:v>
                </c:pt>
                <c:pt idx="8">
                  <c:v>87939</c:v>
                </c:pt>
                <c:pt idx="9">
                  <c:v>46467</c:v>
                </c:pt>
                <c:pt idx="10">
                  <c:v>26618</c:v>
                </c:pt>
                <c:pt idx="11">
                  <c:v>26044</c:v>
                </c:pt>
              </c:numCache>
            </c:numRef>
          </c:val>
          <c:extLst>
            <c:ext xmlns:c16="http://schemas.microsoft.com/office/drawing/2014/chart" uri="{C3380CC4-5D6E-409C-BE32-E72D297353CC}">
              <c16:uniqueId val="{00000000-DBEE-4A1D-8152-30BBDAA3B076}"/>
            </c:ext>
          </c:extLst>
        </c:ser>
        <c:ser>
          <c:idx val="1"/>
          <c:order val="1"/>
          <c:tx>
            <c:v>Depois</c:v>
          </c:tx>
          <c:spPr>
            <a:solidFill>
              <a:schemeClr val="accent6">
                <a:lumMod val="60000"/>
                <a:lumOff val="40000"/>
              </a:schemeClr>
            </a:solidFill>
            <a:ln w="9525" cap="flat" cmpd="sng" algn="ctr">
              <a:solidFill>
                <a:schemeClr val="accent3">
                  <a:tint val="77000"/>
                  <a:shade val="95000"/>
                </a:schemeClr>
              </a:solidFill>
              <a:round/>
            </a:ln>
            <a:effectLst/>
          </c:spPr>
          <c:val>
            <c:numRef>
              <c:f>'Consumos Totais'!$V$33:$V$44</c:f>
              <c:numCache>
                <c:formatCode>0</c:formatCode>
                <c:ptCount val="12"/>
                <c:pt idx="0">
                  <c:v>19068.766336797064</c:v>
                </c:pt>
                <c:pt idx="1">
                  <c:v>14478.426952173801</c:v>
                </c:pt>
                <c:pt idx="2">
                  <c:v>9494.181071875626</c:v>
                </c:pt>
                <c:pt idx="3">
                  <c:v>11991.776041877874</c:v>
                </c:pt>
                <c:pt idx="4">
                  <c:v>11693.820108101576</c:v>
                </c:pt>
                <c:pt idx="5">
                  <c:v>13092.569001425269</c:v>
                </c:pt>
                <c:pt idx="6">
                  <c:v>11794.383656489665</c:v>
                </c:pt>
                <c:pt idx="7">
                  <c:v>12419.001090355174</c:v>
                </c:pt>
                <c:pt idx="8">
                  <c:v>80095.492253376462</c:v>
                </c:pt>
                <c:pt idx="9">
                  <c:v>38796.323805475506</c:v>
                </c:pt>
                <c:pt idx="10">
                  <c:v>19691.499191235969</c:v>
                </c:pt>
                <c:pt idx="11">
                  <c:v>17712.72497849962</c:v>
                </c:pt>
              </c:numCache>
            </c:numRef>
          </c:val>
          <c:extLst>
            <c:ext xmlns:c16="http://schemas.microsoft.com/office/drawing/2014/chart" uri="{C3380CC4-5D6E-409C-BE32-E72D297353CC}">
              <c16:uniqueId val="{00000001-DBEE-4A1D-8152-30BBDAA3B076}"/>
            </c:ext>
          </c:extLst>
        </c:ser>
        <c:dLbls>
          <c:showLegendKey val="0"/>
          <c:showVal val="0"/>
          <c:showCatName val="0"/>
          <c:showSerName val="0"/>
          <c:showPercent val="0"/>
          <c:showBubbleSize val="0"/>
        </c:dLbls>
        <c:axId val="372596448"/>
        <c:axId val="372597624"/>
      </c:areaChart>
      <c:catAx>
        <c:axId val="372596448"/>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50000"/>
                        <a:lumOff val="50000"/>
                      </a:schemeClr>
                    </a:solidFill>
                    <a:latin typeface="+mn-lt"/>
                    <a:ea typeface="+mn-ea"/>
                    <a:cs typeface="+mn-cs"/>
                  </a:defRPr>
                </a:pPr>
                <a:r>
                  <a:rPr lang="pt-PT" cap="none" baseline="0"/>
                  <a:t>Tempo (Meses)</a:t>
                </a:r>
              </a:p>
            </c:rich>
          </c:tx>
          <c:layout>
            <c:manualLayout>
              <c:xMode val="edge"/>
              <c:yMode val="edge"/>
              <c:x val="0.44807304962765315"/>
              <c:y val="0.93062484005326007"/>
            </c:manualLayout>
          </c:layout>
          <c:overlay val="0"/>
          <c:spPr>
            <a:noFill/>
            <a:ln>
              <a:noFill/>
            </a:ln>
            <a:effectLst/>
          </c:spPr>
          <c:txPr>
            <a:bodyPr rot="0" spcFirstLastPara="1" vertOverflow="ellipsis" vert="horz" wrap="square" anchor="ctr" anchorCtr="1"/>
            <a:lstStyle/>
            <a:p>
              <a:pPr>
                <a:defRPr sz="900" b="0" i="0" u="none" strike="noStrike" kern="1200" cap="none" baseline="0">
                  <a:solidFill>
                    <a:schemeClr val="tx1">
                      <a:lumMod val="50000"/>
                      <a:lumOff val="50000"/>
                    </a:schemeClr>
                  </a:solidFill>
                  <a:latin typeface="+mn-lt"/>
                  <a:ea typeface="+mn-ea"/>
                  <a:cs typeface="+mn-cs"/>
                </a:defRPr>
              </a:pPr>
              <a:endParaRPr lang="pt-PT"/>
            </a:p>
          </c:txPr>
        </c:title>
        <c:numFmt formatCode="General" sourceLinked="1"/>
        <c:majorTickMark val="out"/>
        <c:minorTickMark val="none"/>
        <c:tickLblPos val="nextTo"/>
        <c:spPr>
          <a:noFill/>
          <a:ln w="9525" cap="flat" cmpd="sng" algn="ctr">
            <a:solidFill>
              <a:schemeClr val="bg2">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t-PT"/>
          </a:p>
        </c:txPr>
        <c:crossAx val="372597624"/>
        <c:crosses val="autoZero"/>
        <c:auto val="1"/>
        <c:lblAlgn val="ctr"/>
        <c:lblOffset val="100"/>
        <c:noMultiLvlLbl val="0"/>
      </c:catAx>
      <c:valAx>
        <c:axId val="372597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none" baseline="0">
                    <a:solidFill>
                      <a:schemeClr val="tx1">
                        <a:lumMod val="50000"/>
                        <a:lumOff val="50000"/>
                      </a:schemeClr>
                    </a:solidFill>
                    <a:latin typeface="+mn-lt"/>
                    <a:ea typeface="+mn-ea"/>
                    <a:cs typeface="+mn-cs"/>
                  </a:defRPr>
                </a:pPr>
                <a:r>
                  <a:rPr lang="pt-PT" cap="none"/>
                  <a:t>Massa de CO</a:t>
                </a:r>
                <a:r>
                  <a:rPr lang="pt-PT" cap="none" baseline="-25000"/>
                  <a:t>2</a:t>
                </a:r>
                <a:r>
                  <a:rPr lang="pt-PT" cap="none" baseline="0"/>
                  <a:t> (kg)</a:t>
                </a:r>
                <a:endParaRPr lang="pt-PT" cap="none"/>
              </a:p>
            </c:rich>
          </c:tx>
          <c:overlay val="0"/>
          <c:spPr>
            <a:noFill/>
            <a:ln>
              <a:noFill/>
            </a:ln>
            <a:effectLst/>
          </c:spPr>
          <c:txPr>
            <a:bodyPr rot="-5400000" spcFirstLastPara="1" vertOverflow="ellipsis" vert="horz" wrap="square" anchor="ctr" anchorCtr="1"/>
            <a:lstStyle/>
            <a:p>
              <a:pPr>
                <a:defRPr sz="900" b="0" i="0" u="none" strike="noStrike" kern="1200" cap="none" baseline="0">
                  <a:solidFill>
                    <a:schemeClr val="tx1">
                      <a:lumMod val="50000"/>
                      <a:lumOff val="50000"/>
                    </a:schemeClr>
                  </a:solidFill>
                  <a:latin typeface="+mn-lt"/>
                  <a:ea typeface="+mn-ea"/>
                  <a:cs typeface="+mn-cs"/>
                </a:defRPr>
              </a:pPr>
              <a:endParaRPr lang="pt-PT"/>
            </a:p>
          </c:txPr>
        </c:title>
        <c:numFmt formatCode="General" sourceLinked="1"/>
        <c:majorTickMark val="none"/>
        <c:minorTickMark val="none"/>
        <c:tickLblPos val="nextTo"/>
        <c:spPr>
          <a:noFill/>
          <a:ln>
            <a:solidFill>
              <a:schemeClr val="bg2">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t-PT"/>
          </a:p>
        </c:txPr>
        <c:crossAx val="372596448"/>
        <c:crosses val="autoZero"/>
        <c:crossBetween val="midCat"/>
      </c:valAx>
      <c:spPr>
        <a:noFill/>
        <a:ln>
          <a:noFill/>
        </a:ln>
        <a:effectLst/>
      </c:spPr>
    </c:plotArea>
    <c:legend>
      <c:legendPos val="r"/>
      <c:layout>
        <c:manualLayout>
          <c:xMode val="edge"/>
          <c:yMode val="edge"/>
          <c:x val="0.40154440748656717"/>
          <c:y val="0.87293942237436994"/>
          <c:w val="0.22466778239458296"/>
          <c:h val="6.94712207135200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t-PT"/>
        </a:p>
      </c:txPr>
    </c:legend>
    <c:plotVisOnly val="1"/>
    <c:dispBlanksAs val="zero"/>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44444444444454E-2"/>
          <c:y val="3.3714791647485795E-2"/>
          <c:w val="0.828502962962963"/>
          <c:h val="0.7740344393283316"/>
        </c:manualLayout>
      </c:layout>
      <c:lineChart>
        <c:grouping val="standard"/>
        <c:varyColors val="0"/>
        <c:ser>
          <c:idx val="0"/>
          <c:order val="0"/>
          <c:tx>
            <c:v>Curva Potência</c:v>
          </c:tx>
          <c:spPr>
            <a:ln w="19050" cap="rnd">
              <a:solidFill>
                <a:schemeClr val="accent2"/>
              </a:solidFill>
              <a:round/>
            </a:ln>
            <a:effectLst/>
          </c:spPr>
          <c:marker>
            <c:symbol val="none"/>
          </c:marker>
          <c:cat>
            <c:strRef>
              <c:f>'Chiller Daikin Vindima'!$A$4:$A$13084</c:f>
              <c:strCache>
                <c:ptCount val="13081"/>
                <c:pt idx="0">
                  <c:v>15:02:51</c:v>
                </c:pt>
                <c:pt idx="1">
                  <c:v>15:02:52</c:v>
                </c:pt>
                <c:pt idx="2">
                  <c:v>15:02:53</c:v>
                </c:pt>
                <c:pt idx="3">
                  <c:v>15:02:54</c:v>
                </c:pt>
                <c:pt idx="4">
                  <c:v>15:02:55</c:v>
                </c:pt>
                <c:pt idx="5">
                  <c:v>15:02:56</c:v>
                </c:pt>
                <c:pt idx="6">
                  <c:v>15:02:57</c:v>
                </c:pt>
                <c:pt idx="7">
                  <c:v>15:02:58</c:v>
                </c:pt>
                <c:pt idx="8">
                  <c:v>15:02:59</c:v>
                </c:pt>
                <c:pt idx="9">
                  <c:v>15:03:00</c:v>
                </c:pt>
                <c:pt idx="10">
                  <c:v>15:03:01</c:v>
                </c:pt>
                <c:pt idx="11">
                  <c:v>15:03:02</c:v>
                </c:pt>
                <c:pt idx="12">
                  <c:v>15:03:03</c:v>
                </c:pt>
                <c:pt idx="13">
                  <c:v>15:03:04</c:v>
                </c:pt>
                <c:pt idx="14">
                  <c:v>15:03:05</c:v>
                </c:pt>
                <c:pt idx="15">
                  <c:v>15:03:06</c:v>
                </c:pt>
                <c:pt idx="16">
                  <c:v>15:03:07</c:v>
                </c:pt>
                <c:pt idx="17">
                  <c:v>15:03:08</c:v>
                </c:pt>
                <c:pt idx="18">
                  <c:v>15:03:09</c:v>
                </c:pt>
                <c:pt idx="19">
                  <c:v>15:03:10</c:v>
                </c:pt>
                <c:pt idx="20">
                  <c:v>15:03:11</c:v>
                </c:pt>
                <c:pt idx="21">
                  <c:v>15:03:12</c:v>
                </c:pt>
                <c:pt idx="22">
                  <c:v>15:03:13</c:v>
                </c:pt>
                <c:pt idx="23">
                  <c:v>15:03:14</c:v>
                </c:pt>
                <c:pt idx="24">
                  <c:v>15:03:15</c:v>
                </c:pt>
                <c:pt idx="25">
                  <c:v>15:03:16</c:v>
                </c:pt>
                <c:pt idx="26">
                  <c:v>15:03:17</c:v>
                </c:pt>
                <c:pt idx="27">
                  <c:v>15:03:18</c:v>
                </c:pt>
                <c:pt idx="28">
                  <c:v>15:03:19</c:v>
                </c:pt>
                <c:pt idx="29">
                  <c:v>15:03:20</c:v>
                </c:pt>
                <c:pt idx="30">
                  <c:v>15:03:21</c:v>
                </c:pt>
                <c:pt idx="31">
                  <c:v>15:03:22</c:v>
                </c:pt>
                <c:pt idx="32">
                  <c:v>15:03:23</c:v>
                </c:pt>
                <c:pt idx="33">
                  <c:v>15:03:24</c:v>
                </c:pt>
                <c:pt idx="34">
                  <c:v>15:03:25</c:v>
                </c:pt>
                <c:pt idx="35">
                  <c:v>15:03:26</c:v>
                </c:pt>
                <c:pt idx="36">
                  <c:v>15:03:27</c:v>
                </c:pt>
                <c:pt idx="37">
                  <c:v>15:03:28</c:v>
                </c:pt>
                <c:pt idx="38">
                  <c:v>15:03:29</c:v>
                </c:pt>
                <c:pt idx="39">
                  <c:v>15:03:30</c:v>
                </c:pt>
                <c:pt idx="40">
                  <c:v>15:03:31</c:v>
                </c:pt>
                <c:pt idx="41">
                  <c:v>15:03:32</c:v>
                </c:pt>
                <c:pt idx="42">
                  <c:v>15:03:33</c:v>
                </c:pt>
                <c:pt idx="43">
                  <c:v>15:03:34</c:v>
                </c:pt>
                <c:pt idx="44">
                  <c:v>15:03:35</c:v>
                </c:pt>
                <c:pt idx="45">
                  <c:v>15:03:36</c:v>
                </c:pt>
                <c:pt idx="46">
                  <c:v>15:03:37</c:v>
                </c:pt>
                <c:pt idx="47">
                  <c:v>15:03:38</c:v>
                </c:pt>
                <c:pt idx="48">
                  <c:v>15:03:39</c:v>
                </c:pt>
                <c:pt idx="49">
                  <c:v>15:03:40</c:v>
                </c:pt>
                <c:pt idx="50">
                  <c:v>15:03:41</c:v>
                </c:pt>
                <c:pt idx="51">
                  <c:v>15:03:42</c:v>
                </c:pt>
                <c:pt idx="52">
                  <c:v>15:03:43</c:v>
                </c:pt>
                <c:pt idx="53">
                  <c:v>15:03:44</c:v>
                </c:pt>
                <c:pt idx="54">
                  <c:v>15:03:45</c:v>
                </c:pt>
                <c:pt idx="55">
                  <c:v>15:03:46</c:v>
                </c:pt>
                <c:pt idx="56">
                  <c:v>15:03:47</c:v>
                </c:pt>
                <c:pt idx="57">
                  <c:v>15:03:48</c:v>
                </c:pt>
                <c:pt idx="58">
                  <c:v>15:03:49</c:v>
                </c:pt>
                <c:pt idx="59">
                  <c:v>15:03:50</c:v>
                </c:pt>
                <c:pt idx="60">
                  <c:v>15:03:51</c:v>
                </c:pt>
                <c:pt idx="61">
                  <c:v>15:03:52</c:v>
                </c:pt>
                <c:pt idx="62">
                  <c:v>15:03:53</c:v>
                </c:pt>
                <c:pt idx="63">
                  <c:v>15:03:54</c:v>
                </c:pt>
                <c:pt idx="64">
                  <c:v>15:03:55</c:v>
                </c:pt>
                <c:pt idx="65">
                  <c:v>15:03:56</c:v>
                </c:pt>
                <c:pt idx="66">
                  <c:v>15:03:57</c:v>
                </c:pt>
                <c:pt idx="67">
                  <c:v>15:03:58</c:v>
                </c:pt>
                <c:pt idx="68">
                  <c:v>15:03:59</c:v>
                </c:pt>
                <c:pt idx="69">
                  <c:v>15:04:00</c:v>
                </c:pt>
                <c:pt idx="70">
                  <c:v>15:04:01</c:v>
                </c:pt>
                <c:pt idx="71">
                  <c:v>15:04:02</c:v>
                </c:pt>
                <c:pt idx="72">
                  <c:v>15:04:03</c:v>
                </c:pt>
                <c:pt idx="73">
                  <c:v>15:04:04</c:v>
                </c:pt>
                <c:pt idx="74">
                  <c:v>15:04:05</c:v>
                </c:pt>
                <c:pt idx="75">
                  <c:v>15:04:06</c:v>
                </c:pt>
                <c:pt idx="76">
                  <c:v>15:04:07</c:v>
                </c:pt>
                <c:pt idx="77">
                  <c:v>15:04:08</c:v>
                </c:pt>
                <c:pt idx="78">
                  <c:v>15:04:09</c:v>
                </c:pt>
                <c:pt idx="79">
                  <c:v>15:04:10</c:v>
                </c:pt>
                <c:pt idx="80">
                  <c:v>15:04:11</c:v>
                </c:pt>
                <c:pt idx="81">
                  <c:v>15:04:12</c:v>
                </c:pt>
                <c:pt idx="82">
                  <c:v>15:04:13</c:v>
                </c:pt>
                <c:pt idx="83">
                  <c:v>15:04:14</c:v>
                </c:pt>
                <c:pt idx="84">
                  <c:v>15:04:15</c:v>
                </c:pt>
                <c:pt idx="85">
                  <c:v>15:04:16</c:v>
                </c:pt>
                <c:pt idx="86">
                  <c:v>15:04:17</c:v>
                </c:pt>
                <c:pt idx="87">
                  <c:v>15:04:18</c:v>
                </c:pt>
                <c:pt idx="88">
                  <c:v>15:04:19</c:v>
                </c:pt>
                <c:pt idx="89">
                  <c:v>15:04:20</c:v>
                </c:pt>
                <c:pt idx="90">
                  <c:v>15:04:21</c:v>
                </c:pt>
                <c:pt idx="91">
                  <c:v>15:04:22</c:v>
                </c:pt>
                <c:pt idx="92">
                  <c:v>15:04:23</c:v>
                </c:pt>
                <c:pt idx="93">
                  <c:v>15:04:24</c:v>
                </c:pt>
                <c:pt idx="94">
                  <c:v>15:04:25</c:v>
                </c:pt>
                <c:pt idx="95">
                  <c:v>15:04:26</c:v>
                </c:pt>
                <c:pt idx="96">
                  <c:v>15:04:27</c:v>
                </c:pt>
                <c:pt idx="97">
                  <c:v>15:04:28</c:v>
                </c:pt>
                <c:pt idx="98">
                  <c:v>15:04:29</c:v>
                </c:pt>
                <c:pt idx="99">
                  <c:v>15:04:30</c:v>
                </c:pt>
                <c:pt idx="100">
                  <c:v>15:04:31</c:v>
                </c:pt>
                <c:pt idx="101">
                  <c:v>15:04:32</c:v>
                </c:pt>
                <c:pt idx="102">
                  <c:v>15:04:33</c:v>
                </c:pt>
                <c:pt idx="103">
                  <c:v>15:04:34</c:v>
                </c:pt>
                <c:pt idx="104">
                  <c:v>15:04:35</c:v>
                </c:pt>
                <c:pt idx="105">
                  <c:v>15:04:36</c:v>
                </c:pt>
                <c:pt idx="106">
                  <c:v>15:04:37</c:v>
                </c:pt>
                <c:pt idx="107">
                  <c:v>15:04:38</c:v>
                </c:pt>
                <c:pt idx="108">
                  <c:v>15:04:39</c:v>
                </c:pt>
                <c:pt idx="109">
                  <c:v>15:04:40</c:v>
                </c:pt>
                <c:pt idx="110">
                  <c:v>15:04:41</c:v>
                </c:pt>
                <c:pt idx="111">
                  <c:v>15:04:42</c:v>
                </c:pt>
                <c:pt idx="112">
                  <c:v>15:04:43</c:v>
                </c:pt>
                <c:pt idx="113">
                  <c:v>15:04:44</c:v>
                </c:pt>
                <c:pt idx="114">
                  <c:v>15:04:45</c:v>
                </c:pt>
                <c:pt idx="115">
                  <c:v>15:04:46</c:v>
                </c:pt>
                <c:pt idx="116">
                  <c:v>15:04:47</c:v>
                </c:pt>
                <c:pt idx="117">
                  <c:v>15:04:48</c:v>
                </c:pt>
                <c:pt idx="118">
                  <c:v>15:04:49</c:v>
                </c:pt>
                <c:pt idx="119">
                  <c:v>15:04:50</c:v>
                </c:pt>
                <c:pt idx="120">
                  <c:v>15:04:51</c:v>
                </c:pt>
                <c:pt idx="121">
                  <c:v>15:04:52</c:v>
                </c:pt>
                <c:pt idx="122">
                  <c:v>15:04:53</c:v>
                </c:pt>
                <c:pt idx="123">
                  <c:v>15:04:54</c:v>
                </c:pt>
                <c:pt idx="124">
                  <c:v>15:04:55</c:v>
                </c:pt>
                <c:pt idx="125">
                  <c:v>15:04:56</c:v>
                </c:pt>
                <c:pt idx="126">
                  <c:v>15:04:57</c:v>
                </c:pt>
                <c:pt idx="127">
                  <c:v>15:04:58</c:v>
                </c:pt>
                <c:pt idx="128">
                  <c:v>15:04:59</c:v>
                </c:pt>
                <c:pt idx="129">
                  <c:v>15:05:00</c:v>
                </c:pt>
                <c:pt idx="130">
                  <c:v>15:05:01</c:v>
                </c:pt>
                <c:pt idx="131">
                  <c:v>15:05:02</c:v>
                </c:pt>
                <c:pt idx="132">
                  <c:v>15:05:03</c:v>
                </c:pt>
                <c:pt idx="133">
                  <c:v>15:05:04</c:v>
                </c:pt>
                <c:pt idx="134">
                  <c:v>15:05:05</c:v>
                </c:pt>
                <c:pt idx="135">
                  <c:v>15:05:06</c:v>
                </c:pt>
                <c:pt idx="136">
                  <c:v>15:05:07</c:v>
                </c:pt>
                <c:pt idx="137">
                  <c:v>15:05:08</c:v>
                </c:pt>
                <c:pt idx="138">
                  <c:v>15:05:09</c:v>
                </c:pt>
                <c:pt idx="139">
                  <c:v>15:05:10</c:v>
                </c:pt>
                <c:pt idx="140">
                  <c:v>15:05:11</c:v>
                </c:pt>
                <c:pt idx="141">
                  <c:v>15:05:12</c:v>
                </c:pt>
                <c:pt idx="142">
                  <c:v>15:05:13</c:v>
                </c:pt>
                <c:pt idx="143">
                  <c:v>15:05:14</c:v>
                </c:pt>
                <c:pt idx="144">
                  <c:v>15:05:15</c:v>
                </c:pt>
                <c:pt idx="145">
                  <c:v>15:05:16</c:v>
                </c:pt>
                <c:pt idx="146">
                  <c:v>15:05:17</c:v>
                </c:pt>
                <c:pt idx="147">
                  <c:v>15:05:18</c:v>
                </c:pt>
                <c:pt idx="148">
                  <c:v>15:05:19</c:v>
                </c:pt>
                <c:pt idx="149">
                  <c:v>15:05:20</c:v>
                </c:pt>
                <c:pt idx="150">
                  <c:v>15:05:21</c:v>
                </c:pt>
                <c:pt idx="151">
                  <c:v>15:05:22</c:v>
                </c:pt>
                <c:pt idx="152">
                  <c:v>15:05:23</c:v>
                </c:pt>
                <c:pt idx="153">
                  <c:v>15:05:24</c:v>
                </c:pt>
                <c:pt idx="154">
                  <c:v>15:05:25</c:v>
                </c:pt>
                <c:pt idx="155">
                  <c:v>15:05:26</c:v>
                </c:pt>
                <c:pt idx="156">
                  <c:v>15:05:27</c:v>
                </c:pt>
                <c:pt idx="157">
                  <c:v>15:05:28</c:v>
                </c:pt>
                <c:pt idx="158">
                  <c:v>15:05:29</c:v>
                </c:pt>
                <c:pt idx="159">
                  <c:v>15:05:30</c:v>
                </c:pt>
                <c:pt idx="160">
                  <c:v>15:05:31</c:v>
                </c:pt>
                <c:pt idx="161">
                  <c:v>15:05:32</c:v>
                </c:pt>
                <c:pt idx="162">
                  <c:v>15:05:33</c:v>
                </c:pt>
                <c:pt idx="163">
                  <c:v>15:05:34</c:v>
                </c:pt>
                <c:pt idx="164">
                  <c:v>15:05:35</c:v>
                </c:pt>
                <c:pt idx="165">
                  <c:v>15:05:36</c:v>
                </c:pt>
                <c:pt idx="166">
                  <c:v>15:05:37</c:v>
                </c:pt>
                <c:pt idx="167">
                  <c:v>15:05:38</c:v>
                </c:pt>
                <c:pt idx="168">
                  <c:v>15:05:39</c:v>
                </c:pt>
                <c:pt idx="169">
                  <c:v>15:05:40</c:v>
                </c:pt>
                <c:pt idx="170">
                  <c:v>15:05:41</c:v>
                </c:pt>
                <c:pt idx="171">
                  <c:v>15:05:42</c:v>
                </c:pt>
                <c:pt idx="172">
                  <c:v>15:05:43</c:v>
                </c:pt>
                <c:pt idx="173">
                  <c:v>15:05:44</c:v>
                </c:pt>
                <c:pt idx="174">
                  <c:v>15:05:45</c:v>
                </c:pt>
                <c:pt idx="175">
                  <c:v>15:05:46</c:v>
                </c:pt>
                <c:pt idx="176">
                  <c:v>15:05:47</c:v>
                </c:pt>
                <c:pt idx="177">
                  <c:v>15:05:48</c:v>
                </c:pt>
                <c:pt idx="178">
                  <c:v>15:05:49</c:v>
                </c:pt>
                <c:pt idx="179">
                  <c:v>15:05:50</c:v>
                </c:pt>
                <c:pt idx="180">
                  <c:v>15:05:51</c:v>
                </c:pt>
                <c:pt idx="181">
                  <c:v>15:05:52</c:v>
                </c:pt>
                <c:pt idx="182">
                  <c:v>15:05:53</c:v>
                </c:pt>
                <c:pt idx="183">
                  <c:v>15:05:54</c:v>
                </c:pt>
                <c:pt idx="184">
                  <c:v>15:05:55</c:v>
                </c:pt>
                <c:pt idx="185">
                  <c:v>15:05:56</c:v>
                </c:pt>
                <c:pt idx="186">
                  <c:v>15:05:57</c:v>
                </c:pt>
                <c:pt idx="187">
                  <c:v>15:05:58</c:v>
                </c:pt>
                <c:pt idx="188">
                  <c:v>15:05:59</c:v>
                </c:pt>
                <c:pt idx="189">
                  <c:v>15:06:00</c:v>
                </c:pt>
                <c:pt idx="190">
                  <c:v>15:06:01</c:v>
                </c:pt>
                <c:pt idx="191">
                  <c:v>15:06:02</c:v>
                </c:pt>
                <c:pt idx="192">
                  <c:v>15:06:03</c:v>
                </c:pt>
                <c:pt idx="193">
                  <c:v>15:06:04</c:v>
                </c:pt>
                <c:pt idx="194">
                  <c:v>15:06:05</c:v>
                </c:pt>
                <c:pt idx="195">
                  <c:v>15:06:06</c:v>
                </c:pt>
                <c:pt idx="196">
                  <c:v>15:06:07</c:v>
                </c:pt>
                <c:pt idx="197">
                  <c:v>15:06:08</c:v>
                </c:pt>
                <c:pt idx="198">
                  <c:v>15:06:09</c:v>
                </c:pt>
                <c:pt idx="199">
                  <c:v>15:06:10</c:v>
                </c:pt>
                <c:pt idx="200">
                  <c:v>15:06:11</c:v>
                </c:pt>
                <c:pt idx="201">
                  <c:v>15:06:12</c:v>
                </c:pt>
                <c:pt idx="202">
                  <c:v>15:06:13</c:v>
                </c:pt>
                <c:pt idx="203">
                  <c:v>15:06:14</c:v>
                </c:pt>
                <c:pt idx="204">
                  <c:v>15:06:15</c:v>
                </c:pt>
                <c:pt idx="205">
                  <c:v>15:06:16</c:v>
                </c:pt>
                <c:pt idx="206">
                  <c:v>15:06:17</c:v>
                </c:pt>
                <c:pt idx="207">
                  <c:v>15:06:18</c:v>
                </c:pt>
                <c:pt idx="208">
                  <c:v>15:06:19</c:v>
                </c:pt>
                <c:pt idx="209">
                  <c:v>15:06:20</c:v>
                </c:pt>
                <c:pt idx="210">
                  <c:v>15:06:21</c:v>
                </c:pt>
                <c:pt idx="211">
                  <c:v>15:06:22</c:v>
                </c:pt>
                <c:pt idx="212">
                  <c:v>15:06:23</c:v>
                </c:pt>
                <c:pt idx="213">
                  <c:v>15:06:24</c:v>
                </c:pt>
                <c:pt idx="214">
                  <c:v>15:06:25</c:v>
                </c:pt>
                <c:pt idx="215">
                  <c:v>15:06:26</c:v>
                </c:pt>
                <c:pt idx="216">
                  <c:v>15:06:27</c:v>
                </c:pt>
                <c:pt idx="217">
                  <c:v>15:06:28</c:v>
                </c:pt>
                <c:pt idx="218">
                  <c:v>15:06:29</c:v>
                </c:pt>
                <c:pt idx="219">
                  <c:v>15:06:30</c:v>
                </c:pt>
                <c:pt idx="220">
                  <c:v>15:06:31</c:v>
                </c:pt>
                <c:pt idx="221">
                  <c:v>15:06:32</c:v>
                </c:pt>
                <c:pt idx="222">
                  <c:v>15:06:33</c:v>
                </c:pt>
                <c:pt idx="223">
                  <c:v>15:06:34</c:v>
                </c:pt>
                <c:pt idx="224">
                  <c:v>15:06:35</c:v>
                </c:pt>
                <c:pt idx="225">
                  <c:v>15:06:36</c:v>
                </c:pt>
                <c:pt idx="226">
                  <c:v>15:06:37</c:v>
                </c:pt>
                <c:pt idx="227">
                  <c:v>15:06:38</c:v>
                </c:pt>
                <c:pt idx="228">
                  <c:v>15:06:39</c:v>
                </c:pt>
                <c:pt idx="229">
                  <c:v>15:06:40</c:v>
                </c:pt>
                <c:pt idx="230">
                  <c:v>15:06:41</c:v>
                </c:pt>
                <c:pt idx="231">
                  <c:v>15:06:42</c:v>
                </c:pt>
                <c:pt idx="232">
                  <c:v>15:06:43</c:v>
                </c:pt>
                <c:pt idx="233">
                  <c:v>15:06:44</c:v>
                </c:pt>
                <c:pt idx="234">
                  <c:v>15:06:45</c:v>
                </c:pt>
                <c:pt idx="235">
                  <c:v>15:06:46</c:v>
                </c:pt>
                <c:pt idx="236">
                  <c:v>15:06:47</c:v>
                </c:pt>
                <c:pt idx="237">
                  <c:v>15:06:48</c:v>
                </c:pt>
                <c:pt idx="238">
                  <c:v>15:06:49</c:v>
                </c:pt>
                <c:pt idx="239">
                  <c:v>15:06:50</c:v>
                </c:pt>
                <c:pt idx="240">
                  <c:v>15:06:51</c:v>
                </c:pt>
                <c:pt idx="241">
                  <c:v>15:06:52</c:v>
                </c:pt>
                <c:pt idx="242">
                  <c:v>15:06:53</c:v>
                </c:pt>
                <c:pt idx="243">
                  <c:v>15:06:54</c:v>
                </c:pt>
                <c:pt idx="244">
                  <c:v>15:06:55</c:v>
                </c:pt>
                <c:pt idx="245">
                  <c:v>15:06:56</c:v>
                </c:pt>
                <c:pt idx="246">
                  <c:v>15:06:57</c:v>
                </c:pt>
                <c:pt idx="247">
                  <c:v>15:06:58</c:v>
                </c:pt>
                <c:pt idx="248">
                  <c:v>15:06:59</c:v>
                </c:pt>
                <c:pt idx="249">
                  <c:v>15:07:00</c:v>
                </c:pt>
                <c:pt idx="250">
                  <c:v>15:07:01</c:v>
                </c:pt>
                <c:pt idx="251">
                  <c:v>15:07:02</c:v>
                </c:pt>
                <c:pt idx="252">
                  <c:v>15:07:03</c:v>
                </c:pt>
                <c:pt idx="253">
                  <c:v>15:07:04</c:v>
                </c:pt>
                <c:pt idx="254">
                  <c:v>15:07:05</c:v>
                </c:pt>
                <c:pt idx="255">
                  <c:v>15:07:06</c:v>
                </c:pt>
                <c:pt idx="256">
                  <c:v>15:07:07</c:v>
                </c:pt>
                <c:pt idx="257">
                  <c:v>15:07:08</c:v>
                </c:pt>
                <c:pt idx="258">
                  <c:v>15:07:09</c:v>
                </c:pt>
                <c:pt idx="259">
                  <c:v>15:07:10</c:v>
                </c:pt>
                <c:pt idx="260">
                  <c:v>15:07:11</c:v>
                </c:pt>
                <c:pt idx="261">
                  <c:v>15:07:12</c:v>
                </c:pt>
                <c:pt idx="262">
                  <c:v>15:07:13</c:v>
                </c:pt>
                <c:pt idx="263">
                  <c:v>15:07:14</c:v>
                </c:pt>
                <c:pt idx="264">
                  <c:v>15:07:15</c:v>
                </c:pt>
                <c:pt idx="265">
                  <c:v>15:07:16</c:v>
                </c:pt>
                <c:pt idx="266">
                  <c:v>15:07:17</c:v>
                </c:pt>
                <c:pt idx="267">
                  <c:v>15:07:18</c:v>
                </c:pt>
                <c:pt idx="268">
                  <c:v>15:07:19</c:v>
                </c:pt>
                <c:pt idx="269">
                  <c:v>15:07:20</c:v>
                </c:pt>
                <c:pt idx="270">
                  <c:v>15:07:21</c:v>
                </c:pt>
                <c:pt idx="271">
                  <c:v>15:07:22</c:v>
                </c:pt>
                <c:pt idx="272">
                  <c:v>15:07:23</c:v>
                </c:pt>
                <c:pt idx="273">
                  <c:v>15:07:24</c:v>
                </c:pt>
                <c:pt idx="274">
                  <c:v>15:07:25</c:v>
                </c:pt>
                <c:pt idx="275">
                  <c:v>15:07:26</c:v>
                </c:pt>
                <c:pt idx="276">
                  <c:v>15:07:27</c:v>
                </c:pt>
                <c:pt idx="277">
                  <c:v>15:07:28</c:v>
                </c:pt>
                <c:pt idx="278">
                  <c:v>15:07:29</c:v>
                </c:pt>
                <c:pt idx="279">
                  <c:v>15:07:30</c:v>
                </c:pt>
                <c:pt idx="280">
                  <c:v>15:07:31</c:v>
                </c:pt>
                <c:pt idx="281">
                  <c:v>15:07:32</c:v>
                </c:pt>
                <c:pt idx="282">
                  <c:v>15:07:33</c:v>
                </c:pt>
                <c:pt idx="283">
                  <c:v>15:07:34</c:v>
                </c:pt>
                <c:pt idx="284">
                  <c:v>15:07:35</c:v>
                </c:pt>
                <c:pt idx="285">
                  <c:v>15:07:36</c:v>
                </c:pt>
                <c:pt idx="286">
                  <c:v>15:07:37</c:v>
                </c:pt>
                <c:pt idx="287">
                  <c:v>15:07:38</c:v>
                </c:pt>
                <c:pt idx="288">
                  <c:v>15:07:39</c:v>
                </c:pt>
                <c:pt idx="289">
                  <c:v>15:07:40</c:v>
                </c:pt>
                <c:pt idx="290">
                  <c:v>15:07:41</c:v>
                </c:pt>
                <c:pt idx="291">
                  <c:v>15:07:42</c:v>
                </c:pt>
                <c:pt idx="292">
                  <c:v>15:07:43</c:v>
                </c:pt>
                <c:pt idx="293">
                  <c:v>15:07:44</c:v>
                </c:pt>
                <c:pt idx="294">
                  <c:v>15:07:45</c:v>
                </c:pt>
                <c:pt idx="295">
                  <c:v>15:07:46</c:v>
                </c:pt>
                <c:pt idx="296">
                  <c:v>15:07:47</c:v>
                </c:pt>
                <c:pt idx="297">
                  <c:v>15:07:48</c:v>
                </c:pt>
                <c:pt idx="298">
                  <c:v>15:07:49</c:v>
                </c:pt>
                <c:pt idx="299">
                  <c:v>15:07:50</c:v>
                </c:pt>
                <c:pt idx="300">
                  <c:v>15:07:51</c:v>
                </c:pt>
                <c:pt idx="301">
                  <c:v>15:07:52</c:v>
                </c:pt>
                <c:pt idx="302">
                  <c:v>15:07:53</c:v>
                </c:pt>
                <c:pt idx="303">
                  <c:v>15:07:54</c:v>
                </c:pt>
                <c:pt idx="304">
                  <c:v>15:07:55</c:v>
                </c:pt>
                <c:pt idx="305">
                  <c:v>15:07:56</c:v>
                </c:pt>
                <c:pt idx="306">
                  <c:v>15:07:57</c:v>
                </c:pt>
                <c:pt idx="307">
                  <c:v>15:07:58</c:v>
                </c:pt>
                <c:pt idx="308">
                  <c:v>15:07:59</c:v>
                </c:pt>
                <c:pt idx="309">
                  <c:v>15:08:00</c:v>
                </c:pt>
                <c:pt idx="310">
                  <c:v>15:08:01</c:v>
                </c:pt>
                <c:pt idx="311">
                  <c:v>15:08:02</c:v>
                </c:pt>
                <c:pt idx="312">
                  <c:v>15:08:03</c:v>
                </c:pt>
                <c:pt idx="313">
                  <c:v>15:08:04</c:v>
                </c:pt>
                <c:pt idx="314">
                  <c:v>15:08:05</c:v>
                </c:pt>
                <c:pt idx="315">
                  <c:v>15:08:06</c:v>
                </c:pt>
                <c:pt idx="316">
                  <c:v>15:08:07</c:v>
                </c:pt>
                <c:pt idx="317">
                  <c:v>15:08:08</c:v>
                </c:pt>
                <c:pt idx="318">
                  <c:v>15:08:09</c:v>
                </c:pt>
                <c:pt idx="319">
                  <c:v>15:08:10</c:v>
                </c:pt>
                <c:pt idx="320">
                  <c:v>15:08:11</c:v>
                </c:pt>
                <c:pt idx="321">
                  <c:v>15:08:12</c:v>
                </c:pt>
                <c:pt idx="322">
                  <c:v>15:08:13</c:v>
                </c:pt>
                <c:pt idx="323">
                  <c:v>15:08:14</c:v>
                </c:pt>
                <c:pt idx="324">
                  <c:v>15:08:15</c:v>
                </c:pt>
                <c:pt idx="325">
                  <c:v>15:08:16</c:v>
                </c:pt>
                <c:pt idx="326">
                  <c:v>15:08:17</c:v>
                </c:pt>
                <c:pt idx="327">
                  <c:v>15:08:18</c:v>
                </c:pt>
                <c:pt idx="328">
                  <c:v>15:08:19</c:v>
                </c:pt>
                <c:pt idx="329">
                  <c:v>15:08:20</c:v>
                </c:pt>
                <c:pt idx="330">
                  <c:v>15:08:21</c:v>
                </c:pt>
                <c:pt idx="331">
                  <c:v>15:08:22</c:v>
                </c:pt>
                <c:pt idx="332">
                  <c:v>15:08:23</c:v>
                </c:pt>
                <c:pt idx="333">
                  <c:v>15:08:24</c:v>
                </c:pt>
                <c:pt idx="334">
                  <c:v>15:08:25</c:v>
                </c:pt>
                <c:pt idx="335">
                  <c:v>15:08:26</c:v>
                </c:pt>
                <c:pt idx="336">
                  <c:v>15:08:27</c:v>
                </c:pt>
                <c:pt idx="337">
                  <c:v>15:08:28</c:v>
                </c:pt>
                <c:pt idx="338">
                  <c:v>15:08:29</c:v>
                </c:pt>
                <c:pt idx="339">
                  <c:v>15:08:30</c:v>
                </c:pt>
                <c:pt idx="340">
                  <c:v>15:08:31</c:v>
                </c:pt>
                <c:pt idx="341">
                  <c:v>15:08:32</c:v>
                </c:pt>
                <c:pt idx="342">
                  <c:v>15:08:33</c:v>
                </c:pt>
                <c:pt idx="343">
                  <c:v>15:08:34</c:v>
                </c:pt>
                <c:pt idx="344">
                  <c:v>15:08:35</c:v>
                </c:pt>
                <c:pt idx="345">
                  <c:v>15:08:36</c:v>
                </c:pt>
                <c:pt idx="346">
                  <c:v>15:08:37</c:v>
                </c:pt>
                <c:pt idx="347">
                  <c:v>15:08:38</c:v>
                </c:pt>
                <c:pt idx="348">
                  <c:v>15:08:39</c:v>
                </c:pt>
                <c:pt idx="349">
                  <c:v>15:08:40</c:v>
                </c:pt>
                <c:pt idx="350">
                  <c:v>15:08:41</c:v>
                </c:pt>
                <c:pt idx="351">
                  <c:v>15:08:42</c:v>
                </c:pt>
                <c:pt idx="352">
                  <c:v>15:08:43</c:v>
                </c:pt>
                <c:pt idx="353">
                  <c:v>15:08:44</c:v>
                </c:pt>
                <c:pt idx="354">
                  <c:v>15:08:45</c:v>
                </c:pt>
                <c:pt idx="355">
                  <c:v>15:08:46</c:v>
                </c:pt>
                <c:pt idx="356">
                  <c:v>15:08:47</c:v>
                </c:pt>
                <c:pt idx="357">
                  <c:v>15:08:48</c:v>
                </c:pt>
                <c:pt idx="358">
                  <c:v>15:08:49</c:v>
                </c:pt>
                <c:pt idx="359">
                  <c:v>15:08:50</c:v>
                </c:pt>
                <c:pt idx="360">
                  <c:v>15:08:51</c:v>
                </c:pt>
                <c:pt idx="361">
                  <c:v>15:08:52</c:v>
                </c:pt>
                <c:pt idx="362">
                  <c:v>15:08:53</c:v>
                </c:pt>
                <c:pt idx="363">
                  <c:v>15:08:54</c:v>
                </c:pt>
                <c:pt idx="364">
                  <c:v>15:08:55</c:v>
                </c:pt>
                <c:pt idx="365">
                  <c:v>15:08:56</c:v>
                </c:pt>
                <c:pt idx="366">
                  <c:v>15:08:57</c:v>
                </c:pt>
                <c:pt idx="367">
                  <c:v>15:08:58</c:v>
                </c:pt>
                <c:pt idx="368">
                  <c:v>15:08:59</c:v>
                </c:pt>
                <c:pt idx="369">
                  <c:v>15:09:00</c:v>
                </c:pt>
                <c:pt idx="370">
                  <c:v>15:09:01</c:v>
                </c:pt>
                <c:pt idx="371">
                  <c:v>15:09:02</c:v>
                </c:pt>
                <c:pt idx="372">
                  <c:v>15:09:03</c:v>
                </c:pt>
                <c:pt idx="373">
                  <c:v>15:09:04</c:v>
                </c:pt>
                <c:pt idx="374">
                  <c:v>15:09:05</c:v>
                </c:pt>
                <c:pt idx="375">
                  <c:v>15:09:06</c:v>
                </c:pt>
                <c:pt idx="376">
                  <c:v>15:09:07</c:v>
                </c:pt>
                <c:pt idx="377">
                  <c:v>15:09:08</c:v>
                </c:pt>
                <c:pt idx="378">
                  <c:v>15:09:09</c:v>
                </c:pt>
                <c:pt idx="379">
                  <c:v>15:09:10</c:v>
                </c:pt>
                <c:pt idx="380">
                  <c:v>15:09:11</c:v>
                </c:pt>
                <c:pt idx="381">
                  <c:v>15:09:12</c:v>
                </c:pt>
                <c:pt idx="382">
                  <c:v>15:09:13</c:v>
                </c:pt>
                <c:pt idx="383">
                  <c:v>15:09:14</c:v>
                </c:pt>
                <c:pt idx="384">
                  <c:v>15:09:15</c:v>
                </c:pt>
                <c:pt idx="385">
                  <c:v>15:09:16</c:v>
                </c:pt>
                <c:pt idx="386">
                  <c:v>15:09:17</c:v>
                </c:pt>
                <c:pt idx="387">
                  <c:v>15:09:18</c:v>
                </c:pt>
                <c:pt idx="388">
                  <c:v>15:09:19</c:v>
                </c:pt>
                <c:pt idx="389">
                  <c:v>15:09:20</c:v>
                </c:pt>
                <c:pt idx="390">
                  <c:v>15:09:21</c:v>
                </c:pt>
                <c:pt idx="391">
                  <c:v>15:09:22</c:v>
                </c:pt>
                <c:pt idx="392">
                  <c:v>15:09:23</c:v>
                </c:pt>
                <c:pt idx="393">
                  <c:v>15:09:24</c:v>
                </c:pt>
                <c:pt idx="394">
                  <c:v>15:09:25</c:v>
                </c:pt>
                <c:pt idx="395">
                  <c:v>15:09:26</c:v>
                </c:pt>
                <c:pt idx="396">
                  <c:v>15:09:27</c:v>
                </c:pt>
                <c:pt idx="397">
                  <c:v>15:09:28</c:v>
                </c:pt>
                <c:pt idx="398">
                  <c:v>15:09:29</c:v>
                </c:pt>
                <c:pt idx="399">
                  <c:v>15:09:30</c:v>
                </c:pt>
                <c:pt idx="400">
                  <c:v>15:09:31</c:v>
                </c:pt>
                <c:pt idx="401">
                  <c:v>15:09:32</c:v>
                </c:pt>
                <c:pt idx="402">
                  <c:v>15:09:33</c:v>
                </c:pt>
                <c:pt idx="403">
                  <c:v>15:09:34</c:v>
                </c:pt>
                <c:pt idx="404">
                  <c:v>15:09:35</c:v>
                </c:pt>
                <c:pt idx="405">
                  <c:v>15:09:36</c:v>
                </c:pt>
                <c:pt idx="406">
                  <c:v>15:09:37</c:v>
                </c:pt>
                <c:pt idx="407">
                  <c:v>15:09:38</c:v>
                </c:pt>
                <c:pt idx="408">
                  <c:v>15:09:39</c:v>
                </c:pt>
                <c:pt idx="409">
                  <c:v>15:09:40</c:v>
                </c:pt>
                <c:pt idx="410">
                  <c:v>15:09:41</c:v>
                </c:pt>
                <c:pt idx="411">
                  <c:v>15:09:42</c:v>
                </c:pt>
                <c:pt idx="412">
                  <c:v>15:09:43</c:v>
                </c:pt>
                <c:pt idx="413">
                  <c:v>15:09:44</c:v>
                </c:pt>
                <c:pt idx="414">
                  <c:v>15:09:45</c:v>
                </c:pt>
                <c:pt idx="415">
                  <c:v>15:09:46</c:v>
                </c:pt>
                <c:pt idx="416">
                  <c:v>15:09:47</c:v>
                </c:pt>
                <c:pt idx="417">
                  <c:v>15:09:48</c:v>
                </c:pt>
                <c:pt idx="418">
                  <c:v>15:09:49</c:v>
                </c:pt>
                <c:pt idx="419">
                  <c:v>15:09:50</c:v>
                </c:pt>
                <c:pt idx="420">
                  <c:v>15:09:51</c:v>
                </c:pt>
                <c:pt idx="421">
                  <c:v>15:09:52</c:v>
                </c:pt>
                <c:pt idx="422">
                  <c:v>15:09:53</c:v>
                </c:pt>
                <c:pt idx="423">
                  <c:v>15:09:54</c:v>
                </c:pt>
                <c:pt idx="424">
                  <c:v>15:09:55</c:v>
                </c:pt>
                <c:pt idx="425">
                  <c:v>15:09:56</c:v>
                </c:pt>
                <c:pt idx="426">
                  <c:v>15:09:57</c:v>
                </c:pt>
                <c:pt idx="427">
                  <c:v>15:09:58</c:v>
                </c:pt>
                <c:pt idx="428">
                  <c:v>15:09:59</c:v>
                </c:pt>
                <c:pt idx="429">
                  <c:v>15:10:00</c:v>
                </c:pt>
                <c:pt idx="430">
                  <c:v>15:10:01</c:v>
                </c:pt>
                <c:pt idx="431">
                  <c:v>15:10:02</c:v>
                </c:pt>
                <c:pt idx="432">
                  <c:v>15:10:03</c:v>
                </c:pt>
                <c:pt idx="433">
                  <c:v>15:10:04</c:v>
                </c:pt>
                <c:pt idx="434">
                  <c:v>15:10:05</c:v>
                </c:pt>
                <c:pt idx="435">
                  <c:v>15:10:06</c:v>
                </c:pt>
                <c:pt idx="436">
                  <c:v>15:10:07</c:v>
                </c:pt>
                <c:pt idx="437">
                  <c:v>15:10:08</c:v>
                </c:pt>
                <c:pt idx="438">
                  <c:v>15:10:09</c:v>
                </c:pt>
                <c:pt idx="439">
                  <c:v>15:10:10</c:v>
                </c:pt>
                <c:pt idx="440">
                  <c:v>15:10:11</c:v>
                </c:pt>
                <c:pt idx="441">
                  <c:v>15:10:12</c:v>
                </c:pt>
                <c:pt idx="442">
                  <c:v>15:10:13</c:v>
                </c:pt>
                <c:pt idx="443">
                  <c:v>15:10:14</c:v>
                </c:pt>
                <c:pt idx="444">
                  <c:v>15:10:15</c:v>
                </c:pt>
                <c:pt idx="445">
                  <c:v>15:10:16</c:v>
                </c:pt>
                <c:pt idx="446">
                  <c:v>15:10:17</c:v>
                </c:pt>
                <c:pt idx="447">
                  <c:v>15:10:18</c:v>
                </c:pt>
                <c:pt idx="448">
                  <c:v>15:10:19</c:v>
                </c:pt>
                <c:pt idx="449">
                  <c:v>15:10:20</c:v>
                </c:pt>
                <c:pt idx="450">
                  <c:v>15:10:21</c:v>
                </c:pt>
                <c:pt idx="451">
                  <c:v>15:10:22</c:v>
                </c:pt>
                <c:pt idx="452">
                  <c:v>15:10:23</c:v>
                </c:pt>
                <c:pt idx="453">
                  <c:v>15:10:24</c:v>
                </c:pt>
                <c:pt idx="454">
                  <c:v>15:10:25</c:v>
                </c:pt>
                <c:pt idx="455">
                  <c:v>15:10:26</c:v>
                </c:pt>
                <c:pt idx="456">
                  <c:v>15:10:27</c:v>
                </c:pt>
                <c:pt idx="457">
                  <c:v>15:10:28</c:v>
                </c:pt>
                <c:pt idx="458">
                  <c:v>15:10:29</c:v>
                </c:pt>
                <c:pt idx="459">
                  <c:v>15:10:30</c:v>
                </c:pt>
                <c:pt idx="460">
                  <c:v>15:10:31</c:v>
                </c:pt>
                <c:pt idx="461">
                  <c:v>15:10:32</c:v>
                </c:pt>
                <c:pt idx="462">
                  <c:v>15:10:33</c:v>
                </c:pt>
                <c:pt idx="463">
                  <c:v>15:10:34</c:v>
                </c:pt>
                <c:pt idx="464">
                  <c:v>15:10:35</c:v>
                </c:pt>
                <c:pt idx="465">
                  <c:v>15:10:36</c:v>
                </c:pt>
                <c:pt idx="466">
                  <c:v>15:10:37</c:v>
                </c:pt>
                <c:pt idx="467">
                  <c:v>15:10:38</c:v>
                </c:pt>
                <c:pt idx="468">
                  <c:v>15:10:39</c:v>
                </c:pt>
                <c:pt idx="469">
                  <c:v>15:10:40</c:v>
                </c:pt>
                <c:pt idx="470">
                  <c:v>15:10:41</c:v>
                </c:pt>
                <c:pt idx="471">
                  <c:v>15:10:42</c:v>
                </c:pt>
                <c:pt idx="472">
                  <c:v>15:10:43</c:v>
                </c:pt>
                <c:pt idx="473">
                  <c:v>15:10:44</c:v>
                </c:pt>
                <c:pt idx="474">
                  <c:v>15:10:45</c:v>
                </c:pt>
                <c:pt idx="475">
                  <c:v>15:10:46</c:v>
                </c:pt>
                <c:pt idx="476">
                  <c:v>15:10:47</c:v>
                </c:pt>
                <c:pt idx="477">
                  <c:v>15:10:48</c:v>
                </c:pt>
                <c:pt idx="478">
                  <c:v>15:10:49</c:v>
                </c:pt>
                <c:pt idx="479">
                  <c:v>15:10:50</c:v>
                </c:pt>
                <c:pt idx="480">
                  <c:v>15:10:51</c:v>
                </c:pt>
                <c:pt idx="481">
                  <c:v>15:10:52</c:v>
                </c:pt>
                <c:pt idx="482">
                  <c:v>15:10:53</c:v>
                </c:pt>
                <c:pt idx="483">
                  <c:v>15:10:54</c:v>
                </c:pt>
                <c:pt idx="484">
                  <c:v>15:10:55</c:v>
                </c:pt>
                <c:pt idx="485">
                  <c:v>15:10:56</c:v>
                </c:pt>
                <c:pt idx="486">
                  <c:v>15:10:57</c:v>
                </c:pt>
                <c:pt idx="487">
                  <c:v>15:10:58</c:v>
                </c:pt>
                <c:pt idx="488">
                  <c:v>15:10:59</c:v>
                </c:pt>
                <c:pt idx="489">
                  <c:v>15:11:00</c:v>
                </c:pt>
                <c:pt idx="490">
                  <c:v>15:11:01</c:v>
                </c:pt>
                <c:pt idx="491">
                  <c:v>15:11:02</c:v>
                </c:pt>
                <c:pt idx="492">
                  <c:v>15:11:03</c:v>
                </c:pt>
                <c:pt idx="493">
                  <c:v>15:11:04</c:v>
                </c:pt>
                <c:pt idx="494">
                  <c:v>15:11:05</c:v>
                </c:pt>
                <c:pt idx="495">
                  <c:v>15:11:06</c:v>
                </c:pt>
                <c:pt idx="496">
                  <c:v>15:11:07</c:v>
                </c:pt>
                <c:pt idx="497">
                  <c:v>15:11:08</c:v>
                </c:pt>
                <c:pt idx="498">
                  <c:v>15:11:09</c:v>
                </c:pt>
                <c:pt idx="499">
                  <c:v>15:11:10</c:v>
                </c:pt>
                <c:pt idx="500">
                  <c:v>15:11:11</c:v>
                </c:pt>
                <c:pt idx="501">
                  <c:v>15:11:12</c:v>
                </c:pt>
                <c:pt idx="502">
                  <c:v>15:11:13</c:v>
                </c:pt>
                <c:pt idx="503">
                  <c:v>15:11:14</c:v>
                </c:pt>
                <c:pt idx="504">
                  <c:v>15:11:15</c:v>
                </c:pt>
                <c:pt idx="505">
                  <c:v>15:11:16</c:v>
                </c:pt>
                <c:pt idx="506">
                  <c:v>15:11:17</c:v>
                </c:pt>
                <c:pt idx="507">
                  <c:v>15:11:18</c:v>
                </c:pt>
                <c:pt idx="508">
                  <c:v>15:11:19</c:v>
                </c:pt>
                <c:pt idx="509">
                  <c:v>15:11:20</c:v>
                </c:pt>
                <c:pt idx="510">
                  <c:v>15:11:21</c:v>
                </c:pt>
                <c:pt idx="511">
                  <c:v>15:11:22</c:v>
                </c:pt>
                <c:pt idx="512">
                  <c:v>15:11:23</c:v>
                </c:pt>
                <c:pt idx="513">
                  <c:v>15:11:24</c:v>
                </c:pt>
                <c:pt idx="514">
                  <c:v>15:11:25</c:v>
                </c:pt>
                <c:pt idx="515">
                  <c:v>15:11:26</c:v>
                </c:pt>
                <c:pt idx="516">
                  <c:v>15:11:27</c:v>
                </c:pt>
                <c:pt idx="517">
                  <c:v>15:11:28</c:v>
                </c:pt>
                <c:pt idx="518">
                  <c:v>15:11:29</c:v>
                </c:pt>
                <c:pt idx="519">
                  <c:v>15:11:30</c:v>
                </c:pt>
                <c:pt idx="520">
                  <c:v>15:11:31</c:v>
                </c:pt>
                <c:pt idx="521">
                  <c:v>15:11:32</c:v>
                </c:pt>
                <c:pt idx="522">
                  <c:v>15:11:33</c:v>
                </c:pt>
                <c:pt idx="523">
                  <c:v>15:11:34</c:v>
                </c:pt>
                <c:pt idx="524">
                  <c:v>15:11:35</c:v>
                </c:pt>
                <c:pt idx="525">
                  <c:v>15:11:36</c:v>
                </c:pt>
                <c:pt idx="526">
                  <c:v>15:11:37</c:v>
                </c:pt>
                <c:pt idx="527">
                  <c:v>15:11:38</c:v>
                </c:pt>
                <c:pt idx="528">
                  <c:v>15:11:39</c:v>
                </c:pt>
                <c:pt idx="529">
                  <c:v>15:11:40</c:v>
                </c:pt>
                <c:pt idx="530">
                  <c:v>15:11:41</c:v>
                </c:pt>
                <c:pt idx="531">
                  <c:v>15:11:42</c:v>
                </c:pt>
                <c:pt idx="532">
                  <c:v>15:11:43</c:v>
                </c:pt>
                <c:pt idx="533">
                  <c:v>15:11:44</c:v>
                </c:pt>
                <c:pt idx="534">
                  <c:v>15:11:45</c:v>
                </c:pt>
                <c:pt idx="535">
                  <c:v>15:11:46</c:v>
                </c:pt>
                <c:pt idx="536">
                  <c:v>15:11:47</c:v>
                </c:pt>
                <c:pt idx="537">
                  <c:v>15:11:48</c:v>
                </c:pt>
                <c:pt idx="538">
                  <c:v>15:11:49</c:v>
                </c:pt>
                <c:pt idx="539">
                  <c:v>15:11:50</c:v>
                </c:pt>
                <c:pt idx="540">
                  <c:v>15:11:51</c:v>
                </c:pt>
                <c:pt idx="541">
                  <c:v>15:11:52</c:v>
                </c:pt>
                <c:pt idx="542">
                  <c:v>15:11:53</c:v>
                </c:pt>
                <c:pt idx="543">
                  <c:v>15:11:54</c:v>
                </c:pt>
                <c:pt idx="544">
                  <c:v>15:11:55</c:v>
                </c:pt>
                <c:pt idx="545">
                  <c:v>15:11:56</c:v>
                </c:pt>
                <c:pt idx="546">
                  <c:v>15:11:57</c:v>
                </c:pt>
                <c:pt idx="547">
                  <c:v>15:11:58</c:v>
                </c:pt>
                <c:pt idx="548">
                  <c:v>15:11:59</c:v>
                </c:pt>
                <c:pt idx="549">
                  <c:v>15:12:00</c:v>
                </c:pt>
                <c:pt idx="550">
                  <c:v>15:12:01</c:v>
                </c:pt>
                <c:pt idx="551">
                  <c:v>15:12:02</c:v>
                </c:pt>
                <c:pt idx="552">
                  <c:v>15:12:03</c:v>
                </c:pt>
                <c:pt idx="553">
                  <c:v>15:12:04</c:v>
                </c:pt>
                <c:pt idx="554">
                  <c:v>15:12:05</c:v>
                </c:pt>
                <c:pt idx="555">
                  <c:v>15:12:06</c:v>
                </c:pt>
                <c:pt idx="556">
                  <c:v>15:12:07</c:v>
                </c:pt>
                <c:pt idx="557">
                  <c:v>15:12:08</c:v>
                </c:pt>
                <c:pt idx="558">
                  <c:v>15:12:09</c:v>
                </c:pt>
                <c:pt idx="559">
                  <c:v>15:12:10</c:v>
                </c:pt>
                <c:pt idx="560">
                  <c:v>15:12:11</c:v>
                </c:pt>
                <c:pt idx="561">
                  <c:v>15:12:12</c:v>
                </c:pt>
                <c:pt idx="562">
                  <c:v>15:12:13</c:v>
                </c:pt>
                <c:pt idx="563">
                  <c:v>15:12:14</c:v>
                </c:pt>
                <c:pt idx="564">
                  <c:v>15:12:15</c:v>
                </c:pt>
                <c:pt idx="565">
                  <c:v>15:12:16</c:v>
                </c:pt>
                <c:pt idx="566">
                  <c:v>15:12:17</c:v>
                </c:pt>
                <c:pt idx="567">
                  <c:v>15:12:18</c:v>
                </c:pt>
                <c:pt idx="568">
                  <c:v>15:12:19</c:v>
                </c:pt>
                <c:pt idx="569">
                  <c:v>15:12:20</c:v>
                </c:pt>
                <c:pt idx="570">
                  <c:v>15:12:21</c:v>
                </c:pt>
                <c:pt idx="571">
                  <c:v>15:12:22</c:v>
                </c:pt>
                <c:pt idx="572">
                  <c:v>15:12:23</c:v>
                </c:pt>
                <c:pt idx="573">
                  <c:v>15:12:24</c:v>
                </c:pt>
                <c:pt idx="574">
                  <c:v>15:12:25</c:v>
                </c:pt>
                <c:pt idx="575">
                  <c:v>15:12:26</c:v>
                </c:pt>
                <c:pt idx="576">
                  <c:v>15:12:27</c:v>
                </c:pt>
                <c:pt idx="577">
                  <c:v>15:12:28</c:v>
                </c:pt>
                <c:pt idx="578">
                  <c:v>15:12:29</c:v>
                </c:pt>
                <c:pt idx="579">
                  <c:v>15:12:30</c:v>
                </c:pt>
                <c:pt idx="580">
                  <c:v>15:12:31</c:v>
                </c:pt>
                <c:pt idx="581">
                  <c:v>15:12:32</c:v>
                </c:pt>
                <c:pt idx="582">
                  <c:v>15:12:33</c:v>
                </c:pt>
                <c:pt idx="583">
                  <c:v>15:12:34</c:v>
                </c:pt>
                <c:pt idx="584">
                  <c:v>15:12:35</c:v>
                </c:pt>
                <c:pt idx="585">
                  <c:v>15:12:36</c:v>
                </c:pt>
                <c:pt idx="586">
                  <c:v>15:12:37</c:v>
                </c:pt>
                <c:pt idx="587">
                  <c:v>15:12:38</c:v>
                </c:pt>
                <c:pt idx="588">
                  <c:v>15:12:39</c:v>
                </c:pt>
                <c:pt idx="589">
                  <c:v>15:12:40</c:v>
                </c:pt>
                <c:pt idx="590">
                  <c:v>15:12:41</c:v>
                </c:pt>
                <c:pt idx="591">
                  <c:v>15:12:42</c:v>
                </c:pt>
                <c:pt idx="592">
                  <c:v>15:12:43</c:v>
                </c:pt>
                <c:pt idx="593">
                  <c:v>15:12:44</c:v>
                </c:pt>
                <c:pt idx="594">
                  <c:v>15:12:45</c:v>
                </c:pt>
                <c:pt idx="595">
                  <c:v>15:12:46</c:v>
                </c:pt>
                <c:pt idx="596">
                  <c:v>15:12:47</c:v>
                </c:pt>
                <c:pt idx="597">
                  <c:v>15:12:48</c:v>
                </c:pt>
                <c:pt idx="598">
                  <c:v>15:12:49</c:v>
                </c:pt>
                <c:pt idx="599">
                  <c:v>15:12:50</c:v>
                </c:pt>
                <c:pt idx="600">
                  <c:v>15:12:51</c:v>
                </c:pt>
                <c:pt idx="601">
                  <c:v>15:12:52</c:v>
                </c:pt>
                <c:pt idx="602">
                  <c:v>15:12:53</c:v>
                </c:pt>
                <c:pt idx="603">
                  <c:v>15:12:54</c:v>
                </c:pt>
                <c:pt idx="604">
                  <c:v>15:12:55</c:v>
                </c:pt>
                <c:pt idx="605">
                  <c:v>15:12:56</c:v>
                </c:pt>
                <c:pt idx="606">
                  <c:v>15:12:57</c:v>
                </c:pt>
                <c:pt idx="607">
                  <c:v>15:12:58</c:v>
                </c:pt>
                <c:pt idx="608">
                  <c:v>15:12:59</c:v>
                </c:pt>
                <c:pt idx="609">
                  <c:v>15:13:00</c:v>
                </c:pt>
                <c:pt idx="610">
                  <c:v>15:13:01</c:v>
                </c:pt>
                <c:pt idx="611">
                  <c:v>15:13:02</c:v>
                </c:pt>
                <c:pt idx="612">
                  <c:v>15:13:03</c:v>
                </c:pt>
                <c:pt idx="613">
                  <c:v>15:13:04</c:v>
                </c:pt>
                <c:pt idx="614">
                  <c:v>15:13:05</c:v>
                </c:pt>
                <c:pt idx="615">
                  <c:v>15:13:06</c:v>
                </c:pt>
                <c:pt idx="616">
                  <c:v>15:13:07</c:v>
                </c:pt>
                <c:pt idx="617">
                  <c:v>15:13:08</c:v>
                </c:pt>
                <c:pt idx="618">
                  <c:v>15:13:09</c:v>
                </c:pt>
                <c:pt idx="619">
                  <c:v>15:13:10</c:v>
                </c:pt>
                <c:pt idx="620">
                  <c:v>15:13:11</c:v>
                </c:pt>
                <c:pt idx="621">
                  <c:v>15:13:12</c:v>
                </c:pt>
                <c:pt idx="622">
                  <c:v>15:13:13</c:v>
                </c:pt>
                <c:pt idx="623">
                  <c:v>15:13:14</c:v>
                </c:pt>
                <c:pt idx="624">
                  <c:v>15:13:15</c:v>
                </c:pt>
                <c:pt idx="625">
                  <c:v>15:13:16</c:v>
                </c:pt>
                <c:pt idx="626">
                  <c:v>15:13:17</c:v>
                </c:pt>
                <c:pt idx="627">
                  <c:v>15:13:18</c:v>
                </c:pt>
                <c:pt idx="628">
                  <c:v>15:13:19</c:v>
                </c:pt>
                <c:pt idx="629">
                  <c:v>15:13:20</c:v>
                </c:pt>
                <c:pt idx="630">
                  <c:v>15:13:21</c:v>
                </c:pt>
                <c:pt idx="631">
                  <c:v>15:13:22</c:v>
                </c:pt>
                <c:pt idx="632">
                  <c:v>15:13:23</c:v>
                </c:pt>
                <c:pt idx="633">
                  <c:v>15:13:24</c:v>
                </c:pt>
                <c:pt idx="634">
                  <c:v>15:13:25</c:v>
                </c:pt>
                <c:pt idx="635">
                  <c:v>15:13:26</c:v>
                </c:pt>
                <c:pt idx="636">
                  <c:v>15:13:27</c:v>
                </c:pt>
                <c:pt idx="637">
                  <c:v>15:13:28</c:v>
                </c:pt>
                <c:pt idx="638">
                  <c:v>15:13:29</c:v>
                </c:pt>
                <c:pt idx="639">
                  <c:v>15:13:30</c:v>
                </c:pt>
                <c:pt idx="640">
                  <c:v>15:13:31</c:v>
                </c:pt>
                <c:pt idx="641">
                  <c:v>15:13:32</c:v>
                </c:pt>
                <c:pt idx="642">
                  <c:v>15:13:33</c:v>
                </c:pt>
                <c:pt idx="643">
                  <c:v>15:13:34</c:v>
                </c:pt>
                <c:pt idx="644">
                  <c:v>15:13:35</c:v>
                </c:pt>
                <c:pt idx="645">
                  <c:v>15:13:36</c:v>
                </c:pt>
                <c:pt idx="646">
                  <c:v>15:13:37</c:v>
                </c:pt>
                <c:pt idx="647">
                  <c:v>15:13:38</c:v>
                </c:pt>
                <c:pt idx="648">
                  <c:v>15:13:39</c:v>
                </c:pt>
                <c:pt idx="649">
                  <c:v>15:13:40</c:v>
                </c:pt>
                <c:pt idx="650">
                  <c:v>15:13:41</c:v>
                </c:pt>
                <c:pt idx="651">
                  <c:v>15:13:42</c:v>
                </c:pt>
                <c:pt idx="652">
                  <c:v>15:13:43</c:v>
                </c:pt>
                <c:pt idx="653">
                  <c:v>15:13:44</c:v>
                </c:pt>
                <c:pt idx="654">
                  <c:v>15:13:45</c:v>
                </c:pt>
                <c:pt idx="655">
                  <c:v>15:13:46</c:v>
                </c:pt>
                <c:pt idx="656">
                  <c:v>15:13:47</c:v>
                </c:pt>
                <c:pt idx="657">
                  <c:v>15:13:48</c:v>
                </c:pt>
                <c:pt idx="658">
                  <c:v>15:13:49</c:v>
                </c:pt>
                <c:pt idx="659">
                  <c:v>15:13:50</c:v>
                </c:pt>
                <c:pt idx="660">
                  <c:v>15:13:51</c:v>
                </c:pt>
                <c:pt idx="661">
                  <c:v>15:13:52</c:v>
                </c:pt>
                <c:pt idx="662">
                  <c:v>15:13:53</c:v>
                </c:pt>
                <c:pt idx="663">
                  <c:v>15:13:54</c:v>
                </c:pt>
                <c:pt idx="664">
                  <c:v>15:13:55</c:v>
                </c:pt>
                <c:pt idx="665">
                  <c:v>15:13:56</c:v>
                </c:pt>
                <c:pt idx="666">
                  <c:v>15:13:57</c:v>
                </c:pt>
                <c:pt idx="667">
                  <c:v>15:13:58</c:v>
                </c:pt>
                <c:pt idx="668">
                  <c:v>15:13:59</c:v>
                </c:pt>
                <c:pt idx="669">
                  <c:v>15:14:00</c:v>
                </c:pt>
                <c:pt idx="670">
                  <c:v>15:14:01</c:v>
                </c:pt>
                <c:pt idx="671">
                  <c:v>15:14:02</c:v>
                </c:pt>
                <c:pt idx="672">
                  <c:v>15:14:03</c:v>
                </c:pt>
                <c:pt idx="673">
                  <c:v>15:14:04</c:v>
                </c:pt>
                <c:pt idx="674">
                  <c:v>15:14:05</c:v>
                </c:pt>
                <c:pt idx="675">
                  <c:v>15:14:06</c:v>
                </c:pt>
                <c:pt idx="676">
                  <c:v>15:14:07</c:v>
                </c:pt>
                <c:pt idx="677">
                  <c:v>15:14:08</c:v>
                </c:pt>
                <c:pt idx="678">
                  <c:v>15:14:09</c:v>
                </c:pt>
                <c:pt idx="679">
                  <c:v>15:14:10</c:v>
                </c:pt>
                <c:pt idx="680">
                  <c:v>15:14:11</c:v>
                </c:pt>
                <c:pt idx="681">
                  <c:v>15:14:12</c:v>
                </c:pt>
                <c:pt idx="682">
                  <c:v>15:14:13</c:v>
                </c:pt>
                <c:pt idx="683">
                  <c:v>15:14:14</c:v>
                </c:pt>
                <c:pt idx="684">
                  <c:v>15:14:15</c:v>
                </c:pt>
                <c:pt idx="685">
                  <c:v>15:14:16</c:v>
                </c:pt>
                <c:pt idx="686">
                  <c:v>15:14:17</c:v>
                </c:pt>
                <c:pt idx="687">
                  <c:v>15:14:18</c:v>
                </c:pt>
                <c:pt idx="688">
                  <c:v>15:14:19</c:v>
                </c:pt>
                <c:pt idx="689">
                  <c:v>15:14:20</c:v>
                </c:pt>
                <c:pt idx="690">
                  <c:v>15:14:21</c:v>
                </c:pt>
                <c:pt idx="691">
                  <c:v>15:14:22</c:v>
                </c:pt>
                <c:pt idx="692">
                  <c:v>15:14:23</c:v>
                </c:pt>
                <c:pt idx="693">
                  <c:v>15:14:24</c:v>
                </c:pt>
                <c:pt idx="694">
                  <c:v>15:14:25</c:v>
                </c:pt>
                <c:pt idx="695">
                  <c:v>15:14:26</c:v>
                </c:pt>
                <c:pt idx="696">
                  <c:v>15:14:27</c:v>
                </c:pt>
                <c:pt idx="697">
                  <c:v>15:14:28</c:v>
                </c:pt>
                <c:pt idx="698">
                  <c:v>15:14:29</c:v>
                </c:pt>
                <c:pt idx="699">
                  <c:v>15:14:30</c:v>
                </c:pt>
                <c:pt idx="700">
                  <c:v>15:14:31</c:v>
                </c:pt>
                <c:pt idx="701">
                  <c:v>15:14:32</c:v>
                </c:pt>
                <c:pt idx="702">
                  <c:v>15:14:33</c:v>
                </c:pt>
                <c:pt idx="703">
                  <c:v>15:14:34</c:v>
                </c:pt>
                <c:pt idx="704">
                  <c:v>15:14:35</c:v>
                </c:pt>
                <c:pt idx="705">
                  <c:v>15:14:36</c:v>
                </c:pt>
                <c:pt idx="706">
                  <c:v>15:14:37</c:v>
                </c:pt>
                <c:pt idx="707">
                  <c:v>15:14:38</c:v>
                </c:pt>
                <c:pt idx="708">
                  <c:v>15:14:39</c:v>
                </c:pt>
                <c:pt idx="709">
                  <c:v>15:14:40</c:v>
                </c:pt>
                <c:pt idx="710">
                  <c:v>15:14:41</c:v>
                </c:pt>
                <c:pt idx="711">
                  <c:v>15:14:42</c:v>
                </c:pt>
                <c:pt idx="712">
                  <c:v>15:14:43</c:v>
                </c:pt>
                <c:pt idx="713">
                  <c:v>15:14:44</c:v>
                </c:pt>
                <c:pt idx="714">
                  <c:v>15:14:45</c:v>
                </c:pt>
                <c:pt idx="715">
                  <c:v>15:14:46</c:v>
                </c:pt>
                <c:pt idx="716">
                  <c:v>15:14:47</c:v>
                </c:pt>
                <c:pt idx="717">
                  <c:v>15:14:48</c:v>
                </c:pt>
                <c:pt idx="718">
                  <c:v>15:14:49</c:v>
                </c:pt>
                <c:pt idx="719">
                  <c:v>15:14:50</c:v>
                </c:pt>
                <c:pt idx="720">
                  <c:v>15:14:51</c:v>
                </c:pt>
                <c:pt idx="721">
                  <c:v>15:14:52</c:v>
                </c:pt>
                <c:pt idx="722">
                  <c:v>15:14:53</c:v>
                </c:pt>
                <c:pt idx="723">
                  <c:v>15:14:54</c:v>
                </c:pt>
                <c:pt idx="724">
                  <c:v>15:14:55</c:v>
                </c:pt>
                <c:pt idx="725">
                  <c:v>15:14:56</c:v>
                </c:pt>
                <c:pt idx="726">
                  <c:v>15:14:57</c:v>
                </c:pt>
                <c:pt idx="727">
                  <c:v>15:14:58</c:v>
                </c:pt>
                <c:pt idx="728">
                  <c:v>15:14:59</c:v>
                </c:pt>
                <c:pt idx="729">
                  <c:v>15:15:00</c:v>
                </c:pt>
                <c:pt idx="730">
                  <c:v>15:15:01</c:v>
                </c:pt>
                <c:pt idx="731">
                  <c:v>15:15:02</c:v>
                </c:pt>
                <c:pt idx="732">
                  <c:v>15:15:03</c:v>
                </c:pt>
                <c:pt idx="733">
                  <c:v>15:15:04</c:v>
                </c:pt>
                <c:pt idx="734">
                  <c:v>15:15:05</c:v>
                </c:pt>
                <c:pt idx="735">
                  <c:v>15:15:06</c:v>
                </c:pt>
                <c:pt idx="736">
                  <c:v>15:15:07</c:v>
                </c:pt>
                <c:pt idx="737">
                  <c:v>15:15:08</c:v>
                </c:pt>
                <c:pt idx="738">
                  <c:v>15:15:09</c:v>
                </c:pt>
                <c:pt idx="739">
                  <c:v>15:15:10</c:v>
                </c:pt>
                <c:pt idx="740">
                  <c:v>15:15:11</c:v>
                </c:pt>
                <c:pt idx="741">
                  <c:v>15:15:12</c:v>
                </c:pt>
                <c:pt idx="742">
                  <c:v>15:15:13</c:v>
                </c:pt>
                <c:pt idx="743">
                  <c:v>15:15:14</c:v>
                </c:pt>
                <c:pt idx="744">
                  <c:v>15:15:15</c:v>
                </c:pt>
                <c:pt idx="745">
                  <c:v>15:15:16</c:v>
                </c:pt>
                <c:pt idx="746">
                  <c:v>15:15:17</c:v>
                </c:pt>
                <c:pt idx="747">
                  <c:v>15:15:18</c:v>
                </c:pt>
                <c:pt idx="748">
                  <c:v>15:15:19</c:v>
                </c:pt>
                <c:pt idx="749">
                  <c:v>15:15:20</c:v>
                </c:pt>
                <c:pt idx="750">
                  <c:v>15:15:21</c:v>
                </c:pt>
                <c:pt idx="751">
                  <c:v>15:15:22</c:v>
                </c:pt>
                <c:pt idx="752">
                  <c:v>15:15:23</c:v>
                </c:pt>
                <c:pt idx="753">
                  <c:v>15:15:24</c:v>
                </c:pt>
                <c:pt idx="754">
                  <c:v>15:15:25</c:v>
                </c:pt>
                <c:pt idx="755">
                  <c:v>15:15:26</c:v>
                </c:pt>
                <c:pt idx="756">
                  <c:v>15:15:27</c:v>
                </c:pt>
                <c:pt idx="757">
                  <c:v>15:15:28</c:v>
                </c:pt>
                <c:pt idx="758">
                  <c:v>15:15:29</c:v>
                </c:pt>
                <c:pt idx="759">
                  <c:v>15:15:30</c:v>
                </c:pt>
                <c:pt idx="760">
                  <c:v>15:15:31</c:v>
                </c:pt>
                <c:pt idx="761">
                  <c:v>15:15:32</c:v>
                </c:pt>
                <c:pt idx="762">
                  <c:v>15:15:33</c:v>
                </c:pt>
                <c:pt idx="763">
                  <c:v>15:15:34</c:v>
                </c:pt>
                <c:pt idx="764">
                  <c:v>15:15:35</c:v>
                </c:pt>
                <c:pt idx="765">
                  <c:v>15:15:36</c:v>
                </c:pt>
                <c:pt idx="766">
                  <c:v>15:15:37</c:v>
                </c:pt>
                <c:pt idx="767">
                  <c:v>15:15:38</c:v>
                </c:pt>
                <c:pt idx="768">
                  <c:v>15:15:39</c:v>
                </c:pt>
                <c:pt idx="769">
                  <c:v>15:15:40</c:v>
                </c:pt>
                <c:pt idx="770">
                  <c:v>15:15:41</c:v>
                </c:pt>
                <c:pt idx="771">
                  <c:v>15:15:42</c:v>
                </c:pt>
                <c:pt idx="772">
                  <c:v>15:15:43</c:v>
                </c:pt>
                <c:pt idx="773">
                  <c:v>15:15:44</c:v>
                </c:pt>
                <c:pt idx="774">
                  <c:v>15:15:45</c:v>
                </c:pt>
                <c:pt idx="775">
                  <c:v>15:15:46</c:v>
                </c:pt>
                <c:pt idx="776">
                  <c:v>15:15:47</c:v>
                </c:pt>
                <c:pt idx="777">
                  <c:v>15:15:48</c:v>
                </c:pt>
                <c:pt idx="778">
                  <c:v>15:15:49</c:v>
                </c:pt>
                <c:pt idx="779">
                  <c:v>15:15:50</c:v>
                </c:pt>
                <c:pt idx="780">
                  <c:v>15:15:51</c:v>
                </c:pt>
                <c:pt idx="781">
                  <c:v>15:15:52</c:v>
                </c:pt>
                <c:pt idx="782">
                  <c:v>15:15:53</c:v>
                </c:pt>
                <c:pt idx="783">
                  <c:v>15:15:54</c:v>
                </c:pt>
                <c:pt idx="784">
                  <c:v>15:15:55</c:v>
                </c:pt>
                <c:pt idx="785">
                  <c:v>15:15:56</c:v>
                </c:pt>
                <c:pt idx="786">
                  <c:v>15:15:57</c:v>
                </c:pt>
                <c:pt idx="787">
                  <c:v>15:15:58</c:v>
                </c:pt>
                <c:pt idx="788">
                  <c:v>15:15:59</c:v>
                </c:pt>
                <c:pt idx="789">
                  <c:v>15:16:00</c:v>
                </c:pt>
                <c:pt idx="790">
                  <c:v>15:16:01</c:v>
                </c:pt>
                <c:pt idx="791">
                  <c:v>15:16:02</c:v>
                </c:pt>
                <c:pt idx="792">
                  <c:v>15:16:03</c:v>
                </c:pt>
                <c:pt idx="793">
                  <c:v>15:16:04</c:v>
                </c:pt>
                <c:pt idx="794">
                  <c:v>15:16:05</c:v>
                </c:pt>
                <c:pt idx="795">
                  <c:v>15:16:06</c:v>
                </c:pt>
                <c:pt idx="796">
                  <c:v>15:16:07</c:v>
                </c:pt>
                <c:pt idx="797">
                  <c:v>15:16:08</c:v>
                </c:pt>
                <c:pt idx="798">
                  <c:v>15:16:09</c:v>
                </c:pt>
                <c:pt idx="799">
                  <c:v>15:16:10</c:v>
                </c:pt>
                <c:pt idx="800">
                  <c:v>15:16:11</c:v>
                </c:pt>
                <c:pt idx="801">
                  <c:v>15:16:12</c:v>
                </c:pt>
                <c:pt idx="802">
                  <c:v>15:16:13</c:v>
                </c:pt>
                <c:pt idx="803">
                  <c:v>15:16:14</c:v>
                </c:pt>
                <c:pt idx="804">
                  <c:v>15:16:15</c:v>
                </c:pt>
                <c:pt idx="805">
                  <c:v>15:16:16</c:v>
                </c:pt>
                <c:pt idx="806">
                  <c:v>15:16:17</c:v>
                </c:pt>
                <c:pt idx="807">
                  <c:v>15:16:18</c:v>
                </c:pt>
                <c:pt idx="808">
                  <c:v>15:16:19</c:v>
                </c:pt>
                <c:pt idx="809">
                  <c:v>15:16:20</c:v>
                </c:pt>
                <c:pt idx="810">
                  <c:v>15:16:21</c:v>
                </c:pt>
                <c:pt idx="811">
                  <c:v>15:16:22</c:v>
                </c:pt>
                <c:pt idx="812">
                  <c:v>15:16:23</c:v>
                </c:pt>
                <c:pt idx="813">
                  <c:v>15:16:24</c:v>
                </c:pt>
                <c:pt idx="814">
                  <c:v>15:16:25</c:v>
                </c:pt>
                <c:pt idx="815">
                  <c:v>15:16:26</c:v>
                </c:pt>
                <c:pt idx="816">
                  <c:v>15:16:27</c:v>
                </c:pt>
                <c:pt idx="817">
                  <c:v>15:16:28</c:v>
                </c:pt>
                <c:pt idx="818">
                  <c:v>15:16:29</c:v>
                </c:pt>
                <c:pt idx="819">
                  <c:v>15:16:30</c:v>
                </c:pt>
                <c:pt idx="820">
                  <c:v>15:16:31</c:v>
                </c:pt>
                <c:pt idx="821">
                  <c:v>15:16:32</c:v>
                </c:pt>
                <c:pt idx="822">
                  <c:v>15:16:33</c:v>
                </c:pt>
                <c:pt idx="823">
                  <c:v>15:16:34</c:v>
                </c:pt>
                <c:pt idx="824">
                  <c:v>15:16:35</c:v>
                </c:pt>
                <c:pt idx="825">
                  <c:v>15:16:36</c:v>
                </c:pt>
                <c:pt idx="826">
                  <c:v>15:16:37</c:v>
                </c:pt>
                <c:pt idx="827">
                  <c:v>15:16:38</c:v>
                </c:pt>
                <c:pt idx="828">
                  <c:v>15:16:39</c:v>
                </c:pt>
                <c:pt idx="829">
                  <c:v>15:16:40</c:v>
                </c:pt>
                <c:pt idx="830">
                  <c:v>15:16:41</c:v>
                </c:pt>
                <c:pt idx="831">
                  <c:v>15:16:42</c:v>
                </c:pt>
                <c:pt idx="832">
                  <c:v>15:16:43</c:v>
                </c:pt>
                <c:pt idx="833">
                  <c:v>15:16:44</c:v>
                </c:pt>
                <c:pt idx="834">
                  <c:v>15:16:45</c:v>
                </c:pt>
                <c:pt idx="835">
                  <c:v>15:16:46</c:v>
                </c:pt>
                <c:pt idx="836">
                  <c:v>15:16:47</c:v>
                </c:pt>
                <c:pt idx="837">
                  <c:v>15:16:48</c:v>
                </c:pt>
                <c:pt idx="838">
                  <c:v>15:16:49</c:v>
                </c:pt>
                <c:pt idx="839">
                  <c:v>15:16:50</c:v>
                </c:pt>
                <c:pt idx="840">
                  <c:v>15:16:51</c:v>
                </c:pt>
                <c:pt idx="841">
                  <c:v>15:16:52</c:v>
                </c:pt>
                <c:pt idx="842">
                  <c:v>15:16:53</c:v>
                </c:pt>
                <c:pt idx="843">
                  <c:v>15:16:54</c:v>
                </c:pt>
                <c:pt idx="844">
                  <c:v>15:16:55</c:v>
                </c:pt>
                <c:pt idx="845">
                  <c:v>15:16:56</c:v>
                </c:pt>
                <c:pt idx="846">
                  <c:v>15:16:57</c:v>
                </c:pt>
                <c:pt idx="847">
                  <c:v>15:16:58</c:v>
                </c:pt>
                <c:pt idx="848">
                  <c:v>15:16:59</c:v>
                </c:pt>
                <c:pt idx="849">
                  <c:v>15:17:00</c:v>
                </c:pt>
                <c:pt idx="850">
                  <c:v>15:17:01</c:v>
                </c:pt>
                <c:pt idx="851">
                  <c:v>15:17:02</c:v>
                </c:pt>
                <c:pt idx="852">
                  <c:v>15:17:03</c:v>
                </c:pt>
                <c:pt idx="853">
                  <c:v>15:17:04</c:v>
                </c:pt>
                <c:pt idx="854">
                  <c:v>15:17:05</c:v>
                </c:pt>
                <c:pt idx="855">
                  <c:v>15:17:06</c:v>
                </c:pt>
                <c:pt idx="856">
                  <c:v>15:17:07</c:v>
                </c:pt>
                <c:pt idx="857">
                  <c:v>15:17:08</c:v>
                </c:pt>
                <c:pt idx="858">
                  <c:v>15:17:09</c:v>
                </c:pt>
                <c:pt idx="859">
                  <c:v>15:17:10</c:v>
                </c:pt>
                <c:pt idx="860">
                  <c:v>15:17:11</c:v>
                </c:pt>
                <c:pt idx="861">
                  <c:v>15:17:12</c:v>
                </c:pt>
                <c:pt idx="862">
                  <c:v>15:17:13</c:v>
                </c:pt>
                <c:pt idx="863">
                  <c:v>15:17:14</c:v>
                </c:pt>
                <c:pt idx="864">
                  <c:v>15:17:15</c:v>
                </c:pt>
                <c:pt idx="865">
                  <c:v>15:17:16</c:v>
                </c:pt>
                <c:pt idx="866">
                  <c:v>15:17:17</c:v>
                </c:pt>
                <c:pt idx="867">
                  <c:v>15:17:18</c:v>
                </c:pt>
                <c:pt idx="868">
                  <c:v>15:17:19</c:v>
                </c:pt>
                <c:pt idx="869">
                  <c:v>15:17:20</c:v>
                </c:pt>
                <c:pt idx="870">
                  <c:v>15:17:21</c:v>
                </c:pt>
                <c:pt idx="871">
                  <c:v>15:17:22</c:v>
                </c:pt>
                <c:pt idx="872">
                  <c:v>15:17:23</c:v>
                </c:pt>
                <c:pt idx="873">
                  <c:v>15:17:24</c:v>
                </c:pt>
                <c:pt idx="874">
                  <c:v>15:17:25</c:v>
                </c:pt>
                <c:pt idx="875">
                  <c:v>15:17:26</c:v>
                </c:pt>
                <c:pt idx="876">
                  <c:v>15:17:27</c:v>
                </c:pt>
                <c:pt idx="877">
                  <c:v>15:17:28</c:v>
                </c:pt>
                <c:pt idx="878">
                  <c:v>15:17:29</c:v>
                </c:pt>
                <c:pt idx="879">
                  <c:v>15:17:30</c:v>
                </c:pt>
                <c:pt idx="880">
                  <c:v>15:17:31</c:v>
                </c:pt>
                <c:pt idx="881">
                  <c:v>15:17:32</c:v>
                </c:pt>
                <c:pt idx="882">
                  <c:v>15:17:33</c:v>
                </c:pt>
                <c:pt idx="883">
                  <c:v>15:17:34</c:v>
                </c:pt>
                <c:pt idx="884">
                  <c:v>15:17:35</c:v>
                </c:pt>
                <c:pt idx="885">
                  <c:v>15:17:36</c:v>
                </c:pt>
                <c:pt idx="886">
                  <c:v>15:17:37</c:v>
                </c:pt>
                <c:pt idx="887">
                  <c:v>15:17:38</c:v>
                </c:pt>
                <c:pt idx="888">
                  <c:v>15:17:39</c:v>
                </c:pt>
                <c:pt idx="889">
                  <c:v>15:17:40</c:v>
                </c:pt>
                <c:pt idx="890">
                  <c:v>15:17:41</c:v>
                </c:pt>
                <c:pt idx="891">
                  <c:v>15:17:42</c:v>
                </c:pt>
                <c:pt idx="892">
                  <c:v>15:17:43</c:v>
                </c:pt>
                <c:pt idx="893">
                  <c:v>15:17:44</c:v>
                </c:pt>
                <c:pt idx="894">
                  <c:v>15:17:45</c:v>
                </c:pt>
                <c:pt idx="895">
                  <c:v>15:17:46</c:v>
                </c:pt>
                <c:pt idx="896">
                  <c:v>15:17:47</c:v>
                </c:pt>
                <c:pt idx="897">
                  <c:v>15:17:48</c:v>
                </c:pt>
                <c:pt idx="898">
                  <c:v>15:17:49</c:v>
                </c:pt>
                <c:pt idx="899">
                  <c:v>15:17:50</c:v>
                </c:pt>
                <c:pt idx="900">
                  <c:v>15:17:51</c:v>
                </c:pt>
                <c:pt idx="901">
                  <c:v>15:17:52</c:v>
                </c:pt>
                <c:pt idx="902">
                  <c:v>15:17:53</c:v>
                </c:pt>
                <c:pt idx="903">
                  <c:v>15:17:54</c:v>
                </c:pt>
                <c:pt idx="904">
                  <c:v>15:17:55</c:v>
                </c:pt>
                <c:pt idx="905">
                  <c:v>15:17:56</c:v>
                </c:pt>
                <c:pt idx="906">
                  <c:v>15:17:57</c:v>
                </c:pt>
                <c:pt idx="907">
                  <c:v>15:17:58</c:v>
                </c:pt>
                <c:pt idx="908">
                  <c:v>15:17:59</c:v>
                </c:pt>
                <c:pt idx="909">
                  <c:v>15:18:00</c:v>
                </c:pt>
                <c:pt idx="910">
                  <c:v>15:18:01</c:v>
                </c:pt>
                <c:pt idx="911">
                  <c:v>15:18:02</c:v>
                </c:pt>
                <c:pt idx="912">
                  <c:v>15:18:03</c:v>
                </c:pt>
                <c:pt idx="913">
                  <c:v>15:18:04</c:v>
                </c:pt>
                <c:pt idx="914">
                  <c:v>15:18:05</c:v>
                </c:pt>
                <c:pt idx="915">
                  <c:v>15:18:06</c:v>
                </c:pt>
                <c:pt idx="916">
                  <c:v>15:18:07</c:v>
                </c:pt>
                <c:pt idx="917">
                  <c:v>15:18:08</c:v>
                </c:pt>
                <c:pt idx="918">
                  <c:v>15:18:09</c:v>
                </c:pt>
                <c:pt idx="919">
                  <c:v>15:18:10</c:v>
                </c:pt>
                <c:pt idx="920">
                  <c:v>15:18:11</c:v>
                </c:pt>
                <c:pt idx="921">
                  <c:v>15:18:12</c:v>
                </c:pt>
                <c:pt idx="922">
                  <c:v>15:18:13</c:v>
                </c:pt>
                <c:pt idx="923">
                  <c:v>15:18:14</c:v>
                </c:pt>
                <c:pt idx="924">
                  <c:v>15:18:15</c:v>
                </c:pt>
                <c:pt idx="925">
                  <c:v>15:18:16</c:v>
                </c:pt>
                <c:pt idx="926">
                  <c:v>15:18:17</c:v>
                </c:pt>
                <c:pt idx="927">
                  <c:v>15:18:18</c:v>
                </c:pt>
                <c:pt idx="928">
                  <c:v>15:18:19</c:v>
                </c:pt>
                <c:pt idx="929">
                  <c:v>15:18:20</c:v>
                </c:pt>
                <c:pt idx="930">
                  <c:v>15:18:21</c:v>
                </c:pt>
                <c:pt idx="931">
                  <c:v>15:18:22</c:v>
                </c:pt>
                <c:pt idx="932">
                  <c:v>15:18:23</c:v>
                </c:pt>
                <c:pt idx="933">
                  <c:v>15:18:24</c:v>
                </c:pt>
                <c:pt idx="934">
                  <c:v>15:18:25</c:v>
                </c:pt>
                <c:pt idx="935">
                  <c:v>15:18:26</c:v>
                </c:pt>
                <c:pt idx="936">
                  <c:v>15:18:27</c:v>
                </c:pt>
                <c:pt idx="937">
                  <c:v>15:18:28</c:v>
                </c:pt>
                <c:pt idx="938">
                  <c:v>15:18:29</c:v>
                </c:pt>
                <c:pt idx="939">
                  <c:v>15:18:30</c:v>
                </c:pt>
                <c:pt idx="940">
                  <c:v>15:18:31</c:v>
                </c:pt>
                <c:pt idx="941">
                  <c:v>15:18:32</c:v>
                </c:pt>
                <c:pt idx="942">
                  <c:v>15:18:33</c:v>
                </c:pt>
                <c:pt idx="943">
                  <c:v>15:18:34</c:v>
                </c:pt>
                <c:pt idx="944">
                  <c:v>15:18:35</c:v>
                </c:pt>
                <c:pt idx="945">
                  <c:v>15:18:36</c:v>
                </c:pt>
                <c:pt idx="946">
                  <c:v>15:18:37</c:v>
                </c:pt>
                <c:pt idx="947">
                  <c:v>15:18:38</c:v>
                </c:pt>
                <c:pt idx="948">
                  <c:v>15:18:39</c:v>
                </c:pt>
                <c:pt idx="949">
                  <c:v>15:18:40</c:v>
                </c:pt>
                <c:pt idx="950">
                  <c:v>15:18:41</c:v>
                </c:pt>
                <c:pt idx="951">
                  <c:v>15:18:42</c:v>
                </c:pt>
                <c:pt idx="952">
                  <c:v>15:18:43</c:v>
                </c:pt>
                <c:pt idx="953">
                  <c:v>15:18:44</c:v>
                </c:pt>
                <c:pt idx="954">
                  <c:v>15:18:45</c:v>
                </c:pt>
                <c:pt idx="955">
                  <c:v>15:18:46</c:v>
                </c:pt>
                <c:pt idx="956">
                  <c:v>15:18:47</c:v>
                </c:pt>
                <c:pt idx="957">
                  <c:v>15:18:48</c:v>
                </c:pt>
                <c:pt idx="958">
                  <c:v>15:18:49</c:v>
                </c:pt>
                <c:pt idx="959">
                  <c:v>15:18:50</c:v>
                </c:pt>
                <c:pt idx="960">
                  <c:v>15:18:51</c:v>
                </c:pt>
                <c:pt idx="961">
                  <c:v>15:18:52</c:v>
                </c:pt>
                <c:pt idx="962">
                  <c:v>15:18:53</c:v>
                </c:pt>
                <c:pt idx="963">
                  <c:v>15:18:54</c:v>
                </c:pt>
                <c:pt idx="964">
                  <c:v>15:18:55</c:v>
                </c:pt>
                <c:pt idx="965">
                  <c:v>15:18:56</c:v>
                </c:pt>
                <c:pt idx="966">
                  <c:v>15:18:57</c:v>
                </c:pt>
                <c:pt idx="967">
                  <c:v>15:18:58</c:v>
                </c:pt>
                <c:pt idx="968">
                  <c:v>15:18:59</c:v>
                </c:pt>
                <c:pt idx="969">
                  <c:v>15:19:00</c:v>
                </c:pt>
                <c:pt idx="970">
                  <c:v>15:19:01</c:v>
                </c:pt>
                <c:pt idx="971">
                  <c:v>15:19:02</c:v>
                </c:pt>
                <c:pt idx="972">
                  <c:v>15:19:03</c:v>
                </c:pt>
                <c:pt idx="973">
                  <c:v>15:19:04</c:v>
                </c:pt>
                <c:pt idx="974">
                  <c:v>15:19:05</c:v>
                </c:pt>
                <c:pt idx="975">
                  <c:v>15:19:06</c:v>
                </c:pt>
                <c:pt idx="976">
                  <c:v>15:19:07</c:v>
                </c:pt>
                <c:pt idx="977">
                  <c:v>15:19:08</c:v>
                </c:pt>
                <c:pt idx="978">
                  <c:v>15:19:09</c:v>
                </c:pt>
                <c:pt idx="979">
                  <c:v>15:19:10</c:v>
                </c:pt>
                <c:pt idx="980">
                  <c:v>15:19:11</c:v>
                </c:pt>
                <c:pt idx="981">
                  <c:v>15:19:12</c:v>
                </c:pt>
                <c:pt idx="982">
                  <c:v>15:19:13</c:v>
                </c:pt>
                <c:pt idx="983">
                  <c:v>15:19:14</c:v>
                </c:pt>
                <c:pt idx="984">
                  <c:v>15:19:15</c:v>
                </c:pt>
                <c:pt idx="985">
                  <c:v>15:19:16</c:v>
                </c:pt>
                <c:pt idx="986">
                  <c:v>15:19:17</c:v>
                </c:pt>
                <c:pt idx="987">
                  <c:v>15:19:18</c:v>
                </c:pt>
                <c:pt idx="988">
                  <c:v>15:19:19</c:v>
                </c:pt>
                <c:pt idx="989">
                  <c:v>15:19:20</c:v>
                </c:pt>
                <c:pt idx="990">
                  <c:v>15:19:21</c:v>
                </c:pt>
                <c:pt idx="991">
                  <c:v>15:19:22</c:v>
                </c:pt>
                <c:pt idx="992">
                  <c:v>15:19:23</c:v>
                </c:pt>
                <c:pt idx="993">
                  <c:v>15:19:24</c:v>
                </c:pt>
                <c:pt idx="994">
                  <c:v>15:19:25</c:v>
                </c:pt>
                <c:pt idx="995">
                  <c:v>15:19:26</c:v>
                </c:pt>
                <c:pt idx="996">
                  <c:v>15:19:27</c:v>
                </c:pt>
                <c:pt idx="997">
                  <c:v>15:19:28</c:v>
                </c:pt>
                <c:pt idx="998">
                  <c:v>15:19:29</c:v>
                </c:pt>
                <c:pt idx="999">
                  <c:v>15:19:30</c:v>
                </c:pt>
                <c:pt idx="1000">
                  <c:v>15:19:31</c:v>
                </c:pt>
                <c:pt idx="1001">
                  <c:v>15:19:32</c:v>
                </c:pt>
                <c:pt idx="1002">
                  <c:v>15:19:33</c:v>
                </c:pt>
                <c:pt idx="1003">
                  <c:v>15:19:34</c:v>
                </c:pt>
                <c:pt idx="1004">
                  <c:v>15:19:35</c:v>
                </c:pt>
                <c:pt idx="1005">
                  <c:v>15:19:36</c:v>
                </c:pt>
                <c:pt idx="1006">
                  <c:v>15:19:37</c:v>
                </c:pt>
                <c:pt idx="1007">
                  <c:v>15:19:38</c:v>
                </c:pt>
                <c:pt idx="1008">
                  <c:v>15:19:39</c:v>
                </c:pt>
                <c:pt idx="1009">
                  <c:v>15:19:40</c:v>
                </c:pt>
                <c:pt idx="1010">
                  <c:v>15:19:41</c:v>
                </c:pt>
                <c:pt idx="1011">
                  <c:v>15:19:42</c:v>
                </c:pt>
                <c:pt idx="1012">
                  <c:v>15:19:43</c:v>
                </c:pt>
                <c:pt idx="1013">
                  <c:v>15:19:44</c:v>
                </c:pt>
                <c:pt idx="1014">
                  <c:v>15:19:45</c:v>
                </c:pt>
                <c:pt idx="1015">
                  <c:v>15:19:46</c:v>
                </c:pt>
                <c:pt idx="1016">
                  <c:v>15:19:47</c:v>
                </c:pt>
                <c:pt idx="1017">
                  <c:v>15:19:48</c:v>
                </c:pt>
                <c:pt idx="1018">
                  <c:v>15:19:49</c:v>
                </c:pt>
                <c:pt idx="1019">
                  <c:v>15:19:50</c:v>
                </c:pt>
                <c:pt idx="1020">
                  <c:v>15:19:51</c:v>
                </c:pt>
                <c:pt idx="1021">
                  <c:v>15:19:52</c:v>
                </c:pt>
                <c:pt idx="1022">
                  <c:v>15:19:53</c:v>
                </c:pt>
                <c:pt idx="1023">
                  <c:v>15:19:54</c:v>
                </c:pt>
                <c:pt idx="1024">
                  <c:v>15:19:55</c:v>
                </c:pt>
                <c:pt idx="1025">
                  <c:v>15:19:56</c:v>
                </c:pt>
                <c:pt idx="1026">
                  <c:v>15:19:57</c:v>
                </c:pt>
                <c:pt idx="1027">
                  <c:v>15:19:58</c:v>
                </c:pt>
                <c:pt idx="1028">
                  <c:v>15:19:59</c:v>
                </c:pt>
                <c:pt idx="1029">
                  <c:v>15:20:00</c:v>
                </c:pt>
                <c:pt idx="1030">
                  <c:v>15:20:01</c:v>
                </c:pt>
                <c:pt idx="1031">
                  <c:v>15:20:02</c:v>
                </c:pt>
                <c:pt idx="1032">
                  <c:v>15:20:03</c:v>
                </c:pt>
                <c:pt idx="1033">
                  <c:v>15:20:04</c:v>
                </c:pt>
                <c:pt idx="1034">
                  <c:v>15:20:05</c:v>
                </c:pt>
                <c:pt idx="1035">
                  <c:v>15:20:06</c:v>
                </c:pt>
                <c:pt idx="1036">
                  <c:v>15:20:07</c:v>
                </c:pt>
                <c:pt idx="1037">
                  <c:v>15:20:08</c:v>
                </c:pt>
                <c:pt idx="1038">
                  <c:v>15:20:09</c:v>
                </c:pt>
                <c:pt idx="1039">
                  <c:v>15:20:10</c:v>
                </c:pt>
                <c:pt idx="1040">
                  <c:v>15:20:11</c:v>
                </c:pt>
                <c:pt idx="1041">
                  <c:v>15:20:12</c:v>
                </c:pt>
                <c:pt idx="1042">
                  <c:v>15:20:13</c:v>
                </c:pt>
                <c:pt idx="1043">
                  <c:v>15:20:14</c:v>
                </c:pt>
                <c:pt idx="1044">
                  <c:v>15:20:15</c:v>
                </c:pt>
                <c:pt idx="1045">
                  <c:v>15:20:16</c:v>
                </c:pt>
                <c:pt idx="1046">
                  <c:v>15:20:17</c:v>
                </c:pt>
                <c:pt idx="1047">
                  <c:v>15:20:18</c:v>
                </c:pt>
                <c:pt idx="1048">
                  <c:v>15:20:19</c:v>
                </c:pt>
                <c:pt idx="1049">
                  <c:v>15:20:20</c:v>
                </c:pt>
                <c:pt idx="1050">
                  <c:v>15:20:21</c:v>
                </c:pt>
                <c:pt idx="1051">
                  <c:v>15:20:22</c:v>
                </c:pt>
                <c:pt idx="1052">
                  <c:v>15:20:23</c:v>
                </c:pt>
                <c:pt idx="1053">
                  <c:v>15:20:24</c:v>
                </c:pt>
                <c:pt idx="1054">
                  <c:v>15:20:25</c:v>
                </c:pt>
                <c:pt idx="1055">
                  <c:v>15:20:26</c:v>
                </c:pt>
                <c:pt idx="1056">
                  <c:v>15:20:27</c:v>
                </c:pt>
                <c:pt idx="1057">
                  <c:v>15:20:28</c:v>
                </c:pt>
                <c:pt idx="1058">
                  <c:v>15:20:29</c:v>
                </c:pt>
                <c:pt idx="1059">
                  <c:v>15:20:30</c:v>
                </c:pt>
                <c:pt idx="1060">
                  <c:v>15:20:31</c:v>
                </c:pt>
                <c:pt idx="1061">
                  <c:v>15:20:32</c:v>
                </c:pt>
                <c:pt idx="1062">
                  <c:v>15:20:33</c:v>
                </c:pt>
                <c:pt idx="1063">
                  <c:v>15:20:34</c:v>
                </c:pt>
                <c:pt idx="1064">
                  <c:v>15:20:35</c:v>
                </c:pt>
                <c:pt idx="1065">
                  <c:v>15:20:36</c:v>
                </c:pt>
                <c:pt idx="1066">
                  <c:v>15:20:37</c:v>
                </c:pt>
                <c:pt idx="1067">
                  <c:v>15:20:38</c:v>
                </c:pt>
                <c:pt idx="1068">
                  <c:v>15:20:39</c:v>
                </c:pt>
                <c:pt idx="1069">
                  <c:v>15:20:40</c:v>
                </c:pt>
                <c:pt idx="1070">
                  <c:v>15:20:41</c:v>
                </c:pt>
                <c:pt idx="1071">
                  <c:v>15:20:42</c:v>
                </c:pt>
                <c:pt idx="1072">
                  <c:v>15:20:43</c:v>
                </c:pt>
                <c:pt idx="1073">
                  <c:v>15:20:44</c:v>
                </c:pt>
                <c:pt idx="1074">
                  <c:v>15:20:45</c:v>
                </c:pt>
                <c:pt idx="1075">
                  <c:v>15:20:46</c:v>
                </c:pt>
                <c:pt idx="1076">
                  <c:v>15:20:47</c:v>
                </c:pt>
                <c:pt idx="1077">
                  <c:v>15:20:48</c:v>
                </c:pt>
                <c:pt idx="1078">
                  <c:v>15:20:49</c:v>
                </c:pt>
                <c:pt idx="1079">
                  <c:v>15:20:50</c:v>
                </c:pt>
                <c:pt idx="1080">
                  <c:v>15:20:51</c:v>
                </c:pt>
                <c:pt idx="1081">
                  <c:v>15:20:52</c:v>
                </c:pt>
                <c:pt idx="1082">
                  <c:v>15:20:53</c:v>
                </c:pt>
                <c:pt idx="1083">
                  <c:v>15:20:54</c:v>
                </c:pt>
                <c:pt idx="1084">
                  <c:v>15:20:55</c:v>
                </c:pt>
                <c:pt idx="1085">
                  <c:v>15:20:56</c:v>
                </c:pt>
                <c:pt idx="1086">
                  <c:v>15:20:57</c:v>
                </c:pt>
                <c:pt idx="1087">
                  <c:v>15:20:58</c:v>
                </c:pt>
                <c:pt idx="1088">
                  <c:v>15:20:59</c:v>
                </c:pt>
                <c:pt idx="1089">
                  <c:v>15:21:00</c:v>
                </c:pt>
                <c:pt idx="1090">
                  <c:v>15:21:01</c:v>
                </c:pt>
                <c:pt idx="1091">
                  <c:v>15:21:02</c:v>
                </c:pt>
                <c:pt idx="1092">
                  <c:v>15:21:03</c:v>
                </c:pt>
                <c:pt idx="1093">
                  <c:v>15:21:04</c:v>
                </c:pt>
                <c:pt idx="1094">
                  <c:v>15:21:05</c:v>
                </c:pt>
                <c:pt idx="1095">
                  <c:v>15:21:06</c:v>
                </c:pt>
                <c:pt idx="1096">
                  <c:v>15:21:07</c:v>
                </c:pt>
                <c:pt idx="1097">
                  <c:v>15:21:08</c:v>
                </c:pt>
                <c:pt idx="1098">
                  <c:v>15:21:09</c:v>
                </c:pt>
                <c:pt idx="1099">
                  <c:v>15:21:10</c:v>
                </c:pt>
                <c:pt idx="1100">
                  <c:v>15:21:11</c:v>
                </c:pt>
                <c:pt idx="1101">
                  <c:v>15:21:12</c:v>
                </c:pt>
                <c:pt idx="1102">
                  <c:v>15:21:13</c:v>
                </c:pt>
                <c:pt idx="1103">
                  <c:v>15:21:14</c:v>
                </c:pt>
                <c:pt idx="1104">
                  <c:v>15:21:15</c:v>
                </c:pt>
                <c:pt idx="1105">
                  <c:v>15:21:16</c:v>
                </c:pt>
                <c:pt idx="1106">
                  <c:v>15:21:17</c:v>
                </c:pt>
                <c:pt idx="1107">
                  <c:v>15:21:18</c:v>
                </c:pt>
                <c:pt idx="1108">
                  <c:v>15:21:19</c:v>
                </c:pt>
                <c:pt idx="1109">
                  <c:v>15:21:20</c:v>
                </c:pt>
                <c:pt idx="1110">
                  <c:v>15:21:21</c:v>
                </c:pt>
                <c:pt idx="1111">
                  <c:v>15:21:22</c:v>
                </c:pt>
                <c:pt idx="1112">
                  <c:v>15:21:23</c:v>
                </c:pt>
                <c:pt idx="1113">
                  <c:v>15:21:24</c:v>
                </c:pt>
                <c:pt idx="1114">
                  <c:v>15:21:25</c:v>
                </c:pt>
                <c:pt idx="1115">
                  <c:v>15:21:26</c:v>
                </c:pt>
                <c:pt idx="1116">
                  <c:v>15:21:27</c:v>
                </c:pt>
                <c:pt idx="1117">
                  <c:v>15:21:28</c:v>
                </c:pt>
                <c:pt idx="1118">
                  <c:v>15:21:29</c:v>
                </c:pt>
                <c:pt idx="1119">
                  <c:v>15:21:30</c:v>
                </c:pt>
                <c:pt idx="1120">
                  <c:v>15:21:31</c:v>
                </c:pt>
                <c:pt idx="1121">
                  <c:v>15:21:32</c:v>
                </c:pt>
                <c:pt idx="1122">
                  <c:v>15:21:33</c:v>
                </c:pt>
                <c:pt idx="1123">
                  <c:v>15:21:34</c:v>
                </c:pt>
                <c:pt idx="1124">
                  <c:v>15:21:35</c:v>
                </c:pt>
                <c:pt idx="1125">
                  <c:v>15:21:36</c:v>
                </c:pt>
                <c:pt idx="1126">
                  <c:v>15:21:37</c:v>
                </c:pt>
                <c:pt idx="1127">
                  <c:v>15:21:38</c:v>
                </c:pt>
                <c:pt idx="1128">
                  <c:v>15:21:39</c:v>
                </c:pt>
                <c:pt idx="1129">
                  <c:v>15:21:40</c:v>
                </c:pt>
                <c:pt idx="1130">
                  <c:v>15:21:41</c:v>
                </c:pt>
                <c:pt idx="1131">
                  <c:v>15:21:42</c:v>
                </c:pt>
                <c:pt idx="1132">
                  <c:v>15:21:43</c:v>
                </c:pt>
                <c:pt idx="1133">
                  <c:v>15:21:44</c:v>
                </c:pt>
                <c:pt idx="1134">
                  <c:v>15:21:45</c:v>
                </c:pt>
                <c:pt idx="1135">
                  <c:v>15:21:46</c:v>
                </c:pt>
                <c:pt idx="1136">
                  <c:v>15:21:47</c:v>
                </c:pt>
                <c:pt idx="1137">
                  <c:v>15:21:48</c:v>
                </c:pt>
                <c:pt idx="1138">
                  <c:v>15:21:49</c:v>
                </c:pt>
                <c:pt idx="1139">
                  <c:v>15:21:50</c:v>
                </c:pt>
                <c:pt idx="1140">
                  <c:v>15:21:51</c:v>
                </c:pt>
                <c:pt idx="1141">
                  <c:v>15:21:52</c:v>
                </c:pt>
                <c:pt idx="1142">
                  <c:v>15:21:53</c:v>
                </c:pt>
                <c:pt idx="1143">
                  <c:v>15:21:54</c:v>
                </c:pt>
                <c:pt idx="1144">
                  <c:v>15:21:55</c:v>
                </c:pt>
                <c:pt idx="1145">
                  <c:v>15:21:56</c:v>
                </c:pt>
                <c:pt idx="1146">
                  <c:v>15:21:57</c:v>
                </c:pt>
                <c:pt idx="1147">
                  <c:v>15:21:58</c:v>
                </c:pt>
                <c:pt idx="1148">
                  <c:v>15:21:59</c:v>
                </c:pt>
                <c:pt idx="1149">
                  <c:v>15:22:00</c:v>
                </c:pt>
                <c:pt idx="1150">
                  <c:v>15:22:01</c:v>
                </c:pt>
                <c:pt idx="1151">
                  <c:v>15:22:02</c:v>
                </c:pt>
                <c:pt idx="1152">
                  <c:v>15:22:03</c:v>
                </c:pt>
                <c:pt idx="1153">
                  <c:v>15:22:04</c:v>
                </c:pt>
                <c:pt idx="1154">
                  <c:v>15:22:05</c:v>
                </c:pt>
                <c:pt idx="1155">
                  <c:v>15:22:06</c:v>
                </c:pt>
                <c:pt idx="1156">
                  <c:v>15:22:07</c:v>
                </c:pt>
                <c:pt idx="1157">
                  <c:v>15:22:08</c:v>
                </c:pt>
                <c:pt idx="1158">
                  <c:v>15:22:09</c:v>
                </c:pt>
                <c:pt idx="1159">
                  <c:v>15:22:10</c:v>
                </c:pt>
                <c:pt idx="1160">
                  <c:v>15:22:11</c:v>
                </c:pt>
                <c:pt idx="1161">
                  <c:v>15:22:12</c:v>
                </c:pt>
                <c:pt idx="1162">
                  <c:v>15:22:13</c:v>
                </c:pt>
                <c:pt idx="1163">
                  <c:v>15:22:14</c:v>
                </c:pt>
                <c:pt idx="1164">
                  <c:v>15:22:15</c:v>
                </c:pt>
                <c:pt idx="1165">
                  <c:v>15:22:16</c:v>
                </c:pt>
                <c:pt idx="1166">
                  <c:v>15:22:17</c:v>
                </c:pt>
                <c:pt idx="1167">
                  <c:v>15:22:18</c:v>
                </c:pt>
                <c:pt idx="1168">
                  <c:v>15:22:19</c:v>
                </c:pt>
                <c:pt idx="1169">
                  <c:v>15:22:20</c:v>
                </c:pt>
                <c:pt idx="1170">
                  <c:v>15:22:21</c:v>
                </c:pt>
                <c:pt idx="1171">
                  <c:v>15:22:22</c:v>
                </c:pt>
                <c:pt idx="1172">
                  <c:v>15:22:23</c:v>
                </c:pt>
                <c:pt idx="1173">
                  <c:v>15:22:24</c:v>
                </c:pt>
                <c:pt idx="1174">
                  <c:v>15:22:25</c:v>
                </c:pt>
                <c:pt idx="1175">
                  <c:v>15:22:26</c:v>
                </c:pt>
                <c:pt idx="1176">
                  <c:v>15:22:27</c:v>
                </c:pt>
                <c:pt idx="1177">
                  <c:v>15:22:28</c:v>
                </c:pt>
                <c:pt idx="1178">
                  <c:v>15:22:29</c:v>
                </c:pt>
                <c:pt idx="1179">
                  <c:v>15:22:30</c:v>
                </c:pt>
                <c:pt idx="1180">
                  <c:v>15:22:31</c:v>
                </c:pt>
                <c:pt idx="1181">
                  <c:v>15:22:32</c:v>
                </c:pt>
                <c:pt idx="1182">
                  <c:v>15:22:33</c:v>
                </c:pt>
                <c:pt idx="1183">
                  <c:v>15:22:34</c:v>
                </c:pt>
                <c:pt idx="1184">
                  <c:v>15:22:35</c:v>
                </c:pt>
                <c:pt idx="1185">
                  <c:v>15:22:36</c:v>
                </c:pt>
                <c:pt idx="1186">
                  <c:v>15:22:37</c:v>
                </c:pt>
                <c:pt idx="1187">
                  <c:v>15:22:38</c:v>
                </c:pt>
                <c:pt idx="1188">
                  <c:v>15:22:39</c:v>
                </c:pt>
                <c:pt idx="1189">
                  <c:v>15:22:40</c:v>
                </c:pt>
                <c:pt idx="1190">
                  <c:v>15:22:41</c:v>
                </c:pt>
                <c:pt idx="1191">
                  <c:v>15:22:42</c:v>
                </c:pt>
                <c:pt idx="1192">
                  <c:v>15:22:43</c:v>
                </c:pt>
                <c:pt idx="1193">
                  <c:v>15:22:44</c:v>
                </c:pt>
                <c:pt idx="1194">
                  <c:v>15:22:45</c:v>
                </c:pt>
                <c:pt idx="1195">
                  <c:v>15:22:46</c:v>
                </c:pt>
                <c:pt idx="1196">
                  <c:v>15:22:47</c:v>
                </c:pt>
                <c:pt idx="1197">
                  <c:v>15:22:48</c:v>
                </c:pt>
                <c:pt idx="1198">
                  <c:v>15:22:49</c:v>
                </c:pt>
                <c:pt idx="1199">
                  <c:v>15:22:50</c:v>
                </c:pt>
                <c:pt idx="1200">
                  <c:v>15:22:51</c:v>
                </c:pt>
                <c:pt idx="1201">
                  <c:v>15:22:52</c:v>
                </c:pt>
                <c:pt idx="1202">
                  <c:v>15:22:53</c:v>
                </c:pt>
                <c:pt idx="1203">
                  <c:v>15:22:54</c:v>
                </c:pt>
                <c:pt idx="1204">
                  <c:v>15:22:55</c:v>
                </c:pt>
                <c:pt idx="1205">
                  <c:v>15:22:56</c:v>
                </c:pt>
                <c:pt idx="1206">
                  <c:v>15:22:57</c:v>
                </c:pt>
                <c:pt idx="1207">
                  <c:v>15:22:58</c:v>
                </c:pt>
                <c:pt idx="1208">
                  <c:v>15:22:59</c:v>
                </c:pt>
                <c:pt idx="1209">
                  <c:v>15:23:00</c:v>
                </c:pt>
                <c:pt idx="1210">
                  <c:v>15:23:01</c:v>
                </c:pt>
                <c:pt idx="1211">
                  <c:v>15:23:02</c:v>
                </c:pt>
                <c:pt idx="1212">
                  <c:v>15:23:03</c:v>
                </c:pt>
                <c:pt idx="1213">
                  <c:v>15:23:04</c:v>
                </c:pt>
                <c:pt idx="1214">
                  <c:v>15:23:05</c:v>
                </c:pt>
                <c:pt idx="1215">
                  <c:v>15:23:06</c:v>
                </c:pt>
                <c:pt idx="1216">
                  <c:v>15:23:07</c:v>
                </c:pt>
                <c:pt idx="1217">
                  <c:v>15:23:08</c:v>
                </c:pt>
                <c:pt idx="1218">
                  <c:v>15:23:09</c:v>
                </c:pt>
                <c:pt idx="1219">
                  <c:v>15:23:10</c:v>
                </c:pt>
                <c:pt idx="1220">
                  <c:v>15:23:11</c:v>
                </c:pt>
                <c:pt idx="1221">
                  <c:v>15:23:12</c:v>
                </c:pt>
                <c:pt idx="1222">
                  <c:v>15:23:13</c:v>
                </c:pt>
                <c:pt idx="1223">
                  <c:v>15:23:14</c:v>
                </c:pt>
                <c:pt idx="1224">
                  <c:v>15:23:15</c:v>
                </c:pt>
                <c:pt idx="1225">
                  <c:v>15:23:16</c:v>
                </c:pt>
                <c:pt idx="1226">
                  <c:v>15:23:17</c:v>
                </c:pt>
                <c:pt idx="1227">
                  <c:v>15:23:18</c:v>
                </c:pt>
                <c:pt idx="1228">
                  <c:v>15:23:19</c:v>
                </c:pt>
                <c:pt idx="1229">
                  <c:v>15:23:20</c:v>
                </c:pt>
                <c:pt idx="1230">
                  <c:v>15:23:21</c:v>
                </c:pt>
                <c:pt idx="1231">
                  <c:v>15:23:22</c:v>
                </c:pt>
                <c:pt idx="1232">
                  <c:v>15:23:23</c:v>
                </c:pt>
                <c:pt idx="1233">
                  <c:v>15:23:24</c:v>
                </c:pt>
                <c:pt idx="1234">
                  <c:v>15:23:25</c:v>
                </c:pt>
                <c:pt idx="1235">
                  <c:v>15:23:26</c:v>
                </c:pt>
                <c:pt idx="1236">
                  <c:v>15:23:27</c:v>
                </c:pt>
                <c:pt idx="1237">
                  <c:v>15:23:28</c:v>
                </c:pt>
                <c:pt idx="1238">
                  <c:v>15:23:29</c:v>
                </c:pt>
                <c:pt idx="1239">
                  <c:v>15:23:30</c:v>
                </c:pt>
                <c:pt idx="1240">
                  <c:v>15:23:31</c:v>
                </c:pt>
                <c:pt idx="1241">
                  <c:v>15:23:32</c:v>
                </c:pt>
                <c:pt idx="1242">
                  <c:v>15:23:33</c:v>
                </c:pt>
                <c:pt idx="1243">
                  <c:v>15:23:34</c:v>
                </c:pt>
                <c:pt idx="1244">
                  <c:v>15:23:35</c:v>
                </c:pt>
                <c:pt idx="1245">
                  <c:v>15:23:36</c:v>
                </c:pt>
                <c:pt idx="1246">
                  <c:v>15:23:37</c:v>
                </c:pt>
                <c:pt idx="1247">
                  <c:v>15:23:38</c:v>
                </c:pt>
                <c:pt idx="1248">
                  <c:v>15:23:39</c:v>
                </c:pt>
                <c:pt idx="1249">
                  <c:v>15:23:40</c:v>
                </c:pt>
                <c:pt idx="1250">
                  <c:v>15:23:41</c:v>
                </c:pt>
                <c:pt idx="1251">
                  <c:v>15:23:42</c:v>
                </c:pt>
                <c:pt idx="1252">
                  <c:v>15:23:43</c:v>
                </c:pt>
                <c:pt idx="1253">
                  <c:v>15:23:44</c:v>
                </c:pt>
                <c:pt idx="1254">
                  <c:v>15:23:45</c:v>
                </c:pt>
                <c:pt idx="1255">
                  <c:v>15:23:46</c:v>
                </c:pt>
                <c:pt idx="1256">
                  <c:v>15:23:47</c:v>
                </c:pt>
                <c:pt idx="1257">
                  <c:v>15:23:48</c:v>
                </c:pt>
                <c:pt idx="1258">
                  <c:v>15:23:49</c:v>
                </c:pt>
                <c:pt idx="1259">
                  <c:v>15:23:50</c:v>
                </c:pt>
                <c:pt idx="1260">
                  <c:v>15:23:51</c:v>
                </c:pt>
                <c:pt idx="1261">
                  <c:v>15:23:52</c:v>
                </c:pt>
                <c:pt idx="1262">
                  <c:v>15:23:53</c:v>
                </c:pt>
                <c:pt idx="1263">
                  <c:v>15:23:54</c:v>
                </c:pt>
                <c:pt idx="1264">
                  <c:v>15:23:55</c:v>
                </c:pt>
                <c:pt idx="1265">
                  <c:v>15:23:56</c:v>
                </c:pt>
                <c:pt idx="1266">
                  <c:v>15:23:57</c:v>
                </c:pt>
                <c:pt idx="1267">
                  <c:v>15:23:58</c:v>
                </c:pt>
                <c:pt idx="1268">
                  <c:v>15:23:59</c:v>
                </c:pt>
                <c:pt idx="1269">
                  <c:v>15:24:00</c:v>
                </c:pt>
                <c:pt idx="1270">
                  <c:v>15:24:01</c:v>
                </c:pt>
                <c:pt idx="1271">
                  <c:v>15:24:02</c:v>
                </c:pt>
                <c:pt idx="1272">
                  <c:v>15:24:03</c:v>
                </c:pt>
                <c:pt idx="1273">
                  <c:v>15:24:04</c:v>
                </c:pt>
                <c:pt idx="1274">
                  <c:v>15:24:05</c:v>
                </c:pt>
                <c:pt idx="1275">
                  <c:v>15:24:06</c:v>
                </c:pt>
                <c:pt idx="1276">
                  <c:v>15:24:07</c:v>
                </c:pt>
                <c:pt idx="1277">
                  <c:v>15:24:08</c:v>
                </c:pt>
                <c:pt idx="1278">
                  <c:v>15:24:09</c:v>
                </c:pt>
                <c:pt idx="1279">
                  <c:v>15:24:10</c:v>
                </c:pt>
                <c:pt idx="1280">
                  <c:v>15:24:11</c:v>
                </c:pt>
                <c:pt idx="1281">
                  <c:v>15:24:12</c:v>
                </c:pt>
                <c:pt idx="1282">
                  <c:v>15:24:13</c:v>
                </c:pt>
                <c:pt idx="1283">
                  <c:v>15:24:14</c:v>
                </c:pt>
                <c:pt idx="1284">
                  <c:v>15:24:15</c:v>
                </c:pt>
                <c:pt idx="1285">
                  <c:v>15:24:16</c:v>
                </c:pt>
                <c:pt idx="1286">
                  <c:v>15:24:17</c:v>
                </c:pt>
                <c:pt idx="1287">
                  <c:v>15:24:18</c:v>
                </c:pt>
                <c:pt idx="1288">
                  <c:v>15:24:19</c:v>
                </c:pt>
                <c:pt idx="1289">
                  <c:v>15:24:20</c:v>
                </c:pt>
                <c:pt idx="1290">
                  <c:v>15:24:21</c:v>
                </c:pt>
                <c:pt idx="1291">
                  <c:v>15:24:22</c:v>
                </c:pt>
                <c:pt idx="1292">
                  <c:v>15:24:23</c:v>
                </c:pt>
                <c:pt idx="1293">
                  <c:v>15:24:24</c:v>
                </c:pt>
                <c:pt idx="1294">
                  <c:v>15:24:25</c:v>
                </c:pt>
                <c:pt idx="1295">
                  <c:v>15:24:26</c:v>
                </c:pt>
                <c:pt idx="1296">
                  <c:v>15:24:27</c:v>
                </c:pt>
                <c:pt idx="1297">
                  <c:v>15:24:28</c:v>
                </c:pt>
                <c:pt idx="1298">
                  <c:v>15:24:29</c:v>
                </c:pt>
                <c:pt idx="1299">
                  <c:v>15:24:30</c:v>
                </c:pt>
                <c:pt idx="1300">
                  <c:v>15:24:31</c:v>
                </c:pt>
                <c:pt idx="1301">
                  <c:v>15:24:32</c:v>
                </c:pt>
                <c:pt idx="1302">
                  <c:v>15:24:33</c:v>
                </c:pt>
                <c:pt idx="1303">
                  <c:v>15:24:34</c:v>
                </c:pt>
                <c:pt idx="1304">
                  <c:v>15:24:35</c:v>
                </c:pt>
                <c:pt idx="1305">
                  <c:v>15:24:36</c:v>
                </c:pt>
                <c:pt idx="1306">
                  <c:v>15:24:37</c:v>
                </c:pt>
                <c:pt idx="1307">
                  <c:v>15:24:38</c:v>
                </c:pt>
                <c:pt idx="1308">
                  <c:v>15:24:39</c:v>
                </c:pt>
                <c:pt idx="1309">
                  <c:v>15:24:40</c:v>
                </c:pt>
                <c:pt idx="1310">
                  <c:v>15:24:41</c:v>
                </c:pt>
                <c:pt idx="1311">
                  <c:v>15:24:42</c:v>
                </c:pt>
                <c:pt idx="1312">
                  <c:v>15:24:43</c:v>
                </c:pt>
                <c:pt idx="1313">
                  <c:v>15:24:44</c:v>
                </c:pt>
                <c:pt idx="1314">
                  <c:v>15:24:45</c:v>
                </c:pt>
                <c:pt idx="1315">
                  <c:v>15:24:46</c:v>
                </c:pt>
                <c:pt idx="1316">
                  <c:v>15:24:47</c:v>
                </c:pt>
                <c:pt idx="1317">
                  <c:v>15:24:48</c:v>
                </c:pt>
                <c:pt idx="1318">
                  <c:v>15:24:49</c:v>
                </c:pt>
                <c:pt idx="1319">
                  <c:v>15:24:50</c:v>
                </c:pt>
                <c:pt idx="1320">
                  <c:v>15:24:51</c:v>
                </c:pt>
                <c:pt idx="1321">
                  <c:v>15:24:52</c:v>
                </c:pt>
                <c:pt idx="1322">
                  <c:v>15:24:53</c:v>
                </c:pt>
                <c:pt idx="1323">
                  <c:v>15:24:54</c:v>
                </c:pt>
                <c:pt idx="1324">
                  <c:v>15:24:55</c:v>
                </c:pt>
                <c:pt idx="1325">
                  <c:v>15:24:56</c:v>
                </c:pt>
                <c:pt idx="1326">
                  <c:v>15:24:57</c:v>
                </c:pt>
                <c:pt idx="1327">
                  <c:v>15:24:58</c:v>
                </c:pt>
                <c:pt idx="1328">
                  <c:v>15:24:59</c:v>
                </c:pt>
                <c:pt idx="1329">
                  <c:v>15:25:00</c:v>
                </c:pt>
                <c:pt idx="1330">
                  <c:v>15:25:01</c:v>
                </c:pt>
                <c:pt idx="1331">
                  <c:v>15:25:02</c:v>
                </c:pt>
                <c:pt idx="1332">
                  <c:v>15:25:03</c:v>
                </c:pt>
                <c:pt idx="1333">
                  <c:v>15:25:04</c:v>
                </c:pt>
                <c:pt idx="1334">
                  <c:v>15:25:05</c:v>
                </c:pt>
                <c:pt idx="1335">
                  <c:v>15:25:06</c:v>
                </c:pt>
                <c:pt idx="1336">
                  <c:v>15:25:07</c:v>
                </c:pt>
                <c:pt idx="1337">
                  <c:v>15:25:08</c:v>
                </c:pt>
                <c:pt idx="1338">
                  <c:v>15:25:09</c:v>
                </c:pt>
                <c:pt idx="1339">
                  <c:v>15:25:10</c:v>
                </c:pt>
                <c:pt idx="1340">
                  <c:v>15:25:11</c:v>
                </c:pt>
                <c:pt idx="1341">
                  <c:v>15:25:12</c:v>
                </c:pt>
                <c:pt idx="1342">
                  <c:v>15:25:13</c:v>
                </c:pt>
                <c:pt idx="1343">
                  <c:v>15:25:14</c:v>
                </c:pt>
                <c:pt idx="1344">
                  <c:v>15:25:15</c:v>
                </c:pt>
                <c:pt idx="1345">
                  <c:v>15:25:16</c:v>
                </c:pt>
                <c:pt idx="1346">
                  <c:v>15:25:17</c:v>
                </c:pt>
                <c:pt idx="1347">
                  <c:v>15:25:18</c:v>
                </c:pt>
                <c:pt idx="1348">
                  <c:v>15:25:19</c:v>
                </c:pt>
                <c:pt idx="1349">
                  <c:v>15:25:20</c:v>
                </c:pt>
                <c:pt idx="1350">
                  <c:v>15:25:21</c:v>
                </c:pt>
                <c:pt idx="1351">
                  <c:v>15:25:22</c:v>
                </c:pt>
                <c:pt idx="1352">
                  <c:v>15:25:23</c:v>
                </c:pt>
                <c:pt idx="1353">
                  <c:v>15:25:24</c:v>
                </c:pt>
                <c:pt idx="1354">
                  <c:v>15:25:25</c:v>
                </c:pt>
                <c:pt idx="1355">
                  <c:v>15:25:26</c:v>
                </c:pt>
                <c:pt idx="1356">
                  <c:v>15:25:27</c:v>
                </c:pt>
                <c:pt idx="1357">
                  <c:v>15:25:28</c:v>
                </c:pt>
                <c:pt idx="1358">
                  <c:v>15:25:29</c:v>
                </c:pt>
                <c:pt idx="1359">
                  <c:v>15:25:30</c:v>
                </c:pt>
                <c:pt idx="1360">
                  <c:v>15:25:31</c:v>
                </c:pt>
                <c:pt idx="1361">
                  <c:v>15:25:32</c:v>
                </c:pt>
                <c:pt idx="1362">
                  <c:v>15:25:33</c:v>
                </c:pt>
                <c:pt idx="1363">
                  <c:v>15:25:34</c:v>
                </c:pt>
                <c:pt idx="1364">
                  <c:v>15:25:35</c:v>
                </c:pt>
                <c:pt idx="1365">
                  <c:v>15:25:36</c:v>
                </c:pt>
                <c:pt idx="1366">
                  <c:v>15:25:37</c:v>
                </c:pt>
                <c:pt idx="1367">
                  <c:v>15:25:38</c:v>
                </c:pt>
                <c:pt idx="1368">
                  <c:v>15:25:39</c:v>
                </c:pt>
                <c:pt idx="1369">
                  <c:v>15:25:40</c:v>
                </c:pt>
                <c:pt idx="1370">
                  <c:v>15:25:41</c:v>
                </c:pt>
                <c:pt idx="1371">
                  <c:v>15:25:42</c:v>
                </c:pt>
                <c:pt idx="1372">
                  <c:v>15:25:43</c:v>
                </c:pt>
                <c:pt idx="1373">
                  <c:v>15:25:44</c:v>
                </c:pt>
                <c:pt idx="1374">
                  <c:v>15:25:45</c:v>
                </c:pt>
                <c:pt idx="1375">
                  <c:v>15:25:46</c:v>
                </c:pt>
                <c:pt idx="1376">
                  <c:v>15:25:47</c:v>
                </c:pt>
                <c:pt idx="1377">
                  <c:v>15:25:48</c:v>
                </c:pt>
                <c:pt idx="1378">
                  <c:v>15:25:49</c:v>
                </c:pt>
                <c:pt idx="1379">
                  <c:v>15:25:50</c:v>
                </c:pt>
                <c:pt idx="1380">
                  <c:v>15:25:51</c:v>
                </c:pt>
                <c:pt idx="1381">
                  <c:v>15:25:52</c:v>
                </c:pt>
                <c:pt idx="1382">
                  <c:v>15:25:53</c:v>
                </c:pt>
                <c:pt idx="1383">
                  <c:v>15:25:54</c:v>
                </c:pt>
                <c:pt idx="1384">
                  <c:v>15:25:55</c:v>
                </c:pt>
                <c:pt idx="1385">
                  <c:v>15:25:56</c:v>
                </c:pt>
                <c:pt idx="1386">
                  <c:v>15:25:57</c:v>
                </c:pt>
                <c:pt idx="1387">
                  <c:v>15:25:58</c:v>
                </c:pt>
                <c:pt idx="1388">
                  <c:v>15:25:59</c:v>
                </c:pt>
                <c:pt idx="1389">
                  <c:v>15:26:00</c:v>
                </c:pt>
                <c:pt idx="1390">
                  <c:v>15:26:01</c:v>
                </c:pt>
                <c:pt idx="1391">
                  <c:v>15:26:02</c:v>
                </c:pt>
                <c:pt idx="1392">
                  <c:v>15:26:03</c:v>
                </c:pt>
                <c:pt idx="1393">
                  <c:v>15:26:04</c:v>
                </c:pt>
                <c:pt idx="1394">
                  <c:v>15:26:05</c:v>
                </c:pt>
                <c:pt idx="1395">
                  <c:v>15:26:06</c:v>
                </c:pt>
                <c:pt idx="1396">
                  <c:v>15:26:07</c:v>
                </c:pt>
                <c:pt idx="1397">
                  <c:v>15:26:08</c:v>
                </c:pt>
                <c:pt idx="1398">
                  <c:v>15:26:09</c:v>
                </c:pt>
                <c:pt idx="1399">
                  <c:v>15:26:10</c:v>
                </c:pt>
                <c:pt idx="1400">
                  <c:v>15:26:11</c:v>
                </c:pt>
                <c:pt idx="1401">
                  <c:v>15:26:12</c:v>
                </c:pt>
                <c:pt idx="1402">
                  <c:v>15:26:13</c:v>
                </c:pt>
                <c:pt idx="1403">
                  <c:v>15:26:14</c:v>
                </c:pt>
                <c:pt idx="1404">
                  <c:v>15:26:15</c:v>
                </c:pt>
                <c:pt idx="1405">
                  <c:v>15:26:16</c:v>
                </c:pt>
                <c:pt idx="1406">
                  <c:v>15:26:17</c:v>
                </c:pt>
                <c:pt idx="1407">
                  <c:v>15:26:18</c:v>
                </c:pt>
                <c:pt idx="1408">
                  <c:v>15:26:19</c:v>
                </c:pt>
                <c:pt idx="1409">
                  <c:v>15:26:20</c:v>
                </c:pt>
                <c:pt idx="1410">
                  <c:v>15:26:21</c:v>
                </c:pt>
                <c:pt idx="1411">
                  <c:v>15:26:22</c:v>
                </c:pt>
                <c:pt idx="1412">
                  <c:v>15:26:23</c:v>
                </c:pt>
                <c:pt idx="1413">
                  <c:v>15:26:24</c:v>
                </c:pt>
                <c:pt idx="1414">
                  <c:v>15:26:25</c:v>
                </c:pt>
                <c:pt idx="1415">
                  <c:v>15:26:26</c:v>
                </c:pt>
                <c:pt idx="1416">
                  <c:v>15:26:27</c:v>
                </c:pt>
                <c:pt idx="1417">
                  <c:v>15:26:28</c:v>
                </c:pt>
                <c:pt idx="1418">
                  <c:v>15:26:29</c:v>
                </c:pt>
                <c:pt idx="1419">
                  <c:v>15:26:30</c:v>
                </c:pt>
                <c:pt idx="1420">
                  <c:v>15:26:31</c:v>
                </c:pt>
                <c:pt idx="1421">
                  <c:v>15:26:32</c:v>
                </c:pt>
                <c:pt idx="1422">
                  <c:v>15:26:33</c:v>
                </c:pt>
                <c:pt idx="1423">
                  <c:v>15:26:34</c:v>
                </c:pt>
                <c:pt idx="1424">
                  <c:v>15:26:35</c:v>
                </c:pt>
                <c:pt idx="1425">
                  <c:v>15:26:36</c:v>
                </c:pt>
                <c:pt idx="1426">
                  <c:v>15:26:37</c:v>
                </c:pt>
                <c:pt idx="1427">
                  <c:v>15:26:38</c:v>
                </c:pt>
                <c:pt idx="1428">
                  <c:v>15:26:39</c:v>
                </c:pt>
                <c:pt idx="1429">
                  <c:v>15:26:40</c:v>
                </c:pt>
                <c:pt idx="1430">
                  <c:v>15:26:41</c:v>
                </c:pt>
                <c:pt idx="1431">
                  <c:v>15:26:42</c:v>
                </c:pt>
                <c:pt idx="1432">
                  <c:v>15:26:43</c:v>
                </c:pt>
                <c:pt idx="1433">
                  <c:v>15:26:44</c:v>
                </c:pt>
                <c:pt idx="1434">
                  <c:v>15:26:45</c:v>
                </c:pt>
                <c:pt idx="1435">
                  <c:v>15:26:46</c:v>
                </c:pt>
                <c:pt idx="1436">
                  <c:v>15:26:47</c:v>
                </c:pt>
                <c:pt idx="1437">
                  <c:v>15:26:48</c:v>
                </c:pt>
                <c:pt idx="1438">
                  <c:v>15:26:49</c:v>
                </c:pt>
                <c:pt idx="1439">
                  <c:v>15:26:50</c:v>
                </c:pt>
                <c:pt idx="1440">
                  <c:v>15:26:51</c:v>
                </c:pt>
                <c:pt idx="1441">
                  <c:v>15:26:52</c:v>
                </c:pt>
                <c:pt idx="1442">
                  <c:v>15:26:53</c:v>
                </c:pt>
                <c:pt idx="1443">
                  <c:v>15:26:54</c:v>
                </c:pt>
                <c:pt idx="1444">
                  <c:v>15:26:55</c:v>
                </c:pt>
                <c:pt idx="1445">
                  <c:v>15:26:56</c:v>
                </c:pt>
                <c:pt idx="1446">
                  <c:v>15:26:57</c:v>
                </c:pt>
                <c:pt idx="1447">
                  <c:v>15:26:58</c:v>
                </c:pt>
                <c:pt idx="1448">
                  <c:v>15:26:59</c:v>
                </c:pt>
                <c:pt idx="1449">
                  <c:v>15:27:00</c:v>
                </c:pt>
                <c:pt idx="1450">
                  <c:v>15:27:01</c:v>
                </c:pt>
                <c:pt idx="1451">
                  <c:v>15:27:02</c:v>
                </c:pt>
                <c:pt idx="1452">
                  <c:v>15:27:03</c:v>
                </c:pt>
                <c:pt idx="1453">
                  <c:v>15:27:04</c:v>
                </c:pt>
                <c:pt idx="1454">
                  <c:v>15:27:05</c:v>
                </c:pt>
                <c:pt idx="1455">
                  <c:v>15:27:06</c:v>
                </c:pt>
                <c:pt idx="1456">
                  <c:v>15:27:07</c:v>
                </c:pt>
                <c:pt idx="1457">
                  <c:v>15:27:08</c:v>
                </c:pt>
                <c:pt idx="1458">
                  <c:v>15:27:09</c:v>
                </c:pt>
                <c:pt idx="1459">
                  <c:v>15:27:10</c:v>
                </c:pt>
                <c:pt idx="1460">
                  <c:v>15:27:11</c:v>
                </c:pt>
                <c:pt idx="1461">
                  <c:v>15:27:12</c:v>
                </c:pt>
                <c:pt idx="1462">
                  <c:v>15:27:13</c:v>
                </c:pt>
                <c:pt idx="1463">
                  <c:v>15:27:14</c:v>
                </c:pt>
                <c:pt idx="1464">
                  <c:v>15:27:15</c:v>
                </c:pt>
                <c:pt idx="1465">
                  <c:v>15:27:16</c:v>
                </c:pt>
                <c:pt idx="1466">
                  <c:v>15:27:17</c:v>
                </c:pt>
                <c:pt idx="1467">
                  <c:v>15:27:18</c:v>
                </c:pt>
                <c:pt idx="1468">
                  <c:v>15:27:19</c:v>
                </c:pt>
                <c:pt idx="1469">
                  <c:v>15:27:20</c:v>
                </c:pt>
                <c:pt idx="1470">
                  <c:v>15:27:21</c:v>
                </c:pt>
                <c:pt idx="1471">
                  <c:v>15:27:22</c:v>
                </c:pt>
                <c:pt idx="1472">
                  <c:v>15:27:23</c:v>
                </c:pt>
                <c:pt idx="1473">
                  <c:v>15:27:24</c:v>
                </c:pt>
                <c:pt idx="1474">
                  <c:v>15:27:25</c:v>
                </c:pt>
                <c:pt idx="1475">
                  <c:v>15:27:26</c:v>
                </c:pt>
                <c:pt idx="1476">
                  <c:v>15:27:27</c:v>
                </c:pt>
                <c:pt idx="1477">
                  <c:v>15:27:28</c:v>
                </c:pt>
                <c:pt idx="1478">
                  <c:v>15:27:29</c:v>
                </c:pt>
                <c:pt idx="1479">
                  <c:v>15:27:30</c:v>
                </c:pt>
                <c:pt idx="1480">
                  <c:v>15:27:31</c:v>
                </c:pt>
                <c:pt idx="1481">
                  <c:v>15:27:32</c:v>
                </c:pt>
                <c:pt idx="1482">
                  <c:v>15:27:33</c:v>
                </c:pt>
                <c:pt idx="1483">
                  <c:v>15:27:34</c:v>
                </c:pt>
                <c:pt idx="1484">
                  <c:v>15:27:35</c:v>
                </c:pt>
                <c:pt idx="1485">
                  <c:v>15:27:36</c:v>
                </c:pt>
                <c:pt idx="1486">
                  <c:v>15:27:37</c:v>
                </c:pt>
                <c:pt idx="1487">
                  <c:v>15:27:38</c:v>
                </c:pt>
                <c:pt idx="1488">
                  <c:v>15:27:39</c:v>
                </c:pt>
                <c:pt idx="1489">
                  <c:v>15:27:40</c:v>
                </c:pt>
                <c:pt idx="1490">
                  <c:v>15:27:41</c:v>
                </c:pt>
                <c:pt idx="1491">
                  <c:v>15:27:42</c:v>
                </c:pt>
                <c:pt idx="1492">
                  <c:v>15:27:43</c:v>
                </c:pt>
                <c:pt idx="1493">
                  <c:v>15:27:44</c:v>
                </c:pt>
                <c:pt idx="1494">
                  <c:v>15:27:45</c:v>
                </c:pt>
                <c:pt idx="1495">
                  <c:v>15:27:46</c:v>
                </c:pt>
                <c:pt idx="1496">
                  <c:v>15:27:47</c:v>
                </c:pt>
                <c:pt idx="1497">
                  <c:v>15:27:48</c:v>
                </c:pt>
                <c:pt idx="1498">
                  <c:v>15:27:49</c:v>
                </c:pt>
                <c:pt idx="1499">
                  <c:v>15:27:50</c:v>
                </c:pt>
                <c:pt idx="1500">
                  <c:v>15:27:51</c:v>
                </c:pt>
                <c:pt idx="1501">
                  <c:v>15:27:52</c:v>
                </c:pt>
                <c:pt idx="1502">
                  <c:v>15:27:53</c:v>
                </c:pt>
                <c:pt idx="1503">
                  <c:v>15:27:54</c:v>
                </c:pt>
                <c:pt idx="1504">
                  <c:v>15:27:55</c:v>
                </c:pt>
                <c:pt idx="1505">
                  <c:v>15:27:56</c:v>
                </c:pt>
                <c:pt idx="1506">
                  <c:v>15:27:57</c:v>
                </c:pt>
                <c:pt idx="1507">
                  <c:v>15:27:58</c:v>
                </c:pt>
                <c:pt idx="1508">
                  <c:v>15:27:59</c:v>
                </c:pt>
                <c:pt idx="1509">
                  <c:v>15:28:00</c:v>
                </c:pt>
                <c:pt idx="1510">
                  <c:v>15:28:01</c:v>
                </c:pt>
                <c:pt idx="1511">
                  <c:v>15:28:02</c:v>
                </c:pt>
                <c:pt idx="1512">
                  <c:v>15:28:03</c:v>
                </c:pt>
                <c:pt idx="1513">
                  <c:v>15:28:04</c:v>
                </c:pt>
                <c:pt idx="1514">
                  <c:v>15:28:05</c:v>
                </c:pt>
                <c:pt idx="1515">
                  <c:v>15:28:06</c:v>
                </c:pt>
                <c:pt idx="1516">
                  <c:v>15:28:07</c:v>
                </c:pt>
                <c:pt idx="1517">
                  <c:v>15:28:08</c:v>
                </c:pt>
                <c:pt idx="1518">
                  <c:v>15:28:09</c:v>
                </c:pt>
                <c:pt idx="1519">
                  <c:v>15:28:10</c:v>
                </c:pt>
                <c:pt idx="1520">
                  <c:v>15:28:11</c:v>
                </c:pt>
                <c:pt idx="1521">
                  <c:v>15:28:12</c:v>
                </c:pt>
                <c:pt idx="1522">
                  <c:v>15:28:13</c:v>
                </c:pt>
                <c:pt idx="1523">
                  <c:v>15:28:14</c:v>
                </c:pt>
                <c:pt idx="1524">
                  <c:v>15:28:15</c:v>
                </c:pt>
                <c:pt idx="1525">
                  <c:v>15:28:16</c:v>
                </c:pt>
                <c:pt idx="1526">
                  <c:v>15:28:17</c:v>
                </c:pt>
                <c:pt idx="1527">
                  <c:v>15:28:18</c:v>
                </c:pt>
                <c:pt idx="1528">
                  <c:v>15:28:19</c:v>
                </c:pt>
                <c:pt idx="1529">
                  <c:v>15:28:20</c:v>
                </c:pt>
                <c:pt idx="1530">
                  <c:v>15:28:21</c:v>
                </c:pt>
                <c:pt idx="1531">
                  <c:v>15:28:22</c:v>
                </c:pt>
                <c:pt idx="1532">
                  <c:v>15:28:23</c:v>
                </c:pt>
                <c:pt idx="1533">
                  <c:v>15:28:24</c:v>
                </c:pt>
                <c:pt idx="1534">
                  <c:v>15:28:25</c:v>
                </c:pt>
                <c:pt idx="1535">
                  <c:v>15:28:26</c:v>
                </c:pt>
                <c:pt idx="1536">
                  <c:v>15:28:27</c:v>
                </c:pt>
                <c:pt idx="1537">
                  <c:v>15:28:28</c:v>
                </c:pt>
                <c:pt idx="1538">
                  <c:v>15:28:29</c:v>
                </c:pt>
                <c:pt idx="1539">
                  <c:v>15:28:30</c:v>
                </c:pt>
                <c:pt idx="1540">
                  <c:v>15:28:31</c:v>
                </c:pt>
                <c:pt idx="1541">
                  <c:v>15:28:32</c:v>
                </c:pt>
                <c:pt idx="1542">
                  <c:v>15:28:33</c:v>
                </c:pt>
                <c:pt idx="1543">
                  <c:v>15:28:34</c:v>
                </c:pt>
                <c:pt idx="1544">
                  <c:v>15:28:35</c:v>
                </c:pt>
                <c:pt idx="1545">
                  <c:v>15:28:36</c:v>
                </c:pt>
                <c:pt idx="1546">
                  <c:v>15:28:37</c:v>
                </c:pt>
                <c:pt idx="1547">
                  <c:v>15:28:38</c:v>
                </c:pt>
                <c:pt idx="1548">
                  <c:v>15:28:39</c:v>
                </c:pt>
                <c:pt idx="1549">
                  <c:v>15:28:40</c:v>
                </c:pt>
                <c:pt idx="1550">
                  <c:v>15:28:41</c:v>
                </c:pt>
                <c:pt idx="1551">
                  <c:v>15:28:42</c:v>
                </c:pt>
                <c:pt idx="1552">
                  <c:v>15:28:43</c:v>
                </c:pt>
                <c:pt idx="1553">
                  <c:v>15:28:44</c:v>
                </c:pt>
                <c:pt idx="1554">
                  <c:v>15:28:45</c:v>
                </c:pt>
                <c:pt idx="1555">
                  <c:v>15:28:46</c:v>
                </c:pt>
                <c:pt idx="1556">
                  <c:v>15:28:47</c:v>
                </c:pt>
                <c:pt idx="1557">
                  <c:v>15:28:48</c:v>
                </c:pt>
                <c:pt idx="1558">
                  <c:v>15:28:49</c:v>
                </c:pt>
                <c:pt idx="1559">
                  <c:v>15:28:50</c:v>
                </c:pt>
                <c:pt idx="1560">
                  <c:v>15:28:51</c:v>
                </c:pt>
                <c:pt idx="1561">
                  <c:v>15:28:52</c:v>
                </c:pt>
                <c:pt idx="1562">
                  <c:v>15:28:53</c:v>
                </c:pt>
                <c:pt idx="1563">
                  <c:v>15:28:54</c:v>
                </c:pt>
                <c:pt idx="1564">
                  <c:v>15:28:55</c:v>
                </c:pt>
                <c:pt idx="1565">
                  <c:v>15:28:56</c:v>
                </c:pt>
                <c:pt idx="1566">
                  <c:v>15:28:57</c:v>
                </c:pt>
                <c:pt idx="1567">
                  <c:v>15:28:58</c:v>
                </c:pt>
                <c:pt idx="1568">
                  <c:v>15:28:59</c:v>
                </c:pt>
                <c:pt idx="1569">
                  <c:v>15:29:00</c:v>
                </c:pt>
                <c:pt idx="1570">
                  <c:v>15:29:01</c:v>
                </c:pt>
                <c:pt idx="1571">
                  <c:v>15:29:02</c:v>
                </c:pt>
                <c:pt idx="1572">
                  <c:v>15:29:03</c:v>
                </c:pt>
                <c:pt idx="1573">
                  <c:v>15:29:04</c:v>
                </c:pt>
                <c:pt idx="1574">
                  <c:v>15:29:05</c:v>
                </c:pt>
                <c:pt idx="1575">
                  <c:v>15:29:06</c:v>
                </c:pt>
                <c:pt idx="1576">
                  <c:v>15:29:07</c:v>
                </c:pt>
                <c:pt idx="1577">
                  <c:v>15:29:08</c:v>
                </c:pt>
                <c:pt idx="1578">
                  <c:v>15:29:09</c:v>
                </c:pt>
                <c:pt idx="1579">
                  <c:v>15:29:10</c:v>
                </c:pt>
                <c:pt idx="1580">
                  <c:v>15:29:11</c:v>
                </c:pt>
                <c:pt idx="1581">
                  <c:v>15:29:12</c:v>
                </c:pt>
                <c:pt idx="1582">
                  <c:v>15:29:13</c:v>
                </c:pt>
                <c:pt idx="1583">
                  <c:v>15:29:14</c:v>
                </c:pt>
                <c:pt idx="1584">
                  <c:v>15:29:15</c:v>
                </c:pt>
                <c:pt idx="1585">
                  <c:v>15:29:16</c:v>
                </c:pt>
                <c:pt idx="1586">
                  <c:v>15:29:17</c:v>
                </c:pt>
                <c:pt idx="1587">
                  <c:v>15:29:18</c:v>
                </c:pt>
                <c:pt idx="1588">
                  <c:v>15:29:19</c:v>
                </c:pt>
                <c:pt idx="1589">
                  <c:v>15:29:20</c:v>
                </c:pt>
                <c:pt idx="1590">
                  <c:v>15:29:21</c:v>
                </c:pt>
                <c:pt idx="1591">
                  <c:v>15:29:22</c:v>
                </c:pt>
                <c:pt idx="1592">
                  <c:v>15:29:23</c:v>
                </c:pt>
                <c:pt idx="1593">
                  <c:v>15:29:24</c:v>
                </c:pt>
                <c:pt idx="1594">
                  <c:v>15:29:25</c:v>
                </c:pt>
                <c:pt idx="1595">
                  <c:v>15:29:26</c:v>
                </c:pt>
                <c:pt idx="1596">
                  <c:v>15:29:27</c:v>
                </c:pt>
                <c:pt idx="1597">
                  <c:v>15:29:28</c:v>
                </c:pt>
                <c:pt idx="1598">
                  <c:v>15:29:29</c:v>
                </c:pt>
                <c:pt idx="1599">
                  <c:v>15:29:30</c:v>
                </c:pt>
                <c:pt idx="1600">
                  <c:v>15:29:31</c:v>
                </c:pt>
                <c:pt idx="1601">
                  <c:v>15:29:32</c:v>
                </c:pt>
                <c:pt idx="1602">
                  <c:v>15:29:33</c:v>
                </c:pt>
                <c:pt idx="1603">
                  <c:v>15:29:34</c:v>
                </c:pt>
                <c:pt idx="1604">
                  <c:v>15:29:35</c:v>
                </c:pt>
                <c:pt idx="1605">
                  <c:v>15:29:36</c:v>
                </c:pt>
                <c:pt idx="1606">
                  <c:v>15:29:37</c:v>
                </c:pt>
                <c:pt idx="1607">
                  <c:v>15:29:38</c:v>
                </c:pt>
                <c:pt idx="1608">
                  <c:v>15:29:39</c:v>
                </c:pt>
                <c:pt idx="1609">
                  <c:v>15:29:40</c:v>
                </c:pt>
                <c:pt idx="1610">
                  <c:v>15:29:41</c:v>
                </c:pt>
                <c:pt idx="1611">
                  <c:v>15:29:42</c:v>
                </c:pt>
                <c:pt idx="1612">
                  <c:v>15:29:43</c:v>
                </c:pt>
                <c:pt idx="1613">
                  <c:v>15:29:44</c:v>
                </c:pt>
                <c:pt idx="1614">
                  <c:v>15:29:45</c:v>
                </c:pt>
                <c:pt idx="1615">
                  <c:v>15:29:46</c:v>
                </c:pt>
                <c:pt idx="1616">
                  <c:v>15:29:47</c:v>
                </c:pt>
                <c:pt idx="1617">
                  <c:v>15:29:48</c:v>
                </c:pt>
                <c:pt idx="1618">
                  <c:v>15:29:49</c:v>
                </c:pt>
                <c:pt idx="1619">
                  <c:v>15:29:50</c:v>
                </c:pt>
                <c:pt idx="1620">
                  <c:v>15:29:51</c:v>
                </c:pt>
                <c:pt idx="1621">
                  <c:v>15:29:52</c:v>
                </c:pt>
                <c:pt idx="1622">
                  <c:v>15:29:53</c:v>
                </c:pt>
                <c:pt idx="1623">
                  <c:v>15:29:54</c:v>
                </c:pt>
                <c:pt idx="1624">
                  <c:v>15:29:55</c:v>
                </c:pt>
                <c:pt idx="1625">
                  <c:v>15:29:56</c:v>
                </c:pt>
                <c:pt idx="1626">
                  <c:v>15:29:57</c:v>
                </c:pt>
                <c:pt idx="1627">
                  <c:v>15:29:58</c:v>
                </c:pt>
                <c:pt idx="1628">
                  <c:v>15:29:59</c:v>
                </c:pt>
                <c:pt idx="1629">
                  <c:v>15:30:00</c:v>
                </c:pt>
                <c:pt idx="1630">
                  <c:v>15:30:01</c:v>
                </c:pt>
                <c:pt idx="1631">
                  <c:v>15:30:02</c:v>
                </c:pt>
                <c:pt idx="1632">
                  <c:v>15:30:03</c:v>
                </c:pt>
                <c:pt idx="1633">
                  <c:v>15:30:04</c:v>
                </c:pt>
                <c:pt idx="1634">
                  <c:v>15:30:05</c:v>
                </c:pt>
                <c:pt idx="1635">
                  <c:v>15:30:06</c:v>
                </c:pt>
                <c:pt idx="1636">
                  <c:v>15:30:07</c:v>
                </c:pt>
                <c:pt idx="1637">
                  <c:v>15:30:08</c:v>
                </c:pt>
                <c:pt idx="1638">
                  <c:v>15:30:09</c:v>
                </c:pt>
                <c:pt idx="1639">
                  <c:v>15:30:10</c:v>
                </c:pt>
                <c:pt idx="1640">
                  <c:v>15:30:11</c:v>
                </c:pt>
                <c:pt idx="1641">
                  <c:v>15:30:12</c:v>
                </c:pt>
                <c:pt idx="1642">
                  <c:v>15:30:13</c:v>
                </c:pt>
                <c:pt idx="1643">
                  <c:v>15:30:14</c:v>
                </c:pt>
                <c:pt idx="1644">
                  <c:v>15:30:15</c:v>
                </c:pt>
                <c:pt idx="1645">
                  <c:v>15:30:16</c:v>
                </c:pt>
                <c:pt idx="1646">
                  <c:v>15:30:17</c:v>
                </c:pt>
                <c:pt idx="1647">
                  <c:v>15:30:18</c:v>
                </c:pt>
                <c:pt idx="1648">
                  <c:v>15:30:19</c:v>
                </c:pt>
                <c:pt idx="1649">
                  <c:v>15:30:20</c:v>
                </c:pt>
                <c:pt idx="1650">
                  <c:v>15:30:21</c:v>
                </c:pt>
                <c:pt idx="1651">
                  <c:v>15:30:22</c:v>
                </c:pt>
                <c:pt idx="1652">
                  <c:v>15:30:23</c:v>
                </c:pt>
                <c:pt idx="1653">
                  <c:v>15:30:24</c:v>
                </c:pt>
                <c:pt idx="1654">
                  <c:v>15:30:25</c:v>
                </c:pt>
                <c:pt idx="1655">
                  <c:v>15:30:26</c:v>
                </c:pt>
                <c:pt idx="1656">
                  <c:v>15:30:27</c:v>
                </c:pt>
                <c:pt idx="1657">
                  <c:v>15:30:28</c:v>
                </c:pt>
                <c:pt idx="1658">
                  <c:v>15:30:29</c:v>
                </c:pt>
                <c:pt idx="1659">
                  <c:v>15:30:30</c:v>
                </c:pt>
                <c:pt idx="1660">
                  <c:v>15:30:31</c:v>
                </c:pt>
                <c:pt idx="1661">
                  <c:v>15:30:32</c:v>
                </c:pt>
                <c:pt idx="1662">
                  <c:v>15:30:33</c:v>
                </c:pt>
                <c:pt idx="1663">
                  <c:v>15:30:34</c:v>
                </c:pt>
                <c:pt idx="1664">
                  <c:v>15:30:35</c:v>
                </c:pt>
                <c:pt idx="1665">
                  <c:v>15:30:36</c:v>
                </c:pt>
                <c:pt idx="1666">
                  <c:v>15:30:37</c:v>
                </c:pt>
                <c:pt idx="1667">
                  <c:v>15:30:38</c:v>
                </c:pt>
                <c:pt idx="1668">
                  <c:v>15:30:39</c:v>
                </c:pt>
                <c:pt idx="1669">
                  <c:v>15:30:40</c:v>
                </c:pt>
                <c:pt idx="1670">
                  <c:v>15:30:41</c:v>
                </c:pt>
                <c:pt idx="1671">
                  <c:v>15:30:42</c:v>
                </c:pt>
                <c:pt idx="1672">
                  <c:v>15:30:43</c:v>
                </c:pt>
                <c:pt idx="1673">
                  <c:v>15:30:44</c:v>
                </c:pt>
                <c:pt idx="1674">
                  <c:v>15:30:45</c:v>
                </c:pt>
                <c:pt idx="1675">
                  <c:v>15:30:46</c:v>
                </c:pt>
                <c:pt idx="1676">
                  <c:v>15:30:47</c:v>
                </c:pt>
                <c:pt idx="1677">
                  <c:v>15:30:48</c:v>
                </c:pt>
                <c:pt idx="1678">
                  <c:v>15:30:49</c:v>
                </c:pt>
                <c:pt idx="1679">
                  <c:v>15:30:50</c:v>
                </c:pt>
                <c:pt idx="1680">
                  <c:v>15:30:51</c:v>
                </c:pt>
                <c:pt idx="1681">
                  <c:v>15:30:52</c:v>
                </c:pt>
                <c:pt idx="1682">
                  <c:v>15:30:53</c:v>
                </c:pt>
                <c:pt idx="1683">
                  <c:v>15:30:54</c:v>
                </c:pt>
                <c:pt idx="1684">
                  <c:v>15:30:55</c:v>
                </c:pt>
                <c:pt idx="1685">
                  <c:v>15:30:56</c:v>
                </c:pt>
                <c:pt idx="1686">
                  <c:v>15:30:57</c:v>
                </c:pt>
                <c:pt idx="1687">
                  <c:v>15:30:58</c:v>
                </c:pt>
                <c:pt idx="1688">
                  <c:v>15:30:59</c:v>
                </c:pt>
                <c:pt idx="1689">
                  <c:v>15:31:00</c:v>
                </c:pt>
                <c:pt idx="1690">
                  <c:v>15:31:01</c:v>
                </c:pt>
                <c:pt idx="1691">
                  <c:v>15:31:02</c:v>
                </c:pt>
                <c:pt idx="1692">
                  <c:v>15:31:03</c:v>
                </c:pt>
                <c:pt idx="1693">
                  <c:v>15:31:04</c:v>
                </c:pt>
                <c:pt idx="1694">
                  <c:v>15:31:05</c:v>
                </c:pt>
                <c:pt idx="1695">
                  <c:v>15:31:06</c:v>
                </c:pt>
                <c:pt idx="1696">
                  <c:v>15:31:07</c:v>
                </c:pt>
                <c:pt idx="1697">
                  <c:v>15:31:08</c:v>
                </c:pt>
                <c:pt idx="1698">
                  <c:v>15:31:09</c:v>
                </c:pt>
                <c:pt idx="1699">
                  <c:v>15:31:10</c:v>
                </c:pt>
                <c:pt idx="1700">
                  <c:v>15:31:11</c:v>
                </c:pt>
                <c:pt idx="1701">
                  <c:v>15:31:12</c:v>
                </c:pt>
                <c:pt idx="1702">
                  <c:v>15:31:13</c:v>
                </c:pt>
                <c:pt idx="1703">
                  <c:v>15:31:14</c:v>
                </c:pt>
                <c:pt idx="1704">
                  <c:v>15:31:15</c:v>
                </c:pt>
                <c:pt idx="1705">
                  <c:v>15:31:16</c:v>
                </c:pt>
                <c:pt idx="1706">
                  <c:v>15:31:17</c:v>
                </c:pt>
                <c:pt idx="1707">
                  <c:v>15:31:18</c:v>
                </c:pt>
                <c:pt idx="1708">
                  <c:v>15:31:19</c:v>
                </c:pt>
                <c:pt idx="1709">
                  <c:v>15:31:20</c:v>
                </c:pt>
                <c:pt idx="1710">
                  <c:v>15:31:21</c:v>
                </c:pt>
                <c:pt idx="1711">
                  <c:v>15:31:22</c:v>
                </c:pt>
                <c:pt idx="1712">
                  <c:v>15:31:23</c:v>
                </c:pt>
                <c:pt idx="1713">
                  <c:v>15:31:24</c:v>
                </c:pt>
                <c:pt idx="1714">
                  <c:v>15:31:25</c:v>
                </c:pt>
                <c:pt idx="1715">
                  <c:v>15:31:26</c:v>
                </c:pt>
                <c:pt idx="1716">
                  <c:v>15:31:27</c:v>
                </c:pt>
                <c:pt idx="1717">
                  <c:v>15:31:28</c:v>
                </c:pt>
                <c:pt idx="1718">
                  <c:v>15:31:29</c:v>
                </c:pt>
                <c:pt idx="1719">
                  <c:v>15:31:30</c:v>
                </c:pt>
                <c:pt idx="1720">
                  <c:v>15:31:31</c:v>
                </c:pt>
                <c:pt idx="1721">
                  <c:v>15:31:32</c:v>
                </c:pt>
                <c:pt idx="1722">
                  <c:v>15:31:33</c:v>
                </c:pt>
                <c:pt idx="1723">
                  <c:v>15:31:34</c:v>
                </c:pt>
                <c:pt idx="1724">
                  <c:v>15:31:35</c:v>
                </c:pt>
                <c:pt idx="1725">
                  <c:v>15:31:36</c:v>
                </c:pt>
                <c:pt idx="1726">
                  <c:v>15:31:37</c:v>
                </c:pt>
                <c:pt idx="1727">
                  <c:v>15:31:38</c:v>
                </c:pt>
                <c:pt idx="1728">
                  <c:v>15:31:39</c:v>
                </c:pt>
                <c:pt idx="1729">
                  <c:v>15:31:40</c:v>
                </c:pt>
                <c:pt idx="1730">
                  <c:v>15:31:41</c:v>
                </c:pt>
                <c:pt idx="1731">
                  <c:v>15:31:42</c:v>
                </c:pt>
                <c:pt idx="1732">
                  <c:v>15:31:43</c:v>
                </c:pt>
                <c:pt idx="1733">
                  <c:v>15:31:44</c:v>
                </c:pt>
                <c:pt idx="1734">
                  <c:v>15:31:45</c:v>
                </c:pt>
                <c:pt idx="1735">
                  <c:v>15:31:46</c:v>
                </c:pt>
                <c:pt idx="1736">
                  <c:v>15:31:47</c:v>
                </c:pt>
                <c:pt idx="1737">
                  <c:v>15:31:48</c:v>
                </c:pt>
                <c:pt idx="1738">
                  <c:v>15:31:49</c:v>
                </c:pt>
                <c:pt idx="1739">
                  <c:v>15:31:50</c:v>
                </c:pt>
                <c:pt idx="1740">
                  <c:v>15:31:51</c:v>
                </c:pt>
                <c:pt idx="1741">
                  <c:v>15:31:52</c:v>
                </c:pt>
                <c:pt idx="1742">
                  <c:v>15:31:53</c:v>
                </c:pt>
                <c:pt idx="1743">
                  <c:v>15:31:54</c:v>
                </c:pt>
                <c:pt idx="1744">
                  <c:v>15:31:55</c:v>
                </c:pt>
                <c:pt idx="1745">
                  <c:v>15:31:56</c:v>
                </c:pt>
                <c:pt idx="1746">
                  <c:v>15:31:57</c:v>
                </c:pt>
                <c:pt idx="1747">
                  <c:v>15:31:58</c:v>
                </c:pt>
                <c:pt idx="1748">
                  <c:v>15:31:59</c:v>
                </c:pt>
                <c:pt idx="1749">
                  <c:v>15:32:00</c:v>
                </c:pt>
                <c:pt idx="1750">
                  <c:v>15:32:01</c:v>
                </c:pt>
                <c:pt idx="1751">
                  <c:v>15:32:02</c:v>
                </c:pt>
                <c:pt idx="1752">
                  <c:v>15:32:03</c:v>
                </c:pt>
                <c:pt idx="1753">
                  <c:v>15:32:04</c:v>
                </c:pt>
                <c:pt idx="1754">
                  <c:v>15:32:05</c:v>
                </c:pt>
                <c:pt idx="1755">
                  <c:v>15:32:06</c:v>
                </c:pt>
                <c:pt idx="1756">
                  <c:v>15:32:07</c:v>
                </c:pt>
                <c:pt idx="1757">
                  <c:v>15:32:08</c:v>
                </c:pt>
                <c:pt idx="1758">
                  <c:v>15:32:09</c:v>
                </c:pt>
                <c:pt idx="1759">
                  <c:v>15:32:10</c:v>
                </c:pt>
                <c:pt idx="1760">
                  <c:v>15:32:11</c:v>
                </c:pt>
                <c:pt idx="1761">
                  <c:v>15:32:12</c:v>
                </c:pt>
                <c:pt idx="1762">
                  <c:v>15:32:13</c:v>
                </c:pt>
                <c:pt idx="1763">
                  <c:v>15:32:14</c:v>
                </c:pt>
                <c:pt idx="1764">
                  <c:v>15:32:15</c:v>
                </c:pt>
                <c:pt idx="1765">
                  <c:v>15:32:16</c:v>
                </c:pt>
                <c:pt idx="1766">
                  <c:v>15:32:17</c:v>
                </c:pt>
                <c:pt idx="1767">
                  <c:v>15:32:18</c:v>
                </c:pt>
                <c:pt idx="1768">
                  <c:v>15:32:19</c:v>
                </c:pt>
                <c:pt idx="1769">
                  <c:v>15:32:20</c:v>
                </c:pt>
                <c:pt idx="1770">
                  <c:v>15:32:21</c:v>
                </c:pt>
                <c:pt idx="1771">
                  <c:v>15:32:22</c:v>
                </c:pt>
                <c:pt idx="1772">
                  <c:v>15:32:23</c:v>
                </c:pt>
                <c:pt idx="1773">
                  <c:v>15:32:24</c:v>
                </c:pt>
                <c:pt idx="1774">
                  <c:v>15:32:25</c:v>
                </c:pt>
                <c:pt idx="1775">
                  <c:v>15:32:26</c:v>
                </c:pt>
                <c:pt idx="1776">
                  <c:v>15:32:27</c:v>
                </c:pt>
                <c:pt idx="1777">
                  <c:v>15:32:28</c:v>
                </c:pt>
                <c:pt idx="1778">
                  <c:v>15:32:29</c:v>
                </c:pt>
                <c:pt idx="1779">
                  <c:v>15:32:30</c:v>
                </c:pt>
                <c:pt idx="1780">
                  <c:v>15:32:31</c:v>
                </c:pt>
                <c:pt idx="1781">
                  <c:v>15:32:32</c:v>
                </c:pt>
                <c:pt idx="1782">
                  <c:v>15:32:33</c:v>
                </c:pt>
                <c:pt idx="1783">
                  <c:v>15:32:34</c:v>
                </c:pt>
                <c:pt idx="1784">
                  <c:v>15:32:35</c:v>
                </c:pt>
                <c:pt idx="1785">
                  <c:v>15:32:36</c:v>
                </c:pt>
                <c:pt idx="1786">
                  <c:v>15:32:37</c:v>
                </c:pt>
                <c:pt idx="1787">
                  <c:v>15:32:38</c:v>
                </c:pt>
                <c:pt idx="1788">
                  <c:v>15:32:39</c:v>
                </c:pt>
                <c:pt idx="1789">
                  <c:v>15:32:40</c:v>
                </c:pt>
                <c:pt idx="1790">
                  <c:v>15:32:41</c:v>
                </c:pt>
                <c:pt idx="1791">
                  <c:v>15:32:42</c:v>
                </c:pt>
                <c:pt idx="1792">
                  <c:v>15:32:43</c:v>
                </c:pt>
                <c:pt idx="1793">
                  <c:v>15:32:44</c:v>
                </c:pt>
                <c:pt idx="1794">
                  <c:v>15:32:45</c:v>
                </c:pt>
                <c:pt idx="1795">
                  <c:v>15:32:46</c:v>
                </c:pt>
                <c:pt idx="1796">
                  <c:v>15:32:47</c:v>
                </c:pt>
                <c:pt idx="1797">
                  <c:v>15:32:48</c:v>
                </c:pt>
                <c:pt idx="1798">
                  <c:v>15:32:49</c:v>
                </c:pt>
                <c:pt idx="1799">
                  <c:v>15:32:50</c:v>
                </c:pt>
                <c:pt idx="1800">
                  <c:v>15:32:51</c:v>
                </c:pt>
                <c:pt idx="1801">
                  <c:v>15:32:52</c:v>
                </c:pt>
                <c:pt idx="1802">
                  <c:v>15:32:53</c:v>
                </c:pt>
                <c:pt idx="1803">
                  <c:v>15:32:54</c:v>
                </c:pt>
                <c:pt idx="1804">
                  <c:v>15:32:55</c:v>
                </c:pt>
                <c:pt idx="1805">
                  <c:v>15:32:56</c:v>
                </c:pt>
                <c:pt idx="1806">
                  <c:v>15:32:57</c:v>
                </c:pt>
                <c:pt idx="1807">
                  <c:v>15:32:58</c:v>
                </c:pt>
                <c:pt idx="1808">
                  <c:v>15:32:59</c:v>
                </c:pt>
                <c:pt idx="1809">
                  <c:v>15:33:00</c:v>
                </c:pt>
                <c:pt idx="1810">
                  <c:v>15:33:01</c:v>
                </c:pt>
                <c:pt idx="1811">
                  <c:v>15:33:02</c:v>
                </c:pt>
                <c:pt idx="1812">
                  <c:v>15:33:03</c:v>
                </c:pt>
                <c:pt idx="1813">
                  <c:v>15:33:04</c:v>
                </c:pt>
                <c:pt idx="1814">
                  <c:v>15:33:05</c:v>
                </c:pt>
                <c:pt idx="1815">
                  <c:v>15:33:06</c:v>
                </c:pt>
                <c:pt idx="1816">
                  <c:v>15:33:07</c:v>
                </c:pt>
                <c:pt idx="1817">
                  <c:v>15:33:08</c:v>
                </c:pt>
                <c:pt idx="1818">
                  <c:v>15:33:09</c:v>
                </c:pt>
                <c:pt idx="1819">
                  <c:v>15:33:10</c:v>
                </c:pt>
                <c:pt idx="1820">
                  <c:v>15:33:11</c:v>
                </c:pt>
                <c:pt idx="1821">
                  <c:v>15:33:12</c:v>
                </c:pt>
                <c:pt idx="1822">
                  <c:v>15:33:13</c:v>
                </c:pt>
                <c:pt idx="1823">
                  <c:v>15:33:14</c:v>
                </c:pt>
                <c:pt idx="1824">
                  <c:v>15:33:15</c:v>
                </c:pt>
                <c:pt idx="1825">
                  <c:v>15:33:16</c:v>
                </c:pt>
                <c:pt idx="1826">
                  <c:v>15:33:17</c:v>
                </c:pt>
                <c:pt idx="1827">
                  <c:v>15:33:18</c:v>
                </c:pt>
                <c:pt idx="1828">
                  <c:v>15:33:19</c:v>
                </c:pt>
                <c:pt idx="1829">
                  <c:v>15:33:20</c:v>
                </c:pt>
                <c:pt idx="1830">
                  <c:v>15:33:21</c:v>
                </c:pt>
                <c:pt idx="1831">
                  <c:v>15:33:22</c:v>
                </c:pt>
                <c:pt idx="1832">
                  <c:v>15:33:23</c:v>
                </c:pt>
                <c:pt idx="1833">
                  <c:v>15:33:24</c:v>
                </c:pt>
                <c:pt idx="1834">
                  <c:v>15:33:25</c:v>
                </c:pt>
                <c:pt idx="1835">
                  <c:v>15:33:26</c:v>
                </c:pt>
                <c:pt idx="1836">
                  <c:v>15:33:27</c:v>
                </c:pt>
                <c:pt idx="1837">
                  <c:v>15:33:28</c:v>
                </c:pt>
                <c:pt idx="1838">
                  <c:v>15:33:29</c:v>
                </c:pt>
                <c:pt idx="1839">
                  <c:v>15:33:30</c:v>
                </c:pt>
                <c:pt idx="1840">
                  <c:v>15:33:31</c:v>
                </c:pt>
                <c:pt idx="1841">
                  <c:v>15:33:32</c:v>
                </c:pt>
                <c:pt idx="1842">
                  <c:v>15:33:33</c:v>
                </c:pt>
                <c:pt idx="1843">
                  <c:v>15:33:34</c:v>
                </c:pt>
                <c:pt idx="1844">
                  <c:v>15:33:35</c:v>
                </c:pt>
                <c:pt idx="1845">
                  <c:v>15:33:36</c:v>
                </c:pt>
                <c:pt idx="1846">
                  <c:v>15:33:37</c:v>
                </c:pt>
                <c:pt idx="1847">
                  <c:v>15:33:38</c:v>
                </c:pt>
                <c:pt idx="1848">
                  <c:v>15:33:39</c:v>
                </c:pt>
                <c:pt idx="1849">
                  <c:v>15:33:40</c:v>
                </c:pt>
                <c:pt idx="1850">
                  <c:v>15:33:41</c:v>
                </c:pt>
                <c:pt idx="1851">
                  <c:v>15:33:42</c:v>
                </c:pt>
                <c:pt idx="1852">
                  <c:v>15:33:43</c:v>
                </c:pt>
                <c:pt idx="1853">
                  <c:v>15:33:44</c:v>
                </c:pt>
                <c:pt idx="1854">
                  <c:v>15:33:45</c:v>
                </c:pt>
                <c:pt idx="1855">
                  <c:v>15:33:46</c:v>
                </c:pt>
                <c:pt idx="1856">
                  <c:v>15:33:47</c:v>
                </c:pt>
                <c:pt idx="1857">
                  <c:v>15:33:48</c:v>
                </c:pt>
                <c:pt idx="1858">
                  <c:v>15:33:49</c:v>
                </c:pt>
                <c:pt idx="1859">
                  <c:v>15:33:50</c:v>
                </c:pt>
                <c:pt idx="1860">
                  <c:v>15:33:51</c:v>
                </c:pt>
                <c:pt idx="1861">
                  <c:v>15:33:52</c:v>
                </c:pt>
                <c:pt idx="1862">
                  <c:v>15:33:53</c:v>
                </c:pt>
                <c:pt idx="1863">
                  <c:v>15:33:54</c:v>
                </c:pt>
                <c:pt idx="1864">
                  <c:v>15:33:55</c:v>
                </c:pt>
                <c:pt idx="1865">
                  <c:v>15:33:56</c:v>
                </c:pt>
                <c:pt idx="1866">
                  <c:v>15:33:57</c:v>
                </c:pt>
                <c:pt idx="1867">
                  <c:v>15:33:58</c:v>
                </c:pt>
                <c:pt idx="1868">
                  <c:v>15:33:59</c:v>
                </c:pt>
                <c:pt idx="1869">
                  <c:v>15:34:00</c:v>
                </c:pt>
                <c:pt idx="1870">
                  <c:v>15:34:01</c:v>
                </c:pt>
                <c:pt idx="1871">
                  <c:v>15:34:02</c:v>
                </c:pt>
                <c:pt idx="1872">
                  <c:v>15:34:03</c:v>
                </c:pt>
                <c:pt idx="1873">
                  <c:v>15:34:04</c:v>
                </c:pt>
                <c:pt idx="1874">
                  <c:v>15:34:05</c:v>
                </c:pt>
                <c:pt idx="1875">
                  <c:v>15:34:06</c:v>
                </c:pt>
                <c:pt idx="1876">
                  <c:v>15:34:07</c:v>
                </c:pt>
                <c:pt idx="1877">
                  <c:v>15:34:08</c:v>
                </c:pt>
                <c:pt idx="1878">
                  <c:v>15:34:09</c:v>
                </c:pt>
                <c:pt idx="1879">
                  <c:v>15:34:10</c:v>
                </c:pt>
                <c:pt idx="1880">
                  <c:v>15:34:11</c:v>
                </c:pt>
                <c:pt idx="1881">
                  <c:v>15:34:12</c:v>
                </c:pt>
                <c:pt idx="1882">
                  <c:v>15:34:13</c:v>
                </c:pt>
                <c:pt idx="1883">
                  <c:v>15:34:14</c:v>
                </c:pt>
                <c:pt idx="1884">
                  <c:v>15:34:15</c:v>
                </c:pt>
                <c:pt idx="1885">
                  <c:v>15:34:16</c:v>
                </c:pt>
                <c:pt idx="1886">
                  <c:v>15:34:17</c:v>
                </c:pt>
                <c:pt idx="1887">
                  <c:v>15:34:18</c:v>
                </c:pt>
                <c:pt idx="1888">
                  <c:v>15:34:19</c:v>
                </c:pt>
                <c:pt idx="1889">
                  <c:v>15:34:20</c:v>
                </c:pt>
                <c:pt idx="1890">
                  <c:v>15:34:21</c:v>
                </c:pt>
                <c:pt idx="1891">
                  <c:v>15:34:22</c:v>
                </c:pt>
                <c:pt idx="1892">
                  <c:v>15:34:23</c:v>
                </c:pt>
                <c:pt idx="1893">
                  <c:v>15:34:24</c:v>
                </c:pt>
                <c:pt idx="1894">
                  <c:v>15:34:25</c:v>
                </c:pt>
                <c:pt idx="1895">
                  <c:v>15:34:26</c:v>
                </c:pt>
                <c:pt idx="1896">
                  <c:v>15:34:27</c:v>
                </c:pt>
                <c:pt idx="1897">
                  <c:v>15:34:28</c:v>
                </c:pt>
                <c:pt idx="1898">
                  <c:v>15:34:29</c:v>
                </c:pt>
                <c:pt idx="1899">
                  <c:v>15:34:30</c:v>
                </c:pt>
                <c:pt idx="1900">
                  <c:v>15:34:31</c:v>
                </c:pt>
                <c:pt idx="1901">
                  <c:v>15:34:32</c:v>
                </c:pt>
                <c:pt idx="1902">
                  <c:v>15:34:33</c:v>
                </c:pt>
                <c:pt idx="1903">
                  <c:v>15:34:34</c:v>
                </c:pt>
                <c:pt idx="1904">
                  <c:v>15:34:35</c:v>
                </c:pt>
                <c:pt idx="1905">
                  <c:v>15:34:36</c:v>
                </c:pt>
                <c:pt idx="1906">
                  <c:v>15:34:37</c:v>
                </c:pt>
                <c:pt idx="1907">
                  <c:v>15:34:38</c:v>
                </c:pt>
                <c:pt idx="1908">
                  <c:v>15:34:39</c:v>
                </c:pt>
                <c:pt idx="1909">
                  <c:v>15:34:40</c:v>
                </c:pt>
                <c:pt idx="1910">
                  <c:v>15:34:41</c:v>
                </c:pt>
                <c:pt idx="1911">
                  <c:v>15:34:42</c:v>
                </c:pt>
                <c:pt idx="1912">
                  <c:v>15:34:43</c:v>
                </c:pt>
                <c:pt idx="1913">
                  <c:v>15:34:44</c:v>
                </c:pt>
                <c:pt idx="1914">
                  <c:v>15:34:45</c:v>
                </c:pt>
                <c:pt idx="1915">
                  <c:v>15:34:46</c:v>
                </c:pt>
                <c:pt idx="1916">
                  <c:v>15:34:47</c:v>
                </c:pt>
                <c:pt idx="1917">
                  <c:v>15:34:48</c:v>
                </c:pt>
                <c:pt idx="1918">
                  <c:v>15:34:49</c:v>
                </c:pt>
                <c:pt idx="1919">
                  <c:v>15:34:50</c:v>
                </c:pt>
                <c:pt idx="1920">
                  <c:v>15:34:51</c:v>
                </c:pt>
                <c:pt idx="1921">
                  <c:v>15:34:52</c:v>
                </c:pt>
                <c:pt idx="1922">
                  <c:v>15:34:53</c:v>
                </c:pt>
                <c:pt idx="1923">
                  <c:v>15:34:54</c:v>
                </c:pt>
                <c:pt idx="1924">
                  <c:v>15:34:55</c:v>
                </c:pt>
                <c:pt idx="1925">
                  <c:v>15:34:56</c:v>
                </c:pt>
                <c:pt idx="1926">
                  <c:v>15:34:57</c:v>
                </c:pt>
                <c:pt idx="1927">
                  <c:v>15:34:58</c:v>
                </c:pt>
                <c:pt idx="1928">
                  <c:v>15:34:59</c:v>
                </c:pt>
                <c:pt idx="1929">
                  <c:v>15:35:00</c:v>
                </c:pt>
                <c:pt idx="1930">
                  <c:v>15:35:01</c:v>
                </c:pt>
                <c:pt idx="1931">
                  <c:v>15:35:02</c:v>
                </c:pt>
                <c:pt idx="1932">
                  <c:v>15:35:03</c:v>
                </c:pt>
                <c:pt idx="1933">
                  <c:v>15:35:04</c:v>
                </c:pt>
                <c:pt idx="1934">
                  <c:v>15:35:05</c:v>
                </c:pt>
                <c:pt idx="1935">
                  <c:v>15:35:06</c:v>
                </c:pt>
                <c:pt idx="1936">
                  <c:v>15:35:07</c:v>
                </c:pt>
                <c:pt idx="1937">
                  <c:v>15:35:08</c:v>
                </c:pt>
                <c:pt idx="1938">
                  <c:v>15:35:09</c:v>
                </c:pt>
                <c:pt idx="1939">
                  <c:v>15:35:10</c:v>
                </c:pt>
                <c:pt idx="1940">
                  <c:v>15:35:11</c:v>
                </c:pt>
                <c:pt idx="1941">
                  <c:v>15:35:12</c:v>
                </c:pt>
                <c:pt idx="1942">
                  <c:v>15:35:13</c:v>
                </c:pt>
                <c:pt idx="1943">
                  <c:v>15:35:14</c:v>
                </c:pt>
                <c:pt idx="1944">
                  <c:v>15:35:15</c:v>
                </c:pt>
                <c:pt idx="1945">
                  <c:v>15:35:16</c:v>
                </c:pt>
                <c:pt idx="1946">
                  <c:v>15:35:17</c:v>
                </c:pt>
                <c:pt idx="1947">
                  <c:v>15:35:18</c:v>
                </c:pt>
                <c:pt idx="1948">
                  <c:v>15:35:19</c:v>
                </c:pt>
                <c:pt idx="1949">
                  <c:v>15:35:20</c:v>
                </c:pt>
                <c:pt idx="1950">
                  <c:v>15:35:21</c:v>
                </c:pt>
                <c:pt idx="1951">
                  <c:v>15:35:22</c:v>
                </c:pt>
                <c:pt idx="1952">
                  <c:v>15:35:23</c:v>
                </c:pt>
                <c:pt idx="1953">
                  <c:v>15:35:24</c:v>
                </c:pt>
                <c:pt idx="1954">
                  <c:v>15:35:25</c:v>
                </c:pt>
                <c:pt idx="1955">
                  <c:v>15:35:26</c:v>
                </c:pt>
                <c:pt idx="1956">
                  <c:v>15:35:27</c:v>
                </c:pt>
                <c:pt idx="1957">
                  <c:v>15:35:28</c:v>
                </c:pt>
                <c:pt idx="1958">
                  <c:v>15:35:29</c:v>
                </c:pt>
                <c:pt idx="1959">
                  <c:v>15:35:30</c:v>
                </c:pt>
                <c:pt idx="1960">
                  <c:v>15:35:31</c:v>
                </c:pt>
                <c:pt idx="1961">
                  <c:v>15:35:32</c:v>
                </c:pt>
                <c:pt idx="1962">
                  <c:v>15:35:33</c:v>
                </c:pt>
                <c:pt idx="1963">
                  <c:v>15:35:34</c:v>
                </c:pt>
                <c:pt idx="1964">
                  <c:v>15:35:35</c:v>
                </c:pt>
                <c:pt idx="1965">
                  <c:v>15:35:36</c:v>
                </c:pt>
                <c:pt idx="1966">
                  <c:v>15:35:37</c:v>
                </c:pt>
                <c:pt idx="1967">
                  <c:v>15:35:38</c:v>
                </c:pt>
                <c:pt idx="1968">
                  <c:v>15:35:39</c:v>
                </c:pt>
                <c:pt idx="1969">
                  <c:v>15:35:40</c:v>
                </c:pt>
                <c:pt idx="1970">
                  <c:v>15:35:41</c:v>
                </c:pt>
                <c:pt idx="1971">
                  <c:v>15:35:42</c:v>
                </c:pt>
                <c:pt idx="1972">
                  <c:v>15:35:43</c:v>
                </c:pt>
                <c:pt idx="1973">
                  <c:v>15:35:44</c:v>
                </c:pt>
                <c:pt idx="1974">
                  <c:v>15:35:45</c:v>
                </c:pt>
                <c:pt idx="1975">
                  <c:v>15:35:46</c:v>
                </c:pt>
                <c:pt idx="1976">
                  <c:v>15:35:47</c:v>
                </c:pt>
                <c:pt idx="1977">
                  <c:v>15:35:48</c:v>
                </c:pt>
                <c:pt idx="1978">
                  <c:v>15:35:49</c:v>
                </c:pt>
                <c:pt idx="1979">
                  <c:v>15:35:50</c:v>
                </c:pt>
                <c:pt idx="1980">
                  <c:v>15:35:51</c:v>
                </c:pt>
                <c:pt idx="1981">
                  <c:v>15:35:52</c:v>
                </c:pt>
                <c:pt idx="1982">
                  <c:v>15:35:53</c:v>
                </c:pt>
                <c:pt idx="1983">
                  <c:v>15:35:54</c:v>
                </c:pt>
                <c:pt idx="1984">
                  <c:v>15:35:55</c:v>
                </c:pt>
                <c:pt idx="1985">
                  <c:v>15:35:56</c:v>
                </c:pt>
                <c:pt idx="1986">
                  <c:v>15:35:57</c:v>
                </c:pt>
                <c:pt idx="1987">
                  <c:v>15:35:58</c:v>
                </c:pt>
                <c:pt idx="1988">
                  <c:v>15:35:59</c:v>
                </c:pt>
                <c:pt idx="1989">
                  <c:v>15:36:00</c:v>
                </c:pt>
                <c:pt idx="1990">
                  <c:v>15:36:01</c:v>
                </c:pt>
                <c:pt idx="1991">
                  <c:v>15:36:02</c:v>
                </c:pt>
                <c:pt idx="1992">
                  <c:v>15:36:03</c:v>
                </c:pt>
                <c:pt idx="1993">
                  <c:v>15:36:04</c:v>
                </c:pt>
                <c:pt idx="1994">
                  <c:v>15:36:05</c:v>
                </c:pt>
                <c:pt idx="1995">
                  <c:v>15:36:06</c:v>
                </c:pt>
                <c:pt idx="1996">
                  <c:v>15:36:07</c:v>
                </c:pt>
                <c:pt idx="1997">
                  <c:v>15:36:08</c:v>
                </c:pt>
                <c:pt idx="1998">
                  <c:v>15:36:09</c:v>
                </c:pt>
                <c:pt idx="1999">
                  <c:v>15:36:10</c:v>
                </c:pt>
                <c:pt idx="2000">
                  <c:v>15:36:11</c:v>
                </c:pt>
                <c:pt idx="2001">
                  <c:v>15:36:12</c:v>
                </c:pt>
                <c:pt idx="2002">
                  <c:v>15:36:13</c:v>
                </c:pt>
                <c:pt idx="2003">
                  <c:v>15:36:14</c:v>
                </c:pt>
                <c:pt idx="2004">
                  <c:v>15:36:15</c:v>
                </c:pt>
                <c:pt idx="2005">
                  <c:v>15:36:16</c:v>
                </c:pt>
                <c:pt idx="2006">
                  <c:v>15:36:17</c:v>
                </c:pt>
                <c:pt idx="2007">
                  <c:v>15:36:18</c:v>
                </c:pt>
                <c:pt idx="2008">
                  <c:v>15:36:19</c:v>
                </c:pt>
                <c:pt idx="2009">
                  <c:v>15:36:20</c:v>
                </c:pt>
                <c:pt idx="2010">
                  <c:v>15:36:21</c:v>
                </c:pt>
                <c:pt idx="2011">
                  <c:v>15:36:22</c:v>
                </c:pt>
                <c:pt idx="2012">
                  <c:v>15:36:23</c:v>
                </c:pt>
                <c:pt idx="2013">
                  <c:v>15:36:24</c:v>
                </c:pt>
                <c:pt idx="2014">
                  <c:v>15:36:25</c:v>
                </c:pt>
                <c:pt idx="2015">
                  <c:v>15:36:26</c:v>
                </c:pt>
                <c:pt idx="2016">
                  <c:v>15:36:27</c:v>
                </c:pt>
                <c:pt idx="2017">
                  <c:v>15:36:28</c:v>
                </c:pt>
                <c:pt idx="2018">
                  <c:v>15:36:29</c:v>
                </c:pt>
                <c:pt idx="2019">
                  <c:v>15:36:30</c:v>
                </c:pt>
                <c:pt idx="2020">
                  <c:v>15:36:31</c:v>
                </c:pt>
                <c:pt idx="2021">
                  <c:v>15:36:32</c:v>
                </c:pt>
                <c:pt idx="2022">
                  <c:v>15:36:33</c:v>
                </c:pt>
                <c:pt idx="2023">
                  <c:v>15:36:34</c:v>
                </c:pt>
                <c:pt idx="2024">
                  <c:v>15:36:35</c:v>
                </c:pt>
                <c:pt idx="2025">
                  <c:v>15:36:36</c:v>
                </c:pt>
                <c:pt idx="2026">
                  <c:v>15:36:37</c:v>
                </c:pt>
                <c:pt idx="2027">
                  <c:v>15:36:38</c:v>
                </c:pt>
                <c:pt idx="2028">
                  <c:v>15:36:39</c:v>
                </c:pt>
                <c:pt idx="2029">
                  <c:v>15:36:40</c:v>
                </c:pt>
                <c:pt idx="2030">
                  <c:v>15:36:41</c:v>
                </c:pt>
                <c:pt idx="2031">
                  <c:v>15:36:42</c:v>
                </c:pt>
                <c:pt idx="2032">
                  <c:v>15:36:43</c:v>
                </c:pt>
                <c:pt idx="2033">
                  <c:v>15:36:44</c:v>
                </c:pt>
                <c:pt idx="2034">
                  <c:v>15:36:45</c:v>
                </c:pt>
                <c:pt idx="2035">
                  <c:v>15:36:46</c:v>
                </c:pt>
                <c:pt idx="2036">
                  <c:v>15:36:47</c:v>
                </c:pt>
                <c:pt idx="2037">
                  <c:v>15:36:48</c:v>
                </c:pt>
                <c:pt idx="2038">
                  <c:v>15:36:49</c:v>
                </c:pt>
                <c:pt idx="2039">
                  <c:v>15:36:50</c:v>
                </c:pt>
                <c:pt idx="2040">
                  <c:v>15:36:51</c:v>
                </c:pt>
                <c:pt idx="2041">
                  <c:v>15:36:52</c:v>
                </c:pt>
                <c:pt idx="2042">
                  <c:v>15:36:53</c:v>
                </c:pt>
                <c:pt idx="2043">
                  <c:v>15:36:54</c:v>
                </c:pt>
                <c:pt idx="2044">
                  <c:v>15:36:55</c:v>
                </c:pt>
                <c:pt idx="2045">
                  <c:v>15:36:56</c:v>
                </c:pt>
                <c:pt idx="2046">
                  <c:v>15:36:57</c:v>
                </c:pt>
                <c:pt idx="2047">
                  <c:v>15:36:58</c:v>
                </c:pt>
                <c:pt idx="2048">
                  <c:v>15:36:59</c:v>
                </c:pt>
                <c:pt idx="2049">
                  <c:v>15:37:00</c:v>
                </c:pt>
                <c:pt idx="2050">
                  <c:v>15:37:01</c:v>
                </c:pt>
                <c:pt idx="2051">
                  <c:v>15:37:02</c:v>
                </c:pt>
                <c:pt idx="2052">
                  <c:v>15:37:03</c:v>
                </c:pt>
                <c:pt idx="2053">
                  <c:v>15:37:04</c:v>
                </c:pt>
                <c:pt idx="2054">
                  <c:v>15:37:05</c:v>
                </c:pt>
                <c:pt idx="2055">
                  <c:v>15:37:06</c:v>
                </c:pt>
                <c:pt idx="2056">
                  <c:v>15:37:07</c:v>
                </c:pt>
                <c:pt idx="2057">
                  <c:v>15:37:08</c:v>
                </c:pt>
                <c:pt idx="2058">
                  <c:v>15:37:09</c:v>
                </c:pt>
                <c:pt idx="2059">
                  <c:v>15:37:10</c:v>
                </c:pt>
                <c:pt idx="2060">
                  <c:v>15:37:11</c:v>
                </c:pt>
                <c:pt idx="2061">
                  <c:v>15:37:12</c:v>
                </c:pt>
                <c:pt idx="2062">
                  <c:v>15:37:13</c:v>
                </c:pt>
                <c:pt idx="2063">
                  <c:v>15:37:14</c:v>
                </c:pt>
                <c:pt idx="2064">
                  <c:v>15:37:15</c:v>
                </c:pt>
                <c:pt idx="2065">
                  <c:v>15:37:16</c:v>
                </c:pt>
                <c:pt idx="2066">
                  <c:v>15:37:17</c:v>
                </c:pt>
                <c:pt idx="2067">
                  <c:v>15:37:18</c:v>
                </c:pt>
                <c:pt idx="2068">
                  <c:v>15:37:19</c:v>
                </c:pt>
                <c:pt idx="2069">
                  <c:v>15:37:20</c:v>
                </c:pt>
                <c:pt idx="2070">
                  <c:v>15:37:21</c:v>
                </c:pt>
                <c:pt idx="2071">
                  <c:v>15:37:22</c:v>
                </c:pt>
                <c:pt idx="2072">
                  <c:v>15:37:23</c:v>
                </c:pt>
                <c:pt idx="2073">
                  <c:v>15:37:24</c:v>
                </c:pt>
                <c:pt idx="2074">
                  <c:v>15:37:25</c:v>
                </c:pt>
                <c:pt idx="2075">
                  <c:v>15:37:26</c:v>
                </c:pt>
                <c:pt idx="2076">
                  <c:v>15:37:27</c:v>
                </c:pt>
                <c:pt idx="2077">
                  <c:v>15:37:28</c:v>
                </c:pt>
                <c:pt idx="2078">
                  <c:v>15:37:29</c:v>
                </c:pt>
                <c:pt idx="2079">
                  <c:v>15:37:30</c:v>
                </c:pt>
                <c:pt idx="2080">
                  <c:v>15:37:31</c:v>
                </c:pt>
                <c:pt idx="2081">
                  <c:v>15:37:32</c:v>
                </c:pt>
                <c:pt idx="2082">
                  <c:v>15:37:33</c:v>
                </c:pt>
                <c:pt idx="2083">
                  <c:v>15:37:34</c:v>
                </c:pt>
                <c:pt idx="2084">
                  <c:v>15:37:35</c:v>
                </c:pt>
                <c:pt idx="2085">
                  <c:v>15:37:36</c:v>
                </c:pt>
                <c:pt idx="2086">
                  <c:v>15:37:37</c:v>
                </c:pt>
                <c:pt idx="2087">
                  <c:v>15:37:38</c:v>
                </c:pt>
                <c:pt idx="2088">
                  <c:v>15:37:39</c:v>
                </c:pt>
                <c:pt idx="2089">
                  <c:v>15:37:40</c:v>
                </c:pt>
                <c:pt idx="2090">
                  <c:v>15:37:41</c:v>
                </c:pt>
                <c:pt idx="2091">
                  <c:v>15:37:42</c:v>
                </c:pt>
                <c:pt idx="2092">
                  <c:v>15:37:43</c:v>
                </c:pt>
                <c:pt idx="2093">
                  <c:v>15:37:44</c:v>
                </c:pt>
                <c:pt idx="2094">
                  <c:v>15:37:45</c:v>
                </c:pt>
                <c:pt idx="2095">
                  <c:v>15:37:46</c:v>
                </c:pt>
                <c:pt idx="2096">
                  <c:v>15:37:47</c:v>
                </c:pt>
                <c:pt idx="2097">
                  <c:v>15:37:48</c:v>
                </c:pt>
                <c:pt idx="2098">
                  <c:v>15:37:49</c:v>
                </c:pt>
                <c:pt idx="2099">
                  <c:v>15:37:50</c:v>
                </c:pt>
                <c:pt idx="2100">
                  <c:v>15:37:51</c:v>
                </c:pt>
                <c:pt idx="2101">
                  <c:v>15:37:52</c:v>
                </c:pt>
                <c:pt idx="2102">
                  <c:v>15:37:53</c:v>
                </c:pt>
                <c:pt idx="2103">
                  <c:v>15:37:54</c:v>
                </c:pt>
                <c:pt idx="2104">
                  <c:v>15:37:55</c:v>
                </c:pt>
                <c:pt idx="2105">
                  <c:v>15:37:56</c:v>
                </c:pt>
                <c:pt idx="2106">
                  <c:v>15:37:57</c:v>
                </c:pt>
                <c:pt idx="2107">
                  <c:v>15:37:58</c:v>
                </c:pt>
                <c:pt idx="2108">
                  <c:v>15:37:59</c:v>
                </c:pt>
                <c:pt idx="2109">
                  <c:v>15:38:00</c:v>
                </c:pt>
                <c:pt idx="2110">
                  <c:v>15:38:01</c:v>
                </c:pt>
                <c:pt idx="2111">
                  <c:v>15:38:02</c:v>
                </c:pt>
                <c:pt idx="2112">
                  <c:v>15:38:03</c:v>
                </c:pt>
                <c:pt idx="2113">
                  <c:v>15:38:04</c:v>
                </c:pt>
                <c:pt idx="2114">
                  <c:v>15:38:05</c:v>
                </c:pt>
                <c:pt idx="2115">
                  <c:v>15:38:06</c:v>
                </c:pt>
                <c:pt idx="2116">
                  <c:v>15:38:07</c:v>
                </c:pt>
                <c:pt idx="2117">
                  <c:v>15:38:08</c:v>
                </c:pt>
                <c:pt idx="2118">
                  <c:v>15:38:09</c:v>
                </c:pt>
                <c:pt idx="2119">
                  <c:v>15:38:10</c:v>
                </c:pt>
                <c:pt idx="2120">
                  <c:v>15:38:11</c:v>
                </c:pt>
                <c:pt idx="2121">
                  <c:v>15:38:12</c:v>
                </c:pt>
                <c:pt idx="2122">
                  <c:v>15:38:13</c:v>
                </c:pt>
                <c:pt idx="2123">
                  <c:v>15:38:14</c:v>
                </c:pt>
                <c:pt idx="2124">
                  <c:v>15:38:15</c:v>
                </c:pt>
                <c:pt idx="2125">
                  <c:v>15:38:16</c:v>
                </c:pt>
                <c:pt idx="2126">
                  <c:v>15:38:17</c:v>
                </c:pt>
                <c:pt idx="2127">
                  <c:v>15:38:18</c:v>
                </c:pt>
                <c:pt idx="2128">
                  <c:v>15:38:19</c:v>
                </c:pt>
                <c:pt idx="2129">
                  <c:v>15:38:20</c:v>
                </c:pt>
                <c:pt idx="2130">
                  <c:v>15:38:21</c:v>
                </c:pt>
                <c:pt idx="2131">
                  <c:v>15:38:22</c:v>
                </c:pt>
                <c:pt idx="2132">
                  <c:v>15:38:23</c:v>
                </c:pt>
                <c:pt idx="2133">
                  <c:v>15:38:24</c:v>
                </c:pt>
                <c:pt idx="2134">
                  <c:v>15:38:25</c:v>
                </c:pt>
                <c:pt idx="2135">
                  <c:v>15:38:26</c:v>
                </c:pt>
                <c:pt idx="2136">
                  <c:v>15:38:27</c:v>
                </c:pt>
                <c:pt idx="2137">
                  <c:v>15:38:28</c:v>
                </c:pt>
                <c:pt idx="2138">
                  <c:v>15:38:29</c:v>
                </c:pt>
                <c:pt idx="2139">
                  <c:v>15:38:30</c:v>
                </c:pt>
                <c:pt idx="2140">
                  <c:v>15:38:31</c:v>
                </c:pt>
                <c:pt idx="2141">
                  <c:v>15:38:32</c:v>
                </c:pt>
                <c:pt idx="2142">
                  <c:v>15:38:33</c:v>
                </c:pt>
                <c:pt idx="2143">
                  <c:v>15:38:34</c:v>
                </c:pt>
                <c:pt idx="2144">
                  <c:v>15:38:35</c:v>
                </c:pt>
                <c:pt idx="2145">
                  <c:v>15:38:36</c:v>
                </c:pt>
                <c:pt idx="2146">
                  <c:v>15:38:37</c:v>
                </c:pt>
                <c:pt idx="2147">
                  <c:v>15:38:38</c:v>
                </c:pt>
                <c:pt idx="2148">
                  <c:v>15:38:39</c:v>
                </c:pt>
                <c:pt idx="2149">
                  <c:v>15:38:40</c:v>
                </c:pt>
                <c:pt idx="2150">
                  <c:v>15:38:41</c:v>
                </c:pt>
                <c:pt idx="2151">
                  <c:v>15:38:42</c:v>
                </c:pt>
                <c:pt idx="2152">
                  <c:v>15:38:43</c:v>
                </c:pt>
                <c:pt idx="2153">
                  <c:v>15:38:44</c:v>
                </c:pt>
                <c:pt idx="2154">
                  <c:v>15:38:45</c:v>
                </c:pt>
                <c:pt idx="2155">
                  <c:v>15:38:46</c:v>
                </c:pt>
                <c:pt idx="2156">
                  <c:v>15:38:47</c:v>
                </c:pt>
                <c:pt idx="2157">
                  <c:v>15:38:48</c:v>
                </c:pt>
                <c:pt idx="2158">
                  <c:v>15:38:49</c:v>
                </c:pt>
                <c:pt idx="2159">
                  <c:v>15:38:50</c:v>
                </c:pt>
                <c:pt idx="2160">
                  <c:v>15:38:51</c:v>
                </c:pt>
                <c:pt idx="2161">
                  <c:v>15:38:52</c:v>
                </c:pt>
                <c:pt idx="2162">
                  <c:v>15:38:53</c:v>
                </c:pt>
                <c:pt idx="2163">
                  <c:v>15:38:54</c:v>
                </c:pt>
                <c:pt idx="2164">
                  <c:v>15:38:55</c:v>
                </c:pt>
                <c:pt idx="2165">
                  <c:v>15:38:56</c:v>
                </c:pt>
                <c:pt idx="2166">
                  <c:v>15:38:57</c:v>
                </c:pt>
                <c:pt idx="2167">
                  <c:v>15:38:58</c:v>
                </c:pt>
                <c:pt idx="2168">
                  <c:v>15:38:59</c:v>
                </c:pt>
                <c:pt idx="2169">
                  <c:v>15:39:00</c:v>
                </c:pt>
                <c:pt idx="2170">
                  <c:v>15:39:01</c:v>
                </c:pt>
                <c:pt idx="2171">
                  <c:v>15:39:02</c:v>
                </c:pt>
                <c:pt idx="2172">
                  <c:v>15:39:03</c:v>
                </c:pt>
                <c:pt idx="2173">
                  <c:v>15:39:04</c:v>
                </c:pt>
                <c:pt idx="2174">
                  <c:v>15:39:05</c:v>
                </c:pt>
                <c:pt idx="2175">
                  <c:v>15:39:06</c:v>
                </c:pt>
                <c:pt idx="2176">
                  <c:v>15:39:07</c:v>
                </c:pt>
                <c:pt idx="2177">
                  <c:v>15:39:08</c:v>
                </c:pt>
                <c:pt idx="2178">
                  <c:v>15:39:09</c:v>
                </c:pt>
                <c:pt idx="2179">
                  <c:v>15:39:10</c:v>
                </c:pt>
                <c:pt idx="2180">
                  <c:v>15:39:11</c:v>
                </c:pt>
                <c:pt idx="2181">
                  <c:v>15:39:12</c:v>
                </c:pt>
                <c:pt idx="2182">
                  <c:v>15:39:13</c:v>
                </c:pt>
                <c:pt idx="2183">
                  <c:v>15:39:14</c:v>
                </c:pt>
                <c:pt idx="2184">
                  <c:v>15:39:15</c:v>
                </c:pt>
                <c:pt idx="2185">
                  <c:v>15:39:16</c:v>
                </c:pt>
                <c:pt idx="2186">
                  <c:v>15:39:17</c:v>
                </c:pt>
                <c:pt idx="2187">
                  <c:v>15:39:18</c:v>
                </c:pt>
                <c:pt idx="2188">
                  <c:v>15:39:19</c:v>
                </c:pt>
                <c:pt idx="2189">
                  <c:v>15:39:20</c:v>
                </c:pt>
                <c:pt idx="2190">
                  <c:v>15:39:21</c:v>
                </c:pt>
                <c:pt idx="2191">
                  <c:v>15:39:22</c:v>
                </c:pt>
                <c:pt idx="2192">
                  <c:v>15:39:23</c:v>
                </c:pt>
                <c:pt idx="2193">
                  <c:v>15:39:24</c:v>
                </c:pt>
                <c:pt idx="2194">
                  <c:v>15:39:25</c:v>
                </c:pt>
                <c:pt idx="2195">
                  <c:v>15:39:26</c:v>
                </c:pt>
                <c:pt idx="2196">
                  <c:v>15:39:27</c:v>
                </c:pt>
                <c:pt idx="2197">
                  <c:v>15:39:28</c:v>
                </c:pt>
                <c:pt idx="2198">
                  <c:v>15:39:29</c:v>
                </c:pt>
                <c:pt idx="2199">
                  <c:v>15:39:30</c:v>
                </c:pt>
                <c:pt idx="2200">
                  <c:v>15:39:31</c:v>
                </c:pt>
                <c:pt idx="2201">
                  <c:v>15:39:32</c:v>
                </c:pt>
                <c:pt idx="2202">
                  <c:v>15:39:33</c:v>
                </c:pt>
                <c:pt idx="2203">
                  <c:v>15:39:34</c:v>
                </c:pt>
                <c:pt idx="2204">
                  <c:v>15:39:35</c:v>
                </c:pt>
                <c:pt idx="2205">
                  <c:v>15:39:36</c:v>
                </c:pt>
                <c:pt idx="2206">
                  <c:v>15:39:37</c:v>
                </c:pt>
                <c:pt idx="2207">
                  <c:v>15:39:38</c:v>
                </c:pt>
                <c:pt idx="2208">
                  <c:v>15:39:39</c:v>
                </c:pt>
                <c:pt idx="2209">
                  <c:v>15:39:40</c:v>
                </c:pt>
                <c:pt idx="2210">
                  <c:v>15:39:41</c:v>
                </c:pt>
                <c:pt idx="2211">
                  <c:v>15:39:42</c:v>
                </c:pt>
                <c:pt idx="2212">
                  <c:v>15:39:43</c:v>
                </c:pt>
                <c:pt idx="2213">
                  <c:v>15:39:44</c:v>
                </c:pt>
                <c:pt idx="2214">
                  <c:v>15:39:45</c:v>
                </c:pt>
                <c:pt idx="2215">
                  <c:v>15:39:46</c:v>
                </c:pt>
                <c:pt idx="2216">
                  <c:v>15:39:47</c:v>
                </c:pt>
                <c:pt idx="2217">
                  <c:v>15:39:48</c:v>
                </c:pt>
                <c:pt idx="2218">
                  <c:v>15:39:49</c:v>
                </c:pt>
                <c:pt idx="2219">
                  <c:v>15:39:50</c:v>
                </c:pt>
                <c:pt idx="2220">
                  <c:v>15:39:51</c:v>
                </c:pt>
                <c:pt idx="2221">
                  <c:v>15:39:52</c:v>
                </c:pt>
                <c:pt idx="2222">
                  <c:v>15:39:53</c:v>
                </c:pt>
                <c:pt idx="2223">
                  <c:v>15:39:54</c:v>
                </c:pt>
                <c:pt idx="2224">
                  <c:v>15:39:55</c:v>
                </c:pt>
                <c:pt idx="2225">
                  <c:v>15:39:56</c:v>
                </c:pt>
                <c:pt idx="2226">
                  <c:v>15:39:57</c:v>
                </c:pt>
                <c:pt idx="2227">
                  <c:v>15:39:58</c:v>
                </c:pt>
                <c:pt idx="2228">
                  <c:v>15:39:59</c:v>
                </c:pt>
                <c:pt idx="2229">
                  <c:v>15:40:00</c:v>
                </c:pt>
                <c:pt idx="2230">
                  <c:v>15:40:01</c:v>
                </c:pt>
                <c:pt idx="2231">
                  <c:v>15:40:02</c:v>
                </c:pt>
                <c:pt idx="2232">
                  <c:v>15:40:03</c:v>
                </c:pt>
                <c:pt idx="2233">
                  <c:v>15:40:04</c:v>
                </c:pt>
                <c:pt idx="2234">
                  <c:v>15:40:05</c:v>
                </c:pt>
                <c:pt idx="2235">
                  <c:v>15:40:06</c:v>
                </c:pt>
                <c:pt idx="2236">
                  <c:v>15:40:07</c:v>
                </c:pt>
                <c:pt idx="2237">
                  <c:v>15:40:08</c:v>
                </c:pt>
                <c:pt idx="2238">
                  <c:v>15:40:09</c:v>
                </c:pt>
                <c:pt idx="2239">
                  <c:v>15:40:10</c:v>
                </c:pt>
                <c:pt idx="2240">
                  <c:v>15:40:11</c:v>
                </c:pt>
                <c:pt idx="2241">
                  <c:v>15:40:12</c:v>
                </c:pt>
                <c:pt idx="2242">
                  <c:v>15:40:13</c:v>
                </c:pt>
                <c:pt idx="2243">
                  <c:v>15:40:14</c:v>
                </c:pt>
                <c:pt idx="2244">
                  <c:v>15:40:15</c:v>
                </c:pt>
                <c:pt idx="2245">
                  <c:v>15:40:16</c:v>
                </c:pt>
                <c:pt idx="2246">
                  <c:v>15:40:17</c:v>
                </c:pt>
                <c:pt idx="2247">
                  <c:v>15:40:18</c:v>
                </c:pt>
                <c:pt idx="2248">
                  <c:v>15:40:19</c:v>
                </c:pt>
                <c:pt idx="2249">
                  <c:v>15:40:20</c:v>
                </c:pt>
                <c:pt idx="2250">
                  <c:v>15:40:21</c:v>
                </c:pt>
                <c:pt idx="2251">
                  <c:v>15:40:22</c:v>
                </c:pt>
                <c:pt idx="2252">
                  <c:v>15:40:23</c:v>
                </c:pt>
                <c:pt idx="2253">
                  <c:v>15:40:24</c:v>
                </c:pt>
                <c:pt idx="2254">
                  <c:v>15:40:25</c:v>
                </c:pt>
                <c:pt idx="2255">
                  <c:v>15:40:26</c:v>
                </c:pt>
                <c:pt idx="2256">
                  <c:v>15:40:27</c:v>
                </c:pt>
                <c:pt idx="2257">
                  <c:v>15:40:28</c:v>
                </c:pt>
                <c:pt idx="2258">
                  <c:v>15:40:29</c:v>
                </c:pt>
                <c:pt idx="2259">
                  <c:v>15:40:30</c:v>
                </c:pt>
                <c:pt idx="2260">
                  <c:v>15:40:31</c:v>
                </c:pt>
                <c:pt idx="2261">
                  <c:v>15:40:32</c:v>
                </c:pt>
                <c:pt idx="2262">
                  <c:v>15:40:33</c:v>
                </c:pt>
                <c:pt idx="2263">
                  <c:v>15:40:34</c:v>
                </c:pt>
                <c:pt idx="2264">
                  <c:v>15:40:35</c:v>
                </c:pt>
                <c:pt idx="2265">
                  <c:v>15:40:36</c:v>
                </c:pt>
                <c:pt idx="2266">
                  <c:v>15:40:37</c:v>
                </c:pt>
                <c:pt idx="2267">
                  <c:v>15:40:38</c:v>
                </c:pt>
                <c:pt idx="2268">
                  <c:v>15:40:39</c:v>
                </c:pt>
                <c:pt idx="2269">
                  <c:v>15:40:40</c:v>
                </c:pt>
                <c:pt idx="2270">
                  <c:v>15:40:41</c:v>
                </c:pt>
                <c:pt idx="2271">
                  <c:v>15:40:42</c:v>
                </c:pt>
                <c:pt idx="2272">
                  <c:v>15:40:43</c:v>
                </c:pt>
                <c:pt idx="2273">
                  <c:v>15:40:44</c:v>
                </c:pt>
                <c:pt idx="2274">
                  <c:v>15:40:45</c:v>
                </c:pt>
                <c:pt idx="2275">
                  <c:v>15:40:46</c:v>
                </c:pt>
                <c:pt idx="2276">
                  <c:v>15:40:47</c:v>
                </c:pt>
                <c:pt idx="2277">
                  <c:v>15:40:48</c:v>
                </c:pt>
                <c:pt idx="2278">
                  <c:v>15:40:49</c:v>
                </c:pt>
                <c:pt idx="2279">
                  <c:v>15:40:50</c:v>
                </c:pt>
                <c:pt idx="2280">
                  <c:v>15:40:51</c:v>
                </c:pt>
                <c:pt idx="2281">
                  <c:v>15:40:52</c:v>
                </c:pt>
                <c:pt idx="2282">
                  <c:v>15:40:53</c:v>
                </c:pt>
                <c:pt idx="2283">
                  <c:v>15:40:54</c:v>
                </c:pt>
                <c:pt idx="2284">
                  <c:v>15:40:55</c:v>
                </c:pt>
                <c:pt idx="2285">
                  <c:v>15:40:56</c:v>
                </c:pt>
                <c:pt idx="2286">
                  <c:v>15:40:57</c:v>
                </c:pt>
                <c:pt idx="2287">
                  <c:v>15:40:58</c:v>
                </c:pt>
                <c:pt idx="2288">
                  <c:v>15:40:59</c:v>
                </c:pt>
                <c:pt idx="2289">
                  <c:v>15:41:00</c:v>
                </c:pt>
                <c:pt idx="2290">
                  <c:v>15:41:01</c:v>
                </c:pt>
                <c:pt idx="2291">
                  <c:v>15:41:02</c:v>
                </c:pt>
                <c:pt idx="2292">
                  <c:v>15:41:03</c:v>
                </c:pt>
                <c:pt idx="2293">
                  <c:v>15:41:04</c:v>
                </c:pt>
                <c:pt idx="2294">
                  <c:v>15:41:05</c:v>
                </c:pt>
                <c:pt idx="2295">
                  <c:v>15:41:06</c:v>
                </c:pt>
                <c:pt idx="2296">
                  <c:v>15:41:07</c:v>
                </c:pt>
                <c:pt idx="2297">
                  <c:v>15:41:08</c:v>
                </c:pt>
                <c:pt idx="2298">
                  <c:v>15:41:09</c:v>
                </c:pt>
                <c:pt idx="2299">
                  <c:v>15:41:10</c:v>
                </c:pt>
                <c:pt idx="2300">
                  <c:v>15:41:11</c:v>
                </c:pt>
                <c:pt idx="2301">
                  <c:v>15:41:12</c:v>
                </c:pt>
                <c:pt idx="2302">
                  <c:v>15:41:13</c:v>
                </c:pt>
                <c:pt idx="2303">
                  <c:v>15:41:14</c:v>
                </c:pt>
                <c:pt idx="2304">
                  <c:v>15:41:15</c:v>
                </c:pt>
                <c:pt idx="2305">
                  <c:v>15:41:16</c:v>
                </c:pt>
                <c:pt idx="2306">
                  <c:v>15:41:17</c:v>
                </c:pt>
                <c:pt idx="2307">
                  <c:v>15:41:18</c:v>
                </c:pt>
                <c:pt idx="2308">
                  <c:v>15:41:19</c:v>
                </c:pt>
                <c:pt idx="2309">
                  <c:v>15:41:20</c:v>
                </c:pt>
                <c:pt idx="2310">
                  <c:v>15:41:21</c:v>
                </c:pt>
                <c:pt idx="2311">
                  <c:v>15:41:22</c:v>
                </c:pt>
                <c:pt idx="2312">
                  <c:v>15:41:23</c:v>
                </c:pt>
                <c:pt idx="2313">
                  <c:v>15:41:24</c:v>
                </c:pt>
                <c:pt idx="2314">
                  <c:v>15:41:25</c:v>
                </c:pt>
                <c:pt idx="2315">
                  <c:v>15:41:26</c:v>
                </c:pt>
                <c:pt idx="2316">
                  <c:v>15:41:27</c:v>
                </c:pt>
                <c:pt idx="2317">
                  <c:v>15:41:28</c:v>
                </c:pt>
                <c:pt idx="2318">
                  <c:v>15:41:29</c:v>
                </c:pt>
                <c:pt idx="2319">
                  <c:v>15:41:30</c:v>
                </c:pt>
                <c:pt idx="2320">
                  <c:v>15:41:31</c:v>
                </c:pt>
                <c:pt idx="2321">
                  <c:v>15:41:32</c:v>
                </c:pt>
                <c:pt idx="2322">
                  <c:v>15:41:33</c:v>
                </c:pt>
                <c:pt idx="2323">
                  <c:v>15:41:34</c:v>
                </c:pt>
                <c:pt idx="2324">
                  <c:v>15:41:35</c:v>
                </c:pt>
                <c:pt idx="2325">
                  <c:v>15:41:36</c:v>
                </c:pt>
                <c:pt idx="2326">
                  <c:v>15:41:37</c:v>
                </c:pt>
                <c:pt idx="2327">
                  <c:v>15:41:38</c:v>
                </c:pt>
                <c:pt idx="2328">
                  <c:v>15:41:39</c:v>
                </c:pt>
                <c:pt idx="2329">
                  <c:v>15:41:40</c:v>
                </c:pt>
                <c:pt idx="2330">
                  <c:v>15:41:41</c:v>
                </c:pt>
                <c:pt idx="2331">
                  <c:v>15:41:42</c:v>
                </c:pt>
                <c:pt idx="2332">
                  <c:v>15:41:43</c:v>
                </c:pt>
                <c:pt idx="2333">
                  <c:v>15:41:44</c:v>
                </c:pt>
                <c:pt idx="2334">
                  <c:v>15:41:45</c:v>
                </c:pt>
                <c:pt idx="2335">
                  <c:v>15:41:46</c:v>
                </c:pt>
                <c:pt idx="2336">
                  <c:v>15:41:47</c:v>
                </c:pt>
                <c:pt idx="2337">
                  <c:v>15:41:48</c:v>
                </c:pt>
                <c:pt idx="2338">
                  <c:v>15:41:49</c:v>
                </c:pt>
                <c:pt idx="2339">
                  <c:v>15:41:50</c:v>
                </c:pt>
                <c:pt idx="2340">
                  <c:v>15:41:51</c:v>
                </c:pt>
                <c:pt idx="2341">
                  <c:v>15:41:52</c:v>
                </c:pt>
                <c:pt idx="2342">
                  <c:v>15:41:53</c:v>
                </c:pt>
                <c:pt idx="2343">
                  <c:v>15:41:54</c:v>
                </c:pt>
                <c:pt idx="2344">
                  <c:v>15:41:55</c:v>
                </c:pt>
                <c:pt idx="2345">
                  <c:v>15:41:56</c:v>
                </c:pt>
                <c:pt idx="2346">
                  <c:v>15:41:57</c:v>
                </c:pt>
                <c:pt idx="2347">
                  <c:v>15:41:58</c:v>
                </c:pt>
                <c:pt idx="2348">
                  <c:v>15:41:59</c:v>
                </c:pt>
                <c:pt idx="2349">
                  <c:v>15:42:00</c:v>
                </c:pt>
                <c:pt idx="2350">
                  <c:v>15:42:01</c:v>
                </c:pt>
                <c:pt idx="2351">
                  <c:v>15:42:02</c:v>
                </c:pt>
                <c:pt idx="2352">
                  <c:v>15:42:03</c:v>
                </c:pt>
                <c:pt idx="2353">
                  <c:v>15:42:04</c:v>
                </c:pt>
                <c:pt idx="2354">
                  <c:v>15:42:05</c:v>
                </c:pt>
                <c:pt idx="2355">
                  <c:v>15:42:06</c:v>
                </c:pt>
                <c:pt idx="2356">
                  <c:v>15:42:07</c:v>
                </c:pt>
                <c:pt idx="2357">
                  <c:v>15:42:08</c:v>
                </c:pt>
                <c:pt idx="2358">
                  <c:v>15:42:09</c:v>
                </c:pt>
                <c:pt idx="2359">
                  <c:v>15:42:10</c:v>
                </c:pt>
                <c:pt idx="2360">
                  <c:v>15:42:11</c:v>
                </c:pt>
                <c:pt idx="2361">
                  <c:v>15:42:12</c:v>
                </c:pt>
                <c:pt idx="2362">
                  <c:v>15:42:13</c:v>
                </c:pt>
                <c:pt idx="2363">
                  <c:v>15:42:14</c:v>
                </c:pt>
                <c:pt idx="2364">
                  <c:v>15:42:15</c:v>
                </c:pt>
                <c:pt idx="2365">
                  <c:v>15:42:16</c:v>
                </c:pt>
                <c:pt idx="2366">
                  <c:v>15:42:17</c:v>
                </c:pt>
                <c:pt idx="2367">
                  <c:v>15:42:18</c:v>
                </c:pt>
                <c:pt idx="2368">
                  <c:v>15:42:19</c:v>
                </c:pt>
                <c:pt idx="2369">
                  <c:v>15:42:20</c:v>
                </c:pt>
                <c:pt idx="2370">
                  <c:v>15:42:21</c:v>
                </c:pt>
                <c:pt idx="2371">
                  <c:v>15:42:22</c:v>
                </c:pt>
                <c:pt idx="2372">
                  <c:v>15:42:23</c:v>
                </c:pt>
                <c:pt idx="2373">
                  <c:v>15:42:24</c:v>
                </c:pt>
                <c:pt idx="2374">
                  <c:v>15:42:25</c:v>
                </c:pt>
                <c:pt idx="2375">
                  <c:v>15:42:26</c:v>
                </c:pt>
                <c:pt idx="2376">
                  <c:v>15:42:27</c:v>
                </c:pt>
                <c:pt idx="2377">
                  <c:v>15:42:28</c:v>
                </c:pt>
                <c:pt idx="2378">
                  <c:v>15:42:29</c:v>
                </c:pt>
                <c:pt idx="2379">
                  <c:v>15:42:30</c:v>
                </c:pt>
                <c:pt idx="2380">
                  <c:v>15:42:31</c:v>
                </c:pt>
                <c:pt idx="2381">
                  <c:v>15:42:32</c:v>
                </c:pt>
                <c:pt idx="2382">
                  <c:v>15:42:33</c:v>
                </c:pt>
                <c:pt idx="2383">
                  <c:v>15:42:34</c:v>
                </c:pt>
                <c:pt idx="2384">
                  <c:v>15:42:35</c:v>
                </c:pt>
                <c:pt idx="2385">
                  <c:v>15:42:36</c:v>
                </c:pt>
                <c:pt idx="2386">
                  <c:v>15:42:37</c:v>
                </c:pt>
                <c:pt idx="2387">
                  <c:v>15:42:38</c:v>
                </c:pt>
                <c:pt idx="2388">
                  <c:v>15:42:39</c:v>
                </c:pt>
                <c:pt idx="2389">
                  <c:v>15:42:40</c:v>
                </c:pt>
                <c:pt idx="2390">
                  <c:v>15:42:41</c:v>
                </c:pt>
                <c:pt idx="2391">
                  <c:v>15:42:42</c:v>
                </c:pt>
                <c:pt idx="2392">
                  <c:v>15:42:43</c:v>
                </c:pt>
                <c:pt idx="2393">
                  <c:v>15:42:44</c:v>
                </c:pt>
                <c:pt idx="2394">
                  <c:v>15:42:45</c:v>
                </c:pt>
                <c:pt idx="2395">
                  <c:v>15:42:46</c:v>
                </c:pt>
                <c:pt idx="2396">
                  <c:v>15:42:47</c:v>
                </c:pt>
                <c:pt idx="2397">
                  <c:v>15:42:48</c:v>
                </c:pt>
                <c:pt idx="2398">
                  <c:v>15:42:49</c:v>
                </c:pt>
                <c:pt idx="2399">
                  <c:v>15:42:50</c:v>
                </c:pt>
                <c:pt idx="2400">
                  <c:v>15:42:51</c:v>
                </c:pt>
                <c:pt idx="2401">
                  <c:v>15:42:52</c:v>
                </c:pt>
                <c:pt idx="2402">
                  <c:v>15:42:53</c:v>
                </c:pt>
                <c:pt idx="2403">
                  <c:v>15:42:54</c:v>
                </c:pt>
                <c:pt idx="2404">
                  <c:v>15:42:55</c:v>
                </c:pt>
                <c:pt idx="2405">
                  <c:v>15:42:56</c:v>
                </c:pt>
                <c:pt idx="2406">
                  <c:v>15:42:57</c:v>
                </c:pt>
                <c:pt idx="2407">
                  <c:v>15:42:58</c:v>
                </c:pt>
                <c:pt idx="2408">
                  <c:v>15:42:59</c:v>
                </c:pt>
                <c:pt idx="2409">
                  <c:v>15:43:00</c:v>
                </c:pt>
                <c:pt idx="2410">
                  <c:v>15:43:01</c:v>
                </c:pt>
                <c:pt idx="2411">
                  <c:v>15:43:02</c:v>
                </c:pt>
                <c:pt idx="2412">
                  <c:v>15:43:03</c:v>
                </c:pt>
                <c:pt idx="2413">
                  <c:v>15:43:04</c:v>
                </c:pt>
                <c:pt idx="2414">
                  <c:v>15:43:05</c:v>
                </c:pt>
                <c:pt idx="2415">
                  <c:v>15:43:06</c:v>
                </c:pt>
                <c:pt idx="2416">
                  <c:v>15:43:07</c:v>
                </c:pt>
                <c:pt idx="2417">
                  <c:v>15:43:08</c:v>
                </c:pt>
                <c:pt idx="2418">
                  <c:v>15:43:09</c:v>
                </c:pt>
                <c:pt idx="2419">
                  <c:v>15:43:10</c:v>
                </c:pt>
                <c:pt idx="2420">
                  <c:v>15:43:11</c:v>
                </c:pt>
                <c:pt idx="2421">
                  <c:v>15:43:12</c:v>
                </c:pt>
                <c:pt idx="2422">
                  <c:v>15:43:13</c:v>
                </c:pt>
                <c:pt idx="2423">
                  <c:v>15:43:14</c:v>
                </c:pt>
                <c:pt idx="2424">
                  <c:v>15:43:15</c:v>
                </c:pt>
                <c:pt idx="2425">
                  <c:v>15:43:16</c:v>
                </c:pt>
                <c:pt idx="2426">
                  <c:v>15:43:17</c:v>
                </c:pt>
                <c:pt idx="2427">
                  <c:v>15:43:18</c:v>
                </c:pt>
                <c:pt idx="2428">
                  <c:v>15:43:19</c:v>
                </c:pt>
                <c:pt idx="2429">
                  <c:v>15:43:20</c:v>
                </c:pt>
                <c:pt idx="2430">
                  <c:v>15:43:21</c:v>
                </c:pt>
                <c:pt idx="2431">
                  <c:v>15:43:22</c:v>
                </c:pt>
                <c:pt idx="2432">
                  <c:v>15:43:23</c:v>
                </c:pt>
                <c:pt idx="2433">
                  <c:v>15:43:24</c:v>
                </c:pt>
                <c:pt idx="2434">
                  <c:v>15:43:25</c:v>
                </c:pt>
                <c:pt idx="2435">
                  <c:v>15:43:26</c:v>
                </c:pt>
                <c:pt idx="2436">
                  <c:v>15:43:27</c:v>
                </c:pt>
                <c:pt idx="2437">
                  <c:v>15:43:28</c:v>
                </c:pt>
                <c:pt idx="2438">
                  <c:v>15:43:29</c:v>
                </c:pt>
                <c:pt idx="2439">
                  <c:v>15:43:30</c:v>
                </c:pt>
                <c:pt idx="2440">
                  <c:v>15:43:31</c:v>
                </c:pt>
                <c:pt idx="2441">
                  <c:v>15:43:32</c:v>
                </c:pt>
                <c:pt idx="2442">
                  <c:v>15:43:33</c:v>
                </c:pt>
                <c:pt idx="2443">
                  <c:v>15:43:34</c:v>
                </c:pt>
                <c:pt idx="2444">
                  <c:v>15:43:35</c:v>
                </c:pt>
                <c:pt idx="2445">
                  <c:v>15:43:36</c:v>
                </c:pt>
                <c:pt idx="2446">
                  <c:v>15:43:37</c:v>
                </c:pt>
                <c:pt idx="2447">
                  <c:v>15:43:38</c:v>
                </c:pt>
                <c:pt idx="2448">
                  <c:v>15:43:39</c:v>
                </c:pt>
                <c:pt idx="2449">
                  <c:v>15:43:40</c:v>
                </c:pt>
                <c:pt idx="2450">
                  <c:v>15:43:41</c:v>
                </c:pt>
                <c:pt idx="2451">
                  <c:v>15:43:42</c:v>
                </c:pt>
                <c:pt idx="2452">
                  <c:v>15:43:43</c:v>
                </c:pt>
                <c:pt idx="2453">
                  <c:v>15:43:44</c:v>
                </c:pt>
                <c:pt idx="2454">
                  <c:v>15:43:45</c:v>
                </c:pt>
                <c:pt idx="2455">
                  <c:v>15:43:46</c:v>
                </c:pt>
                <c:pt idx="2456">
                  <c:v>15:43:47</c:v>
                </c:pt>
                <c:pt idx="2457">
                  <c:v>15:43:48</c:v>
                </c:pt>
                <c:pt idx="2458">
                  <c:v>15:43:49</c:v>
                </c:pt>
                <c:pt idx="2459">
                  <c:v>15:43:50</c:v>
                </c:pt>
                <c:pt idx="2460">
                  <c:v>15:43:51</c:v>
                </c:pt>
                <c:pt idx="2461">
                  <c:v>15:43:52</c:v>
                </c:pt>
                <c:pt idx="2462">
                  <c:v>15:43:53</c:v>
                </c:pt>
                <c:pt idx="2463">
                  <c:v>15:43:54</c:v>
                </c:pt>
                <c:pt idx="2464">
                  <c:v>15:43:55</c:v>
                </c:pt>
                <c:pt idx="2465">
                  <c:v>15:43:56</c:v>
                </c:pt>
                <c:pt idx="2466">
                  <c:v>15:43:57</c:v>
                </c:pt>
                <c:pt idx="2467">
                  <c:v>15:43:58</c:v>
                </c:pt>
                <c:pt idx="2468">
                  <c:v>15:43:59</c:v>
                </c:pt>
                <c:pt idx="2469">
                  <c:v>15:44:00</c:v>
                </c:pt>
                <c:pt idx="2470">
                  <c:v>15:44:01</c:v>
                </c:pt>
                <c:pt idx="2471">
                  <c:v>15:44:02</c:v>
                </c:pt>
                <c:pt idx="2472">
                  <c:v>15:44:03</c:v>
                </c:pt>
                <c:pt idx="2473">
                  <c:v>15:44:04</c:v>
                </c:pt>
                <c:pt idx="2474">
                  <c:v>15:44:05</c:v>
                </c:pt>
                <c:pt idx="2475">
                  <c:v>15:44:06</c:v>
                </c:pt>
                <c:pt idx="2476">
                  <c:v>15:44:07</c:v>
                </c:pt>
                <c:pt idx="2477">
                  <c:v>15:44:08</c:v>
                </c:pt>
                <c:pt idx="2478">
                  <c:v>15:44:09</c:v>
                </c:pt>
                <c:pt idx="2479">
                  <c:v>15:44:10</c:v>
                </c:pt>
                <c:pt idx="2480">
                  <c:v>15:44:11</c:v>
                </c:pt>
                <c:pt idx="2481">
                  <c:v>15:44:12</c:v>
                </c:pt>
                <c:pt idx="2482">
                  <c:v>15:44:13</c:v>
                </c:pt>
                <c:pt idx="2483">
                  <c:v>15:44:14</c:v>
                </c:pt>
                <c:pt idx="2484">
                  <c:v>15:44:15</c:v>
                </c:pt>
                <c:pt idx="2485">
                  <c:v>15:44:16</c:v>
                </c:pt>
                <c:pt idx="2486">
                  <c:v>15:44:17</c:v>
                </c:pt>
                <c:pt idx="2487">
                  <c:v>15:44:18</c:v>
                </c:pt>
                <c:pt idx="2488">
                  <c:v>15:44:19</c:v>
                </c:pt>
                <c:pt idx="2489">
                  <c:v>15:44:20</c:v>
                </c:pt>
                <c:pt idx="2490">
                  <c:v>15:44:21</c:v>
                </c:pt>
                <c:pt idx="2491">
                  <c:v>15:44:22</c:v>
                </c:pt>
                <c:pt idx="2492">
                  <c:v>15:44:23</c:v>
                </c:pt>
                <c:pt idx="2493">
                  <c:v>15:44:24</c:v>
                </c:pt>
                <c:pt idx="2494">
                  <c:v>15:44:25</c:v>
                </c:pt>
                <c:pt idx="2495">
                  <c:v>15:44:26</c:v>
                </c:pt>
                <c:pt idx="2496">
                  <c:v>15:44:27</c:v>
                </c:pt>
                <c:pt idx="2497">
                  <c:v>15:44:28</c:v>
                </c:pt>
                <c:pt idx="2498">
                  <c:v>15:44:29</c:v>
                </c:pt>
                <c:pt idx="2499">
                  <c:v>15:44:30</c:v>
                </c:pt>
                <c:pt idx="2500">
                  <c:v>15:44:31</c:v>
                </c:pt>
                <c:pt idx="2501">
                  <c:v>15:44:32</c:v>
                </c:pt>
                <c:pt idx="2502">
                  <c:v>15:44:33</c:v>
                </c:pt>
                <c:pt idx="2503">
                  <c:v>15:44:34</c:v>
                </c:pt>
                <c:pt idx="2504">
                  <c:v>15:44:35</c:v>
                </c:pt>
                <c:pt idx="2505">
                  <c:v>15:44:36</c:v>
                </c:pt>
                <c:pt idx="2506">
                  <c:v>15:44:37</c:v>
                </c:pt>
                <c:pt idx="2507">
                  <c:v>15:44:38</c:v>
                </c:pt>
                <c:pt idx="2508">
                  <c:v>15:44:39</c:v>
                </c:pt>
                <c:pt idx="2509">
                  <c:v>15:44:40</c:v>
                </c:pt>
                <c:pt idx="2510">
                  <c:v>15:44:41</c:v>
                </c:pt>
                <c:pt idx="2511">
                  <c:v>15:44:42</c:v>
                </c:pt>
                <c:pt idx="2512">
                  <c:v>15:44:43</c:v>
                </c:pt>
                <c:pt idx="2513">
                  <c:v>15:44:44</c:v>
                </c:pt>
                <c:pt idx="2514">
                  <c:v>15:44:45</c:v>
                </c:pt>
                <c:pt idx="2515">
                  <c:v>15:44:46</c:v>
                </c:pt>
                <c:pt idx="2516">
                  <c:v>15:44:47</c:v>
                </c:pt>
                <c:pt idx="2517">
                  <c:v>15:44:48</c:v>
                </c:pt>
                <c:pt idx="2518">
                  <c:v>15:44:49</c:v>
                </c:pt>
                <c:pt idx="2519">
                  <c:v>15:44:50</c:v>
                </c:pt>
                <c:pt idx="2520">
                  <c:v>15:44:51</c:v>
                </c:pt>
                <c:pt idx="2521">
                  <c:v>15:44:52</c:v>
                </c:pt>
                <c:pt idx="2522">
                  <c:v>15:44:53</c:v>
                </c:pt>
                <c:pt idx="2523">
                  <c:v>15:44:54</c:v>
                </c:pt>
                <c:pt idx="2524">
                  <c:v>15:44:55</c:v>
                </c:pt>
                <c:pt idx="2525">
                  <c:v>15:44:56</c:v>
                </c:pt>
                <c:pt idx="2526">
                  <c:v>15:44:57</c:v>
                </c:pt>
                <c:pt idx="2527">
                  <c:v>15:44:58</c:v>
                </c:pt>
                <c:pt idx="2528">
                  <c:v>15:44:59</c:v>
                </c:pt>
                <c:pt idx="2529">
                  <c:v>15:45:00</c:v>
                </c:pt>
                <c:pt idx="2530">
                  <c:v>15:45:01</c:v>
                </c:pt>
                <c:pt idx="2531">
                  <c:v>15:45:02</c:v>
                </c:pt>
                <c:pt idx="2532">
                  <c:v>15:45:03</c:v>
                </c:pt>
                <c:pt idx="2533">
                  <c:v>15:45:04</c:v>
                </c:pt>
                <c:pt idx="2534">
                  <c:v>15:45:05</c:v>
                </c:pt>
                <c:pt idx="2535">
                  <c:v>15:45:06</c:v>
                </c:pt>
                <c:pt idx="2536">
                  <c:v>15:45:07</c:v>
                </c:pt>
                <c:pt idx="2537">
                  <c:v>15:45:08</c:v>
                </c:pt>
                <c:pt idx="2538">
                  <c:v>15:45:09</c:v>
                </c:pt>
                <c:pt idx="2539">
                  <c:v>15:45:10</c:v>
                </c:pt>
                <c:pt idx="2540">
                  <c:v>15:45:11</c:v>
                </c:pt>
                <c:pt idx="2541">
                  <c:v>15:45:12</c:v>
                </c:pt>
                <c:pt idx="2542">
                  <c:v>15:45:13</c:v>
                </c:pt>
                <c:pt idx="2543">
                  <c:v>15:45:14</c:v>
                </c:pt>
                <c:pt idx="2544">
                  <c:v>15:45:15</c:v>
                </c:pt>
                <c:pt idx="2545">
                  <c:v>15:45:16</c:v>
                </c:pt>
                <c:pt idx="2546">
                  <c:v>15:45:17</c:v>
                </c:pt>
                <c:pt idx="2547">
                  <c:v>15:45:18</c:v>
                </c:pt>
                <c:pt idx="2548">
                  <c:v>15:45:19</c:v>
                </c:pt>
                <c:pt idx="2549">
                  <c:v>15:45:20</c:v>
                </c:pt>
                <c:pt idx="2550">
                  <c:v>15:45:21</c:v>
                </c:pt>
                <c:pt idx="2551">
                  <c:v>15:45:22</c:v>
                </c:pt>
                <c:pt idx="2552">
                  <c:v>15:45:23</c:v>
                </c:pt>
                <c:pt idx="2553">
                  <c:v>15:45:24</c:v>
                </c:pt>
                <c:pt idx="2554">
                  <c:v>15:45:25</c:v>
                </c:pt>
                <c:pt idx="2555">
                  <c:v>15:45:26</c:v>
                </c:pt>
                <c:pt idx="2556">
                  <c:v>15:45:27</c:v>
                </c:pt>
                <c:pt idx="2557">
                  <c:v>15:45:28</c:v>
                </c:pt>
                <c:pt idx="2558">
                  <c:v>15:45:29</c:v>
                </c:pt>
                <c:pt idx="2559">
                  <c:v>15:45:30</c:v>
                </c:pt>
                <c:pt idx="2560">
                  <c:v>15:45:31</c:v>
                </c:pt>
                <c:pt idx="2561">
                  <c:v>15:45:32</c:v>
                </c:pt>
                <c:pt idx="2562">
                  <c:v>15:45:33</c:v>
                </c:pt>
                <c:pt idx="2563">
                  <c:v>15:45:34</c:v>
                </c:pt>
                <c:pt idx="2564">
                  <c:v>15:45:35</c:v>
                </c:pt>
                <c:pt idx="2565">
                  <c:v>15:45:36</c:v>
                </c:pt>
                <c:pt idx="2566">
                  <c:v>15:45:37</c:v>
                </c:pt>
                <c:pt idx="2567">
                  <c:v>15:45:38</c:v>
                </c:pt>
                <c:pt idx="2568">
                  <c:v>15:45:39</c:v>
                </c:pt>
                <c:pt idx="2569">
                  <c:v>15:45:40</c:v>
                </c:pt>
                <c:pt idx="2570">
                  <c:v>15:45:41</c:v>
                </c:pt>
                <c:pt idx="2571">
                  <c:v>15:45:42</c:v>
                </c:pt>
                <c:pt idx="2572">
                  <c:v>15:45:43</c:v>
                </c:pt>
                <c:pt idx="2573">
                  <c:v>15:45:44</c:v>
                </c:pt>
                <c:pt idx="2574">
                  <c:v>15:45:45</c:v>
                </c:pt>
                <c:pt idx="2575">
                  <c:v>15:45:46</c:v>
                </c:pt>
                <c:pt idx="2576">
                  <c:v>15:45:47</c:v>
                </c:pt>
                <c:pt idx="2577">
                  <c:v>15:45:48</c:v>
                </c:pt>
                <c:pt idx="2578">
                  <c:v>15:45:49</c:v>
                </c:pt>
                <c:pt idx="2579">
                  <c:v>15:45:50</c:v>
                </c:pt>
                <c:pt idx="2580">
                  <c:v>15:45:51</c:v>
                </c:pt>
                <c:pt idx="2581">
                  <c:v>15:45:52</c:v>
                </c:pt>
                <c:pt idx="2582">
                  <c:v>15:45:53</c:v>
                </c:pt>
                <c:pt idx="2583">
                  <c:v>15:45:54</c:v>
                </c:pt>
                <c:pt idx="2584">
                  <c:v>15:45:55</c:v>
                </c:pt>
                <c:pt idx="2585">
                  <c:v>15:45:56</c:v>
                </c:pt>
                <c:pt idx="2586">
                  <c:v>15:45:57</c:v>
                </c:pt>
                <c:pt idx="2587">
                  <c:v>15:45:58</c:v>
                </c:pt>
                <c:pt idx="2588">
                  <c:v>15:45:59</c:v>
                </c:pt>
                <c:pt idx="2589">
                  <c:v>15:46:00</c:v>
                </c:pt>
                <c:pt idx="2590">
                  <c:v>15:46:01</c:v>
                </c:pt>
                <c:pt idx="2591">
                  <c:v>15:46:02</c:v>
                </c:pt>
                <c:pt idx="2592">
                  <c:v>15:46:03</c:v>
                </c:pt>
                <c:pt idx="2593">
                  <c:v>15:46:04</c:v>
                </c:pt>
                <c:pt idx="2594">
                  <c:v>15:46:05</c:v>
                </c:pt>
                <c:pt idx="2595">
                  <c:v>15:46:06</c:v>
                </c:pt>
                <c:pt idx="2596">
                  <c:v>15:46:07</c:v>
                </c:pt>
                <c:pt idx="2597">
                  <c:v>15:46:08</c:v>
                </c:pt>
                <c:pt idx="2598">
                  <c:v>15:46:09</c:v>
                </c:pt>
                <c:pt idx="2599">
                  <c:v>15:46:10</c:v>
                </c:pt>
                <c:pt idx="2600">
                  <c:v>15:46:11</c:v>
                </c:pt>
                <c:pt idx="2601">
                  <c:v>15:46:12</c:v>
                </c:pt>
                <c:pt idx="2602">
                  <c:v>15:46:13</c:v>
                </c:pt>
                <c:pt idx="2603">
                  <c:v>15:46:14</c:v>
                </c:pt>
                <c:pt idx="2604">
                  <c:v>15:46:15</c:v>
                </c:pt>
                <c:pt idx="2605">
                  <c:v>15:46:16</c:v>
                </c:pt>
                <c:pt idx="2606">
                  <c:v>15:46:17</c:v>
                </c:pt>
                <c:pt idx="2607">
                  <c:v>15:46:18</c:v>
                </c:pt>
                <c:pt idx="2608">
                  <c:v>15:46:19</c:v>
                </c:pt>
                <c:pt idx="2609">
                  <c:v>15:46:20</c:v>
                </c:pt>
                <c:pt idx="2610">
                  <c:v>15:46:21</c:v>
                </c:pt>
                <c:pt idx="2611">
                  <c:v>15:46:22</c:v>
                </c:pt>
                <c:pt idx="2612">
                  <c:v>15:46:23</c:v>
                </c:pt>
                <c:pt idx="2613">
                  <c:v>15:46:24</c:v>
                </c:pt>
                <c:pt idx="2614">
                  <c:v>15:46:25</c:v>
                </c:pt>
                <c:pt idx="2615">
                  <c:v>15:46:26</c:v>
                </c:pt>
                <c:pt idx="2616">
                  <c:v>15:46:27</c:v>
                </c:pt>
                <c:pt idx="2617">
                  <c:v>15:46:28</c:v>
                </c:pt>
                <c:pt idx="2618">
                  <c:v>15:46:29</c:v>
                </c:pt>
                <c:pt idx="2619">
                  <c:v>15:46:30</c:v>
                </c:pt>
                <c:pt idx="2620">
                  <c:v>15:46:31</c:v>
                </c:pt>
                <c:pt idx="2621">
                  <c:v>15:46:32</c:v>
                </c:pt>
                <c:pt idx="2622">
                  <c:v>15:46:33</c:v>
                </c:pt>
                <c:pt idx="2623">
                  <c:v>15:46:34</c:v>
                </c:pt>
                <c:pt idx="2624">
                  <c:v>15:46:35</c:v>
                </c:pt>
                <c:pt idx="2625">
                  <c:v>15:46:36</c:v>
                </c:pt>
                <c:pt idx="2626">
                  <c:v>15:46:37</c:v>
                </c:pt>
                <c:pt idx="2627">
                  <c:v>15:46:38</c:v>
                </c:pt>
                <c:pt idx="2628">
                  <c:v>15:46:39</c:v>
                </c:pt>
                <c:pt idx="2629">
                  <c:v>15:46:40</c:v>
                </c:pt>
                <c:pt idx="2630">
                  <c:v>15:46:41</c:v>
                </c:pt>
                <c:pt idx="2631">
                  <c:v>15:46:42</c:v>
                </c:pt>
                <c:pt idx="2632">
                  <c:v>15:46:43</c:v>
                </c:pt>
                <c:pt idx="2633">
                  <c:v>15:46:44</c:v>
                </c:pt>
                <c:pt idx="2634">
                  <c:v>15:46:45</c:v>
                </c:pt>
                <c:pt idx="2635">
                  <c:v>15:46:46</c:v>
                </c:pt>
                <c:pt idx="2636">
                  <c:v>15:46:47</c:v>
                </c:pt>
                <c:pt idx="2637">
                  <c:v>15:46:48</c:v>
                </c:pt>
                <c:pt idx="2638">
                  <c:v>15:46:49</c:v>
                </c:pt>
                <c:pt idx="2639">
                  <c:v>15:46:50</c:v>
                </c:pt>
                <c:pt idx="2640">
                  <c:v>15:46:51</c:v>
                </c:pt>
                <c:pt idx="2641">
                  <c:v>15:46:52</c:v>
                </c:pt>
                <c:pt idx="2642">
                  <c:v>15:46:53</c:v>
                </c:pt>
                <c:pt idx="2643">
                  <c:v>15:46:54</c:v>
                </c:pt>
                <c:pt idx="2644">
                  <c:v>15:46:55</c:v>
                </c:pt>
                <c:pt idx="2645">
                  <c:v>15:46:56</c:v>
                </c:pt>
                <c:pt idx="2646">
                  <c:v>15:46:57</c:v>
                </c:pt>
                <c:pt idx="2647">
                  <c:v>15:46:58</c:v>
                </c:pt>
                <c:pt idx="2648">
                  <c:v>15:46:59</c:v>
                </c:pt>
                <c:pt idx="2649">
                  <c:v>15:47:00</c:v>
                </c:pt>
                <c:pt idx="2650">
                  <c:v>15:47:01</c:v>
                </c:pt>
                <c:pt idx="2651">
                  <c:v>15:47:02</c:v>
                </c:pt>
                <c:pt idx="2652">
                  <c:v>15:47:03</c:v>
                </c:pt>
                <c:pt idx="2653">
                  <c:v>15:47:04</c:v>
                </c:pt>
                <c:pt idx="2654">
                  <c:v>15:47:05</c:v>
                </c:pt>
                <c:pt idx="2655">
                  <c:v>15:47:06</c:v>
                </c:pt>
                <c:pt idx="2656">
                  <c:v>15:47:07</c:v>
                </c:pt>
                <c:pt idx="2657">
                  <c:v>15:47:08</c:v>
                </c:pt>
                <c:pt idx="2658">
                  <c:v>15:47:09</c:v>
                </c:pt>
                <c:pt idx="2659">
                  <c:v>15:47:10</c:v>
                </c:pt>
                <c:pt idx="2660">
                  <c:v>15:47:11</c:v>
                </c:pt>
                <c:pt idx="2661">
                  <c:v>15:47:12</c:v>
                </c:pt>
                <c:pt idx="2662">
                  <c:v>15:47:13</c:v>
                </c:pt>
                <c:pt idx="2663">
                  <c:v>15:47:14</c:v>
                </c:pt>
                <c:pt idx="2664">
                  <c:v>15:47:15</c:v>
                </c:pt>
                <c:pt idx="2665">
                  <c:v>15:47:16</c:v>
                </c:pt>
                <c:pt idx="2666">
                  <c:v>15:47:17</c:v>
                </c:pt>
                <c:pt idx="2667">
                  <c:v>15:47:18</c:v>
                </c:pt>
                <c:pt idx="2668">
                  <c:v>15:47:19</c:v>
                </c:pt>
                <c:pt idx="2669">
                  <c:v>15:47:20</c:v>
                </c:pt>
                <c:pt idx="2670">
                  <c:v>15:47:21</c:v>
                </c:pt>
                <c:pt idx="2671">
                  <c:v>15:47:22</c:v>
                </c:pt>
                <c:pt idx="2672">
                  <c:v>15:47:23</c:v>
                </c:pt>
                <c:pt idx="2673">
                  <c:v>15:47:24</c:v>
                </c:pt>
                <c:pt idx="2674">
                  <c:v>15:47:25</c:v>
                </c:pt>
                <c:pt idx="2675">
                  <c:v>15:47:26</c:v>
                </c:pt>
                <c:pt idx="2676">
                  <c:v>15:47:27</c:v>
                </c:pt>
                <c:pt idx="2677">
                  <c:v>15:47:28</c:v>
                </c:pt>
                <c:pt idx="2678">
                  <c:v>15:47:29</c:v>
                </c:pt>
                <c:pt idx="2679">
                  <c:v>15:47:30</c:v>
                </c:pt>
                <c:pt idx="2680">
                  <c:v>15:47:31</c:v>
                </c:pt>
                <c:pt idx="2681">
                  <c:v>15:47:32</c:v>
                </c:pt>
                <c:pt idx="2682">
                  <c:v>15:47:33</c:v>
                </c:pt>
                <c:pt idx="2683">
                  <c:v>15:47:34</c:v>
                </c:pt>
                <c:pt idx="2684">
                  <c:v>15:47:35</c:v>
                </c:pt>
                <c:pt idx="2685">
                  <c:v>15:47:36</c:v>
                </c:pt>
                <c:pt idx="2686">
                  <c:v>15:47:37</c:v>
                </c:pt>
                <c:pt idx="2687">
                  <c:v>15:47:38</c:v>
                </c:pt>
                <c:pt idx="2688">
                  <c:v>15:47:39</c:v>
                </c:pt>
                <c:pt idx="2689">
                  <c:v>15:47:40</c:v>
                </c:pt>
                <c:pt idx="2690">
                  <c:v>15:47:41</c:v>
                </c:pt>
                <c:pt idx="2691">
                  <c:v>15:47:42</c:v>
                </c:pt>
                <c:pt idx="2692">
                  <c:v>15:47:43</c:v>
                </c:pt>
                <c:pt idx="2693">
                  <c:v>15:47:44</c:v>
                </c:pt>
                <c:pt idx="2694">
                  <c:v>15:47:45</c:v>
                </c:pt>
                <c:pt idx="2695">
                  <c:v>15:47:46</c:v>
                </c:pt>
                <c:pt idx="2696">
                  <c:v>15:47:47</c:v>
                </c:pt>
                <c:pt idx="2697">
                  <c:v>15:47:48</c:v>
                </c:pt>
                <c:pt idx="2698">
                  <c:v>15:47:49</c:v>
                </c:pt>
                <c:pt idx="2699">
                  <c:v>15:47:50</c:v>
                </c:pt>
                <c:pt idx="2700">
                  <c:v>15:47:51</c:v>
                </c:pt>
                <c:pt idx="2701">
                  <c:v>15:47:52</c:v>
                </c:pt>
                <c:pt idx="2702">
                  <c:v>15:47:53</c:v>
                </c:pt>
                <c:pt idx="2703">
                  <c:v>15:47:54</c:v>
                </c:pt>
                <c:pt idx="2704">
                  <c:v>15:47:55</c:v>
                </c:pt>
                <c:pt idx="2705">
                  <c:v>15:47:56</c:v>
                </c:pt>
                <c:pt idx="2706">
                  <c:v>15:47:57</c:v>
                </c:pt>
                <c:pt idx="2707">
                  <c:v>15:47:58</c:v>
                </c:pt>
                <c:pt idx="2708">
                  <c:v>15:47:59</c:v>
                </c:pt>
                <c:pt idx="2709">
                  <c:v>15:48:00</c:v>
                </c:pt>
                <c:pt idx="2710">
                  <c:v>15:48:01</c:v>
                </c:pt>
                <c:pt idx="2711">
                  <c:v>15:48:02</c:v>
                </c:pt>
                <c:pt idx="2712">
                  <c:v>15:48:03</c:v>
                </c:pt>
                <c:pt idx="2713">
                  <c:v>15:48:04</c:v>
                </c:pt>
                <c:pt idx="2714">
                  <c:v>15:48:05</c:v>
                </c:pt>
                <c:pt idx="2715">
                  <c:v>15:48:06</c:v>
                </c:pt>
                <c:pt idx="2716">
                  <c:v>15:48:07</c:v>
                </c:pt>
                <c:pt idx="2717">
                  <c:v>15:48:08</c:v>
                </c:pt>
                <c:pt idx="2718">
                  <c:v>15:48:09</c:v>
                </c:pt>
                <c:pt idx="2719">
                  <c:v>15:48:10</c:v>
                </c:pt>
                <c:pt idx="2720">
                  <c:v>15:48:11</c:v>
                </c:pt>
                <c:pt idx="2721">
                  <c:v>15:48:12</c:v>
                </c:pt>
                <c:pt idx="2722">
                  <c:v>15:48:13</c:v>
                </c:pt>
                <c:pt idx="2723">
                  <c:v>15:48:14</c:v>
                </c:pt>
                <c:pt idx="2724">
                  <c:v>15:48:15</c:v>
                </c:pt>
                <c:pt idx="2725">
                  <c:v>15:48:16</c:v>
                </c:pt>
                <c:pt idx="2726">
                  <c:v>15:48:17</c:v>
                </c:pt>
                <c:pt idx="2727">
                  <c:v>15:48:18</c:v>
                </c:pt>
                <c:pt idx="2728">
                  <c:v>15:48:19</c:v>
                </c:pt>
                <c:pt idx="2729">
                  <c:v>15:48:20</c:v>
                </c:pt>
                <c:pt idx="2730">
                  <c:v>15:48:21</c:v>
                </c:pt>
                <c:pt idx="2731">
                  <c:v>15:48:22</c:v>
                </c:pt>
                <c:pt idx="2732">
                  <c:v>15:48:23</c:v>
                </c:pt>
                <c:pt idx="2733">
                  <c:v>15:48:24</c:v>
                </c:pt>
                <c:pt idx="2734">
                  <c:v>15:48:25</c:v>
                </c:pt>
                <c:pt idx="2735">
                  <c:v>15:48:26</c:v>
                </c:pt>
                <c:pt idx="2736">
                  <c:v>15:48:27</c:v>
                </c:pt>
                <c:pt idx="2737">
                  <c:v>15:48:28</c:v>
                </c:pt>
                <c:pt idx="2738">
                  <c:v>15:48:29</c:v>
                </c:pt>
                <c:pt idx="2739">
                  <c:v>15:48:30</c:v>
                </c:pt>
                <c:pt idx="2740">
                  <c:v>15:48:31</c:v>
                </c:pt>
                <c:pt idx="2741">
                  <c:v>15:48:32</c:v>
                </c:pt>
                <c:pt idx="2742">
                  <c:v>15:48:33</c:v>
                </c:pt>
                <c:pt idx="2743">
                  <c:v>15:48:34</c:v>
                </c:pt>
                <c:pt idx="2744">
                  <c:v>15:48:35</c:v>
                </c:pt>
                <c:pt idx="2745">
                  <c:v>15:48:36</c:v>
                </c:pt>
                <c:pt idx="2746">
                  <c:v>15:48:37</c:v>
                </c:pt>
                <c:pt idx="2747">
                  <c:v>15:48:38</c:v>
                </c:pt>
                <c:pt idx="2748">
                  <c:v>15:48:39</c:v>
                </c:pt>
                <c:pt idx="2749">
                  <c:v>15:48:40</c:v>
                </c:pt>
                <c:pt idx="2750">
                  <c:v>15:48:41</c:v>
                </c:pt>
                <c:pt idx="2751">
                  <c:v>15:48:42</c:v>
                </c:pt>
                <c:pt idx="2752">
                  <c:v>15:48:43</c:v>
                </c:pt>
                <c:pt idx="2753">
                  <c:v>15:48:44</c:v>
                </c:pt>
                <c:pt idx="2754">
                  <c:v>15:48:45</c:v>
                </c:pt>
                <c:pt idx="2755">
                  <c:v>15:48:46</c:v>
                </c:pt>
                <c:pt idx="2756">
                  <c:v>15:48:47</c:v>
                </c:pt>
                <c:pt idx="2757">
                  <c:v>15:48:48</c:v>
                </c:pt>
                <c:pt idx="2758">
                  <c:v>15:48:49</c:v>
                </c:pt>
                <c:pt idx="2759">
                  <c:v>15:48:50</c:v>
                </c:pt>
                <c:pt idx="2760">
                  <c:v>15:48:51</c:v>
                </c:pt>
                <c:pt idx="2761">
                  <c:v>15:48:52</c:v>
                </c:pt>
                <c:pt idx="2762">
                  <c:v>15:48:53</c:v>
                </c:pt>
                <c:pt idx="2763">
                  <c:v>15:48:54</c:v>
                </c:pt>
                <c:pt idx="2764">
                  <c:v>15:48:55</c:v>
                </c:pt>
                <c:pt idx="2765">
                  <c:v>15:48:56</c:v>
                </c:pt>
                <c:pt idx="2766">
                  <c:v>15:48:57</c:v>
                </c:pt>
                <c:pt idx="2767">
                  <c:v>15:48:58</c:v>
                </c:pt>
                <c:pt idx="2768">
                  <c:v>15:48:59</c:v>
                </c:pt>
                <c:pt idx="2769">
                  <c:v>15:49:00</c:v>
                </c:pt>
                <c:pt idx="2770">
                  <c:v>15:49:01</c:v>
                </c:pt>
                <c:pt idx="2771">
                  <c:v>15:49:02</c:v>
                </c:pt>
                <c:pt idx="2772">
                  <c:v>15:49:03</c:v>
                </c:pt>
                <c:pt idx="2773">
                  <c:v>15:49:04</c:v>
                </c:pt>
                <c:pt idx="2774">
                  <c:v>15:49:05</c:v>
                </c:pt>
                <c:pt idx="2775">
                  <c:v>15:49:06</c:v>
                </c:pt>
                <c:pt idx="2776">
                  <c:v>15:49:07</c:v>
                </c:pt>
                <c:pt idx="2777">
                  <c:v>15:49:08</c:v>
                </c:pt>
                <c:pt idx="2778">
                  <c:v>15:49:09</c:v>
                </c:pt>
                <c:pt idx="2779">
                  <c:v>15:49:10</c:v>
                </c:pt>
                <c:pt idx="2780">
                  <c:v>15:49:11</c:v>
                </c:pt>
                <c:pt idx="2781">
                  <c:v>15:49:12</c:v>
                </c:pt>
                <c:pt idx="2782">
                  <c:v>15:49:13</c:v>
                </c:pt>
                <c:pt idx="2783">
                  <c:v>15:49:14</c:v>
                </c:pt>
                <c:pt idx="2784">
                  <c:v>15:49:15</c:v>
                </c:pt>
                <c:pt idx="2785">
                  <c:v>15:49:16</c:v>
                </c:pt>
                <c:pt idx="2786">
                  <c:v>15:49:17</c:v>
                </c:pt>
                <c:pt idx="2787">
                  <c:v>15:49:18</c:v>
                </c:pt>
                <c:pt idx="2788">
                  <c:v>15:49:19</c:v>
                </c:pt>
                <c:pt idx="2789">
                  <c:v>15:49:20</c:v>
                </c:pt>
                <c:pt idx="2790">
                  <c:v>15:49:21</c:v>
                </c:pt>
                <c:pt idx="2791">
                  <c:v>15:49:22</c:v>
                </c:pt>
                <c:pt idx="2792">
                  <c:v>15:49:23</c:v>
                </c:pt>
                <c:pt idx="2793">
                  <c:v>15:49:24</c:v>
                </c:pt>
                <c:pt idx="2794">
                  <c:v>15:49:25</c:v>
                </c:pt>
                <c:pt idx="2795">
                  <c:v>15:49:26</c:v>
                </c:pt>
                <c:pt idx="2796">
                  <c:v>15:49:27</c:v>
                </c:pt>
                <c:pt idx="2797">
                  <c:v>15:49:28</c:v>
                </c:pt>
                <c:pt idx="2798">
                  <c:v>15:49:29</c:v>
                </c:pt>
                <c:pt idx="2799">
                  <c:v>15:49:30</c:v>
                </c:pt>
                <c:pt idx="2800">
                  <c:v>15:49:31</c:v>
                </c:pt>
                <c:pt idx="2801">
                  <c:v>15:49:32</c:v>
                </c:pt>
                <c:pt idx="2802">
                  <c:v>15:49:33</c:v>
                </c:pt>
                <c:pt idx="2803">
                  <c:v>15:49:34</c:v>
                </c:pt>
                <c:pt idx="2804">
                  <c:v>15:49:35</c:v>
                </c:pt>
                <c:pt idx="2805">
                  <c:v>15:49:36</c:v>
                </c:pt>
                <c:pt idx="2806">
                  <c:v>15:49:37</c:v>
                </c:pt>
                <c:pt idx="2807">
                  <c:v>15:49:38</c:v>
                </c:pt>
                <c:pt idx="2808">
                  <c:v>15:49:39</c:v>
                </c:pt>
                <c:pt idx="2809">
                  <c:v>15:49:40</c:v>
                </c:pt>
                <c:pt idx="2810">
                  <c:v>15:49:41</c:v>
                </c:pt>
                <c:pt idx="2811">
                  <c:v>15:49:42</c:v>
                </c:pt>
                <c:pt idx="2812">
                  <c:v>15:49:43</c:v>
                </c:pt>
                <c:pt idx="2813">
                  <c:v>15:49:44</c:v>
                </c:pt>
                <c:pt idx="2814">
                  <c:v>15:49:45</c:v>
                </c:pt>
                <c:pt idx="2815">
                  <c:v>15:49:46</c:v>
                </c:pt>
                <c:pt idx="2816">
                  <c:v>15:49:47</c:v>
                </c:pt>
                <c:pt idx="2817">
                  <c:v>15:49:48</c:v>
                </c:pt>
                <c:pt idx="2818">
                  <c:v>15:49:49</c:v>
                </c:pt>
                <c:pt idx="2819">
                  <c:v>15:49:50</c:v>
                </c:pt>
                <c:pt idx="2820">
                  <c:v>15:49:51</c:v>
                </c:pt>
                <c:pt idx="2821">
                  <c:v>15:49:52</c:v>
                </c:pt>
                <c:pt idx="2822">
                  <c:v>15:49:53</c:v>
                </c:pt>
                <c:pt idx="2823">
                  <c:v>15:49:54</c:v>
                </c:pt>
                <c:pt idx="2824">
                  <c:v>15:49:55</c:v>
                </c:pt>
                <c:pt idx="2825">
                  <c:v>15:49:56</c:v>
                </c:pt>
                <c:pt idx="2826">
                  <c:v>15:49:57</c:v>
                </c:pt>
                <c:pt idx="2827">
                  <c:v>15:49:58</c:v>
                </c:pt>
                <c:pt idx="2828">
                  <c:v>15:49:59</c:v>
                </c:pt>
                <c:pt idx="2829">
                  <c:v>15:50:00</c:v>
                </c:pt>
                <c:pt idx="2830">
                  <c:v>15:50:01</c:v>
                </c:pt>
                <c:pt idx="2831">
                  <c:v>15:50:02</c:v>
                </c:pt>
                <c:pt idx="2832">
                  <c:v>15:50:03</c:v>
                </c:pt>
                <c:pt idx="2833">
                  <c:v>15:50:04</c:v>
                </c:pt>
                <c:pt idx="2834">
                  <c:v>15:50:05</c:v>
                </c:pt>
                <c:pt idx="2835">
                  <c:v>15:50:06</c:v>
                </c:pt>
                <c:pt idx="2836">
                  <c:v>15:50:07</c:v>
                </c:pt>
                <c:pt idx="2837">
                  <c:v>15:50:08</c:v>
                </c:pt>
                <c:pt idx="2838">
                  <c:v>15:50:09</c:v>
                </c:pt>
                <c:pt idx="2839">
                  <c:v>15:50:10</c:v>
                </c:pt>
                <c:pt idx="2840">
                  <c:v>15:50:11</c:v>
                </c:pt>
                <c:pt idx="2841">
                  <c:v>15:50:12</c:v>
                </c:pt>
                <c:pt idx="2842">
                  <c:v>15:50:13</c:v>
                </c:pt>
                <c:pt idx="2843">
                  <c:v>15:50:14</c:v>
                </c:pt>
                <c:pt idx="2844">
                  <c:v>15:50:15</c:v>
                </c:pt>
                <c:pt idx="2845">
                  <c:v>15:50:16</c:v>
                </c:pt>
                <c:pt idx="2846">
                  <c:v>15:50:17</c:v>
                </c:pt>
                <c:pt idx="2847">
                  <c:v>15:50:18</c:v>
                </c:pt>
                <c:pt idx="2848">
                  <c:v>15:50:19</c:v>
                </c:pt>
                <c:pt idx="2849">
                  <c:v>15:50:20</c:v>
                </c:pt>
                <c:pt idx="2850">
                  <c:v>15:50:21</c:v>
                </c:pt>
                <c:pt idx="2851">
                  <c:v>15:50:22</c:v>
                </c:pt>
                <c:pt idx="2852">
                  <c:v>15:50:23</c:v>
                </c:pt>
                <c:pt idx="2853">
                  <c:v>15:50:24</c:v>
                </c:pt>
                <c:pt idx="2854">
                  <c:v>15:50:25</c:v>
                </c:pt>
                <c:pt idx="2855">
                  <c:v>15:50:26</c:v>
                </c:pt>
                <c:pt idx="2856">
                  <c:v>15:50:27</c:v>
                </c:pt>
                <c:pt idx="2857">
                  <c:v>15:50:28</c:v>
                </c:pt>
                <c:pt idx="2858">
                  <c:v>15:50:29</c:v>
                </c:pt>
                <c:pt idx="2859">
                  <c:v>15:50:30</c:v>
                </c:pt>
                <c:pt idx="2860">
                  <c:v>15:50:31</c:v>
                </c:pt>
                <c:pt idx="2861">
                  <c:v>15:50:32</c:v>
                </c:pt>
                <c:pt idx="2862">
                  <c:v>15:50:33</c:v>
                </c:pt>
                <c:pt idx="2863">
                  <c:v>15:50:34</c:v>
                </c:pt>
                <c:pt idx="2864">
                  <c:v>15:50:35</c:v>
                </c:pt>
                <c:pt idx="2865">
                  <c:v>15:50:36</c:v>
                </c:pt>
                <c:pt idx="2866">
                  <c:v>15:50:37</c:v>
                </c:pt>
                <c:pt idx="2867">
                  <c:v>15:50:38</c:v>
                </c:pt>
                <c:pt idx="2868">
                  <c:v>15:50:39</c:v>
                </c:pt>
                <c:pt idx="2869">
                  <c:v>15:50:40</c:v>
                </c:pt>
                <c:pt idx="2870">
                  <c:v>15:50:41</c:v>
                </c:pt>
                <c:pt idx="2871">
                  <c:v>15:50:42</c:v>
                </c:pt>
                <c:pt idx="2872">
                  <c:v>15:50:43</c:v>
                </c:pt>
                <c:pt idx="2873">
                  <c:v>15:50:44</c:v>
                </c:pt>
                <c:pt idx="2874">
                  <c:v>15:50:45</c:v>
                </c:pt>
                <c:pt idx="2875">
                  <c:v>15:50:46</c:v>
                </c:pt>
                <c:pt idx="2876">
                  <c:v>15:50:47</c:v>
                </c:pt>
                <c:pt idx="2877">
                  <c:v>15:50:48</c:v>
                </c:pt>
                <c:pt idx="2878">
                  <c:v>15:50:49</c:v>
                </c:pt>
                <c:pt idx="2879">
                  <c:v>15:50:50</c:v>
                </c:pt>
                <c:pt idx="2880">
                  <c:v>15:50:51</c:v>
                </c:pt>
                <c:pt idx="2881">
                  <c:v>15:50:52</c:v>
                </c:pt>
                <c:pt idx="2882">
                  <c:v>15:50:53</c:v>
                </c:pt>
                <c:pt idx="2883">
                  <c:v>15:50:54</c:v>
                </c:pt>
                <c:pt idx="2884">
                  <c:v>15:50:55</c:v>
                </c:pt>
                <c:pt idx="2885">
                  <c:v>15:50:56</c:v>
                </c:pt>
                <c:pt idx="2886">
                  <c:v>15:50:57</c:v>
                </c:pt>
                <c:pt idx="2887">
                  <c:v>15:50:58</c:v>
                </c:pt>
                <c:pt idx="2888">
                  <c:v>15:50:59</c:v>
                </c:pt>
                <c:pt idx="2889">
                  <c:v>15:51:00</c:v>
                </c:pt>
                <c:pt idx="2890">
                  <c:v>15:51:01</c:v>
                </c:pt>
                <c:pt idx="2891">
                  <c:v>15:51:02</c:v>
                </c:pt>
                <c:pt idx="2892">
                  <c:v>15:51:03</c:v>
                </c:pt>
                <c:pt idx="2893">
                  <c:v>15:51:04</c:v>
                </c:pt>
                <c:pt idx="2894">
                  <c:v>15:51:05</c:v>
                </c:pt>
                <c:pt idx="2895">
                  <c:v>15:51:06</c:v>
                </c:pt>
                <c:pt idx="2896">
                  <c:v>15:51:07</c:v>
                </c:pt>
                <c:pt idx="2897">
                  <c:v>15:51:08</c:v>
                </c:pt>
                <c:pt idx="2898">
                  <c:v>15:51:09</c:v>
                </c:pt>
                <c:pt idx="2899">
                  <c:v>15:51:10</c:v>
                </c:pt>
                <c:pt idx="2900">
                  <c:v>15:51:11</c:v>
                </c:pt>
                <c:pt idx="2901">
                  <c:v>15:51:12</c:v>
                </c:pt>
                <c:pt idx="2902">
                  <c:v>15:51:13</c:v>
                </c:pt>
                <c:pt idx="2903">
                  <c:v>15:51:14</c:v>
                </c:pt>
                <c:pt idx="2904">
                  <c:v>15:51:15</c:v>
                </c:pt>
                <c:pt idx="2905">
                  <c:v>15:51:16</c:v>
                </c:pt>
                <c:pt idx="2906">
                  <c:v>15:51:17</c:v>
                </c:pt>
                <c:pt idx="2907">
                  <c:v>15:51:18</c:v>
                </c:pt>
                <c:pt idx="2908">
                  <c:v>15:51:19</c:v>
                </c:pt>
                <c:pt idx="2909">
                  <c:v>15:51:20</c:v>
                </c:pt>
                <c:pt idx="2910">
                  <c:v>15:51:21</c:v>
                </c:pt>
                <c:pt idx="2911">
                  <c:v>15:51:22</c:v>
                </c:pt>
                <c:pt idx="2912">
                  <c:v>15:51:23</c:v>
                </c:pt>
                <c:pt idx="2913">
                  <c:v>15:51:24</c:v>
                </c:pt>
                <c:pt idx="2914">
                  <c:v>15:51:25</c:v>
                </c:pt>
                <c:pt idx="2915">
                  <c:v>15:51:26</c:v>
                </c:pt>
                <c:pt idx="2916">
                  <c:v>15:51:27</c:v>
                </c:pt>
                <c:pt idx="2917">
                  <c:v>15:51:28</c:v>
                </c:pt>
                <c:pt idx="2918">
                  <c:v>15:51:29</c:v>
                </c:pt>
                <c:pt idx="2919">
                  <c:v>15:51:30</c:v>
                </c:pt>
                <c:pt idx="2920">
                  <c:v>15:51:31</c:v>
                </c:pt>
                <c:pt idx="2921">
                  <c:v>15:51:32</c:v>
                </c:pt>
                <c:pt idx="2922">
                  <c:v>15:51:33</c:v>
                </c:pt>
                <c:pt idx="2923">
                  <c:v>15:51:34</c:v>
                </c:pt>
                <c:pt idx="2924">
                  <c:v>15:51:35</c:v>
                </c:pt>
                <c:pt idx="2925">
                  <c:v>15:51:36</c:v>
                </c:pt>
                <c:pt idx="2926">
                  <c:v>15:51:37</c:v>
                </c:pt>
                <c:pt idx="2927">
                  <c:v>15:51:38</c:v>
                </c:pt>
                <c:pt idx="2928">
                  <c:v>15:51:39</c:v>
                </c:pt>
                <c:pt idx="2929">
                  <c:v>15:51:40</c:v>
                </c:pt>
                <c:pt idx="2930">
                  <c:v>15:51:41</c:v>
                </c:pt>
                <c:pt idx="2931">
                  <c:v>15:51:42</c:v>
                </c:pt>
                <c:pt idx="2932">
                  <c:v>15:51:43</c:v>
                </c:pt>
                <c:pt idx="2933">
                  <c:v>15:51:44</c:v>
                </c:pt>
                <c:pt idx="2934">
                  <c:v>15:51:45</c:v>
                </c:pt>
                <c:pt idx="2935">
                  <c:v>15:51:46</c:v>
                </c:pt>
                <c:pt idx="2936">
                  <c:v>15:51:47</c:v>
                </c:pt>
                <c:pt idx="2937">
                  <c:v>15:51:48</c:v>
                </c:pt>
                <c:pt idx="2938">
                  <c:v>15:51:49</c:v>
                </c:pt>
                <c:pt idx="2939">
                  <c:v>15:51:50</c:v>
                </c:pt>
                <c:pt idx="2940">
                  <c:v>15:51:51</c:v>
                </c:pt>
                <c:pt idx="2941">
                  <c:v>15:51:52</c:v>
                </c:pt>
                <c:pt idx="2942">
                  <c:v>15:51:53</c:v>
                </c:pt>
                <c:pt idx="2943">
                  <c:v>15:51:54</c:v>
                </c:pt>
                <c:pt idx="2944">
                  <c:v>15:51:55</c:v>
                </c:pt>
                <c:pt idx="2945">
                  <c:v>15:51:56</c:v>
                </c:pt>
                <c:pt idx="2946">
                  <c:v>15:51:57</c:v>
                </c:pt>
                <c:pt idx="2947">
                  <c:v>15:51:58</c:v>
                </c:pt>
                <c:pt idx="2948">
                  <c:v>15:51:59</c:v>
                </c:pt>
                <c:pt idx="2949">
                  <c:v>15:52:00</c:v>
                </c:pt>
                <c:pt idx="2950">
                  <c:v>15:52:01</c:v>
                </c:pt>
                <c:pt idx="2951">
                  <c:v>15:52:02</c:v>
                </c:pt>
                <c:pt idx="2952">
                  <c:v>15:52:03</c:v>
                </c:pt>
                <c:pt idx="2953">
                  <c:v>15:52:04</c:v>
                </c:pt>
                <c:pt idx="2954">
                  <c:v>15:52:05</c:v>
                </c:pt>
                <c:pt idx="2955">
                  <c:v>15:52:06</c:v>
                </c:pt>
                <c:pt idx="2956">
                  <c:v>15:52:07</c:v>
                </c:pt>
                <c:pt idx="2957">
                  <c:v>15:52:08</c:v>
                </c:pt>
                <c:pt idx="2958">
                  <c:v>15:52:09</c:v>
                </c:pt>
                <c:pt idx="2959">
                  <c:v>15:52:10</c:v>
                </c:pt>
                <c:pt idx="2960">
                  <c:v>15:52:11</c:v>
                </c:pt>
                <c:pt idx="2961">
                  <c:v>15:52:12</c:v>
                </c:pt>
                <c:pt idx="2962">
                  <c:v>15:52:13</c:v>
                </c:pt>
                <c:pt idx="2963">
                  <c:v>15:52:14</c:v>
                </c:pt>
                <c:pt idx="2964">
                  <c:v>15:52:15</c:v>
                </c:pt>
                <c:pt idx="2965">
                  <c:v>15:52:16</c:v>
                </c:pt>
                <c:pt idx="2966">
                  <c:v>15:52:17</c:v>
                </c:pt>
                <c:pt idx="2967">
                  <c:v>15:52:18</c:v>
                </c:pt>
                <c:pt idx="2968">
                  <c:v>15:52:19</c:v>
                </c:pt>
                <c:pt idx="2969">
                  <c:v>15:52:20</c:v>
                </c:pt>
                <c:pt idx="2970">
                  <c:v>15:52:21</c:v>
                </c:pt>
                <c:pt idx="2971">
                  <c:v>15:52:22</c:v>
                </c:pt>
                <c:pt idx="2972">
                  <c:v>15:52:23</c:v>
                </c:pt>
                <c:pt idx="2973">
                  <c:v>15:52:24</c:v>
                </c:pt>
                <c:pt idx="2974">
                  <c:v>15:52:25</c:v>
                </c:pt>
                <c:pt idx="2975">
                  <c:v>15:52:26</c:v>
                </c:pt>
                <c:pt idx="2976">
                  <c:v>15:52:27</c:v>
                </c:pt>
                <c:pt idx="2977">
                  <c:v>15:52:28</c:v>
                </c:pt>
                <c:pt idx="2978">
                  <c:v>15:52:29</c:v>
                </c:pt>
                <c:pt idx="2979">
                  <c:v>15:52:30</c:v>
                </c:pt>
                <c:pt idx="2980">
                  <c:v>15:52:31</c:v>
                </c:pt>
                <c:pt idx="2981">
                  <c:v>15:52:32</c:v>
                </c:pt>
                <c:pt idx="2982">
                  <c:v>15:52:33</c:v>
                </c:pt>
                <c:pt idx="2983">
                  <c:v>15:52:34</c:v>
                </c:pt>
                <c:pt idx="2984">
                  <c:v>15:52:35</c:v>
                </c:pt>
                <c:pt idx="2985">
                  <c:v>15:52:36</c:v>
                </c:pt>
                <c:pt idx="2986">
                  <c:v>15:52:37</c:v>
                </c:pt>
                <c:pt idx="2987">
                  <c:v>15:52:38</c:v>
                </c:pt>
                <c:pt idx="2988">
                  <c:v>15:52:39</c:v>
                </c:pt>
                <c:pt idx="2989">
                  <c:v>15:52:40</c:v>
                </c:pt>
                <c:pt idx="2990">
                  <c:v>15:52:41</c:v>
                </c:pt>
                <c:pt idx="2991">
                  <c:v>15:52:42</c:v>
                </c:pt>
                <c:pt idx="2992">
                  <c:v>15:52:43</c:v>
                </c:pt>
                <c:pt idx="2993">
                  <c:v>15:52:44</c:v>
                </c:pt>
                <c:pt idx="2994">
                  <c:v>15:52:45</c:v>
                </c:pt>
                <c:pt idx="2995">
                  <c:v>15:52:46</c:v>
                </c:pt>
                <c:pt idx="2996">
                  <c:v>15:52:47</c:v>
                </c:pt>
                <c:pt idx="2997">
                  <c:v>15:52:48</c:v>
                </c:pt>
                <c:pt idx="2998">
                  <c:v>15:52:49</c:v>
                </c:pt>
                <c:pt idx="2999">
                  <c:v>15:52:50</c:v>
                </c:pt>
                <c:pt idx="3000">
                  <c:v>15:52:51</c:v>
                </c:pt>
                <c:pt idx="3001">
                  <c:v>15:52:52</c:v>
                </c:pt>
                <c:pt idx="3002">
                  <c:v>15:52:53</c:v>
                </c:pt>
                <c:pt idx="3003">
                  <c:v>15:52:54</c:v>
                </c:pt>
                <c:pt idx="3004">
                  <c:v>15:52:55</c:v>
                </c:pt>
                <c:pt idx="3005">
                  <c:v>15:52:56</c:v>
                </c:pt>
                <c:pt idx="3006">
                  <c:v>15:52:57</c:v>
                </c:pt>
                <c:pt idx="3007">
                  <c:v>15:52:58</c:v>
                </c:pt>
                <c:pt idx="3008">
                  <c:v>15:52:59</c:v>
                </c:pt>
                <c:pt idx="3009">
                  <c:v>15:53:00</c:v>
                </c:pt>
                <c:pt idx="3010">
                  <c:v>15:53:01</c:v>
                </c:pt>
                <c:pt idx="3011">
                  <c:v>15:53:02</c:v>
                </c:pt>
                <c:pt idx="3012">
                  <c:v>15:53:03</c:v>
                </c:pt>
                <c:pt idx="3013">
                  <c:v>15:53:04</c:v>
                </c:pt>
                <c:pt idx="3014">
                  <c:v>15:53:05</c:v>
                </c:pt>
                <c:pt idx="3015">
                  <c:v>15:53:06</c:v>
                </c:pt>
                <c:pt idx="3016">
                  <c:v>15:53:07</c:v>
                </c:pt>
                <c:pt idx="3017">
                  <c:v>15:53:08</c:v>
                </c:pt>
                <c:pt idx="3018">
                  <c:v>15:53:09</c:v>
                </c:pt>
                <c:pt idx="3019">
                  <c:v>15:53:10</c:v>
                </c:pt>
                <c:pt idx="3020">
                  <c:v>15:53:11</c:v>
                </c:pt>
                <c:pt idx="3021">
                  <c:v>15:53:12</c:v>
                </c:pt>
                <c:pt idx="3022">
                  <c:v>15:53:13</c:v>
                </c:pt>
                <c:pt idx="3023">
                  <c:v>15:53:14</c:v>
                </c:pt>
                <c:pt idx="3024">
                  <c:v>15:53:15</c:v>
                </c:pt>
                <c:pt idx="3025">
                  <c:v>15:53:16</c:v>
                </c:pt>
                <c:pt idx="3026">
                  <c:v>15:53:17</c:v>
                </c:pt>
                <c:pt idx="3027">
                  <c:v>15:53:18</c:v>
                </c:pt>
                <c:pt idx="3028">
                  <c:v>15:53:19</c:v>
                </c:pt>
                <c:pt idx="3029">
                  <c:v>15:53:20</c:v>
                </c:pt>
                <c:pt idx="3030">
                  <c:v>15:53:21</c:v>
                </c:pt>
                <c:pt idx="3031">
                  <c:v>15:53:22</c:v>
                </c:pt>
                <c:pt idx="3032">
                  <c:v>15:53:23</c:v>
                </c:pt>
                <c:pt idx="3033">
                  <c:v>15:53:24</c:v>
                </c:pt>
                <c:pt idx="3034">
                  <c:v>15:53:25</c:v>
                </c:pt>
                <c:pt idx="3035">
                  <c:v>15:53:26</c:v>
                </c:pt>
                <c:pt idx="3036">
                  <c:v>15:53:27</c:v>
                </c:pt>
                <c:pt idx="3037">
                  <c:v>15:53:28</c:v>
                </c:pt>
                <c:pt idx="3038">
                  <c:v>15:53:29</c:v>
                </c:pt>
                <c:pt idx="3039">
                  <c:v>15:53:30</c:v>
                </c:pt>
                <c:pt idx="3040">
                  <c:v>15:53:31</c:v>
                </c:pt>
                <c:pt idx="3041">
                  <c:v>15:53:32</c:v>
                </c:pt>
                <c:pt idx="3042">
                  <c:v>15:53:33</c:v>
                </c:pt>
                <c:pt idx="3043">
                  <c:v>15:53:34</c:v>
                </c:pt>
                <c:pt idx="3044">
                  <c:v>15:53:35</c:v>
                </c:pt>
                <c:pt idx="3045">
                  <c:v>15:53:36</c:v>
                </c:pt>
                <c:pt idx="3046">
                  <c:v>15:53:37</c:v>
                </c:pt>
                <c:pt idx="3047">
                  <c:v>15:53:38</c:v>
                </c:pt>
                <c:pt idx="3048">
                  <c:v>15:53:39</c:v>
                </c:pt>
                <c:pt idx="3049">
                  <c:v>15:53:40</c:v>
                </c:pt>
                <c:pt idx="3050">
                  <c:v>15:53:41</c:v>
                </c:pt>
                <c:pt idx="3051">
                  <c:v>15:53:42</c:v>
                </c:pt>
                <c:pt idx="3052">
                  <c:v>15:53:43</c:v>
                </c:pt>
                <c:pt idx="3053">
                  <c:v>15:53:44</c:v>
                </c:pt>
                <c:pt idx="3054">
                  <c:v>15:53:45</c:v>
                </c:pt>
                <c:pt idx="3055">
                  <c:v>15:53:46</c:v>
                </c:pt>
                <c:pt idx="3056">
                  <c:v>15:53:47</c:v>
                </c:pt>
                <c:pt idx="3057">
                  <c:v>15:53:48</c:v>
                </c:pt>
                <c:pt idx="3058">
                  <c:v>15:53:49</c:v>
                </c:pt>
                <c:pt idx="3059">
                  <c:v>15:53:50</c:v>
                </c:pt>
                <c:pt idx="3060">
                  <c:v>15:53:51</c:v>
                </c:pt>
                <c:pt idx="3061">
                  <c:v>15:53:52</c:v>
                </c:pt>
                <c:pt idx="3062">
                  <c:v>15:53:53</c:v>
                </c:pt>
                <c:pt idx="3063">
                  <c:v>15:53:54</c:v>
                </c:pt>
                <c:pt idx="3064">
                  <c:v>15:53:55</c:v>
                </c:pt>
                <c:pt idx="3065">
                  <c:v>15:53:56</c:v>
                </c:pt>
                <c:pt idx="3066">
                  <c:v>15:53:57</c:v>
                </c:pt>
                <c:pt idx="3067">
                  <c:v>15:53:58</c:v>
                </c:pt>
                <c:pt idx="3068">
                  <c:v>15:53:59</c:v>
                </c:pt>
                <c:pt idx="3069">
                  <c:v>15:54:00</c:v>
                </c:pt>
                <c:pt idx="3070">
                  <c:v>15:54:01</c:v>
                </c:pt>
                <c:pt idx="3071">
                  <c:v>15:54:02</c:v>
                </c:pt>
                <c:pt idx="3072">
                  <c:v>15:54:03</c:v>
                </c:pt>
                <c:pt idx="3073">
                  <c:v>15:54:04</c:v>
                </c:pt>
                <c:pt idx="3074">
                  <c:v>15:54:05</c:v>
                </c:pt>
                <c:pt idx="3075">
                  <c:v>15:54:06</c:v>
                </c:pt>
                <c:pt idx="3076">
                  <c:v>15:54:07</c:v>
                </c:pt>
                <c:pt idx="3077">
                  <c:v>15:54:08</c:v>
                </c:pt>
                <c:pt idx="3078">
                  <c:v>15:54:09</c:v>
                </c:pt>
                <c:pt idx="3079">
                  <c:v>15:54:10</c:v>
                </c:pt>
                <c:pt idx="3080">
                  <c:v>15:54:11</c:v>
                </c:pt>
                <c:pt idx="3081">
                  <c:v>15:54:12</c:v>
                </c:pt>
                <c:pt idx="3082">
                  <c:v>15:54:13</c:v>
                </c:pt>
                <c:pt idx="3083">
                  <c:v>15:54:14</c:v>
                </c:pt>
                <c:pt idx="3084">
                  <c:v>15:54:15</c:v>
                </c:pt>
                <c:pt idx="3085">
                  <c:v>15:54:16</c:v>
                </c:pt>
                <c:pt idx="3086">
                  <c:v>15:54:17</c:v>
                </c:pt>
                <c:pt idx="3087">
                  <c:v>15:54:18</c:v>
                </c:pt>
                <c:pt idx="3088">
                  <c:v>15:54:19</c:v>
                </c:pt>
                <c:pt idx="3089">
                  <c:v>15:54:20</c:v>
                </c:pt>
                <c:pt idx="3090">
                  <c:v>15:54:21</c:v>
                </c:pt>
                <c:pt idx="3091">
                  <c:v>15:54:22</c:v>
                </c:pt>
                <c:pt idx="3092">
                  <c:v>15:54:23</c:v>
                </c:pt>
                <c:pt idx="3093">
                  <c:v>15:54:24</c:v>
                </c:pt>
                <c:pt idx="3094">
                  <c:v>15:54:25</c:v>
                </c:pt>
                <c:pt idx="3095">
                  <c:v>15:54:26</c:v>
                </c:pt>
                <c:pt idx="3096">
                  <c:v>15:54:27</c:v>
                </c:pt>
                <c:pt idx="3097">
                  <c:v>15:54:28</c:v>
                </c:pt>
                <c:pt idx="3098">
                  <c:v>15:54:29</c:v>
                </c:pt>
                <c:pt idx="3099">
                  <c:v>15:54:30</c:v>
                </c:pt>
                <c:pt idx="3100">
                  <c:v>15:54:31</c:v>
                </c:pt>
                <c:pt idx="3101">
                  <c:v>15:54:32</c:v>
                </c:pt>
                <c:pt idx="3102">
                  <c:v>15:54:33</c:v>
                </c:pt>
                <c:pt idx="3103">
                  <c:v>15:54:34</c:v>
                </c:pt>
                <c:pt idx="3104">
                  <c:v>15:54:35</c:v>
                </c:pt>
                <c:pt idx="3105">
                  <c:v>15:54:36</c:v>
                </c:pt>
                <c:pt idx="3106">
                  <c:v>15:54:37</c:v>
                </c:pt>
                <c:pt idx="3107">
                  <c:v>15:54:38</c:v>
                </c:pt>
                <c:pt idx="3108">
                  <c:v>15:54:39</c:v>
                </c:pt>
                <c:pt idx="3109">
                  <c:v>15:54:40</c:v>
                </c:pt>
                <c:pt idx="3110">
                  <c:v>15:54:41</c:v>
                </c:pt>
                <c:pt idx="3111">
                  <c:v>15:54:42</c:v>
                </c:pt>
                <c:pt idx="3112">
                  <c:v>15:54:43</c:v>
                </c:pt>
                <c:pt idx="3113">
                  <c:v>15:54:44</c:v>
                </c:pt>
                <c:pt idx="3114">
                  <c:v>15:54:45</c:v>
                </c:pt>
                <c:pt idx="3115">
                  <c:v>15:54:46</c:v>
                </c:pt>
                <c:pt idx="3116">
                  <c:v>15:54:47</c:v>
                </c:pt>
                <c:pt idx="3117">
                  <c:v>15:54:48</c:v>
                </c:pt>
                <c:pt idx="3118">
                  <c:v>15:54:49</c:v>
                </c:pt>
                <c:pt idx="3119">
                  <c:v>15:54:50</c:v>
                </c:pt>
                <c:pt idx="3120">
                  <c:v>15:54:51</c:v>
                </c:pt>
                <c:pt idx="3121">
                  <c:v>15:54:52</c:v>
                </c:pt>
                <c:pt idx="3122">
                  <c:v>15:54:53</c:v>
                </c:pt>
                <c:pt idx="3123">
                  <c:v>15:54:54</c:v>
                </c:pt>
                <c:pt idx="3124">
                  <c:v>15:54:55</c:v>
                </c:pt>
                <c:pt idx="3125">
                  <c:v>15:54:56</c:v>
                </c:pt>
                <c:pt idx="3126">
                  <c:v>15:54:57</c:v>
                </c:pt>
                <c:pt idx="3127">
                  <c:v>15:54:58</c:v>
                </c:pt>
                <c:pt idx="3128">
                  <c:v>15:54:59</c:v>
                </c:pt>
                <c:pt idx="3129">
                  <c:v>15:55:00</c:v>
                </c:pt>
                <c:pt idx="3130">
                  <c:v>15:55:01</c:v>
                </c:pt>
                <c:pt idx="3131">
                  <c:v>15:55:02</c:v>
                </c:pt>
                <c:pt idx="3132">
                  <c:v>15:55:03</c:v>
                </c:pt>
                <c:pt idx="3133">
                  <c:v>15:55:04</c:v>
                </c:pt>
                <c:pt idx="3134">
                  <c:v>15:55:05</c:v>
                </c:pt>
                <c:pt idx="3135">
                  <c:v>15:55:06</c:v>
                </c:pt>
                <c:pt idx="3136">
                  <c:v>15:55:07</c:v>
                </c:pt>
                <c:pt idx="3137">
                  <c:v>15:55:08</c:v>
                </c:pt>
                <c:pt idx="3138">
                  <c:v>15:55:09</c:v>
                </c:pt>
                <c:pt idx="3139">
                  <c:v>15:55:10</c:v>
                </c:pt>
                <c:pt idx="3140">
                  <c:v>15:55:11</c:v>
                </c:pt>
                <c:pt idx="3141">
                  <c:v>15:55:12</c:v>
                </c:pt>
                <c:pt idx="3142">
                  <c:v>15:55:13</c:v>
                </c:pt>
                <c:pt idx="3143">
                  <c:v>15:55:14</c:v>
                </c:pt>
                <c:pt idx="3144">
                  <c:v>15:55:15</c:v>
                </c:pt>
                <c:pt idx="3145">
                  <c:v>15:55:16</c:v>
                </c:pt>
                <c:pt idx="3146">
                  <c:v>15:55:17</c:v>
                </c:pt>
                <c:pt idx="3147">
                  <c:v>15:55:18</c:v>
                </c:pt>
                <c:pt idx="3148">
                  <c:v>15:55:19</c:v>
                </c:pt>
                <c:pt idx="3149">
                  <c:v>15:55:20</c:v>
                </c:pt>
                <c:pt idx="3150">
                  <c:v>15:55:21</c:v>
                </c:pt>
                <c:pt idx="3151">
                  <c:v>15:55:22</c:v>
                </c:pt>
                <c:pt idx="3152">
                  <c:v>15:55:23</c:v>
                </c:pt>
                <c:pt idx="3153">
                  <c:v>15:55:24</c:v>
                </c:pt>
                <c:pt idx="3154">
                  <c:v>15:55:25</c:v>
                </c:pt>
                <c:pt idx="3155">
                  <c:v>15:55:26</c:v>
                </c:pt>
                <c:pt idx="3156">
                  <c:v>15:55:27</c:v>
                </c:pt>
                <c:pt idx="3157">
                  <c:v>15:55:28</c:v>
                </c:pt>
                <c:pt idx="3158">
                  <c:v>15:55:29</c:v>
                </c:pt>
                <c:pt idx="3159">
                  <c:v>15:55:30</c:v>
                </c:pt>
                <c:pt idx="3160">
                  <c:v>15:55:31</c:v>
                </c:pt>
                <c:pt idx="3161">
                  <c:v>15:55:32</c:v>
                </c:pt>
                <c:pt idx="3162">
                  <c:v>15:55:33</c:v>
                </c:pt>
                <c:pt idx="3163">
                  <c:v>15:55:34</c:v>
                </c:pt>
                <c:pt idx="3164">
                  <c:v>15:55:35</c:v>
                </c:pt>
                <c:pt idx="3165">
                  <c:v>15:55:36</c:v>
                </c:pt>
                <c:pt idx="3166">
                  <c:v>15:55:37</c:v>
                </c:pt>
                <c:pt idx="3167">
                  <c:v>15:55:38</c:v>
                </c:pt>
                <c:pt idx="3168">
                  <c:v>15:55:39</c:v>
                </c:pt>
                <c:pt idx="3169">
                  <c:v>15:55:40</c:v>
                </c:pt>
                <c:pt idx="3170">
                  <c:v>15:55:41</c:v>
                </c:pt>
                <c:pt idx="3171">
                  <c:v>15:55:42</c:v>
                </c:pt>
                <c:pt idx="3172">
                  <c:v>15:55:43</c:v>
                </c:pt>
                <c:pt idx="3173">
                  <c:v>15:55:44</c:v>
                </c:pt>
                <c:pt idx="3174">
                  <c:v>15:55:45</c:v>
                </c:pt>
                <c:pt idx="3175">
                  <c:v>15:55:46</c:v>
                </c:pt>
                <c:pt idx="3176">
                  <c:v>15:55:47</c:v>
                </c:pt>
                <c:pt idx="3177">
                  <c:v>15:55:48</c:v>
                </c:pt>
                <c:pt idx="3178">
                  <c:v>15:55:49</c:v>
                </c:pt>
                <c:pt idx="3179">
                  <c:v>15:55:50</c:v>
                </c:pt>
                <c:pt idx="3180">
                  <c:v>15:55:51</c:v>
                </c:pt>
                <c:pt idx="3181">
                  <c:v>15:55:52</c:v>
                </c:pt>
                <c:pt idx="3182">
                  <c:v>15:55:53</c:v>
                </c:pt>
                <c:pt idx="3183">
                  <c:v>15:55:54</c:v>
                </c:pt>
                <c:pt idx="3184">
                  <c:v>15:55:55</c:v>
                </c:pt>
                <c:pt idx="3185">
                  <c:v>15:55:56</c:v>
                </c:pt>
                <c:pt idx="3186">
                  <c:v>15:55:57</c:v>
                </c:pt>
                <c:pt idx="3187">
                  <c:v>15:55:58</c:v>
                </c:pt>
                <c:pt idx="3188">
                  <c:v>15:55:59</c:v>
                </c:pt>
                <c:pt idx="3189">
                  <c:v>15:56:00</c:v>
                </c:pt>
                <c:pt idx="3190">
                  <c:v>15:56:01</c:v>
                </c:pt>
                <c:pt idx="3191">
                  <c:v>15:56:02</c:v>
                </c:pt>
                <c:pt idx="3192">
                  <c:v>15:56:03</c:v>
                </c:pt>
                <c:pt idx="3193">
                  <c:v>15:56:04</c:v>
                </c:pt>
                <c:pt idx="3194">
                  <c:v>15:56:05</c:v>
                </c:pt>
                <c:pt idx="3195">
                  <c:v>15:56:06</c:v>
                </c:pt>
                <c:pt idx="3196">
                  <c:v>15:56:07</c:v>
                </c:pt>
                <c:pt idx="3197">
                  <c:v>15:56:08</c:v>
                </c:pt>
                <c:pt idx="3198">
                  <c:v>15:56:09</c:v>
                </c:pt>
                <c:pt idx="3199">
                  <c:v>15:56:10</c:v>
                </c:pt>
                <c:pt idx="3200">
                  <c:v>15:56:11</c:v>
                </c:pt>
                <c:pt idx="3201">
                  <c:v>15:56:12</c:v>
                </c:pt>
                <c:pt idx="3202">
                  <c:v>15:56:13</c:v>
                </c:pt>
                <c:pt idx="3203">
                  <c:v>15:56:14</c:v>
                </c:pt>
                <c:pt idx="3204">
                  <c:v>15:56:15</c:v>
                </c:pt>
                <c:pt idx="3205">
                  <c:v>15:56:16</c:v>
                </c:pt>
                <c:pt idx="3206">
                  <c:v>15:56:17</c:v>
                </c:pt>
                <c:pt idx="3207">
                  <c:v>15:56:18</c:v>
                </c:pt>
                <c:pt idx="3208">
                  <c:v>15:56:19</c:v>
                </c:pt>
                <c:pt idx="3209">
                  <c:v>15:56:20</c:v>
                </c:pt>
                <c:pt idx="3210">
                  <c:v>15:56:21</c:v>
                </c:pt>
                <c:pt idx="3211">
                  <c:v>15:56:22</c:v>
                </c:pt>
                <c:pt idx="3212">
                  <c:v>15:56:23</c:v>
                </c:pt>
                <c:pt idx="3213">
                  <c:v>15:56:24</c:v>
                </c:pt>
                <c:pt idx="3214">
                  <c:v>15:56:25</c:v>
                </c:pt>
                <c:pt idx="3215">
                  <c:v>15:56:26</c:v>
                </c:pt>
                <c:pt idx="3216">
                  <c:v>15:56:27</c:v>
                </c:pt>
                <c:pt idx="3217">
                  <c:v>15:56:28</c:v>
                </c:pt>
                <c:pt idx="3218">
                  <c:v>15:56:29</c:v>
                </c:pt>
                <c:pt idx="3219">
                  <c:v>15:56:30</c:v>
                </c:pt>
                <c:pt idx="3220">
                  <c:v>15:56:31</c:v>
                </c:pt>
                <c:pt idx="3221">
                  <c:v>15:56:32</c:v>
                </c:pt>
                <c:pt idx="3222">
                  <c:v>15:56:33</c:v>
                </c:pt>
                <c:pt idx="3223">
                  <c:v>15:56:34</c:v>
                </c:pt>
                <c:pt idx="3224">
                  <c:v>15:56:35</c:v>
                </c:pt>
                <c:pt idx="3225">
                  <c:v>15:56:36</c:v>
                </c:pt>
                <c:pt idx="3226">
                  <c:v>15:56:37</c:v>
                </c:pt>
                <c:pt idx="3227">
                  <c:v>15:56:38</c:v>
                </c:pt>
                <c:pt idx="3228">
                  <c:v>15:56:39</c:v>
                </c:pt>
                <c:pt idx="3229">
                  <c:v>15:56:40</c:v>
                </c:pt>
                <c:pt idx="3230">
                  <c:v>15:56:41</c:v>
                </c:pt>
                <c:pt idx="3231">
                  <c:v>15:56:42</c:v>
                </c:pt>
                <c:pt idx="3232">
                  <c:v>15:56:43</c:v>
                </c:pt>
                <c:pt idx="3233">
                  <c:v>15:56:44</c:v>
                </c:pt>
                <c:pt idx="3234">
                  <c:v>15:56:45</c:v>
                </c:pt>
                <c:pt idx="3235">
                  <c:v>15:56:46</c:v>
                </c:pt>
                <c:pt idx="3236">
                  <c:v>15:56:47</c:v>
                </c:pt>
                <c:pt idx="3237">
                  <c:v>15:56:48</c:v>
                </c:pt>
                <c:pt idx="3238">
                  <c:v>15:56:49</c:v>
                </c:pt>
                <c:pt idx="3239">
                  <c:v>15:56:50</c:v>
                </c:pt>
                <c:pt idx="3240">
                  <c:v>15:56:51</c:v>
                </c:pt>
                <c:pt idx="3241">
                  <c:v>15:56:52</c:v>
                </c:pt>
                <c:pt idx="3242">
                  <c:v>15:56:53</c:v>
                </c:pt>
                <c:pt idx="3243">
                  <c:v>15:56:54</c:v>
                </c:pt>
                <c:pt idx="3244">
                  <c:v>15:56:55</c:v>
                </c:pt>
                <c:pt idx="3245">
                  <c:v>15:56:56</c:v>
                </c:pt>
                <c:pt idx="3246">
                  <c:v>15:56:57</c:v>
                </c:pt>
                <c:pt idx="3247">
                  <c:v>15:56:58</c:v>
                </c:pt>
                <c:pt idx="3248">
                  <c:v>15:56:59</c:v>
                </c:pt>
                <c:pt idx="3249">
                  <c:v>15:57:00</c:v>
                </c:pt>
                <c:pt idx="3250">
                  <c:v>15:57:01</c:v>
                </c:pt>
                <c:pt idx="3251">
                  <c:v>15:57:02</c:v>
                </c:pt>
                <c:pt idx="3252">
                  <c:v>15:57:03</c:v>
                </c:pt>
                <c:pt idx="3253">
                  <c:v>15:57:04</c:v>
                </c:pt>
                <c:pt idx="3254">
                  <c:v>15:57:05</c:v>
                </c:pt>
                <c:pt idx="3255">
                  <c:v>15:57:06</c:v>
                </c:pt>
                <c:pt idx="3256">
                  <c:v>15:57:07</c:v>
                </c:pt>
                <c:pt idx="3257">
                  <c:v>15:57:08</c:v>
                </c:pt>
                <c:pt idx="3258">
                  <c:v>15:57:09</c:v>
                </c:pt>
                <c:pt idx="3259">
                  <c:v>15:57:10</c:v>
                </c:pt>
                <c:pt idx="3260">
                  <c:v>15:57:11</c:v>
                </c:pt>
                <c:pt idx="3261">
                  <c:v>15:57:12</c:v>
                </c:pt>
                <c:pt idx="3262">
                  <c:v>15:57:13</c:v>
                </c:pt>
                <c:pt idx="3263">
                  <c:v>15:57:14</c:v>
                </c:pt>
                <c:pt idx="3264">
                  <c:v>15:57:15</c:v>
                </c:pt>
                <c:pt idx="3265">
                  <c:v>15:57:16</c:v>
                </c:pt>
                <c:pt idx="3266">
                  <c:v>15:57:17</c:v>
                </c:pt>
                <c:pt idx="3267">
                  <c:v>15:57:18</c:v>
                </c:pt>
                <c:pt idx="3268">
                  <c:v>15:57:19</c:v>
                </c:pt>
                <c:pt idx="3269">
                  <c:v>15:57:20</c:v>
                </c:pt>
                <c:pt idx="3270">
                  <c:v>15:57:21</c:v>
                </c:pt>
                <c:pt idx="3271">
                  <c:v>15:57:22</c:v>
                </c:pt>
                <c:pt idx="3272">
                  <c:v>15:57:23</c:v>
                </c:pt>
                <c:pt idx="3273">
                  <c:v>15:57:24</c:v>
                </c:pt>
                <c:pt idx="3274">
                  <c:v>15:57:25</c:v>
                </c:pt>
                <c:pt idx="3275">
                  <c:v>15:57:26</c:v>
                </c:pt>
                <c:pt idx="3276">
                  <c:v>15:57:27</c:v>
                </c:pt>
                <c:pt idx="3277">
                  <c:v>15:57:28</c:v>
                </c:pt>
                <c:pt idx="3278">
                  <c:v>15:57:29</c:v>
                </c:pt>
                <c:pt idx="3279">
                  <c:v>15:57:30</c:v>
                </c:pt>
                <c:pt idx="3280">
                  <c:v>15:57:31</c:v>
                </c:pt>
                <c:pt idx="3281">
                  <c:v>15:57:32</c:v>
                </c:pt>
                <c:pt idx="3282">
                  <c:v>15:57:33</c:v>
                </c:pt>
                <c:pt idx="3283">
                  <c:v>15:57:34</c:v>
                </c:pt>
                <c:pt idx="3284">
                  <c:v>15:57:35</c:v>
                </c:pt>
                <c:pt idx="3285">
                  <c:v>15:57:36</c:v>
                </c:pt>
                <c:pt idx="3286">
                  <c:v>15:57:37</c:v>
                </c:pt>
                <c:pt idx="3287">
                  <c:v>15:57:38</c:v>
                </c:pt>
                <c:pt idx="3288">
                  <c:v>15:57:39</c:v>
                </c:pt>
                <c:pt idx="3289">
                  <c:v>15:57:40</c:v>
                </c:pt>
                <c:pt idx="3290">
                  <c:v>15:57:41</c:v>
                </c:pt>
                <c:pt idx="3291">
                  <c:v>15:57:42</c:v>
                </c:pt>
                <c:pt idx="3292">
                  <c:v>15:57:43</c:v>
                </c:pt>
                <c:pt idx="3293">
                  <c:v>15:57:44</c:v>
                </c:pt>
                <c:pt idx="3294">
                  <c:v>15:57:45</c:v>
                </c:pt>
                <c:pt idx="3295">
                  <c:v>15:57:46</c:v>
                </c:pt>
                <c:pt idx="3296">
                  <c:v>15:57:47</c:v>
                </c:pt>
                <c:pt idx="3297">
                  <c:v>15:57:48</c:v>
                </c:pt>
                <c:pt idx="3298">
                  <c:v>15:57:49</c:v>
                </c:pt>
                <c:pt idx="3299">
                  <c:v>15:57:50</c:v>
                </c:pt>
                <c:pt idx="3300">
                  <c:v>15:57:51</c:v>
                </c:pt>
                <c:pt idx="3301">
                  <c:v>15:57:52</c:v>
                </c:pt>
                <c:pt idx="3302">
                  <c:v>15:57:53</c:v>
                </c:pt>
                <c:pt idx="3303">
                  <c:v>15:57:54</c:v>
                </c:pt>
                <c:pt idx="3304">
                  <c:v>15:57:55</c:v>
                </c:pt>
                <c:pt idx="3305">
                  <c:v>15:57:56</c:v>
                </c:pt>
                <c:pt idx="3306">
                  <c:v>15:57:57</c:v>
                </c:pt>
                <c:pt idx="3307">
                  <c:v>15:57:58</c:v>
                </c:pt>
                <c:pt idx="3308">
                  <c:v>15:57:59</c:v>
                </c:pt>
                <c:pt idx="3309">
                  <c:v>15:58:00</c:v>
                </c:pt>
                <c:pt idx="3310">
                  <c:v>15:58:01</c:v>
                </c:pt>
                <c:pt idx="3311">
                  <c:v>15:58:02</c:v>
                </c:pt>
                <c:pt idx="3312">
                  <c:v>15:58:03</c:v>
                </c:pt>
                <c:pt idx="3313">
                  <c:v>15:58:04</c:v>
                </c:pt>
                <c:pt idx="3314">
                  <c:v>15:58:05</c:v>
                </c:pt>
                <c:pt idx="3315">
                  <c:v>15:58:06</c:v>
                </c:pt>
                <c:pt idx="3316">
                  <c:v>15:58:07</c:v>
                </c:pt>
                <c:pt idx="3317">
                  <c:v>15:58:08</c:v>
                </c:pt>
                <c:pt idx="3318">
                  <c:v>15:58:09</c:v>
                </c:pt>
                <c:pt idx="3319">
                  <c:v>15:58:10</c:v>
                </c:pt>
                <c:pt idx="3320">
                  <c:v>15:58:11</c:v>
                </c:pt>
                <c:pt idx="3321">
                  <c:v>15:58:12</c:v>
                </c:pt>
                <c:pt idx="3322">
                  <c:v>15:58:13</c:v>
                </c:pt>
                <c:pt idx="3323">
                  <c:v>15:58:14</c:v>
                </c:pt>
                <c:pt idx="3324">
                  <c:v>15:58:15</c:v>
                </c:pt>
                <c:pt idx="3325">
                  <c:v>15:58:16</c:v>
                </c:pt>
                <c:pt idx="3326">
                  <c:v>15:58:17</c:v>
                </c:pt>
                <c:pt idx="3327">
                  <c:v>15:58:18</c:v>
                </c:pt>
                <c:pt idx="3328">
                  <c:v>15:58:19</c:v>
                </c:pt>
                <c:pt idx="3329">
                  <c:v>15:58:20</c:v>
                </c:pt>
                <c:pt idx="3330">
                  <c:v>15:58:21</c:v>
                </c:pt>
                <c:pt idx="3331">
                  <c:v>15:58:22</c:v>
                </c:pt>
                <c:pt idx="3332">
                  <c:v>15:58:23</c:v>
                </c:pt>
                <c:pt idx="3333">
                  <c:v>15:58:24</c:v>
                </c:pt>
                <c:pt idx="3334">
                  <c:v>15:58:25</c:v>
                </c:pt>
                <c:pt idx="3335">
                  <c:v>15:58:26</c:v>
                </c:pt>
                <c:pt idx="3336">
                  <c:v>15:58:27</c:v>
                </c:pt>
                <c:pt idx="3337">
                  <c:v>15:58:28</c:v>
                </c:pt>
                <c:pt idx="3338">
                  <c:v>15:58:29</c:v>
                </c:pt>
                <c:pt idx="3339">
                  <c:v>15:58:30</c:v>
                </c:pt>
                <c:pt idx="3340">
                  <c:v>15:58:31</c:v>
                </c:pt>
                <c:pt idx="3341">
                  <c:v>15:58:32</c:v>
                </c:pt>
                <c:pt idx="3342">
                  <c:v>15:58:33</c:v>
                </c:pt>
                <c:pt idx="3343">
                  <c:v>15:58:34</c:v>
                </c:pt>
                <c:pt idx="3344">
                  <c:v>15:58:35</c:v>
                </c:pt>
                <c:pt idx="3345">
                  <c:v>15:58:36</c:v>
                </c:pt>
                <c:pt idx="3346">
                  <c:v>15:58:37</c:v>
                </c:pt>
                <c:pt idx="3347">
                  <c:v>15:58:38</c:v>
                </c:pt>
                <c:pt idx="3348">
                  <c:v>15:58:39</c:v>
                </c:pt>
                <c:pt idx="3349">
                  <c:v>15:58:40</c:v>
                </c:pt>
                <c:pt idx="3350">
                  <c:v>15:58:41</c:v>
                </c:pt>
                <c:pt idx="3351">
                  <c:v>15:58:42</c:v>
                </c:pt>
                <c:pt idx="3352">
                  <c:v>15:58:43</c:v>
                </c:pt>
                <c:pt idx="3353">
                  <c:v>15:58:44</c:v>
                </c:pt>
                <c:pt idx="3354">
                  <c:v>15:58:45</c:v>
                </c:pt>
                <c:pt idx="3355">
                  <c:v>15:58:46</c:v>
                </c:pt>
                <c:pt idx="3356">
                  <c:v>15:58:47</c:v>
                </c:pt>
                <c:pt idx="3357">
                  <c:v>15:58:48</c:v>
                </c:pt>
                <c:pt idx="3358">
                  <c:v>15:58:49</c:v>
                </c:pt>
                <c:pt idx="3359">
                  <c:v>15:58:50</c:v>
                </c:pt>
                <c:pt idx="3360">
                  <c:v>15:58:51</c:v>
                </c:pt>
                <c:pt idx="3361">
                  <c:v>15:58:52</c:v>
                </c:pt>
                <c:pt idx="3362">
                  <c:v>15:58:53</c:v>
                </c:pt>
                <c:pt idx="3363">
                  <c:v>15:58:54</c:v>
                </c:pt>
                <c:pt idx="3364">
                  <c:v>15:58:55</c:v>
                </c:pt>
                <c:pt idx="3365">
                  <c:v>15:58:56</c:v>
                </c:pt>
                <c:pt idx="3366">
                  <c:v>15:58:57</c:v>
                </c:pt>
                <c:pt idx="3367">
                  <c:v>15:58:58</c:v>
                </c:pt>
                <c:pt idx="3368">
                  <c:v>15:58:59</c:v>
                </c:pt>
                <c:pt idx="3369">
                  <c:v>15:59:00</c:v>
                </c:pt>
                <c:pt idx="3370">
                  <c:v>15:59:01</c:v>
                </c:pt>
                <c:pt idx="3371">
                  <c:v>15:59:02</c:v>
                </c:pt>
                <c:pt idx="3372">
                  <c:v>15:59:03</c:v>
                </c:pt>
                <c:pt idx="3373">
                  <c:v>15:59:04</c:v>
                </c:pt>
                <c:pt idx="3374">
                  <c:v>15:59:05</c:v>
                </c:pt>
                <c:pt idx="3375">
                  <c:v>15:59:06</c:v>
                </c:pt>
                <c:pt idx="3376">
                  <c:v>15:59:07</c:v>
                </c:pt>
                <c:pt idx="3377">
                  <c:v>15:59:08</c:v>
                </c:pt>
                <c:pt idx="3378">
                  <c:v>15:59:09</c:v>
                </c:pt>
                <c:pt idx="3379">
                  <c:v>15:59:10</c:v>
                </c:pt>
                <c:pt idx="3380">
                  <c:v>15:59:11</c:v>
                </c:pt>
                <c:pt idx="3381">
                  <c:v>15:59:12</c:v>
                </c:pt>
                <c:pt idx="3382">
                  <c:v>15:59:13</c:v>
                </c:pt>
                <c:pt idx="3383">
                  <c:v>15:59:14</c:v>
                </c:pt>
                <c:pt idx="3384">
                  <c:v>15:59:15</c:v>
                </c:pt>
                <c:pt idx="3385">
                  <c:v>15:59:16</c:v>
                </c:pt>
                <c:pt idx="3386">
                  <c:v>15:59:17</c:v>
                </c:pt>
                <c:pt idx="3387">
                  <c:v>15:59:18</c:v>
                </c:pt>
                <c:pt idx="3388">
                  <c:v>15:59:19</c:v>
                </c:pt>
                <c:pt idx="3389">
                  <c:v>15:59:20</c:v>
                </c:pt>
                <c:pt idx="3390">
                  <c:v>15:59:21</c:v>
                </c:pt>
                <c:pt idx="3391">
                  <c:v>15:59:22</c:v>
                </c:pt>
                <c:pt idx="3392">
                  <c:v>15:59:23</c:v>
                </c:pt>
                <c:pt idx="3393">
                  <c:v>15:59:24</c:v>
                </c:pt>
                <c:pt idx="3394">
                  <c:v>15:59:25</c:v>
                </c:pt>
                <c:pt idx="3395">
                  <c:v>15:59:26</c:v>
                </c:pt>
                <c:pt idx="3396">
                  <c:v>15:59:27</c:v>
                </c:pt>
                <c:pt idx="3397">
                  <c:v>15:59:28</c:v>
                </c:pt>
                <c:pt idx="3398">
                  <c:v>15:59:29</c:v>
                </c:pt>
                <c:pt idx="3399">
                  <c:v>15:59:30</c:v>
                </c:pt>
                <c:pt idx="3400">
                  <c:v>15:59:31</c:v>
                </c:pt>
                <c:pt idx="3401">
                  <c:v>15:59:32</c:v>
                </c:pt>
                <c:pt idx="3402">
                  <c:v>15:59:33</c:v>
                </c:pt>
                <c:pt idx="3403">
                  <c:v>15:59:34</c:v>
                </c:pt>
                <c:pt idx="3404">
                  <c:v>15:59:35</c:v>
                </c:pt>
                <c:pt idx="3405">
                  <c:v>15:59:36</c:v>
                </c:pt>
                <c:pt idx="3406">
                  <c:v>15:59:37</c:v>
                </c:pt>
                <c:pt idx="3407">
                  <c:v>15:59:38</c:v>
                </c:pt>
                <c:pt idx="3408">
                  <c:v>15:59:39</c:v>
                </c:pt>
                <c:pt idx="3409">
                  <c:v>15:59:40</c:v>
                </c:pt>
                <c:pt idx="3410">
                  <c:v>15:59:41</c:v>
                </c:pt>
                <c:pt idx="3411">
                  <c:v>15:59:42</c:v>
                </c:pt>
                <c:pt idx="3412">
                  <c:v>15:59:43</c:v>
                </c:pt>
                <c:pt idx="3413">
                  <c:v>15:59:44</c:v>
                </c:pt>
                <c:pt idx="3414">
                  <c:v>15:59:45</c:v>
                </c:pt>
                <c:pt idx="3415">
                  <c:v>15:59:46</c:v>
                </c:pt>
                <c:pt idx="3416">
                  <c:v>15:59:47</c:v>
                </c:pt>
                <c:pt idx="3417">
                  <c:v>15:59:48</c:v>
                </c:pt>
                <c:pt idx="3418">
                  <c:v>15:59:49</c:v>
                </c:pt>
                <c:pt idx="3419">
                  <c:v>15:59:50</c:v>
                </c:pt>
                <c:pt idx="3420">
                  <c:v>15:59:51</c:v>
                </c:pt>
                <c:pt idx="3421">
                  <c:v>15:59:52</c:v>
                </c:pt>
                <c:pt idx="3422">
                  <c:v>15:59:53</c:v>
                </c:pt>
                <c:pt idx="3423">
                  <c:v>15:59:54</c:v>
                </c:pt>
                <c:pt idx="3424">
                  <c:v>15:59:55</c:v>
                </c:pt>
                <c:pt idx="3425">
                  <c:v>15:59:56</c:v>
                </c:pt>
                <c:pt idx="3426">
                  <c:v>15:59:57</c:v>
                </c:pt>
                <c:pt idx="3427">
                  <c:v>15:59:58</c:v>
                </c:pt>
                <c:pt idx="3428">
                  <c:v>15:59:59</c:v>
                </c:pt>
                <c:pt idx="3429">
                  <c:v>16:00:00</c:v>
                </c:pt>
                <c:pt idx="3430">
                  <c:v>16:00:01</c:v>
                </c:pt>
                <c:pt idx="3431">
                  <c:v>16:00:02</c:v>
                </c:pt>
                <c:pt idx="3432">
                  <c:v>16:00:03</c:v>
                </c:pt>
                <c:pt idx="3433">
                  <c:v>16:00:04</c:v>
                </c:pt>
                <c:pt idx="3434">
                  <c:v>16:00:05</c:v>
                </c:pt>
                <c:pt idx="3435">
                  <c:v>16:00:06</c:v>
                </c:pt>
                <c:pt idx="3436">
                  <c:v>16:00:07</c:v>
                </c:pt>
                <c:pt idx="3437">
                  <c:v>16:00:08</c:v>
                </c:pt>
                <c:pt idx="3438">
                  <c:v>16:00:09</c:v>
                </c:pt>
                <c:pt idx="3439">
                  <c:v>16:00:10</c:v>
                </c:pt>
                <c:pt idx="3440">
                  <c:v>16:00:11</c:v>
                </c:pt>
                <c:pt idx="3441">
                  <c:v>16:00:12</c:v>
                </c:pt>
                <c:pt idx="3442">
                  <c:v>16:00:13</c:v>
                </c:pt>
                <c:pt idx="3443">
                  <c:v>16:00:14</c:v>
                </c:pt>
                <c:pt idx="3444">
                  <c:v>16:00:15</c:v>
                </c:pt>
                <c:pt idx="3445">
                  <c:v>16:00:16</c:v>
                </c:pt>
                <c:pt idx="3446">
                  <c:v>16:00:17</c:v>
                </c:pt>
                <c:pt idx="3447">
                  <c:v>16:00:18</c:v>
                </c:pt>
                <c:pt idx="3448">
                  <c:v>16:00:19</c:v>
                </c:pt>
                <c:pt idx="3449">
                  <c:v>16:00:20</c:v>
                </c:pt>
                <c:pt idx="3450">
                  <c:v>16:00:21</c:v>
                </c:pt>
                <c:pt idx="3451">
                  <c:v>16:00:22</c:v>
                </c:pt>
                <c:pt idx="3452">
                  <c:v>16:00:23</c:v>
                </c:pt>
                <c:pt idx="3453">
                  <c:v>16:00:24</c:v>
                </c:pt>
                <c:pt idx="3454">
                  <c:v>16:00:25</c:v>
                </c:pt>
                <c:pt idx="3455">
                  <c:v>16:00:26</c:v>
                </c:pt>
                <c:pt idx="3456">
                  <c:v>16:00:27</c:v>
                </c:pt>
                <c:pt idx="3457">
                  <c:v>16:00:28</c:v>
                </c:pt>
                <c:pt idx="3458">
                  <c:v>16:00:29</c:v>
                </c:pt>
                <c:pt idx="3459">
                  <c:v>16:00:30</c:v>
                </c:pt>
                <c:pt idx="3460">
                  <c:v>16:00:31</c:v>
                </c:pt>
                <c:pt idx="3461">
                  <c:v>16:00:32</c:v>
                </c:pt>
                <c:pt idx="3462">
                  <c:v>16:00:33</c:v>
                </c:pt>
                <c:pt idx="3463">
                  <c:v>16:00:34</c:v>
                </c:pt>
                <c:pt idx="3464">
                  <c:v>16:00:35</c:v>
                </c:pt>
                <c:pt idx="3465">
                  <c:v>16:00:36</c:v>
                </c:pt>
                <c:pt idx="3466">
                  <c:v>16:00:37</c:v>
                </c:pt>
                <c:pt idx="3467">
                  <c:v>16:00:38</c:v>
                </c:pt>
                <c:pt idx="3468">
                  <c:v>16:00:39</c:v>
                </c:pt>
                <c:pt idx="3469">
                  <c:v>16:00:40</c:v>
                </c:pt>
                <c:pt idx="3470">
                  <c:v>16:00:41</c:v>
                </c:pt>
                <c:pt idx="3471">
                  <c:v>16:00:42</c:v>
                </c:pt>
                <c:pt idx="3472">
                  <c:v>16:00:43</c:v>
                </c:pt>
                <c:pt idx="3473">
                  <c:v>16:00:44</c:v>
                </c:pt>
                <c:pt idx="3474">
                  <c:v>16:00:45</c:v>
                </c:pt>
                <c:pt idx="3475">
                  <c:v>16:00:46</c:v>
                </c:pt>
                <c:pt idx="3476">
                  <c:v>16:00:47</c:v>
                </c:pt>
                <c:pt idx="3477">
                  <c:v>16:00:48</c:v>
                </c:pt>
                <c:pt idx="3478">
                  <c:v>16:00:49</c:v>
                </c:pt>
                <c:pt idx="3479">
                  <c:v>16:00:50</c:v>
                </c:pt>
                <c:pt idx="3480">
                  <c:v>16:00:51</c:v>
                </c:pt>
                <c:pt idx="3481">
                  <c:v>16:00:52</c:v>
                </c:pt>
                <c:pt idx="3482">
                  <c:v>16:00:53</c:v>
                </c:pt>
                <c:pt idx="3483">
                  <c:v>16:00:54</c:v>
                </c:pt>
                <c:pt idx="3484">
                  <c:v>16:00:55</c:v>
                </c:pt>
                <c:pt idx="3485">
                  <c:v>16:00:56</c:v>
                </c:pt>
                <c:pt idx="3486">
                  <c:v>16:00:57</c:v>
                </c:pt>
                <c:pt idx="3487">
                  <c:v>16:00:58</c:v>
                </c:pt>
                <c:pt idx="3488">
                  <c:v>16:00:59</c:v>
                </c:pt>
                <c:pt idx="3489">
                  <c:v>16:01:00</c:v>
                </c:pt>
                <c:pt idx="3490">
                  <c:v>16:01:01</c:v>
                </c:pt>
                <c:pt idx="3491">
                  <c:v>16:01:02</c:v>
                </c:pt>
                <c:pt idx="3492">
                  <c:v>16:01:03</c:v>
                </c:pt>
                <c:pt idx="3493">
                  <c:v>16:01:04</c:v>
                </c:pt>
                <c:pt idx="3494">
                  <c:v>16:01:05</c:v>
                </c:pt>
                <c:pt idx="3495">
                  <c:v>16:01:06</c:v>
                </c:pt>
                <c:pt idx="3496">
                  <c:v>16:01:07</c:v>
                </c:pt>
                <c:pt idx="3497">
                  <c:v>16:01:08</c:v>
                </c:pt>
                <c:pt idx="3498">
                  <c:v>16:01:09</c:v>
                </c:pt>
                <c:pt idx="3499">
                  <c:v>16:01:10</c:v>
                </c:pt>
                <c:pt idx="3500">
                  <c:v>16:01:11</c:v>
                </c:pt>
                <c:pt idx="3501">
                  <c:v>16:01:12</c:v>
                </c:pt>
                <c:pt idx="3502">
                  <c:v>16:01:13</c:v>
                </c:pt>
                <c:pt idx="3503">
                  <c:v>16:01:14</c:v>
                </c:pt>
                <c:pt idx="3504">
                  <c:v>16:01:15</c:v>
                </c:pt>
                <c:pt idx="3505">
                  <c:v>16:01:16</c:v>
                </c:pt>
                <c:pt idx="3506">
                  <c:v>16:01:17</c:v>
                </c:pt>
                <c:pt idx="3507">
                  <c:v>16:01:18</c:v>
                </c:pt>
                <c:pt idx="3508">
                  <c:v>16:01:19</c:v>
                </c:pt>
                <c:pt idx="3509">
                  <c:v>16:01:20</c:v>
                </c:pt>
                <c:pt idx="3510">
                  <c:v>16:01:21</c:v>
                </c:pt>
                <c:pt idx="3511">
                  <c:v>16:01:22</c:v>
                </c:pt>
                <c:pt idx="3512">
                  <c:v>16:01:23</c:v>
                </c:pt>
                <c:pt idx="3513">
                  <c:v>16:01:24</c:v>
                </c:pt>
                <c:pt idx="3514">
                  <c:v>16:01:25</c:v>
                </c:pt>
                <c:pt idx="3515">
                  <c:v>16:01:26</c:v>
                </c:pt>
                <c:pt idx="3516">
                  <c:v>16:01:27</c:v>
                </c:pt>
                <c:pt idx="3517">
                  <c:v>16:01:28</c:v>
                </c:pt>
                <c:pt idx="3518">
                  <c:v>16:01:29</c:v>
                </c:pt>
                <c:pt idx="3519">
                  <c:v>16:01:30</c:v>
                </c:pt>
                <c:pt idx="3520">
                  <c:v>16:01:31</c:v>
                </c:pt>
                <c:pt idx="3521">
                  <c:v>16:01:32</c:v>
                </c:pt>
                <c:pt idx="3522">
                  <c:v>16:01:33</c:v>
                </c:pt>
                <c:pt idx="3523">
                  <c:v>16:01:34</c:v>
                </c:pt>
                <c:pt idx="3524">
                  <c:v>16:01:35</c:v>
                </c:pt>
                <c:pt idx="3525">
                  <c:v>16:01:36</c:v>
                </c:pt>
                <c:pt idx="3526">
                  <c:v>16:01:37</c:v>
                </c:pt>
                <c:pt idx="3527">
                  <c:v>16:01:38</c:v>
                </c:pt>
                <c:pt idx="3528">
                  <c:v>16:01:39</c:v>
                </c:pt>
                <c:pt idx="3529">
                  <c:v>16:01:40</c:v>
                </c:pt>
                <c:pt idx="3530">
                  <c:v>16:01:41</c:v>
                </c:pt>
                <c:pt idx="3531">
                  <c:v>16:01:42</c:v>
                </c:pt>
                <c:pt idx="3532">
                  <c:v>16:01:43</c:v>
                </c:pt>
                <c:pt idx="3533">
                  <c:v>16:01:44</c:v>
                </c:pt>
                <c:pt idx="3534">
                  <c:v>16:01:45</c:v>
                </c:pt>
                <c:pt idx="3535">
                  <c:v>16:01:46</c:v>
                </c:pt>
                <c:pt idx="3536">
                  <c:v>16:01:47</c:v>
                </c:pt>
                <c:pt idx="3537">
                  <c:v>16:01:48</c:v>
                </c:pt>
                <c:pt idx="3538">
                  <c:v>16:01:49</c:v>
                </c:pt>
                <c:pt idx="3539">
                  <c:v>16:01:50</c:v>
                </c:pt>
                <c:pt idx="3540">
                  <c:v>16:01:51</c:v>
                </c:pt>
                <c:pt idx="3541">
                  <c:v>16:01:52</c:v>
                </c:pt>
                <c:pt idx="3542">
                  <c:v>16:01:53</c:v>
                </c:pt>
                <c:pt idx="3543">
                  <c:v>16:01:54</c:v>
                </c:pt>
                <c:pt idx="3544">
                  <c:v>16:01:55</c:v>
                </c:pt>
                <c:pt idx="3545">
                  <c:v>16:01:56</c:v>
                </c:pt>
                <c:pt idx="3546">
                  <c:v>16:01:57</c:v>
                </c:pt>
                <c:pt idx="3547">
                  <c:v>16:01:58</c:v>
                </c:pt>
                <c:pt idx="3548">
                  <c:v>16:01:59</c:v>
                </c:pt>
                <c:pt idx="3549">
                  <c:v>16:02:00</c:v>
                </c:pt>
                <c:pt idx="3550">
                  <c:v>16:02:01</c:v>
                </c:pt>
                <c:pt idx="3551">
                  <c:v>16:02:02</c:v>
                </c:pt>
                <c:pt idx="3552">
                  <c:v>16:02:03</c:v>
                </c:pt>
                <c:pt idx="3553">
                  <c:v>16:02:04</c:v>
                </c:pt>
                <c:pt idx="3554">
                  <c:v>16:02:05</c:v>
                </c:pt>
                <c:pt idx="3555">
                  <c:v>16:02:06</c:v>
                </c:pt>
                <c:pt idx="3556">
                  <c:v>16:02:07</c:v>
                </c:pt>
                <c:pt idx="3557">
                  <c:v>16:02:08</c:v>
                </c:pt>
                <c:pt idx="3558">
                  <c:v>16:02:09</c:v>
                </c:pt>
                <c:pt idx="3559">
                  <c:v>16:02:10</c:v>
                </c:pt>
                <c:pt idx="3560">
                  <c:v>16:02:11</c:v>
                </c:pt>
                <c:pt idx="3561">
                  <c:v>16:02:12</c:v>
                </c:pt>
                <c:pt idx="3562">
                  <c:v>16:02:13</c:v>
                </c:pt>
                <c:pt idx="3563">
                  <c:v>16:02:14</c:v>
                </c:pt>
                <c:pt idx="3564">
                  <c:v>16:02:15</c:v>
                </c:pt>
                <c:pt idx="3565">
                  <c:v>16:02:16</c:v>
                </c:pt>
                <c:pt idx="3566">
                  <c:v>16:02:17</c:v>
                </c:pt>
                <c:pt idx="3567">
                  <c:v>16:02:18</c:v>
                </c:pt>
                <c:pt idx="3568">
                  <c:v>16:02:19</c:v>
                </c:pt>
                <c:pt idx="3569">
                  <c:v>16:02:20</c:v>
                </c:pt>
                <c:pt idx="3570">
                  <c:v>16:02:21</c:v>
                </c:pt>
                <c:pt idx="3571">
                  <c:v>16:02:22</c:v>
                </c:pt>
                <c:pt idx="3572">
                  <c:v>16:02:23</c:v>
                </c:pt>
                <c:pt idx="3573">
                  <c:v>16:02:24</c:v>
                </c:pt>
                <c:pt idx="3574">
                  <c:v>16:02:25</c:v>
                </c:pt>
                <c:pt idx="3575">
                  <c:v>16:02:26</c:v>
                </c:pt>
                <c:pt idx="3576">
                  <c:v>16:02:27</c:v>
                </c:pt>
                <c:pt idx="3577">
                  <c:v>16:02:28</c:v>
                </c:pt>
                <c:pt idx="3578">
                  <c:v>16:02:29</c:v>
                </c:pt>
                <c:pt idx="3579">
                  <c:v>16:02:30</c:v>
                </c:pt>
                <c:pt idx="3580">
                  <c:v>16:02:31</c:v>
                </c:pt>
                <c:pt idx="3581">
                  <c:v>16:02:32</c:v>
                </c:pt>
                <c:pt idx="3582">
                  <c:v>16:02:33</c:v>
                </c:pt>
                <c:pt idx="3583">
                  <c:v>16:02:34</c:v>
                </c:pt>
                <c:pt idx="3584">
                  <c:v>16:02:35</c:v>
                </c:pt>
                <c:pt idx="3585">
                  <c:v>16:02:36</c:v>
                </c:pt>
                <c:pt idx="3586">
                  <c:v>16:02:37</c:v>
                </c:pt>
                <c:pt idx="3587">
                  <c:v>16:02:38</c:v>
                </c:pt>
                <c:pt idx="3588">
                  <c:v>16:02:39</c:v>
                </c:pt>
                <c:pt idx="3589">
                  <c:v>16:02:40</c:v>
                </c:pt>
                <c:pt idx="3590">
                  <c:v>16:02:41</c:v>
                </c:pt>
                <c:pt idx="3591">
                  <c:v>16:02:42</c:v>
                </c:pt>
                <c:pt idx="3592">
                  <c:v>16:02:43</c:v>
                </c:pt>
                <c:pt idx="3593">
                  <c:v>16:02:44</c:v>
                </c:pt>
                <c:pt idx="3594">
                  <c:v>16:02:45</c:v>
                </c:pt>
                <c:pt idx="3595">
                  <c:v>16:02:46</c:v>
                </c:pt>
                <c:pt idx="3596">
                  <c:v>16:02:47</c:v>
                </c:pt>
                <c:pt idx="3597">
                  <c:v>16:02:48</c:v>
                </c:pt>
                <c:pt idx="3598">
                  <c:v>16:02:49</c:v>
                </c:pt>
                <c:pt idx="3599">
                  <c:v>16:02:50</c:v>
                </c:pt>
                <c:pt idx="3600">
                  <c:v>16:02:51</c:v>
                </c:pt>
                <c:pt idx="3601">
                  <c:v>16:02:52</c:v>
                </c:pt>
                <c:pt idx="3602">
                  <c:v>16:02:53</c:v>
                </c:pt>
                <c:pt idx="3603">
                  <c:v>16:02:54</c:v>
                </c:pt>
                <c:pt idx="3604">
                  <c:v>16:02:55</c:v>
                </c:pt>
                <c:pt idx="3605">
                  <c:v>16:02:56</c:v>
                </c:pt>
                <c:pt idx="3606">
                  <c:v>16:02:57</c:v>
                </c:pt>
                <c:pt idx="3607">
                  <c:v>16:02:58</c:v>
                </c:pt>
                <c:pt idx="3608">
                  <c:v>16:02:59</c:v>
                </c:pt>
                <c:pt idx="3609">
                  <c:v>16:03:00</c:v>
                </c:pt>
                <c:pt idx="3610">
                  <c:v>16:03:01</c:v>
                </c:pt>
                <c:pt idx="3611">
                  <c:v>16:03:02</c:v>
                </c:pt>
                <c:pt idx="3612">
                  <c:v>16:03:03</c:v>
                </c:pt>
                <c:pt idx="3613">
                  <c:v>16:03:04</c:v>
                </c:pt>
                <c:pt idx="3614">
                  <c:v>16:03:05</c:v>
                </c:pt>
                <c:pt idx="3615">
                  <c:v>16:03:06</c:v>
                </c:pt>
                <c:pt idx="3616">
                  <c:v>16:03:07</c:v>
                </c:pt>
                <c:pt idx="3617">
                  <c:v>16:03:08</c:v>
                </c:pt>
                <c:pt idx="3618">
                  <c:v>16:03:09</c:v>
                </c:pt>
                <c:pt idx="3619">
                  <c:v>16:03:10</c:v>
                </c:pt>
                <c:pt idx="3620">
                  <c:v>16:03:11</c:v>
                </c:pt>
                <c:pt idx="3621">
                  <c:v>16:03:12</c:v>
                </c:pt>
                <c:pt idx="3622">
                  <c:v>16:03:13</c:v>
                </c:pt>
                <c:pt idx="3623">
                  <c:v>16:03:14</c:v>
                </c:pt>
                <c:pt idx="3624">
                  <c:v>16:03:15</c:v>
                </c:pt>
                <c:pt idx="3625">
                  <c:v>16:03:16</c:v>
                </c:pt>
                <c:pt idx="3626">
                  <c:v>16:03:17</c:v>
                </c:pt>
                <c:pt idx="3627">
                  <c:v>16:03:18</c:v>
                </c:pt>
                <c:pt idx="3628">
                  <c:v>16:03:19</c:v>
                </c:pt>
                <c:pt idx="3629">
                  <c:v>16:03:20</c:v>
                </c:pt>
                <c:pt idx="3630">
                  <c:v>16:03:21</c:v>
                </c:pt>
                <c:pt idx="3631">
                  <c:v>16:03:22</c:v>
                </c:pt>
                <c:pt idx="3632">
                  <c:v>16:03:23</c:v>
                </c:pt>
                <c:pt idx="3633">
                  <c:v>16:03:24</c:v>
                </c:pt>
                <c:pt idx="3634">
                  <c:v>16:03:25</c:v>
                </c:pt>
                <c:pt idx="3635">
                  <c:v>16:03:26</c:v>
                </c:pt>
                <c:pt idx="3636">
                  <c:v>16:03:27</c:v>
                </c:pt>
                <c:pt idx="3637">
                  <c:v>16:03:28</c:v>
                </c:pt>
                <c:pt idx="3638">
                  <c:v>16:03:29</c:v>
                </c:pt>
                <c:pt idx="3639">
                  <c:v>16:03:30</c:v>
                </c:pt>
                <c:pt idx="3640">
                  <c:v>16:03:31</c:v>
                </c:pt>
                <c:pt idx="3641">
                  <c:v>16:03:32</c:v>
                </c:pt>
                <c:pt idx="3642">
                  <c:v>16:03:33</c:v>
                </c:pt>
                <c:pt idx="3643">
                  <c:v>16:03:34</c:v>
                </c:pt>
                <c:pt idx="3644">
                  <c:v>16:03:35</c:v>
                </c:pt>
                <c:pt idx="3645">
                  <c:v>16:03:36</c:v>
                </c:pt>
                <c:pt idx="3646">
                  <c:v>16:03:37</c:v>
                </c:pt>
                <c:pt idx="3647">
                  <c:v>16:03:38</c:v>
                </c:pt>
                <c:pt idx="3648">
                  <c:v>16:03:39</c:v>
                </c:pt>
                <c:pt idx="3649">
                  <c:v>16:03:40</c:v>
                </c:pt>
                <c:pt idx="3650">
                  <c:v>16:03:41</c:v>
                </c:pt>
                <c:pt idx="3651">
                  <c:v>16:03:42</c:v>
                </c:pt>
                <c:pt idx="3652">
                  <c:v>16:03:43</c:v>
                </c:pt>
                <c:pt idx="3653">
                  <c:v>16:03:44</c:v>
                </c:pt>
                <c:pt idx="3654">
                  <c:v>16:03:45</c:v>
                </c:pt>
                <c:pt idx="3655">
                  <c:v>16:03:46</c:v>
                </c:pt>
                <c:pt idx="3656">
                  <c:v>16:03:47</c:v>
                </c:pt>
                <c:pt idx="3657">
                  <c:v>16:03:48</c:v>
                </c:pt>
                <c:pt idx="3658">
                  <c:v>16:03:49</c:v>
                </c:pt>
                <c:pt idx="3659">
                  <c:v>16:03:50</c:v>
                </c:pt>
                <c:pt idx="3660">
                  <c:v>16:03:51</c:v>
                </c:pt>
                <c:pt idx="3661">
                  <c:v>16:03:52</c:v>
                </c:pt>
                <c:pt idx="3662">
                  <c:v>16:03:53</c:v>
                </c:pt>
                <c:pt idx="3663">
                  <c:v>16:03:54</c:v>
                </c:pt>
                <c:pt idx="3664">
                  <c:v>16:03:55</c:v>
                </c:pt>
                <c:pt idx="3665">
                  <c:v>16:03:56</c:v>
                </c:pt>
                <c:pt idx="3666">
                  <c:v>16:03:57</c:v>
                </c:pt>
                <c:pt idx="3667">
                  <c:v>16:03:58</c:v>
                </c:pt>
                <c:pt idx="3668">
                  <c:v>16:03:59</c:v>
                </c:pt>
                <c:pt idx="3669">
                  <c:v>16:04:00</c:v>
                </c:pt>
                <c:pt idx="3670">
                  <c:v>16:04:01</c:v>
                </c:pt>
                <c:pt idx="3671">
                  <c:v>16:04:02</c:v>
                </c:pt>
                <c:pt idx="3672">
                  <c:v>16:04:03</c:v>
                </c:pt>
                <c:pt idx="3673">
                  <c:v>16:04:04</c:v>
                </c:pt>
                <c:pt idx="3674">
                  <c:v>16:04:05</c:v>
                </c:pt>
                <c:pt idx="3675">
                  <c:v>16:04:06</c:v>
                </c:pt>
                <c:pt idx="3676">
                  <c:v>16:04:07</c:v>
                </c:pt>
                <c:pt idx="3677">
                  <c:v>16:04:08</c:v>
                </c:pt>
                <c:pt idx="3678">
                  <c:v>16:04:09</c:v>
                </c:pt>
                <c:pt idx="3679">
                  <c:v>16:04:10</c:v>
                </c:pt>
                <c:pt idx="3680">
                  <c:v>16:04:11</c:v>
                </c:pt>
                <c:pt idx="3681">
                  <c:v>16:04:12</c:v>
                </c:pt>
                <c:pt idx="3682">
                  <c:v>16:04:13</c:v>
                </c:pt>
                <c:pt idx="3683">
                  <c:v>16:04:14</c:v>
                </c:pt>
                <c:pt idx="3684">
                  <c:v>16:04:15</c:v>
                </c:pt>
                <c:pt idx="3685">
                  <c:v>16:04:16</c:v>
                </c:pt>
                <c:pt idx="3686">
                  <c:v>16:04:17</c:v>
                </c:pt>
                <c:pt idx="3687">
                  <c:v>16:04:18</c:v>
                </c:pt>
                <c:pt idx="3688">
                  <c:v>16:04:19</c:v>
                </c:pt>
                <c:pt idx="3689">
                  <c:v>16:04:20</c:v>
                </c:pt>
                <c:pt idx="3690">
                  <c:v>16:04:21</c:v>
                </c:pt>
                <c:pt idx="3691">
                  <c:v>16:04:22</c:v>
                </c:pt>
                <c:pt idx="3692">
                  <c:v>16:04:23</c:v>
                </c:pt>
                <c:pt idx="3693">
                  <c:v>16:04:24</c:v>
                </c:pt>
                <c:pt idx="3694">
                  <c:v>16:04:25</c:v>
                </c:pt>
                <c:pt idx="3695">
                  <c:v>16:04:26</c:v>
                </c:pt>
                <c:pt idx="3696">
                  <c:v>16:04:27</c:v>
                </c:pt>
                <c:pt idx="3697">
                  <c:v>16:04:28</c:v>
                </c:pt>
                <c:pt idx="3698">
                  <c:v>16:04:29</c:v>
                </c:pt>
                <c:pt idx="3699">
                  <c:v>16:04:30</c:v>
                </c:pt>
                <c:pt idx="3700">
                  <c:v>16:04:31</c:v>
                </c:pt>
                <c:pt idx="3701">
                  <c:v>16:04:32</c:v>
                </c:pt>
                <c:pt idx="3702">
                  <c:v>16:04:33</c:v>
                </c:pt>
                <c:pt idx="3703">
                  <c:v>16:04:34</c:v>
                </c:pt>
                <c:pt idx="3704">
                  <c:v>16:04:35</c:v>
                </c:pt>
                <c:pt idx="3705">
                  <c:v>16:04:36</c:v>
                </c:pt>
                <c:pt idx="3706">
                  <c:v>16:04:37</c:v>
                </c:pt>
                <c:pt idx="3707">
                  <c:v>16:04:38</c:v>
                </c:pt>
                <c:pt idx="3708">
                  <c:v>16:04:39</c:v>
                </c:pt>
                <c:pt idx="3709">
                  <c:v>16:04:40</c:v>
                </c:pt>
                <c:pt idx="3710">
                  <c:v>16:04:41</c:v>
                </c:pt>
                <c:pt idx="3711">
                  <c:v>16:04:42</c:v>
                </c:pt>
                <c:pt idx="3712">
                  <c:v>16:04:43</c:v>
                </c:pt>
                <c:pt idx="3713">
                  <c:v>16:04:44</c:v>
                </c:pt>
                <c:pt idx="3714">
                  <c:v>16:04:45</c:v>
                </c:pt>
                <c:pt idx="3715">
                  <c:v>16:04:46</c:v>
                </c:pt>
                <c:pt idx="3716">
                  <c:v>16:04:47</c:v>
                </c:pt>
                <c:pt idx="3717">
                  <c:v>16:04:48</c:v>
                </c:pt>
                <c:pt idx="3718">
                  <c:v>16:04:49</c:v>
                </c:pt>
                <c:pt idx="3719">
                  <c:v>16:04:50</c:v>
                </c:pt>
                <c:pt idx="3720">
                  <c:v>16:04:51</c:v>
                </c:pt>
                <c:pt idx="3721">
                  <c:v>16:04:52</c:v>
                </c:pt>
                <c:pt idx="3722">
                  <c:v>16:04:53</c:v>
                </c:pt>
                <c:pt idx="3723">
                  <c:v>16:04:54</c:v>
                </c:pt>
                <c:pt idx="3724">
                  <c:v>16:04:55</c:v>
                </c:pt>
                <c:pt idx="3725">
                  <c:v>16:04:56</c:v>
                </c:pt>
                <c:pt idx="3726">
                  <c:v>16:04:57</c:v>
                </c:pt>
                <c:pt idx="3727">
                  <c:v>16:04:58</c:v>
                </c:pt>
                <c:pt idx="3728">
                  <c:v>16:04:59</c:v>
                </c:pt>
                <c:pt idx="3729">
                  <c:v>16:05:00</c:v>
                </c:pt>
                <c:pt idx="3730">
                  <c:v>16:05:01</c:v>
                </c:pt>
                <c:pt idx="3731">
                  <c:v>16:05:02</c:v>
                </c:pt>
                <c:pt idx="3732">
                  <c:v>16:05:03</c:v>
                </c:pt>
                <c:pt idx="3733">
                  <c:v>16:05:04</c:v>
                </c:pt>
                <c:pt idx="3734">
                  <c:v>16:05:05</c:v>
                </c:pt>
                <c:pt idx="3735">
                  <c:v>16:05:06</c:v>
                </c:pt>
                <c:pt idx="3736">
                  <c:v>16:05:07</c:v>
                </c:pt>
                <c:pt idx="3737">
                  <c:v>16:05:08</c:v>
                </c:pt>
                <c:pt idx="3738">
                  <c:v>16:05:09</c:v>
                </c:pt>
                <c:pt idx="3739">
                  <c:v>16:05:10</c:v>
                </c:pt>
                <c:pt idx="3740">
                  <c:v>16:05:11</c:v>
                </c:pt>
                <c:pt idx="3741">
                  <c:v>16:05:12</c:v>
                </c:pt>
                <c:pt idx="3742">
                  <c:v>16:05:13</c:v>
                </c:pt>
                <c:pt idx="3743">
                  <c:v>16:05:14</c:v>
                </c:pt>
                <c:pt idx="3744">
                  <c:v>16:05:15</c:v>
                </c:pt>
                <c:pt idx="3745">
                  <c:v>16:05:16</c:v>
                </c:pt>
                <c:pt idx="3746">
                  <c:v>16:05:17</c:v>
                </c:pt>
                <c:pt idx="3747">
                  <c:v>16:05:18</c:v>
                </c:pt>
                <c:pt idx="3748">
                  <c:v>16:05:19</c:v>
                </c:pt>
                <c:pt idx="3749">
                  <c:v>16:05:20</c:v>
                </c:pt>
                <c:pt idx="3750">
                  <c:v>16:05:21</c:v>
                </c:pt>
                <c:pt idx="3751">
                  <c:v>16:05:22</c:v>
                </c:pt>
                <c:pt idx="3752">
                  <c:v>16:05:23</c:v>
                </c:pt>
                <c:pt idx="3753">
                  <c:v>16:05:24</c:v>
                </c:pt>
                <c:pt idx="3754">
                  <c:v>16:05:25</c:v>
                </c:pt>
                <c:pt idx="3755">
                  <c:v>16:05:26</c:v>
                </c:pt>
                <c:pt idx="3756">
                  <c:v>16:05:27</c:v>
                </c:pt>
                <c:pt idx="3757">
                  <c:v>16:05:28</c:v>
                </c:pt>
                <c:pt idx="3758">
                  <c:v>16:05:29</c:v>
                </c:pt>
                <c:pt idx="3759">
                  <c:v>16:05:30</c:v>
                </c:pt>
                <c:pt idx="3760">
                  <c:v>16:05:31</c:v>
                </c:pt>
                <c:pt idx="3761">
                  <c:v>16:05:32</c:v>
                </c:pt>
                <c:pt idx="3762">
                  <c:v>16:05:33</c:v>
                </c:pt>
                <c:pt idx="3763">
                  <c:v>16:05:34</c:v>
                </c:pt>
                <c:pt idx="3764">
                  <c:v>16:05:35</c:v>
                </c:pt>
                <c:pt idx="3765">
                  <c:v>16:05:36</c:v>
                </c:pt>
                <c:pt idx="3766">
                  <c:v>16:05:37</c:v>
                </c:pt>
                <c:pt idx="3767">
                  <c:v>16:05:38</c:v>
                </c:pt>
                <c:pt idx="3768">
                  <c:v>16:05:39</c:v>
                </c:pt>
                <c:pt idx="3769">
                  <c:v>16:05:40</c:v>
                </c:pt>
                <c:pt idx="3770">
                  <c:v>16:05:41</c:v>
                </c:pt>
                <c:pt idx="3771">
                  <c:v>16:05:42</c:v>
                </c:pt>
                <c:pt idx="3772">
                  <c:v>16:05:43</c:v>
                </c:pt>
                <c:pt idx="3773">
                  <c:v>16:05:44</c:v>
                </c:pt>
                <c:pt idx="3774">
                  <c:v>16:05:45</c:v>
                </c:pt>
                <c:pt idx="3775">
                  <c:v>16:05:46</c:v>
                </c:pt>
                <c:pt idx="3776">
                  <c:v>16:05:47</c:v>
                </c:pt>
                <c:pt idx="3777">
                  <c:v>16:05:48</c:v>
                </c:pt>
                <c:pt idx="3778">
                  <c:v>16:05:49</c:v>
                </c:pt>
                <c:pt idx="3779">
                  <c:v>16:05:50</c:v>
                </c:pt>
                <c:pt idx="3780">
                  <c:v>16:05:51</c:v>
                </c:pt>
                <c:pt idx="3781">
                  <c:v>16:05:52</c:v>
                </c:pt>
                <c:pt idx="3782">
                  <c:v>16:05:53</c:v>
                </c:pt>
                <c:pt idx="3783">
                  <c:v>16:05:54</c:v>
                </c:pt>
                <c:pt idx="3784">
                  <c:v>16:05:55</c:v>
                </c:pt>
                <c:pt idx="3785">
                  <c:v>16:05:56</c:v>
                </c:pt>
                <c:pt idx="3786">
                  <c:v>16:05:57</c:v>
                </c:pt>
                <c:pt idx="3787">
                  <c:v>16:05:58</c:v>
                </c:pt>
                <c:pt idx="3788">
                  <c:v>16:05:59</c:v>
                </c:pt>
                <c:pt idx="3789">
                  <c:v>16:06:00</c:v>
                </c:pt>
                <c:pt idx="3790">
                  <c:v>16:06:01</c:v>
                </c:pt>
                <c:pt idx="3791">
                  <c:v>16:06:02</c:v>
                </c:pt>
                <c:pt idx="3792">
                  <c:v>16:06:03</c:v>
                </c:pt>
                <c:pt idx="3793">
                  <c:v>16:06:04</c:v>
                </c:pt>
                <c:pt idx="3794">
                  <c:v>16:06:05</c:v>
                </c:pt>
                <c:pt idx="3795">
                  <c:v>16:06:06</c:v>
                </c:pt>
                <c:pt idx="3796">
                  <c:v>16:06:07</c:v>
                </c:pt>
                <c:pt idx="3797">
                  <c:v>16:06:08</c:v>
                </c:pt>
                <c:pt idx="3798">
                  <c:v>16:06:09</c:v>
                </c:pt>
                <c:pt idx="3799">
                  <c:v>16:06:10</c:v>
                </c:pt>
                <c:pt idx="3800">
                  <c:v>16:06:11</c:v>
                </c:pt>
                <c:pt idx="3801">
                  <c:v>16:06:12</c:v>
                </c:pt>
                <c:pt idx="3802">
                  <c:v>16:06:13</c:v>
                </c:pt>
                <c:pt idx="3803">
                  <c:v>16:06:14</c:v>
                </c:pt>
                <c:pt idx="3804">
                  <c:v>16:06:15</c:v>
                </c:pt>
                <c:pt idx="3805">
                  <c:v>16:06:16</c:v>
                </c:pt>
                <c:pt idx="3806">
                  <c:v>16:06:17</c:v>
                </c:pt>
                <c:pt idx="3807">
                  <c:v>16:06:18</c:v>
                </c:pt>
                <c:pt idx="3808">
                  <c:v>16:06:19</c:v>
                </c:pt>
                <c:pt idx="3809">
                  <c:v>16:06:20</c:v>
                </c:pt>
                <c:pt idx="3810">
                  <c:v>16:06:21</c:v>
                </c:pt>
                <c:pt idx="3811">
                  <c:v>16:06:22</c:v>
                </c:pt>
                <c:pt idx="3812">
                  <c:v>16:06:23</c:v>
                </c:pt>
                <c:pt idx="3813">
                  <c:v>16:06:24</c:v>
                </c:pt>
                <c:pt idx="3814">
                  <c:v>16:06:25</c:v>
                </c:pt>
                <c:pt idx="3815">
                  <c:v>16:06:26</c:v>
                </c:pt>
                <c:pt idx="3816">
                  <c:v>16:06:27</c:v>
                </c:pt>
                <c:pt idx="3817">
                  <c:v>16:06:28</c:v>
                </c:pt>
                <c:pt idx="3818">
                  <c:v>16:06:29</c:v>
                </c:pt>
                <c:pt idx="3819">
                  <c:v>16:06:30</c:v>
                </c:pt>
                <c:pt idx="3820">
                  <c:v>16:06:31</c:v>
                </c:pt>
                <c:pt idx="3821">
                  <c:v>16:06:32</c:v>
                </c:pt>
                <c:pt idx="3822">
                  <c:v>16:06:33</c:v>
                </c:pt>
                <c:pt idx="3823">
                  <c:v>16:06:34</c:v>
                </c:pt>
                <c:pt idx="3824">
                  <c:v>16:06:35</c:v>
                </c:pt>
                <c:pt idx="3825">
                  <c:v>16:06:36</c:v>
                </c:pt>
                <c:pt idx="3826">
                  <c:v>16:06:37</c:v>
                </c:pt>
                <c:pt idx="3827">
                  <c:v>16:06:38</c:v>
                </c:pt>
                <c:pt idx="3828">
                  <c:v>16:06:39</c:v>
                </c:pt>
                <c:pt idx="3829">
                  <c:v>16:06:40</c:v>
                </c:pt>
                <c:pt idx="3830">
                  <c:v>16:06:41</c:v>
                </c:pt>
                <c:pt idx="3831">
                  <c:v>16:06:42</c:v>
                </c:pt>
                <c:pt idx="3832">
                  <c:v>16:06:43</c:v>
                </c:pt>
                <c:pt idx="3833">
                  <c:v>16:06:44</c:v>
                </c:pt>
                <c:pt idx="3834">
                  <c:v>16:06:45</c:v>
                </c:pt>
                <c:pt idx="3835">
                  <c:v>16:06:46</c:v>
                </c:pt>
                <c:pt idx="3836">
                  <c:v>16:06:47</c:v>
                </c:pt>
                <c:pt idx="3837">
                  <c:v>16:06:48</c:v>
                </c:pt>
                <c:pt idx="3838">
                  <c:v>16:06:49</c:v>
                </c:pt>
                <c:pt idx="3839">
                  <c:v>16:06:50</c:v>
                </c:pt>
                <c:pt idx="3840">
                  <c:v>16:06:51</c:v>
                </c:pt>
                <c:pt idx="3841">
                  <c:v>16:06:52</c:v>
                </c:pt>
                <c:pt idx="3842">
                  <c:v>16:06:53</c:v>
                </c:pt>
                <c:pt idx="3843">
                  <c:v>16:06:54</c:v>
                </c:pt>
                <c:pt idx="3844">
                  <c:v>16:06:55</c:v>
                </c:pt>
                <c:pt idx="3845">
                  <c:v>16:06:56</c:v>
                </c:pt>
                <c:pt idx="3846">
                  <c:v>16:06:57</c:v>
                </c:pt>
                <c:pt idx="3847">
                  <c:v>16:06:58</c:v>
                </c:pt>
                <c:pt idx="3848">
                  <c:v>16:06:59</c:v>
                </c:pt>
                <c:pt idx="3849">
                  <c:v>16:07:00</c:v>
                </c:pt>
                <c:pt idx="3850">
                  <c:v>16:07:01</c:v>
                </c:pt>
                <c:pt idx="3851">
                  <c:v>16:07:02</c:v>
                </c:pt>
                <c:pt idx="3852">
                  <c:v>16:07:03</c:v>
                </c:pt>
                <c:pt idx="3853">
                  <c:v>16:07:04</c:v>
                </c:pt>
                <c:pt idx="3854">
                  <c:v>16:07:05</c:v>
                </c:pt>
                <c:pt idx="3855">
                  <c:v>16:07:06</c:v>
                </c:pt>
                <c:pt idx="3856">
                  <c:v>16:07:07</c:v>
                </c:pt>
                <c:pt idx="3857">
                  <c:v>16:07:08</c:v>
                </c:pt>
                <c:pt idx="3858">
                  <c:v>16:07:09</c:v>
                </c:pt>
                <c:pt idx="3859">
                  <c:v>16:07:10</c:v>
                </c:pt>
                <c:pt idx="3860">
                  <c:v>16:07:11</c:v>
                </c:pt>
                <c:pt idx="3861">
                  <c:v>16:07:12</c:v>
                </c:pt>
                <c:pt idx="3862">
                  <c:v>16:07:13</c:v>
                </c:pt>
                <c:pt idx="3863">
                  <c:v>16:07:14</c:v>
                </c:pt>
                <c:pt idx="3864">
                  <c:v>16:07:15</c:v>
                </c:pt>
                <c:pt idx="3865">
                  <c:v>16:07:16</c:v>
                </c:pt>
                <c:pt idx="3866">
                  <c:v>16:07:17</c:v>
                </c:pt>
                <c:pt idx="3867">
                  <c:v>16:07:18</c:v>
                </c:pt>
                <c:pt idx="3868">
                  <c:v>16:07:19</c:v>
                </c:pt>
                <c:pt idx="3869">
                  <c:v>16:07:20</c:v>
                </c:pt>
                <c:pt idx="3870">
                  <c:v>16:07:21</c:v>
                </c:pt>
                <c:pt idx="3871">
                  <c:v>16:07:22</c:v>
                </c:pt>
                <c:pt idx="3872">
                  <c:v>16:07:23</c:v>
                </c:pt>
                <c:pt idx="3873">
                  <c:v>16:07:24</c:v>
                </c:pt>
                <c:pt idx="3874">
                  <c:v>16:07:25</c:v>
                </c:pt>
                <c:pt idx="3875">
                  <c:v>16:07:26</c:v>
                </c:pt>
                <c:pt idx="3876">
                  <c:v>16:07:27</c:v>
                </c:pt>
                <c:pt idx="3877">
                  <c:v>16:07:28</c:v>
                </c:pt>
                <c:pt idx="3878">
                  <c:v>16:07:29</c:v>
                </c:pt>
                <c:pt idx="3879">
                  <c:v>16:07:30</c:v>
                </c:pt>
                <c:pt idx="3880">
                  <c:v>16:07:31</c:v>
                </c:pt>
                <c:pt idx="3881">
                  <c:v>16:07:32</c:v>
                </c:pt>
                <c:pt idx="3882">
                  <c:v>16:07:33</c:v>
                </c:pt>
                <c:pt idx="3883">
                  <c:v>16:07:34</c:v>
                </c:pt>
                <c:pt idx="3884">
                  <c:v>16:07:35</c:v>
                </c:pt>
                <c:pt idx="3885">
                  <c:v>16:07:36</c:v>
                </c:pt>
                <c:pt idx="3886">
                  <c:v>16:07:37</c:v>
                </c:pt>
                <c:pt idx="3887">
                  <c:v>16:07:38</c:v>
                </c:pt>
                <c:pt idx="3888">
                  <c:v>16:07:39</c:v>
                </c:pt>
                <c:pt idx="3889">
                  <c:v>16:07:40</c:v>
                </c:pt>
                <c:pt idx="3890">
                  <c:v>16:07:41</c:v>
                </c:pt>
                <c:pt idx="3891">
                  <c:v>16:07:42</c:v>
                </c:pt>
                <c:pt idx="3892">
                  <c:v>16:07:43</c:v>
                </c:pt>
                <c:pt idx="3893">
                  <c:v>16:07:44</c:v>
                </c:pt>
                <c:pt idx="3894">
                  <c:v>16:07:45</c:v>
                </c:pt>
                <c:pt idx="3895">
                  <c:v>16:07:46</c:v>
                </c:pt>
                <c:pt idx="3896">
                  <c:v>16:07:47</c:v>
                </c:pt>
                <c:pt idx="3897">
                  <c:v>16:07:48</c:v>
                </c:pt>
                <c:pt idx="3898">
                  <c:v>16:07:49</c:v>
                </c:pt>
                <c:pt idx="3899">
                  <c:v>16:07:50</c:v>
                </c:pt>
                <c:pt idx="3900">
                  <c:v>16:07:51</c:v>
                </c:pt>
                <c:pt idx="3901">
                  <c:v>16:07:52</c:v>
                </c:pt>
                <c:pt idx="3902">
                  <c:v>16:07:53</c:v>
                </c:pt>
                <c:pt idx="3903">
                  <c:v>16:07:54</c:v>
                </c:pt>
                <c:pt idx="3904">
                  <c:v>16:07:55</c:v>
                </c:pt>
                <c:pt idx="3905">
                  <c:v>16:07:56</c:v>
                </c:pt>
                <c:pt idx="3906">
                  <c:v>16:07:57</c:v>
                </c:pt>
                <c:pt idx="3907">
                  <c:v>16:07:58</c:v>
                </c:pt>
                <c:pt idx="3908">
                  <c:v>16:07:59</c:v>
                </c:pt>
                <c:pt idx="3909">
                  <c:v>16:08:00</c:v>
                </c:pt>
                <c:pt idx="3910">
                  <c:v>16:08:01</c:v>
                </c:pt>
                <c:pt idx="3911">
                  <c:v>16:08:02</c:v>
                </c:pt>
                <c:pt idx="3912">
                  <c:v>16:08:03</c:v>
                </c:pt>
                <c:pt idx="3913">
                  <c:v>16:08:04</c:v>
                </c:pt>
                <c:pt idx="3914">
                  <c:v>16:08:05</c:v>
                </c:pt>
                <c:pt idx="3915">
                  <c:v>16:08:06</c:v>
                </c:pt>
                <c:pt idx="3916">
                  <c:v>16:08:07</c:v>
                </c:pt>
                <c:pt idx="3917">
                  <c:v>16:08:08</c:v>
                </c:pt>
                <c:pt idx="3918">
                  <c:v>16:08:09</c:v>
                </c:pt>
                <c:pt idx="3919">
                  <c:v>16:08:10</c:v>
                </c:pt>
                <c:pt idx="3920">
                  <c:v>16:08:11</c:v>
                </c:pt>
                <c:pt idx="3921">
                  <c:v>16:08:12</c:v>
                </c:pt>
                <c:pt idx="3922">
                  <c:v>16:08:13</c:v>
                </c:pt>
                <c:pt idx="3923">
                  <c:v>16:08:14</c:v>
                </c:pt>
                <c:pt idx="3924">
                  <c:v>16:08:15</c:v>
                </c:pt>
                <c:pt idx="3925">
                  <c:v>16:08:16</c:v>
                </c:pt>
                <c:pt idx="3926">
                  <c:v>16:08:17</c:v>
                </c:pt>
                <c:pt idx="3927">
                  <c:v>16:08:18</c:v>
                </c:pt>
                <c:pt idx="3928">
                  <c:v>16:08:19</c:v>
                </c:pt>
                <c:pt idx="3929">
                  <c:v>16:08:20</c:v>
                </c:pt>
                <c:pt idx="3930">
                  <c:v>16:08:21</c:v>
                </c:pt>
                <c:pt idx="3931">
                  <c:v>16:08:22</c:v>
                </c:pt>
                <c:pt idx="3932">
                  <c:v>16:08:23</c:v>
                </c:pt>
                <c:pt idx="3933">
                  <c:v>16:08:24</c:v>
                </c:pt>
                <c:pt idx="3934">
                  <c:v>16:08:25</c:v>
                </c:pt>
                <c:pt idx="3935">
                  <c:v>16:08:26</c:v>
                </c:pt>
                <c:pt idx="3936">
                  <c:v>16:08:27</c:v>
                </c:pt>
                <c:pt idx="3937">
                  <c:v>16:08:28</c:v>
                </c:pt>
                <c:pt idx="3938">
                  <c:v>16:08:29</c:v>
                </c:pt>
                <c:pt idx="3939">
                  <c:v>16:08:30</c:v>
                </c:pt>
                <c:pt idx="3940">
                  <c:v>16:08:31</c:v>
                </c:pt>
                <c:pt idx="3941">
                  <c:v>16:08:32</c:v>
                </c:pt>
                <c:pt idx="3942">
                  <c:v>16:08:33</c:v>
                </c:pt>
                <c:pt idx="3943">
                  <c:v>16:08:34</c:v>
                </c:pt>
                <c:pt idx="3944">
                  <c:v>16:08:35</c:v>
                </c:pt>
                <c:pt idx="3945">
                  <c:v>16:08:36</c:v>
                </c:pt>
                <c:pt idx="3946">
                  <c:v>16:08:37</c:v>
                </c:pt>
                <c:pt idx="3947">
                  <c:v>16:08:38</c:v>
                </c:pt>
                <c:pt idx="3948">
                  <c:v>16:08:39</c:v>
                </c:pt>
                <c:pt idx="3949">
                  <c:v>16:08:40</c:v>
                </c:pt>
                <c:pt idx="3950">
                  <c:v>16:08:41</c:v>
                </c:pt>
                <c:pt idx="3951">
                  <c:v>16:08:42</c:v>
                </c:pt>
                <c:pt idx="3952">
                  <c:v>16:08:43</c:v>
                </c:pt>
                <c:pt idx="3953">
                  <c:v>16:08:44</c:v>
                </c:pt>
                <c:pt idx="3954">
                  <c:v>16:08:45</c:v>
                </c:pt>
                <c:pt idx="3955">
                  <c:v>16:08:46</c:v>
                </c:pt>
                <c:pt idx="3956">
                  <c:v>16:08:47</c:v>
                </c:pt>
                <c:pt idx="3957">
                  <c:v>16:08:48</c:v>
                </c:pt>
                <c:pt idx="3958">
                  <c:v>16:08:49</c:v>
                </c:pt>
                <c:pt idx="3959">
                  <c:v>16:08:50</c:v>
                </c:pt>
                <c:pt idx="3960">
                  <c:v>16:08:51</c:v>
                </c:pt>
                <c:pt idx="3961">
                  <c:v>16:08:52</c:v>
                </c:pt>
                <c:pt idx="3962">
                  <c:v>16:08:53</c:v>
                </c:pt>
                <c:pt idx="3963">
                  <c:v>16:08:54</c:v>
                </c:pt>
                <c:pt idx="3964">
                  <c:v>16:08:55</c:v>
                </c:pt>
                <c:pt idx="3965">
                  <c:v>16:08:56</c:v>
                </c:pt>
                <c:pt idx="3966">
                  <c:v>16:08:57</c:v>
                </c:pt>
                <c:pt idx="3967">
                  <c:v>16:08:58</c:v>
                </c:pt>
                <c:pt idx="3968">
                  <c:v>16:08:59</c:v>
                </c:pt>
                <c:pt idx="3969">
                  <c:v>16:09:00</c:v>
                </c:pt>
                <c:pt idx="3970">
                  <c:v>16:09:01</c:v>
                </c:pt>
                <c:pt idx="3971">
                  <c:v>16:09:02</c:v>
                </c:pt>
                <c:pt idx="3972">
                  <c:v>16:09:03</c:v>
                </c:pt>
                <c:pt idx="3973">
                  <c:v>16:09:04</c:v>
                </c:pt>
                <c:pt idx="3974">
                  <c:v>16:09:05</c:v>
                </c:pt>
                <c:pt idx="3975">
                  <c:v>16:09:06</c:v>
                </c:pt>
                <c:pt idx="3976">
                  <c:v>16:09:07</c:v>
                </c:pt>
                <c:pt idx="3977">
                  <c:v>16:09:08</c:v>
                </c:pt>
                <c:pt idx="3978">
                  <c:v>16:09:09</c:v>
                </c:pt>
                <c:pt idx="3979">
                  <c:v>16:09:10</c:v>
                </c:pt>
                <c:pt idx="3980">
                  <c:v>16:09:11</c:v>
                </c:pt>
                <c:pt idx="3981">
                  <c:v>16:09:12</c:v>
                </c:pt>
                <c:pt idx="3982">
                  <c:v>16:09:13</c:v>
                </c:pt>
                <c:pt idx="3983">
                  <c:v>16:09:14</c:v>
                </c:pt>
                <c:pt idx="3984">
                  <c:v>16:09:15</c:v>
                </c:pt>
                <c:pt idx="3985">
                  <c:v>16:09:16</c:v>
                </c:pt>
                <c:pt idx="3986">
                  <c:v>16:09:17</c:v>
                </c:pt>
                <c:pt idx="3987">
                  <c:v>16:09:18</c:v>
                </c:pt>
                <c:pt idx="3988">
                  <c:v>16:09:19</c:v>
                </c:pt>
                <c:pt idx="3989">
                  <c:v>16:09:20</c:v>
                </c:pt>
                <c:pt idx="3990">
                  <c:v>16:09:21</c:v>
                </c:pt>
                <c:pt idx="3991">
                  <c:v>16:09:22</c:v>
                </c:pt>
                <c:pt idx="3992">
                  <c:v>16:09:23</c:v>
                </c:pt>
                <c:pt idx="3993">
                  <c:v>16:09:24</c:v>
                </c:pt>
                <c:pt idx="3994">
                  <c:v>16:09:25</c:v>
                </c:pt>
                <c:pt idx="3995">
                  <c:v>16:09:26</c:v>
                </c:pt>
                <c:pt idx="3996">
                  <c:v>16:09:27</c:v>
                </c:pt>
                <c:pt idx="3997">
                  <c:v>16:09:28</c:v>
                </c:pt>
                <c:pt idx="3998">
                  <c:v>16:09:29</c:v>
                </c:pt>
                <c:pt idx="3999">
                  <c:v>16:09:30</c:v>
                </c:pt>
                <c:pt idx="4000">
                  <c:v>16:09:31</c:v>
                </c:pt>
                <c:pt idx="4001">
                  <c:v>16:09:32</c:v>
                </c:pt>
                <c:pt idx="4002">
                  <c:v>16:09:33</c:v>
                </c:pt>
                <c:pt idx="4003">
                  <c:v>16:09:34</c:v>
                </c:pt>
                <c:pt idx="4004">
                  <c:v>16:09:35</c:v>
                </c:pt>
                <c:pt idx="4005">
                  <c:v>16:09:36</c:v>
                </c:pt>
                <c:pt idx="4006">
                  <c:v>16:09:37</c:v>
                </c:pt>
                <c:pt idx="4007">
                  <c:v>16:09:38</c:v>
                </c:pt>
                <c:pt idx="4008">
                  <c:v>16:09:39</c:v>
                </c:pt>
                <c:pt idx="4009">
                  <c:v>16:09:40</c:v>
                </c:pt>
                <c:pt idx="4010">
                  <c:v>16:09:41</c:v>
                </c:pt>
                <c:pt idx="4011">
                  <c:v>16:09:42</c:v>
                </c:pt>
                <c:pt idx="4012">
                  <c:v>16:09:43</c:v>
                </c:pt>
                <c:pt idx="4013">
                  <c:v>16:09:44</c:v>
                </c:pt>
                <c:pt idx="4014">
                  <c:v>16:09:45</c:v>
                </c:pt>
                <c:pt idx="4015">
                  <c:v>16:09:46</c:v>
                </c:pt>
                <c:pt idx="4016">
                  <c:v>16:09:47</c:v>
                </c:pt>
                <c:pt idx="4017">
                  <c:v>16:09:48</c:v>
                </c:pt>
                <c:pt idx="4018">
                  <c:v>16:09:49</c:v>
                </c:pt>
                <c:pt idx="4019">
                  <c:v>16:09:50</c:v>
                </c:pt>
                <c:pt idx="4020">
                  <c:v>16:09:51</c:v>
                </c:pt>
                <c:pt idx="4021">
                  <c:v>16:09:52</c:v>
                </c:pt>
                <c:pt idx="4022">
                  <c:v>16:09:53</c:v>
                </c:pt>
                <c:pt idx="4023">
                  <c:v>16:09:54</c:v>
                </c:pt>
                <c:pt idx="4024">
                  <c:v>16:09:55</c:v>
                </c:pt>
                <c:pt idx="4025">
                  <c:v>16:09:56</c:v>
                </c:pt>
                <c:pt idx="4026">
                  <c:v>16:09:57</c:v>
                </c:pt>
                <c:pt idx="4027">
                  <c:v>16:09:58</c:v>
                </c:pt>
                <c:pt idx="4028">
                  <c:v>16:09:59</c:v>
                </c:pt>
                <c:pt idx="4029">
                  <c:v>16:10:00</c:v>
                </c:pt>
                <c:pt idx="4030">
                  <c:v>16:10:01</c:v>
                </c:pt>
                <c:pt idx="4031">
                  <c:v>16:10:02</c:v>
                </c:pt>
                <c:pt idx="4032">
                  <c:v>16:10:03</c:v>
                </c:pt>
                <c:pt idx="4033">
                  <c:v>16:10:04</c:v>
                </c:pt>
                <c:pt idx="4034">
                  <c:v>16:10:05</c:v>
                </c:pt>
                <c:pt idx="4035">
                  <c:v>16:10:06</c:v>
                </c:pt>
                <c:pt idx="4036">
                  <c:v>16:10:07</c:v>
                </c:pt>
                <c:pt idx="4037">
                  <c:v>16:10:08</c:v>
                </c:pt>
                <c:pt idx="4038">
                  <c:v>16:10:09</c:v>
                </c:pt>
                <c:pt idx="4039">
                  <c:v>16:10:10</c:v>
                </c:pt>
                <c:pt idx="4040">
                  <c:v>16:10:11</c:v>
                </c:pt>
                <c:pt idx="4041">
                  <c:v>16:10:12</c:v>
                </c:pt>
                <c:pt idx="4042">
                  <c:v>16:10:13</c:v>
                </c:pt>
                <c:pt idx="4043">
                  <c:v>16:10:14</c:v>
                </c:pt>
                <c:pt idx="4044">
                  <c:v>16:10:15</c:v>
                </c:pt>
                <c:pt idx="4045">
                  <c:v>16:10:16</c:v>
                </c:pt>
                <c:pt idx="4046">
                  <c:v>16:10:17</c:v>
                </c:pt>
                <c:pt idx="4047">
                  <c:v>16:10:18</c:v>
                </c:pt>
                <c:pt idx="4048">
                  <c:v>16:10:19</c:v>
                </c:pt>
                <c:pt idx="4049">
                  <c:v>16:10:20</c:v>
                </c:pt>
                <c:pt idx="4050">
                  <c:v>16:10:21</c:v>
                </c:pt>
                <c:pt idx="4051">
                  <c:v>16:10:22</c:v>
                </c:pt>
                <c:pt idx="4052">
                  <c:v>16:10:23</c:v>
                </c:pt>
                <c:pt idx="4053">
                  <c:v>16:10:24</c:v>
                </c:pt>
                <c:pt idx="4054">
                  <c:v>16:10:25</c:v>
                </c:pt>
                <c:pt idx="4055">
                  <c:v>16:10:26</c:v>
                </c:pt>
                <c:pt idx="4056">
                  <c:v>16:10:27</c:v>
                </c:pt>
                <c:pt idx="4057">
                  <c:v>16:10:28</c:v>
                </c:pt>
                <c:pt idx="4058">
                  <c:v>16:10:29</c:v>
                </c:pt>
                <c:pt idx="4059">
                  <c:v>16:10:30</c:v>
                </c:pt>
                <c:pt idx="4060">
                  <c:v>16:10:31</c:v>
                </c:pt>
                <c:pt idx="4061">
                  <c:v>16:10:32</c:v>
                </c:pt>
                <c:pt idx="4062">
                  <c:v>16:10:33</c:v>
                </c:pt>
                <c:pt idx="4063">
                  <c:v>16:10:34</c:v>
                </c:pt>
                <c:pt idx="4064">
                  <c:v>16:10:35</c:v>
                </c:pt>
                <c:pt idx="4065">
                  <c:v>16:10:36</c:v>
                </c:pt>
                <c:pt idx="4066">
                  <c:v>16:10:37</c:v>
                </c:pt>
                <c:pt idx="4067">
                  <c:v>16:10:38</c:v>
                </c:pt>
                <c:pt idx="4068">
                  <c:v>16:10:39</c:v>
                </c:pt>
                <c:pt idx="4069">
                  <c:v>16:10:40</c:v>
                </c:pt>
                <c:pt idx="4070">
                  <c:v>16:10:41</c:v>
                </c:pt>
                <c:pt idx="4071">
                  <c:v>16:10:42</c:v>
                </c:pt>
                <c:pt idx="4072">
                  <c:v>16:10:43</c:v>
                </c:pt>
                <c:pt idx="4073">
                  <c:v>16:10:44</c:v>
                </c:pt>
                <c:pt idx="4074">
                  <c:v>16:10:45</c:v>
                </c:pt>
                <c:pt idx="4075">
                  <c:v>16:10:46</c:v>
                </c:pt>
                <c:pt idx="4076">
                  <c:v>16:10:47</c:v>
                </c:pt>
                <c:pt idx="4077">
                  <c:v>16:10:48</c:v>
                </c:pt>
                <c:pt idx="4078">
                  <c:v>16:10:49</c:v>
                </c:pt>
                <c:pt idx="4079">
                  <c:v>16:10:50</c:v>
                </c:pt>
                <c:pt idx="4080">
                  <c:v>16:10:51</c:v>
                </c:pt>
                <c:pt idx="4081">
                  <c:v>16:10:52</c:v>
                </c:pt>
                <c:pt idx="4082">
                  <c:v>16:10:53</c:v>
                </c:pt>
                <c:pt idx="4083">
                  <c:v>16:10:54</c:v>
                </c:pt>
                <c:pt idx="4084">
                  <c:v>16:10:55</c:v>
                </c:pt>
                <c:pt idx="4085">
                  <c:v>16:10:56</c:v>
                </c:pt>
                <c:pt idx="4086">
                  <c:v>16:10:57</c:v>
                </c:pt>
                <c:pt idx="4087">
                  <c:v>16:10:58</c:v>
                </c:pt>
                <c:pt idx="4088">
                  <c:v>16:10:59</c:v>
                </c:pt>
                <c:pt idx="4089">
                  <c:v>16:11:00</c:v>
                </c:pt>
                <c:pt idx="4090">
                  <c:v>16:11:01</c:v>
                </c:pt>
                <c:pt idx="4091">
                  <c:v>16:11:02</c:v>
                </c:pt>
                <c:pt idx="4092">
                  <c:v>16:11:03</c:v>
                </c:pt>
                <c:pt idx="4093">
                  <c:v>16:11:04</c:v>
                </c:pt>
                <c:pt idx="4094">
                  <c:v>16:11:05</c:v>
                </c:pt>
                <c:pt idx="4095">
                  <c:v>16:11:06</c:v>
                </c:pt>
                <c:pt idx="4096">
                  <c:v>16:11:07</c:v>
                </c:pt>
                <c:pt idx="4097">
                  <c:v>16:11:08</c:v>
                </c:pt>
                <c:pt idx="4098">
                  <c:v>16:11:09</c:v>
                </c:pt>
                <c:pt idx="4099">
                  <c:v>16:11:10</c:v>
                </c:pt>
                <c:pt idx="4100">
                  <c:v>16:11:11</c:v>
                </c:pt>
                <c:pt idx="4101">
                  <c:v>16:11:12</c:v>
                </c:pt>
                <c:pt idx="4102">
                  <c:v>16:11:13</c:v>
                </c:pt>
                <c:pt idx="4103">
                  <c:v>16:11:14</c:v>
                </c:pt>
                <c:pt idx="4104">
                  <c:v>16:11:15</c:v>
                </c:pt>
                <c:pt idx="4105">
                  <c:v>16:11:16</c:v>
                </c:pt>
                <c:pt idx="4106">
                  <c:v>16:11:17</c:v>
                </c:pt>
                <c:pt idx="4107">
                  <c:v>16:11:18</c:v>
                </c:pt>
                <c:pt idx="4108">
                  <c:v>16:11:19</c:v>
                </c:pt>
                <c:pt idx="4109">
                  <c:v>16:11:20</c:v>
                </c:pt>
                <c:pt idx="4110">
                  <c:v>16:11:21</c:v>
                </c:pt>
                <c:pt idx="4111">
                  <c:v>16:11:22</c:v>
                </c:pt>
                <c:pt idx="4112">
                  <c:v>16:11:23</c:v>
                </c:pt>
                <c:pt idx="4113">
                  <c:v>16:11:24</c:v>
                </c:pt>
                <c:pt idx="4114">
                  <c:v>16:11:25</c:v>
                </c:pt>
                <c:pt idx="4115">
                  <c:v>16:11:26</c:v>
                </c:pt>
                <c:pt idx="4116">
                  <c:v>16:11:27</c:v>
                </c:pt>
                <c:pt idx="4117">
                  <c:v>16:11:28</c:v>
                </c:pt>
                <c:pt idx="4118">
                  <c:v>16:11:29</c:v>
                </c:pt>
                <c:pt idx="4119">
                  <c:v>16:11:30</c:v>
                </c:pt>
                <c:pt idx="4120">
                  <c:v>16:11:31</c:v>
                </c:pt>
                <c:pt idx="4121">
                  <c:v>16:11:32</c:v>
                </c:pt>
                <c:pt idx="4122">
                  <c:v>16:11:33</c:v>
                </c:pt>
                <c:pt idx="4123">
                  <c:v>16:11:34</c:v>
                </c:pt>
                <c:pt idx="4124">
                  <c:v>16:11:35</c:v>
                </c:pt>
                <c:pt idx="4125">
                  <c:v>16:11:36</c:v>
                </c:pt>
                <c:pt idx="4126">
                  <c:v>16:11:37</c:v>
                </c:pt>
                <c:pt idx="4127">
                  <c:v>16:11:38</c:v>
                </c:pt>
                <c:pt idx="4128">
                  <c:v>16:11:39</c:v>
                </c:pt>
                <c:pt idx="4129">
                  <c:v>16:11:40</c:v>
                </c:pt>
                <c:pt idx="4130">
                  <c:v>16:11:41</c:v>
                </c:pt>
                <c:pt idx="4131">
                  <c:v>16:11:42</c:v>
                </c:pt>
                <c:pt idx="4132">
                  <c:v>16:11:43</c:v>
                </c:pt>
                <c:pt idx="4133">
                  <c:v>16:11:44</c:v>
                </c:pt>
                <c:pt idx="4134">
                  <c:v>16:11:45</c:v>
                </c:pt>
                <c:pt idx="4135">
                  <c:v>16:11:46</c:v>
                </c:pt>
                <c:pt idx="4136">
                  <c:v>16:11:47</c:v>
                </c:pt>
                <c:pt idx="4137">
                  <c:v>16:11:48</c:v>
                </c:pt>
                <c:pt idx="4138">
                  <c:v>16:11:49</c:v>
                </c:pt>
                <c:pt idx="4139">
                  <c:v>16:11:50</c:v>
                </c:pt>
                <c:pt idx="4140">
                  <c:v>16:11:51</c:v>
                </c:pt>
                <c:pt idx="4141">
                  <c:v>16:11:52</c:v>
                </c:pt>
                <c:pt idx="4142">
                  <c:v>16:11:53</c:v>
                </c:pt>
                <c:pt idx="4143">
                  <c:v>16:11:54</c:v>
                </c:pt>
                <c:pt idx="4144">
                  <c:v>16:11:55</c:v>
                </c:pt>
                <c:pt idx="4145">
                  <c:v>16:11:56</c:v>
                </c:pt>
                <c:pt idx="4146">
                  <c:v>16:11:57</c:v>
                </c:pt>
                <c:pt idx="4147">
                  <c:v>16:11:58</c:v>
                </c:pt>
                <c:pt idx="4148">
                  <c:v>16:11:59</c:v>
                </c:pt>
                <c:pt idx="4149">
                  <c:v>16:12:00</c:v>
                </c:pt>
                <c:pt idx="4150">
                  <c:v>16:12:01</c:v>
                </c:pt>
                <c:pt idx="4151">
                  <c:v>16:12:02</c:v>
                </c:pt>
                <c:pt idx="4152">
                  <c:v>16:12:03</c:v>
                </c:pt>
                <c:pt idx="4153">
                  <c:v>16:12:04</c:v>
                </c:pt>
                <c:pt idx="4154">
                  <c:v>16:12:05</c:v>
                </c:pt>
                <c:pt idx="4155">
                  <c:v>16:12:06</c:v>
                </c:pt>
                <c:pt idx="4156">
                  <c:v>16:12:07</c:v>
                </c:pt>
                <c:pt idx="4157">
                  <c:v>16:12:08</c:v>
                </c:pt>
                <c:pt idx="4158">
                  <c:v>16:12:09</c:v>
                </c:pt>
                <c:pt idx="4159">
                  <c:v>16:12:10</c:v>
                </c:pt>
                <c:pt idx="4160">
                  <c:v>16:12:11</c:v>
                </c:pt>
                <c:pt idx="4161">
                  <c:v>16:12:12</c:v>
                </c:pt>
                <c:pt idx="4162">
                  <c:v>16:12:13</c:v>
                </c:pt>
                <c:pt idx="4163">
                  <c:v>16:12:14</c:v>
                </c:pt>
                <c:pt idx="4164">
                  <c:v>16:12:15</c:v>
                </c:pt>
                <c:pt idx="4165">
                  <c:v>16:12:16</c:v>
                </c:pt>
                <c:pt idx="4166">
                  <c:v>16:12:17</c:v>
                </c:pt>
                <c:pt idx="4167">
                  <c:v>16:12:18</c:v>
                </c:pt>
                <c:pt idx="4168">
                  <c:v>16:12:19</c:v>
                </c:pt>
                <c:pt idx="4169">
                  <c:v>16:12:20</c:v>
                </c:pt>
                <c:pt idx="4170">
                  <c:v>16:12:21</c:v>
                </c:pt>
                <c:pt idx="4171">
                  <c:v>16:12:22</c:v>
                </c:pt>
                <c:pt idx="4172">
                  <c:v>16:12:23</c:v>
                </c:pt>
                <c:pt idx="4173">
                  <c:v>16:12:24</c:v>
                </c:pt>
                <c:pt idx="4174">
                  <c:v>16:12:25</c:v>
                </c:pt>
                <c:pt idx="4175">
                  <c:v>16:12:26</c:v>
                </c:pt>
                <c:pt idx="4176">
                  <c:v>16:12:27</c:v>
                </c:pt>
                <c:pt idx="4177">
                  <c:v>16:12:28</c:v>
                </c:pt>
                <c:pt idx="4178">
                  <c:v>16:12:29</c:v>
                </c:pt>
                <c:pt idx="4179">
                  <c:v>16:12:30</c:v>
                </c:pt>
                <c:pt idx="4180">
                  <c:v>16:12:31</c:v>
                </c:pt>
                <c:pt idx="4181">
                  <c:v>16:12:32</c:v>
                </c:pt>
                <c:pt idx="4182">
                  <c:v>16:12:33</c:v>
                </c:pt>
                <c:pt idx="4183">
                  <c:v>16:12:34</c:v>
                </c:pt>
                <c:pt idx="4184">
                  <c:v>16:12:35</c:v>
                </c:pt>
                <c:pt idx="4185">
                  <c:v>16:12:36</c:v>
                </c:pt>
                <c:pt idx="4186">
                  <c:v>16:12:37</c:v>
                </c:pt>
                <c:pt idx="4187">
                  <c:v>16:12:38</c:v>
                </c:pt>
                <c:pt idx="4188">
                  <c:v>16:12:39</c:v>
                </c:pt>
                <c:pt idx="4189">
                  <c:v>16:12:40</c:v>
                </c:pt>
                <c:pt idx="4190">
                  <c:v>16:12:41</c:v>
                </c:pt>
                <c:pt idx="4191">
                  <c:v>16:12:42</c:v>
                </c:pt>
                <c:pt idx="4192">
                  <c:v>16:12:43</c:v>
                </c:pt>
                <c:pt idx="4193">
                  <c:v>16:12:44</c:v>
                </c:pt>
                <c:pt idx="4194">
                  <c:v>16:12:45</c:v>
                </c:pt>
                <c:pt idx="4195">
                  <c:v>16:12:46</c:v>
                </c:pt>
                <c:pt idx="4196">
                  <c:v>16:12:47</c:v>
                </c:pt>
                <c:pt idx="4197">
                  <c:v>16:12:48</c:v>
                </c:pt>
                <c:pt idx="4198">
                  <c:v>16:12:49</c:v>
                </c:pt>
                <c:pt idx="4199">
                  <c:v>16:12:50</c:v>
                </c:pt>
                <c:pt idx="4200">
                  <c:v>16:12:51</c:v>
                </c:pt>
                <c:pt idx="4201">
                  <c:v>16:12:52</c:v>
                </c:pt>
                <c:pt idx="4202">
                  <c:v>16:12:53</c:v>
                </c:pt>
                <c:pt idx="4203">
                  <c:v>16:12:54</c:v>
                </c:pt>
                <c:pt idx="4204">
                  <c:v>16:12:55</c:v>
                </c:pt>
                <c:pt idx="4205">
                  <c:v>16:12:56</c:v>
                </c:pt>
                <c:pt idx="4206">
                  <c:v>16:12:57</c:v>
                </c:pt>
                <c:pt idx="4207">
                  <c:v>16:12:58</c:v>
                </c:pt>
                <c:pt idx="4208">
                  <c:v>16:12:59</c:v>
                </c:pt>
                <c:pt idx="4209">
                  <c:v>16:13:00</c:v>
                </c:pt>
                <c:pt idx="4210">
                  <c:v>16:13:01</c:v>
                </c:pt>
                <c:pt idx="4211">
                  <c:v>16:13:02</c:v>
                </c:pt>
                <c:pt idx="4212">
                  <c:v>16:13:03</c:v>
                </c:pt>
                <c:pt idx="4213">
                  <c:v>16:13:04</c:v>
                </c:pt>
                <c:pt idx="4214">
                  <c:v>16:13:05</c:v>
                </c:pt>
                <c:pt idx="4215">
                  <c:v>16:13:06</c:v>
                </c:pt>
                <c:pt idx="4216">
                  <c:v>16:13:07</c:v>
                </c:pt>
                <c:pt idx="4217">
                  <c:v>16:13:08</c:v>
                </c:pt>
                <c:pt idx="4218">
                  <c:v>16:13:09</c:v>
                </c:pt>
                <c:pt idx="4219">
                  <c:v>16:13:10</c:v>
                </c:pt>
                <c:pt idx="4220">
                  <c:v>16:13:11</c:v>
                </c:pt>
                <c:pt idx="4221">
                  <c:v>16:13:12</c:v>
                </c:pt>
                <c:pt idx="4222">
                  <c:v>16:13:13</c:v>
                </c:pt>
                <c:pt idx="4223">
                  <c:v>16:13:14</c:v>
                </c:pt>
                <c:pt idx="4224">
                  <c:v>16:13:15</c:v>
                </c:pt>
                <c:pt idx="4225">
                  <c:v>16:13:16</c:v>
                </c:pt>
                <c:pt idx="4226">
                  <c:v>16:13:17</c:v>
                </c:pt>
                <c:pt idx="4227">
                  <c:v>16:13:18</c:v>
                </c:pt>
                <c:pt idx="4228">
                  <c:v>16:13:19</c:v>
                </c:pt>
                <c:pt idx="4229">
                  <c:v>16:13:20</c:v>
                </c:pt>
                <c:pt idx="4230">
                  <c:v>16:13:21</c:v>
                </c:pt>
                <c:pt idx="4231">
                  <c:v>16:13:22</c:v>
                </c:pt>
                <c:pt idx="4232">
                  <c:v>16:13:23</c:v>
                </c:pt>
                <c:pt idx="4233">
                  <c:v>16:13:24</c:v>
                </c:pt>
                <c:pt idx="4234">
                  <c:v>16:13:25</c:v>
                </c:pt>
                <c:pt idx="4235">
                  <c:v>16:13:26</c:v>
                </c:pt>
                <c:pt idx="4236">
                  <c:v>16:13:27</c:v>
                </c:pt>
                <c:pt idx="4237">
                  <c:v>16:13:28</c:v>
                </c:pt>
                <c:pt idx="4238">
                  <c:v>16:13:29</c:v>
                </c:pt>
                <c:pt idx="4239">
                  <c:v>16:13:30</c:v>
                </c:pt>
                <c:pt idx="4240">
                  <c:v>16:13:31</c:v>
                </c:pt>
                <c:pt idx="4241">
                  <c:v>16:13:32</c:v>
                </c:pt>
                <c:pt idx="4242">
                  <c:v>16:13:33</c:v>
                </c:pt>
                <c:pt idx="4243">
                  <c:v>16:13:34</c:v>
                </c:pt>
                <c:pt idx="4244">
                  <c:v>16:13:35</c:v>
                </c:pt>
                <c:pt idx="4245">
                  <c:v>16:13:36</c:v>
                </c:pt>
                <c:pt idx="4246">
                  <c:v>16:13:37</c:v>
                </c:pt>
                <c:pt idx="4247">
                  <c:v>16:13:38</c:v>
                </c:pt>
                <c:pt idx="4248">
                  <c:v>16:13:39</c:v>
                </c:pt>
                <c:pt idx="4249">
                  <c:v>16:13:40</c:v>
                </c:pt>
                <c:pt idx="4250">
                  <c:v>16:13:41</c:v>
                </c:pt>
                <c:pt idx="4251">
                  <c:v>16:13:42</c:v>
                </c:pt>
                <c:pt idx="4252">
                  <c:v>16:13:43</c:v>
                </c:pt>
                <c:pt idx="4253">
                  <c:v>16:13:44</c:v>
                </c:pt>
                <c:pt idx="4254">
                  <c:v>16:13:45</c:v>
                </c:pt>
                <c:pt idx="4255">
                  <c:v>16:13:46</c:v>
                </c:pt>
                <c:pt idx="4256">
                  <c:v>16:13:47</c:v>
                </c:pt>
                <c:pt idx="4257">
                  <c:v>16:13:48</c:v>
                </c:pt>
                <c:pt idx="4258">
                  <c:v>16:13:49</c:v>
                </c:pt>
                <c:pt idx="4259">
                  <c:v>16:13:50</c:v>
                </c:pt>
                <c:pt idx="4260">
                  <c:v>16:13:51</c:v>
                </c:pt>
                <c:pt idx="4261">
                  <c:v>16:13:52</c:v>
                </c:pt>
                <c:pt idx="4262">
                  <c:v>16:13:53</c:v>
                </c:pt>
                <c:pt idx="4263">
                  <c:v>16:13:54</c:v>
                </c:pt>
                <c:pt idx="4264">
                  <c:v>16:13:55</c:v>
                </c:pt>
                <c:pt idx="4265">
                  <c:v>16:13:56</c:v>
                </c:pt>
                <c:pt idx="4266">
                  <c:v>16:13:57</c:v>
                </c:pt>
                <c:pt idx="4267">
                  <c:v>16:13:58</c:v>
                </c:pt>
                <c:pt idx="4268">
                  <c:v>16:13:59</c:v>
                </c:pt>
                <c:pt idx="4269">
                  <c:v>16:14:00</c:v>
                </c:pt>
                <c:pt idx="4270">
                  <c:v>16:14:01</c:v>
                </c:pt>
                <c:pt idx="4271">
                  <c:v>16:14:02</c:v>
                </c:pt>
                <c:pt idx="4272">
                  <c:v>16:14:03</c:v>
                </c:pt>
                <c:pt idx="4273">
                  <c:v>16:14:04</c:v>
                </c:pt>
                <c:pt idx="4274">
                  <c:v>16:14:05</c:v>
                </c:pt>
                <c:pt idx="4275">
                  <c:v>16:14:06</c:v>
                </c:pt>
                <c:pt idx="4276">
                  <c:v>16:14:07</c:v>
                </c:pt>
                <c:pt idx="4277">
                  <c:v>16:14:08</c:v>
                </c:pt>
                <c:pt idx="4278">
                  <c:v>16:14:09</c:v>
                </c:pt>
                <c:pt idx="4279">
                  <c:v>16:14:10</c:v>
                </c:pt>
                <c:pt idx="4280">
                  <c:v>16:14:11</c:v>
                </c:pt>
                <c:pt idx="4281">
                  <c:v>16:14:12</c:v>
                </c:pt>
                <c:pt idx="4282">
                  <c:v>16:14:13</c:v>
                </c:pt>
                <c:pt idx="4283">
                  <c:v>16:14:14</c:v>
                </c:pt>
                <c:pt idx="4284">
                  <c:v>16:14:15</c:v>
                </c:pt>
                <c:pt idx="4285">
                  <c:v>16:14:16</c:v>
                </c:pt>
                <c:pt idx="4286">
                  <c:v>16:14:17</c:v>
                </c:pt>
                <c:pt idx="4287">
                  <c:v>16:14:18</c:v>
                </c:pt>
                <c:pt idx="4288">
                  <c:v>16:14:19</c:v>
                </c:pt>
                <c:pt idx="4289">
                  <c:v>16:14:20</c:v>
                </c:pt>
                <c:pt idx="4290">
                  <c:v>16:14:21</c:v>
                </c:pt>
                <c:pt idx="4291">
                  <c:v>16:14:22</c:v>
                </c:pt>
                <c:pt idx="4292">
                  <c:v>16:14:23</c:v>
                </c:pt>
                <c:pt idx="4293">
                  <c:v>16:14:24</c:v>
                </c:pt>
                <c:pt idx="4294">
                  <c:v>16:14:25</c:v>
                </c:pt>
                <c:pt idx="4295">
                  <c:v>16:14:26</c:v>
                </c:pt>
                <c:pt idx="4296">
                  <c:v>16:14:27</c:v>
                </c:pt>
                <c:pt idx="4297">
                  <c:v>16:14:28</c:v>
                </c:pt>
                <c:pt idx="4298">
                  <c:v>16:14:29</c:v>
                </c:pt>
                <c:pt idx="4299">
                  <c:v>16:14:30</c:v>
                </c:pt>
                <c:pt idx="4300">
                  <c:v>16:14:31</c:v>
                </c:pt>
                <c:pt idx="4301">
                  <c:v>16:14:32</c:v>
                </c:pt>
                <c:pt idx="4302">
                  <c:v>16:14:33</c:v>
                </c:pt>
                <c:pt idx="4303">
                  <c:v>16:14:34</c:v>
                </c:pt>
                <c:pt idx="4304">
                  <c:v>16:14:35</c:v>
                </c:pt>
                <c:pt idx="4305">
                  <c:v>16:14:36</c:v>
                </c:pt>
                <c:pt idx="4306">
                  <c:v>16:14:37</c:v>
                </c:pt>
                <c:pt idx="4307">
                  <c:v>16:14:38</c:v>
                </c:pt>
                <c:pt idx="4308">
                  <c:v>16:14:39</c:v>
                </c:pt>
                <c:pt idx="4309">
                  <c:v>16:14:40</c:v>
                </c:pt>
                <c:pt idx="4310">
                  <c:v>16:14:41</c:v>
                </c:pt>
                <c:pt idx="4311">
                  <c:v>16:14:42</c:v>
                </c:pt>
                <c:pt idx="4312">
                  <c:v>16:14:43</c:v>
                </c:pt>
                <c:pt idx="4313">
                  <c:v>16:14:44</c:v>
                </c:pt>
                <c:pt idx="4314">
                  <c:v>16:14:45</c:v>
                </c:pt>
                <c:pt idx="4315">
                  <c:v>16:14:46</c:v>
                </c:pt>
                <c:pt idx="4316">
                  <c:v>16:14:47</c:v>
                </c:pt>
                <c:pt idx="4317">
                  <c:v>16:14:48</c:v>
                </c:pt>
                <c:pt idx="4318">
                  <c:v>16:14:49</c:v>
                </c:pt>
                <c:pt idx="4319">
                  <c:v>16:14:50</c:v>
                </c:pt>
                <c:pt idx="4320">
                  <c:v>16:14:51</c:v>
                </c:pt>
                <c:pt idx="4321">
                  <c:v>16:14:52</c:v>
                </c:pt>
                <c:pt idx="4322">
                  <c:v>16:14:53</c:v>
                </c:pt>
                <c:pt idx="4323">
                  <c:v>16:14:54</c:v>
                </c:pt>
                <c:pt idx="4324">
                  <c:v>16:14:55</c:v>
                </c:pt>
                <c:pt idx="4325">
                  <c:v>16:14:56</c:v>
                </c:pt>
                <c:pt idx="4326">
                  <c:v>16:14:57</c:v>
                </c:pt>
                <c:pt idx="4327">
                  <c:v>16:14:58</c:v>
                </c:pt>
                <c:pt idx="4328">
                  <c:v>16:14:59</c:v>
                </c:pt>
                <c:pt idx="4329">
                  <c:v>16:15:00</c:v>
                </c:pt>
                <c:pt idx="4330">
                  <c:v>16:15:01</c:v>
                </c:pt>
                <c:pt idx="4331">
                  <c:v>16:15:02</c:v>
                </c:pt>
                <c:pt idx="4332">
                  <c:v>16:15:03</c:v>
                </c:pt>
                <c:pt idx="4333">
                  <c:v>16:15:04</c:v>
                </c:pt>
                <c:pt idx="4334">
                  <c:v>16:15:05</c:v>
                </c:pt>
                <c:pt idx="4335">
                  <c:v>16:15:06</c:v>
                </c:pt>
                <c:pt idx="4336">
                  <c:v>16:15:07</c:v>
                </c:pt>
                <c:pt idx="4337">
                  <c:v>16:15:08</c:v>
                </c:pt>
                <c:pt idx="4338">
                  <c:v>16:15:09</c:v>
                </c:pt>
                <c:pt idx="4339">
                  <c:v>16:15:10</c:v>
                </c:pt>
                <c:pt idx="4340">
                  <c:v>16:15:11</c:v>
                </c:pt>
                <c:pt idx="4341">
                  <c:v>16:15:12</c:v>
                </c:pt>
                <c:pt idx="4342">
                  <c:v>16:15:13</c:v>
                </c:pt>
                <c:pt idx="4343">
                  <c:v>16:15:14</c:v>
                </c:pt>
                <c:pt idx="4344">
                  <c:v>16:15:15</c:v>
                </c:pt>
                <c:pt idx="4345">
                  <c:v>16:15:16</c:v>
                </c:pt>
                <c:pt idx="4346">
                  <c:v>16:15:17</c:v>
                </c:pt>
                <c:pt idx="4347">
                  <c:v>16:15:18</c:v>
                </c:pt>
                <c:pt idx="4348">
                  <c:v>16:15:19</c:v>
                </c:pt>
                <c:pt idx="4349">
                  <c:v>16:15:20</c:v>
                </c:pt>
                <c:pt idx="4350">
                  <c:v>16:15:21</c:v>
                </c:pt>
                <c:pt idx="4351">
                  <c:v>16:15:22</c:v>
                </c:pt>
                <c:pt idx="4352">
                  <c:v>16:15:23</c:v>
                </c:pt>
                <c:pt idx="4353">
                  <c:v>16:15:24</c:v>
                </c:pt>
                <c:pt idx="4354">
                  <c:v>16:15:25</c:v>
                </c:pt>
                <c:pt idx="4355">
                  <c:v>16:15:26</c:v>
                </c:pt>
                <c:pt idx="4356">
                  <c:v>16:15:27</c:v>
                </c:pt>
                <c:pt idx="4357">
                  <c:v>16:15:28</c:v>
                </c:pt>
                <c:pt idx="4358">
                  <c:v>16:15:29</c:v>
                </c:pt>
                <c:pt idx="4359">
                  <c:v>16:15:30</c:v>
                </c:pt>
                <c:pt idx="4360">
                  <c:v>16:15:31</c:v>
                </c:pt>
                <c:pt idx="4361">
                  <c:v>16:15:32</c:v>
                </c:pt>
                <c:pt idx="4362">
                  <c:v>16:15:33</c:v>
                </c:pt>
                <c:pt idx="4363">
                  <c:v>16:15:34</c:v>
                </c:pt>
                <c:pt idx="4364">
                  <c:v>16:15:35</c:v>
                </c:pt>
                <c:pt idx="4365">
                  <c:v>16:15:36</c:v>
                </c:pt>
                <c:pt idx="4366">
                  <c:v>16:15:37</c:v>
                </c:pt>
                <c:pt idx="4367">
                  <c:v>16:15:38</c:v>
                </c:pt>
                <c:pt idx="4368">
                  <c:v>16:15:39</c:v>
                </c:pt>
                <c:pt idx="4369">
                  <c:v>16:15:40</c:v>
                </c:pt>
                <c:pt idx="4370">
                  <c:v>16:15:41</c:v>
                </c:pt>
                <c:pt idx="4371">
                  <c:v>16:15:42</c:v>
                </c:pt>
                <c:pt idx="4372">
                  <c:v>16:15:43</c:v>
                </c:pt>
                <c:pt idx="4373">
                  <c:v>16:15:44</c:v>
                </c:pt>
                <c:pt idx="4374">
                  <c:v>16:15:45</c:v>
                </c:pt>
                <c:pt idx="4375">
                  <c:v>16:15:46</c:v>
                </c:pt>
                <c:pt idx="4376">
                  <c:v>16:15:47</c:v>
                </c:pt>
                <c:pt idx="4377">
                  <c:v>16:15:48</c:v>
                </c:pt>
                <c:pt idx="4378">
                  <c:v>16:15:49</c:v>
                </c:pt>
                <c:pt idx="4379">
                  <c:v>16:15:50</c:v>
                </c:pt>
                <c:pt idx="4380">
                  <c:v>16:15:51</c:v>
                </c:pt>
                <c:pt idx="4381">
                  <c:v>16:15:52</c:v>
                </c:pt>
                <c:pt idx="4382">
                  <c:v>16:15:53</c:v>
                </c:pt>
                <c:pt idx="4383">
                  <c:v>16:15:54</c:v>
                </c:pt>
                <c:pt idx="4384">
                  <c:v>16:15:55</c:v>
                </c:pt>
                <c:pt idx="4385">
                  <c:v>16:15:56</c:v>
                </c:pt>
                <c:pt idx="4386">
                  <c:v>16:15:57</c:v>
                </c:pt>
                <c:pt idx="4387">
                  <c:v>16:15:58</c:v>
                </c:pt>
                <c:pt idx="4388">
                  <c:v>16:15:59</c:v>
                </c:pt>
                <c:pt idx="4389">
                  <c:v>16:16:00</c:v>
                </c:pt>
                <c:pt idx="4390">
                  <c:v>16:16:01</c:v>
                </c:pt>
                <c:pt idx="4391">
                  <c:v>16:16:02</c:v>
                </c:pt>
                <c:pt idx="4392">
                  <c:v>16:16:03</c:v>
                </c:pt>
                <c:pt idx="4393">
                  <c:v>16:16:04</c:v>
                </c:pt>
                <c:pt idx="4394">
                  <c:v>16:16:05</c:v>
                </c:pt>
                <c:pt idx="4395">
                  <c:v>16:16:06</c:v>
                </c:pt>
                <c:pt idx="4396">
                  <c:v>16:16:07</c:v>
                </c:pt>
                <c:pt idx="4397">
                  <c:v>16:16:08</c:v>
                </c:pt>
                <c:pt idx="4398">
                  <c:v>16:16:09</c:v>
                </c:pt>
                <c:pt idx="4399">
                  <c:v>16:16:10</c:v>
                </c:pt>
                <c:pt idx="4400">
                  <c:v>16:16:11</c:v>
                </c:pt>
                <c:pt idx="4401">
                  <c:v>16:16:12</c:v>
                </c:pt>
                <c:pt idx="4402">
                  <c:v>16:16:13</c:v>
                </c:pt>
                <c:pt idx="4403">
                  <c:v>16:16:14</c:v>
                </c:pt>
                <c:pt idx="4404">
                  <c:v>16:16:15</c:v>
                </c:pt>
                <c:pt idx="4405">
                  <c:v>16:16:16</c:v>
                </c:pt>
                <c:pt idx="4406">
                  <c:v>16:16:17</c:v>
                </c:pt>
                <c:pt idx="4407">
                  <c:v>16:16:18</c:v>
                </c:pt>
                <c:pt idx="4408">
                  <c:v>16:16:19</c:v>
                </c:pt>
                <c:pt idx="4409">
                  <c:v>16:16:20</c:v>
                </c:pt>
                <c:pt idx="4410">
                  <c:v>16:16:21</c:v>
                </c:pt>
                <c:pt idx="4411">
                  <c:v>16:16:22</c:v>
                </c:pt>
                <c:pt idx="4412">
                  <c:v>16:16:23</c:v>
                </c:pt>
                <c:pt idx="4413">
                  <c:v>16:16:24</c:v>
                </c:pt>
                <c:pt idx="4414">
                  <c:v>16:16:25</c:v>
                </c:pt>
                <c:pt idx="4415">
                  <c:v>16:16:26</c:v>
                </c:pt>
                <c:pt idx="4416">
                  <c:v>16:16:27</c:v>
                </c:pt>
                <c:pt idx="4417">
                  <c:v>16:16:28</c:v>
                </c:pt>
                <c:pt idx="4418">
                  <c:v>16:16:29</c:v>
                </c:pt>
                <c:pt idx="4419">
                  <c:v>16:16:30</c:v>
                </c:pt>
                <c:pt idx="4420">
                  <c:v>16:16:31</c:v>
                </c:pt>
                <c:pt idx="4421">
                  <c:v>16:16:32</c:v>
                </c:pt>
                <c:pt idx="4422">
                  <c:v>16:16:33</c:v>
                </c:pt>
                <c:pt idx="4423">
                  <c:v>16:16:34</c:v>
                </c:pt>
                <c:pt idx="4424">
                  <c:v>16:16:35</c:v>
                </c:pt>
                <c:pt idx="4425">
                  <c:v>16:16:36</c:v>
                </c:pt>
                <c:pt idx="4426">
                  <c:v>16:16:37</c:v>
                </c:pt>
                <c:pt idx="4427">
                  <c:v>16:16:38</c:v>
                </c:pt>
                <c:pt idx="4428">
                  <c:v>16:16:39</c:v>
                </c:pt>
                <c:pt idx="4429">
                  <c:v>16:16:40</c:v>
                </c:pt>
                <c:pt idx="4430">
                  <c:v>16:16:41</c:v>
                </c:pt>
                <c:pt idx="4431">
                  <c:v>16:16:42</c:v>
                </c:pt>
                <c:pt idx="4432">
                  <c:v>16:16:43</c:v>
                </c:pt>
                <c:pt idx="4433">
                  <c:v>16:16:44</c:v>
                </c:pt>
                <c:pt idx="4434">
                  <c:v>16:16:45</c:v>
                </c:pt>
                <c:pt idx="4435">
                  <c:v>16:16:46</c:v>
                </c:pt>
                <c:pt idx="4436">
                  <c:v>16:16:47</c:v>
                </c:pt>
                <c:pt idx="4437">
                  <c:v>16:16:48</c:v>
                </c:pt>
                <c:pt idx="4438">
                  <c:v>16:16:49</c:v>
                </c:pt>
                <c:pt idx="4439">
                  <c:v>16:16:50</c:v>
                </c:pt>
                <c:pt idx="4440">
                  <c:v>16:16:51</c:v>
                </c:pt>
                <c:pt idx="4441">
                  <c:v>16:16:52</c:v>
                </c:pt>
                <c:pt idx="4442">
                  <c:v>16:16:53</c:v>
                </c:pt>
                <c:pt idx="4443">
                  <c:v>16:16:54</c:v>
                </c:pt>
                <c:pt idx="4444">
                  <c:v>16:16:55</c:v>
                </c:pt>
                <c:pt idx="4445">
                  <c:v>16:16:56</c:v>
                </c:pt>
                <c:pt idx="4446">
                  <c:v>16:16:57</c:v>
                </c:pt>
                <c:pt idx="4447">
                  <c:v>16:16:58</c:v>
                </c:pt>
                <c:pt idx="4448">
                  <c:v>16:16:59</c:v>
                </c:pt>
                <c:pt idx="4449">
                  <c:v>16:17:00</c:v>
                </c:pt>
                <c:pt idx="4450">
                  <c:v>16:17:01</c:v>
                </c:pt>
                <c:pt idx="4451">
                  <c:v>16:17:02</c:v>
                </c:pt>
                <c:pt idx="4452">
                  <c:v>16:17:03</c:v>
                </c:pt>
                <c:pt idx="4453">
                  <c:v>16:17:04</c:v>
                </c:pt>
                <c:pt idx="4454">
                  <c:v>16:17:05</c:v>
                </c:pt>
                <c:pt idx="4455">
                  <c:v>16:17:06</c:v>
                </c:pt>
                <c:pt idx="4456">
                  <c:v>16:17:07</c:v>
                </c:pt>
                <c:pt idx="4457">
                  <c:v>16:17:08</c:v>
                </c:pt>
                <c:pt idx="4458">
                  <c:v>16:17:09</c:v>
                </c:pt>
                <c:pt idx="4459">
                  <c:v>16:17:10</c:v>
                </c:pt>
                <c:pt idx="4460">
                  <c:v>16:17:11</c:v>
                </c:pt>
                <c:pt idx="4461">
                  <c:v>16:17:12</c:v>
                </c:pt>
                <c:pt idx="4462">
                  <c:v>16:17:13</c:v>
                </c:pt>
                <c:pt idx="4463">
                  <c:v>16:17:14</c:v>
                </c:pt>
                <c:pt idx="4464">
                  <c:v>16:17:15</c:v>
                </c:pt>
                <c:pt idx="4465">
                  <c:v>16:17:16</c:v>
                </c:pt>
                <c:pt idx="4466">
                  <c:v>16:17:17</c:v>
                </c:pt>
                <c:pt idx="4467">
                  <c:v>16:17:18</c:v>
                </c:pt>
                <c:pt idx="4468">
                  <c:v>16:17:19</c:v>
                </c:pt>
                <c:pt idx="4469">
                  <c:v>16:17:20</c:v>
                </c:pt>
                <c:pt idx="4470">
                  <c:v>16:17:21</c:v>
                </c:pt>
                <c:pt idx="4471">
                  <c:v>16:17:22</c:v>
                </c:pt>
                <c:pt idx="4472">
                  <c:v>16:17:23</c:v>
                </c:pt>
                <c:pt idx="4473">
                  <c:v>16:17:24</c:v>
                </c:pt>
                <c:pt idx="4474">
                  <c:v>16:17:25</c:v>
                </c:pt>
                <c:pt idx="4475">
                  <c:v>16:17:26</c:v>
                </c:pt>
                <c:pt idx="4476">
                  <c:v>16:17:27</c:v>
                </c:pt>
                <c:pt idx="4477">
                  <c:v>16:17:28</c:v>
                </c:pt>
                <c:pt idx="4478">
                  <c:v>16:17:29</c:v>
                </c:pt>
                <c:pt idx="4479">
                  <c:v>16:17:30</c:v>
                </c:pt>
                <c:pt idx="4480">
                  <c:v>16:17:31</c:v>
                </c:pt>
                <c:pt idx="4481">
                  <c:v>16:17:32</c:v>
                </c:pt>
                <c:pt idx="4482">
                  <c:v>16:17:33</c:v>
                </c:pt>
                <c:pt idx="4483">
                  <c:v>16:17:34</c:v>
                </c:pt>
                <c:pt idx="4484">
                  <c:v>16:17:35</c:v>
                </c:pt>
                <c:pt idx="4485">
                  <c:v>16:17:36</c:v>
                </c:pt>
                <c:pt idx="4486">
                  <c:v>16:17:37</c:v>
                </c:pt>
                <c:pt idx="4487">
                  <c:v>16:17:38</c:v>
                </c:pt>
                <c:pt idx="4488">
                  <c:v>16:17:39</c:v>
                </c:pt>
                <c:pt idx="4489">
                  <c:v>16:17:40</c:v>
                </c:pt>
                <c:pt idx="4490">
                  <c:v>16:17:41</c:v>
                </c:pt>
                <c:pt idx="4491">
                  <c:v>16:17:42</c:v>
                </c:pt>
                <c:pt idx="4492">
                  <c:v>16:17:43</c:v>
                </c:pt>
                <c:pt idx="4493">
                  <c:v>16:17:44</c:v>
                </c:pt>
                <c:pt idx="4494">
                  <c:v>16:17:45</c:v>
                </c:pt>
                <c:pt idx="4495">
                  <c:v>16:17:46</c:v>
                </c:pt>
                <c:pt idx="4496">
                  <c:v>16:17:47</c:v>
                </c:pt>
                <c:pt idx="4497">
                  <c:v>16:17:48</c:v>
                </c:pt>
                <c:pt idx="4498">
                  <c:v>16:17:49</c:v>
                </c:pt>
                <c:pt idx="4499">
                  <c:v>16:17:50</c:v>
                </c:pt>
                <c:pt idx="4500">
                  <c:v>16:17:51</c:v>
                </c:pt>
                <c:pt idx="4501">
                  <c:v>16:17:52</c:v>
                </c:pt>
                <c:pt idx="4502">
                  <c:v>16:17:53</c:v>
                </c:pt>
                <c:pt idx="4503">
                  <c:v>16:17:54</c:v>
                </c:pt>
                <c:pt idx="4504">
                  <c:v>16:17:55</c:v>
                </c:pt>
                <c:pt idx="4505">
                  <c:v>16:17:56</c:v>
                </c:pt>
                <c:pt idx="4506">
                  <c:v>16:17:57</c:v>
                </c:pt>
                <c:pt idx="4507">
                  <c:v>16:17:58</c:v>
                </c:pt>
                <c:pt idx="4508">
                  <c:v>16:17:59</c:v>
                </c:pt>
                <c:pt idx="4509">
                  <c:v>16:18:00</c:v>
                </c:pt>
                <c:pt idx="4510">
                  <c:v>16:18:01</c:v>
                </c:pt>
                <c:pt idx="4511">
                  <c:v>16:18:02</c:v>
                </c:pt>
                <c:pt idx="4512">
                  <c:v>16:18:03</c:v>
                </c:pt>
                <c:pt idx="4513">
                  <c:v>16:18:04</c:v>
                </c:pt>
                <c:pt idx="4514">
                  <c:v>16:18:05</c:v>
                </c:pt>
                <c:pt idx="4515">
                  <c:v>16:18:06</c:v>
                </c:pt>
                <c:pt idx="4516">
                  <c:v>16:18:07</c:v>
                </c:pt>
                <c:pt idx="4517">
                  <c:v>16:18:08</c:v>
                </c:pt>
                <c:pt idx="4518">
                  <c:v>16:18:09</c:v>
                </c:pt>
                <c:pt idx="4519">
                  <c:v>16:18:10</c:v>
                </c:pt>
                <c:pt idx="4520">
                  <c:v>16:18:11</c:v>
                </c:pt>
                <c:pt idx="4521">
                  <c:v>16:18:12</c:v>
                </c:pt>
                <c:pt idx="4522">
                  <c:v>16:18:13</c:v>
                </c:pt>
                <c:pt idx="4523">
                  <c:v>16:18:14</c:v>
                </c:pt>
                <c:pt idx="4524">
                  <c:v>16:18:15</c:v>
                </c:pt>
                <c:pt idx="4525">
                  <c:v>16:18:16</c:v>
                </c:pt>
                <c:pt idx="4526">
                  <c:v>16:18:17</c:v>
                </c:pt>
                <c:pt idx="4527">
                  <c:v>16:18:18</c:v>
                </c:pt>
                <c:pt idx="4528">
                  <c:v>16:18:19</c:v>
                </c:pt>
                <c:pt idx="4529">
                  <c:v>16:18:20</c:v>
                </c:pt>
                <c:pt idx="4530">
                  <c:v>16:18:21</c:v>
                </c:pt>
                <c:pt idx="4531">
                  <c:v>16:18:22</c:v>
                </c:pt>
                <c:pt idx="4532">
                  <c:v>16:18:23</c:v>
                </c:pt>
                <c:pt idx="4533">
                  <c:v>16:18:24</c:v>
                </c:pt>
                <c:pt idx="4534">
                  <c:v>16:18:25</c:v>
                </c:pt>
                <c:pt idx="4535">
                  <c:v>16:18:26</c:v>
                </c:pt>
                <c:pt idx="4536">
                  <c:v>16:18:27</c:v>
                </c:pt>
                <c:pt idx="4537">
                  <c:v>16:18:28</c:v>
                </c:pt>
                <c:pt idx="4538">
                  <c:v>16:18:29</c:v>
                </c:pt>
                <c:pt idx="4539">
                  <c:v>16:18:30</c:v>
                </c:pt>
                <c:pt idx="4540">
                  <c:v>16:18:31</c:v>
                </c:pt>
                <c:pt idx="4541">
                  <c:v>16:18:32</c:v>
                </c:pt>
                <c:pt idx="4542">
                  <c:v>16:18:33</c:v>
                </c:pt>
                <c:pt idx="4543">
                  <c:v>16:18:34</c:v>
                </c:pt>
                <c:pt idx="4544">
                  <c:v>16:18:35</c:v>
                </c:pt>
                <c:pt idx="4545">
                  <c:v>16:18:36</c:v>
                </c:pt>
                <c:pt idx="4546">
                  <c:v>16:18:37</c:v>
                </c:pt>
                <c:pt idx="4547">
                  <c:v>16:18:38</c:v>
                </c:pt>
                <c:pt idx="4548">
                  <c:v>16:18:39</c:v>
                </c:pt>
                <c:pt idx="4549">
                  <c:v>16:18:40</c:v>
                </c:pt>
                <c:pt idx="4550">
                  <c:v>16:18:41</c:v>
                </c:pt>
                <c:pt idx="4551">
                  <c:v>16:18:42</c:v>
                </c:pt>
                <c:pt idx="4552">
                  <c:v>16:18:43</c:v>
                </c:pt>
                <c:pt idx="4553">
                  <c:v>16:18:44</c:v>
                </c:pt>
                <c:pt idx="4554">
                  <c:v>16:18:45</c:v>
                </c:pt>
                <c:pt idx="4555">
                  <c:v>16:18:46</c:v>
                </c:pt>
                <c:pt idx="4556">
                  <c:v>16:18:47</c:v>
                </c:pt>
                <c:pt idx="4557">
                  <c:v>16:18:48</c:v>
                </c:pt>
                <c:pt idx="4558">
                  <c:v>16:18:49</c:v>
                </c:pt>
                <c:pt idx="4559">
                  <c:v>16:18:50</c:v>
                </c:pt>
                <c:pt idx="4560">
                  <c:v>16:18:51</c:v>
                </c:pt>
                <c:pt idx="4561">
                  <c:v>16:18:52</c:v>
                </c:pt>
                <c:pt idx="4562">
                  <c:v>16:18:53</c:v>
                </c:pt>
                <c:pt idx="4563">
                  <c:v>16:18:54</c:v>
                </c:pt>
                <c:pt idx="4564">
                  <c:v>16:18:55</c:v>
                </c:pt>
                <c:pt idx="4565">
                  <c:v>16:18:56</c:v>
                </c:pt>
                <c:pt idx="4566">
                  <c:v>16:18:57</c:v>
                </c:pt>
                <c:pt idx="4567">
                  <c:v>16:18:58</c:v>
                </c:pt>
                <c:pt idx="4568">
                  <c:v>16:18:59</c:v>
                </c:pt>
                <c:pt idx="4569">
                  <c:v>16:19:00</c:v>
                </c:pt>
                <c:pt idx="4570">
                  <c:v>16:19:01</c:v>
                </c:pt>
                <c:pt idx="4571">
                  <c:v>16:19:02</c:v>
                </c:pt>
                <c:pt idx="4572">
                  <c:v>16:19:03</c:v>
                </c:pt>
                <c:pt idx="4573">
                  <c:v>16:19:04</c:v>
                </c:pt>
                <c:pt idx="4574">
                  <c:v>16:19:05</c:v>
                </c:pt>
                <c:pt idx="4575">
                  <c:v>16:19:06</c:v>
                </c:pt>
                <c:pt idx="4576">
                  <c:v>16:19:07</c:v>
                </c:pt>
                <c:pt idx="4577">
                  <c:v>16:19:08</c:v>
                </c:pt>
                <c:pt idx="4578">
                  <c:v>16:19:09</c:v>
                </c:pt>
                <c:pt idx="4579">
                  <c:v>16:19:10</c:v>
                </c:pt>
                <c:pt idx="4580">
                  <c:v>16:19:11</c:v>
                </c:pt>
                <c:pt idx="4581">
                  <c:v>16:19:12</c:v>
                </c:pt>
                <c:pt idx="4582">
                  <c:v>16:19:13</c:v>
                </c:pt>
                <c:pt idx="4583">
                  <c:v>16:19:14</c:v>
                </c:pt>
                <c:pt idx="4584">
                  <c:v>16:19:15</c:v>
                </c:pt>
                <c:pt idx="4585">
                  <c:v>16:19:16</c:v>
                </c:pt>
                <c:pt idx="4586">
                  <c:v>16:19:17</c:v>
                </c:pt>
                <c:pt idx="4587">
                  <c:v>16:19:18</c:v>
                </c:pt>
                <c:pt idx="4588">
                  <c:v>16:19:19</c:v>
                </c:pt>
                <c:pt idx="4589">
                  <c:v>16:19:20</c:v>
                </c:pt>
                <c:pt idx="4590">
                  <c:v>16:19:21</c:v>
                </c:pt>
                <c:pt idx="4591">
                  <c:v>16:19:22</c:v>
                </c:pt>
                <c:pt idx="4592">
                  <c:v>16:19:23</c:v>
                </c:pt>
                <c:pt idx="4593">
                  <c:v>16:19:24</c:v>
                </c:pt>
                <c:pt idx="4594">
                  <c:v>16:19:25</c:v>
                </c:pt>
                <c:pt idx="4595">
                  <c:v>16:19:26</c:v>
                </c:pt>
                <c:pt idx="4596">
                  <c:v>16:19:27</c:v>
                </c:pt>
                <c:pt idx="4597">
                  <c:v>16:19:28</c:v>
                </c:pt>
                <c:pt idx="4598">
                  <c:v>16:19:29</c:v>
                </c:pt>
                <c:pt idx="4599">
                  <c:v>16:19:30</c:v>
                </c:pt>
                <c:pt idx="4600">
                  <c:v>16:19:31</c:v>
                </c:pt>
                <c:pt idx="4601">
                  <c:v>16:19:32</c:v>
                </c:pt>
                <c:pt idx="4602">
                  <c:v>16:19:33</c:v>
                </c:pt>
                <c:pt idx="4603">
                  <c:v>16:19:34</c:v>
                </c:pt>
                <c:pt idx="4604">
                  <c:v>16:19:35</c:v>
                </c:pt>
                <c:pt idx="4605">
                  <c:v>16:19:36</c:v>
                </c:pt>
                <c:pt idx="4606">
                  <c:v>16:19:37</c:v>
                </c:pt>
                <c:pt idx="4607">
                  <c:v>16:19:38</c:v>
                </c:pt>
                <c:pt idx="4608">
                  <c:v>16:19:39</c:v>
                </c:pt>
                <c:pt idx="4609">
                  <c:v>16:19:40</c:v>
                </c:pt>
                <c:pt idx="4610">
                  <c:v>16:19:41</c:v>
                </c:pt>
                <c:pt idx="4611">
                  <c:v>16:19:42</c:v>
                </c:pt>
                <c:pt idx="4612">
                  <c:v>16:19:43</c:v>
                </c:pt>
                <c:pt idx="4613">
                  <c:v>16:19:44</c:v>
                </c:pt>
                <c:pt idx="4614">
                  <c:v>16:19:45</c:v>
                </c:pt>
                <c:pt idx="4615">
                  <c:v>16:19:46</c:v>
                </c:pt>
                <c:pt idx="4616">
                  <c:v>16:19:47</c:v>
                </c:pt>
                <c:pt idx="4617">
                  <c:v>16:19:48</c:v>
                </c:pt>
                <c:pt idx="4618">
                  <c:v>16:19:49</c:v>
                </c:pt>
                <c:pt idx="4619">
                  <c:v>16:19:50</c:v>
                </c:pt>
                <c:pt idx="4620">
                  <c:v>16:19:51</c:v>
                </c:pt>
                <c:pt idx="4621">
                  <c:v>16:19:52</c:v>
                </c:pt>
                <c:pt idx="4622">
                  <c:v>16:19:53</c:v>
                </c:pt>
                <c:pt idx="4623">
                  <c:v>16:19:54</c:v>
                </c:pt>
                <c:pt idx="4624">
                  <c:v>16:19:55</c:v>
                </c:pt>
                <c:pt idx="4625">
                  <c:v>16:19:56</c:v>
                </c:pt>
                <c:pt idx="4626">
                  <c:v>16:19:57</c:v>
                </c:pt>
                <c:pt idx="4627">
                  <c:v>16:19:58</c:v>
                </c:pt>
                <c:pt idx="4628">
                  <c:v>16:19:59</c:v>
                </c:pt>
                <c:pt idx="4629">
                  <c:v>16:20:00</c:v>
                </c:pt>
                <c:pt idx="4630">
                  <c:v>16:20:01</c:v>
                </c:pt>
                <c:pt idx="4631">
                  <c:v>16:20:02</c:v>
                </c:pt>
                <c:pt idx="4632">
                  <c:v>16:20:03</c:v>
                </c:pt>
                <c:pt idx="4633">
                  <c:v>16:20:04</c:v>
                </c:pt>
                <c:pt idx="4634">
                  <c:v>16:20:05</c:v>
                </c:pt>
                <c:pt idx="4635">
                  <c:v>16:20:06</c:v>
                </c:pt>
                <c:pt idx="4636">
                  <c:v>16:20:07</c:v>
                </c:pt>
                <c:pt idx="4637">
                  <c:v>16:20:08</c:v>
                </c:pt>
                <c:pt idx="4638">
                  <c:v>16:20:09</c:v>
                </c:pt>
                <c:pt idx="4639">
                  <c:v>16:20:10</c:v>
                </c:pt>
                <c:pt idx="4640">
                  <c:v>16:20:11</c:v>
                </c:pt>
                <c:pt idx="4641">
                  <c:v>16:20:12</c:v>
                </c:pt>
                <c:pt idx="4642">
                  <c:v>16:20:13</c:v>
                </c:pt>
                <c:pt idx="4643">
                  <c:v>16:20:14</c:v>
                </c:pt>
                <c:pt idx="4644">
                  <c:v>16:20:15</c:v>
                </c:pt>
                <c:pt idx="4645">
                  <c:v>16:20:16</c:v>
                </c:pt>
                <c:pt idx="4646">
                  <c:v>16:20:17</c:v>
                </c:pt>
                <c:pt idx="4647">
                  <c:v>16:20:18</c:v>
                </c:pt>
                <c:pt idx="4648">
                  <c:v>16:20:19</c:v>
                </c:pt>
                <c:pt idx="4649">
                  <c:v>16:20:20</c:v>
                </c:pt>
                <c:pt idx="4650">
                  <c:v>16:20:21</c:v>
                </c:pt>
                <c:pt idx="4651">
                  <c:v>16:20:22</c:v>
                </c:pt>
                <c:pt idx="4652">
                  <c:v>16:20:23</c:v>
                </c:pt>
                <c:pt idx="4653">
                  <c:v>16:20:24</c:v>
                </c:pt>
                <c:pt idx="4654">
                  <c:v>16:20:25</c:v>
                </c:pt>
                <c:pt idx="4655">
                  <c:v>16:20:26</c:v>
                </c:pt>
                <c:pt idx="4656">
                  <c:v>16:20:27</c:v>
                </c:pt>
                <c:pt idx="4657">
                  <c:v>16:20:28</c:v>
                </c:pt>
                <c:pt idx="4658">
                  <c:v>16:20:29</c:v>
                </c:pt>
                <c:pt idx="4659">
                  <c:v>16:20:30</c:v>
                </c:pt>
                <c:pt idx="4660">
                  <c:v>16:20:31</c:v>
                </c:pt>
                <c:pt idx="4661">
                  <c:v>16:20:32</c:v>
                </c:pt>
                <c:pt idx="4662">
                  <c:v>16:20:33</c:v>
                </c:pt>
                <c:pt idx="4663">
                  <c:v>16:20:34</c:v>
                </c:pt>
                <c:pt idx="4664">
                  <c:v>16:20:35</c:v>
                </c:pt>
                <c:pt idx="4665">
                  <c:v>16:20:36</c:v>
                </c:pt>
                <c:pt idx="4666">
                  <c:v>16:20:37</c:v>
                </c:pt>
                <c:pt idx="4667">
                  <c:v>16:20:38</c:v>
                </c:pt>
                <c:pt idx="4668">
                  <c:v>16:20:39</c:v>
                </c:pt>
                <c:pt idx="4669">
                  <c:v>16:20:40</c:v>
                </c:pt>
                <c:pt idx="4670">
                  <c:v>16:20:41</c:v>
                </c:pt>
                <c:pt idx="4671">
                  <c:v>16:20:42</c:v>
                </c:pt>
                <c:pt idx="4672">
                  <c:v>16:20:43</c:v>
                </c:pt>
                <c:pt idx="4673">
                  <c:v>16:20:44</c:v>
                </c:pt>
                <c:pt idx="4674">
                  <c:v>16:20:45</c:v>
                </c:pt>
                <c:pt idx="4675">
                  <c:v>16:20:46</c:v>
                </c:pt>
                <c:pt idx="4676">
                  <c:v>16:20:47</c:v>
                </c:pt>
                <c:pt idx="4677">
                  <c:v>16:20:48</c:v>
                </c:pt>
                <c:pt idx="4678">
                  <c:v>16:20:49</c:v>
                </c:pt>
                <c:pt idx="4679">
                  <c:v>16:20:50</c:v>
                </c:pt>
                <c:pt idx="4680">
                  <c:v>16:20:51</c:v>
                </c:pt>
                <c:pt idx="4681">
                  <c:v>16:20:52</c:v>
                </c:pt>
                <c:pt idx="4682">
                  <c:v>16:20:53</c:v>
                </c:pt>
                <c:pt idx="4683">
                  <c:v>16:20:54</c:v>
                </c:pt>
                <c:pt idx="4684">
                  <c:v>16:20:55</c:v>
                </c:pt>
                <c:pt idx="4685">
                  <c:v>16:20:56</c:v>
                </c:pt>
                <c:pt idx="4686">
                  <c:v>16:20:57</c:v>
                </c:pt>
                <c:pt idx="4687">
                  <c:v>16:20:58</c:v>
                </c:pt>
                <c:pt idx="4688">
                  <c:v>16:20:59</c:v>
                </c:pt>
                <c:pt idx="4689">
                  <c:v>16:21:00</c:v>
                </c:pt>
                <c:pt idx="4690">
                  <c:v>16:21:01</c:v>
                </c:pt>
                <c:pt idx="4691">
                  <c:v>16:21:02</c:v>
                </c:pt>
                <c:pt idx="4692">
                  <c:v>16:21:03</c:v>
                </c:pt>
                <c:pt idx="4693">
                  <c:v>16:21:04</c:v>
                </c:pt>
                <c:pt idx="4694">
                  <c:v>16:21:05</c:v>
                </c:pt>
                <c:pt idx="4695">
                  <c:v>16:21:06</c:v>
                </c:pt>
                <c:pt idx="4696">
                  <c:v>16:21:07</c:v>
                </c:pt>
                <c:pt idx="4697">
                  <c:v>16:21:08</c:v>
                </c:pt>
                <c:pt idx="4698">
                  <c:v>16:21:09</c:v>
                </c:pt>
                <c:pt idx="4699">
                  <c:v>16:21:10</c:v>
                </c:pt>
                <c:pt idx="4700">
                  <c:v>16:21:11</c:v>
                </c:pt>
                <c:pt idx="4701">
                  <c:v>16:21:12</c:v>
                </c:pt>
                <c:pt idx="4702">
                  <c:v>16:21:13</c:v>
                </c:pt>
                <c:pt idx="4703">
                  <c:v>16:21:14</c:v>
                </c:pt>
                <c:pt idx="4704">
                  <c:v>16:21:15</c:v>
                </c:pt>
                <c:pt idx="4705">
                  <c:v>16:21:16</c:v>
                </c:pt>
                <c:pt idx="4706">
                  <c:v>16:21:17</c:v>
                </c:pt>
                <c:pt idx="4707">
                  <c:v>16:21:18</c:v>
                </c:pt>
                <c:pt idx="4708">
                  <c:v>16:21:19</c:v>
                </c:pt>
                <c:pt idx="4709">
                  <c:v>16:21:20</c:v>
                </c:pt>
                <c:pt idx="4710">
                  <c:v>16:21:21</c:v>
                </c:pt>
                <c:pt idx="4711">
                  <c:v>16:21:22</c:v>
                </c:pt>
                <c:pt idx="4712">
                  <c:v>16:21:23</c:v>
                </c:pt>
                <c:pt idx="4713">
                  <c:v>16:21:24</c:v>
                </c:pt>
                <c:pt idx="4714">
                  <c:v>16:21:25</c:v>
                </c:pt>
                <c:pt idx="4715">
                  <c:v>16:21:26</c:v>
                </c:pt>
                <c:pt idx="4716">
                  <c:v>16:21:27</c:v>
                </c:pt>
                <c:pt idx="4717">
                  <c:v>16:21:28</c:v>
                </c:pt>
                <c:pt idx="4718">
                  <c:v>16:21:29</c:v>
                </c:pt>
                <c:pt idx="4719">
                  <c:v>16:21:30</c:v>
                </c:pt>
                <c:pt idx="4720">
                  <c:v>16:21:31</c:v>
                </c:pt>
                <c:pt idx="4721">
                  <c:v>16:21:32</c:v>
                </c:pt>
                <c:pt idx="4722">
                  <c:v>16:21:33</c:v>
                </c:pt>
                <c:pt idx="4723">
                  <c:v>16:21:34</c:v>
                </c:pt>
                <c:pt idx="4724">
                  <c:v>16:21:35</c:v>
                </c:pt>
                <c:pt idx="4725">
                  <c:v>16:21:36</c:v>
                </c:pt>
                <c:pt idx="4726">
                  <c:v>16:21:37</c:v>
                </c:pt>
                <c:pt idx="4727">
                  <c:v>16:21:38</c:v>
                </c:pt>
                <c:pt idx="4728">
                  <c:v>16:21:39</c:v>
                </c:pt>
                <c:pt idx="4729">
                  <c:v>16:21:40</c:v>
                </c:pt>
                <c:pt idx="4730">
                  <c:v>16:21:41</c:v>
                </c:pt>
                <c:pt idx="4731">
                  <c:v>16:21:42</c:v>
                </c:pt>
                <c:pt idx="4732">
                  <c:v>16:21:43</c:v>
                </c:pt>
                <c:pt idx="4733">
                  <c:v>16:21:44</c:v>
                </c:pt>
                <c:pt idx="4734">
                  <c:v>16:21:45</c:v>
                </c:pt>
                <c:pt idx="4735">
                  <c:v>16:21:46</c:v>
                </c:pt>
                <c:pt idx="4736">
                  <c:v>16:21:47</c:v>
                </c:pt>
                <c:pt idx="4737">
                  <c:v>16:21:48</c:v>
                </c:pt>
                <c:pt idx="4738">
                  <c:v>16:21:49</c:v>
                </c:pt>
                <c:pt idx="4739">
                  <c:v>16:21:50</c:v>
                </c:pt>
                <c:pt idx="4740">
                  <c:v>16:21:51</c:v>
                </c:pt>
                <c:pt idx="4741">
                  <c:v>16:21:52</c:v>
                </c:pt>
                <c:pt idx="4742">
                  <c:v>16:21:53</c:v>
                </c:pt>
                <c:pt idx="4743">
                  <c:v>16:21:54</c:v>
                </c:pt>
                <c:pt idx="4744">
                  <c:v>16:21:55</c:v>
                </c:pt>
                <c:pt idx="4745">
                  <c:v>16:21:56</c:v>
                </c:pt>
                <c:pt idx="4746">
                  <c:v>16:21:57</c:v>
                </c:pt>
                <c:pt idx="4747">
                  <c:v>16:21:58</c:v>
                </c:pt>
                <c:pt idx="4748">
                  <c:v>16:21:59</c:v>
                </c:pt>
                <c:pt idx="4749">
                  <c:v>16:22:00</c:v>
                </c:pt>
                <c:pt idx="4750">
                  <c:v>16:22:01</c:v>
                </c:pt>
                <c:pt idx="4751">
                  <c:v>16:22:02</c:v>
                </c:pt>
                <c:pt idx="4752">
                  <c:v>16:22:03</c:v>
                </c:pt>
                <c:pt idx="4753">
                  <c:v>16:22:04</c:v>
                </c:pt>
                <c:pt idx="4754">
                  <c:v>16:22:05</c:v>
                </c:pt>
                <c:pt idx="4755">
                  <c:v>16:22:06</c:v>
                </c:pt>
                <c:pt idx="4756">
                  <c:v>16:22:07</c:v>
                </c:pt>
                <c:pt idx="4757">
                  <c:v>16:22:08</c:v>
                </c:pt>
                <c:pt idx="4758">
                  <c:v>16:22:09</c:v>
                </c:pt>
                <c:pt idx="4759">
                  <c:v>16:22:10</c:v>
                </c:pt>
                <c:pt idx="4760">
                  <c:v>16:22:11</c:v>
                </c:pt>
                <c:pt idx="4761">
                  <c:v>16:22:12</c:v>
                </c:pt>
                <c:pt idx="4762">
                  <c:v>16:22:13</c:v>
                </c:pt>
                <c:pt idx="4763">
                  <c:v>16:22:14</c:v>
                </c:pt>
                <c:pt idx="4764">
                  <c:v>16:22:15</c:v>
                </c:pt>
                <c:pt idx="4765">
                  <c:v>16:22:16</c:v>
                </c:pt>
                <c:pt idx="4766">
                  <c:v>16:22:17</c:v>
                </c:pt>
                <c:pt idx="4767">
                  <c:v>16:22:18</c:v>
                </c:pt>
                <c:pt idx="4768">
                  <c:v>16:22:19</c:v>
                </c:pt>
                <c:pt idx="4769">
                  <c:v>16:22:20</c:v>
                </c:pt>
                <c:pt idx="4770">
                  <c:v>16:22:21</c:v>
                </c:pt>
                <c:pt idx="4771">
                  <c:v>16:22:22</c:v>
                </c:pt>
                <c:pt idx="4772">
                  <c:v>16:22:23</c:v>
                </c:pt>
                <c:pt idx="4773">
                  <c:v>16:22:24</c:v>
                </c:pt>
                <c:pt idx="4774">
                  <c:v>16:22:25</c:v>
                </c:pt>
                <c:pt idx="4775">
                  <c:v>16:22:26</c:v>
                </c:pt>
                <c:pt idx="4776">
                  <c:v>16:22:27</c:v>
                </c:pt>
                <c:pt idx="4777">
                  <c:v>16:22:28</c:v>
                </c:pt>
                <c:pt idx="4778">
                  <c:v>16:22:29</c:v>
                </c:pt>
                <c:pt idx="4779">
                  <c:v>16:22:30</c:v>
                </c:pt>
                <c:pt idx="4780">
                  <c:v>16:22:31</c:v>
                </c:pt>
                <c:pt idx="4781">
                  <c:v>16:22:32</c:v>
                </c:pt>
                <c:pt idx="4782">
                  <c:v>16:22:33</c:v>
                </c:pt>
                <c:pt idx="4783">
                  <c:v>16:22:34</c:v>
                </c:pt>
                <c:pt idx="4784">
                  <c:v>16:22:35</c:v>
                </c:pt>
                <c:pt idx="4785">
                  <c:v>16:22:36</c:v>
                </c:pt>
                <c:pt idx="4786">
                  <c:v>16:22:37</c:v>
                </c:pt>
                <c:pt idx="4787">
                  <c:v>16:22:38</c:v>
                </c:pt>
                <c:pt idx="4788">
                  <c:v>16:22:39</c:v>
                </c:pt>
                <c:pt idx="4789">
                  <c:v>16:22:40</c:v>
                </c:pt>
                <c:pt idx="4790">
                  <c:v>16:22:41</c:v>
                </c:pt>
                <c:pt idx="4791">
                  <c:v>16:22:42</c:v>
                </c:pt>
                <c:pt idx="4792">
                  <c:v>16:22:43</c:v>
                </c:pt>
                <c:pt idx="4793">
                  <c:v>16:22:44</c:v>
                </c:pt>
                <c:pt idx="4794">
                  <c:v>16:22:45</c:v>
                </c:pt>
                <c:pt idx="4795">
                  <c:v>16:22:46</c:v>
                </c:pt>
                <c:pt idx="4796">
                  <c:v>16:22:47</c:v>
                </c:pt>
                <c:pt idx="4797">
                  <c:v>16:22:48</c:v>
                </c:pt>
                <c:pt idx="4798">
                  <c:v>16:22:49</c:v>
                </c:pt>
                <c:pt idx="4799">
                  <c:v>16:22:50</c:v>
                </c:pt>
                <c:pt idx="4800">
                  <c:v>16:22:51</c:v>
                </c:pt>
                <c:pt idx="4801">
                  <c:v>16:22:52</c:v>
                </c:pt>
                <c:pt idx="4802">
                  <c:v>16:22:53</c:v>
                </c:pt>
                <c:pt idx="4803">
                  <c:v>16:22:54</c:v>
                </c:pt>
                <c:pt idx="4804">
                  <c:v>16:22:55</c:v>
                </c:pt>
                <c:pt idx="4805">
                  <c:v>16:22:56</c:v>
                </c:pt>
                <c:pt idx="4806">
                  <c:v>16:22:57</c:v>
                </c:pt>
                <c:pt idx="4807">
                  <c:v>16:22:58</c:v>
                </c:pt>
                <c:pt idx="4808">
                  <c:v>16:22:59</c:v>
                </c:pt>
                <c:pt idx="4809">
                  <c:v>16:23:00</c:v>
                </c:pt>
                <c:pt idx="4810">
                  <c:v>16:23:01</c:v>
                </c:pt>
                <c:pt idx="4811">
                  <c:v>16:23:02</c:v>
                </c:pt>
                <c:pt idx="4812">
                  <c:v>16:23:03</c:v>
                </c:pt>
                <c:pt idx="4813">
                  <c:v>16:23:04</c:v>
                </c:pt>
                <c:pt idx="4814">
                  <c:v>16:23:05</c:v>
                </c:pt>
                <c:pt idx="4815">
                  <c:v>16:23:06</c:v>
                </c:pt>
                <c:pt idx="4816">
                  <c:v>16:23:07</c:v>
                </c:pt>
                <c:pt idx="4817">
                  <c:v>16:23:08</c:v>
                </c:pt>
                <c:pt idx="4818">
                  <c:v>16:23:09</c:v>
                </c:pt>
                <c:pt idx="4819">
                  <c:v>16:23:10</c:v>
                </c:pt>
                <c:pt idx="4820">
                  <c:v>16:23:11</c:v>
                </c:pt>
                <c:pt idx="4821">
                  <c:v>16:23:12</c:v>
                </c:pt>
                <c:pt idx="4822">
                  <c:v>16:23:13</c:v>
                </c:pt>
                <c:pt idx="4823">
                  <c:v>16:23:14</c:v>
                </c:pt>
                <c:pt idx="4824">
                  <c:v>16:23:15</c:v>
                </c:pt>
                <c:pt idx="4825">
                  <c:v>16:23:16</c:v>
                </c:pt>
                <c:pt idx="4826">
                  <c:v>16:23:17</c:v>
                </c:pt>
                <c:pt idx="4827">
                  <c:v>16:23:18</c:v>
                </c:pt>
                <c:pt idx="4828">
                  <c:v>16:23:19</c:v>
                </c:pt>
                <c:pt idx="4829">
                  <c:v>16:23:20</c:v>
                </c:pt>
                <c:pt idx="4830">
                  <c:v>16:23:21</c:v>
                </c:pt>
                <c:pt idx="4831">
                  <c:v>16:23:22</c:v>
                </c:pt>
                <c:pt idx="4832">
                  <c:v>16:23:23</c:v>
                </c:pt>
                <c:pt idx="4833">
                  <c:v>16:23:24</c:v>
                </c:pt>
                <c:pt idx="4834">
                  <c:v>16:23:25</c:v>
                </c:pt>
                <c:pt idx="4835">
                  <c:v>16:23:26</c:v>
                </c:pt>
                <c:pt idx="4836">
                  <c:v>16:23:27</c:v>
                </c:pt>
                <c:pt idx="4837">
                  <c:v>16:23:28</c:v>
                </c:pt>
                <c:pt idx="4838">
                  <c:v>16:23:29</c:v>
                </c:pt>
                <c:pt idx="4839">
                  <c:v>16:23:30</c:v>
                </c:pt>
                <c:pt idx="4840">
                  <c:v>16:23:31</c:v>
                </c:pt>
                <c:pt idx="4841">
                  <c:v>16:23:32</c:v>
                </c:pt>
                <c:pt idx="4842">
                  <c:v>16:23:33</c:v>
                </c:pt>
                <c:pt idx="4843">
                  <c:v>16:23:34</c:v>
                </c:pt>
                <c:pt idx="4844">
                  <c:v>16:23:35</c:v>
                </c:pt>
                <c:pt idx="4845">
                  <c:v>16:23:36</c:v>
                </c:pt>
                <c:pt idx="4846">
                  <c:v>16:23:37</c:v>
                </c:pt>
                <c:pt idx="4847">
                  <c:v>16:23:38</c:v>
                </c:pt>
                <c:pt idx="4848">
                  <c:v>16:23:39</c:v>
                </c:pt>
                <c:pt idx="4849">
                  <c:v>16:23:40</c:v>
                </c:pt>
                <c:pt idx="4850">
                  <c:v>16:23:41</c:v>
                </c:pt>
                <c:pt idx="4851">
                  <c:v>16:23:42</c:v>
                </c:pt>
                <c:pt idx="4852">
                  <c:v>16:23:43</c:v>
                </c:pt>
                <c:pt idx="4853">
                  <c:v>16:23:44</c:v>
                </c:pt>
                <c:pt idx="4854">
                  <c:v>16:23:45</c:v>
                </c:pt>
                <c:pt idx="4855">
                  <c:v>16:23:46</c:v>
                </c:pt>
                <c:pt idx="4856">
                  <c:v>16:23:47</c:v>
                </c:pt>
                <c:pt idx="4857">
                  <c:v>16:23:48</c:v>
                </c:pt>
                <c:pt idx="4858">
                  <c:v>16:23:49</c:v>
                </c:pt>
                <c:pt idx="4859">
                  <c:v>16:23:50</c:v>
                </c:pt>
                <c:pt idx="4860">
                  <c:v>16:23:51</c:v>
                </c:pt>
                <c:pt idx="4861">
                  <c:v>16:23:52</c:v>
                </c:pt>
                <c:pt idx="4862">
                  <c:v>16:23:53</c:v>
                </c:pt>
                <c:pt idx="4863">
                  <c:v>16:23:54</c:v>
                </c:pt>
                <c:pt idx="4864">
                  <c:v>16:23:55</c:v>
                </c:pt>
                <c:pt idx="4865">
                  <c:v>16:23:56</c:v>
                </c:pt>
                <c:pt idx="4866">
                  <c:v>16:23:57</c:v>
                </c:pt>
                <c:pt idx="4867">
                  <c:v>16:23:58</c:v>
                </c:pt>
                <c:pt idx="4868">
                  <c:v>16:23:59</c:v>
                </c:pt>
                <c:pt idx="4869">
                  <c:v>16:24:00</c:v>
                </c:pt>
                <c:pt idx="4870">
                  <c:v>16:24:01</c:v>
                </c:pt>
                <c:pt idx="4871">
                  <c:v>16:24:02</c:v>
                </c:pt>
                <c:pt idx="4872">
                  <c:v>16:24:03</c:v>
                </c:pt>
                <c:pt idx="4873">
                  <c:v>16:24:04</c:v>
                </c:pt>
                <c:pt idx="4874">
                  <c:v>16:24:05</c:v>
                </c:pt>
                <c:pt idx="4875">
                  <c:v>16:24:06</c:v>
                </c:pt>
                <c:pt idx="4876">
                  <c:v>16:24:07</c:v>
                </c:pt>
                <c:pt idx="4877">
                  <c:v>16:24:08</c:v>
                </c:pt>
                <c:pt idx="4878">
                  <c:v>16:24:09</c:v>
                </c:pt>
                <c:pt idx="4879">
                  <c:v>16:24:10</c:v>
                </c:pt>
                <c:pt idx="4880">
                  <c:v>16:24:11</c:v>
                </c:pt>
                <c:pt idx="4881">
                  <c:v>16:24:12</c:v>
                </c:pt>
                <c:pt idx="4882">
                  <c:v>16:24:13</c:v>
                </c:pt>
                <c:pt idx="4883">
                  <c:v>16:24:14</c:v>
                </c:pt>
                <c:pt idx="4884">
                  <c:v>16:24:15</c:v>
                </c:pt>
                <c:pt idx="4885">
                  <c:v>16:24:16</c:v>
                </c:pt>
                <c:pt idx="4886">
                  <c:v>16:24:17</c:v>
                </c:pt>
                <c:pt idx="4887">
                  <c:v>16:24:18</c:v>
                </c:pt>
                <c:pt idx="4888">
                  <c:v>16:24:19</c:v>
                </c:pt>
                <c:pt idx="4889">
                  <c:v>16:24:20</c:v>
                </c:pt>
                <c:pt idx="4890">
                  <c:v>16:24:21</c:v>
                </c:pt>
                <c:pt idx="4891">
                  <c:v>16:24:22</c:v>
                </c:pt>
                <c:pt idx="4892">
                  <c:v>16:24:23</c:v>
                </c:pt>
                <c:pt idx="4893">
                  <c:v>16:24:24</c:v>
                </c:pt>
                <c:pt idx="4894">
                  <c:v>16:24:25</c:v>
                </c:pt>
                <c:pt idx="4895">
                  <c:v>16:24:26</c:v>
                </c:pt>
                <c:pt idx="4896">
                  <c:v>16:24:27</c:v>
                </c:pt>
                <c:pt idx="4897">
                  <c:v>16:24:28</c:v>
                </c:pt>
                <c:pt idx="4898">
                  <c:v>16:24:29</c:v>
                </c:pt>
                <c:pt idx="4899">
                  <c:v>16:24:30</c:v>
                </c:pt>
                <c:pt idx="4900">
                  <c:v>16:24:31</c:v>
                </c:pt>
                <c:pt idx="4901">
                  <c:v>16:24:32</c:v>
                </c:pt>
                <c:pt idx="4902">
                  <c:v>16:24:33</c:v>
                </c:pt>
                <c:pt idx="4903">
                  <c:v>16:24:34</c:v>
                </c:pt>
                <c:pt idx="4904">
                  <c:v>16:24:35</c:v>
                </c:pt>
                <c:pt idx="4905">
                  <c:v>16:24:36</c:v>
                </c:pt>
                <c:pt idx="4906">
                  <c:v>16:24:37</c:v>
                </c:pt>
                <c:pt idx="4907">
                  <c:v>16:24:38</c:v>
                </c:pt>
                <c:pt idx="4908">
                  <c:v>16:24:39</c:v>
                </c:pt>
                <c:pt idx="4909">
                  <c:v>16:24:40</c:v>
                </c:pt>
                <c:pt idx="4910">
                  <c:v>16:24:41</c:v>
                </c:pt>
                <c:pt idx="4911">
                  <c:v>16:24:42</c:v>
                </c:pt>
                <c:pt idx="4912">
                  <c:v>16:24:43</c:v>
                </c:pt>
                <c:pt idx="4913">
                  <c:v>16:24:44</c:v>
                </c:pt>
                <c:pt idx="4914">
                  <c:v>16:24:45</c:v>
                </c:pt>
                <c:pt idx="4915">
                  <c:v>16:24:46</c:v>
                </c:pt>
                <c:pt idx="4916">
                  <c:v>16:24:47</c:v>
                </c:pt>
                <c:pt idx="4917">
                  <c:v>16:24:48</c:v>
                </c:pt>
                <c:pt idx="4918">
                  <c:v>16:24:49</c:v>
                </c:pt>
                <c:pt idx="4919">
                  <c:v>16:24:50</c:v>
                </c:pt>
                <c:pt idx="4920">
                  <c:v>16:24:51</c:v>
                </c:pt>
                <c:pt idx="4921">
                  <c:v>16:24:52</c:v>
                </c:pt>
                <c:pt idx="4922">
                  <c:v>16:24:53</c:v>
                </c:pt>
                <c:pt idx="4923">
                  <c:v>16:24:54</c:v>
                </c:pt>
                <c:pt idx="4924">
                  <c:v>16:24:55</c:v>
                </c:pt>
                <c:pt idx="4925">
                  <c:v>16:24:56</c:v>
                </c:pt>
                <c:pt idx="4926">
                  <c:v>16:24:57</c:v>
                </c:pt>
                <c:pt idx="4927">
                  <c:v>16:24:58</c:v>
                </c:pt>
                <c:pt idx="4928">
                  <c:v>16:24:59</c:v>
                </c:pt>
                <c:pt idx="4929">
                  <c:v>16:25:00</c:v>
                </c:pt>
                <c:pt idx="4930">
                  <c:v>16:25:01</c:v>
                </c:pt>
                <c:pt idx="4931">
                  <c:v>16:25:02</c:v>
                </c:pt>
                <c:pt idx="4932">
                  <c:v>16:25:03</c:v>
                </c:pt>
                <c:pt idx="4933">
                  <c:v>16:25:04</c:v>
                </c:pt>
                <c:pt idx="4934">
                  <c:v>16:25:05</c:v>
                </c:pt>
                <c:pt idx="4935">
                  <c:v>16:25:06</c:v>
                </c:pt>
                <c:pt idx="4936">
                  <c:v>16:25:07</c:v>
                </c:pt>
                <c:pt idx="4937">
                  <c:v>16:25:08</c:v>
                </c:pt>
                <c:pt idx="4938">
                  <c:v>16:25:09</c:v>
                </c:pt>
                <c:pt idx="4939">
                  <c:v>16:25:10</c:v>
                </c:pt>
                <c:pt idx="4940">
                  <c:v>16:25:11</c:v>
                </c:pt>
                <c:pt idx="4941">
                  <c:v>16:25:12</c:v>
                </c:pt>
                <c:pt idx="4942">
                  <c:v>16:25:13</c:v>
                </c:pt>
                <c:pt idx="4943">
                  <c:v>16:25:14</c:v>
                </c:pt>
                <c:pt idx="4944">
                  <c:v>16:25:15</c:v>
                </c:pt>
                <c:pt idx="4945">
                  <c:v>16:25:16</c:v>
                </c:pt>
                <c:pt idx="4946">
                  <c:v>16:25:17</c:v>
                </c:pt>
                <c:pt idx="4947">
                  <c:v>16:25:18</c:v>
                </c:pt>
                <c:pt idx="4948">
                  <c:v>16:25:19</c:v>
                </c:pt>
                <c:pt idx="4949">
                  <c:v>16:25:20</c:v>
                </c:pt>
                <c:pt idx="4950">
                  <c:v>16:25:21</c:v>
                </c:pt>
                <c:pt idx="4951">
                  <c:v>16:25:22</c:v>
                </c:pt>
                <c:pt idx="4952">
                  <c:v>16:25:23</c:v>
                </c:pt>
                <c:pt idx="4953">
                  <c:v>16:25:24</c:v>
                </c:pt>
                <c:pt idx="4954">
                  <c:v>16:25:25</c:v>
                </c:pt>
                <c:pt idx="4955">
                  <c:v>16:25:26</c:v>
                </c:pt>
                <c:pt idx="4956">
                  <c:v>16:25:27</c:v>
                </c:pt>
                <c:pt idx="4957">
                  <c:v>16:25:28</c:v>
                </c:pt>
                <c:pt idx="4958">
                  <c:v>16:25:29</c:v>
                </c:pt>
                <c:pt idx="4959">
                  <c:v>16:25:30</c:v>
                </c:pt>
                <c:pt idx="4960">
                  <c:v>16:25:31</c:v>
                </c:pt>
                <c:pt idx="4961">
                  <c:v>16:25:32</c:v>
                </c:pt>
                <c:pt idx="4962">
                  <c:v>16:25:33</c:v>
                </c:pt>
                <c:pt idx="4963">
                  <c:v>16:25:34</c:v>
                </c:pt>
                <c:pt idx="4964">
                  <c:v>16:25:35</c:v>
                </c:pt>
                <c:pt idx="4965">
                  <c:v>16:25:36</c:v>
                </c:pt>
                <c:pt idx="4966">
                  <c:v>16:25:37</c:v>
                </c:pt>
                <c:pt idx="4967">
                  <c:v>16:25:38</c:v>
                </c:pt>
                <c:pt idx="4968">
                  <c:v>16:25:39</c:v>
                </c:pt>
                <c:pt idx="4969">
                  <c:v>16:25:40</c:v>
                </c:pt>
                <c:pt idx="4970">
                  <c:v>16:25:41</c:v>
                </c:pt>
                <c:pt idx="4971">
                  <c:v>16:25:42</c:v>
                </c:pt>
                <c:pt idx="4972">
                  <c:v>16:25:43</c:v>
                </c:pt>
                <c:pt idx="4973">
                  <c:v>16:25:44</c:v>
                </c:pt>
                <c:pt idx="4974">
                  <c:v>16:25:45</c:v>
                </c:pt>
                <c:pt idx="4975">
                  <c:v>16:25:46</c:v>
                </c:pt>
                <c:pt idx="4976">
                  <c:v>16:25:47</c:v>
                </c:pt>
                <c:pt idx="4977">
                  <c:v>16:25:48</c:v>
                </c:pt>
                <c:pt idx="4978">
                  <c:v>16:25:49</c:v>
                </c:pt>
                <c:pt idx="4979">
                  <c:v>16:25:50</c:v>
                </c:pt>
                <c:pt idx="4980">
                  <c:v>16:25:51</c:v>
                </c:pt>
                <c:pt idx="4981">
                  <c:v>16:25:52</c:v>
                </c:pt>
                <c:pt idx="4982">
                  <c:v>16:25:53</c:v>
                </c:pt>
                <c:pt idx="4983">
                  <c:v>16:25:54</c:v>
                </c:pt>
                <c:pt idx="4984">
                  <c:v>16:25:55</c:v>
                </c:pt>
                <c:pt idx="4985">
                  <c:v>16:25:56</c:v>
                </c:pt>
                <c:pt idx="4986">
                  <c:v>16:25:57</c:v>
                </c:pt>
                <c:pt idx="4987">
                  <c:v>16:25:58</c:v>
                </c:pt>
                <c:pt idx="4988">
                  <c:v>16:25:59</c:v>
                </c:pt>
                <c:pt idx="4989">
                  <c:v>16:26:00</c:v>
                </c:pt>
                <c:pt idx="4990">
                  <c:v>16:26:01</c:v>
                </c:pt>
                <c:pt idx="4991">
                  <c:v>16:26:02</c:v>
                </c:pt>
                <c:pt idx="4992">
                  <c:v>16:26:03</c:v>
                </c:pt>
                <c:pt idx="4993">
                  <c:v>16:26:04</c:v>
                </c:pt>
                <c:pt idx="4994">
                  <c:v>16:26:05</c:v>
                </c:pt>
                <c:pt idx="4995">
                  <c:v>16:26:06</c:v>
                </c:pt>
                <c:pt idx="4996">
                  <c:v>16:26:07</c:v>
                </c:pt>
                <c:pt idx="4997">
                  <c:v>16:26:08</c:v>
                </c:pt>
                <c:pt idx="4998">
                  <c:v>16:26:09</c:v>
                </c:pt>
                <c:pt idx="4999">
                  <c:v>16:26:10</c:v>
                </c:pt>
                <c:pt idx="5000">
                  <c:v>16:26:11</c:v>
                </c:pt>
                <c:pt idx="5001">
                  <c:v>16:26:12</c:v>
                </c:pt>
                <c:pt idx="5002">
                  <c:v>16:26:13</c:v>
                </c:pt>
                <c:pt idx="5003">
                  <c:v>16:26:14</c:v>
                </c:pt>
                <c:pt idx="5004">
                  <c:v>16:26:15</c:v>
                </c:pt>
                <c:pt idx="5005">
                  <c:v>16:26:16</c:v>
                </c:pt>
                <c:pt idx="5006">
                  <c:v>16:26:17</c:v>
                </c:pt>
                <c:pt idx="5007">
                  <c:v>16:26:18</c:v>
                </c:pt>
                <c:pt idx="5008">
                  <c:v>16:26:19</c:v>
                </c:pt>
                <c:pt idx="5009">
                  <c:v>16:26:20</c:v>
                </c:pt>
                <c:pt idx="5010">
                  <c:v>16:26:21</c:v>
                </c:pt>
                <c:pt idx="5011">
                  <c:v>16:26:22</c:v>
                </c:pt>
                <c:pt idx="5012">
                  <c:v>16:26:23</c:v>
                </c:pt>
                <c:pt idx="5013">
                  <c:v>16:26:24</c:v>
                </c:pt>
                <c:pt idx="5014">
                  <c:v>16:26:25</c:v>
                </c:pt>
                <c:pt idx="5015">
                  <c:v>16:26:26</c:v>
                </c:pt>
                <c:pt idx="5016">
                  <c:v>16:26:27</c:v>
                </c:pt>
                <c:pt idx="5017">
                  <c:v>16:26:28</c:v>
                </c:pt>
                <c:pt idx="5018">
                  <c:v>16:26:29</c:v>
                </c:pt>
                <c:pt idx="5019">
                  <c:v>16:26:30</c:v>
                </c:pt>
                <c:pt idx="5020">
                  <c:v>16:26:31</c:v>
                </c:pt>
                <c:pt idx="5021">
                  <c:v>16:26:32</c:v>
                </c:pt>
                <c:pt idx="5022">
                  <c:v>16:26:33</c:v>
                </c:pt>
                <c:pt idx="5023">
                  <c:v>16:26:34</c:v>
                </c:pt>
                <c:pt idx="5024">
                  <c:v>16:26:35</c:v>
                </c:pt>
                <c:pt idx="5025">
                  <c:v>16:26:36</c:v>
                </c:pt>
                <c:pt idx="5026">
                  <c:v>16:26:37</c:v>
                </c:pt>
                <c:pt idx="5027">
                  <c:v>16:26:38</c:v>
                </c:pt>
                <c:pt idx="5028">
                  <c:v>16:26:39</c:v>
                </c:pt>
                <c:pt idx="5029">
                  <c:v>16:26:40</c:v>
                </c:pt>
                <c:pt idx="5030">
                  <c:v>16:26:41</c:v>
                </c:pt>
                <c:pt idx="5031">
                  <c:v>16:26:42</c:v>
                </c:pt>
                <c:pt idx="5032">
                  <c:v>16:26:43</c:v>
                </c:pt>
                <c:pt idx="5033">
                  <c:v>16:26:44</c:v>
                </c:pt>
                <c:pt idx="5034">
                  <c:v>16:26:45</c:v>
                </c:pt>
                <c:pt idx="5035">
                  <c:v>16:26:46</c:v>
                </c:pt>
                <c:pt idx="5036">
                  <c:v>16:26:47</c:v>
                </c:pt>
                <c:pt idx="5037">
                  <c:v>16:26:48</c:v>
                </c:pt>
                <c:pt idx="5038">
                  <c:v>16:26:49</c:v>
                </c:pt>
                <c:pt idx="5039">
                  <c:v>16:26:50</c:v>
                </c:pt>
                <c:pt idx="5040">
                  <c:v>16:26:51</c:v>
                </c:pt>
                <c:pt idx="5041">
                  <c:v>16:26:52</c:v>
                </c:pt>
                <c:pt idx="5042">
                  <c:v>16:26:53</c:v>
                </c:pt>
                <c:pt idx="5043">
                  <c:v>16:26:54</c:v>
                </c:pt>
                <c:pt idx="5044">
                  <c:v>16:26:55</c:v>
                </c:pt>
                <c:pt idx="5045">
                  <c:v>16:26:56</c:v>
                </c:pt>
                <c:pt idx="5046">
                  <c:v>16:26:57</c:v>
                </c:pt>
                <c:pt idx="5047">
                  <c:v>16:26:58</c:v>
                </c:pt>
                <c:pt idx="5048">
                  <c:v>16:26:59</c:v>
                </c:pt>
                <c:pt idx="5049">
                  <c:v>16:27:00</c:v>
                </c:pt>
                <c:pt idx="5050">
                  <c:v>16:27:01</c:v>
                </c:pt>
                <c:pt idx="5051">
                  <c:v>16:27:02</c:v>
                </c:pt>
                <c:pt idx="5052">
                  <c:v>16:27:03</c:v>
                </c:pt>
                <c:pt idx="5053">
                  <c:v>16:27:04</c:v>
                </c:pt>
                <c:pt idx="5054">
                  <c:v>16:27:05</c:v>
                </c:pt>
                <c:pt idx="5055">
                  <c:v>16:27:06</c:v>
                </c:pt>
                <c:pt idx="5056">
                  <c:v>16:27:07</c:v>
                </c:pt>
                <c:pt idx="5057">
                  <c:v>16:27:08</c:v>
                </c:pt>
                <c:pt idx="5058">
                  <c:v>16:27:09</c:v>
                </c:pt>
                <c:pt idx="5059">
                  <c:v>16:27:10</c:v>
                </c:pt>
                <c:pt idx="5060">
                  <c:v>16:27:11</c:v>
                </c:pt>
                <c:pt idx="5061">
                  <c:v>16:27:12</c:v>
                </c:pt>
                <c:pt idx="5062">
                  <c:v>16:27:13</c:v>
                </c:pt>
                <c:pt idx="5063">
                  <c:v>16:27:14</c:v>
                </c:pt>
                <c:pt idx="5064">
                  <c:v>16:27:15</c:v>
                </c:pt>
                <c:pt idx="5065">
                  <c:v>16:27:16</c:v>
                </c:pt>
                <c:pt idx="5066">
                  <c:v>16:27:17</c:v>
                </c:pt>
                <c:pt idx="5067">
                  <c:v>16:27:18</c:v>
                </c:pt>
                <c:pt idx="5068">
                  <c:v>16:27:19</c:v>
                </c:pt>
                <c:pt idx="5069">
                  <c:v>16:27:20</c:v>
                </c:pt>
                <c:pt idx="5070">
                  <c:v>16:27:21</c:v>
                </c:pt>
                <c:pt idx="5071">
                  <c:v>16:27:22</c:v>
                </c:pt>
                <c:pt idx="5072">
                  <c:v>16:27:23</c:v>
                </c:pt>
                <c:pt idx="5073">
                  <c:v>16:27:24</c:v>
                </c:pt>
                <c:pt idx="5074">
                  <c:v>16:27:25</c:v>
                </c:pt>
                <c:pt idx="5075">
                  <c:v>16:27:26</c:v>
                </c:pt>
                <c:pt idx="5076">
                  <c:v>16:27:27</c:v>
                </c:pt>
                <c:pt idx="5077">
                  <c:v>16:27:28</c:v>
                </c:pt>
                <c:pt idx="5078">
                  <c:v>16:27:29</c:v>
                </c:pt>
                <c:pt idx="5079">
                  <c:v>16:27:30</c:v>
                </c:pt>
                <c:pt idx="5080">
                  <c:v>16:27:31</c:v>
                </c:pt>
                <c:pt idx="5081">
                  <c:v>16:27:32</c:v>
                </c:pt>
                <c:pt idx="5082">
                  <c:v>16:27:33</c:v>
                </c:pt>
                <c:pt idx="5083">
                  <c:v>16:27:34</c:v>
                </c:pt>
                <c:pt idx="5084">
                  <c:v>16:27:35</c:v>
                </c:pt>
                <c:pt idx="5085">
                  <c:v>16:27:36</c:v>
                </c:pt>
                <c:pt idx="5086">
                  <c:v>16:27:37</c:v>
                </c:pt>
                <c:pt idx="5087">
                  <c:v>16:27:38</c:v>
                </c:pt>
                <c:pt idx="5088">
                  <c:v>16:27:39</c:v>
                </c:pt>
                <c:pt idx="5089">
                  <c:v>16:27:40</c:v>
                </c:pt>
                <c:pt idx="5090">
                  <c:v>16:27:41</c:v>
                </c:pt>
                <c:pt idx="5091">
                  <c:v>16:27:42</c:v>
                </c:pt>
                <c:pt idx="5092">
                  <c:v>16:27:43</c:v>
                </c:pt>
                <c:pt idx="5093">
                  <c:v>16:27:44</c:v>
                </c:pt>
                <c:pt idx="5094">
                  <c:v>16:27:45</c:v>
                </c:pt>
                <c:pt idx="5095">
                  <c:v>16:27:46</c:v>
                </c:pt>
                <c:pt idx="5096">
                  <c:v>16:27:47</c:v>
                </c:pt>
                <c:pt idx="5097">
                  <c:v>16:27:48</c:v>
                </c:pt>
                <c:pt idx="5098">
                  <c:v>16:27:49</c:v>
                </c:pt>
                <c:pt idx="5099">
                  <c:v>16:27:50</c:v>
                </c:pt>
                <c:pt idx="5100">
                  <c:v>16:27:51</c:v>
                </c:pt>
                <c:pt idx="5101">
                  <c:v>16:27:52</c:v>
                </c:pt>
                <c:pt idx="5102">
                  <c:v>16:27:53</c:v>
                </c:pt>
                <c:pt idx="5103">
                  <c:v>16:27:54</c:v>
                </c:pt>
                <c:pt idx="5104">
                  <c:v>16:27:55</c:v>
                </c:pt>
                <c:pt idx="5105">
                  <c:v>16:27:56</c:v>
                </c:pt>
                <c:pt idx="5106">
                  <c:v>16:27:57</c:v>
                </c:pt>
                <c:pt idx="5107">
                  <c:v>16:27:58</c:v>
                </c:pt>
                <c:pt idx="5108">
                  <c:v>16:27:59</c:v>
                </c:pt>
                <c:pt idx="5109">
                  <c:v>16:28:00</c:v>
                </c:pt>
                <c:pt idx="5110">
                  <c:v>16:28:01</c:v>
                </c:pt>
                <c:pt idx="5111">
                  <c:v>16:28:02</c:v>
                </c:pt>
                <c:pt idx="5112">
                  <c:v>16:28:03</c:v>
                </c:pt>
                <c:pt idx="5113">
                  <c:v>16:28:04</c:v>
                </c:pt>
                <c:pt idx="5114">
                  <c:v>16:28:05</c:v>
                </c:pt>
                <c:pt idx="5115">
                  <c:v>16:28:06</c:v>
                </c:pt>
                <c:pt idx="5116">
                  <c:v>16:28:07</c:v>
                </c:pt>
                <c:pt idx="5117">
                  <c:v>16:28:08</c:v>
                </c:pt>
                <c:pt idx="5118">
                  <c:v>16:28:09</c:v>
                </c:pt>
                <c:pt idx="5119">
                  <c:v>16:28:10</c:v>
                </c:pt>
                <c:pt idx="5120">
                  <c:v>16:28:11</c:v>
                </c:pt>
                <c:pt idx="5121">
                  <c:v>16:28:12</c:v>
                </c:pt>
                <c:pt idx="5122">
                  <c:v>16:28:13</c:v>
                </c:pt>
                <c:pt idx="5123">
                  <c:v>16:28:14</c:v>
                </c:pt>
                <c:pt idx="5124">
                  <c:v>16:28:15</c:v>
                </c:pt>
                <c:pt idx="5125">
                  <c:v>16:28:16</c:v>
                </c:pt>
                <c:pt idx="5126">
                  <c:v>16:28:17</c:v>
                </c:pt>
                <c:pt idx="5127">
                  <c:v>16:28:18</c:v>
                </c:pt>
                <c:pt idx="5128">
                  <c:v>16:28:19</c:v>
                </c:pt>
                <c:pt idx="5129">
                  <c:v>16:28:20</c:v>
                </c:pt>
                <c:pt idx="5130">
                  <c:v>16:28:21</c:v>
                </c:pt>
                <c:pt idx="5131">
                  <c:v>16:28:22</c:v>
                </c:pt>
                <c:pt idx="5132">
                  <c:v>16:28:23</c:v>
                </c:pt>
                <c:pt idx="5133">
                  <c:v>16:28:24</c:v>
                </c:pt>
                <c:pt idx="5134">
                  <c:v>16:28:25</c:v>
                </c:pt>
                <c:pt idx="5135">
                  <c:v>16:28:26</c:v>
                </c:pt>
                <c:pt idx="5136">
                  <c:v>16:28:27</c:v>
                </c:pt>
                <c:pt idx="5137">
                  <c:v>16:28:28</c:v>
                </c:pt>
                <c:pt idx="5138">
                  <c:v>16:28:29</c:v>
                </c:pt>
                <c:pt idx="5139">
                  <c:v>16:28:30</c:v>
                </c:pt>
                <c:pt idx="5140">
                  <c:v>16:28:31</c:v>
                </c:pt>
                <c:pt idx="5141">
                  <c:v>16:28:32</c:v>
                </c:pt>
                <c:pt idx="5142">
                  <c:v>16:28:33</c:v>
                </c:pt>
                <c:pt idx="5143">
                  <c:v>16:28:34</c:v>
                </c:pt>
                <c:pt idx="5144">
                  <c:v>16:28:35</c:v>
                </c:pt>
                <c:pt idx="5145">
                  <c:v>16:28:36</c:v>
                </c:pt>
                <c:pt idx="5146">
                  <c:v>16:28:37</c:v>
                </c:pt>
                <c:pt idx="5147">
                  <c:v>16:28:38</c:v>
                </c:pt>
                <c:pt idx="5148">
                  <c:v>16:28:39</c:v>
                </c:pt>
                <c:pt idx="5149">
                  <c:v>16:28:40</c:v>
                </c:pt>
                <c:pt idx="5150">
                  <c:v>16:28:41</c:v>
                </c:pt>
                <c:pt idx="5151">
                  <c:v>16:28:42</c:v>
                </c:pt>
                <c:pt idx="5152">
                  <c:v>16:28:43</c:v>
                </c:pt>
                <c:pt idx="5153">
                  <c:v>16:28:44</c:v>
                </c:pt>
                <c:pt idx="5154">
                  <c:v>16:28:45</c:v>
                </c:pt>
                <c:pt idx="5155">
                  <c:v>16:28:46</c:v>
                </c:pt>
                <c:pt idx="5156">
                  <c:v>16:28:47</c:v>
                </c:pt>
                <c:pt idx="5157">
                  <c:v>16:28:48</c:v>
                </c:pt>
                <c:pt idx="5158">
                  <c:v>16:28:49</c:v>
                </c:pt>
                <c:pt idx="5159">
                  <c:v>16:28:50</c:v>
                </c:pt>
                <c:pt idx="5160">
                  <c:v>16:28:51</c:v>
                </c:pt>
                <c:pt idx="5161">
                  <c:v>16:28:52</c:v>
                </c:pt>
                <c:pt idx="5162">
                  <c:v>16:28:53</c:v>
                </c:pt>
                <c:pt idx="5163">
                  <c:v>16:28:54</c:v>
                </c:pt>
                <c:pt idx="5164">
                  <c:v>16:28:55</c:v>
                </c:pt>
                <c:pt idx="5165">
                  <c:v>16:28:56</c:v>
                </c:pt>
                <c:pt idx="5166">
                  <c:v>16:28:57</c:v>
                </c:pt>
                <c:pt idx="5167">
                  <c:v>16:28:58</c:v>
                </c:pt>
                <c:pt idx="5168">
                  <c:v>16:28:59</c:v>
                </c:pt>
                <c:pt idx="5169">
                  <c:v>16:29:00</c:v>
                </c:pt>
                <c:pt idx="5170">
                  <c:v>16:29:01</c:v>
                </c:pt>
                <c:pt idx="5171">
                  <c:v>16:29:02</c:v>
                </c:pt>
                <c:pt idx="5172">
                  <c:v>16:29:03</c:v>
                </c:pt>
                <c:pt idx="5173">
                  <c:v>16:29:04</c:v>
                </c:pt>
                <c:pt idx="5174">
                  <c:v>16:29:05</c:v>
                </c:pt>
                <c:pt idx="5175">
                  <c:v>16:29:06</c:v>
                </c:pt>
                <c:pt idx="5176">
                  <c:v>16:29:07</c:v>
                </c:pt>
                <c:pt idx="5177">
                  <c:v>16:29:08</c:v>
                </c:pt>
                <c:pt idx="5178">
                  <c:v>16:29:09</c:v>
                </c:pt>
                <c:pt idx="5179">
                  <c:v>16:29:10</c:v>
                </c:pt>
                <c:pt idx="5180">
                  <c:v>16:29:11</c:v>
                </c:pt>
                <c:pt idx="5181">
                  <c:v>16:29:12</c:v>
                </c:pt>
                <c:pt idx="5182">
                  <c:v>16:29:13</c:v>
                </c:pt>
                <c:pt idx="5183">
                  <c:v>16:29:14</c:v>
                </c:pt>
                <c:pt idx="5184">
                  <c:v>16:29:15</c:v>
                </c:pt>
                <c:pt idx="5185">
                  <c:v>16:29:16</c:v>
                </c:pt>
                <c:pt idx="5186">
                  <c:v>16:29:17</c:v>
                </c:pt>
                <c:pt idx="5187">
                  <c:v>16:29:18</c:v>
                </c:pt>
                <c:pt idx="5188">
                  <c:v>16:29:19</c:v>
                </c:pt>
                <c:pt idx="5189">
                  <c:v>16:29:20</c:v>
                </c:pt>
                <c:pt idx="5190">
                  <c:v>16:29:21</c:v>
                </c:pt>
                <c:pt idx="5191">
                  <c:v>16:29:22</c:v>
                </c:pt>
                <c:pt idx="5192">
                  <c:v>16:29:23</c:v>
                </c:pt>
                <c:pt idx="5193">
                  <c:v>16:29:24</c:v>
                </c:pt>
                <c:pt idx="5194">
                  <c:v>16:29:25</c:v>
                </c:pt>
                <c:pt idx="5195">
                  <c:v>16:29:26</c:v>
                </c:pt>
                <c:pt idx="5196">
                  <c:v>16:29:27</c:v>
                </c:pt>
                <c:pt idx="5197">
                  <c:v>16:29:28</c:v>
                </c:pt>
                <c:pt idx="5198">
                  <c:v>16:29:29</c:v>
                </c:pt>
                <c:pt idx="5199">
                  <c:v>16:29:30</c:v>
                </c:pt>
                <c:pt idx="5200">
                  <c:v>16:29:31</c:v>
                </c:pt>
                <c:pt idx="5201">
                  <c:v>16:29:32</c:v>
                </c:pt>
                <c:pt idx="5202">
                  <c:v>16:29:33</c:v>
                </c:pt>
                <c:pt idx="5203">
                  <c:v>16:29:34</c:v>
                </c:pt>
                <c:pt idx="5204">
                  <c:v>16:29:35</c:v>
                </c:pt>
                <c:pt idx="5205">
                  <c:v>16:29:36</c:v>
                </c:pt>
                <c:pt idx="5206">
                  <c:v>16:29:37</c:v>
                </c:pt>
                <c:pt idx="5207">
                  <c:v>16:29:38</c:v>
                </c:pt>
                <c:pt idx="5208">
                  <c:v>16:29:39</c:v>
                </c:pt>
                <c:pt idx="5209">
                  <c:v>16:29:40</c:v>
                </c:pt>
                <c:pt idx="5210">
                  <c:v>16:29:41</c:v>
                </c:pt>
                <c:pt idx="5211">
                  <c:v>16:29:42</c:v>
                </c:pt>
                <c:pt idx="5212">
                  <c:v>16:29:43</c:v>
                </c:pt>
                <c:pt idx="5213">
                  <c:v>16:29:44</c:v>
                </c:pt>
                <c:pt idx="5214">
                  <c:v>16:29:45</c:v>
                </c:pt>
                <c:pt idx="5215">
                  <c:v>16:29:46</c:v>
                </c:pt>
                <c:pt idx="5216">
                  <c:v>16:29:47</c:v>
                </c:pt>
                <c:pt idx="5217">
                  <c:v>16:29:48</c:v>
                </c:pt>
                <c:pt idx="5218">
                  <c:v>16:29:49</c:v>
                </c:pt>
                <c:pt idx="5219">
                  <c:v>16:29:50</c:v>
                </c:pt>
                <c:pt idx="5220">
                  <c:v>16:29:51</c:v>
                </c:pt>
                <c:pt idx="5221">
                  <c:v>16:29:52</c:v>
                </c:pt>
                <c:pt idx="5222">
                  <c:v>16:29:53</c:v>
                </c:pt>
                <c:pt idx="5223">
                  <c:v>16:29:54</c:v>
                </c:pt>
                <c:pt idx="5224">
                  <c:v>16:29:55</c:v>
                </c:pt>
                <c:pt idx="5225">
                  <c:v>16:29:56</c:v>
                </c:pt>
                <c:pt idx="5226">
                  <c:v>16:29:57</c:v>
                </c:pt>
                <c:pt idx="5227">
                  <c:v>16:29:58</c:v>
                </c:pt>
                <c:pt idx="5228">
                  <c:v>16:29:59</c:v>
                </c:pt>
                <c:pt idx="5229">
                  <c:v>16:30:00</c:v>
                </c:pt>
                <c:pt idx="5230">
                  <c:v>16:30:01</c:v>
                </c:pt>
                <c:pt idx="5231">
                  <c:v>16:30:02</c:v>
                </c:pt>
                <c:pt idx="5232">
                  <c:v>16:30:03</c:v>
                </c:pt>
                <c:pt idx="5233">
                  <c:v>16:30:04</c:v>
                </c:pt>
                <c:pt idx="5234">
                  <c:v>16:30:05</c:v>
                </c:pt>
                <c:pt idx="5235">
                  <c:v>16:30:06</c:v>
                </c:pt>
                <c:pt idx="5236">
                  <c:v>16:30:07</c:v>
                </c:pt>
                <c:pt idx="5237">
                  <c:v>16:30:08</c:v>
                </c:pt>
                <c:pt idx="5238">
                  <c:v>16:30:09</c:v>
                </c:pt>
                <c:pt idx="5239">
                  <c:v>16:30:10</c:v>
                </c:pt>
                <c:pt idx="5240">
                  <c:v>16:30:11</c:v>
                </c:pt>
                <c:pt idx="5241">
                  <c:v>16:30:12</c:v>
                </c:pt>
                <c:pt idx="5242">
                  <c:v>16:30:13</c:v>
                </c:pt>
                <c:pt idx="5243">
                  <c:v>16:30:14</c:v>
                </c:pt>
                <c:pt idx="5244">
                  <c:v>16:30:15</c:v>
                </c:pt>
                <c:pt idx="5245">
                  <c:v>16:30:16</c:v>
                </c:pt>
                <c:pt idx="5246">
                  <c:v>16:30:17</c:v>
                </c:pt>
                <c:pt idx="5247">
                  <c:v>16:30:18</c:v>
                </c:pt>
                <c:pt idx="5248">
                  <c:v>16:30:19</c:v>
                </c:pt>
                <c:pt idx="5249">
                  <c:v>16:30:20</c:v>
                </c:pt>
                <c:pt idx="5250">
                  <c:v>16:30:21</c:v>
                </c:pt>
                <c:pt idx="5251">
                  <c:v>16:30:22</c:v>
                </c:pt>
                <c:pt idx="5252">
                  <c:v>16:30:23</c:v>
                </c:pt>
                <c:pt idx="5253">
                  <c:v>16:30:24</c:v>
                </c:pt>
                <c:pt idx="5254">
                  <c:v>16:30:25</c:v>
                </c:pt>
                <c:pt idx="5255">
                  <c:v>16:30:26</c:v>
                </c:pt>
                <c:pt idx="5256">
                  <c:v>16:30:27</c:v>
                </c:pt>
                <c:pt idx="5257">
                  <c:v>16:30:28</c:v>
                </c:pt>
                <c:pt idx="5258">
                  <c:v>16:30:29</c:v>
                </c:pt>
                <c:pt idx="5259">
                  <c:v>16:30:30</c:v>
                </c:pt>
                <c:pt idx="5260">
                  <c:v>16:30:31</c:v>
                </c:pt>
                <c:pt idx="5261">
                  <c:v>16:30:32</c:v>
                </c:pt>
                <c:pt idx="5262">
                  <c:v>16:30:33</c:v>
                </c:pt>
                <c:pt idx="5263">
                  <c:v>16:30:34</c:v>
                </c:pt>
                <c:pt idx="5264">
                  <c:v>16:30:35</c:v>
                </c:pt>
                <c:pt idx="5265">
                  <c:v>16:30:36</c:v>
                </c:pt>
                <c:pt idx="5266">
                  <c:v>16:30:37</c:v>
                </c:pt>
                <c:pt idx="5267">
                  <c:v>16:30:38</c:v>
                </c:pt>
                <c:pt idx="5268">
                  <c:v>16:30:39</c:v>
                </c:pt>
                <c:pt idx="5269">
                  <c:v>16:30:40</c:v>
                </c:pt>
                <c:pt idx="5270">
                  <c:v>16:30:41</c:v>
                </c:pt>
                <c:pt idx="5271">
                  <c:v>16:30:42</c:v>
                </c:pt>
                <c:pt idx="5272">
                  <c:v>16:30:43</c:v>
                </c:pt>
                <c:pt idx="5273">
                  <c:v>16:30:44</c:v>
                </c:pt>
                <c:pt idx="5274">
                  <c:v>16:30:45</c:v>
                </c:pt>
                <c:pt idx="5275">
                  <c:v>16:30:46</c:v>
                </c:pt>
                <c:pt idx="5276">
                  <c:v>16:30:47</c:v>
                </c:pt>
                <c:pt idx="5277">
                  <c:v>16:30:48</c:v>
                </c:pt>
                <c:pt idx="5278">
                  <c:v>16:30:49</c:v>
                </c:pt>
                <c:pt idx="5279">
                  <c:v>16:30:50</c:v>
                </c:pt>
                <c:pt idx="5280">
                  <c:v>16:30:51</c:v>
                </c:pt>
                <c:pt idx="5281">
                  <c:v>16:30:52</c:v>
                </c:pt>
                <c:pt idx="5282">
                  <c:v>16:30:53</c:v>
                </c:pt>
                <c:pt idx="5283">
                  <c:v>16:30:54</c:v>
                </c:pt>
                <c:pt idx="5284">
                  <c:v>16:30:55</c:v>
                </c:pt>
                <c:pt idx="5285">
                  <c:v>16:30:56</c:v>
                </c:pt>
                <c:pt idx="5286">
                  <c:v>16:30:57</c:v>
                </c:pt>
                <c:pt idx="5287">
                  <c:v>16:30:58</c:v>
                </c:pt>
                <c:pt idx="5288">
                  <c:v>16:30:59</c:v>
                </c:pt>
                <c:pt idx="5289">
                  <c:v>16:31:00</c:v>
                </c:pt>
                <c:pt idx="5290">
                  <c:v>16:31:01</c:v>
                </c:pt>
                <c:pt idx="5291">
                  <c:v>16:31:02</c:v>
                </c:pt>
                <c:pt idx="5292">
                  <c:v>16:31:03</c:v>
                </c:pt>
                <c:pt idx="5293">
                  <c:v>16:31:04</c:v>
                </c:pt>
                <c:pt idx="5294">
                  <c:v>16:31:05</c:v>
                </c:pt>
                <c:pt idx="5295">
                  <c:v>16:31:06</c:v>
                </c:pt>
                <c:pt idx="5296">
                  <c:v>16:31:07</c:v>
                </c:pt>
                <c:pt idx="5297">
                  <c:v>16:31:08</c:v>
                </c:pt>
                <c:pt idx="5298">
                  <c:v>16:31:09</c:v>
                </c:pt>
                <c:pt idx="5299">
                  <c:v>16:31:10</c:v>
                </c:pt>
                <c:pt idx="5300">
                  <c:v>16:31:11</c:v>
                </c:pt>
                <c:pt idx="5301">
                  <c:v>16:31:12</c:v>
                </c:pt>
                <c:pt idx="5302">
                  <c:v>16:31:13</c:v>
                </c:pt>
                <c:pt idx="5303">
                  <c:v>16:31:14</c:v>
                </c:pt>
                <c:pt idx="5304">
                  <c:v>16:31:15</c:v>
                </c:pt>
                <c:pt idx="5305">
                  <c:v>16:31:16</c:v>
                </c:pt>
                <c:pt idx="5306">
                  <c:v>16:31:17</c:v>
                </c:pt>
                <c:pt idx="5307">
                  <c:v>16:31:18</c:v>
                </c:pt>
                <c:pt idx="5308">
                  <c:v>16:31:19</c:v>
                </c:pt>
                <c:pt idx="5309">
                  <c:v>16:31:20</c:v>
                </c:pt>
                <c:pt idx="5310">
                  <c:v>16:31:21</c:v>
                </c:pt>
                <c:pt idx="5311">
                  <c:v>16:31:22</c:v>
                </c:pt>
                <c:pt idx="5312">
                  <c:v>16:31:23</c:v>
                </c:pt>
                <c:pt idx="5313">
                  <c:v>16:31:24</c:v>
                </c:pt>
                <c:pt idx="5314">
                  <c:v>16:31:25</c:v>
                </c:pt>
                <c:pt idx="5315">
                  <c:v>16:31:26</c:v>
                </c:pt>
                <c:pt idx="5316">
                  <c:v>16:31:27</c:v>
                </c:pt>
                <c:pt idx="5317">
                  <c:v>16:31:28</c:v>
                </c:pt>
                <c:pt idx="5318">
                  <c:v>16:31:29</c:v>
                </c:pt>
                <c:pt idx="5319">
                  <c:v>16:31:30</c:v>
                </c:pt>
                <c:pt idx="5320">
                  <c:v>16:31:31</c:v>
                </c:pt>
                <c:pt idx="5321">
                  <c:v>16:31:32</c:v>
                </c:pt>
                <c:pt idx="5322">
                  <c:v>16:31:33</c:v>
                </c:pt>
                <c:pt idx="5323">
                  <c:v>16:31:34</c:v>
                </c:pt>
                <c:pt idx="5324">
                  <c:v>16:31:35</c:v>
                </c:pt>
                <c:pt idx="5325">
                  <c:v>16:31:36</c:v>
                </c:pt>
                <c:pt idx="5326">
                  <c:v>16:31:37</c:v>
                </c:pt>
                <c:pt idx="5327">
                  <c:v>16:31:38</c:v>
                </c:pt>
                <c:pt idx="5328">
                  <c:v>16:31:39</c:v>
                </c:pt>
                <c:pt idx="5329">
                  <c:v>16:31:40</c:v>
                </c:pt>
                <c:pt idx="5330">
                  <c:v>16:31:41</c:v>
                </c:pt>
                <c:pt idx="5331">
                  <c:v>16:31:42</c:v>
                </c:pt>
                <c:pt idx="5332">
                  <c:v>16:31:43</c:v>
                </c:pt>
                <c:pt idx="5333">
                  <c:v>16:31:44</c:v>
                </c:pt>
                <c:pt idx="5334">
                  <c:v>16:31:45</c:v>
                </c:pt>
                <c:pt idx="5335">
                  <c:v>16:31:46</c:v>
                </c:pt>
                <c:pt idx="5336">
                  <c:v>16:31:47</c:v>
                </c:pt>
                <c:pt idx="5337">
                  <c:v>16:31:48</c:v>
                </c:pt>
                <c:pt idx="5338">
                  <c:v>16:31:49</c:v>
                </c:pt>
                <c:pt idx="5339">
                  <c:v>16:31:50</c:v>
                </c:pt>
                <c:pt idx="5340">
                  <c:v>16:31:51</c:v>
                </c:pt>
                <c:pt idx="5341">
                  <c:v>16:31:52</c:v>
                </c:pt>
                <c:pt idx="5342">
                  <c:v>16:31:53</c:v>
                </c:pt>
                <c:pt idx="5343">
                  <c:v>16:31:54</c:v>
                </c:pt>
                <c:pt idx="5344">
                  <c:v>16:31:55</c:v>
                </c:pt>
                <c:pt idx="5345">
                  <c:v>16:31:56</c:v>
                </c:pt>
                <c:pt idx="5346">
                  <c:v>16:31:57</c:v>
                </c:pt>
                <c:pt idx="5347">
                  <c:v>16:31:58</c:v>
                </c:pt>
                <c:pt idx="5348">
                  <c:v>16:31:59</c:v>
                </c:pt>
                <c:pt idx="5349">
                  <c:v>16:32:00</c:v>
                </c:pt>
                <c:pt idx="5350">
                  <c:v>16:32:01</c:v>
                </c:pt>
                <c:pt idx="5351">
                  <c:v>16:32:02</c:v>
                </c:pt>
                <c:pt idx="5352">
                  <c:v>16:32:03</c:v>
                </c:pt>
                <c:pt idx="5353">
                  <c:v>16:32:04</c:v>
                </c:pt>
                <c:pt idx="5354">
                  <c:v>16:32:05</c:v>
                </c:pt>
                <c:pt idx="5355">
                  <c:v>16:32:06</c:v>
                </c:pt>
                <c:pt idx="5356">
                  <c:v>16:32:07</c:v>
                </c:pt>
                <c:pt idx="5357">
                  <c:v>16:32:08</c:v>
                </c:pt>
                <c:pt idx="5358">
                  <c:v>16:32:09</c:v>
                </c:pt>
                <c:pt idx="5359">
                  <c:v>16:32:10</c:v>
                </c:pt>
                <c:pt idx="5360">
                  <c:v>16:32:11</c:v>
                </c:pt>
                <c:pt idx="5361">
                  <c:v>16:32:12</c:v>
                </c:pt>
                <c:pt idx="5362">
                  <c:v>16:32:13</c:v>
                </c:pt>
                <c:pt idx="5363">
                  <c:v>16:32:14</c:v>
                </c:pt>
                <c:pt idx="5364">
                  <c:v>16:32:15</c:v>
                </c:pt>
                <c:pt idx="5365">
                  <c:v>16:32:16</c:v>
                </c:pt>
                <c:pt idx="5366">
                  <c:v>16:32:17</c:v>
                </c:pt>
                <c:pt idx="5367">
                  <c:v>16:32:18</c:v>
                </c:pt>
                <c:pt idx="5368">
                  <c:v>16:32:19</c:v>
                </c:pt>
                <c:pt idx="5369">
                  <c:v>16:32:20</c:v>
                </c:pt>
                <c:pt idx="5370">
                  <c:v>16:32:21</c:v>
                </c:pt>
                <c:pt idx="5371">
                  <c:v>16:32:22</c:v>
                </c:pt>
                <c:pt idx="5372">
                  <c:v>16:32:23</c:v>
                </c:pt>
                <c:pt idx="5373">
                  <c:v>16:32:24</c:v>
                </c:pt>
                <c:pt idx="5374">
                  <c:v>16:32:25</c:v>
                </c:pt>
                <c:pt idx="5375">
                  <c:v>16:32:26</c:v>
                </c:pt>
                <c:pt idx="5376">
                  <c:v>16:32:27</c:v>
                </c:pt>
                <c:pt idx="5377">
                  <c:v>16:32:28</c:v>
                </c:pt>
                <c:pt idx="5378">
                  <c:v>16:32:29</c:v>
                </c:pt>
                <c:pt idx="5379">
                  <c:v>16:32:30</c:v>
                </c:pt>
                <c:pt idx="5380">
                  <c:v>16:32:31</c:v>
                </c:pt>
                <c:pt idx="5381">
                  <c:v>16:32:32</c:v>
                </c:pt>
                <c:pt idx="5382">
                  <c:v>16:32:33</c:v>
                </c:pt>
                <c:pt idx="5383">
                  <c:v>16:32:34</c:v>
                </c:pt>
                <c:pt idx="5384">
                  <c:v>16:32:35</c:v>
                </c:pt>
                <c:pt idx="5385">
                  <c:v>16:32:36</c:v>
                </c:pt>
                <c:pt idx="5386">
                  <c:v>16:32:37</c:v>
                </c:pt>
                <c:pt idx="5387">
                  <c:v>16:32:38</c:v>
                </c:pt>
                <c:pt idx="5388">
                  <c:v>16:32:39</c:v>
                </c:pt>
                <c:pt idx="5389">
                  <c:v>16:32:40</c:v>
                </c:pt>
                <c:pt idx="5390">
                  <c:v>16:32:41</c:v>
                </c:pt>
                <c:pt idx="5391">
                  <c:v>16:32:42</c:v>
                </c:pt>
                <c:pt idx="5392">
                  <c:v>16:32:43</c:v>
                </c:pt>
                <c:pt idx="5393">
                  <c:v>16:32:44</c:v>
                </c:pt>
                <c:pt idx="5394">
                  <c:v>16:32:45</c:v>
                </c:pt>
                <c:pt idx="5395">
                  <c:v>16:32:46</c:v>
                </c:pt>
                <c:pt idx="5396">
                  <c:v>16:32:47</c:v>
                </c:pt>
                <c:pt idx="5397">
                  <c:v>16:32:48</c:v>
                </c:pt>
                <c:pt idx="5398">
                  <c:v>16:32:49</c:v>
                </c:pt>
                <c:pt idx="5399">
                  <c:v>16:32:50</c:v>
                </c:pt>
                <c:pt idx="5400">
                  <c:v>16:32:51</c:v>
                </c:pt>
                <c:pt idx="5401">
                  <c:v>16:32:52</c:v>
                </c:pt>
                <c:pt idx="5402">
                  <c:v>16:32:53</c:v>
                </c:pt>
                <c:pt idx="5403">
                  <c:v>16:32:54</c:v>
                </c:pt>
                <c:pt idx="5404">
                  <c:v>16:32:55</c:v>
                </c:pt>
                <c:pt idx="5405">
                  <c:v>16:32:56</c:v>
                </c:pt>
                <c:pt idx="5406">
                  <c:v>16:32:57</c:v>
                </c:pt>
                <c:pt idx="5407">
                  <c:v>16:32:58</c:v>
                </c:pt>
                <c:pt idx="5408">
                  <c:v>16:32:59</c:v>
                </c:pt>
                <c:pt idx="5409">
                  <c:v>16:33:00</c:v>
                </c:pt>
                <c:pt idx="5410">
                  <c:v>16:33:01</c:v>
                </c:pt>
                <c:pt idx="5411">
                  <c:v>16:33:02</c:v>
                </c:pt>
                <c:pt idx="5412">
                  <c:v>16:33:03</c:v>
                </c:pt>
                <c:pt idx="5413">
                  <c:v>16:33:04</c:v>
                </c:pt>
                <c:pt idx="5414">
                  <c:v>16:33:05</c:v>
                </c:pt>
                <c:pt idx="5415">
                  <c:v>16:33:06</c:v>
                </c:pt>
                <c:pt idx="5416">
                  <c:v>16:33:07</c:v>
                </c:pt>
                <c:pt idx="5417">
                  <c:v>16:33:08</c:v>
                </c:pt>
                <c:pt idx="5418">
                  <c:v>16:33:09</c:v>
                </c:pt>
                <c:pt idx="5419">
                  <c:v>16:33:10</c:v>
                </c:pt>
                <c:pt idx="5420">
                  <c:v>16:33:11</c:v>
                </c:pt>
                <c:pt idx="5421">
                  <c:v>16:33:12</c:v>
                </c:pt>
                <c:pt idx="5422">
                  <c:v>16:33:13</c:v>
                </c:pt>
                <c:pt idx="5423">
                  <c:v>16:33:14</c:v>
                </c:pt>
                <c:pt idx="5424">
                  <c:v>16:33:15</c:v>
                </c:pt>
                <c:pt idx="5425">
                  <c:v>16:33:16</c:v>
                </c:pt>
                <c:pt idx="5426">
                  <c:v>16:33:17</c:v>
                </c:pt>
                <c:pt idx="5427">
                  <c:v>16:33:18</c:v>
                </c:pt>
                <c:pt idx="5428">
                  <c:v>16:33:19</c:v>
                </c:pt>
                <c:pt idx="5429">
                  <c:v>16:33:20</c:v>
                </c:pt>
                <c:pt idx="5430">
                  <c:v>16:33:21</c:v>
                </c:pt>
                <c:pt idx="5431">
                  <c:v>16:33:22</c:v>
                </c:pt>
                <c:pt idx="5432">
                  <c:v>16:33:23</c:v>
                </c:pt>
                <c:pt idx="5433">
                  <c:v>16:33:24</c:v>
                </c:pt>
                <c:pt idx="5434">
                  <c:v>16:33:25</c:v>
                </c:pt>
                <c:pt idx="5435">
                  <c:v>16:33:26</c:v>
                </c:pt>
                <c:pt idx="5436">
                  <c:v>16:33:27</c:v>
                </c:pt>
                <c:pt idx="5437">
                  <c:v>16:33:28</c:v>
                </c:pt>
                <c:pt idx="5438">
                  <c:v>16:33:29</c:v>
                </c:pt>
                <c:pt idx="5439">
                  <c:v>16:33:30</c:v>
                </c:pt>
                <c:pt idx="5440">
                  <c:v>16:33:31</c:v>
                </c:pt>
                <c:pt idx="5441">
                  <c:v>16:33:32</c:v>
                </c:pt>
                <c:pt idx="5442">
                  <c:v>16:33:33</c:v>
                </c:pt>
                <c:pt idx="5443">
                  <c:v>16:33:34</c:v>
                </c:pt>
                <c:pt idx="5444">
                  <c:v>16:33:35</c:v>
                </c:pt>
                <c:pt idx="5445">
                  <c:v>16:33:36</c:v>
                </c:pt>
                <c:pt idx="5446">
                  <c:v>16:33:37</c:v>
                </c:pt>
                <c:pt idx="5447">
                  <c:v>16:33:38</c:v>
                </c:pt>
                <c:pt idx="5448">
                  <c:v>16:33:39</c:v>
                </c:pt>
                <c:pt idx="5449">
                  <c:v>16:33:40</c:v>
                </c:pt>
                <c:pt idx="5450">
                  <c:v>16:33:41</c:v>
                </c:pt>
                <c:pt idx="5451">
                  <c:v>16:33:42</c:v>
                </c:pt>
                <c:pt idx="5452">
                  <c:v>16:33:43</c:v>
                </c:pt>
                <c:pt idx="5453">
                  <c:v>16:33:44</c:v>
                </c:pt>
                <c:pt idx="5454">
                  <c:v>16:33:45</c:v>
                </c:pt>
                <c:pt idx="5455">
                  <c:v>16:33:46</c:v>
                </c:pt>
                <c:pt idx="5456">
                  <c:v>16:33:47</c:v>
                </c:pt>
                <c:pt idx="5457">
                  <c:v>16:33:48</c:v>
                </c:pt>
                <c:pt idx="5458">
                  <c:v>16:33:49</c:v>
                </c:pt>
                <c:pt idx="5459">
                  <c:v>16:33:50</c:v>
                </c:pt>
                <c:pt idx="5460">
                  <c:v>16:33:51</c:v>
                </c:pt>
                <c:pt idx="5461">
                  <c:v>16:33:52</c:v>
                </c:pt>
                <c:pt idx="5462">
                  <c:v>16:33:53</c:v>
                </c:pt>
                <c:pt idx="5463">
                  <c:v>16:33:54</c:v>
                </c:pt>
                <c:pt idx="5464">
                  <c:v>16:33:55</c:v>
                </c:pt>
                <c:pt idx="5465">
                  <c:v>16:33:56</c:v>
                </c:pt>
                <c:pt idx="5466">
                  <c:v>16:33:57</c:v>
                </c:pt>
                <c:pt idx="5467">
                  <c:v>16:33:58</c:v>
                </c:pt>
                <c:pt idx="5468">
                  <c:v>16:33:59</c:v>
                </c:pt>
                <c:pt idx="5469">
                  <c:v>16:34:00</c:v>
                </c:pt>
                <c:pt idx="5470">
                  <c:v>16:34:01</c:v>
                </c:pt>
                <c:pt idx="5471">
                  <c:v>16:34:02</c:v>
                </c:pt>
                <c:pt idx="5472">
                  <c:v>16:34:03</c:v>
                </c:pt>
                <c:pt idx="5473">
                  <c:v>16:34:04</c:v>
                </c:pt>
                <c:pt idx="5474">
                  <c:v>16:34:05</c:v>
                </c:pt>
                <c:pt idx="5475">
                  <c:v>16:34:06</c:v>
                </c:pt>
                <c:pt idx="5476">
                  <c:v>16:34:07</c:v>
                </c:pt>
                <c:pt idx="5477">
                  <c:v>16:34:08</c:v>
                </c:pt>
                <c:pt idx="5478">
                  <c:v>16:34:09</c:v>
                </c:pt>
                <c:pt idx="5479">
                  <c:v>16:34:10</c:v>
                </c:pt>
                <c:pt idx="5480">
                  <c:v>16:34:11</c:v>
                </c:pt>
                <c:pt idx="5481">
                  <c:v>16:34:12</c:v>
                </c:pt>
                <c:pt idx="5482">
                  <c:v>16:34:13</c:v>
                </c:pt>
                <c:pt idx="5483">
                  <c:v>16:34:14</c:v>
                </c:pt>
                <c:pt idx="5484">
                  <c:v>16:34:15</c:v>
                </c:pt>
                <c:pt idx="5485">
                  <c:v>16:34:16</c:v>
                </c:pt>
                <c:pt idx="5486">
                  <c:v>16:34:17</c:v>
                </c:pt>
                <c:pt idx="5487">
                  <c:v>16:34:18</c:v>
                </c:pt>
                <c:pt idx="5488">
                  <c:v>16:34:19</c:v>
                </c:pt>
                <c:pt idx="5489">
                  <c:v>16:34:20</c:v>
                </c:pt>
                <c:pt idx="5490">
                  <c:v>16:34:21</c:v>
                </c:pt>
                <c:pt idx="5491">
                  <c:v>16:34:22</c:v>
                </c:pt>
                <c:pt idx="5492">
                  <c:v>16:34:23</c:v>
                </c:pt>
                <c:pt idx="5493">
                  <c:v>16:34:24</c:v>
                </c:pt>
                <c:pt idx="5494">
                  <c:v>16:34:25</c:v>
                </c:pt>
                <c:pt idx="5495">
                  <c:v>16:34:26</c:v>
                </c:pt>
                <c:pt idx="5496">
                  <c:v>16:34:27</c:v>
                </c:pt>
                <c:pt idx="5497">
                  <c:v>16:34:28</c:v>
                </c:pt>
                <c:pt idx="5498">
                  <c:v>16:34:29</c:v>
                </c:pt>
                <c:pt idx="5499">
                  <c:v>16:34:30</c:v>
                </c:pt>
                <c:pt idx="5500">
                  <c:v>16:34:31</c:v>
                </c:pt>
                <c:pt idx="5501">
                  <c:v>16:34:32</c:v>
                </c:pt>
                <c:pt idx="5502">
                  <c:v>16:34:33</c:v>
                </c:pt>
                <c:pt idx="5503">
                  <c:v>16:34:34</c:v>
                </c:pt>
                <c:pt idx="5504">
                  <c:v>16:34:35</c:v>
                </c:pt>
                <c:pt idx="5505">
                  <c:v>16:34:36</c:v>
                </c:pt>
                <c:pt idx="5506">
                  <c:v>16:34:37</c:v>
                </c:pt>
                <c:pt idx="5507">
                  <c:v>16:34:38</c:v>
                </c:pt>
                <c:pt idx="5508">
                  <c:v>16:34:39</c:v>
                </c:pt>
                <c:pt idx="5509">
                  <c:v>16:34:40</c:v>
                </c:pt>
                <c:pt idx="5510">
                  <c:v>16:34:41</c:v>
                </c:pt>
                <c:pt idx="5511">
                  <c:v>16:34:42</c:v>
                </c:pt>
                <c:pt idx="5512">
                  <c:v>16:34:43</c:v>
                </c:pt>
                <c:pt idx="5513">
                  <c:v>16:34:44</c:v>
                </c:pt>
                <c:pt idx="5514">
                  <c:v>16:34:45</c:v>
                </c:pt>
                <c:pt idx="5515">
                  <c:v>16:34:46</c:v>
                </c:pt>
                <c:pt idx="5516">
                  <c:v>16:34:47</c:v>
                </c:pt>
                <c:pt idx="5517">
                  <c:v>16:34:48</c:v>
                </c:pt>
                <c:pt idx="5518">
                  <c:v>16:34:49</c:v>
                </c:pt>
                <c:pt idx="5519">
                  <c:v>16:34:50</c:v>
                </c:pt>
                <c:pt idx="5520">
                  <c:v>16:34:51</c:v>
                </c:pt>
                <c:pt idx="5521">
                  <c:v>16:34:52</c:v>
                </c:pt>
                <c:pt idx="5522">
                  <c:v>16:34:53</c:v>
                </c:pt>
                <c:pt idx="5523">
                  <c:v>16:34:54</c:v>
                </c:pt>
                <c:pt idx="5524">
                  <c:v>16:34:55</c:v>
                </c:pt>
                <c:pt idx="5525">
                  <c:v>16:34:56</c:v>
                </c:pt>
                <c:pt idx="5526">
                  <c:v>16:34:57</c:v>
                </c:pt>
                <c:pt idx="5527">
                  <c:v>16:34:58</c:v>
                </c:pt>
                <c:pt idx="5528">
                  <c:v>16:34:59</c:v>
                </c:pt>
                <c:pt idx="5529">
                  <c:v>16:35:00</c:v>
                </c:pt>
                <c:pt idx="5530">
                  <c:v>16:35:01</c:v>
                </c:pt>
                <c:pt idx="5531">
                  <c:v>16:35:02</c:v>
                </c:pt>
                <c:pt idx="5532">
                  <c:v>16:35:03</c:v>
                </c:pt>
                <c:pt idx="5533">
                  <c:v>16:35:04</c:v>
                </c:pt>
                <c:pt idx="5534">
                  <c:v>16:35:05</c:v>
                </c:pt>
                <c:pt idx="5535">
                  <c:v>16:35:06</c:v>
                </c:pt>
                <c:pt idx="5536">
                  <c:v>16:35:07</c:v>
                </c:pt>
                <c:pt idx="5537">
                  <c:v>16:35:08</c:v>
                </c:pt>
                <c:pt idx="5538">
                  <c:v>16:35:09</c:v>
                </c:pt>
                <c:pt idx="5539">
                  <c:v>16:35:10</c:v>
                </c:pt>
                <c:pt idx="5540">
                  <c:v>16:35:11</c:v>
                </c:pt>
                <c:pt idx="5541">
                  <c:v>16:35:12</c:v>
                </c:pt>
                <c:pt idx="5542">
                  <c:v>16:35:13</c:v>
                </c:pt>
                <c:pt idx="5543">
                  <c:v>16:35:14</c:v>
                </c:pt>
                <c:pt idx="5544">
                  <c:v>16:35:15</c:v>
                </c:pt>
                <c:pt idx="5545">
                  <c:v>16:35:16</c:v>
                </c:pt>
                <c:pt idx="5546">
                  <c:v>16:35:17</c:v>
                </c:pt>
                <c:pt idx="5547">
                  <c:v>16:35:18</c:v>
                </c:pt>
                <c:pt idx="5548">
                  <c:v>16:35:19</c:v>
                </c:pt>
                <c:pt idx="5549">
                  <c:v>16:35:20</c:v>
                </c:pt>
                <c:pt idx="5550">
                  <c:v>16:35:21</c:v>
                </c:pt>
                <c:pt idx="5551">
                  <c:v>16:35:22</c:v>
                </c:pt>
                <c:pt idx="5552">
                  <c:v>16:35:23</c:v>
                </c:pt>
                <c:pt idx="5553">
                  <c:v>16:35:24</c:v>
                </c:pt>
                <c:pt idx="5554">
                  <c:v>16:35:25</c:v>
                </c:pt>
                <c:pt idx="5555">
                  <c:v>16:35:26</c:v>
                </c:pt>
                <c:pt idx="5556">
                  <c:v>16:35:27</c:v>
                </c:pt>
                <c:pt idx="5557">
                  <c:v>16:35:28</c:v>
                </c:pt>
                <c:pt idx="5558">
                  <c:v>16:35:29</c:v>
                </c:pt>
                <c:pt idx="5559">
                  <c:v>16:35:30</c:v>
                </c:pt>
                <c:pt idx="5560">
                  <c:v>16:35:31</c:v>
                </c:pt>
                <c:pt idx="5561">
                  <c:v>16:35:32</c:v>
                </c:pt>
                <c:pt idx="5562">
                  <c:v>16:35:33</c:v>
                </c:pt>
                <c:pt idx="5563">
                  <c:v>16:35:34</c:v>
                </c:pt>
                <c:pt idx="5564">
                  <c:v>16:35:35</c:v>
                </c:pt>
                <c:pt idx="5565">
                  <c:v>16:35:36</c:v>
                </c:pt>
                <c:pt idx="5566">
                  <c:v>16:35:37</c:v>
                </c:pt>
                <c:pt idx="5567">
                  <c:v>16:35:38</c:v>
                </c:pt>
                <c:pt idx="5568">
                  <c:v>16:35:39</c:v>
                </c:pt>
                <c:pt idx="5569">
                  <c:v>16:35:40</c:v>
                </c:pt>
                <c:pt idx="5570">
                  <c:v>16:35:41</c:v>
                </c:pt>
                <c:pt idx="5571">
                  <c:v>16:35:42</c:v>
                </c:pt>
                <c:pt idx="5572">
                  <c:v>16:35:43</c:v>
                </c:pt>
                <c:pt idx="5573">
                  <c:v>16:35:44</c:v>
                </c:pt>
                <c:pt idx="5574">
                  <c:v>16:35:45</c:v>
                </c:pt>
                <c:pt idx="5575">
                  <c:v>16:35:46</c:v>
                </c:pt>
                <c:pt idx="5576">
                  <c:v>16:35:47</c:v>
                </c:pt>
                <c:pt idx="5577">
                  <c:v>16:35:48</c:v>
                </c:pt>
                <c:pt idx="5578">
                  <c:v>16:35:49</c:v>
                </c:pt>
                <c:pt idx="5579">
                  <c:v>16:35:50</c:v>
                </c:pt>
                <c:pt idx="5580">
                  <c:v>16:35:51</c:v>
                </c:pt>
                <c:pt idx="5581">
                  <c:v>16:35:52</c:v>
                </c:pt>
                <c:pt idx="5582">
                  <c:v>16:35:53</c:v>
                </c:pt>
                <c:pt idx="5583">
                  <c:v>16:35:54</c:v>
                </c:pt>
                <c:pt idx="5584">
                  <c:v>16:35:55</c:v>
                </c:pt>
                <c:pt idx="5585">
                  <c:v>16:35:56</c:v>
                </c:pt>
                <c:pt idx="5586">
                  <c:v>16:35:57</c:v>
                </c:pt>
                <c:pt idx="5587">
                  <c:v>16:35:58</c:v>
                </c:pt>
                <c:pt idx="5588">
                  <c:v>16:35:59</c:v>
                </c:pt>
                <c:pt idx="5589">
                  <c:v>16:36:00</c:v>
                </c:pt>
                <c:pt idx="5590">
                  <c:v>16:36:01</c:v>
                </c:pt>
                <c:pt idx="5591">
                  <c:v>16:36:02</c:v>
                </c:pt>
                <c:pt idx="5592">
                  <c:v>16:36:03</c:v>
                </c:pt>
                <c:pt idx="5593">
                  <c:v>16:36:04</c:v>
                </c:pt>
                <c:pt idx="5594">
                  <c:v>16:36:05</c:v>
                </c:pt>
                <c:pt idx="5595">
                  <c:v>16:36:06</c:v>
                </c:pt>
                <c:pt idx="5596">
                  <c:v>16:36:07</c:v>
                </c:pt>
                <c:pt idx="5597">
                  <c:v>16:36:08</c:v>
                </c:pt>
                <c:pt idx="5598">
                  <c:v>16:36:09</c:v>
                </c:pt>
                <c:pt idx="5599">
                  <c:v>16:36:10</c:v>
                </c:pt>
                <c:pt idx="5600">
                  <c:v>16:36:11</c:v>
                </c:pt>
                <c:pt idx="5601">
                  <c:v>16:36:12</c:v>
                </c:pt>
                <c:pt idx="5602">
                  <c:v>16:36:13</c:v>
                </c:pt>
                <c:pt idx="5603">
                  <c:v>16:36:14</c:v>
                </c:pt>
                <c:pt idx="5604">
                  <c:v>16:36:15</c:v>
                </c:pt>
                <c:pt idx="5605">
                  <c:v>16:36:16</c:v>
                </c:pt>
                <c:pt idx="5606">
                  <c:v>16:36:17</c:v>
                </c:pt>
                <c:pt idx="5607">
                  <c:v>16:36:18</c:v>
                </c:pt>
                <c:pt idx="5608">
                  <c:v>16:36:19</c:v>
                </c:pt>
                <c:pt idx="5609">
                  <c:v>16:36:20</c:v>
                </c:pt>
                <c:pt idx="5610">
                  <c:v>16:36:21</c:v>
                </c:pt>
                <c:pt idx="5611">
                  <c:v>16:36:22</c:v>
                </c:pt>
                <c:pt idx="5612">
                  <c:v>16:36:23</c:v>
                </c:pt>
                <c:pt idx="5613">
                  <c:v>16:36:24</c:v>
                </c:pt>
                <c:pt idx="5614">
                  <c:v>16:36:25</c:v>
                </c:pt>
                <c:pt idx="5615">
                  <c:v>16:36:26</c:v>
                </c:pt>
                <c:pt idx="5616">
                  <c:v>16:36:27</c:v>
                </c:pt>
                <c:pt idx="5617">
                  <c:v>16:36:28</c:v>
                </c:pt>
                <c:pt idx="5618">
                  <c:v>16:36:29</c:v>
                </c:pt>
                <c:pt idx="5619">
                  <c:v>16:36:30</c:v>
                </c:pt>
                <c:pt idx="5620">
                  <c:v>16:36:31</c:v>
                </c:pt>
                <c:pt idx="5621">
                  <c:v>16:36:32</c:v>
                </c:pt>
                <c:pt idx="5622">
                  <c:v>16:36:33</c:v>
                </c:pt>
                <c:pt idx="5623">
                  <c:v>16:36:34</c:v>
                </c:pt>
                <c:pt idx="5624">
                  <c:v>16:36:35</c:v>
                </c:pt>
                <c:pt idx="5625">
                  <c:v>16:36:36</c:v>
                </c:pt>
                <c:pt idx="5626">
                  <c:v>16:36:37</c:v>
                </c:pt>
                <c:pt idx="5627">
                  <c:v>16:36:38</c:v>
                </c:pt>
                <c:pt idx="5628">
                  <c:v>16:36:39</c:v>
                </c:pt>
                <c:pt idx="5629">
                  <c:v>16:36:40</c:v>
                </c:pt>
                <c:pt idx="5630">
                  <c:v>16:36:41</c:v>
                </c:pt>
                <c:pt idx="5631">
                  <c:v>16:36:42</c:v>
                </c:pt>
                <c:pt idx="5632">
                  <c:v>16:36:43</c:v>
                </c:pt>
                <c:pt idx="5633">
                  <c:v>16:36:44</c:v>
                </c:pt>
                <c:pt idx="5634">
                  <c:v>16:36:45</c:v>
                </c:pt>
                <c:pt idx="5635">
                  <c:v>16:36:46</c:v>
                </c:pt>
                <c:pt idx="5636">
                  <c:v>16:36:47</c:v>
                </c:pt>
                <c:pt idx="5637">
                  <c:v>16:36:48</c:v>
                </c:pt>
                <c:pt idx="5638">
                  <c:v>16:36:49</c:v>
                </c:pt>
                <c:pt idx="5639">
                  <c:v>16:36:50</c:v>
                </c:pt>
                <c:pt idx="5640">
                  <c:v>16:36:51</c:v>
                </c:pt>
                <c:pt idx="5641">
                  <c:v>16:36:52</c:v>
                </c:pt>
                <c:pt idx="5642">
                  <c:v>16:36:53</c:v>
                </c:pt>
                <c:pt idx="5643">
                  <c:v>16:36:54</c:v>
                </c:pt>
                <c:pt idx="5644">
                  <c:v>16:36:55</c:v>
                </c:pt>
                <c:pt idx="5645">
                  <c:v>16:36:56</c:v>
                </c:pt>
                <c:pt idx="5646">
                  <c:v>16:36:57</c:v>
                </c:pt>
                <c:pt idx="5647">
                  <c:v>16:36:58</c:v>
                </c:pt>
                <c:pt idx="5648">
                  <c:v>16:36:59</c:v>
                </c:pt>
                <c:pt idx="5649">
                  <c:v>16:37:00</c:v>
                </c:pt>
                <c:pt idx="5650">
                  <c:v>16:37:01</c:v>
                </c:pt>
                <c:pt idx="5651">
                  <c:v>16:37:02</c:v>
                </c:pt>
                <c:pt idx="5652">
                  <c:v>16:37:03</c:v>
                </c:pt>
                <c:pt idx="5653">
                  <c:v>16:37:04</c:v>
                </c:pt>
                <c:pt idx="5654">
                  <c:v>16:37:05</c:v>
                </c:pt>
                <c:pt idx="5655">
                  <c:v>16:37:06</c:v>
                </c:pt>
                <c:pt idx="5656">
                  <c:v>16:37:07</c:v>
                </c:pt>
                <c:pt idx="5657">
                  <c:v>16:37:08</c:v>
                </c:pt>
                <c:pt idx="5658">
                  <c:v>16:37:09</c:v>
                </c:pt>
                <c:pt idx="5659">
                  <c:v>16:37:10</c:v>
                </c:pt>
                <c:pt idx="5660">
                  <c:v>16:37:11</c:v>
                </c:pt>
                <c:pt idx="5661">
                  <c:v>16:37:12</c:v>
                </c:pt>
                <c:pt idx="5662">
                  <c:v>16:37:13</c:v>
                </c:pt>
                <c:pt idx="5663">
                  <c:v>16:37:14</c:v>
                </c:pt>
                <c:pt idx="5664">
                  <c:v>16:37:15</c:v>
                </c:pt>
                <c:pt idx="5665">
                  <c:v>16:37:16</c:v>
                </c:pt>
                <c:pt idx="5666">
                  <c:v>16:37:17</c:v>
                </c:pt>
                <c:pt idx="5667">
                  <c:v>16:37:18</c:v>
                </c:pt>
                <c:pt idx="5668">
                  <c:v>16:37:19</c:v>
                </c:pt>
                <c:pt idx="5669">
                  <c:v>16:37:20</c:v>
                </c:pt>
                <c:pt idx="5670">
                  <c:v>16:37:21</c:v>
                </c:pt>
                <c:pt idx="5671">
                  <c:v>16:37:22</c:v>
                </c:pt>
                <c:pt idx="5672">
                  <c:v>16:37:23</c:v>
                </c:pt>
                <c:pt idx="5673">
                  <c:v>16:37:24</c:v>
                </c:pt>
                <c:pt idx="5674">
                  <c:v>16:37:25</c:v>
                </c:pt>
                <c:pt idx="5675">
                  <c:v>16:37:26</c:v>
                </c:pt>
                <c:pt idx="5676">
                  <c:v>16:37:27</c:v>
                </c:pt>
                <c:pt idx="5677">
                  <c:v>16:37:28</c:v>
                </c:pt>
                <c:pt idx="5678">
                  <c:v>16:37:29</c:v>
                </c:pt>
                <c:pt idx="5679">
                  <c:v>16:37:30</c:v>
                </c:pt>
                <c:pt idx="5680">
                  <c:v>16:37:31</c:v>
                </c:pt>
                <c:pt idx="5681">
                  <c:v>16:37:32</c:v>
                </c:pt>
                <c:pt idx="5682">
                  <c:v>16:37:33</c:v>
                </c:pt>
                <c:pt idx="5683">
                  <c:v>16:37:34</c:v>
                </c:pt>
                <c:pt idx="5684">
                  <c:v>16:37:35</c:v>
                </c:pt>
                <c:pt idx="5685">
                  <c:v>16:37:36</c:v>
                </c:pt>
                <c:pt idx="5686">
                  <c:v>16:37:37</c:v>
                </c:pt>
                <c:pt idx="5687">
                  <c:v>16:37:38</c:v>
                </c:pt>
                <c:pt idx="5688">
                  <c:v>16:37:39</c:v>
                </c:pt>
                <c:pt idx="5689">
                  <c:v>16:37:40</c:v>
                </c:pt>
                <c:pt idx="5690">
                  <c:v>16:37:41</c:v>
                </c:pt>
                <c:pt idx="5691">
                  <c:v>16:37:42</c:v>
                </c:pt>
                <c:pt idx="5692">
                  <c:v>16:37:43</c:v>
                </c:pt>
                <c:pt idx="5693">
                  <c:v>16:37:44</c:v>
                </c:pt>
                <c:pt idx="5694">
                  <c:v>16:37:45</c:v>
                </c:pt>
                <c:pt idx="5695">
                  <c:v>16:37:46</c:v>
                </c:pt>
                <c:pt idx="5696">
                  <c:v>16:37:47</c:v>
                </c:pt>
                <c:pt idx="5697">
                  <c:v>16:37:48</c:v>
                </c:pt>
                <c:pt idx="5698">
                  <c:v>16:37:49</c:v>
                </c:pt>
                <c:pt idx="5699">
                  <c:v>16:37:50</c:v>
                </c:pt>
                <c:pt idx="5700">
                  <c:v>16:37:51</c:v>
                </c:pt>
                <c:pt idx="5701">
                  <c:v>16:37:52</c:v>
                </c:pt>
                <c:pt idx="5702">
                  <c:v>16:37:53</c:v>
                </c:pt>
                <c:pt idx="5703">
                  <c:v>16:37:54</c:v>
                </c:pt>
                <c:pt idx="5704">
                  <c:v>16:37:55</c:v>
                </c:pt>
                <c:pt idx="5705">
                  <c:v>16:37:56</c:v>
                </c:pt>
                <c:pt idx="5706">
                  <c:v>16:37:57</c:v>
                </c:pt>
                <c:pt idx="5707">
                  <c:v>16:37:58</c:v>
                </c:pt>
                <c:pt idx="5708">
                  <c:v>16:37:59</c:v>
                </c:pt>
                <c:pt idx="5709">
                  <c:v>16:38:00</c:v>
                </c:pt>
                <c:pt idx="5710">
                  <c:v>16:38:01</c:v>
                </c:pt>
                <c:pt idx="5711">
                  <c:v>16:38:02</c:v>
                </c:pt>
                <c:pt idx="5712">
                  <c:v>16:38:03</c:v>
                </c:pt>
                <c:pt idx="5713">
                  <c:v>16:38:04</c:v>
                </c:pt>
                <c:pt idx="5714">
                  <c:v>16:38:05</c:v>
                </c:pt>
                <c:pt idx="5715">
                  <c:v>16:38:06</c:v>
                </c:pt>
                <c:pt idx="5716">
                  <c:v>16:38:07</c:v>
                </c:pt>
                <c:pt idx="5717">
                  <c:v>16:38:08</c:v>
                </c:pt>
                <c:pt idx="5718">
                  <c:v>16:38:09</c:v>
                </c:pt>
                <c:pt idx="5719">
                  <c:v>16:38:10</c:v>
                </c:pt>
                <c:pt idx="5720">
                  <c:v>16:38:11</c:v>
                </c:pt>
                <c:pt idx="5721">
                  <c:v>16:38:12</c:v>
                </c:pt>
                <c:pt idx="5722">
                  <c:v>16:38:13</c:v>
                </c:pt>
                <c:pt idx="5723">
                  <c:v>16:38:14</c:v>
                </c:pt>
                <c:pt idx="5724">
                  <c:v>16:38:15</c:v>
                </c:pt>
                <c:pt idx="5725">
                  <c:v>16:38:16</c:v>
                </c:pt>
                <c:pt idx="5726">
                  <c:v>16:38:17</c:v>
                </c:pt>
                <c:pt idx="5727">
                  <c:v>16:38:18</c:v>
                </c:pt>
                <c:pt idx="5728">
                  <c:v>16:38:19</c:v>
                </c:pt>
                <c:pt idx="5729">
                  <c:v>16:38:20</c:v>
                </c:pt>
                <c:pt idx="5730">
                  <c:v>16:38:21</c:v>
                </c:pt>
                <c:pt idx="5731">
                  <c:v>16:38:22</c:v>
                </c:pt>
                <c:pt idx="5732">
                  <c:v>16:38:23</c:v>
                </c:pt>
                <c:pt idx="5733">
                  <c:v>16:38:24</c:v>
                </c:pt>
                <c:pt idx="5734">
                  <c:v>16:38:25</c:v>
                </c:pt>
                <c:pt idx="5735">
                  <c:v>16:38:26</c:v>
                </c:pt>
                <c:pt idx="5736">
                  <c:v>16:38:27</c:v>
                </c:pt>
                <c:pt idx="5737">
                  <c:v>16:38:28</c:v>
                </c:pt>
                <c:pt idx="5738">
                  <c:v>16:38:29</c:v>
                </c:pt>
                <c:pt idx="5739">
                  <c:v>16:38:30</c:v>
                </c:pt>
                <c:pt idx="5740">
                  <c:v>16:38:31</c:v>
                </c:pt>
                <c:pt idx="5741">
                  <c:v>16:38:32</c:v>
                </c:pt>
                <c:pt idx="5742">
                  <c:v>16:38:33</c:v>
                </c:pt>
                <c:pt idx="5743">
                  <c:v>16:38:34</c:v>
                </c:pt>
                <c:pt idx="5744">
                  <c:v>16:38:35</c:v>
                </c:pt>
                <c:pt idx="5745">
                  <c:v>16:38:36</c:v>
                </c:pt>
                <c:pt idx="5746">
                  <c:v>16:38:37</c:v>
                </c:pt>
                <c:pt idx="5747">
                  <c:v>16:38:38</c:v>
                </c:pt>
                <c:pt idx="5748">
                  <c:v>16:38:39</c:v>
                </c:pt>
                <c:pt idx="5749">
                  <c:v>16:38:40</c:v>
                </c:pt>
                <c:pt idx="5750">
                  <c:v>16:38:41</c:v>
                </c:pt>
                <c:pt idx="5751">
                  <c:v>16:38:42</c:v>
                </c:pt>
                <c:pt idx="5752">
                  <c:v>16:38:43</c:v>
                </c:pt>
                <c:pt idx="5753">
                  <c:v>16:38:44</c:v>
                </c:pt>
                <c:pt idx="5754">
                  <c:v>16:38:45</c:v>
                </c:pt>
                <c:pt idx="5755">
                  <c:v>16:38:46</c:v>
                </c:pt>
                <c:pt idx="5756">
                  <c:v>16:38:47</c:v>
                </c:pt>
                <c:pt idx="5757">
                  <c:v>16:38:48</c:v>
                </c:pt>
                <c:pt idx="5758">
                  <c:v>16:38:49</c:v>
                </c:pt>
                <c:pt idx="5759">
                  <c:v>16:38:50</c:v>
                </c:pt>
                <c:pt idx="5760">
                  <c:v>16:38:51</c:v>
                </c:pt>
                <c:pt idx="5761">
                  <c:v>16:38:52</c:v>
                </c:pt>
                <c:pt idx="5762">
                  <c:v>16:38:53</c:v>
                </c:pt>
                <c:pt idx="5763">
                  <c:v>16:38:54</c:v>
                </c:pt>
                <c:pt idx="5764">
                  <c:v>16:38:55</c:v>
                </c:pt>
                <c:pt idx="5765">
                  <c:v>16:38:56</c:v>
                </c:pt>
                <c:pt idx="5766">
                  <c:v>16:38:57</c:v>
                </c:pt>
                <c:pt idx="5767">
                  <c:v>16:38:58</c:v>
                </c:pt>
                <c:pt idx="5768">
                  <c:v>16:38:59</c:v>
                </c:pt>
                <c:pt idx="5769">
                  <c:v>16:39:00</c:v>
                </c:pt>
                <c:pt idx="5770">
                  <c:v>16:39:01</c:v>
                </c:pt>
                <c:pt idx="5771">
                  <c:v>16:39:02</c:v>
                </c:pt>
                <c:pt idx="5772">
                  <c:v>16:39:03</c:v>
                </c:pt>
                <c:pt idx="5773">
                  <c:v>16:39:04</c:v>
                </c:pt>
                <c:pt idx="5774">
                  <c:v>16:39:05</c:v>
                </c:pt>
                <c:pt idx="5775">
                  <c:v>16:39:06</c:v>
                </c:pt>
                <c:pt idx="5776">
                  <c:v>16:39:07</c:v>
                </c:pt>
                <c:pt idx="5777">
                  <c:v>16:39:08</c:v>
                </c:pt>
                <c:pt idx="5778">
                  <c:v>16:39:09</c:v>
                </c:pt>
                <c:pt idx="5779">
                  <c:v>16:39:10</c:v>
                </c:pt>
                <c:pt idx="5780">
                  <c:v>16:39:11</c:v>
                </c:pt>
                <c:pt idx="5781">
                  <c:v>16:39:12</c:v>
                </c:pt>
                <c:pt idx="5782">
                  <c:v>16:39:13</c:v>
                </c:pt>
                <c:pt idx="5783">
                  <c:v>16:39:14</c:v>
                </c:pt>
                <c:pt idx="5784">
                  <c:v>16:39:15</c:v>
                </c:pt>
                <c:pt idx="5785">
                  <c:v>16:39:16</c:v>
                </c:pt>
                <c:pt idx="5786">
                  <c:v>16:39:17</c:v>
                </c:pt>
                <c:pt idx="5787">
                  <c:v>16:39:18</c:v>
                </c:pt>
                <c:pt idx="5788">
                  <c:v>16:39:19</c:v>
                </c:pt>
                <c:pt idx="5789">
                  <c:v>16:39:20</c:v>
                </c:pt>
                <c:pt idx="5790">
                  <c:v>16:39:21</c:v>
                </c:pt>
                <c:pt idx="5791">
                  <c:v>16:39:22</c:v>
                </c:pt>
                <c:pt idx="5792">
                  <c:v>16:39:23</c:v>
                </c:pt>
                <c:pt idx="5793">
                  <c:v>16:39:24</c:v>
                </c:pt>
                <c:pt idx="5794">
                  <c:v>16:39:25</c:v>
                </c:pt>
                <c:pt idx="5795">
                  <c:v>16:39:26</c:v>
                </c:pt>
                <c:pt idx="5796">
                  <c:v>16:39:27</c:v>
                </c:pt>
                <c:pt idx="5797">
                  <c:v>16:39:28</c:v>
                </c:pt>
                <c:pt idx="5798">
                  <c:v>16:39:29</c:v>
                </c:pt>
                <c:pt idx="5799">
                  <c:v>16:39:30</c:v>
                </c:pt>
                <c:pt idx="5800">
                  <c:v>16:39:31</c:v>
                </c:pt>
                <c:pt idx="5801">
                  <c:v>16:39:32</c:v>
                </c:pt>
                <c:pt idx="5802">
                  <c:v>16:39:33</c:v>
                </c:pt>
                <c:pt idx="5803">
                  <c:v>16:39:34</c:v>
                </c:pt>
                <c:pt idx="5804">
                  <c:v>16:39:35</c:v>
                </c:pt>
                <c:pt idx="5805">
                  <c:v>16:39:36</c:v>
                </c:pt>
                <c:pt idx="5806">
                  <c:v>16:39:37</c:v>
                </c:pt>
                <c:pt idx="5807">
                  <c:v>16:39:38</c:v>
                </c:pt>
                <c:pt idx="5808">
                  <c:v>16:39:39</c:v>
                </c:pt>
                <c:pt idx="5809">
                  <c:v>16:39:40</c:v>
                </c:pt>
                <c:pt idx="5810">
                  <c:v>16:39:41</c:v>
                </c:pt>
                <c:pt idx="5811">
                  <c:v>16:39:42</c:v>
                </c:pt>
                <c:pt idx="5812">
                  <c:v>16:39:43</c:v>
                </c:pt>
                <c:pt idx="5813">
                  <c:v>16:39:44</c:v>
                </c:pt>
                <c:pt idx="5814">
                  <c:v>16:39:45</c:v>
                </c:pt>
                <c:pt idx="5815">
                  <c:v>16:39:46</c:v>
                </c:pt>
                <c:pt idx="5816">
                  <c:v>16:39:47</c:v>
                </c:pt>
                <c:pt idx="5817">
                  <c:v>16:39:48</c:v>
                </c:pt>
                <c:pt idx="5818">
                  <c:v>16:39:49</c:v>
                </c:pt>
                <c:pt idx="5819">
                  <c:v>16:39:50</c:v>
                </c:pt>
                <c:pt idx="5820">
                  <c:v>16:39:51</c:v>
                </c:pt>
                <c:pt idx="5821">
                  <c:v>16:39:52</c:v>
                </c:pt>
                <c:pt idx="5822">
                  <c:v>16:39:53</c:v>
                </c:pt>
                <c:pt idx="5823">
                  <c:v>16:39:54</c:v>
                </c:pt>
                <c:pt idx="5824">
                  <c:v>16:39:55</c:v>
                </c:pt>
                <c:pt idx="5825">
                  <c:v>16:39:56</c:v>
                </c:pt>
                <c:pt idx="5826">
                  <c:v>16:39:57</c:v>
                </c:pt>
                <c:pt idx="5827">
                  <c:v>16:39:58</c:v>
                </c:pt>
                <c:pt idx="5828">
                  <c:v>16:39:59</c:v>
                </c:pt>
                <c:pt idx="5829">
                  <c:v>16:40:00</c:v>
                </c:pt>
                <c:pt idx="5830">
                  <c:v>16:40:01</c:v>
                </c:pt>
                <c:pt idx="5831">
                  <c:v>16:40:02</c:v>
                </c:pt>
                <c:pt idx="5832">
                  <c:v>16:40:03</c:v>
                </c:pt>
                <c:pt idx="5833">
                  <c:v>16:40:04</c:v>
                </c:pt>
                <c:pt idx="5834">
                  <c:v>16:40:05</c:v>
                </c:pt>
                <c:pt idx="5835">
                  <c:v>16:40:06</c:v>
                </c:pt>
                <c:pt idx="5836">
                  <c:v>16:40:07</c:v>
                </c:pt>
                <c:pt idx="5837">
                  <c:v>16:40:08</c:v>
                </c:pt>
                <c:pt idx="5838">
                  <c:v>16:40:09</c:v>
                </c:pt>
                <c:pt idx="5839">
                  <c:v>16:40:10</c:v>
                </c:pt>
                <c:pt idx="5840">
                  <c:v>16:40:11</c:v>
                </c:pt>
                <c:pt idx="5841">
                  <c:v>16:40:12</c:v>
                </c:pt>
                <c:pt idx="5842">
                  <c:v>16:40:13</c:v>
                </c:pt>
                <c:pt idx="5843">
                  <c:v>16:40:14</c:v>
                </c:pt>
                <c:pt idx="5844">
                  <c:v>16:40:15</c:v>
                </c:pt>
                <c:pt idx="5845">
                  <c:v>16:40:16</c:v>
                </c:pt>
                <c:pt idx="5846">
                  <c:v>16:40:17</c:v>
                </c:pt>
                <c:pt idx="5847">
                  <c:v>16:40:18</c:v>
                </c:pt>
                <c:pt idx="5848">
                  <c:v>16:40:19</c:v>
                </c:pt>
                <c:pt idx="5849">
                  <c:v>16:40:20</c:v>
                </c:pt>
                <c:pt idx="5850">
                  <c:v>16:40:21</c:v>
                </c:pt>
                <c:pt idx="5851">
                  <c:v>16:40:22</c:v>
                </c:pt>
                <c:pt idx="5852">
                  <c:v>16:40:23</c:v>
                </c:pt>
                <c:pt idx="5853">
                  <c:v>16:40:24</c:v>
                </c:pt>
                <c:pt idx="5854">
                  <c:v>16:40:25</c:v>
                </c:pt>
                <c:pt idx="5855">
                  <c:v>16:40:26</c:v>
                </c:pt>
                <c:pt idx="5856">
                  <c:v>16:40:27</c:v>
                </c:pt>
                <c:pt idx="5857">
                  <c:v>16:40:28</c:v>
                </c:pt>
                <c:pt idx="5858">
                  <c:v>16:40:29</c:v>
                </c:pt>
                <c:pt idx="5859">
                  <c:v>16:40:30</c:v>
                </c:pt>
                <c:pt idx="5860">
                  <c:v>16:40:31</c:v>
                </c:pt>
                <c:pt idx="5861">
                  <c:v>16:40:32</c:v>
                </c:pt>
                <c:pt idx="5862">
                  <c:v>16:40:33</c:v>
                </c:pt>
                <c:pt idx="5863">
                  <c:v>16:40:34</c:v>
                </c:pt>
                <c:pt idx="5864">
                  <c:v>16:40:35</c:v>
                </c:pt>
                <c:pt idx="5865">
                  <c:v>16:40:36</c:v>
                </c:pt>
                <c:pt idx="5866">
                  <c:v>16:40:37</c:v>
                </c:pt>
                <c:pt idx="5867">
                  <c:v>16:40:38</c:v>
                </c:pt>
                <c:pt idx="5868">
                  <c:v>16:40:39</c:v>
                </c:pt>
                <c:pt idx="5869">
                  <c:v>16:40:40</c:v>
                </c:pt>
                <c:pt idx="5870">
                  <c:v>16:40:41</c:v>
                </c:pt>
                <c:pt idx="5871">
                  <c:v>16:40:42</c:v>
                </c:pt>
                <c:pt idx="5872">
                  <c:v>16:40:43</c:v>
                </c:pt>
                <c:pt idx="5873">
                  <c:v>16:40:44</c:v>
                </c:pt>
                <c:pt idx="5874">
                  <c:v>16:40:45</c:v>
                </c:pt>
                <c:pt idx="5875">
                  <c:v>16:40:46</c:v>
                </c:pt>
                <c:pt idx="5876">
                  <c:v>16:40:47</c:v>
                </c:pt>
                <c:pt idx="5877">
                  <c:v>16:40:48</c:v>
                </c:pt>
                <c:pt idx="5878">
                  <c:v>16:40:49</c:v>
                </c:pt>
                <c:pt idx="5879">
                  <c:v>16:40:50</c:v>
                </c:pt>
                <c:pt idx="5880">
                  <c:v>16:40:51</c:v>
                </c:pt>
                <c:pt idx="5881">
                  <c:v>16:40:52</c:v>
                </c:pt>
                <c:pt idx="5882">
                  <c:v>16:40:53</c:v>
                </c:pt>
                <c:pt idx="5883">
                  <c:v>16:40:54</c:v>
                </c:pt>
                <c:pt idx="5884">
                  <c:v>16:40:55</c:v>
                </c:pt>
                <c:pt idx="5885">
                  <c:v>16:40:56</c:v>
                </c:pt>
                <c:pt idx="5886">
                  <c:v>16:40:57</c:v>
                </c:pt>
                <c:pt idx="5887">
                  <c:v>16:40:58</c:v>
                </c:pt>
                <c:pt idx="5888">
                  <c:v>16:40:59</c:v>
                </c:pt>
                <c:pt idx="5889">
                  <c:v>16:41:00</c:v>
                </c:pt>
                <c:pt idx="5890">
                  <c:v>16:41:01</c:v>
                </c:pt>
                <c:pt idx="5891">
                  <c:v>16:41:02</c:v>
                </c:pt>
                <c:pt idx="5892">
                  <c:v>16:41:03</c:v>
                </c:pt>
                <c:pt idx="5893">
                  <c:v>16:41:04</c:v>
                </c:pt>
                <c:pt idx="5894">
                  <c:v>16:41:05</c:v>
                </c:pt>
                <c:pt idx="5895">
                  <c:v>16:41:06</c:v>
                </c:pt>
                <c:pt idx="5896">
                  <c:v>16:41:07</c:v>
                </c:pt>
                <c:pt idx="5897">
                  <c:v>16:41:08</c:v>
                </c:pt>
                <c:pt idx="5898">
                  <c:v>16:41:09</c:v>
                </c:pt>
                <c:pt idx="5899">
                  <c:v>16:41:10</c:v>
                </c:pt>
                <c:pt idx="5900">
                  <c:v>16:41:11</c:v>
                </c:pt>
                <c:pt idx="5901">
                  <c:v>16:41:12</c:v>
                </c:pt>
                <c:pt idx="5902">
                  <c:v>16:41:13</c:v>
                </c:pt>
                <c:pt idx="5903">
                  <c:v>16:41:14</c:v>
                </c:pt>
                <c:pt idx="5904">
                  <c:v>16:41:15</c:v>
                </c:pt>
                <c:pt idx="5905">
                  <c:v>16:41:16</c:v>
                </c:pt>
                <c:pt idx="5906">
                  <c:v>16:41:17</c:v>
                </c:pt>
                <c:pt idx="5907">
                  <c:v>16:41:18</c:v>
                </c:pt>
                <c:pt idx="5908">
                  <c:v>16:41:19</c:v>
                </c:pt>
                <c:pt idx="5909">
                  <c:v>16:41:20</c:v>
                </c:pt>
                <c:pt idx="5910">
                  <c:v>16:41:21</c:v>
                </c:pt>
                <c:pt idx="5911">
                  <c:v>16:41:22</c:v>
                </c:pt>
                <c:pt idx="5912">
                  <c:v>16:41:23</c:v>
                </c:pt>
                <c:pt idx="5913">
                  <c:v>16:41:24</c:v>
                </c:pt>
                <c:pt idx="5914">
                  <c:v>16:41:25</c:v>
                </c:pt>
                <c:pt idx="5915">
                  <c:v>16:41:26</c:v>
                </c:pt>
                <c:pt idx="5916">
                  <c:v>16:41:27</c:v>
                </c:pt>
                <c:pt idx="5917">
                  <c:v>16:41:28</c:v>
                </c:pt>
                <c:pt idx="5918">
                  <c:v>16:41:29</c:v>
                </c:pt>
                <c:pt idx="5919">
                  <c:v>16:41:30</c:v>
                </c:pt>
                <c:pt idx="5920">
                  <c:v>16:41:31</c:v>
                </c:pt>
                <c:pt idx="5921">
                  <c:v>16:41:32</c:v>
                </c:pt>
                <c:pt idx="5922">
                  <c:v>16:41:33</c:v>
                </c:pt>
                <c:pt idx="5923">
                  <c:v>16:41:34</c:v>
                </c:pt>
                <c:pt idx="5924">
                  <c:v>16:41:35</c:v>
                </c:pt>
                <c:pt idx="5925">
                  <c:v>16:41:36</c:v>
                </c:pt>
                <c:pt idx="5926">
                  <c:v>16:41:37</c:v>
                </c:pt>
                <c:pt idx="5927">
                  <c:v>16:41:38</c:v>
                </c:pt>
                <c:pt idx="5928">
                  <c:v>16:41:39</c:v>
                </c:pt>
                <c:pt idx="5929">
                  <c:v>16:41:40</c:v>
                </c:pt>
                <c:pt idx="5930">
                  <c:v>16:41:41</c:v>
                </c:pt>
                <c:pt idx="5931">
                  <c:v>16:41:42</c:v>
                </c:pt>
                <c:pt idx="5932">
                  <c:v>16:41:43</c:v>
                </c:pt>
                <c:pt idx="5933">
                  <c:v>16:41:44</c:v>
                </c:pt>
                <c:pt idx="5934">
                  <c:v>16:41:45</c:v>
                </c:pt>
                <c:pt idx="5935">
                  <c:v>16:41:46</c:v>
                </c:pt>
                <c:pt idx="5936">
                  <c:v>16:41:47</c:v>
                </c:pt>
                <c:pt idx="5937">
                  <c:v>16:41:48</c:v>
                </c:pt>
                <c:pt idx="5938">
                  <c:v>16:41:49</c:v>
                </c:pt>
                <c:pt idx="5939">
                  <c:v>16:41:50</c:v>
                </c:pt>
                <c:pt idx="5940">
                  <c:v>16:41:51</c:v>
                </c:pt>
                <c:pt idx="5941">
                  <c:v>16:41:52</c:v>
                </c:pt>
                <c:pt idx="5942">
                  <c:v>16:41:53</c:v>
                </c:pt>
                <c:pt idx="5943">
                  <c:v>16:41:54</c:v>
                </c:pt>
                <c:pt idx="5944">
                  <c:v>16:41:55</c:v>
                </c:pt>
                <c:pt idx="5945">
                  <c:v>16:41:56</c:v>
                </c:pt>
                <c:pt idx="5946">
                  <c:v>16:41:57</c:v>
                </c:pt>
                <c:pt idx="5947">
                  <c:v>16:41:58</c:v>
                </c:pt>
                <c:pt idx="5948">
                  <c:v>16:41:59</c:v>
                </c:pt>
                <c:pt idx="5949">
                  <c:v>16:42:00</c:v>
                </c:pt>
                <c:pt idx="5950">
                  <c:v>16:42:01</c:v>
                </c:pt>
                <c:pt idx="5951">
                  <c:v>16:42:02</c:v>
                </c:pt>
                <c:pt idx="5952">
                  <c:v>16:42:03</c:v>
                </c:pt>
                <c:pt idx="5953">
                  <c:v>16:42:04</c:v>
                </c:pt>
                <c:pt idx="5954">
                  <c:v>16:42:05</c:v>
                </c:pt>
                <c:pt idx="5955">
                  <c:v>16:42:06</c:v>
                </c:pt>
                <c:pt idx="5956">
                  <c:v>16:42:07</c:v>
                </c:pt>
                <c:pt idx="5957">
                  <c:v>16:42:08</c:v>
                </c:pt>
                <c:pt idx="5958">
                  <c:v>16:42:09</c:v>
                </c:pt>
                <c:pt idx="5959">
                  <c:v>16:42:10</c:v>
                </c:pt>
                <c:pt idx="5960">
                  <c:v>16:42:11</c:v>
                </c:pt>
                <c:pt idx="5961">
                  <c:v>16:42:12</c:v>
                </c:pt>
                <c:pt idx="5962">
                  <c:v>16:42:13</c:v>
                </c:pt>
                <c:pt idx="5963">
                  <c:v>16:42:14</c:v>
                </c:pt>
                <c:pt idx="5964">
                  <c:v>16:42:15</c:v>
                </c:pt>
                <c:pt idx="5965">
                  <c:v>16:42:16</c:v>
                </c:pt>
                <c:pt idx="5966">
                  <c:v>16:42:17</c:v>
                </c:pt>
                <c:pt idx="5967">
                  <c:v>16:42:18</c:v>
                </c:pt>
                <c:pt idx="5968">
                  <c:v>16:42:19</c:v>
                </c:pt>
                <c:pt idx="5969">
                  <c:v>16:42:20</c:v>
                </c:pt>
                <c:pt idx="5970">
                  <c:v>16:42:21</c:v>
                </c:pt>
                <c:pt idx="5971">
                  <c:v>16:42:22</c:v>
                </c:pt>
                <c:pt idx="5972">
                  <c:v>16:42:23</c:v>
                </c:pt>
                <c:pt idx="5973">
                  <c:v>16:42:24</c:v>
                </c:pt>
                <c:pt idx="5974">
                  <c:v>16:42:25</c:v>
                </c:pt>
                <c:pt idx="5975">
                  <c:v>16:42:26</c:v>
                </c:pt>
                <c:pt idx="5976">
                  <c:v>16:42:27</c:v>
                </c:pt>
                <c:pt idx="5977">
                  <c:v>16:42:28</c:v>
                </c:pt>
                <c:pt idx="5978">
                  <c:v>16:42:29</c:v>
                </c:pt>
                <c:pt idx="5979">
                  <c:v>16:42:30</c:v>
                </c:pt>
                <c:pt idx="5980">
                  <c:v>16:42:31</c:v>
                </c:pt>
                <c:pt idx="5981">
                  <c:v>16:42:32</c:v>
                </c:pt>
                <c:pt idx="5982">
                  <c:v>16:42:33</c:v>
                </c:pt>
                <c:pt idx="5983">
                  <c:v>16:42:34</c:v>
                </c:pt>
                <c:pt idx="5984">
                  <c:v>16:42:35</c:v>
                </c:pt>
                <c:pt idx="5985">
                  <c:v>16:42:36</c:v>
                </c:pt>
                <c:pt idx="5986">
                  <c:v>16:42:37</c:v>
                </c:pt>
                <c:pt idx="5987">
                  <c:v>16:42:38</c:v>
                </c:pt>
                <c:pt idx="5988">
                  <c:v>16:42:39</c:v>
                </c:pt>
                <c:pt idx="5989">
                  <c:v>16:42:40</c:v>
                </c:pt>
                <c:pt idx="5990">
                  <c:v>16:42:41</c:v>
                </c:pt>
                <c:pt idx="5991">
                  <c:v>16:42:42</c:v>
                </c:pt>
                <c:pt idx="5992">
                  <c:v>16:42:43</c:v>
                </c:pt>
                <c:pt idx="5993">
                  <c:v>16:42:44</c:v>
                </c:pt>
                <c:pt idx="5994">
                  <c:v>16:42:45</c:v>
                </c:pt>
                <c:pt idx="5995">
                  <c:v>16:42:46</c:v>
                </c:pt>
                <c:pt idx="5996">
                  <c:v>16:42:47</c:v>
                </c:pt>
                <c:pt idx="5997">
                  <c:v>16:42:48</c:v>
                </c:pt>
                <c:pt idx="5998">
                  <c:v>16:42:49</c:v>
                </c:pt>
                <c:pt idx="5999">
                  <c:v>16:42:50</c:v>
                </c:pt>
                <c:pt idx="6000">
                  <c:v>16:42:51</c:v>
                </c:pt>
                <c:pt idx="6001">
                  <c:v>16:42:52</c:v>
                </c:pt>
                <c:pt idx="6002">
                  <c:v>16:42:53</c:v>
                </c:pt>
                <c:pt idx="6003">
                  <c:v>16:42:54</c:v>
                </c:pt>
                <c:pt idx="6004">
                  <c:v>16:42:55</c:v>
                </c:pt>
                <c:pt idx="6005">
                  <c:v>16:42:56</c:v>
                </c:pt>
                <c:pt idx="6006">
                  <c:v>16:42:57</c:v>
                </c:pt>
                <c:pt idx="6007">
                  <c:v>16:42:58</c:v>
                </c:pt>
                <c:pt idx="6008">
                  <c:v>16:42:59</c:v>
                </c:pt>
                <c:pt idx="6009">
                  <c:v>16:43:00</c:v>
                </c:pt>
                <c:pt idx="6010">
                  <c:v>16:43:01</c:v>
                </c:pt>
                <c:pt idx="6011">
                  <c:v>16:43:02</c:v>
                </c:pt>
                <c:pt idx="6012">
                  <c:v>16:43:03</c:v>
                </c:pt>
                <c:pt idx="6013">
                  <c:v>16:43:04</c:v>
                </c:pt>
                <c:pt idx="6014">
                  <c:v>16:43:05</c:v>
                </c:pt>
                <c:pt idx="6015">
                  <c:v>16:43:06</c:v>
                </c:pt>
                <c:pt idx="6016">
                  <c:v>16:43:07</c:v>
                </c:pt>
                <c:pt idx="6017">
                  <c:v>16:43:08</c:v>
                </c:pt>
                <c:pt idx="6018">
                  <c:v>16:43:09</c:v>
                </c:pt>
                <c:pt idx="6019">
                  <c:v>16:43:10</c:v>
                </c:pt>
                <c:pt idx="6020">
                  <c:v>16:43:11</c:v>
                </c:pt>
                <c:pt idx="6021">
                  <c:v>16:43:12</c:v>
                </c:pt>
                <c:pt idx="6022">
                  <c:v>16:43:13</c:v>
                </c:pt>
                <c:pt idx="6023">
                  <c:v>16:43:14</c:v>
                </c:pt>
                <c:pt idx="6024">
                  <c:v>16:43:15</c:v>
                </c:pt>
                <c:pt idx="6025">
                  <c:v>16:43:16</c:v>
                </c:pt>
                <c:pt idx="6026">
                  <c:v>16:43:17</c:v>
                </c:pt>
                <c:pt idx="6027">
                  <c:v>16:43:18</c:v>
                </c:pt>
                <c:pt idx="6028">
                  <c:v>16:43:19</c:v>
                </c:pt>
                <c:pt idx="6029">
                  <c:v>16:43:20</c:v>
                </c:pt>
                <c:pt idx="6030">
                  <c:v>16:43:21</c:v>
                </c:pt>
                <c:pt idx="6031">
                  <c:v>16:43:22</c:v>
                </c:pt>
                <c:pt idx="6032">
                  <c:v>16:43:23</c:v>
                </c:pt>
                <c:pt idx="6033">
                  <c:v>16:43:24</c:v>
                </c:pt>
                <c:pt idx="6034">
                  <c:v>16:43:25</c:v>
                </c:pt>
                <c:pt idx="6035">
                  <c:v>16:43:26</c:v>
                </c:pt>
                <c:pt idx="6036">
                  <c:v>16:43:27</c:v>
                </c:pt>
                <c:pt idx="6037">
                  <c:v>16:43:28</c:v>
                </c:pt>
                <c:pt idx="6038">
                  <c:v>16:43:29</c:v>
                </c:pt>
                <c:pt idx="6039">
                  <c:v>16:43:30</c:v>
                </c:pt>
                <c:pt idx="6040">
                  <c:v>16:43:31</c:v>
                </c:pt>
                <c:pt idx="6041">
                  <c:v>16:43:32</c:v>
                </c:pt>
                <c:pt idx="6042">
                  <c:v>16:43:33</c:v>
                </c:pt>
                <c:pt idx="6043">
                  <c:v>16:43:34</c:v>
                </c:pt>
                <c:pt idx="6044">
                  <c:v>16:43:35</c:v>
                </c:pt>
                <c:pt idx="6045">
                  <c:v>16:43:36</c:v>
                </c:pt>
                <c:pt idx="6046">
                  <c:v>16:43:37</c:v>
                </c:pt>
                <c:pt idx="6047">
                  <c:v>16:43:38</c:v>
                </c:pt>
                <c:pt idx="6048">
                  <c:v>16:43:39</c:v>
                </c:pt>
                <c:pt idx="6049">
                  <c:v>16:43:40</c:v>
                </c:pt>
                <c:pt idx="6050">
                  <c:v>16:43:41</c:v>
                </c:pt>
                <c:pt idx="6051">
                  <c:v>16:43:42</c:v>
                </c:pt>
                <c:pt idx="6052">
                  <c:v>16:43:43</c:v>
                </c:pt>
                <c:pt idx="6053">
                  <c:v>16:43:44</c:v>
                </c:pt>
                <c:pt idx="6054">
                  <c:v>16:43:45</c:v>
                </c:pt>
                <c:pt idx="6055">
                  <c:v>16:43:46</c:v>
                </c:pt>
                <c:pt idx="6056">
                  <c:v>16:43:47</c:v>
                </c:pt>
                <c:pt idx="6057">
                  <c:v>16:43:48</c:v>
                </c:pt>
                <c:pt idx="6058">
                  <c:v>16:43:49</c:v>
                </c:pt>
                <c:pt idx="6059">
                  <c:v>16:43:50</c:v>
                </c:pt>
                <c:pt idx="6060">
                  <c:v>16:43:51</c:v>
                </c:pt>
                <c:pt idx="6061">
                  <c:v>16:43:52</c:v>
                </c:pt>
                <c:pt idx="6062">
                  <c:v>16:43:53</c:v>
                </c:pt>
                <c:pt idx="6063">
                  <c:v>16:43:54</c:v>
                </c:pt>
                <c:pt idx="6064">
                  <c:v>16:43:55</c:v>
                </c:pt>
                <c:pt idx="6065">
                  <c:v>16:43:56</c:v>
                </c:pt>
                <c:pt idx="6066">
                  <c:v>16:43:57</c:v>
                </c:pt>
                <c:pt idx="6067">
                  <c:v>16:43:58</c:v>
                </c:pt>
                <c:pt idx="6068">
                  <c:v>16:43:59</c:v>
                </c:pt>
                <c:pt idx="6069">
                  <c:v>16:44:00</c:v>
                </c:pt>
                <c:pt idx="6070">
                  <c:v>16:44:01</c:v>
                </c:pt>
                <c:pt idx="6071">
                  <c:v>16:44:02</c:v>
                </c:pt>
                <c:pt idx="6072">
                  <c:v>16:44:03</c:v>
                </c:pt>
                <c:pt idx="6073">
                  <c:v>16:44:04</c:v>
                </c:pt>
                <c:pt idx="6074">
                  <c:v>16:44:05</c:v>
                </c:pt>
                <c:pt idx="6075">
                  <c:v>16:44:06</c:v>
                </c:pt>
                <c:pt idx="6076">
                  <c:v>16:44:07</c:v>
                </c:pt>
                <c:pt idx="6077">
                  <c:v>16:44:08</c:v>
                </c:pt>
                <c:pt idx="6078">
                  <c:v>16:44:09</c:v>
                </c:pt>
                <c:pt idx="6079">
                  <c:v>16:44:10</c:v>
                </c:pt>
                <c:pt idx="6080">
                  <c:v>16:44:11</c:v>
                </c:pt>
                <c:pt idx="6081">
                  <c:v>16:44:12</c:v>
                </c:pt>
                <c:pt idx="6082">
                  <c:v>16:44:13</c:v>
                </c:pt>
                <c:pt idx="6083">
                  <c:v>16:44:14</c:v>
                </c:pt>
                <c:pt idx="6084">
                  <c:v>16:44:15</c:v>
                </c:pt>
                <c:pt idx="6085">
                  <c:v>16:44:16</c:v>
                </c:pt>
                <c:pt idx="6086">
                  <c:v>16:44:17</c:v>
                </c:pt>
                <c:pt idx="6087">
                  <c:v>16:44:18</c:v>
                </c:pt>
                <c:pt idx="6088">
                  <c:v>16:44:19</c:v>
                </c:pt>
                <c:pt idx="6089">
                  <c:v>16:44:20</c:v>
                </c:pt>
                <c:pt idx="6090">
                  <c:v>16:44:21</c:v>
                </c:pt>
                <c:pt idx="6091">
                  <c:v>16:44:22</c:v>
                </c:pt>
                <c:pt idx="6092">
                  <c:v>16:44:23</c:v>
                </c:pt>
                <c:pt idx="6093">
                  <c:v>16:44:24</c:v>
                </c:pt>
                <c:pt idx="6094">
                  <c:v>16:44:25</c:v>
                </c:pt>
                <c:pt idx="6095">
                  <c:v>16:44:26</c:v>
                </c:pt>
                <c:pt idx="6096">
                  <c:v>16:44:27</c:v>
                </c:pt>
                <c:pt idx="6097">
                  <c:v>16:44:28</c:v>
                </c:pt>
                <c:pt idx="6098">
                  <c:v>16:44:29</c:v>
                </c:pt>
                <c:pt idx="6099">
                  <c:v>16:44:30</c:v>
                </c:pt>
                <c:pt idx="6100">
                  <c:v>16:44:31</c:v>
                </c:pt>
                <c:pt idx="6101">
                  <c:v>16:44:32</c:v>
                </c:pt>
                <c:pt idx="6102">
                  <c:v>16:44:33</c:v>
                </c:pt>
                <c:pt idx="6103">
                  <c:v>16:44:34</c:v>
                </c:pt>
                <c:pt idx="6104">
                  <c:v>16:44:35</c:v>
                </c:pt>
                <c:pt idx="6105">
                  <c:v>16:44:36</c:v>
                </c:pt>
                <c:pt idx="6106">
                  <c:v>16:44:37</c:v>
                </c:pt>
                <c:pt idx="6107">
                  <c:v>16:44:38</c:v>
                </c:pt>
                <c:pt idx="6108">
                  <c:v>16:44:39</c:v>
                </c:pt>
                <c:pt idx="6109">
                  <c:v>16:44:40</c:v>
                </c:pt>
                <c:pt idx="6110">
                  <c:v>16:44:41</c:v>
                </c:pt>
                <c:pt idx="6111">
                  <c:v>16:44:42</c:v>
                </c:pt>
                <c:pt idx="6112">
                  <c:v>16:44:43</c:v>
                </c:pt>
                <c:pt idx="6113">
                  <c:v>16:44:44</c:v>
                </c:pt>
                <c:pt idx="6114">
                  <c:v>16:44:45</c:v>
                </c:pt>
                <c:pt idx="6115">
                  <c:v>16:44:46</c:v>
                </c:pt>
                <c:pt idx="6116">
                  <c:v>16:44:47</c:v>
                </c:pt>
                <c:pt idx="6117">
                  <c:v>16:44:48</c:v>
                </c:pt>
                <c:pt idx="6118">
                  <c:v>16:44:49</c:v>
                </c:pt>
                <c:pt idx="6119">
                  <c:v>16:44:50</c:v>
                </c:pt>
                <c:pt idx="6120">
                  <c:v>16:44:51</c:v>
                </c:pt>
                <c:pt idx="6121">
                  <c:v>16:44:52</c:v>
                </c:pt>
                <c:pt idx="6122">
                  <c:v>16:44:53</c:v>
                </c:pt>
                <c:pt idx="6123">
                  <c:v>16:44:54</c:v>
                </c:pt>
                <c:pt idx="6124">
                  <c:v>16:44:55</c:v>
                </c:pt>
                <c:pt idx="6125">
                  <c:v>16:44:56</c:v>
                </c:pt>
                <c:pt idx="6126">
                  <c:v>16:44:57</c:v>
                </c:pt>
                <c:pt idx="6127">
                  <c:v>16:44:58</c:v>
                </c:pt>
                <c:pt idx="6128">
                  <c:v>16:44:59</c:v>
                </c:pt>
                <c:pt idx="6129">
                  <c:v>16:45:00</c:v>
                </c:pt>
                <c:pt idx="6130">
                  <c:v>16:45:01</c:v>
                </c:pt>
                <c:pt idx="6131">
                  <c:v>16:45:02</c:v>
                </c:pt>
                <c:pt idx="6132">
                  <c:v>16:45:03</c:v>
                </c:pt>
                <c:pt idx="6133">
                  <c:v>16:45:04</c:v>
                </c:pt>
                <c:pt idx="6134">
                  <c:v>16:45:05</c:v>
                </c:pt>
                <c:pt idx="6135">
                  <c:v>16:45:06</c:v>
                </c:pt>
                <c:pt idx="6136">
                  <c:v>16:45:07</c:v>
                </c:pt>
                <c:pt idx="6137">
                  <c:v>16:45:08</c:v>
                </c:pt>
                <c:pt idx="6138">
                  <c:v>16:45:09</c:v>
                </c:pt>
                <c:pt idx="6139">
                  <c:v>16:45:10</c:v>
                </c:pt>
                <c:pt idx="6140">
                  <c:v>16:45:11</c:v>
                </c:pt>
                <c:pt idx="6141">
                  <c:v>16:45:12</c:v>
                </c:pt>
                <c:pt idx="6142">
                  <c:v>16:45:13</c:v>
                </c:pt>
                <c:pt idx="6143">
                  <c:v>16:45:14</c:v>
                </c:pt>
                <c:pt idx="6144">
                  <c:v>16:45:15</c:v>
                </c:pt>
                <c:pt idx="6145">
                  <c:v>16:45:16</c:v>
                </c:pt>
                <c:pt idx="6146">
                  <c:v>16:45:17</c:v>
                </c:pt>
                <c:pt idx="6147">
                  <c:v>16:45:18</c:v>
                </c:pt>
                <c:pt idx="6148">
                  <c:v>16:45:19</c:v>
                </c:pt>
                <c:pt idx="6149">
                  <c:v>16:45:20</c:v>
                </c:pt>
                <c:pt idx="6150">
                  <c:v>16:45:21</c:v>
                </c:pt>
                <c:pt idx="6151">
                  <c:v>16:45:22</c:v>
                </c:pt>
                <c:pt idx="6152">
                  <c:v>16:45:23</c:v>
                </c:pt>
                <c:pt idx="6153">
                  <c:v>16:45:24</c:v>
                </c:pt>
                <c:pt idx="6154">
                  <c:v>16:45:25</c:v>
                </c:pt>
                <c:pt idx="6155">
                  <c:v>16:45:26</c:v>
                </c:pt>
                <c:pt idx="6156">
                  <c:v>16:45:27</c:v>
                </c:pt>
                <c:pt idx="6157">
                  <c:v>16:45:28</c:v>
                </c:pt>
                <c:pt idx="6158">
                  <c:v>16:45:29</c:v>
                </c:pt>
                <c:pt idx="6159">
                  <c:v>16:45:30</c:v>
                </c:pt>
                <c:pt idx="6160">
                  <c:v>16:45:31</c:v>
                </c:pt>
                <c:pt idx="6161">
                  <c:v>16:45:32</c:v>
                </c:pt>
                <c:pt idx="6162">
                  <c:v>16:45:33</c:v>
                </c:pt>
                <c:pt idx="6163">
                  <c:v>16:45:34</c:v>
                </c:pt>
                <c:pt idx="6164">
                  <c:v>16:45:35</c:v>
                </c:pt>
                <c:pt idx="6165">
                  <c:v>16:45:36</c:v>
                </c:pt>
                <c:pt idx="6166">
                  <c:v>16:45:37</c:v>
                </c:pt>
                <c:pt idx="6167">
                  <c:v>16:45:38</c:v>
                </c:pt>
                <c:pt idx="6168">
                  <c:v>16:45:39</c:v>
                </c:pt>
                <c:pt idx="6169">
                  <c:v>16:45:40</c:v>
                </c:pt>
                <c:pt idx="6170">
                  <c:v>16:45:41</c:v>
                </c:pt>
                <c:pt idx="6171">
                  <c:v>16:45:42</c:v>
                </c:pt>
                <c:pt idx="6172">
                  <c:v>16:45:43</c:v>
                </c:pt>
                <c:pt idx="6173">
                  <c:v>16:45:44</c:v>
                </c:pt>
                <c:pt idx="6174">
                  <c:v>16:45:45</c:v>
                </c:pt>
                <c:pt idx="6175">
                  <c:v>16:45:46</c:v>
                </c:pt>
                <c:pt idx="6176">
                  <c:v>16:45:47</c:v>
                </c:pt>
                <c:pt idx="6177">
                  <c:v>16:45:48</c:v>
                </c:pt>
                <c:pt idx="6178">
                  <c:v>16:45:49</c:v>
                </c:pt>
                <c:pt idx="6179">
                  <c:v>16:45:50</c:v>
                </c:pt>
                <c:pt idx="6180">
                  <c:v>16:45:51</c:v>
                </c:pt>
                <c:pt idx="6181">
                  <c:v>16:45:52</c:v>
                </c:pt>
                <c:pt idx="6182">
                  <c:v>16:45:53</c:v>
                </c:pt>
                <c:pt idx="6183">
                  <c:v>16:45:54</c:v>
                </c:pt>
                <c:pt idx="6184">
                  <c:v>16:45:55</c:v>
                </c:pt>
                <c:pt idx="6185">
                  <c:v>16:45:56</c:v>
                </c:pt>
                <c:pt idx="6186">
                  <c:v>16:45:57</c:v>
                </c:pt>
                <c:pt idx="6187">
                  <c:v>16:45:58</c:v>
                </c:pt>
                <c:pt idx="6188">
                  <c:v>16:45:59</c:v>
                </c:pt>
                <c:pt idx="6189">
                  <c:v>16:46:00</c:v>
                </c:pt>
                <c:pt idx="6190">
                  <c:v>16:46:01</c:v>
                </c:pt>
                <c:pt idx="6191">
                  <c:v>16:46:02</c:v>
                </c:pt>
                <c:pt idx="6192">
                  <c:v>16:46:03</c:v>
                </c:pt>
                <c:pt idx="6193">
                  <c:v>16:46:04</c:v>
                </c:pt>
                <c:pt idx="6194">
                  <c:v>16:46:05</c:v>
                </c:pt>
                <c:pt idx="6195">
                  <c:v>16:46:06</c:v>
                </c:pt>
                <c:pt idx="6196">
                  <c:v>16:46:07</c:v>
                </c:pt>
                <c:pt idx="6197">
                  <c:v>16:46:08</c:v>
                </c:pt>
                <c:pt idx="6198">
                  <c:v>16:46:09</c:v>
                </c:pt>
                <c:pt idx="6199">
                  <c:v>16:46:10</c:v>
                </c:pt>
                <c:pt idx="6200">
                  <c:v>16:46:11</c:v>
                </c:pt>
                <c:pt idx="6201">
                  <c:v>16:46:12</c:v>
                </c:pt>
                <c:pt idx="6202">
                  <c:v>16:46:13</c:v>
                </c:pt>
                <c:pt idx="6203">
                  <c:v>16:46:14</c:v>
                </c:pt>
                <c:pt idx="6204">
                  <c:v>16:46:15</c:v>
                </c:pt>
                <c:pt idx="6205">
                  <c:v>16:46:16</c:v>
                </c:pt>
                <c:pt idx="6206">
                  <c:v>16:46:17</c:v>
                </c:pt>
                <c:pt idx="6207">
                  <c:v>16:46:18</c:v>
                </c:pt>
                <c:pt idx="6208">
                  <c:v>16:46:19</c:v>
                </c:pt>
                <c:pt idx="6209">
                  <c:v>16:46:20</c:v>
                </c:pt>
                <c:pt idx="6210">
                  <c:v>16:46:21</c:v>
                </c:pt>
                <c:pt idx="6211">
                  <c:v>16:46:22</c:v>
                </c:pt>
                <c:pt idx="6212">
                  <c:v>16:46:23</c:v>
                </c:pt>
                <c:pt idx="6213">
                  <c:v>16:46:24</c:v>
                </c:pt>
                <c:pt idx="6214">
                  <c:v>16:46:25</c:v>
                </c:pt>
                <c:pt idx="6215">
                  <c:v>16:46:26</c:v>
                </c:pt>
                <c:pt idx="6216">
                  <c:v>16:46:27</c:v>
                </c:pt>
                <c:pt idx="6217">
                  <c:v>16:46:28</c:v>
                </c:pt>
                <c:pt idx="6218">
                  <c:v>16:46:29</c:v>
                </c:pt>
                <c:pt idx="6219">
                  <c:v>16:46:30</c:v>
                </c:pt>
                <c:pt idx="6220">
                  <c:v>16:46:31</c:v>
                </c:pt>
                <c:pt idx="6221">
                  <c:v>16:46:32</c:v>
                </c:pt>
                <c:pt idx="6222">
                  <c:v>16:46:33</c:v>
                </c:pt>
                <c:pt idx="6223">
                  <c:v>16:46:34</c:v>
                </c:pt>
                <c:pt idx="6224">
                  <c:v>16:46:35</c:v>
                </c:pt>
                <c:pt idx="6225">
                  <c:v>16:46:36</c:v>
                </c:pt>
                <c:pt idx="6226">
                  <c:v>16:46:37</c:v>
                </c:pt>
                <c:pt idx="6227">
                  <c:v>16:46:38</c:v>
                </c:pt>
                <c:pt idx="6228">
                  <c:v>16:46:39</c:v>
                </c:pt>
                <c:pt idx="6229">
                  <c:v>16:46:40</c:v>
                </c:pt>
                <c:pt idx="6230">
                  <c:v>16:46:41</c:v>
                </c:pt>
                <c:pt idx="6231">
                  <c:v>16:46:42</c:v>
                </c:pt>
                <c:pt idx="6232">
                  <c:v>16:46:43</c:v>
                </c:pt>
                <c:pt idx="6233">
                  <c:v>16:46:44</c:v>
                </c:pt>
                <c:pt idx="6234">
                  <c:v>16:46:45</c:v>
                </c:pt>
                <c:pt idx="6235">
                  <c:v>16:46:46</c:v>
                </c:pt>
                <c:pt idx="6236">
                  <c:v>16:46:47</c:v>
                </c:pt>
                <c:pt idx="6237">
                  <c:v>16:46:48</c:v>
                </c:pt>
                <c:pt idx="6238">
                  <c:v>16:46:49</c:v>
                </c:pt>
                <c:pt idx="6239">
                  <c:v>16:46:50</c:v>
                </c:pt>
                <c:pt idx="6240">
                  <c:v>16:46:51</c:v>
                </c:pt>
                <c:pt idx="6241">
                  <c:v>16:46:52</c:v>
                </c:pt>
                <c:pt idx="6242">
                  <c:v>16:46:53</c:v>
                </c:pt>
                <c:pt idx="6243">
                  <c:v>16:46:54</c:v>
                </c:pt>
                <c:pt idx="6244">
                  <c:v>16:46:55</c:v>
                </c:pt>
                <c:pt idx="6245">
                  <c:v>16:46:56</c:v>
                </c:pt>
                <c:pt idx="6246">
                  <c:v>16:46:57</c:v>
                </c:pt>
                <c:pt idx="6247">
                  <c:v>16:46:58</c:v>
                </c:pt>
                <c:pt idx="6248">
                  <c:v>16:46:59</c:v>
                </c:pt>
                <c:pt idx="6249">
                  <c:v>16:47:00</c:v>
                </c:pt>
                <c:pt idx="6250">
                  <c:v>16:47:01</c:v>
                </c:pt>
                <c:pt idx="6251">
                  <c:v>16:47:02</c:v>
                </c:pt>
                <c:pt idx="6252">
                  <c:v>16:47:03</c:v>
                </c:pt>
                <c:pt idx="6253">
                  <c:v>16:47:04</c:v>
                </c:pt>
                <c:pt idx="6254">
                  <c:v>16:47:05</c:v>
                </c:pt>
                <c:pt idx="6255">
                  <c:v>16:47:06</c:v>
                </c:pt>
                <c:pt idx="6256">
                  <c:v>16:47:07</c:v>
                </c:pt>
                <c:pt idx="6257">
                  <c:v>16:47:08</c:v>
                </c:pt>
                <c:pt idx="6258">
                  <c:v>16:47:09</c:v>
                </c:pt>
                <c:pt idx="6259">
                  <c:v>16:47:10</c:v>
                </c:pt>
                <c:pt idx="6260">
                  <c:v>16:47:11</c:v>
                </c:pt>
                <c:pt idx="6261">
                  <c:v>16:47:12</c:v>
                </c:pt>
                <c:pt idx="6262">
                  <c:v>16:47:13</c:v>
                </c:pt>
                <c:pt idx="6263">
                  <c:v>16:47:14</c:v>
                </c:pt>
                <c:pt idx="6264">
                  <c:v>16:47:15</c:v>
                </c:pt>
                <c:pt idx="6265">
                  <c:v>16:47:16</c:v>
                </c:pt>
                <c:pt idx="6266">
                  <c:v>16:47:17</c:v>
                </c:pt>
                <c:pt idx="6267">
                  <c:v>16:47:18</c:v>
                </c:pt>
                <c:pt idx="6268">
                  <c:v>16:47:19</c:v>
                </c:pt>
                <c:pt idx="6269">
                  <c:v>16:47:20</c:v>
                </c:pt>
                <c:pt idx="6270">
                  <c:v>16:47:21</c:v>
                </c:pt>
                <c:pt idx="6271">
                  <c:v>16:47:22</c:v>
                </c:pt>
                <c:pt idx="6272">
                  <c:v>16:47:23</c:v>
                </c:pt>
                <c:pt idx="6273">
                  <c:v>16:47:24</c:v>
                </c:pt>
                <c:pt idx="6274">
                  <c:v>16:47:25</c:v>
                </c:pt>
                <c:pt idx="6275">
                  <c:v>16:47:26</c:v>
                </c:pt>
                <c:pt idx="6276">
                  <c:v>16:47:27</c:v>
                </c:pt>
                <c:pt idx="6277">
                  <c:v>16:47:28</c:v>
                </c:pt>
                <c:pt idx="6278">
                  <c:v>16:47:29</c:v>
                </c:pt>
                <c:pt idx="6279">
                  <c:v>16:47:30</c:v>
                </c:pt>
                <c:pt idx="6280">
                  <c:v>16:47:31</c:v>
                </c:pt>
                <c:pt idx="6281">
                  <c:v>16:47:32</c:v>
                </c:pt>
                <c:pt idx="6282">
                  <c:v>16:47:33</c:v>
                </c:pt>
                <c:pt idx="6283">
                  <c:v>16:47:34</c:v>
                </c:pt>
                <c:pt idx="6284">
                  <c:v>16:47:35</c:v>
                </c:pt>
                <c:pt idx="6285">
                  <c:v>16:47:36</c:v>
                </c:pt>
                <c:pt idx="6286">
                  <c:v>16:47:37</c:v>
                </c:pt>
                <c:pt idx="6287">
                  <c:v>16:47:38</c:v>
                </c:pt>
                <c:pt idx="6288">
                  <c:v>16:47:39</c:v>
                </c:pt>
                <c:pt idx="6289">
                  <c:v>16:47:40</c:v>
                </c:pt>
                <c:pt idx="6290">
                  <c:v>16:47:41</c:v>
                </c:pt>
                <c:pt idx="6291">
                  <c:v>16:47:42</c:v>
                </c:pt>
                <c:pt idx="6292">
                  <c:v>16:47:43</c:v>
                </c:pt>
                <c:pt idx="6293">
                  <c:v>16:47:44</c:v>
                </c:pt>
                <c:pt idx="6294">
                  <c:v>16:47:45</c:v>
                </c:pt>
                <c:pt idx="6295">
                  <c:v>16:47:46</c:v>
                </c:pt>
                <c:pt idx="6296">
                  <c:v>16:47:47</c:v>
                </c:pt>
                <c:pt idx="6297">
                  <c:v>16:47:48</c:v>
                </c:pt>
                <c:pt idx="6298">
                  <c:v>16:47:49</c:v>
                </c:pt>
                <c:pt idx="6299">
                  <c:v>16:47:50</c:v>
                </c:pt>
                <c:pt idx="6300">
                  <c:v>16:47:51</c:v>
                </c:pt>
                <c:pt idx="6301">
                  <c:v>16:47:52</c:v>
                </c:pt>
                <c:pt idx="6302">
                  <c:v>16:47:53</c:v>
                </c:pt>
                <c:pt idx="6303">
                  <c:v>16:47:54</c:v>
                </c:pt>
                <c:pt idx="6304">
                  <c:v>16:47:55</c:v>
                </c:pt>
                <c:pt idx="6305">
                  <c:v>16:47:56</c:v>
                </c:pt>
                <c:pt idx="6306">
                  <c:v>16:47:57</c:v>
                </c:pt>
                <c:pt idx="6307">
                  <c:v>16:47:58</c:v>
                </c:pt>
                <c:pt idx="6308">
                  <c:v>16:47:59</c:v>
                </c:pt>
                <c:pt idx="6309">
                  <c:v>16:48:00</c:v>
                </c:pt>
                <c:pt idx="6310">
                  <c:v>16:48:01</c:v>
                </c:pt>
                <c:pt idx="6311">
                  <c:v>16:48:02</c:v>
                </c:pt>
                <c:pt idx="6312">
                  <c:v>16:48:03</c:v>
                </c:pt>
                <c:pt idx="6313">
                  <c:v>16:48:04</c:v>
                </c:pt>
                <c:pt idx="6314">
                  <c:v>16:48:05</c:v>
                </c:pt>
                <c:pt idx="6315">
                  <c:v>16:48:06</c:v>
                </c:pt>
                <c:pt idx="6316">
                  <c:v>16:48:07</c:v>
                </c:pt>
                <c:pt idx="6317">
                  <c:v>16:48:08</c:v>
                </c:pt>
                <c:pt idx="6318">
                  <c:v>16:48:09</c:v>
                </c:pt>
                <c:pt idx="6319">
                  <c:v>16:48:10</c:v>
                </c:pt>
                <c:pt idx="6320">
                  <c:v>16:48:11</c:v>
                </c:pt>
                <c:pt idx="6321">
                  <c:v>16:48:12</c:v>
                </c:pt>
                <c:pt idx="6322">
                  <c:v>16:48:13</c:v>
                </c:pt>
                <c:pt idx="6323">
                  <c:v>16:48:14</c:v>
                </c:pt>
                <c:pt idx="6324">
                  <c:v>16:48:15</c:v>
                </c:pt>
                <c:pt idx="6325">
                  <c:v>16:48:16</c:v>
                </c:pt>
                <c:pt idx="6326">
                  <c:v>16:48:17</c:v>
                </c:pt>
                <c:pt idx="6327">
                  <c:v>16:48:18</c:v>
                </c:pt>
                <c:pt idx="6328">
                  <c:v>16:48:19</c:v>
                </c:pt>
                <c:pt idx="6329">
                  <c:v>16:48:20</c:v>
                </c:pt>
                <c:pt idx="6330">
                  <c:v>16:48:21</c:v>
                </c:pt>
                <c:pt idx="6331">
                  <c:v>16:48:22</c:v>
                </c:pt>
                <c:pt idx="6332">
                  <c:v>16:48:23</c:v>
                </c:pt>
                <c:pt idx="6333">
                  <c:v>16:48:24</c:v>
                </c:pt>
                <c:pt idx="6334">
                  <c:v>16:48:25</c:v>
                </c:pt>
                <c:pt idx="6335">
                  <c:v>16:48:26</c:v>
                </c:pt>
                <c:pt idx="6336">
                  <c:v>16:48:27</c:v>
                </c:pt>
                <c:pt idx="6337">
                  <c:v>16:48:28</c:v>
                </c:pt>
                <c:pt idx="6338">
                  <c:v>16:48:29</c:v>
                </c:pt>
                <c:pt idx="6339">
                  <c:v>16:48:30</c:v>
                </c:pt>
                <c:pt idx="6340">
                  <c:v>16:48:31</c:v>
                </c:pt>
                <c:pt idx="6341">
                  <c:v>16:48:32</c:v>
                </c:pt>
                <c:pt idx="6342">
                  <c:v>16:48:33</c:v>
                </c:pt>
                <c:pt idx="6343">
                  <c:v>16:48:34</c:v>
                </c:pt>
                <c:pt idx="6344">
                  <c:v>16:48:35</c:v>
                </c:pt>
                <c:pt idx="6345">
                  <c:v>16:48:36</c:v>
                </c:pt>
                <c:pt idx="6346">
                  <c:v>16:48:37</c:v>
                </c:pt>
                <c:pt idx="6347">
                  <c:v>16:48:38</c:v>
                </c:pt>
                <c:pt idx="6348">
                  <c:v>16:48:39</c:v>
                </c:pt>
                <c:pt idx="6349">
                  <c:v>16:48:40</c:v>
                </c:pt>
                <c:pt idx="6350">
                  <c:v>16:48:41</c:v>
                </c:pt>
                <c:pt idx="6351">
                  <c:v>16:48:42</c:v>
                </c:pt>
                <c:pt idx="6352">
                  <c:v>16:48:43</c:v>
                </c:pt>
                <c:pt idx="6353">
                  <c:v>16:48:44</c:v>
                </c:pt>
                <c:pt idx="6354">
                  <c:v>16:48:45</c:v>
                </c:pt>
                <c:pt idx="6355">
                  <c:v>16:48:46</c:v>
                </c:pt>
                <c:pt idx="6356">
                  <c:v>16:48:47</c:v>
                </c:pt>
                <c:pt idx="6357">
                  <c:v>16:48:48</c:v>
                </c:pt>
                <c:pt idx="6358">
                  <c:v>16:48:49</c:v>
                </c:pt>
                <c:pt idx="6359">
                  <c:v>16:48:50</c:v>
                </c:pt>
                <c:pt idx="6360">
                  <c:v>16:48:51</c:v>
                </c:pt>
                <c:pt idx="6361">
                  <c:v>16:48:52</c:v>
                </c:pt>
                <c:pt idx="6362">
                  <c:v>16:48:53</c:v>
                </c:pt>
                <c:pt idx="6363">
                  <c:v>16:48:54</c:v>
                </c:pt>
                <c:pt idx="6364">
                  <c:v>16:48:55</c:v>
                </c:pt>
                <c:pt idx="6365">
                  <c:v>16:48:56</c:v>
                </c:pt>
                <c:pt idx="6366">
                  <c:v>16:48:57</c:v>
                </c:pt>
                <c:pt idx="6367">
                  <c:v>16:48:58</c:v>
                </c:pt>
                <c:pt idx="6368">
                  <c:v>16:48:59</c:v>
                </c:pt>
                <c:pt idx="6369">
                  <c:v>16:49:00</c:v>
                </c:pt>
                <c:pt idx="6370">
                  <c:v>16:49:01</c:v>
                </c:pt>
                <c:pt idx="6371">
                  <c:v>16:49:02</c:v>
                </c:pt>
                <c:pt idx="6372">
                  <c:v>16:49:03</c:v>
                </c:pt>
                <c:pt idx="6373">
                  <c:v>16:49:04</c:v>
                </c:pt>
                <c:pt idx="6374">
                  <c:v>16:49:05</c:v>
                </c:pt>
                <c:pt idx="6375">
                  <c:v>16:49:06</c:v>
                </c:pt>
                <c:pt idx="6376">
                  <c:v>16:49:07</c:v>
                </c:pt>
                <c:pt idx="6377">
                  <c:v>16:49:08</c:v>
                </c:pt>
                <c:pt idx="6378">
                  <c:v>16:49:09</c:v>
                </c:pt>
                <c:pt idx="6379">
                  <c:v>16:49:10</c:v>
                </c:pt>
                <c:pt idx="6380">
                  <c:v>16:49:11</c:v>
                </c:pt>
                <c:pt idx="6381">
                  <c:v>16:49:12</c:v>
                </c:pt>
                <c:pt idx="6382">
                  <c:v>16:49:13</c:v>
                </c:pt>
                <c:pt idx="6383">
                  <c:v>16:49:14</c:v>
                </c:pt>
                <c:pt idx="6384">
                  <c:v>16:49:15</c:v>
                </c:pt>
                <c:pt idx="6385">
                  <c:v>16:49:16</c:v>
                </c:pt>
                <c:pt idx="6386">
                  <c:v>16:49:17</c:v>
                </c:pt>
                <c:pt idx="6387">
                  <c:v>16:49:18</c:v>
                </c:pt>
                <c:pt idx="6388">
                  <c:v>16:49:19</c:v>
                </c:pt>
                <c:pt idx="6389">
                  <c:v>16:49:20</c:v>
                </c:pt>
                <c:pt idx="6390">
                  <c:v>16:49:21</c:v>
                </c:pt>
                <c:pt idx="6391">
                  <c:v>16:49:22</c:v>
                </c:pt>
                <c:pt idx="6392">
                  <c:v>16:49:23</c:v>
                </c:pt>
                <c:pt idx="6393">
                  <c:v>16:49:24</c:v>
                </c:pt>
                <c:pt idx="6394">
                  <c:v>16:49:25</c:v>
                </c:pt>
                <c:pt idx="6395">
                  <c:v>16:49:26</c:v>
                </c:pt>
                <c:pt idx="6396">
                  <c:v>16:49:27</c:v>
                </c:pt>
                <c:pt idx="6397">
                  <c:v>16:49:28</c:v>
                </c:pt>
                <c:pt idx="6398">
                  <c:v>16:49:29</c:v>
                </c:pt>
                <c:pt idx="6399">
                  <c:v>16:49:30</c:v>
                </c:pt>
                <c:pt idx="6400">
                  <c:v>16:49:31</c:v>
                </c:pt>
                <c:pt idx="6401">
                  <c:v>16:49:32</c:v>
                </c:pt>
                <c:pt idx="6402">
                  <c:v>16:49:33</c:v>
                </c:pt>
                <c:pt idx="6403">
                  <c:v>16:49:34</c:v>
                </c:pt>
                <c:pt idx="6404">
                  <c:v>16:49:35</c:v>
                </c:pt>
                <c:pt idx="6405">
                  <c:v>16:49:36</c:v>
                </c:pt>
                <c:pt idx="6406">
                  <c:v>16:49:37</c:v>
                </c:pt>
                <c:pt idx="6407">
                  <c:v>16:49:38</c:v>
                </c:pt>
                <c:pt idx="6408">
                  <c:v>16:49:39</c:v>
                </c:pt>
                <c:pt idx="6409">
                  <c:v>16:49:40</c:v>
                </c:pt>
                <c:pt idx="6410">
                  <c:v>16:49:41</c:v>
                </c:pt>
                <c:pt idx="6411">
                  <c:v>16:49:42</c:v>
                </c:pt>
                <c:pt idx="6412">
                  <c:v>16:49:43</c:v>
                </c:pt>
                <c:pt idx="6413">
                  <c:v>16:49:44</c:v>
                </c:pt>
                <c:pt idx="6414">
                  <c:v>16:49:45</c:v>
                </c:pt>
                <c:pt idx="6415">
                  <c:v>16:49:46</c:v>
                </c:pt>
                <c:pt idx="6416">
                  <c:v>16:49:47</c:v>
                </c:pt>
                <c:pt idx="6417">
                  <c:v>16:49:48</c:v>
                </c:pt>
                <c:pt idx="6418">
                  <c:v>16:49:49</c:v>
                </c:pt>
                <c:pt idx="6419">
                  <c:v>16:49:50</c:v>
                </c:pt>
                <c:pt idx="6420">
                  <c:v>16:49:51</c:v>
                </c:pt>
                <c:pt idx="6421">
                  <c:v>16:49:52</c:v>
                </c:pt>
                <c:pt idx="6422">
                  <c:v>16:49:53</c:v>
                </c:pt>
                <c:pt idx="6423">
                  <c:v>16:49:54</c:v>
                </c:pt>
                <c:pt idx="6424">
                  <c:v>16:49:55</c:v>
                </c:pt>
                <c:pt idx="6425">
                  <c:v>16:49:56</c:v>
                </c:pt>
                <c:pt idx="6426">
                  <c:v>16:49:57</c:v>
                </c:pt>
                <c:pt idx="6427">
                  <c:v>16:49:58</c:v>
                </c:pt>
                <c:pt idx="6428">
                  <c:v>16:49:59</c:v>
                </c:pt>
                <c:pt idx="6429">
                  <c:v>16:50:00</c:v>
                </c:pt>
                <c:pt idx="6430">
                  <c:v>16:50:01</c:v>
                </c:pt>
                <c:pt idx="6431">
                  <c:v>16:50:02</c:v>
                </c:pt>
                <c:pt idx="6432">
                  <c:v>16:50:03</c:v>
                </c:pt>
                <c:pt idx="6433">
                  <c:v>16:50:04</c:v>
                </c:pt>
                <c:pt idx="6434">
                  <c:v>16:50:05</c:v>
                </c:pt>
                <c:pt idx="6435">
                  <c:v>16:50:06</c:v>
                </c:pt>
                <c:pt idx="6436">
                  <c:v>16:50:07</c:v>
                </c:pt>
                <c:pt idx="6437">
                  <c:v>16:50:08</c:v>
                </c:pt>
                <c:pt idx="6438">
                  <c:v>16:50:09</c:v>
                </c:pt>
                <c:pt idx="6439">
                  <c:v>16:50:10</c:v>
                </c:pt>
                <c:pt idx="6440">
                  <c:v>16:50:11</c:v>
                </c:pt>
                <c:pt idx="6441">
                  <c:v>16:50:12</c:v>
                </c:pt>
                <c:pt idx="6442">
                  <c:v>16:50:13</c:v>
                </c:pt>
                <c:pt idx="6443">
                  <c:v>16:50:14</c:v>
                </c:pt>
                <c:pt idx="6444">
                  <c:v>16:50:15</c:v>
                </c:pt>
                <c:pt idx="6445">
                  <c:v>16:50:16</c:v>
                </c:pt>
                <c:pt idx="6446">
                  <c:v>16:50:17</c:v>
                </c:pt>
                <c:pt idx="6447">
                  <c:v>16:50:18</c:v>
                </c:pt>
                <c:pt idx="6448">
                  <c:v>16:50:19</c:v>
                </c:pt>
                <c:pt idx="6449">
                  <c:v>16:50:20</c:v>
                </c:pt>
                <c:pt idx="6450">
                  <c:v>16:50:21</c:v>
                </c:pt>
                <c:pt idx="6451">
                  <c:v>16:50:22</c:v>
                </c:pt>
                <c:pt idx="6452">
                  <c:v>16:50:23</c:v>
                </c:pt>
                <c:pt idx="6453">
                  <c:v>16:50:24</c:v>
                </c:pt>
                <c:pt idx="6454">
                  <c:v>16:50:25</c:v>
                </c:pt>
                <c:pt idx="6455">
                  <c:v>16:50:26</c:v>
                </c:pt>
                <c:pt idx="6456">
                  <c:v>16:50:27</c:v>
                </c:pt>
                <c:pt idx="6457">
                  <c:v>16:50:28</c:v>
                </c:pt>
                <c:pt idx="6458">
                  <c:v>16:50:29</c:v>
                </c:pt>
                <c:pt idx="6459">
                  <c:v>16:50:30</c:v>
                </c:pt>
                <c:pt idx="6460">
                  <c:v>16:50:31</c:v>
                </c:pt>
                <c:pt idx="6461">
                  <c:v>16:50:32</c:v>
                </c:pt>
                <c:pt idx="6462">
                  <c:v>16:50:33</c:v>
                </c:pt>
                <c:pt idx="6463">
                  <c:v>16:50:34</c:v>
                </c:pt>
                <c:pt idx="6464">
                  <c:v>16:50:35</c:v>
                </c:pt>
                <c:pt idx="6465">
                  <c:v>16:50:36</c:v>
                </c:pt>
                <c:pt idx="6466">
                  <c:v>16:50:37</c:v>
                </c:pt>
                <c:pt idx="6467">
                  <c:v>16:50:38</c:v>
                </c:pt>
                <c:pt idx="6468">
                  <c:v>16:50:39</c:v>
                </c:pt>
                <c:pt idx="6469">
                  <c:v>16:50:40</c:v>
                </c:pt>
                <c:pt idx="6470">
                  <c:v>16:50:41</c:v>
                </c:pt>
                <c:pt idx="6471">
                  <c:v>16:50:42</c:v>
                </c:pt>
                <c:pt idx="6472">
                  <c:v>16:50:43</c:v>
                </c:pt>
                <c:pt idx="6473">
                  <c:v>16:50:44</c:v>
                </c:pt>
                <c:pt idx="6474">
                  <c:v>16:50:45</c:v>
                </c:pt>
                <c:pt idx="6475">
                  <c:v>16:50:46</c:v>
                </c:pt>
                <c:pt idx="6476">
                  <c:v>16:50:47</c:v>
                </c:pt>
                <c:pt idx="6477">
                  <c:v>16:50:48</c:v>
                </c:pt>
                <c:pt idx="6478">
                  <c:v>16:50:49</c:v>
                </c:pt>
                <c:pt idx="6479">
                  <c:v>16:50:50</c:v>
                </c:pt>
                <c:pt idx="6480">
                  <c:v>16:50:51</c:v>
                </c:pt>
                <c:pt idx="6481">
                  <c:v>16:50:52</c:v>
                </c:pt>
                <c:pt idx="6482">
                  <c:v>16:50:53</c:v>
                </c:pt>
                <c:pt idx="6483">
                  <c:v>16:50:54</c:v>
                </c:pt>
                <c:pt idx="6484">
                  <c:v>16:50:55</c:v>
                </c:pt>
                <c:pt idx="6485">
                  <c:v>16:50:56</c:v>
                </c:pt>
                <c:pt idx="6486">
                  <c:v>16:50:57</c:v>
                </c:pt>
                <c:pt idx="6487">
                  <c:v>16:50:58</c:v>
                </c:pt>
                <c:pt idx="6488">
                  <c:v>16:50:59</c:v>
                </c:pt>
                <c:pt idx="6489">
                  <c:v>16:51:00</c:v>
                </c:pt>
                <c:pt idx="6490">
                  <c:v>16:51:01</c:v>
                </c:pt>
                <c:pt idx="6491">
                  <c:v>16:51:02</c:v>
                </c:pt>
                <c:pt idx="6492">
                  <c:v>16:51:03</c:v>
                </c:pt>
                <c:pt idx="6493">
                  <c:v>16:51:04</c:v>
                </c:pt>
                <c:pt idx="6494">
                  <c:v>16:51:05</c:v>
                </c:pt>
                <c:pt idx="6495">
                  <c:v>16:51:06</c:v>
                </c:pt>
                <c:pt idx="6496">
                  <c:v>16:51:07</c:v>
                </c:pt>
                <c:pt idx="6497">
                  <c:v>16:51:08</c:v>
                </c:pt>
                <c:pt idx="6498">
                  <c:v>16:51:09</c:v>
                </c:pt>
                <c:pt idx="6499">
                  <c:v>16:51:10</c:v>
                </c:pt>
                <c:pt idx="6500">
                  <c:v>16:51:11</c:v>
                </c:pt>
                <c:pt idx="6501">
                  <c:v>16:51:12</c:v>
                </c:pt>
                <c:pt idx="6502">
                  <c:v>16:51:13</c:v>
                </c:pt>
                <c:pt idx="6503">
                  <c:v>16:51:14</c:v>
                </c:pt>
                <c:pt idx="6504">
                  <c:v>16:51:15</c:v>
                </c:pt>
                <c:pt idx="6505">
                  <c:v>16:51:16</c:v>
                </c:pt>
                <c:pt idx="6506">
                  <c:v>16:51:17</c:v>
                </c:pt>
                <c:pt idx="6507">
                  <c:v>16:51:18</c:v>
                </c:pt>
                <c:pt idx="6508">
                  <c:v>16:51:19</c:v>
                </c:pt>
                <c:pt idx="6509">
                  <c:v>16:51:20</c:v>
                </c:pt>
                <c:pt idx="6510">
                  <c:v>16:51:21</c:v>
                </c:pt>
                <c:pt idx="6511">
                  <c:v>16:51:22</c:v>
                </c:pt>
                <c:pt idx="6512">
                  <c:v>16:51:23</c:v>
                </c:pt>
                <c:pt idx="6513">
                  <c:v>16:51:24</c:v>
                </c:pt>
                <c:pt idx="6514">
                  <c:v>16:51:25</c:v>
                </c:pt>
                <c:pt idx="6515">
                  <c:v>16:51:26</c:v>
                </c:pt>
                <c:pt idx="6516">
                  <c:v>16:51:27</c:v>
                </c:pt>
                <c:pt idx="6517">
                  <c:v>16:51:28</c:v>
                </c:pt>
                <c:pt idx="6518">
                  <c:v>16:51:29</c:v>
                </c:pt>
                <c:pt idx="6519">
                  <c:v>16:51:30</c:v>
                </c:pt>
                <c:pt idx="6520">
                  <c:v>16:51:31</c:v>
                </c:pt>
                <c:pt idx="6521">
                  <c:v>16:51:32</c:v>
                </c:pt>
                <c:pt idx="6522">
                  <c:v>16:51:33</c:v>
                </c:pt>
                <c:pt idx="6523">
                  <c:v>16:51:34</c:v>
                </c:pt>
                <c:pt idx="6524">
                  <c:v>16:51:35</c:v>
                </c:pt>
                <c:pt idx="6525">
                  <c:v>16:51:36</c:v>
                </c:pt>
                <c:pt idx="6526">
                  <c:v>16:51:37</c:v>
                </c:pt>
                <c:pt idx="6527">
                  <c:v>16:51:38</c:v>
                </c:pt>
                <c:pt idx="6528">
                  <c:v>16:51:39</c:v>
                </c:pt>
                <c:pt idx="6529">
                  <c:v>16:51:40</c:v>
                </c:pt>
                <c:pt idx="6530">
                  <c:v>16:51:41</c:v>
                </c:pt>
                <c:pt idx="6531">
                  <c:v>16:51:42</c:v>
                </c:pt>
                <c:pt idx="6532">
                  <c:v>16:51:43</c:v>
                </c:pt>
                <c:pt idx="6533">
                  <c:v>16:51:44</c:v>
                </c:pt>
                <c:pt idx="6534">
                  <c:v>16:51:45</c:v>
                </c:pt>
                <c:pt idx="6535">
                  <c:v>16:51:46</c:v>
                </c:pt>
                <c:pt idx="6536">
                  <c:v>16:51:47</c:v>
                </c:pt>
                <c:pt idx="6537">
                  <c:v>16:51:48</c:v>
                </c:pt>
                <c:pt idx="6538">
                  <c:v>16:51:49</c:v>
                </c:pt>
                <c:pt idx="6539">
                  <c:v>16:51:50</c:v>
                </c:pt>
                <c:pt idx="6540">
                  <c:v>16:51:51</c:v>
                </c:pt>
                <c:pt idx="6541">
                  <c:v>16:51:52</c:v>
                </c:pt>
                <c:pt idx="6542">
                  <c:v>16:51:53</c:v>
                </c:pt>
                <c:pt idx="6543">
                  <c:v>16:51:54</c:v>
                </c:pt>
                <c:pt idx="6544">
                  <c:v>16:51:55</c:v>
                </c:pt>
                <c:pt idx="6545">
                  <c:v>16:51:56</c:v>
                </c:pt>
                <c:pt idx="6546">
                  <c:v>16:51:57</c:v>
                </c:pt>
                <c:pt idx="6547">
                  <c:v>16:51:58</c:v>
                </c:pt>
                <c:pt idx="6548">
                  <c:v>16:51:59</c:v>
                </c:pt>
                <c:pt idx="6549">
                  <c:v>16:52:00</c:v>
                </c:pt>
                <c:pt idx="6550">
                  <c:v>16:52:01</c:v>
                </c:pt>
                <c:pt idx="6551">
                  <c:v>16:52:02</c:v>
                </c:pt>
                <c:pt idx="6552">
                  <c:v>16:52:03</c:v>
                </c:pt>
                <c:pt idx="6553">
                  <c:v>16:52:04</c:v>
                </c:pt>
                <c:pt idx="6554">
                  <c:v>16:52:05</c:v>
                </c:pt>
                <c:pt idx="6555">
                  <c:v>16:52:06</c:v>
                </c:pt>
                <c:pt idx="6556">
                  <c:v>16:52:07</c:v>
                </c:pt>
                <c:pt idx="6557">
                  <c:v>16:52:08</c:v>
                </c:pt>
                <c:pt idx="6558">
                  <c:v>16:52:09</c:v>
                </c:pt>
                <c:pt idx="6559">
                  <c:v>16:52:10</c:v>
                </c:pt>
                <c:pt idx="6560">
                  <c:v>16:52:11</c:v>
                </c:pt>
                <c:pt idx="6561">
                  <c:v>16:52:12</c:v>
                </c:pt>
                <c:pt idx="6562">
                  <c:v>16:52:13</c:v>
                </c:pt>
                <c:pt idx="6563">
                  <c:v>16:52:14</c:v>
                </c:pt>
                <c:pt idx="6564">
                  <c:v>16:52:15</c:v>
                </c:pt>
                <c:pt idx="6565">
                  <c:v>16:52:16</c:v>
                </c:pt>
                <c:pt idx="6566">
                  <c:v>16:52:17</c:v>
                </c:pt>
                <c:pt idx="6567">
                  <c:v>16:52:18</c:v>
                </c:pt>
                <c:pt idx="6568">
                  <c:v>16:52:19</c:v>
                </c:pt>
                <c:pt idx="6569">
                  <c:v>16:52:20</c:v>
                </c:pt>
                <c:pt idx="6570">
                  <c:v>16:52:21</c:v>
                </c:pt>
                <c:pt idx="6571">
                  <c:v>16:52:22</c:v>
                </c:pt>
                <c:pt idx="6572">
                  <c:v>16:52:23</c:v>
                </c:pt>
                <c:pt idx="6573">
                  <c:v>16:52:24</c:v>
                </c:pt>
                <c:pt idx="6574">
                  <c:v>16:52:25</c:v>
                </c:pt>
                <c:pt idx="6575">
                  <c:v>16:52:26</c:v>
                </c:pt>
                <c:pt idx="6576">
                  <c:v>16:52:27</c:v>
                </c:pt>
                <c:pt idx="6577">
                  <c:v>16:52:28</c:v>
                </c:pt>
                <c:pt idx="6578">
                  <c:v>16:52:29</c:v>
                </c:pt>
                <c:pt idx="6579">
                  <c:v>16:52:30</c:v>
                </c:pt>
                <c:pt idx="6580">
                  <c:v>16:52:31</c:v>
                </c:pt>
                <c:pt idx="6581">
                  <c:v>16:52:32</c:v>
                </c:pt>
                <c:pt idx="6582">
                  <c:v>16:52:33</c:v>
                </c:pt>
                <c:pt idx="6583">
                  <c:v>16:52:34</c:v>
                </c:pt>
                <c:pt idx="6584">
                  <c:v>16:52:35</c:v>
                </c:pt>
                <c:pt idx="6585">
                  <c:v>16:52:36</c:v>
                </c:pt>
                <c:pt idx="6586">
                  <c:v>16:52:37</c:v>
                </c:pt>
                <c:pt idx="6587">
                  <c:v>16:52:38</c:v>
                </c:pt>
                <c:pt idx="6588">
                  <c:v>16:52:39</c:v>
                </c:pt>
                <c:pt idx="6589">
                  <c:v>16:52:40</c:v>
                </c:pt>
                <c:pt idx="6590">
                  <c:v>16:52:41</c:v>
                </c:pt>
                <c:pt idx="6591">
                  <c:v>16:52:42</c:v>
                </c:pt>
                <c:pt idx="6592">
                  <c:v>16:52:43</c:v>
                </c:pt>
                <c:pt idx="6593">
                  <c:v>16:52:44</c:v>
                </c:pt>
                <c:pt idx="6594">
                  <c:v>16:52:45</c:v>
                </c:pt>
                <c:pt idx="6595">
                  <c:v>16:52:46</c:v>
                </c:pt>
                <c:pt idx="6596">
                  <c:v>16:52:47</c:v>
                </c:pt>
                <c:pt idx="6597">
                  <c:v>16:52:48</c:v>
                </c:pt>
                <c:pt idx="6598">
                  <c:v>16:52:49</c:v>
                </c:pt>
                <c:pt idx="6599">
                  <c:v>16:52:50</c:v>
                </c:pt>
                <c:pt idx="6600">
                  <c:v>16:52:51</c:v>
                </c:pt>
                <c:pt idx="6601">
                  <c:v>16:52:52</c:v>
                </c:pt>
                <c:pt idx="6602">
                  <c:v>16:52:53</c:v>
                </c:pt>
                <c:pt idx="6603">
                  <c:v>16:52:54</c:v>
                </c:pt>
                <c:pt idx="6604">
                  <c:v>16:52:55</c:v>
                </c:pt>
                <c:pt idx="6605">
                  <c:v>16:52:56</c:v>
                </c:pt>
                <c:pt idx="6606">
                  <c:v>16:52:57</c:v>
                </c:pt>
                <c:pt idx="6607">
                  <c:v>16:52:58</c:v>
                </c:pt>
                <c:pt idx="6608">
                  <c:v>16:52:59</c:v>
                </c:pt>
                <c:pt idx="6609">
                  <c:v>16:53:00</c:v>
                </c:pt>
                <c:pt idx="6610">
                  <c:v>16:53:01</c:v>
                </c:pt>
                <c:pt idx="6611">
                  <c:v>16:53:02</c:v>
                </c:pt>
                <c:pt idx="6612">
                  <c:v>16:53:03</c:v>
                </c:pt>
                <c:pt idx="6613">
                  <c:v>16:53:04</c:v>
                </c:pt>
                <c:pt idx="6614">
                  <c:v>16:53:05</c:v>
                </c:pt>
                <c:pt idx="6615">
                  <c:v>16:53:06</c:v>
                </c:pt>
                <c:pt idx="6616">
                  <c:v>16:53:07</c:v>
                </c:pt>
                <c:pt idx="6617">
                  <c:v>16:53:08</c:v>
                </c:pt>
                <c:pt idx="6618">
                  <c:v>16:53:09</c:v>
                </c:pt>
                <c:pt idx="6619">
                  <c:v>16:53:10</c:v>
                </c:pt>
                <c:pt idx="6620">
                  <c:v>16:53:11</c:v>
                </c:pt>
                <c:pt idx="6621">
                  <c:v>16:53:12</c:v>
                </c:pt>
                <c:pt idx="6622">
                  <c:v>16:53:13</c:v>
                </c:pt>
                <c:pt idx="6623">
                  <c:v>16:53:14</c:v>
                </c:pt>
                <c:pt idx="6624">
                  <c:v>16:53:15</c:v>
                </c:pt>
                <c:pt idx="6625">
                  <c:v>16:53:16</c:v>
                </c:pt>
                <c:pt idx="6626">
                  <c:v>16:53:17</c:v>
                </c:pt>
                <c:pt idx="6627">
                  <c:v>16:53:18</c:v>
                </c:pt>
                <c:pt idx="6628">
                  <c:v>16:53:19</c:v>
                </c:pt>
                <c:pt idx="6629">
                  <c:v>16:53:20</c:v>
                </c:pt>
                <c:pt idx="6630">
                  <c:v>16:53:21</c:v>
                </c:pt>
                <c:pt idx="6631">
                  <c:v>16:53:22</c:v>
                </c:pt>
                <c:pt idx="6632">
                  <c:v>16:53:23</c:v>
                </c:pt>
                <c:pt idx="6633">
                  <c:v>16:53:24</c:v>
                </c:pt>
                <c:pt idx="6634">
                  <c:v>16:53:25</c:v>
                </c:pt>
                <c:pt idx="6635">
                  <c:v>16:53:26</c:v>
                </c:pt>
                <c:pt idx="6636">
                  <c:v>16:53:27</c:v>
                </c:pt>
                <c:pt idx="6637">
                  <c:v>16:53:28</c:v>
                </c:pt>
                <c:pt idx="6638">
                  <c:v>16:53:29</c:v>
                </c:pt>
                <c:pt idx="6639">
                  <c:v>16:53:30</c:v>
                </c:pt>
                <c:pt idx="6640">
                  <c:v>16:53:31</c:v>
                </c:pt>
                <c:pt idx="6641">
                  <c:v>16:53:32</c:v>
                </c:pt>
                <c:pt idx="6642">
                  <c:v>16:53:33</c:v>
                </c:pt>
                <c:pt idx="6643">
                  <c:v>16:53:34</c:v>
                </c:pt>
                <c:pt idx="6644">
                  <c:v>16:53:35</c:v>
                </c:pt>
                <c:pt idx="6645">
                  <c:v>16:53:36</c:v>
                </c:pt>
                <c:pt idx="6646">
                  <c:v>16:53:37</c:v>
                </c:pt>
                <c:pt idx="6647">
                  <c:v>16:53:38</c:v>
                </c:pt>
                <c:pt idx="6648">
                  <c:v>16:53:39</c:v>
                </c:pt>
                <c:pt idx="6649">
                  <c:v>16:53:40</c:v>
                </c:pt>
                <c:pt idx="6650">
                  <c:v>16:53:41</c:v>
                </c:pt>
                <c:pt idx="6651">
                  <c:v>16:53:42</c:v>
                </c:pt>
                <c:pt idx="6652">
                  <c:v>16:53:43</c:v>
                </c:pt>
                <c:pt idx="6653">
                  <c:v>16:53:44</c:v>
                </c:pt>
                <c:pt idx="6654">
                  <c:v>16:53:45</c:v>
                </c:pt>
                <c:pt idx="6655">
                  <c:v>16:53:46</c:v>
                </c:pt>
                <c:pt idx="6656">
                  <c:v>16:53:47</c:v>
                </c:pt>
                <c:pt idx="6657">
                  <c:v>16:53:48</c:v>
                </c:pt>
                <c:pt idx="6658">
                  <c:v>16:53:49</c:v>
                </c:pt>
                <c:pt idx="6659">
                  <c:v>16:53:50</c:v>
                </c:pt>
                <c:pt idx="6660">
                  <c:v>16:53:51</c:v>
                </c:pt>
                <c:pt idx="6661">
                  <c:v>16:53:52</c:v>
                </c:pt>
                <c:pt idx="6662">
                  <c:v>16:53:53</c:v>
                </c:pt>
                <c:pt idx="6663">
                  <c:v>16:53:54</c:v>
                </c:pt>
                <c:pt idx="6664">
                  <c:v>16:53:55</c:v>
                </c:pt>
                <c:pt idx="6665">
                  <c:v>16:53:56</c:v>
                </c:pt>
                <c:pt idx="6666">
                  <c:v>16:53:57</c:v>
                </c:pt>
                <c:pt idx="6667">
                  <c:v>16:53:58</c:v>
                </c:pt>
                <c:pt idx="6668">
                  <c:v>16:53:59</c:v>
                </c:pt>
                <c:pt idx="6669">
                  <c:v>16:54:00</c:v>
                </c:pt>
                <c:pt idx="6670">
                  <c:v>16:54:01</c:v>
                </c:pt>
                <c:pt idx="6671">
                  <c:v>16:54:02</c:v>
                </c:pt>
                <c:pt idx="6672">
                  <c:v>16:54:03</c:v>
                </c:pt>
                <c:pt idx="6673">
                  <c:v>16:54:04</c:v>
                </c:pt>
                <c:pt idx="6674">
                  <c:v>16:54:05</c:v>
                </c:pt>
                <c:pt idx="6675">
                  <c:v>16:54:06</c:v>
                </c:pt>
                <c:pt idx="6676">
                  <c:v>16:54:07</c:v>
                </c:pt>
                <c:pt idx="6677">
                  <c:v>16:54:08</c:v>
                </c:pt>
                <c:pt idx="6678">
                  <c:v>16:54:09</c:v>
                </c:pt>
                <c:pt idx="6679">
                  <c:v>16:54:10</c:v>
                </c:pt>
                <c:pt idx="6680">
                  <c:v>16:54:11</c:v>
                </c:pt>
                <c:pt idx="6681">
                  <c:v>16:54:12</c:v>
                </c:pt>
                <c:pt idx="6682">
                  <c:v>16:54:13</c:v>
                </c:pt>
                <c:pt idx="6683">
                  <c:v>16:54:14</c:v>
                </c:pt>
                <c:pt idx="6684">
                  <c:v>16:54:15</c:v>
                </c:pt>
                <c:pt idx="6685">
                  <c:v>16:54:16</c:v>
                </c:pt>
                <c:pt idx="6686">
                  <c:v>16:54:17</c:v>
                </c:pt>
                <c:pt idx="6687">
                  <c:v>16:54:18</c:v>
                </c:pt>
                <c:pt idx="6688">
                  <c:v>16:54:19</c:v>
                </c:pt>
                <c:pt idx="6689">
                  <c:v>16:54:20</c:v>
                </c:pt>
                <c:pt idx="6690">
                  <c:v>16:54:21</c:v>
                </c:pt>
                <c:pt idx="6691">
                  <c:v>16:54:22</c:v>
                </c:pt>
                <c:pt idx="6692">
                  <c:v>16:54:23</c:v>
                </c:pt>
                <c:pt idx="6693">
                  <c:v>16:54:24</c:v>
                </c:pt>
                <c:pt idx="6694">
                  <c:v>16:54:25</c:v>
                </c:pt>
                <c:pt idx="6695">
                  <c:v>16:54:26</c:v>
                </c:pt>
                <c:pt idx="6696">
                  <c:v>16:54:27</c:v>
                </c:pt>
                <c:pt idx="6697">
                  <c:v>16:54:28</c:v>
                </c:pt>
                <c:pt idx="6698">
                  <c:v>16:54:29</c:v>
                </c:pt>
                <c:pt idx="6699">
                  <c:v>16:54:30</c:v>
                </c:pt>
                <c:pt idx="6700">
                  <c:v>16:54:31</c:v>
                </c:pt>
                <c:pt idx="6701">
                  <c:v>16:54:32</c:v>
                </c:pt>
                <c:pt idx="6702">
                  <c:v>16:54:33</c:v>
                </c:pt>
                <c:pt idx="6703">
                  <c:v>16:54:34</c:v>
                </c:pt>
                <c:pt idx="6704">
                  <c:v>16:54:35</c:v>
                </c:pt>
                <c:pt idx="6705">
                  <c:v>16:54:36</c:v>
                </c:pt>
                <c:pt idx="6706">
                  <c:v>16:54:37</c:v>
                </c:pt>
                <c:pt idx="6707">
                  <c:v>16:54:38</c:v>
                </c:pt>
                <c:pt idx="6708">
                  <c:v>16:54:39</c:v>
                </c:pt>
                <c:pt idx="6709">
                  <c:v>16:54:40</c:v>
                </c:pt>
                <c:pt idx="6710">
                  <c:v>16:54:41</c:v>
                </c:pt>
                <c:pt idx="6711">
                  <c:v>16:54:42</c:v>
                </c:pt>
                <c:pt idx="6712">
                  <c:v>16:54:43</c:v>
                </c:pt>
                <c:pt idx="6713">
                  <c:v>16:54:44</c:v>
                </c:pt>
                <c:pt idx="6714">
                  <c:v>16:54:45</c:v>
                </c:pt>
                <c:pt idx="6715">
                  <c:v>16:54:46</c:v>
                </c:pt>
                <c:pt idx="6716">
                  <c:v>16:54:47</c:v>
                </c:pt>
                <c:pt idx="6717">
                  <c:v>16:54:48</c:v>
                </c:pt>
                <c:pt idx="6718">
                  <c:v>16:54:49</c:v>
                </c:pt>
                <c:pt idx="6719">
                  <c:v>16:54:50</c:v>
                </c:pt>
                <c:pt idx="6720">
                  <c:v>16:54:51</c:v>
                </c:pt>
                <c:pt idx="6721">
                  <c:v>16:54:52</c:v>
                </c:pt>
                <c:pt idx="6722">
                  <c:v>16:54:53</c:v>
                </c:pt>
                <c:pt idx="6723">
                  <c:v>16:54:54</c:v>
                </c:pt>
                <c:pt idx="6724">
                  <c:v>16:54:55</c:v>
                </c:pt>
                <c:pt idx="6725">
                  <c:v>16:54:56</c:v>
                </c:pt>
                <c:pt idx="6726">
                  <c:v>16:54:57</c:v>
                </c:pt>
                <c:pt idx="6727">
                  <c:v>16:54:58</c:v>
                </c:pt>
                <c:pt idx="6728">
                  <c:v>16:54:59</c:v>
                </c:pt>
                <c:pt idx="6729">
                  <c:v>16:55:00</c:v>
                </c:pt>
                <c:pt idx="6730">
                  <c:v>16:55:01</c:v>
                </c:pt>
                <c:pt idx="6731">
                  <c:v>16:55:02</c:v>
                </c:pt>
                <c:pt idx="6732">
                  <c:v>16:55:03</c:v>
                </c:pt>
                <c:pt idx="6733">
                  <c:v>16:55:04</c:v>
                </c:pt>
                <c:pt idx="6734">
                  <c:v>16:55:05</c:v>
                </c:pt>
                <c:pt idx="6735">
                  <c:v>16:55:06</c:v>
                </c:pt>
                <c:pt idx="6736">
                  <c:v>16:55:07</c:v>
                </c:pt>
                <c:pt idx="6737">
                  <c:v>16:55:08</c:v>
                </c:pt>
                <c:pt idx="6738">
                  <c:v>16:55:09</c:v>
                </c:pt>
                <c:pt idx="6739">
                  <c:v>16:55:10</c:v>
                </c:pt>
                <c:pt idx="6740">
                  <c:v>16:55:11</c:v>
                </c:pt>
                <c:pt idx="6741">
                  <c:v>16:55:12</c:v>
                </c:pt>
                <c:pt idx="6742">
                  <c:v>16:55:13</c:v>
                </c:pt>
                <c:pt idx="6743">
                  <c:v>16:55:14</c:v>
                </c:pt>
                <c:pt idx="6744">
                  <c:v>16:55:15</c:v>
                </c:pt>
                <c:pt idx="6745">
                  <c:v>16:55:16</c:v>
                </c:pt>
                <c:pt idx="6746">
                  <c:v>16:55:17</c:v>
                </c:pt>
                <c:pt idx="6747">
                  <c:v>16:55:18</c:v>
                </c:pt>
                <c:pt idx="6748">
                  <c:v>16:55:19</c:v>
                </c:pt>
                <c:pt idx="6749">
                  <c:v>16:55:20</c:v>
                </c:pt>
                <c:pt idx="6750">
                  <c:v>16:55:21</c:v>
                </c:pt>
                <c:pt idx="6751">
                  <c:v>16:55:22</c:v>
                </c:pt>
                <c:pt idx="6752">
                  <c:v>16:55:23</c:v>
                </c:pt>
                <c:pt idx="6753">
                  <c:v>16:55:24</c:v>
                </c:pt>
                <c:pt idx="6754">
                  <c:v>16:55:25</c:v>
                </c:pt>
                <c:pt idx="6755">
                  <c:v>16:55:26</c:v>
                </c:pt>
                <c:pt idx="6756">
                  <c:v>16:55:27</c:v>
                </c:pt>
                <c:pt idx="6757">
                  <c:v>16:55:28</c:v>
                </c:pt>
                <c:pt idx="6758">
                  <c:v>16:55:29</c:v>
                </c:pt>
                <c:pt idx="6759">
                  <c:v>16:55:30</c:v>
                </c:pt>
                <c:pt idx="6760">
                  <c:v>16:55:31</c:v>
                </c:pt>
                <c:pt idx="6761">
                  <c:v>16:55:32</c:v>
                </c:pt>
                <c:pt idx="6762">
                  <c:v>16:55:33</c:v>
                </c:pt>
                <c:pt idx="6763">
                  <c:v>16:55:34</c:v>
                </c:pt>
                <c:pt idx="6764">
                  <c:v>16:55:35</c:v>
                </c:pt>
                <c:pt idx="6765">
                  <c:v>16:55:36</c:v>
                </c:pt>
                <c:pt idx="6766">
                  <c:v>16:55:37</c:v>
                </c:pt>
                <c:pt idx="6767">
                  <c:v>16:55:38</c:v>
                </c:pt>
                <c:pt idx="6768">
                  <c:v>16:55:39</c:v>
                </c:pt>
                <c:pt idx="6769">
                  <c:v>16:55:40</c:v>
                </c:pt>
                <c:pt idx="6770">
                  <c:v>16:55:41</c:v>
                </c:pt>
                <c:pt idx="6771">
                  <c:v>16:55:42</c:v>
                </c:pt>
                <c:pt idx="6772">
                  <c:v>16:55:43</c:v>
                </c:pt>
                <c:pt idx="6773">
                  <c:v>16:55:44</c:v>
                </c:pt>
                <c:pt idx="6774">
                  <c:v>16:55:45</c:v>
                </c:pt>
                <c:pt idx="6775">
                  <c:v>16:55:46</c:v>
                </c:pt>
                <c:pt idx="6776">
                  <c:v>16:55:47</c:v>
                </c:pt>
                <c:pt idx="6777">
                  <c:v>16:55:48</c:v>
                </c:pt>
                <c:pt idx="6778">
                  <c:v>16:55:49</c:v>
                </c:pt>
                <c:pt idx="6779">
                  <c:v>16:55:50</c:v>
                </c:pt>
                <c:pt idx="6780">
                  <c:v>16:55:51</c:v>
                </c:pt>
                <c:pt idx="6781">
                  <c:v>16:55:52</c:v>
                </c:pt>
                <c:pt idx="6782">
                  <c:v>16:55:53</c:v>
                </c:pt>
                <c:pt idx="6783">
                  <c:v>16:55:54</c:v>
                </c:pt>
                <c:pt idx="6784">
                  <c:v>16:55:55</c:v>
                </c:pt>
                <c:pt idx="6785">
                  <c:v>16:55:56</c:v>
                </c:pt>
                <c:pt idx="6786">
                  <c:v>16:55:57</c:v>
                </c:pt>
                <c:pt idx="6787">
                  <c:v>16:55:58</c:v>
                </c:pt>
                <c:pt idx="6788">
                  <c:v>16:55:59</c:v>
                </c:pt>
                <c:pt idx="6789">
                  <c:v>16:56:00</c:v>
                </c:pt>
                <c:pt idx="6790">
                  <c:v>16:56:01</c:v>
                </c:pt>
                <c:pt idx="6791">
                  <c:v>16:56:02</c:v>
                </c:pt>
                <c:pt idx="6792">
                  <c:v>16:56:03</c:v>
                </c:pt>
                <c:pt idx="6793">
                  <c:v>16:56:04</c:v>
                </c:pt>
                <c:pt idx="6794">
                  <c:v>16:56:05</c:v>
                </c:pt>
                <c:pt idx="6795">
                  <c:v>16:56:06</c:v>
                </c:pt>
                <c:pt idx="6796">
                  <c:v>16:56:07</c:v>
                </c:pt>
                <c:pt idx="6797">
                  <c:v>16:56:08</c:v>
                </c:pt>
                <c:pt idx="6798">
                  <c:v>16:56:09</c:v>
                </c:pt>
                <c:pt idx="6799">
                  <c:v>16:56:10</c:v>
                </c:pt>
                <c:pt idx="6800">
                  <c:v>16:56:11</c:v>
                </c:pt>
                <c:pt idx="6801">
                  <c:v>16:56:12</c:v>
                </c:pt>
                <c:pt idx="6802">
                  <c:v>16:56:13</c:v>
                </c:pt>
                <c:pt idx="6803">
                  <c:v>16:56:14</c:v>
                </c:pt>
                <c:pt idx="6804">
                  <c:v>16:56:15</c:v>
                </c:pt>
                <c:pt idx="6805">
                  <c:v>16:56:16</c:v>
                </c:pt>
                <c:pt idx="6806">
                  <c:v>16:56:17</c:v>
                </c:pt>
                <c:pt idx="6807">
                  <c:v>16:56:18</c:v>
                </c:pt>
                <c:pt idx="6808">
                  <c:v>16:56:19</c:v>
                </c:pt>
                <c:pt idx="6809">
                  <c:v>16:56:20</c:v>
                </c:pt>
                <c:pt idx="6810">
                  <c:v>16:56:21</c:v>
                </c:pt>
                <c:pt idx="6811">
                  <c:v>16:56:22</c:v>
                </c:pt>
                <c:pt idx="6812">
                  <c:v>16:56:23</c:v>
                </c:pt>
                <c:pt idx="6813">
                  <c:v>16:56:24</c:v>
                </c:pt>
                <c:pt idx="6814">
                  <c:v>16:56:25</c:v>
                </c:pt>
                <c:pt idx="6815">
                  <c:v>16:56:26</c:v>
                </c:pt>
                <c:pt idx="6816">
                  <c:v>16:56:27</c:v>
                </c:pt>
                <c:pt idx="6817">
                  <c:v>16:56:28</c:v>
                </c:pt>
                <c:pt idx="6818">
                  <c:v>16:56:29</c:v>
                </c:pt>
                <c:pt idx="6819">
                  <c:v>16:56:30</c:v>
                </c:pt>
                <c:pt idx="6820">
                  <c:v>16:56:31</c:v>
                </c:pt>
                <c:pt idx="6821">
                  <c:v>16:56:32</c:v>
                </c:pt>
                <c:pt idx="6822">
                  <c:v>16:56:33</c:v>
                </c:pt>
                <c:pt idx="6823">
                  <c:v>16:56:34</c:v>
                </c:pt>
                <c:pt idx="6824">
                  <c:v>16:56:35</c:v>
                </c:pt>
                <c:pt idx="6825">
                  <c:v>16:56:36</c:v>
                </c:pt>
                <c:pt idx="6826">
                  <c:v>16:56:37</c:v>
                </c:pt>
                <c:pt idx="6827">
                  <c:v>16:56:38</c:v>
                </c:pt>
                <c:pt idx="6828">
                  <c:v>16:56:39</c:v>
                </c:pt>
                <c:pt idx="6829">
                  <c:v>16:56:40</c:v>
                </c:pt>
                <c:pt idx="6830">
                  <c:v>16:56:41</c:v>
                </c:pt>
                <c:pt idx="6831">
                  <c:v>16:56:42</c:v>
                </c:pt>
                <c:pt idx="6832">
                  <c:v>16:56:43</c:v>
                </c:pt>
                <c:pt idx="6833">
                  <c:v>16:56:44</c:v>
                </c:pt>
                <c:pt idx="6834">
                  <c:v>16:56:45</c:v>
                </c:pt>
                <c:pt idx="6835">
                  <c:v>16:56:46</c:v>
                </c:pt>
                <c:pt idx="6836">
                  <c:v>16:56:47</c:v>
                </c:pt>
                <c:pt idx="6837">
                  <c:v>16:56:48</c:v>
                </c:pt>
                <c:pt idx="6838">
                  <c:v>16:56:49</c:v>
                </c:pt>
                <c:pt idx="6839">
                  <c:v>16:56:50</c:v>
                </c:pt>
                <c:pt idx="6840">
                  <c:v>16:56:51</c:v>
                </c:pt>
                <c:pt idx="6841">
                  <c:v>16:56:52</c:v>
                </c:pt>
                <c:pt idx="6842">
                  <c:v>16:56:53</c:v>
                </c:pt>
                <c:pt idx="6843">
                  <c:v>16:56:54</c:v>
                </c:pt>
                <c:pt idx="6844">
                  <c:v>16:56:55</c:v>
                </c:pt>
                <c:pt idx="6845">
                  <c:v>16:56:56</c:v>
                </c:pt>
                <c:pt idx="6846">
                  <c:v>16:56:57</c:v>
                </c:pt>
                <c:pt idx="6847">
                  <c:v>16:56:58</c:v>
                </c:pt>
                <c:pt idx="6848">
                  <c:v>16:56:59</c:v>
                </c:pt>
                <c:pt idx="6849">
                  <c:v>16:57:00</c:v>
                </c:pt>
                <c:pt idx="6850">
                  <c:v>16:57:01</c:v>
                </c:pt>
                <c:pt idx="6851">
                  <c:v>16:57:02</c:v>
                </c:pt>
                <c:pt idx="6852">
                  <c:v>16:57:03</c:v>
                </c:pt>
                <c:pt idx="6853">
                  <c:v>16:57:04</c:v>
                </c:pt>
                <c:pt idx="6854">
                  <c:v>16:57:05</c:v>
                </c:pt>
                <c:pt idx="6855">
                  <c:v>16:57:06</c:v>
                </c:pt>
                <c:pt idx="6856">
                  <c:v>16:57:07</c:v>
                </c:pt>
                <c:pt idx="6857">
                  <c:v>16:57:08</c:v>
                </c:pt>
                <c:pt idx="6858">
                  <c:v>16:57:09</c:v>
                </c:pt>
                <c:pt idx="6859">
                  <c:v>16:57:10</c:v>
                </c:pt>
                <c:pt idx="6860">
                  <c:v>16:57:11</c:v>
                </c:pt>
                <c:pt idx="6861">
                  <c:v>16:57:12</c:v>
                </c:pt>
                <c:pt idx="6862">
                  <c:v>16:57:13</c:v>
                </c:pt>
                <c:pt idx="6863">
                  <c:v>16:57:14</c:v>
                </c:pt>
                <c:pt idx="6864">
                  <c:v>16:57:15</c:v>
                </c:pt>
                <c:pt idx="6865">
                  <c:v>16:57:16</c:v>
                </c:pt>
                <c:pt idx="6866">
                  <c:v>16:57:17</c:v>
                </c:pt>
                <c:pt idx="6867">
                  <c:v>16:57:18</c:v>
                </c:pt>
                <c:pt idx="6868">
                  <c:v>16:57:19</c:v>
                </c:pt>
                <c:pt idx="6869">
                  <c:v>16:57:20</c:v>
                </c:pt>
                <c:pt idx="6870">
                  <c:v>16:57:21</c:v>
                </c:pt>
                <c:pt idx="6871">
                  <c:v>16:57:22</c:v>
                </c:pt>
                <c:pt idx="6872">
                  <c:v>16:57:23</c:v>
                </c:pt>
                <c:pt idx="6873">
                  <c:v>16:57:24</c:v>
                </c:pt>
                <c:pt idx="6874">
                  <c:v>16:57:25</c:v>
                </c:pt>
                <c:pt idx="6875">
                  <c:v>16:57:26</c:v>
                </c:pt>
                <c:pt idx="6876">
                  <c:v>16:57:27</c:v>
                </c:pt>
                <c:pt idx="6877">
                  <c:v>16:57:28</c:v>
                </c:pt>
                <c:pt idx="6878">
                  <c:v>16:57:29</c:v>
                </c:pt>
                <c:pt idx="6879">
                  <c:v>16:57:30</c:v>
                </c:pt>
                <c:pt idx="6880">
                  <c:v>16:57:31</c:v>
                </c:pt>
                <c:pt idx="6881">
                  <c:v>16:57:32</c:v>
                </c:pt>
                <c:pt idx="6882">
                  <c:v>16:57:33</c:v>
                </c:pt>
                <c:pt idx="6883">
                  <c:v>16:57:34</c:v>
                </c:pt>
                <c:pt idx="6884">
                  <c:v>16:57:35</c:v>
                </c:pt>
                <c:pt idx="6885">
                  <c:v>16:57:36</c:v>
                </c:pt>
                <c:pt idx="6886">
                  <c:v>16:57:37</c:v>
                </c:pt>
                <c:pt idx="6887">
                  <c:v>16:57:38</c:v>
                </c:pt>
                <c:pt idx="6888">
                  <c:v>16:57:39</c:v>
                </c:pt>
                <c:pt idx="6889">
                  <c:v>16:57:40</c:v>
                </c:pt>
                <c:pt idx="6890">
                  <c:v>16:57:41</c:v>
                </c:pt>
                <c:pt idx="6891">
                  <c:v>16:57:42</c:v>
                </c:pt>
                <c:pt idx="6892">
                  <c:v>16:57:43</c:v>
                </c:pt>
                <c:pt idx="6893">
                  <c:v>16:57:44</c:v>
                </c:pt>
                <c:pt idx="6894">
                  <c:v>16:57:45</c:v>
                </c:pt>
                <c:pt idx="6895">
                  <c:v>16:57:46</c:v>
                </c:pt>
                <c:pt idx="6896">
                  <c:v>16:57:47</c:v>
                </c:pt>
                <c:pt idx="6897">
                  <c:v>16:57:48</c:v>
                </c:pt>
                <c:pt idx="6898">
                  <c:v>16:57:49</c:v>
                </c:pt>
                <c:pt idx="6899">
                  <c:v>16:57:50</c:v>
                </c:pt>
                <c:pt idx="6900">
                  <c:v>16:57:51</c:v>
                </c:pt>
                <c:pt idx="6901">
                  <c:v>16:57:52</c:v>
                </c:pt>
                <c:pt idx="6902">
                  <c:v>16:57:53</c:v>
                </c:pt>
                <c:pt idx="6903">
                  <c:v>16:57:54</c:v>
                </c:pt>
                <c:pt idx="6904">
                  <c:v>16:57:55</c:v>
                </c:pt>
                <c:pt idx="6905">
                  <c:v>16:57:56</c:v>
                </c:pt>
                <c:pt idx="6906">
                  <c:v>16:57:57</c:v>
                </c:pt>
                <c:pt idx="6907">
                  <c:v>16:57:58</c:v>
                </c:pt>
                <c:pt idx="6908">
                  <c:v>16:57:59</c:v>
                </c:pt>
                <c:pt idx="6909">
                  <c:v>16:58:00</c:v>
                </c:pt>
                <c:pt idx="6910">
                  <c:v>16:58:01</c:v>
                </c:pt>
                <c:pt idx="6911">
                  <c:v>16:58:02</c:v>
                </c:pt>
                <c:pt idx="6912">
                  <c:v>16:58:03</c:v>
                </c:pt>
                <c:pt idx="6913">
                  <c:v>16:58:04</c:v>
                </c:pt>
                <c:pt idx="6914">
                  <c:v>16:58:05</c:v>
                </c:pt>
                <c:pt idx="6915">
                  <c:v>16:58:06</c:v>
                </c:pt>
                <c:pt idx="6916">
                  <c:v>16:58:07</c:v>
                </c:pt>
                <c:pt idx="6917">
                  <c:v>16:58:08</c:v>
                </c:pt>
                <c:pt idx="6918">
                  <c:v>16:58:09</c:v>
                </c:pt>
                <c:pt idx="6919">
                  <c:v>16:58:10</c:v>
                </c:pt>
                <c:pt idx="6920">
                  <c:v>16:58:11</c:v>
                </c:pt>
                <c:pt idx="6921">
                  <c:v>16:58:12</c:v>
                </c:pt>
                <c:pt idx="6922">
                  <c:v>16:58:13</c:v>
                </c:pt>
                <c:pt idx="6923">
                  <c:v>16:58:14</c:v>
                </c:pt>
                <c:pt idx="6924">
                  <c:v>16:58:15</c:v>
                </c:pt>
                <c:pt idx="6925">
                  <c:v>16:58:16</c:v>
                </c:pt>
                <c:pt idx="6926">
                  <c:v>16:58:17</c:v>
                </c:pt>
                <c:pt idx="6927">
                  <c:v>16:58:18</c:v>
                </c:pt>
                <c:pt idx="6928">
                  <c:v>16:58:19</c:v>
                </c:pt>
                <c:pt idx="6929">
                  <c:v>16:58:20</c:v>
                </c:pt>
                <c:pt idx="6930">
                  <c:v>16:58:21</c:v>
                </c:pt>
                <c:pt idx="6931">
                  <c:v>16:58:22</c:v>
                </c:pt>
                <c:pt idx="6932">
                  <c:v>16:58:23</c:v>
                </c:pt>
                <c:pt idx="6933">
                  <c:v>16:58:24</c:v>
                </c:pt>
                <c:pt idx="6934">
                  <c:v>16:58:25</c:v>
                </c:pt>
                <c:pt idx="6935">
                  <c:v>16:58:26</c:v>
                </c:pt>
                <c:pt idx="6936">
                  <c:v>16:58:27</c:v>
                </c:pt>
                <c:pt idx="6937">
                  <c:v>16:58:28</c:v>
                </c:pt>
                <c:pt idx="6938">
                  <c:v>16:58:29</c:v>
                </c:pt>
                <c:pt idx="6939">
                  <c:v>16:58:30</c:v>
                </c:pt>
                <c:pt idx="6940">
                  <c:v>16:58:31</c:v>
                </c:pt>
                <c:pt idx="6941">
                  <c:v>16:58:32</c:v>
                </c:pt>
                <c:pt idx="6942">
                  <c:v>16:58:33</c:v>
                </c:pt>
                <c:pt idx="6943">
                  <c:v>16:58:34</c:v>
                </c:pt>
                <c:pt idx="6944">
                  <c:v>16:58:35</c:v>
                </c:pt>
                <c:pt idx="6945">
                  <c:v>16:58:36</c:v>
                </c:pt>
                <c:pt idx="6946">
                  <c:v>16:58:37</c:v>
                </c:pt>
                <c:pt idx="6947">
                  <c:v>16:58:38</c:v>
                </c:pt>
                <c:pt idx="6948">
                  <c:v>16:58:39</c:v>
                </c:pt>
                <c:pt idx="6949">
                  <c:v>16:58:40</c:v>
                </c:pt>
                <c:pt idx="6950">
                  <c:v>16:58:41</c:v>
                </c:pt>
                <c:pt idx="6951">
                  <c:v>16:58:42</c:v>
                </c:pt>
                <c:pt idx="6952">
                  <c:v>16:58:43</c:v>
                </c:pt>
                <c:pt idx="6953">
                  <c:v>16:58:44</c:v>
                </c:pt>
                <c:pt idx="6954">
                  <c:v>16:58:45</c:v>
                </c:pt>
                <c:pt idx="6955">
                  <c:v>16:58:46</c:v>
                </c:pt>
                <c:pt idx="6956">
                  <c:v>16:58:47</c:v>
                </c:pt>
                <c:pt idx="6957">
                  <c:v>16:58:48</c:v>
                </c:pt>
                <c:pt idx="6958">
                  <c:v>16:58:49</c:v>
                </c:pt>
                <c:pt idx="6959">
                  <c:v>16:58:50</c:v>
                </c:pt>
                <c:pt idx="6960">
                  <c:v>16:58:51</c:v>
                </c:pt>
                <c:pt idx="6961">
                  <c:v>16:58:52</c:v>
                </c:pt>
                <c:pt idx="6962">
                  <c:v>16:58:53</c:v>
                </c:pt>
                <c:pt idx="6963">
                  <c:v>16:58:54</c:v>
                </c:pt>
                <c:pt idx="6964">
                  <c:v>16:58:55</c:v>
                </c:pt>
                <c:pt idx="6965">
                  <c:v>16:58:56</c:v>
                </c:pt>
                <c:pt idx="6966">
                  <c:v>16:58:57</c:v>
                </c:pt>
                <c:pt idx="6967">
                  <c:v>16:58:58</c:v>
                </c:pt>
                <c:pt idx="6968">
                  <c:v>16:58:59</c:v>
                </c:pt>
                <c:pt idx="6969">
                  <c:v>16:59:00</c:v>
                </c:pt>
                <c:pt idx="6970">
                  <c:v>16:59:01</c:v>
                </c:pt>
                <c:pt idx="6971">
                  <c:v>16:59:02</c:v>
                </c:pt>
                <c:pt idx="6972">
                  <c:v>16:59:03</c:v>
                </c:pt>
                <c:pt idx="6973">
                  <c:v>16:59:04</c:v>
                </c:pt>
                <c:pt idx="6974">
                  <c:v>16:59:05</c:v>
                </c:pt>
                <c:pt idx="6975">
                  <c:v>16:59:06</c:v>
                </c:pt>
                <c:pt idx="6976">
                  <c:v>16:59:07</c:v>
                </c:pt>
                <c:pt idx="6977">
                  <c:v>16:59:08</c:v>
                </c:pt>
                <c:pt idx="6978">
                  <c:v>16:59:09</c:v>
                </c:pt>
                <c:pt idx="6979">
                  <c:v>16:59:10</c:v>
                </c:pt>
                <c:pt idx="6980">
                  <c:v>16:59:11</c:v>
                </c:pt>
                <c:pt idx="6981">
                  <c:v>16:59:12</c:v>
                </c:pt>
                <c:pt idx="6982">
                  <c:v>16:59:13</c:v>
                </c:pt>
                <c:pt idx="6983">
                  <c:v>16:59:14</c:v>
                </c:pt>
                <c:pt idx="6984">
                  <c:v>16:59:15</c:v>
                </c:pt>
                <c:pt idx="6985">
                  <c:v>16:59:16</c:v>
                </c:pt>
                <c:pt idx="6986">
                  <c:v>16:59:17</c:v>
                </c:pt>
                <c:pt idx="6987">
                  <c:v>16:59:18</c:v>
                </c:pt>
                <c:pt idx="6988">
                  <c:v>16:59:19</c:v>
                </c:pt>
                <c:pt idx="6989">
                  <c:v>16:59:20</c:v>
                </c:pt>
                <c:pt idx="6990">
                  <c:v>16:59:21</c:v>
                </c:pt>
                <c:pt idx="6991">
                  <c:v>16:59:22</c:v>
                </c:pt>
                <c:pt idx="6992">
                  <c:v>16:59:23</c:v>
                </c:pt>
                <c:pt idx="6993">
                  <c:v>16:59:24</c:v>
                </c:pt>
                <c:pt idx="6994">
                  <c:v>16:59:25</c:v>
                </c:pt>
                <c:pt idx="6995">
                  <c:v>16:59:26</c:v>
                </c:pt>
                <c:pt idx="6996">
                  <c:v>16:59:27</c:v>
                </c:pt>
                <c:pt idx="6997">
                  <c:v>16:59:28</c:v>
                </c:pt>
                <c:pt idx="6998">
                  <c:v>16:59:29</c:v>
                </c:pt>
                <c:pt idx="6999">
                  <c:v>16:59:30</c:v>
                </c:pt>
                <c:pt idx="7000">
                  <c:v>16:59:31</c:v>
                </c:pt>
                <c:pt idx="7001">
                  <c:v>16:59:32</c:v>
                </c:pt>
                <c:pt idx="7002">
                  <c:v>16:59:33</c:v>
                </c:pt>
                <c:pt idx="7003">
                  <c:v>16:59:34</c:v>
                </c:pt>
                <c:pt idx="7004">
                  <c:v>16:59:35</c:v>
                </c:pt>
                <c:pt idx="7005">
                  <c:v>16:59:36</c:v>
                </c:pt>
                <c:pt idx="7006">
                  <c:v>16:59:37</c:v>
                </c:pt>
                <c:pt idx="7007">
                  <c:v>16:59:38</c:v>
                </c:pt>
                <c:pt idx="7008">
                  <c:v>16:59:39</c:v>
                </c:pt>
                <c:pt idx="7009">
                  <c:v>16:59:40</c:v>
                </c:pt>
                <c:pt idx="7010">
                  <c:v>16:59:41</c:v>
                </c:pt>
                <c:pt idx="7011">
                  <c:v>16:59:42</c:v>
                </c:pt>
                <c:pt idx="7012">
                  <c:v>16:59:43</c:v>
                </c:pt>
                <c:pt idx="7013">
                  <c:v>16:59:44</c:v>
                </c:pt>
                <c:pt idx="7014">
                  <c:v>16:59:45</c:v>
                </c:pt>
                <c:pt idx="7015">
                  <c:v>16:59:46</c:v>
                </c:pt>
                <c:pt idx="7016">
                  <c:v>16:59:47</c:v>
                </c:pt>
                <c:pt idx="7017">
                  <c:v>16:59:48</c:v>
                </c:pt>
                <c:pt idx="7018">
                  <c:v>16:59:49</c:v>
                </c:pt>
                <c:pt idx="7019">
                  <c:v>16:59:50</c:v>
                </c:pt>
                <c:pt idx="7020">
                  <c:v>16:59:51</c:v>
                </c:pt>
                <c:pt idx="7021">
                  <c:v>16:59:52</c:v>
                </c:pt>
                <c:pt idx="7022">
                  <c:v>16:59:53</c:v>
                </c:pt>
                <c:pt idx="7023">
                  <c:v>16:59:54</c:v>
                </c:pt>
                <c:pt idx="7024">
                  <c:v>16:59:55</c:v>
                </c:pt>
                <c:pt idx="7025">
                  <c:v>16:59:56</c:v>
                </c:pt>
                <c:pt idx="7026">
                  <c:v>16:59:57</c:v>
                </c:pt>
                <c:pt idx="7027">
                  <c:v>16:59:58</c:v>
                </c:pt>
                <c:pt idx="7028">
                  <c:v>16:59:59</c:v>
                </c:pt>
                <c:pt idx="7029">
                  <c:v>17:00:00</c:v>
                </c:pt>
                <c:pt idx="7030">
                  <c:v>17:00:01</c:v>
                </c:pt>
                <c:pt idx="7031">
                  <c:v>17:00:02</c:v>
                </c:pt>
                <c:pt idx="7032">
                  <c:v>17:00:03</c:v>
                </c:pt>
                <c:pt idx="7033">
                  <c:v>17:00:04</c:v>
                </c:pt>
                <c:pt idx="7034">
                  <c:v>17:00:05</c:v>
                </c:pt>
                <c:pt idx="7035">
                  <c:v>17:00:06</c:v>
                </c:pt>
                <c:pt idx="7036">
                  <c:v>17:00:07</c:v>
                </c:pt>
                <c:pt idx="7037">
                  <c:v>17:00:08</c:v>
                </c:pt>
                <c:pt idx="7038">
                  <c:v>17:00:09</c:v>
                </c:pt>
                <c:pt idx="7039">
                  <c:v>17:00:10</c:v>
                </c:pt>
                <c:pt idx="7040">
                  <c:v>17:00:11</c:v>
                </c:pt>
                <c:pt idx="7041">
                  <c:v>17:00:12</c:v>
                </c:pt>
                <c:pt idx="7042">
                  <c:v>17:00:13</c:v>
                </c:pt>
                <c:pt idx="7043">
                  <c:v>17:00:14</c:v>
                </c:pt>
                <c:pt idx="7044">
                  <c:v>17:00:15</c:v>
                </c:pt>
                <c:pt idx="7045">
                  <c:v>17:00:16</c:v>
                </c:pt>
                <c:pt idx="7046">
                  <c:v>17:00:17</c:v>
                </c:pt>
                <c:pt idx="7047">
                  <c:v>17:00:18</c:v>
                </c:pt>
                <c:pt idx="7048">
                  <c:v>17:00:19</c:v>
                </c:pt>
                <c:pt idx="7049">
                  <c:v>17:00:20</c:v>
                </c:pt>
                <c:pt idx="7050">
                  <c:v>17:00:21</c:v>
                </c:pt>
                <c:pt idx="7051">
                  <c:v>17:00:22</c:v>
                </c:pt>
                <c:pt idx="7052">
                  <c:v>17:00:23</c:v>
                </c:pt>
                <c:pt idx="7053">
                  <c:v>17:00:24</c:v>
                </c:pt>
                <c:pt idx="7054">
                  <c:v>17:00:25</c:v>
                </c:pt>
                <c:pt idx="7055">
                  <c:v>17:00:26</c:v>
                </c:pt>
                <c:pt idx="7056">
                  <c:v>17:00:27</c:v>
                </c:pt>
                <c:pt idx="7057">
                  <c:v>17:00:28</c:v>
                </c:pt>
                <c:pt idx="7058">
                  <c:v>17:00:29</c:v>
                </c:pt>
                <c:pt idx="7059">
                  <c:v>17:00:30</c:v>
                </c:pt>
                <c:pt idx="7060">
                  <c:v>17:00:31</c:v>
                </c:pt>
                <c:pt idx="7061">
                  <c:v>17:00:32</c:v>
                </c:pt>
                <c:pt idx="7062">
                  <c:v>17:00:33</c:v>
                </c:pt>
                <c:pt idx="7063">
                  <c:v>17:00:34</c:v>
                </c:pt>
                <c:pt idx="7064">
                  <c:v>17:00:35</c:v>
                </c:pt>
                <c:pt idx="7065">
                  <c:v>17:00:36</c:v>
                </c:pt>
                <c:pt idx="7066">
                  <c:v>17:00:37</c:v>
                </c:pt>
                <c:pt idx="7067">
                  <c:v>17:00:38</c:v>
                </c:pt>
                <c:pt idx="7068">
                  <c:v>17:00:39</c:v>
                </c:pt>
                <c:pt idx="7069">
                  <c:v>17:00:40</c:v>
                </c:pt>
                <c:pt idx="7070">
                  <c:v>17:00:41</c:v>
                </c:pt>
                <c:pt idx="7071">
                  <c:v>17:00:42</c:v>
                </c:pt>
                <c:pt idx="7072">
                  <c:v>17:00:43</c:v>
                </c:pt>
                <c:pt idx="7073">
                  <c:v>17:00:44</c:v>
                </c:pt>
                <c:pt idx="7074">
                  <c:v>17:00:45</c:v>
                </c:pt>
                <c:pt idx="7075">
                  <c:v>17:00:46</c:v>
                </c:pt>
                <c:pt idx="7076">
                  <c:v>17:00:47</c:v>
                </c:pt>
                <c:pt idx="7077">
                  <c:v>17:00:48</c:v>
                </c:pt>
                <c:pt idx="7078">
                  <c:v>17:00:49</c:v>
                </c:pt>
                <c:pt idx="7079">
                  <c:v>17:00:50</c:v>
                </c:pt>
                <c:pt idx="7080">
                  <c:v>17:00:51</c:v>
                </c:pt>
                <c:pt idx="7081">
                  <c:v>17:00:52</c:v>
                </c:pt>
                <c:pt idx="7082">
                  <c:v>17:00:53</c:v>
                </c:pt>
                <c:pt idx="7083">
                  <c:v>17:00:54</c:v>
                </c:pt>
                <c:pt idx="7084">
                  <c:v>17:00:55</c:v>
                </c:pt>
                <c:pt idx="7085">
                  <c:v>17:00:56</c:v>
                </c:pt>
                <c:pt idx="7086">
                  <c:v>17:00:57</c:v>
                </c:pt>
                <c:pt idx="7087">
                  <c:v>17:00:58</c:v>
                </c:pt>
                <c:pt idx="7088">
                  <c:v>17:00:59</c:v>
                </c:pt>
                <c:pt idx="7089">
                  <c:v>17:01:00</c:v>
                </c:pt>
                <c:pt idx="7090">
                  <c:v>17:01:01</c:v>
                </c:pt>
                <c:pt idx="7091">
                  <c:v>17:01:02</c:v>
                </c:pt>
                <c:pt idx="7092">
                  <c:v>17:01:03</c:v>
                </c:pt>
                <c:pt idx="7093">
                  <c:v>17:01:04</c:v>
                </c:pt>
                <c:pt idx="7094">
                  <c:v>17:01:05</c:v>
                </c:pt>
                <c:pt idx="7095">
                  <c:v>17:01:06</c:v>
                </c:pt>
                <c:pt idx="7096">
                  <c:v>17:01:07</c:v>
                </c:pt>
                <c:pt idx="7097">
                  <c:v>17:01:08</c:v>
                </c:pt>
                <c:pt idx="7098">
                  <c:v>17:01:09</c:v>
                </c:pt>
                <c:pt idx="7099">
                  <c:v>17:01:10</c:v>
                </c:pt>
                <c:pt idx="7100">
                  <c:v>17:01:11</c:v>
                </c:pt>
                <c:pt idx="7101">
                  <c:v>17:01:12</c:v>
                </c:pt>
                <c:pt idx="7102">
                  <c:v>17:01:13</c:v>
                </c:pt>
                <c:pt idx="7103">
                  <c:v>17:01:14</c:v>
                </c:pt>
                <c:pt idx="7104">
                  <c:v>17:01:15</c:v>
                </c:pt>
                <c:pt idx="7105">
                  <c:v>17:01:16</c:v>
                </c:pt>
                <c:pt idx="7106">
                  <c:v>17:01:17</c:v>
                </c:pt>
                <c:pt idx="7107">
                  <c:v>17:01:18</c:v>
                </c:pt>
                <c:pt idx="7108">
                  <c:v>17:01:19</c:v>
                </c:pt>
                <c:pt idx="7109">
                  <c:v>17:01:20</c:v>
                </c:pt>
                <c:pt idx="7110">
                  <c:v>17:01:21</c:v>
                </c:pt>
                <c:pt idx="7111">
                  <c:v>17:01:22</c:v>
                </c:pt>
                <c:pt idx="7112">
                  <c:v>17:01:23</c:v>
                </c:pt>
                <c:pt idx="7113">
                  <c:v>17:01:24</c:v>
                </c:pt>
                <c:pt idx="7114">
                  <c:v>17:01:25</c:v>
                </c:pt>
                <c:pt idx="7115">
                  <c:v>17:01:26</c:v>
                </c:pt>
                <c:pt idx="7116">
                  <c:v>17:01:27</c:v>
                </c:pt>
                <c:pt idx="7117">
                  <c:v>17:01:28</c:v>
                </c:pt>
                <c:pt idx="7118">
                  <c:v>17:01:29</c:v>
                </c:pt>
                <c:pt idx="7119">
                  <c:v>17:01:30</c:v>
                </c:pt>
                <c:pt idx="7120">
                  <c:v>17:01:31</c:v>
                </c:pt>
                <c:pt idx="7121">
                  <c:v>17:01:32</c:v>
                </c:pt>
                <c:pt idx="7122">
                  <c:v>17:01:33</c:v>
                </c:pt>
                <c:pt idx="7123">
                  <c:v>17:01:34</c:v>
                </c:pt>
                <c:pt idx="7124">
                  <c:v>17:01:35</c:v>
                </c:pt>
                <c:pt idx="7125">
                  <c:v>17:01:36</c:v>
                </c:pt>
                <c:pt idx="7126">
                  <c:v>17:01:37</c:v>
                </c:pt>
                <c:pt idx="7127">
                  <c:v>17:01:38</c:v>
                </c:pt>
                <c:pt idx="7128">
                  <c:v>17:01:39</c:v>
                </c:pt>
                <c:pt idx="7129">
                  <c:v>17:01:40</c:v>
                </c:pt>
                <c:pt idx="7130">
                  <c:v>17:01:41</c:v>
                </c:pt>
                <c:pt idx="7131">
                  <c:v>17:01:42</c:v>
                </c:pt>
                <c:pt idx="7132">
                  <c:v>17:01:43</c:v>
                </c:pt>
                <c:pt idx="7133">
                  <c:v>17:01:44</c:v>
                </c:pt>
                <c:pt idx="7134">
                  <c:v>17:01:45</c:v>
                </c:pt>
                <c:pt idx="7135">
                  <c:v>17:01:46</c:v>
                </c:pt>
                <c:pt idx="7136">
                  <c:v>17:01:47</c:v>
                </c:pt>
                <c:pt idx="7137">
                  <c:v>17:01:48</c:v>
                </c:pt>
                <c:pt idx="7138">
                  <c:v>17:01:49</c:v>
                </c:pt>
                <c:pt idx="7139">
                  <c:v>17:01:50</c:v>
                </c:pt>
                <c:pt idx="7140">
                  <c:v>17:01:51</c:v>
                </c:pt>
                <c:pt idx="7141">
                  <c:v>17:01:52</c:v>
                </c:pt>
                <c:pt idx="7142">
                  <c:v>17:01:53</c:v>
                </c:pt>
                <c:pt idx="7143">
                  <c:v>17:01:54</c:v>
                </c:pt>
                <c:pt idx="7144">
                  <c:v>17:01:55</c:v>
                </c:pt>
                <c:pt idx="7145">
                  <c:v>17:01:56</c:v>
                </c:pt>
                <c:pt idx="7146">
                  <c:v>17:01:57</c:v>
                </c:pt>
                <c:pt idx="7147">
                  <c:v>17:01:58</c:v>
                </c:pt>
                <c:pt idx="7148">
                  <c:v>17:01:59</c:v>
                </c:pt>
                <c:pt idx="7149">
                  <c:v>17:02:00</c:v>
                </c:pt>
                <c:pt idx="7150">
                  <c:v>17:02:01</c:v>
                </c:pt>
                <c:pt idx="7151">
                  <c:v>17:02:02</c:v>
                </c:pt>
                <c:pt idx="7152">
                  <c:v>17:02:03</c:v>
                </c:pt>
                <c:pt idx="7153">
                  <c:v>17:02:04</c:v>
                </c:pt>
                <c:pt idx="7154">
                  <c:v>17:02:05</c:v>
                </c:pt>
                <c:pt idx="7155">
                  <c:v>17:02:06</c:v>
                </c:pt>
                <c:pt idx="7156">
                  <c:v>17:02:07</c:v>
                </c:pt>
                <c:pt idx="7157">
                  <c:v>17:02:08</c:v>
                </c:pt>
                <c:pt idx="7158">
                  <c:v>17:02:09</c:v>
                </c:pt>
                <c:pt idx="7159">
                  <c:v>17:02:10</c:v>
                </c:pt>
                <c:pt idx="7160">
                  <c:v>17:02:11</c:v>
                </c:pt>
                <c:pt idx="7161">
                  <c:v>17:02:12</c:v>
                </c:pt>
                <c:pt idx="7162">
                  <c:v>17:02:13</c:v>
                </c:pt>
                <c:pt idx="7163">
                  <c:v>17:02:14</c:v>
                </c:pt>
                <c:pt idx="7164">
                  <c:v>17:02:15</c:v>
                </c:pt>
                <c:pt idx="7165">
                  <c:v>17:02:16</c:v>
                </c:pt>
                <c:pt idx="7166">
                  <c:v>17:02:17</c:v>
                </c:pt>
                <c:pt idx="7167">
                  <c:v>17:02:18</c:v>
                </c:pt>
                <c:pt idx="7168">
                  <c:v>17:02:19</c:v>
                </c:pt>
                <c:pt idx="7169">
                  <c:v>17:02:20</c:v>
                </c:pt>
                <c:pt idx="7170">
                  <c:v>17:02:21</c:v>
                </c:pt>
                <c:pt idx="7171">
                  <c:v>17:02:22</c:v>
                </c:pt>
                <c:pt idx="7172">
                  <c:v>17:02:23</c:v>
                </c:pt>
                <c:pt idx="7173">
                  <c:v>17:02:24</c:v>
                </c:pt>
                <c:pt idx="7174">
                  <c:v>17:02:25</c:v>
                </c:pt>
                <c:pt idx="7175">
                  <c:v>17:02:26</c:v>
                </c:pt>
                <c:pt idx="7176">
                  <c:v>17:02:27</c:v>
                </c:pt>
                <c:pt idx="7177">
                  <c:v>17:02:28</c:v>
                </c:pt>
                <c:pt idx="7178">
                  <c:v>17:02:29</c:v>
                </c:pt>
                <c:pt idx="7179">
                  <c:v>17:02:30</c:v>
                </c:pt>
                <c:pt idx="7180">
                  <c:v>17:02:31</c:v>
                </c:pt>
                <c:pt idx="7181">
                  <c:v>17:02:32</c:v>
                </c:pt>
                <c:pt idx="7182">
                  <c:v>17:02:33</c:v>
                </c:pt>
                <c:pt idx="7183">
                  <c:v>17:02:34</c:v>
                </c:pt>
                <c:pt idx="7184">
                  <c:v>17:02:35</c:v>
                </c:pt>
                <c:pt idx="7185">
                  <c:v>17:02:36</c:v>
                </c:pt>
                <c:pt idx="7186">
                  <c:v>17:02:37</c:v>
                </c:pt>
                <c:pt idx="7187">
                  <c:v>17:02:38</c:v>
                </c:pt>
                <c:pt idx="7188">
                  <c:v>17:02:39</c:v>
                </c:pt>
                <c:pt idx="7189">
                  <c:v>17:02:40</c:v>
                </c:pt>
                <c:pt idx="7190">
                  <c:v>17:02:41</c:v>
                </c:pt>
                <c:pt idx="7191">
                  <c:v>17:02:42</c:v>
                </c:pt>
                <c:pt idx="7192">
                  <c:v>17:02:43</c:v>
                </c:pt>
                <c:pt idx="7193">
                  <c:v>17:02:44</c:v>
                </c:pt>
                <c:pt idx="7194">
                  <c:v>17:02:45</c:v>
                </c:pt>
                <c:pt idx="7195">
                  <c:v>17:02:46</c:v>
                </c:pt>
                <c:pt idx="7196">
                  <c:v>17:02:47</c:v>
                </c:pt>
                <c:pt idx="7197">
                  <c:v>17:02:48</c:v>
                </c:pt>
                <c:pt idx="7198">
                  <c:v>17:02:49</c:v>
                </c:pt>
                <c:pt idx="7199">
                  <c:v>17:02:50</c:v>
                </c:pt>
                <c:pt idx="7200">
                  <c:v>17:02:51</c:v>
                </c:pt>
                <c:pt idx="7201">
                  <c:v>17:02:52</c:v>
                </c:pt>
                <c:pt idx="7202">
                  <c:v>17:02:53</c:v>
                </c:pt>
                <c:pt idx="7203">
                  <c:v>17:02:54</c:v>
                </c:pt>
                <c:pt idx="7204">
                  <c:v>17:02:55</c:v>
                </c:pt>
                <c:pt idx="7205">
                  <c:v>17:02:56</c:v>
                </c:pt>
                <c:pt idx="7206">
                  <c:v>17:02:57</c:v>
                </c:pt>
                <c:pt idx="7207">
                  <c:v>17:02:58</c:v>
                </c:pt>
                <c:pt idx="7208">
                  <c:v>17:02:59</c:v>
                </c:pt>
                <c:pt idx="7209">
                  <c:v>17:03:00</c:v>
                </c:pt>
                <c:pt idx="7210">
                  <c:v>17:03:01</c:v>
                </c:pt>
                <c:pt idx="7211">
                  <c:v>17:03:02</c:v>
                </c:pt>
                <c:pt idx="7212">
                  <c:v>17:03:03</c:v>
                </c:pt>
                <c:pt idx="7213">
                  <c:v>17:03:04</c:v>
                </c:pt>
                <c:pt idx="7214">
                  <c:v>17:03:05</c:v>
                </c:pt>
                <c:pt idx="7215">
                  <c:v>17:03:06</c:v>
                </c:pt>
                <c:pt idx="7216">
                  <c:v>17:03:07</c:v>
                </c:pt>
                <c:pt idx="7217">
                  <c:v>17:03:08</c:v>
                </c:pt>
                <c:pt idx="7218">
                  <c:v>17:03:09</c:v>
                </c:pt>
                <c:pt idx="7219">
                  <c:v>17:03:10</c:v>
                </c:pt>
                <c:pt idx="7220">
                  <c:v>17:03:11</c:v>
                </c:pt>
                <c:pt idx="7221">
                  <c:v>17:03:12</c:v>
                </c:pt>
                <c:pt idx="7222">
                  <c:v>17:03:13</c:v>
                </c:pt>
                <c:pt idx="7223">
                  <c:v>17:03:14</c:v>
                </c:pt>
                <c:pt idx="7224">
                  <c:v>17:03:15</c:v>
                </c:pt>
                <c:pt idx="7225">
                  <c:v>17:03:16</c:v>
                </c:pt>
                <c:pt idx="7226">
                  <c:v>17:03:17</c:v>
                </c:pt>
                <c:pt idx="7227">
                  <c:v>17:03:18</c:v>
                </c:pt>
                <c:pt idx="7228">
                  <c:v>17:03:19</c:v>
                </c:pt>
                <c:pt idx="7229">
                  <c:v>17:03:20</c:v>
                </c:pt>
                <c:pt idx="7230">
                  <c:v>17:03:21</c:v>
                </c:pt>
                <c:pt idx="7231">
                  <c:v>17:03:22</c:v>
                </c:pt>
                <c:pt idx="7232">
                  <c:v>17:03:23</c:v>
                </c:pt>
                <c:pt idx="7233">
                  <c:v>17:03:24</c:v>
                </c:pt>
                <c:pt idx="7234">
                  <c:v>17:03:25</c:v>
                </c:pt>
                <c:pt idx="7235">
                  <c:v>17:03:26</c:v>
                </c:pt>
                <c:pt idx="7236">
                  <c:v>17:03:27</c:v>
                </c:pt>
                <c:pt idx="7237">
                  <c:v>17:03:28</c:v>
                </c:pt>
                <c:pt idx="7238">
                  <c:v>17:03:29</c:v>
                </c:pt>
                <c:pt idx="7239">
                  <c:v>17:03:30</c:v>
                </c:pt>
                <c:pt idx="7240">
                  <c:v>17:03:31</c:v>
                </c:pt>
                <c:pt idx="7241">
                  <c:v>17:03:32</c:v>
                </c:pt>
                <c:pt idx="7242">
                  <c:v>17:03:33</c:v>
                </c:pt>
                <c:pt idx="7243">
                  <c:v>17:03:34</c:v>
                </c:pt>
                <c:pt idx="7244">
                  <c:v>17:03:35</c:v>
                </c:pt>
                <c:pt idx="7245">
                  <c:v>17:03:36</c:v>
                </c:pt>
                <c:pt idx="7246">
                  <c:v>17:03:37</c:v>
                </c:pt>
                <c:pt idx="7247">
                  <c:v>17:03:38</c:v>
                </c:pt>
                <c:pt idx="7248">
                  <c:v>17:03:39</c:v>
                </c:pt>
                <c:pt idx="7249">
                  <c:v>17:03:40</c:v>
                </c:pt>
                <c:pt idx="7250">
                  <c:v>17:03:41</c:v>
                </c:pt>
                <c:pt idx="7251">
                  <c:v>17:03:42</c:v>
                </c:pt>
                <c:pt idx="7252">
                  <c:v>17:03:43</c:v>
                </c:pt>
                <c:pt idx="7253">
                  <c:v>17:03:44</c:v>
                </c:pt>
                <c:pt idx="7254">
                  <c:v>17:03:45</c:v>
                </c:pt>
                <c:pt idx="7255">
                  <c:v>17:03:46</c:v>
                </c:pt>
                <c:pt idx="7256">
                  <c:v>17:03:47</c:v>
                </c:pt>
                <c:pt idx="7257">
                  <c:v>17:03:48</c:v>
                </c:pt>
                <c:pt idx="7258">
                  <c:v>17:03:49</c:v>
                </c:pt>
                <c:pt idx="7259">
                  <c:v>17:03:50</c:v>
                </c:pt>
                <c:pt idx="7260">
                  <c:v>17:03:51</c:v>
                </c:pt>
                <c:pt idx="7261">
                  <c:v>17:03:52</c:v>
                </c:pt>
                <c:pt idx="7262">
                  <c:v>17:03:53</c:v>
                </c:pt>
                <c:pt idx="7263">
                  <c:v>17:03:54</c:v>
                </c:pt>
                <c:pt idx="7264">
                  <c:v>17:03:55</c:v>
                </c:pt>
                <c:pt idx="7265">
                  <c:v>17:03:56</c:v>
                </c:pt>
                <c:pt idx="7266">
                  <c:v>17:03:57</c:v>
                </c:pt>
                <c:pt idx="7267">
                  <c:v>17:03:58</c:v>
                </c:pt>
                <c:pt idx="7268">
                  <c:v>17:03:59</c:v>
                </c:pt>
                <c:pt idx="7269">
                  <c:v>17:04:00</c:v>
                </c:pt>
                <c:pt idx="7270">
                  <c:v>17:04:01</c:v>
                </c:pt>
                <c:pt idx="7271">
                  <c:v>17:04:02</c:v>
                </c:pt>
                <c:pt idx="7272">
                  <c:v>17:04:03</c:v>
                </c:pt>
                <c:pt idx="7273">
                  <c:v>17:04:04</c:v>
                </c:pt>
                <c:pt idx="7274">
                  <c:v>17:04:05</c:v>
                </c:pt>
                <c:pt idx="7275">
                  <c:v>17:04:06</c:v>
                </c:pt>
                <c:pt idx="7276">
                  <c:v>17:04:07</c:v>
                </c:pt>
                <c:pt idx="7277">
                  <c:v>17:04:08</c:v>
                </c:pt>
                <c:pt idx="7278">
                  <c:v>17:04:09</c:v>
                </c:pt>
                <c:pt idx="7279">
                  <c:v>17:04:10</c:v>
                </c:pt>
                <c:pt idx="7280">
                  <c:v>17:04:11</c:v>
                </c:pt>
                <c:pt idx="7281">
                  <c:v>17:04:12</c:v>
                </c:pt>
                <c:pt idx="7282">
                  <c:v>17:04:13</c:v>
                </c:pt>
                <c:pt idx="7283">
                  <c:v>17:04:14</c:v>
                </c:pt>
                <c:pt idx="7284">
                  <c:v>17:04:15</c:v>
                </c:pt>
                <c:pt idx="7285">
                  <c:v>17:04:16</c:v>
                </c:pt>
                <c:pt idx="7286">
                  <c:v>17:04:17</c:v>
                </c:pt>
                <c:pt idx="7287">
                  <c:v>17:04:18</c:v>
                </c:pt>
                <c:pt idx="7288">
                  <c:v>17:04:19</c:v>
                </c:pt>
                <c:pt idx="7289">
                  <c:v>17:04:20</c:v>
                </c:pt>
                <c:pt idx="7290">
                  <c:v>17:04:21</c:v>
                </c:pt>
                <c:pt idx="7291">
                  <c:v>17:04:22</c:v>
                </c:pt>
                <c:pt idx="7292">
                  <c:v>17:04:23</c:v>
                </c:pt>
                <c:pt idx="7293">
                  <c:v>17:04:24</c:v>
                </c:pt>
                <c:pt idx="7294">
                  <c:v>17:04:25</c:v>
                </c:pt>
                <c:pt idx="7295">
                  <c:v>17:04:26</c:v>
                </c:pt>
                <c:pt idx="7296">
                  <c:v>17:04:27</c:v>
                </c:pt>
                <c:pt idx="7297">
                  <c:v>17:04:28</c:v>
                </c:pt>
                <c:pt idx="7298">
                  <c:v>17:04:29</c:v>
                </c:pt>
                <c:pt idx="7299">
                  <c:v>17:04:30</c:v>
                </c:pt>
                <c:pt idx="7300">
                  <c:v>17:04:31</c:v>
                </c:pt>
                <c:pt idx="7301">
                  <c:v>17:04:32</c:v>
                </c:pt>
                <c:pt idx="7302">
                  <c:v>17:04:33</c:v>
                </c:pt>
                <c:pt idx="7303">
                  <c:v>17:04:34</c:v>
                </c:pt>
                <c:pt idx="7304">
                  <c:v>17:04:35</c:v>
                </c:pt>
                <c:pt idx="7305">
                  <c:v>17:04:36</c:v>
                </c:pt>
                <c:pt idx="7306">
                  <c:v>17:04:37</c:v>
                </c:pt>
                <c:pt idx="7307">
                  <c:v>17:04:38</c:v>
                </c:pt>
                <c:pt idx="7308">
                  <c:v>17:04:39</c:v>
                </c:pt>
                <c:pt idx="7309">
                  <c:v>17:04:40</c:v>
                </c:pt>
                <c:pt idx="7310">
                  <c:v>17:04:41</c:v>
                </c:pt>
                <c:pt idx="7311">
                  <c:v>17:04:42</c:v>
                </c:pt>
                <c:pt idx="7312">
                  <c:v>17:04:43</c:v>
                </c:pt>
                <c:pt idx="7313">
                  <c:v>17:04:44</c:v>
                </c:pt>
                <c:pt idx="7314">
                  <c:v>17:04:45</c:v>
                </c:pt>
                <c:pt idx="7315">
                  <c:v>17:04:46</c:v>
                </c:pt>
                <c:pt idx="7316">
                  <c:v>17:04:47</c:v>
                </c:pt>
                <c:pt idx="7317">
                  <c:v>17:04:48</c:v>
                </c:pt>
                <c:pt idx="7318">
                  <c:v>17:04:49</c:v>
                </c:pt>
                <c:pt idx="7319">
                  <c:v>17:04:50</c:v>
                </c:pt>
                <c:pt idx="7320">
                  <c:v>17:04:51</c:v>
                </c:pt>
                <c:pt idx="7321">
                  <c:v>17:04:52</c:v>
                </c:pt>
                <c:pt idx="7322">
                  <c:v>17:04:53</c:v>
                </c:pt>
                <c:pt idx="7323">
                  <c:v>17:04:54</c:v>
                </c:pt>
                <c:pt idx="7324">
                  <c:v>17:04:55</c:v>
                </c:pt>
                <c:pt idx="7325">
                  <c:v>17:04:56</c:v>
                </c:pt>
                <c:pt idx="7326">
                  <c:v>17:04:57</c:v>
                </c:pt>
                <c:pt idx="7327">
                  <c:v>17:04:58</c:v>
                </c:pt>
                <c:pt idx="7328">
                  <c:v>17:04:59</c:v>
                </c:pt>
                <c:pt idx="7329">
                  <c:v>17:05:00</c:v>
                </c:pt>
                <c:pt idx="7330">
                  <c:v>17:05:01</c:v>
                </c:pt>
                <c:pt idx="7331">
                  <c:v>17:05:02</c:v>
                </c:pt>
                <c:pt idx="7332">
                  <c:v>17:05:03</c:v>
                </c:pt>
                <c:pt idx="7333">
                  <c:v>17:05:04</c:v>
                </c:pt>
                <c:pt idx="7334">
                  <c:v>17:05:05</c:v>
                </c:pt>
                <c:pt idx="7335">
                  <c:v>17:05:06</c:v>
                </c:pt>
                <c:pt idx="7336">
                  <c:v>17:05:07</c:v>
                </c:pt>
                <c:pt idx="7337">
                  <c:v>17:05:08</c:v>
                </c:pt>
                <c:pt idx="7338">
                  <c:v>17:05:09</c:v>
                </c:pt>
                <c:pt idx="7339">
                  <c:v>17:05:10</c:v>
                </c:pt>
                <c:pt idx="7340">
                  <c:v>17:05:11</c:v>
                </c:pt>
                <c:pt idx="7341">
                  <c:v>17:05:12</c:v>
                </c:pt>
                <c:pt idx="7342">
                  <c:v>17:05:13</c:v>
                </c:pt>
                <c:pt idx="7343">
                  <c:v>17:05:14</c:v>
                </c:pt>
                <c:pt idx="7344">
                  <c:v>17:05:15</c:v>
                </c:pt>
                <c:pt idx="7345">
                  <c:v>17:05:16</c:v>
                </c:pt>
                <c:pt idx="7346">
                  <c:v>17:05:17</c:v>
                </c:pt>
                <c:pt idx="7347">
                  <c:v>17:05:18</c:v>
                </c:pt>
                <c:pt idx="7348">
                  <c:v>17:05:19</c:v>
                </c:pt>
                <c:pt idx="7349">
                  <c:v>17:05:20</c:v>
                </c:pt>
                <c:pt idx="7350">
                  <c:v>17:05:21</c:v>
                </c:pt>
                <c:pt idx="7351">
                  <c:v>17:05:22</c:v>
                </c:pt>
                <c:pt idx="7352">
                  <c:v>17:05:23</c:v>
                </c:pt>
                <c:pt idx="7353">
                  <c:v>17:05:24</c:v>
                </c:pt>
                <c:pt idx="7354">
                  <c:v>17:05:25</c:v>
                </c:pt>
                <c:pt idx="7355">
                  <c:v>17:05:26</c:v>
                </c:pt>
                <c:pt idx="7356">
                  <c:v>17:05:27</c:v>
                </c:pt>
                <c:pt idx="7357">
                  <c:v>17:05:28</c:v>
                </c:pt>
                <c:pt idx="7358">
                  <c:v>17:05:29</c:v>
                </c:pt>
                <c:pt idx="7359">
                  <c:v>17:05:30</c:v>
                </c:pt>
                <c:pt idx="7360">
                  <c:v>17:05:31</c:v>
                </c:pt>
                <c:pt idx="7361">
                  <c:v>17:05:32</c:v>
                </c:pt>
                <c:pt idx="7362">
                  <c:v>17:05:33</c:v>
                </c:pt>
                <c:pt idx="7363">
                  <c:v>17:05:34</c:v>
                </c:pt>
                <c:pt idx="7364">
                  <c:v>17:05:35</c:v>
                </c:pt>
                <c:pt idx="7365">
                  <c:v>17:05:36</c:v>
                </c:pt>
                <c:pt idx="7366">
                  <c:v>17:05:37</c:v>
                </c:pt>
                <c:pt idx="7367">
                  <c:v>17:05:38</c:v>
                </c:pt>
                <c:pt idx="7368">
                  <c:v>17:05:39</c:v>
                </c:pt>
                <c:pt idx="7369">
                  <c:v>17:05:40</c:v>
                </c:pt>
                <c:pt idx="7370">
                  <c:v>17:05:41</c:v>
                </c:pt>
                <c:pt idx="7371">
                  <c:v>17:05:42</c:v>
                </c:pt>
                <c:pt idx="7372">
                  <c:v>17:05:43</c:v>
                </c:pt>
                <c:pt idx="7373">
                  <c:v>17:05:44</c:v>
                </c:pt>
                <c:pt idx="7374">
                  <c:v>17:05:45</c:v>
                </c:pt>
                <c:pt idx="7375">
                  <c:v>17:05:46</c:v>
                </c:pt>
                <c:pt idx="7376">
                  <c:v>17:05:47</c:v>
                </c:pt>
                <c:pt idx="7377">
                  <c:v>17:05:48</c:v>
                </c:pt>
                <c:pt idx="7378">
                  <c:v>17:05:49</c:v>
                </c:pt>
                <c:pt idx="7379">
                  <c:v>17:05:50</c:v>
                </c:pt>
                <c:pt idx="7380">
                  <c:v>17:05:51</c:v>
                </c:pt>
                <c:pt idx="7381">
                  <c:v>17:05:52</c:v>
                </c:pt>
                <c:pt idx="7382">
                  <c:v>17:05:53</c:v>
                </c:pt>
                <c:pt idx="7383">
                  <c:v>17:05:54</c:v>
                </c:pt>
                <c:pt idx="7384">
                  <c:v>17:05:55</c:v>
                </c:pt>
                <c:pt idx="7385">
                  <c:v>17:05:56</c:v>
                </c:pt>
                <c:pt idx="7386">
                  <c:v>17:05:57</c:v>
                </c:pt>
                <c:pt idx="7387">
                  <c:v>17:05:58</c:v>
                </c:pt>
                <c:pt idx="7388">
                  <c:v>17:05:59</c:v>
                </c:pt>
                <c:pt idx="7389">
                  <c:v>17:06:00</c:v>
                </c:pt>
                <c:pt idx="7390">
                  <c:v>17:06:01</c:v>
                </c:pt>
                <c:pt idx="7391">
                  <c:v>17:06:02</c:v>
                </c:pt>
                <c:pt idx="7392">
                  <c:v>17:06:03</c:v>
                </c:pt>
                <c:pt idx="7393">
                  <c:v>17:06:04</c:v>
                </c:pt>
                <c:pt idx="7394">
                  <c:v>17:06:05</c:v>
                </c:pt>
                <c:pt idx="7395">
                  <c:v>17:06:06</c:v>
                </c:pt>
                <c:pt idx="7396">
                  <c:v>17:06:07</c:v>
                </c:pt>
                <c:pt idx="7397">
                  <c:v>17:06:08</c:v>
                </c:pt>
                <c:pt idx="7398">
                  <c:v>17:06:09</c:v>
                </c:pt>
                <c:pt idx="7399">
                  <c:v>17:06:10</c:v>
                </c:pt>
                <c:pt idx="7400">
                  <c:v>17:06:11</c:v>
                </c:pt>
                <c:pt idx="7401">
                  <c:v>17:06:12</c:v>
                </c:pt>
                <c:pt idx="7402">
                  <c:v>17:06:13</c:v>
                </c:pt>
                <c:pt idx="7403">
                  <c:v>17:06:14</c:v>
                </c:pt>
                <c:pt idx="7404">
                  <c:v>17:06:15</c:v>
                </c:pt>
                <c:pt idx="7405">
                  <c:v>17:06:16</c:v>
                </c:pt>
                <c:pt idx="7406">
                  <c:v>17:06:17</c:v>
                </c:pt>
                <c:pt idx="7407">
                  <c:v>17:06:18</c:v>
                </c:pt>
                <c:pt idx="7408">
                  <c:v>17:06:19</c:v>
                </c:pt>
                <c:pt idx="7409">
                  <c:v>17:06:20</c:v>
                </c:pt>
                <c:pt idx="7410">
                  <c:v>17:06:21</c:v>
                </c:pt>
                <c:pt idx="7411">
                  <c:v>17:06:22</c:v>
                </c:pt>
                <c:pt idx="7412">
                  <c:v>17:06:23</c:v>
                </c:pt>
                <c:pt idx="7413">
                  <c:v>17:06:24</c:v>
                </c:pt>
                <c:pt idx="7414">
                  <c:v>17:06:25</c:v>
                </c:pt>
                <c:pt idx="7415">
                  <c:v>17:06:26</c:v>
                </c:pt>
                <c:pt idx="7416">
                  <c:v>17:06:27</c:v>
                </c:pt>
                <c:pt idx="7417">
                  <c:v>17:06:28</c:v>
                </c:pt>
                <c:pt idx="7418">
                  <c:v>17:06:29</c:v>
                </c:pt>
                <c:pt idx="7419">
                  <c:v>17:06:30</c:v>
                </c:pt>
                <c:pt idx="7420">
                  <c:v>17:06:31</c:v>
                </c:pt>
                <c:pt idx="7421">
                  <c:v>17:06:32</c:v>
                </c:pt>
                <c:pt idx="7422">
                  <c:v>17:06:33</c:v>
                </c:pt>
                <c:pt idx="7423">
                  <c:v>17:06:34</c:v>
                </c:pt>
                <c:pt idx="7424">
                  <c:v>17:06:35</c:v>
                </c:pt>
                <c:pt idx="7425">
                  <c:v>17:06:36</c:v>
                </c:pt>
                <c:pt idx="7426">
                  <c:v>17:06:37</c:v>
                </c:pt>
                <c:pt idx="7427">
                  <c:v>17:06:38</c:v>
                </c:pt>
                <c:pt idx="7428">
                  <c:v>17:06:39</c:v>
                </c:pt>
                <c:pt idx="7429">
                  <c:v>17:06:40</c:v>
                </c:pt>
                <c:pt idx="7430">
                  <c:v>17:06:41</c:v>
                </c:pt>
                <c:pt idx="7431">
                  <c:v>17:06:42</c:v>
                </c:pt>
                <c:pt idx="7432">
                  <c:v>17:06:43</c:v>
                </c:pt>
                <c:pt idx="7433">
                  <c:v>17:06:44</c:v>
                </c:pt>
                <c:pt idx="7434">
                  <c:v>17:06:45</c:v>
                </c:pt>
                <c:pt idx="7435">
                  <c:v>17:06:46</c:v>
                </c:pt>
                <c:pt idx="7436">
                  <c:v>17:06:47</c:v>
                </c:pt>
                <c:pt idx="7437">
                  <c:v>17:06:48</c:v>
                </c:pt>
                <c:pt idx="7438">
                  <c:v>17:06:49</c:v>
                </c:pt>
                <c:pt idx="7439">
                  <c:v>17:06:50</c:v>
                </c:pt>
                <c:pt idx="7440">
                  <c:v>17:06:51</c:v>
                </c:pt>
                <c:pt idx="7441">
                  <c:v>17:06:52</c:v>
                </c:pt>
                <c:pt idx="7442">
                  <c:v>17:06:53</c:v>
                </c:pt>
                <c:pt idx="7443">
                  <c:v>17:06:54</c:v>
                </c:pt>
                <c:pt idx="7444">
                  <c:v>17:06:55</c:v>
                </c:pt>
                <c:pt idx="7445">
                  <c:v>17:06:56</c:v>
                </c:pt>
                <c:pt idx="7446">
                  <c:v>17:06:57</c:v>
                </c:pt>
                <c:pt idx="7447">
                  <c:v>17:06:58</c:v>
                </c:pt>
                <c:pt idx="7448">
                  <c:v>17:06:59</c:v>
                </c:pt>
                <c:pt idx="7449">
                  <c:v>17:07:00</c:v>
                </c:pt>
                <c:pt idx="7450">
                  <c:v>17:07:01</c:v>
                </c:pt>
                <c:pt idx="7451">
                  <c:v>17:07:02</c:v>
                </c:pt>
                <c:pt idx="7452">
                  <c:v>17:07:03</c:v>
                </c:pt>
                <c:pt idx="7453">
                  <c:v>17:07:04</c:v>
                </c:pt>
                <c:pt idx="7454">
                  <c:v>17:07:05</c:v>
                </c:pt>
                <c:pt idx="7455">
                  <c:v>17:07:06</c:v>
                </c:pt>
                <c:pt idx="7456">
                  <c:v>17:07:07</c:v>
                </c:pt>
                <c:pt idx="7457">
                  <c:v>17:07:08</c:v>
                </c:pt>
                <c:pt idx="7458">
                  <c:v>17:07:09</c:v>
                </c:pt>
                <c:pt idx="7459">
                  <c:v>17:07:10</c:v>
                </c:pt>
                <c:pt idx="7460">
                  <c:v>17:07:11</c:v>
                </c:pt>
                <c:pt idx="7461">
                  <c:v>17:07:12</c:v>
                </c:pt>
                <c:pt idx="7462">
                  <c:v>17:07:13</c:v>
                </c:pt>
                <c:pt idx="7463">
                  <c:v>17:07:14</c:v>
                </c:pt>
                <c:pt idx="7464">
                  <c:v>17:07:15</c:v>
                </c:pt>
                <c:pt idx="7465">
                  <c:v>17:07:16</c:v>
                </c:pt>
                <c:pt idx="7466">
                  <c:v>17:07:17</c:v>
                </c:pt>
                <c:pt idx="7467">
                  <c:v>17:07:18</c:v>
                </c:pt>
                <c:pt idx="7468">
                  <c:v>17:07:19</c:v>
                </c:pt>
                <c:pt idx="7469">
                  <c:v>17:07:20</c:v>
                </c:pt>
                <c:pt idx="7470">
                  <c:v>17:07:21</c:v>
                </c:pt>
                <c:pt idx="7471">
                  <c:v>17:07:22</c:v>
                </c:pt>
                <c:pt idx="7472">
                  <c:v>17:07:23</c:v>
                </c:pt>
                <c:pt idx="7473">
                  <c:v>17:07:24</c:v>
                </c:pt>
                <c:pt idx="7474">
                  <c:v>17:07:25</c:v>
                </c:pt>
                <c:pt idx="7475">
                  <c:v>17:07:26</c:v>
                </c:pt>
                <c:pt idx="7476">
                  <c:v>17:07:27</c:v>
                </c:pt>
                <c:pt idx="7477">
                  <c:v>17:07:28</c:v>
                </c:pt>
                <c:pt idx="7478">
                  <c:v>17:07:29</c:v>
                </c:pt>
                <c:pt idx="7479">
                  <c:v>17:07:30</c:v>
                </c:pt>
                <c:pt idx="7480">
                  <c:v>17:07:31</c:v>
                </c:pt>
                <c:pt idx="7481">
                  <c:v>17:07:32</c:v>
                </c:pt>
                <c:pt idx="7482">
                  <c:v>17:07:33</c:v>
                </c:pt>
                <c:pt idx="7483">
                  <c:v>17:07:34</c:v>
                </c:pt>
                <c:pt idx="7484">
                  <c:v>17:07:35</c:v>
                </c:pt>
                <c:pt idx="7485">
                  <c:v>17:07:36</c:v>
                </c:pt>
                <c:pt idx="7486">
                  <c:v>17:07:37</c:v>
                </c:pt>
                <c:pt idx="7487">
                  <c:v>17:07:38</c:v>
                </c:pt>
                <c:pt idx="7488">
                  <c:v>17:07:39</c:v>
                </c:pt>
                <c:pt idx="7489">
                  <c:v>17:07:40</c:v>
                </c:pt>
                <c:pt idx="7490">
                  <c:v>17:07:41</c:v>
                </c:pt>
                <c:pt idx="7491">
                  <c:v>17:07:42</c:v>
                </c:pt>
                <c:pt idx="7492">
                  <c:v>17:07:43</c:v>
                </c:pt>
                <c:pt idx="7493">
                  <c:v>17:07:44</c:v>
                </c:pt>
                <c:pt idx="7494">
                  <c:v>17:07:45</c:v>
                </c:pt>
                <c:pt idx="7495">
                  <c:v>17:07:46</c:v>
                </c:pt>
                <c:pt idx="7496">
                  <c:v>17:07:47</c:v>
                </c:pt>
                <c:pt idx="7497">
                  <c:v>17:07:48</c:v>
                </c:pt>
                <c:pt idx="7498">
                  <c:v>17:07:49</c:v>
                </c:pt>
                <c:pt idx="7499">
                  <c:v>17:07:50</c:v>
                </c:pt>
                <c:pt idx="7500">
                  <c:v>17:07:51</c:v>
                </c:pt>
                <c:pt idx="7501">
                  <c:v>17:07:52</c:v>
                </c:pt>
                <c:pt idx="7502">
                  <c:v>17:07:53</c:v>
                </c:pt>
                <c:pt idx="7503">
                  <c:v>17:07:54</c:v>
                </c:pt>
                <c:pt idx="7504">
                  <c:v>17:07:55</c:v>
                </c:pt>
                <c:pt idx="7505">
                  <c:v>17:07:56</c:v>
                </c:pt>
                <c:pt idx="7506">
                  <c:v>17:07:57</c:v>
                </c:pt>
                <c:pt idx="7507">
                  <c:v>17:07:58</c:v>
                </c:pt>
                <c:pt idx="7508">
                  <c:v>17:07:59</c:v>
                </c:pt>
                <c:pt idx="7509">
                  <c:v>17:08:00</c:v>
                </c:pt>
                <c:pt idx="7510">
                  <c:v>17:08:01</c:v>
                </c:pt>
                <c:pt idx="7511">
                  <c:v>17:08:02</c:v>
                </c:pt>
                <c:pt idx="7512">
                  <c:v>17:08:03</c:v>
                </c:pt>
                <c:pt idx="7513">
                  <c:v>17:08:04</c:v>
                </c:pt>
                <c:pt idx="7514">
                  <c:v>17:08:05</c:v>
                </c:pt>
                <c:pt idx="7515">
                  <c:v>17:08:06</c:v>
                </c:pt>
                <c:pt idx="7516">
                  <c:v>17:08:07</c:v>
                </c:pt>
                <c:pt idx="7517">
                  <c:v>17:08:08</c:v>
                </c:pt>
                <c:pt idx="7518">
                  <c:v>17:08:09</c:v>
                </c:pt>
                <c:pt idx="7519">
                  <c:v>17:08:10</c:v>
                </c:pt>
                <c:pt idx="7520">
                  <c:v>17:08:11</c:v>
                </c:pt>
                <c:pt idx="7521">
                  <c:v>17:08:12</c:v>
                </c:pt>
                <c:pt idx="7522">
                  <c:v>17:08:13</c:v>
                </c:pt>
                <c:pt idx="7523">
                  <c:v>17:08:14</c:v>
                </c:pt>
                <c:pt idx="7524">
                  <c:v>17:08:15</c:v>
                </c:pt>
                <c:pt idx="7525">
                  <c:v>17:08:16</c:v>
                </c:pt>
                <c:pt idx="7526">
                  <c:v>17:08:17</c:v>
                </c:pt>
                <c:pt idx="7527">
                  <c:v>17:08:18</c:v>
                </c:pt>
                <c:pt idx="7528">
                  <c:v>17:08:19</c:v>
                </c:pt>
                <c:pt idx="7529">
                  <c:v>17:08:20</c:v>
                </c:pt>
                <c:pt idx="7530">
                  <c:v>17:08:21</c:v>
                </c:pt>
                <c:pt idx="7531">
                  <c:v>17:08:22</c:v>
                </c:pt>
                <c:pt idx="7532">
                  <c:v>17:08:23</c:v>
                </c:pt>
                <c:pt idx="7533">
                  <c:v>17:08:24</c:v>
                </c:pt>
                <c:pt idx="7534">
                  <c:v>17:08:25</c:v>
                </c:pt>
                <c:pt idx="7535">
                  <c:v>17:08:26</c:v>
                </c:pt>
                <c:pt idx="7536">
                  <c:v>17:08:27</c:v>
                </c:pt>
                <c:pt idx="7537">
                  <c:v>17:08:28</c:v>
                </c:pt>
                <c:pt idx="7538">
                  <c:v>17:08:29</c:v>
                </c:pt>
                <c:pt idx="7539">
                  <c:v>17:08:30</c:v>
                </c:pt>
                <c:pt idx="7540">
                  <c:v>17:08:31</c:v>
                </c:pt>
                <c:pt idx="7541">
                  <c:v>17:08:32</c:v>
                </c:pt>
                <c:pt idx="7542">
                  <c:v>17:08:33</c:v>
                </c:pt>
                <c:pt idx="7543">
                  <c:v>17:08:34</c:v>
                </c:pt>
                <c:pt idx="7544">
                  <c:v>17:08:35</c:v>
                </c:pt>
                <c:pt idx="7545">
                  <c:v>17:08:36</c:v>
                </c:pt>
                <c:pt idx="7546">
                  <c:v>17:08:37</c:v>
                </c:pt>
                <c:pt idx="7547">
                  <c:v>17:08:38</c:v>
                </c:pt>
                <c:pt idx="7548">
                  <c:v>17:08:39</c:v>
                </c:pt>
                <c:pt idx="7549">
                  <c:v>17:08:40</c:v>
                </c:pt>
                <c:pt idx="7550">
                  <c:v>17:08:41</c:v>
                </c:pt>
                <c:pt idx="7551">
                  <c:v>17:08:42</c:v>
                </c:pt>
                <c:pt idx="7552">
                  <c:v>17:08:43</c:v>
                </c:pt>
                <c:pt idx="7553">
                  <c:v>17:08:44</c:v>
                </c:pt>
                <c:pt idx="7554">
                  <c:v>17:08:45</c:v>
                </c:pt>
                <c:pt idx="7555">
                  <c:v>17:08:46</c:v>
                </c:pt>
                <c:pt idx="7556">
                  <c:v>17:08:47</c:v>
                </c:pt>
                <c:pt idx="7557">
                  <c:v>17:08:48</c:v>
                </c:pt>
                <c:pt idx="7558">
                  <c:v>17:08:49</c:v>
                </c:pt>
                <c:pt idx="7559">
                  <c:v>17:08:50</c:v>
                </c:pt>
                <c:pt idx="7560">
                  <c:v>17:08:51</c:v>
                </c:pt>
                <c:pt idx="7561">
                  <c:v>17:08:52</c:v>
                </c:pt>
                <c:pt idx="7562">
                  <c:v>17:08:53</c:v>
                </c:pt>
                <c:pt idx="7563">
                  <c:v>17:08:54</c:v>
                </c:pt>
                <c:pt idx="7564">
                  <c:v>17:08:55</c:v>
                </c:pt>
                <c:pt idx="7565">
                  <c:v>17:08:56</c:v>
                </c:pt>
                <c:pt idx="7566">
                  <c:v>17:08:57</c:v>
                </c:pt>
                <c:pt idx="7567">
                  <c:v>17:08:58</c:v>
                </c:pt>
                <c:pt idx="7568">
                  <c:v>17:08:59</c:v>
                </c:pt>
                <c:pt idx="7569">
                  <c:v>17:09:00</c:v>
                </c:pt>
                <c:pt idx="7570">
                  <c:v>17:09:01</c:v>
                </c:pt>
                <c:pt idx="7571">
                  <c:v>17:09:02</c:v>
                </c:pt>
                <c:pt idx="7572">
                  <c:v>17:09:03</c:v>
                </c:pt>
                <c:pt idx="7573">
                  <c:v>17:09:04</c:v>
                </c:pt>
                <c:pt idx="7574">
                  <c:v>17:09:05</c:v>
                </c:pt>
                <c:pt idx="7575">
                  <c:v>17:09:06</c:v>
                </c:pt>
                <c:pt idx="7576">
                  <c:v>17:09:07</c:v>
                </c:pt>
                <c:pt idx="7577">
                  <c:v>17:09:08</c:v>
                </c:pt>
                <c:pt idx="7578">
                  <c:v>17:09:09</c:v>
                </c:pt>
                <c:pt idx="7579">
                  <c:v>17:09:10</c:v>
                </c:pt>
                <c:pt idx="7580">
                  <c:v>17:09:11</c:v>
                </c:pt>
                <c:pt idx="7581">
                  <c:v>17:09:12</c:v>
                </c:pt>
                <c:pt idx="7582">
                  <c:v>17:09:13</c:v>
                </c:pt>
                <c:pt idx="7583">
                  <c:v>17:09:14</c:v>
                </c:pt>
                <c:pt idx="7584">
                  <c:v>17:09:15</c:v>
                </c:pt>
                <c:pt idx="7585">
                  <c:v>17:09:16</c:v>
                </c:pt>
                <c:pt idx="7586">
                  <c:v>17:09:17</c:v>
                </c:pt>
                <c:pt idx="7587">
                  <c:v>17:09:18</c:v>
                </c:pt>
                <c:pt idx="7588">
                  <c:v>17:09:19</c:v>
                </c:pt>
                <c:pt idx="7589">
                  <c:v>17:09:20</c:v>
                </c:pt>
                <c:pt idx="7590">
                  <c:v>17:09:21</c:v>
                </c:pt>
                <c:pt idx="7591">
                  <c:v>17:09:22</c:v>
                </c:pt>
                <c:pt idx="7592">
                  <c:v>17:09:23</c:v>
                </c:pt>
                <c:pt idx="7593">
                  <c:v>17:09:24</c:v>
                </c:pt>
                <c:pt idx="7594">
                  <c:v>17:09:25</c:v>
                </c:pt>
                <c:pt idx="7595">
                  <c:v>17:09:26</c:v>
                </c:pt>
                <c:pt idx="7596">
                  <c:v>17:09:27</c:v>
                </c:pt>
                <c:pt idx="7597">
                  <c:v>17:09:28</c:v>
                </c:pt>
                <c:pt idx="7598">
                  <c:v>17:09:29</c:v>
                </c:pt>
                <c:pt idx="7599">
                  <c:v>17:09:30</c:v>
                </c:pt>
                <c:pt idx="7600">
                  <c:v>17:09:31</c:v>
                </c:pt>
                <c:pt idx="7601">
                  <c:v>17:09:32</c:v>
                </c:pt>
                <c:pt idx="7602">
                  <c:v>17:09:33</c:v>
                </c:pt>
                <c:pt idx="7603">
                  <c:v>17:09:34</c:v>
                </c:pt>
                <c:pt idx="7604">
                  <c:v>17:09:35</c:v>
                </c:pt>
                <c:pt idx="7605">
                  <c:v>17:09:36</c:v>
                </c:pt>
                <c:pt idx="7606">
                  <c:v>17:09:37</c:v>
                </c:pt>
                <c:pt idx="7607">
                  <c:v>17:09:38</c:v>
                </c:pt>
                <c:pt idx="7608">
                  <c:v>17:09:39</c:v>
                </c:pt>
                <c:pt idx="7609">
                  <c:v>17:09:40</c:v>
                </c:pt>
                <c:pt idx="7610">
                  <c:v>17:09:41</c:v>
                </c:pt>
                <c:pt idx="7611">
                  <c:v>17:09:42</c:v>
                </c:pt>
                <c:pt idx="7612">
                  <c:v>17:09:43</c:v>
                </c:pt>
                <c:pt idx="7613">
                  <c:v>17:09:44</c:v>
                </c:pt>
                <c:pt idx="7614">
                  <c:v>17:09:45</c:v>
                </c:pt>
                <c:pt idx="7615">
                  <c:v>17:09:46</c:v>
                </c:pt>
                <c:pt idx="7616">
                  <c:v>17:09:47</c:v>
                </c:pt>
                <c:pt idx="7617">
                  <c:v>17:09:48</c:v>
                </c:pt>
                <c:pt idx="7618">
                  <c:v>17:09:49</c:v>
                </c:pt>
                <c:pt idx="7619">
                  <c:v>17:09:50</c:v>
                </c:pt>
                <c:pt idx="7620">
                  <c:v>17:09:51</c:v>
                </c:pt>
                <c:pt idx="7621">
                  <c:v>17:09:52</c:v>
                </c:pt>
                <c:pt idx="7622">
                  <c:v>17:09:53</c:v>
                </c:pt>
                <c:pt idx="7623">
                  <c:v>17:09:54</c:v>
                </c:pt>
                <c:pt idx="7624">
                  <c:v>17:09:55</c:v>
                </c:pt>
                <c:pt idx="7625">
                  <c:v>17:09:56</c:v>
                </c:pt>
                <c:pt idx="7626">
                  <c:v>17:09:57</c:v>
                </c:pt>
                <c:pt idx="7627">
                  <c:v>17:09:58</c:v>
                </c:pt>
                <c:pt idx="7628">
                  <c:v>17:09:59</c:v>
                </c:pt>
                <c:pt idx="7629">
                  <c:v>17:10:00</c:v>
                </c:pt>
                <c:pt idx="7630">
                  <c:v>17:10:01</c:v>
                </c:pt>
                <c:pt idx="7631">
                  <c:v>17:10:02</c:v>
                </c:pt>
                <c:pt idx="7632">
                  <c:v>17:10:03</c:v>
                </c:pt>
                <c:pt idx="7633">
                  <c:v>17:10:04</c:v>
                </c:pt>
                <c:pt idx="7634">
                  <c:v>17:10:05</c:v>
                </c:pt>
                <c:pt idx="7635">
                  <c:v>17:10:06</c:v>
                </c:pt>
                <c:pt idx="7636">
                  <c:v>17:10:07</c:v>
                </c:pt>
                <c:pt idx="7637">
                  <c:v>17:10:08</c:v>
                </c:pt>
                <c:pt idx="7638">
                  <c:v>17:10:09</c:v>
                </c:pt>
                <c:pt idx="7639">
                  <c:v>17:10:10</c:v>
                </c:pt>
                <c:pt idx="7640">
                  <c:v>17:10:11</c:v>
                </c:pt>
                <c:pt idx="7641">
                  <c:v>17:10:12</c:v>
                </c:pt>
                <c:pt idx="7642">
                  <c:v>17:10:13</c:v>
                </c:pt>
                <c:pt idx="7643">
                  <c:v>17:10:14</c:v>
                </c:pt>
                <c:pt idx="7644">
                  <c:v>17:10:15</c:v>
                </c:pt>
                <c:pt idx="7645">
                  <c:v>17:10:16</c:v>
                </c:pt>
                <c:pt idx="7646">
                  <c:v>17:10:17</c:v>
                </c:pt>
                <c:pt idx="7647">
                  <c:v>17:10:18</c:v>
                </c:pt>
                <c:pt idx="7648">
                  <c:v>17:10:19</c:v>
                </c:pt>
                <c:pt idx="7649">
                  <c:v>17:10:20</c:v>
                </c:pt>
                <c:pt idx="7650">
                  <c:v>17:10:21</c:v>
                </c:pt>
                <c:pt idx="7651">
                  <c:v>17:10:22</c:v>
                </c:pt>
                <c:pt idx="7652">
                  <c:v>17:10:23</c:v>
                </c:pt>
                <c:pt idx="7653">
                  <c:v>17:10:24</c:v>
                </c:pt>
                <c:pt idx="7654">
                  <c:v>17:10:25</c:v>
                </c:pt>
                <c:pt idx="7655">
                  <c:v>17:10:26</c:v>
                </c:pt>
                <c:pt idx="7656">
                  <c:v>17:10:27</c:v>
                </c:pt>
                <c:pt idx="7657">
                  <c:v>17:10:28</c:v>
                </c:pt>
                <c:pt idx="7658">
                  <c:v>17:10:29</c:v>
                </c:pt>
                <c:pt idx="7659">
                  <c:v>17:10:30</c:v>
                </c:pt>
                <c:pt idx="7660">
                  <c:v>17:10:31</c:v>
                </c:pt>
                <c:pt idx="7661">
                  <c:v>17:10:32</c:v>
                </c:pt>
                <c:pt idx="7662">
                  <c:v>17:10:33</c:v>
                </c:pt>
                <c:pt idx="7663">
                  <c:v>17:10:34</c:v>
                </c:pt>
                <c:pt idx="7664">
                  <c:v>17:10:35</c:v>
                </c:pt>
                <c:pt idx="7665">
                  <c:v>17:10:36</c:v>
                </c:pt>
                <c:pt idx="7666">
                  <c:v>17:10:37</c:v>
                </c:pt>
                <c:pt idx="7667">
                  <c:v>17:10:38</c:v>
                </c:pt>
                <c:pt idx="7668">
                  <c:v>17:10:39</c:v>
                </c:pt>
                <c:pt idx="7669">
                  <c:v>17:10:40</c:v>
                </c:pt>
                <c:pt idx="7670">
                  <c:v>17:10:41</c:v>
                </c:pt>
                <c:pt idx="7671">
                  <c:v>17:10:42</c:v>
                </c:pt>
                <c:pt idx="7672">
                  <c:v>17:10:43</c:v>
                </c:pt>
                <c:pt idx="7673">
                  <c:v>17:10:44</c:v>
                </c:pt>
                <c:pt idx="7674">
                  <c:v>17:10:45</c:v>
                </c:pt>
                <c:pt idx="7675">
                  <c:v>17:10:46</c:v>
                </c:pt>
                <c:pt idx="7676">
                  <c:v>17:10:47</c:v>
                </c:pt>
                <c:pt idx="7677">
                  <c:v>17:10:48</c:v>
                </c:pt>
                <c:pt idx="7678">
                  <c:v>17:10:49</c:v>
                </c:pt>
                <c:pt idx="7679">
                  <c:v>17:10:50</c:v>
                </c:pt>
                <c:pt idx="7680">
                  <c:v>17:10:51</c:v>
                </c:pt>
                <c:pt idx="7681">
                  <c:v>17:10:52</c:v>
                </c:pt>
                <c:pt idx="7682">
                  <c:v>17:10:53</c:v>
                </c:pt>
                <c:pt idx="7683">
                  <c:v>17:10:54</c:v>
                </c:pt>
                <c:pt idx="7684">
                  <c:v>17:10:55</c:v>
                </c:pt>
                <c:pt idx="7685">
                  <c:v>17:10:56</c:v>
                </c:pt>
                <c:pt idx="7686">
                  <c:v>17:10:57</c:v>
                </c:pt>
                <c:pt idx="7687">
                  <c:v>17:10:58</c:v>
                </c:pt>
                <c:pt idx="7688">
                  <c:v>17:10:59</c:v>
                </c:pt>
                <c:pt idx="7689">
                  <c:v>17:11:00</c:v>
                </c:pt>
                <c:pt idx="7690">
                  <c:v>17:11:01</c:v>
                </c:pt>
                <c:pt idx="7691">
                  <c:v>17:11:02</c:v>
                </c:pt>
                <c:pt idx="7692">
                  <c:v>17:11:03</c:v>
                </c:pt>
                <c:pt idx="7693">
                  <c:v>17:11:04</c:v>
                </c:pt>
                <c:pt idx="7694">
                  <c:v>17:11:05</c:v>
                </c:pt>
                <c:pt idx="7695">
                  <c:v>17:11:06</c:v>
                </c:pt>
                <c:pt idx="7696">
                  <c:v>17:11:07</c:v>
                </c:pt>
                <c:pt idx="7697">
                  <c:v>17:11:08</c:v>
                </c:pt>
                <c:pt idx="7698">
                  <c:v>17:11:09</c:v>
                </c:pt>
                <c:pt idx="7699">
                  <c:v>17:11:10</c:v>
                </c:pt>
                <c:pt idx="7700">
                  <c:v>17:11:11</c:v>
                </c:pt>
                <c:pt idx="7701">
                  <c:v>17:11:12</c:v>
                </c:pt>
                <c:pt idx="7702">
                  <c:v>17:11:13</c:v>
                </c:pt>
                <c:pt idx="7703">
                  <c:v>17:11:14</c:v>
                </c:pt>
                <c:pt idx="7704">
                  <c:v>17:11:15</c:v>
                </c:pt>
                <c:pt idx="7705">
                  <c:v>17:11:16</c:v>
                </c:pt>
                <c:pt idx="7706">
                  <c:v>17:11:17</c:v>
                </c:pt>
                <c:pt idx="7707">
                  <c:v>17:11:18</c:v>
                </c:pt>
                <c:pt idx="7708">
                  <c:v>17:11:19</c:v>
                </c:pt>
                <c:pt idx="7709">
                  <c:v>17:11:20</c:v>
                </c:pt>
                <c:pt idx="7710">
                  <c:v>17:11:21</c:v>
                </c:pt>
                <c:pt idx="7711">
                  <c:v>17:11:22</c:v>
                </c:pt>
                <c:pt idx="7712">
                  <c:v>17:11:23</c:v>
                </c:pt>
                <c:pt idx="7713">
                  <c:v>17:11:24</c:v>
                </c:pt>
                <c:pt idx="7714">
                  <c:v>17:11:25</c:v>
                </c:pt>
                <c:pt idx="7715">
                  <c:v>17:11:26</c:v>
                </c:pt>
                <c:pt idx="7716">
                  <c:v>17:11:27</c:v>
                </c:pt>
                <c:pt idx="7717">
                  <c:v>17:11:28</c:v>
                </c:pt>
                <c:pt idx="7718">
                  <c:v>17:11:29</c:v>
                </c:pt>
                <c:pt idx="7719">
                  <c:v>17:11:30</c:v>
                </c:pt>
                <c:pt idx="7720">
                  <c:v>17:11:31</c:v>
                </c:pt>
                <c:pt idx="7721">
                  <c:v>17:11:32</c:v>
                </c:pt>
                <c:pt idx="7722">
                  <c:v>17:11:33</c:v>
                </c:pt>
                <c:pt idx="7723">
                  <c:v>17:11:34</c:v>
                </c:pt>
                <c:pt idx="7724">
                  <c:v>17:11:35</c:v>
                </c:pt>
                <c:pt idx="7725">
                  <c:v>17:11:36</c:v>
                </c:pt>
                <c:pt idx="7726">
                  <c:v>17:11:37</c:v>
                </c:pt>
                <c:pt idx="7727">
                  <c:v>17:11:38</c:v>
                </c:pt>
                <c:pt idx="7728">
                  <c:v>17:11:39</c:v>
                </c:pt>
                <c:pt idx="7729">
                  <c:v>17:11:40</c:v>
                </c:pt>
                <c:pt idx="7730">
                  <c:v>17:11:41</c:v>
                </c:pt>
                <c:pt idx="7731">
                  <c:v>17:11:42</c:v>
                </c:pt>
                <c:pt idx="7732">
                  <c:v>17:11:43</c:v>
                </c:pt>
                <c:pt idx="7733">
                  <c:v>17:11:44</c:v>
                </c:pt>
                <c:pt idx="7734">
                  <c:v>17:11:45</c:v>
                </c:pt>
                <c:pt idx="7735">
                  <c:v>17:11:46</c:v>
                </c:pt>
                <c:pt idx="7736">
                  <c:v>17:11:47</c:v>
                </c:pt>
                <c:pt idx="7737">
                  <c:v>17:11:48</c:v>
                </c:pt>
                <c:pt idx="7738">
                  <c:v>17:11:49</c:v>
                </c:pt>
                <c:pt idx="7739">
                  <c:v>17:11:50</c:v>
                </c:pt>
                <c:pt idx="7740">
                  <c:v>17:11:51</c:v>
                </c:pt>
                <c:pt idx="7741">
                  <c:v>17:11:52</c:v>
                </c:pt>
                <c:pt idx="7742">
                  <c:v>17:11:53</c:v>
                </c:pt>
                <c:pt idx="7743">
                  <c:v>17:11:54</c:v>
                </c:pt>
                <c:pt idx="7744">
                  <c:v>17:11:55</c:v>
                </c:pt>
                <c:pt idx="7745">
                  <c:v>17:11:56</c:v>
                </c:pt>
                <c:pt idx="7746">
                  <c:v>17:11:57</c:v>
                </c:pt>
                <c:pt idx="7747">
                  <c:v>17:11:58</c:v>
                </c:pt>
                <c:pt idx="7748">
                  <c:v>17:11:59</c:v>
                </c:pt>
                <c:pt idx="7749">
                  <c:v>17:12:00</c:v>
                </c:pt>
                <c:pt idx="7750">
                  <c:v>17:12:01</c:v>
                </c:pt>
                <c:pt idx="7751">
                  <c:v>17:12:02</c:v>
                </c:pt>
                <c:pt idx="7752">
                  <c:v>17:12:03</c:v>
                </c:pt>
                <c:pt idx="7753">
                  <c:v>17:12:04</c:v>
                </c:pt>
                <c:pt idx="7754">
                  <c:v>17:12:05</c:v>
                </c:pt>
                <c:pt idx="7755">
                  <c:v>17:12:06</c:v>
                </c:pt>
                <c:pt idx="7756">
                  <c:v>17:12:07</c:v>
                </c:pt>
                <c:pt idx="7757">
                  <c:v>17:12:08</c:v>
                </c:pt>
                <c:pt idx="7758">
                  <c:v>17:12:09</c:v>
                </c:pt>
                <c:pt idx="7759">
                  <c:v>17:12:10</c:v>
                </c:pt>
                <c:pt idx="7760">
                  <c:v>17:12:11</c:v>
                </c:pt>
                <c:pt idx="7761">
                  <c:v>17:12:12</c:v>
                </c:pt>
                <c:pt idx="7762">
                  <c:v>17:12:13</c:v>
                </c:pt>
                <c:pt idx="7763">
                  <c:v>17:12:14</c:v>
                </c:pt>
                <c:pt idx="7764">
                  <c:v>17:12:15</c:v>
                </c:pt>
                <c:pt idx="7765">
                  <c:v>17:12:16</c:v>
                </c:pt>
                <c:pt idx="7766">
                  <c:v>17:12:17</c:v>
                </c:pt>
                <c:pt idx="7767">
                  <c:v>17:12:18</c:v>
                </c:pt>
                <c:pt idx="7768">
                  <c:v>17:12:19</c:v>
                </c:pt>
                <c:pt idx="7769">
                  <c:v>17:12:20</c:v>
                </c:pt>
                <c:pt idx="7770">
                  <c:v>17:12:21</c:v>
                </c:pt>
                <c:pt idx="7771">
                  <c:v>17:12:22</c:v>
                </c:pt>
                <c:pt idx="7772">
                  <c:v>17:12:23</c:v>
                </c:pt>
                <c:pt idx="7773">
                  <c:v>17:12:24</c:v>
                </c:pt>
                <c:pt idx="7774">
                  <c:v>17:12:25</c:v>
                </c:pt>
                <c:pt idx="7775">
                  <c:v>17:12:26</c:v>
                </c:pt>
                <c:pt idx="7776">
                  <c:v>17:12:27</c:v>
                </c:pt>
                <c:pt idx="7777">
                  <c:v>17:12:28</c:v>
                </c:pt>
                <c:pt idx="7778">
                  <c:v>17:12:29</c:v>
                </c:pt>
                <c:pt idx="7779">
                  <c:v>17:12:30</c:v>
                </c:pt>
                <c:pt idx="7780">
                  <c:v>17:12:31</c:v>
                </c:pt>
                <c:pt idx="7781">
                  <c:v>17:12:32</c:v>
                </c:pt>
                <c:pt idx="7782">
                  <c:v>17:12:33</c:v>
                </c:pt>
                <c:pt idx="7783">
                  <c:v>17:12:34</c:v>
                </c:pt>
                <c:pt idx="7784">
                  <c:v>17:12:35</c:v>
                </c:pt>
                <c:pt idx="7785">
                  <c:v>17:12:36</c:v>
                </c:pt>
                <c:pt idx="7786">
                  <c:v>17:12:37</c:v>
                </c:pt>
                <c:pt idx="7787">
                  <c:v>17:12:38</c:v>
                </c:pt>
                <c:pt idx="7788">
                  <c:v>17:12:39</c:v>
                </c:pt>
                <c:pt idx="7789">
                  <c:v>17:12:40</c:v>
                </c:pt>
                <c:pt idx="7790">
                  <c:v>17:12:41</c:v>
                </c:pt>
                <c:pt idx="7791">
                  <c:v>17:12:42</c:v>
                </c:pt>
                <c:pt idx="7792">
                  <c:v>17:12:43</c:v>
                </c:pt>
                <c:pt idx="7793">
                  <c:v>17:12:44</c:v>
                </c:pt>
                <c:pt idx="7794">
                  <c:v>17:12:45</c:v>
                </c:pt>
                <c:pt idx="7795">
                  <c:v>17:12:46</c:v>
                </c:pt>
                <c:pt idx="7796">
                  <c:v>17:12:47</c:v>
                </c:pt>
                <c:pt idx="7797">
                  <c:v>17:12:48</c:v>
                </c:pt>
                <c:pt idx="7798">
                  <c:v>17:12:49</c:v>
                </c:pt>
                <c:pt idx="7799">
                  <c:v>17:12:50</c:v>
                </c:pt>
                <c:pt idx="7800">
                  <c:v>17:12:51</c:v>
                </c:pt>
                <c:pt idx="7801">
                  <c:v>17:12:52</c:v>
                </c:pt>
                <c:pt idx="7802">
                  <c:v>17:12:53</c:v>
                </c:pt>
                <c:pt idx="7803">
                  <c:v>17:12:54</c:v>
                </c:pt>
                <c:pt idx="7804">
                  <c:v>17:12:55</c:v>
                </c:pt>
                <c:pt idx="7805">
                  <c:v>17:12:56</c:v>
                </c:pt>
                <c:pt idx="7806">
                  <c:v>17:12:57</c:v>
                </c:pt>
                <c:pt idx="7807">
                  <c:v>17:12:58</c:v>
                </c:pt>
                <c:pt idx="7808">
                  <c:v>17:12:59</c:v>
                </c:pt>
                <c:pt idx="7809">
                  <c:v>17:13:00</c:v>
                </c:pt>
                <c:pt idx="7810">
                  <c:v>17:13:01</c:v>
                </c:pt>
                <c:pt idx="7811">
                  <c:v>17:13:02</c:v>
                </c:pt>
                <c:pt idx="7812">
                  <c:v>17:13:03</c:v>
                </c:pt>
                <c:pt idx="7813">
                  <c:v>17:13:04</c:v>
                </c:pt>
                <c:pt idx="7814">
                  <c:v>17:13:05</c:v>
                </c:pt>
                <c:pt idx="7815">
                  <c:v>17:13:06</c:v>
                </c:pt>
                <c:pt idx="7816">
                  <c:v>17:13:07</c:v>
                </c:pt>
                <c:pt idx="7817">
                  <c:v>17:13:08</c:v>
                </c:pt>
                <c:pt idx="7818">
                  <c:v>17:13:09</c:v>
                </c:pt>
                <c:pt idx="7819">
                  <c:v>17:13:10</c:v>
                </c:pt>
                <c:pt idx="7820">
                  <c:v>17:13:11</c:v>
                </c:pt>
                <c:pt idx="7821">
                  <c:v>17:13:12</c:v>
                </c:pt>
                <c:pt idx="7822">
                  <c:v>17:13:13</c:v>
                </c:pt>
                <c:pt idx="7823">
                  <c:v>17:13:14</c:v>
                </c:pt>
                <c:pt idx="7824">
                  <c:v>17:13:15</c:v>
                </c:pt>
                <c:pt idx="7825">
                  <c:v>17:13:16</c:v>
                </c:pt>
                <c:pt idx="7826">
                  <c:v>17:13:17</c:v>
                </c:pt>
                <c:pt idx="7827">
                  <c:v>17:13:18</c:v>
                </c:pt>
                <c:pt idx="7828">
                  <c:v>17:13:19</c:v>
                </c:pt>
                <c:pt idx="7829">
                  <c:v>17:13:20</c:v>
                </c:pt>
                <c:pt idx="7830">
                  <c:v>17:13:21</c:v>
                </c:pt>
                <c:pt idx="7831">
                  <c:v>17:13:22</c:v>
                </c:pt>
                <c:pt idx="7832">
                  <c:v>17:13:23</c:v>
                </c:pt>
                <c:pt idx="7833">
                  <c:v>17:13:24</c:v>
                </c:pt>
                <c:pt idx="7834">
                  <c:v>17:13:25</c:v>
                </c:pt>
                <c:pt idx="7835">
                  <c:v>17:13:26</c:v>
                </c:pt>
                <c:pt idx="7836">
                  <c:v>17:13:27</c:v>
                </c:pt>
                <c:pt idx="7837">
                  <c:v>17:13:28</c:v>
                </c:pt>
                <c:pt idx="7838">
                  <c:v>17:13:29</c:v>
                </c:pt>
                <c:pt idx="7839">
                  <c:v>17:13:30</c:v>
                </c:pt>
                <c:pt idx="7840">
                  <c:v>17:13:31</c:v>
                </c:pt>
                <c:pt idx="7841">
                  <c:v>17:13:32</c:v>
                </c:pt>
                <c:pt idx="7842">
                  <c:v>17:13:33</c:v>
                </c:pt>
                <c:pt idx="7843">
                  <c:v>17:13:34</c:v>
                </c:pt>
                <c:pt idx="7844">
                  <c:v>17:13:35</c:v>
                </c:pt>
                <c:pt idx="7845">
                  <c:v>17:13:36</c:v>
                </c:pt>
                <c:pt idx="7846">
                  <c:v>17:13:37</c:v>
                </c:pt>
                <c:pt idx="7847">
                  <c:v>17:13:38</c:v>
                </c:pt>
                <c:pt idx="7848">
                  <c:v>17:13:39</c:v>
                </c:pt>
                <c:pt idx="7849">
                  <c:v>17:13:40</c:v>
                </c:pt>
                <c:pt idx="7850">
                  <c:v>17:13:41</c:v>
                </c:pt>
                <c:pt idx="7851">
                  <c:v>17:13:42</c:v>
                </c:pt>
                <c:pt idx="7852">
                  <c:v>17:13:43</c:v>
                </c:pt>
                <c:pt idx="7853">
                  <c:v>17:13:44</c:v>
                </c:pt>
                <c:pt idx="7854">
                  <c:v>17:13:45</c:v>
                </c:pt>
                <c:pt idx="7855">
                  <c:v>17:13:46</c:v>
                </c:pt>
                <c:pt idx="7856">
                  <c:v>17:13:47</c:v>
                </c:pt>
                <c:pt idx="7857">
                  <c:v>17:13:48</c:v>
                </c:pt>
                <c:pt idx="7858">
                  <c:v>17:13:49</c:v>
                </c:pt>
                <c:pt idx="7859">
                  <c:v>17:13:50</c:v>
                </c:pt>
                <c:pt idx="7860">
                  <c:v>17:13:51</c:v>
                </c:pt>
                <c:pt idx="7861">
                  <c:v>17:13:52</c:v>
                </c:pt>
                <c:pt idx="7862">
                  <c:v>17:13:53</c:v>
                </c:pt>
                <c:pt idx="7863">
                  <c:v>17:13:54</c:v>
                </c:pt>
                <c:pt idx="7864">
                  <c:v>17:13:55</c:v>
                </c:pt>
                <c:pt idx="7865">
                  <c:v>17:13:56</c:v>
                </c:pt>
                <c:pt idx="7866">
                  <c:v>17:13:57</c:v>
                </c:pt>
                <c:pt idx="7867">
                  <c:v>17:13:58</c:v>
                </c:pt>
                <c:pt idx="7868">
                  <c:v>17:13:59</c:v>
                </c:pt>
                <c:pt idx="7869">
                  <c:v>17:14:00</c:v>
                </c:pt>
                <c:pt idx="7870">
                  <c:v>17:14:01</c:v>
                </c:pt>
                <c:pt idx="7871">
                  <c:v>17:14:02</c:v>
                </c:pt>
                <c:pt idx="7872">
                  <c:v>17:14:03</c:v>
                </c:pt>
                <c:pt idx="7873">
                  <c:v>17:14:04</c:v>
                </c:pt>
                <c:pt idx="7874">
                  <c:v>17:14:05</c:v>
                </c:pt>
                <c:pt idx="7875">
                  <c:v>17:14:06</c:v>
                </c:pt>
                <c:pt idx="7876">
                  <c:v>17:14:07</c:v>
                </c:pt>
                <c:pt idx="7877">
                  <c:v>17:14:08</c:v>
                </c:pt>
                <c:pt idx="7878">
                  <c:v>17:14:09</c:v>
                </c:pt>
                <c:pt idx="7879">
                  <c:v>17:14:10</c:v>
                </c:pt>
                <c:pt idx="7880">
                  <c:v>17:14:11</c:v>
                </c:pt>
                <c:pt idx="7881">
                  <c:v>17:14:12</c:v>
                </c:pt>
                <c:pt idx="7882">
                  <c:v>17:14:13</c:v>
                </c:pt>
                <c:pt idx="7883">
                  <c:v>17:14:14</c:v>
                </c:pt>
                <c:pt idx="7884">
                  <c:v>17:14:15</c:v>
                </c:pt>
                <c:pt idx="7885">
                  <c:v>17:14:16</c:v>
                </c:pt>
                <c:pt idx="7886">
                  <c:v>17:14:17</c:v>
                </c:pt>
                <c:pt idx="7887">
                  <c:v>17:14:18</c:v>
                </c:pt>
                <c:pt idx="7888">
                  <c:v>17:14:19</c:v>
                </c:pt>
                <c:pt idx="7889">
                  <c:v>17:14:20</c:v>
                </c:pt>
                <c:pt idx="7890">
                  <c:v>17:14:21</c:v>
                </c:pt>
                <c:pt idx="7891">
                  <c:v>17:14:22</c:v>
                </c:pt>
                <c:pt idx="7892">
                  <c:v>17:14:23</c:v>
                </c:pt>
                <c:pt idx="7893">
                  <c:v>17:14:24</c:v>
                </c:pt>
                <c:pt idx="7894">
                  <c:v>17:14:25</c:v>
                </c:pt>
                <c:pt idx="7895">
                  <c:v>17:14:26</c:v>
                </c:pt>
                <c:pt idx="7896">
                  <c:v>17:14:27</c:v>
                </c:pt>
                <c:pt idx="7897">
                  <c:v>17:14:28</c:v>
                </c:pt>
                <c:pt idx="7898">
                  <c:v>17:14:29</c:v>
                </c:pt>
                <c:pt idx="7899">
                  <c:v>17:14:30</c:v>
                </c:pt>
                <c:pt idx="7900">
                  <c:v>17:14:31</c:v>
                </c:pt>
                <c:pt idx="7901">
                  <c:v>17:14:32</c:v>
                </c:pt>
                <c:pt idx="7902">
                  <c:v>17:14:33</c:v>
                </c:pt>
                <c:pt idx="7903">
                  <c:v>17:14:34</c:v>
                </c:pt>
                <c:pt idx="7904">
                  <c:v>17:14:35</c:v>
                </c:pt>
                <c:pt idx="7905">
                  <c:v>17:14:36</c:v>
                </c:pt>
                <c:pt idx="7906">
                  <c:v>17:14:37</c:v>
                </c:pt>
                <c:pt idx="7907">
                  <c:v>17:14:38</c:v>
                </c:pt>
                <c:pt idx="7908">
                  <c:v>17:14:39</c:v>
                </c:pt>
                <c:pt idx="7909">
                  <c:v>17:14:40</c:v>
                </c:pt>
                <c:pt idx="7910">
                  <c:v>17:14:41</c:v>
                </c:pt>
                <c:pt idx="7911">
                  <c:v>17:14:42</c:v>
                </c:pt>
                <c:pt idx="7912">
                  <c:v>17:14:43</c:v>
                </c:pt>
                <c:pt idx="7913">
                  <c:v>17:14:44</c:v>
                </c:pt>
                <c:pt idx="7914">
                  <c:v>17:14:45</c:v>
                </c:pt>
                <c:pt idx="7915">
                  <c:v>17:14:46</c:v>
                </c:pt>
                <c:pt idx="7916">
                  <c:v>17:14:47</c:v>
                </c:pt>
                <c:pt idx="7917">
                  <c:v>17:14:48</c:v>
                </c:pt>
                <c:pt idx="7918">
                  <c:v>17:14:49</c:v>
                </c:pt>
                <c:pt idx="7919">
                  <c:v>17:14:50</c:v>
                </c:pt>
                <c:pt idx="7920">
                  <c:v>17:14:51</c:v>
                </c:pt>
                <c:pt idx="7921">
                  <c:v>17:14:52</c:v>
                </c:pt>
                <c:pt idx="7922">
                  <c:v>17:14:53</c:v>
                </c:pt>
                <c:pt idx="7923">
                  <c:v>17:14:54</c:v>
                </c:pt>
                <c:pt idx="7924">
                  <c:v>17:14:55</c:v>
                </c:pt>
                <c:pt idx="7925">
                  <c:v>17:14:56</c:v>
                </c:pt>
                <c:pt idx="7926">
                  <c:v>17:14:57</c:v>
                </c:pt>
                <c:pt idx="7927">
                  <c:v>17:14:58</c:v>
                </c:pt>
                <c:pt idx="7928">
                  <c:v>17:14:59</c:v>
                </c:pt>
                <c:pt idx="7929">
                  <c:v>17:15:00</c:v>
                </c:pt>
                <c:pt idx="7930">
                  <c:v>17:15:01</c:v>
                </c:pt>
                <c:pt idx="7931">
                  <c:v>17:15:02</c:v>
                </c:pt>
                <c:pt idx="7932">
                  <c:v>17:15:03</c:v>
                </c:pt>
                <c:pt idx="7933">
                  <c:v>17:15:04</c:v>
                </c:pt>
                <c:pt idx="7934">
                  <c:v>17:15:05</c:v>
                </c:pt>
                <c:pt idx="7935">
                  <c:v>17:15:06</c:v>
                </c:pt>
                <c:pt idx="7936">
                  <c:v>17:15:07</c:v>
                </c:pt>
                <c:pt idx="7937">
                  <c:v>17:15:08</c:v>
                </c:pt>
                <c:pt idx="7938">
                  <c:v>17:15:09</c:v>
                </c:pt>
                <c:pt idx="7939">
                  <c:v>17:15:10</c:v>
                </c:pt>
                <c:pt idx="7940">
                  <c:v>17:15:11</c:v>
                </c:pt>
                <c:pt idx="7941">
                  <c:v>17:15:12</c:v>
                </c:pt>
                <c:pt idx="7942">
                  <c:v>17:15:13</c:v>
                </c:pt>
                <c:pt idx="7943">
                  <c:v>17:15:14</c:v>
                </c:pt>
                <c:pt idx="7944">
                  <c:v>17:15:15</c:v>
                </c:pt>
                <c:pt idx="7945">
                  <c:v>17:15:16</c:v>
                </c:pt>
                <c:pt idx="7946">
                  <c:v>17:15:17</c:v>
                </c:pt>
                <c:pt idx="7947">
                  <c:v>17:15:18</c:v>
                </c:pt>
                <c:pt idx="7948">
                  <c:v>17:15:19</c:v>
                </c:pt>
                <c:pt idx="7949">
                  <c:v>17:15:20</c:v>
                </c:pt>
                <c:pt idx="7950">
                  <c:v>17:15:21</c:v>
                </c:pt>
                <c:pt idx="7951">
                  <c:v>17:15:22</c:v>
                </c:pt>
                <c:pt idx="7952">
                  <c:v>17:15:23</c:v>
                </c:pt>
                <c:pt idx="7953">
                  <c:v>17:15:24</c:v>
                </c:pt>
                <c:pt idx="7954">
                  <c:v>17:15:25</c:v>
                </c:pt>
                <c:pt idx="7955">
                  <c:v>17:15:26</c:v>
                </c:pt>
                <c:pt idx="7956">
                  <c:v>17:15:27</c:v>
                </c:pt>
                <c:pt idx="7957">
                  <c:v>17:15:28</c:v>
                </c:pt>
                <c:pt idx="7958">
                  <c:v>17:15:29</c:v>
                </c:pt>
                <c:pt idx="7959">
                  <c:v>17:15:30</c:v>
                </c:pt>
                <c:pt idx="7960">
                  <c:v>17:15:31</c:v>
                </c:pt>
                <c:pt idx="7961">
                  <c:v>17:15:32</c:v>
                </c:pt>
                <c:pt idx="7962">
                  <c:v>17:15:33</c:v>
                </c:pt>
                <c:pt idx="7963">
                  <c:v>17:15:34</c:v>
                </c:pt>
                <c:pt idx="7964">
                  <c:v>17:15:35</c:v>
                </c:pt>
                <c:pt idx="7965">
                  <c:v>17:15:36</c:v>
                </c:pt>
                <c:pt idx="7966">
                  <c:v>17:15:37</c:v>
                </c:pt>
                <c:pt idx="7967">
                  <c:v>17:15:38</c:v>
                </c:pt>
                <c:pt idx="7968">
                  <c:v>17:15:39</c:v>
                </c:pt>
                <c:pt idx="7969">
                  <c:v>17:15:40</c:v>
                </c:pt>
                <c:pt idx="7970">
                  <c:v>17:15:41</c:v>
                </c:pt>
                <c:pt idx="7971">
                  <c:v>17:15:42</c:v>
                </c:pt>
                <c:pt idx="7972">
                  <c:v>17:15:43</c:v>
                </c:pt>
                <c:pt idx="7973">
                  <c:v>17:15:44</c:v>
                </c:pt>
                <c:pt idx="7974">
                  <c:v>17:15:45</c:v>
                </c:pt>
                <c:pt idx="7975">
                  <c:v>17:15:46</c:v>
                </c:pt>
                <c:pt idx="7976">
                  <c:v>17:15:47</c:v>
                </c:pt>
                <c:pt idx="7977">
                  <c:v>17:15:48</c:v>
                </c:pt>
                <c:pt idx="7978">
                  <c:v>17:15:49</c:v>
                </c:pt>
                <c:pt idx="7979">
                  <c:v>17:15:50</c:v>
                </c:pt>
                <c:pt idx="7980">
                  <c:v>17:15:51</c:v>
                </c:pt>
                <c:pt idx="7981">
                  <c:v>17:15:52</c:v>
                </c:pt>
                <c:pt idx="7982">
                  <c:v>17:15:53</c:v>
                </c:pt>
                <c:pt idx="7983">
                  <c:v>17:15:54</c:v>
                </c:pt>
                <c:pt idx="7984">
                  <c:v>17:15:55</c:v>
                </c:pt>
                <c:pt idx="7985">
                  <c:v>17:15:56</c:v>
                </c:pt>
                <c:pt idx="7986">
                  <c:v>17:15:57</c:v>
                </c:pt>
                <c:pt idx="7987">
                  <c:v>17:15:58</c:v>
                </c:pt>
                <c:pt idx="7988">
                  <c:v>17:15:59</c:v>
                </c:pt>
                <c:pt idx="7989">
                  <c:v>17:16:00</c:v>
                </c:pt>
                <c:pt idx="7990">
                  <c:v>17:16:01</c:v>
                </c:pt>
                <c:pt idx="7991">
                  <c:v>17:16:02</c:v>
                </c:pt>
                <c:pt idx="7992">
                  <c:v>17:16:03</c:v>
                </c:pt>
                <c:pt idx="7993">
                  <c:v>17:16:04</c:v>
                </c:pt>
                <c:pt idx="7994">
                  <c:v>17:16:05</c:v>
                </c:pt>
                <c:pt idx="7995">
                  <c:v>17:16:06</c:v>
                </c:pt>
                <c:pt idx="7996">
                  <c:v>17:16:07</c:v>
                </c:pt>
                <c:pt idx="7997">
                  <c:v>17:16:08</c:v>
                </c:pt>
                <c:pt idx="7998">
                  <c:v>17:16:09</c:v>
                </c:pt>
                <c:pt idx="7999">
                  <c:v>17:16:10</c:v>
                </c:pt>
                <c:pt idx="8000">
                  <c:v>17:16:11</c:v>
                </c:pt>
                <c:pt idx="8001">
                  <c:v>17:16:12</c:v>
                </c:pt>
                <c:pt idx="8002">
                  <c:v>17:16:13</c:v>
                </c:pt>
                <c:pt idx="8003">
                  <c:v>17:16:14</c:v>
                </c:pt>
                <c:pt idx="8004">
                  <c:v>17:16:15</c:v>
                </c:pt>
                <c:pt idx="8005">
                  <c:v>17:16:16</c:v>
                </c:pt>
                <c:pt idx="8006">
                  <c:v>17:16:17</c:v>
                </c:pt>
                <c:pt idx="8007">
                  <c:v>17:16:18</c:v>
                </c:pt>
                <c:pt idx="8008">
                  <c:v>17:16:19</c:v>
                </c:pt>
                <c:pt idx="8009">
                  <c:v>17:16:20</c:v>
                </c:pt>
                <c:pt idx="8010">
                  <c:v>17:16:21</c:v>
                </c:pt>
                <c:pt idx="8011">
                  <c:v>17:16:22</c:v>
                </c:pt>
                <c:pt idx="8012">
                  <c:v>17:16:23</c:v>
                </c:pt>
                <c:pt idx="8013">
                  <c:v>17:16:24</c:v>
                </c:pt>
                <c:pt idx="8014">
                  <c:v>17:16:25</c:v>
                </c:pt>
                <c:pt idx="8015">
                  <c:v>17:16:26</c:v>
                </c:pt>
                <c:pt idx="8016">
                  <c:v>17:16:27</c:v>
                </c:pt>
                <c:pt idx="8017">
                  <c:v>17:16:28</c:v>
                </c:pt>
                <c:pt idx="8018">
                  <c:v>17:16:29</c:v>
                </c:pt>
                <c:pt idx="8019">
                  <c:v>17:16:30</c:v>
                </c:pt>
                <c:pt idx="8020">
                  <c:v>17:16:31</c:v>
                </c:pt>
                <c:pt idx="8021">
                  <c:v>17:16:32</c:v>
                </c:pt>
                <c:pt idx="8022">
                  <c:v>17:16:33</c:v>
                </c:pt>
                <c:pt idx="8023">
                  <c:v>17:16:34</c:v>
                </c:pt>
                <c:pt idx="8024">
                  <c:v>17:16:35</c:v>
                </c:pt>
                <c:pt idx="8025">
                  <c:v>17:16:36</c:v>
                </c:pt>
                <c:pt idx="8026">
                  <c:v>17:16:37</c:v>
                </c:pt>
                <c:pt idx="8027">
                  <c:v>17:16:38</c:v>
                </c:pt>
                <c:pt idx="8028">
                  <c:v>17:16:39</c:v>
                </c:pt>
                <c:pt idx="8029">
                  <c:v>17:16:40</c:v>
                </c:pt>
                <c:pt idx="8030">
                  <c:v>17:16:41</c:v>
                </c:pt>
                <c:pt idx="8031">
                  <c:v>17:16:42</c:v>
                </c:pt>
                <c:pt idx="8032">
                  <c:v>17:16:43</c:v>
                </c:pt>
                <c:pt idx="8033">
                  <c:v>17:16:44</c:v>
                </c:pt>
                <c:pt idx="8034">
                  <c:v>17:16:45</c:v>
                </c:pt>
                <c:pt idx="8035">
                  <c:v>17:16:46</c:v>
                </c:pt>
                <c:pt idx="8036">
                  <c:v>17:16:47</c:v>
                </c:pt>
                <c:pt idx="8037">
                  <c:v>17:16:48</c:v>
                </c:pt>
                <c:pt idx="8038">
                  <c:v>17:16:49</c:v>
                </c:pt>
                <c:pt idx="8039">
                  <c:v>17:16:50</c:v>
                </c:pt>
                <c:pt idx="8040">
                  <c:v>17:16:51</c:v>
                </c:pt>
                <c:pt idx="8041">
                  <c:v>17:16:52</c:v>
                </c:pt>
                <c:pt idx="8042">
                  <c:v>17:16:53</c:v>
                </c:pt>
                <c:pt idx="8043">
                  <c:v>17:16:54</c:v>
                </c:pt>
                <c:pt idx="8044">
                  <c:v>17:16:55</c:v>
                </c:pt>
                <c:pt idx="8045">
                  <c:v>17:16:56</c:v>
                </c:pt>
                <c:pt idx="8046">
                  <c:v>17:16:57</c:v>
                </c:pt>
                <c:pt idx="8047">
                  <c:v>17:16:58</c:v>
                </c:pt>
                <c:pt idx="8048">
                  <c:v>17:16:59</c:v>
                </c:pt>
                <c:pt idx="8049">
                  <c:v>17:17:00</c:v>
                </c:pt>
                <c:pt idx="8050">
                  <c:v>17:17:01</c:v>
                </c:pt>
                <c:pt idx="8051">
                  <c:v>17:17:02</c:v>
                </c:pt>
                <c:pt idx="8052">
                  <c:v>17:17:03</c:v>
                </c:pt>
                <c:pt idx="8053">
                  <c:v>17:17:04</c:v>
                </c:pt>
                <c:pt idx="8054">
                  <c:v>17:17:05</c:v>
                </c:pt>
                <c:pt idx="8055">
                  <c:v>17:17:06</c:v>
                </c:pt>
                <c:pt idx="8056">
                  <c:v>17:17:07</c:v>
                </c:pt>
                <c:pt idx="8057">
                  <c:v>17:17:08</c:v>
                </c:pt>
                <c:pt idx="8058">
                  <c:v>17:17:09</c:v>
                </c:pt>
                <c:pt idx="8059">
                  <c:v>17:17:10</c:v>
                </c:pt>
                <c:pt idx="8060">
                  <c:v>17:17:11</c:v>
                </c:pt>
                <c:pt idx="8061">
                  <c:v>17:17:12</c:v>
                </c:pt>
                <c:pt idx="8062">
                  <c:v>17:17:13</c:v>
                </c:pt>
                <c:pt idx="8063">
                  <c:v>17:17:14</c:v>
                </c:pt>
                <c:pt idx="8064">
                  <c:v>17:17:15</c:v>
                </c:pt>
                <c:pt idx="8065">
                  <c:v>17:17:16</c:v>
                </c:pt>
                <c:pt idx="8066">
                  <c:v>17:17:17</c:v>
                </c:pt>
                <c:pt idx="8067">
                  <c:v>17:17:18</c:v>
                </c:pt>
                <c:pt idx="8068">
                  <c:v>17:17:19</c:v>
                </c:pt>
                <c:pt idx="8069">
                  <c:v>17:17:20</c:v>
                </c:pt>
                <c:pt idx="8070">
                  <c:v>17:17:21</c:v>
                </c:pt>
                <c:pt idx="8071">
                  <c:v>17:17:22</c:v>
                </c:pt>
                <c:pt idx="8072">
                  <c:v>17:17:23</c:v>
                </c:pt>
                <c:pt idx="8073">
                  <c:v>17:17:24</c:v>
                </c:pt>
                <c:pt idx="8074">
                  <c:v>17:17:25</c:v>
                </c:pt>
                <c:pt idx="8075">
                  <c:v>17:17:26</c:v>
                </c:pt>
                <c:pt idx="8076">
                  <c:v>17:17:27</c:v>
                </c:pt>
                <c:pt idx="8077">
                  <c:v>17:17:28</c:v>
                </c:pt>
                <c:pt idx="8078">
                  <c:v>17:17:29</c:v>
                </c:pt>
                <c:pt idx="8079">
                  <c:v>17:17:30</c:v>
                </c:pt>
                <c:pt idx="8080">
                  <c:v>17:17:31</c:v>
                </c:pt>
                <c:pt idx="8081">
                  <c:v>17:17:32</c:v>
                </c:pt>
                <c:pt idx="8082">
                  <c:v>17:17:33</c:v>
                </c:pt>
                <c:pt idx="8083">
                  <c:v>17:17:34</c:v>
                </c:pt>
                <c:pt idx="8084">
                  <c:v>17:17:35</c:v>
                </c:pt>
                <c:pt idx="8085">
                  <c:v>17:17:36</c:v>
                </c:pt>
                <c:pt idx="8086">
                  <c:v>17:17:37</c:v>
                </c:pt>
                <c:pt idx="8087">
                  <c:v>17:17:38</c:v>
                </c:pt>
                <c:pt idx="8088">
                  <c:v>17:17:39</c:v>
                </c:pt>
                <c:pt idx="8089">
                  <c:v>17:17:40</c:v>
                </c:pt>
                <c:pt idx="8090">
                  <c:v>17:17:41</c:v>
                </c:pt>
                <c:pt idx="8091">
                  <c:v>17:17:42</c:v>
                </c:pt>
                <c:pt idx="8092">
                  <c:v>17:17:43</c:v>
                </c:pt>
                <c:pt idx="8093">
                  <c:v>17:17:44</c:v>
                </c:pt>
                <c:pt idx="8094">
                  <c:v>17:17:45</c:v>
                </c:pt>
                <c:pt idx="8095">
                  <c:v>17:17:46</c:v>
                </c:pt>
                <c:pt idx="8096">
                  <c:v>17:17:47</c:v>
                </c:pt>
                <c:pt idx="8097">
                  <c:v>17:17:48</c:v>
                </c:pt>
                <c:pt idx="8098">
                  <c:v>17:17:49</c:v>
                </c:pt>
                <c:pt idx="8099">
                  <c:v>17:17:50</c:v>
                </c:pt>
                <c:pt idx="8100">
                  <c:v>17:17:51</c:v>
                </c:pt>
                <c:pt idx="8101">
                  <c:v>17:17:52</c:v>
                </c:pt>
                <c:pt idx="8102">
                  <c:v>17:17:53</c:v>
                </c:pt>
                <c:pt idx="8103">
                  <c:v>17:17:54</c:v>
                </c:pt>
                <c:pt idx="8104">
                  <c:v>17:17:55</c:v>
                </c:pt>
                <c:pt idx="8105">
                  <c:v>17:17:56</c:v>
                </c:pt>
                <c:pt idx="8106">
                  <c:v>17:17:57</c:v>
                </c:pt>
                <c:pt idx="8107">
                  <c:v>17:17:58</c:v>
                </c:pt>
                <c:pt idx="8108">
                  <c:v>17:17:59</c:v>
                </c:pt>
                <c:pt idx="8109">
                  <c:v>17:18:00</c:v>
                </c:pt>
                <c:pt idx="8110">
                  <c:v>17:18:01</c:v>
                </c:pt>
                <c:pt idx="8111">
                  <c:v>17:18:02</c:v>
                </c:pt>
                <c:pt idx="8112">
                  <c:v>17:18:03</c:v>
                </c:pt>
                <c:pt idx="8113">
                  <c:v>17:18:04</c:v>
                </c:pt>
                <c:pt idx="8114">
                  <c:v>17:18:05</c:v>
                </c:pt>
                <c:pt idx="8115">
                  <c:v>17:18:06</c:v>
                </c:pt>
                <c:pt idx="8116">
                  <c:v>17:18:07</c:v>
                </c:pt>
                <c:pt idx="8117">
                  <c:v>17:18:08</c:v>
                </c:pt>
                <c:pt idx="8118">
                  <c:v>17:18:09</c:v>
                </c:pt>
                <c:pt idx="8119">
                  <c:v>17:18:10</c:v>
                </c:pt>
                <c:pt idx="8120">
                  <c:v>17:18:11</c:v>
                </c:pt>
                <c:pt idx="8121">
                  <c:v>17:18:12</c:v>
                </c:pt>
                <c:pt idx="8122">
                  <c:v>17:18:13</c:v>
                </c:pt>
                <c:pt idx="8123">
                  <c:v>17:18:14</c:v>
                </c:pt>
                <c:pt idx="8124">
                  <c:v>17:18:15</c:v>
                </c:pt>
                <c:pt idx="8125">
                  <c:v>17:18:16</c:v>
                </c:pt>
                <c:pt idx="8126">
                  <c:v>17:18:17</c:v>
                </c:pt>
                <c:pt idx="8127">
                  <c:v>17:18:18</c:v>
                </c:pt>
                <c:pt idx="8128">
                  <c:v>17:18:19</c:v>
                </c:pt>
                <c:pt idx="8129">
                  <c:v>17:18:20</c:v>
                </c:pt>
                <c:pt idx="8130">
                  <c:v>17:18:21</c:v>
                </c:pt>
                <c:pt idx="8131">
                  <c:v>17:18:22</c:v>
                </c:pt>
                <c:pt idx="8132">
                  <c:v>17:18:23</c:v>
                </c:pt>
                <c:pt idx="8133">
                  <c:v>17:18:24</c:v>
                </c:pt>
                <c:pt idx="8134">
                  <c:v>17:18:25</c:v>
                </c:pt>
                <c:pt idx="8135">
                  <c:v>17:18:26</c:v>
                </c:pt>
                <c:pt idx="8136">
                  <c:v>17:18:27</c:v>
                </c:pt>
                <c:pt idx="8137">
                  <c:v>17:18:28</c:v>
                </c:pt>
                <c:pt idx="8138">
                  <c:v>17:18:29</c:v>
                </c:pt>
                <c:pt idx="8139">
                  <c:v>17:18:30</c:v>
                </c:pt>
                <c:pt idx="8140">
                  <c:v>17:18:31</c:v>
                </c:pt>
                <c:pt idx="8141">
                  <c:v>17:18:32</c:v>
                </c:pt>
                <c:pt idx="8142">
                  <c:v>17:18:33</c:v>
                </c:pt>
                <c:pt idx="8143">
                  <c:v>17:18:34</c:v>
                </c:pt>
                <c:pt idx="8144">
                  <c:v>17:18:35</c:v>
                </c:pt>
                <c:pt idx="8145">
                  <c:v>17:18:36</c:v>
                </c:pt>
                <c:pt idx="8146">
                  <c:v>17:18:37</c:v>
                </c:pt>
                <c:pt idx="8147">
                  <c:v>17:18:38</c:v>
                </c:pt>
                <c:pt idx="8148">
                  <c:v>17:18:39</c:v>
                </c:pt>
                <c:pt idx="8149">
                  <c:v>17:18:40</c:v>
                </c:pt>
                <c:pt idx="8150">
                  <c:v>17:18:41</c:v>
                </c:pt>
                <c:pt idx="8151">
                  <c:v>17:18:42</c:v>
                </c:pt>
                <c:pt idx="8152">
                  <c:v>17:18:43</c:v>
                </c:pt>
                <c:pt idx="8153">
                  <c:v>17:18:44</c:v>
                </c:pt>
                <c:pt idx="8154">
                  <c:v>17:18:45</c:v>
                </c:pt>
                <c:pt idx="8155">
                  <c:v>17:18:46</c:v>
                </c:pt>
                <c:pt idx="8156">
                  <c:v>17:18:47</c:v>
                </c:pt>
                <c:pt idx="8157">
                  <c:v>17:18:48</c:v>
                </c:pt>
                <c:pt idx="8158">
                  <c:v>17:18:49</c:v>
                </c:pt>
                <c:pt idx="8159">
                  <c:v>17:18:50</c:v>
                </c:pt>
                <c:pt idx="8160">
                  <c:v>17:18:51</c:v>
                </c:pt>
                <c:pt idx="8161">
                  <c:v>17:18:52</c:v>
                </c:pt>
                <c:pt idx="8162">
                  <c:v>17:18:53</c:v>
                </c:pt>
                <c:pt idx="8163">
                  <c:v>17:18:54</c:v>
                </c:pt>
                <c:pt idx="8164">
                  <c:v>17:18:55</c:v>
                </c:pt>
                <c:pt idx="8165">
                  <c:v>17:18:56</c:v>
                </c:pt>
                <c:pt idx="8166">
                  <c:v>17:18:57</c:v>
                </c:pt>
                <c:pt idx="8167">
                  <c:v>17:18:58</c:v>
                </c:pt>
                <c:pt idx="8168">
                  <c:v>17:18:59</c:v>
                </c:pt>
                <c:pt idx="8169">
                  <c:v>17:19:00</c:v>
                </c:pt>
                <c:pt idx="8170">
                  <c:v>17:19:01</c:v>
                </c:pt>
                <c:pt idx="8171">
                  <c:v>17:19:02</c:v>
                </c:pt>
                <c:pt idx="8172">
                  <c:v>17:19:03</c:v>
                </c:pt>
                <c:pt idx="8173">
                  <c:v>17:19:04</c:v>
                </c:pt>
                <c:pt idx="8174">
                  <c:v>17:19:05</c:v>
                </c:pt>
                <c:pt idx="8175">
                  <c:v>17:19:06</c:v>
                </c:pt>
                <c:pt idx="8176">
                  <c:v>17:19:07</c:v>
                </c:pt>
                <c:pt idx="8177">
                  <c:v>17:19:08</c:v>
                </c:pt>
                <c:pt idx="8178">
                  <c:v>17:19:09</c:v>
                </c:pt>
                <c:pt idx="8179">
                  <c:v>17:19:10</c:v>
                </c:pt>
                <c:pt idx="8180">
                  <c:v>17:19:11</c:v>
                </c:pt>
                <c:pt idx="8181">
                  <c:v>17:19:12</c:v>
                </c:pt>
                <c:pt idx="8182">
                  <c:v>17:19:13</c:v>
                </c:pt>
                <c:pt idx="8183">
                  <c:v>17:19:14</c:v>
                </c:pt>
                <c:pt idx="8184">
                  <c:v>17:19:15</c:v>
                </c:pt>
                <c:pt idx="8185">
                  <c:v>17:19:16</c:v>
                </c:pt>
                <c:pt idx="8186">
                  <c:v>17:19:17</c:v>
                </c:pt>
                <c:pt idx="8187">
                  <c:v>17:19:18</c:v>
                </c:pt>
                <c:pt idx="8188">
                  <c:v>17:19:19</c:v>
                </c:pt>
                <c:pt idx="8189">
                  <c:v>17:19:20</c:v>
                </c:pt>
                <c:pt idx="8190">
                  <c:v>17:19:21</c:v>
                </c:pt>
                <c:pt idx="8191">
                  <c:v>17:19:22</c:v>
                </c:pt>
                <c:pt idx="8192">
                  <c:v>17:19:23</c:v>
                </c:pt>
                <c:pt idx="8193">
                  <c:v>17:19:24</c:v>
                </c:pt>
                <c:pt idx="8194">
                  <c:v>17:19:25</c:v>
                </c:pt>
                <c:pt idx="8195">
                  <c:v>17:19:26</c:v>
                </c:pt>
                <c:pt idx="8196">
                  <c:v>17:19:27</c:v>
                </c:pt>
                <c:pt idx="8197">
                  <c:v>17:19:28</c:v>
                </c:pt>
                <c:pt idx="8198">
                  <c:v>17:19:29</c:v>
                </c:pt>
                <c:pt idx="8199">
                  <c:v>17:19:30</c:v>
                </c:pt>
                <c:pt idx="8200">
                  <c:v>17:19:31</c:v>
                </c:pt>
                <c:pt idx="8201">
                  <c:v>17:19:32</c:v>
                </c:pt>
                <c:pt idx="8202">
                  <c:v>17:19:33</c:v>
                </c:pt>
                <c:pt idx="8203">
                  <c:v>17:19:34</c:v>
                </c:pt>
                <c:pt idx="8204">
                  <c:v>17:19:35</c:v>
                </c:pt>
                <c:pt idx="8205">
                  <c:v>17:19:36</c:v>
                </c:pt>
                <c:pt idx="8206">
                  <c:v>17:19:37</c:v>
                </c:pt>
                <c:pt idx="8207">
                  <c:v>17:19:38</c:v>
                </c:pt>
                <c:pt idx="8208">
                  <c:v>17:19:39</c:v>
                </c:pt>
                <c:pt idx="8209">
                  <c:v>17:19:40</c:v>
                </c:pt>
                <c:pt idx="8210">
                  <c:v>17:19:41</c:v>
                </c:pt>
                <c:pt idx="8211">
                  <c:v>17:19:42</c:v>
                </c:pt>
                <c:pt idx="8212">
                  <c:v>17:19:43</c:v>
                </c:pt>
                <c:pt idx="8213">
                  <c:v>17:19:44</c:v>
                </c:pt>
                <c:pt idx="8214">
                  <c:v>17:19:45</c:v>
                </c:pt>
                <c:pt idx="8215">
                  <c:v>17:19:46</c:v>
                </c:pt>
                <c:pt idx="8216">
                  <c:v>17:19:47</c:v>
                </c:pt>
                <c:pt idx="8217">
                  <c:v>17:19:48</c:v>
                </c:pt>
                <c:pt idx="8218">
                  <c:v>17:19:49</c:v>
                </c:pt>
                <c:pt idx="8219">
                  <c:v>17:19:50</c:v>
                </c:pt>
                <c:pt idx="8220">
                  <c:v>17:19:51</c:v>
                </c:pt>
                <c:pt idx="8221">
                  <c:v>17:19:52</c:v>
                </c:pt>
                <c:pt idx="8222">
                  <c:v>17:19:53</c:v>
                </c:pt>
                <c:pt idx="8223">
                  <c:v>17:19:54</c:v>
                </c:pt>
                <c:pt idx="8224">
                  <c:v>17:19:55</c:v>
                </c:pt>
                <c:pt idx="8225">
                  <c:v>17:19:56</c:v>
                </c:pt>
                <c:pt idx="8226">
                  <c:v>17:19:57</c:v>
                </c:pt>
                <c:pt idx="8227">
                  <c:v>17:19:58</c:v>
                </c:pt>
                <c:pt idx="8228">
                  <c:v>17:19:59</c:v>
                </c:pt>
                <c:pt idx="8229">
                  <c:v>17:20:00</c:v>
                </c:pt>
                <c:pt idx="8230">
                  <c:v>17:20:01</c:v>
                </c:pt>
                <c:pt idx="8231">
                  <c:v>17:20:02</c:v>
                </c:pt>
                <c:pt idx="8232">
                  <c:v>17:20:03</c:v>
                </c:pt>
                <c:pt idx="8233">
                  <c:v>17:20:04</c:v>
                </c:pt>
                <c:pt idx="8234">
                  <c:v>17:20:05</c:v>
                </c:pt>
                <c:pt idx="8235">
                  <c:v>17:20:06</c:v>
                </c:pt>
                <c:pt idx="8236">
                  <c:v>17:20:07</c:v>
                </c:pt>
                <c:pt idx="8237">
                  <c:v>17:20:08</c:v>
                </c:pt>
                <c:pt idx="8238">
                  <c:v>17:20:09</c:v>
                </c:pt>
                <c:pt idx="8239">
                  <c:v>17:20:10</c:v>
                </c:pt>
                <c:pt idx="8240">
                  <c:v>17:20:11</c:v>
                </c:pt>
                <c:pt idx="8241">
                  <c:v>17:20:12</c:v>
                </c:pt>
                <c:pt idx="8242">
                  <c:v>17:20:13</c:v>
                </c:pt>
                <c:pt idx="8243">
                  <c:v>17:20:14</c:v>
                </c:pt>
                <c:pt idx="8244">
                  <c:v>17:20:15</c:v>
                </c:pt>
                <c:pt idx="8245">
                  <c:v>17:20:16</c:v>
                </c:pt>
                <c:pt idx="8246">
                  <c:v>17:20:17</c:v>
                </c:pt>
                <c:pt idx="8247">
                  <c:v>17:20:18</c:v>
                </c:pt>
                <c:pt idx="8248">
                  <c:v>17:20:19</c:v>
                </c:pt>
                <c:pt idx="8249">
                  <c:v>17:20:20</c:v>
                </c:pt>
                <c:pt idx="8250">
                  <c:v>17:20:21</c:v>
                </c:pt>
                <c:pt idx="8251">
                  <c:v>17:20:22</c:v>
                </c:pt>
                <c:pt idx="8252">
                  <c:v>17:20:23</c:v>
                </c:pt>
                <c:pt idx="8253">
                  <c:v>17:20:24</c:v>
                </c:pt>
                <c:pt idx="8254">
                  <c:v>17:20:25</c:v>
                </c:pt>
                <c:pt idx="8255">
                  <c:v>17:20:26</c:v>
                </c:pt>
                <c:pt idx="8256">
                  <c:v>17:20:27</c:v>
                </c:pt>
                <c:pt idx="8257">
                  <c:v>17:20:28</c:v>
                </c:pt>
                <c:pt idx="8258">
                  <c:v>17:20:29</c:v>
                </c:pt>
                <c:pt idx="8259">
                  <c:v>17:20:30</c:v>
                </c:pt>
                <c:pt idx="8260">
                  <c:v>17:20:31</c:v>
                </c:pt>
                <c:pt idx="8261">
                  <c:v>17:20:32</c:v>
                </c:pt>
                <c:pt idx="8262">
                  <c:v>17:20:33</c:v>
                </c:pt>
                <c:pt idx="8263">
                  <c:v>17:20:34</c:v>
                </c:pt>
                <c:pt idx="8264">
                  <c:v>17:20:35</c:v>
                </c:pt>
                <c:pt idx="8265">
                  <c:v>17:20:36</c:v>
                </c:pt>
                <c:pt idx="8266">
                  <c:v>17:20:37</c:v>
                </c:pt>
                <c:pt idx="8267">
                  <c:v>17:20:38</c:v>
                </c:pt>
                <c:pt idx="8268">
                  <c:v>17:20:39</c:v>
                </c:pt>
                <c:pt idx="8269">
                  <c:v>17:20:40</c:v>
                </c:pt>
                <c:pt idx="8270">
                  <c:v>17:20:41</c:v>
                </c:pt>
                <c:pt idx="8271">
                  <c:v>17:20:42</c:v>
                </c:pt>
                <c:pt idx="8272">
                  <c:v>17:20:43</c:v>
                </c:pt>
                <c:pt idx="8273">
                  <c:v>17:20:44</c:v>
                </c:pt>
                <c:pt idx="8274">
                  <c:v>17:20:45</c:v>
                </c:pt>
                <c:pt idx="8275">
                  <c:v>17:20:46</c:v>
                </c:pt>
                <c:pt idx="8276">
                  <c:v>17:20:47</c:v>
                </c:pt>
                <c:pt idx="8277">
                  <c:v>17:20:48</c:v>
                </c:pt>
                <c:pt idx="8278">
                  <c:v>17:20:49</c:v>
                </c:pt>
                <c:pt idx="8279">
                  <c:v>17:20:50</c:v>
                </c:pt>
                <c:pt idx="8280">
                  <c:v>17:20:51</c:v>
                </c:pt>
                <c:pt idx="8281">
                  <c:v>17:20:52</c:v>
                </c:pt>
                <c:pt idx="8282">
                  <c:v>17:20:53</c:v>
                </c:pt>
                <c:pt idx="8283">
                  <c:v>17:20:54</c:v>
                </c:pt>
                <c:pt idx="8284">
                  <c:v>17:20:55</c:v>
                </c:pt>
                <c:pt idx="8285">
                  <c:v>17:20:56</c:v>
                </c:pt>
                <c:pt idx="8286">
                  <c:v>17:20:57</c:v>
                </c:pt>
                <c:pt idx="8287">
                  <c:v>17:20:58</c:v>
                </c:pt>
                <c:pt idx="8288">
                  <c:v>17:20:59</c:v>
                </c:pt>
                <c:pt idx="8289">
                  <c:v>17:21:00</c:v>
                </c:pt>
                <c:pt idx="8290">
                  <c:v>17:21:01</c:v>
                </c:pt>
                <c:pt idx="8291">
                  <c:v>17:21:02</c:v>
                </c:pt>
                <c:pt idx="8292">
                  <c:v>17:21:03</c:v>
                </c:pt>
                <c:pt idx="8293">
                  <c:v>17:21:04</c:v>
                </c:pt>
                <c:pt idx="8294">
                  <c:v>17:21:05</c:v>
                </c:pt>
                <c:pt idx="8295">
                  <c:v>17:21:06</c:v>
                </c:pt>
                <c:pt idx="8296">
                  <c:v>17:21:07</c:v>
                </c:pt>
                <c:pt idx="8297">
                  <c:v>17:21:08</c:v>
                </c:pt>
                <c:pt idx="8298">
                  <c:v>17:21:09</c:v>
                </c:pt>
                <c:pt idx="8299">
                  <c:v>17:21:10</c:v>
                </c:pt>
                <c:pt idx="8300">
                  <c:v>17:21:11</c:v>
                </c:pt>
                <c:pt idx="8301">
                  <c:v>17:21:12</c:v>
                </c:pt>
                <c:pt idx="8302">
                  <c:v>17:21:13</c:v>
                </c:pt>
                <c:pt idx="8303">
                  <c:v>17:21:14</c:v>
                </c:pt>
                <c:pt idx="8304">
                  <c:v>17:21:15</c:v>
                </c:pt>
                <c:pt idx="8305">
                  <c:v>17:21:16</c:v>
                </c:pt>
                <c:pt idx="8306">
                  <c:v>17:21:17</c:v>
                </c:pt>
                <c:pt idx="8307">
                  <c:v>17:21:18</c:v>
                </c:pt>
                <c:pt idx="8308">
                  <c:v>17:21:19</c:v>
                </c:pt>
                <c:pt idx="8309">
                  <c:v>17:21:20</c:v>
                </c:pt>
                <c:pt idx="8310">
                  <c:v>17:21:21</c:v>
                </c:pt>
                <c:pt idx="8311">
                  <c:v>17:21:22</c:v>
                </c:pt>
                <c:pt idx="8312">
                  <c:v>17:21:23</c:v>
                </c:pt>
                <c:pt idx="8313">
                  <c:v>17:21:24</c:v>
                </c:pt>
                <c:pt idx="8314">
                  <c:v>17:21:25</c:v>
                </c:pt>
                <c:pt idx="8315">
                  <c:v>17:21:26</c:v>
                </c:pt>
                <c:pt idx="8316">
                  <c:v>17:21:27</c:v>
                </c:pt>
                <c:pt idx="8317">
                  <c:v>17:21:28</c:v>
                </c:pt>
                <c:pt idx="8318">
                  <c:v>17:21:29</c:v>
                </c:pt>
                <c:pt idx="8319">
                  <c:v>17:21:30</c:v>
                </c:pt>
                <c:pt idx="8320">
                  <c:v>17:21:31</c:v>
                </c:pt>
                <c:pt idx="8321">
                  <c:v>17:21:32</c:v>
                </c:pt>
                <c:pt idx="8322">
                  <c:v>17:21:33</c:v>
                </c:pt>
                <c:pt idx="8323">
                  <c:v>17:21:34</c:v>
                </c:pt>
                <c:pt idx="8324">
                  <c:v>17:21:35</c:v>
                </c:pt>
                <c:pt idx="8325">
                  <c:v>17:21:36</c:v>
                </c:pt>
                <c:pt idx="8326">
                  <c:v>17:21:37</c:v>
                </c:pt>
                <c:pt idx="8327">
                  <c:v>17:21:38</c:v>
                </c:pt>
                <c:pt idx="8328">
                  <c:v>17:21:39</c:v>
                </c:pt>
                <c:pt idx="8329">
                  <c:v>17:21:40</c:v>
                </c:pt>
                <c:pt idx="8330">
                  <c:v>17:21:41</c:v>
                </c:pt>
                <c:pt idx="8331">
                  <c:v>17:21:42</c:v>
                </c:pt>
                <c:pt idx="8332">
                  <c:v>17:21:43</c:v>
                </c:pt>
                <c:pt idx="8333">
                  <c:v>17:21:44</c:v>
                </c:pt>
                <c:pt idx="8334">
                  <c:v>17:21:45</c:v>
                </c:pt>
                <c:pt idx="8335">
                  <c:v>17:21:46</c:v>
                </c:pt>
                <c:pt idx="8336">
                  <c:v>17:21:47</c:v>
                </c:pt>
                <c:pt idx="8337">
                  <c:v>17:21:48</c:v>
                </c:pt>
                <c:pt idx="8338">
                  <c:v>17:21:49</c:v>
                </c:pt>
                <c:pt idx="8339">
                  <c:v>17:21:50</c:v>
                </c:pt>
                <c:pt idx="8340">
                  <c:v>17:21:51</c:v>
                </c:pt>
                <c:pt idx="8341">
                  <c:v>17:21:52</c:v>
                </c:pt>
                <c:pt idx="8342">
                  <c:v>17:21:53</c:v>
                </c:pt>
                <c:pt idx="8343">
                  <c:v>17:21:54</c:v>
                </c:pt>
                <c:pt idx="8344">
                  <c:v>17:21:55</c:v>
                </c:pt>
                <c:pt idx="8345">
                  <c:v>17:21:56</c:v>
                </c:pt>
                <c:pt idx="8346">
                  <c:v>17:21:57</c:v>
                </c:pt>
                <c:pt idx="8347">
                  <c:v>17:21:58</c:v>
                </c:pt>
                <c:pt idx="8348">
                  <c:v>17:21:59</c:v>
                </c:pt>
                <c:pt idx="8349">
                  <c:v>17:22:00</c:v>
                </c:pt>
                <c:pt idx="8350">
                  <c:v>17:22:01</c:v>
                </c:pt>
                <c:pt idx="8351">
                  <c:v>17:22:02</c:v>
                </c:pt>
                <c:pt idx="8352">
                  <c:v>17:22:03</c:v>
                </c:pt>
                <c:pt idx="8353">
                  <c:v>17:22:04</c:v>
                </c:pt>
                <c:pt idx="8354">
                  <c:v>17:22:05</c:v>
                </c:pt>
                <c:pt idx="8355">
                  <c:v>17:22:06</c:v>
                </c:pt>
                <c:pt idx="8356">
                  <c:v>17:22:07</c:v>
                </c:pt>
                <c:pt idx="8357">
                  <c:v>17:22:08</c:v>
                </c:pt>
                <c:pt idx="8358">
                  <c:v>17:22:09</c:v>
                </c:pt>
                <c:pt idx="8359">
                  <c:v>17:22:10</c:v>
                </c:pt>
                <c:pt idx="8360">
                  <c:v>17:22:11</c:v>
                </c:pt>
                <c:pt idx="8361">
                  <c:v>17:22:12</c:v>
                </c:pt>
                <c:pt idx="8362">
                  <c:v>17:22:13</c:v>
                </c:pt>
                <c:pt idx="8363">
                  <c:v>17:22:14</c:v>
                </c:pt>
                <c:pt idx="8364">
                  <c:v>17:22:15</c:v>
                </c:pt>
                <c:pt idx="8365">
                  <c:v>17:22:16</c:v>
                </c:pt>
                <c:pt idx="8366">
                  <c:v>17:22:17</c:v>
                </c:pt>
                <c:pt idx="8367">
                  <c:v>17:22:18</c:v>
                </c:pt>
                <c:pt idx="8368">
                  <c:v>17:22:19</c:v>
                </c:pt>
                <c:pt idx="8369">
                  <c:v>17:22:20</c:v>
                </c:pt>
                <c:pt idx="8370">
                  <c:v>17:22:21</c:v>
                </c:pt>
                <c:pt idx="8371">
                  <c:v>17:22:22</c:v>
                </c:pt>
                <c:pt idx="8372">
                  <c:v>17:22:23</c:v>
                </c:pt>
                <c:pt idx="8373">
                  <c:v>17:22:24</c:v>
                </c:pt>
                <c:pt idx="8374">
                  <c:v>17:22:25</c:v>
                </c:pt>
                <c:pt idx="8375">
                  <c:v>17:22:26</c:v>
                </c:pt>
                <c:pt idx="8376">
                  <c:v>17:22:27</c:v>
                </c:pt>
                <c:pt idx="8377">
                  <c:v>17:22:28</c:v>
                </c:pt>
                <c:pt idx="8378">
                  <c:v>17:22:29</c:v>
                </c:pt>
                <c:pt idx="8379">
                  <c:v>17:22:30</c:v>
                </c:pt>
                <c:pt idx="8380">
                  <c:v>17:22:31</c:v>
                </c:pt>
                <c:pt idx="8381">
                  <c:v>17:22:32</c:v>
                </c:pt>
                <c:pt idx="8382">
                  <c:v>17:22:33</c:v>
                </c:pt>
                <c:pt idx="8383">
                  <c:v>17:22:34</c:v>
                </c:pt>
                <c:pt idx="8384">
                  <c:v>17:22:35</c:v>
                </c:pt>
                <c:pt idx="8385">
                  <c:v>17:22:36</c:v>
                </c:pt>
                <c:pt idx="8386">
                  <c:v>17:22:37</c:v>
                </c:pt>
                <c:pt idx="8387">
                  <c:v>17:22:38</c:v>
                </c:pt>
                <c:pt idx="8388">
                  <c:v>17:22:39</c:v>
                </c:pt>
                <c:pt idx="8389">
                  <c:v>17:22:40</c:v>
                </c:pt>
                <c:pt idx="8390">
                  <c:v>17:22:41</c:v>
                </c:pt>
                <c:pt idx="8391">
                  <c:v>17:22:42</c:v>
                </c:pt>
                <c:pt idx="8392">
                  <c:v>17:22:43</c:v>
                </c:pt>
                <c:pt idx="8393">
                  <c:v>17:22:44</c:v>
                </c:pt>
                <c:pt idx="8394">
                  <c:v>17:22:45</c:v>
                </c:pt>
                <c:pt idx="8395">
                  <c:v>17:22:46</c:v>
                </c:pt>
                <c:pt idx="8396">
                  <c:v>17:22:47</c:v>
                </c:pt>
                <c:pt idx="8397">
                  <c:v>17:22:48</c:v>
                </c:pt>
                <c:pt idx="8398">
                  <c:v>17:22:49</c:v>
                </c:pt>
                <c:pt idx="8399">
                  <c:v>17:22:50</c:v>
                </c:pt>
                <c:pt idx="8400">
                  <c:v>17:22:51</c:v>
                </c:pt>
                <c:pt idx="8401">
                  <c:v>17:22:52</c:v>
                </c:pt>
                <c:pt idx="8402">
                  <c:v>17:22:53</c:v>
                </c:pt>
                <c:pt idx="8403">
                  <c:v>17:22:54</c:v>
                </c:pt>
                <c:pt idx="8404">
                  <c:v>17:22:55</c:v>
                </c:pt>
                <c:pt idx="8405">
                  <c:v>17:22:56</c:v>
                </c:pt>
                <c:pt idx="8406">
                  <c:v>17:22:57</c:v>
                </c:pt>
                <c:pt idx="8407">
                  <c:v>17:22:58</c:v>
                </c:pt>
                <c:pt idx="8408">
                  <c:v>17:22:59</c:v>
                </c:pt>
                <c:pt idx="8409">
                  <c:v>17:23:00</c:v>
                </c:pt>
                <c:pt idx="8410">
                  <c:v>17:23:01</c:v>
                </c:pt>
                <c:pt idx="8411">
                  <c:v>17:23:02</c:v>
                </c:pt>
                <c:pt idx="8412">
                  <c:v>17:23:03</c:v>
                </c:pt>
                <c:pt idx="8413">
                  <c:v>17:23:04</c:v>
                </c:pt>
                <c:pt idx="8414">
                  <c:v>17:23:05</c:v>
                </c:pt>
                <c:pt idx="8415">
                  <c:v>17:23:06</c:v>
                </c:pt>
                <c:pt idx="8416">
                  <c:v>17:23:07</c:v>
                </c:pt>
                <c:pt idx="8417">
                  <c:v>17:23:08</c:v>
                </c:pt>
                <c:pt idx="8418">
                  <c:v>17:23:09</c:v>
                </c:pt>
                <c:pt idx="8419">
                  <c:v>17:23:10</c:v>
                </c:pt>
                <c:pt idx="8420">
                  <c:v>17:23:11</c:v>
                </c:pt>
                <c:pt idx="8421">
                  <c:v>17:23:12</c:v>
                </c:pt>
                <c:pt idx="8422">
                  <c:v>17:23:13</c:v>
                </c:pt>
                <c:pt idx="8423">
                  <c:v>17:23:14</c:v>
                </c:pt>
                <c:pt idx="8424">
                  <c:v>17:23:15</c:v>
                </c:pt>
                <c:pt idx="8425">
                  <c:v>17:23:16</c:v>
                </c:pt>
                <c:pt idx="8426">
                  <c:v>17:23:17</c:v>
                </c:pt>
                <c:pt idx="8427">
                  <c:v>17:23:18</c:v>
                </c:pt>
                <c:pt idx="8428">
                  <c:v>17:23:19</c:v>
                </c:pt>
                <c:pt idx="8429">
                  <c:v>17:23:20</c:v>
                </c:pt>
                <c:pt idx="8430">
                  <c:v>17:23:21</c:v>
                </c:pt>
                <c:pt idx="8431">
                  <c:v>17:23:22</c:v>
                </c:pt>
                <c:pt idx="8432">
                  <c:v>17:23:23</c:v>
                </c:pt>
                <c:pt idx="8433">
                  <c:v>17:23:24</c:v>
                </c:pt>
                <c:pt idx="8434">
                  <c:v>17:23:25</c:v>
                </c:pt>
                <c:pt idx="8435">
                  <c:v>17:23:26</c:v>
                </c:pt>
                <c:pt idx="8436">
                  <c:v>17:23:27</c:v>
                </c:pt>
                <c:pt idx="8437">
                  <c:v>17:23:28</c:v>
                </c:pt>
                <c:pt idx="8438">
                  <c:v>17:23:29</c:v>
                </c:pt>
                <c:pt idx="8439">
                  <c:v>17:23:30</c:v>
                </c:pt>
                <c:pt idx="8440">
                  <c:v>17:23:31</c:v>
                </c:pt>
                <c:pt idx="8441">
                  <c:v>17:23:32</c:v>
                </c:pt>
                <c:pt idx="8442">
                  <c:v>17:23:33</c:v>
                </c:pt>
                <c:pt idx="8443">
                  <c:v>17:23:34</c:v>
                </c:pt>
                <c:pt idx="8444">
                  <c:v>17:23:35</c:v>
                </c:pt>
                <c:pt idx="8445">
                  <c:v>17:23:36</c:v>
                </c:pt>
                <c:pt idx="8446">
                  <c:v>17:23:37</c:v>
                </c:pt>
                <c:pt idx="8447">
                  <c:v>17:23:38</c:v>
                </c:pt>
                <c:pt idx="8448">
                  <c:v>17:23:39</c:v>
                </c:pt>
                <c:pt idx="8449">
                  <c:v>17:23:40</c:v>
                </c:pt>
                <c:pt idx="8450">
                  <c:v>17:23:41</c:v>
                </c:pt>
                <c:pt idx="8451">
                  <c:v>17:23:42</c:v>
                </c:pt>
                <c:pt idx="8452">
                  <c:v>17:23:43</c:v>
                </c:pt>
                <c:pt idx="8453">
                  <c:v>17:23:44</c:v>
                </c:pt>
                <c:pt idx="8454">
                  <c:v>17:23:45</c:v>
                </c:pt>
                <c:pt idx="8455">
                  <c:v>17:23:46</c:v>
                </c:pt>
                <c:pt idx="8456">
                  <c:v>17:23:47</c:v>
                </c:pt>
                <c:pt idx="8457">
                  <c:v>17:23:48</c:v>
                </c:pt>
                <c:pt idx="8458">
                  <c:v>17:23:49</c:v>
                </c:pt>
                <c:pt idx="8459">
                  <c:v>17:23:50</c:v>
                </c:pt>
                <c:pt idx="8460">
                  <c:v>17:23:51</c:v>
                </c:pt>
                <c:pt idx="8461">
                  <c:v>17:23:52</c:v>
                </c:pt>
                <c:pt idx="8462">
                  <c:v>17:23:53</c:v>
                </c:pt>
                <c:pt idx="8463">
                  <c:v>17:23:54</c:v>
                </c:pt>
                <c:pt idx="8464">
                  <c:v>17:23:55</c:v>
                </c:pt>
                <c:pt idx="8465">
                  <c:v>17:23:56</c:v>
                </c:pt>
                <c:pt idx="8466">
                  <c:v>17:23:57</c:v>
                </c:pt>
                <c:pt idx="8467">
                  <c:v>17:23:58</c:v>
                </c:pt>
                <c:pt idx="8468">
                  <c:v>17:23:59</c:v>
                </c:pt>
                <c:pt idx="8469">
                  <c:v>17:24:00</c:v>
                </c:pt>
                <c:pt idx="8470">
                  <c:v>17:24:01</c:v>
                </c:pt>
                <c:pt idx="8471">
                  <c:v>17:24:02</c:v>
                </c:pt>
                <c:pt idx="8472">
                  <c:v>17:24:03</c:v>
                </c:pt>
                <c:pt idx="8473">
                  <c:v>17:24:04</c:v>
                </c:pt>
                <c:pt idx="8474">
                  <c:v>17:24:05</c:v>
                </c:pt>
                <c:pt idx="8475">
                  <c:v>17:24:06</c:v>
                </c:pt>
                <c:pt idx="8476">
                  <c:v>17:24:07</c:v>
                </c:pt>
                <c:pt idx="8477">
                  <c:v>17:24:08</c:v>
                </c:pt>
                <c:pt idx="8478">
                  <c:v>17:24:09</c:v>
                </c:pt>
                <c:pt idx="8479">
                  <c:v>17:24:10</c:v>
                </c:pt>
                <c:pt idx="8480">
                  <c:v>17:24:11</c:v>
                </c:pt>
                <c:pt idx="8481">
                  <c:v>17:24:12</c:v>
                </c:pt>
                <c:pt idx="8482">
                  <c:v>17:24:13</c:v>
                </c:pt>
                <c:pt idx="8483">
                  <c:v>17:24:14</c:v>
                </c:pt>
                <c:pt idx="8484">
                  <c:v>17:24:15</c:v>
                </c:pt>
                <c:pt idx="8485">
                  <c:v>17:24:16</c:v>
                </c:pt>
                <c:pt idx="8486">
                  <c:v>17:24:17</c:v>
                </c:pt>
                <c:pt idx="8487">
                  <c:v>17:24:18</c:v>
                </c:pt>
                <c:pt idx="8488">
                  <c:v>17:24:19</c:v>
                </c:pt>
                <c:pt idx="8489">
                  <c:v>17:24:20</c:v>
                </c:pt>
                <c:pt idx="8490">
                  <c:v>17:24:21</c:v>
                </c:pt>
                <c:pt idx="8491">
                  <c:v>17:24:22</c:v>
                </c:pt>
                <c:pt idx="8492">
                  <c:v>17:24:23</c:v>
                </c:pt>
                <c:pt idx="8493">
                  <c:v>17:24:24</c:v>
                </c:pt>
                <c:pt idx="8494">
                  <c:v>17:24:25</c:v>
                </c:pt>
                <c:pt idx="8495">
                  <c:v>17:24:26</c:v>
                </c:pt>
                <c:pt idx="8496">
                  <c:v>17:24:27</c:v>
                </c:pt>
                <c:pt idx="8497">
                  <c:v>17:24:28</c:v>
                </c:pt>
                <c:pt idx="8498">
                  <c:v>17:24:29</c:v>
                </c:pt>
                <c:pt idx="8499">
                  <c:v>17:24:30</c:v>
                </c:pt>
                <c:pt idx="8500">
                  <c:v>17:24:31</c:v>
                </c:pt>
                <c:pt idx="8501">
                  <c:v>17:24:32</c:v>
                </c:pt>
                <c:pt idx="8502">
                  <c:v>17:24:33</c:v>
                </c:pt>
                <c:pt idx="8503">
                  <c:v>17:24:34</c:v>
                </c:pt>
                <c:pt idx="8504">
                  <c:v>17:24:35</c:v>
                </c:pt>
                <c:pt idx="8505">
                  <c:v>17:24:36</c:v>
                </c:pt>
                <c:pt idx="8506">
                  <c:v>17:24:37</c:v>
                </c:pt>
                <c:pt idx="8507">
                  <c:v>17:24:38</c:v>
                </c:pt>
                <c:pt idx="8508">
                  <c:v>17:24:39</c:v>
                </c:pt>
                <c:pt idx="8509">
                  <c:v>17:24:40</c:v>
                </c:pt>
                <c:pt idx="8510">
                  <c:v>17:24:41</c:v>
                </c:pt>
                <c:pt idx="8511">
                  <c:v>17:24:42</c:v>
                </c:pt>
                <c:pt idx="8512">
                  <c:v>17:24:43</c:v>
                </c:pt>
                <c:pt idx="8513">
                  <c:v>17:24:44</c:v>
                </c:pt>
                <c:pt idx="8514">
                  <c:v>17:24:45</c:v>
                </c:pt>
                <c:pt idx="8515">
                  <c:v>17:24:46</c:v>
                </c:pt>
                <c:pt idx="8516">
                  <c:v>17:24:47</c:v>
                </c:pt>
                <c:pt idx="8517">
                  <c:v>17:24:48</c:v>
                </c:pt>
                <c:pt idx="8518">
                  <c:v>17:24:49</c:v>
                </c:pt>
                <c:pt idx="8519">
                  <c:v>17:24:50</c:v>
                </c:pt>
                <c:pt idx="8520">
                  <c:v>17:24:51</c:v>
                </c:pt>
                <c:pt idx="8521">
                  <c:v>17:24:52</c:v>
                </c:pt>
                <c:pt idx="8522">
                  <c:v>17:24:53</c:v>
                </c:pt>
                <c:pt idx="8523">
                  <c:v>17:24:54</c:v>
                </c:pt>
                <c:pt idx="8524">
                  <c:v>17:24:55</c:v>
                </c:pt>
                <c:pt idx="8525">
                  <c:v>17:24:56</c:v>
                </c:pt>
                <c:pt idx="8526">
                  <c:v>17:24:57</c:v>
                </c:pt>
                <c:pt idx="8527">
                  <c:v>17:24:58</c:v>
                </c:pt>
                <c:pt idx="8528">
                  <c:v>17:24:59</c:v>
                </c:pt>
                <c:pt idx="8529">
                  <c:v>17:25:00</c:v>
                </c:pt>
                <c:pt idx="8530">
                  <c:v>17:25:01</c:v>
                </c:pt>
                <c:pt idx="8531">
                  <c:v>17:25:02</c:v>
                </c:pt>
                <c:pt idx="8532">
                  <c:v>17:25:03</c:v>
                </c:pt>
                <c:pt idx="8533">
                  <c:v>17:25:04</c:v>
                </c:pt>
                <c:pt idx="8534">
                  <c:v>17:25:05</c:v>
                </c:pt>
                <c:pt idx="8535">
                  <c:v>17:25:06</c:v>
                </c:pt>
                <c:pt idx="8536">
                  <c:v>17:25:07</c:v>
                </c:pt>
                <c:pt idx="8537">
                  <c:v>17:25:08</c:v>
                </c:pt>
                <c:pt idx="8538">
                  <c:v>17:25:09</c:v>
                </c:pt>
                <c:pt idx="8539">
                  <c:v>17:25:10</c:v>
                </c:pt>
                <c:pt idx="8540">
                  <c:v>17:25:11</c:v>
                </c:pt>
                <c:pt idx="8541">
                  <c:v>17:25:12</c:v>
                </c:pt>
                <c:pt idx="8542">
                  <c:v>17:25:13</c:v>
                </c:pt>
                <c:pt idx="8543">
                  <c:v>17:25:14</c:v>
                </c:pt>
                <c:pt idx="8544">
                  <c:v>17:25:15</c:v>
                </c:pt>
                <c:pt idx="8545">
                  <c:v>17:25:16</c:v>
                </c:pt>
                <c:pt idx="8546">
                  <c:v>17:25:17</c:v>
                </c:pt>
                <c:pt idx="8547">
                  <c:v>17:25:18</c:v>
                </c:pt>
                <c:pt idx="8548">
                  <c:v>17:25:19</c:v>
                </c:pt>
                <c:pt idx="8549">
                  <c:v>17:25:20</c:v>
                </c:pt>
                <c:pt idx="8550">
                  <c:v>17:25:21</c:v>
                </c:pt>
                <c:pt idx="8551">
                  <c:v>17:25:22</c:v>
                </c:pt>
                <c:pt idx="8552">
                  <c:v>17:25:23</c:v>
                </c:pt>
                <c:pt idx="8553">
                  <c:v>17:25:24</c:v>
                </c:pt>
                <c:pt idx="8554">
                  <c:v>17:25:25</c:v>
                </c:pt>
                <c:pt idx="8555">
                  <c:v>17:25:26</c:v>
                </c:pt>
                <c:pt idx="8556">
                  <c:v>17:25:27</c:v>
                </c:pt>
                <c:pt idx="8557">
                  <c:v>17:25:28</c:v>
                </c:pt>
                <c:pt idx="8558">
                  <c:v>17:25:29</c:v>
                </c:pt>
                <c:pt idx="8559">
                  <c:v>17:25:30</c:v>
                </c:pt>
                <c:pt idx="8560">
                  <c:v>17:25:31</c:v>
                </c:pt>
                <c:pt idx="8561">
                  <c:v>17:25:32</c:v>
                </c:pt>
                <c:pt idx="8562">
                  <c:v>17:25:33</c:v>
                </c:pt>
                <c:pt idx="8563">
                  <c:v>17:25:34</c:v>
                </c:pt>
                <c:pt idx="8564">
                  <c:v>17:25:35</c:v>
                </c:pt>
                <c:pt idx="8565">
                  <c:v>17:25:36</c:v>
                </c:pt>
                <c:pt idx="8566">
                  <c:v>17:25:37</c:v>
                </c:pt>
                <c:pt idx="8567">
                  <c:v>17:25:38</c:v>
                </c:pt>
                <c:pt idx="8568">
                  <c:v>17:25:39</c:v>
                </c:pt>
                <c:pt idx="8569">
                  <c:v>17:25:40</c:v>
                </c:pt>
                <c:pt idx="8570">
                  <c:v>17:25:41</c:v>
                </c:pt>
                <c:pt idx="8571">
                  <c:v>17:25:42</c:v>
                </c:pt>
                <c:pt idx="8572">
                  <c:v>17:25:43</c:v>
                </c:pt>
                <c:pt idx="8573">
                  <c:v>17:25:44</c:v>
                </c:pt>
                <c:pt idx="8574">
                  <c:v>17:25:45</c:v>
                </c:pt>
                <c:pt idx="8575">
                  <c:v>17:25:46</c:v>
                </c:pt>
                <c:pt idx="8576">
                  <c:v>17:25:47</c:v>
                </c:pt>
                <c:pt idx="8577">
                  <c:v>17:25:48</c:v>
                </c:pt>
                <c:pt idx="8578">
                  <c:v>17:25:49</c:v>
                </c:pt>
                <c:pt idx="8579">
                  <c:v>17:25:50</c:v>
                </c:pt>
                <c:pt idx="8580">
                  <c:v>17:25:51</c:v>
                </c:pt>
                <c:pt idx="8581">
                  <c:v>17:25:52</c:v>
                </c:pt>
                <c:pt idx="8582">
                  <c:v>17:25:53</c:v>
                </c:pt>
                <c:pt idx="8583">
                  <c:v>17:25:54</c:v>
                </c:pt>
                <c:pt idx="8584">
                  <c:v>17:25:55</c:v>
                </c:pt>
                <c:pt idx="8585">
                  <c:v>17:25:56</c:v>
                </c:pt>
                <c:pt idx="8586">
                  <c:v>17:25:57</c:v>
                </c:pt>
                <c:pt idx="8587">
                  <c:v>17:25:58</c:v>
                </c:pt>
                <c:pt idx="8588">
                  <c:v>17:25:59</c:v>
                </c:pt>
                <c:pt idx="8589">
                  <c:v>17:26:00</c:v>
                </c:pt>
                <c:pt idx="8590">
                  <c:v>17:26:01</c:v>
                </c:pt>
                <c:pt idx="8591">
                  <c:v>17:26:02</c:v>
                </c:pt>
                <c:pt idx="8592">
                  <c:v>17:26:03</c:v>
                </c:pt>
                <c:pt idx="8593">
                  <c:v>17:26:04</c:v>
                </c:pt>
                <c:pt idx="8594">
                  <c:v>17:26:05</c:v>
                </c:pt>
                <c:pt idx="8595">
                  <c:v>17:26:06</c:v>
                </c:pt>
                <c:pt idx="8596">
                  <c:v>17:26:07</c:v>
                </c:pt>
                <c:pt idx="8597">
                  <c:v>17:26:08</c:v>
                </c:pt>
                <c:pt idx="8598">
                  <c:v>17:26:09</c:v>
                </c:pt>
                <c:pt idx="8599">
                  <c:v>17:26:10</c:v>
                </c:pt>
                <c:pt idx="8600">
                  <c:v>17:26:11</c:v>
                </c:pt>
                <c:pt idx="8601">
                  <c:v>17:26:12</c:v>
                </c:pt>
                <c:pt idx="8602">
                  <c:v>17:26:13</c:v>
                </c:pt>
                <c:pt idx="8603">
                  <c:v>17:26:14</c:v>
                </c:pt>
                <c:pt idx="8604">
                  <c:v>17:26:15</c:v>
                </c:pt>
                <c:pt idx="8605">
                  <c:v>17:26:16</c:v>
                </c:pt>
                <c:pt idx="8606">
                  <c:v>17:26:17</c:v>
                </c:pt>
                <c:pt idx="8607">
                  <c:v>17:26:18</c:v>
                </c:pt>
                <c:pt idx="8608">
                  <c:v>17:26:19</c:v>
                </c:pt>
                <c:pt idx="8609">
                  <c:v>17:26:20</c:v>
                </c:pt>
                <c:pt idx="8610">
                  <c:v>17:26:21</c:v>
                </c:pt>
                <c:pt idx="8611">
                  <c:v>17:26:22</c:v>
                </c:pt>
                <c:pt idx="8612">
                  <c:v>17:26:23</c:v>
                </c:pt>
                <c:pt idx="8613">
                  <c:v>17:26:24</c:v>
                </c:pt>
                <c:pt idx="8614">
                  <c:v>17:26:25</c:v>
                </c:pt>
                <c:pt idx="8615">
                  <c:v>17:26:26</c:v>
                </c:pt>
                <c:pt idx="8616">
                  <c:v>17:26:27</c:v>
                </c:pt>
                <c:pt idx="8617">
                  <c:v>17:26:28</c:v>
                </c:pt>
                <c:pt idx="8618">
                  <c:v>17:26:29</c:v>
                </c:pt>
                <c:pt idx="8619">
                  <c:v>17:26:30</c:v>
                </c:pt>
                <c:pt idx="8620">
                  <c:v>17:26:31</c:v>
                </c:pt>
                <c:pt idx="8621">
                  <c:v>17:26:32</c:v>
                </c:pt>
                <c:pt idx="8622">
                  <c:v>17:26:33</c:v>
                </c:pt>
                <c:pt idx="8623">
                  <c:v>17:26:34</c:v>
                </c:pt>
                <c:pt idx="8624">
                  <c:v>17:26:35</c:v>
                </c:pt>
                <c:pt idx="8625">
                  <c:v>17:26:36</c:v>
                </c:pt>
                <c:pt idx="8626">
                  <c:v>17:26:37</c:v>
                </c:pt>
                <c:pt idx="8627">
                  <c:v>17:26:38</c:v>
                </c:pt>
                <c:pt idx="8628">
                  <c:v>17:26:39</c:v>
                </c:pt>
                <c:pt idx="8629">
                  <c:v>17:26:40</c:v>
                </c:pt>
                <c:pt idx="8630">
                  <c:v>17:26:41</c:v>
                </c:pt>
                <c:pt idx="8631">
                  <c:v>17:26:42</c:v>
                </c:pt>
                <c:pt idx="8632">
                  <c:v>17:26:43</c:v>
                </c:pt>
                <c:pt idx="8633">
                  <c:v>17:26:44</c:v>
                </c:pt>
                <c:pt idx="8634">
                  <c:v>17:26:45</c:v>
                </c:pt>
                <c:pt idx="8635">
                  <c:v>17:26:46</c:v>
                </c:pt>
                <c:pt idx="8636">
                  <c:v>17:26:47</c:v>
                </c:pt>
                <c:pt idx="8637">
                  <c:v>17:26:48</c:v>
                </c:pt>
                <c:pt idx="8638">
                  <c:v>17:26:49</c:v>
                </c:pt>
                <c:pt idx="8639">
                  <c:v>17:26:50</c:v>
                </c:pt>
                <c:pt idx="8640">
                  <c:v>17:26:51</c:v>
                </c:pt>
                <c:pt idx="8641">
                  <c:v>17:26:52</c:v>
                </c:pt>
                <c:pt idx="8642">
                  <c:v>17:26:53</c:v>
                </c:pt>
                <c:pt idx="8643">
                  <c:v>17:26:54</c:v>
                </c:pt>
                <c:pt idx="8644">
                  <c:v>17:26:55</c:v>
                </c:pt>
                <c:pt idx="8645">
                  <c:v>17:26:56</c:v>
                </c:pt>
                <c:pt idx="8646">
                  <c:v>17:26:57</c:v>
                </c:pt>
                <c:pt idx="8647">
                  <c:v>17:26:58</c:v>
                </c:pt>
                <c:pt idx="8648">
                  <c:v>17:26:59</c:v>
                </c:pt>
                <c:pt idx="8649">
                  <c:v>17:27:00</c:v>
                </c:pt>
                <c:pt idx="8650">
                  <c:v>17:27:01</c:v>
                </c:pt>
                <c:pt idx="8651">
                  <c:v>17:27:02</c:v>
                </c:pt>
                <c:pt idx="8652">
                  <c:v>17:27:03</c:v>
                </c:pt>
                <c:pt idx="8653">
                  <c:v>17:27:04</c:v>
                </c:pt>
                <c:pt idx="8654">
                  <c:v>17:27:05</c:v>
                </c:pt>
                <c:pt idx="8655">
                  <c:v>17:27:06</c:v>
                </c:pt>
                <c:pt idx="8656">
                  <c:v>17:27:07</c:v>
                </c:pt>
                <c:pt idx="8657">
                  <c:v>17:27:08</c:v>
                </c:pt>
                <c:pt idx="8658">
                  <c:v>17:27:09</c:v>
                </c:pt>
                <c:pt idx="8659">
                  <c:v>17:27:10</c:v>
                </c:pt>
                <c:pt idx="8660">
                  <c:v>17:27:11</c:v>
                </c:pt>
                <c:pt idx="8661">
                  <c:v>17:27:12</c:v>
                </c:pt>
                <c:pt idx="8662">
                  <c:v>17:27:13</c:v>
                </c:pt>
                <c:pt idx="8663">
                  <c:v>17:27:14</c:v>
                </c:pt>
                <c:pt idx="8664">
                  <c:v>17:27:15</c:v>
                </c:pt>
                <c:pt idx="8665">
                  <c:v>17:27:16</c:v>
                </c:pt>
                <c:pt idx="8666">
                  <c:v>17:27:17</c:v>
                </c:pt>
                <c:pt idx="8667">
                  <c:v>17:27:18</c:v>
                </c:pt>
                <c:pt idx="8668">
                  <c:v>17:27:19</c:v>
                </c:pt>
                <c:pt idx="8669">
                  <c:v>17:27:20</c:v>
                </c:pt>
                <c:pt idx="8670">
                  <c:v>17:27:21</c:v>
                </c:pt>
                <c:pt idx="8671">
                  <c:v>17:27:22</c:v>
                </c:pt>
                <c:pt idx="8672">
                  <c:v>17:27:23</c:v>
                </c:pt>
                <c:pt idx="8673">
                  <c:v>17:27:24</c:v>
                </c:pt>
                <c:pt idx="8674">
                  <c:v>17:27:25</c:v>
                </c:pt>
                <c:pt idx="8675">
                  <c:v>17:27:26</c:v>
                </c:pt>
                <c:pt idx="8676">
                  <c:v>17:27:27</c:v>
                </c:pt>
                <c:pt idx="8677">
                  <c:v>17:27:28</c:v>
                </c:pt>
                <c:pt idx="8678">
                  <c:v>17:27:29</c:v>
                </c:pt>
                <c:pt idx="8679">
                  <c:v>17:27:30</c:v>
                </c:pt>
                <c:pt idx="8680">
                  <c:v>17:27:31</c:v>
                </c:pt>
                <c:pt idx="8681">
                  <c:v>17:27:32</c:v>
                </c:pt>
                <c:pt idx="8682">
                  <c:v>17:27:33</c:v>
                </c:pt>
                <c:pt idx="8683">
                  <c:v>17:27:34</c:v>
                </c:pt>
                <c:pt idx="8684">
                  <c:v>17:27:35</c:v>
                </c:pt>
                <c:pt idx="8685">
                  <c:v>17:27:36</c:v>
                </c:pt>
                <c:pt idx="8686">
                  <c:v>17:27:37</c:v>
                </c:pt>
                <c:pt idx="8687">
                  <c:v>17:27:38</c:v>
                </c:pt>
                <c:pt idx="8688">
                  <c:v>17:27:39</c:v>
                </c:pt>
                <c:pt idx="8689">
                  <c:v>17:27:40</c:v>
                </c:pt>
                <c:pt idx="8690">
                  <c:v>17:27:41</c:v>
                </c:pt>
                <c:pt idx="8691">
                  <c:v>17:27:42</c:v>
                </c:pt>
                <c:pt idx="8692">
                  <c:v>17:27:43</c:v>
                </c:pt>
                <c:pt idx="8693">
                  <c:v>17:27:44</c:v>
                </c:pt>
                <c:pt idx="8694">
                  <c:v>17:27:45</c:v>
                </c:pt>
                <c:pt idx="8695">
                  <c:v>17:27:46</c:v>
                </c:pt>
                <c:pt idx="8696">
                  <c:v>17:27:47</c:v>
                </c:pt>
                <c:pt idx="8697">
                  <c:v>17:27:48</c:v>
                </c:pt>
                <c:pt idx="8698">
                  <c:v>17:27:49</c:v>
                </c:pt>
                <c:pt idx="8699">
                  <c:v>17:27:50</c:v>
                </c:pt>
                <c:pt idx="8700">
                  <c:v>17:27:51</c:v>
                </c:pt>
                <c:pt idx="8701">
                  <c:v>17:27:52</c:v>
                </c:pt>
                <c:pt idx="8702">
                  <c:v>17:27:53</c:v>
                </c:pt>
                <c:pt idx="8703">
                  <c:v>17:27:54</c:v>
                </c:pt>
                <c:pt idx="8704">
                  <c:v>17:27:55</c:v>
                </c:pt>
                <c:pt idx="8705">
                  <c:v>17:27:56</c:v>
                </c:pt>
                <c:pt idx="8706">
                  <c:v>17:27:57</c:v>
                </c:pt>
                <c:pt idx="8707">
                  <c:v>17:27:58</c:v>
                </c:pt>
                <c:pt idx="8708">
                  <c:v>17:27:59</c:v>
                </c:pt>
                <c:pt idx="8709">
                  <c:v>17:28:00</c:v>
                </c:pt>
                <c:pt idx="8710">
                  <c:v>17:28:01</c:v>
                </c:pt>
                <c:pt idx="8711">
                  <c:v>17:28:02</c:v>
                </c:pt>
                <c:pt idx="8712">
                  <c:v>17:28:03</c:v>
                </c:pt>
                <c:pt idx="8713">
                  <c:v>17:28:04</c:v>
                </c:pt>
                <c:pt idx="8714">
                  <c:v>17:28:05</c:v>
                </c:pt>
                <c:pt idx="8715">
                  <c:v>17:28:06</c:v>
                </c:pt>
                <c:pt idx="8716">
                  <c:v>17:28:07</c:v>
                </c:pt>
                <c:pt idx="8717">
                  <c:v>17:28:08</c:v>
                </c:pt>
                <c:pt idx="8718">
                  <c:v>17:28:09</c:v>
                </c:pt>
                <c:pt idx="8719">
                  <c:v>17:28:10</c:v>
                </c:pt>
                <c:pt idx="8720">
                  <c:v>17:28:11</c:v>
                </c:pt>
                <c:pt idx="8721">
                  <c:v>17:28:12</c:v>
                </c:pt>
                <c:pt idx="8722">
                  <c:v>17:28:13</c:v>
                </c:pt>
                <c:pt idx="8723">
                  <c:v>17:28:14</c:v>
                </c:pt>
                <c:pt idx="8724">
                  <c:v>17:28:15</c:v>
                </c:pt>
                <c:pt idx="8725">
                  <c:v>17:28:16</c:v>
                </c:pt>
                <c:pt idx="8726">
                  <c:v>17:28:17</c:v>
                </c:pt>
                <c:pt idx="8727">
                  <c:v>17:28:18</c:v>
                </c:pt>
                <c:pt idx="8728">
                  <c:v>17:28:19</c:v>
                </c:pt>
                <c:pt idx="8729">
                  <c:v>17:28:20</c:v>
                </c:pt>
                <c:pt idx="8730">
                  <c:v>17:28:21</c:v>
                </c:pt>
                <c:pt idx="8731">
                  <c:v>17:28:22</c:v>
                </c:pt>
                <c:pt idx="8732">
                  <c:v>17:28:23</c:v>
                </c:pt>
                <c:pt idx="8733">
                  <c:v>17:28:24</c:v>
                </c:pt>
                <c:pt idx="8734">
                  <c:v>17:28:25</c:v>
                </c:pt>
                <c:pt idx="8735">
                  <c:v>17:28:26</c:v>
                </c:pt>
                <c:pt idx="8736">
                  <c:v>17:28:27</c:v>
                </c:pt>
                <c:pt idx="8737">
                  <c:v>17:28:28</c:v>
                </c:pt>
                <c:pt idx="8738">
                  <c:v>17:28:29</c:v>
                </c:pt>
                <c:pt idx="8739">
                  <c:v>17:28:30</c:v>
                </c:pt>
                <c:pt idx="8740">
                  <c:v>17:28:31</c:v>
                </c:pt>
                <c:pt idx="8741">
                  <c:v>17:28:32</c:v>
                </c:pt>
                <c:pt idx="8742">
                  <c:v>17:28:33</c:v>
                </c:pt>
                <c:pt idx="8743">
                  <c:v>17:28:34</c:v>
                </c:pt>
                <c:pt idx="8744">
                  <c:v>17:28:35</c:v>
                </c:pt>
                <c:pt idx="8745">
                  <c:v>17:28:36</c:v>
                </c:pt>
                <c:pt idx="8746">
                  <c:v>17:28:37</c:v>
                </c:pt>
                <c:pt idx="8747">
                  <c:v>17:28:38</c:v>
                </c:pt>
                <c:pt idx="8748">
                  <c:v>17:28:39</c:v>
                </c:pt>
                <c:pt idx="8749">
                  <c:v>17:28:40</c:v>
                </c:pt>
                <c:pt idx="8750">
                  <c:v>17:28:41</c:v>
                </c:pt>
                <c:pt idx="8751">
                  <c:v>17:28:42</c:v>
                </c:pt>
                <c:pt idx="8752">
                  <c:v>17:28:43</c:v>
                </c:pt>
                <c:pt idx="8753">
                  <c:v>17:28:44</c:v>
                </c:pt>
                <c:pt idx="8754">
                  <c:v>17:28:45</c:v>
                </c:pt>
                <c:pt idx="8755">
                  <c:v>17:28:46</c:v>
                </c:pt>
                <c:pt idx="8756">
                  <c:v>17:28:47</c:v>
                </c:pt>
                <c:pt idx="8757">
                  <c:v>17:28:48</c:v>
                </c:pt>
                <c:pt idx="8758">
                  <c:v>17:28:49</c:v>
                </c:pt>
                <c:pt idx="8759">
                  <c:v>17:28:50</c:v>
                </c:pt>
                <c:pt idx="8760">
                  <c:v>17:28:51</c:v>
                </c:pt>
                <c:pt idx="8761">
                  <c:v>17:28:52</c:v>
                </c:pt>
                <c:pt idx="8762">
                  <c:v>17:28:53</c:v>
                </c:pt>
                <c:pt idx="8763">
                  <c:v>17:28:54</c:v>
                </c:pt>
                <c:pt idx="8764">
                  <c:v>17:28:55</c:v>
                </c:pt>
                <c:pt idx="8765">
                  <c:v>17:28:56</c:v>
                </c:pt>
                <c:pt idx="8766">
                  <c:v>17:28:57</c:v>
                </c:pt>
                <c:pt idx="8767">
                  <c:v>17:28:58</c:v>
                </c:pt>
                <c:pt idx="8768">
                  <c:v>17:28:59</c:v>
                </c:pt>
                <c:pt idx="8769">
                  <c:v>17:29:00</c:v>
                </c:pt>
                <c:pt idx="8770">
                  <c:v>17:29:01</c:v>
                </c:pt>
                <c:pt idx="8771">
                  <c:v>17:29:02</c:v>
                </c:pt>
                <c:pt idx="8772">
                  <c:v>17:29:03</c:v>
                </c:pt>
                <c:pt idx="8773">
                  <c:v>17:29:04</c:v>
                </c:pt>
                <c:pt idx="8774">
                  <c:v>17:29:05</c:v>
                </c:pt>
                <c:pt idx="8775">
                  <c:v>17:29:06</c:v>
                </c:pt>
                <c:pt idx="8776">
                  <c:v>17:29:07</c:v>
                </c:pt>
                <c:pt idx="8777">
                  <c:v>17:29:08</c:v>
                </c:pt>
                <c:pt idx="8778">
                  <c:v>17:29:09</c:v>
                </c:pt>
                <c:pt idx="8779">
                  <c:v>17:29:10</c:v>
                </c:pt>
                <c:pt idx="8780">
                  <c:v>17:29:11</c:v>
                </c:pt>
                <c:pt idx="8781">
                  <c:v>17:29:12</c:v>
                </c:pt>
                <c:pt idx="8782">
                  <c:v>17:29:13</c:v>
                </c:pt>
                <c:pt idx="8783">
                  <c:v>17:29:14</c:v>
                </c:pt>
                <c:pt idx="8784">
                  <c:v>17:29:15</c:v>
                </c:pt>
                <c:pt idx="8785">
                  <c:v>17:29:16</c:v>
                </c:pt>
                <c:pt idx="8786">
                  <c:v>17:29:17</c:v>
                </c:pt>
                <c:pt idx="8787">
                  <c:v>17:29:18</c:v>
                </c:pt>
                <c:pt idx="8788">
                  <c:v>17:29:19</c:v>
                </c:pt>
                <c:pt idx="8789">
                  <c:v>17:29:20</c:v>
                </c:pt>
                <c:pt idx="8790">
                  <c:v>17:29:21</c:v>
                </c:pt>
                <c:pt idx="8791">
                  <c:v>17:29:22</c:v>
                </c:pt>
                <c:pt idx="8792">
                  <c:v>17:29:23</c:v>
                </c:pt>
                <c:pt idx="8793">
                  <c:v>17:29:24</c:v>
                </c:pt>
                <c:pt idx="8794">
                  <c:v>17:29:25</c:v>
                </c:pt>
                <c:pt idx="8795">
                  <c:v>17:29:26</c:v>
                </c:pt>
                <c:pt idx="8796">
                  <c:v>17:29:27</c:v>
                </c:pt>
                <c:pt idx="8797">
                  <c:v>17:29:28</c:v>
                </c:pt>
                <c:pt idx="8798">
                  <c:v>17:29:29</c:v>
                </c:pt>
                <c:pt idx="8799">
                  <c:v>17:29:30</c:v>
                </c:pt>
                <c:pt idx="8800">
                  <c:v>17:29:31</c:v>
                </c:pt>
                <c:pt idx="8801">
                  <c:v>17:29:32</c:v>
                </c:pt>
                <c:pt idx="8802">
                  <c:v>17:29:33</c:v>
                </c:pt>
                <c:pt idx="8803">
                  <c:v>17:29:34</c:v>
                </c:pt>
                <c:pt idx="8804">
                  <c:v>17:29:35</c:v>
                </c:pt>
                <c:pt idx="8805">
                  <c:v>17:29:36</c:v>
                </c:pt>
                <c:pt idx="8806">
                  <c:v>17:29:37</c:v>
                </c:pt>
                <c:pt idx="8807">
                  <c:v>17:29:38</c:v>
                </c:pt>
                <c:pt idx="8808">
                  <c:v>17:29:39</c:v>
                </c:pt>
                <c:pt idx="8809">
                  <c:v>17:29:40</c:v>
                </c:pt>
                <c:pt idx="8810">
                  <c:v>17:29:41</c:v>
                </c:pt>
                <c:pt idx="8811">
                  <c:v>17:29:42</c:v>
                </c:pt>
                <c:pt idx="8812">
                  <c:v>17:29:43</c:v>
                </c:pt>
                <c:pt idx="8813">
                  <c:v>17:29:44</c:v>
                </c:pt>
                <c:pt idx="8814">
                  <c:v>17:29:45</c:v>
                </c:pt>
                <c:pt idx="8815">
                  <c:v>17:29:46</c:v>
                </c:pt>
                <c:pt idx="8816">
                  <c:v>17:29:47</c:v>
                </c:pt>
                <c:pt idx="8817">
                  <c:v>17:29:48</c:v>
                </c:pt>
                <c:pt idx="8818">
                  <c:v>17:29:49</c:v>
                </c:pt>
                <c:pt idx="8819">
                  <c:v>17:29:50</c:v>
                </c:pt>
                <c:pt idx="8820">
                  <c:v>17:29:51</c:v>
                </c:pt>
                <c:pt idx="8821">
                  <c:v>17:29:52</c:v>
                </c:pt>
                <c:pt idx="8822">
                  <c:v>17:29:53</c:v>
                </c:pt>
                <c:pt idx="8823">
                  <c:v>17:29:54</c:v>
                </c:pt>
                <c:pt idx="8824">
                  <c:v>17:29:55</c:v>
                </c:pt>
                <c:pt idx="8825">
                  <c:v>17:29:56</c:v>
                </c:pt>
                <c:pt idx="8826">
                  <c:v>17:29:57</c:v>
                </c:pt>
                <c:pt idx="8827">
                  <c:v>17:29:58</c:v>
                </c:pt>
                <c:pt idx="8828">
                  <c:v>17:29:59</c:v>
                </c:pt>
                <c:pt idx="8829">
                  <c:v>17:30:00</c:v>
                </c:pt>
                <c:pt idx="8830">
                  <c:v>17:30:01</c:v>
                </c:pt>
                <c:pt idx="8831">
                  <c:v>17:30:02</c:v>
                </c:pt>
                <c:pt idx="8832">
                  <c:v>17:30:03</c:v>
                </c:pt>
                <c:pt idx="8833">
                  <c:v>17:30:04</c:v>
                </c:pt>
                <c:pt idx="8834">
                  <c:v>17:30:05</c:v>
                </c:pt>
                <c:pt idx="8835">
                  <c:v>17:30:06</c:v>
                </c:pt>
                <c:pt idx="8836">
                  <c:v>17:30:07</c:v>
                </c:pt>
                <c:pt idx="8837">
                  <c:v>17:30:08</c:v>
                </c:pt>
                <c:pt idx="8838">
                  <c:v>17:30:09</c:v>
                </c:pt>
                <c:pt idx="8839">
                  <c:v>17:30:10</c:v>
                </c:pt>
                <c:pt idx="8840">
                  <c:v>17:30:11</c:v>
                </c:pt>
                <c:pt idx="8841">
                  <c:v>17:30:12</c:v>
                </c:pt>
                <c:pt idx="8842">
                  <c:v>17:30:13</c:v>
                </c:pt>
                <c:pt idx="8843">
                  <c:v>17:30:14</c:v>
                </c:pt>
                <c:pt idx="8844">
                  <c:v>17:30:15</c:v>
                </c:pt>
                <c:pt idx="8845">
                  <c:v>17:30:16</c:v>
                </c:pt>
                <c:pt idx="8846">
                  <c:v>17:30:17</c:v>
                </c:pt>
                <c:pt idx="8847">
                  <c:v>17:30:18</c:v>
                </c:pt>
                <c:pt idx="8848">
                  <c:v>17:30:19</c:v>
                </c:pt>
                <c:pt idx="8849">
                  <c:v>17:30:20</c:v>
                </c:pt>
                <c:pt idx="8850">
                  <c:v>17:30:21</c:v>
                </c:pt>
                <c:pt idx="8851">
                  <c:v>17:30:22</c:v>
                </c:pt>
                <c:pt idx="8852">
                  <c:v>17:30:23</c:v>
                </c:pt>
                <c:pt idx="8853">
                  <c:v>17:30:24</c:v>
                </c:pt>
                <c:pt idx="8854">
                  <c:v>17:30:25</c:v>
                </c:pt>
                <c:pt idx="8855">
                  <c:v>17:30:26</c:v>
                </c:pt>
                <c:pt idx="8856">
                  <c:v>17:30:27</c:v>
                </c:pt>
                <c:pt idx="8857">
                  <c:v>17:30:28</c:v>
                </c:pt>
                <c:pt idx="8858">
                  <c:v>17:30:29</c:v>
                </c:pt>
                <c:pt idx="8859">
                  <c:v>17:30:30</c:v>
                </c:pt>
                <c:pt idx="8860">
                  <c:v>17:30:31</c:v>
                </c:pt>
                <c:pt idx="8861">
                  <c:v>17:30:32</c:v>
                </c:pt>
                <c:pt idx="8862">
                  <c:v>17:30:33</c:v>
                </c:pt>
                <c:pt idx="8863">
                  <c:v>17:30:34</c:v>
                </c:pt>
                <c:pt idx="8864">
                  <c:v>17:30:35</c:v>
                </c:pt>
                <c:pt idx="8865">
                  <c:v>17:30:36</c:v>
                </c:pt>
                <c:pt idx="8866">
                  <c:v>17:30:37</c:v>
                </c:pt>
                <c:pt idx="8867">
                  <c:v>17:30:38</c:v>
                </c:pt>
                <c:pt idx="8868">
                  <c:v>17:30:39</c:v>
                </c:pt>
                <c:pt idx="8869">
                  <c:v>17:30:40</c:v>
                </c:pt>
                <c:pt idx="8870">
                  <c:v>17:30:41</c:v>
                </c:pt>
                <c:pt idx="8871">
                  <c:v>17:30:42</c:v>
                </c:pt>
                <c:pt idx="8872">
                  <c:v>17:30:43</c:v>
                </c:pt>
                <c:pt idx="8873">
                  <c:v>17:30:44</c:v>
                </c:pt>
                <c:pt idx="8874">
                  <c:v>17:30:45</c:v>
                </c:pt>
                <c:pt idx="8875">
                  <c:v>17:30:46</c:v>
                </c:pt>
                <c:pt idx="8876">
                  <c:v>17:30:47</c:v>
                </c:pt>
                <c:pt idx="8877">
                  <c:v>17:30:48</c:v>
                </c:pt>
                <c:pt idx="8878">
                  <c:v>17:30:49</c:v>
                </c:pt>
                <c:pt idx="8879">
                  <c:v>17:30:50</c:v>
                </c:pt>
                <c:pt idx="8880">
                  <c:v>17:30:51</c:v>
                </c:pt>
                <c:pt idx="8881">
                  <c:v>17:30:52</c:v>
                </c:pt>
                <c:pt idx="8882">
                  <c:v>17:30:53</c:v>
                </c:pt>
                <c:pt idx="8883">
                  <c:v>17:30:54</c:v>
                </c:pt>
                <c:pt idx="8884">
                  <c:v>17:30:55</c:v>
                </c:pt>
                <c:pt idx="8885">
                  <c:v>17:30:56</c:v>
                </c:pt>
                <c:pt idx="8886">
                  <c:v>17:30:57</c:v>
                </c:pt>
                <c:pt idx="8887">
                  <c:v>17:30:58</c:v>
                </c:pt>
                <c:pt idx="8888">
                  <c:v>17:30:59</c:v>
                </c:pt>
                <c:pt idx="8889">
                  <c:v>17:31:00</c:v>
                </c:pt>
                <c:pt idx="8890">
                  <c:v>17:31:01</c:v>
                </c:pt>
                <c:pt idx="8891">
                  <c:v>17:31:02</c:v>
                </c:pt>
                <c:pt idx="8892">
                  <c:v>17:31:03</c:v>
                </c:pt>
                <c:pt idx="8893">
                  <c:v>17:31:04</c:v>
                </c:pt>
                <c:pt idx="8894">
                  <c:v>17:31:05</c:v>
                </c:pt>
                <c:pt idx="8895">
                  <c:v>17:31:06</c:v>
                </c:pt>
                <c:pt idx="8896">
                  <c:v>17:31:07</c:v>
                </c:pt>
                <c:pt idx="8897">
                  <c:v>17:31:08</c:v>
                </c:pt>
                <c:pt idx="8898">
                  <c:v>17:31:09</c:v>
                </c:pt>
                <c:pt idx="8899">
                  <c:v>17:31:10</c:v>
                </c:pt>
                <c:pt idx="8900">
                  <c:v>17:31:11</c:v>
                </c:pt>
                <c:pt idx="8901">
                  <c:v>17:31:12</c:v>
                </c:pt>
                <c:pt idx="8902">
                  <c:v>17:31:13</c:v>
                </c:pt>
                <c:pt idx="8903">
                  <c:v>17:31:14</c:v>
                </c:pt>
                <c:pt idx="8904">
                  <c:v>17:31:15</c:v>
                </c:pt>
                <c:pt idx="8905">
                  <c:v>17:31:16</c:v>
                </c:pt>
                <c:pt idx="8906">
                  <c:v>17:31:17</c:v>
                </c:pt>
                <c:pt idx="8907">
                  <c:v>17:31:18</c:v>
                </c:pt>
                <c:pt idx="8908">
                  <c:v>17:31:19</c:v>
                </c:pt>
                <c:pt idx="8909">
                  <c:v>17:31:20</c:v>
                </c:pt>
                <c:pt idx="8910">
                  <c:v>17:31:21</c:v>
                </c:pt>
                <c:pt idx="8911">
                  <c:v>17:31:22</c:v>
                </c:pt>
                <c:pt idx="8912">
                  <c:v>17:31:23</c:v>
                </c:pt>
                <c:pt idx="8913">
                  <c:v>17:31:24</c:v>
                </c:pt>
                <c:pt idx="8914">
                  <c:v>17:31:25</c:v>
                </c:pt>
                <c:pt idx="8915">
                  <c:v>17:31:26</c:v>
                </c:pt>
                <c:pt idx="8916">
                  <c:v>17:31:27</c:v>
                </c:pt>
                <c:pt idx="8917">
                  <c:v>17:31:28</c:v>
                </c:pt>
                <c:pt idx="8918">
                  <c:v>17:31:29</c:v>
                </c:pt>
                <c:pt idx="8919">
                  <c:v>17:31:30</c:v>
                </c:pt>
                <c:pt idx="8920">
                  <c:v>17:31:31</c:v>
                </c:pt>
                <c:pt idx="8921">
                  <c:v>17:31:32</c:v>
                </c:pt>
                <c:pt idx="8922">
                  <c:v>17:31:33</c:v>
                </c:pt>
                <c:pt idx="8923">
                  <c:v>17:31:34</c:v>
                </c:pt>
                <c:pt idx="8924">
                  <c:v>17:31:35</c:v>
                </c:pt>
                <c:pt idx="8925">
                  <c:v>17:31:36</c:v>
                </c:pt>
                <c:pt idx="8926">
                  <c:v>17:31:37</c:v>
                </c:pt>
                <c:pt idx="8927">
                  <c:v>17:31:38</c:v>
                </c:pt>
                <c:pt idx="8928">
                  <c:v>17:31:39</c:v>
                </c:pt>
                <c:pt idx="8929">
                  <c:v>17:31:40</c:v>
                </c:pt>
                <c:pt idx="8930">
                  <c:v>17:31:41</c:v>
                </c:pt>
                <c:pt idx="8931">
                  <c:v>17:31:42</c:v>
                </c:pt>
                <c:pt idx="8932">
                  <c:v>17:31:43</c:v>
                </c:pt>
                <c:pt idx="8933">
                  <c:v>17:31:44</c:v>
                </c:pt>
                <c:pt idx="8934">
                  <c:v>17:31:45</c:v>
                </c:pt>
                <c:pt idx="8935">
                  <c:v>17:31:46</c:v>
                </c:pt>
                <c:pt idx="8936">
                  <c:v>17:31:47</c:v>
                </c:pt>
                <c:pt idx="8937">
                  <c:v>17:31:48</c:v>
                </c:pt>
                <c:pt idx="8938">
                  <c:v>17:31:49</c:v>
                </c:pt>
                <c:pt idx="8939">
                  <c:v>17:31:50</c:v>
                </c:pt>
                <c:pt idx="8940">
                  <c:v>17:31:51</c:v>
                </c:pt>
                <c:pt idx="8941">
                  <c:v>17:31:52</c:v>
                </c:pt>
                <c:pt idx="8942">
                  <c:v>17:31:53</c:v>
                </c:pt>
                <c:pt idx="8943">
                  <c:v>17:31:54</c:v>
                </c:pt>
                <c:pt idx="8944">
                  <c:v>17:31:55</c:v>
                </c:pt>
                <c:pt idx="8945">
                  <c:v>17:31:56</c:v>
                </c:pt>
                <c:pt idx="8946">
                  <c:v>17:31:57</c:v>
                </c:pt>
                <c:pt idx="8947">
                  <c:v>17:31:58</c:v>
                </c:pt>
                <c:pt idx="8948">
                  <c:v>17:31:59</c:v>
                </c:pt>
                <c:pt idx="8949">
                  <c:v>17:32:00</c:v>
                </c:pt>
                <c:pt idx="8950">
                  <c:v>17:32:01</c:v>
                </c:pt>
                <c:pt idx="8951">
                  <c:v>17:32:02</c:v>
                </c:pt>
                <c:pt idx="8952">
                  <c:v>17:32:03</c:v>
                </c:pt>
                <c:pt idx="8953">
                  <c:v>17:32:04</c:v>
                </c:pt>
                <c:pt idx="8954">
                  <c:v>17:32:05</c:v>
                </c:pt>
                <c:pt idx="8955">
                  <c:v>17:32:06</c:v>
                </c:pt>
                <c:pt idx="8956">
                  <c:v>17:32:07</c:v>
                </c:pt>
                <c:pt idx="8957">
                  <c:v>17:32:08</c:v>
                </c:pt>
                <c:pt idx="8958">
                  <c:v>17:32:09</c:v>
                </c:pt>
                <c:pt idx="8959">
                  <c:v>17:32:10</c:v>
                </c:pt>
                <c:pt idx="8960">
                  <c:v>17:32:11</c:v>
                </c:pt>
                <c:pt idx="8961">
                  <c:v>17:32:12</c:v>
                </c:pt>
                <c:pt idx="8962">
                  <c:v>17:32:13</c:v>
                </c:pt>
                <c:pt idx="8963">
                  <c:v>17:32:14</c:v>
                </c:pt>
                <c:pt idx="8964">
                  <c:v>17:32:15</c:v>
                </c:pt>
                <c:pt idx="8965">
                  <c:v>17:32:16</c:v>
                </c:pt>
                <c:pt idx="8966">
                  <c:v>17:32:17</c:v>
                </c:pt>
                <c:pt idx="8967">
                  <c:v>17:32:18</c:v>
                </c:pt>
                <c:pt idx="8968">
                  <c:v>17:32:19</c:v>
                </c:pt>
                <c:pt idx="8969">
                  <c:v>17:32:20</c:v>
                </c:pt>
                <c:pt idx="8970">
                  <c:v>17:32:21</c:v>
                </c:pt>
                <c:pt idx="8971">
                  <c:v>17:32:22</c:v>
                </c:pt>
                <c:pt idx="8972">
                  <c:v>17:32:23</c:v>
                </c:pt>
                <c:pt idx="8973">
                  <c:v>17:32:24</c:v>
                </c:pt>
                <c:pt idx="8974">
                  <c:v>17:32:25</c:v>
                </c:pt>
                <c:pt idx="8975">
                  <c:v>17:32:26</c:v>
                </c:pt>
                <c:pt idx="8976">
                  <c:v>17:32:27</c:v>
                </c:pt>
                <c:pt idx="8977">
                  <c:v>17:32:28</c:v>
                </c:pt>
                <c:pt idx="8978">
                  <c:v>17:32:29</c:v>
                </c:pt>
                <c:pt idx="8979">
                  <c:v>17:32:30</c:v>
                </c:pt>
                <c:pt idx="8980">
                  <c:v>17:32:31</c:v>
                </c:pt>
                <c:pt idx="8981">
                  <c:v>17:32:32</c:v>
                </c:pt>
                <c:pt idx="8982">
                  <c:v>17:32:33</c:v>
                </c:pt>
                <c:pt idx="8983">
                  <c:v>17:32:34</c:v>
                </c:pt>
                <c:pt idx="8984">
                  <c:v>17:32:35</c:v>
                </c:pt>
                <c:pt idx="8985">
                  <c:v>17:32:36</c:v>
                </c:pt>
                <c:pt idx="8986">
                  <c:v>17:32:37</c:v>
                </c:pt>
                <c:pt idx="8987">
                  <c:v>17:32:38</c:v>
                </c:pt>
                <c:pt idx="8988">
                  <c:v>17:32:39</c:v>
                </c:pt>
                <c:pt idx="8989">
                  <c:v>17:32:40</c:v>
                </c:pt>
                <c:pt idx="8990">
                  <c:v>17:32:41</c:v>
                </c:pt>
                <c:pt idx="8991">
                  <c:v>17:32:42</c:v>
                </c:pt>
                <c:pt idx="8992">
                  <c:v>17:32:43</c:v>
                </c:pt>
                <c:pt idx="8993">
                  <c:v>17:32:44</c:v>
                </c:pt>
                <c:pt idx="8994">
                  <c:v>17:32:45</c:v>
                </c:pt>
                <c:pt idx="8995">
                  <c:v>17:32:46</c:v>
                </c:pt>
                <c:pt idx="8996">
                  <c:v>17:32:47</c:v>
                </c:pt>
                <c:pt idx="8997">
                  <c:v>17:32:48</c:v>
                </c:pt>
                <c:pt idx="8998">
                  <c:v>17:32:49</c:v>
                </c:pt>
                <c:pt idx="8999">
                  <c:v>17:32:50</c:v>
                </c:pt>
                <c:pt idx="9000">
                  <c:v>17:32:51</c:v>
                </c:pt>
                <c:pt idx="9001">
                  <c:v>17:32:52</c:v>
                </c:pt>
                <c:pt idx="9002">
                  <c:v>17:32:53</c:v>
                </c:pt>
                <c:pt idx="9003">
                  <c:v>17:32:54</c:v>
                </c:pt>
                <c:pt idx="9004">
                  <c:v>17:32:55</c:v>
                </c:pt>
                <c:pt idx="9005">
                  <c:v>17:32:56</c:v>
                </c:pt>
                <c:pt idx="9006">
                  <c:v>17:32:57</c:v>
                </c:pt>
                <c:pt idx="9007">
                  <c:v>17:32:58</c:v>
                </c:pt>
                <c:pt idx="9008">
                  <c:v>17:32:59</c:v>
                </c:pt>
                <c:pt idx="9009">
                  <c:v>17:33:00</c:v>
                </c:pt>
                <c:pt idx="9010">
                  <c:v>17:33:01</c:v>
                </c:pt>
                <c:pt idx="9011">
                  <c:v>17:33:02</c:v>
                </c:pt>
                <c:pt idx="9012">
                  <c:v>17:33:03</c:v>
                </c:pt>
                <c:pt idx="9013">
                  <c:v>17:33:04</c:v>
                </c:pt>
                <c:pt idx="9014">
                  <c:v>17:33:05</c:v>
                </c:pt>
                <c:pt idx="9015">
                  <c:v>17:33:06</c:v>
                </c:pt>
                <c:pt idx="9016">
                  <c:v>17:33:07</c:v>
                </c:pt>
                <c:pt idx="9017">
                  <c:v>17:33:08</c:v>
                </c:pt>
                <c:pt idx="9018">
                  <c:v>17:33:09</c:v>
                </c:pt>
                <c:pt idx="9019">
                  <c:v>17:33:10</c:v>
                </c:pt>
                <c:pt idx="9020">
                  <c:v>17:33:11</c:v>
                </c:pt>
                <c:pt idx="9021">
                  <c:v>17:33:12</c:v>
                </c:pt>
                <c:pt idx="9022">
                  <c:v>17:33:13</c:v>
                </c:pt>
                <c:pt idx="9023">
                  <c:v>17:33:14</c:v>
                </c:pt>
                <c:pt idx="9024">
                  <c:v>17:33:15</c:v>
                </c:pt>
                <c:pt idx="9025">
                  <c:v>17:33:16</c:v>
                </c:pt>
                <c:pt idx="9026">
                  <c:v>17:33:17</c:v>
                </c:pt>
                <c:pt idx="9027">
                  <c:v>17:33:18</c:v>
                </c:pt>
                <c:pt idx="9028">
                  <c:v>17:33:19</c:v>
                </c:pt>
                <c:pt idx="9029">
                  <c:v>17:33:20</c:v>
                </c:pt>
                <c:pt idx="9030">
                  <c:v>17:33:21</c:v>
                </c:pt>
                <c:pt idx="9031">
                  <c:v>17:33:22</c:v>
                </c:pt>
                <c:pt idx="9032">
                  <c:v>17:33:23</c:v>
                </c:pt>
                <c:pt idx="9033">
                  <c:v>17:33:24</c:v>
                </c:pt>
                <c:pt idx="9034">
                  <c:v>17:33:25</c:v>
                </c:pt>
                <c:pt idx="9035">
                  <c:v>17:33:26</c:v>
                </c:pt>
                <c:pt idx="9036">
                  <c:v>17:33:27</c:v>
                </c:pt>
                <c:pt idx="9037">
                  <c:v>17:33:28</c:v>
                </c:pt>
                <c:pt idx="9038">
                  <c:v>17:33:29</c:v>
                </c:pt>
                <c:pt idx="9039">
                  <c:v>17:33:30</c:v>
                </c:pt>
                <c:pt idx="9040">
                  <c:v>17:33:31</c:v>
                </c:pt>
                <c:pt idx="9041">
                  <c:v>17:33:32</c:v>
                </c:pt>
                <c:pt idx="9042">
                  <c:v>17:33:33</c:v>
                </c:pt>
                <c:pt idx="9043">
                  <c:v>17:33:34</c:v>
                </c:pt>
                <c:pt idx="9044">
                  <c:v>17:33:35</c:v>
                </c:pt>
                <c:pt idx="9045">
                  <c:v>17:33:36</c:v>
                </c:pt>
                <c:pt idx="9046">
                  <c:v>17:33:37</c:v>
                </c:pt>
                <c:pt idx="9047">
                  <c:v>17:33:38</c:v>
                </c:pt>
                <c:pt idx="9048">
                  <c:v>17:33:39</c:v>
                </c:pt>
                <c:pt idx="9049">
                  <c:v>17:33:40</c:v>
                </c:pt>
                <c:pt idx="9050">
                  <c:v>17:33:41</c:v>
                </c:pt>
                <c:pt idx="9051">
                  <c:v>17:33:42</c:v>
                </c:pt>
                <c:pt idx="9052">
                  <c:v>17:33:43</c:v>
                </c:pt>
                <c:pt idx="9053">
                  <c:v>17:33:44</c:v>
                </c:pt>
                <c:pt idx="9054">
                  <c:v>17:33:45</c:v>
                </c:pt>
                <c:pt idx="9055">
                  <c:v>17:33:46</c:v>
                </c:pt>
                <c:pt idx="9056">
                  <c:v>17:33:47</c:v>
                </c:pt>
                <c:pt idx="9057">
                  <c:v>17:33:48</c:v>
                </c:pt>
                <c:pt idx="9058">
                  <c:v>17:33:49</c:v>
                </c:pt>
                <c:pt idx="9059">
                  <c:v>17:33:50</c:v>
                </c:pt>
                <c:pt idx="9060">
                  <c:v>17:33:51</c:v>
                </c:pt>
                <c:pt idx="9061">
                  <c:v>17:33:52</c:v>
                </c:pt>
                <c:pt idx="9062">
                  <c:v>17:33:53</c:v>
                </c:pt>
                <c:pt idx="9063">
                  <c:v>17:33:54</c:v>
                </c:pt>
                <c:pt idx="9064">
                  <c:v>17:33:55</c:v>
                </c:pt>
                <c:pt idx="9065">
                  <c:v>17:33:56</c:v>
                </c:pt>
                <c:pt idx="9066">
                  <c:v>17:33:57</c:v>
                </c:pt>
                <c:pt idx="9067">
                  <c:v>17:33:58</c:v>
                </c:pt>
                <c:pt idx="9068">
                  <c:v>17:33:59</c:v>
                </c:pt>
                <c:pt idx="9069">
                  <c:v>17:34:00</c:v>
                </c:pt>
                <c:pt idx="9070">
                  <c:v>17:34:01</c:v>
                </c:pt>
                <c:pt idx="9071">
                  <c:v>17:34:02</c:v>
                </c:pt>
                <c:pt idx="9072">
                  <c:v>17:34:03</c:v>
                </c:pt>
                <c:pt idx="9073">
                  <c:v>17:34:04</c:v>
                </c:pt>
                <c:pt idx="9074">
                  <c:v>17:34:05</c:v>
                </c:pt>
                <c:pt idx="9075">
                  <c:v>17:34:06</c:v>
                </c:pt>
                <c:pt idx="9076">
                  <c:v>17:34:07</c:v>
                </c:pt>
                <c:pt idx="9077">
                  <c:v>17:34:08</c:v>
                </c:pt>
                <c:pt idx="9078">
                  <c:v>17:34:09</c:v>
                </c:pt>
                <c:pt idx="9079">
                  <c:v>17:34:10</c:v>
                </c:pt>
                <c:pt idx="9080">
                  <c:v>17:34:11</c:v>
                </c:pt>
                <c:pt idx="9081">
                  <c:v>17:34:12</c:v>
                </c:pt>
                <c:pt idx="9082">
                  <c:v>17:34:13</c:v>
                </c:pt>
                <c:pt idx="9083">
                  <c:v>17:34:14</c:v>
                </c:pt>
                <c:pt idx="9084">
                  <c:v>17:34:15</c:v>
                </c:pt>
                <c:pt idx="9085">
                  <c:v>17:34:16</c:v>
                </c:pt>
                <c:pt idx="9086">
                  <c:v>17:34:17</c:v>
                </c:pt>
                <c:pt idx="9087">
                  <c:v>17:34:18</c:v>
                </c:pt>
                <c:pt idx="9088">
                  <c:v>17:34:19</c:v>
                </c:pt>
                <c:pt idx="9089">
                  <c:v>17:34:20</c:v>
                </c:pt>
                <c:pt idx="9090">
                  <c:v>17:34:21</c:v>
                </c:pt>
                <c:pt idx="9091">
                  <c:v>17:34:22</c:v>
                </c:pt>
                <c:pt idx="9092">
                  <c:v>17:34:23</c:v>
                </c:pt>
                <c:pt idx="9093">
                  <c:v>17:34:24</c:v>
                </c:pt>
                <c:pt idx="9094">
                  <c:v>17:34:25</c:v>
                </c:pt>
                <c:pt idx="9095">
                  <c:v>17:34:26</c:v>
                </c:pt>
                <c:pt idx="9096">
                  <c:v>17:34:27</c:v>
                </c:pt>
                <c:pt idx="9097">
                  <c:v>17:34:28</c:v>
                </c:pt>
                <c:pt idx="9098">
                  <c:v>17:34:29</c:v>
                </c:pt>
                <c:pt idx="9099">
                  <c:v>17:34:30</c:v>
                </c:pt>
                <c:pt idx="9100">
                  <c:v>17:34:31</c:v>
                </c:pt>
                <c:pt idx="9101">
                  <c:v>17:34:32</c:v>
                </c:pt>
                <c:pt idx="9102">
                  <c:v>17:34:33</c:v>
                </c:pt>
                <c:pt idx="9103">
                  <c:v>17:34:34</c:v>
                </c:pt>
                <c:pt idx="9104">
                  <c:v>17:34:35</c:v>
                </c:pt>
                <c:pt idx="9105">
                  <c:v>17:34:36</c:v>
                </c:pt>
                <c:pt idx="9106">
                  <c:v>17:34:37</c:v>
                </c:pt>
                <c:pt idx="9107">
                  <c:v>17:34:38</c:v>
                </c:pt>
                <c:pt idx="9108">
                  <c:v>17:34:39</c:v>
                </c:pt>
                <c:pt idx="9109">
                  <c:v>17:34:40</c:v>
                </c:pt>
                <c:pt idx="9110">
                  <c:v>17:34:41</c:v>
                </c:pt>
                <c:pt idx="9111">
                  <c:v>17:34:42</c:v>
                </c:pt>
                <c:pt idx="9112">
                  <c:v>17:34:43</c:v>
                </c:pt>
                <c:pt idx="9113">
                  <c:v>17:34:44</c:v>
                </c:pt>
                <c:pt idx="9114">
                  <c:v>17:34:45</c:v>
                </c:pt>
                <c:pt idx="9115">
                  <c:v>17:34:46</c:v>
                </c:pt>
                <c:pt idx="9116">
                  <c:v>17:34:47</c:v>
                </c:pt>
                <c:pt idx="9117">
                  <c:v>17:34:48</c:v>
                </c:pt>
                <c:pt idx="9118">
                  <c:v>17:34:49</c:v>
                </c:pt>
                <c:pt idx="9119">
                  <c:v>17:34:50</c:v>
                </c:pt>
                <c:pt idx="9120">
                  <c:v>17:34:51</c:v>
                </c:pt>
                <c:pt idx="9121">
                  <c:v>17:34:52</c:v>
                </c:pt>
                <c:pt idx="9122">
                  <c:v>17:34:53</c:v>
                </c:pt>
                <c:pt idx="9123">
                  <c:v>17:34:54</c:v>
                </c:pt>
                <c:pt idx="9124">
                  <c:v>17:34:55</c:v>
                </c:pt>
                <c:pt idx="9125">
                  <c:v>17:34:56</c:v>
                </c:pt>
                <c:pt idx="9126">
                  <c:v>17:34:57</c:v>
                </c:pt>
                <c:pt idx="9127">
                  <c:v>17:34:58</c:v>
                </c:pt>
                <c:pt idx="9128">
                  <c:v>17:34:59</c:v>
                </c:pt>
                <c:pt idx="9129">
                  <c:v>17:35:00</c:v>
                </c:pt>
                <c:pt idx="9130">
                  <c:v>17:35:01</c:v>
                </c:pt>
                <c:pt idx="9131">
                  <c:v>17:35:02</c:v>
                </c:pt>
                <c:pt idx="9132">
                  <c:v>17:35:03</c:v>
                </c:pt>
                <c:pt idx="9133">
                  <c:v>17:35:04</c:v>
                </c:pt>
                <c:pt idx="9134">
                  <c:v>17:35:05</c:v>
                </c:pt>
                <c:pt idx="9135">
                  <c:v>17:35:06</c:v>
                </c:pt>
                <c:pt idx="9136">
                  <c:v>17:35:07</c:v>
                </c:pt>
                <c:pt idx="9137">
                  <c:v>17:35:08</c:v>
                </c:pt>
                <c:pt idx="9138">
                  <c:v>17:35:09</c:v>
                </c:pt>
                <c:pt idx="9139">
                  <c:v>17:35:10</c:v>
                </c:pt>
                <c:pt idx="9140">
                  <c:v>17:35:11</c:v>
                </c:pt>
                <c:pt idx="9141">
                  <c:v>17:35:12</c:v>
                </c:pt>
                <c:pt idx="9142">
                  <c:v>17:35:13</c:v>
                </c:pt>
                <c:pt idx="9143">
                  <c:v>17:35:14</c:v>
                </c:pt>
                <c:pt idx="9144">
                  <c:v>17:35:15</c:v>
                </c:pt>
                <c:pt idx="9145">
                  <c:v>17:35:16</c:v>
                </c:pt>
                <c:pt idx="9146">
                  <c:v>17:35:17</c:v>
                </c:pt>
                <c:pt idx="9147">
                  <c:v>17:35:18</c:v>
                </c:pt>
                <c:pt idx="9148">
                  <c:v>17:35:19</c:v>
                </c:pt>
                <c:pt idx="9149">
                  <c:v>17:35:20</c:v>
                </c:pt>
                <c:pt idx="9150">
                  <c:v>17:35:21</c:v>
                </c:pt>
                <c:pt idx="9151">
                  <c:v>17:35:22</c:v>
                </c:pt>
                <c:pt idx="9152">
                  <c:v>17:35:23</c:v>
                </c:pt>
                <c:pt idx="9153">
                  <c:v>17:35:24</c:v>
                </c:pt>
                <c:pt idx="9154">
                  <c:v>17:35:25</c:v>
                </c:pt>
                <c:pt idx="9155">
                  <c:v>17:35:26</c:v>
                </c:pt>
                <c:pt idx="9156">
                  <c:v>17:35:27</c:v>
                </c:pt>
                <c:pt idx="9157">
                  <c:v>17:35:28</c:v>
                </c:pt>
                <c:pt idx="9158">
                  <c:v>17:35:29</c:v>
                </c:pt>
                <c:pt idx="9159">
                  <c:v>17:35:30</c:v>
                </c:pt>
                <c:pt idx="9160">
                  <c:v>17:35:31</c:v>
                </c:pt>
                <c:pt idx="9161">
                  <c:v>17:35:32</c:v>
                </c:pt>
                <c:pt idx="9162">
                  <c:v>17:35:33</c:v>
                </c:pt>
                <c:pt idx="9163">
                  <c:v>17:35:34</c:v>
                </c:pt>
                <c:pt idx="9164">
                  <c:v>17:35:35</c:v>
                </c:pt>
                <c:pt idx="9165">
                  <c:v>17:35:36</c:v>
                </c:pt>
                <c:pt idx="9166">
                  <c:v>17:35:37</c:v>
                </c:pt>
                <c:pt idx="9167">
                  <c:v>17:35:38</c:v>
                </c:pt>
                <c:pt idx="9168">
                  <c:v>17:35:39</c:v>
                </c:pt>
                <c:pt idx="9169">
                  <c:v>17:35:40</c:v>
                </c:pt>
                <c:pt idx="9170">
                  <c:v>17:35:41</c:v>
                </c:pt>
                <c:pt idx="9171">
                  <c:v>17:35:42</c:v>
                </c:pt>
                <c:pt idx="9172">
                  <c:v>17:35:43</c:v>
                </c:pt>
                <c:pt idx="9173">
                  <c:v>17:35:44</c:v>
                </c:pt>
                <c:pt idx="9174">
                  <c:v>17:35:45</c:v>
                </c:pt>
                <c:pt idx="9175">
                  <c:v>17:35:46</c:v>
                </c:pt>
                <c:pt idx="9176">
                  <c:v>17:35:47</c:v>
                </c:pt>
                <c:pt idx="9177">
                  <c:v>17:35:48</c:v>
                </c:pt>
                <c:pt idx="9178">
                  <c:v>17:35:49</c:v>
                </c:pt>
                <c:pt idx="9179">
                  <c:v>17:35:50</c:v>
                </c:pt>
                <c:pt idx="9180">
                  <c:v>17:35:51</c:v>
                </c:pt>
                <c:pt idx="9181">
                  <c:v>17:35:52</c:v>
                </c:pt>
                <c:pt idx="9182">
                  <c:v>17:35:53</c:v>
                </c:pt>
                <c:pt idx="9183">
                  <c:v>17:35:54</c:v>
                </c:pt>
                <c:pt idx="9184">
                  <c:v>17:35:55</c:v>
                </c:pt>
                <c:pt idx="9185">
                  <c:v>17:35:56</c:v>
                </c:pt>
                <c:pt idx="9186">
                  <c:v>17:35:57</c:v>
                </c:pt>
                <c:pt idx="9187">
                  <c:v>17:35:58</c:v>
                </c:pt>
                <c:pt idx="9188">
                  <c:v>17:35:59</c:v>
                </c:pt>
                <c:pt idx="9189">
                  <c:v>17:36:00</c:v>
                </c:pt>
                <c:pt idx="9190">
                  <c:v>17:36:01</c:v>
                </c:pt>
                <c:pt idx="9191">
                  <c:v>17:36:02</c:v>
                </c:pt>
                <c:pt idx="9192">
                  <c:v>17:36:03</c:v>
                </c:pt>
                <c:pt idx="9193">
                  <c:v>17:36:04</c:v>
                </c:pt>
                <c:pt idx="9194">
                  <c:v>17:36:05</c:v>
                </c:pt>
                <c:pt idx="9195">
                  <c:v>17:36:06</c:v>
                </c:pt>
                <c:pt idx="9196">
                  <c:v>17:36:07</c:v>
                </c:pt>
                <c:pt idx="9197">
                  <c:v>17:36:08</c:v>
                </c:pt>
                <c:pt idx="9198">
                  <c:v>17:36:09</c:v>
                </c:pt>
                <c:pt idx="9199">
                  <c:v>17:36:10</c:v>
                </c:pt>
                <c:pt idx="9200">
                  <c:v>17:36:11</c:v>
                </c:pt>
                <c:pt idx="9201">
                  <c:v>17:36:12</c:v>
                </c:pt>
                <c:pt idx="9202">
                  <c:v>17:36:13</c:v>
                </c:pt>
                <c:pt idx="9203">
                  <c:v>17:36:14</c:v>
                </c:pt>
                <c:pt idx="9204">
                  <c:v>17:36:15</c:v>
                </c:pt>
                <c:pt idx="9205">
                  <c:v>17:36:16</c:v>
                </c:pt>
                <c:pt idx="9206">
                  <c:v>17:36:17</c:v>
                </c:pt>
                <c:pt idx="9207">
                  <c:v>17:36:18</c:v>
                </c:pt>
                <c:pt idx="9208">
                  <c:v>17:36:19</c:v>
                </c:pt>
                <c:pt idx="9209">
                  <c:v>17:36:20</c:v>
                </c:pt>
                <c:pt idx="9210">
                  <c:v>17:36:21</c:v>
                </c:pt>
                <c:pt idx="9211">
                  <c:v>17:36:22</c:v>
                </c:pt>
                <c:pt idx="9212">
                  <c:v>17:36:23</c:v>
                </c:pt>
                <c:pt idx="9213">
                  <c:v>17:36:24</c:v>
                </c:pt>
                <c:pt idx="9214">
                  <c:v>17:36:25</c:v>
                </c:pt>
                <c:pt idx="9215">
                  <c:v>17:36:26</c:v>
                </c:pt>
                <c:pt idx="9216">
                  <c:v>17:36:27</c:v>
                </c:pt>
                <c:pt idx="9217">
                  <c:v>17:36:28</c:v>
                </c:pt>
                <c:pt idx="9218">
                  <c:v>17:36:29</c:v>
                </c:pt>
                <c:pt idx="9219">
                  <c:v>17:36:30</c:v>
                </c:pt>
                <c:pt idx="9220">
                  <c:v>17:36:31</c:v>
                </c:pt>
                <c:pt idx="9221">
                  <c:v>17:36:32</c:v>
                </c:pt>
                <c:pt idx="9222">
                  <c:v>17:36:33</c:v>
                </c:pt>
                <c:pt idx="9223">
                  <c:v>17:36:34</c:v>
                </c:pt>
                <c:pt idx="9224">
                  <c:v>17:36:35</c:v>
                </c:pt>
                <c:pt idx="9225">
                  <c:v>17:36:36</c:v>
                </c:pt>
                <c:pt idx="9226">
                  <c:v>17:36:37</c:v>
                </c:pt>
                <c:pt idx="9227">
                  <c:v>17:36:38</c:v>
                </c:pt>
                <c:pt idx="9228">
                  <c:v>17:36:39</c:v>
                </c:pt>
                <c:pt idx="9229">
                  <c:v>17:36:40</c:v>
                </c:pt>
                <c:pt idx="9230">
                  <c:v>17:36:41</c:v>
                </c:pt>
                <c:pt idx="9231">
                  <c:v>17:36:42</c:v>
                </c:pt>
                <c:pt idx="9232">
                  <c:v>17:36:43</c:v>
                </c:pt>
                <c:pt idx="9233">
                  <c:v>17:36:44</c:v>
                </c:pt>
                <c:pt idx="9234">
                  <c:v>17:36:45</c:v>
                </c:pt>
                <c:pt idx="9235">
                  <c:v>17:36:46</c:v>
                </c:pt>
                <c:pt idx="9236">
                  <c:v>17:36:47</c:v>
                </c:pt>
                <c:pt idx="9237">
                  <c:v>17:36:48</c:v>
                </c:pt>
                <c:pt idx="9238">
                  <c:v>17:36:49</c:v>
                </c:pt>
                <c:pt idx="9239">
                  <c:v>17:36:50</c:v>
                </c:pt>
                <c:pt idx="9240">
                  <c:v>17:36:51</c:v>
                </c:pt>
                <c:pt idx="9241">
                  <c:v>17:36:52</c:v>
                </c:pt>
                <c:pt idx="9242">
                  <c:v>17:36:53</c:v>
                </c:pt>
                <c:pt idx="9243">
                  <c:v>17:36:54</c:v>
                </c:pt>
                <c:pt idx="9244">
                  <c:v>17:36:55</c:v>
                </c:pt>
                <c:pt idx="9245">
                  <c:v>17:36:56</c:v>
                </c:pt>
                <c:pt idx="9246">
                  <c:v>17:36:57</c:v>
                </c:pt>
                <c:pt idx="9247">
                  <c:v>17:36:58</c:v>
                </c:pt>
                <c:pt idx="9248">
                  <c:v>17:36:59</c:v>
                </c:pt>
                <c:pt idx="9249">
                  <c:v>17:37:00</c:v>
                </c:pt>
                <c:pt idx="9250">
                  <c:v>17:37:01</c:v>
                </c:pt>
                <c:pt idx="9251">
                  <c:v>17:37:02</c:v>
                </c:pt>
                <c:pt idx="9252">
                  <c:v>17:37:03</c:v>
                </c:pt>
                <c:pt idx="9253">
                  <c:v>17:37:04</c:v>
                </c:pt>
                <c:pt idx="9254">
                  <c:v>17:37:05</c:v>
                </c:pt>
                <c:pt idx="9255">
                  <c:v>17:37:06</c:v>
                </c:pt>
                <c:pt idx="9256">
                  <c:v>17:37:07</c:v>
                </c:pt>
                <c:pt idx="9257">
                  <c:v>17:37:08</c:v>
                </c:pt>
                <c:pt idx="9258">
                  <c:v>17:37:09</c:v>
                </c:pt>
                <c:pt idx="9259">
                  <c:v>17:37:10</c:v>
                </c:pt>
                <c:pt idx="9260">
                  <c:v>17:37:11</c:v>
                </c:pt>
                <c:pt idx="9261">
                  <c:v>17:37:12</c:v>
                </c:pt>
                <c:pt idx="9262">
                  <c:v>17:37:13</c:v>
                </c:pt>
                <c:pt idx="9263">
                  <c:v>17:37:14</c:v>
                </c:pt>
                <c:pt idx="9264">
                  <c:v>17:37:15</c:v>
                </c:pt>
                <c:pt idx="9265">
                  <c:v>17:37:16</c:v>
                </c:pt>
                <c:pt idx="9266">
                  <c:v>17:37:17</c:v>
                </c:pt>
                <c:pt idx="9267">
                  <c:v>17:37:18</c:v>
                </c:pt>
                <c:pt idx="9268">
                  <c:v>17:37:19</c:v>
                </c:pt>
                <c:pt idx="9269">
                  <c:v>17:37:20</c:v>
                </c:pt>
                <c:pt idx="9270">
                  <c:v>17:37:21</c:v>
                </c:pt>
                <c:pt idx="9271">
                  <c:v>17:37:22</c:v>
                </c:pt>
                <c:pt idx="9272">
                  <c:v>17:37:23</c:v>
                </c:pt>
                <c:pt idx="9273">
                  <c:v>17:37:24</c:v>
                </c:pt>
                <c:pt idx="9274">
                  <c:v>17:37:25</c:v>
                </c:pt>
                <c:pt idx="9275">
                  <c:v>17:37:26</c:v>
                </c:pt>
                <c:pt idx="9276">
                  <c:v>17:37:27</c:v>
                </c:pt>
                <c:pt idx="9277">
                  <c:v>17:37:28</c:v>
                </c:pt>
                <c:pt idx="9278">
                  <c:v>17:37:29</c:v>
                </c:pt>
                <c:pt idx="9279">
                  <c:v>17:37:30</c:v>
                </c:pt>
                <c:pt idx="9280">
                  <c:v>17:37:31</c:v>
                </c:pt>
                <c:pt idx="9281">
                  <c:v>17:37:32</c:v>
                </c:pt>
                <c:pt idx="9282">
                  <c:v>17:37:33</c:v>
                </c:pt>
                <c:pt idx="9283">
                  <c:v>17:37:34</c:v>
                </c:pt>
                <c:pt idx="9284">
                  <c:v>17:37:35</c:v>
                </c:pt>
                <c:pt idx="9285">
                  <c:v>17:37:36</c:v>
                </c:pt>
                <c:pt idx="9286">
                  <c:v>17:37:37</c:v>
                </c:pt>
                <c:pt idx="9287">
                  <c:v>17:37:38</c:v>
                </c:pt>
                <c:pt idx="9288">
                  <c:v>17:37:39</c:v>
                </c:pt>
                <c:pt idx="9289">
                  <c:v>17:37:40</c:v>
                </c:pt>
                <c:pt idx="9290">
                  <c:v>17:37:41</c:v>
                </c:pt>
                <c:pt idx="9291">
                  <c:v>17:37:42</c:v>
                </c:pt>
                <c:pt idx="9292">
                  <c:v>17:37:43</c:v>
                </c:pt>
                <c:pt idx="9293">
                  <c:v>17:37:44</c:v>
                </c:pt>
                <c:pt idx="9294">
                  <c:v>17:37:45</c:v>
                </c:pt>
                <c:pt idx="9295">
                  <c:v>17:37:46</c:v>
                </c:pt>
                <c:pt idx="9296">
                  <c:v>17:37:47</c:v>
                </c:pt>
                <c:pt idx="9297">
                  <c:v>17:37:48</c:v>
                </c:pt>
                <c:pt idx="9298">
                  <c:v>17:37:49</c:v>
                </c:pt>
                <c:pt idx="9299">
                  <c:v>17:37:50</c:v>
                </c:pt>
                <c:pt idx="9300">
                  <c:v>17:37:51</c:v>
                </c:pt>
                <c:pt idx="9301">
                  <c:v>17:37:52</c:v>
                </c:pt>
                <c:pt idx="9302">
                  <c:v>17:37:53</c:v>
                </c:pt>
                <c:pt idx="9303">
                  <c:v>17:37:54</c:v>
                </c:pt>
                <c:pt idx="9304">
                  <c:v>17:37:55</c:v>
                </c:pt>
                <c:pt idx="9305">
                  <c:v>17:37:56</c:v>
                </c:pt>
                <c:pt idx="9306">
                  <c:v>17:37:57</c:v>
                </c:pt>
                <c:pt idx="9307">
                  <c:v>17:37:58</c:v>
                </c:pt>
                <c:pt idx="9308">
                  <c:v>17:37:59</c:v>
                </c:pt>
                <c:pt idx="9309">
                  <c:v>17:38:00</c:v>
                </c:pt>
                <c:pt idx="9310">
                  <c:v>17:38:01</c:v>
                </c:pt>
                <c:pt idx="9311">
                  <c:v>17:38:02</c:v>
                </c:pt>
                <c:pt idx="9312">
                  <c:v>17:38:03</c:v>
                </c:pt>
                <c:pt idx="9313">
                  <c:v>17:38:04</c:v>
                </c:pt>
                <c:pt idx="9314">
                  <c:v>17:38:05</c:v>
                </c:pt>
                <c:pt idx="9315">
                  <c:v>17:38:06</c:v>
                </c:pt>
                <c:pt idx="9316">
                  <c:v>17:38:07</c:v>
                </c:pt>
                <c:pt idx="9317">
                  <c:v>17:38:08</c:v>
                </c:pt>
                <c:pt idx="9318">
                  <c:v>17:38:09</c:v>
                </c:pt>
                <c:pt idx="9319">
                  <c:v>17:38:10</c:v>
                </c:pt>
                <c:pt idx="9320">
                  <c:v>17:38:11</c:v>
                </c:pt>
                <c:pt idx="9321">
                  <c:v>17:38:12</c:v>
                </c:pt>
                <c:pt idx="9322">
                  <c:v>17:38:13</c:v>
                </c:pt>
                <c:pt idx="9323">
                  <c:v>17:38:14</c:v>
                </c:pt>
                <c:pt idx="9324">
                  <c:v>17:38:15</c:v>
                </c:pt>
                <c:pt idx="9325">
                  <c:v>17:38:16</c:v>
                </c:pt>
                <c:pt idx="9326">
                  <c:v>17:38:17</c:v>
                </c:pt>
                <c:pt idx="9327">
                  <c:v>17:38:18</c:v>
                </c:pt>
                <c:pt idx="9328">
                  <c:v>17:38:19</c:v>
                </c:pt>
                <c:pt idx="9329">
                  <c:v>17:38:20</c:v>
                </c:pt>
                <c:pt idx="9330">
                  <c:v>17:38:21</c:v>
                </c:pt>
                <c:pt idx="9331">
                  <c:v>17:38:22</c:v>
                </c:pt>
                <c:pt idx="9332">
                  <c:v>17:38:23</c:v>
                </c:pt>
                <c:pt idx="9333">
                  <c:v>17:38:24</c:v>
                </c:pt>
                <c:pt idx="9334">
                  <c:v>17:38:25</c:v>
                </c:pt>
                <c:pt idx="9335">
                  <c:v>17:38:26</c:v>
                </c:pt>
                <c:pt idx="9336">
                  <c:v>17:38:27</c:v>
                </c:pt>
                <c:pt idx="9337">
                  <c:v>17:38:28</c:v>
                </c:pt>
                <c:pt idx="9338">
                  <c:v>17:38:29</c:v>
                </c:pt>
                <c:pt idx="9339">
                  <c:v>17:38:30</c:v>
                </c:pt>
                <c:pt idx="9340">
                  <c:v>17:38:31</c:v>
                </c:pt>
                <c:pt idx="9341">
                  <c:v>17:38:32</c:v>
                </c:pt>
                <c:pt idx="9342">
                  <c:v>17:38:33</c:v>
                </c:pt>
                <c:pt idx="9343">
                  <c:v>17:38:34</c:v>
                </c:pt>
                <c:pt idx="9344">
                  <c:v>17:38:35</c:v>
                </c:pt>
                <c:pt idx="9345">
                  <c:v>17:38:36</c:v>
                </c:pt>
                <c:pt idx="9346">
                  <c:v>17:38:37</c:v>
                </c:pt>
                <c:pt idx="9347">
                  <c:v>17:38:38</c:v>
                </c:pt>
                <c:pt idx="9348">
                  <c:v>17:38:39</c:v>
                </c:pt>
                <c:pt idx="9349">
                  <c:v>17:38:40</c:v>
                </c:pt>
                <c:pt idx="9350">
                  <c:v>17:38:41</c:v>
                </c:pt>
                <c:pt idx="9351">
                  <c:v>17:38:42</c:v>
                </c:pt>
                <c:pt idx="9352">
                  <c:v>17:38:43</c:v>
                </c:pt>
                <c:pt idx="9353">
                  <c:v>17:38:44</c:v>
                </c:pt>
                <c:pt idx="9354">
                  <c:v>17:38:45</c:v>
                </c:pt>
                <c:pt idx="9355">
                  <c:v>17:38:46</c:v>
                </c:pt>
                <c:pt idx="9356">
                  <c:v>17:38:47</c:v>
                </c:pt>
                <c:pt idx="9357">
                  <c:v>17:38:48</c:v>
                </c:pt>
                <c:pt idx="9358">
                  <c:v>17:38:49</c:v>
                </c:pt>
                <c:pt idx="9359">
                  <c:v>17:38:50</c:v>
                </c:pt>
                <c:pt idx="9360">
                  <c:v>17:38:51</c:v>
                </c:pt>
                <c:pt idx="9361">
                  <c:v>17:38:52</c:v>
                </c:pt>
                <c:pt idx="9362">
                  <c:v>17:38:53</c:v>
                </c:pt>
                <c:pt idx="9363">
                  <c:v>17:38:54</c:v>
                </c:pt>
                <c:pt idx="9364">
                  <c:v>17:38:55</c:v>
                </c:pt>
                <c:pt idx="9365">
                  <c:v>17:38:56</c:v>
                </c:pt>
                <c:pt idx="9366">
                  <c:v>17:38:57</c:v>
                </c:pt>
                <c:pt idx="9367">
                  <c:v>17:38:58</c:v>
                </c:pt>
                <c:pt idx="9368">
                  <c:v>17:38:59</c:v>
                </c:pt>
                <c:pt idx="9369">
                  <c:v>17:39:00</c:v>
                </c:pt>
                <c:pt idx="9370">
                  <c:v>17:39:01</c:v>
                </c:pt>
                <c:pt idx="9371">
                  <c:v>17:39:02</c:v>
                </c:pt>
                <c:pt idx="9372">
                  <c:v>17:39:03</c:v>
                </c:pt>
                <c:pt idx="9373">
                  <c:v>17:39:04</c:v>
                </c:pt>
                <c:pt idx="9374">
                  <c:v>17:39:05</c:v>
                </c:pt>
                <c:pt idx="9375">
                  <c:v>17:39:06</c:v>
                </c:pt>
                <c:pt idx="9376">
                  <c:v>17:39:07</c:v>
                </c:pt>
                <c:pt idx="9377">
                  <c:v>17:39:08</c:v>
                </c:pt>
                <c:pt idx="9378">
                  <c:v>17:39:09</c:v>
                </c:pt>
                <c:pt idx="9379">
                  <c:v>17:39:10</c:v>
                </c:pt>
                <c:pt idx="9380">
                  <c:v>17:39:11</c:v>
                </c:pt>
                <c:pt idx="9381">
                  <c:v>17:39:12</c:v>
                </c:pt>
                <c:pt idx="9382">
                  <c:v>17:39:13</c:v>
                </c:pt>
                <c:pt idx="9383">
                  <c:v>17:39:14</c:v>
                </c:pt>
                <c:pt idx="9384">
                  <c:v>17:39:15</c:v>
                </c:pt>
                <c:pt idx="9385">
                  <c:v>17:39:16</c:v>
                </c:pt>
                <c:pt idx="9386">
                  <c:v>17:39:17</c:v>
                </c:pt>
                <c:pt idx="9387">
                  <c:v>17:39:18</c:v>
                </c:pt>
                <c:pt idx="9388">
                  <c:v>17:39:19</c:v>
                </c:pt>
                <c:pt idx="9389">
                  <c:v>17:39:20</c:v>
                </c:pt>
                <c:pt idx="9390">
                  <c:v>17:39:21</c:v>
                </c:pt>
                <c:pt idx="9391">
                  <c:v>17:39:22</c:v>
                </c:pt>
                <c:pt idx="9392">
                  <c:v>17:39:23</c:v>
                </c:pt>
                <c:pt idx="9393">
                  <c:v>17:39:24</c:v>
                </c:pt>
                <c:pt idx="9394">
                  <c:v>17:39:25</c:v>
                </c:pt>
                <c:pt idx="9395">
                  <c:v>17:39:26</c:v>
                </c:pt>
                <c:pt idx="9396">
                  <c:v>17:39:27</c:v>
                </c:pt>
                <c:pt idx="9397">
                  <c:v>17:39:28</c:v>
                </c:pt>
                <c:pt idx="9398">
                  <c:v>17:39:29</c:v>
                </c:pt>
                <c:pt idx="9399">
                  <c:v>17:39:30</c:v>
                </c:pt>
                <c:pt idx="9400">
                  <c:v>17:39:31</c:v>
                </c:pt>
                <c:pt idx="9401">
                  <c:v>17:39:32</c:v>
                </c:pt>
                <c:pt idx="9402">
                  <c:v>17:39:33</c:v>
                </c:pt>
                <c:pt idx="9403">
                  <c:v>17:39:34</c:v>
                </c:pt>
                <c:pt idx="9404">
                  <c:v>17:39:35</c:v>
                </c:pt>
                <c:pt idx="9405">
                  <c:v>17:39:36</c:v>
                </c:pt>
                <c:pt idx="9406">
                  <c:v>17:39:37</c:v>
                </c:pt>
                <c:pt idx="9407">
                  <c:v>17:39:38</c:v>
                </c:pt>
                <c:pt idx="9408">
                  <c:v>17:39:39</c:v>
                </c:pt>
                <c:pt idx="9409">
                  <c:v>17:39:40</c:v>
                </c:pt>
                <c:pt idx="9410">
                  <c:v>17:39:41</c:v>
                </c:pt>
                <c:pt idx="9411">
                  <c:v>17:39:42</c:v>
                </c:pt>
                <c:pt idx="9412">
                  <c:v>17:39:43</c:v>
                </c:pt>
                <c:pt idx="9413">
                  <c:v>17:39:44</c:v>
                </c:pt>
                <c:pt idx="9414">
                  <c:v>17:39:45</c:v>
                </c:pt>
                <c:pt idx="9415">
                  <c:v>17:39:46</c:v>
                </c:pt>
                <c:pt idx="9416">
                  <c:v>17:39:47</c:v>
                </c:pt>
                <c:pt idx="9417">
                  <c:v>17:39:48</c:v>
                </c:pt>
                <c:pt idx="9418">
                  <c:v>17:39:49</c:v>
                </c:pt>
                <c:pt idx="9419">
                  <c:v>17:39:50</c:v>
                </c:pt>
                <c:pt idx="9420">
                  <c:v>17:39:51</c:v>
                </c:pt>
                <c:pt idx="9421">
                  <c:v>17:39:52</c:v>
                </c:pt>
                <c:pt idx="9422">
                  <c:v>17:39:53</c:v>
                </c:pt>
                <c:pt idx="9423">
                  <c:v>17:39:54</c:v>
                </c:pt>
                <c:pt idx="9424">
                  <c:v>17:39:55</c:v>
                </c:pt>
                <c:pt idx="9425">
                  <c:v>17:39:56</c:v>
                </c:pt>
                <c:pt idx="9426">
                  <c:v>17:39:57</c:v>
                </c:pt>
                <c:pt idx="9427">
                  <c:v>17:39:58</c:v>
                </c:pt>
                <c:pt idx="9428">
                  <c:v>17:39:59</c:v>
                </c:pt>
                <c:pt idx="9429">
                  <c:v>17:40:00</c:v>
                </c:pt>
                <c:pt idx="9430">
                  <c:v>17:40:01</c:v>
                </c:pt>
                <c:pt idx="9431">
                  <c:v>17:40:02</c:v>
                </c:pt>
                <c:pt idx="9432">
                  <c:v>17:40:03</c:v>
                </c:pt>
                <c:pt idx="9433">
                  <c:v>17:40:04</c:v>
                </c:pt>
                <c:pt idx="9434">
                  <c:v>17:40:05</c:v>
                </c:pt>
                <c:pt idx="9435">
                  <c:v>17:40:06</c:v>
                </c:pt>
                <c:pt idx="9436">
                  <c:v>17:40:07</c:v>
                </c:pt>
                <c:pt idx="9437">
                  <c:v>17:40:08</c:v>
                </c:pt>
                <c:pt idx="9438">
                  <c:v>17:40:09</c:v>
                </c:pt>
                <c:pt idx="9439">
                  <c:v>17:40:10</c:v>
                </c:pt>
                <c:pt idx="9440">
                  <c:v>17:40:11</c:v>
                </c:pt>
                <c:pt idx="9441">
                  <c:v>17:40:12</c:v>
                </c:pt>
                <c:pt idx="9442">
                  <c:v>17:40:13</c:v>
                </c:pt>
                <c:pt idx="9443">
                  <c:v>17:40:14</c:v>
                </c:pt>
                <c:pt idx="9444">
                  <c:v>17:40:15</c:v>
                </c:pt>
                <c:pt idx="9445">
                  <c:v>17:40:16</c:v>
                </c:pt>
                <c:pt idx="9446">
                  <c:v>17:40:17</c:v>
                </c:pt>
                <c:pt idx="9447">
                  <c:v>17:40:18</c:v>
                </c:pt>
                <c:pt idx="9448">
                  <c:v>17:40:19</c:v>
                </c:pt>
                <c:pt idx="9449">
                  <c:v>17:40:20</c:v>
                </c:pt>
                <c:pt idx="9450">
                  <c:v>17:40:21</c:v>
                </c:pt>
                <c:pt idx="9451">
                  <c:v>17:40:22</c:v>
                </c:pt>
                <c:pt idx="9452">
                  <c:v>17:40:23</c:v>
                </c:pt>
                <c:pt idx="9453">
                  <c:v>17:40:24</c:v>
                </c:pt>
                <c:pt idx="9454">
                  <c:v>17:40:25</c:v>
                </c:pt>
                <c:pt idx="9455">
                  <c:v>17:40:26</c:v>
                </c:pt>
                <c:pt idx="9456">
                  <c:v>17:40:27</c:v>
                </c:pt>
                <c:pt idx="9457">
                  <c:v>17:40:28</c:v>
                </c:pt>
                <c:pt idx="9458">
                  <c:v>17:40:29</c:v>
                </c:pt>
                <c:pt idx="9459">
                  <c:v>17:40:30</c:v>
                </c:pt>
                <c:pt idx="9460">
                  <c:v>17:40:31</c:v>
                </c:pt>
                <c:pt idx="9461">
                  <c:v>17:40:32</c:v>
                </c:pt>
                <c:pt idx="9462">
                  <c:v>17:40:33</c:v>
                </c:pt>
                <c:pt idx="9463">
                  <c:v>17:40:34</c:v>
                </c:pt>
                <c:pt idx="9464">
                  <c:v>17:40:35</c:v>
                </c:pt>
                <c:pt idx="9465">
                  <c:v>17:40:36</c:v>
                </c:pt>
                <c:pt idx="9466">
                  <c:v>17:40:37</c:v>
                </c:pt>
                <c:pt idx="9467">
                  <c:v>17:40:38</c:v>
                </c:pt>
                <c:pt idx="9468">
                  <c:v>17:40:39</c:v>
                </c:pt>
                <c:pt idx="9469">
                  <c:v>17:40:40</c:v>
                </c:pt>
                <c:pt idx="9470">
                  <c:v>17:40:41</c:v>
                </c:pt>
                <c:pt idx="9471">
                  <c:v>17:40:42</c:v>
                </c:pt>
                <c:pt idx="9472">
                  <c:v>17:40:43</c:v>
                </c:pt>
                <c:pt idx="9473">
                  <c:v>17:40:44</c:v>
                </c:pt>
                <c:pt idx="9474">
                  <c:v>17:40:45</c:v>
                </c:pt>
                <c:pt idx="9475">
                  <c:v>17:40:46</c:v>
                </c:pt>
                <c:pt idx="9476">
                  <c:v>17:40:47</c:v>
                </c:pt>
                <c:pt idx="9477">
                  <c:v>17:40:48</c:v>
                </c:pt>
                <c:pt idx="9478">
                  <c:v>17:40:49</c:v>
                </c:pt>
                <c:pt idx="9479">
                  <c:v>17:40:50</c:v>
                </c:pt>
                <c:pt idx="9480">
                  <c:v>17:40:51</c:v>
                </c:pt>
                <c:pt idx="9481">
                  <c:v>17:40:52</c:v>
                </c:pt>
                <c:pt idx="9482">
                  <c:v>17:40:53</c:v>
                </c:pt>
                <c:pt idx="9483">
                  <c:v>17:40:54</c:v>
                </c:pt>
                <c:pt idx="9484">
                  <c:v>17:40:55</c:v>
                </c:pt>
                <c:pt idx="9485">
                  <c:v>17:40:56</c:v>
                </c:pt>
                <c:pt idx="9486">
                  <c:v>17:40:57</c:v>
                </c:pt>
                <c:pt idx="9487">
                  <c:v>17:40:58</c:v>
                </c:pt>
                <c:pt idx="9488">
                  <c:v>17:40:59</c:v>
                </c:pt>
                <c:pt idx="9489">
                  <c:v>17:41:00</c:v>
                </c:pt>
                <c:pt idx="9490">
                  <c:v>17:41:01</c:v>
                </c:pt>
                <c:pt idx="9491">
                  <c:v>17:41:02</c:v>
                </c:pt>
                <c:pt idx="9492">
                  <c:v>17:41:03</c:v>
                </c:pt>
                <c:pt idx="9493">
                  <c:v>17:41:04</c:v>
                </c:pt>
                <c:pt idx="9494">
                  <c:v>17:41:05</c:v>
                </c:pt>
                <c:pt idx="9495">
                  <c:v>17:41:06</c:v>
                </c:pt>
                <c:pt idx="9496">
                  <c:v>17:41:07</c:v>
                </c:pt>
                <c:pt idx="9497">
                  <c:v>17:41:08</c:v>
                </c:pt>
                <c:pt idx="9498">
                  <c:v>17:41:09</c:v>
                </c:pt>
                <c:pt idx="9499">
                  <c:v>17:41:10</c:v>
                </c:pt>
                <c:pt idx="9500">
                  <c:v>17:41:11</c:v>
                </c:pt>
                <c:pt idx="9501">
                  <c:v>17:41:12</c:v>
                </c:pt>
                <c:pt idx="9502">
                  <c:v>17:41:13</c:v>
                </c:pt>
                <c:pt idx="9503">
                  <c:v>17:41:14</c:v>
                </c:pt>
                <c:pt idx="9504">
                  <c:v>17:41:15</c:v>
                </c:pt>
                <c:pt idx="9505">
                  <c:v>17:41:16</c:v>
                </c:pt>
                <c:pt idx="9506">
                  <c:v>17:41:17</c:v>
                </c:pt>
                <c:pt idx="9507">
                  <c:v>17:41:18</c:v>
                </c:pt>
                <c:pt idx="9508">
                  <c:v>17:41:19</c:v>
                </c:pt>
                <c:pt idx="9509">
                  <c:v>17:41:20</c:v>
                </c:pt>
                <c:pt idx="9510">
                  <c:v>17:41:21</c:v>
                </c:pt>
                <c:pt idx="9511">
                  <c:v>17:41:22</c:v>
                </c:pt>
                <c:pt idx="9512">
                  <c:v>17:41:23</c:v>
                </c:pt>
                <c:pt idx="9513">
                  <c:v>17:41:24</c:v>
                </c:pt>
                <c:pt idx="9514">
                  <c:v>17:41:25</c:v>
                </c:pt>
                <c:pt idx="9515">
                  <c:v>17:41:26</c:v>
                </c:pt>
                <c:pt idx="9516">
                  <c:v>17:41:27</c:v>
                </c:pt>
                <c:pt idx="9517">
                  <c:v>17:41:28</c:v>
                </c:pt>
                <c:pt idx="9518">
                  <c:v>17:41:29</c:v>
                </c:pt>
                <c:pt idx="9519">
                  <c:v>17:41:30</c:v>
                </c:pt>
                <c:pt idx="9520">
                  <c:v>17:41:31</c:v>
                </c:pt>
                <c:pt idx="9521">
                  <c:v>17:41:32</c:v>
                </c:pt>
                <c:pt idx="9522">
                  <c:v>17:41:33</c:v>
                </c:pt>
                <c:pt idx="9523">
                  <c:v>17:41:34</c:v>
                </c:pt>
                <c:pt idx="9524">
                  <c:v>17:41:35</c:v>
                </c:pt>
                <c:pt idx="9525">
                  <c:v>17:41:36</c:v>
                </c:pt>
                <c:pt idx="9526">
                  <c:v>17:41:37</c:v>
                </c:pt>
                <c:pt idx="9527">
                  <c:v>17:41:38</c:v>
                </c:pt>
                <c:pt idx="9528">
                  <c:v>17:41:39</c:v>
                </c:pt>
                <c:pt idx="9529">
                  <c:v>17:41:40</c:v>
                </c:pt>
                <c:pt idx="9530">
                  <c:v>17:41:41</c:v>
                </c:pt>
                <c:pt idx="9531">
                  <c:v>17:41:42</c:v>
                </c:pt>
                <c:pt idx="9532">
                  <c:v>17:41:43</c:v>
                </c:pt>
                <c:pt idx="9533">
                  <c:v>17:41:44</c:v>
                </c:pt>
                <c:pt idx="9534">
                  <c:v>17:41:45</c:v>
                </c:pt>
                <c:pt idx="9535">
                  <c:v>17:41:46</c:v>
                </c:pt>
                <c:pt idx="9536">
                  <c:v>17:41:47</c:v>
                </c:pt>
                <c:pt idx="9537">
                  <c:v>17:41:48</c:v>
                </c:pt>
                <c:pt idx="9538">
                  <c:v>17:41:49</c:v>
                </c:pt>
                <c:pt idx="9539">
                  <c:v>17:41:50</c:v>
                </c:pt>
                <c:pt idx="9540">
                  <c:v>17:41:51</c:v>
                </c:pt>
                <c:pt idx="9541">
                  <c:v>17:41:52</c:v>
                </c:pt>
                <c:pt idx="9542">
                  <c:v>17:41:53</c:v>
                </c:pt>
                <c:pt idx="9543">
                  <c:v>17:41:54</c:v>
                </c:pt>
                <c:pt idx="9544">
                  <c:v>17:41:55</c:v>
                </c:pt>
                <c:pt idx="9545">
                  <c:v>17:41:56</c:v>
                </c:pt>
                <c:pt idx="9546">
                  <c:v>17:41:57</c:v>
                </c:pt>
                <c:pt idx="9547">
                  <c:v>17:41:58</c:v>
                </c:pt>
                <c:pt idx="9548">
                  <c:v>17:41:59</c:v>
                </c:pt>
                <c:pt idx="9549">
                  <c:v>17:42:00</c:v>
                </c:pt>
                <c:pt idx="9550">
                  <c:v>17:42:01</c:v>
                </c:pt>
                <c:pt idx="9551">
                  <c:v>17:42:02</c:v>
                </c:pt>
                <c:pt idx="9552">
                  <c:v>17:42:03</c:v>
                </c:pt>
                <c:pt idx="9553">
                  <c:v>17:42:04</c:v>
                </c:pt>
                <c:pt idx="9554">
                  <c:v>17:42:05</c:v>
                </c:pt>
                <c:pt idx="9555">
                  <c:v>17:42:06</c:v>
                </c:pt>
                <c:pt idx="9556">
                  <c:v>17:42:07</c:v>
                </c:pt>
                <c:pt idx="9557">
                  <c:v>17:42:08</c:v>
                </c:pt>
                <c:pt idx="9558">
                  <c:v>17:42:09</c:v>
                </c:pt>
                <c:pt idx="9559">
                  <c:v>17:42:10</c:v>
                </c:pt>
                <c:pt idx="9560">
                  <c:v>17:42:11</c:v>
                </c:pt>
                <c:pt idx="9561">
                  <c:v>17:42:12</c:v>
                </c:pt>
                <c:pt idx="9562">
                  <c:v>17:42:13</c:v>
                </c:pt>
                <c:pt idx="9563">
                  <c:v>17:42:14</c:v>
                </c:pt>
                <c:pt idx="9564">
                  <c:v>17:42:15</c:v>
                </c:pt>
                <c:pt idx="9565">
                  <c:v>17:42:16</c:v>
                </c:pt>
                <c:pt idx="9566">
                  <c:v>17:42:17</c:v>
                </c:pt>
                <c:pt idx="9567">
                  <c:v>17:42:18</c:v>
                </c:pt>
                <c:pt idx="9568">
                  <c:v>17:42:19</c:v>
                </c:pt>
                <c:pt idx="9569">
                  <c:v>17:42:20</c:v>
                </c:pt>
                <c:pt idx="9570">
                  <c:v>17:42:21</c:v>
                </c:pt>
                <c:pt idx="9571">
                  <c:v>17:42:22</c:v>
                </c:pt>
                <c:pt idx="9572">
                  <c:v>17:42:23</c:v>
                </c:pt>
                <c:pt idx="9573">
                  <c:v>17:42:24</c:v>
                </c:pt>
                <c:pt idx="9574">
                  <c:v>17:42:25</c:v>
                </c:pt>
                <c:pt idx="9575">
                  <c:v>17:42:26</c:v>
                </c:pt>
                <c:pt idx="9576">
                  <c:v>17:42:27</c:v>
                </c:pt>
                <c:pt idx="9577">
                  <c:v>17:42:28</c:v>
                </c:pt>
                <c:pt idx="9578">
                  <c:v>17:42:29</c:v>
                </c:pt>
                <c:pt idx="9579">
                  <c:v>17:42:30</c:v>
                </c:pt>
                <c:pt idx="9580">
                  <c:v>17:42:31</c:v>
                </c:pt>
                <c:pt idx="9581">
                  <c:v>17:42:32</c:v>
                </c:pt>
                <c:pt idx="9582">
                  <c:v>17:42:33</c:v>
                </c:pt>
                <c:pt idx="9583">
                  <c:v>17:42:34</c:v>
                </c:pt>
                <c:pt idx="9584">
                  <c:v>17:42:35</c:v>
                </c:pt>
                <c:pt idx="9585">
                  <c:v>17:42:36</c:v>
                </c:pt>
                <c:pt idx="9586">
                  <c:v>17:42:37</c:v>
                </c:pt>
                <c:pt idx="9587">
                  <c:v>17:42:38</c:v>
                </c:pt>
                <c:pt idx="9588">
                  <c:v>17:42:39</c:v>
                </c:pt>
                <c:pt idx="9589">
                  <c:v>17:42:40</c:v>
                </c:pt>
                <c:pt idx="9590">
                  <c:v>17:42:41</c:v>
                </c:pt>
                <c:pt idx="9591">
                  <c:v>17:42:42</c:v>
                </c:pt>
                <c:pt idx="9592">
                  <c:v>17:42:43</c:v>
                </c:pt>
                <c:pt idx="9593">
                  <c:v>17:42:44</c:v>
                </c:pt>
                <c:pt idx="9594">
                  <c:v>17:42:45</c:v>
                </c:pt>
                <c:pt idx="9595">
                  <c:v>17:42:46</c:v>
                </c:pt>
                <c:pt idx="9596">
                  <c:v>17:42:47</c:v>
                </c:pt>
                <c:pt idx="9597">
                  <c:v>17:42:48</c:v>
                </c:pt>
                <c:pt idx="9598">
                  <c:v>17:42:49</c:v>
                </c:pt>
                <c:pt idx="9599">
                  <c:v>17:42:50</c:v>
                </c:pt>
                <c:pt idx="9600">
                  <c:v>17:42:51</c:v>
                </c:pt>
                <c:pt idx="9601">
                  <c:v>17:42:52</c:v>
                </c:pt>
                <c:pt idx="9602">
                  <c:v>17:42:53</c:v>
                </c:pt>
                <c:pt idx="9603">
                  <c:v>17:42:54</c:v>
                </c:pt>
                <c:pt idx="9604">
                  <c:v>17:42:55</c:v>
                </c:pt>
                <c:pt idx="9605">
                  <c:v>17:42:56</c:v>
                </c:pt>
                <c:pt idx="9606">
                  <c:v>17:42:57</c:v>
                </c:pt>
                <c:pt idx="9607">
                  <c:v>17:42:58</c:v>
                </c:pt>
                <c:pt idx="9608">
                  <c:v>17:42:59</c:v>
                </c:pt>
                <c:pt idx="9609">
                  <c:v>17:43:00</c:v>
                </c:pt>
                <c:pt idx="9610">
                  <c:v>17:43:01</c:v>
                </c:pt>
                <c:pt idx="9611">
                  <c:v>17:43:02</c:v>
                </c:pt>
                <c:pt idx="9612">
                  <c:v>17:43:03</c:v>
                </c:pt>
                <c:pt idx="9613">
                  <c:v>17:43:04</c:v>
                </c:pt>
                <c:pt idx="9614">
                  <c:v>17:43:05</c:v>
                </c:pt>
                <c:pt idx="9615">
                  <c:v>17:43:06</c:v>
                </c:pt>
                <c:pt idx="9616">
                  <c:v>17:43:07</c:v>
                </c:pt>
                <c:pt idx="9617">
                  <c:v>17:43:08</c:v>
                </c:pt>
                <c:pt idx="9618">
                  <c:v>17:43:09</c:v>
                </c:pt>
                <c:pt idx="9619">
                  <c:v>17:43:10</c:v>
                </c:pt>
                <c:pt idx="9620">
                  <c:v>17:43:11</c:v>
                </c:pt>
                <c:pt idx="9621">
                  <c:v>17:43:12</c:v>
                </c:pt>
                <c:pt idx="9622">
                  <c:v>17:43:13</c:v>
                </c:pt>
                <c:pt idx="9623">
                  <c:v>17:43:14</c:v>
                </c:pt>
                <c:pt idx="9624">
                  <c:v>17:43:15</c:v>
                </c:pt>
                <c:pt idx="9625">
                  <c:v>17:43:16</c:v>
                </c:pt>
                <c:pt idx="9626">
                  <c:v>17:43:17</c:v>
                </c:pt>
                <c:pt idx="9627">
                  <c:v>17:43:18</c:v>
                </c:pt>
                <c:pt idx="9628">
                  <c:v>17:43:19</c:v>
                </c:pt>
                <c:pt idx="9629">
                  <c:v>17:43:20</c:v>
                </c:pt>
                <c:pt idx="9630">
                  <c:v>17:43:21</c:v>
                </c:pt>
                <c:pt idx="9631">
                  <c:v>17:43:22</c:v>
                </c:pt>
                <c:pt idx="9632">
                  <c:v>17:43:23</c:v>
                </c:pt>
                <c:pt idx="9633">
                  <c:v>17:43:24</c:v>
                </c:pt>
                <c:pt idx="9634">
                  <c:v>17:43:25</c:v>
                </c:pt>
                <c:pt idx="9635">
                  <c:v>17:43:26</c:v>
                </c:pt>
                <c:pt idx="9636">
                  <c:v>17:43:27</c:v>
                </c:pt>
                <c:pt idx="9637">
                  <c:v>17:43:28</c:v>
                </c:pt>
                <c:pt idx="9638">
                  <c:v>17:43:29</c:v>
                </c:pt>
                <c:pt idx="9639">
                  <c:v>17:43:30</c:v>
                </c:pt>
                <c:pt idx="9640">
                  <c:v>17:43:31</c:v>
                </c:pt>
                <c:pt idx="9641">
                  <c:v>17:43:32</c:v>
                </c:pt>
                <c:pt idx="9642">
                  <c:v>17:43:33</c:v>
                </c:pt>
                <c:pt idx="9643">
                  <c:v>17:43:34</c:v>
                </c:pt>
                <c:pt idx="9644">
                  <c:v>17:43:35</c:v>
                </c:pt>
                <c:pt idx="9645">
                  <c:v>17:43:36</c:v>
                </c:pt>
                <c:pt idx="9646">
                  <c:v>17:43:37</c:v>
                </c:pt>
                <c:pt idx="9647">
                  <c:v>17:43:38</c:v>
                </c:pt>
                <c:pt idx="9648">
                  <c:v>17:43:39</c:v>
                </c:pt>
                <c:pt idx="9649">
                  <c:v>17:43:40</c:v>
                </c:pt>
                <c:pt idx="9650">
                  <c:v>17:43:41</c:v>
                </c:pt>
                <c:pt idx="9651">
                  <c:v>17:43:42</c:v>
                </c:pt>
                <c:pt idx="9652">
                  <c:v>17:43:43</c:v>
                </c:pt>
                <c:pt idx="9653">
                  <c:v>17:43:44</c:v>
                </c:pt>
                <c:pt idx="9654">
                  <c:v>17:43:45</c:v>
                </c:pt>
                <c:pt idx="9655">
                  <c:v>17:43:46</c:v>
                </c:pt>
                <c:pt idx="9656">
                  <c:v>17:43:47</c:v>
                </c:pt>
                <c:pt idx="9657">
                  <c:v>17:43:48</c:v>
                </c:pt>
                <c:pt idx="9658">
                  <c:v>17:43:49</c:v>
                </c:pt>
                <c:pt idx="9659">
                  <c:v>17:43:50</c:v>
                </c:pt>
                <c:pt idx="9660">
                  <c:v>17:43:51</c:v>
                </c:pt>
                <c:pt idx="9661">
                  <c:v>17:43:52</c:v>
                </c:pt>
                <c:pt idx="9662">
                  <c:v>17:43:53</c:v>
                </c:pt>
                <c:pt idx="9663">
                  <c:v>17:43:54</c:v>
                </c:pt>
                <c:pt idx="9664">
                  <c:v>17:43:55</c:v>
                </c:pt>
                <c:pt idx="9665">
                  <c:v>17:43:56</c:v>
                </c:pt>
                <c:pt idx="9666">
                  <c:v>17:43:57</c:v>
                </c:pt>
                <c:pt idx="9667">
                  <c:v>17:43:58</c:v>
                </c:pt>
                <c:pt idx="9668">
                  <c:v>17:43:59</c:v>
                </c:pt>
                <c:pt idx="9669">
                  <c:v>17:44:00</c:v>
                </c:pt>
                <c:pt idx="9670">
                  <c:v>17:44:01</c:v>
                </c:pt>
                <c:pt idx="9671">
                  <c:v>17:44:02</c:v>
                </c:pt>
                <c:pt idx="9672">
                  <c:v>17:44:03</c:v>
                </c:pt>
                <c:pt idx="9673">
                  <c:v>17:44:04</c:v>
                </c:pt>
                <c:pt idx="9674">
                  <c:v>17:44:05</c:v>
                </c:pt>
                <c:pt idx="9675">
                  <c:v>17:44:06</c:v>
                </c:pt>
                <c:pt idx="9676">
                  <c:v>17:44:07</c:v>
                </c:pt>
                <c:pt idx="9677">
                  <c:v>17:44:08</c:v>
                </c:pt>
                <c:pt idx="9678">
                  <c:v>17:44:09</c:v>
                </c:pt>
                <c:pt idx="9679">
                  <c:v>17:44:10</c:v>
                </c:pt>
                <c:pt idx="9680">
                  <c:v>17:44:11</c:v>
                </c:pt>
                <c:pt idx="9681">
                  <c:v>17:44:12</c:v>
                </c:pt>
                <c:pt idx="9682">
                  <c:v>17:44:13</c:v>
                </c:pt>
                <c:pt idx="9683">
                  <c:v>17:44:14</c:v>
                </c:pt>
                <c:pt idx="9684">
                  <c:v>17:44:15</c:v>
                </c:pt>
                <c:pt idx="9685">
                  <c:v>17:44:16</c:v>
                </c:pt>
                <c:pt idx="9686">
                  <c:v>17:44:17</c:v>
                </c:pt>
                <c:pt idx="9687">
                  <c:v>17:44:18</c:v>
                </c:pt>
                <c:pt idx="9688">
                  <c:v>17:44:19</c:v>
                </c:pt>
                <c:pt idx="9689">
                  <c:v>17:44:20</c:v>
                </c:pt>
                <c:pt idx="9690">
                  <c:v>17:44:21</c:v>
                </c:pt>
                <c:pt idx="9691">
                  <c:v>17:44:22</c:v>
                </c:pt>
                <c:pt idx="9692">
                  <c:v>17:44:23</c:v>
                </c:pt>
                <c:pt idx="9693">
                  <c:v>17:44:24</c:v>
                </c:pt>
                <c:pt idx="9694">
                  <c:v>17:44:25</c:v>
                </c:pt>
                <c:pt idx="9695">
                  <c:v>17:44:26</c:v>
                </c:pt>
                <c:pt idx="9696">
                  <c:v>17:44:27</c:v>
                </c:pt>
                <c:pt idx="9697">
                  <c:v>17:44:28</c:v>
                </c:pt>
                <c:pt idx="9698">
                  <c:v>17:44:29</c:v>
                </c:pt>
                <c:pt idx="9699">
                  <c:v>17:44:30</c:v>
                </c:pt>
                <c:pt idx="9700">
                  <c:v>17:44:31</c:v>
                </c:pt>
                <c:pt idx="9701">
                  <c:v>17:44:32</c:v>
                </c:pt>
                <c:pt idx="9702">
                  <c:v>17:44:33</c:v>
                </c:pt>
                <c:pt idx="9703">
                  <c:v>17:44:34</c:v>
                </c:pt>
                <c:pt idx="9704">
                  <c:v>17:44:35</c:v>
                </c:pt>
                <c:pt idx="9705">
                  <c:v>17:44:36</c:v>
                </c:pt>
                <c:pt idx="9706">
                  <c:v>17:44:37</c:v>
                </c:pt>
                <c:pt idx="9707">
                  <c:v>17:44:38</c:v>
                </c:pt>
                <c:pt idx="9708">
                  <c:v>17:44:39</c:v>
                </c:pt>
                <c:pt idx="9709">
                  <c:v>17:44:40</c:v>
                </c:pt>
                <c:pt idx="9710">
                  <c:v>17:44:41</c:v>
                </c:pt>
                <c:pt idx="9711">
                  <c:v>17:44:42</c:v>
                </c:pt>
                <c:pt idx="9712">
                  <c:v>17:44:43</c:v>
                </c:pt>
                <c:pt idx="9713">
                  <c:v>17:44:44</c:v>
                </c:pt>
                <c:pt idx="9714">
                  <c:v>17:44:45</c:v>
                </c:pt>
                <c:pt idx="9715">
                  <c:v>17:44:46</c:v>
                </c:pt>
                <c:pt idx="9716">
                  <c:v>17:44:47</c:v>
                </c:pt>
                <c:pt idx="9717">
                  <c:v>17:44:48</c:v>
                </c:pt>
                <c:pt idx="9718">
                  <c:v>17:44:49</c:v>
                </c:pt>
                <c:pt idx="9719">
                  <c:v>17:44:50</c:v>
                </c:pt>
                <c:pt idx="9720">
                  <c:v>17:44:51</c:v>
                </c:pt>
                <c:pt idx="9721">
                  <c:v>17:44:52</c:v>
                </c:pt>
                <c:pt idx="9722">
                  <c:v>17:44:53</c:v>
                </c:pt>
                <c:pt idx="9723">
                  <c:v>17:44:54</c:v>
                </c:pt>
                <c:pt idx="9724">
                  <c:v>17:44:55</c:v>
                </c:pt>
                <c:pt idx="9725">
                  <c:v>17:44:56</c:v>
                </c:pt>
                <c:pt idx="9726">
                  <c:v>17:44:57</c:v>
                </c:pt>
                <c:pt idx="9727">
                  <c:v>17:44:58</c:v>
                </c:pt>
                <c:pt idx="9728">
                  <c:v>17:44:59</c:v>
                </c:pt>
                <c:pt idx="9729">
                  <c:v>17:45:00</c:v>
                </c:pt>
                <c:pt idx="9730">
                  <c:v>17:45:01</c:v>
                </c:pt>
                <c:pt idx="9731">
                  <c:v>17:45:02</c:v>
                </c:pt>
                <c:pt idx="9732">
                  <c:v>17:45:03</c:v>
                </c:pt>
                <c:pt idx="9733">
                  <c:v>17:45:04</c:v>
                </c:pt>
                <c:pt idx="9734">
                  <c:v>17:45:05</c:v>
                </c:pt>
                <c:pt idx="9735">
                  <c:v>17:45:06</c:v>
                </c:pt>
                <c:pt idx="9736">
                  <c:v>17:45:07</c:v>
                </c:pt>
                <c:pt idx="9737">
                  <c:v>17:45:08</c:v>
                </c:pt>
                <c:pt idx="9738">
                  <c:v>17:45:09</c:v>
                </c:pt>
                <c:pt idx="9739">
                  <c:v>17:45:10</c:v>
                </c:pt>
                <c:pt idx="9740">
                  <c:v>17:45:11</c:v>
                </c:pt>
                <c:pt idx="9741">
                  <c:v>17:45:12</c:v>
                </c:pt>
                <c:pt idx="9742">
                  <c:v>17:45:13</c:v>
                </c:pt>
                <c:pt idx="9743">
                  <c:v>17:45:14</c:v>
                </c:pt>
                <c:pt idx="9744">
                  <c:v>17:45:15</c:v>
                </c:pt>
                <c:pt idx="9745">
                  <c:v>17:45:16</c:v>
                </c:pt>
                <c:pt idx="9746">
                  <c:v>17:45:17</c:v>
                </c:pt>
                <c:pt idx="9747">
                  <c:v>17:45:18</c:v>
                </c:pt>
                <c:pt idx="9748">
                  <c:v>17:45:19</c:v>
                </c:pt>
                <c:pt idx="9749">
                  <c:v>17:45:20</c:v>
                </c:pt>
                <c:pt idx="9750">
                  <c:v>17:45:21</c:v>
                </c:pt>
                <c:pt idx="9751">
                  <c:v>17:45:22</c:v>
                </c:pt>
                <c:pt idx="9752">
                  <c:v>17:45:23</c:v>
                </c:pt>
                <c:pt idx="9753">
                  <c:v>17:45:24</c:v>
                </c:pt>
                <c:pt idx="9754">
                  <c:v>17:45:25</c:v>
                </c:pt>
                <c:pt idx="9755">
                  <c:v>17:45:26</c:v>
                </c:pt>
                <c:pt idx="9756">
                  <c:v>17:45:27</c:v>
                </c:pt>
                <c:pt idx="9757">
                  <c:v>17:45:28</c:v>
                </c:pt>
                <c:pt idx="9758">
                  <c:v>17:45:29</c:v>
                </c:pt>
                <c:pt idx="9759">
                  <c:v>17:45:30</c:v>
                </c:pt>
                <c:pt idx="9760">
                  <c:v>17:45:31</c:v>
                </c:pt>
                <c:pt idx="9761">
                  <c:v>17:45:32</c:v>
                </c:pt>
                <c:pt idx="9762">
                  <c:v>17:45:33</c:v>
                </c:pt>
                <c:pt idx="9763">
                  <c:v>17:45:34</c:v>
                </c:pt>
                <c:pt idx="9764">
                  <c:v>17:45:35</c:v>
                </c:pt>
                <c:pt idx="9765">
                  <c:v>17:45:36</c:v>
                </c:pt>
                <c:pt idx="9766">
                  <c:v>17:45:37</c:v>
                </c:pt>
                <c:pt idx="9767">
                  <c:v>17:45:38</c:v>
                </c:pt>
                <c:pt idx="9768">
                  <c:v>17:45:39</c:v>
                </c:pt>
                <c:pt idx="9769">
                  <c:v>17:45:40</c:v>
                </c:pt>
                <c:pt idx="9770">
                  <c:v>17:45:41</c:v>
                </c:pt>
                <c:pt idx="9771">
                  <c:v>17:45:42</c:v>
                </c:pt>
                <c:pt idx="9772">
                  <c:v>17:45:43</c:v>
                </c:pt>
                <c:pt idx="9773">
                  <c:v>17:45:44</c:v>
                </c:pt>
                <c:pt idx="9774">
                  <c:v>17:45:45</c:v>
                </c:pt>
                <c:pt idx="9775">
                  <c:v>17:45:46</c:v>
                </c:pt>
                <c:pt idx="9776">
                  <c:v>17:45:47</c:v>
                </c:pt>
                <c:pt idx="9777">
                  <c:v>17:45:48</c:v>
                </c:pt>
                <c:pt idx="9778">
                  <c:v>17:45:49</c:v>
                </c:pt>
                <c:pt idx="9779">
                  <c:v>17:45:50</c:v>
                </c:pt>
                <c:pt idx="9780">
                  <c:v>17:45:51</c:v>
                </c:pt>
                <c:pt idx="9781">
                  <c:v>17:45:52</c:v>
                </c:pt>
                <c:pt idx="9782">
                  <c:v>17:45:53</c:v>
                </c:pt>
                <c:pt idx="9783">
                  <c:v>17:45:54</c:v>
                </c:pt>
                <c:pt idx="9784">
                  <c:v>17:45:55</c:v>
                </c:pt>
                <c:pt idx="9785">
                  <c:v>17:45:56</c:v>
                </c:pt>
                <c:pt idx="9786">
                  <c:v>17:45:57</c:v>
                </c:pt>
                <c:pt idx="9787">
                  <c:v>17:45:58</c:v>
                </c:pt>
                <c:pt idx="9788">
                  <c:v>17:45:59</c:v>
                </c:pt>
                <c:pt idx="9789">
                  <c:v>17:46:00</c:v>
                </c:pt>
                <c:pt idx="9790">
                  <c:v>17:46:01</c:v>
                </c:pt>
                <c:pt idx="9791">
                  <c:v>17:46:02</c:v>
                </c:pt>
                <c:pt idx="9792">
                  <c:v>17:46:03</c:v>
                </c:pt>
                <c:pt idx="9793">
                  <c:v>17:46:04</c:v>
                </c:pt>
                <c:pt idx="9794">
                  <c:v>17:46:05</c:v>
                </c:pt>
                <c:pt idx="9795">
                  <c:v>17:46:06</c:v>
                </c:pt>
                <c:pt idx="9796">
                  <c:v>17:46:07</c:v>
                </c:pt>
                <c:pt idx="9797">
                  <c:v>17:46:08</c:v>
                </c:pt>
                <c:pt idx="9798">
                  <c:v>17:46:09</c:v>
                </c:pt>
                <c:pt idx="9799">
                  <c:v>17:46:10</c:v>
                </c:pt>
                <c:pt idx="9800">
                  <c:v>17:46:11</c:v>
                </c:pt>
                <c:pt idx="9801">
                  <c:v>17:46:12</c:v>
                </c:pt>
                <c:pt idx="9802">
                  <c:v>17:46:13</c:v>
                </c:pt>
                <c:pt idx="9803">
                  <c:v>17:46:14</c:v>
                </c:pt>
                <c:pt idx="9804">
                  <c:v>17:46:15</c:v>
                </c:pt>
                <c:pt idx="9805">
                  <c:v>17:46:16</c:v>
                </c:pt>
                <c:pt idx="9806">
                  <c:v>17:46:17</c:v>
                </c:pt>
                <c:pt idx="9807">
                  <c:v>17:46:18</c:v>
                </c:pt>
                <c:pt idx="9808">
                  <c:v>17:46:19</c:v>
                </c:pt>
                <c:pt idx="9809">
                  <c:v>17:46:20</c:v>
                </c:pt>
                <c:pt idx="9810">
                  <c:v>17:46:21</c:v>
                </c:pt>
                <c:pt idx="9811">
                  <c:v>17:46:22</c:v>
                </c:pt>
                <c:pt idx="9812">
                  <c:v>17:46:23</c:v>
                </c:pt>
                <c:pt idx="9813">
                  <c:v>17:46:24</c:v>
                </c:pt>
                <c:pt idx="9814">
                  <c:v>17:46:25</c:v>
                </c:pt>
                <c:pt idx="9815">
                  <c:v>17:46:26</c:v>
                </c:pt>
                <c:pt idx="9816">
                  <c:v>17:46:27</c:v>
                </c:pt>
                <c:pt idx="9817">
                  <c:v>17:46:28</c:v>
                </c:pt>
                <c:pt idx="9818">
                  <c:v>17:46:29</c:v>
                </c:pt>
                <c:pt idx="9819">
                  <c:v>17:46:30</c:v>
                </c:pt>
                <c:pt idx="9820">
                  <c:v>17:46:31</c:v>
                </c:pt>
                <c:pt idx="9821">
                  <c:v>17:46:32</c:v>
                </c:pt>
                <c:pt idx="9822">
                  <c:v>17:46:33</c:v>
                </c:pt>
                <c:pt idx="9823">
                  <c:v>17:46:34</c:v>
                </c:pt>
                <c:pt idx="9824">
                  <c:v>17:46:35</c:v>
                </c:pt>
                <c:pt idx="9825">
                  <c:v>17:46:36</c:v>
                </c:pt>
                <c:pt idx="9826">
                  <c:v>17:46:37</c:v>
                </c:pt>
                <c:pt idx="9827">
                  <c:v>17:46:38</c:v>
                </c:pt>
                <c:pt idx="9828">
                  <c:v>17:46:39</c:v>
                </c:pt>
                <c:pt idx="9829">
                  <c:v>17:46:40</c:v>
                </c:pt>
                <c:pt idx="9830">
                  <c:v>17:46:41</c:v>
                </c:pt>
                <c:pt idx="9831">
                  <c:v>17:46:42</c:v>
                </c:pt>
                <c:pt idx="9832">
                  <c:v>17:46:43</c:v>
                </c:pt>
                <c:pt idx="9833">
                  <c:v>17:46:44</c:v>
                </c:pt>
                <c:pt idx="9834">
                  <c:v>17:46:45</c:v>
                </c:pt>
                <c:pt idx="9835">
                  <c:v>17:46:46</c:v>
                </c:pt>
                <c:pt idx="9836">
                  <c:v>17:46:47</c:v>
                </c:pt>
                <c:pt idx="9837">
                  <c:v>17:46:48</c:v>
                </c:pt>
                <c:pt idx="9838">
                  <c:v>17:46:49</c:v>
                </c:pt>
                <c:pt idx="9839">
                  <c:v>17:46:50</c:v>
                </c:pt>
                <c:pt idx="9840">
                  <c:v>17:46:51</c:v>
                </c:pt>
                <c:pt idx="9841">
                  <c:v>17:46:52</c:v>
                </c:pt>
                <c:pt idx="9842">
                  <c:v>17:46:53</c:v>
                </c:pt>
                <c:pt idx="9843">
                  <c:v>17:46:54</c:v>
                </c:pt>
                <c:pt idx="9844">
                  <c:v>17:46:55</c:v>
                </c:pt>
                <c:pt idx="9845">
                  <c:v>17:46:56</c:v>
                </c:pt>
                <c:pt idx="9846">
                  <c:v>17:46:57</c:v>
                </c:pt>
                <c:pt idx="9847">
                  <c:v>17:46:58</c:v>
                </c:pt>
                <c:pt idx="9848">
                  <c:v>17:46:59</c:v>
                </c:pt>
                <c:pt idx="9849">
                  <c:v>17:47:00</c:v>
                </c:pt>
                <c:pt idx="9850">
                  <c:v>17:47:01</c:v>
                </c:pt>
                <c:pt idx="9851">
                  <c:v>17:47:02</c:v>
                </c:pt>
                <c:pt idx="9852">
                  <c:v>17:47:03</c:v>
                </c:pt>
                <c:pt idx="9853">
                  <c:v>17:47:04</c:v>
                </c:pt>
                <c:pt idx="9854">
                  <c:v>17:47:05</c:v>
                </c:pt>
                <c:pt idx="9855">
                  <c:v>17:47:06</c:v>
                </c:pt>
                <c:pt idx="9856">
                  <c:v>17:47:07</c:v>
                </c:pt>
                <c:pt idx="9857">
                  <c:v>17:47:08</c:v>
                </c:pt>
                <c:pt idx="9858">
                  <c:v>17:47:09</c:v>
                </c:pt>
                <c:pt idx="9859">
                  <c:v>17:47:10</c:v>
                </c:pt>
                <c:pt idx="9860">
                  <c:v>17:47:11</c:v>
                </c:pt>
                <c:pt idx="9861">
                  <c:v>17:47:12</c:v>
                </c:pt>
                <c:pt idx="9862">
                  <c:v>17:47:13</c:v>
                </c:pt>
                <c:pt idx="9863">
                  <c:v>17:47:14</c:v>
                </c:pt>
                <c:pt idx="9864">
                  <c:v>17:47:15</c:v>
                </c:pt>
                <c:pt idx="9865">
                  <c:v>17:47:16</c:v>
                </c:pt>
                <c:pt idx="9866">
                  <c:v>17:47:17</c:v>
                </c:pt>
                <c:pt idx="9867">
                  <c:v>17:47:18</c:v>
                </c:pt>
                <c:pt idx="9868">
                  <c:v>17:47:19</c:v>
                </c:pt>
                <c:pt idx="9869">
                  <c:v>17:47:20</c:v>
                </c:pt>
                <c:pt idx="9870">
                  <c:v>17:47:21</c:v>
                </c:pt>
                <c:pt idx="9871">
                  <c:v>17:47:22</c:v>
                </c:pt>
                <c:pt idx="9872">
                  <c:v>17:47:23</c:v>
                </c:pt>
                <c:pt idx="9873">
                  <c:v>17:47:24</c:v>
                </c:pt>
                <c:pt idx="9874">
                  <c:v>17:47:25</c:v>
                </c:pt>
                <c:pt idx="9875">
                  <c:v>17:47:26</c:v>
                </c:pt>
                <c:pt idx="9876">
                  <c:v>17:47:27</c:v>
                </c:pt>
                <c:pt idx="9877">
                  <c:v>17:47:28</c:v>
                </c:pt>
                <c:pt idx="9878">
                  <c:v>17:47:29</c:v>
                </c:pt>
                <c:pt idx="9879">
                  <c:v>17:47:30</c:v>
                </c:pt>
                <c:pt idx="9880">
                  <c:v>17:47:31</c:v>
                </c:pt>
                <c:pt idx="9881">
                  <c:v>17:47:32</c:v>
                </c:pt>
                <c:pt idx="9882">
                  <c:v>17:47:33</c:v>
                </c:pt>
                <c:pt idx="9883">
                  <c:v>17:47:34</c:v>
                </c:pt>
                <c:pt idx="9884">
                  <c:v>17:47:35</c:v>
                </c:pt>
                <c:pt idx="9885">
                  <c:v>17:47:36</c:v>
                </c:pt>
                <c:pt idx="9886">
                  <c:v>17:47:37</c:v>
                </c:pt>
                <c:pt idx="9887">
                  <c:v>17:47:38</c:v>
                </c:pt>
                <c:pt idx="9888">
                  <c:v>17:47:39</c:v>
                </c:pt>
                <c:pt idx="9889">
                  <c:v>17:47:40</c:v>
                </c:pt>
                <c:pt idx="9890">
                  <c:v>17:47:41</c:v>
                </c:pt>
                <c:pt idx="9891">
                  <c:v>17:47:42</c:v>
                </c:pt>
                <c:pt idx="9892">
                  <c:v>17:47:43</c:v>
                </c:pt>
                <c:pt idx="9893">
                  <c:v>17:47:44</c:v>
                </c:pt>
                <c:pt idx="9894">
                  <c:v>17:47:45</c:v>
                </c:pt>
                <c:pt idx="9895">
                  <c:v>17:47:46</c:v>
                </c:pt>
                <c:pt idx="9896">
                  <c:v>17:47:47</c:v>
                </c:pt>
                <c:pt idx="9897">
                  <c:v>17:47:48</c:v>
                </c:pt>
                <c:pt idx="9898">
                  <c:v>17:47:49</c:v>
                </c:pt>
                <c:pt idx="9899">
                  <c:v>17:47:50</c:v>
                </c:pt>
                <c:pt idx="9900">
                  <c:v>17:47:51</c:v>
                </c:pt>
                <c:pt idx="9901">
                  <c:v>17:47:52</c:v>
                </c:pt>
                <c:pt idx="9902">
                  <c:v>17:47:53</c:v>
                </c:pt>
                <c:pt idx="9903">
                  <c:v>17:47:54</c:v>
                </c:pt>
                <c:pt idx="9904">
                  <c:v>17:47:55</c:v>
                </c:pt>
                <c:pt idx="9905">
                  <c:v>17:47:56</c:v>
                </c:pt>
                <c:pt idx="9906">
                  <c:v>17:47:57</c:v>
                </c:pt>
                <c:pt idx="9907">
                  <c:v>17:47:58</c:v>
                </c:pt>
                <c:pt idx="9908">
                  <c:v>17:47:59</c:v>
                </c:pt>
                <c:pt idx="9909">
                  <c:v>17:48:00</c:v>
                </c:pt>
                <c:pt idx="9910">
                  <c:v>17:48:01</c:v>
                </c:pt>
                <c:pt idx="9911">
                  <c:v>17:48:02</c:v>
                </c:pt>
                <c:pt idx="9912">
                  <c:v>17:48:03</c:v>
                </c:pt>
                <c:pt idx="9913">
                  <c:v>17:48:04</c:v>
                </c:pt>
                <c:pt idx="9914">
                  <c:v>17:48:05</c:v>
                </c:pt>
                <c:pt idx="9915">
                  <c:v>17:48:06</c:v>
                </c:pt>
                <c:pt idx="9916">
                  <c:v>17:48:07</c:v>
                </c:pt>
                <c:pt idx="9917">
                  <c:v>17:48:08</c:v>
                </c:pt>
                <c:pt idx="9918">
                  <c:v>17:48:09</c:v>
                </c:pt>
                <c:pt idx="9919">
                  <c:v>17:48:10</c:v>
                </c:pt>
                <c:pt idx="9920">
                  <c:v>17:48:11</c:v>
                </c:pt>
                <c:pt idx="9921">
                  <c:v>17:48:12</c:v>
                </c:pt>
                <c:pt idx="9922">
                  <c:v>17:48:13</c:v>
                </c:pt>
                <c:pt idx="9923">
                  <c:v>17:48:14</c:v>
                </c:pt>
                <c:pt idx="9924">
                  <c:v>17:48:15</c:v>
                </c:pt>
                <c:pt idx="9925">
                  <c:v>17:48:16</c:v>
                </c:pt>
                <c:pt idx="9926">
                  <c:v>17:48:17</c:v>
                </c:pt>
                <c:pt idx="9927">
                  <c:v>17:48:18</c:v>
                </c:pt>
                <c:pt idx="9928">
                  <c:v>17:48:19</c:v>
                </c:pt>
                <c:pt idx="9929">
                  <c:v>17:48:20</c:v>
                </c:pt>
                <c:pt idx="9930">
                  <c:v>17:48:21</c:v>
                </c:pt>
                <c:pt idx="9931">
                  <c:v>17:48:22</c:v>
                </c:pt>
                <c:pt idx="9932">
                  <c:v>17:48:23</c:v>
                </c:pt>
                <c:pt idx="9933">
                  <c:v>17:48:24</c:v>
                </c:pt>
                <c:pt idx="9934">
                  <c:v>17:48:25</c:v>
                </c:pt>
                <c:pt idx="9935">
                  <c:v>17:48:26</c:v>
                </c:pt>
                <c:pt idx="9936">
                  <c:v>17:48:27</c:v>
                </c:pt>
                <c:pt idx="9937">
                  <c:v>17:48:28</c:v>
                </c:pt>
                <c:pt idx="9938">
                  <c:v>17:48:29</c:v>
                </c:pt>
                <c:pt idx="9939">
                  <c:v>17:48:30</c:v>
                </c:pt>
                <c:pt idx="9940">
                  <c:v>17:48:31</c:v>
                </c:pt>
                <c:pt idx="9941">
                  <c:v>17:48:32</c:v>
                </c:pt>
                <c:pt idx="9942">
                  <c:v>17:48:33</c:v>
                </c:pt>
                <c:pt idx="9943">
                  <c:v>17:48:34</c:v>
                </c:pt>
                <c:pt idx="9944">
                  <c:v>17:48:35</c:v>
                </c:pt>
                <c:pt idx="9945">
                  <c:v>17:48:36</c:v>
                </c:pt>
                <c:pt idx="9946">
                  <c:v>17:48:37</c:v>
                </c:pt>
                <c:pt idx="9947">
                  <c:v>17:48:38</c:v>
                </c:pt>
                <c:pt idx="9948">
                  <c:v>17:48:39</c:v>
                </c:pt>
                <c:pt idx="9949">
                  <c:v>17:48:40</c:v>
                </c:pt>
                <c:pt idx="9950">
                  <c:v>17:48:41</c:v>
                </c:pt>
                <c:pt idx="9951">
                  <c:v>17:48:42</c:v>
                </c:pt>
                <c:pt idx="9952">
                  <c:v>17:48:43</c:v>
                </c:pt>
                <c:pt idx="9953">
                  <c:v>17:48:44</c:v>
                </c:pt>
                <c:pt idx="9954">
                  <c:v>17:48:45</c:v>
                </c:pt>
                <c:pt idx="9955">
                  <c:v>17:48:46</c:v>
                </c:pt>
                <c:pt idx="9956">
                  <c:v>17:48:47</c:v>
                </c:pt>
                <c:pt idx="9957">
                  <c:v>17:48:48</c:v>
                </c:pt>
                <c:pt idx="9958">
                  <c:v>17:48:49</c:v>
                </c:pt>
                <c:pt idx="9959">
                  <c:v>17:48:50</c:v>
                </c:pt>
                <c:pt idx="9960">
                  <c:v>17:48:51</c:v>
                </c:pt>
                <c:pt idx="9961">
                  <c:v>17:48:52</c:v>
                </c:pt>
                <c:pt idx="9962">
                  <c:v>17:48:53</c:v>
                </c:pt>
                <c:pt idx="9963">
                  <c:v>17:48:54</c:v>
                </c:pt>
                <c:pt idx="9964">
                  <c:v>17:48:55</c:v>
                </c:pt>
                <c:pt idx="9965">
                  <c:v>17:48:56</c:v>
                </c:pt>
                <c:pt idx="9966">
                  <c:v>17:48:57</c:v>
                </c:pt>
                <c:pt idx="9967">
                  <c:v>17:48:58</c:v>
                </c:pt>
                <c:pt idx="9968">
                  <c:v>17:48:59</c:v>
                </c:pt>
                <c:pt idx="9969">
                  <c:v>17:49:00</c:v>
                </c:pt>
                <c:pt idx="9970">
                  <c:v>17:49:01</c:v>
                </c:pt>
                <c:pt idx="9971">
                  <c:v>17:49:02</c:v>
                </c:pt>
                <c:pt idx="9972">
                  <c:v>17:49:03</c:v>
                </c:pt>
                <c:pt idx="9973">
                  <c:v>17:49:04</c:v>
                </c:pt>
                <c:pt idx="9974">
                  <c:v>17:49:05</c:v>
                </c:pt>
                <c:pt idx="9975">
                  <c:v>17:49:06</c:v>
                </c:pt>
                <c:pt idx="9976">
                  <c:v>17:49:07</c:v>
                </c:pt>
                <c:pt idx="9977">
                  <c:v>17:49:08</c:v>
                </c:pt>
                <c:pt idx="9978">
                  <c:v>17:49:09</c:v>
                </c:pt>
                <c:pt idx="9979">
                  <c:v>17:49:10</c:v>
                </c:pt>
                <c:pt idx="9980">
                  <c:v>17:49:11</c:v>
                </c:pt>
                <c:pt idx="9981">
                  <c:v>17:49:12</c:v>
                </c:pt>
                <c:pt idx="9982">
                  <c:v>17:49:13</c:v>
                </c:pt>
                <c:pt idx="9983">
                  <c:v>17:49:14</c:v>
                </c:pt>
                <c:pt idx="9984">
                  <c:v>17:49:15</c:v>
                </c:pt>
                <c:pt idx="9985">
                  <c:v>17:49:16</c:v>
                </c:pt>
                <c:pt idx="9986">
                  <c:v>17:49:17</c:v>
                </c:pt>
                <c:pt idx="9987">
                  <c:v>17:49:18</c:v>
                </c:pt>
                <c:pt idx="9988">
                  <c:v>17:49:19</c:v>
                </c:pt>
                <c:pt idx="9989">
                  <c:v>17:49:20</c:v>
                </c:pt>
                <c:pt idx="9990">
                  <c:v>17:49:21</c:v>
                </c:pt>
                <c:pt idx="9991">
                  <c:v>17:49:22</c:v>
                </c:pt>
                <c:pt idx="9992">
                  <c:v>17:49:23</c:v>
                </c:pt>
                <c:pt idx="9993">
                  <c:v>17:49:24</c:v>
                </c:pt>
                <c:pt idx="9994">
                  <c:v>17:49:25</c:v>
                </c:pt>
                <c:pt idx="9995">
                  <c:v>17:49:26</c:v>
                </c:pt>
                <c:pt idx="9996">
                  <c:v>17:49:27</c:v>
                </c:pt>
                <c:pt idx="9997">
                  <c:v>17:49:28</c:v>
                </c:pt>
                <c:pt idx="9998">
                  <c:v>17:49:29</c:v>
                </c:pt>
                <c:pt idx="9999">
                  <c:v>17:49:30</c:v>
                </c:pt>
                <c:pt idx="10000">
                  <c:v>17:49:31</c:v>
                </c:pt>
                <c:pt idx="10001">
                  <c:v>17:49:32</c:v>
                </c:pt>
                <c:pt idx="10002">
                  <c:v>17:49:33</c:v>
                </c:pt>
                <c:pt idx="10003">
                  <c:v>17:49:34</c:v>
                </c:pt>
                <c:pt idx="10004">
                  <c:v>17:49:35</c:v>
                </c:pt>
                <c:pt idx="10005">
                  <c:v>17:49:36</c:v>
                </c:pt>
                <c:pt idx="10006">
                  <c:v>17:49:37</c:v>
                </c:pt>
                <c:pt idx="10007">
                  <c:v>17:49:38</c:v>
                </c:pt>
                <c:pt idx="10008">
                  <c:v>17:49:39</c:v>
                </c:pt>
                <c:pt idx="10009">
                  <c:v>17:49:40</c:v>
                </c:pt>
                <c:pt idx="10010">
                  <c:v>17:49:41</c:v>
                </c:pt>
                <c:pt idx="10011">
                  <c:v>17:49:42</c:v>
                </c:pt>
                <c:pt idx="10012">
                  <c:v>17:49:43</c:v>
                </c:pt>
                <c:pt idx="10013">
                  <c:v>17:49:44</c:v>
                </c:pt>
                <c:pt idx="10014">
                  <c:v>17:49:45</c:v>
                </c:pt>
                <c:pt idx="10015">
                  <c:v>17:49:46</c:v>
                </c:pt>
                <c:pt idx="10016">
                  <c:v>17:49:47</c:v>
                </c:pt>
                <c:pt idx="10017">
                  <c:v>17:49:48</c:v>
                </c:pt>
                <c:pt idx="10018">
                  <c:v>17:49:49</c:v>
                </c:pt>
                <c:pt idx="10019">
                  <c:v>17:49:50</c:v>
                </c:pt>
                <c:pt idx="10020">
                  <c:v>17:49:51</c:v>
                </c:pt>
                <c:pt idx="10021">
                  <c:v>17:49:52</c:v>
                </c:pt>
                <c:pt idx="10022">
                  <c:v>17:49:53</c:v>
                </c:pt>
                <c:pt idx="10023">
                  <c:v>17:49:54</c:v>
                </c:pt>
                <c:pt idx="10024">
                  <c:v>17:49:55</c:v>
                </c:pt>
                <c:pt idx="10025">
                  <c:v>17:49:56</c:v>
                </c:pt>
                <c:pt idx="10026">
                  <c:v>17:49:57</c:v>
                </c:pt>
                <c:pt idx="10027">
                  <c:v>17:49:58</c:v>
                </c:pt>
                <c:pt idx="10028">
                  <c:v>17:49:59</c:v>
                </c:pt>
                <c:pt idx="10029">
                  <c:v>17:50:00</c:v>
                </c:pt>
                <c:pt idx="10030">
                  <c:v>17:50:01</c:v>
                </c:pt>
                <c:pt idx="10031">
                  <c:v>17:50:02</c:v>
                </c:pt>
                <c:pt idx="10032">
                  <c:v>17:50:03</c:v>
                </c:pt>
                <c:pt idx="10033">
                  <c:v>17:50:04</c:v>
                </c:pt>
                <c:pt idx="10034">
                  <c:v>17:50:05</c:v>
                </c:pt>
                <c:pt idx="10035">
                  <c:v>17:50:06</c:v>
                </c:pt>
                <c:pt idx="10036">
                  <c:v>17:50:07</c:v>
                </c:pt>
                <c:pt idx="10037">
                  <c:v>17:50:08</c:v>
                </c:pt>
                <c:pt idx="10038">
                  <c:v>17:50:09</c:v>
                </c:pt>
                <c:pt idx="10039">
                  <c:v>17:50:10</c:v>
                </c:pt>
                <c:pt idx="10040">
                  <c:v>17:50:11</c:v>
                </c:pt>
                <c:pt idx="10041">
                  <c:v>17:50:12</c:v>
                </c:pt>
                <c:pt idx="10042">
                  <c:v>17:50:13</c:v>
                </c:pt>
                <c:pt idx="10043">
                  <c:v>17:50:14</c:v>
                </c:pt>
                <c:pt idx="10044">
                  <c:v>17:50:15</c:v>
                </c:pt>
                <c:pt idx="10045">
                  <c:v>17:50:16</c:v>
                </c:pt>
                <c:pt idx="10046">
                  <c:v>17:50:17</c:v>
                </c:pt>
                <c:pt idx="10047">
                  <c:v>17:50:18</c:v>
                </c:pt>
                <c:pt idx="10048">
                  <c:v>17:50:19</c:v>
                </c:pt>
                <c:pt idx="10049">
                  <c:v>17:50:20</c:v>
                </c:pt>
                <c:pt idx="10050">
                  <c:v>17:50:21</c:v>
                </c:pt>
                <c:pt idx="10051">
                  <c:v>17:50:22</c:v>
                </c:pt>
                <c:pt idx="10052">
                  <c:v>17:50:23</c:v>
                </c:pt>
                <c:pt idx="10053">
                  <c:v>17:50:24</c:v>
                </c:pt>
                <c:pt idx="10054">
                  <c:v>17:50:25</c:v>
                </c:pt>
                <c:pt idx="10055">
                  <c:v>17:50:26</c:v>
                </c:pt>
                <c:pt idx="10056">
                  <c:v>17:50:27</c:v>
                </c:pt>
                <c:pt idx="10057">
                  <c:v>17:50:28</c:v>
                </c:pt>
                <c:pt idx="10058">
                  <c:v>17:50:29</c:v>
                </c:pt>
                <c:pt idx="10059">
                  <c:v>17:50:30</c:v>
                </c:pt>
                <c:pt idx="10060">
                  <c:v>17:50:31</c:v>
                </c:pt>
                <c:pt idx="10061">
                  <c:v>17:50:32</c:v>
                </c:pt>
                <c:pt idx="10062">
                  <c:v>17:50:33</c:v>
                </c:pt>
                <c:pt idx="10063">
                  <c:v>17:50:34</c:v>
                </c:pt>
                <c:pt idx="10064">
                  <c:v>17:50:35</c:v>
                </c:pt>
                <c:pt idx="10065">
                  <c:v>17:50:36</c:v>
                </c:pt>
                <c:pt idx="10066">
                  <c:v>17:50:37</c:v>
                </c:pt>
                <c:pt idx="10067">
                  <c:v>17:50:38</c:v>
                </c:pt>
                <c:pt idx="10068">
                  <c:v>17:50:39</c:v>
                </c:pt>
                <c:pt idx="10069">
                  <c:v>17:50:40</c:v>
                </c:pt>
                <c:pt idx="10070">
                  <c:v>17:50:41</c:v>
                </c:pt>
                <c:pt idx="10071">
                  <c:v>17:50:42</c:v>
                </c:pt>
                <c:pt idx="10072">
                  <c:v>17:50:43</c:v>
                </c:pt>
                <c:pt idx="10073">
                  <c:v>17:50:44</c:v>
                </c:pt>
                <c:pt idx="10074">
                  <c:v>17:50:45</c:v>
                </c:pt>
                <c:pt idx="10075">
                  <c:v>17:50:46</c:v>
                </c:pt>
                <c:pt idx="10076">
                  <c:v>17:50:47</c:v>
                </c:pt>
                <c:pt idx="10077">
                  <c:v>17:50:48</c:v>
                </c:pt>
                <c:pt idx="10078">
                  <c:v>17:50:49</c:v>
                </c:pt>
                <c:pt idx="10079">
                  <c:v>17:50:50</c:v>
                </c:pt>
                <c:pt idx="10080">
                  <c:v>17:50:51</c:v>
                </c:pt>
                <c:pt idx="10081">
                  <c:v>17:50:52</c:v>
                </c:pt>
                <c:pt idx="10082">
                  <c:v>17:50:53</c:v>
                </c:pt>
                <c:pt idx="10083">
                  <c:v>17:50:54</c:v>
                </c:pt>
                <c:pt idx="10084">
                  <c:v>17:50:55</c:v>
                </c:pt>
                <c:pt idx="10085">
                  <c:v>17:50:56</c:v>
                </c:pt>
                <c:pt idx="10086">
                  <c:v>17:50:57</c:v>
                </c:pt>
                <c:pt idx="10087">
                  <c:v>17:50:58</c:v>
                </c:pt>
                <c:pt idx="10088">
                  <c:v>17:50:59</c:v>
                </c:pt>
                <c:pt idx="10089">
                  <c:v>17:51:00</c:v>
                </c:pt>
                <c:pt idx="10090">
                  <c:v>17:51:01</c:v>
                </c:pt>
                <c:pt idx="10091">
                  <c:v>17:51:02</c:v>
                </c:pt>
                <c:pt idx="10092">
                  <c:v>17:51:03</c:v>
                </c:pt>
                <c:pt idx="10093">
                  <c:v>17:51:04</c:v>
                </c:pt>
                <c:pt idx="10094">
                  <c:v>17:51:05</c:v>
                </c:pt>
                <c:pt idx="10095">
                  <c:v>17:51:06</c:v>
                </c:pt>
                <c:pt idx="10096">
                  <c:v>17:51:07</c:v>
                </c:pt>
                <c:pt idx="10097">
                  <c:v>17:51:08</c:v>
                </c:pt>
                <c:pt idx="10098">
                  <c:v>17:51:09</c:v>
                </c:pt>
                <c:pt idx="10099">
                  <c:v>17:51:10</c:v>
                </c:pt>
                <c:pt idx="10100">
                  <c:v>17:51:11</c:v>
                </c:pt>
                <c:pt idx="10101">
                  <c:v>17:51:12</c:v>
                </c:pt>
                <c:pt idx="10102">
                  <c:v>17:51:13</c:v>
                </c:pt>
                <c:pt idx="10103">
                  <c:v>17:51:14</c:v>
                </c:pt>
                <c:pt idx="10104">
                  <c:v>17:51:15</c:v>
                </c:pt>
                <c:pt idx="10105">
                  <c:v>17:51:16</c:v>
                </c:pt>
                <c:pt idx="10106">
                  <c:v>17:51:17</c:v>
                </c:pt>
                <c:pt idx="10107">
                  <c:v>17:51:18</c:v>
                </c:pt>
                <c:pt idx="10108">
                  <c:v>17:51:19</c:v>
                </c:pt>
                <c:pt idx="10109">
                  <c:v>17:51:20</c:v>
                </c:pt>
                <c:pt idx="10110">
                  <c:v>17:51:21</c:v>
                </c:pt>
                <c:pt idx="10111">
                  <c:v>17:51:22</c:v>
                </c:pt>
                <c:pt idx="10112">
                  <c:v>17:51:23</c:v>
                </c:pt>
                <c:pt idx="10113">
                  <c:v>17:51:24</c:v>
                </c:pt>
                <c:pt idx="10114">
                  <c:v>17:51:25</c:v>
                </c:pt>
                <c:pt idx="10115">
                  <c:v>17:51:26</c:v>
                </c:pt>
                <c:pt idx="10116">
                  <c:v>17:51:27</c:v>
                </c:pt>
                <c:pt idx="10117">
                  <c:v>17:51:28</c:v>
                </c:pt>
                <c:pt idx="10118">
                  <c:v>17:51:29</c:v>
                </c:pt>
                <c:pt idx="10119">
                  <c:v>17:51:30</c:v>
                </c:pt>
                <c:pt idx="10120">
                  <c:v>17:51:31</c:v>
                </c:pt>
                <c:pt idx="10121">
                  <c:v>17:51:32</c:v>
                </c:pt>
                <c:pt idx="10122">
                  <c:v>17:51:33</c:v>
                </c:pt>
                <c:pt idx="10123">
                  <c:v>17:51:34</c:v>
                </c:pt>
                <c:pt idx="10124">
                  <c:v>17:51:35</c:v>
                </c:pt>
                <c:pt idx="10125">
                  <c:v>17:51:36</c:v>
                </c:pt>
                <c:pt idx="10126">
                  <c:v>17:51:37</c:v>
                </c:pt>
                <c:pt idx="10127">
                  <c:v>17:51:38</c:v>
                </c:pt>
                <c:pt idx="10128">
                  <c:v>17:51:39</c:v>
                </c:pt>
                <c:pt idx="10129">
                  <c:v>17:51:40</c:v>
                </c:pt>
                <c:pt idx="10130">
                  <c:v>17:51:41</c:v>
                </c:pt>
                <c:pt idx="10131">
                  <c:v>17:51:42</c:v>
                </c:pt>
                <c:pt idx="10132">
                  <c:v>17:51:43</c:v>
                </c:pt>
                <c:pt idx="10133">
                  <c:v>17:51:44</c:v>
                </c:pt>
                <c:pt idx="10134">
                  <c:v>17:51:45</c:v>
                </c:pt>
                <c:pt idx="10135">
                  <c:v>17:51:46</c:v>
                </c:pt>
                <c:pt idx="10136">
                  <c:v>17:51:47</c:v>
                </c:pt>
                <c:pt idx="10137">
                  <c:v>17:51:48</c:v>
                </c:pt>
                <c:pt idx="10138">
                  <c:v>17:51:49</c:v>
                </c:pt>
                <c:pt idx="10139">
                  <c:v>17:51:50</c:v>
                </c:pt>
                <c:pt idx="10140">
                  <c:v>17:51:51</c:v>
                </c:pt>
                <c:pt idx="10141">
                  <c:v>17:51:52</c:v>
                </c:pt>
                <c:pt idx="10142">
                  <c:v>17:51:53</c:v>
                </c:pt>
                <c:pt idx="10143">
                  <c:v>17:51:54</c:v>
                </c:pt>
                <c:pt idx="10144">
                  <c:v>17:51:55</c:v>
                </c:pt>
                <c:pt idx="10145">
                  <c:v>17:51:56</c:v>
                </c:pt>
                <c:pt idx="10146">
                  <c:v>17:51:57</c:v>
                </c:pt>
                <c:pt idx="10147">
                  <c:v>17:51:58</c:v>
                </c:pt>
                <c:pt idx="10148">
                  <c:v>17:51:59</c:v>
                </c:pt>
                <c:pt idx="10149">
                  <c:v>17:52:00</c:v>
                </c:pt>
                <c:pt idx="10150">
                  <c:v>17:52:01</c:v>
                </c:pt>
                <c:pt idx="10151">
                  <c:v>17:52:02</c:v>
                </c:pt>
                <c:pt idx="10152">
                  <c:v>17:52:03</c:v>
                </c:pt>
                <c:pt idx="10153">
                  <c:v>17:52:04</c:v>
                </c:pt>
                <c:pt idx="10154">
                  <c:v>17:52:05</c:v>
                </c:pt>
                <c:pt idx="10155">
                  <c:v>17:52:06</c:v>
                </c:pt>
                <c:pt idx="10156">
                  <c:v>17:52:07</c:v>
                </c:pt>
                <c:pt idx="10157">
                  <c:v>17:52:08</c:v>
                </c:pt>
                <c:pt idx="10158">
                  <c:v>17:52:09</c:v>
                </c:pt>
                <c:pt idx="10159">
                  <c:v>17:52:10</c:v>
                </c:pt>
                <c:pt idx="10160">
                  <c:v>17:52:11</c:v>
                </c:pt>
                <c:pt idx="10161">
                  <c:v>17:52:12</c:v>
                </c:pt>
                <c:pt idx="10162">
                  <c:v>17:52:13</c:v>
                </c:pt>
                <c:pt idx="10163">
                  <c:v>17:52:14</c:v>
                </c:pt>
                <c:pt idx="10164">
                  <c:v>17:52:15</c:v>
                </c:pt>
                <c:pt idx="10165">
                  <c:v>17:52:16</c:v>
                </c:pt>
                <c:pt idx="10166">
                  <c:v>17:52:17</c:v>
                </c:pt>
                <c:pt idx="10167">
                  <c:v>17:52:18</c:v>
                </c:pt>
                <c:pt idx="10168">
                  <c:v>17:52:19</c:v>
                </c:pt>
                <c:pt idx="10169">
                  <c:v>17:52:20</c:v>
                </c:pt>
                <c:pt idx="10170">
                  <c:v>17:52:21</c:v>
                </c:pt>
                <c:pt idx="10171">
                  <c:v>17:52:22</c:v>
                </c:pt>
                <c:pt idx="10172">
                  <c:v>17:52:23</c:v>
                </c:pt>
                <c:pt idx="10173">
                  <c:v>17:52:24</c:v>
                </c:pt>
                <c:pt idx="10174">
                  <c:v>17:52:25</c:v>
                </c:pt>
                <c:pt idx="10175">
                  <c:v>17:52:26</c:v>
                </c:pt>
                <c:pt idx="10176">
                  <c:v>17:52:27</c:v>
                </c:pt>
                <c:pt idx="10177">
                  <c:v>17:52:28</c:v>
                </c:pt>
                <c:pt idx="10178">
                  <c:v>17:52:29</c:v>
                </c:pt>
                <c:pt idx="10179">
                  <c:v>17:52:30</c:v>
                </c:pt>
                <c:pt idx="10180">
                  <c:v>17:52:31</c:v>
                </c:pt>
                <c:pt idx="10181">
                  <c:v>17:52:32</c:v>
                </c:pt>
                <c:pt idx="10182">
                  <c:v>17:52:33</c:v>
                </c:pt>
                <c:pt idx="10183">
                  <c:v>17:52:34</c:v>
                </c:pt>
                <c:pt idx="10184">
                  <c:v>17:52:35</c:v>
                </c:pt>
                <c:pt idx="10185">
                  <c:v>17:52:36</c:v>
                </c:pt>
                <c:pt idx="10186">
                  <c:v>17:52:37</c:v>
                </c:pt>
                <c:pt idx="10187">
                  <c:v>17:52:38</c:v>
                </c:pt>
                <c:pt idx="10188">
                  <c:v>17:52:39</c:v>
                </c:pt>
                <c:pt idx="10189">
                  <c:v>17:52:40</c:v>
                </c:pt>
                <c:pt idx="10190">
                  <c:v>17:52:41</c:v>
                </c:pt>
                <c:pt idx="10191">
                  <c:v>17:52:42</c:v>
                </c:pt>
                <c:pt idx="10192">
                  <c:v>17:52:43</c:v>
                </c:pt>
                <c:pt idx="10193">
                  <c:v>17:52:44</c:v>
                </c:pt>
                <c:pt idx="10194">
                  <c:v>17:52:45</c:v>
                </c:pt>
                <c:pt idx="10195">
                  <c:v>17:52:46</c:v>
                </c:pt>
                <c:pt idx="10196">
                  <c:v>17:52:47</c:v>
                </c:pt>
                <c:pt idx="10197">
                  <c:v>17:52:48</c:v>
                </c:pt>
                <c:pt idx="10198">
                  <c:v>17:52:49</c:v>
                </c:pt>
                <c:pt idx="10199">
                  <c:v>17:52:50</c:v>
                </c:pt>
                <c:pt idx="10200">
                  <c:v>17:52:51</c:v>
                </c:pt>
                <c:pt idx="10201">
                  <c:v>17:52:52</c:v>
                </c:pt>
                <c:pt idx="10202">
                  <c:v>17:52:53</c:v>
                </c:pt>
                <c:pt idx="10203">
                  <c:v>17:52:54</c:v>
                </c:pt>
                <c:pt idx="10204">
                  <c:v>17:52:55</c:v>
                </c:pt>
                <c:pt idx="10205">
                  <c:v>17:52:56</c:v>
                </c:pt>
                <c:pt idx="10206">
                  <c:v>17:52:57</c:v>
                </c:pt>
                <c:pt idx="10207">
                  <c:v>17:52:58</c:v>
                </c:pt>
                <c:pt idx="10208">
                  <c:v>17:52:59</c:v>
                </c:pt>
                <c:pt idx="10209">
                  <c:v>17:53:00</c:v>
                </c:pt>
                <c:pt idx="10210">
                  <c:v>17:53:01</c:v>
                </c:pt>
                <c:pt idx="10211">
                  <c:v>17:53:02</c:v>
                </c:pt>
                <c:pt idx="10212">
                  <c:v>17:53:03</c:v>
                </c:pt>
                <c:pt idx="10213">
                  <c:v>17:53:04</c:v>
                </c:pt>
                <c:pt idx="10214">
                  <c:v>17:53:05</c:v>
                </c:pt>
                <c:pt idx="10215">
                  <c:v>17:53:06</c:v>
                </c:pt>
                <c:pt idx="10216">
                  <c:v>17:53:07</c:v>
                </c:pt>
                <c:pt idx="10217">
                  <c:v>17:53:08</c:v>
                </c:pt>
                <c:pt idx="10218">
                  <c:v>17:53:09</c:v>
                </c:pt>
                <c:pt idx="10219">
                  <c:v>17:53:10</c:v>
                </c:pt>
                <c:pt idx="10220">
                  <c:v>17:53:11</c:v>
                </c:pt>
                <c:pt idx="10221">
                  <c:v>17:53:12</c:v>
                </c:pt>
                <c:pt idx="10222">
                  <c:v>17:53:13</c:v>
                </c:pt>
                <c:pt idx="10223">
                  <c:v>17:53:14</c:v>
                </c:pt>
                <c:pt idx="10224">
                  <c:v>17:53:15</c:v>
                </c:pt>
                <c:pt idx="10225">
                  <c:v>17:53:16</c:v>
                </c:pt>
                <c:pt idx="10226">
                  <c:v>17:53:17</c:v>
                </c:pt>
                <c:pt idx="10227">
                  <c:v>17:53:18</c:v>
                </c:pt>
                <c:pt idx="10228">
                  <c:v>17:53:19</c:v>
                </c:pt>
                <c:pt idx="10229">
                  <c:v>17:53:20</c:v>
                </c:pt>
                <c:pt idx="10230">
                  <c:v>17:53:21</c:v>
                </c:pt>
                <c:pt idx="10231">
                  <c:v>17:53:22</c:v>
                </c:pt>
                <c:pt idx="10232">
                  <c:v>17:53:23</c:v>
                </c:pt>
                <c:pt idx="10233">
                  <c:v>17:53:24</c:v>
                </c:pt>
                <c:pt idx="10234">
                  <c:v>17:53:25</c:v>
                </c:pt>
                <c:pt idx="10235">
                  <c:v>17:53:26</c:v>
                </c:pt>
                <c:pt idx="10236">
                  <c:v>17:53:27</c:v>
                </c:pt>
                <c:pt idx="10237">
                  <c:v>17:53:28</c:v>
                </c:pt>
                <c:pt idx="10238">
                  <c:v>17:53:29</c:v>
                </c:pt>
                <c:pt idx="10239">
                  <c:v>17:53:30</c:v>
                </c:pt>
                <c:pt idx="10240">
                  <c:v>17:53:31</c:v>
                </c:pt>
                <c:pt idx="10241">
                  <c:v>17:53:32</c:v>
                </c:pt>
                <c:pt idx="10242">
                  <c:v>17:53:33</c:v>
                </c:pt>
                <c:pt idx="10243">
                  <c:v>17:53:34</c:v>
                </c:pt>
                <c:pt idx="10244">
                  <c:v>17:53:35</c:v>
                </c:pt>
                <c:pt idx="10245">
                  <c:v>17:53:36</c:v>
                </c:pt>
                <c:pt idx="10246">
                  <c:v>17:53:37</c:v>
                </c:pt>
                <c:pt idx="10247">
                  <c:v>17:53:38</c:v>
                </c:pt>
                <c:pt idx="10248">
                  <c:v>17:53:39</c:v>
                </c:pt>
                <c:pt idx="10249">
                  <c:v>17:53:40</c:v>
                </c:pt>
                <c:pt idx="10250">
                  <c:v>17:53:41</c:v>
                </c:pt>
                <c:pt idx="10251">
                  <c:v>17:53:42</c:v>
                </c:pt>
                <c:pt idx="10252">
                  <c:v>17:53:43</c:v>
                </c:pt>
                <c:pt idx="10253">
                  <c:v>17:53:44</c:v>
                </c:pt>
                <c:pt idx="10254">
                  <c:v>17:53:45</c:v>
                </c:pt>
                <c:pt idx="10255">
                  <c:v>17:53:46</c:v>
                </c:pt>
                <c:pt idx="10256">
                  <c:v>17:53:47</c:v>
                </c:pt>
                <c:pt idx="10257">
                  <c:v>17:53:48</c:v>
                </c:pt>
                <c:pt idx="10258">
                  <c:v>17:53:49</c:v>
                </c:pt>
                <c:pt idx="10259">
                  <c:v>17:53:50</c:v>
                </c:pt>
                <c:pt idx="10260">
                  <c:v>17:53:51</c:v>
                </c:pt>
                <c:pt idx="10261">
                  <c:v>17:53:52</c:v>
                </c:pt>
                <c:pt idx="10262">
                  <c:v>17:53:53</c:v>
                </c:pt>
                <c:pt idx="10263">
                  <c:v>17:53:54</c:v>
                </c:pt>
                <c:pt idx="10264">
                  <c:v>17:53:55</c:v>
                </c:pt>
                <c:pt idx="10265">
                  <c:v>17:53:56</c:v>
                </c:pt>
                <c:pt idx="10266">
                  <c:v>17:53:57</c:v>
                </c:pt>
                <c:pt idx="10267">
                  <c:v>17:53:58</c:v>
                </c:pt>
                <c:pt idx="10268">
                  <c:v>17:53:59</c:v>
                </c:pt>
                <c:pt idx="10269">
                  <c:v>17:54:00</c:v>
                </c:pt>
                <c:pt idx="10270">
                  <c:v>17:54:01</c:v>
                </c:pt>
                <c:pt idx="10271">
                  <c:v>17:54:02</c:v>
                </c:pt>
                <c:pt idx="10272">
                  <c:v>17:54:03</c:v>
                </c:pt>
                <c:pt idx="10273">
                  <c:v>17:54:04</c:v>
                </c:pt>
                <c:pt idx="10274">
                  <c:v>17:54:05</c:v>
                </c:pt>
                <c:pt idx="10275">
                  <c:v>17:54:06</c:v>
                </c:pt>
                <c:pt idx="10276">
                  <c:v>17:54:07</c:v>
                </c:pt>
                <c:pt idx="10277">
                  <c:v>17:54:08</c:v>
                </c:pt>
                <c:pt idx="10278">
                  <c:v>17:54:09</c:v>
                </c:pt>
                <c:pt idx="10279">
                  <c:v>17:54:10</c:v>
                </c:pt>
                <c:pt idx="10280">
                  <c:v>17:54:11</c:v>
                </c:pt>
                <c:pt idx="10281">
                  <c:v>17:54:12</c:v>
                </c:pt>
                <c:pt idx="10282">
                  <c:v>17:54:13</c:v>
                </c:pt>
                <c:pt idx="10283">
                  <c:v>17:54:14</c:v>
                </c:pt>
                <c:pt idx="10284">
                  <c:v>17:54:15</c:v>
                </c:pt>
                <c:pt idx="10285">
                  <c:v>17:54:16</c:v>
                </c:pt>
                <c:pt idx="10286">
                  <c:v>17:54:17</c:v>
                </c:pt>
                <c:pt idx="10287">
                  <c:v>17:54:18</c:v>
                </c:pt>
                <c:pt idx="10288">
                  <c:v>17:54:19</c:v>
                </c:pt>
                <c:pt idx="10289">
                  <c:v>17:54:20</c:v>
                </c:pt>
                <c:pt idx="10290">
                  <c:v>17:54:21</c:v>
                </c:pt>
                <c:pt idx="10291">
                  <c:v>17:54:22</c:v>
                </c:pt>
                <c:pt idx="10292">
                  <c:v>17:54:23</c:v>
                </c:pt>
                <c:pt idx="10293">
                  <c:v>17:54:24</c:v>
                </c:pt>
                <c:pt idx="10294">
                  <c:v>17:54:25</c:v>
                </c:pt>
                <c:pt idx="10295">
                  <c:v>17:54:26</c:v>
                </c:pt>
                <c:pt idx="10296">
                  <c:v>17:54:27</c:v>
                </c:pt>
                <c:pt idx="10297">
                  <c:v>17:54:28</c:v>
                </c:pt>
                <c:pt idx="10298">
                  <c:v>17:54:29</c:v>
                </c:pt>
                <c:pt idx="10299">
                  <c:v>17:54:30</c:v>
                </c:pt>
                <c:pt idx="10300">
                  <c:v>17:54:31</c:v>
                </c:pt>
                <c:pt idx="10301">
                  <c:v>17:54:32</c:v>
                </c:pt>
                <c:pt idx="10302">
                  <c:v>17:54:33</c:v>
                </c:pt>
                <c:pt idx="10303">
                  <c:v>17:54:34</c:v>
                </c:pt>
                <c:pt idx="10304">
                  <c:v>17:54:35</c:v>
                </c:pt>
                <c:pt idx="10305">
                  <c:v>17:54:36</c:v>
                </c:pt>
                <c:pt idx="10306">
                  <c:v>17:54:37</c:v>
                </c:pt>
                <c:pt idx="10307">
                  <c:v>17:54:38</c:v>
                </c:pt>
                <c:pt idx="10308">
                  <c:v>17:54:39</c:v>
                </c:pt>
                <c:pt idx="10309">
                  <c:v>17:54:40</c:v>
                </c:pt>
                <c:pt idx="10310">
                  <c:v>17:54:41</c:v>
                </c:pt>
                <c:pt idx="10311">
                  <c:v>17:54:42</c:v>
                </c:pt>
                <c:pt idx="10312">
                  <c:v>17:54:43</c:v>
                </c:pt>
                <c:pt idx="10313">
                  <c:v>17:54:44</c:v>
                </c:pt>
                <c:pt idx="10314">
                  <c:v>17:54:45</c:v>
                </c:pt>
                <c:pt idx="10315">
                  <c:v>17:54:46</c:v>
                </c:pt>
                <c:pt idx="10316">
                  <c:v>17:54:47</c:v>
                </c:pt>
                <c:pt idx="10317">
                  <c:v>17:54:48</c:v>
                </c:pt>
                <c:pt idx="10318">
                  <c:v>17:54:49</c:v>
                </c:pt>
                <c:pt idx="10319">
                  <c:v>17:54:50</c:v>
                </c:pt>
                <c:pt idx="10320">
                  <c:v>17:54:51</c:v>
                </c:pt>
                <c:pt idx="10321">
                  <c:v>17:54:52</c:v>
                </c:pt>
                <c:pt idx="10322">
                  <c:v>17:54:53</c:v>
                </c:pt>
                <c:pt idx="10323">
                  <c:v>17:54:54</c:v>
                </c:pt>
                <c:pt idx="10324">
                  <c:v>17:54:55</c:v>
                </c:pt>
                <c:pt idx="10325">
                  <c:v>17:54:56</c:v>
                </c:pt>
                <c:pt idx="10326">
                  <c:v>17:54:57</c:v>
                </c:pt>
                <c:pt idx="10327">
                  <c:v>17:54:58</c:v>
                </c:pt>
                <c:pt idx="10328">
                  <c:v>17:54:59</c:v>
                </c:pt>
                <c:pt idx="10329">
                  <c:v>17:55:00</c:v>
                </c:pt>
                <c:pt idx="10330">
                  <c:v>17:55:01</c:v>
                </c:pt>
                <c:pt idx="10331">
                  <c:v>17:55:02</c:v>
                </c:pt>
                <c:pt idx="10332">
                  <c:v>17:55:03</c:v>
                </c:pt>
                <c:pt idx="10333">
                  <c:v>17:55:04</c:v>
                </c:pt>
                <c:pt idx="10334">
                  <c:v>17:55:05</c:v>
                </c:pt>
                <c:pt idx="10335">
                  <c:v>17:55:06</c:v>
                </c:pt>
                <c:pt idx="10336">
                  <c:v>17:55:07</c:v>
                </c:pt>
                <c:pt idx="10337">
                  <c:v>17:55:08</c:v>
                </c:pt>
                <c:pt idx="10338">
                  <c:v>17:55:09</c:v>
                </c:pt>
                <c:pt idx="10339">
                  <c:v>17:55:10</c:v>
                </c:pt>
                <c:pt idx="10340">
                  <c:v>17:55:11</c:v>
                </c:pt>
                <c:pt idx="10341">
                  <c:v>17:55:12</c:v>
                </c:pt>
                <c:pt idx="10342">
                  <c:v>17:55:13</c:v>
                </c:pt>
                <c:pt idx="10343">
                  <c:v>17:55:14</c:v>
                </c:pt>
                <c:pt idx="10344">
                  <c:v>17:55:15</c:v>
                </c:pt>
                <c:pt idx="10345">
                  <c:v>17:55:16</c:v>
                </c:pt>
                <c:pt idx="10346">
                  <c:v>17:55:17</c:v>
                </c:pt>
                <c:pt idx="10347">
                  <c:v>17:55:18</c:v>
                </c:pt>
                <c:pt idx="10348">
                  <c:v>17:55:19</c:v>
                </c:pt>
                <c:pt idx="10349">
                  <c:v>17:55:20</c:v>
                </c:pt>
                <c:pt idx="10350">
                  <c:v>17:55:21</c:v>
                </c:pt>
                <c:pt idx="10351">
                  <c:v>17:55:22</c:v>
                </c:pt>
                <c:pt idx="10352">
                  <c:v>17:55:23</c:v>
                </c:pt>
                <c:pt idx="10353">
                  <c:v>17:55:24</c:v>
                </c:pt>
                <c:pt idx="10354">
                  <c:v>17:55:25</c:v>
                </c:pt>
                <c:pt idx="10355">
                  <c:v>17:55:26</c:v>
                </c:pt>
                <c:pt idx="10356">
                  <c:v>17:55:27</c:v>
                </c:pt>
                <c:pt idx="10357">
                  <c:v>17:55:28</c:v>
                </c:pt>
                <c:pt idx="10358">
                  <c:v>17:55:29</c:v>
                </c:pt>
                <c:pt idx="10359">
                  <c:v>17:55:30</c:v>
                </c:pt>
                <c:pt idx="10360">
                  <c:v>17:55:31</c:v>
                </c:pt>
                <c:pt idx="10361">
                  <c:v>17:55:32</c:v>
                </c:pt>
                <c:pt idx="10362">
                  <c:v>17:55:33</c:v>
                </c:pt>
                <c:pt idx="10363">
                  <c:v>17:55:34</c:v>
                </c:pt>
                <c:pt idx="10364">
                  <c:v>17:55:35</c:v>
                </c:pt>
                <c:pt idx="10365">
                  <c:v>17:55:36</c:v>
                </c:pt>
                <c:pt idx="10366">
                  <c:v>17:55:37</c:v>
                </c:pt>
                <c:pt idx="10367">
                  <c:v>17:55:38</c:v>
                </c:pt>
                <c:pt idx="10368">
                  <c:v>17:55:39</c:v>
                </c:pt>
                <c:pt idx="10369">
                  <c:v>17:55:40</c:v>
                </c:pt>
                <c:pt idx="10370">
                  <c:v>17:55:41</c:v>
                </c:pt>
                <c:pt idx="10371">
                  <c:v>17:55:42</c:v>
                </c:pt>
                <c:pt idx="10372">
                  <c:v>17:55:43</c:v>
                </c:pt>
                <c:pt idx="10373">
                  <c:v>17:55:44</c:v>
                </c:pt>
                <c:pt idx="10374">
                  <c:v>17:55:45</c:v>
                </c:pt>
                <c:pt idx="10375">
                  <c:v>17:55:46</c:v>
                </c:pt>
                <c:pt idx="10376">
                  <c:v>17:55:47</c:v>
                </c:pt>
                <c:pt idx="10377">
                  <c:v>17:55:48</c:v>
                </c:pt>
                <c:pt idx="10378">
                  <c:v>17:55:49</c:v>
                </c:pt>
                <c:pt idx="10379">
                  <c:v>17:55:50</c:v>
                </c:pt>
                <c:pt idx="10380">
                  <c:v>17:55:51</c:v>
                </c:pt>
                <c:pt idx="10381">
                  <c:v>17:55:52</c:v>
                </c:pt>
                <c:pt idx="10382">
                  <c:v>17:55:53</c:v>
                </c:pt>
                <c:pt idx="10383">
                  <c:v>17:55:54</c:v>
                </c:pt>
                <c:pt idx="10384">
                  <c:v>17:55:55</c:v>
                </c:pt>
                <c:pt idx="10385">
                  <c:v>17:55:56</c:v>
                </c:pt>
                <c:pt idx="10386">
                  <c:v>17:55:57</c:v>
                </c:pt>
                <c:pt idx="10387">
                  <c:v>17:55:58</c:v>
                </c:pt>
                <c:pt idx="10388">
                  <c:v>17:55:59</c:v>
                </c:pt>
                <c:pt idx="10389">
                  <c:v>17:56:00</c:v>
                </c:pt>
                <c:pt idx="10390">
                  <c:v>17:56:01</c:v>
                </c:pt>
                <c:pt idx="10391">
                  <c:v>17:56:02</c:v>
                </c:pt>
                <c:pt idx="10392">
                  <c:v>17:56:03</c:v>
                </c:pt>
                <c:pt idx="10393">
                  <c:v>17:56:04</c:v>
                </c:pt>
                <c:pt idx="10394">
                  <c:v>17:56:05</c:v>
                </c:pt>
                <c:pt idx="10395">
                  <c:v>17:56:06</c:v>
                </c:pt>
                <c:pt idx="10396">
                  <c:v>17:56:07</c:v>
                </c:pt>
                <c:pt idx="10397">
                  <c:v>17:56:08</c:v>
                </c:pt>
                <c:pt idx="10398">
                  <c:v>17:56:09</c:v>
                </c:pt>
                <c:pt idx="10399">
                  <c:v>17:56:10</c:v>
                </c:pt>
                <c:pt idx="10400">
                  <c:v>17:56:11</c:v>
                </c:pt>
                <c:pt idx="10401">
                  <c:v>17:56:12</c:v>
                </c:pt>
                <c:pt idx="10402">
                  <c:v>17:56:13</c:v>
                </c:pt>
                <c:pt idx="10403">
                  <c:v>17:56:14</c:v>
                </c:pt>
                <c:pt idx="10404">
                  <c:v>17:56:15</c:v>
                </c:pt>
                <c:pt idx="10405">
                  <c:v>17:56:16</c:v>
                </c:pt>
                <c:pt idx="10406">
                  <c:v>17:56:17</c:v>
                </c:pt>
                <c:pt idx="10407">
                  <c:v>17:56:18</c:v>
                </c:pt>
                <c:pt idx="10408">
                  <c:v>17:56:19</c:v>
                </c:pt>
                <c:pt idx="10409">
                  <c:v>17:56:20</c:v>
                </c:pt>
                <c:pt idx="10410">
                  <c:v>17:56:21</c:v>
                </c:pt>
                <c:pt idx="10411">
                  <c:v>17:56:22</c:v>
                </c:pt>
                <c:pt idx="10412">
                  <c:v>17:56:23</c:v>
                </c:pt>
                <c:pt idx="10413">
                  <c:v>17:56:24</c:v>
                </c:pt>
                <c:pt idx="10414">
                  <c:v>17:56:25</c:v>
                </c:pt>
                <c:pt idx="10415">
                  <c:v>17:56:26</c:v>
                </c:pt>
                <c:pt idx="10416">
                  <c:v>17:56:27</c:v>
                </c:pt>
                <c:pt idx="10417">
                  <c:v>17:56:28</c:v>
                </c:pt>
                <c:pt idx="10418">
                  <c:v>17:56:29</c:v>
                </c:pt>
                <c:pt idx="10419">
                  <c:v>17:56:30</c:v>
                </c:pt>
                <c:pt idx="10420">
                  <c:v>17:56:31</c:v>
                </c:pt>
                <c:pt idx="10421">
                  <c:v>17:56:32</c:v>
                </c:pt>
                <c:pt idx="10422">
                  <c:v>17:56:33</c:v>
                </c:pt>
                <c:pt idx="10423">
                  <c:v>17:56:34</c:v>
                </c:pt>
                <c:pt idx="10424">
                  <c:v>17:56:35</c:v>
                </c:pt>
                <c:pt idx="10425">
                  <c:v>17:56:36</c:v>
                </c:pt>
                <c:pt idx="10426">
                  <c:v>17:56:37</c:v>
                </c:pt>
                <c:pt idx="10427">
                  <c:v>17:56:38</c:v>
                </c:pt>
                <c:pt idx="10428">
                  <c:v>17:56:39</c:v>
                </c:pt>
                <c:pt idx="10429">
                  <c:v>17:56:40</c:v>
                </c:pt>
                <c:pt idx="10430">
                  <c:v>17:56:41</c:v>
                </c:pt>
                <c:pt idx="10431">
                  <c:v>17:56:42</c:v>
                </c:pt>
                <c:pt idx="10432">
                  <c:v>17:56:43</c:v>
                </c:pt>
                <c:pt idx="10433">
                  <c:v>17:56:44</c:v>
                </c:pt>
                <c:pt idx="10434">
                  <c:v>17:56:45</c:v>
                </c:pt>
                <c:pt idx="10435">
                  <c:v>17:56:46</c:v>
                </c:pt>
                <c:pt idx="10436">
                  <c:v>17:56:47</c:v>
                </c:pt>
                <c:pt idx="10437">
                  <c:v>17:56:48</c:v>
                </c:pt>
                <c:pt idx="10438">
                  <c:v>17:56:49</c:v>
                </c:pt>
                <c:pt idx="10439">
                  <c:v>17:56:50</c:v>
                </c:pt>
                <c:pt idx="10440">
                  <c:v>17:56:51</c:v>
                </c:pt>
                <c:pt idx="10441">
                  <c:v>17:56:52</c:v>
                </c:pt>
                <c:pt idx="10442">
                  <c:v>17:56:53</c:v>
                </c:pt>
                <c:pt idx="10443">
                  <c:v>17:56:54</c:v>
                </c:pt>
                <c:pt idx="10444">
                  <c:v>17:56:55</c:v>
                </c:pt>
                <c:pt idx="10445">
                  <c:v>17:56:56</c:v>
                </c:pt>
                <c:pt idx="10446">
                  <c:v>17:56:57</c:v>
                </c:pt>
                <c:pt idx="10447">
                  <c:v>17:56:58</c:v>
                </c:pt>
                <c:pt idx="10448">
                  <c:v>17:56:59</c:v>
                </c:pt>
                <c:pt idx="10449">
                  <c:v>17:57:00</c:v>
                </c:pt>
                <c:pt idx="10450">
                  <c:v>17:57:01</c:v>
                </c:pt>
                <c:pt idx="10451">
                  <c:v>17:57:02</c:v>
                </c:pt>
                <c:pt idx="10452">
                  <c:v>17:57:03</c:v>
                </c:pt>
                <c:pt idx="10453">
                  <c:v>17:57:04</c:v>
                </c:pt>
                <c:pt idx="10454">
                  <c:v>17:57:05</c:v>
                </c:pt>
                <c:pt idx="10455">
                  <c:v>17:57:06</c:v>
                </c:pt>
                <c:pt idx="10456">
                  <c:v>17:57:07</c:v>
                </c:pt>
                <c:pt idx="10457">
                  <c:v>17:57:08</c:v>
                </c:pt>
                <c:pt idx="10458">
                  <c:v>17:57:09</c:v>
                </c:pt>
                <c:pt idx="10459">
                  <c:v>17:57:10</c:v>
                </c:pt>
                <c:pt idx="10460">
                  <c:v>17:57:11</c:v>
                </c:pt>
                <c:pt idx="10461">
                  <c:v>17:57:12</c:v>
                </c:pt>
                <c:pt idx="10462">
                  <c:v>17:57:13</c:v>
                </c:pt>
                <c:pt idx="10463">
                  <c:v>17:57:14</c:v>
                </c:pt>
                <c:pt idx="10464">
                  <c:v>17:57:15</c:v>
                </c:pt>
                <c:pt idx="10465">
                  <c:v>17:57:16</c:v>
                </c:pt>
                <c:pt idx="10466">
                  <c:v>17:57:17</c:v>
                </c:pt>
                <c:pt idx="10467">
                  <c:v>17:57:18</c:v>
                </c:pt>
                <c:pt idx="10468">
                  <c:v>17:57:19</c:v>
                </c:pt>
                <c:pt idx="10469">
                  <c:v>17:57:20</c:v>
                </c:pt>
                <c:pt idx="10470">
                  <c:v>17:57:21</c:v>
                </c:pt>
                <c:pt idx="10471">
                  <c:v>17:57:22</c:v>
                </c:pt>
                <c:pt idx="10472">
                  <c:v>17:57:23</c:v>
                </c:pt>
                <c:pt idx="10473">
                  <c:v>17:57:24</c:v>
                </c:pt>
                <c:pt idx="10474">
                  <c:v>17:57:25</c:v>
                </c:pt>
                <c:pt idx="10475">
                  <c:v>17:57:26</c:v>
                </c:pt>
                <c:pt idx="10476">
                  <c:v>17:57:27</c:v>
                </c:pt>
                <c:pt idx="10477">
                  <c:v>17:57:28</c:v>
                </c:pt>
                <c:pt idx="10478">
                  <c:v>17:57:29</c:v>
                </c:pt>
                <c:pt idx="10479">
                  <c:v>17:57:30</c:v>
                </c:pt>
                <c:pt idx="10480">
                  <c:v>17:57:31</c:v>
                </c:pt>
                <c:pt idx="10481">
                  <c:v>17:57:32</c:v>
                </c:pt>
                <c:pt idx="10482">
                  <c:v>17:57:33</c:v>
                </c:pt>
                <c:pt idx="10483">
                  <c:v>17:57:34</c:v>
                </c:pt>
                <c:pt idx="10484">
                  <c:v>17:57:35</c:v>
                </c:pt>
                <c:pt idx="10485">
                  <c:v>17:57:36</c:v>
                </c:pt>
                <c:pt idx="10486">
                  <c:v>17:57:37</c:v>
                </c:pt>
                <c:pt idx="10487">
                  <c:v>17:57:38</c:v>
                </c:pt>
                <c:pt idx="10488">
                  <c:v>17:57:39</c:v>
                </c:pt>
                <c:pt idx="10489">
                  <c:v>17:57:40</c:v>
                </c:pt>
                <c:pt idx="10490">
                  <c:v>17:57:41</c:v>
                </c:pt>
                <c:pt idx="10491">
                  <c:v>17:57:42</c:v>
                </c:pt>
                <c:pt idx="10492">
                  <c:v>17:57:43</c:v>
                </c:pt>
                <c:pt idx="10493">
                  <c:v>17:57:44</c:v>
                </c:pt>
                <c:pt idx="10494">
                  <c:v>17:57:45</c:v>
                </c:pt>
                <c:pt idx="10495">
                  <c:v>17:57:46</c:v>
                </c:pt>
                <c:pt idx="10496">
                  <c:v>17:57:47</c:v>
                </c:pt>
                <c:pt idx="10497">
                  <c:v>17:57:48</c:v>
                </c:pt>
                <c:pt idx="10498">
                  <c:v>17:57:49</c:v>
                </c:pt>
                <c:pt idx="10499">
                  <c:v>17:57:50</c:v>
                </c:pt>
                <c:pt idx="10500">
                  <c:v>17:57:51</c:v>
                </c:pt>
                <c:pt idx="10501">
                  <c:v>17:57:52</c:v>
                </c:pt>
                <c:pt idx="10502">
                  <c:v>17:57:53</c:v>
                </c:pt>
                <c:pt idx="10503">
                  <c:v>17:57:54</c:v>
                </c:pt>
                <c:pt idx="10504">
                  <c:v>17:57:55</c:v>
                </c:pt>
                <c:pt idx="10505">
                  <c:v>17:57:56</c:v>
                </c:pt>
                <c:pt idx="10506">
                  <c:v>17:57:57</c:v>
                </c:pt>
                <c:pt idx="10507">
                  <c:v>17:57:58</c:v>
                </c:pt>
                <c:pt idx="10508">
                  <c:v>17:57:59</c:v>
                </c:pt>
                <c:pt idx="10509">
                  <c:v>17:58:00</c:v>
                </c:pt>
                <c:pt idx="10510">
                  <c:v>17:58:01</c:v>
                </c:pt>
                <c:pt idx="10511">
                  <c:v>17:58:02</c:v>
                </c:pt>
                <c:pt idx="10512">
                  <c:v>17:58:03</c:v>
                </c:pt>
                <c:pt idx="10513">
                  <c:v>17:58:04</c:v>
                </c:pt>
                <c:pt idx="10514">
                  <c:v>17:58:05</c:v>
                </c:pt>
                <c:pt idx="10515">
                  <c:v>17:58:06</c:v>
                </c:pt>
                <c:pt idx="10516">
                  <c:v>17:58:07</c:v>
                </c:pt>
                <c:pt idx="10517">
                  <c:v>17:58:08</c:v>
                </c:pt>
                <c:pt idx="10518">
                  <c:v>17:58:09</c:v>
                </c:pt>
                <c:pt idx="10519">
                  <c:v>17:58:10</c:v>
                </c:pt>
                <c:pt idx="10520">
                  <c:v>17:58:11</c:v>
                </c:pt>
                <c:pt idx="10521">
                  <c:v>17:58:12</c:v>
                </c:pt>
                <c:pt idx="10522">
                  <c:v>17:58:13</c:v>
                </c:pt>
                <c:pt idx="10523">
                  <c:v>17:58:14</c:v>
                </c:pt>
                <c:pt idx="10524">
                  <c:v>17:58:15</c:v>
                </c:pt>
                <c:pt idx="10525">
                  <c:v>17:58:16</c:v>
                </c:pt>
                <c:pt idx="10526">
                  <c:v>17:58:17</c:v>
                </c:pt>
                <c:pt idx="10527">
                  <c:v>17:58:18</c:v>
                </c:pt>
                <c:pt idx="10528">
                  <c:v>17:58:19</c:v>
                </c:pt>
                <c:pt idx="10529">
                  <c:v>17:58:20</c:v>
                </c:pt>
                <c:pt idx="10530">
                  <c:v>17:58:21</c:v>
                </c:pt>
                <c:pt idx="10531">
                  <c:v>17:58:22</c:v>
                </c:pt>
                <c:pt idx="10532">
                  <c:v>17:58:23</c:v>
                </c:pt>
                <c:pt idx="10533">
                  <c:v>17:58:24</c:v>
                </c:pt>
                <c:pt idx="10534">
                  <c:v>17:58:25</c:v>
                </c:pt>
                <c:pt idx="10535">
                  <c:v>17:58:26</c:v>
                </c:pt>
                <c:pt idx="10536">
                  <c:v>17:58:27</c:v>
                </c:pt>
                <c:pt idx="10537">
                  <c:v>17:58:28</c:v>
                </c:pt>
                <c:pt idx="10538">
                  <c:v>17:58:29</c:v>
                </c:pt>
                <c:pt idx="10539">
                  <c:v>17:58:30</c:v>
                </c:pt>
                <c:pt idx="10540">
                  <c:v>17:58:31</c:v>
                </c:pt>
                <c:pt idx="10541">
                  <c:v>17:58:32</c:v>
                </c:pt>
                <c:pt idx="10542">
                  <c:v>17:58:33</c:v>
                </c:pt>
                <c:pt idx="10543">
                  <c:v>17:58:34</c:v>
                </c:pt>
                <c:pt idx="10544">
                  <c:v>17:58:35</c:v>
                </c:pt>
                <c:pt idx="10545">
                  <c:v>17:58:36</c:v>
                </c:pt>
                <c:pt idx="10546">
                  <c:v>17:58:37</c:v>
                </c:pt>
                <c:pt idx="10547">
                  <c:v>17:58:38</c:v>
                </c:pt>
                <c:pt idx="10548">
                  <c:v>17:58:39</c:v>
                </c:pt>
                <c:pt idx="10549">
                  <c:v>17:58:40</c:v>
                </c:pt>
                <c:pt idx="10550">
                  <c:v>17:58:41</c:v>
                </c:pt>
                <c:pt idx="10551">
                  <c:v>17:58:42</c:v>
                </c:pt>
                <c:pt idx="10552">
                  <c:v>17:58:43</c:v>
                </c:pt>
                <c:pt idx="10553">
                  <c:v>17:58:44</c:v>
                </c:pt>
                <c:pt idx="10554">
                  <c:v>17:58:45</c:v>
                </c:pt>
                <c:pt idx="10555">
                  <c:v>17:58:46</c:v>
                </c:pt>
                <c:pt idx="10556">
                  <c:v>17:58:47</c:v>
                </c:pt>
                <c:pt idx="10557">
                  <c:v>17:58:48</c:v>
                </c:pt>
                <c:pt idx="10558">
                  <c:v>17:58:49</c:v>
                </c:pt>
                <c:pt idx="10559">
                  <c:v>17:58:50</c:v>
                </c:pt>
                <c:pt idx="10560">
                  <c:v>17:58:51</c:v>
                </c:pt>
                <c:pt idx="10561">
                  <c:v>17:58:52</c:v>
                </c:pt>
                <c:pt idx="10562">
                  <c:v>17:58:53</c:v>
                </c:pt>
                <c:pt idx="10563">
                  <c:v>17:58:54</c:v>
                </c:pt>
                <c:pt idx="10564">
                  <c:v>17:58:55</c:v>
                </c:pt>
                <c:pt idx="10565">
                  <c:v>17:58:56</c:v>
                </c:pt>
                <c:pt idx="10566">
                  <c:v>17:58:57</c:v>
                </c:pt>
                <c:pt idx="10567">
                  <c:v>17:58:58</c:v>
                </c:pt>
                <c:pt idx="10568">
                  <c:v>17:58:59</c:v>
                </c:pt>
                <c:pt idx="10569">
                  <c:v>17:59:00</c:v>
                </c:pt>
                <c:pt idx="10570">
                  <c:v>17:59:01</c:v>
                </c:pt>
                <c:pt idx="10571">
                  <c:v>17:59:02</c:v>
                </c:pt>
                <c:pt idx="10572">
                  <c:v>17:59:03</c:v>
                </c:pt>
                <c:pt idx="10573">
                  <c:v>17:59:04</c:v>
                </c:pt>
                <c:pt idx="10574">
                  <c:v>17:59:05</c:v>
                </c:pt>
                <c:pt idx="10575">
                  <c:v>17:59:06</c:v>
                </c:pt>
                <c:pt idx="10576">
                  <c:v>17:59:07</c:v>
                </c:pt>
                <c:pt idx="10577">
                  <c:v>17:59:08</c:v>
                </c:pt>
                <c:pt idx="10578">
                  <c:v>17:59:09</c:v>
                </c:pt>
                <c:pt idx="10579">
                  <c:v>17:59:10</c:v>
                </c:pt>
                <c:pt idx="10580">
                  <c:v>17:59:11</c:v>
                </c:pt>
                <c:pt idx="10581">
                  <c:v>17:59:12</c:v>
                </c:pt>
                <c:pt idx="10582">
                  <c:v>17:59:13</c:v>
                </c:pt>
                <c:pt idx="10583">
                  <c:v>17:59:14</c:v>
                </c:pt>
                <c:pt idx="10584">
                  <c:v>17:59:15</c:v>
                </c:pt>
                <c:pt idx="10585">
                  <c:v>17:59:16</c:v>
                </c:pt>
                <c:pt idx="10586">
                  <c:v>17:59:17</c:v>
                </c:pt>
                <c:pt idx="10587">
                  <c:v>17:59:18</c:v>
                </c:pt>
                <c:pt idx="10588">
                  <c:v>17:59:19</c:v>
                </c:pt>
                <c:pt idx="10589">
                  <c:v>17:59:20</c:v>
                </c:pt>
                <c:pt idx="10590">
                  <c:v>17:59:21</c:v>
                </c:pt>
                <c:pt idx="10591">
                  <c:v>17:59:22</c:v>
                </c:pt>
                <c:pt idx="10592">
                  <c:v>17:59:23</c:v>
                </c:pt>
                <c:pt idx="10593">
                  <c:v>17:59:24</c:v>
                </c:pt>
                <c:pt idx="10594">
                  <c:v>17:59:25</c:v>
                </c:pt>
                <c:pt idx="10595">
                  <c:v>17:59:26</c:v>
                </c:pt>
                <c:pt idx="10596">
                  <c:v>17:59:27</c:v>
                </c:pt>
                <c:pt idx="10597">
                  <c:v>17:59:28</c:v>
                </c:pt>
                <c:pt idx="10598">
                  <c:v>17:59:29</c:v>
                </c:pt>
                <c:pt idx="10599">
                  <c:v>17:59:30</c:v>
                </c:pt>
                <c:pt idx="10600">
                  <c:v>17:59:31</c:v>
                </c:pt>
                <c:pt idx="10601">
                  <c:v>17:59:32</c:v>
                </c:pt>
                <c:pt idx="10602">
                  <c:v>17:59:33</c:v>
                </c:pt>
                <c:pt idx="10603">
                  <c:v>17:59:34</c:v>
                </c:pt>
                <c:pt idx="10604">
                  <c:v>17:59:35</c:v>
                </c:pt>
                <c:pt idx="10605">
                  <c:v>17:59:36</c:v>
                </c:pt>
                <c:pt idx="10606">
                  <c:v>17:59:37</c:v>
                </c:pt>
                <c:pt idx="10607">
                  <c:v>17:59:38</c:v>
                </c:pt>
                <c:pt idx="10608">
                  <c:v>17:59:39</c:v>
                </c:pt>
                <c:pt idx="10609">
                  <c:v>17:59:40</c:v>
                </c:pt>
                <c:pt idx="10610">
                  <c:v>17:59:41</c:v>
                </c:pt>
                <c:pt idx="10611">
                  <c:v>17:59:42</c:v>
                </c:pt>
                <c:pt idx="10612">
                  <c:v>17:59:43</c:v>
                </c:pt>
                <c:pt idx="10613">
                  <c:v>17:59:44</c:v>
                </c:pt>
                <c:pt idx="10614">
                  <c:v>17:59:45</c:v>
                </c:pt>
                <c:pt idx="10615">
                  <c:v>17:59:46</c:v>
                </c:pt>
                <c:pt idx="10616">
                  <c:v>17:59:47</c:v>
                </c:pt>
                <c:pt idx="10617">
                  <c:v>17:59:48</c:v>
                </c:pt>
                <c:pt idx="10618">
                  <c:v>17:59:49</c:v>
                </c:pt>
                <c:pt idx="10619">
                  <c:v>17:59:50</c:v>
                </c:pt>
                <c:pt idx="10620">
                  <c:v>17:59:51</c:v>
                </c:pt>
                <c:pt idx="10621">
                  <c:v>17:59:52</c:v>
                </c:pt>
                <c:pt idx="10622">
                  <c:v>17:59:53</c:v>
                </c:pt>
                <c:pt idx="10623">
                  <c:v>17:59:54</c:v>
                </c:pt>
                <c:pt idx="10624">
                  <c:v>17:59:55</c:v>
                </c:pt>
                <c:pt idx="10625">
                  <c:v>17:59:56</c:v>
                </c:pt>
                <c:pt idx="10626">
                  <c:v>17:59:57</c:v>
                </c:pt>
                <c:pt idx="10627">
                  <c:v>17:59:58</c:v>
                </c:pt>
                <c:pt idx="10628">
                  <c:v>17:59:59</c:v>
                </c:pt>
                <c:pt idx="10629">
                  <c:v>18:00:00</c:v>
                </c:pt>
                <c:pt idx="10630">
                  <c:v>18:00:01</c:v>
                </c:pt>
                <c:pt idx="10631">
                  <c:v>18:00:02</c:v>
                </c:pt>
                <c:pt idx="10632">
                  <c:v>18:00:03</c:v>
                </c:pt>
                <c:pt idx="10633">
                  <c:v>18:00:04</c:v>
                </c:pt>
                <c:pt idx="10634">
                  <c:v>18:00:05</c:v>
                </c:pt>
                <c:pt idx="10635">
                  <c:v>18:00:06</c:v>
                </c:pt>
                <c:pt idx="10636">
                  <c:v>18:00:07</c:v>
                </c:pt>
                <c:pt idx="10637">
                  <c:v>18:00:08</c:v>
                </c:pt>
                <c:pt idx="10638">
                  <c:v>18:00:09</c:v>
                </c:pt>
                <c:pt idx="10639">
                  <c:v>18:00:10</c:v>
                </c:pt>
                <c:pt idx="10640">
                  <c:v>18:00:11</c:v>
                </c:pt>
                <c:pt idx="10641">
                  <c:v>18:00:12</c:v>
                </c:pt>
                <c:pt idx="10642">
                  <c:v>18:00:13</c:v>
                </c:pt>
                <c:pt idx="10643">
                  <c:v>18:00:14</c:v>
                </c:pt>
                <c:pt idx="10644">
                  <c:v>18:00:15</c:v>
                </c:pt>
                <c:pt idx="10645">
                  <c:v>18:00:16</c:v>
                </c:pt>
                <c:pt idx="10646">
                  <c:v>18:00:17</c:v>
                </c:pt>
                <c:pt idx="10647">
                  <c:v>18:00:18</c:v>
                </c:pt>
                <c:pt idx="10648">
                  <c:v>18:00:19</c:v>
                </c:pt>
                <c:pt idx="10649">
                  <c:v>18:00:20</c:v>
                </c:pt>
                <c:pt idx="10650">
                  <c:v>18:00:21</c:v>
                </c:pt>
                <c:pt idx="10651">
                  <c:v>18:00:22</c:v>
                </c:pt>
                <c:pt idx="10652">
                  <c:v>18:00:23</c:v>
                </c:pt>
                <c:pt idx="10653">
                  <c:v>18:00:24</c:v>
                </c:pt>
                <c:pt idx="10654">
                  <c:v>18:00:25</c:v>
                </c:pt>
                <c:pt idx="10655">
                  <c:v>18:00:26</c:v>
                </c:pt>
                <c:pt idx="10656">
                  <c:v>18:00:27</c:v>
                </c:pt>
                <c:pt idx="10657">
                  <c:v>18:00:28</c:v>
                </c:pt>
                <c:pt idx="10658">
                  <c:v>18:00:29</c:v>
                </c:pt>
                <c:pt idx="10659">
                  <c:v>18:00:30</c:v>
                </c:pt>
                <c:pt idx="10660">
                  <c:v>18:00:31</c:v>
                </c:pt>
                <c:pt idx="10661">
                  <c:v>18:00:32</c:v>
                </c:pt>
                <c:pt idx="10662">
                  <c:v>18:00:33</c:v>
                </c:pt>
                <c:pt idx="10663">
                  <c:v>18:00:34</c:v>
                </c:pt>
                <c:pt idx="10664">
                  <c:v>18:00:35</c:v>
                </c:pt>
                <c:pt idx="10665">
                  <c:v>18:00:36</c:v>
                </c:pt>
                <c:pt idx="10666">
                  <c:v>18:00:37</c:v>
                </c:pt>
                <c:pt idx="10667">
                  <c:v>18:00:38</c:v>
                </c:pt>
                <c:pt idx="10668">
                  <c:v>18:00:39</c:v>
                </c:pt>
                <c:pt idx="10669">
                  <c:v>18:00:40</c:v>
                </c:pt>
                <c:pt idx="10670">
                  <c:v>18:00:41</c:v>
                </c:pt>
                <c:pt idx="10671">
                  <c:v>18:00:42</c:v>
                </c:pt>
                <c:pt idx="10672">
                  <c:v>18:00:43</c:v>
                </c:pt>
                <c:pt idx="10673">
                  <c:v>18:00:44</c:v>
                </c:pt>
                <c:pt idx="10674">
                  <c:v>18:00:45</c:v>
                </c:pt>
                <c:pt idx="10675">
                  <c:v>18:00:46</c:v>
                </c:pt>
                <c:pt idx="10676">
                  <c:v>18:00:47</c:v>
                </c:pt>
                <c:pt idx="10677">
                  <c:v>18:00:48</c:v>
                </c:pt>
                <c:pt idx="10678">
                  <c:v>18:00:49</c:v>
                </c:pt>
                <c:pt idx="10679">
                  <c:v>18:00:50</c:v>
                </c:pt>
                <c:pt idx="10680">
                  <c:v>18:00:51</c:v>
                </c:pt>
                <c:pt idx="10681">
                  <c:v>18:00:52</c:v>
                </c:pt>
                <c:pt idx="10682">
                  <c:v>18:00:53</c:v>
                </c:pt>
                <c:pt idx="10683">
                  <c:v>18:00:54</c:v>
                </c:pt>
                <c:pt idx="10684">
                  <c:v>18:00:55</c:v>
                </c:pt>
                <c:pt idx="10685">
                  <c:v>18:00:56</c:v>
                </c:pt>
                <c:pt idx="10686">
                  <c:v>18:00:57</c:v>
                </c:pt>
                <c:pt idx="10687">
                  <c:v>18:00:58</c:v>
                </c:pt>
                <c:pt idx="10688">
                  <c:v>18:00:59</c:v>
                </c:pt>
                <c:pt idx="10689">
                  <c:v>18:01:00</c:v>
                </c:pt>
                <c:pt idx="10690">
                  <c:v>18:01:01</c:v>
                </c:pt>
                <c:pt idx="10691">
                  <c:v>18:01:02</c:v>
                </c:pt>
                <c:pt idx="10692">
                  <c:v>18:01:03</c:v>
                </c:pt>
                <c:pt idx="10693">
                  <c:v>18:01:04</c:v>
                </c:pt>
                <c:pt idx="10694">
                  <c:v>18:01:05</c:v>
                </c:pt>
                <c:pt idx="10695">
                  <c:v>18:01:06</c:v>
                </c:pt>
                <c:pt idx="10696">
                  <c:v>18:01:07</c:v>
                </c:pt>
                <c:pt idx="10697">
                  <c:v>18:01:08</c:v>
                </c:pt>
                <c:pt idx="10698">
                  <c:v>18:01:09</c:v>
                </c:pt>
                <c:pt idx="10699">
                  <c:v>18:01:10</c:v>
                </c:pt>
                <c:pt idx="10700">
                  <c:v>18:01:11</c:v>
                </c:pt>
                <c:pt idx="10701">
                  <c:v>18:01:12</c:v>
                </c:pt>
                <c:pt idx="10702">
                  <c:v>18:01:13</c:v>
                </c:pt>
                <c:pt idx="10703">
                  <c:v>18:01:14</c:v>
                </c:pt>
                <c:pt idx="10704">
                  <c:v>18:01:15</c:v>
                </c:pt>
                <c:pt idx="10705">
                  <c:v>18:01:16</c:v>
                </c:pt>
                <c:pt idx="10706">
                  <c:v>18:01:17</c:v>
                </c:pt>
                <c:pt idx="10707">
                  <c:v>18:01:18</c:v>
                </c:pt>
                <c:pt idx="10708">
                  <c:v>18:01:19</c:v>
                </c:pt>
                <c:pt idx="10709">
                  <c:v>18:01:20</c:v>
                </c:pt>
                <c:pt idx="10710">
                  <c:v>18:01:21</c:v>
                </c:pt>
                <c:pt idx="10711">
                  <c:v>18:01:22</c:v>
                </c:pt>
                <c:pt idx="10712">
                  <c:v>18:01:23</c:v>
                </c:pt>
                <c:pt idx="10713">
                  <c:v>18:01:24</c:v>
                </c:pt>
                <c:pt idx="10714">
                  <c:v>18:01:25</c:v>
                </c:pt>
                <c:pt idx="10715">
                  <c:v>18:01:26</c:v>
                </c:pt>
                <c:pt idx="10716">
                  <c:v>18:01:27</c:v>
                </c:pt>
                <c:pt idx="10717">
                  <c:v>18:01:28</c:v>
                </c:pt>
                <c:pt idx="10718">
                  <c:v>18:01:29</c:v>
                </c:pt>
                <c:pt idx="10719">
                  <c:v>18:01:30</c:v>
                </c:pt>
                <c:pt idx="10720">
                  <c:v>18:01:31</c:v>
                </c:pt>
                <c:pt idx="10721">
                  <c:v>18:01:32</c:v>
                </c:pt>
                <c:pt idx="10722">
                  <c:v>18:01:33</c:v>
                </c:pt>
                <c:pt idx="10723">
                  <c:v>18:01:34</c:v>
                </c:pt>
                <c:pt idx="10724">
                  <c:v>18:01:35</c:v>
                </c:pt>
                <c:pt idx="10725">
                  <c:v>18:01:36</c:v>
                </c:pt>
                <c:pt idx="10726">
                  <c:v>18:01:37</c:v>
                </c:pt>
                <c:pt idx="10727">
                  <c:v>18:01:38</c:v>
                </c:pt>
                <c:pt idx="10728">
                  <c:v>18:01:39</c:v>
                </c:pt>
                <c:pt idx="10729">
                  <c:v>18:01:40</c:v>
                </c:pt>
                <c:pt idx="10730">
                  <c:v>18:01:41</c:v>
                </c:pt>
                <c:pt idx="10731">
                  <c:v>18:01:42</c:v>
                </c:pt>
                <c:pt idx="10732">
                  <c:v>18:01:43</c:v>
                </c:pt>
                <c:pt idx="10733">
                  <c:v>18:01:44</c:v>
                </c:pt>
                <c:pt idx="10734">
                  <c:v>18:01:45</c:v>
                </c:pt>
                <c:pt idx="10735">
                  <c:v>18:01:46</c:v>
                </c:pt>
                <c:pt idx="10736">
                  <c:v>18:01:47</c:v>
                </c:pt>
                <c:pt idx="10737">
                  <c:v>18:01:48</c:v>
                </c:pt>
                <c:pt idx="10738">
                  <c:v>18:01:49</c:v>
                </c:pt>
                <c:pt idx="10739">
                  <c:v>18:01:50</c:v>
                </c:pt>
                <c:pt idx="10740">
                  <c:v>18:01:51</c:v>
                </c:pt>
                <c:pt idx="10741">
                  <c:v>18:01:52</c:v>
                </c:pt>
                <c:pt idx="10742">
                  <c:v>18:01:53</c:v>
                </c:pt>
                <c:pt idx="10743">
                  <c:v>18:01:54</c:v>
                </c:pt>
                <c:pt idx="10744">
                  <c:v>18:01:55</c:v>
                </c:pt>
                <c:pt idx="10745">
                  <c:v>18:01:56</c:v>
                </c:pt>
                <c:pt idx="10746">
                  <c:v>18:01:57</c:v>
                </c:pt>
                <c:pt idx="10747">
                  <c:v>18:01:58</c:v>
                </c:pt>
                <c:pt idx="10748">
                  <c:v>18:01:59</c:v>
                </c:pt>
                <c:pt idx="10749">
                  <c:v>18:02:00</c:v>
                </c:pt>
                <c:pt idx="10750">
                  <c:v>18:02:01</c:v>
                </c:pt>
                <c:pt idx="10751">
                  <c:v>18:02:02</c:v>
                </c:pt>
                <c:pt idx="10752">
                  <c:v>18:02:03</c:v>
                </c:pt>
                <c:pt idx="10753">
                  <c:v>18:02:04</c:v>
                </c:pt>
                <c:pt idx="10754">
                  <c:v>18:02:05</c:v>
                </c:pt>
                <c:pt idx="10755">
                  <c:v>18:02:06</c:v>
                </c:pt>
                <c:pt idx="10756">
                  <c:v>18:02:07</c:v>
                </c:pt>
                <c:pt idx="10757">
                  <c:v>18:02:08</c:v>
                </c:pt>
                <c:pt idx="10758">
                  <c:v>18:02:09</c:v>
                </c:pt>
                <c:pt idx="10759">
                  <c:v>18:02:10</c:v>
                </c:pt>
                <c:pt idx="10760">
                  <c:v>18:02:11</c:v>
                </c:pt>
                <c:pt idx="10761">
                  <c:v>18:02:12</c:v>
                </c:pt>
                <c:pt idx="10762">
                  <c:v>18:02:13</c:v>
                </c:pt>
                <c:pt idx="10763">
                  <c:v>18:02:14</c:v>
                </c:pt>
                <c:pt idx="10764">
                  <c:v>18:02:15</c:v>
                </c:pt>
                <c:pt idx="10765">
                  <c:v>18:02:16</c:v>
                </c:pt>
                <c:pt idx="10766">
                  <c:v>18:02:17</c:v>
                </c:pt>
                <c:pt idx="10767">
                  <c:v>18:02:18</c:v>
                </c:pt>
                <c:pt idx="10768">
                  <c:v>18:02:19</c:v>
                </c:pt>
                <c:pt idx="10769">
                  <c:v>18:02:20</c:v>
                </c:pt>
                <c:pt idx="10770">
                  <c:v>18:02:21</c:v>
                </c:pt>
                <c:pt idx="10771">
                  <c:v>18:02:22</c:v>
                </c:pt>
                <c:pt idx="10772">
                  <c:v>18:02:23</c:v>
                </c:pt>
                <c:pt idx="10773">
                  <c:v>18:02:24</c:v>
                </c:pt>
                <c:pt idx="10774">
                  <c:v>18:02:25</c:v>
                </c:pt>
                <c:pt idx="10775">
                  <c:v>18:02:26</c:v>
                </c:pt>
                <c:pt idx="10776">
                  <c:v>18:02:27</c:v>
                </c:pt>
                <c:pt idx="10777">
                  <c:v>18:02:28</c:v>
                </c:pt>
                <c:pt idx="10778">
                  <c:v>18:02:29</c:v>
                </c:pt>
                <c:pt idx="10779">
                  <c:v>18:02:30</c:v>
                </c:pt>
                <c:pt idx="10780">
                  <c:v>18:02:31</c:v>
                </c:pt>
                <c:pt idx="10781">
                  <c:v>18:02:32</c:v>
                </c:pt>
                <c:pt idx="10782">
                  <c:v>18:02:33</c:v>
                </c:pt>
                <c:pt idx="10783">
                  <c:v>18:02:34</c:v>
                </c:pt>
                <c:pt idx="10784">
                  <c:v>18:02:35</c:v>
                </c:pt>
                <c:pt idx="10785">
                  <c:v>18:02:36</c:v>
                </c:pt>
                <c:pt idx="10786">
                  <c:v>18:02:37</c:v>
                </c:pt>
                <c:pt idx="10787">
                  <c:v>18:02:38</c:v>
                </c:pt>
                <c:pt idx="10788">
                  <c:v>18:02:39</c:v>
                </c:pt>
                <c:pt idx="10789">
                  <c:v>18:02:40</c:v>
                </c:pt>
                <c:pt idx="10790">
                  <c:v>18:02:41</c:v>
                </c:pt>
                <c:pt idx="10791">
                  <c:v>18:02:42</c:v>
                </c:pt>
                <c:pt idx="10792">
                  <c:v>18:02:43</c:v>
                </c:pt>
                <c:pt idx="10793">
                  <c:v>18:02:44</c:v>
                </c:pt>
                <c:pt idx="10794">
                  <c:v>18:02:45</c:v>
                </c:pt>
                <c:pt idx="10795">
                  <c:v>18:02:46</c:v>
                </c:pt>
                <c:pt idx="10796">
                  <c:v>18:02:47</c:v>
                </c:pt>
                <c:pt idx="10797">
                  <c:v>18:02:48</c:v>
                </c:pt>
                <c:pt idx="10798">
                  <c:v>18:02:49</c:v>
                </c:pt>
                <c:pt idx="10799">
                  <c:v>18:02:50</c:v>
                </c:pt>
                <c:pt idx="10800">
                  <c:v>18:02:51</c:v>
                </c:pt>
                <c:pt idx="10801">
                  <c:v>18:02:52</c:v>
                </c:pt>
                <c:pt idx="10802">
                  <c:v>18:02:53</c:v>
                </c:pt>
                <c:pt idx="10803">
                  <c:v>18:02:54</c:v>
                </c:pt>
                <c:pt idx="10804">
                  <c:v>18:02:55</c:v>
                </c:pt>
                <c:pt idx="10805">
                  <c:v>18:02:56</c:v>
                </c:pt>
                <c:pt idx="10806">
                  <c:v>18:02:57</c:v>
                </c:pt>
                <c:pt idx="10807">
                  <c:v>18:02:58</c:v>
                </c:pt>
                <c:pt idx="10808">
                  <c:v>18:02:59</c:v>
                </c:pt>
                <c:pt idx="10809">
                  <c:v>18:03:00</c:v>
                </c:pt>
                <c:pt idx="10810">
                  <c:v>18:03:01</c:v>
                </c:pt>
                <c:pt idx="10811">
                  <c:v>18:03:02</c:v>
                </c:pt>
                <c:pt idx="10812">
                  <c:v>18:03:03</c:v>
                </c:pt>
                <c:pt idx="10813">
                  <c:v>18:03:04</c:v>
                </c:pt>
                <c:pt idx="10814">
                  <c:v>18:03:05</c:v>
                </c:pt>
                <c:pt idx="10815">
                  <c:v>18:03:06</c:v>
                </c:pt>
                <c:pt idx="10816">
                  <c:v>18:03:07</c:v>
                </c:pt>
                <c:pt idx="10817">
                  <c:v>18:03:08</c:v>
                </c:pt>
                <c:pt idx="10818">
                  <c:v>18:03:09</c:v>
                </c:pt>
                <c:pt idx="10819">
                  <c:v>18:03:10</c:v>
                </c:pt>
                <c:pt idx="10820">
                  <c:v>18:03:11</c:v>
                </c:pt>
                <c:pt idx="10821">
                  <c:v>18:03:12</c:v>
                </c:pt>
                <c:pt idx="10822">
                  <c:v>18:03:13</c:v>
                </c:pt>
                <c:pt idx="10823">
                  <c:v>18:03:14</c:v>
                </c:pt>
                <c:pt idx="10824">
                  <c:v>18:03:15</c:v>
                </c:pt>
                <c:pt idx="10825">
                  <c:v>18:03:16</c:v>
                </c:pt>
                <c:pt idx="10826">
                  <c:v>18:03:17</c:v>
                </c:pt>
                <c:pt idx="10827">
                  <c:v>18:03:18</c:v>
                </c:pt>
                <c:pt idx="10828">
                  <c:v>18:03:19</c:v>
                </c:pt>
                <c:pt idx="10829">
                  <c:v>18:03:20</c:v>
                </c:pt>
                <c:pt idx="10830">
                  <c:v>18:03:21</c:v>
                </c:pt>
                <c:pt idx="10831">
                  <c:v>18:03:22</c:v>
                </c:pt>
                <c:pt idx="10832">
                  <c:v>18:03:23</c:v>
                </c:pt>
                <c:pt idx="10833">
                  <c:v>18:03:24</c:v>
                </c:pt>
                <c:pt idx="10834">
                  <c:v>18:03:25</c:v>
                </c:pt>
                <c:pt idx="10835">
                  <c:v>18:03:26</c:v>
                </c:pt>
                <c:pt idx="10836">
                  <c:v>18:03:27</c:v>
                </c:pt>
                <c:pt idx="10837">
                  <c:v>18:03:28</c:v>
                </c:pt>
                <c:pt idx="10838">
                  <c:v>18:03:29</c:v>
                </c:pt>
                <c:pt idx="10839">
                  <c:v>18:03:30</c:v>
                </c:pt>
                <c:pt idx="10840">
                  <c:v>18:03:31</c:v>
                </c:pt>
                <c:pt idx="10841">
                  <c:v>18:03:32</c:v>
                </c:pt>
                <c:pt idx="10842">
                  <c:v>18:03:33</c:v>
                </c:pt>
                <c:pt idx="10843">
                  <c:v>18:03:34</c:v>
                </c:pt>
                <c:pt idx="10844">
                  <c:v>18:03:35</c:v>
                </c:pt>
                <c:pt idx="10845">
                  <c:v>18:03:36</c:v>
                </c:pt>
                <c:pt idx="10846">
                  <c:v>18:03:37</c:v>
                </c:pt>
                <c:pt idx="10847">
                  <c:v>18:03:38</c:v>
                </c:pt>
                <c:pt idx="10848">
                  <c:v>18:03:39</c:v>
                </c:pt>
                <c:pt idx="10849">
                  <c:v>18:03:40</c:v>
                </c:pt>
                <c:pt idx="10850">
                  <c:v>18:03:41</c:v>
                </c:pt>
                <c:pt idx="10851">
                  <c:v>18:03:42</c:v>
                </c:pt>
                <c:pt idx="10852">
                  <c:v>18:03:43</c:v>
                </c:pt>
                <c:pt idx="10853">
                  <c:v>18:03:44</c:v>
                </c:pt>
                <c:pt idx="10854">
                  <c:v>18:03:45</c:v>
                </c:pt>
                <c:pt idx="10855">
                  <c:v>18:03:46</c:v>
                </c:pt>
                <c:pt idx="10856">
                  <c:v>18:03:47</c:v>
                </c:pt>
                <c:pt idx="10857">
                  <c:v>18:03:48</c:v>
                </c:pt>
                <c:pt idx="10858">
                  <c:v>18:03:49</c:v>
                </c:pt>
                <c:pt idx="10859">
                  <c:v>18:03:50</c:v>
                </c:pt>
                <c:pt idx="10860">
                  <c:v>18:03:51</c:v>
                </c:pt>
                <c:pt idx="10861">
                  <c:v>18:03:52</c:v>
                </c:pt>
                <c:pt idx="10862">
                  <c:v>18:03:53</c:v>
                </c:pt>
                <c:pt idx="10863">
                  <c:v>18:03:54</c:v>
                </c:pt>
                <c:pt idx="10864">
                  <c:v>18:03:55</c:v>
                </c:pt>
                <c:pt idx="10865">
                  <c:v>18:03:56</c:v>
                </c:pt>
                <c:pt idx="10866">
                  <c:v>18:03:57</c:v>
                </c:pt>
                <c:pt idx="10867">
                  <c:v>18:03:58</c:v>
                </c:pt>
                <c:pt idx="10868">
                  <c:v>18:03:59</c:v>
                </c:pt>
                <c:pt idx="10869">
                  <c:v>18:04:00</c:v>
                </c:pt>
                <c:pt idx="10870">
                  <c:v>18:04:01</c:v>
                </c:pt>
                <c:pt idx="10871">
                  <c:v>18:04:02</c:v>
                </c:pt>
                <c:pt idx="10872">
                  <c:v>18:04:03</c:v>
                </c:pt>
                <c:pt idx="10873">
                  <c:v>18:04:04</c:v>
                </c:pt>
                <c:pt idx="10874">
                  <c:v>18:04:05</c:v>
                </c:pt>
                <c:pt idx="10875">
                  <c:v>18:04:06</c:v>
                </c:pt>
                <c:pt idx="10876">
                  <c:v>18:04:07</c:v>
                </c:pt>
                <c:pt idx="10877">
                  <c:v>18:04:08</c:v>
                </c:pt>
                <c:pt idx="10878">
                  <c:v>18:04:09</c:v>
                </c:pt>
                <c:pt idx="10879">
                  <c:v>18:04:10</c:v>
                </c:pt>
                <c:pt idx="10880">
                  <c:v>18:04:11</c:v>
                </c:pt>
                <c:pt idx="10881">
                  <c:v>18:04:12</c:v>
                </c:pt>
                <c:pt idx="10882">
                  <c:v>18:04:13</c:v>
                </c:pt>
                <c:pt idx="10883">
                  <c:v>18:04:14</c:v>
                </c:pt>
                <c:pt idx="10884">
                  <c:v>18:04:15</c:v>
                </c:pt>
                <c:pt idx="10885">
                  <c:v>18:04:16</c:v>
                </c:pt>
                <c:pt idx="10886">
                  <c:v>18:04:17</c:v>
                </c:pt>
                <c:pt idx="10887">
                  <c:v>18:04:18</c:v>
                </c:pt>
                <c:pt idx="10888">
                  <c:v>18:04:19</c:v>
                </c:pt>
                <c:pt idx="10889">
                  <c:v>18:04:20</c:v>
                </c:pt>
                <c:pt idx="10890">
                  <c:v>18:04:21</c:v>
                </c:pt>
                <c:pt idx="10891">
                  <c:v>18:04:22</c:v>
                </c:pt>
                <c:pt idx="10892">
                  <c:v>18:04:23</c:v>
                </c:pt>
                <c:pt idx="10893">
                  <c:v>18:04:24</c:v>
                </c:pt>
                <c:pt idx="10894">
                  <c:v>18:04:25</c:v>
                </c:pt>
                <c:pt idx="10895">
                  <c:v>18:04:26</c:v>
                </c:pt>
                <c:pt idx="10896">
                  <c:v>18:04:27</c:v>
                </c:pt>
                <c:pt idx="10897">
                  <c:v>18:04:28</c:v>
                </c:pt>
                <c:pt idx="10898">
                  <c:v>18:04:29</c:v>
                </c:pt>
                <c:pt idx="10899">
                  <c:v>18:04:30</c:v>
                </c:pt>
                <c:pt idx="10900">
                  <c:v>18:04:31</c:v>
                </c:pt>
                <c:pt idx="10901">
                  <c:v>18:04:32</c:v>
                </c:pt>
                <c:pt idx="10902">
                  <c:v>18:04:33</c:v>
                </c:pt>
                <c:pt idx="10903">
                  <c:v>18:04:34</c:v>
                </c:pt>
                <c:pt idx="10904">
                  <c:v>18:04:35</c:v>
                </c:pt>
                <c:pt idx="10905">
                  <c:v>18:04:36</c:v>
                </c:pt>
                <c:pt idx="10906">
                  <c:v>18:04:37</c:v>
                </c:pt>
                <c:pt idx="10907">
                  <c:v>18:04:38</c:v>
                </c:pt>
                <c:pt idx="10908">
                  <c:v>18:04:39</c:v>
                </c:pt>
                <c:pt idx="10909">
                  <c:v>18:04:40</c:v>
                </c:pt>
                <c:pt idx="10910">
                  <c:v>18:04:41</c:v>
                </c:pt>
                <c:pt idx="10911">
                  <c:v>18:04:42</c:v>
                </c:pt>
                <c:pt idx="10912">
                  <c:v>18:04:43</c:v>
                </c:pt>
                <c:pt idx="10913">
                  <c:v>18:04:44</c:v>
                </c:pt>
                <c:pt idx="10914">
                  <c:v>18:04:45</c:v>
                </c:pt>
                <c:pt idx="10915">
                  <c:v>18:04:46</c:v>
                </c:pt>
                <c:pt idx="10916">
                  <c:v>18:04:47</c:v>
                </c:pt>
                <c:pt idx="10917">
                  <c:v>18:04:48</c:v>
                </c:pt>
                <c:pt idx="10918">
                  <c:v>18:04:49</c:v>
                </c:pt>
                <c:pt idx="10919">
                  <c:v>18:04:50</c:v>
                </c:pt>
                <c:pt idx="10920">
                  <c:v>18:04:51</c:v>
                </c:pt>
                <c:pt idx="10921">
                  <c:v>18:04:52</c:v>
                </c:pt>
                <c:pt idx="10922">
                  <c:v>18:04:53</c:v>
                </c:pt>
                <c:pt idx="10923">
                  <c:v>18:04:54</c:v>
                </c:pt>
                <c:pt idx="10924">
                  <c:v>18:04:55</c:v>
                </c:pt>
                <c:pt idx="10925">
                  <c:v>18:04:56</c:v>
                </c:pt>
                <c:pt idx="10926">
                  <c:v>18:04:57</c:v>
                </c:pt>
                <c:pt idx="10927">
                  <c:v>18:04:58</c:v>
                </c:pt>
                <c:pt idx="10928">
                  <c:v>18:04:59</c:v>
                </c:pt>
                <c:pt idx="10929">
                  <c:v>18:05:00</c:v>
                </c:pt>
                <c:pt idx="10930">
                  <c:v>18:05:01</c:v>
                </c:pt>
                <c:pt idx="10931">
                  <c:v>18:05:02</c:v>
                </c:pt>
                <c:pt idx="10932">
                  <c:v>18:05:03</c:v>
                </c:pt>
                <c:pt idx="10933">
                  <c:v>18:05:04</c:v>
                </c:pt>
                <c:pt idx="10934">
                  <c:v>18:05:05</c:v>
                </c:pt>
                <c:pt idx="10935">
                  <c:v>18:05:06</c:v>
                </c:pt>
                <c:pt idx="10936">
                  <c:v>18:05:07</c:v>
                </c:pt>
                <c:pt idx="10937">
                  <c:v>18:05:08</c:v>
                </c:pt>
                <c:pt idx="10938">
                  <c:v>18:05:09</c:v>
                </c:pt>
                <c:pt idx="10939">
                  <c:v>18:05:10</c:v>
                </c:pt>
                <c:pt idx="10940">
                  <c:v>18:05:11</c:v>
                </c:pt>
                <c:pt idx="10941">
                  <c:v>18:05:12</c:v>
                </c:pt>
                <c:pt idx="10942">
                  <c:v>18:05:13</c:v>
                </c:pt>
                <c:pt idx="10943">
                  <c:v>18:05:14</c:v>
                </c:pt>
                <c:pt idx="10944">
                  <c:v>18:05:15</c:v>
                </c:pt>
                <c:pt idx="10945">
                  <c:v>18:05:16</c:v>
                </c:pt>
                <c:pt idx="10946">
                  <c:v>18:05:17</c:v>
                </c:pt>
                <c:pt idx="10947">
                  <c:v>18:05:18</c:v>
                </c:pt>
                <c:pt idx="10948">
                  <c:v>18:05:19</c:v>
                </c:pt>
                <c:pt idx="10949">
                  <c:v>18:05:20</c:v>
                </c:pt>
                <c:pt idx="10950">
                  <c:v>18:05:21</c:v>
                </c:pt>
                <c:pt idx="10951">
                  <c:v>18:05:22</c:v>
                </c:pt>
                <c:pt idx="10952">
                  <c:v>18:05:23</c:v>
                </c:pt>
                <c:pt idx="10953">
                  <c:v>18:05:24</c:v>
                </c:pt>
                <c:pt idx="10954">
                  <c:v>18:05:25</c:v>
                </c:pt>
                <c:pt idx="10955">
                  <c:v>18:05:26</c:v>
                </c:pt>
                <c:pt idx="10956">
                  <c:v>18:05:27</c:v>
                </c:pt>
                <c:pt idx="10957">
                  <c:v>18:05:28</c:v>
                </c:pt>
                <c:pt idx="10958">
                  <c:v>18:05:29</c:v>
                </c:pt>
                <c:pt idx="10959">
                  <c:v>18:05:30</c:v>
                </c:pt>
                <c:pt idx="10960">
                  <c:v>18:05:31</c:v>
                </c:pt>
                <c:pt idx="10961">
                  <c:v>18:05:32</c:v>
                </c:pt>
                <c:pt idx="10962">
                  <c:v>18:05:33</c:v>
                </c:pt>
                <c:pt idx="10963">
                  <c:v>18:05:34</c:v>
                </c:pt>
                <c:pt idx="10964">
                  <c:v>18:05:35</c:v>
                </c:pt>
                <c:pt idx="10965">
                  <c:v>18:05:36</c:v>
                </c:pt>
                <c:pt idx="10966">
                  <c:v>18:05:37</c:v>
                </c:pt>
                <c:pt idx="10967">
                  <c:v>18:05:38</c:v>
                </c:pt>
                <c:pt idx="10968">
                  <c:v>18:05:39</c:v>
                </c:pt>
                <c:pt idx="10969">
                  <c:v>18:05:40</c:v>
                </c:pt>
                <c:pt idx="10970">
                  <c:v>18:05:41</c:v>
                </c:pt>
                <c:pt idx="10971">
                  <c:v>18:05:42</c:v>
                </c:pt>
                <c:pt idx="10972">
                  <c:v>18:05:43</c:v>
                </c:pt>
                <c:pt idx="10973">
                  <c:v>18:05:44</c:v>
                </c:pt>
                <c:pt idx="10974">
                  <c:v>18:05:45</c:v>
                </c:pt>
                <c:pt idx="10975">
                  <c:v>18:05:46</c:v>
                </c:pt>
                <c:pt idx="10976">
                  <c:v>18:05:47</c:v>
                </c:pt>
                <c:pt idx="10977">
                  <c:v>18:05:48</c:v>
                </c:pt>
                <c:pt idx="10978">
                  <c:v>18:05:49</c:v>
                </c:pt>
                <c:pt idx="10979">
                  <c:v>18:05:50</c:v>
                </c:pt>
                <c:pt idx="10980">
                  <c:v>18:05:51</c:v>
                </c:pt>
                <c:pt idx="10981">
                  <c:v>18:05:52</c:v>
                </c:pt>
                <c:pt idx="10982">
                  <c:v>18:05:53</c:v>
                </c:pt>
                <c:pt idx="10983">
                  <c:v>18:05:54</c:v>
                </c:pt>
                <c:pt idx="10984">
                  <c:v>18:05:55</c:v>
                </c:pt>
                <c:pt idx="10985">
                  <c:v>18:05:56</c:v>
                </c:pt>
                <c:pt idx="10986">
                  <c:v>18:05:57</c:v>
                </c:pt>
                <c:pt idx="10987">
                  <c:v>18:05:58</c:v>
                </c:pt>
                <c:pt idx="10988">
                  <c:v>18:05:59</c:v>
                </c:pt>
                <c:pt idx="10989">
                  <c:v>18:06:00</c:v>
                </c:pt>
                <c:pt idx="10990">
                  <c:v>18:06:01</c:v>
                </c:pt>
                <c:pt idx="10991">
                  <c:v>18:06:02</c:v>
                </c:pt>
                <c:pt idx="10992">
                  <c:v>18:06:03</c:v>
                </c:pt>
                <c:pt idx="10993">
                  <c:v>18:06:04</c:v>
                </c:pt>
                <c:pt idx="10994">
                  <c:v>18:06:05</c:v>
                </c:pt>
                <c:pt idx="10995">
                  <c:v>18:06:06</c:v>
                </c:pt>
                <c:pt idx="10996">
                  <c:v>18:06:07</c:v>
                </c:pt>
                <c:pt idx="10997">
                  <c:v>18:06:08</c:v>
                </c:pt>
                <c:pt idx="10998">
                  <c:v>18:06:09</c:v>
                </c:pt>
                <c:pt idx="10999">
                  <c:v>18:06:10</c:v>
                </c:pt>
                <c:pt idx="11000">
                  <c:v>18:06:11</c:v>
                </c:pt>
                <c:pt idx="11001">
                  <c:v>18:06:12</c:v>
                </c:pt>
                <c:pt idx="11002">
                  <c:v>18:06:13</c:v>
                </c:pt>
                <c:pt idx="11003">
                  <c:v>18:06:14</c:v>
                </c:pt>
                <c:pt idx="11004">
                  <c:v>18:06:15</c:v>
                </c:pt>
                <c:pt idx="11005">
                  <c:v>18:06:16</c:v>
                </c:pt>
                <c:pt idx="11006">
                  <c:v>18:06:17</c:v>
                </c:pt>
                <c:pt idx="11007">
                  <c:v>18:06:18</c:v>
                </c:pt>
                <c:pt idx="11008">
                  <c:v>18:06:19</c:v>
                </c:pt>
                <c:pt idx="11009">
                  <c:v>18:06:20</c:v>
                </c:pt>
                <c:pt idx="11010">
                  <c:v>18:06:21</c:v>
                </c:pt>
                <c:pt idx="11011">
                  <c:v>18:06:22</c:v>
                </c:pt>
                <c:pt idx="11012">
                  <c:v>18:06:23</c:v>
                </c:pt>
                <c:pt idx="11013">
                  <c:v>18:06:24</c:v>
                </c:pt>
                <c:pt idx="11014">
                  <c:v>18:06:25</c:v>
                </c:pt>
                <c:pt idx="11015">
                  <c:v>18:06:26</c:v>
                </c:pt>
                <c:pt idx="11016">
                  <c:v>18:06:27</c:v>
                </c:pt>
                <c:pt idx="11017">
                  <c:v>18:06:28</c:v>
                </c:pt>
                <c:pt idx="11018">
                  <c:v>18:06:29</c:v>
                </c:pt>
                <c:pt idx="11019">
                  <c:v>18:06:30</c:v>
                </c:pt>
                <c:pt idx="11020">
                  <c:v>18:06:31</c:v>
                </c:pt>
                <c:pt idx="11021">
                  <c:v>18:06:32</c:v>
                </c:pt>
                <c:pt idx="11022">
                  <c:v>18:06:33</c:v>
                </c:pt>
                <c:pt idx="11023">
                  <c:v>18:06:34</c:v>
                </c:pt>
                <c:pt idx="11024">
                  <c:v>18:06:35</c:v>
                </c:pt>
                <c:pt idx="11025">
                  <c:v>18:06:36</c:v>
                </c:pt>
                <c:pt idx="11026">
                  <c:v>18:06:37</c:v>
                </c:pt>
                <c:pt idx="11027">
                  <c:v>18:06:38</c:v>
                </c:pt>
                <c:pt idx="11028">
                  <c:v>18:06:39</c:v>
                </c:pt>
                <c:pt idx="11029">
                  <c:v>18:06:40</c:v>
                </c:pt>
                <c:pt idx="11030">
                  <c:v>18:06:41</c:v>
                </c:pt>
                <c:pt idx="11031">
                  <c:v>18:06:42</c:v>
                </c:pt>
                <c:pt idx="11032">
                  <c:v>18:06:43</c:v>
                </c:pt>
                <c:pt idx="11033">
                  <c:v>18:06:44</c:v>
                </c:pt>
                <c:pt idx="11034">
                  <c:v>18:06:45</c:v>
                </c:pt>
                <c:pt idx="11035">
                  <c:v>18:06:46</c:v>
                </c:pt>
                <c:pt idx="11036">
                  <c:v>18:06:47</c:v>
                </c:pt>
                <c:pt idx="11037">
                  <c:v>18:06:48</c:v>
                </c:pt>
                <c:pt idx="11038">
                  <c:v>18:06:49</c:v>
                </c:pt>
                <c:pt idx="11039">
                  <c:v>18:06:50</c:v>
                </c:pt>
                <c:pt idx="11040">
                  <c:v>18:06:51</c:v>
                </c:pt>
                <c:pt idx="11041">
                  <c:v>18:06:52</c:v>
                </c:pt>
                <c:pt idx="11042">
                  <c:v>18:06:53</c:v>
                </c:pt>
                <c:pt idx="11043">
                  <c:v>18:06:54</c:v>
                </c:pt>
                <c:pt idx="11044">
                  <c:v>18:06:55</c:v>
                </c:pt>
                <c:pt idx="11045">
                  <c:v>18:06:56</c:v>
                </c:pt>
                <c:pt idx="11046">
                  <c:v>18:06:57</c:v>
                </c:pt>
                <c:pt idx="11047">
                  <c:v>18:06:58</c:v>
                </c:pt>
                <c:pt idx="11048">
                  <c:v>18:06:59</c:v>
                </c:pt>
                <c:pt idx="11049">
                  <c:v>18:07:00</c:v>
                </c:pt>
                <c:pt idx="11050">
                  <c:v>18:07:01</c:v>
                </c:pt>
                <c:pt idx="11051">
                  <c:v>18:07:02</c:v>
                </c:pt>
                <c:pt idx="11052">
                  <c:v>18:07:03</c:v>
                </c:pt>
                <c:pt idx="11053">
                  <c:v>18:07:04</c:v>
                </c:pt>
                <c:pt idx="11054">
                  <c:v>18:07:05</c:v>
                </c:pt>
                <c:pt idx="11055">
                  <c:v>18:07:06</c:v>
                </c:pt>
                <c:pt idx="11056">
                  <c:v>18:07:07</c:v>
                </c:pt>
                <c:pt idx="11057">
                  <c:v>18:07:08</c:v>
                </c:pt>
                <c:pt idx="11058">
                  <c:v>18:07:09</c:v>
                </c:pt>
                <c:pt idx="11059">
                  <c:v>18:07:10</c:v>
                </c:pt>
                <c:pt idx="11060">
                  <c:v>18:07:11</c:v>
                </c:pt>
                <c:pt idx="11061">
                  <c:v>18:07:12</c:v>
                </c:pt>
                <c:pt idx="11062">
                  <c:v>18:07:13</c:v>
                </c:pt>
                <c:pt idx="11063">
                  <c:v>18:07:14</c:v>
                </c:pt>
                <c:pt idx="11064">
                  <c:v>18:07:15</c:v>
                </c:pt>
                <c:pt idx="11065">
                  <c:v>18:07:16</c:v>
                </c:pt>
                <c:pt idx="11066">
                  <c:v>18:07:17</c:v>
                </c:pt>
                <c:pt idx="11067">
                  <c:v>18:07:18</c:v>
                </c:pt>
                <c:pt idx="11068">
                  <c:v>18:07:19</c:v>
                </c:pt>
                <c:pt idx="11069">
                  <c:v>18:07:20</c:v>
                </c:pt>
                <c:pt idx="11070">
                  <c:v>18:07:21</c:v>
                </c:pt>
                <c:pt idx="11071">
                  <c:v>18:07:22</c:v>
                </c:pt>
                <c:pt idx="11072">
                  <c:v>18:07:23</c:v>
                </c:pt>
                <c:pt idx="11073">
                  <c:v>18:07:24</c:v>
                </c:pt>
                <c:pt idx="11074">
                  <c:v>18:07:25</c:v>
                </c:pt>
                <c:pt idx="11075">
                  <c:v>18:07:26</c:v>
                </c:pt>
                <c:pt idx="11076">
                  <c:v>18:07:27</c:v>
                </c:pt>
                <c:pt idx="11077">
                  <c:v>18:07:28</c:v>
                </c:pt>
                <c:pt idx="11078">
                  <c:v>18:07:29</c:v>
                </c:pt>
                <c:pt idx="11079">
                  <c:v>18:07:30</c:v>
                </c:pt>
                <c:pt idx="11080">
                  <c:v>18:07:31</c:v>
                </c:pt>
                <c:pt idx="11081">
                  <c:v>18:07:32</c:v>
                </c:pt>
                <c:pt idx="11082">
                  <c:v>18:07:33</c:v>
                </c:pt>
                <c:pt idx="11083">
                  <c:v>18:07:34</c:v>
                </c:pt>
                <c:pt idx="11084">
                  <c:v>18:07:35</c:v>
                </c:pt>
                <c:pt idx="11085">
                  <c:v>18:07:36</c:v>
                </c:pt>
                <c:pt idx="11086">
                  <c:v>18:07:37</c:v>
                </c:pt>
                <c:pt idx="11087">
                  <c:v>18:07:38</c:v>
                </c:pt>
                <c:pt idx="11088">
                  <c:v>18:07:39</c:v>
                </c:pt>
                <c:pt idx="11089">
                  <c:v>18:07:40</c:v>
                </c:pt>
                <c:pt idx="11090">
                  <c:v>18:07:41</c:v>
                </c:pt>
                <c:pt idx="11091">
                  <c:v>18:07:42</c:v>
                </c:pt>
                <c:pt idx="11092">
                  <c:v>18:07:43</c:v>
                </c:pt>
                <c:pt idx="11093">
                  <c:v>18:07:44</c:v>
                </c:pt>
                <c:pt idx="11094">
                  <c:v>18:07:45</c:v>
                </c:pt>
                <c:pt idx="11095">
                  <c:v>18:07:46</c:v>
                </c:pt>
                <c:pt idx="11096">
                  <c:v>18:07:47</c:v>
                </c:pt>
                <c:pt idx="11097">
                  <c:v>18:07:48</c:v>
                </c:pt>
                <c:pt idx="11098">
                  <c:v>18:07:49</c:v>
                </c:pt>
                <c:pt idx="11099">
                  <c:v>18:07:50</c:v>
                </c:pt>
                <c:pt idx="11100">
                  <c:v>18:07:51</c:v>
                </c:pt>
                <c:pt idx="11101">
                  <c:v>18:07:52</c:v>
                </c:pt>
                <c:pt idx="11102">
                  <c:v>18:07:53</c:v>
                </c:pt>
                <c:pt idx="11103">
                  <c:v>18:07:54</c:v>
                </c:pt>
                <c:pt idx="11104">
                  <c:v>18:07:55</c:v>
                </c:pt>
                <c:pt idx="11105">
                  <c:v>18:07:56</c:v>
                </c:pt>
                <c:pt idx="11106">
                  <c:v>18:07:57</c:v>
                </c:pt>
                <c:pt idx="11107">
                  <c:v>18:07:58</c:v>
                </c:pt>
                <c:pt idx="11108">
                  <c:v>18:07:59</c:v>
                </c:pt>
                <c:pt idx="11109">
                  <c:v>18:08:00</c:v>
                </c:pt>
                <c:pt idx="11110">
                  <c:v>18:08:01</c:v>
                </c:pt>
                <c:pt idx="11111">
                  <c:v>18:08:02</c:v>
                </c:pt>
                <c:pt idx="11112">
                  <c:v>18:08:03</c:v>
                </c:pt>
                <c:pt idx="11113">
                  <c:v>18:08:04</c:v>
                </c:pt>
                <c:pt idx="11114">
                  <c:v>18:08:05</c:v>
                </c:pt>
                <c:pt idx="11115">
                  <c:v>18:08:06</c:v>
                </c:pt>
                <c:pt idx="11116">
                  <c:v>18:08:07</c:v>
                </c:pt>
                <c:pt idx="11117">
                  <c:v>18:08:08</c:v>
                </c:pt>
                <c:pt idx="11118">
                  <c:v>18:08:09</c:v>
                </c:pt>
                <c:pt idx="11119">
                  <c:v>18:08:10</c:v>
                </c:pt>
                <c:pt idx="11120">
                  <c:v>18:08:11</c:v>
                </c:pt>
                <c:pt idx="11121">
                  <c:v>18:08:12</c:v>
                </c:pt>
                <c:pt idx="11122">
                  <c:v>18:08:13</c:v>
                </c:pt>
                <c:pt idx="11123">
                  <c:v>18:08:14</c:v>
                </c:pt>
                <c:pt idx="11124">
                  <c:v>18:08:15</c:v>
                </c:pt>
                <c:pt idx="11125">
                  <c:v>18:08:16</c:v>
                </c:pt>
                <c:pt idx="11126">
                  <c:v>18:08:17</c:v>
                </c:pt>
                <c:pt idx="11127">
                  <c:v>18:08:18</c:v>
                </c:pt>
                <c:pt idx="11128">
                  <c:v>18:08:19</c:v>
                </c:pt>
                <c:pt idx="11129">
                  <c:v>18:08:20</c:v>
                </c:pt>
                <c:pt idx="11130">
                  <c:v>18:08:21</c:v>
                </c:pt>
                <c:pt idx="11131">
                  <c:v>18:08:22</c:v>
                </c:pt>
                <c:pt idx="11132">
                  <c:v>18:08:23</c:v>
                </c:pt>
                <c:pt idx="11133">
                  <c:v>18:08:24</c:v>
                </c:pt>
                <c:pt idx="11134">
                  <c:v>18:08:25</c:v>
                </c:pt>
                <c:pt idx="11135">
                  <c:v>18:08:26</c:v>
                </c:pt>
                <c:pt idx="11136">
                  <c:v>18:08:27</c:v>
                </c:pt>
                <c:pt idx="11137">
                  <c:v>18:08:28</c:v>
                </c:pt>
                <c:pt idx="11138">
                  <c:v>18:08:29</c:v>
                </c:pt>
                <c:pt idx="11139">
                  <c:v>18:08:30</c:v>
                </c:pt>
                <c:pt idx="11140">
                  <c:v>18:08:31</c:v>
                </c:pt>
                <c:pt idx="11141">
                  <c:v>18:08:32</c:v>
                </c:pt>
                <c:pt idx="11142">
                  <c:v>18:08:33</c:v>
                </c:pt>
                <c:pt idx="11143">
                  <c:v>18:08:34</c:v>
                </c:pt>
                <c:pt idx="11144">
                  <c:v>18:08:35</c:v>
                </c:pt>
                <c:pt idx="11145">
                  <c:v>18:08:36</c:v>
                </c:pt>
                <c:pt idx="11146">
                  <c:v>18:08:37</c:v>
                </c:pt>
                <c:pt idx="11147">
                  <c:v>18:08:38</c:v>
                </c:pt>
                <c:pt idx="11148">
                  <c:v>18:08:39</c:v>
                </c:pt>
                <c:pt idx="11149">
                  <c:v>18:08:40</c:v>
                </c:pt>
                <c:pt idx="11150">
                  <c:v>18:08:41</c:v>
                </c:pt>
                <c:pt idx="11151">
                  <c:v>18:08:42</c:v>
                </c:pt>
                <c:pt idx="11152">
                  <c:v>18:08:43</c:v>
                </c:pt>
                <c:pt idx="11153">
                  <c:v>18:08:44</c:v>
                </c:pt>
                <c:pt idx="11154">
                  <c:v>18:08:45</c:v>
                </c:pt>
                <c:pt idx="11155">
                  <c:v>18:08:46</c:v>
                </c:pt>
                <c:pt idx="11156">
                  <c:v>18:08:47</c:v>
                </c:pt>
                <c:pt idx="11157">
                  <c:v>18:08:48</c:v>
                </c:pt>
                <c:pt idx="11158">
                  <c:v>18:08:49</c:v>
                </c:pt>
                <c:pt idx="11159">
                  <c:v>18:08:50</c:v>
                </c:pt>
                <c:pt idx="11160">
                  <c:v>18:08:51</c:v>
                </c:pt>
                <c:pt idx="11161">
                  <c:v>18:08:52</c:v>
                </c:pt>
                <c:pt idx="11162">
                  <c:v>18:08:53</c:v>
                </c:pt>
                <c:pt idx="11163">
                  <c:v>18:08:54</c:v>
                </c:pt>
                <c:pt idx="11164">
                  <c:v>18:08:55</c:v>
                </c:pt>
                <c:pt idx="11165">
                  <c:v>18:08:56</c:v>
                </c:pt>
                <c:pt idx="11166">
                  <c:v>18:08:57</c:v>
                </c:pt>
                <c:pt idx="11167">
                  <c:v>18:08:58</c:v>
                </c:pt>
                <c:pt idx="11168">
                  <c:v>18:08:59</c:v>
                </c:pt>
                <c:pt idx="11169">
                  <c:v>18:09:00</c:v>
                </c:pt>
                <c:pt idx="11170">
                  <c:v>18:09:01</c:v>
                </c:pt>
                <c:pt idx="11171">
                  <c:v>18:09:02</c:v>
                </c:pt>
                <c:pt idx="11172">
                  <c:v>18:09:03</c:v>
                </c:pt>
                <c:pt idx="11173">
                  <c:v>18:09:04</c:v>
                </c:pt>
                <c:pt idx="11174">
                  <c:v>18:09:05</c:v>
                </c:pt>
                <c:pt idx="11175">
                  <c:v>18:09:06</c:v>
                </c:pt>
                <c:pt idx="11176">
                  <c:v>18:09:07</c:v>
                </c:pt>
                <c:pt idx="11177">
                  <c:v>18:09:08</c:v>
                </c:pt>
                <c:pt idx="11178">
                  <c:v>18:09:09</c:v>
                </c:pt>
                <c:pt idx="11179">
                  <c:v>18:09:10</c:v>
                </c:pt>
                <c:pt idx="11180">
                  <c:v>18:09:11</c:v>
                </c:pt>
                <c:pt idx="11181">
                  <c:v>18:09:12</c:v>
                </c:pt>
                <c:pt idx="11182">
                  <c:v>18:09:13</c:v>
                </c:pt>
                <c:pt idx="11183">
                  <c:v>18:09:14</c:v>
                </c:pt>
                <c:pt idx="11184">
                  <c:v>18:09:15</c:v>
                </c:pt>
                <c:pt idx="11185">
                  <c:v>18:09:16</c:v>
                </c:pt>
                <c:pt idx="11186">
                  <c:v>18:09:17</c:v>
                </c:pt>
                <c:pt idx="11187">
                  <c:v>18:09:18</c:v>
                </c:pt>
                <c:pt idx="11188">
                  <c:v>18:09:19</c:v>
                </c:pt>
                <c:pt idx="11189">
                  <c:v>18:09:20</c:v>
                </c:pt>
                <c:pt idx="11190">
                  <c:v>18:09:21</c:v>
                </c:pt>
                <c:pt idx="11191">
                  <c:v>18:09:22</c:v>
                </c:pt>
                <c:pt idx="11192">
                  <c:v>18:09:23</c:v>
                </c:pt>
                <c:pt idx="11193">
                  <c:v>18:09:24</c:v>
                </c:pt>
                <c:pt idx="11194">
                  <c:v>18:09:25</c:v>
                </c:pt>
                <c:pt idx="11195">
                  <c:v>18:09:26</c:v>
                </c:pt>
                <c:pt idx="11196">
                  <c:v>18:09:27</c:v>
                </c:pt>
                <c:pt idx="11197">
                  <c:v>18:09:28</c:v>
                </c:pt>
                <c:pt idx="11198">
                  <c:v>18:09:29</c:v>
                </c:pt>
                <c:pt idx="11199">
                  <c:v>18:09:30</c:v>
                </c:pt>
                <c:pt idx="11200">
                  <c:v>18:09:31</c:v>
                </c:pt>
                <c:pt idx="11201">
                  <c:v>18:09:32</c:v>
                </c:pt>
                <c:pt idx="11202">
                  <c:v>18:09:33</c:v>
                </c:pt>
                <c:pt idx="11203">
                  <c:v>18:09:34</c:v>
                </c:pt>
                <c:pt idx="11204">
                  <c:v>18:09:35</c:v>
                </c:pt>
                <c:pt idx="11205">
                  <c:v>18:09:36</c:v>
                </c:pt>
                <c:pt idx="11206">
                  <c:v>18:09:37</c:v>
                </c:pt>
                <c:pt idx="11207">
                  <c:v>18:09:38</c:v>
                </c:pt>
                <c:pt idx="11208">
                  <c:v>18:09:39</c:v>
                </c:pt>
                <c:pt idx="11209">
                  <c:v>18:09:40</c:v>
                </c:pt>
                <c:pt idx="11210">
                  <c:v>18:09:41</c:v>
                </c:pt>
                <c:pt idx="11211">
                  <c:v>18:09:42</c:v>
                </c:pt>
                <c:pt idx="11212">
                  <c:v>18:09:43</c:v>
                </c:pt>
                <c:pt idx="11213">
                  <c:v>18:09:44</c:v>
                </c:pt>
                <c:pt idx="11214">
                  <c:v>18:09:45</c:v>
                </c:pt>
                <c:pt idx="11215">
                  <c:v>18:09:46</c:v>
                </c:pt>
                <c:pt idx="11216">
                  <c:v>18:09:47</c:v>
                </c:pt>
                <c:pt idx="11217">
                  <c:v>18:09:48</c:v>
                </c:pt>
                <c:pt idx="11218">
                  <c:v>18:09:49</c:v>
                </c:pt>
                <c:pt idx="11219">
                  <c:v>18:09:50</c:v>
                </c:pt>
                <c:pt idx="11220">
                  <c:v>18:09:51</c:v>
                </c:pt>
                <c:pt idx="11221">
                  <c:v>18:09:52</c:v>
                </c:pt>
                <c:pt idx="11222">
                  <c:v>18:09:53</c:v>
                </c:pt>
                <c:pt idx="11223">
                  <c:v>18:09:54</c:v>
                </c:pt>
                <c:pt idx="11224">
                  <c:v>18:09:55</c:v>
                </c:pt>
                <c:pt idx="11225">
                  <c:v>18:09:56</c:v>
                </c:pt>
                <c:pt idx="11226">
                  <c:v>18:09:57</c:v>
                </c:pt>
                <c:pt idx="11227">
                  <c:v>18:09:58</c:v>
                </c:pt>
                <c:pt idx="11228">
                  <c:v>18:09:59</c:v>
                </c:pt>
                <c:pt idx="11229">
                  <c:v>18:10:00</c:v>
                </c:pt>
                <c:pt idx="11230">
                  <c:v>18:10:01</c:v>
                </c:pt>
                <c:pt idx="11231">
                  <c:v>18:10:02</c:v>
                </c:pt>
                <c:pt idx="11232">
                  <c:v>18:10:03</c:v>
                </c:pt>
                <c:pt idx="11233">
                  <c:v>18:10:04</c:v>
                </c:pt>
                <c:pt idx="11234">
                  <c:v>18:10:05</c:v>
                </c:pt>
                <c:pt idx="11235">
                  <c:v>18:10:06</c:v>
                </c:pt>
                <c:pt idx="11236">
                  <c:v>18:10:07</c:v>
                </c:pt>
                <c:pt idx="11237">
                  <c:v>18:10:08</c:v>
                </c:pt>
                <c:pt idx="11238">
                  <c:v>18:10:09</c:v>
                </c:pt>
                <c:pt idx="11239">
                  <c:v>18:10:10</c:v>
                </c:pt>
                <c:pt idx="11240">
                  <c:v>18:10:11</c:v>
                </c:pt>
                <c:pt idx="11241">
                  <c:v>18:10:12</c:v>
                </c:pt>
                <c:pt idx="11242">
                  <c:v>18:10:13</c:v>
                </c:pt>
                <c:pt idx="11243">
                  <c:v>18:10:14</c:v>
                </c:pt>
                <c:pt idx="11244">
                  <c:v>18:10:15</c:v>
                </c:pt>
                <c:pt idx="11245">
                  <c:v>18:10:16</c:v>
                </c:pt>
                <c:pt idx="11246">
                  <c:v>18:10:17</c:v>
                </c:pt>
                <c:pt idx="11247">
                  <c:v>18:10:18</c:v>
                </c:pt>
                <c:pt idx="11248">
                  <c:v>18:10:19</c:v>
                </c:pt>
                <c:pt idx="11249">
                  <c:v>18:10:20</c:v>
                </c:pt>
                <c:pt idx="11250">
                  <c:v>18:10:21</c:v>
                </c:pt>
                <c:pt idx="11251">
                  <c:v>18:10:22</c:v>
                </c:pt>
                <c:pt idx="11252">
                  <c:v>18:10:23</c:v>
                </c:pt>
                <c:pt idx="11253">
                  <c:v>18:10:24</c:v>
                </c:pt>
                <c:pt idx="11254">
                  <c:v>18:10:25</c:v>
                </c:pt>
                <c:pt idx="11255">
                  <c:v>18:10:26</c:v>
                </c:pt>
                <c:pt idx="11256">
                  <c:v>18:10:27</c:v>
                </c:pt>
                <c:pt idx="11257">
                  <c:v>18:10:28</c:v>
                </c:pt>
                <c:pt idx="11258">
                  <c:v>18:10:29</c:v>
                </c:pt>
                <c:pt idx="11259">
                  <c:v>18:10:30</c:v>
                </c:pt>
                <c:pt idx="11260">
                  <c:v>18:10:31</c:v>
                </c:pt>
                <c:pt idx="11261">
                  <c:v>18:10:32</c:v>
                </c:pt>
                <c:pt idx="11262">
                  <c:v>18:10:33</c:v>
                </c:pt>
                <c:pt idx="11263">
                  <c:v>18:10:34</c:v>
                </c:pt>
                <c:pt idx="11264">
                  <c:v>18:10:35</c:v>
                </c:pt>
                <c:pt idx="11265">
                  <c:v>18:10:36</c:v>
                </c:pt>
                <c:pt idx="11266">
                  <c:v>18:10:37</c:v>
                </c:pt>
                <c:pt idx="11267">
                  <c:v>18:10:38</c:v>
                </c:pt>
                <c:pt idx="11268">
                  <c:v>18:10:39</c:v>
                </c:pt>
                <c:pt idx="11269">
                  <c:v>18:10:40</c:v>
                </c:pt>
                <c:pt idx="11270">
                  <c:v>18:10:41</c:v>
                </c:pt>
                <c:pt idx="11271">
                  <c:v>18:10:42</c:v>
                </c:pt>
                <c:pt idx="11272">
                  <c:v>18:10:43</c:v>
                </c:pt>
                <c:pt idx="11273">
                  <c:v>18:10:44</c:v>
                </c:pt>
                <c:pt idx="11274">
                  <c:v>18:10:45</c:v>
                </c:pt>
                <c:pt idx="11275">
                  <c:v>18:10:46</c:v>
                </c:pt>
                <c:pt idx="11276">
                  <c:v>18:10:47</c:v>
                </c:pt>
                <c:pt idx="11277">
                  <c:v>18:10:48</c:v>
                </c:pt>
                <c:pt idx="11278">
                  <c:v>18:10:49</c:v>
                </c:pt>
                <c:pt idx="11279">
                  <c:v>18:10:50</c:v>
                </c:pt>
                <c:pt idx="11280">
                  <c:v>18:10:51</c:v>
                </c:pt>
                <c:pt idx="11281">
                  <c:v>18:10:52</c:v>
                </c:pt>
                <c:pt idx="11282">
                  <c:v>18:10:53</c:v>
                </c:pt>
                <c:pt idx="11283">
                  <c:v>18:10:54</c:v>
                </c:pt>
                <c:pt idx="11284">
                  <c:v>18:10:55</c:v>
                </c:pt>
                <c:pt idx="11285">
                  <c:v>18:10:56</c:v>
                </c:pt>
                <c:pt idx="11286">
                  <c:v>18:10:57</c:v>
                </c:pt>
                <c:pt idx="11287">
                  <c:v>18:10:58</c:v>
                </c:pt>
                <c:pt idx="11288">
                  <c:v>18:10:59</c:v>
                </c:pt>
                <c:pt idx="11289">
                  <c:v>18:11:00</c:v>
                </c:pt>
                <c:pt idx="11290">
                  <c:v>18:11:01</c:v>
                </c:pt>
                <c:pt idx="11291">
                  <c:v>18:11:02</c:v>
                </c:pt>
                <c:pt idx="11292">
                  <c:v>18:11:03</c:v>
                </c:pt>
                <c:pt idx="11293">
                  <c:v>18:11:04</c:v>
                </c:pt>
                <c:pt idx="11294">
                  <c:v>18:11:05</c:v>
                </c:pt>
                <c:pt idx="11295">
                  <c:v>18:11:06</c:v>
                </c:pt>
                <c:pt idx="11296">
                  <c:v>18:11:07</c:v>
                </c:pt>
                <c:pt idx="11297">
                  <c:v>18:11:08</c:v>
                </c:pt>
                <c:pt idx="11298">
                  <c:v>18:11:09</c:v>
                </c:pt>
                <c:pt idx="11299">
                  <c:v>18:11:10</c:v>
                </c:pt>
                <c:pt idx="11300">
                  <c:v>18:11:11</c:v>
                </c:pt>
                <c:pt idx="11301">
                  <c:v>18:11:12</c:v>
                </c:pt>
                <c:pt idx="11302">
                  <c:v>18:11:13</c:v>
                </c:pt>
                <c:pt idx="11303">
                  <c:v>18:11:14</c:v>
                </c:pt>
                <c:pt idx="11304">
                  <c:v>18:11:15</c:v>
                </c:pt>
                <c:pt idx="11305">
                  <c:v>18:11:16</c:v>
                </c:pt>
                <c:pt idx="11306">
                  <c:v>18:11:17</c:v>
                </c:pt>
                <c:pt idx="11307">
                  <c:v>18:11:18</c:v>
                </c:pt>
                <c:pt idx="11308">
                  <c:v>18:11:19</c:v>
                </c:pt>
                <c:pt idx="11309">
                  <c:v>18:11:20</c:v>
                </c:pt>
                <c:pt idx="11310">
                  <c:v>18:11:21</c:v>
                </c:pt>
                <c:pt idx="11311">
                  <c:v>18:11:22</c:v>
                </c:pt>
                <c:pt idx="11312">
                  <c:v>18:11:23</c:v>
                </c:pt>
                <c:pt idx="11313">
                  <c:v>18:11:24</c:v>
                </c:pt>
                <c:pt idx="11314">
                  <c:v>18:11:25</c:v>
                </c:pt>
                <c:pt idx="11315">
                  <c:v>18:11:26</c:v>
                </c:pt>
                <c:pt idx="11316">
                  <c:v>18:11:27</c:v>
                </c:pt>
                <c:pt idx="11317">
                  <c:v>18:11:28</c:v>
                </c:pt>
                <c:pt idx="11318">
                  <c:v>18:11:29</c:v>
                </c:pt>
                <c:pt idx="11319">
                  <c:v>18:11:30</c:v>
                </c:pt>
                <c:pt idx="11320">
                  <c:v>18:11:31</c:v>
                </c:pt>
                <c:pt idx="11321">
                  <c:v>18:11:32</c:v>
                </c:pt>
                <c:pt idx="11322">
                  <c:v>18:11:33</c:v>
                </c:pt>
                <c:pt idx="11323">
                  <c:v>18:11:34</c:v>
                </c:pt>
                <c:pt idx="11324">
                  <c:v>18:11:35</c:v>
                </c:pt>
                <c:pt idx="11325">
                  <c:v>18:11:36</c:v>
                </c:pt>
                <c:pt idx="11326">
                  <c:v>18:11:37</c:v>
                </c:pt>
                <c:pt idx="11327">
                  <c:v>18:11:38</c:v>
                </c:pt>
                <c:pt idx="11328">
                  <c:v>18:11:39</c:v>
                </c:pt>
                <c:pt idx="11329">
                  <c:v>18:11:40</c:v>
                </c:pt>
                <c:pt idx="11330">
                  <c:v>18:11:41</c:v>
                </c:pt>
                <c:pt idx="11331">
                  <c:v>18:11:42</c:v>
                </c:pt>
                <c:pt idx="11332">
                  <c:v>18:11:43</c:v>
                </c:pt>
                <c:pt idx="11333">
                  <c:v>18:11:44</c:v>
                </c:pt>
                <c:pt idx="11334">
                  <c:v>18:11:45</c:v>
                </c:pt>
                <c:pt idx="11335">
                  <c:v>18:11:46</c:v>
                </c:pt>
                <c:pt idx="11336">
                  <c:v>18:11:47</c:v>
                </c:pt>
                <c:pt idx="11337">
                  <c:v>18:11:48</c:v>
                </c:pt>
                <c:pt idx="11338">
                  <c:v>18:11:49</c:v>
                </c:pt>
                <c:pt idx="11339">
                  <c:v>18:11:50</c:v>
                </c:pt>
                <c:pt idx="11340">
                  <c:v>18:11:51</c:v>
                </c:pt>
                <c:pt idx="11341">
                  <c:v>18:11:52</c:v>
                </c:pt>
                <c:pt idx="11342">
                  <c:v>18:11:53</c:v>
                </c:pt>
                <c:pt idx="11343">
                  <c:v>18:11:54</c:v>
                </c:pt>
                <c:pt idx="11344">
                  <c:v>18:11:55</c:v>
                </c:pt>
                <c:pt idx="11345">
                  <c:v>18:11:56</c:v>
                </c:pt>
                <c:pt idx="11346">
                  <c:v>18:11:57</c:v>
                </c:pt>
                <c:pt idx="11347">
                  <c:v>18:11:58</c:v>
                </c:pt>
                <c:pt idx="11348">
                  <c:v>18:11:59</c:v>
                </c:pt>
                <c:pt idx="11349">
                  <c:v>18:12:00</c:v>
                </c:pt>
                <c:pt idx="11350">
                  <c:v>18:12:01</c:v>
                </c:pt>
                <c:pt idx="11351">
                  <c:v>18:12:02</c:v>
                </c:pt>
                <c:pt idx="11352">
                  <c:v>18:12:03</c:v>
                </c:pt>
                <c:pt idx="11353">
                  <c:v>18:12:04</c:v>
                </c:pt>
                <c:pt idx="11354">
                  <c:v>18:12:05</c:v>
                </c:pt>
                <c:pt idx="11355">
                  <c:v>18:12:06</c:v>
                </c:pt>
                <c:pt idx="11356">
                  <c:v>18:12:07</c:v>
                </c:pt>
                <c:pt idx="11357">
                  <c:v>18:12:08</c:v>
                </c:pt>
                <c:pt idx="11358">
                  <c:v>18:12:09</c:v>
                </c:pt>
                <c:pt idx="11359">
                  <c:v>18:12:10</c:v>
                </c:pt>
                <c:pt idx="11360">
                  <c:v>18:12:11</c:v>
                </c:pt>
                <c:pt idx="11361">
                  <c:v>18:12:12</c:v>
                </c:pt>
                <c:pt idx="11362">
                  <c:v>18:12:13</c:v>
                </c:pt>
                <c:pt idx="11363">
                  <c:v>18:12:14</c:v>
                </c:pt>
                <c:pt idx="11364">
                  <c:v>18:12:15</c:v>
                </c:pt>
                <c:pt idx="11365">
                  <c:v>18:12:16</c:v>
                </c:pt>
                <c:pt idx="11366">
                  <c:v>18:12:17</c:v>
                </c:pt>
                <c:pt idx="11367">
                  <c:v>18:12:18</c:v>
                </c:pt>
                <c:pt idx="11368">
                  <c:v>18:12:19</c:v>
                </c:pt>
                <c:pt idx="11369">
                  <c:v>18:12:20</c:v>
                </c:pt>
                <c:pt idx="11370">
                  <c:v>18:12:21</c:v>
                </c:pt>
                <c:pt idx="11371">
                  <c:v>18:12:22</c:v>
                </c:pt>
                <c:pt idx="11372">
                  <c:v>18:12:23</c:v>
                </c:pt>
                <c:pt idx="11373">
                  <c:v>18:12:24</c:v>
                </c:pt>
                <c:pt idx="11374">
                  <c:v>18:12:25</c:v>
                </c:pt>
                <c:pt idx="11375">
                  <c:v>18:12:26</c:v>
                </c:pt>
                <c:pt idx="11376">
                  <c:v>18:12:27</c:v>
                </c:pt>
                <c:pt idx="11377">
                  <c:v>18:12:28</c:v>
                </c:pt>
                <c:pt idx="11378">
                  <c:v>18:12:29</c:v>
                </c:pt>
                <c:pt idx="11379">
                  <c:v>18:12:30</c:v>
                </c:pt>
                <c:pt idx="11380">
                  <c:v>18:12:31</c:v>
                </c:pt>
                <c:pt idx="11381">
                  <c:v>18:12:32</c:v>
                </c:pt>
                <c:pt idx="11382">
                  <c:v>18:12:33</c:v>
                </c:pt>
                <c:pt idx="11383">
                  <c:v>18:12:34</c:v>
                </c:pt>
                <c:pt idx="11384">
                  <c:v>18:12:35</c:v>
                </c:pt>
                <c:pt idx="11385">
                  <c:v>18:12:36</c:v>
                </c:pt>
                <c:pt idx="11386">
                  <c:v>18:12:37</c:v>
                </c:pt>
                <c:pt idx="11387">
                  <c:v>18:12:38</c:v>
                </c:pt>
                <c:pt idx="11388">
                  <c:v>18:12:39</c:v>
                </c:pt>
                <c:pt idx="11389">
                  <c:v>18:12:40</c:v>
                </c:pt>
                <c:pt idx="11390">
                  <c:v>18:12:41</c:v>
                </c:pt>
                <c:pt idx="11391">
                  <c:v>18:12:42</c:v>
                </c:pt>
                <c:pt idx="11392">
                  <c:v>18:12:43</c:v>
                </c:pt>
                <c:pt idx="11393">
                  <c:v>18:12:44</c:v>
                </c:pt>
                <c:pt idx="11394">
                  <c:v>18:12:45</c:v>
                </c:pt>
                <c:pt idx="11395">
                  <c:v>18:12:46</c:v>
                </c:pt>
                <c:pt idx="11396">
                  <c:v>18:12:47</c:v>
                </c:pt>
                <c:pt idx="11397">
                  <c:v>18:12:48</c:v>
                </c:pt>
                <c:pt idx="11398">
                  <c:v>18:12:49</c:v>
                </c:pt>
                <c:pt idx="11399">
                  <c:v>18:12:50</c:v>
                </c:pt>
                <c:pt idx="11400">
                  <c:v>18:12:51</c:v>
                </c:pt>
                <c:pt idx="11401">
                  <c:v>18:12:52</c:v>
                </c:pt>
                <c:pt idx="11402">
                  <c:v>18:12:53</c:v>
                </c:pt>
                <c:pt idx="11403">
                  <c:v>18:12:54</c:v>
                </c:pt>
                <c:pt idx="11404">
                  <c:v>18:12:55</c:v>
                </c:pt>
                <c:pt idx="11405">
                  <c:v>18:12:56</c:v>
                </c:pt>
                <c:pt idx="11406">
                  <c:v>18:12:57</c:v>
                </c:pt>
                <c:pt idx="11407">
                  <c:v>18:12:58</c:v>
                </c:pt>
                <c:pt idx="11408">
                  <c:v>18:12:59</c:v>
                </c:pt>
                <c:pt idx="11409">
                  <c:v>18:13:00</c:v>
                </c:pt>
                <c:pt idx="11410">
                  <c:v>18:13:01</c:v>
                </c:pt>
                <c:pt idx="11411">
                  <c:v>18:13:02</c:v>
                </c:pt>
                <c:pt idx="11412">
                  <c:v>18:13:03</c:v>
                </c:pt>
                <c:pt idx="11413">
                  <c:v>18:13:04</c:v>
                </c:pt>
                <c:pt idx="11414">
                  <c:v>18:13:05</c:v>
                </c:pt>
                <c:pt idx="11415">
                  <c:v>18:13:06</c:v>
                </c:pt>
                <c:pt idx="11416">
                  <c:v>18:13:07</c:v>
                </c:pt>
                <c:pt idx="11417">
                  <c:v>18:13:08</c:v>
                </c:pt>
                <c:pt idx="11418">
                  <c:v>18:13:09</c:v>
                </c:pt>
                <c:pt idx="11419">
                  <c:v>18:13:10</c:v>
                </c:pt>
                <c:pt idx="11420">
                  <c:v>18:13:11</c:v>
                </c:pt>
                <c:pt idx="11421">
                  <c:v>18:13:12</c:v>
                </c:pt>
                <c:pt idx="11422">
                  <c:v>18:13:13</c:v>
                </c:pt>
                <c:pt idx="11423">
                  <c:v>18:13:14</c:v>
                </c:pt>
                <c:pt idx="11424">
                  <c:v>18:13:15</c:v>
                </c:pt>
                <c:pt idx="11425">
                  <c:v>18:13:16</c:v>
                </c:pt>
                <c:pt idx="11426">
                  <c:v>18:13:17</c:v>
                </c:pt>
                <c:pt idx="11427">
                  <c:v>18:13:18</c:v>
                </c:pt>
                <c:pt idx="11428">
                  <c:v>18:13:19</c:v>
                </c:pt>
                <c:pt idx="11429">
                  <c:v>18:13:20</c:v>
                </c:pt>
                <c:pt idx="11430">
                  <c:v>18:13:21</c:v>
                </c:pt>
                <c:pt idx="11431">
                  <c:v>18:13:22</c:v>
                </c:pt>
                <c:pt idx="11432">
                  <c:v>18:13:23</c:v>
                </c:pt>
                <c:pt idx="11433">
                  <c:v>18:13:24</c:v>
                </c:pt>
                <c:pt idx="11434">
                  <c:v>18:13:25</c:v>
                </c:pt>
                <c:pt idx="11435">
                  <c:v>18:13:26</c:v>
                </c:pt>
                <c:pt idx="11436">
                  <c:v>18:13:27</c:v>
                </c:pt>
                <c:pt idx="11437">
                  <c:v>18:13:28</c:v>
                </c:pt>
                <c:pt idx="11438">
                  <c:v>18:13:29</c:v>
                </c:pt>
                <c:pt idx="11439">
                  <c:v>18:13:30</c:v>
                </c:pt>
                <c:pt idx="11440">
                  <c:v>18:13:31</c:v>
                </c:pt>
                <c:pt idx="11441">
                  <c:v>18:13:32</c:v>
                </c:pt>
                <c:pt idx="11442">
                  <c:v>18:13:33</c:v>
                </c:pt>
                <c:pt idx="11443">
                  <c:v>18:13:34</c:v>
                </c:pt>
                <c:pt idx="11444">
                  <c:v>18:13:35</c:v>
                </c:pt>
                <c:pt idx="11445">
                  <c:v>18:13:36</c:v>
                </c:pt>
                <c:pt idx="11446">
                  <c:v>18:13:37</c:v>
                </c:pt>
                <c:pt idx="11447">
                  <c:v>18:13:38</c:v>
                </c:pt>
                <c:pt idx="11448">
                  <c:v>18:13:39</c:v>
                </c:pt>
                <c:pt idx="11449">
                  <c:v>18:13:40</c:v>
                </c:pt>
                <c:pt idx="11450">
                  <c:v>18:13:41</c:v>
                </c:pt>
                <c:pt idx="11451">
                  <c:v>18:13:42</c:v>
                </c:pt>
                <c:pt idx="11452">
                  <c:v>18:13:43</c:v>
                </c:pt>
                <c:pt idx="11453">
                  <c:v>18:13:44</c:v>
                </c:pt>
                <c:pt idx="11454">
                  <c:v>18:13:45</c:v>
                </c:pt>
                <c:pt idx="11455">
                  <c:v>18:13:46</c:v>
                </c:pt>
                <c:pt idx="11456">
                  <c:v>18:13:47</c:v>
                </c:pt>
                <c:pt idx="11457">
                  <c:v>18:13:48</c:v>
                </c:pt>
                <c:pt idx="11458">
                  <c:v>18:13:49</c:v>
                </c:pt>
                <c:pt idx="11459">
                  <c:v>18:13:50</c:v>
                </c:pt>
                <c:pt idx="11460">
                  <c:v>18:13:51</c:v>
                </c:pt>
                <c:pt idx="11461">
                  <c:v>18:13:52</c:v>
                </c:pt>
                <c:pt idx="11462">
                  <c:v>18:13:53</c:v>
                </c:pt>
                <c:pt idx="11463">
                  <c:v>18:13:54</c:v>
                </c:pt>
                <c:pt idx="11464">
                  <c:v>18:13:55</c:v>
                </c:pt>
                <c:pt idx="11465">
                  <c:v>18:13:56</c:v>
                </c:pt>
                <c:pt idx="11466">
                  <c:v>18:13:57</c:v>
                </c:pt>
                <c:pt idx="11467">
                  <c:v>18:13:58</c:v>
                </c:pt>
                <c:pt idx="11468">
                  <c:v>18:13:59</c:v>
                </c:pt>
                <c:pt idx="11469">
                  <c:v>18:14:00</c:v>
                </c:pt>
                <c:pt idx="11470">
                  <c:v>18:14:01</c:v>
                </c:pt>
                <c:pt idx="11471">
                  <c:v>18:14:02</c:v>
                </c:pt>
                <c:pt idx="11472">
                  <c:v>18:14:03</c:v>
                </c:pt>
                <c:pt idx="11473">
                  <c:v>18:14:04</c:v>
                </c:pt>
                <c:pt idx="11474">
                  <c:v>18:14:05</c:v>
                </c:pt>
                <c:pt idx="11475">
                  <c:v>18:14:06</c:v>
                </c:pt>
                <c:pt idx="11476">
                  <c:v>18:14:07</c:v>
                </c:pt>
                <c:pt idx="11477">
                  <c:v>18:14:08</c:v>
                </c:pt>
                <c:pt idx="11478">
                  <c:v>18:14:09</c:v>
                </c:pt>
                <c:pt idx="11479">
                  <c:v>18:14:10</c:v>
                </c:pt>
                <c:pt idx="11480">
                  <c:v>18:14:11</c:v>
                </c:pt>
                <c:pt idx="11481">
                  <c:v>18:14:12</c:v>
                </c:pt>
                <c:pt idx="11482">
                  <c:v>18:14:13</c:v>
                </c:pt>
                <c:pt idx="11483">
                  <c:v>18:14:14</c:v>
                </c:pt>
                <c:pt idx="11484">
                  <c:v>18:14:15</c:v>
                </c:pt>
                <c:pt idx="11485">
                  <c:v>18:14:16</c:v>
                </c:pt>
                <c:pt idx="11486">
                  <c:v>18:14:17</c:v>
                </c:pt>
                <c:pt idx="11487">
                  <c:v>18:14:18</c:v>
                </c:pt>
                <c:pt idx="11488">
                  <c:v>18:14:19</c:v>
                </c:pt>
                <c:pt idx="11489">
                  <c:v>18:14:20</c:v>
                </c:pt>
                <c:pt idx="11490">
                  <c:v>18:14:21</c:v>
                </c:pt>
                <c:pt idx="11491">
                  <c:v>18:14:22</c:v>
                </c:pt>
                <c:pt idx="11492">
                  <c:v>18:14:23</c:v>
                </c:pt>
                <c:pt idx="11493">
                  <c:v>18:14:24</c:v>
                </c:pt>
                <c:pt idx="11494">
                  <c:v>18:14:25</c:v>
                </c:pt>
                <c:pt idx="11495">
                  <c:v>18:14:26</c:v>
                </c:pt>
                <c:pt idx="11496">
                  <c:v>18:14:27</c:v>
                </c:pt>
                <c:pt idx="11497">
                  <c:v>18:14:28</c:v>
                </c:pt>
                <c:pt idx="11498">
                  <c:v>18:14:29</c:v>
                </c:pt>
                <c:pt idx="11499">
                  <c:v>18:14:30</c:v>
                </c:pt>
                <c:pt idx="11500">
                  <c:v>18:14:31</c:v>
                </c:pt>
                <c:pt idx="11501">
                  <c:v>18:14:32</c:v>
                </c:pt>
                <c:pt idx="11502">
                  <c:v>18:14:33</c:v>
                </c:pt>
                <c:pt idx="11503">
                  <c:v>18:14:34</c:v>
                </c:pt>
                <c:pt idx="11504">
                  <c:v>18:14:35</c:v>
                </c:pt>
                <c:pt idx="11505">
                  <c:v>18:14:36</c:v>
                </c:pt>
                <c:pt idx="11506">
                  <c:v>18:14:37</c:v>
                </c:pt>
                <c:pt idx="11507">
                  <c:v>18:14:38</c:v>
                </c:pt>
                <c:pt idx="11508">
                  <c:v>18:14:39</c:v>
                </c:pt>
                <c:pt idx="11509">
                  <c:v>18:14:40</c:v>
                </c:pt>
                <c:pt idx="11510">
                  <c:v>18:14:41</c:v>
                </c:pt>
                <c:pt idx="11511">
                  <c:v>18:14:42</c:v>
                </c:pt>
                <c:pt idx="11512">
                  <c:v>18:14:43</c:v>
                </c:pt>
                <c:pt idx="11513">
                  <c:v>18:14:44</c:v>
                </c:pt>
                <c:pt idx="11514">
                  <c:v>18:14:45</c:v>
                </c:pt>
                <c:pt idx="11515">
                  <c:v>18:14:46</c:v>
                </c:pt>
                <c:pt idx="11516">
                  <c:v>18:14:47</c:v>
                </c:pt>
                <c:pt idx="11517">
                  <c:v>18:14:48</c:v>
                </c:pt>
                <c:pt idx="11518">
                  <c:v>18:14:49</c:v>
                </c:pt>
                <c:pt idx="11519">
                  <c:v>18:14:50</c:v>
                </c:pt>
                <c:pt idx="11520">
                  <c:v>18:14:51</c:v>
                </c:pt>
                <c:pt idx="11521">
                  <c:v>18:14:52</c:v>
                </c:pt>
                <c:pt idx="11522">
                  <c:v>18:14:53</c:v>
                </c:pt>
                <c:pt idx="11523">
                  <c:v>18:14:54</c:v>
                </c:pt>
                <c:pt idx="11524">
                  <c:v>18:14:55</c:v>
                </c:pt>
                <c:pt idx="11525">
                  <c:v>18:14:56</c:v>
                </c:pt>
                <c:pt idx="11526">
                  <c:v>18:14:57</c:v>
                </c:pt>
                <c:pt idx="11527">
                  <c:v>18:14:58</c:v>
                </c:pt>
                <c:pt idx="11528">
                  <c:v>18:14:59</c:v>
                </c:pt>
                <c:pt idx="11529">
                  <c:v>18:15:00</c:v>
                </c:pt>
                <c:pt idx="11530">
                  <c:v>18:15:01</c:v>
                </c:pt>
                <c:pt idx="11531">
                  <c:v>18:15:02</c:v>
                </c:pt>
                <c:pt idx="11532">
                  <c:v>18:15:03</c:v>
                </c:pt>
                <c:pt idx="11533">
                  <c:v>18:15:04</c:v>
                </c:pt>
                <c:pt idx="11534">
                  <c:v>18:15:05</c:v>
                </c:pt>
                <c:pt idx="11535">
                  <c:v>18:15:06</c:v>
                </c:pt>
                <c:pt idx="11536">
                  <c:v>18:15:07</c:v>
                </c:pt>
                <c:pt idx="11537">
                  <c:v>18:15:08</c:v>
                </c:pt>
                <c:pt idx="11538">
                  <c:v>18:15:09</c:v>
                </c:pt>
                <c:pt idx="11539">
                  <c:v>18:15:10</c:v>
                </c:pt>
                <c:pt idx="11540">
                  <c:v>18:15:11</c:v>
                </c:pt>
                <c:pt idx="11541">
                  <c:v>18:15:12</c:v>
                </c:pt>
                <c:pt idx="11542">
                  <c:v>18:15:13</c:v>
                </c:pt>
                <c:pt idx="11543">
                  <c:v>18:15:14</c:v>
                </c:pt>
                <c:pt idx="11544">
                  <c:v>18:15:15</c:v>
                </c:pt>
                <c:pt idx="11545">
                  <c:v>18:15:16</c:v>
                </c:pt>
                <c:pt idx="11546">
                  <c:v>18:15:17</c:v>
                </c:pt>
                <c:pt idx="11547">
                  <c:v>18:15:18</c:v>
                </c:pt>
                <c:pt idx="11548">
                  <c:v>18:15:19</c:v>
                </c:pt>
                <c:pt idx="11549">
                  <c:v>18:15:20</c:v>
                </c:pt>
                <c:pt idx="11550">
                  <c:v>18:15:21</c:v>
                </c:pt>
                <c:pt idx="11551">
                  <c:v>18:15:22</c:v>
                </c:pt>
                <c:pt idx="11552">
                  <c:v>18:15:23</c:v>
                </c:pt>
                <c:pt idx="11553">
                  <c:v>18:15:24</c:v>
                </c:pt>
                <c:pt idx="11554">
                  <c:v>18:15:25</c:v>
                </c:pt>
                <c:pt idx="11555">
                  <c:v>18:15:26</c:v>
                </c:pt>
                <c:pt idx="11556">
                  <c:v>18:15:27</c:v>
                </c:pt>
                <c:pt idx="11557">
                  <c:v>18:15:28</c:v>
                </c:pt>
                <c:pt idx="11558">
                  <c:v>18:15:29</c:v>
                </c:pt>
                <c:pt idx="11559">
                  <c:v>18:15:30</c:v>
                </c:pt>
                <c:pt idx="11560">
                  <c:v>18:15:31</c:v>
                </c:pt>
                <c:pt idx="11561">
                  <c:v>18:15:32</c:v>
                </c:pt>
                <c:pt idx="11562">
                  <c:v>18:15:33</c:v>
                </c:pt>
                <c:pt idx="11563">
                  <c:v>18:15:34</c:v>
                </c:pt>
                <c:pt idx="11564">
                  <c:v>18:15:35</c:v>
                </c:pt>
                <c:pt idx="11565">
                  <c:v>18:15:36</c:v>
                </c:pt>
                <c:pt idx="11566">
                  <c:v>18:15:37</c:v>
                </c:pt>
                <c:pt idx="11567">
                  <c:v>18:15:38</c:v>
                </c:pt>
                <c:pt idx="11568">
                  <c:v>18:15:39</c:v>
                </c:pt>
                <c:pt idx="11569">
                  <c:v>18:15:40</c:v>
                </c:pt>
                <c:pt idx="11570">
                  <c:v>18:15:41</c:v>
                </c:pt>
                <c:pt idx="11571">
                  <c:v>18:15:42</c:v>
                </c:pt>
                <c:pt idx="11572">
                  <c:v>18:15:43</c:v>
                </c:pt>
                <c:pt idx="11573">
                  <c:v>18:15:44</c:v>
                </c:pt>
                <c:pt idx="11574">
                  <c:v>18:15:45</c:v>
                </c:pt>
                <c:pt idx="11575">
                  <c:v>18:15:46</c:v>
                </c:pt>
                <c:pt idx="11576">
                  <c:v>18:15:47</c:v>
                </c:pt>
                <c:pt idx="11577">
                  <c:v>18:15:48</c:v>
                </c:pt>
                <c:pt idx="11578">
                  <c:v>18:15:49</c:v>
                </c:pt>
                <c:pt idx="11579">
                  <c:v>18:15:50</c:v>
                </c:pt>
                <c:pt idx="11580">
                  <c:v>18:15:51</c:v>
                </c:pt>
                <c:pt idx="11581">
                  <c:v>18:15:52</c:v>
                </c:pt>
                <c:pt idx="11582">
                  <c:v>18:15:53</c:v>
                </c:pt>
                <c:pt idx="11583">
                  <c:v>18:15:54</c:v>
                </c:pt>
                <c:pt idx="11584">
                  <c:v>18:15:55</c:v>
                </c:pt>
                <c:pt idx="11585">
                  <c:v>18:15:56</c:v>
                </c:pt>
                <c:pt idx="11586">
                  <c:v>18:15:57</c:v>
                </c:pt>
                <c:pt idx="11587">
                  <c:v>18:15:58</c:v>
                </c:pt>
                <c:pt idx="11588">
                  <c:v>18:15:59</c:v>
                </c:pt>
                <c:pt idx="11589">
                  <c:v>18:16:00</c:v>
                </c:pt>
                <c:pt idx="11590">
                  <c:v>18:16:01</c:v>
                </c:pt>
                <c:pt idx="11591">
                  <c:v>18:16:02</c:v>
                </c:pt>
                <c:pt idx="11592">
                  <c:v>18:16:03</c:v>
                </c:pt>
                <c:pt idx="11593">
                  <c:v>18:16:04</c:v>
                </c:pt>
                <c:pt idx="11594">
                  <c:v>18:16:05</c:v>
                </c:pt>
                <c:pt idx="11595">
                  <c:v>18:16:06</c:v>
                </c:pt>
                <c:pt idx="11596">
                  <c:v>18:16:07</c:v>
                </c:pt>
                <c:pt idx="11597">
                  <c:v>18:16:08</c:v>
                </c:pt>
                <c:pt idx="11598">
                  <c:v>18:16:09</c:v>
                </c:pt>
                <c:pt idx="11599">
                  <c:v>18:16:10</c:v>
                </c:pt>
                <c:pt idx="11600">
                  <c:v>18:16:11</c:v>
                </c:pt>
                <c:pt idx="11601">
                  <c:v>18:16:12</c:v>
                </c:pt>
                <c:pt idx="11602">
                  <c:v>18:16:13</c:v>
                </c:pt>
                <c:pt idx="11603">
                  <c:v>18:16:14</c:v>
                </c:pt>
                <c:pt idx="11604">
                  <c:v>18:16:15</c:v>
                </c:pt>
                <c:pt idx="11605">
                  <c:v>18:16:16</c:v>
                </c:pt>
                <c:pt idx="11606">
                  <c:v>18:16:17</c:v>
                </c:pt>
                <c:pt idx="11607">
                  <c:v>18:16:18</c:v>
                </c:pt>
                <c:pt idx="11608">
                  <c:v>18:16:19</c:v>
                </c:pt>
                <c:pt idx="11609">
                  <c:v>18:16:20</c:v>
                </c:pt>
                <c:pt idx="11610">
                  <c:v>18:16:21</c:v>
                </c:pt>
                <c:pt idx="11611">
                  <c:v>18:16:22</c:v>
                </c:pt>
                <c:pt idx="11612">
                  <c:v>18:16:23</c:v>
                </c:pt>
                <c:pt idx="11613">
                  <c:v>18:16:24</c:v>
                </c:pt>
                <c:pt idx="11614">
                  <c:v>18:16:25</c:v>
                </c:pt>
                <c:pt idx="11615">
                  <c:v>18:16:26</c:v>
                </c:pt>
                <c:pt idx="11616">
                  <c:v>18:16:27</c:v>
                </c:pt>
                <c:pt idx="11617">
                  <c:v>18:16:28</c:v>
                </c:pt>
                <c:pt idx="11618">
                  <c:v>18:16:29</c:v>
                </c:pt>
                <c:pt idx="11619">
                  <c:v>18:16:30</c:v>
                </c:pt>
                <c:pt idx="11620">
                  <c:v>18:16:31</c:v>
                </c:pt>
                <c:pt idx="11621">
                  <c:v>18:16:32</c:v>
                </c:pt>
                <c:pt idx="11622">
                  <c:v>18:16:33</c:v>
                </c:pt>
                <c:pt idx="11623">
                  <c:v>18:16:34</c:v>
                </c:pt>
                <c:pt idx="11624">
                  <c:v>18:16:35</c:v>
                </c:pt>
                <c:pt idx="11625">
                  <c:v>18:16:36</c:v>
                </c:pt>
                <c:pt idx="11626">
                  <c:v>18:16:37</c:v>
                </c:pt>
                <c:pt idx="11627">
                  <c:v>18:16:38</c:v>
                </c:pt>
                <c:pt idx="11628">
                  <c:v>18:16:39</c:v>
                </c:pt>
                <c:pt idx="11629">
                  <c:v>18:16:40</c:v>
                </c:pt>
                <c:pt idx="11630">
                  <c:v>18:16:41</c:v>
                </c:pt>
                <c:pt idx="11631">
                  <c:v>18:16:42</c:v>
                </c:pt>
                <c:pt idx="11632">
                  <c:v>18:16:43</c:v>
                </c:pt>
                <c:pt idx="11633">
                  <c:v>18:16:44</c:v>
                </c:pt>
                <c:pt idx="11634">
                  <c:v>18:16:45</c:v>
                </c:pt>
                <c:pt idx="11635">
                  <c:v>18:16:46</c:v>
                </c:pt>
                <c:pt idx="11636">
                  <c:v>18:16:47</c:v>
                </c:pt>
                <c:pt idx="11637">
                  <c:v>18:16:48</c:v>
                </c:pt>
                <c:pt idx="11638">
                  <c:v>18:16:49</c:v>
                </c:pt>
                <c:pt idx="11639">
                  <c:v>18:16:50</c:v>
                </c:pt>
                <c:pt idx="11640">
                  <c:v>18:16:51</c:v>
                </c:pt>
                <c:pt idx="11641">
                  <c:v>18:16:52</c:v>
                </c:pt>
                <c:pt idx="11642">
                  <c:v>18:16:53</c:v>
                </c:pt>
                <c:pt idx="11643">
                  <c:v>18:16:54</c:v>
                </c:pt>
                <c:pt idx="11644">
                  <c:v>18:16:55</c:v>
                </c:pt>
                <c:pt idx="11645">
                  <c:v>18:16:56</c:v>
                </c:pt>
                <c:pt idx="11646">
                  <c:v>18:16:57</c:v>
                </c:pt>
                <c:pt idx="11647">
                  <c:v>18:16:58</c:v>
                </c:pt>
                <c:pt idx="11648">
                  <c:v>18:16:59</c:v>
                </c:pt>
                <c:pt idx="11649">
                  <c:v>18:17:00</c:v>
                </c:pt>
                <c:pt idx="11650">
                  <c:v>18:17:01</c:v>
                </c:pt>
                <c:pt idx="11651">
                  <c:v>18:17:02</c:v>
                </c:pt>
                <c:pt idx="11652">
                  <c:v>18:17:03</c:v>
                </c:pt>
                <c:pt idx="11653">
                  <c:v>18:17:04</c:v>
                </c:pt>
                <c:pt idx="11654">
                  <c:v>18:17:05</c:v>
                </c:pt>
                <c:pt idx="11655">
                  <c:v>18:17:06</c:v>
                </c:pt>
                <c:pt idx="11656">
                  <c:v>18:17:07</c:v>
                </c:pt>
                <c:pt idx="11657">
                  <c:v>18:17:08</c:v>
                </c:pt>
                <c:pt idx="11658">
                  <c:v>18:17:09</c:v>
                </c:pt>
                <c:pt idx="11659">
                  <c:v>18:17:10</c:v>
                </c:pt>
                <c:pt idx="11660">
                  <c:v>18:17:11</c:v>
                </c:pt>
                <c:pt idx="11661">
                  <c:v>18:17:12</c:v>
                </c:pt>
                <c:pt idx="11662">
                  <c:v>18:17:13</c:v>
                </c:pt>
                <c:pt idx="11663">
                  <c:v>18:17:14</c:v>
                </c:pt>
                <c:pt idx="11664">
                  <c:v>18:17:15</c:v>
                </c:pt>
                <c:pt idx="11665">
                  <c:v>18:17:16</c:v>
                </c:pt>
                <c:pt idx="11666">
                  <c:v>18:17:17</c:v>
                </c:pt>
                <c:pt idx="11667">
                  <c:v>18:17:18</c:v>
                </c:pt>
                <c:pt idx="11668">
                  <c:v>18:17:19</c:v>
                </c:pt>
                <c:pt idx="11669">
                  <c:v>18:17:20</c:v>
                </c:pt>
                <c:pt idx="11670">
                  <c:v>18:17:21</c:v>
                </c:pt>
                <c:pt idx="11671">
                  <c:v>18:17:22</c:v>
                </c:pt>
                <c:pt idx="11672">
                  <c:v>18:17:23</c:v>
                </c:pt>
                <c:pt idx="11673">
                  <c:v>18:17:24</c:v>
                </c:pt>
                <c:pt idx="11674">
                  <c:v>18:17:25</c:v>
                </c:pt>
                <c:pt idx="11675">
                  <c:v>18:17:26</c:v>
                </c:pt>
                <c:pt idx="11676">
                  <c:v>18:17:27</c:v>
                </c:pt>
                <c:pt idx="11677">
                  <c:v>18:17:28</c:v>
                </c:pt>
                <c:pt idx="11678">
                  <c:v>18:17:29</c:v>
                </c:pt>
                <c:pt idx="11679">
                  <c:v>18:17:30</c:v>
                </c:pt>
                <c:pt idx="11680">
                  <c:v>18:17:31</c:v>
                </c:pt>
                <c:pt idx="11681">
                  <c:v>18:17:32</c:v>
                </c:pt>
                <c:pt idx="11682">
                  <c:v>18:17:33</c:v>
                </c:pt>
                <c:pt idx="11683">
                  <c:v>18:17:34</c:v>
                </c:pt>
                <c:pt idx="11684">
                  <c:v>18:17:35</c:v>
                </c:pt>
                <c:pt idx="11685">
                  <c:v>18:17:36</c:v>
                </c:pt>
                <c:pt idx="11686">
                  <c:v>18:17:37</c:v>
                </c:pt>
                <c:pt idx="11687">
                  <c:v>18:17:38</c:v>
                </c:pt>
                <c:pt idx="11688">
                  <c:v>18:17:39</c:v>
                </c:pt>
                <c:pt idx="11689">
                  <c:v>18:17:40</c:v>
                </c:pt>
                <c:pt idx="11690">
                  <c:v>18:17:41</c:v>
                </c:pt>
                <c:pt idx="11691">
                  <c:v>18:17:42</c:v>
                </c:pt>
                <c:pt idx="11692">
                  <c:v>18:17:43</c:v>
                </c:pt>
                <c:pt idx="11693">
                  <c:v>18:17:44</c:v>
                </c:pt>
                <c:pt idx="11694">
                  <c:v>18:17:45</c:v>
                </c:pt>
                <c:pt idx="11695">
                  <c:v>18:17:46</c:v>
                </c:pt>
                <c:pt idx="11696">
                  <c:v>18:17:47</c:v>
                </c:pt>
                <c:pt idx="11697">
                  <c:v>18:17:48</c:v>
                </c:pt>
                <c:pt idx="11698">
                  <c:v>18:17:49</c:v>
                </c:pt>
                <c:pt idx="11699">
                  <c:v>18:17:50</c:v>
                </c:pt>
                <c:pt idx="11700">
                  <c:v>18:17:51</c:v>
                </c:pt>
                <c:pt idx="11701">
                  <c:v>18:17:52</c:v>
                </c:pt>
                <c:pt idx="11702">
                  <c:v>18:17:53</c:v>
                </c:pt>
                <c:pt idx="11703">
                  <c:v>18:17:54</c:v>
                </c:pt>
                <c:pt idx="11704">
                  <c:v>18:17:55</c:v>
                </c:pt>
                <c:pt idx="11705">
                  <c:v>18:17:56</c:v>
                </c:pt>
                <c:pt idx="11706">
                  <c:v>18:17:57</c:v>
                </c:pt>
                <c:pt idx="11707">
                  <c:v>18:17:58</c:v>
                </c:pt>
                <c:pt idx="11708">
                  <c:v>18:17:59</c:v>
                </c:pt>
                <c:pt idx="11709">
                  <c:v>18:18:00</c:v>
                </c:pt>
                <c:pt idx="11710">
                  <c:v>18:18:01</c:v>
                </c:pt>
                <c:pt idx="11711">
                  <c:v>18:18:02</c:v>
                </c:pt>
                <c:pt idx="11712">
                  <c:v>18:18:03</c:v>
                </c:pt>
                <c:pt idx="11713">
                  <c:v>18:18:04</c:v>
                </c:pt>
                <c:pt idx="11714">
                  <c:v>18:18:05</c:v>
                </c:pt>
                <c:pt idx="11715">
                  <c:v>18:18:06</c:v>
                </c:pt>
                <c:pt idx="11716">
                  <c:v>18:18:07</c:v>
                </c:pt>
                <c:pt idx="11717">
                  <c:v>18:18:08</c:v>
                </c:pt>
                <c:pt idx="11718">
                  <c:v>18:18:09</c:v>
                </c:pt>
                <c:pt idx="11719">
                  <c:v>18:18:10</c:v>
                </c:pt>
                <c:pt idx="11720">
                  <c:v>18:18:11</c:v>
                </c:pt>
                <c:pt idx="11721">
                  <c:v>18:18:12</c:v>
                </c:pt>
                <c:pt idx="11722">
                  <c:v>18:18:13</c:v>
                </c:pt>
                <c:pt idx="11723">
                  <c:v>18:18:14</c:v>
                </c:pt>
                <c:pt idx="11724">
                  <c:v>18:18:15</c:v>
                </c:pt>
                <c:pt idx="11725">
                  <c:v>18:18:16</c:v>
                </c:pt>
                <c:pt idx="11726">
                  <c:v>18:18:17</c:v>
                </c:pt>
                <c:pt idx="11727">
                  <c:v>18:18:18</c:v>
                </c:pt>
                <c:pt idx="11728">
                  <c:v>18:18:19</c:v>
                </c:pt>
                <c:pt idx="11729">
                  <c:v>18:18:20</c:v>
                </c:pt>
                <c:pt idx="11730">
                  <c:v>18:18:21</c:v>
                </c:pt>
                <c:pt idx="11731">
                  <c:v>18:18:22</c:v>
                </c:pt>
                <c:pt idx="11732">
                  <c:v>18:18:23</c:v>
                </c:pt>
                <c:pt idx="11733">
                  <c:v>18:18:24</c:v>
                </c:pt>
                <c:pt idx="11734">
                  <c:v>18:18:25</c:v>
                </c:pt>
                <c:pt idx="11735">
                  <c:v>18:18:26</c:v>
                </c:pt>
                <c:pt idx="11736">
                  <c:v>18:18:27</c:v>
                </c:pt>
                <c:pt idx="11737">
                  <c:v>18:18:28</c:v>
                </c:pt>
                <c:pt idx="11738">
                  <c:v>18:18:29</c:v>
                </c:pt>
                <c:pt idx="11739">
                  <c:v>18:18:30</c:v>
                </c:pt>
                <c:pt idx="11740">
                  <c:v>18:18:31</c:v>
                </c:pt>
                <c:pt idx="11741">
                  <c:v>18:18:32</c:v>
                </c:pt>
                <c:pt idx="11742">
                  <c:v>18:18:33</c:v>
                </c:pt>
                <c:pt idx="11743">
                  <c:v>18:18:34</c:v>
                </c:pt>
                <c:pt idx="11744">
                  <c:v>18:18:35</c:v>
                </c:pt>
                <c:pt idx="11745">
                  <c:v>18:18:36</c:v>
                </c:pt>
                <c:pt idx="11746">
                  <c:v>18:18:37</c:v>
                </c:pt>
                <c:pt idx="11747">
                  <c:v>18:18:38</c:v>
                </c:pt>
                <c:pt idx="11748">
                  <c:v>18:18:39</c:v>
                </c:pt>
                <c:pt idx="11749">
                  <c:v>18:18:40</c:v>
                </c:pt>
                <c:pt idx="11750">
                  <c:v>18:18:41</c:v>
                </c:pt>
                <c:pt idx="11751">
                  <c:v>18:18:42</c:v>
                </c:pt>
                <c:pt idx="11752">
                  <c:v>18:18:43</c:v>
                </c:pt>
                <c:pt idx="11753">
                  <c:v>18:18:44</c:v>
                </c:pt>
                <c:pt idx="11754">
                  <c:v>18:18:45</c:v>
                </c:pt>
                <c:pt idx="11755">
                  <c:v>18:18:46</c:v>
                </c:pt>
                <c:pt idx="11756">
                  <c:v>18:18:47</c:v>
                </c:pt>
                <c:pt idx="11757">
                  <c:v>18:18:48</c:v>
                </c:pt>
                <c:pt idx="11758">
                  <c:v>18:18:49</c:v>
                </c:pt>
                <c:pt idx="11759">
                  <c:v>18:18:50</c:v>
                </c:pt>
                <c:pt idx="11760">
                  <c:v>18:18:51</c:v>
                </c:pt>
                <c:pt idx="11761">
                  <c:v>18:18:52</c:v>
                </c:pt>
                <c:pt idx="11762">
                  <c:v>18:18:53</c:v>
                </c:pt>
                <c:pt idx="11763">
                  <c:v>18:18:54</c:v>
                </c:pt>
                <c:pt idx="11764">
                  <c:v>18:18:55</c:v>
                </c:pt>
                <c:pt idx="11765">
                  <c:v>18:18:56</c:v>
                </c:pt>
                <c:pt idx="11766">
                  <c:v>18:18:57</c:v>
                </c:pt>
                <c:pt idx="11767">
                  <c:v>18:18:58</c:v>
                </c:pt>
                <c:pt idx="11768">
                  <c:v>18:18:59</c:v>
                </c:pt>
                <c:pt idx="11769">
                  <c:v>18:19:00</c:v>
                </c:pt>
                <c:pt idx="11770">
                  <c:v>18:19:01</c:v>
                </c:pt>
                <c:pt idx="11771">
                  <c:v>18:19:02</c:v>
                </c:pt>
                <c:pt idx="11772">
                  <c:v>18:19:03</c:v>
                </c:pt>
                <c:pt idx="11773">
                  <c:v>18:19:04</c:v>
                </c:pt>
                <c:pt idx="11774">
                  <c:v>18:19:05</c:v>
                </c:pt>
                <c:pt idx="11775">
                  <c:v>18:19:06</c:v>
                </c:pt>
                <c:pt idx="11776">
                  <c:v>18:19:07</c:v>
                </c:pt>
                <c:pt idx="11777">
                  <c:v>18:19:08</c:v>
                </c:pt>
                <c:pt idx="11778">
                  <c:v>18:19:09</c:v>
                </c:pt>
                <c:pt idx="11779">
                  <c:v>18:19:10</c:v>
                </c:pt>
                <c:pt idx="11780">
                  <c:v>18:19:11</c:v>
                </c:pt>
                <c:pt idx="11781">
                  <c:v>18:19:12</c:v>
                </c:pt>
                <c:pt idx="11782">
                  <c:v>18:19:13</c:v>
                </c:pt>
                <c:pt idx="11783">
                  <c:v>18:19:14</c:v>
                </c:pt>
                <c:pt idx="11784">
                  <c:v>18:19:15</c:v>
                </c:pt>
                <c:pt idx="11785">
                  <c:v>18:19:16</c:v>
                </c:pt>
                <c:pt idx="11786">
                  <c:v>18:19:17</c:v>
                </c:pt>
                <c:pt idx="11787">
                  <c:v>18:19:18</c:v>
                </c:pt>
                <c:pt idx="11788">
                  <c:v>18:19:19</c:v>
                </c:pt>
                <c:pt idx="11789">
                  <c:v>18:19:20</c:v>
                </c:pt>
                <c:pt idx="11790">
                  <c:v>18:19:21</c:v>
                </c:pt>
                <c:pt idx="11791">
                  <c:v>18:19:22</c:v>
                </c:pt>
                <c:pt idx="11792">
                  <c:v>18:19:23</c:v>
                </c:pt>
                <c:pt idx="11793">
                  <c:v>18:19:24</c:v>
                </c:pt>
                <c:pt idx="11794">
                  <c:v>18:19:25</c:v>
                </c:pt>
                <c:pt idx="11795">
                  <c:v>18:19:26</c:v>
                </c:pt>
                <c:pt idx="11796">
                  <c:v>18:19:27</c:v>
                </c:pt>
                <c:pt idx="11797">
                  <c:v>18:19:28</c:v>
                </c:pt>
                <c:pt idx="11798">
                  <c:v>18:19:29</c:v>
                </c:pt>
                <c:pt idx="11799">
                  <c:v>18:19:30</c:v>
                </c:pt>
                <c:pt idx="11800">
                  <c:v>18:19:31</c:v>
                </c:pt>
                <c:pt idx="11801">
                  <c:v>18:19:32</c:v>
                </c:pt>
                <c:pt idx="11802">
                  <c:v>18:19:33</c:v>
                </c:pt>
                <c:pt idx="11803">
                  <c:v>18:19:34</c:v>
                </c:pt>
                <c:pt idx="11804">
                  <c:v>18:19:35</c:v>
                </c:pt>
                <c:pt idx="11805">
                  <c:v>18:19:36</c:v>
                </c:pt>
                <c:pt idx="11806">
                  <c:v>18:19:37</c:v>
                </c:pt>
                <c:pt idx="11807">
                  <c:v>18:19:38</c:v>
                </c:pt>
                <c:pt idx="11808">
                  <c:v>18:19:39</c:v>
                </c:pt>
                <c:pt idx="11809">
                  <c:v>18:19:40</c:v>
                </c:pt>
                <c:pt idx="11810">
                  <c:v>18:19:41</c:v>
                </c:pt>
                <c:pt idx="11811">
                  <c:v>18:19:42</c:v>
                </c:pt>
                <c:pt idx="11812">
                  <c:v>18:19:43</c:v>
                </c:pt>
                <c:pt idx="11813">
                  <c:v>18:19:44</c:v>
                </c:pt>
                <c:pt idx="11814">
                  <c:v>18:19:45</c:v>
                </c:pt>
                <c:pt idx="11815">
                  <c:v>18:19:46</c:v>
                </c:pt>
                <c:pt idx="11816">
                  <c:v>18:19:47</c:v>
                </c:pt>
                <c:pt idx="11817">
                  <c:v>18:19:48</c:v>
                </c:pt>
                <c:pt idx="11818">
                  <c:v>18:19:49</c:v>
                </c:pt>
                <c:pt idx="11819">
                  <c:v>18:19:50</c:v>
                </c:pt>
                <c:pt idx="11820">
                  <c:v>18:19:51</c:v>
                </c:pt>
                <c:pt idx="11821">
                  <c:v>18:19:52</c:v>
                </c:pt>
                <c:pt idx="11822">
                  <c:v>18:19:53</c:v>
                </c:pt>
                <c:pt idx="11823">
                  <c:v>18:19:54</c:v>
                </c:pt>
                <c:pt idx="11824">
                  <c:v>18:19:55</c:v>
                </c:pt>
                <c:pt idx="11825">
                  <c:v>18:19:56</c:v>
                </c:pt>
                <c:pt idx="11826">
                  <c:v>18:19:57</c:v>
                </c:pt>
                <c:pt idx="11827">
                  <c:v>18:19:58</c:v>
                </c:pt>
                <c:pt idx="11828">
                  <c:v>18:19:59</c:v>
                </c:pt>
                <c:pt idx="11829">
                  <c:v>18:20:00</c:v>
                </c:pt>
                <c:pt idx="11830">
                  <c:v>18:20:01</c:v>
                </c:pt>
                <c:pt idx="11831">
                  <c:v>18:20:02</c:v>
                </c:pt>
                <c:pt idx="11832">
                  <c:v>18:20:03</c:v>
                </c:pt>
                <c:pt idx="11833">
                  <c:v>18:20:04</c:v>
                </c:pt>
                <c:pt idx="11834">
                  <c:v>18:20:05</c:v>
                </c:pt>
                <c:pt idx="11835">
                  <c:v>18:20:06</c:v>
                </c:pt>
                <c:pt idx="11836">
                  <c:v>18:20:07</c:v>
                </c:pt>
                <c:pt idx="11837">
                  <c:v>18:20:08</c:v>
                </c:pt>
                <c:pt idx="11838">
                  <c:v>18:20:09</c:v>
                </c:pt>
                <c:pt idx="11839">
                  <c:v>18:20:10</c:v>
                </c:pt>
                <c:pt idx="11840">
                  <c:v>18:20:11</c:v>
                </c:pt>
                <c:pt idx="11841">
                  <c:v>18:20:12</c:v>
                </c:pt>
                <c:pt idx="11842">
                  <c:v>18:20:13</c:v>
                </c:pt>
                <c:pt idx="11843">
                  <c:v>18:20:14</c:v>
                </c:pt>
                <c:pt idx="11844">
                  <c:v>18:20:15</c:v>
                </c:pt>
                <c:pt idx="11845">
                  <c:v>18:20:16</c:v>
                </c:pt>
                <c:pt idx="11846">
                  <c:v>18:20:17</c:v>
                </c:pt>
                <c:pt idx="11847">
                  <c:v>18:20:18</c:v>
                </c:pt>
                <c:pt idx="11848">
                  <c:v>18:20:19</c:v>
                </c:pt>
                <c:pt idx="11849">
                  <c:v>18:20:20</c:v>
                </c:pt>
                <c:pt idx="11850">
                  <c:v>18:20:21</c:v>
                </c:pt>
                <c:pt idx="11851">
                  <c:v>18:20:22</c:v>
                </c:pt>
                <c:pt idx="11852">
                  <c:v>18:20:23</c:v>
                </c:pt>
                <c:pt idx="11853">
                  <c:v>18:20:24</c:v>
                </c:pt>
                <c:pt idx="11854">
                  <c:v>18:20:25</c:v>
                </c:pt>
                <c:pt idx="11855">
                  <c:v>18:20:26</c:v>
                </c:pt>
                <c:pt idx="11856">
                  <c:v>18:20:27</c:v>
                </c:pt>
                <c:pt idx="11857">
                  <c:v>18:20:28</c:v>
                </c:pt>
                <c:pt idx="11858">
                  <c:v>18:20:29</c:v>
                </c:pt>
                <c:pt idx="11859">
                  <c:v>18:20:30</c:v>
                </c:pt>
                <c:pt idx="11860">
                  <c:v>18:20:31</c:v>
                </c:pt>
                <c:pt idx="11861">
                  <c:v>18:20:32</c:v>
                </c:pt>
                <c:pt idx="11862">
                  <c:v>18:20:33</c:v>
                </c:pt>
                <c:pt idx="11863">
                  <c:v>18:20:34</c:v>
                </c:pt>
                <c:pt idx="11864">
                  <c:v>18:20:35</c:v>
                </c:pt>
                <c:pt idx="11865">
                  <c:v>18:20:36</c:v>
                </c:pt>
                <c:pt idx="11866">
                  <c:v>18:20:37</c:v>
                </c:pt>
                <c:pt idx="11867">
                  <c:v>18:20:38</c:v>
                </c:pt>
                <c:pt idx="11868">
                  <c:v>18:20:39</c:v>
                </c:pt>
                <c:pt idx="11869">
                  <c:v>18:20:40</c:v>
                </c:pt>
                <c:pt idx="11870">
                  <c:v>18:20:41</c:v>
                </c:pt>
                <c:pt idx="11871">
                  <c:v>18:20:42</c:v>
                </c:pt>
                <c:pt idx="11872">
                  <c:v>18:20:43</c:v>
                </c:pt>
                <c:pt idx="11873">
                  <c:v>18:20:44</c:v>
                </c:pt>
                <c:pt idx="11874">
                  <c:v>18:20:45</c:v>
                </c:pt>
                <c:pt idx="11875">
                  <c:v>18:20:46</c:v>
                </c:pt>
                <c:pt idx="11876">
                  <c:v>18:20:47</c:v>
                </c:pt>
                <c:pt idx="11877">
                  <c:v>18:20:48</c:v>
                </c:pt>
                <c:pt idx="11878">
                  <c:v>18:20:49</c:v>
                </c:pt>
                <c:pt idx="11879">
                  <c:v>18:20:50</c:v>
                </c:pt>
                <c:pt idx="11880">
                  <c:v>18:20:51</c:v>
                </c:pt>
                <c:pt idx="11881">
                  <c:v>18:20:52</c:v>
                </c:pt>
                <c:pt idx="11882">
                  <c:v>18:20:53</c:v>
                </c:pt>
                <c:pt idx="11883">
                  <c:v>18:20:54</c:v>
                </c:pt>
                <c:pt idx="11884">
                  <c:v>18:20:55</c:v>
                </c:pt>
                <c:pt idx="11885">
                  <c:v>18:20:56</c:v>
                </c:pt>
                <c:pt idx="11886">
                  <c:v>18:20:57</c:v>
                </c:pt>
                <c:pt idx="11887">
                  <c:v>18:20:58</c:v>
                </c:pt>
                <c:pt idx="11888">
                  <c:v>18:20:59</c:v>
                </c:pt>
                <c:pt idx="11889">
                  <c:v>18:21:00</c:v>
                </c:pt>
                <c:pt idx="11890">
                  <c:v>18:21:01</c:v>
                </c:pt>
                <c:pt idx="11891">
                  <c:v>18:21:02</c:v>
                </c:pt>
                <c:pt idx="11892">
                  <c:v>18:21:03</c:v>
                </c:pt>
                <c:pt idx="11893">
                  <c:v>18:21:04</c:v>
                </c:pt>
                <c:pt idx="11894">
                  <c:v>18:21:05</c:v>
                </c:pt>
                <c:pt idx="11895">
                  <c:v>18:21:06</c:v>
                </c:pt>
                <c:pt idx="11896">
                  <c:v>18:21:07</c:v>
                </c:pt>
                <c:pt idx="11897">
                  <c:v>18:21:08</c:v>
                </c:pt>
                <c:pt idx="11898">
                  <c:v>18:21:09</c:v>
                </c:pt>
                <c:pt idx="11899">
                  <c:v>18:21:10</c:v>
                </c:pt>
                <c:pt idx="11900">
                  <c:v>18:21:11</c:v>
                </c:pt>
                <c:pt idx="11901">
                  <c:v>18:21:12</c:v>
                </c:pt>
                <c:pt idx="11902">
                  <c:v>18:21:13</c:v>
                </c:pt>
                <c:pt idx="11903">
                  <c:v>18:21:14</c:v>
                </c:pt>
                <c:pt idx="11904">
                  <c:v>18:21:15</c:v>
                </c:pt>
                <c:pt idx="11905">
                  <c:v>18:21:16</c:v>
                </c:pt>
                <c:pt idx="11906">
                  <c:v>18:21:17</c:v>
                </c:pt>
                <c:pt idx="11907">
                  <c:v>18:21:18</c:v>
                </c:pt>
                <c:pt idx="11908">
                  <c:v>18:21:19</c:v>
                </c:pt>
                <c:pt idx="11909">
                  <c:v>18:21:20</c:v>
                </c:pt>
                <c:pt idx="11910">
                  <c:v>18:21:21</c:v>
                </c:pt>
                <c:pt idx="11911">
                  <c:v>18:21:22</c:v>
                </c:pt>
                <c:pt idx="11912">
                  <c:v>18:21:23</c:v>
                </c:pt>
                <c:pt idx="11913">
                  <c:v>18:21:24</c:v>
                </c:pt>
                <c:pt idx="11914">
                  <c:v>18:21:25</c:v>
                </c:pt>
                <c:pt idx="11915">
                  <c:v>18:21:26</c:v>
                </c:pt>
                <c:pt idx="11916">
                  <c:v>18:21:27</c:v>
                </c:pt>
                <c:pt idx="11917">
                  <c:v>18:21:28</c:v>
                </c:pt>
                <c:pt idx="11918">
                  <c:v>18:21:29</c:v>
                </c:pt>
                <c:pt idx="11919">
                  <c:v>18:21:30</c:v>
                </c:pt>
                <c:pt idx="11920">
                  <c:v>18:21:31</c:v>
                </c:pt>
                <c:pt idx="11921">
                  <c:v>18:21:32</c:v>
                </c:pt>
                <c:pt idx="11922">
                  <c:v>18:21:33</c:v>
                </c:pt>
                <c:pt idx="11923">
                  <c:v>18:21:34</c:v>
                </c:pt>
                <c:pt idx="11924">
                  <c:v>18:21:35</c:v>
                </c:pt>
                <c:pt idx="11925">
                  <c:v>18:21:36</c:v>
                </c:pt>
                <c:pt idx="11926">
                  <c:v>18:21:37</c:v>
                </c:pt>
                <c:pt idx="11927">
                  <c:v>18:21:38</c:v>
                </c:pt>
                <c:pt idx="11928">
                  <c:v>18:21:39</c:v>
                </c:pt>
                <c:pt idx="11929">
                  <c:v>18:21:40</c:v>
                </c:pt>
                <c:pt idx="11930">
                  <c:v>18:21:41</c:v>
                </c:pt>
                <c:pt idx="11931">
                  <c:v>18:21:42</c:v>
                </c:pt>
                <c:pt idx="11932">
                  <c:v>18:21:43</c:v>
                </c:pt>
                <c:pt idx="11933">
                  <c:v>18:21:44</c:v>
                </c:pt>
                <c:pt idx="11934">
                  <c:v>18:21:45</c:v>
                </c:pt>
                <c:pt idx="11935">
                  <c:v>18:21:46</c:v>
                </c:pt>
                <c:pt idx="11936">
                  <c:v>18:21:47</c:v>
                </c:pt>
                <c:pt idx="11937">
                  <c:v>18:21:48</c:v>
                </c:pt>
                <c:pt idx="11938">
                  <c:v>18:21:49</c:v>
                </c:pt>
                <c:pt idx="11939">
                  <c:v>18:21:50</c:v>
                </c:pt>
                <c:pt idx="11940">
                  <c:v>18:21:51</c:v>
                </c:pt>
                <c:pt idx="11941">
                  <c:v>18:21:52</c:v>
                </c:pt>
                <c:pt idx="11942">
                  <c:v>18:21:53</c:v>
                </c:pt>
                <c:pt idx="11943">
                  <c:v>18:21:54</c:v>
                </c:pt>
                <c:pt idx="11944">
                  <c:v>18:21:55</c:v>
                </c:pt>
                <c:pt idx="11945">
                  <c:v>18:21:56</c:v>
                </c:pt>
                <c:pt idx="11946">
                  <c:v>18:21:57</c:v>
                </c:pt>
                <c:pt idx="11947">
                  <c:v>18:21:58</c:v>
                </c:pt>
                <c:pt idx="11948">
                  <c:v>18:21:59</c:v>
                </c:pt>
                <c:pt idx="11949">
                  <c:v>18:22:00</c:v>
                </c:pt>
                <c:pt idx="11950">
                  <c:v>18:22:01</c:v>
                </c:pt>
                <c:pt idx="11951">
                  <c:v>18:22:02</c:v>
                </c:pt>
                <c:pt idx="11952">
                  <c:v>18:22:03</c:v>
                </c:pt>
                <c:pt idx="11953">
                  <c:v>18:22:04</c:v>
                </c:pt>
                <c:pt idx="11954">
                  <c:v>18:22:05</c:v>
                </c:pt>
                <c:pt idx="11955">
                  <c:v>18:22:06</c:v>
                </c:pt>
                <c:pt idx="11956">
                  <c:v>18:22:07</c:v>
                </c:pt>
                <c:pt idx="11957">
                  <c:v>18:22:08</c:v>
                </c:pt>
                <c:pt idx="11958">
                  <c:v>18:22:09</c:v>
                </c:pt>
                <c:pt idx="11959">
                  <c:v>18:22:10</c:v>
                </c:pt>
                <c:pt idx="11960">
                  <c:v>18:22:11</c:v>
                </c:pt>
                <c:pt idx="11961">
                  <c:v>18:22:12</c:v>
                </c:pt>
                <c:pt idx="11962">
                  <c:v>18:22:13</c:v>
                </c:pt>
                <c:pt idx="11963">
                  <c:v>18:22:14</c:v>
                </c:pt>
                <c:pt idx="11964">
                  <c:v>18:22:15</c:v>
                </c:pt>
                <c:pt idx="11965">
                  <c:v>18:22:16</c:v>
                </c:pt>
                <c:pt idx="11966">
                  <c:v>18:22:17</c:v>
                </c:pt>
                <c:pt idx="11967">
                  <c:v>18:22:18</c:v>
                </c:pt>
                <c:pt idx="11968">
                  <c:v>18:22:19</c:v>
                </c:pt>
                <c:pt idx="11969">
                  <c:v>18:22:20</c:v>
                </c:pt>
                <c:pt idx="11970">
                  <c:v>18:22:21</c:v>
                </c:pt>
                <c:pt idx="11971">
                  <c:v>18:22:22</c:v>
                </c:pt>
                <c:pt idx="11972">
                  <c:v>18:22:23</c:v>
                </c:pt>
                <c:pt idx="11973">
                  <c:v>18:22:24</c:v>
                </c:pt>
                <c:pt idx="11974">
                  <c:v>18:22:25</c:v>
                </c:pt>
                <c:pt idx="11975">
                  <c:v>18:22:26</c:v>
                </c:pt>
                <c:pt idx="11976">
                  <c:v>18:22:27</c:v>
                </c:pt>
                <c:pt idx="11977">
                  <c:v>18:22:28</c:v>
                </c:pt>
                <c:pt idx="11978">
                  <c:v>18:22:29</c:v>
                </c:pt>
                <c:pt idx="11979">
                  <c:v>18:22:30</c:v>
                </c:pt>
                <c:pt idx="11980">
                  <c:v>18:22:31</c:v>
                </c:pt>
                <c:pt idx="11981">
                  <c:v>18:22:32</c:v>
                </c:pt>
                <c:pt idx="11982">
                  <c:v>18:22:33</c:v>
                </c:pt>
                <c:pt idx="11983">
                  <c:v>18:22:34</c:v>
                </c:pt>
                <c:pt idx="11984">
                  <c:v>18:22:35</c:v>
                </c:pt>
                <c:pt idx="11985">
                  <c:v>18:22:36</c:v>
                </c:pt>
                <c:pt idx="11986">
                  <c:v>18:22:37</c:v>
                </c:pt>
                <c:pt idx="11987">
                  <c:v>18:22:38</c:v>
                </c:pt>
                <c:pt idx="11988">
                  <c:v>18:22:39</c:v>
                </c:pt>
                <c:pt idx="11989">
                  <c:v>18:22:40</c:v>
                </c:pt>
                <c:pt idx="11990">
                  <c:v>18:22:41</c:v>
                </c:pt>
                <c:pt idx="11991">
                  <c:v>18:22:42</c:v>
                </c:pt>
                <c:pt idx="11992">
                  <c:v>18:22:43</c:v>
                </c:pt>
                <c:pt idx="11993">
                  <c:v>18:22:44</c:v>
                </c:pt>
                <c:pt idx="11994">
                  <c:v>18:22:45</c:v>
                </c:pt>
                <c:pt idx="11995">
                  <c:v>18:22:46</c:v>
                </c:pt>
                <c:pt idx="11996">
                  <c:v>18:22:47</c:v>
                </c:pt>
                <c:pt idx="11997">
                  <c:v>18:22:48</c:v>
                </c:pt>
                <c:pt idx="11998">
                  <c:v>18:22:49</c:v>
                </c:pt>
                <c:pt idx="11999">
                  <c:v>18:22:50</c:v>
                </c:pt>
                <c:pt idx="12000">
                  <c:v>18:22:51</c:v>
                </c:pt>
                <c:pt idx="12001">
                  <c:v>18:22:52</c:v>
                </c:pt>
                <c:pt idx="12002">
                  <c:v>18:22:53</c:v>
                </c:pt>
                <c:pt idx="12003">
                  <c:v>18:22:54</c:v>
                </c:pt>
                <c:pt idx="12004">
                  <c:v>18:22:55</c:v>
                </c:pt>
                <c:pt idx="12005">
                  <c:v>18:22:56</c:v>
                </c:pt>
                <c:pt idx="12006">
                  <c:v>18:22:57</c:v>
                </c:pt>
                <c:pt idx="12007">
                  <c:v>18:22:58</c:v>
                </c:pt>
                <c:pt idx="12008">
                  <c:v>18:22:59</c:v>
                </c:pt>
                <c:pt idx="12009">
                  <c:v>18:23:00</c:v>
                </c:pt>
                <c:pt idx="12010">
                  <c:v>18:23:01</c:v>
                </c:pt>
                <c:pt idx="12011">
                  <c:v>18:23:02</c:v>
                </c:pt>
                <c:pt idx="12012">
                  <c:v>18:23:03</c:v>
                </c:pt>
                <c:pt idx="12013">
                  <c:v>18:23:04</c:v>
                </c:pt>
                <c:pt idx="12014">
                  <c:v>18:23:05</c:v>
                </c:pt>
                <c:pt idx="12015">
                  <c:v>18:23:06</c:v>
                </c:pt>
                <c:pt idx="12016">
                  <c:v>18:23:07</c:v>
                </c:pt>
                <c:pt idx="12017">
                  <c:v>18:23:08</c:v>
                </c:pt>
                <c:pt idx="12018">
                  <c:v>18:23:09</c:v>
                </c:pt>
                <c:pt idx="12019">
                  <c:v>18:23:10</c:v>
                </c:pt>
                <c:pt idx="12020">
                  <c:v>18:23:11</c:v>
                </c:pt>
                <c:pt idx="12021">
                  <c:v>18:23:12</c:v>
                </c:pt>
                <c:pt idx="12022">
                  <c:v>18:23:13</c:v>
                </c:pt>
                <c:pt idx="12023">
                  <c:v>18:23:14</c:v>
                </c:pt>
                <c:pt idx="12024">
                  <c:v>18:23:15</c:v>
                </c:pt>
                <c:pt idx="12025">
                  <c:v>18:23:16</c:v>
                </c:pt>
                <c:pt idx="12026">
                  <c:v>18:23:17</c:v>
                </c:pt>
                <c:pt idx="12027">
                  <c:v>18:23:18</c:v>
                </c:pt>
                <c:pt idx="12028">
                  <c:v>18:23:19</c:v>
                </c:pt>
                <c:pt idx="12029">
                  <c:v>18:23:20</c:v>
                </c:pt>
                <c:pt idx="12030">
                  <c:v>18:23:21</c:v>
                </c:pt>
                <c:pt idx="12031">
                  <c:v>18:23:22</c:v>
                </c:pt>
                <c:pt idx="12032">
                  <c:v>18:23:23</c:v>
                </c:pt>
                <c:pt idx="12033">
                  <c:v>18:23:24</c:v>
                </c:pt>
                <c:pt idx="12034">
                  <c:v>18:23:25</c:v>
                </c:pt>
                <c:pt idx="12035">
                  <c:v>18:23:26</c:v>
                </c:pt>
                <c:pt idx="12036">
                  <c:v>18:23:27</c:v>
                </c:pt>
                <c:pt idx="12037">
                  <c:v>18:23:28</c:v>
                </c:pt>
                <c:pt idx="12038">
                  <c:v>18:23:29</c:v>
                </c:pt>
                <c:pt idx="12039">
                  <c:v>18:23:30</c:v>
                </c:pt>
                <c:pt idx="12040">
                  <c:v>18:23:31</c:v>
                </c:pt>
                <c:pt idx="12041">
                  <c:v>18:23:32</c:v>
                </c:pt>
                <c:pt idx="12042">
                  <c:v>18:23:33</c:v>
                </c:pt>
                <c:pt idx="12043">
                  <c:v>18:23:34</c:v>
                </c:pt>
                <c:pt idx="12044">
                  <c:v>18:23:35</c:v>
                </c:pt>
                <c:pt idx="12045">
                  <c:v>18:23:36</c:v>
                </c:pt>
                <c:pt idx="12046">
                  <c:v>18:23:37</c:v>
                </c:pt>
                <c:pt idx="12047">
                  <c:v>18:23:38</c:v>
                </c:pt>
                <c:pt idx="12048">
                  <c:v>18:23:39</c:v>
                </c:pt>
                <c:pt idx="12049">
                  <c:v>18:23:40</c:v>
                </c:pt>
                <c:pt idx="12050">
                  <c:v>18:23:41</c:v>
                </c:pt>
                <c:pt idx="12051">
                  <c:v>18:23:42</c:v>
                </c:pt>
                <c:pt idx="12052">
                  <c:v>18:23:43</c:v>
                </c:pt>
                <c:pt idx="12053">
                  <c:v>18:23:44</c:v>
                </c:pt>
                <c:pt idx="12054">
                  <c:v>18:23:45</c:v>
                </c:pt>
                <c:pt idx="12055">
                  <c:v>18:23:46</c:v>
                </c:pt>
                <c:pt idx="12056">
                  <c:v>18:23:47</c:v>
                </c:pt>
                <c:pt idx="12057">
                  <c:v>18:23:48</c:v>
                </c:pt>
                <c:pt idx="12058">
                  <c:v>18:23:49</c:v>
                </c:pt>
                <c:pt idx="12059">
                  <c:v>18:23:50</c:v>
                </c:pt>
                <c:pt idx="12060">
                  <c:v>18:23:51</c:v>
                </c:pt>
                <c:pt idx="12061">
                  <c:v>18:23:52</c:v>
                </c:pt>
                <c:pt idx="12062">
                  <c:v>18:23:53</c:v>
                </c:pt>
                <c:pt idx="12063">
                  <c:v>18:23:54</c:v>
                </c:pt>
                <c:pt idx="12064">
                  <c:v>18:23:55</c:v>
                </c:pt>
                <c:pt idx="12065">
                  <c:v>18:23:56</c:v>
                </c:pt>
                <c:pt idx="12066">
                  <c:v>18:23:57</c:v>
                </c:pt>
                <c:pt idx="12067">
                  <c:v>18:23:58</c:v>
                </c:pt>
                <c:pt idx="12068">
                  <c:v>18:23:59</c:v>
                </c:pt>
                <c:pt idx="12069">
                  <c:v>18:24:00</c:v>
                </c:pt>
                <c:pt idx="12070">
                  <c:v>18:24:01</c:v>
                </c:pt>
                <c:pt idx="12071">
                  <c:v>18:24:02</c:v>
                </c:pt>
                <c:pt idx="12072">
                  <c:v>18:24:03</c:v>
                </c:pt>
                <c:pt idx="12073">
                  <c:v>18:24:04</c:v>
                </c:pt>
                <c:pt idx="12074">
                  <c:v>18:24:05</c:v>
                </c:pt>
                <c:pt idx="12075">
                  <c:v>18:24:06</c:v>
                </c:pt>
                <c:pt idx="12076">
                  <c:v>18:24:07</c:v>
                </c:pt>
                <c:pt idx="12077">
                  <c:v>18:24:08</c:v>
                </c:pt>
                <c:pt idx="12078">
                  <c:v>18:24:09</c:v>
                </c:pt>
                <c:pt idx="12079">
                  <c:v>18:24:10</c:v>
                </c:pt>
                <c:pt idx="12080">
                  <c:v>18:24:11</c:v>
                </c:pt>
                <c:pt idx="12081">
                  <c:v>18:24:12</c:v>
                </c:pt>
                <c:pt idx="12082">
                  <c:v>18:24:13</c:v>
                </c:pt>
                <c:pt idx="12083">
                  <c:v>18:24:14</c:v>
                </c:pt>
                <c:pt idx="12084">
                  <c:v>18:24:15</c:v>
                </c:pt>
                <c:pt idx="12085">
                  <c:v>18:24:16</c:v>
                </c:pt>
                <c:pt idx="12086">
                  <c:v>18:24:17</c:v>
                </c:pt>
                <c:pt idx="12087">
                  <c:v>18:24:18</c:v>
                </c:pt>
                <c:pt idx="12088">
                  <c:v>18:24:19</c:v>
                </c:pt>
                <c:pt idx="12089">
                  <c:v>18:24:20</c:v>
                </c:pt>
                <c:pt idx="12090">
                  <c:v>18:24:21</c:v>
                </c:pt>
                <c:pt idx="12091">
                  <c:v>18:24:22</c:v>
                </c:pt>
                <c:pt idx="12092">
                  <c:v>18:24:23</c:v>
                </c:pt>
                <c:pt idx="12093">
                  <c:v>18:24:24</c:v>
                </c:pt>
                <c:pt idx="12094">
                  <c:v>18:24:25</c:v>
                </c:pt>
                <c:pt idx="12095">
                  <c:v>18:24:26</c:v>
                </c:pt>
                <c:pt idx="12096">
                  <c:v>18:24:27</c:v>
                </c:pt>
                <c:pt idx="12097">
                  <c:v>18:24:28</c:v>
                </c:pt>
                <c:pt idx="12098">
                  <c:v>18:24:29</c:v>
                </c:pt>
                <c:pt idx="12099">
                  <c:v>18:24:30</c:v>
                </c:pt>
                <c:pt idx="12100">
                  <c:v>18:24:31</c:v>
                </c:pt>
                <c:pt idx="12101">
                  <c:v>18:24:32</c:v>
                </c:pt>
                <c:pt idx="12102">
                  <c:v>18:24:33</c:v>
                </c:pt>
                <c:pt idx="12103">
                  <c:v>18:24:34</c:v>
                </c:pt>
                <c:pt idx="12104">
                  <c:v>18:24:35</c:v>
                </c:pt>
                <c:pt idx="12105">
                  <c:v>18:24:36</c:v>
                </c:pt>
                <c:pt idx="12106">
                  <c:v>18:24:37</c:v>
                </c:pt>
                <c:pt idx="12107">
                  <c:v>18:24:38</c:v>
                </c:pt>
                <c:pt idx="12108">
                  <c:v>18:24:39</c:v>
                </c:pt>
                <c:pt idx="12109">
                  <c:v>18:24:40</c:v>
                </c:pt>
                <c:pt idx="12110">
                  <c:v>18:24:41</c:v>
                </c:pt>
                <c:pt idx="12111">
                  <c:v>18:24:42</c:v>
                </c:pt>
                <c:pt idx="12112">
                  <c:v>18:24:43</c:v>
                </c:pt>
                <c:pt idx="12113">
                  <c:v>18:24:44</c:v>
                </c:pt>
                <c:pt idx="12114">
                  <c:v>18:24:45</c:v>
                </c:pt>
                <c:pt idx="12115">
                  <c:v>18:24:46</c:v>
                </c:pt>
                <c:pt idx="12116">
                  <c:v>18:24:47</c:v>
                </c:pt>
                <c:pt idx="12117">
                  <c:v>18:24:48</c:v>
                </c:pt>
                <c:pt idx="12118">
                  <c:v>18:24:49</c:v>
                </c:pt>
                <c:pt idx="12119">
                  <c:v>18:24:50</c:v>
                </c:pt>
                <c:pt idx="12120">
                  <c:v>18:24:51</c:v>
                </c:pt>
                <c:pt idx="12121">
                  <c:v>18:24:52</c:v>
                </c:pt>
                <c:pt idx="12122">
                  <c:v>18:24:53</c:v>
                </c:pt>
                <c:pt idx="12123">
                  <c:v>18:24:54</c:v>
                </c:pt>
                <c:pt idx="12124">
                  <c:v>18:24:55</c:v>
                </c:pt>
                <c:pt idx="12125">
                  <c:v>18:24:56</c:v>
                </c:pt>
                <c:pt idx="12126">
                  <c:v>18:24:57</c:v>
                </c:pt>
                <c:pt idx="12127">
                  <c:v>18:24:58</c:v>
                </c:pt>
                <c:pt idx="12128">
                  <c:v>18:24:59</c:v>
                </c:pt>
                <c:pt idx="12129">
                  <c:v>18:25:00</c:v>
                </c:pt>
                <c:pt idx="12130">
                  <c:v>18:25:01</c:v>
                </c:pt>
                <c:pt idx="12131">
                  <c:v>18:25:02</c:v>
                </c:pt>
                <c:pt idx="12132">
                  <c:v>18:25:03</c:v>
                </c:pt>
                <c:pt idx="12133">
                  <c:v>18:25:04</c:v>
                </c:pt>
                <c:pt idx="12134">
                  <c:v>18:25:05</c:v>
                </c:pt>
                <c:pt idx="12135">
                  <c:v>18:25:06</c:v>
                </c:pt>
                <c:pt idx="12136">
                  <c:v>18:25:07</c:v>
                </c:pt>
                <c:pt idx="12137">
                  <c:v>18:25:08</c:v>
                </c:pt>
                <c:pt idx="12138">
                  <c:v>18:25:09</c:v>
                </c:pt>
                <c:pt idx="12139">
                  <c:v>18:25:10</c:v>
                </c:pt>
                <c:pt idx="12140">
                  <c:v>18:25:11</c:v>
                </c:pt>
                <c:pt idx="12141">
                  <c:v>18:25:12</c:v>
                </c:pt>
                <c:pt idx="12142">
                  <c:v>18:25:13</c:v>
                </c:pt>
                <c:pt idx="12143">
                  <c:v>18:25:14</c:v>
                </c:pt>
                <c:pt idx="12144">
                  <c:v>18:25:15</c:v>
                </c:pt>
                <c:pt idx="12145">
                  <c:v>18:25:16</c:v>
                </c:pt>
                <c:pt idx="12146">
                  <c:v>18:25:17</c:v>
                </c:pt>
                <c:pt idx="12147">
                  <c:v>18:25:18</c:v>
                </c:pt>
                <c:pt idx="12148">
                  <c:v>18:25:19</c:v>
                </c:pt>
                <c:pt idx="12149">
                  <c:v>18:25:20</c:v>
                </c:pt>
                <c:pt idx="12150">
                  <c:v>18:25:21</c:v>
                </c:pt>
                <c:pt idx="12151">
                  <c:v>18:25:22</c:v>
                </c:pt>
                <c:pt idx="12152">
                  <c:v>18:25:23</c:v>
                </c:pt>
                <c:pt idx="12153">
                  <c:v>18:25:24</c:v>
                </c:pt>
                <c:pt idx="12154">
                  <c:v>18:25:25</c:v>
                </c:pt>
                <c:pt idx="12155">
                  <c:v>18:25:26</c:v>
                </c:pt>
                <c:pt idx="12156">
                  <c:v>18:25:27</c:v>
                </c:pt>
                <c:pt idx="12157">
                  <c:v>18:25:28</c:v>
                </c:pt>
                <c:pt idx="12158">
                  <c:v>18:25:29</c:v>
                </c:pt>
                <c:pt idx="12159">
                  <c:v>18:25:30</c:v>
                </c:pt>
                <c:pt idx="12160">
                  <c:v>18:25:31</c:v>
                </c:pt>
                <c:pt idx="12161">
                  <c:v>18:25:32</c:v>
                </c:pt>
                <c:pt idx="12162">
                  <c:v>18:25:33</c:v>
                </c:pt>
                <c:pt idx="12163">
                  <c:v>18:25:34</c:v>
                </c:pt>
                <c:pt idx="12164">
                  <c:v>18:25:35</c:v>
                </c:pt>
                <c:pt idx="12165">
                  <c:v>18:25:36</c:v>
                </c:pt>
                <c:pt idx="12166">
                  <c:v>18:25:37</c:v>
                </c:pt>
                <c:pt idx="12167">
                  <c:v>18:25:38</c:v>
                </c:pt>
                <c:pt idx="12168">
                  <c:v>18:25:39</c:v>
                </c:pt>
                <c:pt idx="12169">
                  <c:v>18:25:40</c:v>
                </c:pt>
                <c:pt idx="12170">
                  <c:v>18:25:41</c:v>
                </c:pt>
                <c:pt idx="12171">
                  <c:v>18:25:42</c:v>
                </c:pt>
                <c:pt idx="12172">
                  <c:v>18:25:43</c:v>
                </c:pt>
                <c:pt idx="12173">
                  <c:v>18:25:44</c:v>
                </c:pt>
                <c:pt idx="12174">
                  <c:v>18:25:45</c:v>
                </c:pt>
                <c:pt idx="12175">
                  <c:v>18:25:46</c:v>
                </c:pt>
                <c:pt idx="12176">
                  <c:v>18:25:47</c:v>
                </c:pt>
                <c:pt idx="12177">
                  <c:v>18:25:48</c:v>
                </c:pt>
                <c:pt idx="12178">
                  <c:v>18:25:49</c:v>
                </c:pt>
                <c:pt idx="12179">
                  <c:v>18:25:50</c:v>
                </c:pt>
                <c:pt idx="12180">
                  <c:v>18:25:51</c:v>
                </c:pt>
                <c:pt idx="12181">
                  <c:v>18:25:52</c:v>
                </c:pt>
                <c:pt idx="12182">
                  <c:v>18:25:53</c:v>
                </c:pt>
                <c:pt idx="12183">
                  <c:v>18:25:54</c:v>
                </c:pt>
                <c:pt idx="12184">
                  <c:v>18:25:55</c:v>
                </c:pt>
                <c:pt idx="12185">
                  <c:v>18:25:56</c:v>
                </c:pt>
                <c:pt idx="12186">
                  <c:v>18:25:57</c:v>
                </c:pt>
                <c:pt idx="12187">
                  <c:v>18:25:58</c:v>
                </c:pt>
                <c:pt idx="12188">
                  <c:v>18:25:59</c:v>
                </c:pt>
                <c:pt idx="12189">
                  <c:v>18:26:00</c:v>
                </c:pt>
                <c:pt idx="12190">
                  <c:v>18:26:01</c:v>
                </c:pt>
                <c:pt idx="12191">
                  <c:v>18:26:02</c:v>
                </c:pt>
                <c:pt idx="12192">
                  <c:v>18:26:03</c:v>
                </c:pt>
                <c:pt idx="12193">
                  <c:v>18:26:04</c:v>
                </c:pt>
                <c:pt idx="12194">
                  <c:v>18:26:05</c:v>
                </c:pt>
                <c:pt idx="12195">
                  <c:v>18:26:06</c:v>
                </c:pt>
                <c:pt idx="12196">
                  <c:v>18:26:07</c:v>
                </c:pt>
                <c:pt idx="12197">
                  <c:v>18:26:08</c:v>
                </c:pt>
                <c:pt idx="12198">
                  <c:v>18:26:09</c:v>
                </c:pt>
                <c:pt idx="12199">
                  <c:v>18:26:10</c:v>
                </c:pt>
                <c:pt idx="12200">
                  <c:v>18:26:11</c:v>
                </c:pt>
                <c:pt idx="12201">
                  <c:v>18:26:12</c:v>
                </c:pt>
                <c:pt idx="12202">
                  <c:v>18:26:13</c:v>
                </c:pt>
                <c:pt idx="12203">
                  <c:v>18:26:14</c:v>
                </c:pt>
                <c:pt idx="12204">
                  <c:v>18:26:15</c:v>
                </c:pt>
                <c:pt idx="12205">
                  <c:v>18:26:16</c:v>
                </c:pt>
                <c:pt idx="12206">
                  <c:v>18:26:17</c:v>
                </c:pt>
                <c:pt idx="12207">
                  <c:v>18:26:18</c:v>
                </c:pt>
                <c:pt idx="12208">
                  <c:v>18:26:19</c:v>
                </c:pt>
                <c:pt idx="12209">
                  <c:v>18:26:20</c:v>
                </c:pt>
                <c:pt idx="12210">
                  <c:v>18:26:21</c:v>
                </c:pt>
                <c:pt idx="12211">
                  <c:v>18:26:22</c:v>
                </c:pt>
                <c:pt idx="12212">
                  <c:v>18:26:23</c:v>
                </c:pt>
                <c:pt idx="12213">
                  <c:v>18:26:24</c:v>
                </c:pt>
                <c:pt idx="12214">
                  <c:v>18:26:25</c:v>
                </c:pt>
                <c:pt idx="12215">
                  <c:v>18:26:26</c:v>
                </c:pt>
                <c:pt idx="12216">
                  <c:v>18:26:27</c:v>
                </c:pt>
                <c:pt idx="12217">
                  <c:v>18:26:28</c:v>
                </c:pt>
                <c:pt idx="12218">
                  <c:v>18:26:29</c:v>
                </c:pt>
                <c:pt idx="12219">
                  <c:v>18:26:30</c:v>
                </c:pt>
                <c:pt idx="12220">
                  <c:v>18:26:31</c:v>
                </c:pt>
                <c:pt idx="12221">
                  <c:v>18:26:32</c:v>
                </c:pt>
                <c:pt idx="12222">
                  <c:v>18:26:33</c:v>
                </c:pt>
                <c:pt idx="12223">
                  <c:v>18:26:34</c:v>
                </c:pt>
                <c:pt idx="12224">
                  <c:v>18:26:35</c:v>
                </c:pt>
                <c:pt idx="12225">
                  <c:v>18:26:36</c:v>
                </c:pt>
                <c:pt idx="12226">
                  <c:v>18:26:37</c:v>
                </c:pt>
                <c:pt idx="12227">
                  <c:v>18:26:38</c:v>
                </c:pt>
                <c:pt idx="12228">
                  <c:v>18:26:39</c:v>
                </c:pt>
                <c:pt idx="12229">
                  <c:v>18:26:40</c:v>
                </c:pt>
                <c:pt idx="12230">
                  <c:v>18:26:41</c:v>
                </c:pt>
                <c:pt idx="12231">
                  <c:v>18:26:42</c:v>
                </c:pt>
                <c:pt idx="12232">
                  <c:v>18:26:43</c:v>
                </c:pt>
                <c:pt idx="12233">
                  <c:v>18:26:44</c:v>
                </c:pt>
                <c:pt idx="12234">
                  <c:v>18:26:45</c:v>
                </c:pt>
                <c:pt idx="12235">
                  <c:v>18:26:46</c:v>
                </c:pt>
                <c:pt idx="12236">
                  <c:v>18:26:47</c:v>
                </c:pt>
                <c:pt idx="12237">
                  <c:v>18:26:48</c:v>
                </c:pt>
                <c:pt idx="12238">
                  <c:v>18:26:49</c:v>
                </c:pt>
                <c:pt idx="12239">
                  <c:v>18:26:50</c:v>
                </c:pt>
                <c:pt idx="12240">
                  <c:v>18:26:51</c:v>
                </c:pt>
                <c:pt idx="12241">
                  <c:v>18:26:52</c:v>
                </c:pt>
                <c:pt idx="12242">
                  <c:v>18:26:53</c:v>
                </c:pt>
                <c:pt idx="12243">
                  <c:v>18:26:54</c:v>
                </c:pt>
                <c:pt idx="12244">
                  <c:v>18:26:55</c:v>
                </c:pt>
                <c:pt idx="12245">
                  <c:v>18:26:56</c:v>
                </c:pt>
                <c:pt idx="12246">
                  <c:v>18:26:57</c:v>
                </c:pt>
                <c:pt idx="12247">
                  <c:v>18:26:58</c:v>
                </c:pt>
                <c:pt idx="12248">
                  <c:v>18:26:59</c:v>
                </c:pt>
                <c:pt idx="12249">
                  <c:v>18:27:00</c:v>
                </c:pt>
                <c:pt idx="12250">
                  <c:v>18:27:01</c:v>
                </c:pt>
                <c:pt idx="12251">
                  <c:v>18:27:02</c:v>
                </c:pt>
                <c:pt idx="12252">
                  <c:v>18:27:03</c:v>
                </c:pt>
                <c:pt idx="12253">
                  <c:v>18:27:04</c:v>
                </c:pt>
                <c:pt idx="12254">
                  <c:v>18:27:05</c:v>
                </c:pt>
                <c:pt idx="12255">
                  <c:v>18:27:06</c:v>
                </c:pt>
                <c:pt idx="12256">
                  <c:v>18:27:07</c:v>
                </c:pt>
                <c:pt idx="12257">
                  <c:v>18:27:08</c:v>
                </c:pt>
                <c:pt idx="12258">
                  <c:v>18:27:09</c:v>
                </c:pt>
                <c:pt idx="12259">
                  <c:v>18:27:10</c:v>
                </c:pt>
                <c:pt idx="12260">
                  <c:v>18:27:11</c:v>
                </c:pt>
                <c:pt idx="12261">
                  <c:v>18:27:12</c:v>
                </c:pt>
                <c:pt idx="12262">
                  <c:v>18:27:13</c:v>
                </c:pt>
                <c:pt idx="12263">
                  <c:v>18:27:14</c:v>
                </c:pt>
                <c:pt idx="12264">
                  <c:v>18:27:15</c:v>
                </c:pt>
                <c:pt idx="12265">
                  <c:v>18:27:16</c:v>
                </c:pt>
                <c:pt idx="12266">
                  <c:v>18:27:17</c:v>
                </c:pt>
                <c:pt idx="12267">
                  <c:v>18:27:18</c:v>
                </c:pt>
                <c:pt idx="12268">
                  <c:v>18:27:19</c:v>
                </c:pt>
                <c:pt idx="12269">
                  <c:v>18:27:20</c:v>
                </c:pt>
                <c:pt idx="12270">
                  <c:v>18:27:21</c:v>
                </c:pt>
                <c:pt idx="12271">
                  <c:v>18:27:22</c:v>
                </c:pt>
                <c:pt idx="12272">
                  <c:v>18:27:23</c:v>
                </c:pt>
                <c:pt idx="12273">
                  <c:v>18:27:24</c:v>
                </c:pt>
                <c:pt idx="12274">
                  <c:v>18:27:25</c:v>
                </c:pt>
                <c:pt idx="12275">
                  <c:v>18:27:26</c:v>
                </c:pt>
                <c:pt idx="12276">
                  <c:v>18:27:27</c:v>
                </c:pt>
                <c:pt idx="12277">
                  <c:v>18:27:28</c:v>
                </c:pt>
                <c:pt idx="12278">
                  <c:v>18:27:29</c:v>
                </c:pt>
                <c:pt idx="12279">
                  <c:v>18:27:30</c:v>
                </c:pt>
                <c:pt idx="12280">
                  <c:v>18:27:31</c:v>
                </c:pt>
                <c:pt idx="12281">
                  <c:v>18:27:32</c:v>
                </c:pt>
                <c:pt idx="12282">
                  <c:v>18:27:33</c:v>
                </c:pt>
                <c:pt idx="12283">
                  <c:v>18:27:34</c:v>
                </c:pt>
                <c:pt idx="12284">
                  <c:v>18:27:35</c:v>
                </c:pt>
                <c:pt idx="12285">
                  <c:v>18:27:36</c:v>
                </c:pt>
                <c:pt idx="12286">
                  <c:v>18:27:37</c:v>
                </c:pt>
                <c:pt idx="12287">
                  <c:v>18:27:38</c:v>
                </c:pt>
                <c:pt idx="12288">
                  <c:v>18:27:39</c:v>
                </c:pt>
                <c:pt idx="12289">
                  <c:v>18:27:40</c:v>
                </c:pt>
                <c:pt idx="12290">
                  <c:v>18:27:41</c:v>
                </c:pt>
                <c:pt idx="12291">
                  <c:v>18:27:42</c:v>
                </c:pt>
                <c:pt idx="12292">
                  <c:v>18:27:43</c:v>
                </c:pt>
                <c:pt idx="12293">
                  <c:v>18:27:44</c:v>
                </c:pt>
                <c:pt idx="12294">
                  <c:v>18:27:45</c:v>
                </c:pt>
                <c:pt idx="12295">
                  <c:v>18:27:46</c:v>
                </c:pt>
                <c:pt idx="12296">
                  <c:v>18:27:47</c:v>
                </c:pt>
                <c:pt idx="12297">
                  <c:v>18:27:48</c:v>
                </c:pt>
                <c:pt idx="12298">
                  <c:v>18:27:49</c:v>
                </c:pt>
                <c:pt idx="12299">
                  <c:v>18:27:50</c:v>
                </c:pt>
                <c:pt idx="12300">
                  <c:v>18:27:51</c:v>
                </c:pt>
                <c:pt idx="12301">
                  <c:v>18:27:52</c:v>
                </c:pt>
                <c:pt idx="12302">
                  <c:v>18:27:53</c:v>
                </c:pt>
                <c:pt idx="12303">
                  <c:v>18:27:54</c:v>
                </c:pt>
                <c:pt idx="12304">
                  <c:v>18:27:55</c:v>
                </c:pt>
                <c:pt idx="12305">
                  <c:v>18:27:56</c:v>
                </c:pt>
                <c:pt idx="12306">
                  <c:v>18:27:57</c:v>
                </c:pt>
                <c:pt idx="12307">
                  <c:v>18:27:58</c:v>
                </c:pt>
                <c:pt idx="12308">
                  <c:v>18:27:59</c:v>
                </c:pt>
                <c:pt idx="12309">
                  <c:v>18:28:00</c:v>
                </c:pt>
                <c:pt idx="12310">
                  <c:v>18:28:01</c:v>
                </c:pt>
                <c:pt idx="12311">
                  <c:v>18:28:02</c:v>
                </c:pt>
                <c:pt idx="12312">
                  <c:v>18:28:03</c:v>
                </c:pt>
                <c:pt idx="12313">
                  <c:v>18:28:04</c:v>
                </c:pt>
                <c:pt idx="12314">
                  <c:v>18:28:05</c:v>
                </c:pt>
                <c:pt idx="12315">
                  <c:v>18:28:06</c:v>
                </c:pt>
                <c:pt idx="12316">
                  <c:v>18:28:07</c:v>
                </c:pt>
                <c:pt idx="12317">
                  <c:v>18:28:08</c:v>
                </c:pt>
                <c:pt idx="12318">
                  <c:v>18:28:09</c:v>
                </c:pt>
                <c:pt idx="12319">
                  <c:v>18:28:10</c:v>
                </c:pt>
                <c:pt idx="12320">
                  <c:v>18:28:11</c:v>
                </c:pt>
                <c:pt idx="12321">
                  <c:v>18:28:12</c:v>
                </c:pt>
                <c:pt idx="12322">
                  <c:v>18:28:13</c:v>
                </c:pt>
                <c:pt idx="12323">
                  <c:v>18:28:14</c:v>
                </c:pt>
                <c:pt idx="12324">
                  <c:v>18:28:15</c:v>
                </c:pt>
                <c:pt idx="12325">
                  <c:v>18:28:16</c:v>
                </c:pt>
                <c:pt idx="12326">
                  <c:v>18:28:17</c:v>
                </c:pt>
                <c:pt idx="12327">
                  <c:v>18:28:18</c:v>
                </c:pt>
                <c:pt idx="12328">
                  <c:v>18:28:19</c:v>
                </c:pt>
                <c:pt idx="12329">
                  <c:v>18:28:20</c:v>
                </c:pt>
                <c:pt idx="12330">
                  <c:v>18:28:21</c:v>
                </c:pt>
                <c:pt idx="12331">
                  <c:v>18:28:22</c:v>
                </c:pt>
                <c:pt idx="12332">
                  <c:v>18:28:23</c:v>
                </c:pt>
                <c:pt idx="12333">
                  <c:v>18:28:24</c:v>
                </c:pt>
                <c:pt idx="12334">
                  <c:v>18:28:25</c:v>
                </c:pt>
                <c:pt idx="12335">
                  <c:v>18:28:26</c:v>
                </c:pt>
                <c:pt idx="12336">
                  <c:v>18:28:27</c:v>
                </c:pt>
                <c:pt idx="12337">
                  <c:v>18:28:28</c:v>
                </c:pt>
                <c:pt idx="12338">
                  <c:v>18:28:29</c:v>
                </c:pt>
                <c:pt idx="12339">
                  <c:v>18:28:30</c:v>
                </c:pt>
                <c:pt idx="12340">
                  <c:v>18:28:31</c:v>
                </c:pt>
                <c:pt idx="12341">
                  <c:v>18:28:32</c:v>
                </c:pt>
                <c:pt idx="12342">
                  <c:v>18:28:33</c:v>
                </c:pt>
                <c:pt idx="12343">
                  <c:v>18:28:34</c:v>
                </c:pt>
                <c:pt idx="12344">
                  <c:v>18:28:35</c:v>
                </c:pt>
                <c:pt idx="12345">
                  <c:v>18:28:36</c:v>
                </c:pt>
                <c:pt idx="12346">
                  <c:v>18:28:37</c:v>
                </c:pt>
                <c:pt idx="12347">
                  <c:v>18:28:38</c:v>
                </c:pt>
                <c:pt idx="12348">
                  <c:v>18:28:39</c:v>
                </c:pt>
                <c:pt idx="12349">
                  <c:v>18:28:40</c:v>
                </c:pt>
                <c:pt idx="12350">
                  <c:v>18:28:41</c:v>
                </c:pt>
                <c:pt idx="12351">
                  <c:v>18:28:42</c:v>
                </c:pt>
                <c:pt idx="12352">
                  <c:v>18:28:43</c:v>
                </c:pt>
                <c:pt idx="12353">
                  <c:v>18:28:44</c:v>
                </c:pt>
                <c:pt idx="12354">
                  <c:v>18:28:45</c:v>
                </c:pt>
                <c:pt idx="12355">
                  <c:v>18:28:46</c:v>
                </c:pt>
                <c:pt idx="12356">
                  <c:v>18:28:47</c:v>
                </c:pt>
                <c:pt idx="12357">
                  <c:v>18:28:48</c:v>
                </c:pt>
                <c:pt idx="12358">
                  <c:v>18:28:49</c:v>
                </c:pt>
                <c:pt idx="12359">
                  <c:v>18:28:50</c:v>
                </c:pt>
                <c:pt idx="12360">
                  <c:v>18:28:51</c:v>
                </c:pt>
                <c:pt idx="12361">
                  <c:v>18:28:52</c:v>
                </c:pt>
                <c:pt idx="12362">
                  <c:v>18:28:53</c:v>
                </c:pt>
                <c:pt idx="12363">
                  <c:v>18:28:54</c:v>
                </c:pt>
                <c:pt idx="12364">
                  <c:v>18:28:55</c:v>
                </c:pt>
                <c:pt idx="12365">
                  <c:v>18:28:56</c:v>
                </c:pt>
                <c:pt idx="12366">
                  <c:v>18:28:57</c:v>
                </c:pt>
                <c:pt idx="12367">
                  <c:v>18:28:58</c:v>
                </c:pt>
                <c:pt idx="12368">
                  <c:v>18:28:59</c:v>
                </c:pt>
                <c:pt idx="12369">
                  <c:v>18:29:00</c:v>
                </c:pt>
                <c:pt idx="12370">
                  <c:v>18:29:01</c:v>
                </c:pt>
                <c:pt idx="12371">
                  <c:v>18:29:02</c:v>
                </c:pt>
                <c:pt idx="12372">
                  <c:v>18:29:03</c:v>
                </c:pt>
                <c:pt idx="12373">
                  <c:v>18:29:04</c:v>
                </c:pt>
                <c:pt idx="12374">
                  <c:v>18:29:05</c:v>
                </c:pt>
                <c:pt idx="12375">
                  <c:v>18:29:06</c:v>
                </c:pt>
                <c:pt idx="12376">
                  <c:v>18:29:07</c:v>
                </c:pt>
                <c:pt idx="12377">
                  <c:v>18:29:08</c:v>
                </c:pt>
                <c:pt idx="12378">
                  <c:v>18:29:09</c:v>
                </c:pt>
                <c:pt idx="12379">
                  <c:v>18:29:10</c:v>
                </c:pt>
                <c:pt idx="12380">
                  <c:v>18:29:11</c:v>
                </c:pt>
                <c:pt idx="12381">
                  <c:v>18:29:12</c:v>
                </c:pt>
                <c:pt idx="12382">
                  <c:v>18:29:13</c:v>
                </c:pt>
                <c:pt idx="12383">
                  <c:v>18:29:14</c:v>
                </c:pt>
                <c:pt idx="12384">
                  <c:v>18:29:15</c:v>
                </c:pt>
                <c:pt idx="12385">
                  <c:v>18:29:16</c:v>
                </c:pt>
                <c:pt idx="12386">
                  <c:v>18:29:17</c:v>
                </c:pt>
                <c:pt idx="12387">
                  <c:v>18:29:18</c:v>
                </c:pt>
                <c:pt idx="12388">
                  <c:v>18:29:19</c:v>
                </c:pt>
                <c:pt idx="12389">
                  <c:v>18:29:20</c:v>
                </c:pt>
                <c:pt idx="12390">
                  <c:v>18:29:21</c:v>
                </c:pt>
                <c:pt idx="12391">
                  <c:v>18:29:22</c:v>
                </c:pt>
                <c:pt idx="12392">
                  <c:v>18:29:23</c:v>
                </c:pt>
                <c:pt idx="12393">
                  <c:v>18:29:24</c:v>
                </c:pt>
                <c:pt idx="12394">
                  <c:v>18:29:25</c:v>
                </c:pt>
                <c:pt idx="12395">
                  <c:v>18:29:26</c:v>
                </c:pt>
                <c:pt idx="12396">
                  <c:v>18:29:27</c:v>
                </c:pt>
                <c:pt idx="12397">
                  <c:v>18:29:28</c:v>
                </c:pt>
                <c:pt idx="12398">
                  <c:v>18:29:29</c:v>
                </c:pt>
                <c:pt idx="12399">
                  <c:v>18:29:30</c:v>
                </c:pt>
                <c:pt idx="12400">
                  <c:v>18:29:31</c:v>
                </c:pt>
                <c:pt idx="12401">
                  <c:v>18:29:32</c:v>
                </c:pt>
                <c:pt idx="12402">
                  <c:v>18:29:33</c:v>
                </c:pt>
                <c:pt idx="12403">
                  <c:v>18:29:34</c:v>
                </c:pt>
                <c:pt idx="12404">
                  <c:v>18:29:35</c:v>
                </c:pt>
                <c:pt idx="12405">
                  <c:v>18:29:36</c:v>
                </c:pt>
                <c:pt idx="12406">
                  <c:v>18:29:37</c:v>
                </c:pt>
                <c:pt idx="12407">
                  <c:v>18:29:38</c:v>
                </c:pt>
                <c:pt idx="12408">
                  <c:v>18:29:39</c:v>
                </c:pt>
                <c:pt idx="12409">
                  <c:v>18:29:40</c:v>
                </c:pt>
                <c:pt idx="12410">
                  <c:v>18:29:41</c:v>
                </c:pt>
                <c:pt idx="12411">
                  <c:v>18:29:42</c:v>
                </c:pt>
                <c:pt idx="12412">
                  <c:v>18:29:43</c:v>
                </c:pt>
                <c:pt idx="12413">
                  <c:v>18:29:44</c:v>
                </c:pt>
                <c:pt idx="12414">
                  <c:v>18:29:45</c:v>
                </c:pt>
                <c:pt idx="12415">
                  <c:v>18:29:46</c:v>
                </c:pt>
                <c:pt idx="12416">
                  <c:v>18:29:47</c:v>
                </c:pt>
                <c:pt idx="12417">
                  <c:v>18:29:48</c:v>
                </c:pt>
                <c:pt idx="12418">
                  <c:v>18:29:49</c:v>
                </c:pt>
                <c:pt idx="12419">
                  <c:v>18:29:50</c:v>
                </c:pt>
                <c:pt idx="12420">
                  <c:v>18:29:51</c:v>
                </c:pt>
                <c:pt idx="12421">
                  <c:v>18:29:52</c:v>
                </c:pt>
                <c:pt idx="12422">
                  <c:v>18:29:53</c:v>
                </c:pt>
                <c:pt idx="12423">
                  <c:v>18:29:54</c:v>
                </c:pt>
                <c:pt idx="12424">
                  <c:v>18:29:55</c:v>
                </c:pt>
                <c:pt idx="12425">
                  <c:v>18:29:56</c:v>
                </c:pt>
                <c:pt idx="12426">
                  <c:v>18:29:57</c:v>
                </c:pt>
                <c:pt idx="12427">
                  <c:v>18:29:58</c:v>
                </c:pt>
                <c:pt idx="12428">
                  <c:v>18:29:59</c:v>
                </c:pt>
                <c:pt idx="12429">
                  <c:v>18:30:00</c:v>
                </c:pt>
                <c:pt idx="12430">
                  <c:v>18:30:01</c:v>
                </c:pt>
                <c:pt idx="12431">
                  <c:v>18:30:02</c:v>
                </c:pt>
                <c:pt idx="12432">
                  <c:v>18:30:03</c:v>
                </c:pt>
                <c:pt idx="12433">
                  <c:v>18:30:04</c:v>
                </c:pt>
                <c:pt idx="12434">
                  <c:v>18:30:05</c:v>
                </c:pt>
                <c:pt idx="12435">
                  <c:v>18:30:06</c:v>
                </c:pt>
                <c:pt idx="12436">
                  <c:v>18:30:07</c:v>
                </c:pt>
                <c:pt idx="12437">
                  <c:v>18:30:08</c:v>
                </c:pt>
                <c:pt idx="12438">
                  <c:v>18:30:09</c:v>
                </c:pt>
                <c:pt idx="12439">
                  <c:v>18:30:10</c:v>
                </c:pt>
                <c:pt idx="12440">
                  <c:v>18:30:11</c:v>
                </c:pt>
                <c:pt idx="12441">
                  <c:v>18:30:12</c:v>
                </c:pt>
                <c:pt idx="12442">
                  <c:v>18:30:13</c:v>
                </c:pt>
                <c:pt idx="12443">
                  <c:v>18:30:14</c:v>
                </c:pt>
                <c:pt idx="12444">
                  <c:v>18:30:15</c:v>
                </c:pt>
                <c:pt idx="12445">
                  <c:v>18:30:16</c:v>
                </c:pt>
                <c:pt idx="12446">
                  <c:v>18:30:17</c:v>
                </c:pt>
                <c:pt idx="12447">
                  <c:v>18:30:18</c:v>
                </c:pt>
                <c:pt idx="12448">
                  <c:v>18:30:19</c:v>
                </c:pt>
                <c:pt idx="12449">
                  <c:v>18:30:20</c:v>
                </c:pt>
                <c:pt idx="12450">
                  <c:v>18:30:21</c:v>
                </c:pt>
                <c:pt idx="12451">
                  <c:v>18:30:22</c:v>
                </c:pt>
                <c:pt idx="12452">
                  <c:v>18:30:23</c:v>
                </c:pt>
                <c:pt idx="12453">
                  <c:v>18:30:24</c:v>
                </c:pt>
                <c:pt idx="12454">
                  <c:v>18:30:25</c:v>
                </c:pt>
                <c:pt idx="12455">
                  <c:v>18:30:26</c:v>
                </c:pt>
                <c:pt idx="12456">
                  <c:v>18:30:27</c:v>
                </c:pt>
                <c:pt idx="12457">
                  <c:v>18:30:28</c:v>
                </c:pt>
                <c:pt idx="12458">
                  <c:v>18:30:29</c:v>
                </c:pt>
                <c:pt idx="12459">
                  <c:v>18:30:30</c:v>
                </c:pt>
                <c:pt idx="12460">
                  <c:v>18:30:31</c:v>
                </c:pt>
                <c:pt idx="12461">
                  <c:v>18:30:32</c:v>
                </c:pt>
                <c:pt idx="12462">
                  <c:v>18:30:33</c:v>
                </c:pt>
                <c:pt idx="12463">
                  <c:v>18:30:34</c:v>
                </c:pt>
                <c:pt idx="12464">
                  <c:v>18:30:35</c:v>
                </c:pt>
                <c:pt idx="12465">
                  <c:v>18:30:36</c:v>
                </c:pt>
                <c:pt idx="12466">
                  <c:v>18:30:37</c:v>
                </c:pt>
                <c:pt idx="12467">
                  <c:v>18:30:38</c:v>
                </c:pt>
                <c:pt idx="12468">
                  <c:v>18:30:39</c:v>
                </c:pt>
                <c:pt idx="12469">
                  <c:v>18:30:40</c:v>
                </c:pt>
                <c:pt idx="12470">
                  <c:v>18:30:41</c:v>
                </c:pt>
                <c:pt idx="12471">
                  <c:v>18:30:42</c:v>
                </c:pt>
                <c:pt idx="12472">
                  <c:v>18:30:43</c:v>
                </c:pt>
                <c:pt idx="12473">
                  <c:v>18:30:44</c:v>
                </c:pt>
                <c:pt idx="12474">
                  <c:v>18:30:45</c:v>
                </c:pt>
                <c:pt idx="12475">
                  <c:v>18:30:46</c:v>
                </c:pt>
                <c:pt idx="12476">
                  <c:v>18:30:47</c:v>
                </c:pt>
                <c:pt idx="12477">
                  <c:v>18:30:48</c:v>
                </c:pt>
                <c:pt idx="12478">
                  <c:v>18:30:49</c:v>
                </c:pt>
                <c:pt idx="12479">
                  <c:v>18:30:50</c:v>
                </c:pt>
                <c:pt idx="12480">
                  <c:v>18:30:51</c:v>
                </c:pt>
                <c:pt idx="12481">
                  <c:v>18:30:52</c:v>
                </c:pt>
                <c:pt idx="12482">
                  <c:v>18:30:53</c:v>
                </c:pt>
                <c:pt idx="12483">
                  <c:v>18:30:54</c:v>
                </c:pt>
                <c:pt idx="12484">
                  <c:v>18:30:55</c:v>
                </c:pt>
                <c:pt idx="12485">
                  <c:v>18:30:56</c:v>
                </c:pt>
                <c:pt idx="12486">
                  <c:v>18:30:57</c:v>
                </c:pt>
                <c:pt idx="12487">
                  <c:v>18:30:58</c:v>
                </c:pt>
                <c:pt idx="12488">
                  <c:v>18:30:59</c:v>
                </c:pt>
                <c:pt idx="12489">
                  <c:v>18:31:00</c:v>
                </c:pt>
                <c:pt idx="12490">
                  <c:v>18:31:01</c:v>
                </c:pt>
                <c:pt idx="12491">
                  <c:v>18:31:02</c:v>
                </c:pt>
                <c:pt idx="12492">
                  <c:v>18:31:03</c:v>
                </c:pt>
                <c:pt idx="12493">
                  <c:v>18:31:04</c:v>
                </c:pt>
                <c:pt idx="12494">
                  <c:v>18:31:05</c:v>
                </c:pt>
                <c:pt idx="12495">
                  <c:v>18:31:06</c:v>
                </c:pt>
                <c:pt idx="12496">
                  <c:v>18:31:07</c:v>
                </c:pt>
                <c:pt idx="12497">
                  <c:v>18:31:08</c:v>
                </c:pt>
                <c:pt idx="12498">
                  <c:v>18:31:09</c:v>
                </c:pt>
                <c:pt idx="12499">
                  <c:v>18:31:10</c:v>
                </c:pt>
                <c:pt idx="12500">
                  <c:v>18:31:11</c:v>
                </c:pt>
                <c:pt idx="12501">
                  <c:v>18:31:12</c:v>
                </c:pt>
                <c:pt idx="12502">
                  <c:v>18:31:13</c:v>
                </c:pt>
                <c:pt idx="12503">
                  <c:v>18:31:14</c:v>
                </c:pt>
                <c:pt idx="12504">
                  <c:v>18:31:15</c:v>
                </c:pt>
                <c:pt idx="12505">
                  <c:v>18:31:16</c:v>
                </c:pt>
                <c:pt idx="12506">
                  <c:v>18:31:17</c:v>
                </c:pt>
                <c:pt idx="12507">
                  <c:v>18:31:18</c:v>
                </c:pt>
                <c:pt idx="12508">
                  <c:v>18:31:19</c:v>
                </c:pt>
                <c:pt idx="12509">
                  <c:v>18:31:20</c:v>
                </c:pt>
                <c:pt idx="12510">
                  <c:v>18:31:21</c:v>
                </c:pt>
                <c:pt idx="12511">
                  <c:v>18:31:22</c:v>
                </c:pt>
                <c:pt idx="12512">
                  <c:v>18:31:23</c:v>
                </c:pt>
                <c:pt idx="12513">
                  <c:v>18:31:24</c:v>
                </c:pt>
                <c:pt idx="12514">
                  <c:v>18:31:25</c:v>
                </c:pt>
                <c:pt idx="12515">
                  <c:v>18:31:26</c:v>
                </c:pt>
                <c:pt idx="12516">
                  <c:v>18:31:27</c:v>
                </c:pt>
                <c:pt idx="12517">
                  <c:v>18:31:28</c:v>
                </c:pt>
                <c:pt idx="12518">
                  <c:v>18:31:29</c:v>
                </c:pt>
                <c:pt idx="12519">
                  <c:v>18:31:30</c:v>
                </c:pt>
                <c:pt idx="12520">
                  <c:v>18:31:31</c:v>
                </c:pt>
                <c:pt idx="12521">
                  <c:v>18:31:32</c:v>
                </c:pt>
                <c:pt idx="12522">
                  <c:v>18:31:33</c:v>
                </c:pt>
                <c:pt idx="12523">
                  <c:v>18:31:34</c:v>
                </c:pt>
                <c:pt idx="12524">
                  <c:v>18:31:35</c:v>
                </c:pt>
                <c:pt idx="12525">
                  <c:v>18:31:36</c:v>
                </c:pt>
                <c:pt idx="12526">
                  <c:v>18:31:37</c:v>
                </c:pt>
                <c:pt idx="12527">
                  <c:v>18:31:38</c:v>
                </c:pt>
                <c:pt idx="12528">
                  <c:v>18:31:39</c:v>
                </c:pt>
                <c:pt idx="12529">
                  <c:v>18:31:40</c:v>
                </c:pt>
                <c:pt idx="12530">
                  <c:v>18:31:41</c:v>
                </c:pt>
                <c:pt idx="12531">
                  <c:v>18:31:42</c:v>
                </c:pt>
                <c:pt idx="12532">
                  <c:v>18:31:43</c:v>
                </c:pt>
                <c:pt idx="12533">
                  <c:v>18:31:44</c:v>
                </c:pt>
                <c:pt idx="12534">
                  <c:v>18:31:45</c:v>
                </c:pt>
                <c:pt idx="12535">
                  <c:v>18:31:46</c:v>
                </c:pt>
                <c:pt idx="12536">
                  <c:v>18:31:47</c:v>
                </c:pt>
                <c:pt idx="12537">
                  <c:v>18:31:48</c:v>
                </c:pt>
                <c:pt idx="12538">
                  <c:v>18:31:49</c:v>
                </c:pt>
                <c:pt idx="12539">
                  <c:v>18:31:50</c:v>
                </c:pt>
                <c:pt idx="12540">
                  <c:v>18:31:51</c:v>
                </c:pt>
                <c:pt idx="12541">
                  <c:v>18:31:52</c:v>
                </c:pt>
                <c:pt idx="12542">
                  <c:v>18:31:53</c:v>
                </c:pt>
                <c:pt idx="12543">
                  <c:v>18:31:54</c:v>
                </c:pt>
                <c:pt idx="12544">
                  <c:v>18:31:55</c:v>
                </c:pt>
                <c:pt idx="12545">
                  <c:v>18:31:56</c:v>
                </c:pt>
                <c:pt idx="12546">
                  <c:v>18:31:57</c:v>
                </c:pt>
                <c:pt idx="12547">
                  <c:v>18:31:58</c:v>
                </c:pt>
                <c:pt idx="12548">
                  <c:v>18:31:59</c:v>
                </c:pt>
                <c:pt idx="12549">
                  <c:v>18:32:00</c:v>
                </c:pt>
                <c:pt idx="12550">
                  <c:v>18:32:01</c:v>
                </c:pt>
                <c:pt idx="12551">
                  <c:v>18:32:02</c:v>
                </c:pt>
                <c:pt idx="12552">
                  <c:v>18:32:03</c:v>
                </c:pt>
                <c:pt idx="12553">
                  <c:v>18:32:04</c:v>
                </c:pt>
                <c:pt idx="12554">
                  <c:v>18:32:05</c:v>
                </c:pt>
                <c:pt idx="12555">
                  <c:v>18:32:06</c:v>
                </c:pt>
                <c:pt idx="12556">
                  <c:v>18:32:07</c:v>
                </c:pt>
                <c:pt idx="12557">
                  <c:v>18:32:08</c:v>
                </c:pt>
                <c:pt idx="12558">
                  <c:v>18:32:09</c:v>
                </c:pt>
                <c:pt idx="12559">
                  <c:v>18:32:10</c:v>
                </c:pt>
                <c:pt idx="12560">
                  <c:v>18:32:11</c:v>
                </c:pt>
                <c:pt idx="12561">
                  <c:v>18:32:12</c:v>
                </c:pt>
                <c:pt idx="12562">
                  <c:v>18:32:13</c:v>
                </c:pt>
                <c:pt idx="12563">
                  <c:v>18:32:14</c:v>
                </c:pt>
                <c:pt idx="12564">
                  <c:v>18:32:15</c:v>
                </c:pt>
                <c:pt idx="12565">
                  <c:v>18:32:16</c:v>
                </c:pt>
                <c:pt idx="12566">
                  <c:v>18:32:17</c:v>
                </c:pt>
                <c:pt idx="12567">
                  <c:v>18:32:18</c:v>
                </c:pt>
                <c:pt idx="12568">
                  <c:v>18:32:19</c:v>
                </c:pt>
                <c:pt idx="12569">
                  <c:v>18:32:20</c:v>
                </c:pt>
                <c:pt idx="12570">
                  <c:v>18:32:21</c:v>
                </c:pt>
                <c:pt idx="12571">
                  <c:v>18:32:22</c:v>
                </c:pt>
                <c:pt idx="12572">
                  <c:v>18:32:23</c:v>
                </c:pt>
                <c:pt idx="12573">
                  <c:v>18:32:24</c:v>
                </c:pt>
                <c:pt idx="12574">
                  <c:v>18:32:25</c:v>
                </c:pt>
                <c:pt idx="12575">
                  <c:v>18:32:26</c:v>
                </c:pt>
                <c:pt idx="12576">
                  <c:v>18:32:27</c:v>
                </c:pt>
                <c:pt idx="12577">
                  <c:v>18:32:28</c:v>
                </c:pt>
                <c:pt idx="12578">
                  <c:v>18:32:29</c:v>
                </c:pt>
                <c:pt idx="12579">
                  <c:v>18:32:30</c:v>
                </c:pt>
                <c:pt idx="12580">
                  <c:v>18:32:31</c:v>
                </c:pt>
                <c:pt idx="12581">
                  <c:v>18:32:32</c:v>
                </c:pt>
                <c:pt idx="12582">
                  <c:v>18:32:33</c:v>
                </c:pt>
                <c:pt idx="12583">
                  <c:v>18:32:34</c:v>
                </c:pt>
                <c:pt idx="12584">
                  <c:v>18:32:35</c:v>
                </c:pt>
                <c:pt idx="12585">
                  <c:v>18:32:36</c:v>
                </c:pt>
                <c:pt idx="12586">
                  <c:v>18:32:37</c:v>
                </c:pt>
                <c:pt idx="12587">
                  <c:v>18:32:38</c:v>
                </c:pt>
                <c:pt idx="12588">
                  <c:v>18:32:39</c:v>
                </c:pt>
                <c:pt idx="12589">
                  <c:v>18:32:40</c:v>
                </c:pt>
                <c:pt idx="12590">
                  <c:v>18:32:41</c:v>
                </c:pt>
                <c:pt idx="12591">
                  <c:v>18:32:42</c:v>
                </c:pt>
                <c:pt idx="12592">
                  <c:v>18:32:43</c:v>
                </c:pt>
                <c:pt idx="12593">
                  <c:v>18:32:44</c:v>
                </c:pt>
                <c:pt idx="12594">
                  <c:v>18:32:45</c:v>
                </c:pt>
                <c:pt idx="12595">
                  <c:v>18:32:46</c:v>
                </c:pt>
                <c:pt idx="12596">
                  <c:v>18:32:47</c:v>
                </c:pt>
                <c:pt idx="12597">
                  <c:v>18:32:48</c:v>
                </c:pt>
                <c:pt idx="12598">
                  <c:v>18:32:49</c:v>
                </c:pt>
                <c:pt idx="12599">
                  <c:v>18:32:50</c:v>
                </c:pt>
                <c:pt idx="12600">
                  <c:v>18:32:51</c:v>
                </c:pt>
                <c:pt idx="12601">
                  <c:v>18:32:52</c:v>
                </c:pt>
                <c:pt idx="12602">
                  <c:v>18:32:53</c:v>
                </c:pt>
                <c:pt idx="12603">
                  <c:v>18:32:54</c:v>
                </c:pt>
                <c:pt idx="12604">
                  <c:v>18:32:55</c:v>
                </c:pt>
                <c:pt idx="12605">
                  <c:v>18:32:56</c:v>
                </c:pt>
                <c:pt idx="12606">
                  <c:v>18:32:57</c:v>
                </c:pt>
                <c:pt idx="12607">
                  <c:v>18:32:58</c:v>
                </c:pt>
                <c:pt idx="12608">
                  <c:v>18:32:59</c:v>
                </c:pt>
                <c:pt idx="12609">
                  <c:v>18:33:00</c:v>
                </c:pt>
                <c:pt idx="12610">
                  <c:v>18:33:01</c:v>
                </c:pt>
                <c:pt idx="12611">
                  <c:v>18:33:02</c:v>
                </c:pt>
                <c:pt idx="12612">
                  <c:v>18:33:03</c:v>
                </c:pt>
                <c:pt idx="12613">
                  <c:v>18:33:04</c:v>
                </c:pt>
                <c:pt idx="12614">
                  <c:v>18:33:05</c:v>
                </c:pt>
                <c:pt idx="12615">
                  <c:v>18:33:06</c:v>
                </c:pt>
                <c:pt idx="12616">
                  <c:v>18:33:07</c:v>
                </c:pt>
                <c:pt idx="12617">
                  <c:v>18:33:08</c:v>
                </c:pt>
                <c:pt idx="12618">
                  <c:v>18:33:09</c:v>
                </c:pt>
                <c:pt idx="12619">
                  <c:v>18:33:10</c:v>
                </c:pt>
                <c:pt idx="12620">
                  <c:v>18:33:11</c:v>
                </c:pt>
                <c:pt idx="12621">
                  <c:v>18:33:12</c:v>
                </c:pt>
                <c:pt idx="12622">
                  <c:v>18:33:13</c:v>
                </c:pt>
                <c:pt idx="12623">
                  <c:v>18:33:14</c:v>
                </c:pt>
                <c:pt idx="12624">
                  <c:v>18:33:15</c:v>
                </c:pt>
                <c:pt idx="12625">
                  <c:v>18:33:16</c:v>
                </c:pt>
                <c:pt idx="12626">
                  <c:v>18:33:17</c:v>
                </c:pt>
                <c:pt idx="12627">
                  <c:v>18:33:18</c:v>
                </c:pt>
                <c:pt idx="12628">
                  <c:v>18:33:19</c:v>
                </c:pt>
                <c:pt idx="12629">
                  <c:v>18:33:20</c:v>
                </c:pt>
                <c:pt idx="12630">
                  <c:v>18:33:21</c:v>
                </c:pt>
                <c:pt idx="12631">
                  <c:v>18:33:22</c:v>
                </c:pt>
                <c:pt idx="12632">
                  <c:v>18:33:23</c:v>
                </c:pt>
                <c:pt idx="12633">
                  <c:v>18:33:24</c:v>
                </c:pt>
                <c:pt idx="12634">
                  <c:v>18:33:25</c:v>
                </c:pt>
                <c:pt idx="12635">
                  <c:v>18:33:26</c:v>
                </c:pt>
                <c:pt idx="12636">
                  <c:v>18:33:27</c:v>
                </c:pt>
                <c:pt idx="12637">
                  <c:v>18:33:28</c:v>
                </c:pt>
                <c:pt idx="12638">
                  <c:v>18:33:29</c:v>
                </c:pt>
                <c:pt idx="12639">
                  <c:v>18:33:30</c:v>
                </c:pt>
                <c:pt idx="12640">
                  <c:v>18:33:31</c:v>
                </c:pt>
                <c:pt idx="12641">
                  <c:v>18:33:32</c:v>
                </c:pt>
                <c:pt idx="12642">
                  <c:v>18:33:33</c:v>
                </c:pt>
                <c:pt idx="12643">
                  <c:v>18:33:34</c:v>
                </c:pt>
                <c:pt idx="12644">
                  <c:v>18:33:35</c:v>
                </c:pt>
                <c:pt idx="12645">
                  <c:v>18:33:36</c:v>
                </c:pt>
                <c:pt idx="12646">
                  <c:v>18:33:37</c:v>
                </c:pt>
                <c:pt idx="12647">
                  <c:v>18:33:38</c:v>
                </c:pt>
                <c:pt idx="12648">
                  <c:v>18:33:39</c:v>
                </c:pt>
                <c:pt idx="12649">
                  <c:v>18:33:40</c:v>
                </c:pt>
                <c:pt idx="12650">
                  <c:v>18:33:41</c:v>
                </c:pt>
                <c:pt idx="12651">
                  <c:v>18:33:42</c:v>
                </c:pt>
                <c:pt idx="12652">
                  <c:v>18:33:43</c:v>
                </c:pt>
                <c:pt idx="12653">
                  <c:v>18:33:44</c:v>
                </c:pt>
                <c:pt idx="12654">
                  <c:v>18:33:45</c:v>
                </c:pt>
                <c:pt idx="12655">
                  <c:v>18:33:46</c:v>
                </c:pt>
                <c:pt idx="12656">
                  <c:v>18:33:47</c:v>
                </c:pt>
                <c:pt idx="12657">
                  <c:v>18:33:48</c:v>
                </c:pt>
                <c:pt idx="12658">
                  <c:v>18:33:49</c:v>
                </c:pt>
                <c:pt idx="12659">
                  <c:v>18:33:50</c:v>
                </c:pt>
                <c:pt idx="12660">
                  <c:v>18:33:51</c:v>
                </c:pt>
                <c:pt idx="12661">
                  <c:v>18:33:52</c:v>
                </c:pt>
                <c:pt idx="12662">
                  <c:v>18:33:53</c:v>
                </c:pt>
                <c:pt idx="12663">
                  <c:v>18:33:54</c:v>
                </c:pt>
                <c:pt idx="12664">
                  <c:v>18:33:55</c:v>
                </c:pt>
                <c:pt idx="12665">
                  <c:v>18:33:56</c:v>
                </c:pt>
                <c:pt idx="12666">
                  <c:v>18:33:57</c:v>
                </c:pt>
                <c:pt idx="12667">
                  <c:v>18:33:58</c:v>
                </c:pt>
                <c:pt idx="12668">
                  <c:v>18:33:59</c:v>
                </c:pt>
                <c:pt idx="12669">
                  <c:v>18:34:00</c:v>
                </c:pt>
                <c:pt idx="12670">
                  <c:v>18:34:01</c:v>
                </c:pt>
                <c:pt idx="12671">
                  <c:v>18:34:02</c:v>
                </c:pt>
                <c:pt idx="12672">
                  <c:v>18:34:03</c:v>
                </c:pt>
                <c:pt idx="12673">
                  <c:v>18:34:04</c:v>
                </c:pt>
                <c:pt idx="12674">
                  <c:v>18:34:05</c:v>
                </c:pt>
                <c:pt idx="12675">
                  <c:v>18:34:06</c:v>
                </c:pt>
                <c:pt idx="12676">
                  <c:v>18:34:07</c:v>
                </c:pt>
                <c:pt idx="12677">
                  <c:v>18:34:08</c:v>
                </c:pt>
                <c:pt idx="12678">
                  <c:v>18:34:09</c:v>
                </c:pt>
                <c:pt idx="12679">
                  <c:v>18:34:10</c:v>
                </c:pt>
                <c:pt idx="12680">
                  <c:v>18:34:11</c:v>
                </c:pt>
                <c:pt idx="12681">
                  <c:v>18:34:12</c:v>
                </c:pt>
                <c:pt idx="12682">
                  <c:v>18:34:13</c:v>
                </c:pt>
                <c:pt idx="12683">
                  <c:v>18:34:14</c:v>
                </c:pt>
                <c:pt idx="12684">
                  <c:v>18:34:15</c:v>
                </c:pt>
                <c:pt idx="12685">
                  <c:v>18:34:16</c:v>
                </c:pt>
                <c:pt idx="12686">
                  <c:v>18:34:17</c:v>
                </c:pt>
                <c:pt idx="12687">
                  <c:v>18:34:18</c:v>
                </c:pt>
                <c:pt idx="12688">
                  <c:v>18:34:19</c:v>
                </c:pt>
                <c:pt idx="12689">
                  <c:v>18:34:20</c:v>
                </c:pt>
                <c:pt idx="12690">
                  <c:v>18:34:21</c:v>
                </c:pt>
                <c:pt idx="12691">
                  <c:v>18:34:22</c:v>
                </c:pt>
                <c:pt idx="12692">
                  <c:v>18:34:23</c:v>
                </c:pt>
                <c:pt idx="12693">
                  <c:v>18:34:24</c:v>
                </c:pt>
                <c:pt idx="12694">
                  <c:v>18:34:25</c:v>
                </c:pt>
                <c:pt idx="12695">
                  <c:v>18:34:26</c:v>
                </c:pt>
                <c:pt idx="12696">
                  <c:v>18:34:27</c:v>
                </c:pt>
                <c:pt idx="12697">
                  <c:v>18:34:28</c:v>
                </c:pt>
                <c:pt idx="12698">
                  <c:v>18:34:29</c:v>
                </c:pt>
                <c:pt idx="12699">
                  <c:v>18:34:30</c:v>
                </c:pt>
                <c:pt idx="12700">
                  <c:v>18:34:31</c:v>
                </c:pt>
                <c:pt idx="12701">
                  <c:v>18:34:32</c:v>
                </c:pt>
                <c:pt idx="12702">
                  <c:v>18:34:33</c:v>
                </c:pt>
                <c:pt idx="12703">
                  <c:v>18:34:34</c:v>
                </c:pt>
                <c:pt idx="12704">
                  <c:v>18:34:35</c:v>
                </c:pt>
                <c:pt idx="12705">
                  <c:v>18:34:36</c:v>
                </c:pt>
                <c:pt idx="12706">
                  <c:v>18:34:37</c:v>
                </c:pt>
                <c:pt idx="12707">
                  <c:v>18:34:38</c:v>
                </c:pt>
                <c:pt idx="12708">
                  <c:v>18:34:39</c:v>
                </c:pt>
                <c:pt idx="12709">
                  <c:v>18:34:40</c:v>
                </c:pt>
                <c:pt idx="12710">
                  <c:v>18:34:41</c:v>
                </c:pt>
                <c:pt idx="12711">
                  <c:v>18:34:42</c:v>
                </c:pt>
                <c:pt idx="12712">
                  <c:v>18:34:43</c:v>
                </c:pt>
                <c:pt idx="12713">
                  <c:v>18:34:44</c:v>
                </c:pt>
                <c:pt idx="12714">
                  <c:v>18:34:45</c:v>
                </c:pt>
                <c:pt idx="12715">
                  <c:v>18:34:46</c:v>
                </c:pt>
                <c:pt idx="12716">
                  <c:v>18:34:47</c:v>
                </c:pt>
                <c:pt idx="12717">
                  <c:v>18:34:48</c:v>
                </c:pt>
                <c:pt idx="12718">
                  <c:v>18:34:49</c:v>
                </c:pt>
                <c:pt idx="12719">
                  <c:v>18:34:50</c:v>
                </c:pt>
                <c:pt idx="12720">
                  <c:v>18:34:51</c:v>
                </c:pt>
                <c:pt idx="12721">
                  <c:v>18:34:52</c:v>
                </c:pt>
                <c:pt idx="12722">
                  <c:v>18:34:53</c:v>
                </c:pt>
                <c:pt idx="12723">
                  <c:v>18:34:54</c:v>
                </c:pt>
                <c:pt idx="12724">
                  <c:v>18:34:55</c:v>
                </c:pt>
                <c:pt idx="12725">
                  <c:v>18:34:56</c:v>
                </c:pt>
                <c:pt idx="12726">
                  <c:v>18:34:57</c:v>
                </c:pt>
                <c:pt idx="12727">
                  <c:v>18:34:58</c:v>
                </c:pt>
                <c:pt idx="12728">
                  <c:v>18:34:59</c:v>
                </c:pt>
                <c:pt idx="12729">
                  <c:v>18:35:00</c:v>
                </c:pt>
                <c:pt idx="12730">
                  <c:v>18:35:01</c:v>
                </c:pt>
                <c:pt idx="12731">
                  <c:v>18:35:02</c:v>
                </c:pt>
                <c:pt idx="12732">
                  <c:v>18:35:03</c:v>
                </c:pt>
                <c:pt idx="12733">
                  <c:v>18:35:04</c:v>
                </c:pt>
                <c:pt idx="12734">
                  <c:v>18:35:05</c:v>
                </c:pt>
                <c:pt idx="12735">
                  <c:v>18:35:06</c:v>
                </c:pt>
                <c:pt idx="12736">
                  <c:v>18:35:07</c:v>
                </c:pt>
                <c:pt idx="12737">
                  <c:v>18:35:08</c:v>
                </c:pt>
                <c:pt idx="12738">
                  <c:v>18:35:09</c:v>
                </c:pt>
                <c:pt idx="12739">
                  <c:v>18:35:10</c:v>
                </c:pt>
                <c:pt idx="12740">
                  <c:v>18:35:11</c:v>
                </c:pt>
                <c:pt idx="12741">
                  <c:v>18:35:12</c:v>
                </c:pt>
                <c:pt idx="12742">
                  <c:v>18:35:13</c:v>
                </c:pt>
                <c:pt idx="12743">
                  <c:v>18:35:14</c:v>
                </c:pt>
                <c:pt idx="12744">
                  <c:v>18:35:15</c:v>
                </c:pt>
                <c:pt idx="12745">
                  <c:v>18:35:16</c:v>
                </c:pt>
                <c:pt idx="12746">
                  <c:v>18:35:17</c:v>
                </c:pt>
                <c:pt idx="12747">
                  <c:v>18:35:18</c:v>
                </c:pt>
                <c:pt idx="12748">
                  <c:v>18:35:19</c:v>
                </c:pt>
                <c:pt idx="12749">
                  <c:v>18:35:20</c:v>
                </c:pt>
                <c:pt idx="12750">
                  <c:v>18:35:21</c:v>
                </c:pt>
                <c:pt idx="12751">
                  <c:v>18:35:22</c:v>
                </c:pt>
                <c:pt idx="12752">
                  <c:v>18:35:23</c:v>
                </c:pt>
                <c:pt idx="12753">
                  <c:v>18:35:24</c:v>
                </c:pt>
                <c:pt idx="12754">
                  <c:v>18:35:25</c:v>
                </c:pt>
                <c:pt idx="12755">
                  <c:v>18:35:26</c:v>
                </c:pt>
                <c:pt idx="12756">
                  <c:v>18:35:27</c:v>
                </c:pt>
                <c:pt idx="12757">
                  <c:v>18:35:28</c:v>
                </c:pt>
                <c:pt idx="12758">
                  <c:v>18:35:29</c:v>
                </c:pt>
                <c:pt idx="12759">
                  <c:v>18:35:30</c:v>
                </c:pt>
                <c:pt idx="12760">
                  <c:v>18:35:31</c:v>
                </c:pt>
                <c:pt idx="12761">
                  <c:v>18:35:32</c:v>
                </c:pt>
                <c:pt idx="12762">
                  <c:v>18:35:33</c:v>
                </c:pt>
                <c:pt idx="12763">
                  <c:v>18:35:34</c:v>
                </c:pt>
                <c:pt idx="12764">
                  <c:v>18:35:35</c:v>
                </c:pt>
                <c:pt idx="12765">
                  <c:v>18:35:36</c:v>
                </c:pt>
                <c:pt idx="12766">
                  <c:v>18:35:37</c:v>
                </c:pt>
                <c:pt idx="12767">
                  <c:v>18:35:38</c:v>
                </c:pt>
                <c:pt idx="12768">
                  <c:v>18:35:39</c:v>
                </c:pt>
                <c:pt idx="12769">
                  <c:v>18:35:40</c:v>
                </c:pt>
                <c:pt idx="12770">
                  <c:v>18:35:41</c:v>
                </c:pt>
                <c:pt idx="12771">
                  <c:v>18:35:42</c:v>
                </c:pt>
                <c:pt idx="12772">
                  <c:v>18:35:43</c:v>
                </c:pt>
                <c:pt idx="12773">
                  <c:v>18:35:44</c:v>
                </c:pt>
                <c:pt idx="12774">
                  <c:v>18:35:45</c:v>
                </c:pt>
                <c:pt idx="12775">
                  <c:v>18:35:46</c:v>
                </c:pt>
                <c:pt idx="12776">
                  <c:v>18:35:47</c:v>
                </c:pt>
                <c:pt idx="12777">
                  <c:v>18:35:48</c:v>
                </c:pt>
                <c:pt idx="12778">
                  <c:v>18:35:49</c:v>
                </c:pt>
                <c:pt idx="12779">
                  <c:v>18:35:50</c:v>
                </c:pt>
                <c:pt idx="12780">
                  <c:v>18:35:51</c:v>
                </c:pt>
                <c:pt idx="12781">
                  <c:v>18:35:52</c:v>
                </c:pt>
                <c:pt idx="12782">
                  <c:v>18:35:53</c:v>
                </c:pt>
                <c:pt idx="12783">
                  <c:v>18:35:54</c:v>
                </c:pt>
                <c:pt idx="12784">
                  <c:v>18:35:55</c:v>
                </c:pt>
                <c:pt idx="12785">
                  <c:v>18:35:56</c:v>
                </c:pt>
                <c:pt idx="12786">
                  <c:v>18:35:57</c:v>
                </c:pt>
                <c:pt idx="12787">
                  <c:v>18:35:58</c:v>
                </c:pt>
                <c:pt idx="12788">
                  <c:v>18:35:59</c:v>
                </c:pt>
                <c:pt idx="12789">
                  <c:v>18:36:00</c:v>
                </c:pt>
                <c:pt idx="12790">
                  <c:v>18:36:01</c:v>
                </c:pt>
                <c:pt idx="12791">
                  <c:v>18:36:02</c:v>
                </c:pt>
                <c:pt idx="12792">
                  <c:v>18:36:03</c:v>
                </c:pt>
                <c:pt idx="12793">
                  <c:v>18:36:04</c:v>
                </c:pt>
                <c:pt idx="12794">
                  <c:v>18:36:05</c:v>
                </c:pt>
                <c:pt idx="12795">
                  <c:v>18:36:06</c:v>
                </c:pt>
                <c:pt idx="12796">
                  <c:v>18:36:07</c:v>
                </c:pt>
                <c:pt idx="12797">
                  <c:v>18:36:08</c:v>
                </c:pt>
                <c:pt idx="12798">
                  <c:v>18:36:09</c:v>
                </c:pt>
                <c:pt idx="12799">
                  <c:v>18:36:10</c:v>
                </c:pt>
                <c:pt idx="12800">
                  <c:v>18:36:11</c:v>
                </c:pt>
                <c:pt idx="12801">
                  <c:v>18:36:12</c:v>
                </c:pt>
                <c:pt idx="12802">
                  <c:v>18:36:13</c:v>
                </c:pt>
                <c:pt idx="12803">
                  <c:v>18:36:14</c:v>
                </c:pt>
                <c:pt idx="12804">
                  <c:v>18:36:15</c:v>
                </c:pt>
                <c:pt idx="12805">
                  <c:v>18:36:16</c:v>
                </c:pt>
                <c:pt idx="12806">
                  <c:v>18:36:17</c:v>
                </c:pt>
                <c:pt idx="12807">
                  <c:v>18:36:18</c:v>
                </c:pt>
                <c:pt idx="12808">
                  <c:v>18:36:19</c:v>
                </c:pt>
                <c:pt idx="12809">
                  <c:v>18:36:20</c:v>
                </c:pt>
                <c:pt idx="12810">
                  <c:v>18:36:21</c:v>
                </c:pt>
                <c:pt idx="12811">
                  <c:v>18:36:22</c:v>
                </c:pt>
                <c:pt idx="12812">
                  <c:v>18:36:23</c:v>
                </c:pt>
                <c:pt idx="12813">
                  <c:v>18:36:24</c:v>
                </c:pt>
                <c:pt idx="12814">
                  <c:v>18:36:25</c:v>
                </c:pt>
                <c:pt idx="12815">
                  <c:v>18:36:26</c:v>
                </c:pt>
                <c:pt idx="12816">
                  <c:v>18:36:27</c:v>
                </c:pt>
                <c:pt idx="12817">
                  <c:v>18:36:28</c:v>
                </c:pt>
                <c:pt idx="12818">
                  <c:v>18:36:29</c:v>
                </c:pt>
                <c:pt idx="12819">
                  <c:v>18:36:30</c:v>
                </c:pt>
                <c:pt idx="12820">
                  <c:v>18:36:31</c:v>
                </c:pt>
                <c:pt idx="12821">
                  <c:v>18:36:32</c:v>
                </c:pt>
                <c:pt idx="12822">
                  <c:v>18:36:33</c:v>
                </c:pt>
                <c:pt idx="12823">
                  <c:v>18:36:34</c:v>
                </c:pt>
                <c:pt idx="12824">
                  <c:v>18:36:35</c:v>
                </c:pt>
                <c:pt idx="12825">
                  <c:v>18:36:36</c:v>
                </c:pt>
                <c:pt idx="12826">
                  <c:v>18:36:37</c:v>
                </c:pt>
                <c:pt idx="12827">
                  <c:v>18:36:38</c:v>
                </c:pt>
                <c:pt idx="12828">
                  <c:v>18:36:39</c:v>
                </c:pt>
                <c:pt idx="12829">
                  <c:v>18:36:40</c:v>
                </c:pt>
                <c:pt idx="12830">
                  <c:v>18:36:41</c:v>
                </c:pt>
                <c:pt idx="12831">
                  <c:v>18:36:42</c:v>
                </c:pt>
                <c:pt idx="12832">
                  <c:v>18:36:43</c:v>
                </c:pt>
                <c:pt idx="12833">
                  <c:v>18:36:44</c:v>
                </c:pt>
                <c:pt idx="12834">
                  <c:v>18:36:45</c:v>
                </c:pt>
                <c:pt idx="12835">
                  <c:v>18:36:46</c:v>
                </c:pt>
                <c:pt idx="12836">
                  <c:v>18:36:47</c:v>
                </c:pt>
                <c:pt idx="12837">
                  <c:v>18:36:48</c:v>
                </c:pt>
                <c:pt idx="12838">
                  <c:v>18:36:49</c:v>
                </c:pt>
                <c:pt idx="12839">
                  <c:v>18:36:50</c:v>
                </c:pt>
                <c:pt idx="12840">
                  <c:v>18:36:51</c:v>
                </c:pt>
                <c:pt idx="12841">
                  <c:v>18:36:52</c:v>
                </c:pt>
                <c:pt idx="12842">
                  <c:v>18:36:53</c:v>
                </c:pt>
                <c:pt idx="12843">
                  <c:v>18:36:54</c:v>
                </c:pt>
                <c:pt idx="12844">
                  <c:v>18:36:55</c:v>
                </c:pt>
                <c:pt idx="12845">
                  <c:v>18:36:56</c:v>
                </c:pt>
                <c:pt idx="12846">
                  <c:v>18:36:57</c:v>
                </c:pt>
                <c:pt idx="12847">
                  <c:v>18:36:58</c:v>
                </c:pt>
                <c:pt idx="12848">
                  <c:v>18:36:59</c:v>
                </c:pt>
                <c:pt idx="12849">
                  <c:v>18:37:00</c:v>
                </c:pt>
                <c:pt idx="12850">
                  <c:v>18:37:01</c:v>
                </c:pt>
                <c:pt idx="12851">
                  <c:v>18:37:02</c:v>
                </c:pt>
                <c:pt idx="12852">
                  <c:v>18:37:03</c:v>
                </c:pt>
                <c:pt idx="12853">
                  <c:v>18:37:04</c:v>
                </c:pt>
                <c:pt idx="12854">
                  <c:v>18:37:05</c:v>
                </c:pt>
                <c:pt idx="12855">
                  <c:v>18:37:06</c:v>
                </c:pt>
                <c:pt idx="12856">
                  <c:v>18:37:07</c:v>
                </c:pt>
                <c:pt idx="12857">
                  <c:v>18:37:08</c:v>
                </c:pt>
                <c:pt idx="12858">
                  <c:v>18:37:09</c:v>
                </c:pt>
                <c:pt idx="12859">
                  <c:v>18:37:10</c:v>
                </c:pt>
                <c:pt idx="12860">
                  <c:v>18:37:11</c:v>
                </c:pt>
                <c:pt idx="12861">
                  <c:v>18:37:12</c:v>
                </c:pt>
                <c:pt idx="12862">
                  <c:v>18:37:13</c:v>
                </c:pt>
                <c:pt idx="12863">
                  <c:v>18:37:14</c:v>
                </c:pt>
                <c:pt idx="12864">
                  <c:v>18:37:15</c:v>
                </c:pt>
                <c:pt idx="12865">
                  <c:v>18:37:16</c:v>
                </c:pt>
                <c:pt idx="12866">
                  <c:v>18:37:17</c:v>
                </c:pt>
                <c:pt idx="12867">
                  <c:v>18:37:18</c:v>
                </c:pt>
                <c:pt idx="12868">
                  <c:v>18:37:19</c:v>
                </c:pt>
                <c:pt idx="12869">
                  <c:v>18:37:20</c:v>
                </c:pt>
                <c:pt idx="12870">
                  <c:v>18:37:21</c:v>
                </c:pt>
                <c:pt idx="12871">
                  <c:v>18:37:22</c:v>
                </c:pt>
                <c:pt idx="12872">
                  <c:v>18:37:23</c:v>
                </c:pt>
                <c:pt idx="12873">
                  <c:v>18:37:24</c:v>
                </c:pt>
                <c:pt idx="12874">
                  <c:v>18:37:25</c:v>
                </c:pt>
                <c:pt idx="12875">
                  <c:v>18:37:26</c:v>
                </c:pt>
                <c:pt idx="12876">
                  <c:v>18:37:27</c:v>
                </c:pt>
                <c:pt idx="12877">
                  <c:v>18:37:28</c:v>
                </c:pt>
                <c:pt idx="12878">
                  <c:v>18:37:29</c:v>
                </c:pt>
                <c:pt idx="12879">
                  <c:v>18:37:30</c:v>
                </c:pt>
                <c:pt idx="12880">
                  <c:v>18:37:31</c:v>
                </c:pt>
                <c:pt idx="12881">
                  <c:v>18:37:32</c:v>
                </c:pt>
                <c:pt idx="12882">
                  <c:v>18:37:33</c:v>
                </c:pt>
                <c:pt idx="12883">
                  <c:v>18:37:34</c:v>
                </c:pt>
                <c:pt idx="12884">
                  <c:v>18:37:35</c:v>
                </c:pt>
                <c:pt idx="12885">
                  <c:v>18:37:36</c:v>
                </c:pt>
                <c:pt idx="12886">
                  <c:v>18:37:37</c:v>
                </c:pt>
                <c:pt idx="12887">
                  <c:v>18:37:38</c:v>
                </c:pt>
                <c:pt idx="12888">
                  <c:v>18:37:39</c:v>
                </c:pt>
                <c:pt idx="12889">
                  <c:v>18:37:40</c:v>
                </c:pt>
                <c:pt idx="12890">
                  <c:v>18:37:41</c:v>
                </c:pt>
                <c:pt idx="12891">
                  <c:v>18:37:42</c:v>
                </c:pt>
                <c:pt idx="12892">
                  <c:v>18:37:43</c:v>
                </c:pt>
                <c:pt idx="12893">
                  <c:v>18:37:44</c:v>
                </c:pt>
                <c:pt idx="12894">
                  <c:v>18:37:45</c:v>
                </c:pt>
                <c:pt idx="12895">
                  <c:v>18:37:46</c:v>
                </c:pt>
                <c:pt idx="12896">
                  <c:v>18:37:47</c:v>
                </c:pt>
                <c:pt idx="12897">
                  <c:v>18:37:48</c:v>
                </c:pt>
                <c:pt idx="12898">
                  <c:v>18:37:49</c:v>
                </c:pt>
                <c:pt idx="12899">
                  <c:v>18:37:50</c:v>
                </c:pt>
                <c:pt idx="12900">
                  <c:v>18:37:51</c:v>
                </c:pt>
                <c:pt idx="12901">
                  <c:v>18:37:52</c:v>
                </c:pt>
                <c:pt idx="12902">
                  <c:v>18:37:53</c:v>
                </c:pt>
                <c:pt idx="12903">
                  <c:v>18:37:54</c:v>
                </c:pt>
                <c:pt idx="12904">
                  <c:v>18:37:55</c:v>
                </c:pt>
                <c:pt idx="12905">
                  <c:v>18:37:56</c:v>
                </c:pt>
                <c:pt idx="12906">
                  <c:v>18:37:57</c:v>
                </c:pt>
                <c:pt idx="12907">
                  <c:v>18:37:58</c:v>
                </c:pt>
                <c:pt idx="12908">
                  <c:v>18:37:59</c:v>
                </c:pt>
                <c:pt idx="12909">
                  <c:v>18:38:00</c:v>
                </c:pt>
                <c:pt idx="12910">
                  <c:v>18:38:01</c:v>
                </c:pt>
                <c:pt idx="12911">
                  <c:v>18:38:02</c:v>
                </c:pt>
                <c:pt idx="12912">
                  <c:v>18:38:03</c:v>
                </c:pt>
                <c:pt idx="12913">
                  <c:v>18:38:04</c:v>
                </c:pt>
                <c:pt idx="12914">
                  <c:v>18:38:05</c:v>
                </c:pt>
                <c:pt idx="12915">
                  <c:v>18:38:06</c:v>
                </c:pt>
                <c:pt idx="12916">
                  <c:v>18:38:07</c:v>
                </c:pt>
                <c:pt idx="12917">
                  <c:v>18:38:08</c:v>
                </c:pt>
                <c:pt idx="12918">
                  <c:v>18:38:09</c:v>
                </c:pt>
                <c:pt idx="12919">
                  <c:v>18:38:10</c:v>
                </c:pt>
                <c:pt idx="12920">
                  <c:v>18:38:11</c:v>
                </c:pt>
                <c:pt idx="12921">
                  <c:v>18:38:12</c:v>
                </c:pt>
                <c:pt idx="12922">
                  <c:v>18:38:13</c:v>
                </c:pt>
                <c:pt idx="12923">
                  <c:v>18:38:14</c:v>
                </c:pt>
                <c:pt idx="12924">
                  <c:v>18:38:15</c:v>
                </c:pt>
                <c:pt idx="12925">
                  <c:v>18:38:16</c:v>
                </c:pt>
                <c:pt idx="12926">
                  <c:v>18:38:17</c:v>
                </c:pt>
                <c:pt idx="12927">
                  <c:v>18:38:18</c:v>
                </c:pt>
                <c:pt idx="12928">
                  <c:v>18:38:19</c:v>
                </c:pt>
                <c:pt idx="12929">
                  <c:v>18:38:20</c:v>
                </c:pt>
                <c:pt idx="12930">
                  <c:v>18:38:21</c:v>
                </c:pt>
                <c:pt idx="12931">
                  <c:v>18:38:22</c:v>
                </c:pt>
                <c:pt idx="12932">
                  <c:v>18:38:23</c:v>
                </c:pt>
                <c:pt idx="12933">
                  <c:v>18:38:24</c:v>
                </c:pt>
                <c:pt idx="12934">
                  <c:v>18:38:25</c:v>
                </c:pt>
                <c:pt idx="12935">
                  <c:v>18:38:26</c:v>
                </c:pt>
                <c:pt idx="12936">
                  <c:v>18:38:27</c:v>
                </c:pt>
                <c:pt idx="12937">
                  <c:v>18:38:28</c:v>
                </c:pt>
                <c:pt idx="12938">
                  <c:v>18:38:29</c:v>
                </c:pt>
                <c:pt idx="12939">
                  <c:v>18:38:30</c:v>
                </c:pt>
                <c:pt idx="12940">
                  <c:v>18:38:31</c:v>
                </c:pt>
                <c:pt idx="12941">
                  <c:v>18:38:32</c:v>
                </c:pt>
                <c:pt idx="12942">
                  <c:v>18:38:33</c:v>
                </c:pt>
                <c:pt idx="12943">
                  <c:v>18:38:34</c:v>
                </c:pt>
                <c:pt idx="12944">
                  <c:v>18:38:35</c:v>
                </c:pt>
                <c:pt idx="12945">
                  <c:v>18:38:36</c:v>
                </c:pt>
                <c:pt idx="12946">
                  <c:v>18:38:37</c:v>
                </c:pt>
                <c:pt idx="12947">
                  <c:v>18:38:38</c:v>
                </c:pt>
                <c:pt idx="12948">
                  <c:v>18:38:39</c:v>
                </c:pt>
                <c:pt idx="12949">
                  <c:v>18:38:40</c:v>
                </c:pt>
                <c:pt idx="12950">
                  <c:v>18:38:41</c:v>
                </c:pt>
                <c:pt idx="12951">
                  <c:v>18:38:42</c:v>
                </c:pt>
                <c:pt idx="12952">
                  <c:v>18:38:43</c:v>
                </c:pt>
                <c:pt idx="12953">
                  <c:v>18:38:44</c:v>
                </c:pt>
                <c:pt idx="12954">
                  <c:v>18:38:45</c:v>
                </c:pt>
                <c:pt idx="12955">
                  <c:v>18:38:46</c:v>
                </c:pt>
                <c:pt idx="12956">
                  <c:v>18:38:47</c:v>
                </c:pt>
                <c:pt idx="12957">
                  <c:v>18:38:48</c:v>
                </c:pt>
                <c:pt idx="12958">
                  <c:v>18:38:49</c:v>
                </c:pt>
                <c:pt idx="12959">
                  <c:v>18:38:50</c:v>
                </c:pt>
                <c:pt idx="12960">
                  <c:v>18:38:51</c:v>
                </c:pt>
                <c:pt idx="12961">
                  <c:v>18:38:52</c:v>
                </c:pt>
                <c:pt idx="12962">
                  <c:v>18:38:53</c:v>
                </c:pt>
                <c:pt idx="12963">
                  <c:v>18:38:54</c:v>
                </c:pt>
                <c:pt idx="12964">
                  <c:v>18:38:55</c:v>
                </c:pt>
                <c:pt idx="12965">
                  <c:v>18:38:56</c:v>
                </c:pt>
                <c:pt idx="12966">
                  <c:v>18:38:57</c:v>
                </c:pt>
                <c:pt idx="12967">
                  <c:v>18:38:58</c:v>
                </c:pt>
                <c:pt idx="12968">
                  <c:v>18:38:59</c:v>
                </c:pt>
                <c:pt idx="12969">
                  <c:v>18:39:00</c:v>
                </c:pt>
                <c:pt idx="12970">
                  <c:v>18:39:01</c:v>
                </c:pt>
                <c:pt idx="12971">
                  <c:v>18:39:02</c:v>
                </c:pt>
                <c:pt idx="12972">
                  <c:v>18:39:03</c:v>
                </c:pt>
                <c:pt idx="12973">
                  <c:v>18:39:04</c:v>
                </c:pt>
                <c:pt idx="12974">
                  <c:v>18:39:05</c:v>
                </c:pt>
                <c:pt idx="12975">
                  <c:v>18:39:06</c:v>
                </c:pt>
                <c:pt idx="12976">
                  <c:v>18:39:07</c:v>
                </c:pt>
                <c:pt idx="12977">
                  <c:v>18:39:08</c:v>
                </c:pt>
                <c:pt idx="12978">
                  <c:v>18:39:09</c:v>
                </c:pt>
                <c:pt idx="12979">
                  <c:v>18:39:10</c:v>
                </c:pt>
                <c:pt idx="12980">
                  <c:v>18:39:11</c:v>
                </c:pt>
                <c:pt idx="12981">
                  <c:v>18:39:12</c:v>
                </c:pt>
                <c:pt idx="12982">
                  <c:v>18:39:13</c:v>
                </c:pt>
                <c:pt idx="12983">
                  <c:v>18:39:14</c:v>
                </c:pt>
                <c:pt idx="12984">
                  <c:v>18:39:15</c:v>
                </c:pt>
                <c:pt idx="12985">
                  <c:v>18:39:16</c:v>
                </c:pt>
                <c:pt idx="12986">
                  <c:v>18:39:17</c:v>
                </c:pt>
                <c:pt idx="12987">
                  <c:v>18:39:18</c:v>
                </c:pt>
                <c:pt idx="12988">
                  <c:v>18:39:19</c:v>
                </c:pt>
                <c:pt idx="12989">
                  <c:v>18:39:20</c:v>
                </c:pt>
                <c:pt idx="12990">
                  <c:v>18:39:21</c:v>
                </c:pt>
                <c:pt idx="12991">
                  <c:v>18:39:22</c:v>
                </c:pt>
                <c:pt idx="12992">
                  <c:v>18:39:23</c:v>
                </c:pt>
                <c:pt idx="12993">
                  <c:v>18:39:24</c:v>
                </c:pt>
                <c:pt idx="12994">
                  <c:v>18:39:25</c:v>
                </c:pt>
                <c:pt idx="12995">
                  <c:v>18:39:26</c:v>
                </c:pt>
                <c:pt idx="12996">
                  <c:v>18:39:27</c:v>
                </c:pt>
                <c:pt idx="12997">
                  <c:v>18:39:28</c:v>
                </c:pt>
                <c:pt idx="12998">
                  <c:v>18:39:29</c:v>
                </c:pt>
                <c:pt idx="12999">
                  <c:v>18:39:30</c:v>
                </c:pt>
                <c:pt idx="13000">
                  <c:v>18:39:31</c:v>
                </c:pt>
                <c:pt idx="13001">
                  <c:v>18:39:32</c:v>
                </c:pt>
                <c:pt idx="13002">
                  <c:v>18:39:33</c:v>
                </c:pt>
                <c:pt idx="13003">
                  <c:v>18:39:34</c:v>
                </c:pt>
                <c:pt idx="13004">
                  <c:v>18:39:35</c:v>
                </c:pt>
                <c:pt idx="13005">
                  <c:v>18:39:36</c:v>
                </c:pt>
                <c:pt idx="13006">
                  <c:v>18:39:37</c:v>
                </c:pt>
                <c:pt idx="13007">
                  <c:v>18:39:38</c:v>
                </c:pt>
                <c:pt idx="13008">
                  <c:v>18:39:39</c:v>
                </c:pt>
                <c:pt idx="13009">
                  <c:v>18:39:40</c:v>
                </c:pt>
                <c:pt idx="13010">
                  <c:v>18:39:41</c:v>
                </c:pt>
                <c:pt idx="13011">
                  <c:v>18:39:42</c:v>
                </c:pt>
                <c:pt idx="13012">
                  <c:v>18:39:43</c:v>
                </c:pt>
                <c:pt idx="13013">
                  <c:v>18:39:44</c:v>
                </c:pt>
                <c:pt idx="13014">
                  <c:v>18:39:45</c:v>
                </c:pt>
                <c:pt idx="13015">
                  <c:v>18:39:46</c:v>
                </c:pt>
                <c:pt idx="13016">
                  <c:v>18:39:47</c:v>
                </c:pt>
                <c:pt idx="13017">
                  <c:v>18:39:48</c:v>
                </c:pt>
                <c:pt idx="13018">
                  <c:v>18:39:49</c:v>
                </c:pt>
                <c:pt idx="13019">
                  <c:v>18:39:50</c:v>
                </c:pt>
                <c:pt idx="13020">
                  <c:v>18:39:51</c:v>
                </c:pt>
                <c:pt idx="13021">
                  <c:v>18:39:52</c:v>
                </c:pt>
                <c:pt idx="13022">
                  <c:v>18:39:53</c:v>
                </c:pt>
                <c:pt idx="13023">
                  <c:v>18:39:54</c:v>
                </c:pt>
                <c:pt idx="13024">
                  <c:v>18:39:55</c:v>
                </c:pt>
                <c:pt idx="13025">
                  <c:v>18:39:56</c:v>
                </c:pt>
                <c:pt idx="13026">
                  <c:v>18:39:57</c:v>
                </c:pt>
                <c:pt idx="13027">
                  <c:v>18:39:58</c:v>
                </c:pt>
                <c:pt idx="13028">
                  <c:v>18:39:59</c:v>
                </c:pt>
                <c:pt idx="13029">
                  <c:v>18:40:00</c:v>
                </c:pt>
                <c:pt idx="13030">
                  <c:v>18:40:01</c:v>
                </c:pt>
                <c:pt idx="13031">
                  <c:v>18:40:02</c:v>
                </c:pt>
                <c:pt idx="13032">
                  <c:v>18:40:03</c:v>
                </c:pt>
                <c:pt idx="13033">
                  <c:v>18:40:04</c:v>
                </c:pt>
                <c:pt idx="13034">
                  <c:v>18:40:05</c:v>
                </c:pt>
                <c:pt idx="13035">
                  <c:v>18:40:06</c:v>
                </c:pt>
                <c:pt idx="13036">
                  <c:v>18:40:07</c:v>
                </c:pt>
                <c:pt idx="13037">
                  <c:v>18:40:08</c:v>
                </c:pt>
                <c:pt idx="13038">
                  <c:v>18:40:09</c:v>
                </c:pt>
                <c:pt idx="13039">
                  <c:v>18:40:10</c:v>
                </c:pt>
                <c:pt idx="13040">
                  <c:v>18:40:11</c:v>
                </c:pt>
                <c:pt idx="13041">
                  <c:v>18:40:12</c:v>
                </c:pt>
                <c:pt idx="13042">
                  <c:v>18:40:13</c:v>
                </c:pt>
                <c:pt idx="13043">
                  <c:v>18:40:14</c:v>
                </c:pt>
                <c:pt idx="13044">
                  <c:v>18:40:15</c:v>
                </c:pt>
                <c:pt idx="13045">
                  <c:v>18:40:16</c:v>
                </c:pt>
                <c:pt idx="13046">
                  <c:v>18:40:17</c:v>
                </c:pt>
                <c:pt idx="13047">
                  <c:v>18:40:18</c:v>
                </c:pt>
                <c:pt idx="13048">
                  <c:v>18:40:19</c:v>
                </c:pt>
                <c:pt idx="13049">
                  <c:v>18:40:20</c:v>
                </c:pt>
                <c:pt idx="13050">
                  <c:v>18:40:21</c:v>
                </c:pt>
                <c:pt idx="13051">
                  <c:v>18:40:22</c:v>
                </c:pt>
                <c:pt idx="13052">
                  <c:v>18:40:23</c:v>
                </c:pt>
                <c:pt idx="13053">
                  <c:v>18:40:24</c:v>
                </c:pt>
                <c:pt idx="13054">
                  <c:v>18:40:25</c:v>
                </c:pt>
                <c:pt idx="13055">
                  <c:v>18:40:26</c:v>
                </c:pt>
                <c:pt idx="13056">
                  <c:v>18:40:27</c:v>
                </c:pt>
                <c:pt idx="13057">
                  <c:v>18:40:28</c:v>
                </c:pt>
                <c:pt idx="13058">
                  <c:v>18:40:29</c:v>
                </c:pt>
                <c:pt idx="13059">
                  <c:v>18:40:30</c:v>
                </c:pt>
                <c:pt idx="13060">
                  <c:v>18:40:31</c:v>
                </c:pt>
                <c:pt idx="13061">
                  <c:v>18:40:32</c:v>
                </c:pt>
                <c:pt idx="13062">
                  <c:v>18:40:33</c:v>
                </c:pt>
                <c:pt idx="13063">
                  <c:v>18:40:34</c:v>
                </c:pt>
                <c:pt idx="13064">
                  <c:v>18:40:35</c:v>
                </c:pt>
                <c:pt idx="13065">
                  <c:v>18:40:36</c:v>
                </c:pt>
                <c:pt idx="13066">
                  <c:v>18:40:37</c:v>
                </c:pt>
                <c:pt idx="13067">
                  <c:v>18:40:38</c:v>
                </c:pt>
                <c:pt idx="13068">
                  <c:v>18:40:39</c:v>
                </c:pt>
                <c:pt idx="13069">
                  <c:v>18:40:40</c:v>
                </c:pt>
                <c:pt idx="13070">
                  <c:v>18:40:41</c:v>
                </c:pt>
                <c:pt idx="13071">
                  <c:v>18:40:42</c:v>
                </c:pt>
                <c:pt idx="13072">
                  <c:v>18:40:43</c:v>
                </c:pt>
                <c:pt idx="13073">
                  <c:v>18:40:44</c:v>
                </c:pt>
                <c:pt idx="13074">
                  <c:v>18:40:45</c:v>
                </c:pt>
                <c:pt idx="13075">
                  <c:v>18:40:46</c:v>
                </c:pt>
                <c:pt idx="13076">
                  <c:v>18:40:47</c:v>
                </c:pt>
                <c:pt idx="13077">
                  <c:v>18:40:48</c:v>
                </c:pt>
                <c:pt idx="13078">
                  <c:v>18:40:49</c:v>
                </c:pt>
                <c:pt idx="13079">
                  <c:v>18:40:50</c:v>
                </c:pt>
                <c:pt idx="13080">
                  <c:v>18:40:51</c:v>
                </c:pt>
              </c:strCache>
            </c:strRef>
          </c:cat>
          <c:val>
            <c:numRef>
              <c:f>'Chiller Daikin Vindima'!$B$4:$B$13084</c:f>
              <c:numCache>
                <c:formatCode>General</c:formatCode>
                <c:ptCount val="13081"/>
                <c:pt idx="0">
                  <c:v>128.05799999999999</c:v>
                </c:pt>
                <c:pt idx="1">
                  <c:v>127.98700000000001</c:v>
                </c:pt>
                <c:pt idx="2">
                  <c:v>127.89</c:v>
                </c:pt>
                <c:pt idx="3">
                  <c:v>127.825</c:v>
                </c:pt>
                <c:pt idx="4">
                  <c:v>127.77800000000001</c:v>
                </c:pt>
                <c:pt idx="5">
                  <c:v>127.739</c:v>
                </c:pt>
                <c:pt idx="6">
                  <c:v>127.714</c:v>
                </c:pt>
                <c:pt idx="7">
                  <c:v>127.679</c:v>
                </c:pt>
                <c:pt idx="8">
                  <c:v>127.63800000000001</c:v>
                </c:pt>
                <c:pt idx="9">
                  <c:v>127.595</c:v>
                </c:pt>
                <c:pt idx="10">
                  <c:v>127.57600000000001</c:v>
                </c:pt>
                <c:pt idx="11">
                  <c:v>127.529</c:v>
                </c:pt>
                <c:pt idx="12">
                  <c:v>127.50700000000001</c:v>
                </c:pt>
                <c:pt idx="13">
                  <c:v>127.527</c:v>
                </c:pt>
                <c:pt idx="14">
                  <c:v>127.547</c:v>
                </c:pt>
                <c:pt idx="15">
                  <c:v>127.476</c:v>
                </c:pt>
                <c:pt idx="16">
                  <c:v>127.508</c:v>
                </c:pt>
                <c:pt idx="17">
                  <c:v>127.51600000000001</c:v>
                </c:pt>
                <c:pt idx="18">
                  <c:v>127.57900000000001</c:v>
                </c:pt>
                <c:pt idx="19">
                  <c:v>127.599</c:v>
                </c:pt>
                <c:pt idx="20">
                  <c:v>127.617</c:v>
                </c:pt>
                <c:pt idx="21">
                  <c:v>127.681</c:v>
                </c:pt>
                <c:pt idx="22">
                  <c:v>127.75700000000001</c:v>
                </c:pt>
                <c:pt idx="23">
                  <c:v>127.837</c:v>
                </c:pt>
                <c:pt idx="24">
                  <c:v>127.923</c:v>
                </c:pt>
                <c:pt idx="25">
                  <c:v>127.914</c:v>
                </c:pt>
                <c:pt idx="26">
                  <c:v>127.96000000000001</c:v>
                </c:pt>
                <c:pt idx="27">
                  <c:v>128.00300000000001</c:v>
                </c:pt>
                <c:pt idx="28">
                  <c:v>128.01900000000001</c:v>
                </c:pt>
                <c:pt idx="29">
                  <c:v>128.07400000000001</c:v>
                </c:pt>
                <c:pt idx="30">
                  <c:v>128.108</c:v>
                </c:pt>
                <c:pt idx="31">
                  <c:v>128.12200000000001</c:v>
                </c:pt>
                <c:pt idx="32">
                  <c:v>128.12</c:v>
                </c:pt>
                <c:pt idx="33">
                  <c:v>128.14099999999999</c:v>
                </c:pt>
                <c:pt idx="34">
                  <c:v>128.20400000000001</c:v>
                </c:pt>
                <c:pt idx="35">
                  <c:v>128.292</c:v>
                </c:pt>
                <c:pt idx="36">
                  <c:v>128.34100000000001</c:v>
                </c:pt>
                <c:pt idx="37">
                  <c:v>128.339</c:v>
                </c:pt>
                <c:pt idx="38">
                  <c:v>128.41800000000001</c:v>
                </c:pt>
                <c:pt idx="39">
                  <c:v>128.48500000000001</c:v>
                </c:pt>
                <c:pt idx="40">
                  <c:v>128.499</c:v>
                </c:pt>
                <c:pt idx="41">
                  <c:v>128.559</c:v>
                </c:pt>
                <c:pt idx="42">
                  <c:v>128.577</c:v>
                </c:pt>
                <c:pt idx="43">
                  <c:v>128.63900000000001</c:v>
                </c:pt>
                <c:pt idx="44">
                  <c:v>128.69800000000001</c:v>
                </c:pt>
                <c:pt idx="45">
                  <c:v>128.79300000000001</c:v>
                </c:pt>
                <c:pt idx="46">
                  <c:v>128.81100000000001</c:v>
                </c:pt>
                <c:pt idx="47">
                  <c:v>128.84700000000001</c:v>
                </c:pt>
                <c:pt idx="48">
                  <c:v>128.93</c:v>
                </c:pt>
                <c:pt idx="49">
                  <c:v>128.92500000000001</c:v>
                </c:pt>
                <c:pt idx="50">
                  <c:v>128.95699999999999</c:v>
                </c:pt>
                <c:pt idx="51">
                  <c:v>129.024</c:v>
                </c:pt>
                <c:pt idx="52">
                  <c:v>129.01500000000001</c:v>
                </c:pt>
                <c:pt idx="53">
                  <c:v>129.05500000000001</c:v>
                </c:pt>
                <c:pt idx="54">
                  <c:v>129.11000000000001</c:v>
                </c:pt>
                <c:pt idx="55">
                  <c:v>129.149</c:v>
                </c:pt>
                <c:pt idx="56">
                  <c:v>129.203</c:v>
                </c:pt>
                <c:pt idx="57">
                  <c:v>129.19499999999999</c:v>
                </c:pt>
                <c:pt idx="58">
                  <c:v>129.28100000000001</c:v>
                </c:pt>
                <c:pt idx="59">
                  <c:v>129.30600000000001</c:v>
                </c:pt>
                <c:pt idx="60">
                  <c:v>129.32</c:v>
                </c:pt>
                <c:pt idx="61">
                  <c:v>129.40600000000001</c:v>
                </c:pt>
                <c:pt idx="62">
                  <c:v>129.43800000000002</c:v>
                </c:pt>
                <c:pt idx="63">
                  <c:v>129.488</c:v>
                </c:pt>
                <c:pt idx="64">
                  <c:v>129.59</c:v>
                </c:pt>
                <c:pt idx="65">
                  <c:v>129.69900000000001</c:v>
                </c:pt>
                <c:pt idx="66">
                  <c:v>129.762</c:v>
                </c:pt>
                <c:pt idx="67">
                  <c:v>129.85400000000001</c:v>
                </c:pt>
                <c:pt idx="68">
                  <c:v>129.9</c:v>
                </c:pt>
                <c:pt idx="69">
                  <c:v>129.93800000000002</c:v>
                </c:pt>
                <c:pt idx="70">
                  <c:v>129.928</c:v>
                </c:pt>
                <c:pt idx="71">
                  <c:v>129.92699999999999</c:v>
                </c:pt>
                <c:pt idx="72">
                  <c:v>129.98099999999999</c:v>
                </c:pt>
                <c:pt idx="73">
                  <c:v>129.93700000000001</c:v>
                </c:pt>
                <c:pt idx="74">
                  <c:v>129.94</c:v>
                </c:pt>
                <c:pt idx="75">
                  <c:v>129.934</c:v>
                </c:pt>
                <c:pt idx="76">
                  <c:v>129.92500000000001</c:v>
                </c:pt>
                <c:pt idx="77">
                  <c:v>129.92600000000002</c:v>
                </c:pt>
                <c:pt idx="78">
                  <c:v>129.905</c:v>
                </c:pt>
                <c:pt idx="79">
                  <c:v>129.911</c:v>
                </c:pt>
                <c:pt idx="80">
                  <c:v>129.85</c:v>
                </c:pt>
                <c:pt idx="81">
                  <c:v>129.80500000000001</c:v>
                </c:pt>
                <c:pt idx="82">
                  <c:v>129.79500000000002</c:v>
                </c:pt>
                <c:pt idx="83">
                  <c:v>129.839</c:v>
                </c:pt>
                <c:pt idx="84">
                  <c:v>129.934</c:v>
                </c:pt>
                <c:pt idx="85">
                  <c:v>129.91300000000001</c:v>
                </c:pt>
                <c:pt idx="86">
                  <c:v>129.93899999999999</c:v>
                </c:pt>
                <c:pt idx="87">
                  <c:v>129.97399999999999</c:v>
                </c:pt>
                <c:pt idx="88">
                  <c:v>129.988</c:v>
                </c:pt>
                <c:pt idx="89">
                  <c:v>129.965</c:v>
                </c:pt>
                <c:pt idx="90">
                  <c:v>129.91</c:v>
                </c:pt>
                <c:pt idx="91">
                  <c:v>129.85499999999999</c:v>
                </c:pt>
                <c:pt idx="92">
                  <c:v>129.839</c:v>
                </c:pt>
                <c:pt idx="93">
                  <c:v>129.77600000000001</c:v>
                </c:pt>
                <c:pt idx="94">
                  <c:v>129.69</c:v>
                </c:pt>
                <c:pt idx="95">
                  <c:v>129.57</c:v>
                </c:pt>
                <c:pt idx="96">
                  <c:v>129.553</c:v>
                </c:pt>
                <c:pt idx="97">
                  <c:v>129.536</c:v>
                </c:pt>
                <c:pt idx="98">
                  <c:v>129.416</c:v>
                </c:pt>
                <c:pt idx="99">
                  <c:v>129.404</c:v>
                </c:pt>
                <c:pt idx="100">
                  <c:v>129.363</c:v>
                </c:pt>
                <c:pt idx="101">
                  <c:v>129.28300000000002</c:v>
                </c:pt>
                <c:pt idx="102">
                  <c:v>129.28700000000001</c:v>
                </c:pt>
                <c:pt idx="103">
                  <c:v>129.25800000000001</c:v>
                </c:pt>
                <c:pt idx="104">
                  <c:v>129.25200000000001</c:v>
                </c:pt>
                <c:pt idx="105">
                  <c:v>129.27500000000001</c:v>
                </c:pt>
                <c:pt idx="106">
                  <c:v>129.28800000000001</c:v>
                </c:pt>
                <c:pt idx="107">
                  <c:v>129.26</c:v>
                </c:pt>
                <c:pt idx="108">
                  <c:v>129.31300000000002</c:v>
                </c:pt>
                <c:pt idx="109">
                  <c:v>129.34800000000001</c:v>
                </c:pt>
                <c:pt idx="110">
                  <c:v>129.36799999999999</c:v>
                </c:pt>
                <c:pt idx="111">
                  <c:v>129.404</c:v>
                </c:pt>
                <c:pt idx="112">
                  <c:v>129.447</c:v>
                </c:pt>
                <c:pt idx="113">
                  <c:v>129.45599999999999</c:v>
                </c:pt>
                <c:pt idx="114">
                  <c:v>129.523</c:v>
                </c:pt>
                <c:pt idx="115">
                  <c:v>129.57900000000001</c:v>
                </c:pt>
                <c:pt idx="116">
                  <c:v>129.62700000000001</c:v>
                </c:pt>
                <c:pt idx="117">
                  <c:v>129.65</c:v>
                </c:pt>
                <c:pt idx="118">
                  <c:v>129.63499999999999</c:v>
                </c:pt>
                <c:pt idx="119">
                  <c:v>129.63</c:v>
                </c:pt>
                <c:pt idx="120">
                  <c:v>129.54900000000001</c:v>
                </c:pt>
                <c:pt idx="121">
                  <c:v>129.51599999999999</c:v>
                </c:pt>
                <c:pt idx="122">
                  <c:v>129.48699999999999</c:v>
                </c:pt>
                <c:pt idx="123">
                  <c:v>129.38900000000001</c:v>
                </c:pt>
                <c:pt idx="124">
                  <c:v>129.30199999999999</c:v>
                </c:pt>
                <c:pt idx="125">
                  <c:v>129.214</c:v>
                </c:pt>
                <c:pt idx="126">
                  <c:v>129.17000000000002</c:v>
                </c:pt>
                <c:pt idx="127">
                  <c:v>129.066</c:v>
                </c:pt>
                <c:pt idx="128">
                  <c:v>129.00399999999999</c:v>
                </c:pt>
                <c:pt idx="129">
                  <c:v>128.98099999999999</c:v>
                </c:pt>
                <c:pt idx="130">
                  <c:v>128.90600000000001</c:v>
                </c:pt>
                <c:pt idx="131">
                  <c:v>128.84100000000001</c:v>
                </c:pt>
                <c:pt idx="132">
                  <c:v>128.76300000000001</c:v>
                </c:pt>
                <c:pt idx="133">
                  <c:v>128.68700000000001</c:v>
                </c:pt>
                <c:pt idx="134">
                  <c:v>128.69800000000001</c:v>
                </c:pt>
                <c:pt idx="135">
                  <c:v>128.62100000000001</c:v>
                </c:pt>
                <c:pt idx="136">
                  <c:v>128.56100000000001</c:v>
                </c:pt>
                <c:pt idx="137">
                  <c:v>128.51599999999999</c:v>
                </c:pt>
                <c:pt idx="138">
                  <c:v>128.44999999999999</c:v>
                </c:pt>
                <c:pt idx="139">
                  <c:v>128.327</c:v>
                </c:pt>
                <c:pt idx="140">
                  <c:v>128.28200000000001</c:v>
                </c:pt>
                <c:pt idx="141">
                  <c:v>128.214</c:v>
                </c:pt>
                <c:pt idx="142">
                  <c:v>128.167</c:v>
                </c:pt>
                <c:pt idx="143">
                  <c:v>128.11799999999999</c:v>
                </c:pt>
                <c:pt idx="144">
                  <c:v>128.07400000000001</c:v>
                </c:pt>
                <c:pt idx="145">
                  <c:v>128.01</c:v>
                </c:pt>
                <c:pt idx="146">
                  <c:v>128.02700000000002</c:v>
                </c:pt>
                <c:pt idx="147">
                  <c:v>127.991</c:v>
                </c:pt>
                <c:pt idx="148">
                  <c:v>127.967</c:v>
                </c:pt>
                <c:pt idx="149">
                  <c:v>127.99000000000001</c:v>
                </c:pt>
                <c:pt idx="150">
                  <c:v>127.96300000000001</c:v>
                </c:pt>
                <c:pt idx="151">
                  <c:v>127.946</c:v>
                </c:pt>
                <c:pt idx="152">
                  <c:v>127.97800000000001</c:v>
                </c:pt>
                <c:pt idx="153">
                  <c:v>128.02700000000002</c:v>
                </c:pt>
                <c:pt idx="154">
                  <c:v>128.09299999999999</c:v>
                </c:pt>
                <c:pt idx="155">
                  <c:v>128.14699999999999</c:v>
                </c:pt>
                <c:pt idx="156">
                  <c:v>128.23099999999999</c:v>
                </c:pt>
                <c:pt idx="157">
                  <c:v>128.268</c:v>
                </c:pt>
                <c:pt idx="158">
                  <c:v>128.34700000000001</c:v>
                </c:pt>
                <c:pt idx="159">
                  <c:v>128.376</c:v>
                </c:pt>
                <c:pt idx="160">
                  <c:v>128.43899999999999</c:v>
                </c:pt>
                <c:pt idx="161">
                  <c:v>128.495</c:v>
                </c:pt>
                <c:pt idx="162">
                  <c:v>128.495</c:v>
                </c:pt>
                <c:pt idx="163">
                  <c:v>128.51599999999999</c:v>
                </c:pt>
                <c:pt idx="164">
                  <c:v>128.49199999999999</c:v>
                </c:pt>
                <c:pt idx="165">
                  <c:v>128.554</c:v>
                </c:pt>
                <c:pt idx="166">
                  <c:v>128.56300000000002</c:v>
                </c:pt>
                <c:pt idx="167">
                  <c:v>128.58799999999999</c:v>
                </c:pt>
                <c:pt idx="168">
                  <c:v>128.54900000000001</c:v>
                </c:pt>
                <c:pt idx="169">
                  <c:v>128.6</c:v>
                </c:pt>
                <c:pt idx="170">
                  <c:v>128.619</c:v>
                </c:pt>
                <c:pt idx="171">
                  <c:v>128.64600000000002</c:v>
                </c:pt>
                <c:pt idx="172">
                  <c:v>128.62</c:v>
                </c:pt>
                <c:pt idx="173">
                  <c:v>128.636</c:v>
                </c:pt>
                <c:pt idx="174">
                  <c:v>128.61699999999999</c:v>
                </c:pt>
                <c:pt idx="175">
                  <c:v>128.57599999999999</c:v>
                </c:pt>
                <c:pt idx="176">
                  <c:v>128.542</c:v>
                </c:pt>
                <c:pt idx="177">
                  <c:v>128.50700000000001</c:v>
                </c:pt>
                <c:pt idx="178">
                  <c:v>128.494</c:v>
                </c:pt>
                <c:pt idx="179">
                  <c:v>128.47399999999999</c:v>
                </c:pt>
                <c:pt idx="180">
                  <c:v>128.48500000000001</c:v>
                </c:pt>
                <c:pt idx="181">
                  <c:v>128.46100000000001</c:v>
                </c:pt>
                <c:pt idx="182">
                  <c:v>128.46799999999999</c:v>
                </c:pt>
                <c:pt idx="183">
                  <c:v>128.46299999999999</c:v>
                </c:pt>
                <c:pt idx="184">
                  <c:v>128.48599999999999</c:v>
                </c:pt>
                <c:pt idx="185">
                  <c:v>128.46700000000001</c:v>
                </c:pt>
                <c:pt idx="186">
                  <c:v>128.48500000000001</c:v>
                </c:pt>
                <c:pt idx="187">
                  <c:v>128.452</c:v>
                </c:pt>
                <c:pt idx="188">
                  <c:v>128.482</c:v>
                </c:pt>
                <c:pt idx="189">
                  <c:v>128.49100000000001</c:v>
                </c:pt>
                <c:pt idx="190">
                  <c:v>128.44800000000001</c:v>
                </c:pt>
                <c:pt idx="191">
                  <c:v>128.465</c:v>
                </c:pt>
                <c:pt idx="192">
                  <c:v>128.57400000000001</c:v>
                </c:pt>
                <c:pt idx="193">
                  <c:v>128.548</c:v>
                </c:pt>
                <c:pt idx="194">
                  <c:v>128.62200000000001</c:v>
                </c:pt>
                <c:pt idx="195">
                  <c:v>128.667</c:v>
                </c:pt>
                <c:pt idx="196">
                  <c:v>128.751</c:v>
                </c:pt>
                <c:pt idx="197">
                  <c:v>128.78700000000001</c:v>
                </c:pt>
                <c:pt idx="198">
                  <c:v>128.83699999999999</c:v>
                </c:pt>
                <c:pt idx="199">
                  <c:v>128.89000000000001</c:v>
                </c:pt>
                <c:pt idx="200">
                  <c:v>128.92600000000002</c:v>
                </c:pt>
                <c:pt idx="201">
                  <c:v>128.935</c:v>
                </c:pt>
                <c:pt idx="202">
                  <c:v>128.976</c:v>
                </c:pt>
                <c:pt idx="203">
                  <c:v>128.977</c:v>
                </c:pt>
                <c:pt idx="204">
                  <c:v>129.00700000000001</c:v>
                </c:pt>
                <c:pt idx="205">
                  <c:v>129.06399999999999</c:v>
                </c:pt>
                <c:pt idx="206">
                  <c:v>129.08600000000001</c:v>
                </c:pt>
                <c:pt idx="207">
                  <c:v>129.08699999999999</c:v>
                </c:pt>
                <c:pt idx="208">
                  <c:v>129.10900000000001</c:v>
                </c:pt>
                <c:pt idx="209">
                  <c:v>129.11799999999999</c:v>
                </c:pt>
                <c:pt idx="210">
                  <c:v>129.167</c:v>
                </c:pt>
                <c:pt idx="211">
                  <c:v>129.22499999999999</c:v>
                </c:pt>
                <c:pt idx="212">
                  <c:v>129.273</c:v>
                </c:pt>
                <c:pt idx="213">
                  <c:v>129.33699999999999</c:v>
                </c:pt>
                <c:pt idx="214">
                  <c:v>129.34700000000001</c:v>
                </c:pt>
                <c:pt idx="215">
                  <c:v>129.40299999999999</c:v>
                </c:pt>
                <c:pt idx="216">
                  <c:v>129.465</c:v>
                </c:pt>
                <c:pt idx="217">
                  <c:v>129.59299999999999</c:v>
                </c:pt>
                <c:pt idx="218">
                  <c:v>129.643</c:v>
                </c:pt>
                <c:pt idx="219">
                  <c:v>129.71</c:v>
                </c:pt>
                <c:pt idx="220">
                  <c:v>129.74700000000001</c:v>
                </c:pt>
                <c:pt idx="221">
                  <c:v>129.84800000000001</c:v>
                </c:pt>
                <c:pt idx="222">
                  <c:v>129.833</c:v>
                </c:pt>
                <c:pt idx="223">
                  <c:v>129.84700000000001</c:v>
                </c:pt>
                <c:pt idx="224">
                  <c:v>129.905</c:v>
                </c:pt>
                <c:pt idx="225">
                  <c:v>129.977</c:v>
                </c:pt>
                <c:pt idx="226">
                  <c:v>130</c:v>
                </c:pt>
                <c:pt idx="227">
                  <c:v>130.05600000000001</c:v>
                </c:pt>
                <c:pt idx="228">
                  <c:v>130.13200000000001</c:v>
                </c:pt>
                <c:pt idx="229">
                  <c:v>130.14500000000001</c:v>
                </c:pt>
                <c:pt idx="230">
                  <c:v>130.19999999999999</c:v>
                </c:pt>
                <c:pt idx="231">
                  <c:v>130.28200000000001</c:v>
                </c:pt>
                <c:pt idx="232">
                  <c:v>130.35400000000001</c:v>
                </c:pt>
                <c:pt idx="233">
                  <c:v>130.417</c:v>
                </c:pt>
                <c:pt idx="234">
                  <c:v>130.47</c:v>
                </c:pt>
                <c:pt idx="235">
                  <c:v>130.50800000000001</c:v>
                </c:pt>
                <c:pt idx="236">
                  <c:v>130.523</c:v>
                </c:pt>
                <c:pt idx="237">
                  <c:v>130.529</c:v>
                </c:pt>
                <c:pt idx="238">
                  <c:v>130.57</c:v>
                </c:pt>
                <c:pt idx="239">
                  <c:v>130.55500000000001</c:v>
                </c:pt>
                <c:pt idx="240">
                  <c:v>130.608</c:v>
                </c:pt>
                <c:pt idx="241">
                  <c:v>130.643</c:v>
                </c:pt>
                <c:pt idx="242">
                  <c:v>130.60599999999999</c:v>
                </c:pt>
                <c:pt idx="243">
                  <c:v>130.661</c:v>
                </c:pt>
                <c:pt idx="244">
                  <c:v>130.761</c:v>
                </c:pt>
                <c:pt idx="245">
                  <c:v>130.84399999999999</c:v>
                </c:pt>
                <c:pt idx="246">
                  <c:v>130.93700000000001</c:v>
                </c:pt>
                <c:pt idx="247">
                  <c:v>131.07300000000001</c:v>
                </c:pt>
                <c:pt idx="248">
                  <c:v>131.15100000000001</c:v>
                </c:pt>
                <c:pt idx="249">
                  <c:v>131.20599999999999</c:v>
                </c:pt>
                <c:pt idx="250">
                  <c:v>131.27799999999999</c:v>
                </c:pt>
                <c:pt idx="251">
                  <c:v>131.29599999999999</c:v>
                </c:pt>
                <c:pt idx="252">
                  <c:v>131.32400000000001</c:v>
                </c:pt>
                <c:pt idx="253">
                  <c:v>131.4</c:v>
                </c:pt>
                <c:pt idx="254">
                  <c:v>131.44499999999999</c:v>
                </c:pt>
                <c:pt idx="255">
                  <c:v>131.46799999999999</c:v>
                </c:pt>
                <c:pt idx="256">
                  <c:v>131.45400000000001</c:v>
                </c:pt>
                <c:pt idx="257">
                  <c:v>131.41900000000001</c:v>
                </c:pt>
                <c:pt idx="258">
                  <c:v>131.46700000000001</c:v>
                </c:pt>
                <c:pt idx="259">
                  <c:v>131.43899999999999</c:v>
                </c:pt>
                <c:pt idx="260">
                  <c:v>131.41800000000001</c:v>
                </c:pt>
                <c:pt idx="261">
                  <c:v>131.495</c:v>
                </c:pt>
                <c:pt idx="262">
                  <c:v>131.52799999999999</c:v>
                </c:pt>
                <c:pt idx="263">
                  <c:v>131.56300000000002</c:v>
                </c:pt>
                <c:pt idx="264">
                  <c:v>131.642</c:v>
                </c:pt>
                <c:pt idx="265">
                  <c:v>131.74199999999999</c:v>
                </c:pt>
                <c:pt idx="266">
                  <c:v>131.79599999999999</c:v>
                </c:pt>
                <c:pt idx="267">
                  <c:v>131.9</c:v>
                </c:pt>
                <c:pt idx="268">
                  <c:v>131.98500000000001</c:v>
                </c:pt>
                <c:pt idx="269">
                  <c:v>132.11799999999999</c:v>
                </c:pt>
                <c:pt idx="270">
                  <c:v>132.26300000000001</c:v>
                </c:pt>
                <c:pt idx="271">
                  <c:v>132.34200000000001</c:v>
                </c:pt>
                <c:pt idx="272">
                  <c:v>132.399</c:v>
                </c:pt>
                <c:pt idx="273">
                  <c:v>132.387</c:v>
                </c:pt>
                <c:pt idx="274">
                  <c:v>132.37</c:v>
                </c:pt>
                <c:pt idx="275">
                  <c:v>132.33199999999999</c:v>
                </c:pt>
                <c:pt idx="276">
                  <c:v>132.30000000000001</c:v>
                </c:pt>
                <c:pt idx="277">
                  <c:v>132.262</c:v>
                </c:pt>
                <c:pt idx="278">
                  <c:v>132.16</c:v>
                </c:pt>
                <c:pt idx="279">
                  <c:v>132.11099999999999</c:v>
                </c:pt>
                <c:pt idx="280">
                  <c:v>132.11600000000001</c:v>
                </c:pt>
                <c:pt idx="281">
                  <c:v>132.059</c:v>
                </c:pt>
                <c:pt idx="282">
                  <c:v>131.95099999999999</c:v>
                </c:pt>
                <c:pt idx="283">
                  <c:v>131.863</c:v>
                </c:pt>
                <c:pt idx="284">
                  <c:v>131.69800000000001</c:v>
                </c:pt>
                <c:pt idx="285">
                  <c:v>131.55600000000001</c:v>
                </c:pt>
                <c:pt idx="286">
                  <c:v>131.50399999999999</c:v>
                </c:pt>
                <c:pt idx="287">
                  <c:v>131.33799999999999</c:v>
                </c:pt>
                <c:pt idx="288">
                  <c:v>131.21</c:v>
                </c:pt>
                <c:pt idx="289">
                  <c:v>131.11699999999999</c:v>
                </c:pt>
                <c:pt idx="290">
                  <c:v>131.00700000000001</c:v>
                </c:pt>
                <c:pt idx="291">
                  <c:v>130.92500000000001</c:v>
                </c:pt>
                <c:pt idx="292">
                  <c:v>130.80500000000001</c:v>
                </c:pt>
                <c:pt idx="293">
                  <c:v>130.77100000000002</c:v>
                </c:pt>
                <c:pt idx="294">
                  <c:v>130.73599999999999</c:v>
                </c:pt>
                <c:pt idx="295">
                  <c:v>130.72900000000001</c:v>
                </c:pt>
                <c:pt idx="296">
                  <c:v>130.727</c:v>
                </c:pt>
                <c:pt idx="297">
                  <c:v>130.685</c:v>
                </c:pt>
                <c:pt idx="298">
                  <c:v>130.613</c:v>
                </c:pt>
                <c:pt idx="299">
                  <c:v>130.62</c:v>
                </c:pt>
                <c:pt idx="300">
                  <c:v>130.62299999999999</c:v>
                </c:pt>
                <c:pt idx="301">
                  <c:v>130.57499999999999</c:v>
                </c:pt>
                <c:pt idx="302">
                  <c:v>130.58500000000001</c:v>
                </c:pt>
                <c:pt idx="303">
                  <c:v>130.59100000000001</c:v>
                </c:pt>
                <c:pt idx="304">
                  <c:v>130.565</c:v>
                </c:pt>
                <c:pt idx="305">
                  <c:v>130.61600000000001</c:v>
                </c:pt>
                <c:pt idx="306">
                  <c:v>130.60900000000001</c:v>
                </c:pt>
                <c:pt idx="307">
                  <c:v>130.61099999999999</c:v>
                </c:pt>
                <c:pt idx="308">
                  <c:v>130.61000000000001</c:v>
                </c:pt>
                <c:pt idx="309">
                  <c:v>130.60400000000001</c:v>
                </c:pt>
                <c:pt idx="310">
                  <c:v>130.58799999999999</c:v>
                </c:pt>
                <c:pt idx="311">
                  <c:v>130.68899999999999</c:v>
                </c:pt>
                <c:pt idx="312">
                  <c:v>130.67099999999999</c:v>
                </c:pt>
                <c:pt idx="313">
                  <c:v>130.71600000000001</c:v>
                </c:pt>
                <c:pt idx="314">
                  <c:v>130.72200000000001</c:v>
                </c:pt>
                <c:pt idx="315">
                  <c:v>130.71799999999999</c:v>
                </c:pt>
                <c:pt idx="316">
                  <c:v>130.75800000000001</c:v>
                </c:pt>
                <c:pt idx="317">
                  <c:v>130.761</c:v>
                </c:pt>
                <c:pt idx="318">
                  <c:v>130.80000000000001</c:v>
                </c:pt>
                <c:pt idx="319">
                  <c:v>130.83600000000001</c:v>
                </c:pt>
                <c:pt idx="320">
                  <c:v>130.84</c:v>
                </c:pt>
                <c:pt idx="321">
                  <c:v>130.89000000000001</c:v>
                </c:pt>
                <c:pt idx="322">
                  <c:v>130.947</c:v>
                </c:pt>
                <c:pt idx="323">
                  <c:v>130.88300000000001</c:v>
                </c:pt>
                <c:pt idx="324">
                  <c:v>130.87100000000001</c:v>
                </c:pt>
                <c:pt idx="325">
                  <c:v>130.935</c:v>
                </c:pt>
                <c:pt idx="326">
                  <c:v>130.96299999999999</c:v>
                </c:pt>
                <c:pt idx="327">
                  <c:v>130.999</c:v>
                </c:pt>
                <c:pt idx="328">
                  <c:v>130.982</c:v>
                </c:pt>
                <c:pt idx="329">
                  <c:v>130.95400000000001</c:v>
                </c:pt>
                <c:pt idx="330">
                  <c:v>130.94400000000002</c:v>
                </c:pt>
                <c:pt idx="331">
                  <c:v>130.93899999999999</c:v>
                </c:pt>
                <c:pt idx="332">
                  <c:v>131.02199999999999</c:v>
                </c:pt>
                <c:pt idx="333">
                  <c:v>130.99299999999999</c:v>
                </c:pt>
                <c:pt idx="334">
                  <c:v>131.06300000000002</c:v>
                </c:pt>
                <c:pt idx="335">
                  <c:v>131.119</c:v>
                </c:pt>
                <c:pt idx="336">
                  <c:v>131.18</c:v>
                </c:pt>
                <c:pt idx="337">
                  <c:v>131.25900000000001</c:v>
                </c:pt>
                <c:pt idx="338">
                  <c:v>131.28399999999999</c:v>
                </c:pt>
                <c:pt idx="339">
                  <c:v>131.37700000000001</c:v>
                </c:pt>
                <c:pt idx="340">
                  <c:v>131.50900000000001</c:v>
                </c:pt>
                <c:pt idx="341">
                  <c:v>131.57</c:v>
                </c:pt>
                <c:pt idx="342">
                  <c:v>131.636</c:v>
                </c:pt>
                <c:pt idx="343">
                  <c:v>131.583</c:v>
                </c:pt>
                <c:pt idx="344">
                  <c:v>131.619</c:v>
                </c:pt>
                <c:pt idx="345">
                  <c:v>131.642</c:v>
                </c:pt>
                <c:pt idx="346">
                  <c:v>131.74700000000001</c:v>
                </c:pt>
                <c:pt idx="347">
                  <c:v>131.80600000000001</c:v>
                </c:pt>
                <c:pt idx="348">
                  <c:v>131.84800000000001</c:v>
                </c:pt>
                <c:pt idx="349">
                  <c:v>131.92600000000002</c:v>
                </c:pt>
                <c:pt idx="350">
                  <c:v>131.971</c:v>
                </c:pt>
                <c:pt idx="351">
                  <c:v>131.95400000000001</c:v>
                </c:pt>
                <c:pt idx="352">
                  <c:v>131.90600000000001</c:v>
                </c:pt>
                <c:pt idx="353">
                  <c:v>131.874</c:v>
                </c:pt>
                <c:pt idx="354">
                  <c:v>131.83000000000001</c:v>
                </c:pt>
                <c:pt idx="355">
                  <c:v>131.81700000000001</c:v>
                </c:pt>
                <c:pt idx="356">
                  <c:v>131.809</c:v>
                </c:pt>
                <c:pt idx="357">
                  <c:v>131.77700000000002</c:v>
                </c:pt>
                <c:pt idx="358">
                  <c:v>131.761</c:v>
                </c:pt>
                <c:pt idx="359">
                  <c:v>131.67400000000001</c:v>
                </c:pt>
                <c:pt idx="360">
                  <c:v>131.61199999999999</c:v>
                </c:pt>
                <c:pt idx="361">
                  <c:v>131.506</c:v>
                </c:pt>
                <c:pt idx="362">
                  <c:v>131.428</c:v>
                </c:pt>
                <c:pt idx="363">
                  <c:v>131.40600000000001</c:v>
                </c:pt>
                <c:pt idx="364">
                  <c:v>131.423</c:v>
                </c:pt>
                <c:pt idx="365">
                  <c:v>131.34399999999999</c:v>
                </c:pt>
                <c:pt idx="366">
                  <c:v>131.387</c:v>
                </c:pt>
                <c:pt idx="367">
                  <c:v>131.32300000000001</c:v>
                </c:pt>
                <c:pt idx="368">
                  <c:v>131.30199999999999</c:v>
                </c:pt>
                <c:pt idx="369">
                  <c:v>131.29900000000001</c:v>
                </c:pt>
                <c:pt idx="370">
                  <c:v>131.21899999999999</c:v>
                </c:pt>
                <c:pt idx="371">
                  <c:v>131.148</c:v>
                </c:pt>
                <c:pt idx="372">
                  <c:v>131.095</c:v>
                </c:pt>
                <c:pt idx="373">
                  <c:v>130.99700000000001</c:v>
                </c:pt>
                <c:pt idx="374">
                  <c:v>130.91400000000002</c:v>
                </c:pt>
                <c:pt idx="375">
                  <c:v>130.79900000000001</c:v>
                </c:pt>
                <c:pt idx="376">
                  <c:v>130.667</c:v>
                </c:pt>
                <c:pt idx="377">
                  <c:v>130.554</c:v>
                </c:pt>
                <c:pt idx="378">
                  <c:v>130.47499999999999</c:v>
                </c:pt>
                <c:pt idx="379">
                  <c:v>130.33799999999999</c:v>
                </c:pt>
                <c:pt idx="380">
                  <c:v>130.13900000000001</c:v>
                </c:pt>
                <c:pt idx="381">
                  <c:v>130.04300000000001</c:v>
                </c:pt>
                <c:pt idx="382">
                  <c:v>129.94999999999999</c:v>
                </c:pt>
                <c:pt idx="383">
                  <c:v>129.90100000000001</c:v>
                </c:pt>
                <c:pt idx="384">
                  <c:v>129.81200000000001</c:v>
                </c:pt>
                <c:pt idx="385">
                  <c:v>129.71</c:v>
                </c:pt>
                <c:pt idx="386">
                  <c:v>129.58699999999999</c:v>
                </c:pt>
                <c:pt idx="387">
                  <c:v>129.54300000000001</c:v>
                </c:pt>
                <c:pt idx="388">
                  <c:v>129.429</c:v>
                </c:pt>
                <c:pt idx="389">
                  <c:v>129.357</c:v>
                </c:pt>
                <c:pt idx="390">
                  <c:v>129.31300000000002</c:v>
                </c:pt>
                <c:pt idx="391">
                  <c:v>129.23400000000001</c:v>
                </c:pt>
                <c:pt idx="392">
                  <c:v>129.24199999999999</c:v>
                </c:pt>
                <c:pt idx="393">
                  <c:v>129.143</c:v>
                </c:pt>
                <c:pt idx="394">
                  <c:v>129.089</c:v>
                </c:pt>
                <c:pt idx="395">
                  <c:v>129.11799999999999</c:v>
                </c:pt>
                <c:pt idx="396">
                  <c:v>129.12100000000001</c:v>
                </c:pt>
                <c:pt idx="397">
                  <c:v>129.102</c:v>
                </c:pt>
                <c:pt idx="398">
                  <c:v>129.13900000000001</c:v>
                </c:pt>
                <c:pt idx="399">
                  <c:v>129.126</c:v>
                </c:pt>
                <c:pt idx="400">
                  <c:v>129.166</c:v>
                </c:pt>
                <c:pt idx="401">
                  <c:v>129.15700000000001</c:v>
                </c:pt>
                <c:pt idx="402">
                  <c:v>129.08600000000001</c:v>
                </c:pt>
                <c:pt idx="403">
                  <c:v>129.08199999999999</c:v>
                </c:pt>
                <c:pt idx="404">
                  <c:v>129.03700000000001</c:v>
                </c:pt>
                <c:pt idx="405">
                  <c:v>129.09</c:v>
                </c:pt>
                <c:pt idx="406">
                  <c:v>128.995</c:v>
                </c:pt>
                <c:pt idx="407">
                  <c:v>129.02100000000002</c:v>
                </c:pt>
                <c:pt idx="408">
                  <c:v>129.01400000000001</c:v>
                </c:pt>
                <c:pt idx="409">
                  <c:v>128.98400000000001</c:v>
                </c:pt>
                <c:pt idx="410">
                  <c:v>129.02199999999999</c:v>
                </c:pt>
                <c:pt idx="411">
                  <c:v>129.03800000000001</c:v>
                </c:pt>
                <c:pt idx="412">
                  <c:v>129.09200000000001</c:v>
                </c:pt>
                <c:pt idx="413">
                  <c:v>129.06900000000002</c:v>
                </c:pt>
                <c:pt idx="414">
                  <c:v>129.114</c:v>
                </c:pt>
                <c:pt idx="415">
                  <c:v>129.12700000000001</c:v>
                </c:pt>
                <c:pt idx="416">
                  <c:v>129.14099999999999</c:v>
                </c:pt>
                <c:pt idx="417">
                  <c:v>129.15700000000001</c:v>
                </c:pt>
                <c:pt idx="418">
                  <c:v>129.15700000000001</c:v>
                </c:pt>
                <c:pt idx="419">
                  <c:v>129.14500000000001</c:v>
                </c:pt>
                <c:pt idx="420">
                  <c:v>129.22999999999999</c:v>
                </c:pt>
                <c:pt idx="421">
                  <c:v>129.173</c:v>
                </c:pt>
                <c:pt idx="422">
                  <c:v>129.268</c:v>
                </c:pt>
                <c:pt idx="423">
                  <c:v>129.30100000000002</c:v>
                </c:pt>
                <c:pt idx="424">
                  <c:v>129.36600000000001</c:v>
                </c:pt>
                <c:pt idx="425">
                  <c:v>129.44400000000002</c:v>
                </c:pt>
                <c:pt idx="426">
                  <c:v>129.54599999999999</c:v>
                </c:pt>
                <c:pt idx="427">
                  <c:v>129.614</c:v>
                </c:pt>
                <c:pt idx="428">
                  <c:v>129.654</c:v>
                </c:pt>
                <c:pt idx="429">
                  <c:v>129.71299999999999</c:v>
                </c:pt>
                <c:pt idx="430">
                  <c:v>129.74600000000001</c:v>
                </c:pt>
                <c:pt idx="431">
                  <c:v>129.827</c:v>
                </c:pt>
                <c:pt idx="432">
                  <c:v>129.9</c:v>
                </c:pt>
                <c:pt idx="433">
                  <c:v>129.995</c:v>
                </c:pt>
                <c:pt idx="434">
                  <c:v>130.065</c:v>
                </c:pt>
                <c:pt idx="435">
                  <c:v>130.12299999999999</c:v>
                </c:pt>
                <c:pt idx="436">
                  <c:v>130.18700000000001</c:v>
                </c:pt>
                <c:pt idx="437">
                  <c:v>130.23699999999999</c:v>
                </c:pt>
                <c:pt idx="438">
                  <c:v>130.33600000000001</c:v>
                </c:pt>
                <c:pt idx="439">
                  <c:v>130.476</c:v>
                </c:pt>
                <c:pt idx="440">
                  <c:v>130.57400000000001</c:v>
                </c:pt>
                <c:pt idx="441">
                  <c:v>130.75399999999999</c:v>
                </c:pt>
                <c:pt idx="442">
                  <c:v>130.904</c:v>
                </c:pt>
                <c:pt idx="443">
                  <c:v>130.982</c:v>
                </c:pt>
                <c:pt idx="444">
                  <c:v>131.03800000000001</c:v>
                </c:pt>
                <c:pt idx="445">
                  <c:v>131.05500000000001</c:v>
                </c:pt>
                <c:pt idx="446">
                  <c:v>131.15800000000002</c:v>
                </c:pt>
                <c:pt idx="447">
                  <c:v>131.13400000000001</c:v>
                </c:pt>
                <c:pt idx="448">
                  <c:v>131.13400000000001</c:v>
                </c:pt>
                <c:pt idx="449">
                  <c:v>131.15</c:v>
                </c:pt>
                <c:pt idx="450">
                  <c:v>131.08500000000001</c:v>
                </c:pt>
                <c:pt idx="451">
                  <c:v>131.03300000000002</c:v>
                </c:pt>
                <c:pt idx="452">
                  <c:v>131.018</c:v>
                </c:pt>
                <c:pt idx="453">
                  <c:v>131.08099999999999</c:v>
                </c:pt>
                <c:pt idx="454">
                  <c:v>131.048</c:v>
                </c:pt>
                <c:pt idx="455">
                  <c:v>131.08799999999999</c:v>
                </c:pt>
                <c:pt idx="456">
                  <c:v>131.13499999999999</c:v>
                </c:pt>
                <c:pt idx="457">
                  <c:v>131.21600000000001</c:v>
                </c:pt>
                <c:pt idx="458">
                  <c:v>131.251</c:v>
                </c:pt>
                <c:pt idx="459">
                  <c:v>131.29599999999999</c:v>
                </c:pt>
                <c:pt idx="460">
                  <c:v>131.25300000000001</c:v>
                </c:pt>
                <c:pt idx="461">
                  <c:v>131.233</c:v>
                </c:pt>
                <c:pt idx="462">
                  <c:v>131.096</c:v>
                </c:pt>
                <c:pt idx="463">
                  <c:v>131.02000000000001</c:v>
                </c:pt>
                <c:pt idx="464">
                  <c:v>130.916</c:v>
                </c:pt>
                <c:pt idx="465">
                  <c:v>130.87800000000001</c:v>
                </c:pt>
                <c:pt idx="466">
                  <c:v>130.79500000000002</c:v>
                </c:pt>
                <c:pt idx="467">
                  <c:v>130.643</c:v>
                </c:pt>
                <c:pt idx="468">
                  <c:v>130.61000000000001</c:v>
                </c:pt>
                <c:pt idx="469">
                  <c:v>130.607</c:v>
                </c:pt>
                <c:pt idx="470">
                  <c:v>130.57400000000001</c:v>
                </c:pt>
                <c:pt idx="471">
                  <c:v>130.55600000000001</c:v>
                </c:pt>
                <c:pt idx="472">
                  <c:v>130.566</c:v>
                </c:pt>
                <c:pt idx="473">
                  <c:v>130.53900000000002</c:v>
                </c:pt>
                <c:pt idx="474">
                  <c:v>130.56800000000001</c:v>
                </c:pt>
                <c:pt idx="475">
                  <c:v>130.589</c:v>
                </c:pt>
                <c:pt idx="476">
                  <c:v>130.63400000000001</c:v>
                </c:pt>
                <c:pt idx="477">
                  <c:v>130.64400000000001</c:v>
                </c:pt>
                <c:pt idx="478">
                  <c:v>130.714</c:v>
                </c:pt>
                <c:pt idx="479">
                  <c:v>130.69800000000001</c:v>
                </c:pt>
                <c:pt idx="480">
                  <c:v>130.67699999999999</c:v>
                </c:pt>
                <c:pt idx="481">
                  <c:v>130.73099999999999</c:v>
                </c:pt>
                <c:pt idx="482">
                  <c:v>130.83199999999999</c:v>
                </c:pt>
                <c:pt idx="483">
                  <c:v>130.958</c:v>
                </c:pt>
                <c:pt idx="484">
                  <c:v>131.02799999999999</c:v>
                </c:pt>
                <c:pt idx="485">
                  <c:v>131.17099999999999</c:v>
                </c:pt>
                <c:pt idx="486">
                  <c:v>131.334</c:v>
                </c:pt>
                <c:pt idx="487">
                  <c:v>131.46700000000001</c:v>
                </c:pt>
                <c:pt idx="488">
                  <c:v>131.56300000000002</c:v>
                </c:pt>
                <c:pt idx="489">
                  <c:v>131.67699999999999</c:v>
                </c:pt>
                <c:pt idx="490">
                  <c:v>131.72900000000001</c:v>
                </c:pt>
                <c:pt idx="491">
                  <c:v>131.81300000000002</c:v>
                </c:pt>
                <c:pt idx="492">
                  <c:v>131.84200000000001</c:v>
                </c:pt>
                <c:pt idx="493">
                  <c:v>131.84800000000001</c:v>
                </c:pt>
                <c:pt idx="494">
                  <c:v>131.92000000000002</c:v>
                </c:pt>
                <c:pt idx="495">
                  <c:v>131.93600000000001</c:v>
                </c:pt>
                <c:pt idx="496">
                  <c:v>132.00300000000001</c:v>
                </c:pt>
                <c:pt idx="497">
                  <c:v>132.02500000000001</c:v>
                </c:pt>
                <c:pt idx="498">
                  <c:v>132.05799999999999</c:v>
                </c:pt>
                <c:pt idx="499">
                  <c:v>132.05799999999999</c:v>
                </c:pt>
                <c:pt idx="500">
                  <c:v>132.023</c:v>
                </c:pt>
                <c:pt idx="501">
                  <c:v>131.95699999999999</c:v>
                </c:pt>
                <c:pt idx="502">
                  <c:v>131.88800000000001</c:v>
                </c:pt>
                <c:pt idx="503">
                  <c:v>131.84100000000001</c:v>
                </c:pt>
                <c:pt idx="504">
                  <c:v>131.74299999999999</c:v>
                </c:pt>
                <c:pt idx="505">
                  <c:v>131.631</c:v>
                </c:pt>
                <c:pt idx="506">
                  <c:v>131.59399999999999</c:v>
                </c:pt>
                <c:pt idx="507">
                  <c:v>131.51500000000001</c:v>
                </c:pt>
                <c:pt idx="508">
                  <c:v>131.423</c:v>
                </c:pt>
                <c:pt idx="509">
                  <c:v>131.339</c:v>
                </c:pt>
                <c:pt idx="510">
                  <c:v>131.196</c:v>
                </c:pt>
                <c:pt idx="511">
                  <c:v>131.018</c:v>
                </c:pt>
                <c:pt idx="512">
                  <c:v>130.887</c:v>
                </c:pt>
                <c:pt idx="513">
                  <c:v>130.71100000000001</c:v>
                </c:pt>
                <c:pt idx="514">
                  <c:v>130.60400000000001</c:v>
                </c:pt>
                <c:pt idx="515">
                  <c:v>130.459</c:v>
                </c:pt>
                <c:pt idx="516">
                  <c:v>130.345</c:v>
                </c:pt>
                <c:pt idx="517">
                  <c:v>130.327</c:v>
                </c:pt>
                <c:pt idx="518">
                  <c:v>130.34200000000001</c:v>
                </c:pt>
                <c:pt idx="519">
                  <c:v>130.39600000000002</c:v>
                </c:pt>
                <c:pt idx="520">
                  <c:v>130.40700000000001</c:v>
                </c:pt>
                <c:pt idx="521">
                  <c:v>130.44499999999999</c:v>
                </c:pt>
                <c:pt idx="522">
                  <c:v>130.47</c:v>
                </c:pt>
                <c:pt idx="523">
                  <c:v>130.44499999999999</c:v>
                </c:pt>
                <c:pt idx="524">
                  <c:v>130.48599999999999</c:v>
                </c:pt>
                <c:pt idx="525">
                  <c:v>130.511</c:v>
                </c:pt>
                <c:pt idx="526">
                  <c:v>130.54599999999999</c:v>
                </c:pt>
                <c:pt idx="527">
                  <c:v>130.51</c:v>
                </c:pt>
                <c:pt idx="528">
                  <c:v>130.51400000000001</c:v>
                </c:pt>
                <c:pt idx="529">
                  <c:v>130.51400000000001</c:v>
                </c:pt>
                <c:pt idx="530">
                  <c:v>130.56399999999999</c:v>
                </c:pt>
                <c:pt idx="531">
                  <c:v>130.52700000000002</c:v>
                </c:pt>
                <c:pt idx="532">
                  <c:v>130.51400000000001</c:v>
                </c:pt>
                <c:pt idx="533">
                  <c:v>130.50200000000001</c:v>
                </c:pt>
                <c:pt idx="534">
                  <c:v>130.51599999999999</c:v>
                </c:pt>
                <c:pt idx="535">
                  <c:v>130.57499999999999</c:v>
                </c:pt>
                <c:pt idx="536">
                  <c:v>130.57</c:v>
                </c:pt>
                <c:pt idx="537">
                  <c:v>130.53399999999999</c:v>
                </c:pt>
                <c:pt idx="538">
                  <c:v>130.53100000000001</c:v>
                </c:pt>
                <c:pt idx="539">
                  <c:v>130.58099999999999</c:v>
                </c:pt>
                <c:pt idx="540">
                  <c:v>130.53100000000001</c:v>
                </c:pt>
                <c:pt idx="541">
                  <c:v>130.476</c:v>
                </c:pt>
                <c:pt idx="542">
                  <c:v>130.45400000000001</c:v>
                </c:pt>
                <c:pt idx="543">
                  <c:v>130.37100000000001</c:v>
                </c:pt>
                <c:pt idx="544">
                  <c:v>130.38300000000001</c:v>
                </c:pt>
                <c:pt idx="545">
                  <c:v>130.358</c:v>
                </c:pt>
                <c:pt idx="546">
                  <c:v>130.27600000000001</c:v>
                </c:pt>
                <c:pt idx="547">
                  <c:v>130.256</c:v>
                </c:pt>
                <c:pt idx="548">
                  <c:v>130.137</c:v>
                </c:pt>
                <c:pt idx="549">
                  <c:v>130.12899999999999</c:v>
                </c:pt>
                <c:pt idx="550">
                  <c:v>130.01599999999999</c:v>
                </c:pt>
                <c:pt idx="551">
                  <c:v>129.881</c:v>
                </c:pt>
                <c:pt idx="552">
                  <c:v>129.78100000000001</c:v>
                </c:pt>
                <c:pt idx="553">
                  <c:v>129.70599999999999</c:v>
                </c:pt>
                <c:pt idx="554">
                  <c:v>129.68700000000001</c:v>
                </c:pt>
                <c:pt idx="555">
                  <c:v>129.619</c:v>
                </c:pt>
                <c:pt idx="556">
                  <c:v>129.54900000000001</c:v>
                </c:pt>
                <c:pt idx="557">
                  <c:v>129.511</c:v>
                </c:pt>
                <c:pt idx="558">
                  <c:v>129.429</c:v>
                </c:pt>
                <c:pt idx="559">
                  <c:v>129.36799999999999</c:v>
                </c:pt>
                <c:pt idx="560">
                  <c:v>143.71100000000001</c:v>
                </c:pt>
                <c:pt idx="561">
                  <c:v>144.82400000000001</c:v>
                </c:pt>
                <c:pt idx="562">
                  <c:v>144.73400000000001</c:v>
                </c:pt>
                <c:pt idx="563">
                  <c:v>144.79300000000001</c:v>
                </c:pt>
                <c:pt idx="564">
                  <c:v>144.95400000000001</c:v>
                </c:pt>
                <c:pt idx="565">
                  <c:v>145.143</c:v>
                </c:pt>
                <c:pt idx="566">
                  <c:v>145.434</c:v>
                </c:pt>
                <c:pt idx="567">
                  <c:v>145.76400000000001</c:v>
                </c:pt>
                <c:pt idx="568">
                  <c:v>146.018</c:v>
                </c:pt>
                <c:pt idx="569">
                  <c:v>146.26500000000001</c:v>
                </c:pt>
                <c:pt idx="570">
                  <c:v>146.55700000000002</c:v>
                </c:pt>
                <c:pt idx="571">
                  <c:v>146.804</c:v>
                </c:pt>
                <c:pt idx="572">
                  <c:v>147.14600000000002</c:v>
                </c:pt>
                <c:pt idx="573">
                  <c:v>147.31100000000001</c:v>
                </c:pt>
                <c:pt idx="574">
                  <c:v>147.53</c:v>
                </c:pt>
                <c:pt idx="575">
                  <c:v>147.767</c:v>
                </c:pt>
                <c:pt idx="576">
                  <c:v>147.96600000000001</c:v>
                </c:pt>
                <c:pt idx="577">
                  <c:v>148.12200000000001</c:v>
                </c:pt>
                <c:pt idx="578">
                  <c:v>148.27500000000001</c:v>
                </c:pt>
                <c:pt idx="579">
                  <c:v>148.512</c:v>
                </c:pt>
                <c:pt idx="580">
                  <c:v>148.64000000000001</c:v>
                </c:pt>
                <c:pt idx="581">
                  <c:v>148.72800000000001</c:v>
                </c:pt>
                <c:pt idx="582">
                  <c:v>148.95000000000002</c:v>
                </c:pt>
                <c:pt idx="583">
                  <c:v>148.98500000000001</c:v>
                </c:pt>
                <c:pt idx="584">
                  <c:v>149.08100000000002</c:v>
                </c:pt>
                <c:pt idx="585">
                  <c:v>149.19800000000001</c:v>
                </c:pt>
                <c:pt idx="586">
                  <c:v>149.32900000000001</c:v>
                </c:pt>
                <c:pt idx="587">
                  <c:v>149.476</c:v>
                </c:pt>
                <c:pt idx="588">
                  <c:v>149.518</c:v>
                </c:pt>
                <c:pt idx="589">
                  <c:v>149.63900000000001</c:v>
                </c:pt>
                <c:pt idx="590">
                  <c:v>149.732</c:v>
                </c:pt>
                <c:pt idx="591">
                  <c:v>149.79</c:v>
                </c:pt>
                <c:pt idx="592">
                  <c:v>149.93800000000002</c:v>
                </c:pt>
                <c:pt idx="593">
                  <c:v>150.11699999999999</c:v>
                </c:pt>
                <c:pt idx="594">
                  <c:v>150.27799999999999</c:v>
                </c:pt>
                <c:pt idx="595">
                  <c:v>150.423</c:v>
                </c:pt>
                <c:pt idx="596">
                  <c:v>150.547</c:v>
                </c:pt>
                <c:pt idx="597">
                  <c:v>150.65299999999999</c:v>
                </c:pt>
                <c:pt idx="598">
                  <c:v>150.86799999999999</c:v>
                </c:pt>
                <c:pt idx="599">
                  <c:v>150.999</c:v>
                </c:pt>
                <c:pt idx="600">
                  <c:v>151.12299999999999</c:v>
                </c:pt>
                <c:pt idx="601">
                  <c:v>151.33100000000002</c:v>
                </c:pt>
                <c:pt idx="602">
                  <c:v>151.43299999999999</c:v>
                </c:pt>
                <c:pt idx="603">
                  <c:v>151.60900000000001</c:v>
                </c:pt>
                <c:pt idx="604">
                  <c:v>151.63800000000001</c:v>
                </c:pt>
                <c:pt idx="605">
                  <c:v>151.66900000000001</c:v>
                </c:pt>
                <c:pt idx="606">
                  <c:v>151.596</c:v>
                </c:pt>
                <c:pt idx="607">
                  <c:v>151.55000000000001</c:v>
                </c:pt>
                <c:pt idx="608">
                  <c:v>151.446</c:v>
                </c:pt>
                <c:pt idx="609">
                  <c:v>151.38400000000001</c:v>
                </c:pt>
                <c:pt idx="610">
                  <c:v>151.285</c:v>
                </c:pt>
                <c:pt idx="611">
                  <c:v>151.15700000000001</c:v>
                </c:pt>
                <c:pt idx="612">
                  <c:v>151.101</c:v>
                </c:pt>
                <c:pt idx="613">
                  <c:v>150.96299999999999</c:v>
                </c:pt>
                <c:pt idx="614">
                  <c:v>150.87299999999999</c:v>
                </c:pt>
                <c:pt idx="615">
                  <c:v>150.744</c:v>
                </c:pt>
                <c:pt idx="616">
                  <c:v>150.661</c:v>
                </c:pt>
                <c:pt idx="617">
                  <c:v>150.65299999999999</c:v>
                </c:pt>
                <c:pt idx="618">
                  <c:v>150.62899999999999</c:v>
                </c:pt>
                <c:pt idx="619">
                  <c:v>150.56</c:v>
                </c:pt>
                <c:pt idx="620">
                  <c:v>150.54400000000001</c:v>
                </c:pt>
                <c:pt idx="621">
                  <c:v>150.476</c:v>
                </c:pt>
                <c:pt idx="622">
                  <c:v>150.47300000000001</c:v>
                </c:pt>
                <c:pt idx="623">
                  <c:v>150.464</c:v>
                </c:pt>
                <c:pt idx="624">
                  <c:v>150.404</c:v>
                </c:pt>
                <c:pt idx="625">
                  <c:v>150.31900000000002</c:v>
                </c:pt>
                <c:pt idx="626">
                  <c:v>150.297</c:v>
                </c:pt>
                <c:pt idx="627">
                  <c:v>150.17000000000002</c:v>
                </c:pt>
                <c:pt idx="628">
                  <c:v>150.089</c:v>
                </c:pt>
                <c:pt idx="629">
                  <c:v>149.952</c:v>
                </c:pt>
                <c:pt idx="630">
                  <c:v>149.88200000000001</c:v>
                </c:pt>
                <c:pt idx="631">
                  <c:v>149.85400000000001</c:v>
                </c:pt>
                <c:pt idx="632">
                  <c:v>149.85900000000001</c:v>
                </c:pt>
                <c:pt idx="633">
                  <c:v>149.84800000000001</c:v>
                </c:pt>
                <c:pt idx="634">
                  <c:v>149.86699999999999</c:v>
                </c:pt>
                <c:pt idx="635">
                  <c:v>149.90200000000002</c:v>
                </c:pt>
                <c:pt idx="636">
                  <c:v>149.98699999999999</c:v>
                </c:pt>
                <c:pt idx="637">
                  <c:v>150.07599999999999</c:v>
                </c:pt>
                <c:pt idx="638">
                  <c:v>150.16300000000001</c:v>
                </c:pt>
                <c:pt idx="639">
                  <c:v>150.273</c:v>
                </c:pt>
                <c:pt idx="640">
                  <c:v>150.38800000000001</c:v>
                </c:pt>
                <c:pt idx="641">
                  <c:v>150.52799999999999</c:v>
                </c:pt>
                <c:pt idx="642">
                  <c:v>150.59800000000001</c:v>
                </c:pt>
                <c:pt idx="643">
                  <c:v>150.762</c:v>
                </c:pt>
                <c:pt idx="644">
                  <c:v>150.85300000000001</c:v>
                </c:pt>
                <c:pt idx="645">
                  <c:v>150.935</c:v>
                </c:pt>
                <c:pt idx="646">
                  <c:v>151.047</c:v>
                </c:pt>
                <c:pt idx="647">
                  <c:v>151.18800000000002</c:v>
                </c:pt>
                <c:pt idx="648">
                  <c:v>151.30500000000001</c:v>
                </c:pt>
                <c:pt idx="649">
                  <c:v>151.40700000000001</c:v>
                </c:pt>
                <c:pt idx="650">
                  <c:v>151.47300000000001</c:v>
                </c:pt>
                <c:pt idx="651">
                  <c:v>151.501</c:v>
                </c:pt>
                <c:pt idx="652">
                  <c:v>151.54599999999999</c:v>
                </c:pt>
                <c:pt idx="653">
                  <c:v>151.54400000000001</c:v>
                </c:pt>
                <c:pt idx="654">
                  <c:v>151.63300000000001</c:v>
                </c:pt>
                <c:pt idx="655">
                  <c:v>151.608</c:v>
                </c:pt>
                <c:pt idx="656">
                  <c:v>151.547</c:v>
                </c:pt>
                <c:pt idx="657">
                  <c:v>151.512</c:v>
                </c:pt>
                <c:pt idx="658">
                  <c:v>151.488</c:v>
                </c:pt>
                <c:pt idx="659">
                  <c:v>151.50399999999999</c:v>
                </c:pt>
                <c:pt idx="660">
                  <c:v>151.55600000000001</c:v>
                </c:pt>
                <c:pt idx="661">
                  <c:v>151.518</c:v>
                </c:pt>
                <c:pt idx="662">
                  <c:v>151.56200000000001</c:v>
                </c:pt>
                <c:pt idx="663">
                  <c:v>151.52000000000001</c:v>
                </c:pt>
                <c:pt idx="664">
                  <c:v>151.52000000000001</c:v>
                </c:pt>
                <c:pt idx="665">
                  <c:v>151.49700000000001</c:v>
                </c:pt>
                <c:pt idx="666">
                  <c:v>151.49700000000001</c:v>
                </c:pt>
                <c:pt idx="667">
                  <c:v>151.524</c:v>
                </c:pt>
                <c:pt idx="668">
                  <c:v>151.452</c:v>
                </c:pt>
                <c:pt idx="669">
                  <c:v>151.39699999999999</c:v>
                </c:pt>
                <c:pt idx="670">
                  <c:v>151.316</c:v>
                </c:pt>
                <c:pt idx="671">
                  <c:v>151.25200000000001</c:v>
                </c:pt>
                <c:pt idx="672">
                  <c:v>151.12700000000001</c:v>
                </c:pt>
                <c:pt idx="673">
                  <c:v>151.042</c:v>
                </c:pt>
                <c:pt idx="674">
                  <c:v>150.988</c:v>
                </c:pt>
                <c:pt idx="675">
                  <c:v>151.012</c:v>
                </c:pt>
                <c:pt idx="676">
                  <c:v>150.99</c:v>
                </c:pt>
                <c:pt idx="677">
                  <c:v>151.02000000000001</c:v>
                </c:pt>
                <c:pt idx="678">
                  <c:v>151.083</c:v>
                </c:pt>
                <c:pt idx="679">
                  <c:v>151.13900000000001</c:v>
                </c:pt>
                <c:pt idx="680">
                  <c:v>151.221</c:v>
                </c:pt>
                <c:pt idx="681">
                  <c:v>151.34299999999999</c:v>
                </c:pt>
                <c:pt idx="682">
                  <c:v>151.547</c:v>
                </c:pt>
                <c:pt idx="683">
                  <c:v>151.715</c:v>
                </c:pt>
                <c:pt idx="684">
                  <c:v>151.83699999999999</c:v>
                </c:pt>
                <c:pt idx="685">
                  <c:v>151.947</c:v>
                </c:pt>
                <c:pt idx="686">
                  <c:v>151.988</c:v>
                </c:pt>
                <c:pt idx="687">
                  <c:v>151.994</c:v>
                </c:pt>
                <c:pt idx="688">
                  <c:v>151.994</c:v>
                </c:pt>
                <c:pt idx="689">
                  <c:v>152.00399999999999</c:v>
                </c:pt>
                <c:pt idx="690">
                  <c:v>152.047</c:v>
                </c:pt>
                <c:pt idx="691">
                  <c:v>152.11500000000001</c:v>
                </c:pt>
                <c:pt idx="692">
                  <c:v>152.18800000000002</c:v>
                </c:pt>
                <c:pt idx="693">
                  <c:v>152.26900000000001</c:v>
                </c:pt>
                <c:pt idx="694">
                  <c:v>152.30100000000002</c:v>
                </c:pt>
                <c:pt idx="695">
                  <c:v>152.35900000000001</c:v>
                </c:pt>
                <c:pt idx="696">
                  <c:v>152.38400000000001</c:v>
                </c:pt>
                <c:pt idx="697">
                  <c:v>152.40299999999999</c:v>
                </c:pt>
                <c:pt idx="698">
                  <c:v>152.43</c:v>
                </c:pt>
                <c:pt idx="699">
                  <c:v>152.39000000000001</c:v>
                </c:pt>
                <c:pt idx="700">
                  <c:v>152.30199999999999</c:v>
                </c:pt>
                <c:pt idx="701">
                  <c:v>152.22300000000001</c:v>
                </c:pt>
                <c:pt idx="702">
                  <c:v>152.184</c:v>
                </c:pt>
                <c:pt idx="703">
                  <c:v>152.143</c:v>
                </c:pt>
                <c:pt idx="704">
                  <c:v>152.05700000000002</c:v>
                </c:pt>
                <c:pt idx="705">
                  <c:v>152.07900000000001</c:v>
                </c:pt>
                <c:pt idx="706">
                  <c:v>151.965</c:v>
                </c:pt>
                <c:pt idx="707">
                  <c:v>151.923</c:v>
                </c:pt>
                <c:pt idx="708">
                  <c:v>151.81</c:v>
                </c:pt>
                <c:pt idx="709">
                  <c:v>151.68800000000002</c:v>
                </c:pt>
                <c:pt idx="710">
                  <c:v>151.59800000000001</c:v>
                </c:pt>
                <c:pt idx="711">
                  <c:v>151.59</c:v>
                </c:pt>
                <c:pt idx="712">
                  <c:v>151.6</c:v>
                </c:pt>
                <c:pt idx="713">
                  <c:v>151.58799999999999</c:v>
                </c:pt>
                <c:pt idx="714">
                  <c:v>151.68299999999999</c:v>
                </c:pt>
                <c:pt idx="715">
                  <c:v>151.733</c:v>
                </c:pt>
                <c:pt idx="716">
                  <c:v>151.78800000000001</c:v>
                </c:pt>
                <c:pt idx="717">
                  <c:v>151.751</c:v>
                </c:pt>
                <c:pt idx="718">
                  <c:v>151.78300000000002</c:v>
                </c:pt>
                <c:pt idx="719">
                  <c:v>151.75700000000001</c:v>
                </c:pt>
                <c:pt idx="720">
                  <c:v>151.636</c:v>
                </c:pt>
                <c:pt idx="721">
                  <c:v>151.52700000000002</c:v>
                </c:pt>
                <c:pt idx="722">
                  <c:v>151.5</c:v>
                </c:pt>
                <c:pt idx="723">
                  <c:v>151.529</c:v>
                </c:pt>
                <c:pt idx="724">
                  <c:v>151.541</c:v>
                </c:pt>
                <c:pt idx="725">
                  <c:v>151.548</c:v>
                </c:pt>
                <c:pt idx="726">
                  <c:v>151.6</c:v>
                </c:pt>
                <c:pt idx="727">
                  <c:v>151.62299999999999</c:v>
                </c:pt>
                <c:pt idx="728">
                  <c:v>151.714</c:v>
                </c:pt>
                <c:pt idx="729">
                  <c:v>151.75399999999999</c:v>
                </c:pt>
                <c:pt idx="730">
                  <c:v>151.726</c:v>
                </c:pt>
                <c:pt idx="731">
                  <c:v>151.71600000000001</c:v>
                </c:pt>
                <c:pt idx="732">
                  <c:v>151.72200000000001</c:v>
                </c:pt>
                <c:pt idx="733">
                  <c:v>151.679</c:v>
                </c:pt>
                <c:pt idx="734">
                  <c:v>151.649</c:v>
                </c:pt>
                <c:pt idx="735">
                  <c:v>151.62299999999999</c:v>
                </c:pt>
                <c:pt idx="736">
                  <c:v>151.72999999999999</c:v>
                </c:pt>
                <c:pt idx="737">
                  <c:v>151.71100000000001</c:v>
                </c:pt>
                <c:pt idx="738">
                  <c:v>151.792</c:v>
                </c:pt>
                <c:pt idx="739">
                  <c:v>151.858</c:v>
                </c:pt>
                <c:pt idx="740">
                  <c:v>151.899</c:v>
                </c:pt>
                <c:pt idx="741">
                  <c:v>152.03399999999999</c:v>
                </c:pt>
                <c:pt idx="742">
                  <c:v>152.21899999999999</c:v>
                </c:pt>
                <c:pt idx="743">
                  <c:v>152.35400000000001</c:v>
                </c:pt>
                <c:pt idx="744">
                  <c:v>152.55600000000001</c:v>
                </c:pt>
                <c:pt idx="745">
                  <c:v>152.72999999999999</c:v>
                </c:pt>
                <c:pt idx="746">
                  <c:v>152.81900000000002</c:v>
                </c:pt>
                <c:pt idx="747">
                  <c:v>152.881</c:v>
                </c:pt>
                <c:pt idx="748">
                  <c:v>152.834</c:v>
                </c:pt>
                <c:pt idx="749">
                  <c:v>152.83100000000002</c:v>
                </c:pt>
                <c:pt idx="750">
                  <c:v>152.81300000000002</c:v>
                </c:pt>
                <c:pt idx="751">
                  <c:v>152.80100000000002</c:v>
                </c:pt>
                <c:pt idx="752">
                  <c:v>152.73599999999999</c:v>
                </c:pt>
                <c:pt idx="753">
                  <c:v>152.702</c:v>
                </c:pt>
                <c:pt idx="754">
                  <c:v>152.63499999999999</c:v>
                </c:pt>
                <c:pt idx="755">
                  <c:v>152.58100000000002</c:v>
                </c:pt>
                <c:pt idx="756">
                  <c:v>152.42500000000001</c:v>
                </c:pt>
                <c:pt idx="757">
                  <c:v>152.376</c:v>
                </c:pt>
                <c:pt idx="758">
                  <c:v>152.25200000000001</c:v>
                </c:pt>
                <c:pt idx="759">
                  <c:v>152.08500000000001</c:v>
                </c:pt>
                <c:pt idx="760">
                  <c:v>151.99299999999999</c:v>
                </c:pt>
                <c:pt idx="761">
                  <c:v>151.85499999999999</c:v>
                </c:pt>
                <c:pt idx="762">
                  <c:v>151.66800000000001</c:v>
                </c:pt>
                <c:pt idx="763">
                  <c:v>151.517</c:v>
                </c:pt>
                <c:pt idx="764">
                  <c:v>151.44900000000001</c:v>
                </c:pt>
                <c:pt idx="765">
                  <c:v>151.42600000000002</c:v>
                </c:pt>
                <c:pt idx="766">
                  <c:v>151.345</c:v>
                </c:pt>
                <c:pt idx="767">
                  <c:v>151.28399999999999</c:v>
                </c:pt>
                <c:pt idx="768">
                  <c:v>151.20099999999999</c:v>
                </c:pt>
                <c:pt idx="769">
                  <c:v>151.18299999999999</c:v>
                </c:pt>
                <c:pt idx="770">
                  <c:v>151.155</c:v>
                </c:pt>
                <c:pt idx="771">
                  <c:v>151.208</c:v>
                </c:pt>
                <c:pt idx="772">
                  <c:v>151.15800000000002</c:v>
                </c:pt>
                <c:pt idx="773">
                  <c:v>151.21799999999999</c:v>
                </c:pt>
                <c:pt idx="774">
                  <c:v>151.232</c:v>
                </c:pt>
                <c:pt idx="775">
                  <c:v>151.28399999999999</c:v>
                </c:pt>
                <c:pt idx="776">
                  <c:v>151.19200000000001</c:v>
                </c:pt>
                <c:pt idx="777">
                  <c:v>151.256</c:v>
                </c:pt>
                <c:pt idx="778">
                  <c:v>151.184</c:v>
                </c:pt>
                <c:pt idx="779">
                  <c:v>151.126</c:v>
                </c:pt>
                <c:pt idx="780">
                  <c:v>151.13</c:v>
                </c:pt>
                <c:pt idx="781">
                  <c:v>151.1</c:v>
                </c:pt>
                <c:pt idx="782">
                  <c:v>151.11099999999999</c:v>
                </c:pt>
                <c:pt idx="783">
                  <c:v>151.136</c:v>
                </c:pt>
                <c:pt idx="784">
                  <c:v>151.15600000000001</c:v>
                </c:pt>
                <c:pt idx="785">
                  <c:v>151.09299999999999</c:v>
                </c:pt>
                <c:pt idx="786">
                  <c:v>151.17000000000002</c:v>
                </c:pt>
                <c:pt idx="787">
                  <c:v>151.251</c:v>
                </c:pt>
                <c:pt idx="788">
                  <c:v>151.255</c:v>
                </c:pt>
                <c:pt idx="789">
                  <c:v>151.33500000000001</c:v>
                </c:pt>
                <c:pt idx="790">
                  <c:v>151.41499999999999</c:v>
                </c:pt>
                <c:pt idx="791">
                  <c:v>151.584</c:v>
                </c:pt>
                <c:pt idx="792">
                  <c:v>151.703</c:v>
                </c:pt>
                <c:pt idx="793">
                  <c:v>151.93200000000002</c:v>
                </c:pt>
                <c:pt idx="794">
                  <c:v>152.01500000000001</c:v>
                </c:pt>
                <c:pt idx="795">
                  <c:v>152.23699999999999</c:v>
                </c:pt>
                <c:pt idx="796">
                  <c:v>152.631</c:v>
                </c:pt>
                <c:pt idx="797">
                  <c:v>152.96299999999999</c:v>
                </c:pt>
                <c:pt idx="798">
                  <c:v>153.24100000000001</c:v>
                </c:pt>
                <c:pt idx="799">
                  <c:v>153.392</c:v>
                </c:pt>
                <c:pt idx="800">
                  <c:v>153.57400000000001</c:v>
                </c:pt>
                <c:pt idx="801">
                  <c:v>153.57599999999999</c:v>
                </c:pt>
                <c:pt idx="802">
                  <c:v>153.542</c:v>
                </c:pt>
                <c:pt idx="803">
                  <c:v>153.34899999999999</c:v>
                </c:pt>
                <c:pt idx="804">
                  <c:v>153.17500000000001</c:v>
                </c:pt>
                <c:pt idx="805">
                  <c:v>153.006</c:v>
                </c:pt>
                <c:pt idx="806">
                  <c:v>152.90200000000002</c:v>
                </c:pt>
                <c:pt idx="807">
                  <c:v>152.732</c:v>
                </c:pt>
                <c:pt idx="808">
                  <c:v>152.596</c:v>
                </c:pt>
                <c:pt idx="809">
                  <c:v>152.45699999999999</c:v>
                </c:pt>
                <c:pt idx="810">
                  <c:v>152.37800000000001</c:v>
                </c:pt>
                <c:pt idx="811">
                  <c:v>152.30500000000001</c:v>
                </c:pt>
                <c:pt idx="812">
                  <c:v>152.32300000000001</c:v>
                </c:pt>
                <c:pt idx="813">
                  <c:v>152.261</c:v>
                </c:pt>
                <c:pt idx="814">
                  <c:v>152.27500000000001</c:v>
                </c:pt>
                <c:pt idx="815">
                  <c:v>152.22900000000001</c:v>
                </c:pt>
                <c:pt idx="816">
                  <c:v>152.22900000000001</c:v>
                </c:pt>
                <c:pt idx="817">
                  <c:v>152.19900000000001</c:v>
                </c:pt>
                <c:pt idx="818">
                  <c:v>152.23500000000001</c:v>
                </c:pt>
                <c:pt idx="819">
                  <c:v>152.25900000000001</c:v>
                </c:pt>
                <c:pt idx="820">
                  <c:v>152.208</c:v>
                </c:pt>
                <c:pt idx="821">
                  <c:v>152.20600000000002</c:v>
                </c:pt>
                <c:pt idx="822">
                  <c:v>152.191</c:v>
                </c:pt>
                <c:pt idx="823">
                  <c:v>152.21600000000001</c:v>
                </c:pt>
                <c:pt idx="824">
                  <c:v>152.24600000000001</c:v>
                </c:pt>
                <c:pt idx="825">
                  <c:v>152.30100000000002</c:v>
                </c:pt>
                <c:pt idx="826">
                  <c:v>152.34</c:v>
                </c:pt>
                <c:pt idx="827">
                  <c:v>152.32900000000001</c:v>
                </c:pt>
                <c:pt idx="828">
                  <c:v>152.33199999999999</c:v>
                </c:pt>
                <c:pt idx="829">
                  <c:v>152.501</c:v>
                </c:pt>
                <c:pt idx="830">
                  <c:v>152.53</c:v>
                </c:pt>
                <c:pt idx="831">
                  <c:v>152.631</c:v>
                </c:pt>
                <c:pt idx="832">
                  <c:v>152.67099999999999</c:v>
                </c:pt>
                <c:pt idx="833">
                  <c:v>152.685</c:v>
                </c:pt>
                <c:pt idx="834">
                  <c:v>152.678</c:v>
                </c:pt>
                <c:pt idx="835">
                  <c:v>152.63300000000001</c:v>
                </c:pt>
                <c:pt idx="836">
                  <c:v>152.566</c:v>
                </c:pt>
                <c:pt idx="837">
                  <c:v>152.459</c:v>
                </c:pt>
                <c:pt idx="838">
                  <c:v>152.39600000000002</c:v>
                </c:pt>
                <c:pt idx="839">
                  <c:v>152.273</c:v>
                </c:pt>
                <c:pt idx="840">
                  <c:v>152.19300000000001</c:v>
                </c:pt>
                <c:pt idx="841">
                  <c:v>152.05500000000001</c:v>
                </c:pt>
                <c:pt idx="842">
                  <c:v>152.04300000000001</c:v>
                </c:pt>
                <c:pt idx="843">
                  <c:v>152.089</c:v>
                </c:pt>
                <c:pt idx="844">
                  <c:v>152.12899999999999</c:v>
                </c:pt>
                <c:pt idx="845">
                  <c:v>152.15100000000001</c:v>
                </c:pt>
                <c:pt idx="846">
                  <c:v>152.20099999999999</c:v>
                </c:pt>
                <c:pt idx="847">
                  <c:v>152.26599999999999</c:v>
                </c:pt>
                <c:pt idx="848">
                  <c:v>152.38900000000001</c:v>
                </c:pt>
                <c:pt idx="849">
                  <c:v>152.447</c:v>
                </c:pt>
                <c:pt idx="850">
                  <c:v>152.50300000000001</c:v>
                </c:pt>
                <c:pt idx="851">
                  <c:v>152.554</c:v>
                </c:pt>
                <c:pt idx="852">
                  <c:v>152.58199999999999</c:v>
                </c:pt>
                <c:pt idx="853">
                  <c:v>152.57400000000001</c:v>
                </c:pt>
                <c:pt idx="854">
                  <c:v>152.57599999999999</c:v>
                </c:pt>
                <c:pt idx="855">
                  <c:v>152.553</c:v>
                </c:pt>
                <c:pt idx="856">
                  <c:v>152.45099999999999</c:v>
                </c:pt>
                <c:pt idx="857">
                  <c:v>152.40200000000002</c:v>
                </c:pt>
                <c:pt idx="858">
                  <c:v>152.38400000000001</c:v>
                </c:pt>
                <c:pt idx="859">
                  <c:v>152.27199999999999</c:v>
                </c:pt>
                <c:pt idx="860">
                  <c:v>152.22300000000001</c:v>
                </c:pt>
                <c:pt idx="861">
                  <c:v>152.17699999999999</c:v>
                </c:pt>
                <c:pt idx="862">
                  <c:v>152.02700000000002</c:v>
                </c:pt>
                <c:pt idx="863">
                  <c:v>151.876</c:v>
                </c:pt>
                <c:pt idx="864">
                  <c:v>151.72999999999999</c:v>
                </c:pt>
                <c:pt idx="865">
                  <c:v>151.66200000000001</c:v>
                </c:pt>
                <c:pt idx="866">
                  <c:v>151.584</c:v>
                </c:pt>
                <c:pt idx="867">
                  <c:v>151.548</c:v>
                </c:pt>
                <c:pt idx="868">
                  <c:v>151.499</c:v>
                </c:pt>
                <c:pt idx="869">
                  <c:v>151.40800000000002</c:v>
                </c:pt>
                <c:pt idx="870">
                  <c:v>151.37299999999999</c:v>
                </c:pt>
                <c:pt idx="871">
                  <c:v>151.304</c:v>
                </c:pt>
                <c:pt idx="872">
                  <c:v>151.31200000000001</c:v>
                </c:pt>
                <c:pt idx="873">
                  <c:v>151.33799999999999</c:v>
                </c:pt>
                <c:pt idx="874">
                  <c:v>151.29500000000002</c:v>
                </c:pt>
                <c:pt idx="875">
                  <c:v>151.40100000000001</c:v>
                </c:pt>
                <c:pt idx="876">
                  <c:v>151.40200000000002</c:v>
                </c:pt>
                <c:pt idx="877">
                  <c:v>151.39500000000001</c:v>
                </c:pt>
                <c:pt idx="878">
                  <c:v>151.34</c:v>
                </c:pt>
                <c:pt idx="879">
                  <c:v>151.184</c:v>
                </c:pt>
                <c:pt idx="880">
                  <c:v>151.023</c:v>
                </c:pt>
                <c:pt idx="881">
                  <c:v>150.86500000000001</c:v>
                </c:pt>
                <c:pt idx="882">
                  <c:v>150.679</c:v>
                </c:pt>
                <c:pt idx="883">
                  <c:v>150.48500000000001</c:v>
                </c:pt>
                <c:pt idx="884">
                  <c:v>150.321</c:v>
                </c:pt>
                <c:pt idx="885">
                  <c:v>150.06399999999999</c:v>
                </c:pt>
                <c:pt idx="886">
                  <c:v>149.78300000000002</c:v>
                </c:pt>
                <c:pt idx="887">
                  <c:v>149.578</c:v>
                </c:pt>
                <c:pt idx="888">
                  <c:v>149.41</c:v>
                </c:pt>
                <c:pt idx="889">
                  <c:v>149.28100000000001</c:v>
                </c:pt>
                <c:pt idx="890">
                  <c:v>149.23599999999999</c:v>
                </c:pt>
                <c:pt idx="891">
                  <c:v>149.13800000000001</c:v>
                </c:pt>
                <c:pt idx="892">
                  <c:v>149.07300000000001</c:v>
                </c:pt>
                <c:pt idx="893">
                  <c:v>149.03700000000001</c:v>
                </c:pt>
                <c:pt idx="894">
                  <c:v>148.995</c:v>
                </c:pt>
                <c:pt idx="895">
                  <c:v>149.03900000000002</c:v>
                </c:pt>
                <c:pt idx="896">
                  <c:v>148.99</c:v>
                </c:pt>
                <c:pt idx="897">
                  <c:v>148.96</c:v>
                </c:pt>
                <c:pt idx="898">
                  <c:v>148.905</c:v>
                </c:pt>
                <c:pt idx="899">
                  <c:v>148.905</c:v>
                </c:pt>
                <c:pt idx="900">
                  <c:v>148.864</c:v>
                </c:pt>
                <c:pt idx="901">
                  <c:v>148.798</c:v>
                </c:pt>
                <c:pt idx="902">
                  <c:v>148.76300000000001</c:v>
                </c:pt>
                <c:pt idx="903">
                  <c:v>148.708</c:v>
                </c:pt>
                <c:pt idx="904">
                  <c:v>148.62299999999999</c:v>
                </c:pt>
                <c:pt idx="905">
                  <c:v>148.58500000000001</c:v>
                </c:pt>
                <c:pt idx="906">
                  <c:v>148.57300000000001</c:v>
                </c:pt>
                <c:pt idx="907">
                  <c:v>148.59800000000001</c:v>
                </c:pt>
                <c:pt idx="908">
                  <c:v>148.62</c:v>
                </c:pt>
                <c:pt idx="909">
                  <c:v>148.61600000000001</c:v>
                </c:pt>
                <c:pt idx="910">
                  <c:v>148.637</c:v>
                </c:pt>
                <c:pt idx="911">
                  <c:v>148.69900000000001</c:v>
                </c:pt>
                <c:pt idx="912">
                  <c:v>148.78200000000001</c:v>
                </c:pt>
                <c:pt idx="913">
                  <c:v>148.81300000000002</c:v>
                </c:pt>
                <c:pt idx="914">
                  <c:v>148.89000000000001</c:v>
                </c:pt>
                <c:pt idx="915">
                  <c:v>148.99799999999999</c:v>
                </c:pt>
                <c:pt idx="916">
                  <c:v>149.04400000000001</c:v>
                </c:pt>
                <c:pt idx="917">
                  <c:v>149.11500000000001</c:v>
                </c:pt>
                <c:pt idx="918">
                  <c:v>149.155</c:v>
                </c:pt>
                <c:pt idx="919">
                  <c:v>149.25300000000001</c:v>
                </c:pt>
                <c:pt idx="920">
                  <c:v>149.28399999999999</c:v>
                </c:pt>
                <c:pt idx="921">
                  <c:v>149.33600000000001</c:v>
                </c:pt>
                <c:pt idx="922">
                  <c:v>149.31</c:v>
                </c:pt>
                <c:pt idx="923">
                  <c:v>149.274</c:v>
                </c:pt>
                <c:pt idx="924">
                  <c:v>149.29</c:v>
                </c:pt>
                <c:pt idx="925">
                  <c:v>149.25</c:v>
                </c:pt>
                <c:pt idx="926">
                  <c:v>149.21700000000001</c:v>
                </c:pt>
                <c:pt idx="927">
                  <c:v>149.23500000000001</c:v>
                </c:pt>
                <c:pt idx="928">
                  <c:v>149.21700000000001</c:v>
                </c:pt>
                <c:pt idx="929">
                  <c:v>149.197</c:v>
                </c:pt>
                <c:pt idx="930">
                  <c:v>149.18700000000001</c:v>
                </c:pt>
                <c:pt idx="931">
                  <c:v>149.179</c:v>
                </c:pt>
                <c:pt idx="932">
                  <c:v>149.19900000000001</c:v>
                </c:pt>
                <c:pt idx="933">
                  <c:v>149.24100000000001</c:v>
                </c:pt>
                <c:pt idx="934">
                  <c:v>149.251</c:v>
                </c:pt>
                <c:pt idx="935">
                  <c:v>149.29400000000001</c:v>
                </c:pt>
                <c:pt idx="936">
                  <c:v>149.30000000000001</c:v>
                </c:pt>
                <c:pt idx="937">
                  <c:v>149.37299999999999</c:v>
                </c:pt>
                <c:pt idx="938">
                  <c:v>149.36000000000001</c:v>
                </c:pt>
                <c:pt idx="939">
                  <c:v>149.36600000000001</c:v>
                </c:pt>
                <c:pt idx="940">
                  <c:v>149.42500000000001</c:v>
                </c:pt>
                <c:pt idx="941">
                  <c:v>149.399</c:v>
                </c:pt>
                <c:pt idx="942">
                  <c:v>149.40600000000001</c:v>
                </c:pt>
                <c:pt idx="943">
                  <c:v>149.42000000000002</c:v>
                </c:pt>
                <c:pt idx="944">
                  <c:v>149.41900000000001</c:v>
                </c:pt>
                <c:pt idx="945">
                  <c:v>149.40299999999999</c:v>
                </c:pt>
                <c:pt idx="946">
                  <c:v>149.38499999999999</c:v>
                </c:pt>
                <c:pt idx="947">
                  <c:v>149.34299999999999</c:v>
                </c:pt>
                <c:pt idx="948">
                  <c:v>149.34</c:v>
                </c:pt>
                <c:pt idx="949">
                  <c:v>149.29400000000001</c:v>
                </c:pt>
                <c:pt idx="950">
                  <c:v>149.33799999999999</c:v>
                </c:pt>
                <c:pt idx="951">
                  <c:v>149.36699999999999</c:v>
                </c:pt>
                <c:pt idx="952">
                  <c:v>149.39099999999999</c:v>
                </c:pt>
                <c:pt idx="953">
                  <c:v>149.37</c:v>
                </c:pt>
                <c:pt idx="954">
                  <c:v>149.346</c:v>
                </c:pt>
                <c:pt idx="955">
                  <c:v>149.291</c:v>
                </c:pt>
                <c:pt idx="956">
                  <c:v>149.316</c:v>
                </c:pt>
                <c:pt idx="957">
                  <c:v>149.226</c:v>
                </c:pt>
                <c:pt idx="958">
                  <c:v>149.19900000000001</c:v>
                </c:pt>
                <c:pt idx="959">
                  <c:v>149.15700000000001</c:v>
                </c:pt>
                <c:pt idx="960">
                  <c:v>149.095</c:v>
                </c:pt>
                <c:pt idx="961">
                  <c:v>149</c:v>
                </c:pt>
                <c:pt idx="962">
                  <c:v>148.95000000000002</c:v>
                </c:pt>
                <c:pt idx="963">
                  <c:v>148.96600000000001</c:v>
                </c:pt>
                <c:pt idx="964">
                  <c:v>148.92500000000001</c:v>
                </c:pt>
                <c:pt idx="965">
                  <c:v>148.994</c:v>
                </c:pt>
                <c:pt idx="966">
                  <c:v>149.04599999999999</c:v>
                </c:pt>
                <c:pt idx="967">
                  <c:v>149.077</c:v>
                </c:pt>
                <c:pt idx="968">
                  <c:v>149.12700000000001</c:v>
                </c:pt>
                <c:pt idx="969">
                  <c:v>149.06800000000001</c:v>
                </c:pt>
                <c:pt idx="970">
                  <c:v>149.12899999999999</c:v>
                </c:pt>
                <c:pt idx="971">
                  <c:v>149.07300000000001</c:v>
                </c:pt>
                <c:pt idx="972">
                  <c:v>149.06399999999999</c:v>
                </c:pt>
                <c:pt idx="973">
                  <c:v>149.053</c:v>
                </c:pt>
                <c:pt idx="974">
                  <c:v>149.089</c:v>
                </c:pt>
                <c:pt idx="975">
                  <c:v>149.08600000000001</c:v>
                </c:pt>
                <c:pt idx="976">
                  <c:v>149.05000000000001</c:v>
                </c:pt>
                <c:pt idx="977">
                  <c:v>149.07900000000001</c:v>
                </c:pt>
                <c:pt idx="978">
                  <c:v>149.08600000000001</c:v>
                </c:pt>
                <c:pt idx="979">
                  <c:v>149.06300000000002</c:v>
                </c:pt>
                <c:pt idx="980">
                  <c:v>149.143</c:v>
                </c:pt>
                <c:pt idx="981">
                  <c:v>149.256</c:v>
                </c:pt>
                <c:pt idx="982">
                  <c:v>149.304</c:v>
                </c:pt>
                <c:pt idx="983">
                  <c:v>149.363</c:v>
                </c:pt>
                <c:pt idx="984">
                  <c:v>149.47300000000001</c:v>
                </c:pt>
                <c:pt idx="985">
                  <c:v>149.578</c:v>
                </c:pt>
                <c:pt idx="986">
                  <c:v>149.673</c:v>
                </c:pt>
                <c:pt idx="987">
                  <c:v>149.76</c:v>
                </c:pt>
                <c:pt idx="988">
                  <c:v>149.745</c:v>
                </c:pt>
                <c:pt idx="989">
                  <c:v>149.768</c:v>
                </c:pt>
                <c:pt idx="990">
                  <c:v>149.774</c:v>
                </c:pt>
                <c:pt idx="991">
                  <c:v>149.76</c:v>
                </c:pt>
                <c:pt idx="992">
                  <c:v>149.721</c:v>
                </c:pt>
                <c:pt idx="993">
                  <c:v>149.63499999999999</c:v>
                </c:pt>
                <c:pt idx="994">
                  <c:v>149.63900000000001</c:v>
                </c:pt>
                <c:pt idx="995">
                  <c:v>149.65800000000002</c:v>
                </c:pt>
                <c:pt idx="996">
                  <c:v>149.61500000000001</c:v>
                </c:pt>
                <c:pt idx="997">
                  <c:v>149.721</c:v>
                </c:pt>
                <c:pt idx="998">
                  <c:v>149.685</c:v>
                </c:pt>
                <c:pt idx="999">
                  <c:v>149.66900000000001</c:v>
                </c:pt>
                <c:pt idx="1000">
                  <c:v>149.649</c:v>
                </c:pt>
                <c:pt idx="1001">
                  <c:v>149.58100000000002</c:v>
                </c:pt>
                <c:pt idx="1002">
                  <c:v>149.536</c:v>
                </c:pt>
                <c:pt idx="1003">
                  <c:v>149.51900000000001</c:v>
                </c:pt>
                <c:pt idx="1004">
                  <c:v>149.566</c:v>
                </c:pt>
                <c:pt idx="1005">
                  <c:v>149.607</c:v>
                </c:pt>
                <c:pt idx="1006">
                  <c:v>149.584</c:v>
                </c:pt>
                <c:pt idx="1007">
                  <c:v>149.65899999999999</c:v>
                </c:pt>
                <c:pt idx="1008">
                  <c:v>149.691</c:v>
                </c:pt>
                <c:pt idx="1009">
                  <c:v>149.74100000000001</c:v>
                </c:pt>
                <c:pt idx="1010">
                  <c:v>149.72499999999999</c:v>
                </c:pt>
                <c:pt idx="1011">
                  <c:v>149.70000000000002</c:v>
                </c:pt>
                <c:pt idx="1012">
                  <c:v>149.71199999999999</c:v>
                </c:pt>
                <c:pt idx="1013">
                  <c:v>149.66499999999999</c:v>
                </c:pt>
                <c:pt idx="1014">
                  <c:v>149.62200000000001</c:v>
                </c:pt>
                <c:pt idx="1015">
                  <c:v>149.53800000000001</c:v>
                </c:pt>
                <c:pt idx="1016">
                  <c:v>149.56300000000002</c:v>
                </c:pt>
                <c:pt idx="1017">
                  <c:v>149.577</c:v>
                </c:pt>
                <c:pt idx="1018">
                  <c:v>149.57300000000001</c:v>
                </c:pt>
                <c:pt idx="1019">
                  <c:v>149.548</c:v>
                </c:pt>
                <c:pt idx="1020">
                  <c:v>149.50399999999999</c:v>
                </c:pt>
                <c:pt idx="1021">
                  <c:v>149.483</c:v>
                </c:pt>
                <c:pt idx="1022">
                  <c:v>149.47900000000001</c:v>
                </c:pt>
                <c:pt idx="1023">
                  <c:v>149.45699999999999</c:v>
                </c:pt>
                <c:pt idx="1024">
                  <c:v>149.417</c:v>
                </c:pt>
                <c:pt idx="1025">
                  <c:v>149.416</c:v>
                </c:pt>
                <c:pt idx="1026">
                  <c:v>149.386</c:v>
                </c:pt>
                <c:pt idx="1027">
                  <c:v>149.30700000000002</c:v>
                </c:pt>
                <c:pt idx="1028">
                  <c:v>149.24799999999999</c:v>
                </c:pt>
                <c:pt idx="1029">
                  <c:v>149.202</c:v>
                </c:pt>
                <c:pt idx="1030">
                  <c:v>149.16900000000001</c:v>
                </c:pt>
                <c:pt idx="1031">
                  <c:v>149.10400000000001</c:v>
                </c:pt>
                <c:pt idx="1032">
                  <c:v>149.06100000000001</c:v>
                </c:pt>
                <c:pt idx="1033">
                  <c:v>149.006</c:v>
                </c:pt>
                <c:pt idx="1034">
                  <c:v>149.024</c:v>
                </c:pt>
                <c:pt idx="1035">
                  <c:v>148.93600000000001</c:v>
                </c:pt>
                <c:pt idx="1036">
                  <c:v>148.98400000000001</c:v>
                </c:pt>
                <c:pt idx="1037">
                  <c:v>148.95600000000002</c:v>
                </c:pt>
                <c:pt idx="1038">
                  <c:v>148.94800000000001</c:v>
                </c:pt>
                <c:pt idx="1039">
                  <c:v>148.87899999999999</c:v>
                </c:pt>
                <c:pt idx="1040">
                  <c:v>148.928</c:v>
                </c:pt>
                <c:pt idx="1041">
                  <c:v>148.98500000000001</c:v>
                </c:pt>
                <c:pt idx="1042">
                  <c:v>148.971</c:v>
                </c:pt>
                <c:pt idx="1043">
                  <c:v>149.01</c:v>
                </c:pt>
                <c:pt idx="1044">
                  <c:v>148.97800000000001</c:v>
                </c:pt>
                <c:pt idx="1045">
                  <c:v>148.958</c:v>
                </c:pt>
                <c:pt idx="1046">
                  <c:v>148.9</c:v>
                </c:pt>
                <c:pt idx="1047">
                  <c:v>148.88400000000001</c:v>
                </c:pt>
                <c:pt idx="1048">
                  <c:v>148.803</c:v>
                </c:pt>
                <c:pt idx="1049">
                  <c:v>148.72999999999999</c:v>
                </c:pt>
                <c:pt idx="1050">
                  <c:v>148.654</c:v>
                </c:pt>
                <c:pt idx="1051">
                  <c:v>148.59700000000001</c:v>
                </c:pt>
                <c:pt idx="1052">
                  <c:v>148.54500000000002</c:v>
                </c:pt>
                <c:pt idx="1053">
                  <c:v>148.47399999999999</c:v>
                </c:pt>
                <c:pt idx="1054">
                  <c:v>148.429</c:v>
                </c:pt>
                <c:pt idx="1055">
                  <c:v>148.35</c:v>
                </c:pt>
                <c:pt idx="1056">
                  <c:v>148.25700000000001</c:v>
                </c:pt>
                <c:pt idx="1057">
                  <c:v>148.267</c:v>
                </c:pt>
                <c:pt idx="1058">
                  <c:v>148.268</c:v>
                </c:pt>
                <c:pt idx="1059">
                  <c:v>148.303</c:v>
                </c:pt>
                <c:pt idx="1060">
                  <c:v>148.346</c:v>
                </c:pt>
                <c:pt idx="1061">
                  <c:v>148.416</c:v>
                </c:pt>
                <c:pt idx="1062">
                  <c:v>148.435</c:v>
                </c:pt>
                <c:pt idx="1063">
                  <c:v>148.499</c:v>
                </c:pt>
                <c:pt idx="1064">
                  <c:v>148.60400000000001</c:v>
                </c:pt>
                <c:pt idx="1065">
                  <c:v>148.68200000000002</c:v>
                </c:pt>
                <c:pt idx="1066">
                  <c:v>148.78</c:v>
                </c:pt>
                <c:pt idx="1067">
                  <c:v>148.84899999999999</c:v>
                </c:pt>
                <c:pt idx="1068">
                  <c:v>148.93899999999999</c:v>
                </c:pt>
                <c:pt idx="1069">
                  <c:v>149.012</c:v>
                </c:pt>
                <c:pt idx="1070">
                  <c:v>149.024</c:v>
                </c:pt>
                <c:pt idx="1071">
                  <c:v>149.09700000000001</c:v>
                </c:pt>
                <c:pt idx="1072">
                  <c:v>149.13300000000001</c:v>
                </c:pt>
                <c:pt idx="1073">
                  <c:v>149.22</c:v>
                </c:pt>
                <c:pt idx="1074">
                  <c:v>149.20099999999999</c:v>
                </c:pt>
                <c:pt idx="1075">
                  <c:v>149.18700000000001</c:v>
                </c:pt>
                <c:pt idx="1076">
                  <c:v>149.21899999999999</c:v>
                </c:pt>
                <c:pt idx="1077">
                  <c:v>149.16</c:v>
                </c:pt>
                <c:pt idx="1078">
                  <c:v>149.07599999999999</c:v>
                </c:pt>
                <c:pt idx="1079">
                  <c:v>149.029</c:v>
                </c:pt>
                <c:pt idx="1080">
                  <c:v>148.92699999999999</c:v>
                </c:pt>
                <c:pt idx="1081">
                  <c:v>148.78900000000002</c:v>
                </c:pt>
                <c:pt idx="1082">
                  <c:v>148.637</c:v>
                </c:pt>
                <c:pt idx="1083">
                  <c:v>148.54400000000001</c:v>
                </c:pt>
                <c:pt idx="1084">
                  <c:v>148.43600000000001</c:v>
                </c:pt>
                <c:pt idx="1085">
                  <c:v>148.321</c:v>
                </c:pt>
                <c:pt idx="1086">
                  <c:v>148.24299999999999</c:v>
                </c:pt>
                <c:pt idx="1087">
                  <c:v>148.17000000000002</c:v>
                </c:pt>
                <c:pt idx="1088">
                  <c:v>148.11500000000001</c:v>
                </c:pt>
                <c:pt idx="1089">
                  <c:v>148.12200000000001</c:v>
                </c:pt>
                <c:pt idx="1090">
                  <c:v>148.07400000000001</c:v>
                </c:pt>
                <c:pt idx="1091">
                  <c:v>148.095</c:v>
                </c:pt>
                <c:pt idx="1092">
                  <c:v>148.06100000000001</c:v>
                </c:pt>
                <c:pt idx="1093">
                  <c:v>147.99700000000001</c:v>
                </c:pt>
                <c:pt idx="1094">
                  <c:v>147.958</c:v>
                </c:pt>
                <c:pt idx="1095">
                  <c:v>147.941</c:v>
                </c:pt>
                <c:pt idx="1096">
                  <c:v>147.90700000000001</c:v>
                </c:pt>
                <c:pt idx="1097">
                  <c:v>147.87</c:v>
                </c:pt>
                <c:pt idx="1098">
                  <c:v>147.81100000000001</c:v>
                </c:pt>
                <c:pt idx="1099">
                  <c:v>147.72300000000001</c:v>
                </c:pt>
                <c:pt idx="1100">
                  <c:v>147.71700000000001</c:v>
                </c:pt>
                <c:pt idx="1101">
                  <c:v>147.67000000000002</c:v>
                </c:pt>
                <c:pt idx="1102">
                  <c:v>147.66300000000001</c:v>
                </c:pt>
                <c:pt idx="1103">
                  <c:v>147.59399999999999</c:v>
                </c:pt>
                <c:pt idx="1104">
                  <c:v>147.61699999999999</c:v>
                </c:pt>
                <c:pt idx="1105">
                  <c:v>147.65800000000002</c:v>
                </c:pt>
                <c:pt idx="1106">
                  <c:v>147.703</c:v>
                </c:pt>
                <c:pt idx="1107">
                  <c:v>147.755</c:v>
                </c:pt>
                <c:pt idx="1108">
                  <c:v>147.84899999999999</c:v>
                </c:pt>
                <c:pt idx="1109">
                  <c:v>147.92099999999999</c:v>
                </c:pt>
                <c:pt idx="1110">
                  <c:v>148.02000000000001</c:v>
                </c:pt>
                <c:pt idx="1111">
                  <c:v>148.119</c:v>
                </c:pt>
                <c:pt idx="1112">
                  <c:v>148.23699999999999</c:v>
                </c:pt>
                <c:pt idx="1113">
                  <c:v>148.345</c:v>
                </c:pt>
                <c:pt idx="1114">
                  <c:v>148.48699999999999</c:v>
                </c:pt>
                <c:pt idx="1115">
                  <c:v>148.596</c:v>
                </c:pt>
                <c:pt idx="1116">
                  <c:v>148.72999999999999</c:v>
                </c:pt>
                <c:pt idx="1117">
                  <c:v>148.84</c:v>
                </c:pt>
                <c:pt idx="1118">
                  <c:v>149.02700000000002</c:v>
                </c:pt>
                <c:pt idx="1119">
                  <c:v>149.09100000000001</c:v>
                </c:pt>
                <c:pt idx="1120">
                  <c:v>149.30799999999999</c:v>
                </c:pt>
                <c:pt idx="1121">
                  <c:v>149.49600000000001</c:v>
                </c:pt>
                <c:pt idx="1122">
                  <c:v>149.60599999999999</c:v>
                </c:pt>
                <c:pt idx="1123">
                  <c:v>149.78399999999999</c:v>
                </c:pt>
                <c:pt idx="1124">
                  <c:v>149.893</c:v>
                </c:pt>
                <c:pt idx="1125">
                  <c:v>150.017</c:v>
                </c:pt>
                <c:pt idx="1126">
                  <c:v>150.06800000000001</c:v>
                </c:pt>
                <c:pt idx="1127">
                  <c:v>150.05799999999999</c:v>
                </c:pt>
                <c:pt idx="1128">
                  <c:v>150.11000000000001</c:v>
                </c:pt>
                <c:pt idx="1129">
                  <c:v>150.12299999999999</c:v>
                </c:pt>
                <c:pt idx="1130">
                  <c:v>150.10900000000001</c:v>
                </c:pt>
                <c:pt idx="1131">
                  <c:v>150.12200000000001</c:v>
                </c:pt>
                <c:pt idx="1132">
                  <c:v>150.08699999999999</c:v>
                </c:pt>
                <c:pt idx="1133">
                  <c:v>150.06300000000002</c:v>
                </c:pt>
                <c:pt idx="1134">
                  <c:v>149.97499999999999</c:v>
                </c:pt>
                <c:pt idx="1135">
                  <c:v>149.922</c:v>
                </c:pt>
                <c:pt idx="1136">
                  <c:v>149.91</c:v>
                </c:pt>
                <c:pt idx="1137">
                  <c:v>149.911</c:v>
                </c:pt>
                <c:pt idx="1138">
                  <c:v>149.86199999999999</c:v>
                </c:pt>
                <c:pt idx="1139">
                  <c:v>149.81800000000001</c:v>
                </c:pt>
                <c:pt idx="1140">
                  <c:v>149.89600000000002</c:v>
                </c:pt>
                <c:pt idx="1141">
                  <c:v>149.93200000000002</c:v>
                </c:pt>
                <c:pt idx="1142">
                  <c:v>149.90899999999999</c:v>
                </c:pt>
                <c:pt idx="1143">
                  <c:v>149.852</c:v>
                </c:pt>
                <c:pt idx="1144">
                  <c:v>149.84200000000001</c:v>
                </c:pt>
                <c:pt idx="1145">
                  <c:v>149.73400000000001</c:v>
                </c:pt>
                <c:pt idx="1146">
                  <c:v>149.703</c:v>
                </c:pt>
                <c:pt idx="1147">
                  <c:v>149.60599999999999</c:v>
                </c:pt>
                <c:pt idx="1148">
                  <c:v>149.57599999999999</c:v>
                </c:pt>
                <c:pt idx="1149">
                  <c:v>149.52600000000001</c:v>
                </c:pt>
                <c:pt idx="1150">
                  <c:v>149.56900000000002</c:v>
                </c:pt>
                <c:pt idx="1151">
                  <c:v>149.52500000000001</c:v>
                </c:pt>
                <c:pt idx="1152">
                  <c:v>149.57500000000002</c:v>
                </c:pt>
                <c:pt idx="1153">
                  <c:v>149.61600000000001</c:v>
                </c:pt>
                <c:pt idx="1154">
                  <c:v>149.60499999999999</c:v>
                </c:pt>
                <c:pt idx="1155">
                  <c:v>149.626</c:v>
                </c:pt>
                <c:pt idx="1156">
                  <c:v>149.661</c:v>
                </c:pt>
                <c:pt idx="1157">
                  <c:v>149.82300000000001</c:v>
                </c:pt>
                <c:pt idx="1158">
                  <c:v>150.05799999999999</c:v>
                </c:pt>
                <c:pt idx="1159">
                  <c:v>150.333</c:v>
                </c:pt>
                <c:pt idx="1160">
                  <c:v>150.721</c:v>
                </c:pt>
                <c:pt idx="1161">
                  <c:v>150.995</c:v>
                </c:pt>
                <c:pt idx="1162">
                  <c:v>151.24199999999999</c:v>
                </c:pt>
                <c:pt idx="1163">
                  <c:v>151.381</c:v>
                </c:pt>
                <c:pt idx="1164">
                  <c:v>151.459</c:v>
                </c:pt>
                <c:pt idx="1165">
                  <c:v>151.458</c:v>
                </c:pt>
                <c:pt idx="1166">
                  <c:v>151.47</c:v>
                </c:pt>
                <c:pt idx="1167">
                  <c:v>151.51300000000001</c:v>
                </c:pt>
                <c:pt idx="1168">
                  <c:v>151.42099999999999</c:v>
                </c:pt>
                <c:pt idx="1169">
                  <c:v>151.34100000000001</c:v>
                </c:pt>
                <c:pt idx="1170">
                  <c:v>151.33000000000001</c:v>
                </c:pt>
                <c:pt idx="1171">
                  <c:v>151.28700000000001</c:v>
                </c:pt>
                <c:pt idx="1172">
                  <c:v>151.27600000000001</c:v>
                </c:pt>
                <c:pt idx="1173">
                  <c:v>151.25</c:v>
                </c:pt>
                <c:pt idx="1174">
                  <c:v>151.238</c:v>
                </c:pt>
                <c:pt idx="1175">
                  <c:v>151.12</c:v>
                </c:pt>
                <c:pt idx="1176">
                  <c:v>151.065</c:v>
                </c:pt>
                <c:pt idx="1177">
                  <c:v>151.03200000000001</c:v>
                </c:pt>
                <c:pt idx="1178">
                  <c:v>151.036</c:v>
                </c:pt>
                <c:pt idx="1179">
                  <c:v>150.959</c:v>
                </c:pt>
                <c:pt idx="1180">
                  <c:v>150.86099999999999</c:v>
                </c:pt>
                <c:pt idx="1181">
                  <c:v>150.749</c:v>
                </c:pt>
                <c:pt idx="1182">
                  <c:v>150.67699999999999</c:v>
                </c:pt>
                <c:pt idx="1183">
                  <c:v>150.65</c:v>
                </c:pt>
                <c:pt idx="1184">
                  <c:v>150.48699999999999</c:v>
                </c:pt>
                <c:pt idx="1185">
                  <c:v>150.411</c:v>
                </c:pt>
                <c:pt idx="1186">
                  <c:v>150.273</c:v>
                </c:pt>
                <c:pt idx="1187">
                  <c:v>150.06</c:v>
                </c:pt>
                <c:pt idx="1188">
                  <c:v>149.93</c:v>
                </c:pt>
                <c:pt idx="1189">
                  <c:v>149.83000000000001</c:v>
                </c:pt>
                <c:pt idx="1190">
                  <c:v>149.70500000000001</c:v>
                </c:pt>
                <c:pt idx="1191">
                  <c:v>149.65</c:v>
                </c:pt>
                <c:pt idx="1192">
                  <c:v>149.61699999999999</c:v>
                </c:pt>
                <c:pt idx="1193">
                  <c:v>149.62200000000001</c:v>
                </c:pt>
                <c:pt idx="1194">
                  <c:v>149.62800000000001</c:v>
                </c:pt>
                <c:pt idx="1195">
                  <c:v>149.60400000000001</c:v>
                </c:pt>
                <c:pt idx="1196">
                  <c:v>149.548</c:v>
                </c:pt>
                <c:pt idx="1197">
                  <c:v>149.52199999999999</c:v>
                </c:pt>
                <c:pt idx="1198">
                  <c:v>149.46700000000001</c:v>
                </c:pt>
                <c:pt idx="1199">
                  <c:v>149.35400000000001</c:v>
                </c:pt>
                <c:pt idx="1200">
                  <c:v>149.255</c:v>
                </c:pt>
                <c:pt idx="1201">
                  <c:v>149.208</c:v>
                </c:pt>
                <c:pt idx="1202">
                  <c:v>149.15200000000002</c:v>
                </c:pt>
                <c:pt idx="1203">
                  <c:v>149.09</c:v>
                </c:pt>
                <c:pt idx="1204">
                  <c:v>149</c:v>
                </c:pt>
                <c:pt idx="1205">
                  <c:v>148.99600000000001</c:v>
                </c:pt>
                <c:pt idx="1206">
                  <c:v>148.94900000000001</c:v>
                </c:pt>
                <c:pt idx="1207">
                  <c:v>148.922</c:v>
                </c:pt>
                <c:pt idx="1208">
                  <c:v>148.93100000000001</c:v>
                </c:pt>
                <c:pt idx="1209">
                  <c:v>148.87899999999999</c:v>
                </c:pt>
                <c:pt idx="1210">
                  <c:v>148.83600000000001</c:v>
                </c:pt>
                <c:pt idx="1211">
                  <c:v>148.78700000000001</c:v>
                </c:pt>
                <c:pt idx="1212">
                  <c:v>148.80100000000002</c:v>
                </c:pt>
                <c:pt idx="1213">
                  <c:v>148.76400000000001</c:v>
                </c:pt>
                <c:pt idx="1214">
                  <c:v>148.69300000000001</c:v>
                </c:pt>
                <c:pt idx="1215">
                  <c:v>148.75300000000001</c:v>
                </c:pt>
                <c:pt idx="1216">
                  <c:v>148.82400000000001</c:v>
                </c:pt>
                <c:pt idx="1217">
                  <c:v>148.797</c:v>
                </c:pt>
                <c:pt idx="1218">
                  <c:v>148.858</c:v>
                </c:pt>
                <c:pt idx="1219">
                  <c:v>148.81700000000001</c:v>
                </c:pt>
                <c:pt idx="1220">
                  <c:v>148.85499999999999</c:v>
                </c:pt>
                <c:pt idx="1221">
                  <c:v>148.85400000000001</c:v>
                </c:pt>
                <c:pt idx="1222">
                  <c:v>148.917</c:v>
                </c:pt>
                <c:pt idx="1223">
                  <c:v>148.886</c:v>
                </c:pt>
                <c:pt idx="1224">
                  <c:v>148.94800000000001</c:v>
                </c:pt>
                <c:pt idx="1225">
                  <c:v>148.904</c:v>
                </c:pt>
                <c:pt idx="1226">
                  <c:v>148.95500000000001</c:v>
                </c:pt>
                <c:pt idx="1227">
                  <c:v>149.00300000000001</c:v>
                </c:pt>
                <c:pt idx="1228">
                  <c:v>149.04500000000002</c:v>
                </c:pt>
                <c:pt idx="1229">
                  <c:v>149.012</c:v>
                </c:pt>
                <c:pt idx="1230">
                  <c:v>149.09700000000001</c:v>
                </c:pt>
                <c:pt idx="1231">
                  <c:v>149.095</c:v>
                </c:pt>
                <c:pt idx="1232">
                  <c:v>149.095</c:v>
                </c:pt>
                <c:pt idx="1233">
                  <c:v>149.15299999999999</c:v>
                </c:pt>
                <c:pt idx="1234">
                  <c:v>149.11799999999999</c:v>
                </c:pt>
                <c:pt idx="1235">
                  <c:v>149.166</c:v>
                </c:pt>
                <c:pt idx="1236">
                  <c:v>149.197</c:v>
                </c:pt>
                <c:pt idx="1237">
                  <c:v>149.22300000000001</c:v>
                </c:pt>
                <c:pt idx="1238">
                  <c:v>149.19800000000001</c:v>
                </c:pt>
                <c:pt idx="1239">
                  <c:v>149.22499999999999</c:v>
                </c:pt>
                <c:pt idx="1240">
                  <c:v>149.15299999999999</c:v>
                </c:pt>
                <c:pt idx="1241">
                  <c:v>149.19</c:v>
                </c:pt>
                <c:pt idx="1242">
                  <c:v>149.196</c:v>
                </c:pt>
                <c:pt idx="1243">
                  <c:v>149.24199999999999</c:v>
                </c:pt>
                <c:pt idx="1244">
                  <c:v>149.21600000000001</c:v>
                </c:pt>
                <c:pt idx="1245">
                  <c:v>149.25800000000001</c:v>
                </c:pt>
                <c:pt idx="1246">
                  <c:v>149.40899999999999</c:v>
                </c:pt>
                <c:pt idx="1247">
                  <c:v>149.37299999999999</c:v>
                </c:pt>
                <c:pt idx="1248">
                  <c:v>149.465</c:v>
                </c:pt>
                <c:pt idx="1249">
                  <c:v>149.566</c:v>
                </c:pt>
                <c:pt idx="1250">
                  <c:v>149.53900000000002</c:v>
                </c:pt>
                <c:pt idx="1251">
                  <c:v>149.52799999999999</c:v>
                </c:pt>
                <c:pt idx="1252">
                  <c:v>149.59299999999999</c:v>
                </c:pt>
                <c:pt idx="1253">
                  <c:v>149.59200000000001</c:v>
                </c:pt>
                <c:pt idx="1254">
                  <c:v>149.596</c:v>
                </c:pt>
                <c:pt idx="1255">
                  <c:v>149.471</c:v>
                </c:pt>
                <c:pt idx="1256">
                  <c:v>149.435</c:v>
                </c:pt>
                <c:pt idx="1257">
                  <c:v>149.346</c:v>
                </c:pt>
                <c:pt idx="1258">
                  <c:v>149.25300000000001</c:v>
                </c:pt>
                <c:pt idx="1259">
                  <c:v>149.18800000000002</c:v>
                </c:pt>
                <c:pt idx="1260">
                  <c:v>149.08699999999999</c:v>
                </c:pt>
                <c:pt idx="1261">
                  <c:v>148.99700000000001</c:v>
                </c:pt>
                <c:pt idx="1262">
                  <c:v>148.87800000000001</c:v>
                </c:pt>
                <c:pt idx="1263">
                  <c:v>148.82</c:v>
                </c:pt>
                <c:pt idx="1264">
                  <c:v>148.70500000000001</c:v>
                </c:pt>
                <c:pt idx="1265">
                  <c:v>148.60900000000001</c:v>
                </c:pt>
                <c:pt idx="1266">
                  <c:v>148.47399999999999</c:v>
                </c:pt>
                <c:pt idx="1267">
                  <c:v>148.43299999999999</c:v>
                </c:pt>
                <c:pt idx="1268">
                  <c:v>148.36799999999999</c:v>
                </c:pt>
                <c:pt idx="1269">
                  <c:v>148.256</c:v>
                </c:pt>
                <c:pt idx="1270">
                  <c:v>148.23599999999999</c:v>
                </c:pt>
                <c:pt idx="1271">
                  <c:v>148.24100000000001</c:v>
                </c:pt>
                <c:pt idx="1272">
                  <c:v>148.191</c:v>
                </c:pt>
                <c:pt idx="1273">
                  <c:v>148.12100000000001</c:v>
                </c:pt>
                <c:pt idx="1274">
                  <c:v>148.12</c:v>
                </c:pt>
                <c:pt idx="1275">
                  <c:v>148.14699999999999</c:v>
                </c:pt>
                <c:pt idx="1276">
                  <c:v>148.143</c:v>
                </c:pt>
                <c:pt idx="1277">
                  <c:v>148.10400000000001</c:v>
                </c:pt>
                <c:pt idx="1278">
                  <c:v>148.101</c:v>
                </c:pt>
                <c:pt idx="1279">
                  <c:v>148.154</c:v>
                </c:pt>
                <c:pt idx="1280">
                  <c:v>148.16499999999999</c:v>
                </c:pt>
                <c:pt idx="1281">
                  <c:v>148.167</c:v>
                </c:pt>
                <c:pt idx="1282">
                  <c:v>148.20600000000002</c:v>
                </c:pt>
                <c:pt idx="1283">
                  <c:v>148.268</c:v>
                </c:pt>
                <c:pt idx="1284">
                  <c:v>148.33600000000001</c:v>
                </c:pt>
                <c:pt idx="1285">
                  <c:v>148.39000000000001</c:v>
                </c:pt>
                <c:pt idx="1286">
                  <c:v>148.54</c:v>
                </c:pt>
                <c:pt idx="1287">
                  <c:v>148.572</c:v>
                </c:pt>
                <c:pt idx="1288">
                  <c:v>148.67600000000002</c:v>
                </c:pt>
                <c:pt idx="1289">
                  <c:v>148.68299999999999</c:v>
                </c:pt>
                <c:pt idx="1290">
                  <c:v>148.76400000000001</c:v>
                </c:pt>
                <c:pt idx="1291">
                  <c:v>148.81100000000001</c:v>
                </c:pt>
                <c:pt idx="1292">
                  <c:v>148.9</c:v>
                </c:pt>
                <c:pt idx="1293">
                  <c:v>148.92500000000001</c:v>
                </c:pt>
                <c:pt idx="1294">
                  <c:v>148.96600000000001</c:v>
                </c:pt>
                <c:pt idx="1295">
                  <c:v>149.01400000000001</c:v>
                </c:pt>
                <c:pt idx="1296">
                  <c:v>149.01400000000001</c:v>
                </c:pt>
                <c:pt idx="1297">
                  <c:v>149.053</c:v>
                </c:pt>
                <c:pt idx="1298">
                  <c:v>149.09899999999999</c:v>
                </c:pt>
                <c:pt idx="1299">
                  <c:v>149.10499999999999</c:v>
                </c:pt>
                <c:pt idx="1300">
                  <c:v>149.10499999999999</c:v>
                </c:pt>
                <c:pt idx="1301">
                  <c:v>149.11500000000001</c:v>
                </c:pt>
                <c:pt idx="1302">
                  <c:v>149.04</c:v>
                </c:pt>
                <c:pt idx="1303">
                  <c:v>149.102</c:v>
                </c:pt>
                <c:pt idx="1304">
                  <c:v>149.04500000000002</c:v>
                </c:pt>
                <c:pt idx="1305">
                  <c:v>149.03800000000001</c:v>
                </c:pt>
                <c:pt idx="1306">
                  <c:v>148.94</c:v>
                </c:pt>
                <c:pt idx="1307">
                  <c:v>148.91400000000002</c:v>
                </c:pt>
                <c:pt idx="1308">
                  <c:v>148.92500000000001</c:v>
                </c:pt>
                <c:pt idx="1309">
                  <c:v>148.87299999999999</c:v>
                </c:pt>
                <c:pt idx="1310">
                  <c:v>148.863</c:v>
                </c:pt>
                <c:pt idx="1311">
                  <c:v>148.83100000000002</c:v>
                </c:pt>
                <c:pt idx="1312">
                  <c:v>148.84100000000001</c:v>
                </c:pt>
                <c:pt idx="1313">
                  <c:v>148.90600000000001</c:v>
                </c:pt>
                <c:pt idx="1314">
                  <c:v>148.95600000000002</c:v>
                </c:pt>
                <c:pt idx="1315">
                  <c:v>149.05000000000001</c:v>
                </c:pt>
                <c:pt idx="1316">
                  <c:v>149.047</c:v>
                </c:pt>
                <c:pt idx="1317">
                  <c:v>149.10499999999999</c:v>
                </c:pt>
                <c:pt idx="1318">
                  <c:v>149.10599999999999</c:v>
                </c:pt>
                <c:pt idx="1319">
                  <c:v>149.17099999999999</c:v>
                </c:pt>
                <c:pt idx="1320">
                  <c:v>149.15</c:v>
                </c:pt>
                <c:pt idx="1321">
                  <c:v>149.20500000000001</c:v>
                </c:pt>
                <c:pt idx="1322">
                  <c:v>149.202</c:v>
                </c:pt>
                <c:pt idx="1323">
                  <c:v>149.309</c:v>
                </c:pt>
                <c:pt idx="1324">
                  <c:v>149.34899999999999</c:v>
                </c:pt>
                <c:pt idx="1325">
                  <c:v>149.35900000000001</c:v>
                </c:pt>
                <c:pt idx="1326">
                  <c:v>149.34</c:v>
                </c:pt>
                <c:pt idx="1327">
                  <c:v>149.43100000000001</c:v>
                </c:pt>
                <c:pt idx="1328">
                  <c:v>149.45099999999999</c:v>
                </c:pt>
                <c:pt idx="1329">
                  <c:v>149.459</c:v>
                </c:pt>
                <c:pt idx="1330">
                  <c:v>149.53900000000002</c:v>
                </c:pt>
                <c:pt idx="1331">
                  <c:v>149.631</c:v>
                </c:pt>
                <c:pt idx="1332">
                  <c:v>149.672</c:v>
                </c:pt>
                <c:pt idx="1333">
                  <c:v>149.75700000000001</c:v>
                </c:pt>
                <c:pt idx="1334">
                  <c:v>149.82599999999999</c:v>
                </c:pt>
                <c:pt idx="1335">
                  <c:v>149.95600000000002</c:v>
                </c:pt>
                <c:pt idx="1336">
                  <c:v>150.04500000000002</c:v>
                </c:pt>
                <c:pt idx="1337">
                  <c:v>150.101</c:v>
                </c:pt>
                <c:pt idx="1338">
                  <c:v>150.136</c:v>
                </c:pt>
                <c:pt idx="1339">
                  <c:v>150.18600000000001</c:v>
                </c:pt>
                <c:pt idx="1340">
                  <c:v>150.22</c:v>
                </c:pt>
                <c:pt idx="1341">
                  <c:v>150.24700000000001</c:v>
                </c:pt>
                <c:pt idx="1342">
                  <c:v>150.28700000000001</c:v>
                </c:pt>
                <c:pt idx="1343">
                  <c:v>150.33600000000001</c:v>
                </c:pt>
                <c:pt idx="1344">
                  <c:v>150.35300000000001</c:v>
                </c:pt>
                <c:pt idx="1345">
                  <c:v>150.28800000000001</c:v>
                </c:pt>
                <c:pt idx="1346">
                  <c:v>150.34200000000001</c:v>
                </c:pt>
                <c:pt idx="1347">
                  <c:v>150.37800000000001</c:v>
                </c:pt>
                <c:pt idx="1348">
                  <c:v>150.376</c:v>
                </c:pt>
                <c:pt idx="1349">
                  <c:v>150.43299999999999</c:v>
                </c:pt>
                <c:pt idx="1350">
                  <c:v>150.435</c:v>
                </c:pt>
                <c:pt idx="1351">
                  <c:v>150.43</c:v>
                </c:pt>
                <c:pt idx="1352">
                  <c:v>150.40299999999999</c:v>
                </c:pt>
                <c:pt idx="1353">
                  <c:v>150.411</c:v>
                </c:pt>
                <c:pt idx="1354">
                  <c:v>150.42099999999999</c:v>
                </c:pt>
                <c:pt idx="1355">
                  <c:v>150.459</c:v>
                </c:pt>
                <c:pt idx="1356">
                  <c:v>150.44200000000001</c:v>
                </c:pt>
                <c:pt idx="1357">
                  <c:v>150.40299999999999</c:v>
                </c:pt>
                <c:pt idx="1358">
                  <c:v>150.316</c:v>
                </c:pt>
                <c:pt idx="1359">
                  <c:v>150.303</c:v>
                </c:pt>
                <c:pt idx="1360">
                  <c:v>150.185</c:v>
                </c:pt>
                <c:pt idx="1361">
                  <c:v>150.06800000000001</c:v>
                </c:pt>
                <c:pt idx="1362">
                  <c:v>149.95000000000002</c:v>
                </c:pt>
                <c:pt idx="1363">
                  <c:v>149.78399999999999</c:v>
                </c:pt>
                <c:pt idx="1364">
                  <c:v>149.69900000000001</c:v>
                </c:pt>
                <c:pt idx="1365">
                  <c:v>149.547</c:v>
                </c:pt>
                <c:pt idx="1366">
                  <c:v>149.33799999999999</c:v>
                </c:pt>
                <c:pt idx="1367">
                  <c:v>149.256</c:v>
                </c:pt>
                <c:pt idx="1368">
                  <c:v>149.13900000000001</c:v>
                </c:pt>
                <c:pt idx="1369">
                  <c:v>149.04300000000001</c:v>
                </c:pt>
                <c:pt idx="1370">
                  <c:v>148.86600000000001</c:v>
                </c:pt>
                <c:pt idx="1371">
                  <c:v>148.80799999999999</c:v>
                </c:pt>
                <c:pt idx="1372">
                  <c:v>148.70000000000002</c:v>
                </c:pt>
                <c:pt idx="1373">
                  <c:v>148.67600000000002</c:v>
                </c:pt>
                <c:pt idx="1374">
                  <c:v>148.744</c:v>
                </c:pt>
                <c:pt idx="1375">
                  <c:v>148.648</c:v>
                </c:pt>
                <c:pt idx="1376">
                  <c:v>148.65700000000001</c:v>
                </c:pt>
                <c:pt idx="1377">
                  <c:v>148.69499999999999</c:v>
                </c:pt>
                <c:pt idx="1378">
                  <c:v>148.69400000000002</c:v>
                </c:pt>
                <c:pt idx="1379">
                  <c:v>148.75399999999999</c:v>
                </c:pt>
                <c:pt idx="1380">
                  <c:v>148.762</c:v>
                </c:pt>
                <c:pt idx="1381">
                  <c:v>148.852</c:v>
                </c:pt>
                <c:pt idx="1382">
                  <c:v>148.87299999999999</c:v>
                </c:pt>
                <c:pt idx="1383">
                  <c:v>148.90800000000002</c:v>
                </c:pt>
                <c:pt idx="1384">
                  <c:v>148.91800000000001</c:v>
                </c:pt>
                <c:pt idx="1385">
                  <c:v>148.93600000000001</c:v>
                </c:pt>
                <c:pt idx="1386">
                  <c:v>148.971</c:v>
                </c:pt>
                <c:pt idx="1387">
                  <c:v>148.965</c:v>
                </c:pt>
                <c:pt idx="1388">
                  <c:v>148.958</c:v>
                </c:pt>
                <c:pt idx="1389">
                  <c:v>148.90800000000002</c:v>
                </c:pt>
                <c:pt idx="1390">
                  <c:v>148.893</c:v>
                </c:pt>
                <c:pt idx="1391">
                  <c:v>148.86500000000001</c:v>
                </c:pt>
                <c:pt idx="1392">
                  <c:v>148.86500000000001</c:v>
                </c:pt>
                <c:pt idx="1393">
                  <c:v>148.83100000000002</c:v>
                </c:pt>
                <c:pt idx="1394">
                  <c:v>148.82500000000002</c:v>
                </c:pt>
                <c:pt idx="1395">
                  <c:v>148.81900000000002</c:v>
                </c:pt>
                <c:pt idx="1396">
                  <c:v>148.81100000000001</c:v>
                </c:pt>
                <c:pt idx="1397">
                  <c:v>148.77000000000001</c:v>
                </c:pt>
                <c:pt idx="1398">
                  <c:v>148.72499999999999</c:v>
                </c:pt>
                <c:pt idx="1399">
                  <c:v>148.71199999999999</c:v>
                </c:pt>
                <c:pt idx="1400">
                  <c:v>148.69400000000002</c:v>
                </c:pt>
                <c:pt idx="1401">
                  <c:v>148.63800000000001</c:v>
                </c:pt>
                <c:pt idx="1402">
                  <c:v>148.55199999999999</c:v>
                </c:pt>
                <c:pt idx="1403">
                  <c:v>148.6</c:v>
                </c:pt>
                <c:pt idx="1404">
                  <c:v>148.54900000000001</c:v>
                </c:pt>
                <c:pt idx="1405">
                  <c:v>148.607</c:v>
                </c:pt>
                <c:pt idx="1406">
                  <c:v>148.55500000000001</c:v>
                </c:pt>
                <c:pt idx="1407">
                  <c:v>148.61000000000001</c:v>
                </c:pt>
                <c:pt idx="1408">
                  <c:v>148.607</c:v>
                </c:pt>
                <c:pt idx="1409">
                  <c:v>148.61199999999999</c:v>
                </c:pt>
                <c:pt idx="1410">
                  <c:v>148.589</c:v>
                </c:pt>
                <c:pt idx="1411">
                  <c:v>148.58699999999999</c:v>
                </c:pt>
                <c:pt idx="1412">
                  <c:v>148.55600000000001</c:v>
                </c:pt>
                <c:pt idx="1413">
                  <c:v>148.529</c:v>
                </c:pt>
                <c:pt idx="1414">
                  <c:v>148.51</c:v>
                </c:pt>
                <c:pt idx="1415">
                  <c:v>148.44</c:v>
                </c:pt>
                <c:pt idx="1416">
                  <c:v>148.42000000000002</c:v>
                </c:pt>
                <c:pt idx="1417">
                  <c:v>148.37200000000001</c:v>
                </c:pt>
                <c:pt idx="1418">
                  <c:v>148.31399999999999</c:v>
                </c:pt>
                <c:pt idx="1419">
                  <c:v>148.30100000000002</c:v>
                </c:pt>
                <c:pt idx="1420">
                  <c:v>148.18200000000002</c:v>
                </c:pt>
                <c:pt idx="1421">
                  <c:v>148.20000000000002</c:v>
                </c:pt>
                <c:pt idx="1422">
                  <c:v>148.066</c:v>
                </c:pt>
                <c:pt idx="1423">
                  <c:v>148.07599999999999</c:v>
                </c:pt>
                <c:pt idx="1424">
                  <c:v>147.99600000000001</c:v>
                </c:pt>
                <c:pt idx="1425">
                  <c:v>147.994</c:v>
                </c:pt>
                <c:pt idx="1426">
                  <c:v>147.96799999999999</c:v>
                </c:pt>
                <c:pt idx="1427">
                  <c:v>147.922</c:v>
                </c:pt>
                <c:pt idx="1428">
                  <c:v>147.91499999999999</c:v>
                </c:pt>
                <c:pt idx="1429">
                  <c:v>147.917</c:v>
                </c:pt>
                <c:pt idx="1430">
                  <c:v>147.89699999999999</c:v>
                </c:pt>
                <c:pt idx="1431">
                  <c:v>147.85599999999999</c:v>
                </c:pt>
                <c:pt idx="1432">
                  <c:v>147.892</c:v>
                </c:pt>
                <c:pt idx="1433">
                  <c:v>147.958</c:v>
                </c:pt>
                <c:pt idx="1434">
                  <c:v>147.97</c:v>
                </c:pt>
                <c:pt idx="1435">
                  <c:v>147.96199999999999</c:v>
                </c:pt>
                <c:pt idx="1436">
                  <c:v>148.01400000000001</c:v>
                </c:pt>
                <c:pt idx="1437">
                  <c:v>148.01400000000001</c:v>
                </c:pt>
                <c:pt idx="1438">
                  <c:v>148.06100000000001</c:v>
                </c:pt>
                <c:pt idx="1439">
                  <c:v>148.08699999999999</c:v>
                </c:pt>
                <c:pt idx="1440">
                  <c:v>148.11500000000001</c:v>
                </c:pt>
                <c:pt idx="1441">
                  <c:v>148.15600000000001</c:v>
                </c:pt>
                <c:pt idx="1442">
                  <c:v>148.21199999999999</c:v>
                </c:pt>
                <c:pt idx="1443">
                  <c:v>148.239</c:v>
                </c:pt>
                <c:pt idx="1444">
                  <c:v>148.221</c:v>
                </c:pt>
                <c:pt idx="1445">
                  <c:v>148.22</c:v>
                </c:pt>
                <c:pt idx="1446">
                  <c:v>148.22900000000001</c:v>
                </c:pt>
                <c:pt idx="1447">
                  <c:v>148.20400000000001</c:v>
                </c:pt>
                <c:pt idx="1448">
                  <c:v>148.196</c:v>
                </c:pt>
                <c:pt idx="1449">
                  <c:v>148.19400000000002</c:v>
                </c:pt>
                <c:pt idx="1450">
                  <c:v>148.197</c:v>
                </c:pt>
                <c:pt idx="1451">
                  <c:v>148.14099999999999</c:v>
                </c:pt>
                <c:pt idx="1452">
                  <c:v>148.13900000000001</c:v>
                </c:pt>
                <c:pt idx="1453">
                  <c:v>148.09800000000001</c:v>
                </c:pt>
                <c:pt idx="1454">
                  <c:v>148.06800000000001</c:v>
                </c:pt>
                <c:pt idx="1455">
                  <c:v>148.053</c:v>
                </c:pt>
                <c:pt idx="1456">
                  <c:v>148.03</c:v>
                </c:pt>
                <c:pt idx="1457">
                  <c:v>148.02799999999999</c:v>
                </c:pt>
                <c:pt idx="1458">
                  <c:v>148.04300000000001</c:v>
                </c:pt>
                <c:pt idx="1459">
                  <c:v>148.005</c:v>
                </c:pt>
                <c:pt idx="1460">
                  <c:v>147.934</c:v>
                </c:pt>
                <c:pt idx="1461">
                  <c:v>147.947</c:v>
                </c:pt>
                <c:pt idx="1462">
                  <c:v>147.88900000000001</c:v>
                </c:pt>
                <c:pt idx="1463">
                  <c:v>147.83500000000001</c:v>
                </c:pt>
                <c:pt idx="1464">
                  <c:v>147.83799999999999</c:v>
                </c:pt>
                <c:pt idx="1465">
                  <c:v>147.75800000000001</c:v>
                </c:pt>
                <c:pt idx="1466">
                  <c:v>147.69800000000001</c:v>
                </c:pt>
                <c:pt idx="1467">
                  <c:v>147.64600000000002</c:v>
                </c:pt>
                <c:pt idx="1468">
                  <c:v>147.61600000000001</c:v>
                </c:pt>
                <c:pt idx="1469">
                  <c:v>147.55700000000002</c:v>
                </c:pt>
                <c:pt idx="1470">
                  <c:v>147.55799999999999</c:v>
                </c:pt>
                <c:pt idx="1471">
                  <c:v>147.48500000000001</c:v>
                </c:pt>
                <c:pt idx="1472">
                  <c:v>147.46799999999999</c:v>
                </c:pt>
                <c:pt idx="1473">
                  <c:v>147.43600000000001</c:v>
                </c:pt>
                <c:pt idx="1474">
                  <c:v>147.42600000000002</c:v>
                </c:pt>
                <c:pt idx="1475">
                  <c:v>147.39000000000001</c:v>
                </c:pt>
                <c:pt idx="1476">
                  <c:v>147.40100000000001</c:v>
                </c:pt>
                <c:pt idx="1477">
                  <c:v>147.41900000000001</c:v>
                </c:pt>
                <c:pt idx="1478">
                  <c:v>147.392</c:v>
                </c:pt>
                <c:pt idx="1479">
                  <c:v>147.40299999999999</c:v>
                </c:pt>
                <c:pt idx="1480">
                  <c:v>147.35599999999999</c:v>
                </c:pt>
                <c:pt idx="1481">
                  <c:v>147.36600000000001</c:v>
                </c:pt>
                <c:pt idx="1482">
                  <c:v>147.321</c:v>
                </c:pt>
                <c:pt idx="1483">
                  <c:v>147.32400000000001</c:v>
                </c:pt>
                <c:pt idx="1484">
                  <c:v>147.285</c:v>
                </c:pt>
                <c:pt idx="1485">
                  <c:v>147.28</c:v>
                </c:pt>
                <c:pt idx="1486">
                  <c:v>147.32500000000002</c:v>
                </c:pt>
                <c:pt idx="1487">
                  <c:v>147.26400000000001</c:v>
                </c:pt>
                <c:pt idx="1488">
                  <c:v>147.245</c:v>
                </c:pt>
                <c:pt idx="1489">
                  <c:v>147.21899999999999</c:v>
                </c:pt>
                <c:pt idx="1490">
                  <c:v>147.25700000000001</c:v>
                </c:pt>
                <c:pt idx="1491">
                  <c:v>147.20000000000002</c:v>
                </c:pt>
                <c:pt idx="1492">
                  <c:v>147.24100000000001</c:v>
                </c:pt>
                <c:pt idx="1493">
                  <c:v>147.27100000000002</c:v>
                </c:pt>
                <c:pt idx="1494">
                  <c:v>147.321</c:v>
                </c:pt>
                <c:pt idx="1495">
                  <c:v>147.387</c:v>
                </c:pt>
                <c:pt idx="1496">
                  <c:v>147.435</c:v>
                </c:pt>
                <c:pt idx="1497">
                  <c:v>147.51599999999999</c:v>
                </c:pt>
                <c:pt idx="1498">
                  <c:v>147.51900000000001</c:v>
                </c:pt>
                <c:pt idx="1499">
                  <c:v>147.52500000000001</c:v>
                </c:pt>
                <c:pt idx="1500">
                  <c:v>147.55199999999999</c:v>
                </c:pt>
                <c:pt idx="1501">
                  <c:v>147.52000000000001</c:v>
                </c:pt>
                <c:pt idx="1502">
                  <c:v>147.53900000000002</c:v>
                </c:pt>
                <c:pt idx="1503">
                  <c:v>147.55000000000001</c:v>
                </c:pt>
                <c:pt idx="1504">
                  <c:v>147.554</c:v>
                </c:pt>
                <c:pt idx="1505">
                  <c:v>147.55700000000002</c:v>
                </c:pt>
                <c:pt idx="1506">
                  <c:v>147.55700000000002</c:v>
                </c:pt>
                <c:pt idx="1507">
                  <c:v>147.59800000000001</c:v>
                </c:pt>
                <c:pt idx="1508">
                  <c:v>147.56800000000001</c:v>
                </c:pt>
                <c:pt idx="1509">
                  <c:v>147.53200000000001</c:v>
                </c:pt>
                <c:pt idx="1510">
                  <c:v>147.53800000000001</c:v>
                </c:pt>
                <c:pt idx="1511">
                  <c:v>147.56700000000001</c:v>
                </c:pt>
                <c:pt idx="1512">
                  <c:v>147.58000000000001</c:v>
                </c:pt>
                <c:pt idx="1513">
                  <c:v>147.63300000000001</c:v>
                </c:pt>
                <c:pt idx="1514">
                  <c:v>147.619</c:v>
                </c:pt>
                <c:pt idx="1515">
                  <c:v>147.61000000000001</c:v>
                </c:pt>
                <c:pt idx="1516">
                  <c:v>147.61699999999999</c:v>
                </c:pt>
                <c:pt idx="1517">
                  <c:v>147.64699999999999</c:v>
                </c:pt>
                <c:pt idx="1518">
                  <c:v>147.62800000000001</c:v>
                </c:pt>
                <c:pt idx="1519">
                  <c:v>147.67099999999999</c:v>
                </c:pt>
                <c:pt idx="1520">
                  <c:v>147.614</c:v>
                </c:pt>
                <c:pt idx="1521">
                  <c:v>147.672</c:v>
                </c:pt>
                <c:pt idx="1522">
                  <c:v>147.661</c:v>
                </c:pt>
                <c:pt idx="1523">
                  <c:v>147.66800000000001</c:v>
                </c:pt>
                <c:pt idx="1524">
                  <c:v>147.65200000000002</c:v>
                </c:pt>
                <c:pt idx="1525">
                  <c:v>147.59399999999999</c:v>
                </c:pt>
                <c:pt idx="1526">
                  <c:v>147.673</c:v>
                </c:pt>
                <c:pt idx="1527">
                  <c:v>147.649</c:v>
                </c:pt>
                <c:pt idx="1528">
                  <c:v>147.626</c:v>
                </c:pt>
                <c:pt idx="1529">
                  <c:v>147.613</c:v>
                </c:pt>
                <c:pt idx="1530">
                  <c:v>147.65100000000001</c:v>
                </c:pt>
                <c:pt idx="1531">
                  <c:v>147.636</c:v>
                </c:pt>
                <c:pt idx="1532">
                  <c:v>147.68800000000002</c:v>
                </c:pt>
                <c:pt idx="1533">
                  <c:v>147.68</c:v>
                </c:pt>
                <c:pt idx="1534">
                  <c:v>147.75300000000001</c:v>
                </c:pt>
                <c:pt idx="1535">
                  <c:v>147.773</c:v>
                </c:pt>
                <c:pt idx="1536">
                  <c:v>147.84</c:v>
                </c:pt>
                <c:pt idx="1537">
                  <c:v>147.85499999999999</c:v>
                </c:pt>
                <c:pt idx="1538">
                  <c:v>147.887</c:v>
                </c:pt>
                <c:pt idx="1539">
                  <c:v>147.88900000000001</c:v>
                </c:pt>
                <c:pt idx="1540">
                  <c:v>147.95600000000002</c:v>
                </c:pt>
                <c:pt idx="1541">
                  <c:v>147.983</c:v>
                </c:pt>
                <c:pt idx="1542">
                  <c:v>147.977</c:v>
                </c:pt>
                <c:pt idx="1543">
                  <c:v>148.02799999999999</c:v>
                </c:pt>
                <c:pt idx="1544">
                  <c:v>148.089</c:v>
                </c:pt>
                <c:pt idx="1545">
                  <c:v>148.07300000000001</c:v>
                </c:pt>
                <c:pt idx="1546">
                  <c:v>148.09700000000001</c:v>
                </c:pt>
                <c:pt idx="1547">
                  <c:v>148.13200000000001</c:v>
                </c:pt>
                <c:pt idx="1548">
                  <c:v>148.185</c:v>
                </c:pt>
                <c:pt idx="1549">
                  <c:v>148.179</c:v>
                </c:pt>
                <c:pt idx="1550">
                  <c:v>148.20099999999999</c:v>
                </c:pt>
                <c:pt idx="1551">
                  <c:v>148.21600000000001</c:v>
                </c:pt>
                <c:pt idx="1552">
                  <c:v>148.23599999999999</c:v>
                </c:pt>
                <c:pt idx="1553">
                  <c:v>148.28</c:v>
                </c:pt>
                <c:pt idx="1554">
                  <c:v>148.32900000000001</c:v>
                </c:pt>
                <c:pt idx="1555">
                  <c:v>148.31700000000001</c:v>
                </c:pt>
                <c:pt idx="1556">
                  <c:v>148.339</c:v>
                </c:pt>
                <c:pt idx="1557">
                  <c:v>148.32500000000002</c:v>
                </c:pt>
                <c:pt idx="1558">
                  <c:v>148.33000000000001</c:v>
                </c:pt>
                <c:pt idx="1559">
                  <c:v>148.36099999999999</c:v>
                </c:pt>
                <c:pt idx="1560">
                  <c:v>148.37299999999999</c:v>
                </c:pt>
                <c:pt idx="1561">
                  <c:v>148.37299999999999</c:v>
                </c:pt>
                <c:pt idx="1562">
                  <c:v>148.35900000000001</c:v>
                </c:pt>
                <c:pt idx="1563">
                  <c:v>148.352</c:v>
                </c:pt>
                <c:pt idx="1564">
                  <c:v>148.32500000000002</c:v>
                </c:pt>
                <c:pt idx="1565">
                  <c:v>148.35300000000001</c:v>
                </c:pt>
                <c:pt idx="1566">
                  <c:v>148.316</c:v>
                </c:pt>
                <c:pt idx="1567">
                  <c:v>148.30199999999999</c:v>
                </c:pt>
                <c:pt idx="1568">
                  <c:v>148.30199999999999</c:v>
                </c:pt>
                <c:pt idx="1569">
                  <c:v>148.34700000000001</c:v>
                </c:pt>
                <c:pt idx="1570">
                  <c:v>148.41900000000001</c:v>
                </c:pt>
                <c:pt idx="1571">
                  <c:v>148.48599999999999</c:v>
                </c:pt>
                <c:pt idx="1572">
                  <c:v>148.529</c:v>
                </c:pt>
                <c:pt idx="1573">
                  <c:v>148.57599999999999</c:v>
                </c:pt>
                <c:pt idx="1574">
                  <c:v>148.67400000000001</c:v>
                </c:pt>
                <c:pt idx="1575">
                  <c:v>148.767</c:v>
                </c:pt>
                <c:pt idx="1576">
                  <c:v>148.827</c:v>
                </c:pt>
                <c:pt idx="1577">
                  <c:v>148.863</c:v>
                </c:pt>
                <c:pt idx="1578">
                  <c:v>148.86699999999999</c:v>
                </c:pt>
                <c:pt idx="1579">
                  <c:v>148.81900000000002</c:v>
                </c:pt>
                <c:pt idx="1580">
                  <c:v>148.852</c:v>
                </c:pt>
                <c:pt idx="1581">
                  <c:v>148.80199999999999</c:v>
                </c:pt>
                <c:pt idx="1582">
                  <c:v>148.779</c:v>
                </c:pt>
                <c:pt idx="1583">
                  <c:v>148.816</c:v>
                </c:pt>
                <c:pt idx="1584">
                  <c:v>148.863</c:v>
                </c:pt>
                <c:pt idx="1585">
                  <c:v>148.82</c:v>
                </c:pt>
                <c:pt idx="1586">
                  <c:v>148.798</c:v>
                </c:pt>
                <c:pt idx="1587">
                  <c:v>148.84</c:v>
                </c:pt>
                <c:pt idx="1588">
                  <c:v>148.77600000000001</c:v>
                </c:pt>
                <c:pt idx="1589">
                  <c:v>148.77600000000001</c:v>
                </c:pt>
                <c:pt idx="1590">
                  <c:v>148.78200000000001</c:v>
                </c:pt>
                <c:pt idx="1591">
                  <c:v>148.74700000000001</c:v>
                </c:pt>
                <c:pt idx="1592">
                  <c:v>148.74100000000001</c:v>
                </c:pt>
                <c:pt idx="1593">
                  <c:v>148.733</c:v>
                </c:pt>
                <c:pt idx="1594">
                  <c:v>148.678</c:v>
                </c:pt>
                <c:pt idx="1595">
                  <c:v>148.697</c:v>
                </c:pt>
                <c:pt idx="1596">
                  <c:v>148.654</c:v>
                </c:pt>
                <c:pt idx="1597">
                  <c:v>148.643</c:v>
                </c:pt>
                <c:pt idx="1598">
                  <c:v>148.66800000000001</c:v>
                </c:pt>
                <c:pt idx="1599">
                  <c:v>148.53300000000002</c:v>
                </c:pt>
                <c:pt idx="1600">
                  <c:v>148.53800000000001</c:v>
                </c:pt>
                <c:pt idx="1601">
                  <c:v>148.566</c:v>
                </c:pt>
                <c:pt idx="1602">
                  <c:v>148.53300000000002</c:v>
                </c:pt>
                <c:pt idx="1603">
                  <c:v>148.48699999999999</c:v>
                </c:pt>
                <c:pt idx="1604">
                  <c:v>148.49600000000001</c:v>
                </c:pt>
                <c:pt idx="1605">
                  <c:v>148.47399999999999</c:v>
                </c:pt>
                <c:pt idx="1606">
                  <c:v>148.41800000000001</c:v>
                </c:pt>
                <c:pt idx="1607">
                  <c:v>148.423</c:v>
                </c:pt>
                <c:pt idx="1608">
                  <c:v>148.38800000000001</c:v>
                </c:pt>
                <c:pt idx="1609">
                  <c:v>148.34299999999999</c:v>
                </c:pt>
                <c:pt idx="1610">
                  <c:v>148.32300000000001</c:v>
                </c:pt>
                <c:pt idx="1611">
                  <c:v>148.274</c:v>
                </c:pt>
                <c:pt idx="1612">
                  <c:v>148.26400000000001</c:v>
                </c:pt>
                <c:pt idx="1613">
                  <c:v>148.21799999999999</c:v>
                </c:pt>
                <c:pt idx="1614">
                  <c:v>148.19400000000002</c:v>
                </c:pt>
                <c:pt idx="1615">
                  <c:v>148.155</c:v>
                </c:pt>
                <c:pt idx="1616">
                  <c:v>148.15299999999999</c:v>
                </c:pt>
                <c:pt idx="1617">
                  <c:v>148.06700000000001</c:v>
                </c:pt>
                <c:pt idx="1618">
                  <c:v>148.096</c:v>
                </c:pt>
                <c:pt idx="1619">
                  <c:v>148.09200000000001</c:v>
                </c:pt>
                <c:pt idx="1620">
                  <c:v>148.126</c:v>
                </c:pt>
                <c:pt idx="1621">
                  <c:v>148.10599999999999</c:v>
                </c:pt>
                <c:pt idx="1622">
                  <c:v>148.12700000000001</c:v>
                </c:pt>
                <c:pt idx="1623">
                  <c:v>148.101</c:v>
                </c:pt>
                <c:pt idx="1624">
                  <c:v>148.13400000000001</c:v>
                </c:pt>
                <c:pt idx="1625">
                  <c:v>148.15700000000001</c:v>
                </c:pt>
                <c:pt idx="1626">
                  <c:v>148.21700000000001</c:v>
                </c:pt>
                <c:pt idx="1627">
                  <c:v>148.24199999999999</c:v>
                </c:pt>
                <c:pt idx="1628">
                  <c:v>148.316</c:v>
                </c:pt>
                <c:pt idx="1629">
                  <c:v>148.4</c:v>
                </c:pt>
                <c:pt idx="1630">
                  <c:v>148.53200000000001</c:v>
                </c:pt>
                <c:pt idx="1631">
                  <c:v>148.631</c:v>
                </c:pt>
                <c:pt idx="1632">
                  <c:v>148.81100000000001</c:v>
                </c:pt>
                <c:pt idx="1633">
                  <c:v>148.95500000000001</c:v>
                </c:pt>
                <c:pt idx="1634">
                  <c:v>149.07500000000002</c:v>
                </c:pt>
                <c:pt idx="1635">
                  <c:v>149.209</c:v>
                </c:pt>
                <c:pt idx="1636">
                  <c:v>149.30100000000002</c:v>
                </c:pt>
                <c:pt idx="1637">
                  <c:v>149.45500000000001</c:v>
                </c:pt>
                <c:pt idx="1638">
                  <c:v>149.47800000000001</c:v>
                </c:pt>
                <c:pt idx="1639">
                  <c:v>149.61799999999999</c:v>
                </c:pt>
                <c:pt idx="1640">
                  <c:v>149.70099999999999</c:v>
                </c:pt>
                <c:pt idx="1641">
                  <c:v>149.815</c:v>
                </c:pt>
                <c:pt idx="1642">
                  <c:v>149.828</c:v>
                </c:pt>
                <c:pt idx="1643">
                  <c:v>149.84100000000001</c:v>
                </c:pt>
                <c:pt idx="1644">
                  <c:v>149.95600000000002</c:v>
                </c:pt>
                <c:pt idx="1645">
                  <c:v>149.995</c:v>
                </c:pt>
                <c:pt idx="1646">
                  <c:v>150.04300000000001</c:v>
                </c:pt>
                <c:pt idx="1647">
                  <c:v>150.03800000000001</c:v>
                </c:pt>
                <c:pt idx="1648">
                  <c:v>150.07</c:v>
                </c:pt>
                <c:pt idx="1649">
                  <c:v>150.11000000000001</c:v>
                </c:pt>
                <c:pt idx="1650">
                  <c:v>150.11799999999999</c:v>
                </c:pt>
                <c:pt idx="1651">
                  <c:v>150.05799999999999</c:v>
                </c:pt>
                <c:pt idx="1652">
                  <c:v>150.09800000000001</c:v>
                </c:pt>
                <c:pt idx="1653">
                  <c:v>150.14000000000001</c:v>
                </c:pt>
                <c:pt idx="1654">
                  <c:v>150.11600000000001</c:v>
                </c:pt>
                <c:pt idx="1655">
                  <c:v>150.10300000000001</c:v>
                </c:pt>
                <c:pt idx="1656">
                  <c:v>150.10900000000001</c:v>
                </c:pt>
                <c:pt idx="1657">
                  <c:v>150.143</c:v>
                </c:pt>
                <c:pt idx="1658">
                  <c:v>150.095</c:v>
                </c:pt>
                <c:pt idx="1659">
                  <c:v>150.143</c:v>
                </c:pt>
                <c:pt idx="1660">
                  <c:v>150.11699999999999</c:v>
                </c:pt>
                <c:pt idx="1661">
                  <c:v>150.13900000000001</c:v>
                </c:pt>
                <c:pt idx="1662">
                  <c:v>150.15100000000001</c:v>
                </c:pt>
                <c:pt idx="1663">
                  <c:v>150.13800000000001</c:v>
                </c:pt>
                <c:pt idx="1664">
                  <c:v>150.227</c:v>
                </c:pt>
                <c:pt idx="1665">
                  <c:v>150.27600000000001</c:v>
                </c:pt>
                <c:pt idx="1666">
                  <c:v>150.30600000000001</c:v>
                </c:pt>
                <c:pt idx="1667">
                  <c:v>150.316</c:v>
                </c:pt>
                <c:pt idx="1668">
                  <c:v>150.315</c:v>
                </c:pt>
                <c:pt idx="1669">
                  <c:v>150.392</c:v>
                </c:pt>
                <c:pt idx="1670">
                  <c:v>150.40600000000001</c:v>
                </c:pt>
                <c:pt idx="1671">
                  <c:v>150.41300000000001</c:v>
                </c:pt>
                <c:pt idx="1672">
                  <c:v>150.40800000000002</c:v>
                </c:pt>
                <c:pt idx="1673">
                  <c:v>150.40600000000001</c:v>
                </c:pt>
                <c:pt idx="1674">
                  <c:v>150.404</c:v>
                </c:pt>
                <c:pt idx="1675">
                  <c:v>150.41200000000001</c:v>
                </c:pt>
                <c:pt idx="1676">
                  <c:v>150.37899999999999</c:v>
                </c:pt>
                <c:pt idx="1677">
                  <c:v>150.33600000000001</c:v>
                </c:pt>
                <c:pt idx="1678">
                  <c:v>150.36000000000001</c:v>
                </c:pt>
                <c:pt idx="1679">
                  <c:v>150.35300000000001</c:v>
                </c:pt>
                <c:pt idx="1680">
                  <c:v>150.32400000000001</c:v>
                </c:pt>
                <c:pt idx="1681">
                  <c:v>150.29300000000001</c:v>
                </c:pt>
                <c:pt idx="1682">
                  <c:v>150.35499999999999</c:v>
                </c:pt>
                <c:pt idx="1683">
                  <c:v>150.33799999999999</c:v>
                </c:pt>
                <c:pt idx="1684">
                  <c:v>150.33600000000001</c:v>
                </c:pt>
                <c:pt idx="1685">
                  <c:v>150.43600000000001</c:v>
                </c:pt>
                <c:pt idx="1686">
                  <c:v>150.39500000000001</c:v>
                </c:pt>
                <c:pt idx="1687">
                  <c:v>150.40299999999999</c:v>
                </c:pt>
                <c:pt idx="1688">
                  <c:v>150.41900000000001</c:v>
                </c:pt>
                <c:pt idx="1689">
                  <c:v>150.42500000000001</c:v>
                </c:pt>
                <c:pt idx="1690">
                  <c:v>150.42600000000002</c:v>
                </c:pt>
                <c:pt idx="1691">
                  <c:v>150.38499999999999</c:v>
                </c:pt>
                <c:pt idx="1692">
                  <c:v>150.40200000000002</c:v>
                </c:pt>
                <c:pt idx="1693">
                  <c:v>150.31900000000002</c:v>
                </c:pt>
                <c:pt idx="1694">
                  <c:v>150.32</c:v>
                </c:pt>
                <c:pt idx="1695">
                  <c:v>150.22800000000001</c:v>
                </c:pt>
                <c:pt idx="1696">
                  <c:v>150.14699999999999</c:v>
                </c:pt>
                <c:pt idx="1697">
                  <c:v>150.06300000000002</c:v>
                </c:pt>
                <c:pt idx="1698">
                  <c:v>150.017</c:v>
                </c:pt>
                <c:pt idx="1699">
                  <c:v>149.899</c:v>
                </c:pt>
                <c:pt idx="1700">
                  <c:v>149.791</c:v>
                </c:pt>
                <c:pt idx="1701">
                  <c:v>149.755</c:v>
                </c:pt>
                <c:pt idx="1702">
                  <c:v>149.679</c:v>
                </c:pt>
                <c:pt idx="1703">
                  <c:v>149.59100000000001</c:v>
                </c:pt>
                <c:pt idx="1704">
                  <c:v>149.57</c:v>
                </c:pt>
                <c:pt idx="1705">
                  <c:v>149.60400000000001</c:v>
                </c:pt>
                <c:pt idx="1706">
                  <c:v>149.65700000000001</c:v>
                </c:pt>
                <c:pt idx="1707">
                  <c:v>149.65200000000002</c:v>
                </c:pt>
                <c:pt idx="1708">
                  <c:v>149.67099999999999</c:v>
                </c:pt>
                <c:pt idx="1709">
                  <c:v>149.68</c:v>
                </c:pt>
                <c:pt idx="1710">
                  <c:v>149.67000000000002</c:v>
                </c:pt>
                <c:pt idx="1711">
                  <c:v>149.68200000000002</c:v>
                </c:pt>
                <c:pt idx="1712">
                  <c:v>149.732</c:v>
                </c:pt>
                <c:pt idx="1713">
                  <c:v>149.72999999999999</c:v>
                </c:pt>
                <c:pt idx="1714">
                  <c:v>149.83799999999999</c:v>
                </c:pt>
                <c:pt idx="1715">
                  <c:v>149.91800000000001</c:v>
                </c:pt>
                <c:pt idx="1716">
                  <c:v>150.02000000000001</c:v>
                </c:pt>
                <c:pt idx="1717">
                  <c:v>150.07599999999999</c:v>
                </c:pt>
                <c:pt idx="1718">
                  <c:v>150.15700000000001</c:v>
                </c:pt>
                <c:pt idx="1719">
                  <c:v>150.19900000000001</c:v>
                </c:pt>
                <c:pt idx="1720">
                  <c:v>150.33799999999999</c:v>
                </c:pt>
                <c:pt idx="1721">
                  <c:v>150.28800000000001</c:v>
                </c:pt>
                <c:pt idx="1722">
                  <c:v>150.334</c:v>
                </c:pt>
                <c:pt idx="1723">
                  <c:v>150.37800000000001</c:v>
                </c:pt>
                <c:pt idx="1724">
                  <c:v>150.44200000000001</c:v>
                </c:pt>
                <c:pt idx="1725">
                  <c:v>150.518</c:v>
                </c:pt>
                <c:pt idx="1726">
                  <c:v>150.483</c:v>
                </c:pt>
                <c:pt idx="1727">
                  <c:v>150.42500000000001</c:v>
                </c:pt>
                <c:pt idx="1728">
                  <c:v>150.488</c:v>
                </c:pt>
                <c:pt idx="1729">
                  <c:v>150.52600000000001</c:v>
                </c:pt>
                <c:pt idx="1730">
                  <c:v>150.46299999999999</c:v>
                </c:pt>
                <c:pt idx="1731">
                  <c:v>150.49</c:v>
                </c:pt>
                <c:pt idx="1732">
                  <c:v>150.46600000000001</c:v>
                </c:pt>
                <c:pt idx="1733">
                  <c:v>150.42099999999999</c:v>
                </c:pt>
                <c:pt idx="1734">
                  <c:v>150.47</c:v>
                </c:pt>
                <c:pt idx="1735">
                  <c:v>150.459</c:v>
                </c:pt>
                <c:pt idx="1736">
                  <c:v>150.447</c:v>
                </c:pt>
                <c:pt idx="1737">
                  <c:v>150.43200000000002</c:v>
                </c:pt>
                <c:pt idx="1738">
                  <c:v>150.40600000000001</c:v>
                </c:pt>
                <c:pt idx="1739">
                  <c:v>150.31399999999999</c:v>
                </c:pt>
                <c:pt idx="1740">
                  <c:v>150.273</c:v>
                </c:pt>
                <c:pt idx="1741">
                  <c:v>150.21700000000001</c:v>
                </c:pt>
                <c:pt idx="1742">
                  <c:v>150.18299999999999</c:v>
                </c:pt>
                <c:pt idx="1743">
                  <c:v>150.06700000000001</c:v>
                </c:pt>
                <c:pt idx="1744">
                  <c:v>150.06800000000001</c:v>
                </c:pt>
                <c:pt idx="1745">
                  <c:v>149.99799999999999</c:v>
                </c:pt>
                <c:pt idx="1746">
                  <c:v>149.989</c:v>
                </c:pt>
                <c:pt idx="1747">
                  <c:v>149.92500000000001</c:v>
                </c:pt>
                <c:pt idx="1748">
                  <c:v>149.857</c:v>
                </c:pt>
                <c:pt idx="1749">
                  <c:v>149.88499999999999</c:v>
                </c:pt>
                <c:pt idx="1750">
                  <c:v>149.90600000000001</c:v>
                </c:pt>
                <c:pt idx="1751">
                  <c:v>149.89600000000002</c:v>
                </c:pt>
                <c:pt idx="1752">
                  <c:v>149.923</c:v>
                </c:pt>
                <c:pt idx="1753">
                  <c:v>149.923</c:v>
                </c:pt>
                <c:pt idx="1754">
                  <c:v>149.904</c:v>
                </c:pt>
                <c:pt idx="1755">
                  <c:v>149.833</c:v>
                </c:pt>
                <c:pt idx="1756">
                  <c:v>149.876</c:v>
                </c:pt>
                <c:pt idx="1757">
                  <c:v>149.91</c:v>
                </c:pt>
                <c:pt idx="1758">
                  <c:v>149.898</c:v>
                </c:pt>
                <c:pt idx="1759">
                  <c:v>149.93299999999999</c:v>
                </c:pt>
                <c:pt idx="1760">
                  <c:v>149.94200000000001</c:v>
                </c:pt>
                <c:pt idx="1761">
                  <c:v>149.96</c:v>
                </c:pt>
                <c:pt idx="1762">
                  <c:v>149.95600000000002</c:v>
                </c:pt>
                <c:pt idx="1763">
                  <c:v>150.00900000000001</c:v>
                </c:pt>
                <c:pt idx="1764">
                  <c:v>150.06700000000001</c:v>
                </c:pt>
                <c:pt idx="1765">
                  <c:v>150.19300000000001</c:v>
                </c:pt>
                <c:pt idx="1766">
                  <c:v>150.29599999999999</c:v>
                </c:pt>
                <c:pt idx="1767">
                  <c:v>150.464</c:v>
                </c:pt>
                <c:pt idx="1768">
                  <c:v>150.51900000000001</c:v>
                </c:pt>
                <c:pt idx="1769">
                  <c:v>150.69900000000001</c:v>
                </c:pt>
                <c:pt idx="1770">
                  <c:v>150.803</c:v>
                </c:pt>
                <c:pt idx="1771">
                  <c:v>150.852</c:v>
                </c:pt>
                <c:pt idx="1772">
                  <c:v>150.922</c:v>
                </c:pt>
                <c:pt idx="1773">
                  <c:v>151.00700000000001</c:v>
                </c:pt>
                <c:pt idx="1774">
                  <c:v>151.149</c:v>
                </c:pt>
                <c:pt idx="1775">
                  <c:v>151.22</c:v>
                </c:pt>
                <c:pt idx="1776">
                  <c:v>151.25200000000001</c:v>
                </c:pt>
                <c:pt idx="1777">
                  <c:v>151.35900000000001</c:v>
                </c:pt>
                <c:pt idx="1778">
                  <c:v>151.44300000000001</c:v>
                </c:pt>
                <c:pt idx="1779">
                  <c:v>151.50900000000001</c:v>
                </c:pt>
                <c:pt idx="1780">
                  <c:v>151.464</c:v>
                </c:pt>
                <c:pt idx="1781">
                  <c:v>151.57900000000001</c:v>
                </c:pt>
                <c:pt idx="1782">
                  <c:v>151.65600000000001</c:v>
                </c:pt>
                <c:pt idx="1783">
                  <c:v>151.65100000000001</c:v>
                </c:pt>
                <c:pt idx="1784">
                  <c:v>151.685</c:v>
                </c:pt>
                <c:pt idx="1785">
                  <c:v>151.71600000000001</c:v>
                </c:pt>
                <c:pt idx="1786">
                  <c:v>151.69</c:v>
                </c:pt>
                <c:pt idx="1787">
                  <c:v>151.67699999999999</c:v>
                </c:pt>
                <c:pt idx="1788">
                  <c:v>151.60499999999999</c:v>
                </c:pt>
                <c:pt idx="1789">
                  <c:v>151.58000000000001</c:v>
                </c:pt>
                <c:pt idx="1790">
                  <c:v>151.477</c:v>
                </c:pt>
                <c:pt idx="1791">
                  <c:v>151.40700000000001</c:v>
                </c:pt>
                <c:pt idx="1792">
                  <c:v>151.36500000000001</c:v>
                </c:pt>
                <c:pt idx="1793">
                  <c:v>151.232</c:v>
                </c:pt>
                <c:pt idx="1794">
                  <c:v>151.21799999999999</c:v>
                </c:pt>
                <c:pt idx="1795">
                  <c:v>151.11000000000001</c:v>
                </c:pt>
                <c:pt idx="1796">
                  <c:v>151.041</c:v>
                </c:pt>
                <c:pt idx="1797">
                  <c:v>150.98599999999999</c:v>
                </c:pt>
                <c:pt idx="1798">
                  <c:v>150.95099999999999</c:v>
                </c:pt>
                <c:pt idx="1799">
                  <c:v>150.88200000000001</c:v>
                </c:pt>
                <c:pt idx="1800">
                  <c:v>150.91800000000001</c:v>
                </c:pt>
                <c:pt idx="1801">
                  <c:v>150.916</c:v>
                </c:pt>
                <c:pt idx="1802">
                  <c:v>150.935</c:v>
                </c:pt>
                <c:pt idx="1803">
                  <c:v>150.94900000000001</c:v>
                </c:pt>
                <c:pt idx="1804">
                  <c:v>150.97200000000001</c:v>
                </c:pt>
                <c:pt idx="1805">
                  <c:v>151.00800000000001</c:v>
                </c:pt>
                <c:pt idx="1806">
                  <c:v>150.97200000000001</c:v>
                </c:pt>
                <c:pt idx="1807">
                  <c:v>151.04400000000001</c:v>
                </c:pt>
                <c:pt idx="1808">
                  <c:v>151.07300000000001</c:v>
                </c:pt>
                <c:pt idx="1809">
                  <c:v>151.05700000000002</c:v>
                </c:pt>
                <c:pt idx="1810">
                  <c:v>151.13300000000001</c:v>
                </c:pt>
                <c:pt idx="1811">
                  <c:v>151.16</c:v>
                </c:pt>
                <c:pt idx="1812">
                  <c:v>151.191</c:v>
                </c:pt>
                <c:pt idx="1813">
                  <c:v>151.30600000000001</c:v>
                </c:pt>
                <c:pt idx="1814">
                  <c:v>151.36500000000001</c:v>
                </c:pt>
                <c:pt idx="1815">
                  <c:v>151.46899999999999</c:v>
                </c:pt>
                <c:pt idx="1816">
                  <c:v>151.57900000000001</c:v>
                </c:pt>
                <c:pt idx="1817">
                  <c:v>151.68200000000002</c:v>
                </c:pt>
                <c:pt idx="1818">
                  <c:v>151.702</c:v>
                </c:pt>
                <c:pt idx="1819">
                  <c:v>151.779</c:v>
                </c:pt>
                <c:pt idx="1820">
                  <c:v>151.84299999999999</c:v>
                </c:pt>
                <c:pt idx="1821">
                  <c:v>151.89699999999999</c:v>
                </c:pt>
                <c:pt idx="1822">
                  <c:v>151.97</c:v>
                </c:pt>
                <c:pt idx="1823">
                  <c:v>151.97999999999999</c:v>
                </c:pt>
                <c:pt idx="1824">
                  <c:v>151.99700000000001</c:v>
                </c:pt>
                <c:pt idx="1825">
                  <c:v>151.97999999999999</c:v>
                </c:pt>
                <c:pt idx="1826">
                  <c:v>152.04900000000001</c:v>
                </c:pt>
                <c:pt idx="1827">
                  <c:v>152.077</c:v>
                </c:pt>
                <c:pt idx="1828">
                  <c:v>152.11199999999999</c:v>
                </c:pt>
                <c:pt idx="1829">
                  <c:v>152.18299999999999</c:v>
                </c:pt>
                <c:pt idx="1830">
                  <c:v>152.20600000000002</c:v>
                </c:pt>
                <c:pt idx="1831">
                  <c:v>152.227</c:v>
                </c:pt>
                <c:pt idx="1832">
                  <c:v>152.24299999999999</c:v>
                </c:pt>
                <c:pt idx="1833">
                  <c:v>152.309</c:v>
                </c:pt>
                <c:pt idx="1834">
                  <c:v>152.34399999999999</c:v>
                </c:pt>
                <c:pt idx="1835">
                  <c:v>152.298</c:v>
                </c:pt>
                <c:pt idx="1836">
                  <c:v>152.393</c:v>
                </c:pt>
                <c:pt idx="1837">
                  <c:v>152.398</c:v>
                </c:pt>
                <c:pt idx="1838">
                  <c:v>152.41900000000001</c:v>
                </c:pt>
                <c:pt idx="1839">
                  <c:v>152.51</c:v>
                </c:pt>
                <c:pt idx="1840">
                  <c:v>152.54500000000002</c:v>
                </c:pt>
                <c:pt idx="1841">
                  <c:v>152.59200000000001</c:v>
                </c:pt>
                <c:pt idx="1842">
                  <c:v>152.80700000000002</c:v>
                </c:pt>
                <c:pt idx="1843">
                  <c:v>152.87299999999999</c:v>
                </c:pt>
                <c:pt idx="1844">
                  <c:v>153.06300000000002</c:v>
                </c:pt>
                <c:pt idx="1845">
                  <c:v>153.22399999999999</c:v>
                </c:pt>
                <c:pt idx="1846">
                  <c:v>153.4</c:v>
                </c:pt>
                <c:pt idx="1847">
                  <c:v>153.67400000000001</c:v>
                </c:pt>
                <c:pt idx="1848">
                  <c:v>153.92600000000002</c:v>
                </c:pt>
                <c:pt idx="1849">
                  <c:v>154.143</c:v>
                </c:pt>
                <c:pt idx="1850">
                  <c:v>154.31300000000002</c:v>
                </c:pt>
                <c:pt idx="1851">
                  <c:v>154.482</c:v>
                </c:pt>
                <c:pt idx="1852">
                  <c:v>154.559</c:v>
                </c:pt>
                <c:pt idx="1853">
                  <c:v>154.636</c:v>
                </c:pt>
                <c:pt idx="1854">
                  <c:v>154.73599999999999</c:v>
                </c:pt>
                <c:pt idx="1855">
                  <c:v>154.72800000000001</c:v>
                </c:pt>
                <c:pt idx="1856">
                  <c:v>154.72200000000001</c:v>
                </c:pt>
                <c:pt idx="1857">
                  <c:v>154.73599999999999</c:v>
                </c:pt>
                <c:pt idx="1858">
                  <c:v>154.65100000000001</c:v>
                </c:pt>
                <c:pt idx="1859">
                  <c:v>154.66300000000001</c:v>
                </c:pt>
                <c:pt idx="1860">
                  <c:v>154.59100000000001</c:v>
                </c:pt>
                <c:pt idx="1861">
                  <c:v>154.52700000000002</c:v>
                </c:pt>
                <c:pt idx="1862">
                  <c:v>154.381</c:v>
                </c:pt>
                <c:pt idx="1863">
                  <c:v>154.25200000000001</c:v>
                </c:pt>
                <c:pt idx="1864">
                  <c:v>154.11099999999999</c:v>
                </c:pt>
                <c:pt idx="1865">
                  <c:v>153.95600000000002</c:v>
                </c:pt>
                <c:pt idx="1866">
                  <c:v>153.816</c:v>
                </c:pt>
                <c:pt idx="1867">
                  <c:v>153.79</c:v>
                </c:pt>
                <c:pt idx="1868">
                  <c:v>153.76900000000001</c:v>
                </c:pt>
                <c:pt idx="1869">
                  <c:v>153.714</c:v>
                </c:pt>
                <c:pt idx="1870">
                  <c:v>153.672</c:v>
                </c:pt>
                <c:pt idx="1871">
                  <c:v>153.738</c:v>
                </c:pt>
                <c:pt idx="1872">
                  <c:v>153.77700000000002</c:v>
                </c:pt>
                <c:pt idx="1873">
                  <c:v>153.762</c:v>
                </c:pt>
                <c:pt idx="1874">
                  <c:v>153.774</c:v>
                </c:pt>
                <c:pt idx="1875">
                  <c:v>153.798</c:v>
                </c:pt>
                <c:pt idx="1876">
                  <c:v>153.80500000000001</c:v>
                </c:pt>
                <c:pt idx="1877">
                  <c:v>153.89400000000001</c:v>
                </c:pt>
                <c:pt idx="1878">
                  <c:v>153.74600000000001</c:v>
                </c:pt>
                <c:pt idx="1879">
                  <c:v>153.726</c:v>
                </c:pt>
                <c:pt idx="1880">
                  <c:v>153.65899999999999</c:v>
                </c:pt>
                <c:pt idx="1881">
                  <c:v>153.60900000000001</c:v>
                </c:pt>
                <c:pt idx="1882">
                  <c:v>153.43800000000002</c:v>
                </c:pt>
                <c:pt idx="1883">
                  <c:v>153.30199999999999</c:v>
                </c:pt>
                <c:pt idx="1884">
                  <c:v>153.14400000000001</c:v>
                </c:pt>
                <c:pt idx="1885">
                  <c:v>153.08199999999999</c:v>
                </c:pt>
                <c:pt idx="1886">
                  <c:v>152.976</c:v>
                </c:pt>
                <c:pt idx="1887">
                  <c:v>152.83699999999999</c:v>
                </c:pt>
                <c:pt idx="1888">
                  <c:v>152.751</c:v>
                </c:pt>
                <c:pt idx="1889">
                  <c:v>152.649</c:v>
                </c:pt>
                <c:pt idx="1890">
                  <c:v>152.452</c:v>
                </c:pt>
                <c:pt idx="1891">
                  <c:v>152.30500000000001</c:v>
                </c:pt>
                <c:pt idx="1892">
                  <c:v>152.12700000000001</c:v>
                </c:pt>
                <c:pt idx="1893">
                  <c:v>152.029</c:v>
                </c:pt>
                <c:pt idx="1894">
                  <c:v>151.87700000000001</c:v>
                </c:pt>
                <c:pt idx="1895">
                  <c:v>151.72800000000001</c:v>
                </c:pt>
                <c:pt idx="1896">
                  <c:v>151.63300000000001</c:v>
                </c:pt>
                <c:pt idx="1897">
                  <c:v>151.58600000000001</c:v>
                </c:pt>
                <c:pt idx="1898">
                  <c:v>151.52600000000001</c:v>
                </c:pt>
                <c:pt idx="1899">
                  <c:v>151.43</c:v>
                </c:pt>
                <c:pt idx="1900">
                  <c:v>151.38300000000001</c:v>
                </c:pt>
                <c:pt idx="1901">
                  <c:v>151.26599999999999</c:v>
                </c:pt>
                <c:pt idx="1902">
                  <c:v>151.15800000000002</c:v>
                </c:pt>
                <c:pt idx="1903">
                  <c:v>151.13300000000001</c:v>
                </c:pt>
                <c:pt idx="1904">
                  <c:v>150.99700000000001</c:v>
                </c:pt>
                <c:pt idx="1905">
                  <c:v>150.83600000000001</c:v>
                </c:pt>
                <c:pt idx="1906">
                  <c:v>150.83799999999999</c:v>
                </c:pt>
                <c:pt idx="1907">
                  <c:v>150.76900000000001</c:v>
                </c:pt>
                <c:pt idx="1908">
                  <c:v>150.703</c:v>
                </c:pt>
                <c:pt idx="1909">
                  <c:v>150.68100000000001</c:v>
                </c:pt>
                <c:pt idx="1910">
                  <c:v>150.672</c:v>
                </c:pt>
                <c:pt idx="1911">
                  <c:v>150.66200000000001</c:v>
                </c:pt>
                <c:pt idx="1912">
                  <c:v>150.65899999999999</c:v>
                </c:pt>
                <c:pt idx="1913">
                  <c:v>150.601</c:v>
                </c:pt>
                <c:pt idx="1914">
                  <c:v>150.55000000000001</c:v>
                </c:pt>
                <c:pt idx="1915">
                  <c:v>150.625</c:v>
                </c:pt>
                <c:pt idx="1916">
                  <c:v>150.63</c:v>
                </c:pt>
                <c:pt idx="1917">
                  <c:v>150.64400000000001</c:v>
                </c:pt>
                <c:pt idx="1918">
                  <c:v>150.673</c:v>
                </c:pt>
                <c:pt idx="1919">
                  <c:v>150.774</c:v>
                </c:pt>
                <c:pt idx="1920">
                  <c:v>150.9</c:v>
                </c:pt>
                <c:pt idx="1921">
                  <c:v>151.035</c:v>
                </c:pt>
                <c:pt idx="1922">
                  <c:v>151.08600000000001</c:v>
                </c:pt>
                <c:pt idx="1923">
                  <c:v>151.17099999999999</c:v>
                </c:pt>
                <c:pt idx="1924">
                  <c:v>151.10400000000001</c:v>
                </c:pt>
                <c:pt idx="1925">
                  <c:v>151.119</c:v>
                </c:pt>
                <c:pt idx="1926">
                  <c:v>150.93899999999999</c:v>
                </c:pt>
                <c:pt idx="1927">
                  <c:v>150.92699999999999</c:v>
                </c:pt>
                <c:pt idx="1928">
                  <c:v>150.81399999999999</c:v>
                </c:pt>
                <c:pt idx="1929">
                  <c:v>150.715</c:v>
                </c:pt>
                <c:pt idx="1930">
                  <c:v>150.64099999999999</c:v>
                </c:pt>
                <c:pt idx="1931">
                  <c:v>150.59200000000001</c:v>
                </c:pt>
                <c:pt idx="1932">
                  <c:v>150.49199999999999</c:v>
                </c:pt>
                <c:pt idx="1933">
                  <c:v>150.47399999999999</c:v>
                </c:pt>
                <c:pt idx="1934">
                  <c:v>150.47900000000001</c:v>
                </c:pt>
                <c:pt idx="1935">
                  <c:v>150.43</c:v>
                </c:pt>
                <c:pt idx="1936">
                  <c:v>150.404</c:v>
                </c:pt>
                <c:pt idx="1937">
                  <c:v>150.40700000000001</c:v>
                </c:pt>
                <c:pt idx="1938">
                  <c:v>150.381</c:v>
                </c:pt>
                <c:pt idx="1939">
                  <c:v>150.43</c:v>
                </c:pt>
                <c:pt idx="1940">
                  <c:v>150.429</c:v>
                </c:pt>
                <c:pt idx="1941">
                  <c:v>150.42500000000001</c:v>
                </c:pt>
                <c:pt idx="1942">
                  <c:v>150.41300000000001</c:v>
                </c:pt>
                <c:pt idx="1943">
                  <c:v>150.51</c:v>
                </c:pt>
                <c:pt idx="1944">
                  <c:v>150.52799999999999</c:v>
                </c:pt>
                <c:pt idx="1945">
                  <c:v>150.58100000000002</c:v>
                </c:pt>
                <c:pt idx="1946">
                  <c:v>150.64699999999999</c:v>
                </c:pt>
                <c:pt idx="1947">
                  <c:v>150.67400000000001</c:v>
                </c:pt>
                <c:pt idx="1948">
                  <c:v>150.72499999999999</c:v>
                </c:pt>
                <c:pt idx="1949">
                  <c:v>150.78900000000002</c:v>
                </c:pt>
                <c:pt idx="1950">
                  <c:v>150.815</c:v>
                </c:pt>
                <c:pt idx="1951">
                  <c:v>150.904</c:v>
                </c:pt>
                <c:pt idx="1952">
                  <c:v>151.01400000000001</c:v>
                </c:pt>
                <c:pt idx="1953">
                  <c:v>151.048</c:v>
                </c:pt>
                <c:pt idx="1954">
                  <c:v>151.10300000000001</c:v>
                </c:pt>
                <c:pt idx="1955">
                  <c:v>151.149</c:v>
                </c:pt>
                <c:pt idx="1956">
                  <c:v>151.185</c:v>
                </c:pt>
                <c:pt idx="1957">
                  <c:v>151.23699999999999</c:v>
                </c:pt>
                <c:pt idx="1958">
                  <c:v>151.309</c:v>
                </c:pt>
                <c:pt idx="1959">
                  <c:v>151.31900000000002</c:v>
                </c:pt>
                <c:pt idx="1960">
                  <c:v>151.352</c:v>
                </c:pt>
                <c:pt idx="1961">
                  <c:v>151.46</c:v>
                </c:pt>
                <c:pt idx="1962">
                  <c:v>151.53399999999999</c:v>
                </c:pt>
                <c:pt idx="1963">
                  <c:v>151.54400000000001</c:v>
                </c:pt>
                <c:pt idx="1964">
                  <c:v>151.59200000000001</c:v>
                </c:pt>
                <c:pt idx="1965">
                  <c:v>151.65100000000001</c:v>
                </c:pt>
                <c:pt idx="1966">
                  <c:v>151.697</c:v>
                </c:pt>
                <c:pt idx="1967">
                  <c:v>151.62700000000001</c:v>
                </c:pt>
                <c:pt idx="1968">
                  <c:v>151.631</c:v>
                </c:pt>
                <c:pt idx="1969">
                  <c:v>151.68100000000001</c:v>
                </c:pt>
                <c:pt idx="1970">
                  <c:v>151.64600000000002</c:v>
                </c:pt>
                <c:pt idx="1971">
                  <c:v>151.583</c:v>
                </c:pt>
                <c:pt idx="1972">
                  <c:v>151.53700000000001</c:v>
                </c:pt>
                <c:pt idx="1973">
                  <c:v>151.46799999999999</c:v>
                </c:pt>
                <c:pt idx="1974">
                  <c:v>151.381</c:v>
                </c:pt>
                <c:pt idx="1975">
                  <c:v>151.351</c:v>
                </c:pt>
                <c:pt idx="1976">
                  <c:v>151.28800000000001</c:v>
                </c:pt>
                <c:pt idx="1977">
                  <c:v>151.27700000000002</c:v>
                </c:pt>
                <c:pt idx="1978">
                  <c:v>151.22399999999999</c:v>
                </c:pt>
                <c:pt idx="1979">
                  <c:v>151.197</c:v>
                </c:pt>
                <c:pt idx="1980">
                  <c:v>151.16900000000001</c:v>
                </c:pt>
                <c:pt idx="1981">
                  <c:v>151.1</c:v>
                </c:pt>
                <c:pt idx="1982">
                  <c:v>151.03900000000002</c:v>
                </c:pt>
                <c:pt idx="1983">
                  <c:v>151.04400000000001</c:v>
                </c:pt>
                <c:pt idx="1984">
                  <c:v>150.98099999999999</c:v>
                </c:pt>
                <c:pt idx="1985">
                  <c:v>150.982</c:v>
                </c:pt>
                <c:pt idx="1986">
                  <c:v>150.97300000000001</c:v>
                </c:pt>
                <c:pt idx="1987">
                  <c:v>150.989</c:v>
                </c:pt>
                <c:pt idx="1988">
                  <c:v>150.988</c:v>
                </c:pt>
                <c:pt idx="1989">
                  <c:v>151.07</c:v>
                </c:pt>
                <c:pt idx="1990">
                  <c:v>151.02700000000002</c:v>
                </c:pt>
                <c:pt idx="1991">
                  <c:v>150.982</c:v>
                </c:pt>
                <c:pt idx="1992">
                  <c:v>150.90800000000002</c:v>
                </c:pt>
                <c:pt idx="1993">
                  <c:v>150.833</c:v>
                </c:pt>
                <c:pt idx="1994">
                  <c:v>150.749</c:v>
                </c:pt>
                <c:pt idx="1995">
                  <c:v>150.66400000000002</c:v>
                </c:pt>
                <c:pt idx="1996">
                  <c:v>150.59299999999999</c:v>
                </c:pt>
                <c:pt idx="1997">
                  <c:v>150.53700000000001</c:v>
                </c:pt>
                <c:pt idx="1998">
                  <c:v>150.477</c:v>
                </c:pt>
                <c:pt idx="1999">
                  <c:v>150.46899999999999</c:v>
                </c:pt>
                <c:pt idx="2000">
                  <c:v>150.393</c:v>
                </c:pt>
                <c:pt idx="2001">
                  <c:v>150.327</c:v>
                </c:pt>
                <c:pt idx="2002">
                  <c:v>150.203</c:v>
                </c:pt>
                <c:pt idx="2003">
                  <c:v>150.309</c:v>
                </c:pt>
                <c:pt idx="2004">
                  <c:v>150.23699999999999</c:v>
                </c:pt>
                <c:pt idx="2005">
                  <c:v>150.22399999999999</c:v>
                </c:pt>
                <c:pt idx="2006">
                  <c:v>150.19400000000002</c:v>
                </c:pt>
                <c:pt idx="2007">
                  <c:v>150.17500000000001</c:v>
                </c:pt>
                <c:pt idx="2008">
                  <c:v>150.09</c:v>
                </c:pt>
                <c:pt idx="2009">
                  <c:v>150.03700000000001</c:v>
                </c:pt>
                <c:pt idx="2010">
                  <c:v>150.01599999999999</c:v>
                </c:pt>
                <c:pt idx="2011">
                  <c:v>150.006</c:v>
                </c:pt>
                <c:pt idx="2012">
                  <c:v>149.92400000000001</c:v>
                </c:pt>
                <c:pt idx="2013">
                  <c:v>149.98599999999999</c:v>
                </c:pt>
                <c:pt idx="2014">
                  <c:v>150.01599999999999</c:v>
                </c:pt>
                <c:pt idx="2015">
                  <c:v>150.041</c:v>
                </c:pt>
                <c:pt idx="2016">
                  <c:v>150.00800000000001</c:v>
                </c:pt>
                <c:pt idx="2017">
                  <c:v>150.054</c:v>
                </c:pt>
                <c:pt idx="2018">
                  <c:v>150.07400000000001</c:v>
                </c:pt>
                <c:pt idx="2019">
                  <c:v>150.119</c:v>
                </c:pt>
                <c:pt idx="2020">
                  <c:v>150.16200000000001</c:v>
                </c:pt>
                <c:pt idx="2021">
                  <c:v>150.16400000000002</c:v>
                </c:pt>
                <c:pt idx="2022">
                  <c:v>150.11600000000001</c:v>
                </c:pt>
                <c:pt idx="2023">
                  <c:v>150.09100000000001</c:v>
                </c:pt>
                <c:pt idx="2024">
                  <c:v>150.07900000000001</c:v>
                </c:pt>
                <c:pt idx="2025">
                  <c:v>150.02600000000001</c:v>
                </c:pt>
                <c:pt idx="2026">
                  <c:v>150.00800000000001</c:v>
                </c:pt>
                <c:pt idx="2027">
                  <c:v>150.01300000000001</c:v>
                </c:pt>
                <c:pt idx="2028">
                  <c:v>149.989</c:v>
                </c:pt>
                <c:pt idx="2029">
                  <c:v>150.012</c:v>
                </c:pt>
                <c:pt idx="2030">
                  <c:v>149.887</c:v>
                </c:pt>
                <c:pt idx="2031">
                  <c:v>149.87100000000001</c:v>
                </c:pt>
                <c:pt idx="2032">
                  <c:v>149.85300000000001</c:v>
                </c:pt>
                <c:pt idx="2033">
                  <c:v>149.85300000000001</c:v>
                </c:pt>
                <c:pt idx="2034">
                  <c:v>149.80000000000001</c:v>
                </c:pt>
                <c:pt idx="2035">
                  <c:v>149.83100000000002</c:v>
                </c:pt>
                <c:pt idx="2036">
                  <c:v>149.774</c:v>
                </c:pt>
                <c:pt idx="2037">
                  <c:v>149.744</c:v>
                </c:pt>
                <c:pt idx="2038">
                  <c:v>149.78399999999999</c:v>
                </c:pt>
                <c:pt idx="2039">
                  <c:v>149.79300000000001</c:v>
                </c:pt>
                <c:pt idx="2040">
                  <c:v>149.81300000000002</c:v>
                </c:pt>
                <c:pt idx="2041">
                  <c:v>149.916</c:v>
                </c:pt>
                <c:pt idx="2042">
                  <c:v>150.006</c:v>
                </c:pt>
                <c:pt idx="2043">
                  <c:v>150.04900000000001</c:v>
                </c:pt>
                <c:pt idx="2044">
                  <c:v>150.161</c:v>
                </c:pt>
                <c:pt idx="2045">
                  <c:v>150.25900000000001</c:v>
                </c:pt>
                <c:pt idx="2046">
                  <c:v>150.37</c:v>
                </c:pt>
                <c:pt idx="2047">
                  <c:v>150.48599999999999</c:v>
                </c:pt>
                <c:pt idx="2048">
                  <c:v>150.61099999999999</c:v>
                </c:pt>
                <c:pt idx="2049">
                  <c:v>150.578</c:v>
                </c:pt>
                <c:pt idx="2050">
                  <c:v>150.69300000000001</c:v>
                </c:pt>
                <c:pt idx="2051">
                  <c:v>150.83500000000001</c:v>
                </c:pt>
                <c:pt idx="2052">
                  <c:v>150.917</c:v>
                </c:pt>
                <c:pt idx="2053">
                  <c:v>150.946</c:v>
                </c:pt>
                <c:pt idx="2054">
                  <c:v>151.00200000000001</c:v>
                </c:pt>
                <c:pt idx="2055">
                  <c:v>151.07</c:v>
                </c:pt>
                <c:pt idx="2056">
                  <c:v>151.14699999999999</c:v>
                </c:pt>
                <c:pt idx="2057">
                  <c:v>151.18200000000002</c:v>
                </c:pt>
                <c:pt idx="2058">
                  <c:v>151.19400000000002</c:v>
                </c:pt>
                <c:pt idx="2059">
                  <c:v>151.185</c:v>
                </c:pt>
                <c:pt idx="2060">
                  <c:v>151.203</c:v>
                </c:pt>
                <c:pt idx="2061">
                  <c:v>151.17600000000002</c:v>
                </c:pt>
                <c:pt idx="2062">
                  <c:v>151.12800000000001</c:v>
                </c:pt>
                <c:pt idx="2063">
                  <c:v>151.108</c:v>
                </c:pt>
                <c:pt idx="2064">
                  <c:v>151.06200000000001</c:v>
                </c:pt>
                <c:pt idx="2065">
                  <c:v>150.953</c:v>
                </c:pt>
                <c:pt idx="2066">
                  <c:v>150.92400000000001</c:v>
                </c:pt>
                <c:pt idx="2067">
                  <c:v>150.839</c:v>
                </c:pt>
                <c:pt idx="2068">
                  <c:v>150.751</c:v>
                </c:pt>
                <c:pt idx="2069">
                  <c:v>150.66300000000001</c:v>
                </c:pt>
                <c:pt idx="2070">
                  <c:v>150.56200000000001</c:v>
                </c:pt>
                <c:pt idx="2071">
                  <c:v>150.446</c:v>
                </c:pt>
                <c:pt idx="2072">
                  <c:v>150.37700000000001</c:v>
                </c:pt>
                <c:pt idx="2073">
                  <c:v>150.33100000000002</c:v>
                </c:pt>
                <c:pt idx="2074">
                  <c:v>150.26900000000001</c:v>
                </c:pt>
                <c:pt idx="2075">
                  <c:v>150.249</c:v>
                </c:pt>
                <c:pt idx="2076">
                  <c:v>150.30700000000002</c:v>
                </c:pt>
                <c:pt idx="2077">
                  <c:v>150.23699999999999</c:v>
                </c:pt>
                <c:pt idx="2078">
                  <c:v>150.214</c:v>
                </c:pt>
                <c:pt idx="2079">
                  <c:v>150.18899999999999</c:v>
                </c:pt>
                <c:pt idx="2080">
                  <c:v>150.179</c:v>
                </c:pt>
                <c:pt idx="2081">
                  <c:v>150.24</c:v>
                </c:pt>
                <c:pt idx="2082">
                  <c:v>150.26900000000001</c:v>
                </c:pt>
                <c:pt idx="2083">
                  <c:v>150.292</c:v>
                </c:pt>
                <c:pt idx="2084">
                  <c:v>150.34399999999999</c:v>
                </c:pt>
                <c:pt idx="2085">
                  <c:v>150.39099999999999</c:v>
                </c:pt>
                <c:pt idx="2086">
                  <c:v>150.489</c:v>
                </c:pt>
                <c:pt idx="2087">
                  <c:v>150.51</c:v>
                </c:pt>
                <c:pt idx="2088">
                  <c:v>150.6</c:v>
                </c:pt>
                <c:pt idx="2089">
                  <c:v>150.625</c:v>
                </c:pt>
                <c:pt idx="2090">
                  <c:v>150.672</c:v>
                </c:pt>
                <c:pt idx="2091">
                  <c:v>150.64000000000001</c:v>
                </c:pt>
                <c:pt idx="2092">
                  <c:v>150.678</c:v>
                </c:pt>
                <c:pt idx="2093">
                  <c:v>150.72399999999999</c:v>
                </c:pt>
                <c:pt idx="2094">
                  <c:v>150.684</c:v>
                </c:pt>
                <c:pt idx="2095">
                  <c:v>150.672</c:v>
                </c:pt>
                <c:pt idx="2096">
                  <c:v>150.667</c:v>
                </c:pt>
                <c:pt idx="2097">
                  <c:v>150.63</c:v>
                </c:pt>
                <c:pt idx="2098">
                  <c:v>150.578</c:v>
                </c:pt>
                <c:pt idx="2099">
                  <c:v>150.50900000000001</c:v>
                </c:pt>
                <c:pt idx="2100">
                  <c:v>150.459</c:v>
                </c:pt>
                <c:pt idx="2101">
                  <c:v>150.459</c:v>
                </c:pt>
                <c:pt idx="2102">
                  <c:v>150.392</c:v>
                </c:pt>
                <c:pt idx="2103">
                  <c:v>150.41900000000001</c:v>
                </c:pt>
                <c:pt idx="2104">
                  <c:v>150.422</c:v>
                </c:pt>
                <c:pt idx="2105">
                  <c:v>150.458</c:v>
                </c:pt>
                <c:pt idx="2106">
                  <c:v>150.40600000000001</c:v>
                </c:pt>
                <c:pt idx="2107">
                  <c:v>150.39699999999999</c:v>
                </c:pt>
                <c:pt idx="2108">
                  <c:v>150.452</c:v>
                </c:pt>
                <c:pt idx="2109">
                  <c:v>150.37</c:v>
                </c:pt>
                <c:pt idx="2110">
                  <c:v>150.37200000000001</c:v>
                </c:pt>
                <c:pt idx="2111">
                  <c:v>150.37200000000001</c:v>
                </c:pt>
                <c:pt idx="2112">
                  <c:v>150.518</c:v>
                </c:pt>
                <c:pt idx="2113">
                  <c:v>150.54400000000001</c:v>
                </c:pt>
                <c:pt idx="2114">
                  <c:v>150.58799999999999</c:v>
                </c:pt>
                <c:pt idx="2115">
                  <c:v>150.626</c:v>
                </c:pt>
                <c:pt idx="2116">
                  <c:v>150.667</c:v>
                </c:pt>
                <c:pt idx="2117">
                  <c:v>150.59</c:v>
                </c:pt>
                <c:pt idx="2118">
                  <c:v>150.648</c:v>
                </c:pt>
                <c:pt idx="2119">
                  <c:v>150.684</c:v>
                </c:pt>
                <c:pt idx="2120">
                  <c:v>150.67099999999999</c:v>
                </c:pt>
                <c:pt idx="2121">
                  <c:v>150.65600000000001</c:v>
                </c:pt>
                <c:pt idx="2122">
                  <c:v>150.69200000000001</c:v>
                </c:pt>
                <c:pt idx="2123">
                  <c:v>150.70600000000002</c:v>
                </c:pt>
                <c:pt idx="2124">
                  <c:v>150.72399999999999</c:v>
                </c:pt>
                <c:pt idx="2125">
                  <c:v>150.666</c:v>
                </c:pt>
                <c:pt idx="2126">
                  <c:v>150.66499999999999</c:v>
                </c:pt>
                <c:pt idx="2127">
                  <c:v>150.61000000000001</c:v>
                </c:pt>
                <c:pt idx="2128">
                  <c:v>150.63800000000001</c:v>
                </c:pt>
                <c:pt idx="2129">
                  <c:v>150.61500000000001</c:v>
                </c:pt>
                <c:pt idx="2130">
                  <c:v>150.54599999999999</c:v>
                </c:pt>
                <c:pt idx="2131">
                  <c:v>150.54500000000002</c:v>
                </c:pt>
                <c:pt idx="2132">
                  <c:v>150.55500000000001</c:v>
                </c:pt>
                <c:pt idx="2133">
                  <c:v>150.54500000000002</c:v>
                </c:pt>
                <c:pt idx="2134">
                  <c:v>150.5</c:v>
                </c:pt>
                <c:pt idx="2135">
                  <c:v>150.46</c:v>
                </c:pt>
                <c:pt idx="2136">
                  <c:v>150.435</c:v>
                </c:pt>
                <c:pt idx="2137">
                  <c:v>150.39400000000001</c:v>
                </c:pt>
                <c:pt idx="2138">
                  <c:v>150.434</c:v>
                </c:pt>
                <c:pt idx="2139">
                  <c:v>150.42400000000001</c:v>
                </c:pt>
                <c:pt idx="2140">
                  <c:v>150.42699999999999</c:v>
                </c:pt>
                <c:pt idx="2141">
                  <c:v>150.46</c:v>
                </c:pt>
                <c:pt idx="2142">
                  <c:v>150.624</c:v>
                </c:pt>
                <c:pt idx="2143">
                  <c:v>150.64699999999999</c:v>
                </c:pt>
                <c:pt idx="2144">
                  <c:v>150.745</c:v>
                </c:pt>
                <c:pt idx="2145">
                  <c:v>150.84700000000001</c:v>
                </c:pt>
                <c:pt idx="2146">
                  <c:v>150.95099999999999</c:v>
                </c:pt>
                <c:pt idx="2147">
                  <c:v>150.959</c:v>
                </c:pt>
                <c:pt idx="2148">
                  <c:v>151.03</c:v>
                </c:pt>
                <c:pt idx="2149">
                  <c:v>151.05799999999999</c:v>
                </c:pt>
                <c:pt idx="2150">
                  <c:v>151.095</c:v>
                </c:pt>
                <c:pt idx="2151">
                  <c:v>151.08699999999999</c:v>
                </c:pt>
                <c:pt idx="2152">
                  <c:v>151.12</c:v>
                </c:pt>
                <c:pt idx="2153">
                  <c:v>151.11099999999999</c:v>
                </c:pt>
                <c:pt idx="2154">
                  <c:v>151.126</c:v>
                </c:pt>
                <c:pt idx="2155">
                  <c:v>151.13800000000001</c:v>
                </c:pt>
                <c:pt idx="2156">
                  <c:v>151.15100000000001</c:v>
                </c:pt>
                <c:pt idx="2157">
                  <c:v>151.18700000000001</c:v>
                </c:pt>
                <c:pt idx="2158">
                  <c:v>151.18899999999999</c:v>
                </c:pt>
                <c:pt idx="2159">
                  <c:v>151.25300000000001</c:v>
                </c:pt>
                <c:pt idx="2160">
                  <c:v>151.30100000000002</c:v>
                </c:pt>
                <c:pt idx="2161">
                  <c:v>151.322</c:v>
                </c:pt>
                <c:pt idx="2162">
                  <c:v>151.346</c:v>
                </c:pt>
                <c:pt idx="2163">
                  <c:v>151.40600000000001</c:v>
                </c:pt>
                <c:pt idx="2164">
                  <c:v>151.43299999999999</c:v>
                </c:pt>
                <c:pt idx="2165">
                  <c:v>151.46100000000001</c:v>
                </c:pt>
                <c:pt idx="2166">
                  <c:v>151.49799999999999</c:v>
                </c:pt>
                <c:pt idx="2167">
                  <c:v>151.53399999999999</c:v>
                </c:pt>
                <c:pt idx="2168">
                  <c:v>151.57</c:v>
                </c:pt>
                <c:pt idx="2169">
                  <c:v>151.54400000000001</c:v>
                </c:pt>
                <c:pt idx="2170">
                  <c:v>151.57900000000001</c:v>
                </c:pt>
                <c:pt idx="2171">
                  <c:v>151.62100000000001</c:v>
                </c:pt>
                <c:pt idx="2172">
                  <c:v>151.67000000000002</c:v>
                </c:pt>
                <c:pt idx="2173">
                  <c:v>151.66900000000001</c:v>
                </c:pt>
                <c:pt idx="2174">
                  <c:v>151.68700000000001</c:v>
                </c:pt>
                <c:pt idx="2175">
                  <c:v>151.74600000000001</c:v>
                </c:pt>
                <c:pt idx="2176">
                  <c:v>151.83100000000002</c:v>
                </c:pt>
                <c:pt idx="2177">
                  <c:v>151.83600000000001</c:v>
                </c:pt>
                <c:pt idx="2178">
                  <c:v>151.887</c:v>
                </c:pt>
                <c:pt idx="2179">
                  <c:v>151.874</c:v>
                </c:pt>
                <c:pt idx="2180">
                  <c:v>151.91400000000002</c:v>
                </c:pt>
                <c:pt idx="2181">
                  <c:v>151.905</c:v>
                </c:pt>
                <c:pt idx="2182">
                  <c:v>151.90100000000001</c:v>
                </c:pt>
                <c:pt idx="2183">
                  <c:v>151.99</c:v>
                </c:pt>
                <c:pt idx="2184">
                  <c:v>151.977</c:v>
                </c:pt>
                <c:pt idx="2185">
                  <c:v>151.988</c:v>
                </c:pt>
                <c:pt idx="2186">
                  <c:v>152.01</c:v>
                </c:pt>
                <c:pt idx="2187">
                  <c:v>151.977</c:v>
                </c:pt>
                <c:pt idx="2188">
                  <c:v>151.98500000000001</c:v>
                </c:pt>
                <c:pt idx="2189">
                  <c:v>151.99199999999999</c:v>
                </c:pt>
                <c:pt idx="2190">
                  <c:v>151.964</c:v>
                </c:pt>
                <c:pt idx="2191">
                  <c:v>151.93899999999999</c:v>
                </c:pt>
                <c:pt idx="2192">
                  <c:v>151.928</c:v>
                </c:pt>
                <c:pt idx="2193">
                  <c:v>151.92000000000002</c:v>
                </c:pt>
                <c:pt idx="2194">
                  <c:v>151.94900000000001</c:v>
                </c:pt>
                <c:pt idx="2195">
                  <c:v>151.93</c:v>
                </c:pt>
                <c:pt idx="2196">
                  <c:v>151.935</c:v>
                </c:pt>
                <c:pt idx="2197">
                  <c:v>151.91900000000001</c:v>
                </c:pt>
                <c:pt idx="2198">
                  <c:v>151.87200000000001</c:v>
                </c:pt>
                <c:pt idx="2199">
                  <c:v>151.81800000000001</c:v>
                </c:pt>
                <c:pt idx="2200">
                  <c:v>151.69900000000001</c:v>
                </c:pt>
                <c:pt idx="2201">
                  <c:v>151.691</c:v>
                </c:pt>
                <c:pt idx="2202">
                  <c:v>151.65299999999999</c:v>
                </c:pt>
                <c:pt idx="2203">
                  <c:v>151.61099999999999</c:v>
                </c:pt>
                <c:pt idx="2204">
                  <c:v>151.494</c:v>
                </c:pt>
                <c:pt idx="2205">
                  <c:v>151.352</c:v>
                </c:pt>
                <c:pt idx="2206">
                  <c:v>151.21799999999999</c:v>
                </c:pt>
                <c:pt idx="2207">
                  <c:v>151.02100000000002</c:v>
                </c:pt>
                <c:pt idx="2208">
                  <c:v>150.893</c:v>
                </c:pt>
                <c:pt idx="2209">
                  <c:v>150.71299999999999</c:v>
                </c:pt>
                <c:pt idx="2210">
                  <c:v>150.56300000000002</c:v>
                </c:pt>
                <c:pt idx="2211">
                  <c:v>150.44800000000001</c:v>
                </c:pt>
                <c:pt idx="2212">
                  <c:v>150.34399999999999</c:v>
                </c:pt>
                <c:pt idx="2213">
                  <c:v>150.21</c:v>
                </c:pt>
                <c:pt idx="2214">
                  <c:v>150.05000000000001</c:v>
                </c:pt>
                <c:pt idx="2215">
                  <c:v>149.94</c:v>
                </c:pt>
                <c:pt idx="2216">
                  <c:v>149.86600000000001</c:v>
                </c:pt>
                <c:pt idx="2217">
                  <c:v>149.78700000000001</c:v>
                </c:pt>
                <c:pt idx="2218">
                  <c:v>149.72200000000001</c:v>
                </c:pt>
                <c:pt idx="2219">
                  <c:v>149.65899999999999</c:v>
                </c:pt>
                <c:pt idx="2220">
                  <c:v>149.55600000000001</c:v>
                </c:pt>
                <c:pt idx="2221">
                  <c:v>149.523</c:v>
                </c:pt>
                <c:pt idx="2222">
                  <c:v>149.48699999999999</c:v>
                </c:pt>
                <c:pt idx="2223">
                  <c:v>149.405</c:v>
                </c:pt>
                <c:pt idx="2224">
                  <c:v>149.429</c:v>
                </c:pt>
                <c:pt idx="2225">
                  <c:v>149.41400000000002</c:v>
                </c:pt>
                <c:pt idx="2226">
                  <c:v>149.40200000000002</c:v>
                </c:pt>
                <c:pt idx="2227">
                  <c:v>149.459</c:v>
                </c:pt>
                <c:pt idx="2228">
                  <c:v>149.49700000000001</c:v>
                </c:pt>
                <c:pt idx="2229">
                  <c:v>149.57</c:v>
                </c:pt>
                <c:pt idx="2230">
                  <c:v>149.52799999999999</c:v>
                </c:pt>
                <c:pt idx="2231">
                  <c:v>149.60599999999999</c:v>
                </c:pt>
                <c:pt idx="2232">
                  <c:v>149.63900000000001</c:v>
                </c:pt>
                <c:pt idx="2233">
                  <c:v>149.666</c:v>
                </c:pt>
                <c:pt idx="2234">
                  <c:v>149.77700000000002</c:v>
                </c:pt>
                <c:pt idx="2235">
                  <c:v>149.828</c:v>
                </c:pt>
                <c:pt idx="2236">
                  <c:v>149.78800000000001</c:v>
                </c:pt>
                <c:pt idx="2237">
                  <c:v>149.828</c:v>
                </c:pt>
                <c:pt idx="2238">
                  <c:v>149.78800000000001</c:v>
                </c:pt>
                <c:pt idx="2239">
                  <c:v>149.773</c:v>
                </c:pt>
                <c:pt idx="2240">
                  <c:v>149.79900000000001</c:v>
                </c:pt>
                <c:pt idx="2241">
                  <c:v>149.797</c:v>
                </c:pt>
                <c:pt idx="2242">
                  <c:v>149.83100000000002</c:v>
                </c:pt>
                <c:pt idx="2243">
                  <c:v>149.917</c:v>
                </c:pt>
                <c:pt idx="2244">
                  <c:v>149.92400000000001</c:v>
                </c:pt>
                <c:pt idx="2245">
                  <c:v>149.929</c:v>
                </c:pt>
                <c:pt idx="2246">
                  <c:v>149.935</c:v>
                </c:pt>
                <c:pt idx="2247">
                  <c:v>149.94200000000001</c:v>
                </c:pt>
                <c:pt idx="2248">
                  <c:v>149.91300000000001</c:v>
                </c:pt>
                <c:pt idx="2249">
                  <c:v>149.99700000000001</c:v>
                </c:pt>
                <c:pt idx="2250">
                  <c:v>149.99799999999999</c:v>
                </c:pt>
                <c:pt idx="2251">
                  <c:v>150.041</c:v>
                </c:pt>
                <c:pt idx="2252">
                  <c:v>150.00399999999999</c:v>
                </c:pt>
                <c:pt idx="2253">
                  <c:v>150.00900000000001</c:v>
                </c:pt>
                <c:pt idx="2254">
                  <c:v>150.09200000000001</c:v>
                </c:pt>
                <c:pt idx="2255">
                  <c:v>150.131</c:v>
                </c:pt>
                <c:pt idx="2256">
                  <c:v>150.18200000000002</c:v>
                </c:pt>
                <c:pt idx="2257">
                  <c:v>150.25200000000001</c:v>
                </c:pt>
                <c:pt idx="2258">
                  <c:v>150.31900000000002</c:v>
                </c:pt>
                <c:pt idx="2259">
                  <c:v>150.44800000000001</c:v>
                </c:pt>
                <c:pt idx="2260">
                  <c:v>150.49100000000001</c:v>
                </c:pt>
                <c:pt idx="2261">
                  <c:v>150.54599999999999</c:v>
                </c:pt>
                <c:pt idx="2262">
                  <c:v>150.59299999999999</c:v>
                </c:pt>
                <c:pt idx="2263">
                  <c:v>150.66200000000001</c:v>
                </c:pt>
                <c:pt idx="2264">
                  <c:v>150.63800000000001</c:v>
                </c:pt>
                <c:pt idx="2265">
                  <c:v>150.66300000000001</c:v>
                </c:pt>
                <c:pt idx="2266">
                  <c:v>150.626</c:v>
                </c:pt>
                <c:pt idx="2267">
                  <c:v>150.59899999999999</c:v>
                </c:pt>
                <c:pt idx="2268">
                  <c:v>150.58699999999999</c:v>
                </c:pt>
                <c:pt idx="2269">
                  <c:v>150.50900000000001</c:v>
                </c:pt>
                <c:pt idx="2270">
                  <c:v>150.46899999999999</c:v>
                </c:pt>
                <c:pt idx="2271">
                  <c:v>150.53300000000002</c:v>
                </c:pt>
                <c:pt idx="2272">
                  <c:v>150.42000000000002</c:v>
                </c:pt>
                <c:pt idx="2273">
                  <c:v>150.423</c:v>
                </c:pt>
                <c:pt idx="2274">
                  <c:v>150.33000000000001</c:v>
                </c:pt>
                <c:pt idx="2275">
                  <c:v>150.357</c:v>
                </c:pt>
                <c:pt idx="2276">
                  <c:v>150.244</c:v>
                </c:pt>
                <c:pt idx="2277">
                  <c:v>150.14699999999999</c:v>
                </c:pt>
                <c:pt idx="2278">
                  <c:v>150.1</c:v>
                </c:pt>
                <c:pt idx="2279">
                  <c:v>150.095</c:v>
                </c:pt>
                <c:pt idx="2280">
                  <c:v>150.15</c:v>
                </c:pt>
                <c:pt idx="2281">
                  <c:v>150.11600000000001</c:v>
                </c:pt>
                <c:pt idx="2282">
                  <c:v>150.072</c:v>
                </c:pt>
                <c:pt idx="2283">
                  <c:v>150.048</c:v>
                </c:pt>
                <c:pt idx="2284">
                  <c:v>150.01599999999999</c:v>
                </c:pt>
                <c:pt idx="2285">
                  <c:v>149.91</c:v>
                </c:pt>
                <c:pt idx="2286">
                  <c:v>149.864</c:v>
                </c:pt>
                <c:pt idx="2287">
                  <c:v>149.803</c:v>
                </c:pt>
                <c:pt idx="2288">
                  <c:v>149.774</c:v>
                </c:pt>
                <c:pt idx="2289">
                  <c:v>149.85900000000001</c:v>
                </c:pt>
                <c:pt idx="2290">
                  <c:v>149.935</c:v>
                </c:pt>
                <c:pt idx="2291">
                  <c:v>150.108</c:v>
                </c:pt>
                <c:pt idx="2292">
                  <c:v>150.24799999999999</c:v>
                </c:pt>
                <c:pt idx="2293">
                  <c:v>150.476</c:v>
                </c:pt>
                <c:pt idx="2294">
                  <c:v>150.75300000000001</c:v>
                </c:pt>
                <c:pt idx="2295">
                  <c:v>151.03</c:v>
                </c:pt>
                <c:pt idx="2296">
                  <c:v>151.292</c:v>
                </c:pt>
                <c:pt idx="2297">
                  <c:v>151.476</c:v>
                </c:pt>
                <c:pt idx="2298">
                  <c:v>151.69800000000001</c:v>
                </c:pt>
                <c:pt idx="2299">
                  <c:v>151.94900000000001</c:v>
                </c:pt>
                <c:pt idx="2300">
                  <c:v>152.13</c:v>
                </c:pt>
                <c:pt idx="2301">
                  <c:v>152.40600000000001</c:v>
                </c:pt>
                <c:pt idx="2302">
                  <c:v>152.517</c:v>
                </c:pt>
                <c:pt idx="2303">
                  <c:v>152.80199999999999</c:v>
                </c:pt>
                <c:pt idx="2304">
                  <c:v>153.065</c:v>
                </c:pt>
                <c:pt idx="2305">
                  <c:v>153.244</c:v>
                </c:pt>
                <c:pt idx="2306">
                  <c:v>153.33199999999999</c:v>
                </c:pt>
                <c:pt idx="2307">
                  <c:v>153.31100000000001</c:v>
                </c:pt>
                <c:pt idx="2308">
                  <c:v>153.32599999999999</c:v>
                </c:pt>
                <c:pt idx="2309">
                  <c:v>153.28300000000002</c:v>
                </c:pt>
                <c:pt idx="2310">
                  <c:v>153.17400000000001</c:v>
                </c:pt>
                <c:pt idx="2311">
                  <c:v>153.113</c:v>
                </c:pt>
                <c:pt idx="2312">
                  <c:v>153.03200000000001</c:v>
                </c:pt>
                <c:pt idx="2313">
                  <c:v>152.922</c:v>
                </c:pt>
                <c:pt idx="2314">
                  <c:v>152.78100000000001</c:v>
                </c:pt>
                <c:pt idx="2315">
                  <c:v>152.63900000000001</c:v>
                </c:pt>
                <c:pt idx="2316">
                  <c:v>152.535</c:v>
                </c:pt>
                <c:pt idx="2317">
                  <c:v>152.405</c:v>
                </c:pt>
                <c:pt idx="2318">
                  <c:v>152.31300000000002</c:v>
                </c:pt>
                <c:pt idx="2319">
                  <c:v>152.279</c:v>
                </c:pt>
                <c:pt idx="2320">
                  <c:v>152.12200000000001</c:v>
                </c:pt>
                <c:pt idx="2321">
                  <c:v>152.08799999999999</c:v>
                </c:pt>
                <c:pt idx="2322">
                  <c:v>152.06100000000001</c:v>
                </c:pt>
                <c:pt idx="2323">
                  <c:v>151.98599999999999</c:v>
                </c:pt>
                <c:pt idx="2324">
                  <c:v>151.941</c:v>
                </c:pt>
                <c:pt idx="2325">
                  <c:v>151.89699999999999</c:v>
                </c:pt>
                <c:pt idx="2326">
                  <c:v>151.809</c:v>
                </c:pt>
                <c:pt idx="2327">
                  <c:v>151.739</c:v>
                </c:pt>
                <c:pt idx="2328">
                  <c:v>151.649</c:v>
                </c:pt>
                <c:pt idx="2329">
                  <c:v>151.49299999999999</c:v>
                </c:pt>
                <c:pt idx="2330">
                  <c:v>151.42400000000001</c:v>
                </c:pt>
                <c:pt idx="2331">
                  <c:v>151.30199999999999</c:v>
                </c:pt>
                <c:pt idx="2332">
                  <c:v>151.28200000000001</c:v>
                </c:pt>
                <c:pt idx="2333">
                  <c:v>151.21700000000001</c:v>
                </c:pt>
                <c:pt idx="2334">
                  <c:v>151.1</c:v>
                </c:pt>
                <c:pt idx="2335">
                  <c:v>151.08000000000001</c:v>
                </c:pt>
                <c:pt idx="2336">
                  <c:v>151.00900000000001</c:v>
                </c:pt>
                <c:pt idx="2337">
                  <c:v>150.93800000000002</c:v>
                </c:pt>
                <c:pt idx="2338">
                  <c:v>150.93700000000001</c:v>
                </c:pt>
                <c:pt idx="2339">
                  <c:v>150.93600000000001</c:v>
                </c:pt>
                <c:pt idx="2340">
                  <c:v>150.92099999999999</c:v>
                </c:pt>
                <c:pt idx="2341">
                  <c:v>150.97399999999999</c:v>
                </c:pt>
                <c:pt idx="2342">
                  <c:v>151.03399999999999</c:v>
                </c:pt>
                <c:pt idx="2343">
                  <c:v>151.06300000000002</c:v>
                </c:pt>
                <c:pt idx="2344">
                  <c:v>151.07400000000001</c:v>
                </c:pt>
                <c:pt idx="2345">
                  <c:v>151.154</c:v>
                </c:pt>
                <c:pt idx="2346">
                  <c:v>151.148</c:v>
                </c:pt>
                <c:pt idx="2347">
                  <c:v>151.274</c:v>
                </c:pt>
                <c:pt idx="2348">
                  <c:v>151.32599999999999</c:v>
                </c:pt>
                <c:pt idx="2349">
                  <c:v>151.351</c:v>
                </c:pt>
                <c:pt idx="2350">
                  <c:v>151.346</c:v>
                </c:pt>
                <c:pt idx="2351">
                  <c:v>151.352</c:v>
                </c:pt>
                <c:pt idx="2352">
                  <c:v>151.358</c:v>
                </c:pt>
                <c:pt idx="2353">
                  <c:v>151.369</c:v>
                </c:pt>
                <c:pt idx="2354">
                  <c:v>151.34</c:v>
                </c:pt>
                <c:pt idx="2355">
                  <c:v>151.304</c:v>
                </c:pt>
                <c:pt idx="2356">
                  <c:v>151.28399999999999</c:v>
                </c:pt>
                <c:pt idx="2357">
                  <c:v>151.25</c:v>
                </c:pt>
                <c:pt idx="2358">
                  <c:v>151.25</c:v>
                </c:pt>
                <c:pt idx="2359">
                  <c:v>151.19300000000001</c:v>
                </c:pt>
                <c:pt idx="2360">
                  <c:v>151.20699999999999</c:v>
                </c:pt>
                <c:pt idx="2361">
                  <c:v>151.17699999999999</c:v>
                </c:pt>
                <c:pt idx="2362">
                  <c:v>151.166</c:v>
                </c:pt>
                <c:pt idx="2363">
                  <c:v>151.179</c:v>
                </c:pt>
                <c:pt idx="2364">
                  <c:v>151.12700000000001</c:v>
                </c:pt>
                <c:pt idx="2365">
                  <c:v>151.101</c:v>
                </c:pt>
                <c:pt idx="2366">
                  <c:v>151.108</c:v>
                </c:pt>
                <c:pt idx="2367">
                  <c:v>151.02799999999999</c:v>
                </c:pt>
                <c:pt idx="2368">
                  <c:v>151</c:v>
                </c:pt>
                <c:pt idx="2369">
                  <c:v>150.90299999999999</c:v>
                </c:pt>
                <c:pt idx="2370">
                  <c:v>150.79500000000002</c:v>
                </c:pt>
                <c:pt idx="2371">
                  <c:v>150.715</c:v>
                </c:pt>
                <c:pt idx="2372">
                  <c:v>150.55600000000001</c:v>
                </c:pt>
                <c:pt idx="2373">
                  <c:v>150.40200000000002</c:v>
                </c:pt>
                <c:pt idx="2374">
                  <c:v>150.13200000000001</c:v>
                </c:pt>
                <c:pt idx="2375">
                  <c:v>149.953</c:v>
                </c:pt>
                <c:pt idx="2376">
                  <c:v>149.845</c:v>
                </c:pt>
                <c:pt idx="2377">
                  <c:v>149.75399999999999</c:v>
                </c:pt>
                <c:pt idx="2378">
                  <c:v>149.62200000000001</c:v>
                </c:pt>
                <c:pt idx="2379">
                  <c:v>149.54400000000001</c:v>
                </c:pt>
                <c:pt idx="2380">
                  <c:v>149.489</c:v>
                </c:pt>
                <c:pt idx="2381">
                  <c:v>149.422</c:v>
                </c:pt>
                <c:pt idx="2382">
                  <c:v>149.40600000000001</c:v>
                </c:pt>
                <c:pt idx="2383">
                  <c:v>149.32</c:v>
                </c:pt>
                <c:pt idx="2384">
                  <c:v>149.33199999999999</c:v>
                </c:pt>
                <c:pt idx="2385">
                  <c:v>149.304</c:v>
                </c:pt>
                <c:pt idx="2386">
                  <c:v>149.29300000000001</c:v>
                </c:pt>
                <c:pt idx="2387">
                  <c:v>149.24600000000001</c:v>
                </c:pt>
                <c:pt idx="2388">
                  <c:v>149.19400000000002</c:v>
                </c:pt>
                <c:pt idx="2389">
                  <c:v>149.25800000000001</c:v>
                </c:pt>
                <c:pt idx="2390">
                  <c:v>149.22300000000001</c:v>
                </c:pt>
                <c:pt idx="2391">
                  <c:v>149.21</c:v>
                </c:pt>
                <c:pt idx="2392">
                  <c:v>149.22300000000001</c:v>
                </c:pt>
                <c:pt idx="2393">
                  <c:v>149.191</c:v>
                </c:pt>
                <c:pt idx="2394">
                  <c:v>149.255</c:v>
                </c:pt>
                <c:pt idx="2395">
                  <c:v>149.31900000000002</c:v>
                </c:pt>
                <c:pt idx="2396">
                  <c:v>149.31</c:v>
                </c:pt>
                <c:pt idx="2397">
                  <c:v>149.364</c:v>
                </c:pt>
                <c:pt idx="2398">
                  <c:v>149.459</c:v>
                </c:pt>
                <c:pt idx="2399">
                  <c:v>149.55600000000001</c:v>
                </c:pt>
                <c:pt idx="2400">
                  <c:v>149.614</c:v>
                </c:pt>
                <c:pt idx="2401">
                  <c:v>149.703</c:v>
                </c:pt>
                <c:pt idx="2402">
                  <c:v>149.77799999999999</c:v>
                </c:pt>
                <c:pt idx="2403">
                  <c:v>149.82900000000001</c:v>
                </c:pt>
                <c:pt idx="2404">
                  <c:v>149.87700000000001</c:v>
                </c:pt>
                <c:pt idx="2405">
                  <c:v>149.952</c:v>
                </c:pt>
                <c:pt idx="2406">
                  <c:v>149.99600000000001</c:v>
                </c:pt>
                <c:pt idx="2407">
                  <c:v>150.08199999999999</c:v>
                </c:pt>
                <c:pt idx="2408">
                  <c:v>150.03200000000001</c:v>
                </c:pt>
                <c:pt idx="2409">
                  <c:v>150.07300000000001</c:v>
                </c:pt>
                <c:pt idx="2410">
                  <c:v>150.09100000000001</c:v>
                </c:pt>
                <c:pt idx="2411">
                  <c:v>150.11099999999999</c:v>
                </c:pt>
                <c:pt idx="2412">
                  <c:v>150.12700000000001</c:v>
                </c:pt>
                <c:pt idx="2413">
                  <c:v>150.14000000000001</c:v>
                </c:pt>
                <c:pt idx="2414">
                  <c:v>150.09299999999999</c:v>
                </c:pt>
                <c:pt idx="2415">
                  <c:v>150.08699999999999</c:v>
                </c:pt>
                <c:pt idx="2416">
                  <c:v>150.04500000000002</c:v>
                </c:pt>
                <c:pt idx="2417">
                  <c:v>150</c:v>
                </c:pt>
                <c:pt idx="2418">
                  <c:v>150.00200000000001</c:v>
                </c:pt>
                <c:pt idx="2419">
                  <c:v>149.97200000000001</c:v>
                </c:pt>
                <c:pt idx="2420">
                  <c:v>150.006</c:v>
                </c:pt>
                <c:pt idx="2421">
                  <c:v>150.03300000000002</c:v>
                </c:pt>
                <c:pt idx="2422">
                  <c:v>150.07</c:v>
                </c:pt>
                <c:pt idx="2423">
                  <c:v>150.024</c:v>
                </c:pt>
                <c:pt idx="2424">
                  <c:v>150.042</c:v>
                </c:pt>
                <c:pt idx="2425">
                  <c:v>149.97900000000001</c:v>
                </c:pt>
                <c:pt idx="2426">
                  <c:v>149.98599999999999</c:v>
                </c:pt>
                <c:pt idx="2427">
                  <c:v>150.03800000000001</c:v>
                </c:pt>
                <c:pt idx="2428">
                  <c:v>149.97</c:v>
                </c:pt>
                <c:pt idx="2429">
                  <c:v>150.00300000000001</c:v>
                </c:pt>
                <c:pt idx="2430">
                  <c:v>149.976</c:v>
                </c:pt>
                <c:pt idx="2431">
                  <c:v>149.904</c:v>
                </c:pt>
                <c:pt idx="2432">
                  <c:v>149.9</c:v>
                </c:pt>
                <c:pt idx="2433">
                  <c:v>149.79599999999999</c:v>
                </c:pt>
                <c:pt idx="2434">
                  <c:v>149.81100000000001</c:v>
                </c:pt>
                <c:pt idx="2435">
                  <c:v>149.834</c:v>
                </c:pt>
                <c:pt idx="2436">
                  <c:v>149.77600000000001</c:v>
                </c:pt>
                <c:pt idx="2437">
                  <c:v>149.792</c:v>
                </c:pt>
                <c:pt idx="2438">
                  <c:v>149.762</c:v>
                </c:pt>
                <c:pt idx="2439">
                  <c:v>149.77600000000001</c:v>
                </c:pt>
                <c:pt idx="2440">
                  <c:v>149.76</c:v>
                </c:pt>
                <c:pt idx="2441">
                  <c:v>149.74299999999999</c:v>
                </c:pt>
                <c:pt idx="2442">
                  <c:v>149.786</c:v>
                </c:pt>
                <c:pt idx="2443">
                  <c:v>149.80000000000001</c:v>
                </c:pt>
                <c:pt idx="2444">
                  <c:v>149.84899999999999</c:v>
                </c:pt>
                <c:pt idx="2445">
                  <c:v>149.87</c:v>
                </c:pt>
                <c:pt idx="2446">
                  <c:v>149.96799999999999</c:v>
                </c:pt>
                <c:pt idx="2447">
                  <c:v>149.96700000000001</c:v>
                </c:pt>
                <c:pt idx="2448">
                  <c:v>150.03300000000002</c:v>
                </c:pt>
                <c:pt idx="2449">
                  <c:v>150.12299999999999</c:v>
                </c:pt>
                <c:pt idx="2450">
                  <c:v>150.17099999999999</c:v>
                </c:pt>
                <c:pt idx="2451">
                  <c:v>150.262</c:v>
                </c:pt>
                <c:pt idx="2452">
                  <c:v>150.375</c:v>
                </c:pt>
                <c:pt idx="2453">
                  <c:v>150.453</c:v>
                </c:pt>
                <c:pt idx="2454">
                  <c:v>150.53399999999999</c:v>
                </c:pt>
                <c:pt idx="2455">
                  <c:v>150.685</c:v>
                </c:pt>
                <c:pt idx="2456">
                  <c:v>150.697</c:v>
                </c:pt>
                <c:pt idx="2457">
                  <c:v>150.673</c:v>
                </c:pt>
                <c:pt idx="2458">
                  <c:v>150.68100000000001</c:v>
                </c:pt>
                <c:pt idx="2459">
                  <c:v>150.64400000000001</c:v>
                </c:pt>
                <c:pt idx="2460">
                  <c:v>150.54500000000002</c:v>
                </c:pt>
                <c:pt idx="2461">
                  <c:v>150.465</c:v>
                </c:pt>
                <c:pt idx="2462">
                  <c:v>150.39600000000002</c:v>
                </c:pt>
                <c:pt idx="2463">
                  <c:v>150.21199999999999</c:v>
                </c:pt>
                <c:pt idx="2464">
                  <c:v>150.07599999999999</c:v>
                </c:pt>
                <c:pt idx="2465">
                  <c:v>149.858</c:v>
                </c:pt>
                <c:pt idx="2466">
                  <c:v>149.76</c:v>
                </c:pt>
                <c:pt idx="2467">
                  <c:v>149.59800000000001</c:v>
                </c:pt>
                <c:pt idx="2468">
                  <c:v>149.518</c:v>
                </c:pt>
                <c:pt idx="2469">
                  <c:v>149.43700000000001</c:v>
                </c:pt>
                <c:pt idx="2470">
                  <c:v>149.48099999999999</c:v>
                </c:pt>
                <c:pt idx="2471">
                  <c:v>149.398</c:v>
                </c:pt>
                <c:pt idx="2472">
                  <c:v>149.34</c:v>
                </c:pt>
                <c:pt idx="2473">
                  <c:v>149.33000000000001</c:v>
                </c:pt>
                <c:pt idx="2474">
                  <c:v>149.34399999999999</c:v>
                </c:pt>
                <c:pt idx="2475">
                  <c:v>149.26400000000001</c:v>
                </c:pt>
                <c:pt idx="2476">
                  <c:v>149.20400000000001</c:v>
                </c:pt>
                <c:pt idx="2477">
                  <c:v>149.16800000000001</c:v>
                </c:pt>
                <c:pt idx="2478">
                  <c:v>149.16499999999999</c:v>
                </c:pt>
                <c:pt idx="2479">
                  <c:v>149.12700000000001</c:v>
                </c:pt>
                <c:pt idx="2480">
                  <c:v>149.18</c:v>
                </c:pt>
                <c:pt idx="2481">
                  <c:v>149.15899999999999</c:v>
                </c:pt>
                <c:pt idx="2482">
                  <c:v>149.23699999999999</c:v>
                </c:pt>
                <c:pt idx="2483">
                  <c:v>149.25399999999999</c:v>
                </c:pt>
                <c:pt idx="2484">
                  <c:v>149.387</c:v>
                </c:pt>
                <c:pt idx="2485">
                  <c:v>149.37800000000001</c:v>
                </c:pt>
                <c:pt idx="2486">
                  <c:v>149.364</c:v>
                </c:pt>
                <c:pt idx="2487">
                  <c:v>149.262</c:v>
                </c:pt>
                <c:pt idx="2488">
                  <c:v>149.25300000000001</c:v>
                </c:pt>
                <c:pt idx="2489">
                  <c:v>149.172</c:v>
                </c:pt>
                <c:pt idx="2490">
                  <c:v>149.13900000000001</c:v>
                </c:pt>
                <c:pt idx="2491">
                  <c:v>149.071</c:v>
                </c:pt>
                <c:pt idx="2492">
                  <c:v>149.01400000000001</c:v>
                </c:pt>
                <c:pt idx="2493">
                  <c:v>148.93899999999999</c:v>
                </c:pt>
                <c:pt idx="2494">
                  <c:v>148.821</c:v>
                </c:pt>
                <c:pt idx="2495">
                  <c:v>148.727</c:v>
                </c:pt>
                <c:pt idx="2496">
                  <c:v>148.614</c:v>
                </c:pt>
                <c:pt idx="2497">
                  <c:v>148.51300000000001</c:v>
                </c:pt>
                <c:pt idx="2498">
                  <c:v>148.43</c:v>
                </c:pt>
                <c:pt idx="2499">
                  <c:v>148.38499999999999</c:v>
                </c:pt>
                <c:pt idx="2500">
                  <c:v>148.339</c:v>
                </c:pt>
                <c:pt idx="2501">
                  <c:v>148.28399999999999</c:v>
                </c:pt>
                <c:pt idx="2502">
                  <c:v>148.28100000000001</c:v>
                </c:pt>
                <c:pt idx="2503">
                  <c:v>148.32</c:v>
                </c:pt>
                <c:pt idx="2504">
                  <c:v>148.37100000000001</c:v>
                </c:pt>
                <c:pt idx="2505">
                  <c:v>148.37100000000001</c:v>
                </c:pt>
                <c:pt idx="2506">
                  <c:v>148.41800000000001</c:v>
                </c:pt>
                <c:pt idx="2507">
                  <c:v>148.46199999999999</c:v>
                </c:pt>
                <c:pt idx="2508">
                  <c:v>148.477</c:v>
                </c:pt>
                <c:pt idx="2509">
                  <c:v>148.47</c:v>
                </c:pt>
                <c:pt idx="2510">
                  <c:v>148.45699999999999</c:v>
                </c:pt>
                <c:pt idx="2511">
                  <c:v>148.495</c:v>
                </c:pt>
                <c:pt idx="2512">
                  <c:v>148.55500000000001</c:v>
                </c:pt>
                <c:pt idx="2513">
                  <c:v>148.63400000000001</c:v>
                </c:pt>
                <c:pt idx="2514">
                  <c:v>148.67699999999999</c:v>
                </c:pt>
                <c:pt idx="2515">
                  <c:v>148.74799999999999</c:v>
                </c:pt>
                <c:pt idx="2516">
                  <c:v>148.88300000000001</c:v>
                </c:pt>
                <c:pt idx="2517">
                  <c:v>148.94499999999999</c:v>
                </c:pt>
                <c:pt idx="2518">
                  <c:v>149.011</c:v>
                </c:pt>
                <c:pt idx="2519">
                  <c:v>149.02500000000001</c:v>
                </c:pt>
                <c:pt idx="2520">
                  <c:v>149.07300000000001</c:v>
                </c:pt>
                <c:pt idx="2521">
                  <c:v>149.05799999999999</c:v>
                </c:pt>
                <c:pt idx="2522">
                  <c:v>149.095</c:v>
                </c:pt>
                <c:pt idx="2523">
                  <c:v>149.029</c:v>
                </c:pt>
                <c:pt idx="2524">
                  <c:v>149.036</c:v>
                </c:pt>
                <c:pt idx="2525">
                  <c:v>148.99299999999999</c:v>
                </c:pt>
                <c:pt idx="2526">
                  <c:v>148.98699999999999</c:v>
                </c:pt>
                <c:pt idx="2527">
                  <c:v>148.96600000000001</c:v>
                </c:pt>
                <c:pt idx="2528">
                  <c:v>149.02100000000002</c:v>
                </c:pt>
                <c:pt idx="2529">
                  <c:v>148.994</c:v>
                </c:pt>
                <c:pt idx="2530">
                  <c:v>149.09100000000001</c:v>
                </c:pt>
                <c:pt idx="2531">
                  <c:v>149.10900000000001</c:v>
                </c:pt>
                <c:pt idx="2532">
                  <c:v>149.172</c:v>
                </c:pt>
                <c:pt idx="2533">
                  <c:v>149.13</c:v>
                </c:pt>
                <c:pt idx="2534">
                  <c:v>149.11600000000001</c:v>
                </c:pt>
                <c:pt idx="2535">
                  <c:v>149.05000000000001</c:v>
                </c:pt>
                <c:pt idx="2536">
                  <c:v>149.018</c:v>
                </c:pt>
                <c:pt idx="2537">
                  <c:v>148.965</c:v>
                </c:pt>
                <c:pt idx="2538">
                  <c:v>148.91499999999999</c:v>
                </c:pt>
                <c:pt idx="2539">
                  <c:v>148.83799999999999</c:v>
                </c:pt>
                <c:pt idx="2540">
                  <c:v>148.79400000000001</c:v>
                </c:pt>
                <c:pt idx="2541">
                  <c:v>148.792</c:v>
                </c:pt>
                <c:pt idx="2542">
                  <c:v>148.74199999999999</c:v>
                </c:pt>
                <c:pt idx="2543">
                  <c:v>148.732</c:v>
                </c:pt>
                <c:pt idx="2544">
                  <c:v>148.685</c:v>
                </c:pt>
                <c:pt idx="2545">
                  <c:v>148.75399999999999</c:v>
                </c:pt>
                <c:pt idx="2546">
                  <c:v>148.79300000000001</c:v>
                </c:pt>
                <c:pt idx="2547">
                  <c:v>148.84200000000001</c:v>
                </c:pt>
                <c:pt idx="2548">
                  <c:v>148.869</c:v>
                </c:pt>
                <c:pt idx="2549">
                  <c:v>148.88</c:v>
                </c:pt>
                <c:pt idx="2550">
                  <c:v>148.892</c:v>
                </c:pt>
                <c:pt idx="2551">
                  <c:v>148.93200000000002</c:v>
                </c:pt>
                <c:pt idx="2552">
                  <c:v>148.965</c:v>
                </c:pt>
                <c:pt idx="2553">
                  <c:v>148.99799999999999</c:v>
                </c:pt>
                <c:pt idx="2554">
                  <c:v>149.01400000000001</c:v>
                </c:pt>
                <c:pt idx="2555">
                  <c:v>149.114</c:v>
                </c:pt>
                <c:pt idx="2556">
                  <c:v>149.184</c:v>
                </c:pt>
                <c:pt idx="2557">
                  <c:v>149.27000000000001</c:v>
                </c:pt>
                <c:pt idx="2558">
                  <c:v>149.316</c:v>
                </c:pt>
                <c:pt idx="2559">
                  <c:v>149.36000000000001</c:v>
                </c:pt>
                <c:pt idx="2560">
                  <c:v>149.40299999999999</c:v>
                </c:pt>
                <c:pt idx="2561">
                  <c:v>149.37899999999999</c:v>
                </c:pt>
                <c:pt idx="2562">
                  <c:v>149.34700000000001</c:v>
                </c:pt>
                <c:pt idx="2563">
                  <c:v>149.30199999999999</c:v>
                </c:pt>
                <c:pt idx="2564">
                  <c:v>149.239</c:v>
                </c:pt>
                <c:pt idx="2565">
                  <c:v>149.24199999999999</c:v>
                </c:pt>
                <c:pt idx="2566">
                  <c:v>149.21</c:v>
                </c:pt>
                <c:pt idx="2567">
                  <c:v>149.12800000000001</c:v>
                </c:pt>
                <c:pt idx="2568">
                  <c:v>149.011</c:v>
                </c:pt>
                <c:pt idx="2569">
                  <c:v>148.96199999999999</c:v>
                </c:pt>
                <c:pt idx="2570">
                  <c:v>148.88400000000001</c:v>
                </c:pt>
                <c:pt idx="2571">
                  <c:v>148.821</c:v>
                </c:pt>
                <c:pt idx="2572">
                  <c:v>148.779</c:v>
                </c:pt>
                <c:pt idx="2573">
                  <c:v>148.72399999999999</c:v>
                </c:pt>
                <c:pt idx="2574">
                  <c:v>148.69200000000001</c:v>
                </c:pt>
                <c:pt idx="2575">
                  <c:v>148.64000000000001</c:v>
                </c:pt>
                <c:pt idx="2576">
                  <c:v>148.696</c:v>
                </c:pt>
                <c:pt idx="2577">
                  <c:v>148.749</c:v>
                </c:pt>
                <c:pt idx="2578">
                  <c:v>148.756</c:v>
                </c:pt>
                <c:pt idx="2579">
                  <c:v>148.83699999999999</c:v>
                </c:pt>
                <c:pt idx="2580">
                  <c:v>148.88400000000001</c:v>
                </c:pt>
                <c:pt idx="2581">
                  <c:v>148.93600000000001</c:v>
                </c:pt>
                <c:pt idx="2582">
                  <c:v>148.91499999999999</c:v>
                </c:pt>
                <c:pt idx="2583">
                  <c:v>148.94800000000001</c:v>
                </c:pt>
                <c:pt idx="2584">
                  <c:v>148.94900000000001</c:v>
                </c:pt>
                <c:pt idx="2585">
                  <c:v>148.911</c:v>
                </c:pt>
                <c:pt idx="2586">
                  <c:v>148.886</c:v>
                </c:pt>
                <c:pt idx="2587">
                  <c:v>148.91200000000001</c:v>
                </c:pt>
                <c:pt idx="2588">
                  <c:v>148.904</c:v>
                </c:pt>
                <c:pt idx="2589">
                  <c:v>148.90700000000001</c:v>
                </c:pt>
                <c:pt idx="2590">
                  <c:v>148.934</c:v>
                </c:pt>
                <c:pt idx="2591">
                  <c:v>148.923</c:v>
                </c:pt>
                <c:pt idx="2592">
                  <c:v>148.953</c:v>
                </c:pt>
                <c:pt idx="2593">
                  <c:v>148.95500000000001</c:v>
                </c:pt>
                <c:pt idx="2594">
                  <c:v>148.96299999999999</c:v>
                </c:pt>
                <c:pt idx="2595">
                  <c:v>149</c:v>
                </c:pt>
                <c:pt idx="2596">
                  <c:v>149.04900000000001</c:v>
                </c:pt>
                <c:pt idx="2597">
                  <c:v>149.114</c:v>
                </c:pt>
                <c:pt idx="2598">
                  <c:v>149.18100000000001</c:v>
                </c:pt>
                <c:pt idx="2599">
                  <c:v>149.21299999999999</c:v>
                </c:pt>
                <c:pt idx="2600">
                  <c:v>149.29599999999999</c:v>
                </c:pt>
                <c:pt idx="2601">
                  <c:v>149.32500000000002</c:v>
                </c:pt>
                <c:pt idx="2602">
                  <c:v>149.357</c:v>
                </c:pt>
                <c:pt idx="2603">
                  <c:v>149.41499999999999</c:v>
                </c:pt>
                <c:pt idx="2604">
                  <c:v>149.43100000000001</c:v>
                </c:pt>
                <c:pt idx="2605">
                  <c:v>149.44900000000001</c:v>
                </c:pt>
                <c:pt idx="2606">
                  <c:v>149.41200000000001</c:v>
                </c:pt>
                <c:pt idx="2607">
                  <c:v>149.452</c:v>
                </c:pt>
                <c:pt idx="2608">
                  <c:v>149.482</c:v>
                </c:pt>
                <c:pt idx="2609">
                  <c:v>149.51300000000001</c:v>
                </c:pt>
                <c:pt idx="2610">
                  <c:v>149.56399999999999</c:v>
                </c:pt>
                <c:pt idx="2611">
                  <c:v>149.59899999999999</c:v>
                </c:pt>
                <c:pt idx="2612">
                  <c:v>149.66499999999999</c:v>
                </c:pt>
                <c:pt idx="2613">
                  <c:v>149.697</c:v>
                </c:pt>
                <c:pt idx="2614">
                  <c:v>149.715</c:v>
                </c:pt>
                <c:pt idx="2615">
                  <c:v>149.739</c:v>
                </c:pt>
                <c:pt idx="2616">
                  <c:v>149.74700000000001</c:v>
                </c:pt>
                <c:pt idx="2617">
                  <c:v>149.762</c:v>
                </c:pt>
                <c:pt idx="2618">
                  <c:v>149.77500000000001</c:v>
                </c:pt>
                <c:pt idx="2619">
                  <c:v>149.76</c:v>
                </c:pt>
                <c:pt idx="2620">
                  <c:v>149.77799999999999</c:v>
                </c:pt>
                <c:pt idx="2621">
                  <c:v>149.791</c:v>
                </c:pt>
                <c:pt idx="2622">
                  <c:v>149.83000000000001</c:v>
                </c:pt>
                <c:pt idx="2623">
                  <c:v>149.965</c:v>
                </c:pt>
                <c:pt idx="2624">
                  <c:v>149.97800000000001</c:v>
                </c:pt>
                <c:pt idx="2625">
                  <c:v>150.09700000000001</c:v>
                </c:pt>
                <c:pt idx="2626">
                  <c:v>150.16</c:v>
                </c:pt>
                <c:pt idx="2627">
                  <c:v>150.173</c:v>
                </c:pt>
                <c:pt idx="2628">
                  <c:v>150.18200000000002</c:v>
                </c:pt>
                <c:pt idx="2629">
                  <c:v>150.16300000000001</c:v>
                </c:pt>
                <c:pt idx="2630">
                  <c:v>150.17000000000002</c:v>
                </c:pt>
                <c:pt idx="2631">
                  <c:v>150.12</c:v>
                </c:pt>
                <c:pt idx="2632">
                  <c:v>150.08500000000001</c:v>
                </c:pt>
                <c:pt idx="2633">
                  <c:v>150.00200000000001</c:v>
                </c:pt>
                <c:pt idx="2634">
                  <c:v>149.95500000000001</c:v>
                </c:pt>
                <c:pt idx="2635">
                  <c:v>149.90899999999999</c:v>
                </c:pt>
                <c:pt idx="2636">
                  <c:v>149.892</c:v>
                </c:pt>
                <c:pt idx="2637">
                  <c:v>149.89500000000001</c:v>
                </c:pt>
                <c:pt idx="2638">
                  <c:v>149.84399999999999</c:v>
                </c:pt>
                <c:pt idx="2639">
                  <c:v>149.80100000000002</c:v>
                </c:pt>
                <c:pt idx="2640">
                  <c:v>149.84100000000001</c:v>
                </c:pt>
                <c:pt idx="2641">
                  <c:v>149.81200000000001</c:v>
                </c:pt>
                <c:pt idx="2642">
                  <c:v>149.81900000000002</c:v>
                </c:pt>
                <c:pt idx="2643">
                  <c:v>149.84800000000001</c:v>
                </c:pt>
                <c:pt idx="2644">
                  <c:v>149.898</c:v>
                </c:pt>
                <c:pt idx="2645">
                  <c:v>149.86000000000001</c:v>
                </c:pt>
                <c:pt idx="2646">
                  <c:v>149.87800000000001</c:v>
                </c:pt>
                <c:pt idx="2647">
                  <c:v>149.94</c:v>
                </c:pt>
                <c:pt idx="2648">
                  <c:v>149.95099999999999</c:v>
                </c:pt>
                <c:pt idx="2649">
                  <c:v>150.02000000000001</c:v>
                </c:pt>
                <c:pt idx="2650">
                  <c:v>150.08799999999999</c:v>
                </c:pt>
                <c:pt idx="2651">
                  <c:v>150.149</c:v>
                </c:pt>
                <c:pt idx="2652">
                  <c:v>150.18600000000001</c:v>
                </c:pt>
                <c:pt idx="2653">
                  <c:v>150.27000000000001</c:v>
                </c:pt>
                <c:pt idx="2654">
                  <c:v>150.29</c:v>
                </c:pt>
                <c:pt idx="2655">
                  <c:v>150.309</c:v>
                </c:pt>
                <c:pt idx="2656">
                  <c:v>150.32500000000002</c:v>
                </c:pt>
                <c:pt idx="2657">
                  <c:v>150.333</c:v>
                </c:pt>
                <c:pt idx="2658">
                  <c:v>150.36799999999999</c:v>
                </c:pt>
                <c:pt idx="2659">
                  <c:v>150.38400000000001</c:v>
                </c:pt>
                <c:pt idx="2660">
                  <c:v>150.46799999999999</c:v>
                </c:pt>
                <c:pt idx="2661">
                  <c:v>150.50399999999999</c:v>
                </c:pt>
                <c:pt idx="2662">
                  <c:v>150.547</c:v>
                </c:pt>
                <c:pt idx="2663">
                  <c:v>150.58500000000001</c:v>
                </c:pt>
                <c:pt idx="2664">
                  <c:v>150.73699999999999</c:v>
                </c:pt>
                <c:pt idx="2665">
                  <c:v>150.881</c:v>
                </c:pt>
                <c:pt idx="2666">
                  <c:v>150.87800000000001</c:v>
                </c:pt>
                <c:pt idx="2667">
                  <c:v>150.92600000000002</c:v>
                </c:pt>
                <c:pt idx="2668">
                  <c:v>150.96799999999999</c:v>
                </c:pt>
                <c:pt idx="2669">
                  <c:v>150.99700000000001</c:v>
                </c:pt>
                <c:pt idx="2670">
                  <c:v>150.96199999999999</c:v>
                </c:pt>
                <c:pt idx="2671">
                  <c:v>150.92699999999999</c:v>
                </c:pt>
                <c:pt idx="2672">
                  <c:v>150.97200000000001</c:v>
                </c:pt>
                <c:pt idx="2673">
                  <c:v>150.90200000000002</c:v>
                </c:pt>
                <c:pt idx="2674">
                  <c:v>150.89400000000001</c:v>
                </c:pt>
                <c:pt idx="2675">
                  <c:v>150.77199999999999</c:v>
                </c:pt>
                <c:pt idx="2676">
                  <c:v>150.75700000000001</c:v>
                </c:pt>
                <c:pt idx="2677">
                  <c:v>150.678</c:v>
                </c:pt>
                <c:pt idx="2678">
                  <c:v>150.607</c:v>
                </c:pt>
                <c:pt idx="2679">
                  <c:v>150.61799999999999</c:v>
                </c:pt>
                <c:pt idx="2680">
                  <c:v>150.523</c:v>
                </c:pt>
                <c:pt idx="2681">
                  <c:v>150.56</c:v>
                </c:pt>
                <c:pt idx="2682">
                  <c:v>150.44200000000001</c:v>
                </c:pt>
                <c:pt idx="2683">
                  <c:v>150.46899999999999</c:v>
                </c:pt>
                <c:pt idx="2684">
                  <c:v>150.57400000000001</c:v>
                </c:pt>
                <c:pt idx="2685">
                  <c:v>150.62</c:v>
                </c:pt>
                <c:pt idx="2686">
                  <c:v>150.654</c:v>
                </c:pt>
                <c:pt idx="2687">
                  <c:v>150.75900000000001</c:v>
                </c:pt>
                <c:pt idx="2688">
                  <c:v>150.86799999999999</c:v>
                </c:pt>
                <c:pt idx="2689">
                  <c:v>150.99600000000001</c:v>
                </c:pt>
                <c:pt idx="2690">
                  <c:v>151.21100000000001</c:v>
                </c:pt>
                <c:pt idx="2691">
                  <c:v>151.34399999999999</c:v>
                </c:pt>
                <c:pt idx="2692">
                  <c:v>151.41800000000001</c:v>
                </c:pt>
                <c:pt idx="2693">
                  <c:v>151.56800000000001</c:v>
                </c:pt>
                <c:pt idx="2694">
                  <c:v>151.69400000000002</c:v>
                </c:pt>
                <c:pt idx="2695">
                  <c:v>151.89400000000001</c:v>
                </c:pt>
                <c:pt idx="2696">
                  <c:v>152.05799999999999</c:v>
                </c:pt>
                <c:pt idx="2697">
                  <c:v>152.22200000000001</c:v>
                </c:pt>
                <c:pt idx="2698">
                  <c:v>152.29900000000001</c:v>
                </c:pt>
                <c:pt idx="2699">
                  <c:v>152.28399999999999</c:v>
                </c:pt>
                <c:pt idx="2700">
                  <c:v>152.291</c:v>
                </c:pt>
                <c:pt idx="2701">
                  <c:v>152.34899999999999</c:v>
                </c:pt>
                <c:pt idx="2702">
                  <c:v>152.43600000000001</c:v>
                </c:pt>
                <c:pt idx="2703">
                  <c:v>152.45400000000001</c:v>
                </c:pt>
                <c:pt idx="2704">
                  <c:v>152.46100000000001</c:v>
                </c:pt>
                <c:pt idx="2705">
                  <c:v>152.51400000000001</c:v>
                </c:pt>
                <c:pt idx="2706">
                  <c:v>152.54400000000001</c:v>
                </c:pt>
                <c:pt idx="2707">
                  <c:v>152.57300000000001</c:v>
                </c:pt>
                <c:pt idx="2708">
                  <c:v>152.63</c:v>
                </c:pt>
                <c:pt idx="2709">
                  <c:v>152.696</c:v>
                </c:pt>
                <c:pt idx="2710">
                  <c:v>152.721</c:v>
                </c:pt>
                <c:pt idx="2711">
                  <c:v>152.78300000000002</c:v>
                </c:pt>
                <c:pt idx="2712">
                  <c:v>152.74199999999999</c:v>
                </c:pt>
                <c:pt idx="2713">
                  <c:v>152.732</c:v>
                </c:pt>
                <c:pt idx="2714">
                  <c:v>152.74700000000001</c:v>
                </c:pt>
                <c:pt idx="2715">
                  <c:v>152.68700000000001</c:v>
                </c:pt>
                <c:pt idx="2716">
                  <c:v>152.642</c:v>
                </c:pt>
                <c:pt idx="2717">
                  <c:v>152.55100000000002</c:v>
                </c:pt>
                <c:pt idx="2718">
                  <c:v>152.52000000000001</c:v>
                </c:pt>
                <c:pt idx="2719">
                  <c:v>152.505</c:v>
                </c:pt>
                <c:pt idx="2720">
                  <c:v>152.53900000000002</c:v>
                </c:pt>
                <c:pt idx="2721">
                  <c:v>152.547</c:v>
                </c:pt>
                <c:pt idx="2722">
                  <c:v>152.6</c:v>
                </c:pt>
                <c:pt idx="2723">
                  <c:v>152.583</c:v>
                </c:pt>
                <c:pt idx="2724">
                  <c:v>152.57400000000001</c:v>
                </c:pt>
                <c:pt idx="2725">
                  <c:v>152.40800000000002</c:v>
                </c:pt>
                <c:pt idx="2726">
                  <c:v>152.28</c:v>
                </c:pt>
                <c:pt idx="2727">
                  <c:v>152.083</c:v>
                </c:pt>
                <c:pt idx="2728">
                  <c:v>151.90600000000001</c:v>
                </c:pt>
                <c:pt idx="2729">
                  <c:v>151.672</c:v>
                </c:pt>
                <c:pt idx="2730">
                  <c:v>151.405</c:v>
                </c:pt>
                <c:pt idx="2731">
                  <c:v>151.279</c:v>
                </c:pt>
                <c:pt idx="2732">
                  <c:v>151.03200000000001</c:v>
                </c:pt>
                <c:pt idx="2733">
                  <c:v>150.845</c:v>
                </c:pt>
                <c:pt idx="2734">
                  <c:v>150.637</c:v>
                </c:pt>
                <c:pt idx="2735">
                  <c:v>150.387</c:v>
                </c:pt>
                <c:pt idx="2736">
                  <c:v>150.21100000000001</c:v>
                </c:pt>
                <c:pt idx="2737">
                  <c:v>150.00200000000001</c:v>
                </c:pt>
                <c:pt idx="2738">
                  <c:v>149.78100000000001</c:v>
                </c:pt>
                <c:pt idx="2739">
                  <c:v>149.63499999999999</c:v>
                </c:pt>
                <c:pt idx="2740">
                  <c:v>149.52799999999999</c:v>
                </c:pt>
                <c:pt idx="2741">
                  <c:v>149.417</c:v>
                </c:pt>
                <c:pt idx="2742">
                  <c:v>149.26400000000001</c:v>
                </c:pt>
                <c:pt idx="2743">
                  <c:v>149.1</c:v>
                </c:pt>
                <c:pt idx="2744">
                  <c:v>148.9</c:v>
                </c:pt>
                <c:pt idx="2745">
                  <c:v>148.79599999999999</c:v>
                </c:pt>
                <c:pt idx="2746">
                  <c:v>148.649</c:v>
                </c:pt>
                <c:pt idx="2747">
                  <c:v>148.56300000000002</c:v>
                </c:pt>
                <c:pt idx="2748">
                  <c:v>148.44900000000001</c:v>
                </c:pt>
                <c:pt idx="2749">
                  <c:v>148.43700000000001</c:v>
                </c:pt>
                <c:pt idx="2750">
                  <c:v>148.49</c:v>
                </c:pt>
                <c:pt idx="2751">
                  <c:v>148.59700000000001</c:v>
                </c:pt>
                <c:pt idx="2752">
                  <c:v>148.76500000000001</c:v>
                </c:pt>
                <c:pt idx="2753">
                  <c:v>148.887</c:v>
                </c:pt>
                <c:pt idx="2754">
                  <c:v>148.97999999999999</c:v>
                </c:pt>
                <c:pt idx="2755">
                  <c:v>149.14600000000002</c:v>
                </c:pt>
                <c:pt idx="2756">
                  <c:v>149.25900000000001</c:v>
                </c:pt>
                <c:pt idx="2757">
                  <c:v>149.32400000000001</c:v>
                </c:pt>
                <c:pt idx="2758">
                  <c:v>149.446</c:v>
                </c:pt>
                <c:pt idx="2759">
                  <c:v>149.60400000000001</c:v>
                </c:pt>
                <c:pt idx="2760">
                  <c:v>149.80000000000001</c:v>
                </c:pt>
                <c:pt idx="2761">
                  <c:v>149.971</c:v>
                </c:pt>
                <c:pt idx="2762">
                  <c:v>150.19900000000001</c:v>
                </c:pt>
                <c:pt idx="2763">
                  <c:v>150.376</c:v>
                </c:pt>
                <c:pt idx="2764">
                  <c:v>150.51599999999999</c:v>
                </c:pt>
                <c:pt idx="2765">
                  <c:v>150.64099999999999</c:v>
                </c:pt>
                <c:pt idx="2766">
                  <c:v>150.583</c:v>
                </c:pt>
                <c:pt idx="2767">
                  <c:v>150.624</c:v>
                </c:pt>
                <c:pt idx="2768">
                  <c:v>150.53800000000001</c:v>
                </c:pt>
                <c:pt idx="2769">
                  <c:v>150.53300000000002</c:v>
                </c:pt>
                <c:pt idx="2770">
                  <c:v>150.49199999999999</c:v>
                </c:pt>
                <c:pt idx="2771">
                  <c:v>150.46100000000001</c:v>
                </c:pt>
                <c:pt idx="2772">
                  <c:v>150.399</c:v>
                </c:pt>
                <c:pt idx="2773">
                  <c:v>150.27799999999999</c:v>
                </c:pt>
                <c:pt idx="2774">
                  <c:v>150.21100000000001</c:v>
                </c:pt>
                <c:pt idx="2775">
                  <c:v>150.053</c:v>
                </c:pt>
                <c:pt idx="2776">
                  <c:v>150.071</c:v>
                </c:pt>
                <c:pt idx="2777">
                  <c:v>149.834</c:v>
                </c:pt>
                <c:pt idx="2778">
                  <c:v>149.68200000000002</c:v>
                </c:pt>
                <c:pt idx="2779">
                  <c:v>149.476</c:v>
                </c:pt>
                <c:pt idx="2780">
                  <c:v>149.33199999999999</c:v>
                </c:pt>
                <c:pt idx="2781">
                  <c:v>149.083</c:v>
                </c:pt>
                <c:pt idx="2782">
                  <c:v>148.84100000000001</c:v>
                </c:pt>
                <c:pt idx="2783">
                  <c:v>148.70400000000001</c:v>
                </c:pt>
                <c:pt idx="2784">
                  <c:v>148.43899999999999</c:v>
                </c:pt>
                <c:pt idx="2785">
                  <c:v>148.27799999999999</c:v>
                </c:pt>
                <c:pt idx="2786">
                  <c:v>148.06399999999999</c:v>
                </c:pt>
                <c:pt idx="2787">
                  <c:v>147.864</c:v>
                </c:pt>
                <c:pt idx="2788">
                  <c:v>147.75700000000001</c:v>
                </c:pt>
                <c:pt idx="2789">
                  <c:v>147.53300000000002</c:v>
                </c:pt>
                <c:pt idx="2790">
                  <c:v>147.458</c:v>
                </c:pt>
                <c:pt idx="2791">
                  <c:v>147.352</c:v>
                </c:pt>
                <c:pt idx="2792">
                  <c:v>147.321</c:v>
                </c:pt>
                <c:pt idx="2793">
                  <c:v>147.25800000000001</c:v>
                </c:pt>
                <c:pt idx="2794">
                  <c:v>147.19200000000001</c:v>
                </c:pt>
                <c:pt idx="2795">
                  <c:v>147.214</c:v>
                </c:pt>
                <c:pt idx="2796">
                  <c:v>147.238</c:v>
                </c:pt>
                <c:pt idx="2797">
                  <c:v>147.22499999999999</c:v>
                </c:pt>
                <c:pt idx="2798">
                  <c:v>147.178</c:v>
                </c:pt>
                <c:pt idx="2799">
                  <c:v>147.14699999999999</c:v>
                </c:pt>
                <c:pt idx="2800">
                  <c:v>147.154</c:v>
                </c:pt>
                <c:pt idx="2801">
                  <c:v>147.13200000000001</c:v>
                </c:pt>
                <c:pt idx="2802">
                  <c:v>147.07300000000001</c:v>
                </c:pt>
                <c:pt idx="2803">
                  <c:v>147.108</c:v>
                </c:pt>
                <c:pt idx="2804">
                  <c:v>147.107</c:v>
                </c:pt>
                <c:pt idx="2805">
                  <c:v>147.113</c:v>
                </c:pt>
                <c:pt idx="2806">
                  <c:v>147.178</c:v>
                </c:pt>
                <c:pt idx="2807">
                  <c:v>147.136</c:v>
                </c:pt>
                <c:pt idx="2808">
                  <c:v>147.19400000000002</c:v>
                </c:pt>
                <c:pt idx="2809">
                  <c:v>147.238</c:v>
                </c:pt>
                <c:pt idx="2810">
                  <c:v>147.31300000000002</c:v>
                </c:pt>
                <c:pt idx="2811">
                  <c:v>147.452</c:v>
                </c:pt>
                <c:pt idx="2812">
                  <c:v>147.51300000000001</c:v>
                </c:pt>
                <c:pt idx="2813">
                  <c:v>147.661</c:v>
                </c:pt>
                <c:pt idx="2814">
                  <c:v>147.79300000000001</c:v>
                </c:pt>
                <c:pt idx="2815">
                  <c:v>147.905</c:v>
                </c:pt>
                <c:pt idx="2816">
                  <c:v>148.047</c:v>
                </c:pt>
                <c:pt idx="2817">
                  <c:v>148.20600000000002</c:v>
                </c:pt>
                <c:pt idx="2818">
                  <c:v>148.291</c:v>
                </c:pt>
                <c:pt idx="2819">
                  <c:v>148.45500000000001</c:v>
                </c:pt>
                <c:pt idx="2820">
                  <c:v>148.53800000000001</c:v>
                </c:pt>
                <c:pt idx="2821">
                  <c:v>148.69</c:v>
                </c:pt>
                <c:pt idx="2822">
                  <c:v>148.833</c:v>
                </c:pt>
                <c:pt idx="2823">
                  <c:v>148.88800000000001</c:v>
                </c:pt>
                <c:pt idx="2824">
                  <c:v>148.98599999999999</c:v>
                </c:pt>
                <c:pt idx="2825">
                  <c:v>148.976</c:v>
                </c:pt>
                <c:pt idx="2826">
                  <c:v>149.03300000000002</c:v>
                </c:pt>
                <c:pt idx="2827">
                  <c:v>148.952</c:v>
                </c:pt>
                <c:pt idx="2828">
                  <c:v>148.989</c:v>
                </c:pt>
                <c:pt idx="2829">
                  <c:v>148.91</c:v>
                </c:pt>
                <c:pt idx="2830">
                  <c:v>148.91400000000002</c:v>
                </c:pt>
                <c:pt idx="2831">
                  <c:v>148.91300000000001</c:v>
                </c:pt>
                <c:pt idx="2832">
                  <c:v>148.90299999999999</c:v>
                </c:pt>
                <c:pt idx="2833">
                  <c:v>148.846</c:v>
                </c:pt>
                <c:pt idx="2834">
                  <c:v>148.88900000000001</c:v>
                </c:pt>
                <c:pt idx="2835">
                  <c:v>148.89600000000002</c:v>
                </c:pt>
                <c:pt idx="2836">
                  <c:v>148.90100000000001</c:v>
                </c:pt>
                <c:pt idx="2837">
                  <c:v>148.887</c:v>
                </c:pt>
                <c:pt idx="2838">
                  <c:v>148.922</c:v>
                </c:pt>
                <c:pt idx="2839">
                  <c:v>148.928</c:v>
                </c:pt>
                <c:pt idx="2840">
                  <c:v>148.88499999999999</c:v>
                </c:pt>
                <c:pt idx="2841">
                  <c:v>148.84200000000001</c:v>
                </c:pt>
                <c:pt idx="2842">
                  <c:v>148.77799999999999</c:v>
                </c:pt>
                <c:pt idx="2843">
                  <c:v>148.72300000000001</c:v>
                </c:pt>
                <c:pt idx="2844">
                  <c:v>148.71299999999999</c:v>
                </c:pt>
                <c:pt idx="2845">
                  <c:v>148.65800000000002</c:v>
                </c:pt>
                <c:pt idx="2846">
                  <c:v>148.62</c:v>
                </c:pt>
                <c:pt idx="2847">
                  <c:v>148.70500000000001</c:v>
                </c:pt>
                <c:pt idx="2848">
                  <c:v>148.73500000000001</c:v>
                </c:pt>
                <c:pt idx="2849">
                  <c:v>148.77799999999999</c:v>
                </c:pt>
                <c:pt idx="2850">
                  <c:v>148.81399999999999</c:v>
                </c:pt>
                <c:pt idx="2851">
                  <c:v>148.87</c:v>
                </c:pt>
                <c:pt idx="2852">
                  <c:v>148.90600000000001</c:v>
                </c:pt>
                <c:pt idx="2853">
                  <c:v>149.02799999999999</c:v>
                </c:pt>
                <c:pt idx="2854">
                  <c:v>149.084</c:v>
                </c:pt>
                <c:pt idx="2855">
                  <c:v>149.17400000000001</c:v>
                </c:pt>
                <c:pt idx="2856">
                  <c:v>149.24799999999999</c:v>
                </c:pt>
                <c:pt idx="2857">
                  <c:v>149.321</c:v>
                </c:pt>
                <c:pt idx="2858">
                  <c:v>149.40700000000001</c:v>
                </c:pt>
                <c:pt idx="2859">
                  <c:v>149.43899999999999</c:v>
                </c:pt>
                <c:pt idx="2860">
                  <c:v>149.48500000000001</c:v>
                </c:pt>
                <c:pt idx="2861">
                  <c:v>149.489</c:v>
                </c:pt>
                <c:pt idx="2862">
                  <c:v>149.52000000000001</c:v>
                </c:pt>
                <c:pt idx="2863">
                  <c:v>149.58699999999999</c:v>
                </c:pt>
                <c:pt idx="2864">
                  <c:v>149.577</c:v>
                </c:pt>
                <c:pt idx="2865">
                  <c:v>149.59200000000001</c:v>
                </c:pt>
                <c:pt idx="2866">
                  <c:v>149.51300000000001</c:v>
                </c:pt>
                <c:pt idx="2867">
                  <c:v>149.489</c:v>
                </c:pt>
                <c:pt idx="2868">
                  <c:v>149.47399999999999</c:v>
                </c:pt>
                <c:pt idx="2869">
                  <c:v>149.482</c:v>
                </c:pt>
                <c:pt idx="2870">
                  <c:v>149.47300000000001</c:v>
                </c:pt>
                <c:pt idx="2871">
                  <c:v>149.464</c:v>
                </c:pt>
                <c:pt idx="2872">
                  <c:v>149.50800000000001</c:v>
                </c:pt>
                <c:pt idx="2873">
                  <c:v>149.53900000000002</c:v>
                </c:pt>
                <c:pt idx="2874">
                  <c:v>149.49799999999999</c:v>
                </c:pt>
                <c:pt idx="2875">
                  <c:v>149.446</c:v>
                </c:pt>
                <c:pt idx="2876">
                  <c:v>149.40299999999999</c:v>
                </c:pt>
                <c:pt idx="2877">
                  <c:v>149.381</c:v>
                </c:pt>
                <c:pt idx="2878">
                  <c:v>149.374</c:v>
                </c:pt>
                <c:pt idx="2879">
                  <c:v>149.35900000000001</c:v>
                </c:pt>
                <c:pt idx="2880">
                  <c:v>149.35300000000001</c:v>
                </c:pt>
                <c:pt idx="2881">
                  <c:v>149.36199999999999</c:v>
                </c:pt>
                <c:pt idx="2882">
                  <c:v>149.417</c:v>
                </c:pt>
                <c:pt idx="2883">
                  <c:v>149.512</c:v>
                </c:pt>
                <c:pt idx="2884">
                  <c:v>149.54900000000001</c:v>
                </c:pt>
                <c:pt idx="2885">
                  <c:v>149.72300000000001</c:v>
                </c:pt>
                <c:pt idx="2886">
                  <c:v>149.874</c:v>
                </c:pt>
                <c:pt idx="2887">
                  <c:v>149.9</c:v>
                </c:pt>
                <c:pt idx="2888">
                  <c:v>150.072</c:v>
                </c:pt>
                <c:pt idx="2889">
                  <c:v>150.17600000000002</c:v>
                </c:pt>
                <c:pt idx="2890">
                  <c:v>150.27100000000002</c:v>
                </c:pt>
                <c:pt idx="2891">
                  <c:v>150.34399999999999</c:v>
                </c:pt>
                <c:pt idx="2892">
                  <c:v>150.417</c:v>
                </c:pt>
                <c:pt idx="2893">
                  <c:v>150.53100000000001</c:v>
                </c:pt>
                <c:pt idx="2894">
                  <c:v>150.58000000000001</c:v>
                </c:pt>
                <c:pt idx="2895">
                  <c:v>150.62200000000001</c:v>
                </c:pt>
                <c:pt idx="2896">
                  <c:v>150.63499999999999</c:v>
                </c:pt>
                <c:pt idx="2897">
                  <c:v>150.642</c:v>
                </c:pt>
                <c:pt idx="2898">
                  <c:v>150.571</c:v>
                </c:pt>
                <c:pt idx="2899">
                  <c:v>150.52799999999999</c:v>
                </c:pt>
                <c:pt idx="2900">
                  <c:v>150.40100000000001</c:v>
                </c:pt>
                <c:pt idx="2901">
                  <c:v>150.30199999999999</c:v>
                </c:pt>
                <c:pt idx="2902">
                  <c:v>150.13800000000001</c:v>
                </c:pt>
                <c:pt idx="2903">
                  <c:v>150.05100000000002</c:v>
                </c:pt>
                <c:pt idx="2904">
                  <c:v>149.98099999999999</c:v>
                </c:pt>
                <c:pt idx="2905">
                  <c:v>149.94800000000001</c:v>
                </c:pt>
                <c:pt idx="2906">
                  <c:v>149.96</c:v>
                </c:pt>
                <c:pt idx="2907">
                  <c:v>149.84299999999999</c:v>
                </c:pt>
                <c:pt idx="2908">
                  <c:v>149.78</c:v>
                </c:pt>
                <c:pt idx="2909">
                  <c:v>149.67699999999999</c:v>
                </c:pt>
                <c:pt idx="2910">
                  <c:v>149.64400000000001</c:v>
                </c:pt>
                <c:pt idx="2911">
                  <c:v>149.64099999999999</c:v>
                </c:pt>
                <c:pt idx="2912">
                  <c:v>149.62100000000001</c:v>
                </c:pt>
                <c:pt idx="2913">
                  <c:v>149.62299999999999</c:v>
                </c:pt>
                <c:pt idx="2914">
                  <c:v>149.70099999999999</c:v>
                </c:pt>
                <c:pt idx="2915">
                  <c:v>149.75</c:v>
                </c:pt>
                <c:pt idx="2916">
                  <c:v>149.87800000000001</c:v>
                </c:pt>
                <c:pt idx="2917">
                  <c:v>149.828</c:v>
                </c:pt>
                <c:pt idx="2918">
                  <c:v>149.83799999999999</c:v>
                </c:pt>
                <c:pt idx="2919">
                  <c:v>149.88200000000001</c:v>
                </c:pt>
                <c:pt idx="2920">
                  <c:v>149.89500000000001</c:v>
                </c:pt>
                <c:pt idx="2921">
                  <c:v>149.92699999999999</c:v>
                </c:pt>
                <c:pt idx="2922">
                  <c:v>150.00200000000001</c:v>
                </c:pt>
                <c:pt idx="2923">
                  <c:v>150.04300000000001</c:v>
                </c:pt>
                <c:pt idx="2924">
                  <c:v>150.12899999999999</c:v>
                </c:pt>
                <c:pt idx="2925">
                  <c:v>150.28399999999999</c:v>
                </c:pt>
                <c:pt idx="2926">
                  <c:v>150.44900000000001</c:v>
                </c:pt>
                <c:pt idx="2927">
                  <c:v>150.571</c:v>
                </c:pt>
                <c:pt idx="2928">
                  <c:v>150.61600000000001</c:v>
                </c:pt>
                <c:pt idx="2929">
                  <c:v>150.74</c:v>
                </c:pt>
                <c:pt idx="2930">
                  <c:v>150.80000000000001</c:v>
                </c:pt>
                <c:pt idx="2931">
                  <c:v>150.83799999999999</c:v>
                </c:pt>
                <c:pt idx="2932">
                  <c:v>150.839</c:v>
                </c:pt>
                <c:pt idx="2933">
                  <c:v>150.79300000000001</c:v>
                </c:pt>
                <c:pt idx="2934">
                  <c:v>150.71100000000001</c:v>
                </c:pt>
                <c:pt idx="2935">
                  <c:v>150.74199999999999</c:v>
                </c:pt>
                <c:pt idx="2936">
                  <c:v>150.71600000000001</c:v>
                </c:pt>
                <c:pt idx="2937">
                  <c:v>150.62700000000001</c:v>
                </c:pt>
                <c:pt idx="2938">
                  <c:v>150.614</c:v>
                </c:pt>
                <c:pt idx="2939">
                  <c:v>150.62200000000001</c:v>
                </c:pt>
                <c:pt idx="2940">
                  <c:v>150.649</c:v>
                </c:pt>
                <c:pt idx="2941">
                  <c:v>150.673</c:v>
                </c:pt>
                <c:pt idx="2942">
                  <c:v>150.68899999999999</c:v>
                </c:pt>
                <c:pt idx="2943">
                  <c:v>150.69499999999999</c:v>
                </c:pt>
                <c:pt idx="2944">
                  <c:v>150.69800000000001</c:v>
                </c:pt>
                <c:pt idx="2945">
                  <c:v>150.64600000000002</c:v>
                </c:pt>
                <c:pt idx="2946">
                  <c:v>150.58699999999999</c:v>
                </c:pt>
                <c:pt idx="2947">
                  <c:v>150.602</c:v>
                </c:pt>
                <c:pt idx="2948">
                  <c:v>150.58000000000001</c:v>
                </c:pt>
                <c:pt idx="2949">
                  <c:v>150.68299999999999</c:v>
                </c:pt>
                <c:pt idx="2950">
                  <c:v>150.69499999999999</c:v>
                </c:pt>
                <c:pt idx="2951">
                  <c:v>150.71799999999999</c:v>
                </c:pt>
                <c:pt idx="2952">
                  <c:v>150.67500000000001</c:v>
                </c:pt>
                <c:pt idx="2953">
                  <c:v>150.75300000000001</c:v>
                </c:pt>
                <c:pt idx="2954">
                  <c:v>150.78700000000001</c:v>
                </c:pt>
                <c:pt idx="2955">
                  <c:v>150.81100000000001</c:v>
                </c:pt>
                <c:pt idx="2956">
                  <c:v>150.85900000000001</c:v>
                </c:pt>
                <c:pt idx="2957">
                  <c:v>150.81100000000001</c:v>
                </c:pt>
                <c:pt idx="2958">
                  <c:v>150.75200000000001</c:v>
                </c:pt>
                <c:pt idx="2959">
                  <c:v>150.62100000000001</c:v>
                </c:pt>
                <c:pt idx="2960">
                  <c:v>150.47399999999999</c:v>
                </c:pt>
                <c:pt idx="2961">
                  <c:v>150.351</c:v>
                </c:pt>
                <c:pt idx="2962">
                  <c:v>150.291</c:v>
                </c:pt>
                <c:pt idx="2963">
                  <c:v>150.178</c:v>
                </c:pt>
                <c:pt idx="2964">
                  <c:v>150.08799999999999</c:v>
                </c:pt>
                <c:pt idx="2965">
                  <c:v>149.965</c:v>
                </c:pt>
                <c:pt idx="2966">
                  <c:v>149.88200000000001</c:v>
                </c:pt>
                <c:pt idx="2967">
                  <c:v>149.78200000000001</c:v>
                </c:pt>
                <c:pt idx="2968">
                  <c:v>149.67000000000002</c:v>
                </c:pt>
                <c:pt idx="2969">
                  <c:v>149.727</c:v>
                </c:pt>
                <c:pt idx="2970">
                  <c:v>149.696</c:v>
                </c:pt>
                <c:pt idx="2971">
                  <c:v>149.65600000000001</c:v>
                </c:pt>
                <c:pt idx="2972">
                  <c:v>149.59899999999999</c:v>
                </c:pt>
                <c:pt idx="2973">
                  <c:v>149.58799999999999</c:v>
                </c:pt>
                <c:pt idx="2974">
                  <c:v>149.541</c:v>
                </c:pt>
                <c:pt idx="2975">
                  <c:v>149.52000000000001</c:v>
                </c:pt>
                <c:pt idx="2976">
                  <c:v>149.55199999999999</c:v>
                </c:pt>
                <c:pt idx="2977">
                  <c:v>149.53200000000001</c:v>
                </c:pt>
                <c:pt idx="2978">
                  <c:v>149.548</c:v>
                </c:pt>
                <c:pt idx="2979">
                  <c:v>149.64099999999999</c:v>
                </c:pt>
                <c:pt idx="2980">
                  <c:v>149.62200000000001</c:v>
                </c:pt>
                <c:pt idx="2981">
                  <c:v>149.66</c:v>
                </c:pt>
                <c:pt idx="2982">
                  <c:v>149.64699999999999</c:v>
                </c:pt>
                <c:pt idx="2983">
                  <c:v>149.59899999999999</c:v>
                </c:pt>
                <c:pt idx="2984">
                  <c:v>149.62800000000001</c:v>
                </c:pt>
                <c:pt idx="2985">
                  <c:v>149.65800000000002</c:v>
                </c:pt>
                <c:pt idx="2986">
                  <c:v>149.66900000000001</c:v>
                </c:pt>
                <c:pt idx="2987">
                  <c:v>149.71899999999999</c:v>
                </c:pt>
                <c:pt idx="2988">
                  <c:v>149.72900000000001</c:v>
                </c:pt>
                <c:pt idx="2989">
                  <c:v>149.74299999999999</c:v>
                </c:pt>
                <c:pt idx="2990">
                  <c:v>149.78200000000001</c:v>
                </c:pt>
                <c:pt idx="2991">
                  <c:v>149.81100000000001</c:v>
                </c:pt>
                <c:pt idx="2992">
                  <c:v>149.79500000000002</c:v>
                </c:pt>
                <c:pt idx="2993">
                  <c:v>149.76400000000001</c:v>
                </c:pt>
                <c:pt idx="2994">
                  <c:v>149.77199999999999</c:v>
                </c:pt>
                <c:pt idx="2995">
                  <c:v>149.72200000000001</c:v>
                </c:pt>
                <c:pt idx="2996">
                  <c:v>149.68899999999999</c:v>
                </c:pt>
                <c:pt idx="2997">
                  <c:v>149.69400000000002</c:v>
                </c:pt>
                <c:pt idx="2998">
                  <c:v>149.65600000000001</c:v>
                </c:pt>
                <c:pt idx="2999">
                  <c:v>149.608</c:v>
                </c:pt>
                <c:pt idx="3000">
                  <c:v>149.596</c:v>
                </c:pt>
                <c:pt idx="3001">
                  <c:v>149.595</c:v>
                </c:pt>
                <c:pt idx="3002">
                  <c:v>149.62100000000001</c:v>
                </c:pt>
                <c:pt idx="3003">
                  <c:v>149.64699999999999</c:v>
                </c:pt>
                <c:pt idx="3004">
                  <c:v>149.738</c:v>
                </c:pt>
                <c:pt idx="3005">
                  <c:v>149.767</c:v>
                </c:pt>
                <c:pt idx="3006">
                  <c:v>149.81399999999999</c:v>
                </c:pt>
                <c:pt idx="3007">
                  <c:v>149.87700000000001</c:v>
                </c:pt>
                <c:pt idx="3008">
                  <c:v>149.95600000000002</c:v>
                </c:pt>
                <c:pt idx="3009">
                  <c:v>149.97300000000001</c:v>
                </c:pt>
                <c:pt idx="3010">
                  <c:v>150.096</c:v>
                </c:pt>
                <c:pt idx="3011">
                  <c:v>150.11600000000001</c:v>
                </c:pt>
                <c:pt idx="3012">
                  <c:v>150.12</c:v>
                </c:pt>
                <c:pt idx="3013">
                  <c:v>150.22999999999999</c:v>
                </c:pt>
                <c:pt idx="3014">
                  <c:v>150.267</c:v>
                </c:pt>
                <c:pt idx="3015">
                  <c:v>150.309</c:v>
                </c:pt>
                <c:pt idx="3016">
                  <c:v>150.33799999999999</c:v>
                </c:pt>
                <c:pt idx="3017">
                  <c:v>150.39600000000002</c:v>
                </c:pt>
                <c:pt idx="3018">
                  <c:v>150.41499999999999</c:v>
                </c:pt>
                <c:pt idx="3019">
                  <c:v>150.45000000000002</c:v>
                </c:pt>
                <c:pt idx="3020">
                  <c:v>150.47300000000001</c:v>
                </c:pt>
                <c:pt idx="3021">
                  <c:v>150.554</c:v>
                </c:pt>
                <c:pt idx="3022">
                  <c:v>150.685</c:v>
                </c:pt>
                <c:pt idx="3023">
                  <c:v>150.88300000000001</c:v>
                </c:pt>
                <c:pt idx="3024">
                  <c:v>151.10900000000001</c:v>
                </c:pt>
                <c:pt idx="3025">
                  <c:v>151.316</c:v>
                </c:pt>
                <c:pt idx="3026">
                  <c:v>151.434</c:v>
                </c:pt>
                <c:pt idx="3027">
                  <c:v>151.54</c:v>
                </c:pt>
                <c:pt idx="3028">
                  <c:v>151.637</c:v>
                </c:pt>
                <c:pt idx="3029">
                  <c:v>151.76</c:v>
                </c:pt>
                <c:pt idx="3030">
                  <c:v>151.91900000000001</c:v>
                </c:pt>
                <c:pt idx="3031">
                  <c:v>152.09299999999999</c:v>
                </c:pt>
                <c:pt idx="3032">
                  <c:v>152.23699999999999</c:v>
                </c:pt>
                <c:pt idx="3033">
                  <c:v>152.387</c:v>
                </c:pt>
                <c:pt idx="3034">
                  <c:v>152.529</c:v>
                </c:pt>
                <c:pt idx="3035">
                  <c:v>152.65800000000002</c:v>
                </c:pt>
                <c:pt idx="3036">
                  <c:v>152.756</c:v>
                </c:pt>
                <c:pt idx="3037">
                  <c:v>152.846</c:v>
                </c:pt>
                <c:pt idx="3038">
                  <c:v>152.81399999999999</c:v>
                </c:pt>
                <c:pt idx="3039">
                  <c:v>152.66200000000001</c:v>
                </c:pt>
                <c:pt idx="3040">
                  <c:v>152.55600000000001</c:v>
                </c:pt>
                <c:pt idx="3041">
                  <c:v>152.446</c:v>
                </c:pt>
                <c:pt idx="3042">
                  <c:v>152.34</c:v>
                </c:pt>
                <c:pt idx="3043">
                  <c:v>152.226</c:v>
                </c:pt>
                <c:pt idx="3044">
                  <c:v>152.19</c:v>
                </c:pt>
                <c:pt idx="3045">
                  <c:v>152.14400000000001</c:v>
                </c:pt>
                <c:pt idx="3046">
                  <c:v>152.126</c:v>
                </c:pt>
                <c:pt idx="3047">
                  <c:v>152.06399999999999</c:v>
                </c:pt>
                <c:pt idx="3048">
                  <c:v>152.006</c:v>
                </c:pt>
                <c:pt idx="3049">
                  <c:v>151.928</c:v>
                </c:pt>
                <c:pt idx="3050">
                  <c:v>151.78300000000002</c:v>
                </c:pt>
                <c:pt idx="3051">
                  <c:v>151.691</c:v>
                </c:pt>
                <c:pt idx="3052">
                  <c:v>151.60499999999999</c:v>
                </c:pt>
                <c:pt idx="3053">
                  <c:v>151.56300000000002</c:v>
                </c:pt>
                <c:pt idx="3054">
                  <c:v>151.535</c:v>
                </c:pt>
                <c:pt idx="3055">
                  <c:v>151.46700000000001</c:v>
                </c:pt>
                <c:pt idx="3056">
                  <c:v>151.453</c:v>
                </c:pt>
                <c:pt idx="3057">
                  <c:v>151.31700000000001</c:v>
                </c:pt>
                <c:pt idx="3058">
                  <c:v>151.309</c:v>
                </c:pt>
                <c:pt idx="3059">
                  <c:v>151.279</c:v>
                </c:pt>
                <c:pt idx="3060">
                  <c:v>151.46</c:v>
                </c:pt>
                <c:pt idx="3061">
                  <c:v>151.733</c:v>
                </c:pt>
                <c:pt idx="3062">
                  <c:v>152.09399999999999</c:v>
                </c:pt>
                <c:pt idx="3063">
                  <c:v>152.33600000000001</c:v>
                </c:pt>
                <c:pt idx="3064">
                  <c:v>152.51599999999999</c:v>
                </c:pt>
                <c:pt idx="3065">
                  <c:v>152.68100000000001</c:v>
                </c:pt>
                <c:pt idx="3066">
                  <c:v>152.72800000000001</c:v>
                </c:pt>
                <c:pt idx="3067">
                  <c:v>152.78300000000002</c:v>
                </c:pt>
                <c:pt idx="3068">
                  <c:v>152.83100000000002</c:v>
                </c:pt>
                <c:pt idx="3069">
                  <c:v>152.81200000000001</c:v>
                </c:pt>
                <c:pt idx="3070">
                  <c:v>152.786</c:v>
                </c:pt>
                <c:pt idx="3071">
                  <c:v>152.89600000000002</c:v>
                </c:pt>
                <c:pt idx="3072">
                  <c:v>152.989</c:v>
                </c:pt>
                <c:pt idx="3073">
                  <c:v>153.13800000000001</c:v>
                </c:pt>
                <c:pt idx="3074">
                  <c:v>153.17600000000002</c:v>
                </c:pt>
                <c:pt idx="3075">
                  <c:v>153.22</c:v>
                </c:pt>
                <c:pt idx="3076">
                  <c:v>153.285</c:v>
                </c:pt>
                <c:pt idx="3077">
                  <c:v>153.375</c:v>
                </c:pt>
                <c:pt idx="3078">
                  <c:v>153.5</c:v>
                </c:pt>
                <c:pt idx="3079">
                  <c:v>153.535</c:v>
                </c:pt>
                <c:pt idx="3080">
                  <c:v>153.53399999999999</c:v>
                </c:pt>
                <c:pt idx="3081">
                  <c:v>153.56300000000002</c:v>
                </c:pt>
                <c:pt idx="3082">
                  <c:v>153.53200000000001</c:v>
                </c:pt>
                <c:pt idx="3083">
                  <c:v>153.45500000000001</c:v>
                </c:pt>
                <c:pt idx="3084">
                  <c:v>153.46899999999999</c:v>
                </c:pt>
                <c:pt idx="3085">
                  <c:v>153.64600000000002</c:v>
                </c:pt>
                <c:pt idx="3086">
                  <c:v>153.96600000000001</c:v>
                </c:pt>
                <c:pt idx="3087">
                  <c:v>154.31800000000001</c:v>
                </c:pt>
                <c:pt idx="3088">
                  <c:v>154.64699999999999</c:v>
                </c:pt>
                <c:pt idx="3089">
                  <c:v>154.81100000000001</c:v>
                </c:pt>
                <c:pt idx="3090">
                  <c:v>154.96</c:v>
                </c:pt>
                <c:pt idx="3091">
                  <c:v>155.01</c:v>
                </c:pt>
                <c:pt idx="3092">
                  <c:v>155.07400000000001</c:v>
                </c:pt>
                <c:pt idx="3093">
                  <c:v>155.136</c:v>
                </c:pt>
                <c:pt idx="3094">
                  <c:v>155.268</c:v>
                </c:pt>
                <c:pt idx="3095">
                  <c:v>155.41</c:v>
                </c:pt>
                <c:pt idx="3096">
                  <c:v>155.65299999999999</c:v>
                </c:pt>
                <c:pt idx="3097">
                  <c:v>155.68200000000002</c:v>
                </c:pt>
                <c:pt idx="3098">
                  <c:v>155.739</c:v>
                </c:pt>
                <c:pt idx="3099">
                  <c:v>155.721</c:v>
                </c:pt>
                <c:pt idx="3100">
                  <c:v>155.65200000000002</c:v>
                </c:pt>
                <c:pt idx="3101">
                  <c:v>155.49299999999999</c:v>
                </c:pt>
                <c:pt idx="3102">
                  <c:v>155.35900000000001</c:v>
                </c:pt>
                <c:pt idx="3103">
                  <c:v>155.255</c:v>
                </c:pt>
                <c:pt idx="3104">
                  <c:v>155.15800000000002</c:v>
                </c:pt>
                <c:pt idx="3105">
                  <c:v>155.143</c:v>
                </c:pt>
                <c:pt idx="3106">
                  <c:v>155.196</c:v>
                </c:pt>
                <c:pt idx="3107">
                  <c:v>155.23099999999999</c:v>
                </c:pt>
                <c:pt idx="3108">
                  <c:v>155.18800000000002</c:v>
                </c:pt>
                <c:pt idx="3109">
                  <c:v>155.15299999999999</c:v>
                </c:pt>
                <c:pt idx="3110">
                  <c:v>155.05500000000001</c:v>
                </c:pt>
                <c:pt idx="3111">
                  <c:v>155.06300000000002</c:v>
                </c:pt>
                <c:pt idx="3112">
                  <c:v>154.90200000000002</c:v>
                </c:pt>
                <c:pt idx="3113">
                  <c:v>154.767</c:v>
                </c:pt>
                <c:pt idx="3114">
                  <c:v>154.56300000000002</c:v>
                </c:pt>
                <c:pt idx="3115">
                  <c:v>154.34700000000001</c:v>
                </c:pt>
                <c:pt idx="3116">
                  <c:v>154.15</c:v>
                </c:pt>
                <c:pt idx="3117">
                  <c:v>154.02000000000001</c:v>
                </c:pt>
                <c:pt idx="3118">
                  <c:v>153.83799999999999</c:v>
                </c:pt>
                <c:pt idx="3119">
                  <c:v>153.804</c:v>
                </c:pt>
                <c:pt idx="3120">
                  <c:v>153.9</c:v>
                </c:pt>
                <c:pt idx="3121">
                  <c:v>153.934</c:v>
                </c:pt>
                <c:pt idx="3122">
                  <c:v>154.09399999999999</c:v>
                </c:pt>
                <c:pt idx="3123">
                  <c:v>154.14500000000001</c:v>
                </c:pt>
                <c:pt idx="3124">
                  <c:v>154.21</c:v>
                </c:pt>
                <c:pt idx="3125">
                  <c:v>154.22999999999999</c:v>
                </c:pt>
                <c:pt idx="3126">
                  <c:v>154.25200000000001</c:v>
                </c:pt>
                <c:pt idx="3127">
                  <c:v>154.24600000000001</c:v>
                </c:pt>
                <c:pt idx="3128">
                  <c:v>154.24600000000001</c:v>
                </c:pt>
                <c:pt idx="3129">
                  <c:v>154.203</c:v>
                </c:pt>
                <c:pt idx="3130">
                  <c:v>154.10900000000001</c:v>
                </c:pt>
                <c:pt idx="3131">
                  <c:v>154.005</c:v>
                </c:pt>
                <c:pt idx="3132">
                  <c:v>153.83799999999999</c:v>
                </c:pt>
                <c:pt idx="3133">
                  <c:v>153.66300000000001</c:v>
                </c:pt>
                <c:pt idx="3134">
                  <c:v>153.58500000000001</c:v>
                </c:pt>
                <c:pt idx="3135">
                  <c:v>153.38</c:v>
                </c:pt>
                <c:pt idx="3136">
                  <c:v>153.292</c:v>
                </c:pt>
                <c:pt idx="3137">
                  <c:v>153.21600000000001</c:v>
                </c:pt>
                <c:pt idx="3138">
                  <c:v>153.12100000000001</c:v>
                </c:pt>
                <c:pt idx="3139">
                  <c:v>153.02600000000001</c:v>
                </c:pt>
                <c:pt idx="3140">
                  <c:v>153.006</c:v>
                </c:pt>
                <c:pt idx="3141">
                  <c:v>152.941</c:v>
                </c:pt>
                <c:pt idx="3142">
                  <c:v>152.94300000000001</c:v>
                </c:pt>
                <c:pt idx="3143">
                  <c:v>153.05199999999999</c:v>
                </c:pt>
                <c:pt idx="3144">
                  <c:v>153.22200000000001</c:v>
                </c:pt>
                <c:pt idx="3145">
                  <c:v>153.286</c:v>
                </c:pt>
                <c:pt idx="3146">
                  <c:v>153.35499999999999</c:v>
                </c:pt>
                <c:pt idx="3147">
                  <c:v>153.429</c:v>
                </c:pt>
                <c:pt idx="3148">
                  <c:v>153.518</c:v>
                </c:pt>
                <c:pt idx="3149">
                  <c:v>153.548</c:v>
                </c:pt>
                <c:pt idx="3150">
                  <c:v>153.63300000000001</c:v>
                </c:pt>
                <c:pt idx="3151">
                  <c:v>153.643</c:v>
                </c:pt>
                <c:pt idx="3152">
                  <c:v>153.74600000000001</c:v>
                </c:pt>
                <c:pt idx="3153">
                  <c:v>153.827</c:v>
                </c:pt>
                <c:pt idx="3154">
                  <c:v>153.85300000000001</c:v>
                </c:pt>
                <c:pt idx="3155">
                  <c:v>153.922</c:v>
                </c:pt>
                <c:pt idx="3156">
                  <c:v>153.98099999999999</c:v>
                </c:pt>
                <c:pt idx="3157">
                  <c:v>153.90899999999999</c:v>
                </c:pt>
                <c:pt idx="3158">
                  <c:v>153.85599999999999</c:v>
                </c:pt>
                <c:pt idx="3159">
                  <c:v>153.77100000000002</c:v>
                </c:pt>
                <c:pt idx="3160">
                  <c:v>153.773</c:v>
                </c:pt>
                <c:pt idx="3161">
                  <c:v>153.679</c:v>
                </c:pt>
                <c:pt idx="3162">
                  <c:v>153.702</c:v>
                </c:pt>
                <c:pt idx="3163">
                  <c:v>153.749</c:v>
                </c:pt>
                <c:pt idx="3164">
                  <c:v>153.78800000000001</c:v>
                </c:pt>
                <c:pt idx="3165">
                  <c:v>153.82599999999999</c:v>
                </c:pt>
                <c:pt idx="3166">
                  <c:v>153.77799999999999</c:v>
                </c:pt>
                <c:pt idx="3167">
                  <c:v>153.74799999999999</c:v>
                </c:pt>
                <c:pt idx="3168">
                  <c:v>153.72800000000001</c:v>
                </c:pt>
                <c:pt idx="3169">
                  <c:v>153.678</c:v>
                </c:pt>
                <c:pt idx="3170">
                  <c:v>153.684</c:v>
                </c:pt>
                <c:pt idx="3171">
                  <c:v>153.60300000000001</c:v>
                </c:pt>
                <c:pt idx="3172">
                  <c:v>153.52799999999999</c:v>
                </c:pt>
                <c:pt idx="3173">
                  <c:v>153.541</c:v>
                </c:pt>
                <c:pt idx="3174">
                  <c:v>153.435</c:v>
                </c:pt>
                <c:pt idx="3175">
                  <c:v>153.32300000000001</c:v>
                </c:pt>
                <c:pt idx="3176">
                  <c:v>153.25300000000001</c:v>
                </c:pt>
                <c:pt idx="3177">
                  <c:v>153.11000000000001</c:v>
                </c:pt>
                <c:pt idx="3178">
                  <c:v>153.08199999999999</c:v>
                </c:pt>
                <c:pt idx="3179">
                  <c:v>153.15200000000002</c:v>
                </c:pt>
                <c:pt idx="3180">
                  <c:v>153.423</c:v>
                </c:pt>
                <c:pt idx="3181">
                  <c:v>153.74100000000001</c:v>
                </c:pt>
                <c:pt idx="3182">
                  <c:v>154.09</c:v>
                </c:pt>
                <c:pt idx="3183">
                  <c:v>154.39500000000001</c:v>
                </c:pt>
                <c:pt idx="3184">
                  <c:v>154.571</c:v>
                </c:pt>
                <c:pt idx="3185">
                  <c:v>154.65800000000002</c:v>
                </c:pt>
                <c:pt idx="3186">
                  <c:v>154.708</c:v>
                </c:pt>
                <c:pt idx="3187">
                  <c:v>154.58100000000002</c:v>
                </c:pt>
                <c:pt idx="3188">
                  <c:v>154.411</c:v>
                </c:pt>
                <c:pt idx="3189">
                  <c:v>154.18800000000002</c:v>
                </c:pt>
                <c:pt idx="3190">
                  <c:v>153.90299999999999</c:v>
                </c:pt>
                <c:pt idx="3191">
                  <c:v>153.63300000000001</c:v>
                </c:pt>
                <c:pt idx="3192">
                  <c:v>153.476</c:v>
                </c:pt>
                <c:pt idx="3193">
                  <c:v>153.27799999999999</c:v>
                </c:pt>
                <c:pt idx="3194">
                  <c:v>153.255</c:v>
                </c:pt>
                <c:pt idx="3195">
                  <c:v>153.28200000000001</c:v>
                </c:pt>
                <c:pt idx="3196">
                  <c:v>153.34299999999999</c:v>
                </c:pt>
                <c:pt idx="3197">
                  <c:v>153.31800000000001</c:v>
                </c:pt>
                <c:pt idx="3198">
                  <c:v>153.24299999999999</c:v>
                </c:pt>
                <c:pt idx="3199">
                  <c:v>153.15899999999999</c:v>
                </c:pt>
                <c:pt idx="3200">
                  <c:v>153.04</c:v>
                </c:pt>
                <c:pt idx="3201">
                  <c:v>152.89400000000001</c:v>
                </c:pt>
                <c:pt idx="3202">
                  <c:v>152.739</c:v>
                </c:pt>
                <c:pt idx="3203">
                  <c:v>152.70099999999999</c:v>
                </c:pt>
                <c:pt idx="3204">
                  <c:v>152.66499999999999</c:v>
                </c:pt>
                <c:pt idx="3205">
                  <c:v>152.53399999999999</c:v>
                </c:pt>
                <c:pt idx="3206">
                  <c:v>152.52100000000002</c:v>
                </c:pt>
                <c:pt idx="3207">
                  <c:v>152.577</c:v>
                </c:pt>
                <c:pt idx="3208">
                  <c:v>152.673</c:v>
                </c:pt>
                <c:pt idx="3209">
                  <c:v>152.76599999999999</c:v>
                </c:pt>
                <c:pt idx="3210">
                  <c:v>152.91400000000002</c:v>
                </c:pt>
                <c:pt idx="3211">
                  <c:v>153.18100000000001</c:v>
                </c:pt>
                <c:pt idx="3212">
                  <c:v>153.364</c:v>
                </c:pt>
                <c:pt idx="3213">
                  <c:v>153.55100000000002</c:v>
                </c:pt>
                <c:pt idx="3214">
                  <c:v>153.67000000000002</c:v>
                </c:pt>
                <c:pt idx="3215">
                  <c:v>153.76599999999999</c:v>
                </c:pt>
                <c:pt idx="3216">
                  <c:v>153.773</c:v>
                </c:pt>
                <c:pt idx="3217">
                  <c:v>153.79</c:v>
                </c:pt>
                <c:pt idx="3218">
                  <c:v>153.84399999999999</c:v>
                </c:pt>
                <c:pt idx="3219">
                  <c:v>153.93600000000001</c:v>
                </c:pt>
                <c:pt idx="3220">
                  <c:v>154.05500000000001</c:v>
                </c:pt>
                <c:pt idx="3221">
                  <c:v>154.20600000000002</c:v>
                </c:pt>
                <c:pt idx="3222">
                  <c:v>154.31399999999999</c:v>
                </c:pt>
                <c:pt idx="3223">
                  <c:v>154.363</c:v>
                </c:pt>
                <c:pt idx="3224">
                  <c:v>154.40600000000001</c:v>
                </c:pt>
                <c:pt idx="3225">
                  <c:v>154.41</c:v>
                </c:pt>
                <c:pt idx="3226">
                  <c:v>154.37899999999999</c:v>
                </c:pt>
                <c:pt idx="3227">
                  <c:v>154.20099999999999</c:v>
                </c:pt>
                <c:pt idx="3228">
                  <c:v>154.07</c:v>
                </c:pt>
                <c:pt idx="3229">
                  <c:v>153.84100000000001</c:v>
                </c:pt>
                <c:pt idx="3230">
                  <c:v>153.58199999999999</c:v>
                </c:pt>
                <c:pt idx="3231">
                  <c:v>153.36000000000001</c:v>
                </c:pt>
                <c:pt idx="3232">
                  <c:v>153.16</c:v>
                </c:pt>
                <c:pt idx="3233">
                  <c:v>152.94300000000001</c:v>
                </c:pt>
                <c:pt idx="3234">
                  <c:v>152.72</c:v>
                </c:pt>
                <c:pt idx="3235">
                  <c:v>152.57400000000001</c:v>
                </c:pt>
                <c:pt idx="3236">
                  <c:v>152.56800000000001</c:v>
                </c:pt>
                <c:pt idx="3237">
                  <c:v>152.566</c:v>
                </c:pt>
                <c:pt idx="3238">
                  <c:v>152.56100000000001</c:v>
                </c:pt>
                <c:pt idx="3239">
                  <c:v>152.477</c:v>
                </c:pt>
                <c:pt idx="3240">
                  <c:v>152.39600000000002</c:v>
                </c:pt>
                <c:pt idx="3241">
                  <c:v>152.34100000000001</c:v>
                </c:pt>
                <c:pt idx="3242">
                  <c:v>152.38499999999999</c:v>
                </c:pt>
                <c:pt idx="3243">
                  <c:v>152.40899999999999</c:v>
                </c:pt>
                <c:pt idx="3244">
                  <c:v>152.53900000000002</c:v>
                </c:pt>
                <c:pt idx="3245">
                  <c:v>152.65200000000002</c:v>
                </c:pt>
                <c:pt idx="3246">
                  <c:v>152.83500000000001</c:v>
                </c:pt>
                <c:pt idx="3247">
                  <c:v>153.18600000000001</c:v>
                </c:pt>
                <c:pt idx="3248">
                  <c:v>153.38499999999999</c:v>
                </c:pt>
                <c:pt idx="3249">
                  <c:v>153.62899999999999</c:v>
                </c:pt>
                <c:pt idx="3250">
                  <c:v>153.70500000000001</c:v>
                </c:pt>
                <c:pt idx="3251">
                  <c:v>153.70699999999999</c:v>
                </c:pt>
                <c:pt idx="3252">
                  <c:v>153.63800000000001</c:v>
                </c:pt>
                <c:pt idx="3253">
                  <c:v>153.62700000000001</c:v>
                </c:pt>
                <c:pt idx="3254">
                  <c:v>153.53200000000001</c:v>
                </c:pt>
                <c:pt idx="3255">
                  <c:v>153.501</c:v>
                </c:pt>
                <c:pt idx="3256">
                  <c:v>153.43700000000001</c:v>
                </c:pt>
                <c:pt idx="3257">
                  <c:v>153.495</c:v>
                </c:pt>
                <c:pt idx="3258">
                  <c:v>153.54500000000002</c:v>
                </c:pt>
                <c:pt idx="3259">
                  <c:v>153.61000000000001</c:v>
                </c:pt>
                <c:pt idx="3260">
                  <c:v>153.63400000000001</c:v>
                </c:pt>
                <c:pt idx="3261">
                  <c:v>153.67500000000001</c:v>
                </c:pt>
                <c:pt idx="3262">
                  <c:v>153.523</c:v>
                </c:pt>
                <c:pt idx="3263">
                  <c:v>153.43700000000001</c:v>
                </c:pt>
                <c:pt idx="3264">
                  <c:v>153.31200000000001</c:v>
                </c:pt>
                <c:pt idx="3265">
                  <c:v>153.19499999999999</c:v>
                </c:pt>
                <c:pt idx="3266">
                  <c:v>153.041</c:v>
                </c:pt>
                <c:pt idx="3267">
                  <c:v>152.90800000000002</c:v>
                </c:pt>
                <c:pt idx="3268">
                  <c:v>152.81800000000001</c:v>
                </c:pt>
                <c:pt idx="3269">
                  <c:v>152.78</c:v>
                </c:pt>
                <c:pt idx="3270">
                  <c:v>152.69499999999999</c:v>
                </c:pt>
                <c:pt idx="3271">
                  <c:v>152.697</c:v>
                </c:pt>
                <c:pt idx="3272">
                  <c:v>152.643</c:v>
                </c:pt>
                <c:pt idx="3273">
                  <c:v>152.626</c:v>
                </c:pt>
                <c:pt idx="3274">
                  <c:v>152.58199999999999</c:v>
                </c:pt>
                <c:pt idx="3275">
                  <c:v>152.49100000000001</c:v>
                </c:pt>
                <c:pt idx="3276">
                  <c:v>152.482</c:v>
                </c:pt>
                <c:pt idx="3277">
                  <c:v>152.393</c:v>
                </c:pt>
                <c:pt idx="3278">
                  <c:v>152.36199999999999</c:v>
                </c:pt>
                <c:pt idx="3279">
                  <c:v>152.33600000000001</c:v>
                </c:pt>
                <c:pt idx="3280">
                  <c:v>152.31300000000002</c:v>
                </c:pt>
                <c:pt idx="3281">
                  <c:v>152.232</c:v>
                </c:pt>
                <c:pt idx="3282">
                  <c:v>152.15899999999999</c:v>
                </c:pt>
                <c:pt idx="3283">
                  <c:v>152.05700000000002</c:v>
                </c:pt>
                <c:pt idx="3284">
                  <c:v>151.91900000000001</c:v>
                </c:pt>
                <c:pt idx="3285">
                  <c:v>151.88900000000001</c:v>
                </c:pt>
                <c:pt idx="3286">
                  <c:v>151.69400000000002</c:v>
                </c:pt>
                <c:pt idx="3287">
                  <c:v>151.52500000000001</c:v>
                </c:pt>
                <c:pt idx="3288">
                  <c:v>151.429</c:v>
                </c:pt>
                <c:pt idx="3289">
                  <c:v>151.28700000000001</c:v>
                </c:pt>
                <c:pt idx="3290">
                  <c:v>151.17400000000001</c:v>
                </c:pt>
                <c:pt idx="3291">
                  <c:v>151.023</c:v>
                </c:pt>
                <c:pt idx="3292">
                  <c:v>150.93700000000001</c:v>
                </c:pt>
                <c:pt idx="3293">
                  <c:v>150.88200000000001</c:v>
                </c:pt>
                <c:pt idx="3294">
                  <c:v>150.88</c:v>
                </c:pt>
                <c:pt idx="3295">
                  <c:v>150.88800000000001</c:v>
                </c:pt>
                <c:pt idx="3296">
                  <c:v>150.91900000000001</c:v>
                </c:pt>
                <c:pt idx="3297">
                  <c:v>150.9</c:v>
                </c:pt>
                <c:pt idx="3298">
                  <c:v>151.00200000000001</c:v>
                </c:pt>
                <c:pt idx="3299">
                  <c:v>151.06700000000001</c:v>
                </c:pt>
                <c:pt idx="3300">
                  <c:v>151.15200000000002</c:v>
                </c:pt>
                <c:pt idx="3301">
                  <c:v>151.22300000000001</c:v>
                </c:pt>
                <c:pt idx="3302">
                  <c:v>151.39000000000001</c:v>
                </c:pt>
                <c:pt idx="3303">
                  <c:v>151.56300000000002</c:v>
                </c:pt>
                <c:pt idx="3304">
                  <c:v>151.702</c:v>
                </c:pt>
                <c:pt idx="3305">
                  <c:v>151.84399999999999</c:v>
                </c:pt>
                <c:pt idx="3306">
                  <c:v>151.916</c:v>
                </c:pt>
                <c:pt idx="3307">
                  <c:v>152.017</c:v>
                </c:pt>
                <c:pt idx="3308">
                  <c:v>152.048</c:v>
                </c:pt>
                <c:pt idx="3309">
                  <c:v>152.03399999999999</c:v>
                </c:pt>
                <c:pt idx="3310">
                  <c:v>152.00700000000001</c:v>
                </c:pt>
                <c:pt idx="3311">
                  <c:v>151.982</c:v>
                </c:pt>
                <c:pt idx="3312">
                  <c:v>151.88900000000001</c:v>
                </c:pt>
                <c:pt idx="3313">
                  <c:v>151.86699999999999</c:v>
                </c:pt>
                <c:pt idx="3314">
                  <c:v>151.77100000000002</c:v>
                </c:pt>
                <c:pt idx="3315">
                  <c:v>151.75200000000001</c:v>
                </c:pt>
                <c:pt idx="3316">
                  <c:v>151.73099999999999</c:v>
                </c:pt>
                <c:pt idx="3317">
                  <c:v>151.74600000000001</c:v>
                </c:pt>
                <c:pt idx="3318">
                  <c:v>151.80199999999999</c:v>
                </c:pt>
                <c:pt idx="3319">
                  <c:v>151.83600000000001</c:v>
                </c:pt>
                <c:pt idx="3320">
                  <c:v>151.905</c:v>
                </c:pt>
                <c:pt idx="3321">
                  <c:v>151.90600000000001</c:v>
                </c:pt>
                <c:pt idx="3322">
                  <c:v>151.97800000000001</c:v>
                </c:pt>
                <c:pt idx="3323">
                  <c:v>151.97399999999999</c:v>
                </c:pt>
                <c:pt idx="3324">
                  <c:v>152.01300000000001</c:v>
                </c:pt>
                <c:pt idx="3325">
                  <c:v>152.03100000000001</c:v>
                </c:pt>
                <c:pt idx="3326">
                  <c:v>152.07500000000002</c:v>
                </c:pt>
                <c:pt idx="3327">
                  <c:v>152.17400000000001</c:v>
                </c:pt>
                <c:pt idx="3328">
                  <c:v>152.22399999999999</c:v>
                </c:pt>
                <c:pt idx="3329">
                  <c:v>152.22399999999999</c:v>
                </c:pt>
                <c:pt idx="3330">
                  <c:v>152.26300000000001</c:v>
                </c:pt>
                <c:pt idx="3331">
                  <c:v>152.321</c:v>
                </c:pt>
                <c:pt idx="3332">
                  <c:v>152.41499999999999</c:v>
                </c:pt>
                <c:pt idx="3333">
                  <c:v>152.53100000000001</c:v>
                </c:pt>
                <c:pt idx="3334">
                  <c:v>152.61500000000001</c:v>
                </c:pt>
                <c:pt idx="3335">
                  <c:v>152.708</c:v>
                </c:pt>
                <c:pt idx="3336">
                  <c:v>152.80799999999999</c:v>
                </c:pt>
                <c:pt idx="3337">
                  <c:v>152.91</c:v>
                </c:pt>
                <c:pt idx="3338">
                  <c:v>152.959</c:v>
                </c:pt>
                <c:pt idx="3339">
                  <c:v>153.017</c:v>
                </c:pt>
                <c:pt idx="3340">
                  <c:v>153.065</c:v>
                </c:pt>
                <c:pt idx="3341">
                  <c:v>153.035</c:v>
                </c:pt>
                <c:pt idx="3342">
                  <c:v>153.05700000000002</c:v>
                </c:pt>
                <c:pt idx="3343">
                  <c:v>152.96600000000001</c:v>
                </c:pt>
                <c:pt idx="3344">
                  <c:v>152.92000000000002</c:v>
                </c:pt>
                <c:pt idx="3345">
                  <c:v>152.90100000000001</c:v>
                </c:pt>
                <c:pt idx="3346">
                  <c:v>152.899</c:v>
                </c:pt>
                <c:pt idx="3347">
                  <c:v>152.88400000000001</c:v>
                </c:pt>
                <c:pt idx="3348">
                  <c:v>152.94300000000001</c:v>
                </c:pt>
                <c:pt idx="3349">
                  <c:v>152.952</c:v>
                </c:pt>
                <c:pt idx="3350">
                  <c:v>152.98699999999999</c:v>
                </c:pt>
                <c:pt idx="3351">
                  <c:v>153.136</c:v>
                </c:pt>
                <c:pt idx="3352">
                  <c:v>153.345</c:v>
                </c:pt>
                <c:pt idx="3353">
                  <c:v>153.49700000000001</c:v>
                </c:pt>
                <c:pt idx="3354">
                  <c:v>153.661</c:v>
                </c:pt>
                <c:pt idx="3355">
                  <c:v>153.77799999999999</c:v>
                </c:pt>
                <c:pt idx="3356">
                  <c:v>153.87</c:v>
                </c:pt>
                <c:pt idx="3357">
                  <c:v>153.94900000000001</c:v>
                </c:pt>
                <c:pt idx="3358">
                  <c:v>154.03300000000002</c:v>
                </c:pt>
                <c:pt idx="3359">
                  <c:v>154.03200000000001</c:v>
                </c:pt>
                <c:pt idx="3360">
                  <c:v>154.01400000000001</c:v>
                </c:pt>
                <c:pt idx="3361">
                  <c:v>154.01400000000001</c:v>
                </c:pt>
                <c:pt idx="3362">
                  <c:v>154.08100000000002</c:v>
                </c:pt>
                <c:pt idx="3363">
                  <c:v>153.94800000000001</c:v>
                </c:pt>
                <c:pt idx="3364">
                  <c:v>154.01300000000001</c:v>
                </c:pt>
                <c:pt idx="3365">
                  <c:v>153.96899999999999</c:v>
                </c:pt>
                <c:pt idx="3366">
                  <c:v>153.88</c:v>
                </c:pt>
                <c:pt idx="3367">
                  <c:v>153.81300000000002</c:v>
                </c:pt>
                <c:pt idx="3368">
                  <c:v>153.755</c:v>
                </c:pt>
                <c:pt idx="3369">
                  <c:v>153.71799999999999</c:v>
                </c:pt>
                <c:pt idx="3370">
                  <c:v>153.70400000000001</c:v>
                </c:pt>
                <c:pt idx="3371">
                  <c:v>153.68800000000002</c:v>
                </c:pt>
                <c:pt idx="3372">
                  <c:v>153.64000000000001</c:v>
                </c:pt>
                <c:pt idx="3373">
                  <c:v>153.71700000000001</c:v>
                </c:pt>
                <c:pt idx="3374">
                  <c:v>153.73099999999999</c:v>
                </c:pt>
                <c:pt idx="3375">
                  <c:v>153.72800000000001</c:v>
                </c:pt>
                <c:pt idx="3376">
                  <c:v>153.726</c:v>
                </c:pt>
                <c:pt idx="3377">
                  <c:v>153.65800000000002</c:v>
                </c:pt>
                <c:pt idx="3378">
                  <c:v>153.48500000000001</c:v>
                </c:pt>
                <c:pt idx="3379">
                  <c:v>153.28900000000002</c:v>
                </c:pt>
                <c:pt idx="3380">
                  <c:v>153.08100000000002</c:v>
                </c:pt>
                <c:pt idx="3381">
                  <c:v>152.773</c:v>
                </c:pt>
                <c:pt idx="3382">
                  <c:v>152.49199999999999</c:v>
                </c:pt>
                <c:pt idx="3383">
                  <c:v>152.14000000000001</c:v>
                </c:pt>
                <c:pt idx="3384">
                  <c:v>151.94300000000001</c:v>
                </c:pt>
                <c:pt idx="3385">
                  <c:v>151.58799999999999</c:v>
                </c:pt>
                <c:pt idx="3386">
                  <c:v>151.31399999999999</c:v>
                </c:pt>
                <c:pt idx="3387">
                  <c:v>151.09899999999999</c:v>
                </c:pt>
                <c:pt idx="3388">
                  <c:v>150.98599999999999</c:v>
                </c:pt>
                <c:pt idx="3389">
                  <c:v>150.85</c:v>
                </c:pt>
                <c:pt idx="3390">
                  <c:v>150.767</c:v>
                </c:pt>
                <c:pt idx="3391">
                  <c:v>150.74799999999999</c:v>
                </c:pt>
                <c:pt idx="3392">
                  <c:v>150.68200000000002</c:v>
                </c:pt>
                <c:pt idx="3393">
                  <c:v>150.70400000000001</c:v>
                </c:pt>
                <c:pt idx="3394">
                  <c:v>150.80500000000001</c:v>
                </c:pt>
                <c:pt idx="3395">
                  <c:v>150.77199999999999</c:v>
                </c:pt>
                <c:pt idx="3396">
                  <c:v>150.79</c:v>
                </c:pt>
                <c:pt idx="3397">
                  <c:v>150.864</c:v>
                </c:pt>
                <c:pt idx="3398">
                  <c:v>150.93800000000002</c:v>
                </c:pt>
                <c:pt idx="3399">
                  <c:v>150.959</c:v>
                </c:pt>
                <c:pt idx="3400">
                  <c:v>151.077</c:v>
                </c:pt>
                <c:pt idx="3401">
                  <c:v>151.17000000000002</c:v>
                </c:pt>
                <c:pt idx="3402">
                  <c:v>151.136</c:v>
                </c:pt>
                <c:pt idx="3403">
                  <c:v>151.108</c:v>
                </c:pt>
                <c:pt idx="3404">
                  <c:v>151.00399999999999</c:v>
                </c:pt>
                <c:pt idx="3405">
                  <c:v>150.91499999999999</c:v>
                </c:pt>
                <c:pt idx="3406">
                  <c:v>150.85300000000001</c:v>
                </c:pt>
                <c:pt idx="3407">
                  <c:v>150.80199999999999</c:v>
                </c:pt>
                <c:pt idx="3408">
                  <c:v>150.761</c:v>
                </c:pt>
                <c:pt idx="3409">
                  <c:v>150.67500000000001</c:v>
                </c:pt>
                <c:pt idx="3410">
                  <c:v>150.55000000000001</c:v>
                </c:pt>
                <c:pt idx="3411">
                  <c:v>150.56700000000001</c:v>
                </c:pt>
                <c:pt idx="3412">
                  <c:v>150.51400000000001</c:v>
                </c:pt>
                <c:pt idx="3413">
                  <c:v>150.482</c:v>
                </c:pt>
                <c:pt idx="3414">
                  <c:v>150.54</c:v>
                </c:pt>
                <c:pt idx="3415">
                  <c:v>150.50700000000001</c:v>
                </c:pt>
                <c:pt idx="3416">
                  <c:v>150.52600000000001</c:v>
                </c:pt>
                <c:pt idx="3417">
                  <c:v>150.56700000000001</c:v>
                </c:pt>
                <c:pt idx="3418">
                  <c:v>150.62299999999999</c:v>
                </c:pt>
                <c:pt idx="3419">
                  <c:v>150.65</c:v>
                </c:pt>
                <c:pt idx="3420">
                  <c:v>150.65299999999999</c:v>
                </c:pt>
                <c:pt idx="3421">
                  <c:v>150.67600000000002</c:v>
                </c:pt>
                <c:pt idx="3422">
                  <c:v>150.70500000000001</c:v>
                </c:pt>
                <c:pt idx="3423">
                  <c:v>150.685</c:v>
                </c:pt>
                <c:pt idx="3424">
                  <c:v>150.64699999999999</c:v>
                </c:pt>
                <c:pt idx="3425">
                  <c:v>150.60499999999999</c:v>
                </c:pt>
                <c:pt idx="3426">
                  <c:v>150.47800000000001</c:v>
                </c:pt>
                <c:pt idx="3427">
                  <c:v>150.328</c:v>
                </c:pt>
                <c:pt idx="3428">
                  <c:v>150.18600000000001</c:v>
                </c:pt>
                <c:pt idx="3429">
                  <c:v>150.107</c:v>
                </c:pt>
                <c:pt idx="3430">
                  <c:v>149.97999999999999</c:v>
                </c:pt>
                <c:pt idx="3431">
                  <c:v>149.87700000000001</c:v>
                </c:pt>
                <c:pt idx="3432">
                  <c:v>149.774</c:v>
                </c:pt>
                <c:pt idx="3433">
                  <c:v>149.65800000000002</c:v>
                </c:pt>
                <c:pt idx="3434">
                  <c:v>149.601</c:v>
                </c:pt>
                <c:pt idx="3435">
                  <c:v>149.49199999999999</c:v>
                </c:pt>
                <c:pt idx="3436">
                  <c:v>149.44300000000001</c:v>
                </c:pt>
                <c:pt idx="3437">
                  <c:v>149.352</c:v>
                </c:pt>
                <c:pt idx="3438">
                  <c:v>149.274</c:v>
                </c:pt>
                <c:pt idx="3439">
                  <c:v>149.25399999999999</c:v>
                </c:pt>
                <c:pt idx="3440">
                  <c:v>149.35300000000001</c:v>
                </c:pt>
                <c:pt idx="3441">
                  <c:v>149.30500000000001</c:v>
                </c:pt>
                <c:pt idx="3442">
                  <c:v>149.34200000000001</c:v>
                </c:pt>
                <c:pt idx="3443">
                  <c:v>149.22800000000001</c:v>
                </c:pt>
                <c:pt idx="3444">
                  <c:v>149.13400000000001</c:v>
                </c:pt>
                <c:pt idx="3445">
                  <c:v>149.06100000000001</c:v>
                </c:pt>
                <c:pt idx="3446">
                  <c:v>148.97399999999999</c:v>
                </c:pt>
                <c:pt idx="3447">
                  <c:v>148.97</c:v>
                </c:pt>
                <c:pt idx="3448">
                  <c:v>149.001</c:v>
                </c:pt>
                <c:pt idx="3449">
                  <c:v>148.869</c:v>
                </c:pt>
                <c:pt idx="3450">
                  <c:v>148.762</c:v>
                </c:pt>
                <c:pt idx="3451">
                  <c:v>148.67000000000002</c:v>
                </c:pt>
                <c:pt idx="3452">
                  <c:v>148.59</c:v>
                </c:pt>
                <c:pt idx="3453">
                  <c:v>148.56800000000001</c:v>
                </c:pt>
                <c:pt idx="3454">
                  <c:v>148.52500000000001</c:v>
                </c:pt>
                <c:pt idx="3455">
                  <c:v>148.482</c:v>
                </c:pt>
                <c:pt idx="3456">
                  <c:v>148.34299999999999</c:v>
                </c:pt>
                <c:pt idx="3457">
                  <c:v>148.279</c:v>
                </c:pt>
                <c:pt idx="3458">
                  <c:v>148.15800000000002</c:v>
                </c:pt>
                <c:pt idx="3459">
                  <c:v>148.041</c:v>
                </c:pt>
                <c:pt idx="3460">
                  <c:v>148.00700000000001</c:v>
                </c:pt>
                <c:pt idx="3461">
                  <c:v>147.952</c:v>
                </c:pt>
                <c:pt idx="3462">
                  <c:v>147.97800000000001</c:v>
                </c:pt>
                <c:pt idx="3463">
                  <c:v>147.965</c:v>
                </c:pt>
                <c:pt idx="3464">
                  <c:v>148.00900000000001</c:v>
                </c:pt>
                <c:pt idx="3465">
                  <c:v>148.06200000000001</c:v>
                </c:pt>
                <c:pt idx="3466">
                  <c:v>148.15200000000002</c:v>
                </c:pt>
                <c:pt idx="3467">
                  <c:v>148.23599999999999</c:v>
                </c:pt>
                <c:pt idx="3468">
                  <c:v>148.28</c:v>
                </c:pt>
                <c:pt idx="3469">
                  <c:v>148.357</c:v>
                </c:pt>
                <c:pt idx="3470">
                  <c:v>148.39099999999999</c:v>
                </c:pt>
                <c:pt idx="3471">
                  <c:v>148.44499999999999</c:v>
                </c:pt>
                <c:pt idx="3472">
                  <c:v>148.43200000000002</c:v>
                </c:pt>
                <c:pt idx="3473">
                  <c:v>148.53300000000002</c:v>
                </c:pt>
                <c:pt idx="3474">
                  <c:v>148.63800000000001</c:v>
                </c:pt>
                <c:pt idx="3475">
                  <c:v>148.66800000000001</c:v>
                </c:pt>
                <c:pt idx="3476">
                  <c:v>148.773</c:v>
                </c:pt>
                <c:pt idx="3477">
                  <c:v>148.875</c:v>
                </c:pt>
                <c:pt idx="3478">
                  <c:v>148.99</c:v>
                </c:pt>
                <c:pt idx="3479">
                  <c:v>149.119</c:v>
                </c:pt>
                <c:pt idx="3480">
                  <c:v>149.17600000000002</c:v>
                </c:pt>
                <c:pt idx="3481">
                  <c:v>149.25700000000001</c:v>
                </c:pt>
                <c:pt idx="3482">
                  <c:v>149.36500000000001</c:v>
                </c:pt>
                <c:pt idx="3483">
                  <c:v>149.458</c:v>
                </c:pt>
                <c:pt idx="3484">
                  <c:v>149.512</c:v>
                </c:pt>
                <c:pt idx="3485">
                  <c:v>149.648</c:v>
                </c:pt>
                <c:pt idx="3486">
                  <c:v>149.666</c:v>
                </c:pt>
                <c:pt idx="3487">
                  <c:v>149.78900000000002</c:v>
                </c:pt>
                <c:pt idx="3488">
                  <c:v>149.90600000000001</c:v>
                </c:pt>
                <c:pt idx="3489">
                  <c:v>150.00900000000001</c:v>
                </c:pt>
                <c:pt idx="3490">
                  <c:v>150.11699999999999</c:v>
                </c:pt>
                <c:pt idx="3491">
                  <c:v>150.255</c:v>
                </c:pt>
                <c:pt idx="3492">
                  <c:v>150.386</c:v>
                </c:pt>
                <c:pt idx="3493">
                  <c:v>150.55500000000001</c:v>
                </c:pt>
                <c:pt idx="3494">
                  <c:v>150.67099999999999</c:v>
                </c:pt>
                <c:pt idx="3495">
                  <c:v>150.78100000000001</c:v>
                </c:pt>
                <c:pt idx="3496">
                  <c:v>150.85900000000001</c:v>
                </c:pt>
                <c:pt idx="3497">
                  <c:v>150.93299999999999</c:v>
                </c:pt>
                <c:pt idx="3498">
                  <c:v>151.00700000000001</c:v>
                </c:pt>
                <c:pt idx="3499">
                  <c:v>151.07599999999999</c:v>
                </c:pt>
                <c:pt idx="3500">
                  <c:v>151.08100000000002</c:v>
                </c:pt>
                <c:pt idx="3501">
                  <c:v>151.10499999999999</c:v>
                </c:pt>
                <c:pt idx="3502">
                  <c:v>151.13400000000001</c:v>
                </c:pt>
                <c:pt idx="3503">
                  <c:v>151.203</c:v>
                </c:pt>
                <c:pt idx="3504">
                  <c:v>151.179</c:v>
                </c:pt>
                <c:pt idx="3505">
                  <c:v>151.32</c:v>
                </c:pt>
                <c:pt idx="3506">
                  <c:v>151.34399999999999</c:v>
                </c:pt>
                <c:pt idx="3507">
                  <c:v>151.292</c:v>
                </c:pt>
                <c:pt idx="3508">
                  <c:v>151.18200000000002</c:v>
                </c:pt>
                <c:pt idx="3509">
                  <c:v>151.10300000000001</c:v>
                </c:pt>
                <c:pt idx="3510">
                  <c:v>151.054</c:v>
                </c:pt>
                <c:pt idx="3511">
                  <c:v>150.988</c:v>
                </c:pt>
                <c:pt idx="3512">
                  <c:v>150.90600000000001</c:v>
                </c:pt>
                <c:pt idx="3513">
                  <c:v>150.86199999999999</c:v>
                </c:pt>
                <c:pt idx="3514">
                  <c:v>150.839</c:v>
                </c:pt>
                <c:pt idx="3515">
                  <c:v>150.815</c:v>
                </c:pt>
                <c:pt idx="3516">
                  <c:v>150.833</c:v>
                </c:pt>
                <c:pt idx="3517">
                  <c:v>150.79400000000001</c:v>
                </c:pt>
                <c:pt idx="3518">
                  <c:v>150.773</c:v>
                </c:pt>
                <c:pt idx="3519">
                  <c:v>150.709</c:v>
                </c:pt>
                <c:pt idx="3520">
                  <c:v>150.65800000000002</c:v>
                </c:pt>
                <c:pt idx="3521">
                  <c:v>150.63200000000001</c:v>
                </c:pt>
                <c:pt idx="3522">
                  <c:v>150.52600000000001</c:v>
                </c:pt>
                <c:pt idx="3523">
                  <c:v>150.52100000000002</c:v>
                </c:pt>
                <c:pt idx="3524">
                  <c:v>150.49700000000001</c:v>
                </c:pt>
                <c:pt idx="3525">
                  <c:v>150.42000000000002</c:v>
                </c:pt>
                <c:pt idx="3526">
                  <c:v>150.42000000000002</c:v>
                </c:pt>
                <c:pt idx="3527">
                  <c:v>150.43700000000001</c:v>
                </c:pt>
                <c:pt idx="3528">
                  <c:v>150.50300000000001</c:v>
                </c:pt>
                <c:pt idx="3529">
                  <c:v>150.47999999999999</c:v>
                </c:pt>
                <c:pt idx="3530">
                  <c:v>150.495</c:v>
                </c:pt>
                <c:pt idx="3531">
                  <c:v>150.57400000000001</c:v>
                </c:pt>
                <c:pt idx="3532">
                  <c:v>150.559</c:v>
                </c:pt>
                <c:pt idx="3533">
                  <c:v>150.58000000000001</c:v>
                </c:pt>
                <c:pt idx="3534">
                  <c:v>150.55000000000001</c:v>
                </c:pt>
                <c:pt idx="3535">
                  <c:v>150.51599999999999</c:v>
                </c:pt>
                <c:pt idx="3536">
                  <c:v>150.53700000000001</c:v>
                </c:pt>
                <c:pt idx="3537">
                  <c:v>150.614</c:v>
                </c:pt>
                <c:pt idx="3538">
                  <c:v>150.631</c:v>
                </c:pt>
                <c:pt idx="3539">
                  <c:v>150.625</c:v>
                </c:pt>
                <c:pt idx="3540">
                  <c:v>150.65899999999999</c:v>
                </c:pt>
                <c:pt idx="3541">
                  <c:v>150.66499999999999</c:v>
                </c:pt>
                <c:pt idx="3542">
                  <c:v>150.62700000000001</c:v>
                </c:pt>
                <c:pt idx="3543">
                  <c:v>150.65700000000001</c:v>
                </c:pt>
                <c:pt idx="3544">
                  <c:v>150.65299999999999</c:v>
                </c:pt>
                <c:pt idx="3545">
                  <c:v>150.61699999999999</c:v>
                </c:pt>
                <c:pt idx="3546">
                  <c:v>150.54900000000001</c:v>
                </c:pt>
                <c:pt idx="3547">
                  <c:v>150.50200000000001</c:v>
                </c:pt>
                <c:pt idx="3548">
                  <c:v>150.423</c:v>
                </c:pt>
                <c:pt idx="3549">
                  <c:v>150.392</c:v>
                </c:pt>
                <c:pt idx="3550">
                  <c:v>150.34</c:v>
                </c:pt>
                <c:pt idx="3551">
                  <c:v>150.31399999999999</c:v>
                </c:pt>
                <c:pt idx="3552">
                  <c:v>150.29</c:v>
                </c:pt>
                <c:pt idx="3553">
                  <c:v>150.27100000000002</c:v>
                </c:pt>
                <c:pt idx="3554">
                  <c:v>150.256</c:v>
                </c:pt>
                <c:pt idx="3555">
                  <c:v>150.32500000000002</c:v>
                </c:pt>
                <c:pt idx="3556">
                  <c:v>150.33500000000001</c:v>
                </c:pt>
                <c:pt idx="3557">
                  <c:v>150.334</c:v>
                </c:pt>
                <c:pt idx="3558">
                  <c:v>150.25</c:v>
                </c:pt>
                <c:pt idx="3559">
                  <c:v>150.27700000000002</c:v>
                </c:pt>
                <c:pt idx="3560">
                  <c:v>150.179</c:v>
                </c:pt>
                <c:pt idx="3561">
                  <c:v>150.12200000000001</c:v>
                </c:pt>
                <c:pt idx="3562">
                  <c:v>150.048</c:v>
                </c:pt>
                <c:pt idx="3563">
                  <c:v>149.98400000000001</c:v>
                </c:pt>
                <c:pt idx="3564">
                  <c:v>149.89400000000001</c:v>
                </c:pt>
                <c:pt idx="3565">
                  <c:v>149.79300000000001</c:v>
                </c:pt>
                <c:pt idx="3566">
                  <c:v>149.60599999999999</c:v>
                </c:pt>
                <c:pt idx="3567">
                  <c:v>149.50200000000001</c:v>
                </c:pt>
                <c:pt idx="3568">
                  <c:v>149.339</c:v>
                </c:pt>
                <c:pt idx="3569">
                  <c:v>149.25</c:v>
                </c:pt>
                <c:pt idx="3570">
                  <c:v>149.06900000000002</c:v>
                </c:pt>
                <c:pt idx="3571">
                  <c:v>149.04300000000001</c:v>
                </c:pt>
                <c:pt idx="3572">
                  <c:v>148.958</c:v>
                </c:pt>
                <c:pt idx="3573">
                  <c:v>148.87100000000001</c:v>
                </c:pt>
                <c:pt idx="3574">
                  <c:v>148.869</c:v>
                </c:pt>
                <c:pt idx="3575">
                  <c:v>148.80600000000001</c:v>
                </c:pt>
                <c:pt idx="3576">
                  <c:v>148.756</c:v>
                </c:pt>
                <c:pt idx="3577">
                  <c:v>148.727</c:v>
                </c:pt>
                <c:pt idx="3578">
                  <c:v>148.715</c:v>
                </c:pt>
                <c:pt idx="3579">
                  <c:v>148.69300000000001</c:v>
                </c:pt>
                <c:pt idx="3580">
                  <c:v>148.68700000000001</c:v>
                </c:pt>
                <c:pt idx="3581">
                  <c:v>148.673</c:v>
                </c:pt>
                <c:pt idx="3582">
                  <c:v>148.72</c:v>
                </c:pt>
                <c:pt idx="3583">
                  <c:v>148.744</c:v>
                </c:pt>
                <c:pt idx="3584">
                  <c:v>148.83600000000001</c:v>
                </c:pt>
                <c:pt idx="3585">
                  <c:v>148.81700000000001</c:v>
                </c:pt>
                <c:pt idx="3586">
                  <c:v>148.82900000000001</c:v>
                </c:pt>
                <c:pt idx="3587">
                  <c:v>148.85499999999999</c:v>
                </c:pt>
                <c:pt idx="3588">
                  <c:v>148.86600000000001</c:v>
                </c:pt>
                <c:pt idx="3589">
                  <c:v>148.91499999999999</c:v>
                </c:pt>
                <c:pt idx="3590">
                  <c:v>149.072</c:v>
                </c:pt>
                <c:pt idx="3591">
                  <c:v>149.20400000000001</c:v>
                </c:pt>
                <c:pt idx="3592">
                  <c:v>149.18100000000001</c:v>
                </c:pt>
                <c:pt idx="3593">
                  <c:v>149.24600000000001</c:v>
                </c:pt>
                <c:pt idx="3594">
                  <c:v>149.30500000000001</c:v>
                </c:pt>
                <c:pt idx="3595">
                  <c:v>149.38</c:v>
                </c:pt>
                <c:pt idx="3596">
                  <c:v>149.46600000000001</c:v>
                </c:pt>
                <c:pt idx="3597">
                  <c:v>149.57599999999999</c:v>
                </c:pt>
                <c:pt idx="3598">
                  <c:v>149.72</c:v>
                </c:pt>
                <c:pt idx="3599">
                  <c:v>149.84200000000001</c:v>
                </c:pt>
                <c:pt idx="3600">
                  <c:v>149.96199999999999</c:v>
                </c:pt>
                <c:pt idx="3601">
                  <c:v>150.18100000000001</c:v>
                </c:pt>
                <c:pt idx="3602">
                  <c:v>150.321</c:v>
                </c:pt>
                <c:pt idx="3603">
                  <c:v>150.50700000000001</c:v>
                </c:pt>
                <c:pt idx="3604">
                  <c:v>150.636</c:v>
                </c:pt>
                <c:pt idx="3605">
                  <c:v>150.739</c:v>
                </c:pt>
                <c:pt idx="3606">
                  <c:v>150.934</c:v>
                </c:pt>
                <c:pt idx="3607">
                  <c:v>151.12899999999999</c:v>
                </c:pt>
                <c:pt idx="3608">
                  <c:v>151.28900000000002</c:v>
                </c:pt>
                <c:pt idx="3609">
                  <c:v>151.47800000000001</c:v>
                </c:pt>
                <c:pt idx="3610">
                  <c:v>151.542</c:v>
                </c:pt>
                <c:pt idx="3611">
                  <c:v>151.62200000000001</c:v>
                </c:pt>
                <c:pt idx="3612">
                  <c:v>151.625</c:v>
                </c:pt>
                <c:pt idx="3613">
                  <c:v>151.64500000000001</c:v>
                </c:pt>
                <c:pt idx="3614">
                  <c:v>151.63900000000001</c:v>
                </c:pt>
                <c:pt idx="3615">
                  <c:v>151.643</c:v>
                </c:pt>
                <c:pt idx="3616">
                  <c:v>151.66400000000002</c:v>
                </c:pt>
                <c:pt idx="3617">
                  <c:v>151.608</c:v>
                </c:pt>
                <c:pt idx="3618">
                  <c:v>151.577</c:v>
                </c:pt>
                <c:pt idx="3619">
                  <c:v>151.57300000000001</c:v>
                </c:pt>
                <c:pt idx="3620">
                  <c:v>151.52199999999999</c:v>
                </c:pt>
                <c:pt idx="3621">
                  <c:v>151.48500000000001</c:v>
                </c:pt>
                <c:pt idx="3622">
                  <c:v>151.48699999999999</c:v>
                </c:pt>
                <c:pt idx="3623">
                  <c:v>151.489</c:v>
                </c:pt>
                <c:pt idx="3624">
                  <c:v>151.46799999999999</c:v>
                </c:pt>
                <c:pt idx="3625">
                  <c:v>151.44300000000001</c:v>
                </c:pt>
                <c:pt idx="3626">
                  <c:v>151.39600000000002</c:v>
                </c:pt>
                <c:pt idx="3627">
                  <c:v>151.29900000000001</c:v>
                </c:pt>
                <c:pt idx="3628">
                  <c:v>151.21100000000001</c:v>
                </c:pt>
                <c:pt idx="3629">
                  <c:v>151.054</c:v>
                </c:pt>
                <c:pt idx="3630">
                  <c:v>150.92500000000001</c:v>
                </c:pt>
                <c:pt idx="3631">
                  <c:v>150.803</c:v>
                </c:pt>
                <c:pt idx="3632">
                  <c:v>150.691</c:v>
                </c:pt>
                <c:pt idx="3633">
                  <c:v>150.547</c:v>
                </c:pt>
                <c:pt idx="3634">
                  <c:v>150.447</c:v>
                </c:pt>
                <c:pt idx="3635">
                  <c:v>150.33600000000001</c:v>
                </c:pt>
                <c:pt idx="3636">
                  <c:v>150.238</c:v>
                </c:pt>
                <c:pt idx="3637">
                  <c:v>150.179</c:v>
                </c:pt>
                <c:pt idx="3638">
                  <c:v>150.11500000000001</c:v>
                </c:pt>
                <c:pt idx="3639">
                  <c:v>150.09</c:v>
                </c:pt>
                <c:pt idx="3640">
                  <c:v>150.024</c:v>
                </c:pt>
                <c:pt idx="3641">
                  <c:v>150.05600000000001</c:v>
                </c:pt>
                <c:pt idx="3642">
                  <c:v>150.00300000000001</c:v>
                </c:pt>
                <c:pt idx="3643">
                  <c:v>149.98400000000001</c:v>
                </c:pt>
                <c:pt idx="3644">
                  <c:v>149.95000000000002</c:v>
                </c:pt>
                <c:pt idx="3645">
                  <c:v>149.99299999999999</c:v>
                </c:pt>
                <c:pt idx="3646">
                  <c:v>149.95500000000001</c:v>
                </c:pt>
                <c:pt idx="3647">
                  <c:v>149.95699999999999</c:v>
                </c:pt>
                <c:pt idx="3648">
                  <c:v>149.93</c:v>
                </c:pt>
                <c:pt idx="3649">
                  <c:v>149.90800000000002</c:v>
                </c:pt>
                <c:pt idx="3650">
                  <c:v>149.952</c:v>
                </c:pt>
                <c:pt idx="3651">
                  <c:v>149.89600000000002</c:v>
                </c:pt>
                <c:pt idx="3652">
                  <c:v>149.917</c:v>
                </c:pt>
                <c:pt idx="3653">
                  <c:v>149.95000000000002</c:v>
                </c:pt>
                <c:pt idx="3654">
                  <c:v>149.96899999999999</c:v>
                </c:pt>
                <c:pt idx="3655">
                  <c:v>150.00800000000001</c:v>
                </c:pt>
                <c:pt idx="3656">
                  <c:v>150.02100000000002</c:v>
                </c:pt>
                <c:pt idx="3657">
                  <c:v>150.10599999999999</c:v>
                </c:pt>
                <c:pt idx="3658">
                  <c:v>150.15299999999999</c:v>
                </c:pt>
                <c:pt idx="3659">
                  <c:v>150.21</c:v>
                </c:pt>
                <c:pt idx="3660">
                  <c:v>150.22999999999999</c:v>
                </c:pt>
                <c:pt idx="3661">
                  <c:v>150.25800000000001</c:v>
                </c:pt>
                <c:pt idx="3662">
                  <c:v>150.304</c:v>
                </c:pt>
                <c:pt idx="3663">
                  <c:v>150.35400000000001</c:v>
                </c:pt>
                <c:pt idx="3664">
                  <c:v>150.40700000000001</c:v>
                </c:pt>
                <c:pt idx="3665">
                  <c:v>150.40700000000001</c:v>
                </c:pt>
                <c:pt idx="3666">
                  <c:v>150.47300000000001</c:v>
                </c:pt>
                <c:pt idx="3667">
                  <c:v>150.553</c:v>
                </c:pt>
                <c:pt idx="3668">
                  <c:v>150.51900000000001</c:v>
                </c:pt>
                <c:pt idx="3669">
                  <c:v>150.51500000000001</c:v>
                </c:pt>
                <c:pt idx="3670">
                  <c:v>150.57900000000001</c:v>
                </c:pt>
                <c:pt idx="3671">
                  <c:v>150.63200000000001</c:v>
                </c:pt>
                <c:pt idx="3672">
                  <c:v>150.59200000000001</c:v>
                </c:pt>
                <c:pt idx="3673">
                  <c:v>150.67000000000002</c:v>
                </c:pt>
                <c:pt idx="3674">
                  <c:v>150.67099999999999</c:v>
                </c:pt>
                <c:pt idx="3675">
                  <c:v>150.715</c:v>
                </c:pt>
                <c:pt idx="3676">
                  <c:v>150.75800000000001</c:v>
                </c:pt>
                <c:pt idx="3677">
                  <c:v>150.84299999999999</c:v>
                </c:pt>
                <c:pt idx="3678">
                  <c:v>150.84800000000001</c:v>
                </c:pt>
                <c:pt idx="3679">
                  <c:v>150.90600000000001</c:v>
                </c:pt>
                <c:pt idx="3680">
                  <c:v>151.029</c:v>
                </c:pt>
                <c:pt idx="3681">
                  <c:v>151.08699999999999</c:v>
                </c:pt>
                <c:pt idx="3682">
                  <c:v>151.12100000000001</c:v>
                </c:pt>
                <c:pt idx="3683">
                  <c:v>151.14600000000002</c:v>
                </c:pt>
                <c:pt idx="3684">
                  <c:v>151.16300000000001</c:v>
                </c:pt>
                <c:pt idx="3685">
                  <c:v>151.209</c:v>
                </c:pt>
                <c:pt idx="3686">
                  <c:v>151.25</c:v>
                </c:pt>
                <c:pt idx="3687">
                  <c:v>151.24600000000001</c:v>
                </c:pt>
                <c:pt idx="3688">
                  <c:v>151.36099999999999</c:v>
                </c:pt>
                <c:pt idx="3689">
                  <c:v>151.35599999999999</c:v>
                </c:pt>
                <c:pt idx="3690">
                  <c:v>151.39699999999999</c:v>
                </c:pt>
                <c:pt idx="3691">
                  <c:v>151.422</c:v>
                </c:pt>
                <c:pt idx="3692">
                  <c:v>151.453</c:v>
                </c:pt>
                <c:pt idx="3693">
                  <c:v>151.446</c:v>
                </c:pt>
                <c:pt idx="3694">
                  <c:v>151.48599999999999</c:v>
                </c:pt>
                <c:pt idx="3695">
                  <c:v>151.471</c:v>
                </c:pt>
                <c:pt idx="3696">
                  <c:v>151.523</c:v>
                </c:pt>
                <c:pt idx="3697">
                  <c:v>151.495</c:v>
                </c:pt>
                <c:pt idx="3698">
                  <c:v>151.52000000000001</c:v>
                </c:pt>
                <c:pt idx="3699">
                  <c:v>151.495</c:v>
                </c:pt>
                <c:pt idx="3700">
                  <c:v>151.52100000000002</c:v>
                </c:pt>
                <c:pt idx="3701">
                  <c:v>151.571</c:v>
                </c:pt>
                <c:pt idx="3702">
                  <c:v>151.524</c:v>
                </c:pt>
                <c:pt idx="3703">
                  <c:v>151.58799999999999</c:v>
                </c:pt>
                <c:pt idx="3704">
                  <c:v>151.69800000000001</c:v>
                </c:pt>
                <c:pt idx="3705">
                  <c:v>151.75200000000001</c:v>
                </c:pt>
                <c:pt idx="3706">
                  <c:v>151.81399999999999</c:v>
                </c:pt>
                <c:pt idx="3707">
                  <c:v>151.87200000000001</c:v>
                </c:pt>
                <c:pt idx="3708">
                  <c:v>152.005</c:v>
                </c:pt>
                <c:pt idx="3709">
                  <c:v>152.11099999999999</c:v>
                </c:pt>
                <c:pt idx="3710">
                  <c:v>152.24100000000001</c:v>
                </c:pt>
                <c:pt idx="3711">
                  <c:v>152.29500000000002</c:v>
                </c:pt>
                <c:pt idx="3712">
                  <c:v>152.43200000000002</c:v>
                </c:pt>
                <c:pt idx="3713">
                  <c:v>152.559</c:v>
                </c:pt>
                <c:pt idx="3714">
                  <c:v>152.65800000000002</c:v>
                </c:pt>
                <c:pt idx="3715">
                  <c:v>152.70000000000002</c:v>
                </c:pt>
                <c:pt idx="3716">
                  <c:v>152.77199999999999</c:v>
                </c:pt>
                <c:pt idx="3717">
                  <c:v>152.773</c:v>
                </c:pt>
                <c:pt idx="3718">
                  <c:v>152.761</c:v>
                </c:pt>
                <c:pt idx="3719">
                  <c:v>152.792</c:v>
                </c:pt>
                <c:pt idx="3720">
                  <c:v>152.81</c:v>
                </c:pt>
                <c:pt idx="3721">
                  <c:v>152.85400000000001</c:v>
                </c:pt>
                <c:pt idx="3722">
                  <c:v>152.911</c:v>
                </c:pt>
                <c:pt idx="3723">
                  <c:v>152.928</c:v>
                </c:pt>
                <c:pt idx="3724">
                  <c:v>153.012</c:v>
                </c:pt>
                <c:pt idx="3725">
                  <c:v>153.06800000000001</c:v>
                </c:pt>
                <c:pt idx="3726">
                  <c:v>153.108</c:v>
                </c:pt>
                <c:pt idx="3727">
                  <c:v>153.149</c:v>
                </c:pt>
                <c:pt idx="3728">
                  <c:v>153.161</c:v>
                </c:pt>
                <c:pt idx="3729">
                  <c:v>153.166</c:v>
                </c:pt>
                <c:pt idx="3730">
                  <c:v>153.209</c:v>
                </c:pt>
                <c:pt idx="3731">
                  <c:v>153.28</c:v>
                </c:pt>
                <c:pt idx="3732">
                  <c:v>153.327</c:v>
                </c:pt>
                <c:pt idx="3733">
                  <c:v>153.33500000000001</c:v>
                </c:pt>
                <c:pt idx="3734">
                  <c:v>153.45699999999999</c:v>
                </c:pt>
                <c:pt idx="3735">
                  <c:v>153.45400000000001</c:v>
                </c:pt>
                <c:pt idx="3736">
                  <c:v>153.52100000000002</c:v>
                </c:pt>
                <c:pt idx="3737">
                  <c:v>153.6</c:v>
                </c:pt>
                <c:pt idx="3738">
                  <c:v>153.66800000000001</c:v>
                </c:pt>
                <c:pt idx="3739">
                  <c:v>153.77100000000002</c:v>
                </c:pt>
                <c:pt idx="3740">
                  <c:v>153.88900000000001</c:v>
                </c:pt>
                <c:pt idx="3741">
                  <c:v>153.971</c:v>
                </c:pt>
                <c:pt idx="3742">
                  <c:v>154.089</c:v>
                </c:pt>
                <c:pt idx="3743">
                  <c:v>154.17500000000001</c:v>
                </c:pt>
                <c:pt idx="3744">
                  <c:v>154.303</c:v>
                </c:pt>
                <c:pt idx="3745">
                  <c:v>154.37100000000001</c:v>
                </c:pt>
                <c:pt idx="3746">
                  <c:v>154.41</c:v>
                </c:pt>
                <c:pt idx="3747">
                  <c:v>154.46799999999999</c:v>
                </c:pt>
                <c:pt idx="3748">
                  <c:v>154.46799999999999</c:v>
                </c:pt>
                <c:pt idx="3749">
                  <c:v>154.41499999999999</c:v>
                </c:pt>
                <c:pt idx="3750">
                  <c:v>154.41300000000001</c:v>
                </c:pt>
                <c:pt idx="3751">
                  <c:v>154.42699999999999</c:v>
                </c:pt>
                <c:pt idx="3752">
                  <c:v>154.52100000000002</c:v>
                </c:pt>
                <c:pt idx="3753">
                  <c:v>154.55000000000001</c:v>
                </c:pt>
                <c:pt idx="3754">
                  <c:v>154.55000000000001</c:v>
                </c:pt>
                <c:pt idx="3755">
                  <c:v>154.61000000000001</c:v>
                </c:pt>
                <c:pt idx="3756">
                  <c:v>154.57599999999999</c:v>
                </c:pt>
                <c:pt idx="3757">
                  <c:v>154.61099999999999</c:v>
                </c:pt>
                <c:pt idx="3758">
                  <c:v>154.61099999999999</c:v>
                </c:pt>
                <c:pt idx="3759">
                  <c:v>154.583</c:v>
                </c:pt>
                <c:pt idx="3760">
                  <c:v>154.56399999999999</c:v>
                </c:pt>
                <c:pt idx="3761">
                  <c:v>154.50800000000001</c:v>
                </c:pt>
                <c:pt idx="3762">
                  <c:v>154.30000000000001</c:v>
                </c:pt>
                <c:pt idx="3763">
                  <c:v>154.155</c:v>
                </c:pt>
                <c:pt idx="3764">
                  <c:v>153.98500000000001</c:v>
                </c:pt>
                <c:pt idx="3765">
                  <c:v>153.785</c:v>
                </c:pt>
                <c:pt idx="3766">
                  <c:v>153.68200000000002</c:v>
                </c:pt>
                <c:pt idx="3767">
                  <c:v>153.71</c:v>
                </c:pt>
                <c:pt idx="3768">
                  <c:v>153.84100000000001</c:v>
                </c:pt>
                <c:pt idx="3769">
                  <c:v>154.04500000000002</c:v>
                </c:pt>
                <c:pt idx="3770">
                  <c:v>154.048</c:v>
                </c:pt>
                <c:pt idx="3771">
                  <c:v>154.107</c:v>
                </c:pt>
                <c:pt idx="3772">
                  <c:v>154.10400000000001</c:v>
                </c:pt>
                <c:pt idx="3773">
                  <c:v>154.077</c:v>
                </c:pt>
                <c:pt idx="3774">
                  <c:v>153.983</c:v>
                </c:pt>
                <c:pt idx="3775">
                  <c:v>153.94400000000002</c:v>
                </c:pt>
                <c:pt idx="3776">
                  <c:v>153.905</c:v>
                </c:pt>
                <c:pt idx="3777">
                  <c:v>153.851</c:v>
                </c:pt>
                <c:pt idx="3778">
                  <c:v>153.81300000000002</c:v>
                </c:pt>
                <c:pt idx="3779">
                  <c:v>153.691</c:v>
                </c:pt>
                <c:pt idx="3780">
                  <c:v>153.65299999999999</c:v>
                </c:pt>
                <c:pt idx="3781">
                  <c:v>153.541</c:v>
                </c:pt>
                <c:pt idx="3782">
                  <c:v>153.44900000000001</c:v>
                </c:pt>
                <c:pt idx="3783">
                  <c:v>153.23699999999999</c:v>
                </c:pt>
                <c:pt idx="3784">
                  <c:v>153.101</c:v>
                </c:pt>
                <c:pt idx="3785">
                  <c:v>152.898</c:v>
                </c:pt>
                <c:pt idx="3786">
                  <c:v>152.738</c:v>
                </c:pt>
                <c:pt idx="3787">
                  <c:v>152.614</c:v>
                </c:pt>
                <c:pt idx="3788">
                  <c:v>152.518</c:v>
                </c:pt>
                <c:pt idx="3789">
                  <c:v>152.428</c:v>
                </c:pt>
                <c:pt idx="3790">
                  <c:v>152.286</c:v>
                </c:pt>
                <c:pt idx="3791">
                  <c:v>152.251</c:v>
                </c:pt>
                <c:pt idx="3792">
                  <c:v>152.148</c:v>
                </c:pt>
                <c:pt idx="3793">
                  <c:v>152.10900000000001</c:v>
                </c:pt>
                <c:pt idx="3794">
                  <c:v>152.05600000000001</c:v>
                </c:pt>
                <c:pt idx="3795">
                  <c:v>151.98599999999999</c:v>
                </c:pt>
                <c:pt idx="3796">
                  <c:v>151.90700000000001</c:v>
                </c:pt>
                <c:pt idx="3797">
                  <c:v>151.90899999999999</c:v>
                </c:pt>
                <c:pt idx="3798">
                  <c:v>151.899</c:v>
                </c:pt>
                <c:pt idx="3799">
                  <c:v>151.93299999999999</c:v>
                </c:pt>
                <c:pt idx="3800">
                  <c:v>151.995</c:v>
                </c:pt>
                <c:pt idx="3801">
                  <c:v>152.05000000000001</c:v>
                </c:pt>
                <c:pt idx="3802">
                  <c:v>152.08699999999999</c:v>
                </c:pt>
                <c:pt idx="3803">
                  <c:v>152.124</c:v>
                </c:pt>
                <c:pt idx="3804">
                  <c:v>152.184</c:v>
                </c:pt>
                <c:pt idx="3805">
                  <c:v>152.167</c:v>
                </c:pt>
                <c:pt idx="3806">
                  <c:v>152.155</c:v>
                </c:pt>
                <c:pt idx="3807">
                  <c:v>152.107</c:v>
                </c:pt>
                <c:pt idx="3808">
                  <c:v>152.07500000000002</c:v>
                </c:pt>
                <c:pt idx="3809">
                  <c:v>152.07300000000001</c:v>
                </c:pt>
                <c:pt idx="3810">
                  <c:v>152.102</c:v>
                </c:pt>
                <c:pt idx="3811">
                  <c:v>152.03800000000001</c:v>
                </c:pt>
                <c:pt idx="3812">
                  <c:v>151.99199999999999</c:v>
                </c:pt>
                <c:pt idx="3813">
                  <c:v>151.971</c:v>
                </c:pt>
                <c:pt idx="3814">
                  <c:v>151.97200000000001</c:v>
                </c:pt>
                <c:pt idx="3815">
                  <c:v>151.97900000000001</c:v>
                </c:pt>
                <c:pt idx="3816">
                  <c:v>151.95000000000002</c:v>
                </c:pt>
                <c:pt idx="3817">
                  <c:v>151.92500000000001</c:v>
                </c:pt>
                <c:pt idx="3818">
                  <c:v>151.94800000000001</c:v>
                </c:pt>
                <c:pt idx="3819">
                  <c:v>151.886</c:v>
                </c:pt>
                <c:pt idx="3820">
                  <c:v>151.809</c:v>
                </c:pt>
                <c:pt idx="3821">
                  <c:v>151.66300000000001</c:v>
                </c:pt>
                <c:pt idx="3822">
                  <c:v>151.58100000000002</c:v>
                </c:pt>
                <c:pt idx="3823">
                  <c:v>151.518</c:v>
                </c:pt>
                <c:pt idx="3824">
                  <c:v>151.42500000000001</c:v>
                </c:pt>
                <c:pt idx="3825">
                  <c:v>151.434</c:v>
                </c:pt>
                <c:pt idx="3826">
                  <c:v>151.459</c:v>
                </c:pt>
                <c:pt idx="3827">
                  <c:v>151.51</c:v>
                </c:pt>
                <c:pt idx="3828">
                  <c:v>151.51599999999999</c:v>
                </c:pt>
                <c:pt idx="3829">
                  <c:v>151.52500000000001</c:v>
                </c:pt>
                <c:pt idx="3830">
                  <c:v>151.48599999999999</c:v>
                </c:pt>
                <c:pt idx="3831">
                  <c:v>151.435</c:v>
                </c:pt>
                <c:pt idx="3832">
                  <c:v>151.422</c:v>
                </c:pt>
                <c:pt idx="3833">
                  <c:v>151.352</c:v>
                </c:pt>
                <c:pt idx="3834">
                  <c:v>151.29400000000001</c:v>
                </c:pt>
                <c:pt idx="3835">
                  <c:v>151.19400000000002</c:v>
                </c:pt>
                <c:pt idx="3836">
                  <c:v>151.06399999999999</c:v>
                </c:pt>
                <c:pt idx="3837">
                  <c:v>150.976</c:v>
                </c:pt>
                <c:pt idx="3838">
                  <c:v>150.86500000000001</c:v>
                </c:pt>
                <c:pt idx="3839">
                  <c:v>150.809</c:v>
                </c:pt>
                <c:pt idx="3840">
                  <c:v>150.792</c:v>
                </c:pt>
                <c:pt idx="3841">
                  <c:v>150.78399999999999</c:v>
                </c:pt>
                <c:pt idx="3842">
                  <c:v>150.76300000000001</c:v>
                </c:pt>
                <c:pt idx="3843">
                  <c:v>150.798</c:v>
                </c:pt>
                <c:pt idx="3844">
                  <c:v>150.74199999999999</c:v>
                </c:pt>
                <c:pt idx="3845">
                  <c:v>150.71799999999999</c:v>
                </c:pt>
                <c:pt idx="3846">
                  <c:v>150.65200000000002</c:v>
                </c:pt>
                <c:pt idx="3847">
                  <c:v>150.614</c:v>
                </c:pt>
                <c:pt idx="3848">
                  <c:v>150.59</c:v>
                </c:pt>
                <c:pt idx="3849">
                  <c:v>150.58000000000001</c:v>
                </c:pt>
                <c:pt idx="3850">
                  <c:v>150.452</c:v>
                </c:pt>
                <c:pt idx="3851">
                  <c:v>150.42699999999999</c:v>
                </c:pt>
                <c:pt idx="3852">
                  <c:v>150.43899999999999</c:v>
                </c:pt>
                <c:pt idx="3853">
                  <c:v>150.44499999999999</c:v>
                </c:pt>
                <c:pt idx="3854">
                  <c:v>150.48500000000001</c:v>
                </c:pt>
                <c:pt idx="3855">
                  <c:v>150.583</c:v>
                </c:pt>
                <c:pt idx="3856">
                  <c:v>150.595</c:v>
                </c:pt>
                <c:pt idx="3857">
                  <c:v>150.67699999999999</c:v>
                </c:pt>
                <c:pt idx="3858">
                  <c:v>150.709</c:v>
                </c:pt>
                <c:pt idx="3859">
                  <c:v>150.82900000000001</c:v>
                </c:pt>
                <c:pt idx="3860">
                  <c:v>150.876</c:v>
                </c:pt>
                <c:pt idx="3861">
                  <c:v>150.93899999999999</c:v>
                </c:pt>
                <c:pt idx="3862">
                  <c:v>150.983</c:v>
                </c:pt>
                <c:pt idx="3863">
                  <c:v>151.09700000000001</c:v>
                </c:pt>
                <c:pt idx="3864">
                  <c:v>151.17400000000001</c:v>
                </c:pt>
                <c:pt idx="3865">
                  <c:v>151.232</c:v>
                </c:pt>
                <c:pt idx="3866">
                  <c:v>151.35</c:v>
                </c:pt>
                <c:pt idx="3867">
                  <c:v>151.38400000000001</c:v>
                </c:pt>
                <c:pt idx="3868">
                  <c:v>151.53200000000001</c:v>
                </c:pt>
                <c:pt idx="3869">
                  <c:v>151.64699999999999</c:v>
                </c:pt>
                <c:pt idx="3870">
                  <c:v>151.74299999999999</c:v>
                </c:pt>
                <c:pt idx="3871">
                  <c:v>151.869</c:v>
                </c:pt>
                <c:pt idx="3872">
                  <c:v>152.02000000000001</c:v>
                </c:pt>
                <c:pt idx="3873">
                  <c:v>152.167</c:v>
                </c:pt>
                <c:pt idx="3874">
                  <c:v>152.30000000000001</c:v>
                </c:pt>
                <c:pt idx="3875">
                  <c:v>152.422</c:v>
                </c:pt>
                <c:pt idx="3876">
                  <c:v>152.601</c:v>
                </c:pt>
                <c:pt idx="3877">
                  <c:v>152.72</c:v>
                </c:pt>
                <c:pt idx="3878">
                  <c:v>152.81200000000001</c:v>
                </c:pt>
                <c:pt idx="3879">
                  <c:v>152.89699999999999</c:v>
                </c:pt>
                <c:pt idx="3880">
                  <c:v>153.01</c:v>
                </c:pt>
                <c:pt idx="3881">
                  <c:v>153.066</c:v>
                </c:pt>
                <c:pt idx="3882">
                  <c:v>153.10400000000001</c:v>
                </c:pt>
                <c:pt idx="3883">
                  <c:v>153.143</c:v>
                </c:pt>
                <c:pt idx="3884">
                  <c:v>153.19</c:v>
                </c:pt>
                <c:pt idx="3885">
                  <c:v>153.22399999999999</c:v>
                </c:pt>
                <c:pt idx="3886">
                  <c:v>153.32599999999999</c:v>
                </c:pt>
                <c:pt idx="3887">
                  <c:v>153.28700000000001</c:v>
                </c:pt>
                <c:pt idx="3888">
                  <c:v>153.28399999999999</c:v>
                </c:pt>
                <c:pt idx="3889">
                  <c:v>153.26300000000001</c:v>
                </c:pt>
                <c:pt idx="3890">
                  <c:v>153.27199999999999</c:v>
                </c:pt>
                <c:pt idx="3891">
                  <c:v>153.203</c:v>
                </c:pt>
                <c:pt idx="3892">
                  <c:v>153.161</c:v>
                </c:pt>
                <c:pt idx="3893">
                  <c:v>153.17500000000001</c:v>
                </c:pt>
                <c:pt idx="3894">
                  <c:v>153.20500000000001</c:v>
                </c:pt>
                <c:pt idx="3895">
                  <c:v>153.21299999999999</c:v>
                </c:pt>
                <c:pt idx="3896">
                  <c:v>153.22800000000001</c:v>
                </c:pt>
                <c:pt idx="3897">
                  <c:v>153.22999999999999</c:v>
                </c:pt>
                <c:pt idx="3898">
                  <c:v>153.19900000000001</c:v>
                </c:pt>
                <c:pt idx="3899">
                  <c:v>153.20500000000001</c:v>
                </c:pt>
                <c:pt idx="3900">
                  <c:v>153.24</c:v>
                </c:pt>
                <c:pt idx="3901">
                  <c:v>153.279</c:v>
                </c:pt>
                <c:pt idx="3902">
                  <c:v>153.28200000000001</c:v>
                </c:pt>
                <c:pt idx="3903">
                  <c:v>153.303</c:v>
                </c:pt>
                <c:pt idx="3904">
                  <c:v>153.27100000000002</c:v>
                </c:pt>
                <c:pt idx="3905">
                  <c:v>153.20400000000001</c:v>
                </c:pt>
                <c:pt idx="3906">
                  <c:v>153.14699999999999</c:v>
                </c:pt>
                <c:pt idx="3907">
                  <c:v>153.09700000000001</c:v>
                </c:pt>
                <c:pt idx="3908">
                  <c:v>152.99700000000001</c:v>
                </c:pt>
                <c:pt idx="3909">
                  <c:v>152.94499999999999</c:v>
                </c:pt>
                <c:pt idx="3910">
                  <c:v>152.869</c:v>
                </c:pt>
                <c:pt idx="3911">
                  <c:v>152.75200000000001</c:v>
                </c:pt>
                <c:pt idx="3912">
                  <c:v>152.65</c:v>
                </c:pt>
                <c:pt idx="3913">
                  <c:v>152.52500000000001</c:v>
                </c:pt>
                <c:pt idx="3914">
                  <c:v>152.358</c:v>
                </c:pt>
                <c:pt idx="3915">
                  <c:v>152.23099999999999</c:v>
                </c:pt>
                <c:pt idx="3916">
                  <c:v>152.07599999999999</c:v>
                </c:pt>
                <c:pt idx="3917">
                  <c:v>151.94800000000001</c:v>
                </c:pt>
                <c:pt idx="3918">
                  <c:v>151.762</c:v>
                </c:pt>
                <c:pt idx="3919">
                  <c:v>151.666</c:v>
                </c:pt>
                <c:pt idx="3920">
                  <c:v>151.529</c:v>
                </c:pt>
                <c:pt idx="3921">
                  <c:v>151.41200000000001</c:v>
                </c:pt>
                <c:pt idx="3922">
                  <c:v>151.24100000000001</c:v>
                </c:pt>
                <c:pt idx="3923">
                  <c:v>151.18700000000001</c:v>
                </c:pt>
                <c:pt idx="3924">
                  <c:v>151.137</c:v>
                </c:pt>
                <c:pt idx="3925">
                  <c:v>151.167</c:v>
                </c:pt>
                <c:pt idx="3926">
                  <c:v>151.11199999999999</c:v>
                </c:pt>
                <c:pt idx="3927">
                  <c:v>151.089</c:v>
                </c:pt>
                <c:pt idx="3928">
                  <c:v>151.155</c:v>
                </c:pt>
                <c:pt idx="3929">
                  <c:v>151.22499999999999</c:v>
                </c:pt>
                <c:pt idx="3930">
                  <c:v>151.274</c:v>
                </c:pt>
                <c:pt idx="3931">
                  <c:v>151.339</c:v>
                </c:pt>
                <c:pt idx="3932">
                  <c:v>151.393</c:v>
                </c:pt>
                <c:pt idx="3933">
                  <c:v>151.428</c:v>
                </c:pt>
                <c:pt idx="3934">
                  <c:v>151.41200000000001</c:v>
                </c:pt>
                <c:pt idx="3935">
                  <c:v>151.441</c:v>
                </c:pt>
                <c:pt idx="3936">
                  <c:v>151.52199999999999</c:v>
                </c:pt>
                <c:pt idx="3937">
                  <c:v>151.59899999999999</c:v>
                </c:pt>
                <c:pt idx="3938">
                  <c:v>151.71100000000001</c:v>
                </c:pt>
                <c:pt idx="3939">
                  <c:v>151.828</c:v>
                </c:pt>
                <c:pt idx="3940">
                  <c:v>151.999</c:v>
                </c:pt>
                <c:pt idx="3941">
                  <c:v>152.17099999999999</c:v>
                </c:pt>
                <c:pt idx="3942">
                  <c:v>152.352</c:v>
                </c:pt>
                <c:pt idx="3943">
                  <c:v>152.505</c:v>
                </c:pt>
                <c:pt idx="3944">
                  <c:v>152.65299999999999</c:v>
                </c:pt>
                <c:pt idx="3945">
                  <c:v>152.75300000000001</c:v>
                </c:pt>
                <c:pt idx="3946">
                  <c:v>152.88800000000001</c:v>
                </c:pt>
                <c:pt idx="3947">
                  <c:v>153.01500000000001</c:v>
                </c:pt>
                <c:pt idx="3948">
                  <c:v>153.071</c:v>
                </c:pt>
                <c:pt idx="3949">
                  <c:v>153.149</c:v>
                </c:pt>
                <c:pt idx="3950">
                  <c:v>153.32599999999999</c:v>
                </c:pt>
                <c:pt idx="3951">
                  <c:v>153.416</c:v>
                </c:pt>
                <c:pt idx="3952">
                  <c:v>153.50399999999999</c:v>
                </c:pt>
                <c:pt idx="3953">
                  <c:v>153.52199999999999</c:v>
                </c:pt>
                <c:pt idx="3954">
                  <c:v>153.59399999999999</c:v>
                </c:pt>
                <c:pt idx="3955">
                  <c:v>153.65200000000002</c:v>
                </c:pt>
                <c:pt idx="3956">
                  <c:v>153.79599999999999</c:v>
                </c:pt>
                <c:pt idx="3957">
                  <c:v>153.87800000000001</c:v>
                </c:pt>
                <c:pt idx="3958">
                  <c:v>154.05100000000002</c:v>
                </c:pt>
                <c:pt idx="3959">
                  <c:v>154.10400000000001</c:v>
                </c:pt>
                <c:pt idx="3960">
                  <c:v>154.28200000000001</c:v>
                </c:pt>
                <c:pt idx="3961">
                  <c:v>154.36199999999999</c:v>
                </c:pt>
                <c:pt idx="3962">
                  <c:v>154.41499999999999</c:v>
                </c:pt>
                <c:pt idx="3963">
                  <c:v>154.51900000000001</c:v>
                </c:pt>
                <c:pt idx="3964">
                  <c:v>154.59800000000001</c:v>
                </c:pt>
                <c:pt idx="3965">
                  <c:v>154.67400000000001</c:v>
                </c:pt>
                <c:pt idx="3966">
                  <c:v>154.78800000000001</c:v>
                </c:pt>
                <c:pt idx="3967">
                  <c:v>154.935</c:v>
                </c:pt>
                <c:pt idx="3968">
                  <c:v>154.95000000000002</c:v>
                </c:pt>
                <c:pt idx="3969">
                  <c:v>154.99299999999999</c:v>
                </c:pt>
                <c:pt idx="3970">
                  <c:v>155.017</c:v>
                </c:pt>
                <c:pt idx="3971">
                  <c:v>155.00200000000001</c:v>
                </c:pt>
                <c:pt idx="3972">
                  <c:v>154.892</c:v>
                </c:pt>
                <c:pt idx="3973">
                  <c:v>154.79599999999999</c:v>
                </c:pt>
                <c:pt idx="3974">
                  <c:v>154.75</c:v>
                </c:pt>
                <c:pt idx="3975">
                  <c:v>154.63200000000001</c:v>
                </c:pt>
                <c:pt idx="3976">
                  <c:v>154.511</c:v>
                </c:pt>
                <c:pt idx="3977">
                  <c:v>154.334</c:v>
                </c:pt>
                <c:pt idx="3978">
                  <c:v>154.18</c:v>
                </c:pt>
                <c:pt idx="3979">
                  <c:v>154.00700000000001</c:v>
                </c:pt>
                <c:pt idx="3980">
                  <c:v>153.84800000000001</c:v>
                </c:pt>
                <c:pt idx="3981">
                  <c:v>153.68200000000002</c:v>
                </c:pt>
                <c:pt idx="3982">
                  <c:v>153.547</c:v>
                </c:pt>
                <c:pt idx="3983">
                  <c:v>153.44</c:v>
                </c:pt>
                <c:pt idx="3984">
                  <c:v>153.29400000000001</c:v>
                </c:pt>
                <c:pt idx="3985">
                  <c:v>153.238</c:v>
                </c:pt>
                <c:pt idx="3986">
                  <c:v>153.10300000000001</c:v>
                </c:pt>
                <c:pt idx="3987">
                  <c:v>153.08100000000002</c:v>
                </c:pt>
                <c:pt idx="3988">
                  <c:v>152.922</c:v>
                </c:pt>
                <c:pt idx="3989">
                  <c:v>152.828</c:v>
                </c:pt>
                <c:pt idx="3990">
                  <c:v>152.774</c:v>
                </c:pt>
                <c:pt idx="3991">
                  <c:v>152.73099999999999</c:v>
                </c:pt>
                <c:pt idx="3992">
                  <c:v>152.66</c:v>
                </c:pt>
                <c:pt idx="3993">
                  <c:v>152.56</c:v>
                </c:pt>
                <c:pt idx="3994">
                  <c:v>152.56700000000001</c:v>
                </c:pt>
                <c:pt idx="3995">
                  <c:v>152.51</c:v>
                </c:pt>
                <c:pt idx="3996">
                  <c:v>152.41499999999999</c:v>
                </c:pt>
                <c:pt idx="3997">
                  <c:v>152.27500000000001</c:v>
                </c:pt>
                <c:pt idx="3998">
                  <c:v>152.15800000000002</c:v>
                </c:pt>
                <c:pt idx="3999">
                  <c:v>152.035</c:v>
                </c:pt>
                <c:pt idx="4000">
                  <c:v>151.94400000000002</c:v>
                </c:pt>
                <c:pt idx="4001">
                  <c:v>151.785</c:v>
                </c:pt>
                <c:pt idx="4002">
                  <c:v>151.72200000000001</c:v>
                </c:pt>
                <c:pt idx="4003">
                  <c:v>151.655</c:v>
                </c:pt>
                <c:pt idx="4004">
                  <c:v>151.59399999999999</c:v>
                </c:pt>
                <c:pt idx="4005">
                  <c:v>151.56300000000002</c:v>
                </c:pt>
                <c:pt idx="4006">
                  <c:v>151.602</c:v>
                </c:pt>
                <c:pt idx="4007">
                  <c:v>151.572</c:v>
                </c:pt>
                <c:pt idx="4008">
                  <c:v>151.58000000000001</c:v>
                </c:pt>
                <c:pt idx="4009">
                  <c:v>151.601</c:v>
                </c:pt>
                <c:pt idx="4010">
                  <c:v>151.62700000000001</c:v>
                </c:pt>
                <c:pt idx="4011">
                  <c:v>151.60499999999999</c:v>
                </c:pt>
                <c:pt idx="4012">
                  <c:v>151.62200000000001</c:v>
                </c:pt>
                <c:pt idx="4013">
                  <c:v>151.61500000000001</c:v>
                </c:pt>
                <c:pt idx="4014">
                  <c:v>151.636</c:v>
                </c:pt>
                <c:pt idx="4015">
                  <c:v>151.62200000000001</c:v>
                </c:pt>
                <c:pt idx="4016">
                  <c:v>151.584</c:v>
                </c:pt>
                <c:pt idx="4017">
                  <c:v>151.54400000000001</c:v>
                </c:pt>
                <c:pt idx="4018">
                  <c:v>151.50700000000001</c:v>
                </c:pt>
                <c:pt idx="4019">
                  <c:v>151.446</c:v>
                </c:pt>
                <c:pt idx="4020">
                  <c:v>151.35</c:v>
                </c:pt>
                <c:pt idx="4021">
                  <c:v>151.369</c:v>
                </c:pt>
                <c:pt idx="4022">
                  <c:v>151.32500000000002</c:v>
                </c:pt>
                <c:pt idx="4023">
                  <c:v>151.261</c:v>
                </c:pt>
                <c:pt idx="4024">
                  <c:v>151.24799999999999</c:v>
                </c:pt>
                <c:pt idx="4025">
                  <c:v>151.20000000000002</c:v>
                </c:pt>
                <c:pt idx="4026">
                  <c:v>151.149</c:v>
                </c:pt>
                <c:pt idx="4027">
                  <c:v>151.08799999999999</c:v>
                </c:pt>
                <c:pt idx="4028">
                  <c:v>151.10400000000001</c:v>
                </c:pt>
                <c:pt idx="4029">
                  <c:v>151.09399999999999</c:v>
                </c:pt>
                <c:pt idx="4030">
                  <c:v>151.08199999999999</c:v>
                </c:pt>
                <c:pt idx="4031">
                  <c:v>151.036</c:v>
                </c:pt>
                <c:pt idx="4032">
                  <c:v>151.029</c:v>
                </c:pt>
                <c:pt idx="4033">
                  <c:v>151.03100000000001</c:v>
                </c:pt>
                <c:pt idx="4034">
                  <c:v>151.06300000000002</c:v>
                </c:pt>
                <c:pt idx="4035">
                  <c:v>151.10300000000001</c:v>
                </c:pt>
                <c:pt idx="4036">
                  <c:v>151.102</c:v>
                </c:pt>
                <c:pt idx="4037">
                  <c:v>151.15899999999999</c:v>
                </c:pt>
                <c:pt idx="4038">
                  <c:v>151.25399999999999</c:v>
                </c:pt>
                <c:pt idx="4039">
                  <c:v>151.31900000000002</c:v>
                </c:pt>
                <c:pt idx="4040">
                  <c:v>151.411</c:v>
                </c:pt>
                <c:pt idx="4041">
                  <c:v>151.48400000000001</c:v>
                </c:pt>
                <c:pt idx="4042">
                  <c:v>151.55000000000001</c:v>
                </c:pt>
                <c:pt idx="4043">
                  <c:v>151.642</c:v>
                </c:pt>
                <c:pt idx="4044">
                  <c:v>151.69499999999999</c:v>
                </c:pt>
                <c:pt idx="4045">
                  <c:v>151.74100000000001</c:v>
                </c:pt>
                <c:pt idx="4046">
                  <c:v>151.78399999999999</c:v>
                </c:pt>
                <c:pt idx="4047">
                  <c:v>151.90899999999999</c:v>
                </c:pt>
                <c:pt idx="4048">
                  <c:v>151.904</c:v>
                </c:pt>
                <c:pt idx="4049">
                  <c:v>151.99799999999999</c:v>
                </c:pt>
                <c:pt idx="4050">
                  <c:v>151.97800000000001</c:v>
                </c:pt>
                <c:pt idx="4051">
                  <c:v>151.98400000000001</c:v>
                </c:pt>
                <c:pt idx="4052">
                  <c:v>152.02799999999999</c:v>
                </c:pt>
                <c:pt idx="4053">
                  <c:v>151.96899999999999</c:v>
                </c:pt>
                <c:pt idx="4054">
                  <c:v>151.976</c:v>
                </c:pt>
                <c:pt idx="4055">
                  <c:v>151.999</c:v>
                </c:pt>
                <c:pt idx="4056">
                  <c:v>152.078</c:v>
                </c:pt>
                <c:pt idx="4057">
                  <c:v>152.17600000000002</c:v>
                </c:pt>
                <c:pt idx="4058">
                  <c:v>152.14400000000001</c:v>
                </c:pt>
                <c:pt idx="4059">
                  <c:v>152.21899999999999</c:v>
                </c:pt>
                <c:pt idx="4060">
                  <c:v>152.28900000000002</c:v>
                </c:pt>
                <c:pt idx="4061">
                  <c:v>152.31900000000002</c:v>
                </c:pt>
                <c:pt idx="4062">
                  <c:v>152.339</c:v>
                </c:pt>
                <c:pt idx="4063">
                  <c:v>152.405</c:v>
                </c:pt>
                <c:pt idx="4064">
                  <c:v>152.47300000000001</c:v>
                </c:pt>
                <c:pt idx="4065">
                  <c:v>152.50300000000001</c:v>
                </c:pt>
                <c:pt idx="4066">
                  <c:v>152.53800000000001</c:v>
                </c:pt>
                <c:pt idx="4067">
                  <c:v>152.571</c:v>
                </c:pt>
                <c:pt idx="4068">
                  <c:v>152.60599999999999</c:v>
                </c:pt>
                <c:pt idx="4069">
                  <c:v>152.661</c:v>
                </c:pt>
                <c:pt idx="4070">
                  <c:v>152.68700000000001</c:v>
                </c:pt>
                <c:pt idx="4071">
                  <c:v>152.66400000000002</c:v>
                </c:pt>
                <c:pt idx="4072">
                  <c:v>152.77000000000001</c:v>
                </c:pt>
                <c:pt idx="4073">
                  <c:v>152.822</c:v>
                </c:pt>
                <c:pt idx="4074">
                  <c:v>152.886</c:v>
                </c:pt>
                <c:pt idx="4075">
                  <c:v>152.91400000000002</c:v>
                </c:pt>
                <c:pt idx="4076">
                  <c:v>153.023</c:v>
                </c:pt>
                <c:pt idx="4077">
                  <c:v>153.03300000000002</c:v>
                </c:pt>
                <c:pt idx="4078">
                  <c:v>153.07400000000001</c:v>
                </c:pt>
                <c:pt idx="4079">
                  <c:v>153.041</c:v>
                </c:pt>
                <c:pt idx="4080">
                  <c:v>152.98500000000001</c:v>
                </c:pt>
                <c:pt idx="4081">
                  <c:v>152.92699999999999</c:v>
                </c:pt>
                <c:pt idx="4082">
                  <c:v>152.80500000000001</c:v>
                </c:pt>
                <c:pt idx="4083">
                  <c:v>152.643</c:v>
                </c:pt>
                <c:pt idx="4084">
                  <c:v>152.51599999999999</c:v>
                </c:pt>
                <c:pt idx="4085">
                  <c:v>152.351</c:v>
                </c:pt>
                <c:pt idx="4086">
                  <c:v>152.202</c:v>
                </c:pt>
                <c:pt idx="4087">
                  <c:v>152.01900000000001</c:v>
                </c:pt>
                <c:pt idx="4088">
                  <c:v>151.88200000000001</c:v>
                </c:pt>
                <c:pt idx="4089">
                  <c:v>151.709</c:v>
                </c:pt>
                <c:pt idx="4090">
                  <c:v>151.57300000000001</c:v>
                </c:pt>
                <c:pt idx="4091">
                  <c:v>151.435</c:v>
                </c:pt>
                <c:pt idx="4092">
                  <c:v>151.327</c:v>
                </c:pt>
                <c:pt idx="4093">
                  <c:v>151.214</c:v>
                </c:pt>
                <c:pt idx="4094">
                  <c:v>151.13900000000001</c:v>
                </c:pt>
                <c:pt idx="4095">
                  <c:v>151.01500000000001</c:v>
                </c:pt>
                <c:pt idx="4096">
                  <c:v>150.85499999999999</c:v>
                </c:pt>
                <c:pt idx="4097">
                  <c:v>150.846</c:v>
                </c:pt>
                <c:pt idx="4098">
                  <c:v>150.72499999999999</c:v>
                </c:pt>
                <c:pt idx="4099">
                  <c:v>150.72499999999999</c:v>
                </c:pt>
                <c:pt idx="4100">
                  <c:v>150.648</c:v>
                </c:pt>
                <c:pt idx="4101">
                  <c:v>150.577</c:v>
                </c:pt>
                <c:pt idx="4102">
                  <c:v>150.577</c:v>
                </c:pt>
                <c:pt idx="4103">
                  <c:v>150.589</c:v>
                </c:pt>
                <c:pt idx="4104">
                  <c:v>150.654</c:v>
                </c:pt>
                <c:pt idx="4105">
                  <c:v>150.66300000000001</c:v>
                </c:pt>
                <c:pt idx="4106">
                  <c:v>150.68600000000001</c:v>
                </c:pt>
                <c:pt idx="4107">
                  <c:v>150.75200000000001</c:v>
                </c:pt>
                <c:pt idx="4108">
                  <c:v>150.779</c:v>
                </c:pt>
                <c:pt idx="4109">
                  <c:v>150.792</c:v>
                </c:pt>
                <c:pt idx="4110">
                  <c:v>150.79500000000002</c:v>
                </c:pt>
                <c:pt idx="4111">
                  <c:v>150.791</c:v>
                </c:pt>
                <c:pt idx="4112">
                  <c:v>150.80199999999999</c:v>
                </c:pt>
                <c:pt idx="4113">
                  <c:v>150.785</c:v>
                </c:pt>
                <c:pt idx="4114">
                  <c:v>150.77100000000002</c:v>
                </c:pt>
                <c:pt idx="4115">
                  <c:v>150.76</c:v>
                </c:pt>
                <c:pt idx="4116">
                  <c:v>150.75200000000001</c:v>
                </c:pt>
                <c:pt idx="4117">
                  <c:v>150.661</c:v>
                </c:pt>
                <c:pt idx="4118">
                  <c:v>150.715</c:v>
                </c:pt>
                <c:pt idx="4119">
                  <c:v>150.649</c:v>
                </c:pt>
                <c:pt idx="4120">
                  <c:v>150.62200000000001</c:v>
                </c:pt>
                <c:pt idx="4121">
                  <c:v>150.625</c:v>
                </c:pt>
                <c:pt idx="4122">
                  <c:v>150.661</c:v>
                </c:pt>
                <c:pt idx="4123">
                  <c:v>150.64699999999999</c:v>
                </c:pt>
                <c:pt idx="4124">
                  <c:v>150.684</c:v>
                </c:pt>
                <c:pt idx="4125">
                  <c:v>150.66499999999999</c:v>
                </c:pt>
                <c:pt idx="4126">
                  <c:v>150.66800000000001</c:v>
                </c:pt>
                <c:pt idx="4127">
                  <c:v>150.70099999999999</c:v>
                </c:pt>
                <c:pt idx="4128">
                  <c:v>150.73699999999999</c:v>
                </c:pt>
                <c:pt idx="4129">
                  <c:v>150.77799999999999</c:v>
                </c:pt>
                <c:pt idx="4130">
                  <c:v>150.81100000000001</c:v>
                </c:pt>
                <c:pt idx="4131">
                  <c:v>150.816</c:v>
                </c:pt>
                <c:pt idx="4132">
                  <c:v>150.83100000000002</c:v>
                </c:pt>
                <c:pt idx="4133">
                  <c:v>150.88499999999999</c:v>
                </c:pt>
                <c:pt idx="4134">
                  <c:v>150.90800000000002</c:v>
                </c:pt>
                <c:pt idx="4135">
                  <c:v>151.01900000000001</c:v>
                </c:pt>
                <c:pt idx="4136">
                  <c:v>151.07599999999999</c:v>
                </c:pt>
                <c:pt idx="4137">
                  <c:v>151.161</c:v>
                </c:pt>
                <c:pt idx="4138">
                  <c:v>151.18700000000001</c:v>
                </c:pt>
                <c:pt idx="4139">
                  <c:v>151.28</c:v>
                </c:pt>
                <c:pt idx="4140">
                  <c:v>151.37100000000001</c:v>
                </c:pt>
                <c:pt idx="4141">
                  <c:v>151.423</c:v>
                </c:pt>
                <c:pt idx="4142">
                  <c:v>151.43600000000001</c:v>
                </c:pt>
                <c:pt idx="4143">
                  <c:v>151.53200000000001</c:v>
                </c:pt>
                <c:pt idx="4144">
                  <c:v>151.572</c:v>
                </c:pt>
                <c:pt idx="4145">
                  <c:v>151.59200000000001</c:v>
                </c:pt>
                <c:pt idx="4146">
                  <c:v>151.64000000000001</c:v>
                </c:pt>
                <c:pt idx="4147">
                  <c:v>151.721</c:v>
                </c:pt>
                <c:pt idx="4148">
                  <c:v>151.74299999999999</c:v>
                </c:pt>
                <c:pt idx="4149">
                  <c:v>151.82599999999999</c:v>
                </c:pt>
                <c:pt idx="4150">
                  <c:v>151.91200000000001</c:v>
                </c:pt>
                <c:pt idx="4151">
                  <c:v>151.96199999999999</c:v>
                </c:pt>
                <c:pt idx="4152">
                  <c:v>151.97800000000001</c:v>
                </c:pt>
                <c:pt idx="4153">
                  <c:v>152.012</c:v>
                </c:pt>
                <c:pt idx="4154">
                  <c:v>152.012</c:v>
                </c:pt>
                <c:pt idx="4155">
                  <c:v>152.042</c:v>
                </c:pt>
                <c:pt idx="4156">
                  <c:v>152.04900000000001</c:v>
                </c:pt>
                <c:pt idx="4157">
                  <c:v>152.17400000000001</c:v>
                </c:pt>
                <c:pt idx="4158">
                  <c:v>152.20099999999999</c:v>
                </c:pt>
                <c:pt idx="4159">
                  <c:v>152.215</c:v>
                </c:pt>
                <c:pt idx="4160">
                  <c:v>152.197</c:v>
                </c:pt>
                <c:pt idx="4161">
                  <c:v>152.36799999999999</c:v>
                </c:pt>
                <c:pt idx="4162">
                  <c:v>152.61000000000001</c:v>
                </c:pt>
                <c:pt idx="4163">
                  <c:v>152.858</c:v>
                </c:pt>
                <c:pt idx="4164">
                  <c:v>153.08600000000001</c:v>
                </c:pt>
                <c:pt idx="4165">
                  <c:v>153.23500000000001</c:v>
                </c:pt>
                <c:pt idx="4166">
                  <c:v>153.32500000000002</c:v>
                </c:pt>
                <c:pt idx="4167">
                  <c:v>153.31200000000001</c:v>
                </c:pt>
                <c:pt idx="4168">
                  <c:v>153.31700000000001</c:v>
                </c:pt>
                <c:pt idx="4169">
                  <c:v>153.291</c:v>
                </c:pt>
                <c:pt idx="4170">
                  <c:v>153.37299999999999</c:v>
                </c:pt>
                <c:pt idx="4171">
                  <c:v>153.37200000000001</c:v>
                </c:pt>
                <c:pt idx="4172">
                  <c:v>153.47200000000001</c:v>
                </c:pt>
                <c:pt idx="4173">
                  <c:v>153.59700000000001</c:v>
                </c:pt>
                <c:pt idx="4174">
                  <c:v>153.69900000000001</c:v>
                </c:pt>
                <c:pt idx="4175">
                  <c:v>153.77000000000001</c:v>
                </c:pt>
                <c:pt idx="4176">
                  <c:v>153.72399999999999</c:v>
                </c:pt>
                <c:pt idx="4177">
                  <c:v>153.65100000000001</c:v>
                </c:pt>
                <c:pt idx="4178">
                  <c:v>153.58799999999999</c:v>
                </c:pt>
                <c:pt idx="4179">
                  <c:v>153.45600000000002</c:v>
                </c:pt>
                <c:pt idx="4180">
                  <c:v>153.37</c:v>
                </c:pt>
                <c:pt idx="4181">
                  <c:v>153.19800000000001</c:v>
                </c:pt>
                <c:pt idx="4182">
                  <c:v>153.13</c:v>
                </c:pt>
                <c:pt idx="4183">
                  <c:v>152.95099999999999</c:v>
                </c:pt>
                <c:pt idx="4184">
                  <c:v>152.79599999999999</c:v>
                </c:pt>
                <c:pt idx="4185">
                  <c:v>152.76900000000001</c:v>
                </c:pt>
                <c:pt idx="4186">
                  <c:v>152.589</c:v>
                </c:pt>
                <c:pt idx="4187">
                  <c:v>152.542</c:v>
                </c:pt>
                <c:pt idx="4188">
                  <c:v>152.399</c:v>
                </c:pt>
                <c:pt idx="4189">
                  <c:v>152.36099999999999</c:v>
                </c:pt>
                <c:pt idx="4190">
                  <c:v>152.28900000000002</c:v>
                </c:pt>
                <c:pt idx="4191">
                  <c:v>152.24600000000001</c:v>
                </c:pt>
                <c:pt idx="4192">
                  <c:v>152.18100000000001</c:v>
                </c:pt>
                <c:pt idx="4193">
                  <c:v>152.14699999999999</c:v>
                </c:pt>
                <c:pt idx="4194">
                  <c:v>152.11099999999999</c:v>
                </c:pt>
                <c:pt idx="4195">
                  <c:v>152.24700000000001</c:v>
                </c:pt>
                <c:pt idx="4196">
                  <c:v>152.39600000000002</c:v>
                </c:pt>
                <c:pt idx="4197">
                  <c:v>152.61699999999999</c:v>
                </c:pt>
                <c:pt idx="4198">
                  <c:v>152.80500000000001</c:v>
                </c:pt>
                <c:pt idx="4199">
                  <c:v>152.946</c:v>
                </c:pt>
                <c:pt idx="4200">
                  <c:v>153.1</c:v>
                </c:pt>
                <c:pt idx="4201">
                  <c:v>153.32300000000001</c:v>
                </c:pt>
                <c:pt idx="4202">
                  <c:v>153.559</c:v>
                </c:pt>
                <c:pt idx="4203">
                  <c:v>153.74</c:v>
                </c:pt>
                <c:pt idx="4204">
                  <c:v>153.86799999999999</c:v>
                </c:pt>
                <c:pt idx="4205">
                  <c:v>153.935</c:v>
                </c:pt>
                <c:pt idx="4206">
                  <c:v>154.02500000000001</c:v>
                </c:pt>
                <c:pt idx="4207">
                  <c:v>154.00900000000001</c:v>
                </c:pt>
                <c:pt idx="4208">
                  <c:v>153.96</c:v>
                </c:pt>
                <c:pt idx="4209">
                  <c:v>153.90299999999999</c:v>
                </c:pt>
                <c:pt idx="4210">
                  <c:v>153.85400000000001</c:v>
                </c:pt>
                <c:pt idx="4211">
                  <c:v>153.78100000000001</c:v>
                </c:pt>
                <c:pt idx="4212">
                  <c:v>153.70699999999999</c:v>
                </c:pt>
                <c:pt idx="4213">
                  <c:v>153.643</c:v>
                </c:pt>
                <c:pt idx="4214">
                  <c:v>153.55799999999999</c:v>
                </c:pt>
                <c:pt idx="4215">
                  <c:v>153.46600000000001</c:v>
                </c:pt>
                <c:pt idx="4216">
                  <c:v>153.35400000000001</c:v>
                </c:pt>
                <c:pt idx="4217">
                  <c:v>153.26900000000001</c:v>
                </c:pt>
                <c:pt idx="4218">
                  <c:v>153.20699999999999</c:v>
                </c:pt>
                <c:pt idx="4219">
                  <c:v>153.14500000000001</c:v>
                </c:pt>
                <c:pt idx="4220">
                  <c:v>153.05799999999999</c:v>
                </c:pt>
                <c:pt idx="4221">
                  <c:v>153.035</c:v>
                </c:pt>
                <c:pt idx="4222">
                  <c:v>153.09399999999999</c:v>
                </c:pt>
                <c:pt idx="4223">
                  <c:v>153.185</c:v>
                </c:pt>
                <c:pt idx="4224">
                  <c:v>153.203</c:v>
                </c:pt>
                <c:pt idx="4225">
                  <c:v>153.27000000000001</c:v>
                </c:pt>
                <c:pt idx="4226">
                  <c:v>153.292</c:v>
                </c:pt>
                <c:pt idx="4227">
                  <c:v>153.26400000000001</c:v>
                </c:pt>
                <c:pt idx="4228">
                  <c:v>153.29400000000001</c:v>
                </c:pt>
                <c:pt idx="4229">
                  <c:v>153.32599999999999</c:v>
                </c:pt>
                <c:pt idx="4230">
                  <c:v>153.23099999999999</c:v>
                </c:pt>
                <c:pt idx="4231">
                  <c:v>153.23400000000001</c:v>
                </c:pt>
                <c:pt idx="4232">
                  <c:v>153.20099999999999</c:v>
                </c:pt>
                <c:pt idx="4233">
                  <c:v>153.14600000000002</c:v>
                </c:pt>
                <c:pt idx="4234">
                  <c:v>153.15800000000002</c:v>
                </c:pt>
                <c:pt idx="4235">
                  <c:v>153.12800000000001</c:v>
                </c:pt>
                <c:pt idx="4236">
                  <c:v>153.09299999999999</c:v>
                </c:pt>
                <c:pt idx="4237">
                  <c:v>153.07400000000001</c:v>
                </c:pt>
                <c:pt idx="4238">
                  <c:v>153.09700000000001</c:v>
                </c:pt>
                <c:pt idx="4239">
                  <c:v>153.10900000000001</c:v>
                </c:pt>
                <c:pt idx="4240">
                  <c:v>153.01900000000001</c:v>
                </c:pt>
                <c:pt idx="4241">
                  <c:v>152.905</c:v>
                </c:pt>
                <c:pt idx="4242">
                  <c:v>152.74700000000001</c:v>
                </c:pt>
                <c:pt idx="4243">
                  <c:v>152.559</c:v>
                </c:pt>
                <c:pt idx="4244">
                  <c:v>152.417</c:v>
                </c:pt>
                <c:pt idx="4245">
                  <c:v>152.173</c:v>
                </c:pt>
                <c:pt idx="4246">
                  <c:v>152.04300000000001</c:v>
                </c:pt>
                <c:pt idx="4247">
                  <c:v>151.88200000000001</c:v>
                </c:pt>
                <c:pt idx="4248">
                  <c:v>151.75700000000001</c:v>
                </c:pt>
                <c:pt idx="4249">
                  <c:v>151.619</c:v>
                </c:pt>
                <c:pt idx="4250">
                  <c:v>151.542</c:v>
                </c:pt>
                <c:pt idx="4251">
                  <c:v>151.45699999999999</c:v>
                </c:pt>
                <c:pt idx="4252">
                  <c:v>151.417</c:v>
                </c:pt>
                <c:pt idx="4253">
                  <c:v>151.458</c:v>
                </c:pt>
                <c:pt idx="4254">
                  <c:v>151.488</c:v>
                </c:pt>
                <c:pt idx="4255">
                  <c:v>151.53800000000001</c:v>
                </c:pt>
                <c:pt idx="4256">
                  <c:v>151.62200000000001</c:v>
                </c:pt>
                <c:pt idx="4257">
                  <c:v>151.684</c:v>
                </c:pt>
                <c:pt idx="4258">
                  <c:v>151.77700000000002</c:v>
                </c:pt>
                <c:pt idx="4259">
                  <c:v>151.88</c:v>
                </c:pt>
                <c:pt idx="4260">
                  <c:v>152.001</c:v>
                </c:pt>
                <c:pt idx="4261">
                  <c:v>152.09399999999999</c:v>
                </c:pt>
                <c:pt idx="4262">
                  <c:v>152.31200000000001</c:v>
                </c:pt>
                <c:pt idx="4263">
                  <c:v>152.40800000000002</c:v>
                </c:pt>
                <c:pt idx="4264">
                  <c:v>152.48699999999999</c:v>
                </c:pt>
                <c:pt idx="4265">
                  <c:v>152.535</c:v>
                </c:pt>
                <c:pt idx="4266">
                  <c:v>152.512</c:v>
                </c:pt>
                <c:pt idx="4267">
                  <c:v>152.501</c:v>
                </c:pt>
                <c:pt idx="4268">
                  <c:v>152.465</c:v>
                </c:pt>
                <c:pt idx="4269">
                  <c:v>152.387</c:v>
                </c:pt>
                <c:pt idx="4270">
                  <c:v>152.43200000000002</c:v>
                </c:pt>
                <c:pt idx="4271">
                  <c:v>152.37100000000001</c:v>
                </c:pt>
                <c:pt idx="4272">
                  <c:v>152.37700000000001</c:v>
                </c:pt>
                <c:pt idx="4273">
                  <c:v>152.423</c:v>
                </c:pt>
                <c:pt idx="4274">
                  <c:v>152.34399999999999</c:v>
                </c:pt>
                <c:pt idx="4275">
                  <c:v>152.36199999999999</c:v>
                </c:pt>
                <c:pt idx="4276">
                  <c:v>152.38800000000001</c:v>
                </c:pt>
                <c:pt idx="4277">
                  <c:v>152.434</c:v>
                </c:pt>
                <c:pt idx="4278">
                  <c:v>152.46299999999999</c:v>
                </c:pt>
                <c:pt idx="4279">
                  <c:v>152.48400000000001</c:v>
                </c:pt>
                <c:pt idx="4280">
                  <c:v>152.59</c:v>
                </c:pt>
                <c:pt idx="4281">
                  <c:v>152.61099999999999</c:v>
                </c:pt>
                <c:pt idx="4282">
                  <c:v>152.56399999999999</c:v>
                </c:pt>
                <c:pt idx="4283">
                  <c:v>152.59700000000001</c:v>
                </c:pt>
                <c:pt idx="4284">
                  <c:v>152.55199999999999</c:v>
                </c:pt>
                <c:pt idx="4285">
                  <c:v>152.40899999999999</c:v>
                </c:pt>
                <c:pt idx="4286">
                  <c:v>152.28300000000002</c:v>
                </c:pt>
                <c:pt idx="4287">
                  <c:v>152.04900000000001</c:v>
                </c:pt>
                <c:pt idx="4288">
                  <c:v>151.881</c:v>
                </c:pt>
                <c:pt idx="4289">
                  <c:v>151.62700000000001</c:v>
                </c:pt>
                <c:pt idx="4290">
                  <c:v>151.505</c:v>
                </c:pt>
                <c:pt idx="4291">
                  <c:v>151.29400000000001</c:v>
                </c:pt>
                <c:pt idx="4292">
                  <c:v>151.25300000000001</c:v>
                </c:pt>
                <c:pt idx="4293">
                  <c:v>151.20400000000001</c:v>
                </c:pt>
                <c:pt idx="4294">
                  <c:v>151.149</c:v>
                </c:pt>
                <c:pt idx="4295">
                  <c:v>151.184</c:v>
                </c:pt>
                <c:pt idx="4296">
                  <c:v>151.21700000000001</c:v>
                </c:pt>
                <c:pt idx="4297">
                  <c:v>151.321</c:v>
                </c:pt>
                <c:pt idx="4298">
                  <c:v>151.40299999999999</c:v>
                </c:pt>
                <c:pt idx="4299">
                  <c:v>151.55600000000001</c:v>
                </c:pt>
                <c:pt idx="4300">
                  <c:v>151.76</c:v>
                </c:pt>
                <c:pt idx="4301">
                  <c:v>151.98599999999999</c:v>
                </c:pt>
                <c:pt idx="4302">
                  <c:v>152.26599999999999</c:v>
                </c:pt>
                <c:pt idx="4303">
                  <c:v>152.357</c:v>
                </c:pt>
                <c:pt idx="4304">
                  <c:v>152.49</c:v>
                </c:pt>
                <c:pt idx="4305">
                  <c:v>152.584</c:v>
                </c:pt>
                <c:pt idx="4306">
                  <c:v>152.80100000000002</c:v>
                </c:pt>
                <c:pt idx="4307">
                  <c:v>152.803</c:v>
                </c:pt>
                <c:pt idx="4308">
                  <c:v>152.881</c:v>
                </c:pt>
                <c:pt idx="4309">
                  <c:v>152.887</c:v>
                </c:pt>
                <c:pt idx="4310">
                  <c:v>152.89500000000001</c:v>
                </c:pt>
                <c:pt idx="4311">
                  <c:v>152.874</c:v>
                </c:pt>
                <c:pt idx="4312">
                  <c:v>152.827</c:v>
                </c:pt>
                <c:pt idx="4313">
                  <c:v>152.809</c:v>
                </c:pt>
                <c:pt idx="4314">
                  <c:v>152.774</c:v>
                </c:pt>
                <c:pt idx="4315">
                  <c:v>152.70400000000001</c:v>
                </c:pt>
                <c:pt idx="4316">
                  <c:v>152.47999999999999</c:v>
                </c:pt>
                <c:pt idx="4317">
                  <c:v>152.226</c:v>
                </c:pt>
                <c:pt idx="4318">
                  <c:v>152.023</c:v>
                </c:pt>
                <c:pt idx="4319">
                  <c:v>151.91900000000001</c:v>
                </c:pt>
                <c:pt idx="4320">
                  <c:v>151.779</c:v>
                </c:pt>
                <c:pt idx="4321">
                  <c:v>151.649</c:v>
                </c:pt>
                <c:pt idx="4322">
                  <c:v>151.53200000000001</c:v>
                </c:pt>
                <c:pt idx="4323">
                  <c:v>151.4</c:v>
                </c:pt>
                <c:pt idx="4324">
                  <c:v>151.345</c:v>
                </c:pt>
                <c:pt idx="4325">
                  <c:v>151.18100000000001</c:v>
                </c:pt>
                <c:pt idx="4326">
                  <c:v>151.012</c:v>
                </c:pt>
                <c:pt idx="4327">
                  <c:v>150.857</c:v>
                </c:pt>
                <c:pt idx="4328">
                  <c:v>150.65700000000001</c:v>
                </c:pt>
                <c:pt idx="4329">
                  <c:v>150.489</c:v>
                </c:pt>
                <c:pt idx="4330">
                  <c:v>150.327</c:v>
                </c:pt>
                <c:pt idx="4331">
                  <c:v>150.25200000000001</c:v>
                </c:pt>
                <c:pt idx="4332">
                  <c:v>150.166</c:v>
                </c:pt>
                <c:pt idx="4333">
                  <c:v>150.06100000000001</c:v>
                </c:pt>
                <c:pt idx="4334">
                  <c:v>149.995</c:v>
                </c:pt>
                <c:pt idx="4335">
                  <c:v>149.87299999999999</c:v>
                </c:pt>
                <c:pt idx="4336">
                  <c:v>149.85400000000001</c:v>
                </c:pt>
                <c:pt idx="4337">
                  <c:v>149.79599999999999</c:v>
                </c:pt>
                <c:pt idx="4338">
                  <c:v>149.78399999999999</c:v>
                </c:pt>
                <c:pt idx="4339">
                  <c:v>149.815</c:v>
                </c:pt>
                <c:pt idx="4340">
                  <c:v>149.82599999999999</c:v>
                </c:pt>
                <c:pt idx="4341">
                  <c:v>149.84299999999999</c:v>
                </c:pt>
                <c:pt idx="4342">
                  <c:v>149.90700000000001</c:v>
                </c:pt>
                <c:pt idx="4343">
                  <c:v>149.999</c:v>
                </c:pt>
                <c:pt idx="4344">
                  <c:v>150.136</c:v>
                </c:pt>
                <c:pt idx="4345">
                  <c:v>150.25800000000001</c:v>
                </c:pt>
                <c:pt idx="4346">
                  <c:v>150.387</c:v>
                </c:pt>
                <c:pt idx="4347">
                  <c:v>150.405</c:v>
                </c:pt>
                <c:pt idx="4348">
                  <c:v>150.42000000000002</c:v>
                </c:pt>
                <c:pt idx="4349">
                  <c:v>150.45099999999999</c:v>
                </c:pt>
                <c:pt idx="4350">
                  <c:v>150.48500000000001</c:v>
                </c:pt>
                <c:pt idx="4351">
                  <c:v>150.495</c:v>
                </c:pt>
                <c:pt idx="4352">
                  <c:v>150.47499999999999</c:v>
                </c:pt>
                <c:pt idx="4353">
                  <c:v>150.535</c:v>
                </c:pt>
                <c:pt idx="4354">
                  <c:v>150.51400000000001</c:v>
                </c:pt>
                <c:pt idx="4355">
                  <c:v>150.53200000000001</c:v>
                </c:pt>
                <c:pt idx="4356">
                  <c:v>150.52600000000001</c:v>
                </c:pt>
                <c:pt idx="4357">
                  <c:v>150.55500000000001</c:v>
                </c:pt>
                <c:pt idx="4358">
                  <c:v>150.60400000000001</c:v>
                </c:pt>
                <c:pt idx="4359">
                  <c:v>150.56300000000002</c:v>
                </c:pt>
                <c:pt idx="4360">
                  <c:v>150.619</c:v>
                </c:pt>
                <c:pt idx="4361">
                  <c:v>150.596</c:v>
                </c:pt>
                <c:pt idx="4362">
                  <c:v>150.70699999999999</c:v>
                </c:pt>
                <c:pt idx="4363">
                  <c:v>150.82500000000002</c:v>
                </c:pt>
                <c:pt idx="4364">
                  <c:v>151.07300000000001</c:v>
                </c:pt>
                <c:pt idx="4365">
                  <c:v>151.327</c:v>
                </c:pt>
                <c:pt idx="4366">
                  <c:v>151.702</c:v>
                </c:pt>
                <c:pt idx="4367">
                  <c:v>152.04400000000001</c:v>
                </c:pt>
                <c:pt idx="4368">
                  <c:v>152.50200000000001</c:v>
                </c:pt>
                <c:pt idx="4369">
                  <c:v>152.977</c:v>
                </c:pt>
                <c:pt idx="4370">
                  <c:v>153.47999999999999</c:v>
                </c:pt>
                <c:pt idx="4371">
                  <c:v>153.97800000000001</c:v>
                </c:pt>
                <c:pt idx="4372">
                  <c:v>154.56399999999999</c:v>
                </c:pt>
                <c:pt idx="4373">
                  <c:v>154.90299999999999</c:v>
                </c:pt>
                <c:pt idx="4374">
                  <c:v>155.25200000000001</c:v>
                </c:pt>
                <c:pt idx="4375">
                  <c:v>155.39500000000001</c:v>
                </c:pt>
                <c:pt idx="4376">
                  <c:v>155.58799999999999</c:v>
                </c:pt>
                <c:pt idx="4377">
                  <c:v>155.55600000000001</c:v>
                </c:pt>
                <c:pt idx="4378">
                  <c:v>155.55000000000001</c:v>
                </c:pt>
                <c:pt idx="4379">
                  <c:v>155.52600000000001</c:v>
                </c:pt>
                <c:pt idx="4380">
                  <c:v>155.47999999999999</c:v>
                </c:pt>
                <c:pt idx="4381">
                  <c:v>155.446</c:v>
                </c:pt>
                <c:pt idx="4382">
                  <c:v>155.554</c:v>
                </c:pt>
                <c:pt idx="4383">
                  <c:v>155.53399999999999</c:v>
                </c:pt>
                <c:pt idx="4384">
                  <c:v>155.61099999999999</c:v>
                </c:pt>
                <c:pt idx="4385">
                  <c:v>155.595</c:v>
                </c:pt>
                <c:pt idx="4386">
                  <c:v>155.55500000000001</c:v>
                </c:pt>
                <c:pt idx="4387">
                  <c:v>155.46100000000001</c:v>
                </c:pt>
                <c:pt idx="4388">
                  <c:v>155.34700000000001</c:v>
                </c:pt>
                <c:pt idx="4389">
                  <c:v>155.25</c:v>
                </c:pt>
                <c:pt idx="4390">
                  <c:v>155.05100000000002</c:v>
                </c:pt>
                <c:pt idx="4391">
                  <c:v>154.86500000000001</c:v>
                </c:pt>
                <c:pt idx="4392">
                  <c:v>154.66400000000002</c:v>
                </c:pt>
                <c:pt idx="4393">
                  <c:v>154.36799999999999</c:v>
                </c:pt>
                <c:pt idx="4394">
                  <c:v>154.114</c:v>
                </c:pt>
                <c:pt idx="4395">
                  <c:v>153.84700000000001</c:v>
                </c:pt>
                <c:pt idx="4396">
                  <c:v>153.57300000000001</c:v>
                </c:pt>
                <c:pt idx="4397">
                  <c:v>153.20600000000002</c:v>
                </c:pt>
                <c:pt idx="4398">
                  <c:v>152.93200000000002</c:v>
                </c:pt>
                <c:pt idx="4399">
                  <c:v>152.648</c:v>
                </c:pt>
                <c:pt idx="4400">
                  <c:v>152.44400000000002</c:v>
                </c:pt>
                <c:pt idx="4401">
                  <c:v>152.107</c:v>
                </c:pt>
                <c:pt idx="4402">
                  <c:v>151.887</c:v>
                </c:pt>
                <c:pt idx="4403">
                  <c:v>151.744</c:v>
                </c:pt>
                <c:pt idx="4404">
                  <c:v>151.619</c:v>
                </c:pt>
                <c:pt idx="4405">
                  <c:v>151.47399999999999</c:v>
                </c:pt>
                <c:pt idx="4406">
                  <c:v>151.39600000000002</c:v>
                </c:pt>
                <c:pt idx="4407">
                  <c:v>151.38800000000001</c:v>
                </c:pt>
                <c:pt idx="4408">
                  <c:v>151.34200000000001</c:v>
                </c:pt>
                <c:pt idx="4409">
                  <c:v>151.26900000000001</c:v>
                </c:pt>
                <c:pt idx="4410">
                  <c:v>151.251</c:v>
                </c:pt>
                <c:pt idx="4411">
                  <c:v>151.23099999999999</c:v>
                </c:pt>
                <c:pt idx="4412">
                  <c:v>151.18</c:v>
                </c:pt>
                <c:pt idx="4413">
                  <c:v>151.17400000000001</c:v>
                </c:pt>
                <c:pt idx="4414">
                  <c:v>151.11799999999999</c:v>
                </c:pt>
                <c:pt idx="4415">
                  <c:v>151.1</c:v>
                </c:pt>
                <c:pt idx="4416">
                  <c:v>151.03700000000001</c:v>
                </c:pt>
                <c:pt idx="4417">
                  <c:v>151.035</c:v>
                </c:pt>
                <c:pt idx="4418">
                  <c:v>150.94499999999999</c:v>
                </c:pt>
                <c:pt idx="4419">
                  <c:v>150.85499999999999</c:v>
                </c:pt>
                <c:pt idx="4420">
                  <c:v>150.733</c:v>
                </c:pt>
                <c:pt idx="4421">
                  <c:v>150.626</c:v>
                </c:pt>
                <c:pt idx="4422">
                  <c:v>150.52700000000002</c:v>
                </c:pt>
                <c:pt idx="4423">
                  <c:v>150.46600000000001</c:v>
                </c:pt>
                <c:pt idx="4424">
                  <c:v>150.39099999999999</c:v>
                </c:pt>
                <c:pt idx="4425">
                  <c:v>150.37700000000001</c:v>
                </c:pt>
                <c:pt idx="4426">
                  <c:v>150.23500000000001</c:v>
                </c:pt>
                <c:pt idx="4427">
                  <c:v>150.26400000000001</c:v>
                </c:pt>
                <c:pt idx="4428">
                  <c:v>150.23699999999999</c:v>
                </c:pt>
                <c:pt idx="4429">
                  <c:v>150.197</c:v>
                </c:pt>
                <c:pt idx="4430">
                  <c:v>150.297</c:v>
                </c:pt>
                <c:pt idx="4431">
                  <c:v>150.21299999999999</c:v>
                </c:pt>
                <c:pt idx="4432">
                  <c:v>150.21100000000001</c:v>
                </c:pt>
                <c:pt idx="4433">
                  <c:v>150.21299999999999</c:v>
                </c:pt>
                <c:pt idx="4434">
                  <c:v>150.17699999999999</c:v>
                </c:pt>
                <c:pt idx="4435">
                  <c:v>150.16400000000002</c:v>
                </c:pt>
                <c:pt idx="4436">
                  <c:v>150.16499999999999</c:v>
                </c:pt>
                <c:pt idx="4437">
                  <c:v>150.11500000000001</c:v>
                </c:pt>
                <c:pt idx="4438">
                  <c:v>150.18</c:v>
                </c:pt>
                <c:pt idx="4439">
                  <c:v>150.13499999999999</c:v>
                </c:pt>
                <c:pt idx="4440">
                  <c:v>150.20000000000002</c:v>
                </c:pt>
                <c:pt idx="4441">
                  <c:v>150.23699999999999</c:v>
                </c:pt>
                <c:pt idx="4442">
                  <c:v>150.21199999999999</c:v>
                </c:pt>
                <c:pt idx="4443">
                  <c:v>150.244</c:v>
                </c:pt>
                <c:pt idx="4444">
                  <c:v>150.208</c:v>
                </c:pt>
                <c:pt idx="4445">
                  <c:v>150.20000000000002</c:v>
                </c:pt>
                <c:pt idx="4446">
                  <c:v>150.15800000000002</c:v>
                </c:pt>
                <c:pt idx="4447">
                  <c:v>150.22900000000001</c:v>
                </c:pt>
                <c:pt idx="4448">
                  <c:v>150.25800000000001</c:v>
                </c:pt>
                <c:pt idx="4449">
                  <c:v>150.32</c:v>
                </c:pt>
                <c:pt idx="4450">
                  <c:v>150.322</c:v>
                </c:pt>
                <c:pt idx="4451">
                  <c:v>150.38800000000001</c:v>
                </c:pt>
                <c:pt idx="4452">
                  <c:v>150.37299999999999</c:v>
                </c:pt>
                <c:pt idx="4453">
                  <c:v>150.40200000000002</c:v>
                </c:pt>
                <c:pt idx="4454">
                  <c:v>150.39000000000001</c:v>
                </c:pt>
                <c:pt idx="4455">
                  <c:v>150.441</c:v>
                </c:pt>
                <c:pt idx="4456">
                  <c:v>150.38200000000001</c:v>
                </c:pt>
                <c:pt idx="4457">
                  <c:v>150.38200000000001</c:v>
                </c:pt>
                <c:pt idx="4458">
                  <c:v>150.244</c:v>
                </c:pt>
                <c:pt idx="4459">
                  <c:v>150.19499999999999</c:v>
                </c:pt>
                <c:pt idx="4460">
                  <c:v>150.10499999999999</c:v>
                </c:pt>
                <c:pt idx="4461">
                  <c:v>150.12800000000001</c:v>
                </c:pt>
                <c:pt idx="4462">
                  <c:v>150.01</c:v>
                </c:pt>
                <c:pt idx="4463">
                  <c:v>149.99299999999999</c:v>
                </c:pt>
                <c:pt idx="4464">
                  <c:v>149.93100000000001</c:v>
                </c:pt>
                <c:pt idx="4465">
                  <c:v>149.92400000000001</c:v>
                </c:pt>
                <c:pt idx="4466">
                  <c:v>149.904</c:v>
                </c:pt>
                <c:pt idx="4467">
                  <c:v>149.84</c:v>
                </c:pt>
                <c:pt idx="4468">
                  <c:v>149.80500000000001</c:v>
                </c:pt>
                <c:pt idx="4469">
                  <c:v>149.81700000000001</c:v>
                </c:pt>
                <c:pt idx="4470">
                  <c:v>149.85499999999999</c:v>
                </c:pt>
                <c:pt idx="4471">
                  <c:v>149.91900000000001</c:v>
                </c:pt>
                <c:pt idx="4472">
                  <c:v>149.93100000000001</c:v>
                </c:pt>
                <c:pt idx="4473">
                  <c:v>149.97900000000001</c:v>
                </c:pt>
                <c:pt idx="4474">
                  <c:v>150.01</c:v>
                </c:pt>
                <c:pt idx="4475">
                  <c:v>150.00700000000001</c:v>
                </c:pt>
                <c:pt idx="4476">
                  <c:v>150.035</c:v>
                </c:pt>
                <c:pt idx="4477">
                  <c:v>150.11500000000001</c:v>
                </c:pt>
                <c:pt idx="4478">
                  <c:v>150.14500000000001</c:v>
                </c:pt>
                <c:pt idx="4479">
                  <c:v>150.173</c:v>
                </c:pt>
                <c:pt idx="4480">
                  <c:v>150.23500000000001</c:v>
                </c:pt>
                <c:pt idx="4481">
                  <c:v>150.185</c:v>
                </c:pt>
                <c:pt idx="4482">
                  <c:v>150.27600000000001</c:v>
                </c:pt>
                <c:pt idx="4483">
                  <c:v>150.35599999999999</c:v>
                </c:pt>
                <c:pt idx="4484">
                  <c:v>150.41800000000001</c:v>
                </c:pt>
                <c:pt idx="4485">
                  <c:v>150.398</c:v>
                </c:pt>
                <c:pt idx="4486">
                  <c:v>150.43200000000002</c:v>
                </c:pt>
                <c:pt idx="4487">
                  <c:v>150.34800000000001</c:v>
                </c:pt>
                <c:pt idx="4488">
                  <c:v>150.352</c:v>
                </c:pt>
                <c:pt idx="4489">
                  <c:v>150.34299999999999</c:v>
                </c:pt>
                <c:pt idx="4490">
                  <c:v>150.26500000000001</c:v>
                </c:pt>
                <c:pt idx="4491">
                  <c:v>150.23099999999999</c:v>
                </c:pt>
                <c:pt idx="4492">
                  <c:v>150.29</c:v>
                </c:pt>
                <c:pt idx="4493">
                  <c:v>150.23400000000001</c:v>
                </c:pt>
                <c:pt idx="4494">
                  <c:v>150.17400000000001</c:v>
                </c:pt>
                <c:pt idx="4495">
                  <c:v>150.19200000000001</c:v>
                </c:pt>
                <c:pt idx="4496">
                  <c:v>150.11799999999999</c:v>
                </c:pt>
                <c:pt idx="4497">
                  <c:v>150.10900000000001</c:v>
                </c:pt>
                <c:pt idx="4498">
                  <c:v>150.14400000000001</c:v>
                </c:pt>
                <c:pt idx="4499">
                  <c:v>150.08500000000001</c:v>
                </c:pt>
                <c:pt idx="4500">
                  <c:v>150.03200000000001</c:v>
                </c:pt>
                <c:pt idx="4501">
                  <c:v>150.05199999999999</c:v>
                </c:pt>
                <c:pt idx="4502">
                  <c:v>150.024</c:v>
                </c:pt>
                <c:pt idx="4503">
                  <c:v>150.00700000000001</c:v>
                </c:pt>
                <c:pt idx="4504">
                  <c:v>149.977</c:v>
                </c:pt>
                <c:pt idx="4505">
                  <c:v>149.92500000000001</c:v>
                </c:pt>
                <c:pt idx="4506">
                  <c:v>149.87700000000001</c:v>
                </c:pt>
                <c:pt idx="4507">
                  <c:v>149.82900000000001</c:v>
                </c:pt>
                <c:pt idx="4508">
                  <c:v>149.751</c:v>
                </c:pt>
                <c:pt idx="4509">
                  <c:v>149.655</c:v>
                </c:pt>
                <c:pt idx="4510">
                  <c:v>149.523</c:v>
                </c:pt>
                <c:pt idx="4511">
                  <c:v>149.476</c:v>
                </c:pt>
                <c:pt idx="4512">
                  <c:v>149.37100000000001</c:v>
                </c:pt>
                <c:pt idx="4513">
                  <c:v>149.28</c:v>
                </c:pt>
                <c:pt idx="4514">
                  <c:v>149.208</c:v>
                </c:pt>
                <c:pt idx="4515">
                  <c:v>149.17699999999999</c:v>
                </c:pt>
                <c:pt idx="4516">
                  <c:v>149.13200000000001</c:v>
                </c:pt>
                <c:pt idx="4517">
                  <c:v>149.101</c:v>
                </c:pt>
                <c:pt idx="4518">
                  <c:v>149.13300000000001</c:v>
                </c:pt>
                <c:pt idx="4519">
                  <c:v>149.09700000000001</c:v>
                </c:pt>
                <c:pt idx="4520">
                  <c:v>149.08699999999999</c:v>
                </c:pt>
                <c:pt idx="4521">
                  <c:v>149.096</c:v>
                </c:pt>
                <c:pt idx="4522">
                  <c:v>149.12299999999999</c:v>
                </c:pt>
                <c:pt idx="4523">
                  <c:v>149.05500000000001</c:v>
                </c:pt>
                <c:pt idx="4524">
                  <c:v>149.03399999999999</c:v>
                </c:pt>
                <c:pt idx="4525">
                  <c:v>149.00200000000001</c:v>
                </c:pt>
                <c:pt idx="4526">
                  <c:v>148.94900000000001</c:v>
                </c:pt>
                <c:pt idx="4527">
                  <c:v>148.96799999999999</c:v>
                </c:pt>
                <c:pt idx="4528">
                  <c:v>148.94200000000001</c:v>
                </c:pt>
                <c:pt idx="4529">
                  <c:v>148.94499999999999</c:v>
                </c:pt>
                <c:pt idx="4530">
                  <c:v>148.91800000000001</c:v>
                </c:pt>
                <c:pt idx="4531">
                  <c:v>148.87100000000001</c:v>
                </c:pt>
                <c:pt idx="4532">
                  <c:v>148.87100000000001</c:v>
                </c:pt>
                <c:pt idx="4533">
                  <c:v>148.85499999999999</c:v>
                </c:pt>
                <c:pt idx="4534">
                  <c:v>148.816</c:v>
                </c:pt>
                <c:pt idx="4535">
                  <c:v>148.73500000000001</c:v>
                </c:pt>
                <c:pt idx="4536">
                  <c:v>148.78300000000002</c:v>
                </c:pt>
                <c:pt idx="4537">
                  <c:v>148.756</c:v>
                </c:pt>
                <c:pt idx="4538">
                  <c:v>148.797</c:v>
                </c:pt>
                <c:pt idx="4539">
                  <c:v>148.822</c:v>
                </c:pt>
                <c:pt idx="4540">
                  <c:v>148.87700000000001</c:v>
                </c:pt>
                <c:pt idx="4541">
                  <c:v>148.93299999999999</c:v>
                </c:pt>
                <c:pt idx="4542">
                  <c:v>149.005</c:v>
                </c:pt>
                <c:pt idx="4543">
                  <c:v>149.13400000000001</c:v>
                </c:pt>
                <c:pt idx="4544">
                  <c:v>149.197</c:v>
                </c:pt>
                <c:pt idx="4545">
                  <c:v>149.279</c:v>
                </c:pt>
                <c:pt idx="4546">
                  <c:v>149.33500000000001</c:v>
                </c:pt>
                <c:pt idx="4547">
                  <c:v>149.48099999999999</c:v>
                </c:pt>
                <c:pt idx="4548">
                  <c:v>149.58699999999999</c:v>
                </c:pt>
                <c:pt idx="4549">
                  <c:v>149.584</c:v>
                </c:pt>
                <c:pt idx="4550">
                  <c:v>149.68600000000001</c:v>
                </c:pt>
                <c:pt idx="4551">
                  <c:v>149.761</c:v>
                </c:pt>
                <c:pt idx="4552">
                  <c:v>149.83500000000001</c:v>
                </c:pt>
                <c:pt idx="4553">
                  <c:v>149.92500000000001</c:v>
                </c:pt>
                <c:pt idx="4554">
                  <c:v>150</c:v>
                </c:pt>
                <c:pt idx="4555">
                  <c:v>149.97800000000001</c:v>
                </c:pt>
                <c:pt idx="4556">
                  <c:v>150.03800000000001</c:v>
                </c:pt>
                <c:pt idx="4557">
                  <c:v>150.10599999999999</c:v>
                </c:pt>
                <c:pt idx="4558">
                  <c:v>150.215</c:v>
                </c:pt>
                <c:pt idx="4559">
                  <c:v>150.31399999999999</c:v>
                </c:pt>
                <c:pt idx="4560">
                  <c:v>150.375</c:v>
                </c:pt>
                <c:pt idx="4561">
                  <c:v>150.48599999999999</c:v>
                </c:pt>
                <c:pt idx="4562">
                  <c:v>150.54</c:v>
                </c:pt>
                <c:pt idx="4563">
                  <c:v>150.56800000000001</c:v>
                </c:pt>
                <c:pt idx="4564">
                  <c:v>150.59800000000001</c:v>
                </c:pt>
                <c:pt idx="4565">
                  <c:v>150.66</c:v>
                </c:pt>
                <c:pt idx="4566">
                  <c:v>150.66499999999999</c:v>
                </c:pt>
                <c:pt idx="4567">
                  <c:v>150.666</c:v>
                </c:pt>
                <c:pt idx="4568">
                  <c:v>150.65700000000001</c:v>
                </c:pt>
                <c:pt idx="4569">
                  <c:v>150.62100000000001</c:v>
                </c:pt>
                <c:pt idx="4570">
                  <c:v>150.63900000000001</c:v>
                </c:pt>
                <c:pt idx="4571">
                  <c:v>150.584</c:v>
                </c:pt>
                <c:pt idx="4572">
                  <c:v>150.59700000000001</c:v>
                </c:pt>
                <c:pt idx="4573">
                  <c:v>150.55199999999999</c:v>
                </c:pt>
                <c:pt idx="4574">
                  <c:v>150.66499999999999</c:v>
                </c:pt>
                <c:pt idx="4575">
                  <c:v>150.66499999999999</c:v>
                </c:pt>
                <c:pt idx="4576">
                  <c:v>150.697</c:v>
                </c:pt>
                <c:pt idx="4577">
                  <c:v>150.703</c:v>
                </c:pt>
                <c:pt idx="4578">
                  <c:v>150.74299999999999</c:v>
                </c:pt>
                <c:pt idx="4579">
                  <c:v>150.78</c:v>
                </c:pt>
                <c:pt idx="4580">
                  <c:v>150.80700000000002</c:v>
                </c:pt>
                <c:pt idx="4581">
                  <c:v>150.84200000000001</c:v>
                </c:pt>
                <c:pt idx="4582">
                  <c:v>150.875</c:v>
                </c:pt>
                <c:pt idx="4583">
                  <c:v>150.892</c:v>
                </c:pt>
                <c:pt idx="4584">
                  <c:v>150.88499999999999</c:v>
                </c:pt>
                <c:pt idx="4585">
                  <c:v>150.79400000000001</c:v>
                </c:pt>
                <c:pt idx="4586">
                  <c:v>150.77700000000002</c:v>
                </c:pt>
                <c:pt idx="4587">
                  <c:v>150.661</c:v>
                </c:pt>
                <c:pt idx="4588">
                  <c:v>150.59700000000001</c:v>
                </c:pt>
                <c:pt idx="4589">
                  <c:v>150.47200000000001</c:v>
                </c:pt>
                <c:pt idx="4590">
                  <c:v>150.35400000000001</c:v>
                </c:pt>
                <c:pt idx="4591">
                  <c:v>150.232</c:v>
                </c:pt>
                <c:pt idx="4592">
                  <c:v>150.10400000000001</c:v>
                </c:pt>
                <c:pt idx="4593">
                  <c:v>149.953</c:v>
                </c:pt>
                <c:pt idx="4594">
                  <c:v>149.91300000000001</c:v>
                </c:pt>
                <c:pt idx="4595">
                  <c:v>149.81800000000001</c:v>
                </c:pt>
                <c:pt idx="4596">
                  <c:v>149.81900000000002</c:v>
                </c:pt>
                <c:pt idx="4597">
                  <c:v>149.74</c:v>
                </c:pt>
                <c:pt idx="4598">
                  <c:v>149.73699999999999</c:v>
                </c:pt>
                <c:pt idx="4599">
                  <c:v>149.67500000000001</c:v>
                </c:pt>
                <c:pt idx="4600">
                  <c:v>149.65100000000001</c:v>
                </c:pt>
                <c:pt idx="4601">
                  <c:v>149.63</c:v>
                </c:pt>
                <c:pt idx="4602">
                  <c:v>149.626</c:v>
                </c:pt>
                <c:pt idx="4603">
                  <c:v>149.62700000000001</c:v>
                </c:pt>
                <c:pt idx="4604">
                  <c:v>149.59700000000001</c:v>
                </c:pt>
                <c:pt idx="4605">
                  <c:v>149.571</c:v>
                </c:pt>
                <c:pt idx="4606">
                  <c:v>149.613</c:v>
                </c:pt>
                <c:pt idx="4607">
                  <c:v>149.63400000000001</c:v>
                </c:pt>
                <c:pt idx="4608">
                  <c:v>149.66800000000001</c:v>
                </c:pt>
                <c:pt idx="4609">
                  <c:v>149.67500000000001</c:v>
                </c:pt>
                <c:pt idx="4610">
                  <c:v>149.72</c:v>
                </c:pt>
                <c:pt idx="4611">
                  <c:v>149.76599999999999</c:v>
                </c:pt>
                <c:pt idx="4612">
                  <c:v>149.77700000000002</c:v>
                </c:pt>
                <c:pt idx="4613">
                  <c:v>149.733</c:v>
                </c:pt>
                <c:pt idx="4614">
                  <c:v>149.684</c:v>
                </c:pt>
                <c:pt idx="4615">
                  <c:v>149.63300000000001</c:v>
                </c:pt>
                <c:pt idx="4616">
                  <c:v>149.58799999999999</c:v>
                </c:pt>
                <c:pt idx="4617">
                  <c:v>149.494</c:v>
                </c:pt>
                <c:pt idx="4618">
                  <c:v>149.376</c:v>
                </c:pt>
                <c:pt idx="4619">
                  <c:v>149.30600000000001</c:v>
                </c:pt>
                <c:pt idx="4620">
                  <c:v>149.21700000000001</c:v>
                </c:pt>
                <c:pt idx="4621">
                  <c:v>149.20699999999999</c:v>
                </c:pt>
                <c:pt idx="4622">
                  <c:v>149.10400000000001</c:v>
                </c:pt>
                <c:pt idx="4623">
                  <c:v>148.97900000000001</c:v>
                </c:pt>
                <c:pt idx="4624">
                  <c:v>148.99799999999999</c:v>
                </c:pt>
                <c:pt idx="4625">
                  <c:v>149.012</c:v>
                </c:pt>
                <c:pt idx="4626">
                  <c:v>149.114</c:v>
                </c:pt>
                <c:pt idx="4627">
                  <c:v>149.107</c:v>
                </c:pt>
                <c:pt idx="4628">
                  <c:v>149.21600000000001</c:v>
                </c:pt>
                <c:pt idx="4629">
                  <c:v>149.25300000000001</c:v>
                </c:pt>
                <c:pt idx="4630">
                  <c:v>149.31300000000002</c:v>
                </c:pt>
                <c:pt idx="4631">
                  <c:v>149.303</c:v>
                </c:pt>
                <c:pt idx="4632">
                  <c:v>149.297</c:v>
                </c:pt>
                <c:pt idx="4633">
                  <c:v>149.30199999999999</c:v>
                </c:pt>
                <c:pt idx="4634">
                  <c:v>149.262</c:v>
                </c:pt>
                <c:pt idx="4635">
                  <c:v>149.256</c:v>
                </c:pt>
                <c:pt idx="4636">
                  <c:v>149.268</c:v>
                </c:pt>
                <c:pt idx="4637">
                  <c:v>149.29900000000001</c:v>
                </c:pt>
                <c:pt idx="4638">
                  <c:v>149.286</c:v>
                </c:pt>
                <c:pt idx="4639">
                  <c:v>149.262</c:v>
                </c:pt>
                <c:pt idx="4640">
                  <c:v>149.23099999999999</c:v>
                </c:pt>
                <c:pt idx="4641">
                  <c:v>149.25</c:v>
                </c:pt>
                <c:pt idx="4642">
                  <c:v>149.238</c:v>
                </c:pt>
                <c:pt idx="4643">
                  <c:v>149.25300000000001</c:v>
                </c:pt>
                <c:pt idx="4644">
                  <c:v>149.34</c:v>
                </c:pt>
                <c:pt idx="4645">
                  <c:v>149.35900000000001</c:v>
                </c:pt>
                <c:pt idx="4646">
                  <c:v>149.40600000000001</c:v>
                </c:pt>
                <c:pt idx="4647">
                  <c:v>149.41499999999999</c:v>
                </c:pt>
                <c:pt idx="4648">
                  <c:v>149.46799999999999</c:v>
                </c:pt>
                <c:pt idx="4649">
                  <c:v>149.53800000000001</c:v>
                </c:pt>
                <c:pt idx="4650">
                  <c:v>149.62299999999999</c:v>
                </c:pt>
                <c:pt idx="4651">
                  <c:v>149.624</c:v>
                </c:pt>
                <c:pt idx="4652">
                  <c:v>149.62899999999999</c:v>
                </c:pt>
                <c:pt idx="4653">
                  <c:v>149.655</c:v>
                </c:pt>
                <c:pt idx="4654">
                  <c:v>149.73099999999999</c:v>
                </c:pt>
                <c:pt idx="4655">
                  <c:v>149.69200000000001</c:v>
                </c:pt>
                <c:pt idx="4656">
                  <c:v>149.71600000000001</c:v>
                </c:pt>
                <c:pt idx="4657">
                  <c:v>149.767</c:v>
                </c:pt>
                <c:pt idx="4658">
                  <c:v>149.77600000000001</c:v>
                </c:pt>
                <c:pt idx="4659">
                  <c:v>149.80199999999999</c:v>
                </c:pt>
                <c:pt idx="4660">
                  <c:v>149.887</c:v>
                </c:pt>
                <c:pt idx="4661">
                  <c:v>149.93899999999999</c:v>
                </c:pt>
                <c:pt idx="4662">
                  <c:v>149.96899999999999</c:v>
                </c:pt>
                <c:pt idx="4663">
                  <c:v>150.02000000000001</c:v>
                </c:pt>
                <c:pt idx="4664">
                  <c:v>150.01400000000001</c:v>
                </c:pt>
                <c:pt idx="4665">
                  <c:v>150.09899999999999</c:v>
                </c:pt>
                <c:pt idx="4666">
                  <c:v>150.095</c:v>
                </c:pt>
                <c:pt idx="4667">
                  <c:v>150.08199999999999</c:v>
                </c:pt>
                <c:pt idx="4668">
                  <c:v>150.101</c:v>
                </c:pt>
                <c:pt idx="4669">
                  <c:v>150.08000000000001</c:v>
                </c:pt>
                <c:pt idx="4670">
                  <c:v>150.08600000000001</c:v>
                </c:pt>
                <c:pt idx="4671">
                  <c:v>150.09200000000001</c:v>
                </c:pt>
                <c:pt idx="4672">
                  <c:v>150.06399999999999</c:v>
                </c:pt>
                <c:pt idx="4673">
                  <c:v>150.06900000000002</c:v>
                </c:pt>
                <c:pt idx="4674">
                  <c:v>150.10599999999999</c:v>
                </c:pt>
                <c:pt idx="4675">
                  <c:v>150.04</c:v>
                </c:pt>
                <c:pt idx="4676">
                  <c:v>150.08699999999999</c:v>
                </c:pt>
                <c:pt idx="4677">
                  <c:v>150.04500000000002</c:v>
                </c:pt>
                <c:pt idx="4678">
                  <c:v>150.04</c:v>
                </c:pt>
                <c:pt idx="4679">
                  <c:v>150.023</c:v>
                </c:pt>
                <c:pt idx="4680">
                  <c:v>150.04400000000001</c:v>
                </c:pt>
                <c:pt idx="4681">
                  <c:v>150.08500000000001</c:v>
                </c:pt>
                <c:pt idx="4682">
                  <c:v>150.05700000000002</c:v>
                </c:pt>
                <c:pt idx="4683">
                  <c:v>150.10599999999999</c:v>
                </c:pt>
                <c:pt idx="4684">
                  <c:v>150.12899999999999</c:v>
                </c:pt>
                <c:pt idx="4685">
                  <c:v>150.14400000000001</c:v>
                </c:pt>
                <c:pt idx="4686">
                  <c:v>150.22200000000001</c:v>
                </c:pt>
                <c:pt idx="4687">
                  <c:v>150.245</c:v>
                </c:pt>
                <c:pt idx="4688">
                  <c:v>150.31900000000002</c:v>
                </c:pt>
                <c:pt idx="4689">
                  <c:v>150.428</c:v>
                </c:pt>
                <c:pt idx="4690">
                  <c:v>150.49799999999999</c:v>
                </c:pt>
                <c:pt idx="4691">
                  <c:v>150.53</c:v>
                </c:pt>
                <c:pt idx="4692">
                  <c:v>150.50800000000001</c:v>
                </c:pt>
                <c:pt idx="4693">
                  <c:v>150.50300000000001</c:v>
                </c:pt>
                <c:pt idx="4694">
                  <c:v>150.488</c:v>
                </c:pt>
                <c:pt idx="4695">
                  <c:v>150.42500000000001</c:v>
                </c:pt>
                <c:pt idx="4696">
                  <c:v>150.39000000000001</c:v>
                </c:pt>
                <c:pt idx="4697">
                  <c:v>150.34800000000001</c:v>
                </c:pt>
                <c:pt idx="4698">
                  <c:v>150.33699999999999</c:v>
                </c:pt>
                <c:pt idx="4699">
                  <c:v>150.28700000000001</c:v>
                </c:pt>
                <c:pt idx="4700">
                  <c:v>150.18700000000001</c:v>
                </c:pt>
                <c:pt idx="4701">
                  <c:v>150.19</c:v>
                </c:pt>
                <c:pt idx="4702">
                  <c:v>150.14000000000001</c:v>
                </c:pt>
                <c:pt idx="4703">
                  <c:v>150.20400000000001</c:v>
                </c:pt>
                <c:pt idx="4704">
                  <c:v>150.23599999999999</c:v>
                </c:pt>
                <c:pt idx="4705">
                  <c:v>150.262</c:v>
                </c:pt>
                <c:pt idx="4706">
                  <c:v>150.33199999999999</c:v>
                </c:pt>
                <c:pt idx="4707">
                  <c:v>150.30600000000001</c:v>
                </c:pt>
                <c:pt idx="4708">
                  <c:v>150.33000000000001</c:v>
                </c:pt>
                <c:pt idx="4709">
                  <c:v>150.32900000000001</c:v>
                </c:pt>
                <c:pt idx="4710">
                  <c:v>150.31300000000002</c:v>
                </c:pt>
                <c:pt idx="4711">
                  <c:v>150.28</c:v>
                </c:pt>
                <c:pt idx="4712">
                  <c:v>150.18100000000001</c:v>
                </c:pt>
                <c:pt idx="4713">
                  <c:v>150.15</c:v>
                </c:pt>
                <c:pt idx="4714">
                  <c:v>150.03700000000001</c:v>
                </c:pt>
                <c:pt idx="4715">
                  <c:v>149.935</c:v>
                </c:pt>
                <c:pt idx="4716">
                  <c:v>149.80500000000001</c:v>
                </c:pt>
                <c:pt idx="4717">
                  <c:v>149.68899999999999</c:v>
                </c:pt>
                <c:pt idx="4718">
                  <c:v>149.54599999999999</c:v>
                </c:pt>
                <c:pt idx="4719">
                  <c:v>149.44499999999999</c:v>
                </c:pt>
                <c:pt idx="4720">
                  <c:v>149.34800000000001</c:v>
                </c:pt>
                <c:pt idx="4721">
                  <c:v>149.256</c:v>
                </c:pt>
                <c:pt idx="4722">
                  <c:v>149.24199999999999</c:v>
                </c:pt>
                <c:pt idx="4723">
                  <c:v>149.13200000000001</c:v>
                </c:pt>
                <c:pt idx="4724">
                  <c:v>149.07</c:v>
                </c:pt>
                <c:pt idx="4725">
                  <c:v>149.053</c:v>
                </c:pt>
                <c:pt idx="4726">
                  <c:v>148.97399999999999</c:v>
                </c:pt>
                <c:pt idx="4727">
                  <c:v>148.886</c:v>
                </c:pt>
                <c:pt idx="4728">
                  <c:v>148.95699999999999</c:v>
                </c:pt>
                <c:pt idx="4729">
                  <c:v>148.93899999999999</c:v>
                </c:pt>
                <c:pt idx="4730">
                  <c:v>148.88900000000001</c:v>
                </c:pt>
                <c:pt idx="4731">
                  <c:v>148.92000000000002</c:v>
                </c:pt>
                <c:pt idx="4732">
                  <c:v>148.905</c:v>
                </c:pt>
                <c:pt idx="4733">
                  <c:v>148.93600000000001</c:v>
                </c:pt>
                <c:pt idx="4734">
                  <c:v>148.95699999999999</c:v>
                </c:pt>
                <c:pt idx="4735">
                  <c:v>148.98099999999999</c:v>
                </c:pt>
                <c:pt idx="4736">
                  <c:v>148.99600000000001</c:v>
                </c:pt>
                <c:pt idx="4737">
                  <c:v>149.09899999999999</c:v>
                </c:pt>
                <c:pt idx="4738">
                  <c:v>149.17099999999999</c:v>
                </c:pt>
                <c:pt idx="4739">
                  <c:v>149.21</c:v>
                </c:pt>
                <c:pt idx="4740">
                  <c:v>149.25399999999999</c:v>
                </c:pt>
                <c:pt idx="4741">
                  <c:v>149.364</c:v>
                </c:pt>
                <c:pt idx="4742">
                  <c:v>149.333</c:v>
                </c:pt>
                <c:pt idx="4743">
                  <c:v>149.37200000000001</c:v>
                </c:pt>
                <c:pt idx="4744">
                  <c:v>149.46899999999999</c:v>
                </c:pt>
                <c:pt idx="4745">
                  <c:v>149.50900000000001</c:v>
                </c:pt>
                <c:pt idx="4746">
                  <c:v>149.57300000000001</c:v>
                </c:pt>
                <c:pt idx="4747">
                  <c:v>149.59800000000001</c:v>
                </c:pt>
                <c:pt idx="4748">
                  <c:v>149.69400000000002</c:v>
                </c:pt>
                <c:pt idx="4749">
                  <c:v>149.654</c:v>
                </c:pt>
                <c:pt idx="4750">
                  <c:v>149.721</c:v>
                </c:pt>
                <c:pt idx="4751">
                  <c:v>149.71799999999999</c:v>
                </c:pt>
                <c:pt idx="4752">
                  <c:v>149.678</c:v>
                </c:pt>
                <c:pt idx="4753">
                  <c:v>149.64099999999999</c:v>
                </c:pt>
                <c:pt idx="4754">
                  <c:v>149.595</c:v>
                </c:pt>
                <c:pt idx="4755">
                  <c:v>149.56300000000002</c:v>
                </c:pt>
                <c:pt idx="4756">
                  <c:v>149.50399999999999</c:v>
                </c:pt>
                <c:pt idx="4757">
                  <c:v>149.483</c:v>
                </c:pt>
                <c:pt idx="4758">
                  <c:v>149.495</c:v>
                </c:pt>
                <c:pt idx="4759">
                  <c:v>149.47800000000001</c:v>
                </c:pt>
                <c:pt idx="4760">
                  <c:v>149.53700000000001</c:v>
                </c:pt>
                <c:pt idx="4761">
                  <c:v>149.524</c:v>
                </c:pt>
                <c:pt idx="4762">
                  <c:v>149.52199999999999</c:v>
                </c:pt>
                <c:pt idx="4763">
                  <c:v>149.5</c:v>
                </c:pt>
                <c:pt idx="4764">
                  <c:v>149.50700000000001</c:v>
                </c:pt>
                <c:pt idx="4765">
                  <c:v>149.423</c:v>
                </c:pt>
                <c:pt idx="4766">
                  <c:v>149.39600000000002</c:v>
                </c:pt>
                <c:pt idx="4767">
                  <c:v>149.30199999999999</c:v>
                </c:pt>
                <c:pt idx="4768">
                  <c:v>149.28300000000002</c:v>
                </c:pt>
                <c:pt idx="4769">
                  <c:v>149.25300000000001</c:v>
                </c:pt>
                <c:pt idx="4770">
                  <c:v>149.16200000000001</c:v>
                </c:pt>
                <c:pt idx="4771">
                  <c:v>149.15100000000001</c:v>
                </c:pt>
                <c:pt idx="4772">
                  <c:v>149.08699999999999</c:v>
                </c:pt>
                <c:pt idx="4773">
                  <c:v>149.09299999999999</c:v>
                </c:pt>
                <c:pt idx="4774">
                  <c:v>149.09299999999999</c:v>
                </c:pt>
                <c:pt idx="4775">
                  <c:v>149.011</c:v>
                </c:pt>
                <c:pt idx="4776">
                  <c:v>149.066</c:v>
                </c:pt>
                <c:pt idx="4777">
                  <c:v>148.99700000000001</c:v>
                </c:pt>
                <c:pt idx="4778">
                  <c:v>148.99</c:v>
                </c:pt>
                <c:pt idx="4779">
                  <c:v>148.923</c:v>
                </c:pt>
                <c:pt idx="4780">
                  <c:v>148.93200000000002</c:v>
                </c:pt>
                <c:pt idx="4781">
                  <c:v>148.94400000000002</c:v>
                </c:pt>
                <c:pt idx="4782">
                  <c:v>148.95400000000001</c:v>
                </c:pt>
                <c:pt idx="4783">
                  <c:v>148.96899999999999</c:v>
                </c:pt>
                <c:pt idx="4784">
                  <c:v>149.01</c:v>
                </c:pt>
                <c:pt idx="4785">
                  <c:v>149.09299999999999</c:v>
                </c:pt>
                <c:pt idx="4786">
                  <c:v>149.113</c:v>
                </c:pt>
                <c:pt idx="4787">
                  <c:v>149.203</c:v>
                </c:pt>
                <c:pt idx="4788">
                  <c:v>149.24299999999999</c:v>
                </c:pt>
                <c:pt idx="4789">
                  <c:v>149.24600000000001</c:v>
                </c:pt>
                <c:pt idx="4790">
                  <c:v>149.274</c:v>
                </c:pt>
                <c:pt idx="4791">
                  <c:v>149.309</c:v>
                </c:pt>
                <c:pt idx="4792">
                  <c:v>149.345</c:v>
                </c:pt>
                <c:pt idx="4793">
                  <c:v>149.37299999999999</c:v>
                </c:pt>
                <c:pt idx="4794">
                  <c:v>149.398</c:v>
                </c:pt>
                <c:pt idx="4795">
                  <c:v>149.41300000000001</c:v>
                </c:pt>
                <c:pt idx="4796">
                  <c:v>149.45500000000001</c:v>
                </c:pt>
                <c:pt idx="4797">
                  <c:v>149.495</c:v>
                </c:pt>
                <c:pt idx="4798">
                  <c:v>149.46600000000001</c:v>
                </c:pt>
                <c:pt idx="4799">
                  <c:v>149.47200000000001</c:v>
                </c:pt>
                <c:pt idx="4800">
                  <c:v>149.45000000000002</c:v>
                </c:pt>
                <c:pt idx="4801">
                  <c:v>149.50200000000001</c:v>
                </c:pt>
                <c:pt idx="4802">
                  <c:v>149.54400000000001</c:v>
                </c:pt>
                <c:pt idx="4803">
                  <c:v>149.59100000000001</c:v>
                </c:pt>
                <c:pt idx="4804">
                  <c:v>149.69300000000001</c:v>
                </c:pt>
                <c:pt idx="4805">
                  <c:v>149.85300000000001</c:v>
                </c:pt>
                <c:pt idx="4806">
                  <c:v>150.036</c:v>
                </c:pt>
                <c:pt idx="4807">
                  <c:v>150.24100000000001</c:v>
                </c:pt>
                <c:pt idx="4808">
                  <c:v>150.47300000000001</c:v>
                </c:pt>
                <c:pt idx="4809">
                  <c:v>150.70400000000001</c:v>
                </c:pt>
                <c:pt idx="4810">
                  <c:v>150.88900000000001</c:v>
                </c:pt>
                <c:pt idx="4811">
                  <c:v>151.029</c:v>
                </c:pt>
                <c:pt idx="4812">
                  <c:v>151.166</c:v>
                </c:pt>
                <c:pt idx="4813">
                  <c:v>151.21700000000001</c:v>
                </c:pt>
                <c:pt idx="4814">
                  <c:v>151.291</c:v>
                </c:pt>
                <c:pt idx="4815">
                  <c:v>151.35400000000001</c:v>
                </c:pt>
                <c:pt idx="4816">
                  <c:v>151.381</c:v>
                </c:pt>
                <c:pt idx="4817">
                  <c:v>151.30799999999999</c:v>
                </c:pt>
                <c:pt idx="4818">
                  <c:v>151.387</c:v>
                </c:pt>
                <c:pt idx="4819">
                  <c:v>151.393</c:v>
                </c:pt>
                <c:pt idx="4820">
                  <c:v>151.399</c:v>
                </c:pt>
                <c:pt idx="4821">
                  <c:v>151.42699999999999</c:v>
                </c:pt>
                <c:pt idx="4822">
                  <c:v>151.505</c:v>
                </c:pt>
                <c:pt idx="4823">
                  <c:v>151.434</c:v>
                </c:pt>
                <c:pt idx="4824">
                  <c:v>151.47399999999999</c:v>
                </c:pt>
                <c:pt idx="4825">
                  <c:v>151.50399999999999</c:v>
                </c:pt>
                <c:pt idx="4826">
                  <c:v>151.47499999999999</c:v>
                </c:pt>
                <c:pt idx="4827">
                  <c:v>151.46199999999999</c:v>
                </c:pt>
                <c:pt idx="4828">
                  <c:v>151.47800000000001</c:v>
                </c:pt>
                <c:pt idx="4829">
                  <c:v>151.429</c:v>
                </c:pt>
                <c:pt idx="4830">
                  <c:v>151.434</c:v>
                </c:pt>
                <c:pt idx="4831">
                  <c:v>151.42500000000001</c:v>
                </c:pt>
                <c:pt idx="4832">
                  <c:v>151.518</c:v>
                </c:pt>
                <c:pt idx="4833">
                  <c:v>151.54599999999999</c:v>
                </c:pt>
                <c:pt idx="4834">
                  <c:v>151.52600000000001</c:v>
                </c:pt>
                <c:pt idx="4835">
                  <c:v>151.477</c:v>
                </c:pt>
                <c:pt idx="4836">
                  <c:v>151.43200000000002</c:v>
                </c:pt>
                <c:pt idx="4837">
                  <c:v>151.37200000000001</c:v>
                </c:pt>
                <c:pt idx="4838">
                  <c:v>151.33000000000001</c:v>
                </c:pt>
                <c:pt idx="4839">
                  <c:v>151.31700000000001</c:v>
                </c:pt>
                <c:pt idx="4840">
                  <c:v>151.23599999999999</c:v>
                </c:pt>
                <c:pt idx="4841">
                  <c:v>151.12100000000001</c:v>
                </c:pt>
                <c:pt idx="4842">
                  <c:v>151.02799999999999</c:v>
                </c:pt>
                <c:pt idx="4843">
                  <c:v>150.98500000000001</c:v>
                </c:pt>
                <c:pt idx="4844">
                  <c:v>150.96299999999999</c:v>
                </c:pt>
                <c:pt idx="4845">
                  <c:v>150.905</c:v>
                </c:pt>
                <c:pt idx="4846">
                  <c:v>150.85300000000001</c:v>
                </c:pt>
                <c:pt idx="4847">
                  <c:v>150.87</c:v>
                </c:pt>
                <c:pt idx="4848">
                  <c:v>150.833</c:v>
                </c:pt>
                <c:pt idx="4849">
                  <c:v>150.85900000000001</c:v>
                </c:pt>
                <c:pt idx="4850">
                  <c:v>150.79500000000002</c:v>
                </c:pt>
                <c:pt idx="4851">
                  <c:v>150.76300000000001</c:v>
                </c:pt>
                <c:pt idx="4852">
                  <c:v>150.69900000000001</c:v>
                </c:pt>
                <c:pt idx="4853">
                  <c:v>150.55100000000002</c:v>
                </c:pt>
                <c:pt idx="4854">
                  <c:v>150.38499999999999</c:v>
                </c:pt>
                <c:pt idx="4855">
                  <c:v>150.29900000000001</c:v>
                </c:pt>
                <c:pt idx="4856">
                  <c:v>150.11099999999999</c:v>
                </c:pt>
                <c:pt idx="4857">
                  <c:v>150.077</c:v>
                </c:pt>
                <c:pt idx="4858">
                  <c:v>149.93</c:v>
                </c:pt>
                <c:pt idx="4859">
                  <c:v>149.89500000000001</c:v>
                </c:pt>
                <c:pt idx="4860">
                  <c:v>149.721</c:v>
                </c:pt>
                <c:pt idx="4861">
                  <c:v>149.59700000000001</c:v>
                </c:pt>
                <c:pt idx="4862">
                  <c:v>149.495</c:v>
                </c:pt>
                <c:pt idx="4863">
                  <c:v>149.405</c:v>
                </c:pt>
                <c:pt idx="4864">
                  <c:v>149.27700000000002</c:v>
                </c:pt>
                <c:pt idx="4865">
                  <c:v>149.238</c:v>
                </c:pt>
                <c:pt idx="4866">
                  <c:v>149.15800000000002</c:v>
                </c:pt>
                <c:pt idx="4867">
                  <c:v>149.11699999999999</c:v>
                </c:pt>
                <c:pt idx="4868">
                  <c:v>149.02799999999999</c:v>
                </c:pt>
                <c:pt idx="4869">
                  <c:v>148.99</c:v>
                </c:pt>
                <c:pt idx="4870">
                  <c:v>148.86099999999999</c:v>
                </c:pt>
                <c:pt idx="4871">
                  <c:v>148.76</c:v>
                </c:pt>
                <c:pt idx="4872">
                  <c:v>148.624</c:v>
                </c:pt>
                <c:pt idx="4873">
                  <c:v>148.58699999999999</c:v>
                </c:pt>
                <c:pt idx="4874">
                  <c:v>148.55100000000002</c:v>
                </c:pt>
                <c:pt idx="4875">
                  <c:v>148.434</c:v>
                </c:pt>
                <c:pt idx="4876">
                  <c:v>148.405</c:v>
                </c:pt>
                <c:pt idx="4877">
                  <c:v>148.381</c:v>
                </c:pt>
                <c:pt idx="4878">
                  <c:v>148.32400000000001</c:v>
                </c:pt>
                <c:pt idx="4879">
                  <c:v>148.25300000000001</c:v>
                </c:pt>
                <c:pt idx="4880">
                  <c:v>148.244</c:v>
                </c:pt>
                <c:pt idx="4881">
                  <c:v>148.20099999999999</c:v>
                </c:pt>
                <c:pt idx="4882">
                  <c:v>148.16400000000002</c:v>
                </c:pt>
                <c:pt idx="4883">
                  <c:v>148.14600000000002</c:v>
                </c:pt>
                <c:pt idx="4884">
                  <c:v>148.11199999999999</c:v>
                </c:pt>
                <c:pt idx="4885">
                  <c:v>148.14400000000001</c:v>
                </c:pt>
                <c:pt idx="4886">
                  <c:v>148.20000000000002</c:v>
                </c:pt>
                <c:pt idx="4887">
                  <c:v>148.10400000000001</c:v>
                </c:pt>
                <c:pt idx="4888">
                  <c:v>148.08699999999999</c:v>
                </c:pt>
                <c:pt idx="4889">
                  <c:v>148.04400000000001</c:v>
                </c:pt>
                <c:pt idx="4890">
                  <c:v>148.04300000000001</c:v>
                </c:pt>
                <c:pt idx="4891">
                  <c:v>148.05600000000001</c:v>
                </c:pt>
                <c:pt idx="4892">
                  <c:v>148.02000000000001</c:v>
                </c:pt>
                <c:pt idx="4893">
                  <c:v>147.99</c:v>
                </c:pt>
                <c:pt idx="4894">
                  <c:v>147.99199999999999</c:v>
                </c:pt>
                <c:pt idx="4895">
                  <c:v>147.97200000000001</c:v>
                </c:pt>
                <c:pt idx="4896">
                  <c:v>147.97399999999999</c:v>
                </c:pt>
                <c:pt idx="4897">
                  <c:v>147.92400000000001</c:v>
                </c:pt>
                <c:pt idx="4898">
                  <c:v>147.83199999999999</c:v>
                </c:pt>
                <c:pt idx="4899">
                  <c:v>147.85900000000001</c:v>
                </c:pt>
                <c:pt idx="4900">
                  <c:v>147.87299999999999</c:v>
                </c:pt>
                <c:pt idx="4901">
                  <c:v>147.95699999999999</c:v>
                </c:pt>
                <c:pt idx="4902">
                  <c:v>147.929</c:v>
                </c:pt>
                <c:pt idx="4903">
                  <c:v>147.983</c:v>
                </c:pt>
                <c:pt idx="4904">
                  <c:v>147.97499999999999</c:v>
                </c:pt>
                <c:pt idx="4905">
                  <c:v>148.02799999999999</c:v>
                </c:pt>
                <c:pt idx="4906">
                  <c:v>147.99600000000001</c:v>
                </c:pt>
                <c:pt idx="4907">
                  <c:v>147.971</c:v>
                </c:pt>
                <c:pt idx="4908">
                  <c:v>147.94400000000002</c:v>
                </c:pt>
                <c:pt idx="4909">
                  <c:v>147.91800000000001</c:v>
                </c:pt>
                <c:pt idx="4910">
                  <c:v>147.82900000000001</c:v>
                </c:pt>
                <c:pt idx="4911">
                  <c:v>147.767</c:v>
                </c:pt>
                <c:pt idx="4912">
                  <c:v>147.71799999999999</c:v>
                </c:pt>
                <c:pt idx="4913">
                  <c:v>147.67600000000002</c:v>
                </c:pt>
                <c:pt idx="4914">
                  <c:v>147.614</c:v>
                </c:pt>
                <c:pt idx="4915">
                  <c:v>147.54300000000001</c:v>
                </c:pt>
                <c:pt idx="4916">
                  <c:v>147.52700000000002</c:v>
                </c:pt>
                <c:pt idx="4917">
                  <c:v>147.50399999999999</c:v>
                </c:pt>
                <c:pt idx="4918">
                  <c:v>147.464</c:v>
                </c:pt>
                <c:pt idx="4919">
                  <c:v>147.476</c:v>
                </c:pt>
                <c:pt idx="4920">
                  <c:v>147.42600000000002</c:v>
                </c:pt>
                <c:pt idx="4921">
                  <c:v>147.416</c:v>
                </c:pt>
                <c:pt idx="4922">
                  <c:v>147.417</c:v>
                </c:pt>
                <c:pt idx="4923">
                  <c:v>147.398</c:v>
                </c:pt>
                <c:pt idx="4924">
                  <c:v>147.43200000000002</c:v>
                </c:pt>
                <c:pt idx="4925">
                  <c:v>147.42099999999999</c:v>
                </c:pt>
                <c:pt idx="4926">
                  <c:v>147.43899999999999</c:v>
                </c:pt>
                <c:pt idx="4927">
                  <c:v>147.499</c:v>
                </c:pt>
                <c:pt idx="4928">
                  <c:v>147.54500000000002</c:v>
                </c:pt>
                <c:pt idx="4929">
                  <c:v>147.58500000000001</c:v>
                </c:pt>
                <c:pt idx="4930">
                  <c:v>147.655</c:v>
                </c:pt>
                <c:pt idx="4931">
                  <c:v>147.68800000000002</c:v>
                </c:pt>
                <c:pt idx="4932">
                  <c:v>147.75700000000001</c:v>
                </c:pt>
                <c:pt idx="4933">
                  <c:v>147.81399999999999</c:v>
                </c:pt>
                <c:pt idx="4934">
                  <c:v>147.85</c:v>
                </c:pt>
                <c:pt idx="4935">
                  <c:v>147.88800000000001</c:v>
                </c:pt>
                <c:pt idx="4936">
                  <c:v>147.87100000000001</c:v>
                </c:pt>
                <c:pt idx="4937">
                  <c:v>147.828</c:v>
                </c:pt>
                <c:pt idx="4938">
                  <c:v>147.82599999999999</c:v>
                </c:pt>
                <c:pt idx="4939">
                  <c:v>147.75800000000001</c:v>
                </c:pt>
                <c:pt idx="4940">
                  <c:v>147.73400000000001</c:v>
                </c:pt>
                <c:pt idx="4941">
                  <c:v>147.74799999999999</c:v>
                </c:pt>
                <c:pt idx="4942">
                  <c:v>147.709</c:v>
                </c:pt>
                <c:pt idx="4943">
                  <c:v>147.72499999999999</c:v>
                </c:pt>
                <c:pt idx="4944">
                  <c:v>147.74299999999999</c:v>
                </c:pt>
                <c:pt idx="4945">
                  <c:v>147.76</c:v>
                </c:pt>
                <c:pt idx="4946">
                  <c:v>147.75200000000001</c:v>
                </c:pt>
                <c:pt idx="4947">
                  <c:v>147.827</c:v>
                </c:pt>
                <c:pt idx="4948">
                  <c:v>147.803</c:v>
                </c:pt>
                <c:pt idx="4949">
                  <c:v>147.92500000000001</c:v>
                </c:pt>
                <c:pt idx="4950">
                  <c:v>148.01900000000001</c:v>
                </c:pt>
                <c:pt idx="4951">
                  <c:v>148.10499999999999</c:v>
                </c:pt>
                <c:pt idx="4952">
                  <c:v>148.24299999999999</c:v>
                </c:pt>
                <c:pt idx="4953">
                  <c:v>148.369</c:v>
                </c:pt>
                <c:pt idx="4954">
                  <c:v>148.51900000000001</c:v>
                </c:pt>
                <c:pt idx="4955">
                  <c:v>148.666</c:v>
                </c:pt>
                <c:pt idx="4956">
                  <c:v>148.791</c:v>
                </c:pt>
                <c:pt idx="4957">
                  <c:v>148.999</c:v>
                </c:pt>
                <c:pt idx="4958">
                  <c:v>149.15700000000001</c:v>
                </c:pt>
                <c:pt idx="4959">
                  <c:v>149.18700000000001</c:v>
                </c:pt>
                <c:pt idx="4960">
                  <c:v>149.30100000000002</c:v>
                </c:pt>
                <c:pt idx="4961">
                  <c:v>149.31</c:v>
                </c:pt>
                <c:pt idx="4962">
                  <c:v>149.322</c:v>
                </c:pt>
                <c:pt idx="4963">
                  <c:v>149.31700000000001</c:v>
                </c:pt>
                <c:pt idx="4964">
                  <c:v>149.358</c:v>
                </c:pt>
                <c:pt idx="4965">
                  <c:v>149.41300000000001</c:v>
                </c:pt>
                <c:pt idx="4966">
                  <c:v>149.453</c:v>
                </c:pt>
                <c:pt idx="4967">
                  <c:v>149.53700000000001</c:v>
                </c:pt>
                <c:pt idx="4968">
                  <c:v>149.578</c:v>
                </c:pt>
                <c:pt idx="4969">
                  <c:v>149.61500000000001</c:v>
                </c:pt>
                <c:pt idx="4970">
                  <c:v>149.66400000000002</c:v>
                </c:pt>
                <c:pt idx="4971">
                  <c:v>149.76500000000001</c:v>
                </c:pt>
                <c:pt idx="4972">
                  <c:v>149.804</c:v>
                </c:pt>
                <c:pt idx="4973">
                  <c:v>149.90600000000001</c:v>
                </c:pt>
                <c:pt idx="4974">
                  <c:v>149.91900000000001</c:v>
                </c:pt>
                <c:pt idx="4975">
                  <c:v>149.96899999999999</c:v>
                </c:pt>
                <c:pt idx="4976">
                  <c:v>149.93299999999999</c:v>
                </c:pt>
                <c:pt idx="4977">
                  <c:v>149.95400000000001</c:v>
                </c:pt>
                <c:pt idx="4978">
                  <c:v>149.93200000000002</c:v>
                </c:pt>
                <c:pt idx="4979">
                  <c:v>149.94900000000001</c:v>
                </c:pt>
                <c:pt idx="4980">
                  <c:v>149.828</c:v>
                </c:pt>
                <c:pt idx="4981">
                  <c:v>149.81800000000001</c:v>
                </c:pt>
                <c:pt idx="4982">
                  <c:v>149.822</c:v>
                </c:pt>
                <c:pt idx="4983">
                  <c:v>149.80700000000002</c:v>
                </c:pt>
                <c:pt idx="4984">
                  <c:v>149.786</c:v>
                </c:pt>
                <c:pt idx="4985">
                  <c:v>149.75900000000001</c:v>
                </c:pt>
                <c:pt idx="4986">
                  <c:v>149.79900000000001</c:v>
                </c:pt>
                <c:pt idx="4987">
                  <c:v>149.80000000000001</c:v>
                </c:pt>
                <c:pt idx="4988">
                  <c:v>149.762</c:v>
                </c:pt>
                <c:pt idx="4989">
                  <c:v>149.69900000000001</c:v>
                </c:pt>
                <c:pt idx="4990">
                  <c:v>149.749</c:v>
                </c:pt>
                <c:pt idx="4991">
                  <c:v>149.74799999999999</c:v>
                </c:pt>
                <c:pt idx="4992">
                  <c:v>149.75900000000001</c:v>
                </c:pt>
                <c:pt idx="4993">
                  <c:v>149.73400000000001</c:v>
                </c:pt>
                <c:pt idx="4994">
                  <c:v>149.75399999999999</c:v>
                </c:pt>
                <c:pt idx="4995">
                  <c:v>149.803</c:v>
                </c:pt>
                <c:pt idx="4996">
                  <c:v>149.797</c:v>
                </c:pt>
                <c:pt idx="4997">
                  <c:v>149.72999999999999</c:v>
                </c:pt>
                <c:pt idx="4998">
                  <c:v>149.715</c:v>
                </c:pt>
                <c:pt idx="4999">
                  <c:v>149.69</c:v>
                </c:pt>
                <c:pt idx="5000">
                  <c:v>149.62700000000001</c:v>
                </c:pt>
                <c:pt idx="5001">
                  <c:v>149.58699999999999</c:v>
                </c:pt>
                <c:pt idx="5002">
                  <c:v>149.58100000000002</c:v>
                </c:pt>
                <c:pt idx="5003">
                  <c:v>149.471</c:v>
                </c:pt>
                <c:pt idx="5004">
                  <c:v>149.40800000000002</c:v>
                </c:pt>
                <c:pt idx="5005">
                  <c:v>149.28900000000002</c:v>
                </c:pt>
                <c:pt idx="5006">
                  <c:v>149.13400000000001</c:v>
                </c:pt>
                <c:pt idx="5007">
                  <c:v>149.03</c:v>
                </c:pt>
                <c:pt idx="5008">
                  <c:v>148.97900000000001</c:v>
                </c:pt>
                <c:pt idx="5009">
                  <c:v>148.87</c:v>
                </c:pt>
                <c:pt idx="5010">
                  <c:v>148.82900000000001</c:v>
                </c:pt>
                <c:pt idx="5011">
                  <c:v>148.74</c:v>
                </c:pt>
                <c:pt idx="5012">
                  <c:v>148.66800000000001</c:v>
                </c:pt>
                <c:pt idx="5013">
                  <c:v>148.624</c:v>
                </c:pt>
                <c:pt idx="5014">
                  <c:v>148.57300000000001</c:v>
                </c:pt>
                <c:pt idx="5015">
                  <c:v>148.499</c:v>
                </c:pt>
                <c:pt idx="5016">
                  <c:v>148.56</c:v>
                </c:pt>
                <c:pt idx="5017">
                  <c:v>148.517</c:v>
                </c:pt>
                <c:pt idx="5018">
                  <c:v>148.512</c:v>
                </c:pt>
                <c:pt idx="5019">
                  <c:v>148.49799999999999</c:v>
                </c:pt>
                <c:pt idx="5020">
                  <c:v>148.53800000000001</c:v>
                </c:pt>
                <c:pt idx="5021">
                  <c:v>148.62899999999999</c:v>
                </c:pt>
                <c:pt idx="5022">
                  <c:v>148.65200000000002</c:v>
                </c:pt>
                <c:pt idx="5023">
                  <c:v>148.69200000000001</c:v>
                </c:pt>
                <c:pt idx="5024">
                  <c:v>148.71600000000001</c:v>
                </c:pt>
                <c:pt idx="5025">
                  <c:v>148.703</c:v>
                </c:pt>
                <c:pt idx="5026">
                  <c:v>148.68100000000001</c:v>
                </c:pt>
                <c:pt idx="5027">
                  <c:v>148.661</c:v>
                </c:pt>
                <c:pt idx="5028">
                  <c:v>148.59299999999999</c:v>
                </c:pt>
                <c:pt idx="5029">
                  <c:v>148.61600000000001</c:v>
                </c:pt>
                <c:pt idx="5030">
                  <c:v>148.57900000000001</c:v>
                </c:pt>
                <c:pt idx="5031">
                  <c:v>148.50200000000001</c:v>
                </c:pt>
                <c:pt idx="5032">
                  <c:v>148.42400000000001</c:v>
                </c:pt>
                <c:pt idx="5033">
                  <c:v>148.38400000000001</c:v>
                </c:pt>
                <c:pt idx="5034">
                  <c:v>148.32900000000001</c:v>
                </c:pt>
                <c:pt idx="5035">
                  <c:v>148.303</c:v>
                </c:pt>
                <c:pt idx="5036">
                  <c:v>148.255</c:v>
                </c:pt>
                <c:pt idx="5037">
                  <c:v>148.184</c:v>
                </c:pt>
                <c:pt idx="5038">
                  <c:v>148.172</c:v>
                </c:pt>
                <c:pt idx="5039">
                  <c:v>148.14500000000001</c:v>
                </c:pt>
                <c:pt idx="5040">
                  <c:v>148.07599999999999</c:v>
                </c:pt>
                <c:pt idx="5041">
                  <c:v>148.035</c:v>
                </c:pt>
                <c:pt idx="5042">
                  <c:v>147.994</c:v>
                </c:pt>
                <c:pt idx="5043">
                  <c:v>147.94400000000002</c:v>
                </c:pt>
                <c:pt idx="5044">
                  <c:v>147.89699999999999</c:v>
                </c:pt>
                <c:pt idx="5045">
                  <c:v>147.95099999999999</c:v>
                </c:pt>
                <c:pt idx="5046">
                  <c:v>147.96700000000001</c:v>
                </c:pt>
                <c:pt idx="5047">
                  <c:v>148.02500000000001</c:v>
                </c:pt>
                <c:pt idx="5048">
                  <c:v>148.078</c:v>
                </c:pt>
                <c:pt idx="5049">
                  <c:v>148.25200000000001</c:v>
                </c:pt>
                <c:pt idx="5050">
                  <c:v>148.26900000000001</c:v>
                </c:pt>
                <c:pt idx="5051">
                  <c:v>148.31900000000002</c:v>
                </c:pt>
                <c:pt idx="5052">
                  <c:v>148.34299999999999</c:v>
                </c:pt>
                <c:pt idx="5053">
                  <c:v>148.36600000000001</c:v>
                </c:pt>
                <c:pt idx="5054">
                  <c:v>148.386</c:v>
                </c:pt>
                <c:pt idx="5055">
                  <c:v>148.42699999999999</c:v>
                </c:pt>
                <c:pt idx="5056">
                  <c:v>148.46100000000001</c:v>
                </c:pt>
                <c:pt idx="5057">
                  <c:v>148.53100000000001</c:v>
                </c:pt>
                <c:pt idx="5058">
                  <c:v>148.53800000000001</c:v>
                </c:pt>
                <c:pt idx="5059">
                  <c:v>148.66</c:v>
                </c:pt>
                <c:pt idx="5060">
                  <c:v>148.727</c:v>
                </c:pt>
                <c:pt idx="5061">
                  <c:v>148.80199999999999</c:v>
                </c:pt>
                <c:pt idx="5062">
                  <c:v>148.857</c:v>
                </c:pt>
                <c:pt idx="5063">
                  <c:v>148.911</c:v>
                </c:pt>
                <c:pt idx="5064">
                  <c:v>148.971</c:v>
                </c:pt>
                <c:pt idx="5065">
                  <c:v>148.97200000000001</c:v>
                </c:pt>
                <c:pt idx="5066">
                  <c:v>149.00700000000001</c:v>
                </c:pt>
                <c:pt idx="5067">
                  <c:v>149.09</c:v>
                </c:pt>
                <c:pt idx="5068">
                  <c:v>149.09700000000001</c:v>
                </c:pt>
                <c:pt idx="5069">
                  <c:v>149.14099999999999</c:v>
                </c:pt>
                <c:pt idx="5070">
                  <c:v>149.161</c:v>
                </c:pt>
                <c:pt idx="5071">
                  <c:v>149.15299999999999</c:v>
                </c:pt>
                <c:pt idx="5072">
                  <c:v>149.13800000000001</c:v>
                </c:pt>
                <c:pt idx="5073">
                  <c:v>149.15100000000001</c:v>
                </c:pt>
                <c:pt idx="5074">
                  <c:v>149.16400000000002</c:v>
                </c:pt>
                <c:pt idx="5075">
                  <c:v>149.16</c:v>
                </c:pt>
                <c:pt idx="5076">
                  <c:v>149.13499999999999</c:v>
                </c:pt>
                <c:pt idx="5077">
                  <c:v>149.12200000000001</c:v>
                </c:pt>
                <c:pt idx="5078">
                  <c:v>149.09100000000001</c:v>
                </c:pt>
                <c:pt idx="5079">
                  <c:v>149.18700000000001</c:v>
                </c:pt>
                <c:pt idx="5080">
                  <c:v>149.14699999999999</c:v>
                </c:pt>
                <c:pt idx="5081">
                  <c:v>149.15200000000002</c:v>
                </c:pt>
                <c:pt idx="5082">
                  <c:v>149.184</c:v>
                </c:pt>
                <c:pt idx="5083">
                  <c:v>149.161</c:v>
                </c:pt>
                <c:pt idx="5084">
                  <c:v>149.124</c:v>
                </c:pt>
                <c:pt idx="5085">
                  <c:v>149.161</c:v>
                </c:pt>
                <c:pt idx="5086">
                  <c:v>149.15800000000002</c:v>
                </c:pt>
                <c:pt idx="5087">
                  <c:v>149.15700000000001</c:v>
                </c:pt>
                <c:pt idx="5088">
                  <c:v>149.142</c:v>
                </c:pt>
                <c:pt idx="5089">
                  <c:v>149.15200000000002</c:v>
                </c:pt>
                <c:pt idx="5090">
                  <c:v>149.136</c:v>
                </c:pt>
                <c:pt idx="5091">
                  <c:v>149.12</c:v>
                </c:pt>
                <c:pt idx="5092">
                  <c:v>149.03700000000001</c:v>
                </c:pt>
                <c:pt idx="5093">
                  <c:v>148.946</c:v>
                </c:pt>
                <c:pt idx="5094">
                  <c:v>148.85599999999999</c:v>
                </c:pt>
                <c:pt idx="5095">
                  <c:v>148.70699999999999</c:v>
                </c:pt>
                <c:pt idx="5096">
                  <c:v>148.64500000000001</c:v>
                </c:pt>
                <c:pt idx="5097">
                  <c:v>148.60300000000001</c:v>
                </c:pt>
                <c:pt idx="5098">
                  <c:v>148.512</c:v>
                </c:pt>
                <c:pt idx="5099">
                  <c:v>148.46199999999999</c:v>
                </c:pt>
                <c:pt idx="5100">
                  <c:v>148.38800000000001</c:v>
                </c:pt>
                <c:pt idx="5101">
                  <c:v>148.30199999999999</c:v>
                </c:pt>
                <c:pt idx="5102">
                  <c:v>148.19200000000001</c:v>
                </c:pt>
                <c:pt idx="5103">
                  <c:v>148.203</c:v>
                </c:pt>
                <c:pt idx="5104">
                  <c:v>148.15299999999999</c:v>
                </c:pt>
                <c:pt idx="5105">
                  <c:v>148.14000000000001</c:v>
                </c:pt>
                <c:pt idx="5106">
                  <c:v>148.10499999999999</c:v>
                </c:pt>
                <c:pt idx="5107">
                  <c:v>148.12100000000001</c:v>
                </c:pt>
                <c:pt idx="5108">
                  <c:v>148.07300000000001</c:v>
                </c:pt>
                <c:pt idx="5109">
                  <c:v>148.07400000000001</c:v>
                </c:pt>
                <c:pt idx="5110">
                  <c:v>147.95000000000002</c:v>
                </c:pt>
                <c:pt idx="5111">
                  <c:v>147.85300000000001</c:v>
                </c:pt>
                <c:pt idx="5112">
                  <c:v>147.76400000000001</c:v>
                </c:pt>
                <c:pt idx="5113">
                  <c:v>147.72800000000001</c:v>
                </c:pt>
                <c:pt idx="5114">
                  <c:v>147.601</c:v>
                </c:pt>
                <c:pt idx="5115">
                  <c:v>147.52500000000001</c:v>
                </c:pt>
                <c:pt idx="5116">
                  <c:v>147.523</c:v>
                </c:pt>
                <c:pt idx="5117">
                  <c:v>147.43200000000002</c:v>
                </c:pt>
                <c:pt idx="5118">
                  <c:v>147.392</c:v>
                </c:pt>
                <c:pt idx="5119">
                  <c:v>147.328</c:v>
                </c:pt>
                <c:pt idx="5120">
                  <c:v>147.262</c:v>
                </c:pt>
                <c:pt idx="5121">
                  <c:v>147.25200000000001</c:v>
                </c:pt>
                <c:pt idx="5122">
                  <c:v>147.18299999999999</c:v>
                </c:pt>
                <c:pt idx="5123">
                  <c:v>147.20500000000001</c:v>
                </c:pt>
                <c:pt idx="5124">
                  <c:v>147.17400000000001</c:v>
                </c:pt>
                <c:pt idx="5125">
                  <c:v>147.124</c:v>
                </c:pt>
                <c:pt idx="5126">
                  <c:v>147.16</c:v>
                </c:pt>
                <c:pt idx="5127">
                  <c:v>147.12700000000001</c:v>
                </c:pt>
                <c:pt idx="5128">
                  <c:v>147.18299999999999</c:v>
                </c:pt>
                <c:pt idx="5129">
                  <c:v>147.202</c:v>
                </c:pt>
                <c:pt idx="5130">
                  <c:v>147.273</c:v>
                </c:pt>
                <c:pt idx="5131">
                  <c:v>147.32500000000002</c:v>
                </c:pt>
                <c:pt idx="5132">
                  <c:v>147.39000000000001</c:v>
                </c:pt>
                <c:pt idx="5133">
                  <c:v>147.47999999999999</c:v>
                </c:pt>
                <c:pt idx="5134">
                  <c:v>147.51900000000001</c:v>
                </c:pt>
                <c:pt idx="5135">
                  <c:v>147.67400000000001</c:v>
                </c:pt>
                <c:pt idx="5136">
                  <c:v>147.70000000000002</c:v>
                </c:pt>
                <c:pt idx="5137">
                  <c:v>147.80799999999999</c:v>
                </c:pt>
                <c:pt idx="5138">
                  <c:v>147.85499999999999</c:v>
                </c:pt>
                <c:pt idx="5139">
                  <c:v>147.923</c:v>
                </c:pt>
                <c:pt idx="5140">
                  <c:v>147.976</c:v>
                </c:pt>
                <c:pt idx="5141">
                  <c:v>148.02500000000001</c:v>
                </c:pt>
                <c:pt idx="5142">
                  <c:v>148.03700000000001</c:v>
                </c:pt>
                <c:pt idx="5143">
                  <c:v>148.11099999999999</c:v>
                </c:pt>
                <c:pt idx="5144">
                  <c:v>148.16900000000001</c:v>
                </c:pt>
                <c:pt idx="5145">
                  <c:v>148.167</c:v>
                </c:pt>
                <c:pt idx="5146">
                  <c:v>148.11699999999999</c:v>
                </c:pt>
                <c:pt idx="5147">
                  <c:v>148.096</c:v>
                </c:pt>
                <c:pt idx="5148">
                  <c:v>148.09399999999999</c:v>
                </c:pt>
                <c:pt idx="5149">
                  <c:v>148.126</c:v>
                </c:pt>
                <c:pt idx="5150">
                  <c:v>148.04</c:v>
                </c:pt>
                <c:pt idx="5151">
                  <c:v>147.99700000000001</c:v>
                </c:pt>
                <c:pt idx="5152">
                  <c:v>147.97</c:v>
                </c:pt>
                <c:pt idx="5153">
                  <c:v>147.95099999999999</c:v>
                </c:pt>
                <c:pt idx="5154">
                  <c:v>147.91200000000001</c:v>
                </c:pt>
                <c:pt idx="5155">
                  <c:v>147.87700000000001</c:v>
                </c:pt>
                <c:pt idx="5156">
                  <c:v>147.81200000000001</c:v>
                </c:pt>
                <c:pt idx="5157">
                  <c:v>147.756</c:v>
                </c:pt>
                <c:pt idx="5158">
                  <c:v>147.67099999999999</c:v>
                </c:pt>
                <c:pt idx="5159">
                  <c:v>147.62700000000001</c:v>
                </c:pt>
                <c:pt idx="5160">
                  <c:v>147.54400000000001</c:v>
                </c:pt>
                <c:pt idx="5161">
                  <c:v>147.459</c:v>
                </c:pt>
                <c:pt idx="5162">
                  <c:v>147.43</c:v>
                </c:pt>
                <c:pt idx="5163">
                  <c:v>147.374</c:v>
                </c:pt>
                <c:pt idx="5164">
                  <c:v>147.32300000000001</c:v>
                </c:pt>
                <c:pt idx="5165">
                  <c:v>147.291</c:v>
                </c:pt>
                <c:pt idx="5166">
                  <c:v>147.28800000000001</c:v>
                </c:pt>
                <c:pt idx="5167">
                  <c:v>147.251</c:v>
                </c:pt>
                <c:pt idx="5168">
                  <c:v>147.25300000000001</c:v>
                </c:pt>
                <c:pt idx="5169">
                  <c:v>147.226</c:v>
                </c:pt>
                <c:pt idx="5170">
                  <c:v>147.30799999999999</c:v>
                </c:pt>
                <c:pt idx="5171">
                  <c:v>147.374</c:v>
                </c:pt>
                <c:pt idx="5172">
                  <c:v>147.50700000000001</c:v>
                </c:pt>
                <c:pt idx="5173">
                  <c:v>147.596</c:v>
                </c:pt>
                <c:pt idx="5174">
                  <c:v>147.72</c:v>
                </c:pt>
                <c:pt idx="5175">
                  <c:v>147.89500000000001</c:v>
                </c:pt>
                <c:pt idx="5176">
                  <c:v>148.012</c:v>
                </c:pt>
                <c:pt idx="5177">
                  <c:v>148.119</c:v>
                </c:pt>
                <c:pt idx="5178">
                  <c:v>148.30700000000002</c:v>
                </c:pt>
                <c:pt idx="5179">
                  <c:v>148.37800000000001</c:v>
                </c:pt>
                <c:pt idx="5180">
                  <c:v>148.41499999999999</c:v>
                </c:pt>
                <c:pt idx="5181">
                  <c:v>148.51500000000001</c:v>
                </c:pt>
                <c:pt idx="5182">
                  <c:v>148.554</c:v>
                </c:pt>
                <c:pt idx="5183">
                  <c:v>148.572</c:v>
                </c:pt>
                <c:pt idx="5184">
                  <c:v>148.547</c:v>
                </c:pt>
                <c:pt idx="5185">
                  <c:v>148.535</c:v>
                </c:pt>
                <c:pt idx="5186">
                  <c:v>148.52600000000001</c:v>
                </c:pt>
                <c:pt idx="5187">
                  <c:v>148.56399999999999</c:v>
                </c:pt>
                <c:pt idx="5188">
                  <c:v>148.554</c:v>
                </c:pt>
                <c:pt idx="5189">
                  <c:v>148.53200000000001</c:v>
                </c:pt>
                <c:pt idx="5190">
                  <c:v>148.53200000000001</c:v>
                </c:pt>
                <c:pt idx="5191">
                  <c:v>148.489</c:v>
                </c:pt>
                <c:pt idx="5192">
                  <c:v>148.447</c:v>
                </c:pt>
                <c:pt idx="5193">
                  <c:v>148.476</c:v>
                </c:pt>
                <c:pt idx="5194">
                  <c:v>148.46700000000001</c:v>
                </c:pt>
                <c:pt idx="5195">
                  <c:v>148.40200000000002</c:v>
                </c:pt>
                <c:pt idx="5196">
                  <c:v>148.453</c:v>
                </c:pt>
                <c:pt idx="5197">
                  <c:v>148.42400000000001</c:v>
                </c:pt>
                <c:pt idx="5198">
                  <c:v>148.45600000000002</c:v>
                </c:pt>
                <c:pt idx="5199">
                  <c:v>148.48699999999999</c:v>
                </c:pt>
                <c:pt idx="5200">
                  <c:v>148.578</c:v>
                </c:pt>
                <c:pt idx="5201">
                  <c:v>148.578</c:v>
                </c:pt>
                <c:pt idx="5202">
                  <c:v>148.65600000000001</c:v>
                </c:pt>
                <c:pt idx="5203">
                  <c:v>148.69</c:v>
                </c:pt>
                <c:pt idx="5204">
                  <c:v>148.69</c:v>
                </c:pt>
                <c:pt idx="5205">
                  <c:v>148.828</c:v>
                </c:pt>
                <c:pt idx="5206">
                  <c:v>148.84899999999999</c:v>
                </c:pt>
                <c:pt idx="5207">
                  <c:v>148.90299999999999</c:v>
                </c:pt>
                <c:pt idx="5208">
                  <c:v>148.90299999999999</c:v>
                </c:pt>
                <c:pt idx="5209">
                  <c:v>148.88200000000001</c:v>
                </c:pt>
                <c:pt idx="5210">
                  <c:v>148.88200000000001</c:v>
                </c:pt>
                <c:pt idx="5211">
                  <c:v>148.88800000000001</c:v>
                </c:pt>
                <c:pt idx="5212">
                  <c:v>148.87200000000001</c:v>
                </c:pt>
                <c:pt idx="5213">
                  <c:v>148.87200000000001</c:v>
                </c:pt>
                <c:pt idx="5214">
                  <c:v>148.88300000000001</c:v>
                </c:pt>
                <c:pt idx="5215">
                  <c:v>148.89699999999999</c:v>
                </c:pt>
                <c:pt idx="5216">
                  <c:v>148.93899999999999</c:v>
                </c:pt>
                <c:pt idx="5217">
                  <c:v>148.94300000000001</c:v>
                </c:pt>
                <c:pt idx="5218">
                  <c:v>149.01400000000001</c:v>
                </c:pt>
                <c:pt idx="5219">
                  <c:v>149.03300000000002</c:v>
                </c:pt>
                <c:pt idx="5220">
                  <c:v>149.09299999999999</c:v>
                </c:pt>
                <c:pt idx="5221">
                  <c:v>149.09299999999999</c:v>
                </c:pt>
                <c:pt idx="5222">
                  <c:v>149.20099999999999</c:v>
                </c:pt>
                <c:pt idx="5223">
                  <c:v>149.13499999999999</c:v>
                </c:pt>
                <c:pt idx="5224">
                  <c:v>149.18299999999999</c:v>
                </c:pt>
                <c:pt idx="5225">
                  <c:v>149.16900000000001</c:v>
                </c:pt>
                <c:pt idx="5226">
                  <c:v>149.16900000000001</c:v>
                </c:pt>
                <c:pt idx="5227">
                  <c:v>149.298</c:v>
                </c:pt>
                <c:pt idx="5228">
                  <c:v>149.37800000000001</c:v>
                </c:pt>
                <c:pt idx="5229">
                  <c:v>149.37800000000001</c:v>
                </c:pt>
                <c:pt idx="5230">
                  <c:v>149.482</c:v>
                </c:pt>
                <c:pt idx="5231">
                  <c:v>149.518</c:v>
                </c:pt>
                <c:pt idx="5232">
                  <c:v>149.524</c:v>
                </c:pt>
                <c:pt idx="5233">
                  <c:v>149.524</c:v>
                </c:pt>
                <c:pt idx="5234">
                  <c:v>149.524</c:v>
                </c:pt>
                <c:pt idx="5235">
                  <c:v>149.483</c:v>
                </c:pt>
                <c:pt idx="5236">
                  <c:v>149.483</c:v>
                </c:pt>
                <c:pt idx="5237">
                  <c:v>149.39500000000001</c:v>
                </c:pt>
                <c:pt idx="5238">
                  <c:v>149.39500000000001</c:v>
                </c:pt>
                <c:pt idx="5239">
                  <c:v>149.40200000000002</c:v>
                </c:pt>
                <c:pt idx="5240">
                  <c:v>149.452</c:v>
                </c:pt>
                <c:pt idx="5241">
                  <c:v>149.452</c:v>
                </c:pt>
                <c:pt idx="5242">
                  <c:v>149.35499999999999</c:v>
                </c:pt>
                <c:pt idx="5243">
                  <c:v>149.35499999999999</c:v>
                </c:pt>
                <c:pt idx="5244">
                  <c:v>149.39400000000001</c:v>
                </c:pt>
                <c:pt idx="5245">
                  <c:v>149.393</c:v>
                </c:pt>
                <c:pt idx="5246">
                  <c:v>149.393</c:v>
                </c:pt>
                <c:pt idx="5247">
                  <c:v>149.47900000000001</c:v>
                </c:pt>
                <c:pt idx="5248">
                  <c:v>149.566</c:v>
                </c:pt>
                <c:pt idx="5249">
                  <c:v>149.566</c:v>
                </c:pt>
                <c:pt idx="5250">
                  <c:v>149.637</c:v>
                </c:pt>
                <c:pt idx="5251">
                  <c:v>149.71199999999999</c:v>
                </c:pt>
                <c:pt idx="5252">
                  <c:v>149.71199999999999</c:v>
                </c:pt>
                <c:pt idx="5253">
                  <c:v>149.786</c:v>
                </c:pt>
                <c:pt idx="5254">
                  <c:v>149.767</c:v>
                </c:pt>
                <c:pt idx="5255">
                  <c:v>149.80700000000002</c:v>
                </c:pt>
                <c:pt idx="5256">
                  <c:v>149.81</c:v>
                </c:pt>
                <c:pt idx="5257">
                  <c:v>149.85</c:v>
                </c:pt>
                <c:pt idx="5258">
                  <c:v>149.85300000000001</c:v>
                </c:pt>
                <c:pt idx="5259">
                  <c:v>149.85300000000001</c:v>
                </c:pt>
                <c:pt idx="5260">
                  <c:v>150.03100000000001</c:v>
                </c:pt>
                <c:pt idx="5261">
                  <c:v>150.03100000000001</c:v>
                </c:pt>
                <c:pt idx="5262">
                  <c:v>150.13900000000001</c:v>
                </c:pt>
                <c:pt idx="5263">
                  <c:v>150.13900000000001</c:v>
                </c:pt>
                <c:pt idx="5264">
                  <c:v>150.25300000000001</c:v>
                </c:pt>
                <c:pt idx="5265">
                  <c:v>150.29300000000001</c:v>
                </c:pt>
                <c:pt idx="5266">
                  <c:v>150.29300000000001</c:v>
                </c:pt>
                <c:pt idx="5267">
                  <c:v>150.36799999999999</c:v>
                </c:pt>
                <c:pt idx="5268">
                  <c:v>150.352</c:v>
                </c:pt>
                <c:pt idx="5269">
                  <c:v>150.352</c:v>
                </c:pt>
                <c:pt idx="5270">
                  <c:v>150.40200000000002</c:v>
                </c:pt>
                <c:pt idx="5271">
                  <c:v>150.393</c:v>
                </c:pt>
                <c:pt idx="5272">
                  <c:v>150.37100000000001</c:v>
                </c:pt>
                <c:pt idx="5273">
                  <c:v>150.36799999999999</c:v>
                </c:pt>
                <c:pt idx="5274">
                  <c:v>150.24600000000001</c:v>
                </c:pt>
                <c:pt idx="5275">
                  <c:v>150.197</c:v>
                </c:pt>
                <c:pt idx="5276">
                  <c:v>149.99700000000001</c:v>
                </c:pt>
                <c:pt idx="5277">
                  <c:v>149.99700000000001</c:v>
                </c:pt>
                <c:pt idx="5278">
                  <c:v>149.92000000000002</c:v>
                </c:pt>
                <c:pt idx="5279">
                  <c:v>149.83500000000001</c:v>
                </c:pt>
                <c:pt idx="5280">
                  <c:v>149.75200000000001</c:v>
                </c:pt>
                <c:pt idx="5281">
                  <c:v>149.64600000000002</c:v>
                </c:pt>
                <c:pt idx="5282">
                  <c:v>149.52199999999999</c:v>
                </c:pt>
                <c:pt idx="5283">
                  <c:v>149.52199999999999</c:v>
                </c:pt>
                <c:pt idx="5284">
                  <c:v>149.501</c:v>
                </c:pt>
                <c:pt idx="5285">
                  <c:v>149.45000000000002</c:v>
                </c:pt>
                <c:pt idx="5286">
                  <c:v>149.304</c:v>
                </c:pt>
                <c:pt idx="5287">
                  <c:v>149.24799999999999</c:v>
                </c:pt>
                <c:pt idx="5288">
                  <c:v>149.16800000000001</c:v>
                </c:pt>
                <c:pt idx="5289">
                  <c:v>149.09700000000001</c:v>
                </c:pt>
                <c:pt idx="5290">
                  <c:v>149.095</c:v>
                </c:pt>
                <c:pt idx="5291">
                  <c:v>149.107</c:v>
                </c:pt>
                <c:pt idx="5292">
                  <c:v>149.089</c:v>
                </c:pt>
                <c:pt idx="5293">
                  <c:v>149.06900000000002</c:v>
                </c:pt>
                <c:pt idx="5294">
                  <c:v>149.05000000000001</c:v>
                </c:pt>
                <c:pt idx="5295">
                  <c:v>149.02199999999999</c:v>
                </c:pt>
                <c:pt idx="5296">
                  <c:v>148.983</c:v>
                </c:pt>
                <c:pt idx="5297">
                  <c:v>148.92500000000001</c:v>
                </c:pt>
                <c:pt idx="5298">
                  <c:v>148.767</c:v>
                </c:pt>
                <c:pt idx="5299">
                  <c:v>148.767</c:v>
                </c:pt>
                <c:pt idx="5300">
                  <c:v>148.65</c:v>
                </c:pt>
                <c:pt idx="5301">
                  <c:v>148.61099999999999</c:v>
                </c:pt>
                <c:pt idx="5302">
                  <c:v>148.61099999999999</c:v>
                </c:pt>
                <c:pt idx="5303">
                  <c:v>148.584</c:v>
                </c:pt>
                <c:pt idx="5304">
                  <c:v>148.536</c:v>
                </c:pt>
                <c:pt idx="5305">
                  <c:v>148.53300000000002</c:v>
                </c:pt>
                <c:pt idx="5306">
                  <c:v>148.53300000000002</c:v>
                </c:pt>
                <c:pt idx="5307">
                  <c:v>148.57599999999999</c:v>
                </c:pt>
                <c:pt idx="5308">
                  <c:v>148.58699999999999</c:v>
                </c:pt>
                <c:pt idx="5309">
                  <c:v>148.58699999999999</c:v>
                </c:pt>
                <c:pt idx="5310">
                  <c:v>148.571</c:v>
                </c:pt>
                <c:pt idx="5311">
                  <c:v>148.66400000000002</c:v>
                </c:pt>
                <c:pt idx="5312">
                  <c:v>148.71799999999999</c:v>
                </c:pt>
                <c:pt idx="5313">
                  <c:v>148.75</c:v>
                </c:pt>
                <c:pt idx="5314">
                  <c:v>148.85</c:v>
                </c:pt>
                <c:pt idx="5315">
                  <c:v>148.83600000000001</c:v>
                </c:pt>
                <c:pt idx="5316">
                  <c:v>149.00399999999999</c:v>
                </c:pt>
                <c:pt idx="5317">
                  <c:v>149.01599999999999</c:v>
                </c:pt>
                <c:pt idx="5318">
                  <c:v>149.07</c:v>
                </c:pt>
                <c:pt idx="5319">
                  <c:v>149.13400000000001</c:v>
                </c:pt>
                <c:pt idx="5320">
                  <c:v>149.21899999999999</c:v>
                </c:pt>
                <c:pt idx="5321">
                  <c:v>149.27799999999999</c:v>
                </c:pt>
                <c:pt idx="5322">
                  <c:v>149.31700000000001</c:v>
                </c:pt>
                <c:pt idx="5323">
                  <c:v>149.31700000000001</c:v>
                </c:pt>
                <c:pt idx="5324">
                  <c:v>149.32599999999999</c:v>
                </c:pt>
                <c:pt idx="5325">
                  <c:v>149.28800000000001</c:v>
                </c:pt>
                <c:pt idx="5326">
                  <c:v>149.233</c:v>
                </c:pt>
                <c:pt idx="5327">
                  <c:v>149.238</c:v>
                </c:pt>
                <c:pt idx="5328">
                  <c:v>149.13300000000001</c:v>
                </c:pt>
                <c:pt idx="5329">
                  <c:v>149.06800000000001</c:v>
                </c:pt>
                <c:pt idx="5330">
                  <c:v>148.97900000000001</c:v>
                </c:pt>
                <c:pt idx="5331">
                  <c:v>148.923</c:v>
                </c:pt>
                <c:pt idx="5332">
                  <c:v>148.87800000000001</c:v>
                </c:pt>
                <c:pt idx="5333">
                  <c:v>148.83000000000001</c:v>
                </c:pt>
                <c:pt idx="5334">
                  <c:v>148.73699999999999</c:v>
                </c:pt>
                <c:pt idx="5335">
                  <c:v>148.64600000000002</c:v>
                </c:pt>
                <c:pt idx="5336">
                  <c:v>148.61600000000001</c:v>
                </c:pt>
                <c:pt idx="5337">
                  <c:v>148.55799999999999</c:v>
                </c:pt>
                <c:pt idx="5338">
                  <c:v>148.565</c:v>
                </c:pt>
                <c:pt idx="5339">
                  <c:v>148.55799999999999</c:v>
                </c:pt>
                <c:pt idx="5340">
                  <c:v>148.55000000000001</c:v>
                </c:pt>
                <c:pt idx="5341">
                  <c:v>148.536</c:v>
                </c:pt>
                <c:pt idx="5342">
                  <c:v>148.53200000000001</c:v>
                </c:pt>
                <c:pt idx="5343">
                  <c:v>148.56399999999999</c:v>
                </c:pt>
                <c:pt idx="5344">
                  <c:v>148.61699999999999</c:v>
                </c:pt>
                <c:pt idx="5345">
                  <c:v>148.62700000000001</c:v>
                </c:pt>
                <c:pt idx="5346">
                  <c:v>148.69400000000002</c:v>
                </c:pt>
                <c:pt idx="5347">
                  <c:v>148.69800000000001</c:v>
                </c:pt>
                <c:pt idx="5348">
                  <c:v>148.69800000000001</c:v>
                </c:pt>
                <c:pt idx="5349">
                  <c:v>148.74600000000001</c:v>
                </c:pt>
                <c:pt idx="5350">
                  <c:v>148.72399999999999</c:v>
                </c:pt>
                <c:pt idx="5351">
                  <c:v>148.78800000000001</c:v>
                </c:pt>
                <c:pt idx="5352">
                  <c:v>148.83500000000001</c:v>
                </c:pt>
                <c:pt idx="5353">
                  <c:v>148.88300000000001</c:v>
                </c:pt>
                <c:pt idx="5354">
                  <c:v>148.898</c:v>
                </c:pt>
                <c:pt idx="5355">
                  <c:v>148.88900000000001</c:v>
                </c:pt>
                <c:pt idx="5356">
                  <c:v>148.90299999999999</c:v>
                </c:pt>
                <c:pt idx="5357">
                  <c:v>148.84</c:v>
                </c:pt>
                <c:pt idx="5358">
                  <c:v>148.81900000000002</c:v>
                </c:pt>
                <c:pt idx="5359">
                  <c:v>148.78800000000001</c:v>
                </c:pt>
                <c:pt idx="5360">
                  <c:v>148.77100000000002</c:v>
                </c:pt>
                <c:pt idx="5361">
                  <c:v>148.697</c:v>
                </c:pt>
                <c:pt idx="5362">
                  <c:v>148.761</c:v>
                </c:pt>
                <c:pt idx="5363">
                  <c:v>148.691</c:v>
                </c:pt>
                <c:pt idx="5364">
                  <c:v>148.71199999999999</c:v>
                </c:pt>
                <c:pt idx="5365">
                  <c:v>148.637</c:v>
                </c:pt>
                <c:pt idx="5366">
                  <c:v>148.708</c:v>
                </c:pt>
                <c:pt idx="5367">
                  <c:v>148.68200000000002</c:v>
                </c:pt>
                <c:pt idx="5368">
                  <c:v>148.68299999999999</c:v>
                </c:pt>
                <c:pt idx="5369">
                  <c:v>148.672</c:v>
                </c:pt>
                <c:pt idx="5370">
                  <c:v>148.64000000000001</c:v>
                </c:pt>
                <c:pt idx="5371">
                  <c:v>148.54300000000001</c:v>
                </c:pt>
                <c:pt idx="5372">
                  <c:v>148.566</c:v>
                </c:pt>
                <c:pt idx="5373">
                  <c:v>148.476</c:v>
                </c:pt>
                <c:pt idx="5374">
                  <c:v>148.42699999999999</c:v>
                </c:pt>
                <c:pt idx="5375">
                  <c:v>148.47800000000001</c:v>
                </c:pt>
                <c:pt idx="5376">
                  <c:v>148.465</c:v>
                </c:pt>
                <c:pt idx="5377">
                  <c:v>148.44200000000001</c:v>
                </c:pt>
                <c:pt idx="5378">
                  <c:v>148.41400000000002</c:v>
                </c:pt>
                <c:pt idx="5379">
                  <c:v>148.422</c:v>
                </c:pt>
                <c:pt idx="5380">
                  <c:v>148.42600000000002</c:v>
                </c:pt>
                <c:pt idx="5381">
                  <c:v>148.428</c:v>
                </c:pt>
                <c:pt idx="5382">
                  <c:v>148.47300000000001</c:v>
                </c:pt>
                <c:pt idx="5383">
                  <c:v>148.43700000000001</c:v>
                </c:pt>
                <c:pt idx="5384">
                  <c:v>148.40600000000001</c:v>
                </c:pt>
                <c:pt idx="5385">
                  <c:v>148.40299999999999</c:v>
                </c:pt>
                <c:pt idx="5386">
                  <c:v>148.41400000000002</c:v>
                </c:pt>
                <c:pt idx="5387">
                  <c:v>148.45699999999999</c:v>
                </c:pt>
                <c:pt idx="5388">
                  <c:v>148.54500000000002</c:v>
                </c:pt>
                <c:pt idx="5389">
                  <c:v>148.57</c:v>
                </c:pt>
                <c:pt idx="5390">
                  <c:v>148.68</c:v>
                </c:pt>
                <c:pt idx="5391">
                  <c:v>148.71799999999999</c:v>
                </c:pt>
                <c:pt idx="5392">
                  <c:v>148.834</c:v>
                </c:pt>
                <c:pt idx="5393">
                  <c:v>148.869</c:v>
                </c:pt>
                <c:pt idx="5394">
                  <c:v>148.94200000000001</c:v>
                </c:pt>
                <c:pt idx="5395">
                  <c:v>149.00399999999999</c:v>
                </c:pt>
                <c:pt idx="5396">
                  <c:v>149.06100000000001</c:v>
                </c:pt>
                <c:pt idx="5397">
                  <c:v>149.089</c:v>
                </c:pt>
                <c:pt idx="5398">
                  <c:v>149.155</c:v>
                </c:pt>
                <c:pt idx="5399">
                  <c:v>149.203</c:v>
                </c:pt>
                <c:pt idx="5400">
                  <c:v>149.245</c:v>
                </c:pt>
                <c:pt idx="5401">
                  <c:v>149.35300000000001</c:v>
                </c:pt>
                <c:pt idx="5402">
                  <c:v>149.416</c:v>
                </c:pt>
                <c:pt idx="5403">
                  <c:v>149.44200000000001</c:v>
                </c:pt>
                <c:pt idx="5404">
                  <c:v>149.51</c:v>
                </c:pt>
                <c:pt idx="5405">
                  <c:v>149.62299999999999</c:v>
                </c:pt>
                <c:pt idx="5406">
                  <c:v>149.63400000000001</c:v>
                </c:pt>
                <c:pt idx="5407">
                  <c:v>149.625</c:v>
                </c:pt>
                <c:pt idx="5408">
                  <c:v>149.59899999999999</c:v>
                </c:pt>
                <c:pt idx="5409">
                  <c:v>149.62299999999999</c:v>
                </c:pt>
                <c:pt idx="5410">
                  <c:v>149.68899999999999</c:v>
                </c:pt>
                <c:pt idx="5411">
                  <c:v>149.68700000000001</c:v>
                </c:pt>
                <c:pt idx="5412">
                  <c:v>149.71299999999999</c:v>
                </c:pt>
                <c:pt idx="5413">
                  <c:v>149.774</c:v>
                </c:pt>
                <c:pt idx="5414">
                  <c:v>149.86099999999999</c:v>
                </c:pt>
                <c:pt idx="5415">
                  <c:v>149.876</c:v>
                </c:pt>
                <c:pt idx="5416">
                  <c:v>149.922</c:v>
                </c:pt>
                <c:pt idx="5417">
                  <c:v>150.00300000000001</c:v>
                </c:pt>
                <c:pt idx="5418">
                  <c:v>150.02600000000001</c:v>
                </c:pt>
                <c:pt idx="5419">
                  <c:v>150.029</c:v>
                </c:pt>
                <c:pt idx="5420">
                  <c:v>150.054</c:v>
                </c:pt>
                <c:pt idx="5421">
                  <c:v>149.96799999999999</c:v>
                </c:pt>
                <c:pt idx="5422">
                  <c:v>149.89000000000001</c:v>
                </c:pt>
                <c:pt idx="5423">
                  <c:v>149.922</c:v>
                </c:pt>
                <c:pt idx="5424">
                  <c:v>149.82300000000001</c:v>
                </c:pt>
                <c:pt idx="5425">
                  <c:v>149.81900000000002</c:v>
                </c:pt>
                <c:pt idx="5426">
                  <c:v>149.70600000000002</c:v>
                </c:pt>
                <c:pt idx="5427">
                  <c:v>149.69800000000001</c:v>
                </c:pt>
                <c:pt idx="5428">
                  <c:v>149.64600000000002</c:v>
                </c:pt>
                <c:pt idx="5429">
                  <c:v>149.59200000000001</c:v>
                </c:pt>
                <c:pt idx="5430">
                  <c:v>149.52000000000001</c:v>
                </c:pt>
                <c:pt idx="5431">
                  <c:v>149.392</c:v>
                </c:pt>
                <c:pt idx="5432">
                  <c:v>149.39699999999999</c:v>
                </c:pt>
                <c:pt idx="5433">
                  <c:v>149.40600000000001</c:v>
                </c:pt>
                <c:pt idx="5434">
                  <c:v>149.44800000000001</c:v>
                </c:pt>
                <c:pt idx="5435">
                  <c:v>149.45699999999999</c:v>
                </c:pt>
                <c:pt idx="5436">
                  <c:v>149.48400000000001</c:v>
                </c:pt>
                <c:pt idx="5437">
                  <c:v>149.483</c:v>
                </c:pt>
                <c:pt idx="5438">
                  <c:v>149.405</c:v>
                </c:pt>
                <c:pt idx="5439">
                  <c:v>149.43299999999999</c:v>
                </c:pt>
                <c:pt idx="5440">
                  <c:v>149.405</c:v>
                </c:pt>
                <c:pt idx="5441">
                  <c:v>149.44</c:v>
                </c:pt>
                <c:pt idx="5442">
                  <c:v>149.40299999999999</c:v>
                </c:pt>
                <c:pt idx="5443">
                  <c:v>149.42600000000002</c:v>
                </c:pt>
                <c:pt idx="5444">
                  <c:v>149.39699999999999</c:v>
                </c:pt>
                <c:pt idx="5445">
                  <c:v>149.435</c:v>
                </c:pt>
                <c:pt idx="5446">
                  <c:v>149.52500000000001</c:v>
                </c:pt>
                <c:pt idx="5447">
                  <c:v>149.55199999999999</c:v>
                </c:pt>
                <c:pt idx="5448">
                  <c:v>149.63</c:v>
                </c:pt>
                <c:pt idx="5449">
                  <c:v>149.72499999999999</c:v>
                </c:pt>
                <c:pt idx="5450">
                  <c:v>149.75200000000001</c:v>
                </c:pt>
                <c:pt idx="5451">
                  <c:v>149.84899999999999</c:v>
                </c:pt>
                <c:pt idx="5452">
                  <c:v>149.92600000000002</c:v>
                </c:pt>
                <c:pt idx="5453">
                  <c:v>149.95500000000001</c:v>
                </c:pt>
                <c:pt idx="5454">
                  <c:v>149.958</c:v>
                </c:pt>
                <c:pt idx="5455">
                  <c:v>149.99600000000001</c:v>
                </c:pt>
                <c:pt idx="5456">
                  <c:v>150.048</c:v>
                </c:pt>
                <c:pt idx="5457">
                  <c:v>150.09800000000001</c:v>
                </c:pt>
                <c:pt idx="5458">
                  <c:v>150.11600000000001</c:v>
                </c:pt>
                <c:pt idx="5459">
                  <c:v>150.16499999999999</c:v>
                </c:pt>
                <c:pt idx="5460">
                  <c:v>150.19</c:v>
                </c:pt>
                <c:pt idx="5461">
                  <c:v>150.20099999999999</c:v>
                </c:pt>
                <c:pt idx="5462">
                  <c:v>150.148</c:v>
                </c:pt>
                <c:pt idx="5463">
                  <c:v>150.126</c:v>
                </c:pt>
                <c:pt idx="5464">
                  <c:v>150.06200000000001</c:v>
                </c:pt>
                <c:pt idx="5465">
                  <c:v>149.959</c:v>
                </c:pt>
                <c:pt idx="5466">
                  <c:v>149.93899999999999</c:v>
                </c:pt>
                <c:pt idx="5467">
                  <c:v>149.91900000000001</c:v>
                </c:pt>
                <c:pt idx="5468">
                  <c:v>149.88400000000001</c:v>
                </c:pt>
                <c:pt idx="5469">
                  <c:v>149.86699999999999</c:v>
                </c:pt>
                <c:pt idx="5470">
                  <c:v>149.851</c:v>
                </c:pt>
                <c:pt idx="5471">
                  <c:v>149.74100000000001</c:v>
                </c:pt>
                <c:pt idx="5472">
                  <c:v>149.71</c:v>
                </c:pt>
                <c:pt idx="5473">
                  <c:v>149.67099999999999</c:v>
                </c:pt>
                <c:pt idx="5474">
                  <c:v>149.61500000000001</c:v>
                </c:pt>
                <c:pt idx="5475">
                  <c:v>149.59700000000001</c:v>
                </c:pt>
                <c:pt idx="5476">
                  <c:v>149.59700000000001</c:v>
                </c:pt>
                <c:pt idx="5477">
                  <c:v>149.55600000000001</c:v>
                </c:pt>
                <c:pt idx="5478">
                  <c:v>149.49600000000001</c:v>
                </c:pt>
                <c:pt idx="5479">
                  <c:v>149.505</c:v>
                </c:pt>
                <c:pt idx="5480">
                  <c:v>149.458</c:v>
                </c:pt>
                <c:pt idx="5481">
                  <c:v>149.43800000000002</c:v>
                </c:pt>
                <c:pt idx="5482">
                  <c:v>149.45099999999999</c:v>
                </c:pt>
                <c:pt idx="5483">
                  <c:v>149.47900000000001</c:v>
                </c:pt>
                <c:pt idx="5484">
                  <c:v>149.48400000000001</c:v>
                </c:pt>
                <c:pt idx="5485">
                  <c:v>149.536</c:v>
                </c:pt>
                <c:pt idx="5486">
                  <c:v>149.517</c:v>
                </c:pt>
                <c:pt idx="5487">
                  <c:v>149.565</c:v>
                </c:pt>
                <c:pt idx="5488">
                  <c:v>149.631</c:v>
                </c:pt>
                <c:pt idx="5489">
                  <c:v>149.60599999999999</c:v>
                </c:pt>
                <c:pt idx="5490">
                  <c:v>149.59700000000001</c:v>
                </c:pt>
                <c:pt idx="5491">
                  <c:v>149.52500000000001</c:v>
                </c:pt>
                <c:pt idx="5492">
                  <c:v>149.495</c:v>
                </c:pt>
                <c:pt idx="5493">
                  <c:v>149.52100000000002</c:v>
                </c:pt>
                <c:pt idx="5494">
                  <c:v>149.536</c:v>
                </c:pt>
                <c:pt idx="5495">
                  <c:v>149.52500000000001</c:v>
                </c:pt>
                <c:pt idx="5496">
                  <c:v>149.50900000000001</c:v>
                </c:pt>
                <c:pt idx="5497">
                  <c:v>149.50800000000001</c:v>
                </c:pt>
                <c:pt idx="5498">
                  <c:v>149.465</c:v>
                </c:pt>
                <c:pt idx="5499">
                  <c:v>149.40800000000002</c:v>
                </c:pt>
                <c:pt idx="5500">
                  <c:v>149.43600000000001</c:v>
                </c:pt>
                <c:pt idx="5501">
                  <c:v>149.423</c:v>
                </c:pt>
                <c:pt idx="5502">
                  <c:v>149.41499999999999</c:v>
                </c:pt>
                <c:pt idx="5503">
                  <c:v>149.512</c:v>
                </c:pt>
                <c:pt idx="5504">
                  <c:v>149.53399999999999</c:v>
                </c:pt>
                <c:pt idx="5505">
                  <c:v>149.50700000000001</c:v>
                </c:pt>
                <c:pt idx="5506">
                  <c:v>149.542</c:v>
                </c:pt>
                <c:pt idx="5507">
                  <c:v>149.554</c:v>
                </c:pt>
                <c:pt idx="5508">
                  <c:v>149.58000000000001</c:v>
                </c:pt>
                <c:pt idx="5509">
                  <c:v>149.59899999999999</c:v>
                </c:pt>
                <c:pt idx="5510">
                  <c:v>149.65600000000001</c:v>
                </c:pt>
                <c:pt idx="5511">
                  <c:v>149.762</c:v>
                </c:pt>
                <c:pt idx="5512">
                  <c:v>149.79500000000002</c:v>
                </c:pt>
                <c:pt idx="5513">
                  <c:v>149.93200000000002</c:v>
                </c:pt>
                <c:pt idx="5514">
                  <c:v>149.97800000000001</c:v>
                </c:pt>
                <c:pt idx="5515">
                  <c:v>150.108</c:v>
                </c:pt>
                <c:pt idx="5516">
                  <c:v>150.19800000000001</c:v>
                </c:pt>
                <c:pt idx="5517">
                  <c:v>150.28100000000001</c:v>
                </c:pt>
                <c:pt idx="5518">
                  <c:v>150.36500000000001</c:v>
                </c:pt>
                <c:pt idx="5519">
                  <c:v>150.46899999999999</c:v>
                </c:pt>
                <c:pt idx="5520">
                  <c:v>150.517</c:v>
                </c:pt>
                <c:pt idx="5521">
                  <c:v>150.595</c:v>
                </c:pt>
                <c:pt idx="5522">
                  <c:v>150.685</c:v>
                </c:pt>
                <c:pt idx="5523">
                  <c:v>150.80000000000001</c:v>
                </c:pt>
                <c:pt idx="5524">
                  <c:v>150.982</c:v>
                </c:pt>
                <c:pt idx="5525">
                  <c:v>150.94499999999999</c:v>
                </c:pt>
                <c:pt idx="5526">
                  <c:v>151.00200000000001</c:v>
                </c:pt>
                <c:pt idx="5527">
                  <c:v>151.05700000000002</c:v>
                </c:pt>
                <c:pt idx="5528">
                  <c:v>151.15899999999999</c:v>
                </c:pt>
                <c:pt idx="5529">
                  <c:v>151.11000000000001</c:v>
                </c:pt>
                <c:pt idx="5530">
                  <c:v>151.15100000000001</c:v>
                </c:pt>
                <c:pt idx="5531">
                  <c:v>151.12200000000001</c:v>
                </c:pt>
                <c:pt idx="5532">
                  <c:v>151.19300000000001</c:v>
                </c:pt>
                <c:pt idx="5533">
                  <c:v>151.202</c:v>
                </c:pt>
                <c:pt idx="5534">
                  <c:v>151.178</c:v>
                </c:pt>
                <c:pt idx="5535">
                  <c:v>151.21799999999999</c:v>
                </c:pt>
                <c:pt idx="5536">
                  <c:v>151.21600000000001</c:v>
                </c:pt>
                <c:pt idx="5537">
                  <c:v>151.233</c:v>
                </c:pt>
                <c:pt idx="5538">
                  <c:v>151.245</c:v>
                </c:pt>
                <c:pt idx="5539">
                  <c:v>151.27199999999999</c:v>
                </c:pt>
                <c:pt idx="5540">
                  <c:v>151.17500000000001</c:v>
                </c:pt>
                <c:pt idx="5541">
                  <c:v>151.066</c:v>
                </c:pt>
                <c:pt idx="5542">
                  <c:v>151.01300000000001</c:v>
                </c:pt>
                <c:pt idx="5543">
                  <c:v>150.91</c:v>
                </c:pt>
                <c:pt idx="5544">
                  <c:v>150.881</c:v>
                </c:pt>
                <c:pt idx="5545">
                  <c:v>150.84100000000001</c:v>
                </c:pt>
                <c:pt idx="5546">
                  <c:v>150.79900000000001</c:v>
                </c:pt>
                <c:pt idx="5547">
                  <c:v>150.81200000000001</c:v>
                </c:pt>
                <c:pt idx="5548">
                  <c:v>150.81399999999999</c:v>
                </c:pt>
                <c:pt idx="5549">
                  <c:v>150.858</c:v>
                </c:pt>
                <c:pt idx="5550">
                  <c:v>150.90800000000002</c:v>
                </c:pt>
                <c:pt idx="5551">
                  <c:v>150.92699999999999</c:v>
                </c:pt>
                <c:pt idx="5552">
                  <c:v>151.00399999999999</c:v>
                </c:pt>
                <c:pt idx="5553">
                  <c:v>150.96299999999999</c:v>
                </c:pt>
                <c:pt idx="5554">
                  <c:v>150.9</c:v>
                </c:pt>
                <c:pt idx="5555">
                  <c:v>150.833</c:v>
                </c:pt>
                <c:pt idx="5556">
                  <c:v>150.86500000000001</c:v>
                </c:pt>
                <c:pt idx="5557">
                  <c:v>150.77199999999999</c:v>
                </c:pt>
                <c:pt idx="5558">
                  <c:v>150.78900000000002</c:v>
                </c:pt>
                <c:pt idx="5559">
                  <c:v>150.69200000000001</c:v>
                </c:pt>
                <c:pt idx="5560">
                  <c:v>150.65899999999999</c:v>
                </c:pt>
                <c:pt idx="5561">
                  <c:v>150.614</c:v>
                </c:pt>
                <c:pt idx="5562">
                  <c:v>150.68200000000002</c:v>
                </c:pt>
                <c:pt idx="5563">
                  <c:v>150.64099999999999</c:v>
                </c:pt>
                <c:pt idx="5564">
                  <c:v>150.67099999999999</c:v>
                </c:pt>
                <c:pt idx="5565">
                  <c:v>150.648</c:v>
                </c:pt>
                <c:pt idx="5566">
                  <c:v>150.726</c:v>
                </c:pt>
                <c:pt idx="5567">
                  <c:v>150.845</c:v>
                </c:pt>
                <c:pt idx="5568">
                  <c:v>150.923</c:v>
                </c:pt>
                <c:pt idx="5569">
                  <c:v>151.04900000000001</c:v>
                </c:pt>
                <c:pt idx="5570">
                  <c:v>151.15</c:v>
                </c:pt>
                <c:pt idx="5571">
                  <c:v>151.22399999999999</c:v>
                </c:pt>
                <c:pt idx="5572">
                  <c:v>151.27100000000002</c:v>
                </c:pt>
                <c:pt idx="5573">
                  <c:v>151.304</c:v>
                </c:pt>
                <c:pt idx="5574">
                  <c:v>151.274</c:v>
                </c:pt>
                <c:pt idx="5575">
                  <c:v>151.32599999999999</c:v>
                </c:pt>
                <c:pt idx="5576">
                  <c:v>151.34899999999999</c:v>
                </c:pt>
                <c:pt idx="5577">
                  <c:v>151.36099999999999</c:v>
                </c:pt>
                <c:pt idx="5578">
                  <c:v>151.38400000000001</c:v>
                </c:pt>
                <c:pt idx="5579">
                  <c:v>151.357</c:v>
                </c:pt>
                <c:pt idx="5580">
                  <c:v>151.422</c:v>
                </c:pt>
                <c:pt idx="5581">
                  <c:v>151.46</c:v>
                </c:pt>
                <c:pt idx="5582">
                  <c:v>151.43700000000001</c:v>
                </c:pt>
                <c:pt idx="5583">
                  <c:v>151.488</c:v>
                </c:pt>
                <c:pt idx="5584">
                  <c:v>151.49799999999999</c:v>
                </c:pt>
                <c:pt idx="5585">
                  <c:v>151.54900000000001</c:v>
                </c:pt>
                <c:pt idx="5586">
                  <c:v>151.589</c:v>
                </c:pt>
                <c:pt idx="5587">
                  <c:v>151.56200000000001</c:v>
                </c:pt>
                <c:pt idx="5588">
                  <c:v>151.602</c:v>
                </c:pt>
                <c:pt idx="5589">
                  <c:v>151.57400000000001</c:v>
                </c:pt>
                <c:pt idx="5590">
                  <c:v>151.61699999999999</c:v>
                </c:pt>
                <c:pt idx="5591">
                  <c:v>151.578</c:v>
                </c:pt>
                <c:pt idx="5592">
                  <c:v>151.553</c:v>
                </c:pt>
                <c:pt idx="5593">
                  <c:v>151.44800000000001</c:v>
                </c:pt>
                <c:pt idx="5594">
                  <c:v>151.41900000000001</c:v>
                </c:pt>
                <c:pt idx="5595">
                  <c:v>151.36099999999999</c:v>
                </c:pt>
                <c:pt idx="5596">
                  <c:v>151.375</c:v>
                </c:pt>
                <c:pt idx="5597">
                  <c:v>151.31200000000001</c:v>
                </c:pt>
                <c:pt idx="5598">
                  <c:v>151.29599999999999</c:v>
                </c:pt>
                <c:pt idx="5599">
                  <c:v>151.24799999999999</c:v>
                </c:pt>
                <c:pt idx="5600">
                  <c:v>151.20000000000002</c:v>
                </c:pt>
                <c:pt idx="5601">
                  <c:v>151.14400000000001</c:v>
                </c:pt>
                <c:pt idx="5602">
                  <c:v>151.167</c:v>
                </c:pt>
                <c:pt idx="5603">
                  <c:v>151.20400000000001</c:v>
                </c:pt>
                <c:pt idx="5604">
                  <c:v>151.25700000000001</c:v>
                </c:pt>
                <c:pt idx="5605">
                  <c:v>151.238</c:v>
                </c:pt>
                <c:pt idx="5606">
                  <c:v>151.25900000000001</c:v>
                </c:pt>
                <c:pt idx="5607">
                  <c:v>151.363</c:v>
                </c:pt>
                <c:pt idx="5608">
                  <c:v>151.40700000000001</c:v>
                </c:pt>
                <c:pt idx="5609">
                  <c:v>151.58600000000001</c:v>
                </c:pt>
                <c:pt idx="5610">
                  <c:v>151.626</c:v>
                </c:pt>
                <c:pt idx="5611">
                  <c:v>151.767</c:v>
                </c:pt>
                <c:pt idx="5612">
                  <c:v>151.89699999999999</c:v>
                </c:pt>
                <c:pt idx="5613">
                  <c:v>151.958</c:v>
                </c:pt>
                <c:pt idx="5614">
                  <c:v>152.05600000000001</c:v>
                </c:pt>
                <c:pt idx="5615">
                  <c:v>152.18700000000001</c:v>
                </c:pt>
                <c:pt idx="5616">
                  <c:v>152.21100000000001</c:v>
                </c:pt>
                <c:pt idx="5617">
                  <c:v>152.26599999999999</c:v>
                </c:pt>
                <c:pt idx="5618">
                  <c:v>152.26300000000001</c:v>
                </c:pt>
                <c:pt idx="5619">
                  <c:v>152.30500000000001</c:v>
                </c:pt>
                <c:pt idx="5620">
                  <c:v>152.34</c:v>
                </c:pt>
                <c:pt idx="5621">
                  <c:v>152.39000000000001</c:v>
                </c:pt>
                <c:pt idx="5622">
                  <c:v>152.45699999999999</c:v>
                </c:pt>
                <c:pt idx="5623">
                  <c:v>152.51300000000001</c:v>
                </c:pt>
                <c:pt idx="5624">
                  <c:v>152.56200000000001</c:v>
                </c:pt>
                <c:pt idx="5625">
                  <c:v>152.595</c:v>
                </c:pt>
                <c:pt idx="5626">
                  <c:v>152.57500000000002</c:v>
                </c:pt>
                <c:pt idx="5627">
                  <c:v>152.58100000000002</c:v>
                </c:pt>
                <c:pt idx="5628">
                  <c:v>152.56900000000002</c:v>
                </c:pt>
                <c:pt idx="5629">
                  <c:v>152.56</c:v>
                </c:pt>
                <c:pt idx="5630">
                  <c:v>152.52700000000002</c:v>
                </c:pt>
                <c:pt idx="5631">
                  <c:v>152.46</c:v>
                </c:pt>
                <c:pt idx="5632">
                  <c:v>152.34100000000001</c:v>
                </c:pt>
                <c:pt idx="5633">
                  <c:v>152.26</c:v>
                </c:pt>
                <c:pt idx="5634">
                  <c:v>152.202</c:v>
                </c:pt>
                <c:pt idx="5635">
                  <c:v>152.06800000000001</c:v>
                </c:pt>
                <c:pt idx="5636">
                  <c:v>151.976</c:v>
                </c:pt>
                <c:pt idx="5637">
                  <c:v>151.85</c:v>
                </c:pt>
                <c:pt idx="5638">
                  <c:v>151.84100000000001</c:v>
                </c:pt>
                <c:pt idx="5639">
                  <c:v>151.81300000000002</c:v>
                </c:pt>
                <c:pt idx="5640">
                  <c:v>151.71</c:v>
                </c:pt>
                <c:pt idx="5641">
                  <c:v>151.66900000000001</c:v>
                </c:pt>
                <c:pt idx="5642">
                  <c:v>151.523</c:v>
                </c:pt>
                <c:pt idx="5643">
                  <c:v>151.499</c:v>
                </c:pt>
                <c:pt idx="5644">
                  <c:v>151.43700000000001</c:v>
                </c:pt>
                <c:pt idx="5645">
                  <c:v>151.41800000000001</c:v>
                </c:pt>
                <c:pt idx="5646">
                  <c:v>151.374</c:v>
                </c:pt>
                <c:pt idx="5647">
                  <c:v>151.30199999999999</c:v>
                </c:pt>
                <c:pt idx="5648">
                  <c:v>151.31100000000001</c:v>
                </c:pt>
                <c:pt idx="5649">
                  <c:v>151.30000000000001</c:v>
                </c:pt>
                <c:pt idx="5650">
                  <c:v>151.345</c:v>
                </c:pt>
                <c:pt idx="5651">
                  <c:v>151.33600000000001</c:v>
                </c:pt>
                <c:pt idx="5652">
                  <c:v>151.34200000000001</c:v>
                </c:pt>
                <c:pt idx="5653">
                  <c:v>151.35900000000001</c:v>
                </c:pt>
                <c:pt idx="5654">
                  <c:v>151.47300000000001</c:v>
                </c:pt>
                <c:pt idx="5655">
                  <c:v>151.535</c:v>
                </c:pt>
                <c:pt idx="5656">
                  <c:v>151.59200000000001</c:v>
                </c:pt>
                <c:pt idx="5657">
                  <c:v>151.64099999999999</c:v>
                </c:pt>
                <c:pt idx="5658">
                  <c:v>151.679</c:v>
                </c:pt>
                <c:pt idx="5659">
                  <c:v>151.697</c:v>
                </c:pt>
                <c:pt idx="5660">
                  <c:v>151.76400000000001</c:v>
                </c:pt>
                <c:pt idx="5661">
                  <c:v>151.79500000000002</c:v>
                </c:pt>
                <c:pt idx="5662">
                  <c:v>151.72499999999999</c:v>
                </c:pt>
                <c:pt idx="5663">
                  <c:v>151.75399999999999</c:v>
                </c:pt>
                <c:pt idx="5664">
                  <c:v>151.785</c:v>
                </c:pt>
                <c:pt idx="5665">
                  <c:v>151.77100000000002</c:v>
                </c:pt>
                <c:pt idx="5666">
                  <c:v>151.78800000000001</c:v>
                </c:pt>
                <c:pt idx="5667">
                  <c:v>151.84700000000001</c:v>
                </c:pt>
                <c:pt idx="5668">
                  <c:v>151.89400000000001</c:v>
                </c:pt>
                <c:pt idx="5669">
                  <c:v>151.875</c:v>
                </c:pt>
                <c:pt idx="5670">
                  <c:v>151.852</c:v>
                </c:pt>
                <c:pt idx="5671">
                  <c:v>151.88400000000001</c:v>
                </c:pt>
                <c:pt idx="5672">
                  <c:v>151.91</c:v>
                </c:pt>
                <c:pt idx="5673">
                  <c:v>151.96600000000001</c:v>
                </c:pt>
                <c:pt idx="5674">
                  <c:v>151.947</c:v>
                </c:pt>
                <c:pt idx="5675">
                  <c:v>151.97</c:v>
                </c:pt>
                <c:pt idx="5676">
                  <c:v>151.96199999999999</c:v>
                </c:pt>
                <c:pt idx="5677">
                  <c:v>151.959</c:v>
                </c:pt>
                <c:pt idx="5678">
                  <c:v>151.89099999999999</c:v>
                </c:pt>
                <c:pt idx="5679">
                  <c:v>151.80799999999999</c:v>
                </c:pt>
                <c:pt idx="5680">
                  <c:v>151.785</c:v>
                </c:pt>
                <c:pt idx="5681">
                  <c:v>151.69300000000001</c:v>
                </c:pt>
                <c:pt idx="5682">
                  <c:v>151.55199999999999</c:v>
                </c:pt>
                <c:pt idx="5683">
                  <c:v>151.45699999999999</c:v>
                </c:pt>
                <c:pt idx="5684">
                  <c:v>151.34700000000001</c:v>
                </c:pt>
                <c:pt idx="5685">
                  <c:v>151.32</c:v>
                </c:pt>
                <c:pt idx="5686">
                  <c:v>151.27600000000001</c:v>
                </c:pt>
                <c:pt idx="5687">
                  <c:v>151.24299999999999</c:v>
                </c:pt>
                <c:pt idx="5688">
                  <c:v>151.21</c:v>
                </c:pt>
                <c:pt idx="5689">
                  <c:v>151.232</c:v>
                </c:pt>
                <c:pt idx="5690">
                  <c:v>151.24299999999999</c:v>
                </c:pt>
                <c:pt idx="5691">
                  <c:v>151.285</c:v>
                </c:pt>
                <c:pt idx="5692">
                  <c:v>151.23400000000001</c:v>
                </c:pt>
                <c:pt idx="5693">
                  <c:v>151.22800000000001</c:v>
                </c:pt>
                <c:pt idx="5694">
                  <c:v>151.26400000000001</c:v>
                </c:pt>
                <c:pt idx="5695">
                  <c:v>151.279</c:v>
                </c:pt>
                <c:pt idx="5696">
                  <c:v>151.24</c:v>
                </c:pt>
                <c:pt idx="5697">
                  <c:v>151.30100000000002</c:v>
                </c:pt>
                <c:pt idx="5698">
                  <c:v>151.29400000000001</c:v>
                </c:pt>
                <c:pt idx="5699">
                  <c:v>151.29400000000001</c:v>
                </c:pt>
                <c:pt idx="5700">
                  <c:v>151.24600000000001</c:v>
                </c:pt>
                <c:pt idx="5701">
                  <c:v>151.33799999999999</c:v>
                </c:pt>
                <c:pt idx="5702">
                  <c:v>151.39000000000001</c:v>
                </c:pt>
                <c:pt idx="5703">
                  <c:v>151.45400000000001</c:v>
                </c:pt>
                <c:pt idx="5704">
                  <c:v>151.517</c:v>
                </c:pt>
                <c:pt idx="5705">
                  <c:v>151.64699999999999</c:v>
                </c:pt>
                <c:pt idx="5706">
                  <c:v>151.809</c:v>
                </c:pt>
                <c:pt idx="5707">
                  <c:v>152.01400000000001</c:v>
                </c:pt>
                <c:pt idx="5708">
                  <c:v>152.19400000000002</c:v>
                </c:pt>
                <c:pt idx="5709">
                  <c:v>152.31</c:v>
                </c:pt>
                <c:pt idx="5710">
                  <c:v>152.39000000000001</c:v>
                </c:pt>
                <c:pt idx="5711">
                  <c:v>152.404</c:v>
                </c:pt>
                <c:pt idx="5712">
                  <c:v>152.42099999999999</c:v>
                </c:pt>
                <c:pt idx="5713">
                  <c:v>152.423</c:v>
                </c:pt>
                <c:pt idx="5714">
                  <c:v>152.41499999999999</c:v>
                </c:pt>
                <c:pt idx="5715">
                  <c:v>152.43</c:v>
                </c:pt>
                <c:pt idx="5716">
                  <c:v>152.381</c:v>
                </c:pt>
                <c:pt idx="5717">
                  <c:v>152.28200000000001</c:v>
                </c:pt>
                <c:pt idx="5718">
                  <c:v>152.18200000000002</c:v>
                </c:pt>
                <c:pt idx="5719">
                  <c:v>152.096</c:v>
                </c:pt>
                <c:pt idx="5720">
                  <c:v>151.952</c:v>
                </c:pt>
                <c:pt idx="5721">
                  <c:v>151.833</c:v>
                </c:pt>
                <c:pt idx="5722">
                  <c:v>151.74299999999999</c:v>
                </c:pt>
                <c:pt idx="5723">
                  <c:v>151.61099999999999</c:v>
                </c:pt>
                <c:pt idx="5724">
                  <c:v>151.52199999999999</c:v>
                </c:pt>
                <c:pt idx="5725">
                  <c:v>151.458</c:v>
                </c:pt>
                <c:pt idx="5726">
                  <c:v>151.38300000000001</c:v>
                </c:pt>
                <c:pt idx="5727">
                  <c:v>151.33600000000001</c:v>
                </c:pt>
                <c:pt idx="5728">
                  <c:v>151.30600000000001</c:v>
                </c:pt>
                <c:pt idx="5729">
                  <c:v>151.328</c:v>
                </c:pt>
                <c:pt idx="5730">
                  <c:v>151.34399999999999</c:v>
                </c:pt>
                <c:pt idx="5731">
                  <c:v>151.328</c:v>
                </c:pt>
                <c:pt idx="5732">
                  <c:v>151.34100000000001</c:v>
                </c:pt>
                <c:pt idx="5733">
                  <c:v>151.364</c:v>
                </c:pt>
                <c:pt idx="5734">
                  <c:v>151.364</c:v>
                </c:pt>
                <c:pt idx="5735">
                  <c:v>151.364</c:v>
                </c:pt>
                <c:pt idx="5736">
                  <c:v>151.386</c:v>
                </c:pt>
                <c:pt idx="5737">
                  <c:v>151.304</c:v>
                </c:pt>
                <c:pt idx="5738">
                  <c:v>151.292</c:v>
                </c:pt>
                <c:pt idx="5739">
                  <c:v>151.24199999999999</c:v>
                </c:pt>
                <c:pt idx="5740">
                  <c:v>151.149</c:v>
                </c:pt>
                <c:pt idx="5741">
                  <c:v>151.08799999999999</c:v>
                </c:pt>
                <c:pt idx="5742">
                  <c:v>150.98500000000001</c:v>
                </c:pt>
                <c:pt idx="5743">
                  <c:v>150.90899999999999</c:v>
                </c:pt>
                <c:pt idx="5744">
                  <c:v>150.79300000000001</c:v>
                </c:pt>
                <c:pt idx="5745">
                  <c:v>150.68800000000002</c:v>
                </c:pt>
                <c:pt idx="5746">
                  <c:v>150.6</c:v>
                </c:pt>
                <c:pt idx="5747">
                  <c:v>150.55500000000001</c:v>
                </c:pt>
                <c:pt idx="5748">
                  <c:v>150.535</c:v>
                </c:pt>
                <c:pt idx="5749">
                  <c:v>150.447</c:v>
                </c:pt>
                <c:pt idx="5750">
                  <c:v>150.43200000000002</c:v>
                </c:pt>
                <c:pt idx="5751">
                  <c:v>150.39699999999999</c:v>
                </c:pt>
                <c:pt idx="5752">
                  <c:v>150.40200000000002</c:v>
                </c:pt>
                <c:pt idx="5753">
                  <c:v>150.375</c:v>
                </c:pt>
                <c:pt idx="5754">
                  <c:v>150.36799999999999</c:v>
                </c:pt>
                <c:pt idx="5755">
                  <c:v>150.43200000000002</c:v>
                </c:pt>
                <c:pt idx="5756">
                  <c:v>150.43200000000002</c:v>
                </c:pt>
                <c:pt idx="5757">
                  <c:v>150.46199999999999</c:v>
                </c:pt>
                <c:pt idx="5758">
                  <c:v>150.50900000000001</c:v>
                </c:pt>
                <c:pt idx="5759">
                  <c:v>150.50900000000001</c:v>
                </c:pt>
                <c:pt idx="5760">
                  <c:v>150.53900000000002</c:v>
                </c:pt>
                <c:pt idx="5761">
                  <c:v>150.67600000000002</c:v>
                </c:pt>
                <c:pt idx="5762">
                  <c:v>150.73599999999999</c:v>
                </c:pt>
                <c:pt idx="5763">
                  <c:v>150.73599999999999</c:v>
                </c:pt>
                <c:pt idx="5764">
                  <c:v>150.815</c:v>
                </c:pt>
                <c:pt idx="5765">
                  <c:v>150.79599999999999</c:v>
                </c:pt>
                <c:pt idx="5766">
                  <c:v>150.828</c:v>
                </c:pt>
                <c:pt idx="5767">
                  <c:v>150.91300000000001</c:v>
                </c:pt>
                <c:pt idx="5768">
                  <c:v>150.91300000000001</c:v>
                </c:pt>
                <c:pt idx="5769">
                  <c:v>151.03</c:v>
                </c:pt>
                <c:pt idx="5770">
                  <c:v>151.02199999999999</c:v>
                </c:pt>
                <c:pt idx="5771">
                  <c:v>151.024</c:v>
                </c:pt>
                <c:pt idx="5772">
                  <c:v>151.024</c:v>
                </c:pt>
                <c:pt idx="5773">
                  <c:v>151.023</c:v>
                </c:pt>
                <c:pt idx="5774">
                  <c:v>151.023</c:v>
                </c:pt>
                <c:pt idx="5775">
                  <c:v>151.02199999999999</c:v>
                </c:pt>
                <c:pt idx="5776">
                  <c:v>150.93899999999999</c:v>
                </c:pt>
                <c:pt idx="5777">
                  <c:v>150.93899999999999</c:v>
                </c:pt>
                <c:pt idx="5778">
                  <c:v>150.89500000000001</c:v>
                </c:pt>
                <c:pt idx="5779">
                  <c:v>150.779</c:v>
                </c:pt>
                <c:pt idx="5780">
                  <c:v>150.779</c:v>
                </c:pt>
                <c:pt idx="5781">
                  <c:v>150.80199999999999</c:v>
                </c:pt>
                <c:pt idx="5782">
                  <c:v>150.69300000000001</c:v>
                </c:pt>
                <c:pt idx="5783">
                  <c:v>150.67600000000002</c:v>
                </c:pt>
                <c:pt idx="5784">
                  <c:v>150.67600000000002</c:v>
                </c:pt>
                <c:pt idx="5785">
                  <c:v>150.65100000000001</c:v>
                </c:pt>
                <c:pt idx="5786">
                  <c:v>150.63800000000001</c:v>
                </c:pt>
                <c:pt idx="5787">
                  <c:v>150.596</c:v>
                </c:pt>
                <c:pt idx="5788">
                  <c:v>150.55000000000001</c:v>
                </c:pt>
                <c:pt idx="5789">
                  <c:v>150.47</c:v>
                </c:pt>
                <c:pt idx="5790">
                  <c:v>150.47</c:v>
                </c:pt>
                <c:pt idx="5791">
                  <c:v>150.501</c:v>
                </c:pt>
                <c:pt idx="5792">
                  <c:v>150.54500000000002</c:v>
                </c:pt>
                <c:pt idx="5793">
                  <c:v>150.53100000000001</c:v>
                </c:pt>
                <c:pt idx="5794">
                  <c:v>150.57300000000001</c:v>
                </c:pt>
                <c:pt idx="5795">
                  <c:v>150.57300000000001</c:v>
                </c:pt>
                <c:pt idx="5796">
                  <c:v>150.56</c:v>
                </c:pt>
                <c:pt idx="5797">
                  <c:v>150.56</c:v>
                </c:pt>
                <c:pt idx="5798">
                  <c:v>150.602</c:v>
                </c:pt>
                <c:pt idx="5799">
                  <c:v>150.602</c:v>
                </c:pt>
                <c:pt idx="5800">
                  <c:v>150.61600000000001</c:v>
                </c:pt>
                <c:pt idx="5801">
                  <c:v>150.625</c:v>
                </c:pt>
                <c:pt idx="5802">
                  <c:v>150.58799999999999</c:v>
                </c:pt>
                <c:pt idx="5803">
                  <c:v>150.53399999999999</c:v>
                </c:pt>
                <c:pt idx="5804">
                  <c:v>150.53399999999999</c:v>
                </c:pt>
                <c:pt idx="5805">
                  <c:v>150.45400000000001</c:v>
                </c:pt>
                <c:pt idx="5806">
                  <c:v>150.39400000000001</c:v>
                </c:pt>
                <c:pt idx="5807">
                  <c:v>150.39400000000001</c:v>
                </c:pt>
                <c:pt idx="5808">
                  <c:v>150.374</c:v>
                </c:pt>
                <c:pt idx="5809">
                  <c:v>150.17099999999999</c:v>
                </c:pt>
                <c:pt idx="5810">
                  <c:v>150.17099999999999</c:v>
                </c:pt>
                <c:pt idx="5811">
                  <c:v>150.22800000000001</c:v>
                </c:pt>
                <c:pt idx="5812">
                  <c:v>150.25800000000001</c:v>
                </c:pt>
                <c:pt idx="5813">
                  <c:v>150.322</c:v>
                </c:pt>
                <c:pt idx="5814">
                  <c:v>150.322</c:v>
                </c:pt>
                <c:pt idx="5815">
                  <c:v>150.47200000000001</c:v>
                </c:pt>
                <c:pt idx="5816">
                  <c:v>150.64400000000001</c:v>
                </c:pt>
                <c:pt idx="5817">
                  <c:v>150.64400000000001</c:v>
                </c:pt>
                <c:pt idx="5818">
                  <c:v>150.88200000000001</c:v>
                </c:pt>
                <c:pt idx="5819">
                  <c:v>150.941</c:v>
                </c:pt>
                <c:pt idx="5820">
                  <c:v>150.941</c:v>
                </c:pt>
                <c:pt idx="5821">
                  <c:v>151.011</c:v>
                </c:pt>
                <c:pt idx="5822">
                  <c:v>151.24299999999999</c:v>
                </c:pt>
                <c:pt idx="5823">
                  <c:v>151.304</c:v>
                </c:pt>
                <c:pt idx="5824">
                  <c:v>151.42400000000001</c:v>
                </c:pt>
                <c:pt idx="5825">
                  <c:v>151.547</c:v>
                </c:pt>
                <c:pt idx="5826">
                  <c:v>151.547</c:v>
                </c:pt>
                <c:pt idx="5827">
                  <c:v>151.637</c:v>
                </c:pt>
                <c:pt idx="5828">
                  <c:v>151.71299999999999</c:v>
                </c:pt>
                <c:pt idx="5829">
                  <c:v>151.875</c:v>
                </c:pt>
                <c:pt idx="5830">
                  <c:v>152.00700000000001</c:v>
                </c:pt>
                <c:pt idx="5831">
                  <c:v>152.27799999999999</c:v>
                </c:pt>
                <c:pt idx="5832">
                  <c:v>152.47</c:v>
                </c:pt>
                <c:pt idx="5833">
                  <c:v>152.785</c:v>
                </c:pt>
                <c:pt idx="5834">
                  <c:v>153.04</c:v>
                </c:pt>
                <c:pt idx="5835">
                  <c:v>153.04</c:v>
                </c:pt>
                <c:pt idx="5836">
                  <c:v>153.714</c:v>
                </c:pt>
                <c:pt idx="5837">
                  <c:v>154.006</c:v>
                </c:pt>
                <c:pt idx="5838">
                  <c:v>154.351</c:v>
                </c:pt>
                <c:pt idx="5839">
                  <c:v>154.59299999999999</c:v>
                </c:pt>
                <c:pt idx="5840">
                  <c:v>154.852</c:v>
                </c:pt>
                <c:pt idx="5841">
                  <c:v>154.96600000000001</c:v>
                </c:pt>
                <c:pt idx="5842">
                  <c:v>154.96600000000001</c:v>
                </c:pt>
                <c:pt idx="5843">
                  <c:v>155.05000000000001</c:v>
                </c:pt>
                <c:pt idx="5844">
                  <c:v>155.11799999999999</c:v>
                </c:pt>
                <c:pt idx="5845">
                  <c:v>155.21</c:v>
                </c:pt>
                <c:pt idx="5846">
                  <c:v>155.28200000000001</c:v>
                </c:pt>
                <c:pt idx="5847">
                  <c:v>155.31100000000001</c:v>
                </c:pt>
                <c:pt idx="5848">
                  <c:v>155.28200000000001</c:v>
                </c:pt>
                <c:pt idx="5849">
                  <c:v>155.261</c:v>
                </c:pt>
                <c:pt idx="5850">
                  <c:v>155.154</c:v>
                </c:pt>
                <c:pt idx="5851">
                  <c:v>154.93200000000002</c:v>
                </c:pt>
                <c:pt idx="5852">
                  <c:v>154.79</c:v>
                </c:pt>
                <c:pt idx="5853">
                  <c:v>154.59</c:v>
                </c:pt>
                <c:pt idx="5854">
                  <c:v>154.59</c:v>
                </c:pt>
                <c:pt idx="5855">
                  <c:v>154.001</c:v>
                </c:pt>
                <c:pt idx="5856">
                  <c:v>153.679</c:v>
                </c:pt>
                <c:pt idx="5857">
                  <c:v>153.334</c:v>
                </c:pt>
                <c:pt idx="5858">
                  <c:v>152.97200000000001</c:v>
                </c:pt>
                <c:pt idx="5859">
                  <c:v>152.97200000000001</c:v>
                </c:pt>
                <c:pt idx="5860">
                  <c:v>152.489</c:v>
                </c:pt>
                <c:pt idx="5861">
                  <c:v>152.346</c:v>
                </c:pt>
                <c:pt idx="5862">
                  <c:v>152.19300000000001</c:v>
                </c:pt>
                <c:pt idx="5863">
                  <c:v>152.078</c:v>
                </c:pt>
                <c:pt idx="5864">
                  <c:v>151.88200000000001</c:v>
                </c:pt>
                <c:pt idx="5865">
                  <c:v>151.74600000000001</c:v>
                </c:pt>
                <c:pt idx="5866">
                  <c:v>151.74600000000001</c:v>
                </c:pt>
                <c:pt idx="5867">
                  <c:v>151.54400000000001</c:v>
                </c:pt>
                <c:pt idx="5868">
                  <c:v>151.54400000000001</c:v>
                </c:pt>
                <c:pt idx="5869">
                  <c:v>151.398</c:v>
                </c:pt>
                <c:pt idx="5870">
                  <c:v>151.327</c:v>
                </c:pt>
                <c:pt idx="5871">
                  <c:v>151.34200000000001</c:v>
                </c:pt>
                <c:pt idx="5872">
                  <c:v>151.46199999999999</c:v>
                </c:pt>
                <c:pt idx="5873">
                  <c:v>151.50700000000001</c:v>
                </c:pt>
                <c:pt idx="5874">
                  <c:v>151.58699999999999</c:v>
                </c:pt>
                <c:pt idx="5875">
                  <c:v>151.61500000000001</c:v>
                </c:pt>
                <c:pt idx="5876">
                  <c:v>151.62100000000001</c:v>
                </c:pt>
                <c:pt idx="5877">
                  <c:v>151.63200000000001</c:v>
                </c:pt>
                <c:pt idx="5878">
                  <c:v>151.64400000000001</c:v>
                </c:pt>
                <c:pt idx="5879">
                  <c:v>151.66</c:v>
                </c:pt>
                <c:pt idx="5880">
                  <c:v>151.565</c:v>
                </c:pt>
                <c:pt idx="5881">
                  <c:v>151.565</c:v>
                </c:pt>
                <c:pt idx="5882">
                  <c:v>151.47</c:v>
                </c:pt>
                <c:pt idx="5883">
                  <c:v>151.369</c:v>
                </c:pt>
                <c:pt idx="5884">
                  <c:v>151.292</c:v>
                </c:pt>
                <c:pt idx="5885">
                  <c:v>151.292</c:v>
                </c:pt>
                <c:pt idx="5886">
                  <c:v>151.274</c:v>
                </c:pt>
                <c:pt idx="5887">
                  <c:v>151.251</c:v>
                </c:pt>
                <c:pt idx="5888">
                  <c:v>151.251</c:v>
                </c:pt>
                <c:pt idx="5889">
                  <c:v>151.22800000000001</c:v>
                </c:pt>
                <c:pt idx="5890">
                  <c:v>151.221</c:v>
                </c:pt>
                <c:pt idx="5891">
                  <c:v>151.221</c:v>
                </c:pt>
                <c:pt idx="5892">
                  <c:v>151.166</c:v>
                </c:pt>
                <c:pt idx="5893">
                  <c:v>151.167</c:v>
                </c:pt>
                <c:pt idx="5894">
                  <c:v>151.11799999999999</c:v>
                </c:pt>
                <c:pt idx="5895">
                  <c:v>151.03900000000002</c:v>
                </c:pt>
                <c:pt idx="5896">
                  <c:v>151.02100000000002</c:v>
                </c:pt>
                <c:pt idx="5897">
                  <c:v>150.95699999999999</c:v>
                </c:pt>
                <c:pt idx="5898">
                  <c:v>150.90299999999999</c:v>
                </c:pt>
                <c:pt idx="5899">
                  <c:v>150.79400000000001</c:v>
                </c:pt>
                <c:pt idx="5900">
                  <c:v>150.79400000000001</c:v>
                </c:pt>
                <c:pt idx="5901">
                  <c:v>150.703</c:v>
                </c:pt>
                <c:pt idx="5902">
                  <c:v>150.58100000000002</c:v>
                </c:pt>
                <c:pt idx="5903">
                  <c:v>150.54500000000002</c:v>
                </c:pt>
                <c:pt idx="5904">
                  <c:v>150.54500000000002</c:v>
                </c:pt>
                <c:pt idx="5905">
                  <c:v>150.35900000000001</c:v>
                </c:pt>
                <c:pt idx="5906">
                  <c:v>150.35900000000001</c:v>
                </c:pt>
                <c:pt idx="5907">
                  <c:v>150.31</c:v>
                </c:pt>
                <c:pt idx="5908">
                  <c:v>150.28100000000001</c:v>
                </c:pt>
                <c:pt idx="5909">
                  <c:v>150.16900000000001</c:v>
                </c:pt>
                <c:pt idx="5910">
                  <c:v>150.09299999999999</c:v>
                </c:pt>
                <c:pt idx="5911">
                  <c:v>150.07300000000001</c:v>
                </c:pt>
                <c:pt idx="5912">
                  <c:v>150.02000000000001</c:v>
                </c:pt>
                <c:pt idx="5913">
                  <c:v>150.02000000000001</c:v>
                </c:pt>
                <c:pt idx="5914">
                  <c:v>149.995</c:v>
                </c:pt>
                <c:pt idx="5915">
                  <c:v>149.995</c:v>
                </c:pt>
                <c:pt idx="5916">
                  <c:v>149.952</c:v>
                </c:pt>
                <c:pt idx="5917">
                  <c:v>149.97800000000001</c:v>
                </c:pt>
                <c:pt idx="5918">
                  <c:v>150.024</c:v>
                </c:pt>
                <c:pt idx="5919">
                  <c:v>150.024</c:v>
                </c:pt>
                <c:pt idx="5920">
                  <c:v>150.179</c:v>
                </c:pt>
                <c:pt idx="5921">
                  <c:v>150.214</c:v>
                </c:pt>
                <c:pt idx="5922">
                  <c:v>150.214</c:v>
                </c:pt>
                <c:pt idx="5923">
                  <c:v>150.52600000000001</c:v>
                </c:pt>
                <c:pt idx="5924">
                  <c:v>150.62700000000001</c:v>
                </c:pt>
                <c:pt idx="5925">
                  <c:v>150.72200000000001</c:v>
                </c:pt>
                <c:pt idx="5926">
                  <c:v>150.72200000000001</c:v>
                </c:pt>
                <c:pt idx="5927">
                  <c:v>150.851</c:v>
                </c:pt>
                <c:pt idx="5928">
                  <c:v>150.96600000000001</c:v>
                </c:pt>
                <c:pt idx="5929">
                  <c:v>151.048</c:v>
                </c:pt>
                <c:pt idx="5930">
                  <c:v>151.113</c:v>
                </c:pt>
                <c:pt idx="5931">
                  <c:v>151.18899999999999</c:v>
                </c:pt>
                <c:pt idx="5932">
                  <c:v>151.18899999999999</c:v>
                </c:pt>
                <c:pt idx="5933">
                  <c:v>151.29400000000001</c:v>
                </c:pt>
                <c:pt idx="5934">
                  <c:v>151.339</c:v>
                </c:pt>
                <c:pt idx="5935">
                  <c:v>151.334</c:v>
                </c:pt>
                <c:pt idx="5936">
                  <c:v>151.33799999999999</c:v>
                </c:pt>
                <c:pt idx="5937">
                  <c:v>151.36099999999999</c:v>
                </c:pt>
                <c:pt idx="5938">
                  <c:v>151.31200000000001</c:v>
                </c:pt>
                <c:pt idx="5939">
                  <c:v>151.30000000000001</c:v>
                </c:pt>
                <c:pt idx="5940">
                  <c:v>151.27199999999999</c:v>
                </c:pt>
                <c:pt idx="5941">
                  <c:v>151.29</c:v>
                </c:pt>
                <c:pt idx="5942">
                  <c:v>151.304</c:v>
                </c:pt>
                <c:pt idx="5943">
                  <c:v>151.429</c:v>
                </c:pt>
                <c:pt idx="5944">
                  <c:v>151.45600000000002</c:v>
                </c:pt>
                <c:pt idx="5945">
                  <c:v>151.48500000000001</c:v>
                </c:pt>
                <c:pt idx="5946">
                  <c:v>151.517</c:v>
                </c:pt>
                <c:pt idx="5947">
                  <c:v>151.55000000000001</c:v>
                </c:pt>
                <c:pt idx="5948">
                  <c:v>151.559</c:v>
                </c:pt>
                <c:pt idx="5949">
                  <c:v>151.529</c:v>
                </c:pt>
                <c:pt idx="5950">
                  <c:v>151.53200000000001</c:v>
                </c:pt>
                <c:pt idx="5951">
                  <c:v>151.58500000000001</c:v>
                </c:pt>
                <c:pt idx="5952">
                  <c:v>151.566</c:v>
                </c:pt>
                <c:pt idx="5953">
                  <c:v>151.625</c:v>
                </c:pt>
                <c:pt idx="5954">
                  <c:v>151.64099999999999</c:v>
                </c:pt>
                <c:pt idx="5955">
                  <c:v>151.738</c:v>
                </c:pt>
                <c:pt idx="5956">
                  <c:v>151.761</c:v>
                </c:pt>
                <c:pt idx="5957">
                  <c:v>151.751</c:v>
                </c:pt>
                <c:pt idx="5958">
                  <c:v>151.76500000000001</c:v>
                </c:pt>
                <c:pt idx="5959">
                  <c:v>151.87100000000001</c:v>
                </c:pt>
                <c:pt idx="5960">
                  <c:v>151.934</c:v>
                </c:pt>
                <c:pt idx="5961">
                  <c:v>152.036</c:v>
                </c:pt>
                <c:pt idx="5962">
                  <c:v>152.059</c:v>
                </c:pt>
                <c:pt idx="5963">
                  <c:v>152.19900000000001</c:v>
                </c:pt>
                <c:pt idx="5964">
                  <c:v>152.35499999999999</c:v>
                </c:pt>
                <c:pt idx="5965">
                  <c:v>152.47999999999999</c:v>
                </c:pt>
                <c:pt idx="5966">
                  <c:v>152.65100000000001</c:v>
                </c:pt>
                <c:pt idx="5967">
                  <c:v>152.864</c:v>
                </c:pt>
                <c:pt idx="5968">
                  <c:v>152.994</c:v>
                </c:pt>
                <c:pt idx="5969">
                  <c:v>153.09</c:v>
                </c:pt>
                <c:pt idx="5970">
                  <c:v>153.09</c:v>
                </c:pt>
                <c:pt idx="5971">
                  <c:v>153.14699999999999</c:v>
                </c:pt>
                <c:pt idx="5972">
                  <c:v>153.21100000000001</c:v>
                </c:pt>
                <c:pt idx="5973">
                  <c:v>153.21100000000001</c:v>
                </c:pt>
                <c:pt idx="5974">
                  <c:v>153.14099999999999</c:v>
                </c:pt>
                <c:pt idx="5975">
                  <c:v>153.14099999999999</c:v>
                </c:pt>
                <c:pt idx="5976">
                  <c:v>152.84100000000001</c:v>
                </c:pt>
                <c:pt idx="5977">
                  <c:v>152.744</c:v>
                </c:pt>
                <c:pt idx="5978">
                  <c:v>152.744</c:v>
                </c:pt>
                <c:pt idx="5979">
                  <c:v>152.61600000000001</c:v>
                </c:pt>
                <c:pt idx="5980">
                  <c:v>152.43</c:v>
                </c:pt>
                <c:pt idx="5981">
                  <c:v>152.06</c:v>
                </c:pt>
                <c:pt idx="5982">
                  <c:v>151.94900000000001</c:v>
                </c:pt>
                <c:pt idx="5983">
                  <c:v>151.94900000000001</c:v>
                </c:pt>
                <c:pt idx="5984">
                  <c:v>151.767</c:v>
                </c:pt>
                <c:pt idx="5985">
                  <c:v>151.767</c:v>
                </c:pt>
                <c:pt idx="5986">
                  <c:v>151.59700000000001</c:v>
                </c:pt>
                <c:pt idx="5987">
                  <c:v>151.417</c:v>
                </c:pt>
                <c:pt idx="5988">
                  <c:v>151.334</c:v>
                </c:pt>
                <c:pt idx="5989">
                  <c:v>151.268</c:v>
                </c:pt>
                <c:pt idx="5990">
                  <c:v>151.268</c:v>
                </c:pt>
                <c:pt idx="5991">
                  <c:v>151.13400000000001</c:v>
                </c:pt>
                <c:pt idx="5992">
                  <c:v>150.99600000000001</c:v>
                </c:pt>
                <c:pt idx="5993">
                  <c:v>150.99600000000001</c:v>
                </c:pt>
                <c:pt idx="5994">
                  <c:v>150.97800000000001</c:v>
                </c:pt>
                <c:pt idx="5995">
                  <c:v>150.923</c:v>
                </c:pt>
                <c:pt idx="5996">
                  <c:v>150.95400000000001</c:v>
                </c:pt>
                <c:pt idx="5997">
                  <c:v>150.96700000000001</c:v>
                </c:pt>
                <c:pt idx="5998">
                  <c:v>150.982</c:v>
                </c:pt>
                <c:pt idx="5999">
                  <c:v>151.04300000000001</c:v>
                </c:pt>
                <c:pt idx="6000">
                  <c:v>151.02500000000001</c:v>
                </c:pt>
                <c:pt idx="6001">
                  <c:v>151.036</c:v>
                </c:pt>
                <c:pt idx="6002">
                  <c:v>151.08500000000001</c:v>
                </c:pt>
                <c:pt idx="6003">
                  <c:v>151.077</c:v>
                </c:pt>
                <c:pt idx="6004">
                  <c:v>150.96700000000001</c:v>
                </c:pt>
                <c:pt idx="6005">
                  <c:v>150.93800000000002</c:v>
                </c:pt>
                <c:pt idx="6006">
                  <c:v>150.989</c:v>
                </c:pt>
                <c:pt idx="6007">
                  <c:v>150.995</c:v>
                </c:pt>
                <c:pt idx="6008">
                  <c:v>150.90800000000002</c:v>
                </c:pt>
                <c:pt idx="6009">
                  <c:v>150.87100000000001</c:v>
                </c:pt>
                <c:pt idx="6010">
                  <c:v>150.82</c:v>
                </c:pt>
                <c:pt idx="6011">
                  <c:v>150.68200000000002</c:v>
                </c:pt>
                <c:pt idx="6012">
                  <c:v>150.685</c:v>
                </c:pt>
                <c:pt idx="6013">
                  <c:v>150.541</c:v>
                </c:pt>
                <c:pt idx="6014">
                  <c:v>150.47</c:v>
                </c:pt>
                <c:pt idx="6015">
                  <c:v>150.36699999999999</c:v>
                </c:pt>
                <c:pt idx="6016">
                  <c:v>150.24100000000001</c:v>
                </c:pt>
                <c:pt idx="6017">
                  <c:v>150.12899999999999</c:v>
                </c:pt>
                <c:pt idx="6018">
                  <c:v>150.06</c:v>
                </c:pt>
                <c:pt idx="6019">
                  <c:v>150.02600000000001</c:v>
                </c:pt>
                <c:pt idx="6020">
                  <c:v>149.97</c:v>
                </c:pt>
                <c:pt idx="6021">
                  <c:v>149.92600000000002</c:v>
                </c:pt>
                <c:pt idx="6022">
                  <c:v>149.90899999999999</c:v>
                </c:pt>
                <c:pt idx="6023">
                  <c:v>149.875</c:v>
                </c:pt>
                <c:pt idx="6024">
                  <c:v>149.857</c:v>
                </c:pt>
                <c:pt idx="6025">
                  <c:v>149.839</c:v>
                </c:pt>
                <c:pt idx="6026">
                  <c:v>149.87299999999999</c:v>
                </c:pt>
                <c:pt idx="6027">
                  <c:v>150.01900000000001</c:v>
                </c:pt>
                <c:pt idx="6028">
                  <c:v>150.05000000000001</c:v>
                </c:pt>
                <c:pt idx="6029">
                  <c:v>150.11799999999999</c:v>
                </c:pt>
                <c:pt idx="6030">
                  <c:v>150.18100000000001</c:v>
                </c:pt>
                <c:pt idx="6031">
                  <c:v>150.24100000000001</c:v>
                </c:pt>
                <c:pt idx="6032">
                  <c:v>150.30700000000002</c:v>
                </c:pt>
                <c:pt idx="6033">
                  <c:v>150.29300000000001</c:v>
                </c:pt>
                <c:pt idx="6034">
                  <c:v>150.267</c:v>
                </c:pt>
                <c:pt idx="6035">
                  <c:v>150.30600000000001</c:v>
                </c:pt>
                <c:pt idx="6036">
                  <c:v>150.33799999999999</c:v>
                </c:pt>
                <c:pt idx="6037">
                  <c:v>150.47</c:v>
                </c:pt>
                <c:pt idx="6038">
                  <c:v>150.48699999999999</c:v>
                </c:pt>
                <c:pt idx="6039">
                  <c:v>150.53</c:v>
                </c:pt>
                <c:pt idx="6040">
                  <c:v>150.58699999999999</c:v>
                </c:pt>
                <c:pt idx="6041">
                  <c:v>150.59700000000001</c:v>
                </c:pt>
                <c:pt idx="6042">
                  <c:v>150.721</c:v>
                </c:pt>
                <c:pt idx="6043">
                  <c:v>150.703</c:v>
                </c:pt>
                <c:pt idx="6044">
                  <c:v>150.76900000000001</c:v>
                </c:pt>
                <c:pt idx="6045">
                  <c:v>150.76900000000001</c:v>
                </c:pt>
                <c:pt idx="6046">
                  <c:v>150.76500000000001</c:v>
                </c:pt>
                <c:pt idx="6047">
                  <c:v>150.785</c:v>
                </c:pt>
                <c:pt idx="6048">
                  <c:v>150.755</c:v>
                </c:pt>
                <c:pt idx="6049">
                  <c:v>150.72300000000001</c:v>
                </c:pt>
                <c:pt idx="6050">
                  <c:v>150.72300000000001</c:v>
                </c:pt>
                <c:pt idx="6051">
                  <c:v>150.691</c:v>
                </c:pt>
                <c:pt idx="6052">
                  <c:v>150.63400000000001</c:v>
                </c:pt>
                <c:pt idx="6053">
                  <c:v>150.65899999999999</c:v>
                </c:pt>
                <c:pt idx="6054">
                  <c:v>150.56200000000001</c:v>
                </c:pt>
                <c:pt idx="6055">
                  <c:v>150.48599999999999</c:v>
                </c:pt>
                <c:pt idx="6056">
                  <c:v>150.309</c:v>
                </c:pt>
                <c:pt idx="6057">
                  <c:v>150.30500000000001</c:v>
                </c:pt>
                <c:pt idx="6058">
                  <c:v>150.24100000000001</c:v>
                </c:pt>
                <c:pt idx="6059">
                  <c:v>150.22200000000001</c:v>
                </c:pt>
                <c:pt idx="6060">
                  <c:v>150.22200000000001</c:v>
                </c:pt>
                <c:pt idx="6061">
                  <c:v>150.095</c:v>
                </c:pt>
                <c:pt idx="6062">
                  <c:v>150.095</c:v>
                </c:pt>
                <c:pt idx="6063">
                  <c:v>149.99299999999999</c:v>
                </c:pt>
                <c:pt idx="6064">
                  <c:v>149.92400000000001</c:v>
                </c:pt>
                <c:pt idx="6065">
                  <c:v>149.92400000000001</c:v>
                </c:pt>
                <c:pt idx="6066">
                  <c:v>149.899</c:v>
                </c:pt>
                <c:pt idx="6067">
                  <c:v>149.91200000000001</c:v>
                </c:pt>
                <c:pt idx="6068">
                  <c:v>149.91200000000001</c:v>
                </c:pt>
                <c:pt idx="6069">
                  <c:v>149.928</c:v>
                </c:pt>
                <c:pt idx="6070">
                  <c:v>149.935</c:v>
                </c:pt>
                <c:pt idx="6071">
                  <c:v>149.935</c:v>
                </c:pt>
                <c:pt idx="6072">
                  <c:v>149.94800000000001</c:v>
                </c:pt>
                <c:pt idx="6073">
                  <c:v>149.959</c:v>
                </c:pt>
                <c:pt idx="6074">
                  <c:v>149.999</c:v>
                </c:pt>
                <c:pt idx="6075">
                  <c:v>150.07599999999999</c:v>
                </c:pt>
                <c:pt idx="6076">
                  <c:v>150.08199999999999</c:v>
                </c:pt>
                <c:pt idx="6077">
                  <c:v>150.26500000000001</c:v>
                </c:pt>
                <c:pt idx="6078">
                  <c:v>150.26500000000001</c:v>
                </c:pt>
                <c:pt idx="6079">
                  <c:v>150.304</c:v>
                </c:pt>
                <c:pt idx="6080">
                  <c:v>150.44499999999999</c:v>
                </c:pt>
                <c:pt idx="6081">
                  <c:v>150.51400000000001</c:v>
                </c:pt>
                <c:pt idx="6082">
                  <c:v>150.51400000000001</c:v>
                </c:pt>
                <c:pt idx="6083">
                  <c:v>150.52000000000001</c:v>
                </c:pt>
                <c:pt idx="6084">
                  <c:v>150.52000000000001</c:v>
                </c:pt>
                <c:pt idx="6085">
                  <c:v>150.50800000000001</c:v>
                </c:pt>
                <c:pt idx="6086">
                  <c:v>150.52000000000001</c:v>
                </c:pt>
                <c:pt idx="6087">
                  <c:v>150.50800000000001</c:v>
                </c:pt>
                <c:pt idx="6088">
                  <c:v>150.46600000000001</c:v>
                </c:pt>
                <c:pt idx="6089">
                  <c:v>150.46600000000001</c:v>
                </c:pt>
                <c:pt idx="6090">
                  <c:v>150.352</c:v>
                </c:pt>
                <c:pt idx="6091">
                  <c:v>150.29900000000001</c:v>
                </c:pt>
                <c:pt idx="6092">
                  <c:v>150.24700000000001</c:v>
                </c:pt>
                <c:pt idx="6093">
                  <c:v>150.256</c:v>
                </c:pt>
                <c:pt idx="6094">
                  <c:v>150.21</c:v>
                </c:pt>
                <c:pt idx="6095">
                  <c:v>150.17500000000001</c:v>
                </c:pt>
                <c:pt idx="6096">
                  <c:v>150.113</c:v>
                </c:pt>
                <c:pt idx="6097">
                  <c:v>150.113</c:v>
                </c:pt>
                <c:pt idx="6098">
                  <c:v>150.03200000000001</c:v>
                </c:pt>
                <c:pt idx="6099">
                  <c:v>150.00300000000001</c:v>
                </c:pt>
                <c:pt idx="6100">
                  <c:v>149.977</c:v>
                </c:pt>
                <c:pt idx="6101">
                  <c:v>149.977</c:v>
                </c:pt>
                <c:pt idx="6102">
                  <c:v>149.88499999999999</c:v>
                </c:pt>
                <c:pt idx="6103">
                  <c:v>149.88499999999999</c:v>
                </c:pt>
                <c:pt idx="6104">
                  <c:v>149.97800000000001</c:v>
                </c:pt>
                <c:pt idx="6105">
                  <c:v>149.97800000000001</c:v>
                </c:pt>
                <c:pt idx="6106">
                  <c:v>150.089</c:v>
                </c:pt>
                <c:pt idx="6107">
                  <c:v>150.089</c:v>
                </c:pt>
                <c:pt idx="6108">
                  <c:v>150.125</c:v>
                </c:pt>
                <c:pt idx="6109">
                  <c:v>150.125</c:v>
                </c:pt>
                <c:pt idx="6110">
                  <c:v>150.05700000000002</c:v>
                </c:pt>
                <c:pt idx="6111">
                  <c:v>150.05700000000002</c:v>
                </c:pt>
                <c:pt idx="6112">
                  <c:v>149.92000000000002</c:v>
                </c:pt>
                <c:pt idx="6113">
                  <c:v>149.92000000000002</c:v>
                </c:pt>
                <c:pt idx="6114">
                  <c:v>149.86699999999999</c:v>
                </c:pt>
                <c:pt idx="6115">
                  <c:v>149.80799999999999</c:v>
                </c:pt>
                <c:pt idx="6116">
                  <c:v>149.786</c:v>
                </c:pt>
                <c:pt idx="6117">
                  <c:v>149.78100000000001</c:v>
                </c:pt>
                <c:pt idx="6118">
                  <c:v>149.74</c:v>
                </c:pt>
                <c:pt idx="6119">
                  <c:v>149.70000000000002</c:v>
                </c:pt>
                <c:pt idx="6120">
                  <c:v>149.65200000000002</c:v>
                </c:pt>
                <c:pt idx="6121">
                  <c:v>149.60300000000001</c:v>
                </c:pt>
                <c:pt idx="6122">
                  <c:v>149.57300000000001</c:v>
                </c:pt>
                <c:pt idx="6123">
                  <c:v>149.57300000000001</c:v>
                </c:pt>
                <c:pt idx="6124">
                  <c:v>149.648</c:v>
                </c:pt>
                <c:pt idx="6125">
                  <c:v>149.63900000000001</c:v>
                </c:pt>
                <c:pt idx="6126">
                  <c:v>149.649</c:v>
                </c:pt>
                <c:pt idx="6127">
                  <c:v>149.68200000000002</c:v>
                </c:pt>
                <c:pt idx="6128">
                  <c:v>149.678</c:v>
                </c:pt>
                <c:pt idx="6129">
                  <c:v>149.702</c:v>
                </c:pt>
                <c:pt idx="6130">
                  <c:v>149.702</c:v>
                </c:pt>
                <c:pt idx="6131">
                  <c:v>149.75900000000001</c:v>
                </c:pt>
                <c:pt idx="6132">
                  <c:v>149.715</c:v>
                </c:pt>
                <c:pt idx="6133">
                  <c:v>149.749</c:v>
                </c:pt>
                <c:pt idx="6134">
                  <c:v>149.81300000000002</c:v>
                </c:pt>
                <c:pt idx="6135">
                  <c:v>149.74700000000001</c:v>
                </c:pt>
                <c:pt idx="6136">
                  <c:v>149.71799999999999</c:v>
                </c:pt>
                <c:pt idx="6137">
                  <c:v>149.69800000000001</c:v>
                </c:pt>
                <c:pt idx="6138">
                  <c:v>149.67400000000001</c:v>
                </c:pt>
                <c:pt idx="6139">
                  <c:v>149.59200000000001</c:v>
                </c:pt>
                <c:pt idx="6140">
                  <c:v>149.60499999999999</c:v>
                </c:pt>
                <c:pt idx="6141">
                  <c:v>149.53200000000001</c:v>
                </c:pt>
                <c:pt idx="6142">
                  <c:v>149.53200000000001</c:v>
                </c:pt>
                <c:pt idx="6143">
                  <c:v>149.50200000000001</c:v>
                </c:pt>
                <c:pt idx="6144">
                  <c:v>149.506</c:v>
                </c:pt>
                <c:pt idx="6145">
                  <c:v>149.501</c:v>
                </c:pt>
                <c:pt idx="6146">
                  <c:v>149.47200000000001</c:v>
                </c:pt>
                <c:pt idx="6147">
                  <c:v>149.43100000000001</c:v>
                </c:pt>
                <c:pt idx="6148">
                  <c:v>149.417</c:v>
                </c:pt>
                <c:pt idx="6149">
                  <c:v>149.416</c:v>
                </c:pt>
                <c:pt idx="6150">
                  <c:v>149.44</c:v>
                </c:pt>
                <c:pt idx="6151">
                  <c:v>149.44</c:v>
                </c:pt>
                <c:pt idx="6152">
                  <c:v>149.46100000000001</c:v>
                </c:pt>
                <c:pt idx="6153">
                  <c:v>149.517</c:v>
                </c:pt>
                <c:pt idx="6154">
                  <c:v>149.57500000000002</c:v>
                </c:pt>
                <c:pt idx="6155">
                  <c:v>149.56900000000002</c:v>
                </c:pt>
                <c:pt idx="6156">
                  <c:v>149.56800000000001</c:v>
                </c:pt>
                <c:pt idx="6157">
                  <c:v>149.54300000000001</c:v>
                </c:pt>
                <c:pt idx="6158">
                  <c:v>149.505</c:v>
                </c:pt>
                <c:pt idx="6159">
                  <c:v>149.52500000000001</c:v>
                </c:pt>
                <c:pt idx="6160">
                  <c:v>149.529</c:v>
                </c:pt>
                <c:pt idx="6161">
                  <c:v>149.523</c:v>
                </c:pt>
                <c:pt idx="6162">
                  <c:v>149.523</c:v>
                </c:pt>
                <c:pt idx="6163">
                  <c:v>149.511</c:v>
                </c:pt>
                <c:pt idx="6164">
                  <c:v>149.47800000000001</c:v>
                </c:pt>
                <c:pt idx="6165">
                  <c:v>149.47800000000001</c:v>
                </c:pt>
                <c:pt idx="6166">
                  <c:v>149.60900000000001</c:v>
                </c:pt>
                <c:pt idx="6167">
                  <c:v>149.62100000000001</c:v>
                </c:pt>
                <c:pt idx="6168">
                  <c:v>149.63400000000001</c:v>
                </c:pt>
                <c:pt idx="6169">
                  <c:v>149.63400000000001</c:v>
                </c:pt>
                <c:pt idx="6170">
                  <c:v>149.708</c:v>
                </c:pt>
                <c:pt idx="6171">
                  <c:v>149.708</c:v>
                </c:pt>
                <c:pt idx="6172">
                  <c:v>149.61699999999999</c:v>
                </c:pt>
                <c:pt idx="6173">
                  <c:v>149.63800000000001</c:v>
                </c:pt>
                <c:pt idx="6174">
                  <c:v>149.59399999999999</c:v>
                </c:pt>
                <c:pt idx="6175">
                  <c:v>149.59200000000001</c:v>
                </c:pt>
                <c:pt idx="6176">
                  <c:v>149.54900000000001</c:v>
                </c:pt>
                <c:pt idx="6177">
                  <c:v>149.54900000000001</c:v>
                </c:pt>
                <c:pt idx="6178">
                  <c:v>149.55799999999999</c:v>
                </c:pt>
                <c:pt idx="6179">
                  <c:v>149.63200000000001</c:v>
                </c:pt>
                <c:pt idx="6180">
                  <c:v>149.714</c:v>
                </c:pt>
                <c:pt idx="6181">
                  <c:v>149.79</c:v>
                </c:pt>
                <c:pt idx="6182">
                  <c:v>149.84800000000001</c:v>
                </c:pt>
                <c:pt idx="6183">
                  <c:v>149.88400000000001</c:v>
                </c:pt>
                <c:pt idx="6184">
                  <c:v>149.90899999999999</c:v>
                </c:pt>
                <c:pt idx="6185">
                  <c:v>149.95699999999999</c:v>
                </c:pt>
                <c:pt idx="6186">
                  <c:v>149.95699999999999</c:v>
                </c:pt>
                <c:pt idx="6187">
                  <c:v>150.02100000000002</c:v>
                </c:pt>
                <c:pt idx="6188">
                  <c:v>150.02100000000002</c:v>
                </c:pt>
                <c:pt idx="6189">
                  <c:v>150.03900000000002</c:v>
                </c:pt>
                <c:pt idx="6190">
                  <c:v>150.001</c:v>
                </c:pt>
                <c:pt idx="6191">
                  <c:v>150.001</c:v>
                </c:pt>
                <c:pt idx="6192">
                  <c:v>138.13900000000001</c:v>
                </c:pt>
                <c:pt idx="6193">
                  <c:v>133.71899999999999</c:v>
                </c:pt>
                <c:pt idx="6194">
                  <c:v>133.399</c:v>
                </c:pt>
                <c:pt idx="6195">
                  <c:v>133.399</c:v>
                </c:pt>
                <c:pt idx="6196">
                  <c:v>133.17400000000001</c:v>
                </c:pt>
                <c:pt idx="6197">
                  <c:v>132.92600000000002</c:v>
                </c:pt>
                <c:pt idx="6198">
                  <c:v>132.30100000000002</c:v>
                </c:pt>
                <c:pt idx="6199">
                  <c:v>132.30100000000002</c:v>
                </c:pt>
                <c:pt idx="6200">
                  <c:v>132.00300000000001</c:v>
                </c:pt>
                <c:pt idx="6201">
                  <c:v>131.59100000000001</c:v>
                </c:pt>
                <c:pt idx="6202">
                  <c:v>131.51400000000001</c:v>
                </c:pt>
                <c:pt idx="6203">
                  <c:v>131.51400000000001</c:v>
                </c:pt>
                <c:pt idx="6204">
                  <c:v>131.21</c:v>
                </c:pt>
                <c:pt idx="6205">
                  <c:v>131.12100000000001</c:v>
                </c:pt>
                <c:pt idx="6206">
                  <c:v>131.12100000000001</c:v>
                </c:pt>
                <c:pt idx="6207">
                  <c:v>130.94499999999999</c:v>
                </c:pt>
                <c:pt idx="6208">
                  <c:v>130.87299999999999</c:v>
                </c:pt>
                <c:pt idx="6209">
                  <c:v>130.81900000000002</c:v>
                </c:pt>
                <c:pt idx="6210">
                  <c:v>130.773</c:v>
                </c:pt>
                <c:pt idx="6211">
                  <c:v>130.66900000000001</c:v>
                </c:pt>
                <c:pt idx="6212">
                  <c:v>130.631</c:v>
                </c:pt>
                <c:pt idx="6213">
                  <c:v>130.61000000000001</c:v>
                </c:pt>
                <c:pt idx="6214">
                  <c:v>130.54599999999999</c:v>
                </c:pt>
                <c:pt idx="6215">
                  <c:v>130.53300000000002</c:v>
                </c:pt>
                <c:pt idx="6216">
                  <c:v>130.53300000000002</c:v>
                </c:pt>
                <c:pt idx="6217">
                  <c:v>130.46700000000001</c:v>
                </c:pt>
                <c:pt idx="6218">
                  <c:v>130.46700000000001</c:v>
                </c:pt>
                <c:pt idx="6219">
                  <c:v>130.40700000000001</c:v>
                </c:pt>
                <c:pt idx="6220">
                  <c:v>130.29300000000001</c:v>
                </c:pt>
                <c:pt idx="6221">
                  <c:v>130.14500000000001</c:v>
                </c:pt>
                <c:pt idx="6222">
                  <c:v>130.08699999999999</c:v>
                </c:pt>
                <c:pt idx="6223">
                  <c:v>130.08699999999999</c:v>
                </c:pt>
                <c:pt idx="6224">
                  <c:v>129.965</c:v>
                </c:pt>
                <c:pt idx="6225">
                  <c:v>129.84399999999999</c:v>
                </c:pt>
                <c:pt idx="6226">
                  <c:v>129.84399999999999</c:v>
                </c:pt>
                <c:pt idx="6227">
                  <c:v>129.804</c:v>
                </c:pt>
                <c:pt idx="6228">
                  <c:v>129.76400000000001</c:v>
                </c:pt>
                <c:pt idx="6229">
                  <c:v>129.67400000000001</c:v>
                </c:pt>
                <c:pt idx="6230">
                  <c:v>129.67400000000001</c:v>
                </c:pt>
                <c:pt idx="6231">
                  <c:v>129.69300000000001</c:v>
                </c:pt>
                <c:pt idx="6232">
                  <c:v>129.691</c:v>
                </c:pt>
                <c:pt idx="6233">
                  <c:v>129.726</c:v>
                </c:pt>
                <c:pt idx="6234">
                  <c:v>129.749</c:v>
                </c:pt>
                <c:pt idx="6235">
                  <c:v>129.74799999999999</c:v>
                </c:pt>
                <c:pt idx="6236">
                  <c:v>129.74799999999999</c:v>
                </c:pt>
                <c:pt idx="6237">
                  <c:v>129.76500000000001</c:v>
                </c:pt>
                <c:pt idx="6238">
                  <c:v>129.745</c:v>
                </c:pt>
                <c:pt idx="6239">
                  <c:v>129.62700000000001</c:v>
                </c:pt>
                <c:pt idx="6240">
                  <c:v>129.583</c:v>
                </c:pt>
                <c:pt idx="6241">
                  <c:v>129.583</c:v>
                </c:pt>
                <c:pt idx="6242">
                  <c:v>129.49199999999999</c:v>
                </c:pt>
                <c:pt idx="6243">
                  <c:v>129.49199999999999</c:v>
                </c:pt>
                <c:pt idx="6244">
                  <c:v>129.44300000000001</c:v>
                </c:pt>
                <c:pt idx="6245">
                  <c:v>129.33600000000001</c:v>
                </c:pt>
                <c:pt idx="6246">
                  <c:v>129.33600000000001</c:v>
                </c:pt>
                <c:pt idx="6247">
                  <c:v>129.30100000000002</c:v>
                </c:pt>
                <c:pt idx="6248">
                  <c:v>129.26</c:v>
                </c:pt>
                <c:pt idx="6249">
                  <c:v>129.29500000000002</c:v>
                </c:pt>
                <c:pt idx="6250">
                  <c:v>129.29500000000002</c:v>
                </c:pt>
                <c:pt idx="6251">
                  <c:v>129.29900000000001</c:v>
                </c:pt>
                <c:pt idx="6252">
                  <c:v>129.346</c:v>
                </c:pt>
                <c:pt idx="6253">
                  <c:v>129.45599999999999</c:v>
                </c:pt>
                <c:pt idx="6254">
                  <c:v>129.565</c:v>
                </c:pt>
                <c:pt idx="6255">
                  <c:v>129.73099999999999</c:v>
                </c:pt>
                <c:pt idx="6256">
                  <c:v>129.76300000000001</c:v>
                </c:pt>
                <c:pt idx="6257">
                  <c:v>129.77100000000002</c:v>
                </c:pt>
                <c:pt idx="6258">
                  <c:v>129.77100000000002</c:v>
                </c:pt>
                <c:pt idx="6259">
                  <c:v>129.78</c:v>
                </c:pt>
                <c:pt idx="6260">
                  <c:v>129.81</c:v>
                </c:pt>
                <c:pt idx="6261">
                  <c:v>129.83600000000001</c:v>
                </c:pt>
                <c:pt idx="6262">
                  <c:v>129.822</c:v>
                </c:pt>
                <c:pt idx="6263">
                  <c:v>129.88900000000001</c:v>
                </c:pt>
                <c:pt idx="6264">
                  <c:v>130.00399999999999</c:v>
                </c:pt>
                <c:pt idx="6265">
                  <c:v>130.07900000000001</c:v>
                </c:pt>
                <c:pt idx="6266">
                  <c:v>130.07900000000001</c:v>
                </c:pt>
                <c:pt idx="6267">
                  <c:v>130.16499999999999</c:v>
                </c:pt>
                <c:pt idx="6268">
                  <c:v>130.245</c:v>
                </c:pt>
                <c:pt idx="6269">
                  <c:v>130.31300000000002</c:v>
                </c:pt>
                <c:pt idx="6270">
                  <c:v>130.251</c:v>
                </c:pt>
                <c:pt idx="6271">
                  <c:v>130.215</c:v>
                </c:pt>
                <c:pt idx="6272">
                  <c:v>130.21100000000001</c:v>
                </c:pt>
                <c:pt idx="6273">
                  <c:v>130.13</c:v>
                </c:pt>
                <c:pt idx="6274">
                  <c:v>130.09200000000001</c:v>
                </c:pt>
                <c:pt idx="6275">
                  <c:v>130.09200000000001</c:v>
                </c:pt>
                <c:pt idx="6276">
                  <c:v>130.04</c:v>
                </c:pt>
                <c:pt idx="6277">
                  <c:v>130.05199999999999</c:v>
                </c:pt>
                <c:pt idx="6278">
                  <c:v>130.07499999999999</c:v>
                </c:pt>
                <c:pt idx="6279">
                  <c:v>130.11099999999999</c:v>
                </c:pt>
                <c:pt idx="6280">
                  <c:v>130.16200000000001</c:v>
                </c:pt>
                <c:pt idx="6281">
                  <c:v>130.16200000000001</c:v>
                </c:pt>
                <c:pt idx="6282">
                  <c:v>130.172</c:v>
                </c:pt>
                <c:pt idx="6283">
                  <c:v>130.202</c:v>
                </c:pt>
                <c:pt idx="6284">
                  <c:v>130.28399999999999</c:v>
                </c:pt>
                <c:pt idx="6285">
                  <c:v>130.25800000000001</c:v>
                </c:pt>
                <c:pt idx="6286">
                  <c:v>130.298</c:v>
                </c:pt>
                <c:pt idx="6287">
                  <c:v>130.30500000000001</c:v>
                </c:pt>
                <c:pt idx="6288">
                  <c:v>130.30500000000001</c:v>
                </c:pt>
                <c:pt idx="6289">
                  <c:v>130.375</c:v>
                </c:pt>
                <c:pt idx="6290">
                  <c:v>130.30100000000002</c:v>
                </c:pt>
                <c:pt idx="6291">
                  <c:v>130.33600000000001</c:v>
                </c:pt>
                <c:pt idx="6292">
                  <c:v>130.28300000000002</c:v>
                </c:pt>
                <c:pt idx="6293">
                  <c:v>130.25</c:v>
                </c:pt>
                <c:pt idx="6294">
                  <c:v>130.245</c:v>
                </c:pt>
                <c:pt idx="6295">
                  <c:v>130.22999999999999</c:v>
                </c:pt>
                <c:pt idx="6296">
                  <c:v>130.20400000000001</c:v>
                </c:pt>
                <c:pt idx="6297">
                  <c:v>130.191</c:v>
                </c:pt>
                <c:pt idx="6298">
                  <c:v>130.17600000000002</c:v>
                </c:pt>
                <c:pt idx="6299">
                  <c:v>130.15200000000002</c:v>
                </c:pt>
                <c:pt idx="6300">
                  <c:v>130.14099999999999</c:v>
                </c:pt>
                <c:pt idx="6301">
                  <c:v>130.06700000000001</c:v>
                </c:pt>
                <c:pt idx="6302">
                  <c:v>130.06700000000001</c:v>
                </c:pt>
                <c:pt idx="6303">
                  <c:v>129.953</c:v>
                </c:pt>
                <c:pt idx="6304">
                  <c:v>129.93100000000001</c:v>
                </c:pt>
                <c:pt idx="6305">
                  <c:v>129.852</c:v>
                </c:pt>
                <c:pt idx="6306">
                  <c:v>129.852</c:v>
                </c:pt>
                <c:pt idx="6307">
                  <c:v>129.804</c:v>
                </c:pt>
                <c:pt idx="6308">
                  <c:v>129.71700000000001</c:v>
                </c:pt>
                <c:pt idx="6309">
                  <c:v>129.70400000000001</c:v>
                </c:pt>
                <c:pt idx="6310">
                  <c:v>129.66499999999999</c:v>
                </c:pt>
                <c:pt idx="6311">
                  <c:v>129.61500000000001</c:v>
                </c:pt>
                <c:pt idx="6312">
                  <c:v>129.643</c:v>
                </c:pt>
                <c:pt idx="6313">
                  <c:v>129.61500000000001</c:v>
                </c:pt>
                <c:pt idx="6314">
                  <c:v>129.654</c:v>
                </c:pt>
                <c:pt idx="6315">
                  <c:v>129.654</c:v>
                </c:pt>
                <c:pt idx="6316">
                  <c:v>129.72399999999999</c:v>
                </c:pt>
                <c:pt idx="6317">
                  <c:v>129.779</c:v>
                </c:pt>
                <c:pt idx="6318">
                  <c:v>129.881</c:v>
                </c:pt>
                <c:pt idx="6319">
                  <c:v>129.96100000000001</c:v>
                </c:pt>
                <c:pt idx="6320">
                  <c:v>130.023</c:v>
                </c:pt>
                <c:pt idx="6321">
                  <c:v>130.11799999999999</c:v>
                </c:pt>
                <c:pt idx="6322">
                  <c:v>130.17000000000002</c:v>
                </c:pt>
                <c:pt idx="6323">
                  <c:v>130.23500000000001</c:v>
                </c:pt>
                <c:pt idx="6324">
                  <c:v>130.23500000000001</c:v>
                </c:pt>
                <c:pt idx="6325">
                  <c:v>130.328</c:v>
                </c:pt>
                <c:pt idx="6326">
                  <c:v>130.328</c:v>
                </c:pt>
                <c:pt idx="6327">
                  <c:v>130.35900000000001</c:v>
                </c:pt>
                <c:pt idx="6328">
                  <c:v>130.43200000000002</c:v>
                </c:pt>
                <c:pt idx="6329">
                  <c:v>130.43200000000002</c:v>
                </c:pt>
                <c:pt idx="6330">
                  <c:v>130.488</c:v>
                </c:pt>
                <c:pt idx="6331">
                  <c:v>130.518</c:v>
                </c:pt>
                <c:pt idx="6332">
                  <c:v>130.58000000000001</c:v>
                </c:pt>
                <c:pt idx="6333">
                  <c:v>130.58000000000001</c:v>
                </c:pt>
                <c:pt idx="6334">
                  <c:v>130.608</c:v>
                </c:pt>
                <c:pt idx="6335">
                  <c:v>130.578</c:v>
                </c:pt>
                <c:pt idx="6336">
                  <c:v>130.59200000000001</c:v>
                </c:pt>
                <c:pt idx="6337">
                  <c:v>130.60900000000001</c:v>
                </c:pt>
                <c:pt idx="6338">
                  <c:v>130.60900000000001</c:v>
                </c:pt>
                <c:pt idx="6339">
                  <c:v>130.648</c:v>
                </c:pt>
                <c:pt idx="6340">
                  <c:v>130.58799999999999</c:v>
                </c:pt>
                <c:pt idx="6341">
                  <c:v>130.62899999999999</c:v>
                </c:pt>
                <c:pt idx="6342">
                  <c:v>130.6</c:v>
                </c:pt>
                <c:pt idx="6343">
                  <c:v>130.61500000000001</c:v>
                </c:pt>
                <c:pt idx="6344">
                  <c:v>130.61500000000001</c:v>
                </c:pt>
                <c:pt idx="6345">
                  <c:v>130.61000000000001</c:v>
                </c:pt>
                <c:pt idx="6346">
                  <c:v>130.59100000000001</c:v>
                </c:pt>
                <c:pt idx="6347">
                  <c:v>130.62</c:v>
                </c:pt>
                <c:pt idx="6348">
                  <c:v>130.685</c:v>
                </c:pt>
                <c:pt idx="6349">
                  <c:v>130.71899999999999</c:v>
                </c:pt>
                <c:pt idx="6350">
                  <c:v>130.654</c:v>
                </c:pt>
                <c:pt idx="6351">
                  <c:v>130.61000000000001</c:v>
                </c:pt>
                <c:pt idx="6352">
                  <c:v>130.61000000000001</c:v>
                </c:pt>
                <c:pt idx="6353">
                  <c:v>130.541</c:v>
                </c:pt>
                <c:pt idx="6354">
                  <c:v>130.511</c:v>
                </c:pt>
                <c:pt idx="6355">
                  <c:v>130.46700000000001</c:v>
                </c:pt>
                <c:pt idx="6356">
                  <c:v>130.46799999999999</c:v>
                </c:pt>
                <c:pt idx="6357">
                  <c:v>130.38499999999999</c:v>
                </c:pt>
                <c:pt idx="6358">
                  <c:v>130.31399999999999</c:v>
                </c:pt>
                <c:pt idx="6359">
                  <c:v>130.31399999999999</c:v>
                </c:pt>
                <c:pt idx="6360">
                  <c:v>130.23400000000001</c:v>
                </c:pt>
                <c:pt idx="6361">
                  <c:v>130.041</c:v>
                </c:pt>
                <c:pt idx="6362">
                  <c:v>130.07300000000001</c:v>
                </c:pt>
                <c:pt idx="6363">
                  <c:v>129.98500000000001</c:v>
                </c:pt>
                <c:pt idx="6364">
                  <c:v>129.97200000000001</c:v>
                </c:pt>
                <c:pt idx="6365">
                  <c:v>129.93899999999999</c:v>
                </c:pt>
                <c:pt idx="6366">
                  <c:v>129.93899999999999</c:v>
                </c:pt>
                <c:pt idx="6367">
                  <c:v>129.96</c:v>
                </c:pt>
                <c:pt idx="6368">
                  <c:v>129.88300000000001</c:v>
                </c:pt>
                <c:pt idx="6369">
                  <c:v>129.87899999999999</c:v>
                </c:pt>
                <c:pt idx="6370">
                  <c:v>129.82499999999999</c:v>
                </c:pt>
                <c:pt idx="6371">
                  <c:v>129.89099999999999</c:v>
                </c:pt>
                <c:pt idx="6372">
                  <c:v>129.88</c:v>
                </c:pt>
                <c:pt idx="6373">
                  <c:v>129.88</c:v>
                </c:pt>
                <c:pt idx="6374">
                  <c:v>129.827</c:v>
                </c:pt>
                <c:pt idx="6375">
                  <c:v>129.827</c:v>
                </c:pt>
                <c:pt idx="6376">
                  <c:v>129.81900000000002</c:v>
                </c:pt>
                <c:pt idx="6377">
                  <c:v>129.803</c:v>
                </c:pt>
                <c:pt idx="6378">
                  <c:v>129.78900000000002</c:v>
                </c:pt>
                <c:pt idx="6379">
                  <c:v>129.768</c:v>
                </c:pt>
                <c:pt idx="6380">
                  <c:v>129.72</c:v>
                </c:pt>
                <c:pt idx="6381">
                  <c:v>129.71899999999999</c:v>
                </c:pt>
                <c:pt idx="6382">
                  <c:v>129.71899999999999</c:v>
                </c:pt>
                <c:pt idx="6383">
                  <c:v>129.59800000000001</c:v>
                </c:pt>
                <c:pt idx="6384">
                  <c:v>129.59700000000001</c:v>
                </c:pt>
                <c:pt idx="6385">
                  <c:v>129.59700000000001</c:v>
                </c:pt>
                <c:pt idx="6386">
                  <c:v>129.52100000000002</c:v>
                </c:pt>
                <c:pt idx="6387">
                  <c:v>129.52100000000002</c:v>
                </c:pt>
                <c:pt idx="6388">
                  <c:v>129.495</c:v>
                </c:pt>
                <c:pt idx="6389">
                  <c:v>129.495</c:v>
                </c:pt>
                <c:pt idx="6390">
                  <c:v>129.45400000000001</c:v>
                </c:pt>
                <c:pt idx="6391">
                  <c:v>129.45400000000001</c:v>
                </c:pt>
                <c:pt idx="6392">
                  <c:v>129.45099999999999</c:v>
                </c:pt>
                <c:pt idx="6393">
                  <c:v>129.45099999999999</c:v>
                </c:pt>
                <c:pt idx="6394">
                  <c:v>129.59100000000001</c:v>
                </c:pt>
                <c:pt idx="6395">
                  <c:v>129.59100000000001</c:v>
                </c:pt>
                <c:pt idx="6396">
                  <c:v>129.661</c:v>
                </c:pt>
                <c:pt idx="6397">
                  <c:v>129.69200000000001</c:v>
                </c:pt>
                <c:pt idx="6398">
                  <c:v>129.78900000000002</c:v>
                </c:pt>
                <c:pt idx="6399">
                  <c:v>129.887</c:v>
                </c:pt>
                <c:pt idx="6400">
                  <c:v>129.97800000000001</c:v>
                </c:pt>
                <c:pt idx="6401">
                  <c:v>130.03</c:v>
                </c:pt>
                <c:pt idx="6402">
                  <c:v>130.143</c:v>
                </c:pt>
                <c:pt idx="6403">
                  <c:v>130.16400000000002</c:v>
                </c:pt>
                <c:pt idx="6404">
                  <c:v>130.18700000000001</c:v>
                </c:pt>
                <c:pt idx="6405">
                  <c:v>130.18700000000001</c:v>
                </c:pt>
                <c:pt idx="6406">
                  <c:v>130.196</c:v>
                </c:pt>
                <c:pt idx="6407">
                  <c:v>130.16300000000001</c:v>
                </c:pt>
                <c:pt idx="6408">
                  <c:v>130.11099999999999</c:v>
                </c:pt>
                <c:pt idx="6409">
                  <c:v>130.11099999999999</c:v>
                </c:pt>
                <c:pt idx="6410">
                  <c:v>130.21600000000001</c:v>
                </c:pt>
                <c:pt idx="6411">
                  <c:v>130.273</c:v>
                </c:pt>
                <c:pt idx="6412">
                  <c:v>130.334</c:v>
                </c:pt>
                <c:pt idx="6413">
                  <c:v>130.34800000000001</c:v>
                </c:pt>
                <c:pt idx="6414">
                  <c:v>130.369</c:v>
                </c:pt>
                <c:pt idx="6415">
                  <c:v>130.352</c:v>
                </c:pt>
                <c:pt idx="6416">
                  <c:v>130.369</c:v>
                </c:pt>
                <c:pt idx="6417">
                  <c:v>130.279</c:v>
                </c:pt>
                <c:pt idx="6418">
                  <c:v>130.173</c:v>
                </c:pt>
                <c:pt idx="6419">
                  <c:v>130.173</c:v>
                </c:pt>
                <c:pt idx="6420">
                  <c:v>130.12100000000001</c:v>
                </c:pt>
                <c:pt idx="6421">
                  <c:v>130.09</c:v>
                </c:pt>
                <c:pt idx="6422">
                  <c:v>130.041</c:v>
                </c:pt>
                <c:pt idx="6423">
                  <c:v>130.09700000000001</c:v>
                </c:pt>
                <c:pt idx="6424">
                  <c:v>129.98599999999999</c:v>
                </c:pt>
                <c:pt idx="6425">
                  <c:v>129.98599999999999</c:v>
                </c:pt>
                <c:pt idx="6426">
                  <c:v>130.03</c:v>
                </c:pt>
                <c:pt idx="6427">
                  <c:v>130.03</c:v>
                </c:pt>
                <c:pt idx="6428">
                  <c:v>129.994</c:v>
                </c:pt>
                <c:pt idx="6429">
                  <c:v>129.952</c:v>
                </c:pt>
                <c:pt idx="6430">
                  <c:v>130.05500000000001</c:v>
                </c:pt>
                <c:pt idx="6431">
                  <c:v>130.06</c:v>
                </c:pt>
                <c:pt idx="6432">
                  <c:v>130.01900000000001</c:v>
                </c:pt>
                <c:pt idx="6433">
                  <c:v>130.01900000000001</c:v>
                </c:pt>
                <c:pt idx="6434">
                  <c:v>129.99199999999999</c:v>
                </c:pt>
                <c:pt idx="6435">
                  <c:v>129.95500000000001</c:v>
                </c:pt>
                <c:pt idx="6436">
                  <c:v>129.947</c:v>
                </c:pt>
                <c:pt idx="6437">
                  <c:v>129.947</c:v>
                </c:pt>
                <c:pt idx="6438">
                  <c:v>129.88900000000001</c:v>
                </c:pt>
                <c:pt idx="6439">
                  <c:v>129.84200000000001</c:v>
                </c:pt>
                <c:pt idx="6440">
                  <c:v>129.78800000000001</c:v>
                </c:pt>
                <c:pt idx="6441">
                  <c:v>129.78800000000001</c:v>
                </c:pt>
                <c:pt idx="6442">
                  <c:v>129.77799999999999</c:v>
                </c:pt>
                <c:pt idx="6443">
                  <c:v>129.76900000000001</c:v>
                </c:pt>
                <c:pt idx="6444">
                  <c:v>129.72200000000001</c:v>
                </c:pt>
                <c:pt idx="6445">
                  <c:v>125.58200000000001</c:v>
                </c:pt>
                <c:pt idx="6446">
                  <c:v>120.29900000000001</c:v>
                </c:pt>
                <c:pt idx="6447">
                  <c:v>120.232</c:v>
                </c:pt>
                <c:pt idx="6448">
                  <c:v>120.09100000000001</c:v>
                </c:pt>
                <c:pt idx="6449">
                  <c:v>119.938</c:v>
                </c:pt>
                <c:pt idx="6450">
                  <c:v>119.818</c:v>
                </c:pt>
                <c:pt idx="6451">
                  <c:v>119.79</c:v>
                </c:pt>
                <c:pt idx="6452">
                  <c:v>119.69800000000001</c:v>
                </c:pt>
                <c:pt idx="6453">
                  <c:v>119.69800000000001</c:v>
                </c:pt>
                <c:pt idx="6454">
                  <c:v>119.661</c:v>
                </c:pt>
                <c:pt idx="6455">
                  <c:v>119.625</c:v>
                </c:pt>
                <c:pt idx="6456">
                  <c:v>119.58</c:v>
                </c:pt>
                <c:pt idx="6457">
                  <c:v>119.536</c:v>
                </c:pt>
                <c:pt idx="6458">
                  <c:v>119.536</c:v>
                </c:pt>
                <c:pt idx="6459">
                  <c:v>119.512</c:v>
                </c:pt>
                <c:pt idx="6460">
                  <c:v>119.53400000000001</c:v>
                </c:pt>
                <c:pt idx="6461">
                  <c:v>119.53400000000001</c:v>
                </c:pt>
                <c:pt idx="6462">
                  <c:v>119.53700000000001</c:v>
                </c:pt>
                <c:pt idx="6463">
                  <c:v>119.47</c:v>
                </c:pt>
                <c:pt idx="6464">
                  <c:v>117.096</c:v>
                </c:pt>
                <c:pt idx="6465">
                  <c:v>104.298</c:v>
                </c:pt>
                <c:pt idx="6466">
                  <c:v>104.01900000000001</c:v>
                </c:pt>
                <c:pt idx="6467">
                  <c:v>103.682</c:v>
                </c:pt>
                <c:pt idx="6468">
                  <c:v>103.426</c:v>
                </c:pt>
                <c:pt idx="6469">
                  <c:v>103.23400000000001</c:v>
                </c:pt>
                <c:pt idx="6470">
                  <c:v>102.967</c:v>
                </c:pt>
                <c:pt idx="6471">
                  <c:v>102.771</c:v>
                </c:pt>
                <c:pt idx="6472">
                  <c:v>102.529</c:v>
                </c:pt>
                <c:pt idx="6473">
                  <c:v>102.408</c:v>
                </c:pt>
                <c:pt idx="6474">
                  <c:v>102.182</c:v>
                </c:pt>
                <c:pt idx="6475">
                  <c:v>101.91500000000001</c:v>
                </c:pt>
                <c:pt idx="6476">
                  <c:v>101.64700000000001</c:v>
                </c:pt>
                <c:pt idx="6477">
                  <c:v>101.303</c:v>
                </c:pt>
                <c:pt idx="6478">
                  <c:v>101.303</c:v>
                </c:pt>
                <c:pt idx="6479">
                  <c:v>101.108</c:v>
                </c:pt>
                <c:pt idx="6480">
                  <c:v>101.108</c:v>
                </c:pt>
                <c:pt idx="6481">
                  <c:v>101.035</c:v>
                </c:pt>
                <c:pt idx="6482">
                  <c:v>100.916</c:v>
                </c:pt>
                <c:pt idx="6483">
                  <c:v>100.855</c:v>
                </c:pt>
                <c:pt idx="6484">
                  <c:v>100.855</c:v>
                </c:pt>
                <c:pt idx="6485">
                  <c:v>100.883</c:v>
                </c:pt>
                <c:pt idx="6486">
                  <c:v>100.914</c:v>
                </c:pt>
                <c:pt idx="6487">
                  <c:v>100.922</c:v>
                </c:pt>
                <c:pt idx="6488">
                  <c:v>101.06700000000001</c:v>
                </c:pt>
                <c:pt idx="6489">
                  <c:v>101.045</c:v>
                </c:pt>
                <c:pt idx="6490">
                  <c:v>101.14</c:v>
                </c:pt>
                <c:pt idx="6491">
                  <c:v>101.202</c:v>
                </c:pt>
                <c:pt idx="6492">
                  <c:v>101.286</c:v>
                </c:pt>
                <c:pt idx="6493">
                  <c:v>101.286</c:v>
                </c:pt>
                <c:pt idx="6494">
                  <c:v>101.304</c:v>
                </c:pt>
                <c:pt idx="6495">
                  <c:v>101.357</c:v>
                </c:pt>
                <c:pt idx="6496">
                  <c:v>101.423</c:v>
                </c:pt>
                <c:pt idx="6497">
                  <c:v>101.40300000000001</c:v>
                </c:pt>
                <c:pt idx="6498">
                  <c:v>101.372</c:v>
                </c:pt>
                <c:pt idx="6499">
                  <c:v>101.357</c:v>
                </c:pt>
                <c:pt idx="6500">
                  <c:v>101.38</c:v>
                </c:pt>
                <c:pt idx="6501">
                  <c:v>101.289</c:v>
                </c:pt>
                <c:pt idx="6502">
                  <c:v>101.289</c:v>
                </c:pt>
                <c:pt idx="6503">
                  <c:v>101.276</c:v>
                </c:pt>
                <c:pt idx="6504">
                  <c:v>101.265</c:v>
                </c:pt>
                <c:pt idx="6505">
                  <c:v>101.31700000000001</c:v>
                </c:pt>
                <c:pt idx="6506">
                  <c:v>101.32600000000001</c:v>
                </c:pt>
                <c:pt idx="6507">
                  <c:v>101.417</c:v>
                </c:pt>
                <c:pt idx="6508">
                  <c:v>101.417</c:v>
                </c:pt>
                <c:pt idx="6509">
                  <c:v>101.43</c:v>
                </c:pt>
                <c:pt idx="6510">
                  <c:v>101.51900000000001</c:v>
                </c:pt>
                <c:pt idx="6511">
                  <c:v>101.59400000000001</c:v>
                </c:pt>
                <c:pt idx="6512">
                  <c:v>101.667</c:v>
                </c:pt>
                <c:pt idx="6513">
                  <c:v>101.749</c:v>
                </c:pt>
                <c:pt idx="6514">
                  <c:v>101.767</c:v>
                </c:pt>
                <c:pt idx="6515">
                  <c:v>101.833</c:v>
                </c:pt>
                <c:pt idx="6516">
                  <c:v>101.967</c:v>
                </c:pt>
                <c:pt idx="6517">
                  <c:v>102.113</c:v>
                </c:pt>
                <c:pt idx="6518">
                  <c:v>102.113</c:v>
                </c:pt>
                <c:pt idx="6519">
                  <c:v>102.267</c:v>
                </c:pt>
                <c:pt idx="6520">
                  <c:v>102.267</c:v>
                </c:pt>
                <c:pt idx="6521">
                  <c:v>102.357</c:v>
                </c:pt>
                <c:pt idx="6522">
                  <c:v>102.565</c:v>
                </c:pt>
                <c:pt idx="6523">
                  <c:v>102.66800000000001</c:v>
                </c:pt>
                <c:pt idx="6524">
                  <c:v>102.64100000000001</c:v>
                </c:pt>
                <c:pt idx="6525">
                  <c:v>102.73700000000001</c:v>
                </c:pt>
                <c:pt idx="6526">
                  <c:v>102.75700000000001</c:v>
                </c:pt>
                <c:pt idx="6527">
                  <c:v>102.75700000000001</c:v>
                </c:pt>
                <c:pt idx="6528">
                  <c:v>102.746</c:v>
                </c:pt>
                <c:pt idx="6529">
                  <c:v>102.74000000000001</c:v>
                </c:pt>
                <c:pt idx="6530">
                  <c:v>102.746</c:v>
                </c:pt>
                <c:pt idx="6531">
                  <c:v>102.69800000000001</c:v>
                </c:pt>
                <c:pt idx="6532">
                  <c:v>102.69800000000001</c:v>
                </c:pt>
                <c:pt idx="6533">
                  <c:v>102.687</c:v>
                </c:pt>
                <c:pt idx="6534">
                  <c:v>102.687</c:v>
                </c:pt>
                <c:pt idx="6535">
                  <c:v>102.705</c:v>
                </c:pt>
                <c:pt idx="6536">
                  <c:v>102.733</c:v>
                </c:pt>
                <c:pt idx="6537">
                  <c:v>102.733</c:v>
                </c:pt>
                <c:pt idx="6538">
                  <c:v>102.759</c:v>
                </c:pt>
                <c:pt idx="6539">
                  <c:v>102.75700000000001</c:v>
                </c:pt>
                <c:pt idx="6540">
                  <c:v>102.744</c:v>
                </c:pt>
                <c:pt idx="6541">
                  <c:v>102.78100000000001</c:v>
                </c:pt>
                <c:pt idx="6542">
                  <c:v>102.791</c:v>
                </c:pt>
                <c:pt idx="6543">
                  <c:v>102.791</c:v>
                </c:pt>
                <c:pt idx="6544">
                  <c:v>102.748</c:v>
                </c:pt>
                <c:pt idx="6545">
                  <c:v>102.736</c:v>
                </c:pt>
                <c:pt idx="6546">
                  <c:v>102.709</c:v>
                </c:pt>
                <c:pt idx="6547">
                  <c:v>102.709</c:v>
                </c:pt>
                <c:pt idx="6548">
                  <c:v>102.655</c:v>
                </c:pt>
                <c:pt idx="6549">
                  <c:v>102.59400000000001</c:v>
                </c:pt>
                <c:pt idx="6550">
                  <c:v>102.5</c:v>
                </c:pt>
                <c:pt idx="6551">
                  <c:v>102.396</c:v>
                </c:pt>
                <c:pt idx="6552">
                  <c:v>102.292</c:v>
                </c:pt>
                <c:pt idx="6553">
                  <c:v>102.292</c:v>
                </c:pt>
                <c:pt idx="6554">
                  <c:v>102.059</c:v>
                </c:pt>
                <c:pt idx="6555">
                  <c:v>102.059</c:v>
                </c:pt>
                <c:pt idx="6556">
                  <c:v>101.95400000000001</c:v>
                </c:pt>
                <c:pt idx="6557">
                  <c:v>101.64100000000001</c:v>
                </c:pt>
                <c:pt idx="6558">
                  <c:v>101.64100000000001</c:v>
                </c:pt>
                <c:pt idx="6559">
                  <c:v>101.417</c:v>
                </c:pt>
                <c:pt idx="6560">
                  <c:v>101.328</c:v>
                </c:pt>
                <c:pt idx="6561">
                  <c:v>101.328</c:v>
                </c:pt>
                <c:pt idx="6562">
                  <c:v>101.206</c:v>
                </c:pt>
                <c:pt idx="6563">
                  <c:v>101.15900000000001</c:v>
                </c:pt>
                <c:pt idx="6564">
                  <c:v>100.935</c:v>
                </c:pt>
                <c:pt idx="6565">
                  <c:v>100.935</c:v>
                </c:pt>
                <c:pt idx="6566">
                  <c:v>100.89400000000001</c:v>
                </c:pt>
                <c:pt idx="6567">
                  <c:v>100.82000000000001</c:v>
                </c:pt>
                <c:pt idx="6568">
                  <c:v>100.77200000000001</c:v>
                </c:pt>
                <c:pt idx="6569">
                  <c:v>100.77200000000001</c:v>
                </c:pt>
                <c:pt idx="6570">
                  <c:v>100.78400000000001</c:v>
                </c:pt>
                <c:pt idx="6571">
                  <c:v>100.791</c:v>
                </c:pt>
                <c:pt idx="6572">
                  <c:v>100.828</c:v>
                </c:pt>
                <c:pt idx="6573">
                  <c:v>100.83500000000001</c:v>
                </c:pt>
                <c:pt idx="6574">
                  <c:v>100.901</c:v>
                </c:pt>
                <c:pt idx="6575">
                  <c:v>100.91800000000001</c:v>
                </c:pt>
                <c:pt idx="6576">
                  <c:v>100.946</c:v>
                </c:pt>
                <c:pt idx="6577">
                  <c:v>101.012</c:v>
                </c:pt>
                <c:pt idx="6578">
                  <c:v>101.012</c:v>
                </c:pt>
                <c:pt idx="6579">
                  <c:v>101.15300000000001</c:v>
                </c:pt>
                <c:pt idx="6580">
                  <c:v>101.187</c:v>
                </c:pt>
                <c:pt idx="6581">
                  <c:v>101.24000000000001</c:v>
                </c:pt>
                <c:pt idx="6582">
                  <c:v>101.251</c:v>
                </c:pt>
                <c:pt idx="6583">
                  <c:v>101.271</c:v>
                </c:pt>
                <c:pt idx="6584">
                  <c:v>101.264</c:v>
                </c:pt>
                <c:pt idx="6585">
                  <c:v>101.245</c:v>
                </c:pt>
                <c:pt idx="6586">
                  <c:v>101.245</c:v>
                </c:pt>
                <c:pt idx="6587">
                  <c:v>101.29</c:v>
                </c:pt>
                <c:pt idx="6588">
                  <c:v>101.23700000000001</c:v>
                </c:pt>
                <c:pt idx="6589">
                  <c:v>101.256</c:v>
                </c:pt>
                <c:pt idx="6590">
                  <c:v>101.34</c:v>
                </c:pt>
                <c:pt idx="6591">
                  <c:v>101.319</c:v>
                </c:pt>
                <c:pt idx="6592">
                  <c:v>101.319</c:v>
                </c:pt>
                <c:pt idx="6593">
                  <c:v>101.398</c:v>
                </c:pt>
                <c:pt idx="6594">
                  <c:v>101.41500000000001</c:v>
                </c:pt>
                <c:pt idx="6595">
                  <c:v>101.479</c:v>
                </c:pt>
                <c:pt idx="6596">
                  <c:v>101.52800000000001</c:v>
                </c:pt>
                <c:pt idx="6597">
                  <c:v>101.52800000000001</c:v>
                </c:pt>
                <c:pt idx="6598">
                  <c:v>101.57300000000001</c:v>
                </c:pt>
                <c:pt idx="6599">
                  <c:v>101.634</c:v>
                </c:pt>
                <c:pt idx="6600">
                  <c:v>101.617</c:v>
                </c:pt>
                <c:pt idx="6601">
                  <c:v>101.721</c:v>
                </c:pt>
                <c:pt idx="6602">
                  <c:v>101.72500000000001</c:v>
                </c:pt>
                <c:pt idx="6603">
                  <c:v>101.76600000000001</c:v>
                </c:pt>
                <c:pt idx="6604">
                  <c:v>101.76600000000001</c:v>
                </c:pt>
                <c:pt idx="6605">
                  <c:v>101.822</c:v>
                </c:pt>
                <c:pt idx="6606">
                  <c:v>101.854</c:v>
                </c:pt>
                <c:pt idx="6607">
                  <c:v>101.867</c:v>
                </c:pt>
                <c:pt idx="6608">
                  <c:v>101.867</c:v>
                </c:pt>
                <c:pt idx="6609">
                  <c:v>102.029</c:v>
                </c:pt>
                <c:pt idx="6610">
                  <c:v>102.03100000000001</c:v>
                </c:pt>
                <c:pt idx="6611">
                  <c:v>102.127</c:v>
                </c:pt>
                <c:pt idx="6612">
                  <c:v>102.15900000000001</c:v>
                </c:pt>
                <c:pt idx="6613">
                  <c:v>102.158</c:v>
                </c:pt>
                <c:pt idx="6614">
                  <c:v>102.18</c:v>
                </c:pt>
                <c:pt idx="6615">
                  <c:v>102.15600000000001</c:v>
                </c:pt>
                <c:pt idx="6616">
                  <c:v>102.184</c:v>
                </c:pt>
                <c:pt idx="6617">
                  <c:v>102.23400000000001</c:v>
                </c:pt>
                <c:pt idx="6618">
                  <c:v>102.18900000000001</c:v>
                </c:pt>
                <c:pt idx="6619">
                  <c:v>102.16500000000001</c:v>
                </c:pt>
                <c:pt idx="6620">
                  <c:v>102.16500000000001</c:v>
                </c:pt>
                <c:pt idx="6621">
                  <c:v>102.086</c:v>
                </c:pt>
                <c:pt idx="6622">
                  <c:v>102.08200000000001</c:v>
                </c:pt>
                <c:pt idx="6623">
                  <c:v>102.033</c:v>
                </c:pt>
                <c:pt idx="6624">
                  <c:v>102.033</c:v>
                </c:pt>
                <c:pt idx="6625">
                  <c:v>102.07600000000001</c:v>
                </c:pt>
                <c:pt idx="6626">
                  <c:v>102.06100000000001</c:v>
                </c:pt>
                <c:pt idx="6627">
                  <c:v>102.051</c:v>
                </c:pt>
                <c:pt idx="6628">
                  <c:v>102.051</c:v>
                </c:pt>
                <c:pt idx="6629">
                  <c:v>101.996</c:v>
                </c:pt>
                <c:pt idx="6630">
                  <c:v>101.973</c:v>
                </c:pt>
                <c:pt idx="6631">
                  <c:v>101.943</c:v>
                </c:pt>
                <c:pt idx="6632">
                  <c:v>101.983</c:v>
                </c:pt>
                <c:pt idx="6633">
                  <c:v>101.92400000000001</c:v>
                </c:pt>
                <c:pt idx="6634">
                  <c:v>101.93300000000001</c:v>
                </c:pt>
                <c:pt idx="6635">
                  <c:v>101.834</c:v>
                </c:pt>
                <c:pt idx="6636">
                  <c:v>101.821</c:v>
                </c:pt>
                <c:pt idx="6637">
                  <c:v>101.79300000000001</c:v>
                </c:pt>
                <c:pt idx="6638">
                  <c:v>101.79300000000001</c:v>
                </c:pt>
                <c:pt idx="6639">
                  <c:v>101.764</c:v>
                </c:pt>
                <c:pt idx="6640">
                  <c:v>101.64100000000001</c:v>
                </c:pt>
                <c:pt idx="6641">
                  <c:v>101.64100000000001</c:v>
                </c:pt>
                <c:pt idx="6642">
                  <c:v>101.571</c:v>
                </c:pt>
                <c:pt idx="6643">
                  <c:v>101.535</c:v>
                </c:pt>
                <c:pt idx="6644">
                  <c:v>101.58</c:v>
                </c:pt>
                <c:pt idx="6645">
                  <c:v>101.58</c:v>
                </c:pt>
                <c:pt idx="6646">
                  <c:v>101.52500000000001</c:v>
                </c:pt>
                <c:pt idx="6647">
                  <c:v>101.598</c:v>
                </c:pt>
                <c:pt idx="6648">
                  <c:v>101.598</c:v>
                </c:pt>
                <c:pt idx="6649">
                  <c:v>101.693</c:v>
                </c:pt>
                <c:pt idx="6650">
                  <c:v>101.693</c:v>
                </c:pt>
                <c:pt idx="6651">
                  <c:v>101.72800000000001</c:v>
                </c:pt>
                <c:pt idx="6652">
                  <c:v>101.72800000000001</c:v>
                </c:pt>
                <c:pt idx="6653">
                  <c:v>101.765</c:v>
                </c:pt>
                <c:pt idx="6654">
                  <c:v>101.795</c:v>
                </c:pt>
                <c:pt idx="6655">
                  <c:v>101.831</c:v>
                </c:pt>
                <c:pt idx="6656">
                  <c:v>101.831</c:v>
                </c:pt>
                <c:pt idx="6657">
                  <c:v>101.898</c:v>
                </c:pt>
                <c:pt idx="6658">
                  <c:v>101.866</c:v>
                </c:pt>
                <c:pt idx="6659">
                  <c:v>101.831</c:v>
                </c:pt>
                <c:pt idx="6660">
                  <c:v>101.877</c:v>
                </c:pt>
                <c:pt idx="6661">
                  <c:v>101.834</c:v>
                </c:pt>
                <c:pt idx="6662">
                  <c:v>101.84400000000001</c:v>
                </c:pt>
                <c:pt idx="6663">
                  <c:v>101.84400000000001</c:v>
                </c:pt>
                <c:pt idx="6664">
                  <c:v>101.83</c:v>
                </c:pt>
                <c:pt idx="6665">
                  <c:v>101.83</c:v>
                </c:pt>
                <c:pt idx="6666">
                  <c:v>101.81</c:v>
                </c:pt>
                <c:pt idx="6667">
                  <c:v>101.852</c:v>
                </c:pt>
                <c:pt idx="6668">
                  <c:v>101.86500000000001</c:v>
                </c:pt>
                <c:pt idx="6669">
                  <c:v>101.916</c:v>
                </c:pt>
                <c:pt idx="6670">
                  <c:v>101.96300000000001</c:v>
                </c:pt>
                <c:pt idx="6671">
                  <c:v>101.96300000000001</c:v>
                </c:pt>
                <c:pt idx="6672">
                  <c:v>102.012</c:v>
                </c:pt>
                <c:pt idx="6673">
                  <c:v>102.151</c:v>
                </c:pt>
                <c:pt idx="6674">
                  <c:v>102.182</c:v>
                </c:pt>
                <c:pt idx="6675">
                  <c:v>102.24300000000001</c:v>
                </c:pt>
                <c:pt idx="6676">
                  <c:v>102.249</c:v>
                </c:pt>
                <c:pt idx="6677">
                  <c:v>102.249</c:v>
                </c:pt>
                <c:pt idx="6678">
                  <c:v>102.238</c:v>
                </c:pt>
                <c:pt idx="6679">
                  <c:v>102.2</c:v>
                </c:pt>
                <c:pt idx="6680">
                  <c:v>102.188</c:v>
                </c:pt>
                <c:pt idx="6681">
                  <c:v>102.164</c:v>
                </c:pt>
                <c:pt idx="6682">
                  <c:v>102.164</c:v>
                </c:pt>
                <c:pt idx="6683">
                  <c:v>102.181</c:v>
                </c:pt>
                <c:pt idx="6684">
                  <c:v>102.21900000000001</c:v>
                </c:pt>
                <c:pt idx="6685">
                  <c:v>102.21900000000001</c:v>
                </c:pt>
                <c:pt idx="6686">
                  <c:v>102.28</c:v>
                </c:pt>
                <c:pt idx="6687">
                  <c:v>102.313</c:v>
                </c:pt>
                <c:pt idx="6688">
                  <c:v>102.374</c:v>
                </c:pt>
                <c:pt idx="6689">
                  <c:v>102.467</c:v>
                </c:pt>
                <c:pt idx="6690">
                  <c:v>102.52</c:v>
                </c:pt>
                <c:pt idx="6691">
                  <c:v>102.545</c:v>
                </c:pt>
                <c:pt idx="6692">
                  <c:v>102.545</c:v>
                </c:pt>
                <c:pt idx="6693">
                  <c:v>102.62</c:v>
                </c:pt>
                <c:pt idx="6694">
                  <c:v>102.64400000000001</c:v>
                </c:pt>
                <c:pt idx="6695">
                  <c:v>102.684</c:v>
                </c:pt>
                <c:pt idx="6696">
                  <c:v>102.733</c:v>
                </c:pt>
                <c:pt idx="6697">
                  <c:v>102.733</c:v>
                </c:pt>
                <c:pt idx="6698">
                  <c:v>102.82300000000001</c:v>
                </c:pt>
                <c:pt idx="6699">
                  <c:v>102.89400000000001</c:v>
                </c:pt>
                <c:pt idx="6700">
                  <c:v>102.898</c:v>
                </c:pt>
                <c:pt idx="6701">
                  <c:v>102.991</c:v>
                </c:pt>
                <c:pt idx="6702">
                  <c:v>103.039</c:v>
                </c:pt>
                <c:pt idx="6703">
                  <c:v>103.039</c:v>
                </c:pt>
                <c:pt idx="6704">
                  <c:v>103.03700000000001</c:v>
                </c:pt>
                <c:pt idx="6705">
                  <c:v>103.09100000000001</c:v>
                </c:pt>
                <c:pt idx="6706">
                  <c:v>103.09100000000001</c:v>
                </c:pt>
                <c:pt idx="6707">
                  <c:v>103.03700000000001</c:v>
                </c:pt>
                <c:pt idx="6708">
                  <c:v>103.04900000000001</c:v>
                </c:pt>
                <c:pt idx="6709">
                  <c:v>103.068</c:v>
                </c:pt>
                <c:pt idx="6710">
                  <c:v>103.11200000000001</c:v>
                </c:pt>
                <c:pt idx="6711">
                  <c:v>103.11200000000001</c:v>
                </c:pt>
                <c:pt idx="6712">
                  <c:v>103.056</c:v>
                </c:pt>
                <c:pt idx="6713">
                  <c:v>103.08500000000001</c:v>
                </c:pt>
                <c:pt idx="6714">
                  <c:v>103.08500000000001</c:v>
                </c:pt>
                <c:pt idx="6715">
                  <c:v>103.075</c:v>
                </c:pt>
                <c:pt idx="6716">
                  <c:v>103.075</c:v>
                </c:pt>
                <c:pt idx="6717">
                  <c:v>103.075</c:v>
                </c:pt>
                <c:pt idx="6718">
                  <c:v>103.027</c:v>
                </c:pt>
                <c:pt idx="6719">
                  <c:v>102.955</c:v>
                </c:pt>
                <c:pt idx="6720">
                  <c:v>102.753</c:v>
                </c:pt>
                <c:pt idx="6721">
                  <c:v>102.753</c:v>
                </c:pt>
                <c:pt idx="6722">
                  <c:v>102.681</c:v>
                </c:pt>
                <c:pt idx="6723">
                  <c:v>102.681</c:v>
                </c:pt>
                <c:pt idx="6724">
                  <c:v>102.563</c:v>
                </c:pt>
                <c:pt idx="6725">
                  <c:v>102.383</c:v>
                </c:pt>
                <c:pt idx="6726">
                  <c:v>102.383</c:v>
                </c:pt>
                <c:pt idx="6727">
                  <c:v>102.312</c:v>
                </c:pt>
                <c:pt idx="6728">
                  <c:v>102.086</c:v>
                </c:pt>
                <c:pt idx="6729">
                  <c:v>102.086</c:v>
                </c:pt>
                <c:pt idx="6730">
                  <c:v>101.996</c:v>
                </c:pt>
                <c:pt idx="6731">
                  <c:v>101.88</c:v>
                </c:pt>
                <c:pt idx="6732">
                  <c:v>101.79</c:v>
                </c:pt>
                <c:pt idx="6733">
                  <c:v>101.76300000000001</c:v>
                </c:pt>
                <c:pt idx="6734">
                  <c:v>101.76300000000001</c:v>
                </c:pt>
                <c:pt idx="6735">
                  <c:v>101.70400000000001</c:v>
                </c:pt>
                <c:pt idx="6736">
                  <c:v>101.744</c:v>
                </c:pt>
                <c:pt idx="6737">
                  <c:v>101.705</c:v>
                </c:pt>
                <c:pt idx="6738">
                  <c:v>101.75</c:v>
                </c:pt>
                <c:pt idx="6739">
                  <c:v>101.75</c:v>
                </c:pt>
                <c:pt idx="6740">
                  <c:v>101.83</c:v>
                </c:pt>
                <c:pt idx="6741">
                  <c:v>101.90900000000001</c:v>
                </c:pt>
                <c:pt idx="6742">
                  <c:v>101.883</c:v>
                </c:pt>
                <c:pt idx="6743">
                  <c:v>101.9</c:v>
                </c:pt>
                <c:pt idx="6744">
                  <c:v>101.878</c:v>
                </c:pt>
                <c:pt idx="6745">
                  <c:v>101.878</c:v>
                </c:pt>
                <c:pt idx="6746">
                  <c:v>101.79600000000001</c:v>
                </c:pt>
                <c:pt idx="6747">
                  <c:v>101.82900000000001</c:v>
                </c:pt>
                <c:pt idx="6748">
                  <c:v>101.782</c:v>
                </c:pt>
                <c:pt idx="6749">
                  <c:v>101.82600000000001</c:v>
                </c:pt>
                <c:pt idx="6750">
                  <c:v>101.753</c:v>
                </c:pt>
                <c:pt idx="6751">
                  <c:v>101.709</c:v>
                </c:pt>
                <c:pt idx="6752">
                  <c:v>101.748</c:v>
                </c:pt>
                <c:pt idx="6753">
                  <c:v>101.69500000000001</c:v>
                </c:pt>
                <c:pt idx="6754">
                  <c:v>101.69500000000001</c:v>
                </c:pt>
                <c:pt idx="6755">
                  <c:v>101.699</c:v>
                </c:pt>
                <c:pt idx="6756">
                  <c:v>101.699</c:v>
                </c:pt>
                <c:pt idx="6757">
                  <c:v>101.622</c:v>
                </c:pt>
                <c:pt idx="6758">
                  <c:v>101.673</c:v>
                </c:pt>
                <c:pt idx="6759">
                  <c:v>101.72</c:v>
                </c:pt>
                <c:pt idx="6760">
                  <c:v>101.751</c:v>
                </c:pt>
                <c:pt idx="6761">
                  <c:v>101.751</c:v>
                </c:pt>
                <c:pt idx="6762">
                  <c:v>101.752</c:v>
                </c:pt>
                <c:pt idx="6763">
                  <c:v>101.84100000000001</c:v>
                </c:pt>
                <c:pt idx="6764">
                  <c:v>101.84100000000001</c:v>
                </c:pt>
                <c:pt idx="6765">
                  <c:v>101.84700000000001</c:v>
                </c:pt>
                <c:pt idx="6766">
                  <c:v>101.795</c:v>
                </c:pt>
                <c:pt idx="6767">
                  <c:v>101.795</c:v>
                </c:pt>
                <c:pt idx="6768">
                  <c:v>101.68</c:v>
                </c:pt>
                <c:pt idx="6769">
                  <c:v>101.666</c:v>
                </c:pt>
                <c:pt idx="6770">
                  <c:v>101.608</c:v>
                </c:pt>
                <c:pt idx="6771">
                  <c:v>101.648</c:v>
                </c:pt>
                <c:pt idx="6772">
                  <c:v>101.648</c:v>
                </c:pt>
                <c:pt idx="6773">
                  <c:v>101.648</c:v>
                </c:pt>
                <c:pt idx="6774">
                  <c:v>101.614</c:v>
                </c:pt>
                <c:pt idx="6775">
                  <c:v>101.599</c:v>
                </c:pt>
                <c:pt idx="6776">
                  <c:v>101.693</c:v>
                </c:pt>
                <c:pt idx="6777">
                  <c:v>101.667</c:v>
                </c:pt>
                <c:pt idx="6778">
                  <c:v>101.667</c:v>
                </c:pt>
                <c:pt idx="6779">
                  <c:v>101.655</c:v>
                </c:pt>
                <c:pt idx="6780">
                  <c:v>101.58500000000001</c:v>
                </c:pt>
                <c:pt idx="6781">
                  <c:v>101.547</c:v>
                </c:pt>
                <c:pt idx="6782">
                  <c:v>101.547</c:v>
                </c:pt>
                <c:pt idx="6783">
                  <c:v>101.47800000000001</c:v>
                </c:pt>
                <c:pt idx="6784">
                  <c:v>101.443</c:v>
                </c:pt>
                <c:pt idx="6785">
                  <c:v>101.443</c:v>
                </c:pt>
                <c:pt idx="6786">
                  <c:v>101.449</c:v>
                </c:pt>
                <c:pt idx="6787">
                  <c:v>101.449</c:v>
                </c:pt>
                <c:pt idx="6788">
                  <c:v>101.479</c:v>
                </c:pt>
                <c:pt idx="6789">
                  <c:v>101.429</c:v>
                </c:pt>
                <c:pt idx="6790">
                  <c:v>101.41800000000001</c:v>
                </c:pt>
                <c:pt idx="6791">
                  <c:v>101.383</c:v>
                </c:pt>
                <c:pt idx="6792">
                  <c:v>101.383</c:v>
                </c:pt>
                <c:pt idx="6793">
                  <c:v>101.46300000000001</c:v>
                </c:pt>
                <c:pt idx="6794">
                  <c:v>101.468</c:v>
                </c:pt>
                <c:pt idx="6795">
                  <c:v>101.538</c:v>
                </c:pt>
                <c:pt idx="6796">
                  <c:v>101.599</c:v>
                </c:pt>
                <c:pt idx="6797">
                  <c:v>101.63</c:v>
                </c:pt>
                <c:pt idx="6798">
                  <c:v>101.61200000000001</c:v>
                </c:pt>
                <c:pt idx="6799">
                  <c:v>101.60300000000001</c:v>
                </c:pt>
                <c:pt idx="6800">
                  <c:v>101.56</c:v>
                </c:pt>
                <c:pt idx="6801">
                  <c:v>101.581</c:v>
                </c:pt>
                <c:pt idx="6802">
                  <c:v>101.652</c:v>
                </c:pt>
                <c:pt idx="6803">
                  <c:v>101.655</c:v>
                </c:pt>
                <c:pt idx="6804">
                  <c:v>101.693</c:v>
                </c:pt>
                <c:pt idx="6805">
                  <c:v>101.74000000000001</c:v>
                </c:pt>
                <c:pt idx="6806">
                  <c:v>101.78400000000001</c:v>
                </c:pt>
                <c:pt idx="6807">
                  <c:v>101.78400000000001</c:v>
                </c:pt>
                <c:pt idx="6808">
                  <c:v>101.881</c:v>
                </c:pt>
                <c:pt idx="6809">
                  <c:v>101.986</c:v>
                </c:pt>
                <c:pt idx="6810">
                  <c:v>102.036</c:v>
                </c:pt>
                <c:pt idx="6811">
                  <c:v>102.056</c:v>
                </c:pt>
                <c:pt idx="6812">
                  <c:v>102.072</c:v>
                </c:pt>
                <c:pt idx="6813">
                  <c:v>102.072</c:v>
                </c:pt>
                <c:pt idx="6814">
                  <c:v>102.136</c:v>
                </c:pt>
                <c:pt idx="6815">
                  <c:v>102.179</c:v>
                </c:pt>
                <c:pt idx="6816">
                  <c:v>102.17100000000001</c:v>
                </c:pt>
                <c:pt idx="6817">
                  <c:v>102.17100000000001</c:v>
                </c:pt>
                <c:pt idx="6818">
                  <c:v>102.185</c:v>
                </c:pt>
                <c:pt idx="6819">
                  <c:v>102.208</c:v>
                </c:pt>
                <c:pt idx="6820">
                  <c:v>102.208</c:v>
                </c:pt>
                <c:pt idx="6821">
                  <c:v>102.173</c:v>
                </c:pt>
                <c:pt idx="6822">
                  <c:v>102.196</c:v>
                </c:pt>
                <c:pt idx="6823">
                  <c:v>102.178</c:v>
                </c:pt>
                <c:pt idx="6824">
                  <c:v>102.178</c:v>
                </c:pt>
                <c:pt idx="6825">
                  <c:v>102.149</c:v>
                </c:pt>
                <c:pt idx="6826">
                  <c:v>102.158</c:v>
                </c:pt>
                <c:pt idx="6827">
                  <c:v>102.158</c:v>
                </c:pt>
                <c:pt idx="6828">
                  <c:v>102.173</c:v>
                </c:pt>
                <c:pt idx="6829">
                  <c:v>102.173</c:v>
                </c:pt>
                <c:pt idx="6830">
                  <c:v>102.13200000000001</c:v>
                </c:pt>
                <c:pt idx="6831">
                  <c:v>102.095</c:v>
                </c:pt>
                <c:pt idx="6832">
                  <c:v>102.095</c:v>
                </c:pt>
                <c:pt idx="6833">
                  <c:v>102.11</c:v>
                </c:pt>
                <c:pt idx="6834">
                  <c:v>102.074</c:v>
                </c:pt>
                <c:pt idx="6835">
                  <c:v>102.074</c:v>
                </c:pt>
                <c:pt idx="6836">
                  <c:v>102.10600000000001</c:v>
                </c:pt>
                <c:pt idx="6837">
                  <c:v>102.10600000000001</c:v>
                </c:pt>
                <c:pt idx="6838">
                  <c:v>102.08</c:v>
                </c:pt>
                <c:pt idx="6839">
                  <c:v>102.08</c:v>
                </c:pt>
                <c:pt idx="6840">
                  <c:v>102.08500000000001</c:v>
                </c:pt>
                <c:pt idx="6841">
                  <c:v>102.14400000000001</c:v>
                </c:pt>
                <c:pt idx="6842">
                  <c:v>102.166</c:v>
                </c:pt>
                <c:pt idx="6843">
                  <c:v>102.31700000000001</c:v>
                </c:pt>
                <c:pt idx="6844">
                  <c:v>102.363</c:v>
                </c:pt>
                <c:pt idx="6845">
                  <c:v>102.363</c:v>
                </c:pt>
                <c:pt idx="6846">
                  <c:v>102.541</c:v>
                </c:pt>
                <c:pt idx="6847">
                  <c:v>102.541</c:v>
                </c:pt>
                <c:pt idx="6848">
                  <c:v>102.80200000000001</c:v>
                </c:pt>
                <c:pt idx="6849">
                  <c:v>102.80200000000001</c:v>
                </c:pt>
                <c:pt idx="6850">
                  <c:v>103.063</c:v>
                </c:pt>
                <c:pt idx="6851">
                  <c:v>103.063</c:v>
                </c:pt>
                <c:pt idx="6852">
                  <c:v>103.276</c:v>
                </c:pt>
                <c:pt idx="6853">
                  <c:v>103.354</c:v>
                </c:pt>
                <c:pt idx="6854">
                  <c:v>103.354</c:v>
                </c:pt>
                <c:pt idx="6855">
                  <c:v>103.47200000000001</c:v>
                </c:pt>
                <c:pt idx="6856">
                  <c:v>103.47200000000001</c:v>
                </c:pt>
                <c:pt idx="6857">
                  <c:v>103.44500000000001</c:v>
                </c:pt>
                <c:pt idx="6858">
                  <c:v>103.44200000000001</c:v>
                </c:pt>
                <c:pt idx="6859">
                  <c:v>103.48100000000001</c:v>
                </c:pt>
                <c:pt idx="6860">
                  <c:v>103.505</c:v>
                </c:pt>
                <c:pt idx="6861">
                  <c:v>103.419</c:v>
                </c:pt>
                <c:pt idx="6862">
                  <c:v>103.419</c:v>
                </c:pt>
                <c:pt idx="6863">
                  <c:v>103.34100000000001</c:v>
                </c:pt>
                <c:pt idx="6864">
                  <c:v>103.256</c:v>
                </c:pt>
                <c:pt idx="6865">
                  <c:v>103.20700000000001</c:v>
                </c:pt>
                <c:pt idx="6866">
                  <c:v>103.075</c:v>
                </c:pt>
                <c:pt idx="6867">
                  <c:v>103.024</c:v>
                </c:pt>
                <c:pt idx="6868">
                  <c:v>102.989</c:v>
                </c:pt>
                <c:pt idx="6869">
                  <c:v>102.974</c:v>
                </c:pt>
                <c:pt idx="6870">
                  <c:v>102.85600000000001</c:v>
                </c:pt>
                <c:pt idx="6871">
                  <c:v>102.85300000000001</c:v>
                </c:pt>
                <c:pt idx="6872">
                  <c:v>102.85300000000001</c:v>
                </c:pt>
                <c:pt idx="6873">
                  <c:v>102.92100000000001</c:v>
                </c:pt>
                <c:pt idx="6874">
                  <c:v>102.944</c:v>
                </c:pt>
                <c:pt idx="6875">
                  <c:v>102.922</c:v>
                </c:pt>
                <c:pt idx="6876">
                  <c:v>103.03100000000001</c:v>
                </c:pt>
                <c:pt idx="6877">
                  <c:v>103.03100000000001</c:v>
                </c:pt>
                <c:pt idx="6878">
                  <c:v>102.971</c:v>
                </c:pt>
                <c:pt idx="6879">
                  <c:v>102.934</c:v>
                </c:pt>
                <c:pt idx="6880">
                  <c:v>102.974</c:v>
                </c:pt>
                <c:pt idx="6881">
                  <c:v>102.974</c:v>
                </c:pt>
                <c:pt idx="6882">
                  <c:v>102.952</c:v>
                </c:pt>
                <c:pt idx="6883">
                  <c:v>102.879</c:v>
                </c:pt>
                <c:pt idx="6884">
                  <c:v>102.855</c:v>
                </c:pt>
                <c:pt idx="6885">
                  <c:v>102.753</c:v>
                </c:pt>
                <c:pt idx="6886">
                  <c:v>102.669</c:v>
                </c:pt>
                <c:pt idx="6887">
                  <c:v>102.587</c:v>
                </c:pt>
                <c:pt idx="6888">
                  <c:v>102.52200000000001</c:v>
                </c:pt>
                <c:pt idx="6889">
                  <c:v>102.459</c:v>
                </c:pt>
                <c:pt idx="6890">
                  <c:v>102.398</c:v>
                </c:pt>
                <c:pt idx="6891">
                  <c:v>102.464</c:v>
                </c:pt>
                <c:pt idx="6892">
                  <c:v>102.373</c:v>
                </c:pt>
                <c:pt idx="6893">
                  <c:v>102.44800000000001</c:v>
                </c:pt>
                <c:pt idx="6894">
                  <c:v>102.5</c:v>
                </c:pt>
                <c:pt idx="6895">
                  <c:v>102.435</c:v>
                </c:pt>
                <c:pt idx="6896">
                  <c:v>102.523</c:v>
                </c:pt>
                <c:pt idx="6897">
                  <c:v>102.562</c:v>
                </c:pt>
                <c:pt idx="6898">
                  <c:v>102.62</c:v>
                </c:pt>
                <c:pt idx="6899">
                  <c:v>102.72500000000001</c:v>
                </c:pt>
                <c:pt idx="6900">
                  <c:v>102.776</c:v>
                </c:pt>
                <c:pt idx="6901">
                  <c:v>102.833</c:v>
                </c:pt>
                <c:pt idx="6902">
                  <c:v>102.822</c:v>
                </c:pt>
                <c:pt idx="6903">
                  <c:v>102.77200000000001</c:v>
                </c:pt>
                <c:pt idx="6904">
                  <c:v>102.8</c:v>
                </c:pt>
                <c:pt idx="6905">
                  <c:v>102.768</c:v>
                </c:pt>
                <c:pt idx="6906">
                  <c:v>102.708</c:v>
                </c:pt>
                <c:pt idx="6907">
                  <c:v>102.667</c:v>
                </c:pt>
                <c:pt idx="6908">
                  <c:v>102.557</c:v>
                </c:pt>
                <c:pt idx="6909">
                  <c:v>102.521</c:v>
                </c:pt>
                <c:pt idx="6910">
                  <c:v>102.49300000000001</c:v>
                </c:pt>
                <c:pt idx="6911">
                  <c:v>102.42100000000001</c:v>
                </c:pt>
                <c:pt idx="6912">
                  <c:v>102.42100000000001</c:v>
                </c:pt>
                <c:pt idx="6913">
                  <c:v>102.38200000000001</c:v>
                </c:pt>
                <c:pt idx="6914">
                  <c:v>102.384</c:v>
                </c:pt>
                <c:pt idx="6915">
                  <c:v>102.411</c:v>
                </c:pt>
                <c:pt idx="6916">
                  <c:v>102.51</c:v>
                </c:pt>
                <c:pt idx="6917">
                  <c:v>102.49300000000001</c:v>
                </c:pt>
                <c:pt idx="6918">
                  <c:v>102.577</c:v>
                </c:pt>
                <c:pt idx="6919">
                  <c:v>102.64</c:v>
                </c:pt>
                <c:pt idx="6920">
                  <c:v>102.673</c:v>
                </c:pt>
                <c:pt idx="6921">
                  <c:v>102.642</c:v>
                </c:pt>
                <c:pt idx="6922">
                  <c:v>102.70100000000001</c:v>
                </c:pt>
                <c:pt idx="6923">
                  <c:v>102.693</c:v>
                </c:pt>
                <c:pt idx="6924">
                  <c:v>102.748</c:v>
                </c:pt>
                <c:pt idx="6925">
                  <c:v>102.717</c:v>
                </c:pt>
                <c:pt idx="6926">
                  <c:v>102.71900000000001</c:v>
                </c:pt>
                <c:pt idx="6927">
                  <c:v>102.73100000000001</c:v>
                </c:pt>
                <c:pt idx="6928">
                  <c:v>102.786</c:v>
                </c:pt>
                <c:pt idx="6929">
                  <c:v>102.81700000000001</c:v>
                </c:pt>
                <c:pt idx="6930">
                  <c:v>102.858</c:v>
                </c:pt>
                <c:pt idx="6931">
                  <c:v>102.86</c:v>
                </c:pt>
                <c:pt idx="6932">
                  <c:v>102.898</c:v>
                </c:pt>
                <c:pt idx="6933">
                  <c:v>102.892</c:v>
                </c:pt>
                <c:pt idx="6934">
                  <c:v>102.92100000000001</c:v>
                </c:pt>
                <c:pt idx="6935">
                  <c:v>102.881</c:v>
                </c:pt>
                <c:pt idx="6936">
                  <c:v>102.931</c:v>
                </c:pt>
                <c:pt idx="6937">
                  <c:v>102.872</c:v>
                </c:pt>
                <c:pt idx="6938">
                  <c:v>102.907</c:v>
                </c:pt>
                <c:pt idx="6939">
                  <c:v>102.971</c:v>
                </c:pt>
                <c:pt idx="6940">
                  <c:v>103.059</c:v>
                </c:pt>
                <c:pt idx="6941">
                  <c:v>103.17</c:v>
                </c:pt>
                <c:pt idx="6942">
                  <c:v>103.152</c:v>
                </c:pt>
                <c:pt idx="6943">
                  <c:v>103.212</c:v>
                </c:pt>
                <c:pt idx="6944">
                  <c:v>103.226</c:v>
                </c:pt>
                <c:pt idx="6945">
                  <c:v>103.252</c:v>
                </c:pt>
                <c:pt idx="6946">
                  <c:v>103.251</c:v>
                </c:pt>
                <c:pt idx="6947">
                  <c:v>103.249</c:v>
                </c:pt>
                <c:pt idx="6948">
                  <c:v>103.233</c:v>
                </c:pt>
                <c:pt idx="6949">
                  <c:v>103.238</c:v>
                </c:pt>
                <c:pt idx="6950">
                  <c:v>103.256</c:v>
                </c:pt>
                <c:pt idx="6951">
                  <c:v>103.27500000000001</c:v>
                </c:pt>
                <c:pt idx="6952">
                  <c:v>103.358</c:v>
                </c:pt>
                <c:pt idx="6953">
                  <c:v>103.44500000000001</c:v>
                </c:pt>
                <c:pt idx="6954">
                  <c:v>103.57000000000001</c:v>
                </c:pt>
                <c:pt idx="6955">
                  <c:v>103.621</c:v>
                </c:pt>
                <c:pt idx="6956">
                  <c:v>103.72800000000001</c:v>
                </c:pt>
                <c:pt idx="6957">
                  <c:v>103.83800000000001</c:v>
                </c:pt>
                <c:pt idx="6958">
                  <c:v>103.864</c:v>
                </c:pt>
                <c:pt idx="6959">
                  <c:v>103.935</c:v>
                </c:pt>
                <c:pt idx="6960">
                  <c:v>103.864</c:v>
                </c:pt>
                <c:pt idx="6961">
                  <c:v>103.861</c:v>
                </c:pt>
                <c:pt idx="6962">
                  <c:v>103.77500000000001</c:v>
                </c:pt>
                <c:pt idx="6963">
                  <c:v>103.66800000000001</c:v>
                </c:pt>
                <c:pt idx="6964">
                  <c:v>103.568</c:v>
                </c:pt>
                <c:pt idx="6965">
                  <c:v>103.527</c:v>
                </c:pt>
                <c:pt idx="6966">
                  <c:v>103.492</c:v>
                </c:pt>
                <c:pt idx="6967">
                  <c:v>103.42400000000001</c:v>
                </c:pt>
                <c:pt idx="6968">
                  <c:v>103.36800000000001</c:v>
                </c:pt>
                <c:pt idx="6969">
                  <c:v>103.33200000000001</c:v>
                </c:pt>
                <c:pt idx="6970">
                  <c:v>103.247</c:v>
                </c:pt>
                <c:pt idx="6971">
                  <c:v>103.182</c:v>
                </c:pt>
                <c:pt idx="6972">
                  <c:v>103.078</c:v>
                </c:pt>
                <c:pt idx="6973">
                  <c:v>103.077</c:v>
                </c:pt>
                <c:pt idx="6974">
                  <c:v>103.04900000000001</c:v>
                </c:pt>
                <c:pt idx="6975">
                  <c:v>103.006</c:v>
                </c:pt>
                <c:pt idx="6976">
                  <c:v>103.009</c:v>
                </c:pt>
                <c:pt idx="6977">
                  <c:v>103.015</c:v>
                </c:pt>
                <c:pt idx="6978">
                  <c:v>102.98100000000001</c:v>
                </c:pt>
                <c:pt idx="6979">
                  <c:v>102.96000000000001</c:v>
                </c:pt>
                <c:pt idx="6980">
                  <c:v>102.971</c:v>
                </c:pt>
                <c:pt idx="6981">
                  <c:v>102.956</c:v>
                </c:pt>
                <c:pt idx="6982">
                  <c:v>102.911</c:v>
                </c:pt>
                <c:pt idx="6983">
                  <c:v>102.80200000000001</c:v>
                </c:pt>
                <c:pt idx="6984">
                  <c:v>102.752</c:v>
                </c:pt>
                <c:pt idx="6985">
                  <c:v>102.652</c:v>
                </c:pt>
                <c:pt idx="6986">
                  <c:v>102.589</c:v>
                </c:pt>
                <c:pt idx="6987">
                  <c:v>102.473</c:v>
                </c:pt>
                <c:pt idx="6988">
                  <c:v>102.414</c:v>
                </c:pt>
                <c:pt idx="6989">
                  <c:v>102.331</c:v>
                </c:pt>
                <c:pt idx="6990">
                  <c:v>102.251</c:v>
                </c:pt>
                <c:pt idx="6991">
                  <c:v>102.20100000000001</c:v>
                </c:pt>
                <c:pt idx="6992">
                  <c:v>102.09400000000001</c:v>
                </c:pt>
                <c:pt idx="6993">
                  <c:v>102.042</c:v>
                </c:pt>
                <c:pt idx="6994">
                  <c:v>101.94200000000001</c:v>
                </c:pt>
                <c:pt idx="6995">
                  <c:v>101.917</c:v>
                </c:pt>
                <c:pt idx="6996">
                  <c:v>101.82300000000001</c:v>
                </c:pt>
                <c:pt idx="6997">
                  <c:v>101.744</c:v>
                </c:pt>
                <c:pt idx="6998">
                  <c:v>101.72800000000001</c:v>
                </c:pt>
                <c:pt idx="6999">
                  <c:v>101.694</c:v>
                </c:pt>
                <c:pt idx="7000">
                  <c:v>101.681</c:v>
                </c:pt>
                <c:pt idx="7001">
                  <c:v>101.58</c:v>
                </c:pt>
                <c:pt idx="7002">
                  <c:v>101.57900000000001</c:v>
                </c:pt>
                <c:pt idx="7003">
                  <c:v>101.557</c:v>
                </c:pt>
                <c:pt idx="7004">
                  <c:v>101.574</c:v>
                </c:pt>
                <c:pt idx="7005">
                  <c:v>101.59700000000001</c:v>
                </c:pt>
                <c:pt idx="7006">
                  <c:v>101.626</c:v>
                </c:pt>
                <c:pt idx="7007">
                  <c:v>101.598</c:v>
                </c:pt>
                <c:pt idx="7008">
                  <c:v>101.67100000000001</c:v>
                </c:pt>
                <c:pt idx="7009">
                  <c:v>101.746</c:v>
                </c:pt>
                <c:pt idx="7010">
                  <c:v>101.724</c:v>
                </c:pt>
                <c:pt idx="7011">
                  <c:v>101.73400000000001</c:v>
                </c:pt>
                <c:pt idx="7012">
                  <c:v>101.735</c:v>
                </c:pt>
                <c:pt idx="7013">
                  <c:v>101.744</c:v>
                </c:pt>
                <c:pt idx="7014">
                  <c:v>101.71300000000001</c:v>
                </c:pt>
                <c:pt idx="7015">
                  <c:v>101.785</c:v>
                </c:pt>
                <c:pt idx="7016">
                  <c:v>101.77500000000001</c:v>
                </c:pt>
                <c:pt idx="7017">
                  <c:v>101.79</c:v>
                </c:pt>
                <c:pt idx="7018">
                  <c:v>101.884</c:v>
                </c:pt>
                <c:pt idx="7019">
                  <c:v>101.899</c:v>
                </c:pt>
                <c:pt idx="7020">
                  <c:v>101.916</c:v>
                </c:pt>
                <c:pt idx="7021">
                  <c:v>101.92400000000001</c:v>
                </c:pt>
                <c:pt idx="7022">
                  <c:v>101.937</c:v>
                </c:pt>
                <c:pt idx="7023">
                  <c:v>101.943</c:v>
                </c:pt>
                <c:pt idx="7024">
                  <c:v>101.907</c:v>
                </c:pt>
                <c:pt idx="7025">
                  <c:v>101.931</c:v>
                </c:pt>
                <c:pt idx="7026">
                  <c:v>101.955</c:v>
                </c:pt>
                <c:pt idx="7027">
                  <c:v>101.97500000000001</c:v>
                </c:pt>
                <c:pt idx="7028">
                  <c:v>101.959</c:v>
                </c:pt>
                <c:pt idx="7029">
                  <c:v>101.919</c:v>
                </c:pt>
                <c:pt idx="7030">
                  <c:v>101.95700000000001</c:v>
                </c:pt>
                <c:pt idx="7031">
                  <c:v>101.937</c:v>
                </c:pt>
                <c:pt idx="7032">
                  <c:v>101.886</c:v>
                </c:pt>
                <c:pt idx="7033">
                  <c:v>101.89</c:v>
                </c:pt>
                <c:pt idx="7034">
                  <c:v>101.90300000000001</c:v>
                </c:pt>
                <c:pt idx="7035">
                  <c:v>101.91200000000001</c:v>
                </c:pt>
                <c:pt idx="7036">
                  <c:v>101.941</c:v>
                </c:pt>
                <c:pt idx="7037">
                  <c:v>101.973</c:v>
                </c:pt>
                <c:pt idx="7038">
                  <c:v>102.03400000000001</c:v>
                </c:pt>
                <c:pt idx="7039">
                  <c:v>102.03700000000001</c:v>
                </c:pt>
                <c:pt idx="7040">
                  <c:v>102.044</c:v>
                </c:pt>
                <c:pt idx="7041">
                  <c:v>102.04600000000001</c:v>
                </c:pt>
                <c:pt idx="7042">
                  <c:v>102.038</c:v>
                </c:pt>
                <c:pt idx="7043">
                  <c:v>102.04900000000001</c:v>
                </c:pt>
                <c:pt idx="7044">
                  <c:v>102.075</c:v>
                </c:pt>
                <c:pt idx="7045">
                  <c:v>102.121</c:v>
                </c:pt>
                <c:pt idx="7046">
                  <c:v>102.113</c:v>
                </c:pt>
                <c:pt idx="7047">
                  <c:v>102.152</c:v>
                </c:pt>
                <c:pt idx="7048">
                  <c:v>102.155</c:v>
                </c:pt>
                <c:pt idx="7049">
                  <c:v>102.154</c:v>
                </c:pt>
                <c:pt idx="7050">
                  <c:v>102.062</c:v>
                </c:pt>
                <c:pt idx="7051">
                  <c:v>102.114</c:v>
                </c:pt>
                <c:pt idx="7052">
                  <c:v>102.114</c:v>
                </c:pt>
                <c:pt idx="7053">
                  <c:v>102.14400000000001</c:v>
                </c:pt>
                <c:pt idx="7054">
                  <c:v>102.116</c:v>
                </c:pt>
                <c:pt idx="7055">
                  <c:v>102.087</c:v>
                </c:pt>
                <c:pt idx="7056">
                  <c:v>102.13200000000001</c:v>
                </c:pt>
                <c:pt idx="7057">
                  <c:v>102.13</c:v>
                </c:pt>
                <c:pt idx="7058">
                  <c:v>102.092</c:v>
                </c:pt>
                <c:pt idx="7059">
                  <c:v>102.163</c:v>
                </c:pt>
                <c:pt idx="7060">
                  <c:v>102.107</c:v>
                </c:pt>
                <c:pt idx="7061">
                  <c:v>102.13200000000001</c:v>
                </c:pt>
                <c:pt idx="7062">
                  <c:v>102.12</c:v>
                </c:pt>
                <c:pt idx="7063">
                  <c:v>102.114</c:v>
                </c:pt>
                <c:pt idx="7064">
                  <c:v>102.09100000000001</c:v>
                </c:pt>
                <c:pt idx="7065">
                  <c:v>102.05200000000001</c:v>
                </c:pt>
                <c:pt idx="7066">
                  <c:v>102.069</c:v>
                </c:pt>
                <c:pt idx="7067">
                  <c:v>102.071</c:v>
                </c:pt>
                <c:pt idx="7068">
                  <c:v>102.042</c:v>
                </c:pt>
                <c:pt idx="7069">
                  <c:v>101.997</c:v>
                </c:pt>
                <c:pt idx="7070">
                  <c:v>102.02500000000001</c:v>
                </c:pt>
                <c:pt idx="7071">
                  <c:v>102.062</c:v>
                </c:pt>
                <c:pt idx="7072">
                  <c:v>102.01900000000001</c:v>
                </c:pt>
                <c:pt idx="7073">
                  <c:v>102.075</c:v>
                </c:pt>
                <c:pt idx="7074">
                  <c:v>101.995</c:v>
                </c:pt>
                <c:pt idx="7075">
                  <c:v>102.116</c:v>
                </c:pt>
                <c:pt idx="7076">
                  <c:v>102.14</c:v>
                </c:pt>
                <c:pt idx="7077">
                  <c:v>102.182</c:v>
                </c:pt>
                <c:pt idx="7078">
                  <c:v>102.277</c:v>
                </c:pt>
                <c:pt idx="7079">
                  <c:v>102.32600000000001</c:v>
                </c:pt>
                <c:pt idx="7080">
                  <c:v>102.386</c:v>
                </c:pt>
                <c:pt idx="7081">
                  <c:v>102.419</c:v>
                </c:pt>
                <c:pt idx="7082">
                  <c:v>102.41200000000001</c:v>
                </c:pt>
                <c:pt idx="7083">
                  <c:v>102.47</c:v>
                </c:pt>
                <c:pt idx="7084">
                  <c:v>102.50700000000001</c:v>
                </c:pt>
                <c:pt idx="7085">
                  <c:v>102.517</c:v>
                </c:pt>
                <c:pt idx="7086">
                  <c:v>102.55200000000001</c:v>
                </c:pt>
                <c:pt idx="7087">
                  <c:v>102.61800000000001</c:v>
                </c:pt>
                <c:pt idx="7088">
                  <c:v>102.639</c:v>
                </c:pt>
                <c:pt idx="7089">
                  <c:v>102.628</c:v>
                </c:pt>
                <c:pt idx="7090">
                  <c:v>102.65</c:v>
                </c:pt>
                <c:pt idx="7091">
                  <c:v>102.619</c:v>
                </c:pt>
                <c:pt idx="7092">
                  <c:v>102.60000000000001</c:v>
                </c:pt>
                <c:pt idx="7093">
                  <c:v>102.634</c:v>
                </c:pt>
                <c:pt idx="7094">
                  <c:v>102.666</c:v>
                </c:pt>
                <c:pt idx="7095">
                  <c:v>102.697</c:v>
                </c:pt>
                <c:pt idx="7096">
                  <c:v>102.699</c:v>
                </c:pt>
                <c:pt idx="7097">
                  <c:v>102.77</c:v>
                </c:pt>
                <c:pt idx="7098">
                  <c:v>102.752</c:v>
                </c:pt>
                <c:pt idx="7099">
                  <c:v>102.73100000000001</c:v>
                </c:pt>
                <c:pt idx="7100">
                  <c:v>102.721</c:v>
                </c:pt>
                <c:pt idx="7101">
                  <c:v>102.754</c:v>
                </c:pt>
                <c:pt idx="7102">
                  <c:v>102.729</c:v>
                </c:pt>
                <c:pt idx="7103">
                  <c:v>102.746</c:v>
                </c:pt>
                <c:pt idx="7104">
                  <c:v>102.75700000000001</c:v>
                </c:pt>
                <c:pt idx="7105">
                  <c:v>102.71300000000001</c:v>
                </c:pt>
                <c:pt idx="7106">
                  <c:v>102.76</c:v>
                </c:pt>
                <c:pt idx="7107">
                  <c:v>102.794</c:v>
                </c:pt>
                <c:pt idx="7108">
                  <c:v>102.845</c:v>
                </c:pt>
                <c:pt idx="7109">
                  <c:v>102.892</c:v>
                </c:pt>
                <c:pt idx="7110">
                  <c:v>102.98</c:v>
                </c:pt>
                <c:pt idx="7111">
                  <c:v>103.04600000000001</c:v>
                </c:pt>
                <c:pt idx="7112">
                  <c:v>103.042</c:v>
                </c:pt>
                <c:pt idx="7113">
                  <c:v>107.236</c:v>
                </c:pt>
                <c:pt idx="7114">
                  <c:v>117.667</c:v>
                </c:pt>
                <c:pt idx="7115">
                  <c:v>117.99600000000001</c:v>
                </c:pt>
                <c:pt idx="7116">
                  <c:v>118.158</c:v>
                </c:pt>
                <c:pt idx="7117">
                  <c:v>118.31100000000001</c:v>
                </c:pt>
                <c:pt idx="7118">
                  <c:v>118.46300000000001</c:v>
                </c:pt>
                <c:pt idx="7119">
                  <c:v>118.639</c:v>
                </c:pt>
                <c:pt idx="7120">
                  <c:v>118.82600000000001</c:v>
                </c:pt>
                <c:pt idx="7121">
                  <c:v>119.026</c:v>
                </c:pt>
                <c:pt idx="7122">
                  <c:v>119.178</c:v>
                </c:pt>
                <c:pt idx="7123">
                  <c:v>119.33800000000001</c:v>
                </c:pt>
                <c:pt idx="7124">
                  <c:v>119.431</c:v>
                </c:pt>
                <c:pt idx="7125">
                  <c:v>119.539</c:v>
                </c:pt>
                <c:pt idx="7126">
                  <c:v>119.63</c:v>
                </c:pt>
                <c:pt idx="7127">
                  <c:v>119.69800000000001</c:v>
                </c:pt>
                <c:pt idx="7128">
                  <c:v>119.79</c:v>
                </c:pt>
                <c:pt idx="7129">
                  <c:v>119.938</c:v>
                </c:pt>
                <c:pt idx="7130">
                  <c:v>120.012</c:v>
                </c:pt>
                <c:pt idx="7131">
                  <c:v>120.095</c:v>
                </c:pt>
                <c:pt idx="7132">
                  <c:v>120.169</c:v>
                </c:pt>
                <c:pt idx="7133">
                  <c:v>120.32300000000001</c:v>
                </c:pt>
                <c:pt idx="7134">
                  <c:v>120.423</c:v>
                </c:pt>
                <c:pt idx="7135">
                  <c:v>120.577</c:v>
                </c:pt>
                <c:pt idx="7136">
                  <c:v>120.70400000000001</c:v>
                </c:pt>
                <c:pt idx="7137">
                  <c:v>120.773</c:v>
                </c:pt>
                <c:pt idx="7138">
                  <c:v>120.895</c:v>
                </c:pt>
                <c:pt idx="7139">
                  <c:v>121.02200000000001</c:v>
                </c:pt>
                <c:pt idx="7140">
                  <c:v>121.03100000000001</c:v>
                </c:pt>
                <c:pt idx="7141">
                  <c:v>121.072</c:v>
                </c:pt>
                <c:pt idx="7142">
                  <c:v>121.08800000000001</c:v>
                </c:pt>
                <c:pt idx="7143">
                  <c:v>121.087</c:v>
                </c:pt>
                <c:pt idx="7144">
                  <c:v>121.027</c:v>
                </c:pt>
                <c:pt idx="7145">
                  <c:v>120.98700000000001</c:v>
                </c:pt>
                <c:pt idx="7146">
                  <c:v>129.114</c:v>
                </c:pt>
                <c:pt idx="7147">
                  <c:v>130.43299999999999</c:v>
                </c:pt>
                <c:pt idx="7148">
                  <c:v>130.386</c:v>
                </c:pt>
                <c:pt idx="7149">
                  <c:v>130.40700000000001</c:v>
                </c:pt>
                <c:pt idx="7150">
                  <c:v>130.49700000000001</c:v>
                </c:pt>
                <c:pt idx="7151">
                  <c:v>130.57900000000001</c:v>
                </c:pt>
                <c:pt idx="7152">
                  <c:v>130.578</c:v>
                </c:pt>
                <c:pt idx="7153">
                  <c:v>130.678</c:v>
                </c:pt>
                <c:pt idx="7154">
                  <c:v>130.834</c:v>
                </c:pt>
                <c:pt idx="7155">
                  <c:v>130.95400000000001</c:v>
                </c:pt>
                <c:pt idx="7156">
                  <c:v>131.05000000000001</c:v>
                </c:pt>
                <c:pt idx="7157">
                  <c:v>131.13200000000001</c:v>
                </c:pt>
                <c:pt idx="7158">
                  <c:v>131.233</c:v>
                </c:pt>
                <c:pt idx="7159">
                  <c:v>131.27600000000001</c:v>
                </c:pt>
                <c:pt idx="7160">
                  <c:v>131.32400000000001</c:v>
                </c:pt>
                <c:pt idx="7161">
                  <c:v>131.346</c:v>
                </c:pt>
                <c:pt idx="7162">
                  <c:v>131.44999999999999</c:v>
                </c:pt>
                <c:pt idx="7163">
                  <c:v>131.53300000000002</c:v>
                </c:pt>
                <c:pt idx="7164">
                  <c:v>131.511</c:v>
                </c:pt>
                <c:pt idx="7165">
                  <c:v>131.54</c:v>
                </c:pt>
                <c:pt idx="7166">
                  <c:v>131.49100000000001</c:v>
                </c:pt>
                <c:pt idx="7167">
                  <c:v>131.46</c:v>
                </c:pt>
                <c:pt idx="7168">
                  <c:v>131.375</c:v>
                </c:pt>
                <c:pt idx="7169">
                  <c:v>131.34200000000001</c:v>
                </c:pt>
                <c:pt idx="7170">
                  <c:v>131.273</c:v>
                </c:pt>
                <c:pt idx="7171">
                  <c:v>131.24199999999999</c:v>
                </c:pt>
                <c:pt idx="7172">
                  <c:v>131.17000000000002</c:v>
                </c:pt>
                <c:pt idx="7173">
                  <c:v>131.185</c:v>
                </c:pt>
                <c:pt idx="7174">
                  <c:v>131.17099999999999</c:v>
                </c:pt>
                <c:pt idx="7175">
                  <c:v>131.18700000000001</c:v>
                </c:pt>
                <c:pt idx="7176">
                  <c:v>131.31200000000001</c:v>
                </c:pt>
                <c:pt idx="7177">
                  <c:v>131.36099999999999</c:v>
                </c:pt>
                <c:pt idx="7178">
                  <c:v>131.46100000000001</c:v>
                </c:pt>
                <c:pt idx="7179">
                  <c:v>131.51400000000001</c:v>
                </c:pt>
                <c:pt idx="7180">
                  <c:v>131.54400000000001</c:v>
                </c:pt>
                <c:pt idx="7181">
                  <c:v>131.50399999999999</c:v>
                </c:pt>
                <c:pt idx="7182">
                  <c:v>131.51300000000001</c:v>
                </c:pt>
                <c:pt idx="7183">
                  <c:v>131.54300000000001</c:v>
                </c:pt>
                <c:pt idx="7184">
                  <c:v>131.56399999999999</c:v>
                </c:pt>
                <c:pt idx="7185">
                  <c:v>131.62</c:v>
                </c:pt>
                <c:pt idx="7186">
                  <c:v>131.66</c:v>
                </c:pt>
                <c:pt idx="7187">
                  <c:v>131.73099999999999</c:v>
                </c:pt>
                <c:pt idx="7188">
                  <c:v>131.74100000000001</c:v>
                </c:pt>
                <c:pt idx="7189">
                  <c:v>131.86699999999999</c:v>
                </c:pt>
                <c:pt idx="7190">
                  <c:v>131.92500000000001</c:v>
                </c:pt>
                <c:pt idx="7191">
                  <c:v>131.911</c:v>
                </c:pt>
                <c:pt idx="7192">
                  <c:v>131.86199999999999</c:v>
                </c:pt>
                <c:pt idx="7193">
                  <c:v>131.89500000000001</c:v>
                </c:pt>
                <c:pt idx="7194">
                  <c:v>131.87700000000001</c:v>
                </c:pt>
                <c:pt idx="7195">
                  <c:v>131.886</c:v>
                </c:pt>
                <c:pt idx="7196">
                  <c:v>131.95699999999999</c:v>
                </c:pt>
                <c:pt idx="7197">
                  <c:v>132.06</c:v>
                </c:pt>
                <c:pt idx="7198">
                  <c:v>132.16300000000001</c:v>
                </c:pt>
                <c:pt idx="7199">
                  <c:v>132.40700000000001</c:v>
                </c:pt>
                <c:pt idx="7200">
                  <c:v>132.61000000000001</c:v>
                </c:pt>
                <c:pt idx="7201">
                  <c:v>132.78200000000001</c:v>
                </c:pt>
                <c:pt idx="7202">
                  <c:v>132.95500000000001</c:v>
                </c:pt>
                <c:pt idx="7203">
                  <c:v>132.976</c:v>
                </c:pt>
                <c:pt idx="7204">
                  <c:v>132.899</c:v>
                </c:pt>
                <c:pt idx="7205">
                  <c:v>132.863</c:v>
                </c:pt>
                <c:pt idx="7206">
                  <c:v>132.76300000000001</c:v>
                </c:pt>
                <c:pt idx="7207">
                  <c:v>132.661</c:v>
                </c:pt>
                <c:pt idx="7208">
                  <c:v>132.559</c:v>
                </c:pt>
                <c:pt idx="7209">
                  <c:v>132.48099999999999</c:v>
                </c:pt>
                <c:pt idx="7210">
                  <c:v>132.399</c:v>
                </c:pt>
                <c:pt idx="7211">
                  <c:v>132.25200000000001</c:v>
                </c:pt>
                <c:pt idx="7212">
                  <c:v>132.18299999999999</c:v>
                </c:pt>
                <c:pt idx="7213">
                  <c:v>132.1</c:v>
                </c:pt>
                <c:pt idx="7214">
                  <c:v>132.00800000000001</c:v>
                </c:pt>
                <c:pt idx="7215">
                  <c:v>131.935</c:v>
                </c:pt>
                <c:pt idx="7216">
                  <c:v>131.923</c:v>
                </c:pt>
                <c:pt idx="7217">
                  <c:v>131.88499999999999</c:v>
                </c:pt>
                <c:pt idx="7218">
                  <c:v>131.84100000000001</c:v>
                </c:pt>
                <c:pt idx="7219">
                  <c:v>131.786</c:v>
                </c:pt>
                <c:pt idx="7220">
                  <c:v>131.81300000000002</c:v>
                </c:pt>
                <c:pt idx="7221">
                  <c:v>131.81900000000002</c:v>
                </c:pt>
                <c:pt idx="7222">
                  <c:v>131.84200000000001</c:v>
                </c:pt>
                <c:pt idx="7223">
                  <c:v>131.80100000000002</c:v>
                </c:pt>
                <c:pt idx="7224">
                  <c:v>131.80799999999999</c:v>
                </c:pt>
                <c:pt idx="7225">
                  <c:v>131.845</c:v>
                </c:pt>
                <c:pt idx="7226">
                  <c:v>131.821</c:v>
                </c:pt>
                <c:pt idx="7227">
                  <c:v>131.77600000000001</c:v>
                </c:pt>
                <c:pt idx="7228">
                  <c:v>131.80700000000002</c:v>
                </c:pt>
                <c:pt idx="7229">
                  <c:v>131.84299999999999</c:v>
                </c:pt>
                <c:pt idx="7230">
                  <c:v>131.828</c:v>
                </c:pt>
                <c:pt idx="7231">
                  <c:v>131.834</c:v>
                </c:pt>
                <c:pt idx="7232">
                  <c:v>131.86500000000001</c:v>
                </c:pt>
                <c:pt idx="7233">
                  <c:v>131.81900000000002</c:v>
                </c:pt>
                <c:pt idx="7234">
                  <c:v>131.81800000000001</c:v>
                </c:pt>
                <c:pt idx="7235">
                  <c:v>131.83000000000001</c:v>
                </c:pt>
                <c:pt idx="7236">
                  <c:v>131.87200000000001</c:v>
                </c:pt>
                <c:pt idx="7237">
                  <c:v>131.85900000000001</c:v>
                </c:pt>
                <c:pt idx="7238">
                  <c:v>131.89099999999999</c:v>
                </c:pt>
                <c:pt idx="7239">
                  <c:v>132.02600000000001</c:v>
                </c:pt>
                <c:pt idx="7240">
                  <c:v>146.89500000000001</c:v>
                </c:pt>
                <c:pt idx="7241">
                  <c:v>147.6</c:v>
                </c:pt>
                <c:pt idx="7242">
                  <c:v>147.47300000000001</c:v>
                </c:pt>
                <c:pt idx="7243">
                  <c:v>147.61799999999999</c:v>
                </c:pt>
                <c:pt idx="7244">
                  <c:v>147.79599999999999</c:v>
                </c:pt>
                <c:pt idx="7245">
                  <c:v>147.9</c:v>
                </c:pt>
                <c:pt idx="7246">
                  <c:v>148.10400000000001</c:v>
                </c:pt>
                <c:pt idx="7247">
                  <c:v>148.32500000000002</c:v>
                </c:pt>
                <c:pt idx="7248">
                  <c:v>148.57599999999999</c:v>
                </c:pt>
                <c:pt idx="7249">
                  <c:v>148.83600000000001</c:v>
                </c:pt>
                <c:pt idx="7250">
                  <c:v>149.04599999999999</c:v>
                </c:pt>
                <c:pt idx="7251">
                  <c:v>149.31800000000001</c:v>
                </c:pt>
                <c:pt idx="7252">
                  <c:v>149.45000000000002</c:v>
                </c:pt>
                <c:pt idx="7253">
                  <c:v>149.649</c:v>
                </c:pt>
                <c:pt idx="7254">
                  <c:v>149.72800000000001</c:v>
                </c:pt>
                <c:pt idx="7255">
                  <c:v>149.87700000000001</c:v>
                </c:pt>
                <c:pt idx="7256">
                  <c:v>150.041</c:v>
                </c:pt>
                <c:pt idx="7257">
                  <c:v>150.125</c:v>
                </c:pt>
                <c:pt idx="7258">
                  <c:v>150.249</c:v>
                </c:pt>
                <c:pt idx="7259">
                  <c:v>150.38400000000001</c:v>
                </c:pt>
                <c:pt idx="7260">
                  <c:v>150.44499999999999</c:v>
                </c:pt>
                <c:pt idx="7261">
                  <c:v>150.577</c:v>
                </c:pt>
                <c:pt idx="7262">
                  <c:v>150.70099999999999</c:v>
                </c:pt>
                <c:pt idx="7263">
                  <c:v>150.72</c:v>
                </c:pt>
                <c:pt idx="7264">
                  <c:v>150.78399999999999</c:v>
                </c:pt>
                <c:pt idx="7265">
                  <c:v>150.87899999999999</c:v>
                </c:pt>
                <c:pt idx="7266">
                  <c:v>150.93</c:v>
                </c:pt>
                <c:pt idx="7267">
                  <c:v>151.03900000000002</c:v>
                </c:pt>
                <c:pt idx="7268">
                  <c:v>151.16</c:v>
                </c:pt>
                <c:pt idx="7269">
                  <c:v>151.196</c:v>
                </c:pt>
                <c:pt idx="7270">
                  <c:v>151.31200000000001</c:v>
                </c:pt>
                <c:pt idx="7271">
                  <c:v>151.399</c:v>
                </c:pt>
                <c:pt idx="7272">
                  <c:v>151.488</c:v>
                </c:pt>
                <c:pt idx="7273">
                  <c:v>151.64600000000002</c:v>
                </c:pt>
                <c:pt idx="7274">
                  <c:v>151.65899999999999</c:v>
                </c:pt>
                <c:pt idx="7275">
                  <c:v>151.72300000000001</c:v>
                </c:pt>
                <c:pt idx="7276">
                  <c:v>151.702</c:v>
                </c:pt>
                <c:pt idx="7277">
                  <c:v>151.67000000000002</c:v>
                </c:pt>
                <c:pt idx="7278">
                  <c:v>151.602</c:v>
                </c:pt>
                <c:pt idx="7279">
                  <c:v>151.499</c:v>
                </c:pt>
                <c:pt idx="7280">
                  <c:v>151.44300000000001</c:v>
                </c:pt>
                <c:pt idx="7281">
                  <c:v>151.5</c:v>
                </c:pt>
                <c:pt idx="7282">
                  <c:v>151.48599999999999</c:v>
                </c:pt>
                <c:pt idx="7283">
                  <c:v>151.518</c:v>
                </c:pt>
                <c:pt idx="7284">
                  <c:v>151.512</c:v>
                </c:pt>
                <c:pt idx="7285">
                  <c:v>151.58100000000002</c:v>
                </c:pt>
                <c:pt idx="7286">
                  <c:v>151.59700000000001</c:v>
                </c:pt>
                <c:pt idx="7287">
                  <c:v>151.643</c:v>
                </c:pt>
                <c:pt idx="7288">
                  <c:v>151.62100000000001</c:v>
                </c:pt>
                <c:pt idx="7289">
                  <c:v>151.578</c:v>
                </c:pt>
                <c:pt idx="7290">
                  <c:v>151.542</c:v>
                </c:pt>
                <c:pt idx="7291">
                  <c:v>151.50700000000001</c:v>
                </c:pt>
                <c:pt idx="7292">
                  <c:v>151.53800000000001</c:v>
                </c:pt>
                <c:pt idx="7293">
                  <c:v>151.542</c:v>
                </c:pt>
                <c:pt idx="7294">
                  <c:v>151.48400000000001</c:v>
                </c:pt>
                <c:pt idx="7295">
                  <c:v>151.471</c:v>
                </c:pt>
                <c:pt idx="7296">
                  <c:v>151.45699999999999</c:v>
                </c:pt>
                <c:pt idx="7297">
                  <c:v>151.346</c:v>
                </c:pt>
                <c:pt idx="7298">
                  <c:v>151.31200000000001</c:v>
                </c:pt>
                <c:pt idx="7299">
                  <c:v>151.20699999999999</c:v>
                </c:pt>
                <c:pt idx="7300">
                  <c:v>151.17000000000002</c:v>
                </c:pt>
                <c:pt idx="7301">
                  <c:v>151.1</c:v>
                </c:pt>
                <c:pt idx="7302">
                  <c:v>151.047</c:v>
                </c:pt>
                <c:pt idx="7303">
                  <c:v>151.06900000000002</c:v>
                </c:pt>
                <c:pt idx="7304">
                  <c:v>151.15800000000002</c:v>
                </c:pt>
                <c:pt idx="7305">
                  <c:v>151.21600000000001</c:v>
                </c:pt>
                <c:pt idx="7306">
                  <c:v>151.25700000000001</c:v>
                </c:pt>
                <c:pt idx="7307">
                  <c:v>151.28399999999999</c:v>
                </c:pt>
                <c:pt idx="7308">
                  <c:v>151.38900000000001</c:v>
                </c:pt>
                <c:pt idx="7309">
                  <c:v>151.55700000000002</c:v>
                </c:pt>
                <c:pt idx="7310">
                  <c:v>151.86500000000001</c:v>
                </c:pt>
                <c:pt idx="7311">
                  <c:v>152.25900000000001</c:v>
                </c:pt>
                <c:pt idx="7312">
                  <c:v>152.654</c:v>
                </c:pt>
                <c:pt idx="7313">
                  <c:v>152.99100000000001</c:v>
                </c:pt>
                <c:pt idx="7314">
                  <c:v>153.274</c:v>
                </c:pt>
                <c:pt idx="7315">
                  <c:v>153.57</c:v>
                </c:pt>
                <c:pt idx="7316">
                  <c:v>153.834</c:v>
                </c:pt>
                <c:pt idx="7317">
                  <c:v>153.99299999999999</c:v>
                </c:pt>
                <c:pt idx="7318">
                  <c:v>153.98400000000001</c:v>
                </c:pt>
                <c:pt idx="7319">
                  <c:v>153.953</c:v>
                </c:pt>
                <c:pt idx="7320">
                  <c:v>153.90200000000002</c:v>
                </c:pt>
                <c:pt idx="7321">
                  <c:v>153.852</c:v>
                </c:pt>
                <c:pt idx="7322">
                  <c:v>153.91300000000001</c:v>
                </c:pt>
                <c:pt idx="7323">
                  <c:v>154.03700000000001</c:v>
                </c:pt>
                <c:pt idx="7324">
                  <c:v>154.21600000000001</c:v>
                </c:pt>
                <c:pt idx="7325">
                  <c:v>154.42500000000001</c:v>
                </c:pt>
                <c:pt idx="7326">
                  <c:v>154.55700000000002</c:v>
                </c:pt>
                <c:pt idx="7327">
                  <c:v>154.773</c:v>
                </c:pt>
                <c:pt idx="7328">
                  <c:v>154.96799999999999</c:v>
                </c:pt>
                <c:pt idx="7329">
                  <c:v>155.09899999999999</c:v>
                </c:pt>
                <c:pt idx="7330">
                  <c:v>155.185</c:v>
                </c:pt>
                <c:pt idx="7331">
                  <c:v>155.244</c:v>
                </c:pt>
                <c:pt idx="7332">
                  <c:v>155.33100000000002</c:v>
                </c:pt>
                <c:pt idx="7333">
                  <c:v>155.44900000000001</c:v>
                </c:pt>
                <c:pt idx="7334">
                  <c:v>155.536</c:v>
                </c:pt>
                <c:pt idx="7335">
                  <c:v>155.55799999999999</c:v>
                </c:pt>
                <c:pt idx="7336">
                  <c:v>155.48400000000001</c:v>
                </c:pt>
                <c:pt idx="7337">
                  <c:v>155.46299999999999</c:v>
                </c:pt>
                <c:pt idx="7338">
                  <c:v>155.21600000000001</c:v>
                </c:pt>
                <c:pt idx="7339">
                  <c:v>155.05700000000002</c:v>
                </c:pt>
                <c:pt idx="7340">
                  <c:v>154.893</c:v>
                </c:pt>
                <c:pt idx="7341">
                  <c:v>154.71100000000001</c:v>
                </c:pt>
                <c:pt idx="7342">
                  <c:v>154.48699999999999</c:v>
                </c:pt>
                <c:pt idx="7343">
                  <c:v>154.33000000000001</c:v>
                </c:pt>
                <c:pt idx="7344">
                  <c:v>154.24299999999999</c:v>
                </c:pt>
                <c:pt idx="7345">
                  <c:v>154.05100000000002</c:v>
                </c:pt>
                <c:pt idx="7346">
                  <c:v>153.852</c:v>
                </c:pt>
                <c:pt idx="7347">
                  <c:v>153.71600000000001</c:v>
                </c:pt>
                <c:pt idx="7348">
                  <c:v>153.517</c:v>
                </c:pt>
                <c:pt idx="7349">
                  <c:v>153.38200000000001</c:v>
                </c:pt>
                <c:pt idx="7350">
                  <c:v>153.23599999999999</c:v>
                </c:pt>
                <c:pt idx="7351">
                  <c:v>153.05700000000002</c:v>
                </c:pt>
                <c:pt idx="7352">
                  <c:v>152.92099999999999</c:v>
                </c:pt>
                <c:pt idx="7353">
                  <c:v>152.83500000000001</c:v>
                </c:pt>
                <c:pt idx="7354">
                  <c:v>152.79500000000002</c:v>
                </c:pt>
                <c:pt idx="7355">
                  <c:v>152.74799999999999</c:v>
                </c:pt>
                <c:pt idx="7356">
                  <c:v>152.709</c:v>
                </c:pt>
                <c:pt idx="7357">
                  <c:v>152.65200000000002</c:v>
                </c:pt>
                <c:pt idx="7358">
                  <c:v>152.626</c:v>
                </c:pt>
                <c:pt idx="7359">
                  <c:v>152.60900000000001</c:v>
                </c:pt>
                <c:pt idx="7360">
                  <c:v>152.499</c:v>
                </c:pt>
                <c:pt idx="7361">
                  <c:v>152.416</c:v>
                </c:pt>
                <c:pt idx="7362">
                  <c:v>152.30500000000001</c:v>
                </c:pt>
                <c:pt idx="7363">
                  <c:v>152.22999999999999</c:v>
                </c:pt>
                <c:pt idx="7364">
                  <c:v>152.28200000000001</c:v>
                </c:pt>
                <c:pt idx="7365">
                  <c:v>152.328</c:v>
                </c:pt>
                <c:pt idx="7366">
                  <c:v>152.29599999999999</c:v>
                </c:pt>
                <c:pt idx="7367">
                  <c:v>152.28900000000002</c:v>
                </c:pt>
                <c:pt idx="7368">
                  <c:v>152.273</c:v>
                </c:pt>
                <c:pt idx="7369">
                  <c:v>152.191</c:v>
                </c:pt>
                <c:pt idx="7370">
                  <c:v>152.17699999999999</c:v>
                </c:pt>
                <c:pt idx="7371">
                  <c:v>152.131</c:v>
                </c:pt>
                <c:pt idx="7372">
                  <c:v>152.161</c:v>
                </c:pt>
                <c:pt idx="7373">
                  <c:v>152.172</c:v>
                </c:pt>
                <c:pt idx="7374">
                  <c:v>152.179</c:v>
                </c:pt>
                <c:pt idx="7375">
                  <c:v>152.14600000000002</c:v>
                </c:pt>
                <c:pt idx="7376">
                  <c:v>152.10400000000001</c:v>
                </c:pt>
                <c:pt idx="7377">
                  <c:v>152.07</c:v>
                </c:pt>
                <c:pt idx="7378">
                  <c:v>152.04500000000002</c:v>
                </c:pt>
                <c:pt idx="7379">
                  <c:v>151.995</c:v>
                </c:pt>
                <c:pt idx="7380">
                  <c:v>151.95699999999999</c:v>
                </c:pt>
                <c:pt idx="7381">
                  <c:v>151.96799999999999</c:v>
                </c:pt>
                <c:pt idx="7382">
                  <c:v>151.958</c:v>
                </c:pt>
                <c:pt idx="7383">
                  <c:v>151.86799999999999</c:v>
                </c:pt>
                <c:pt idx="7384">
                  <c:v>151.86099999999999</c:v>
                </c:pt>
                <c:pt idx="7385">
                  <c:v>151.78200000000001</c:v>
                </c:pt>
                <c:pt idx="7386">
                  <c:v>151.696</c:v>
                </c:pt>
                <c:pt idx="7387">
                  <c:v>151.61199999999999</c:v>
                </c:pt>
                <c:pt idx="7388">
                  <c:v>151.51900000000001</c:v>
                </c:pt>
                <c:pt idx="7389">
                  <c:v>151.315</c:v>
                </c:pt>
                <c:pt idx="7390">
                  <c:v>151.22999999999999</c:v>
                </c:pt>
                <c:pt idx="7391">
                  <c:v>151.16400000000002</c:v>
                </c:pt>
                <c:pt idx="7392">
                  <c:v>151.13400000000001</c:v>
                </c:pt>
                <c:pt idx="7393">
                  <c:v>151.11099999999999</c:v>
                </c:pt>
                <c:pt idx="7394">
                  <c:v>151.13</c:v>
                </c:pt>
                <c:pt idx="7395">
                  <c:v>151.137</c:v>
                </c:pt>
                <c:pt idx="7396">
                  <c:v>151.11500000000001</c:v>
                </c:pt>
                <c:pt idx="7397">
                  <c:v>151.125</c:v>
                </c:pt>
                <c:pt idx="7398">
                  <c:v>151.11799999999999</c:v>
                </c:pt>
                <c:pt idx="7399">
                  <c:v>151.07900000000001</c:v>
                </c:pt>
                <c:pt idx="7400">
                  <c:v>151.089</c:v>
                </c:pt>
                <c:pt idx="7401">
                  <c:v>151.1</c:v>
                </c:pt>
                <c:pt idx="7402">
                  <c:v>151.048</c:v>
                </c:pt>
                <c:pt idx="7403">
                  <c:v>151.036</c:v>
                </c:pt>
                <c:pt idx="7404">
                  <c:v>150.99299999999999</c:v>
                </c:pt>
                <c:pt idx="7405">
                  <c:v>150.982</c:v>
                </c:pt>
                <c:pt idx="7406">
                  <c:v>150.98400000000001</c:v>
                </c:pt>
                <c:pt idx="7407">
                  <c:v>151.05000000000001</c:v>
                </c:pt>
                <c:pt idx="7408">
                  <c:v>151.08600000000001</c:v>
                </c:pt>
                <c:pt idx="7409">
                  <c:v>151.161</c:v>
                </c:pt>
                <c:pt idx="7410">
                  <c:v>151.239</c:v>
                </c:pt>
                <c:pt idx="7411">
                  <c:v>151.36699999999999</c:v>
                </c:pt>
                <c:pt idx="7412">
                  <c:v>151.42400000000001</c:v>
                </c:pt>
                <c:pt idx="7413">
                  <c:v>151.44</c:v>
                </c:pt>
                <c:pt idx="7414">
                  <c:v>151.52199999999999</c:v>
                </c:pt>
                <c:pt idx="7415">
                  <c:v>151.577</c:v>
                </c:pt>
                <c:pt idx="7416">
                  <c:v>151.62</c:v>
                </c:pt>
                <c:pt idx="7417">
                  <c:v>151.71100000000001</c:v>
                </c:pt>
                <c:pt idx="7418">
                  <c:v>151.773</c:v>
                </c:pt>
                <c:pt idx="7419">
                  <c:v>151.887</c:v>
                </c:pt>
                <c:pt idx="7420">
                  <c:v>151.875</c:v>
                </c:pt>
                <c:pt idx="7421">
                  <c:v>151.91</c:v>
                </c:pt>
                <c:pt idx="7422">
                  <c:v>151.97</c:v>
                </c:pt>
                <c:pt idx="7423">
                  <c:v>152.00800000000001</c:v>
                </c:pt>
                <c:pt idx="7424">
                  <c:v>151.98099999999999</c:v>
                </c:pt>
                <c:pt idx="7425">
                  <c:v>151.934</c:v>
                </c:pt>
                <c:pt idx="7426">
                  <c:v>151.93600000000001</c:v>
                </c:pt>
                <c:pt idx="7427">
                  <c:v>151.85599999999999</c:v>
                </c:pt>
                <c:pt idx="7428">
                  <c:v>151.75900000000001</c:v>
                </c:pt>
                <c:pt idx="7429">
                  <c:v>151.69800000000001</c:v>
                </c:pt>
                <c:pt idx="7430">
                  <c:v>151.56200000000001</c:v>
                </c:pt>
                <c:pt idx="7431">
                  <c:v>151.518</c:v>
                </c:pt>
                <c:pt idx="7432">
                  <c:v>151.50399999999999</c:v>
                </c:pt>
                <c:pt idx="7433">
                  <c:v>151.53</c:v>
                </c:pt>
                <c:pt idx="7434">
                  <c:v>151.535</c:v>
                </c:pt>
                <c:pt idx="7435">
                  <c:v>151.553</c:v>
                </c:pt>
                <c:pt idx="7436">
                  <c:v>151.58600000000001</c:v>
                </c:pt>
                <c:pt idx="7437">
                  <c:v>151.56800000000001</c:v>
                </c:pt>
                <c:pt idx="7438">
                  <c:v>151.547</c:v>
                </c:pt>
                <c:pt idx="7439">
                  <c:v>151.524</c:v>
                </c:pt>
                <c:pt idx="7440">
                  <c:v>151.43299999999999</c:v>
                </c:pt>
                <c:pt idx="7441">
                  <c:v>151.37700000000001</c:v>
                </c:pt>
                <c:pt idx="7442">
                  <c:v>151.29500000000002</c:v>
                </c:pt>
                <c:pt idx="7443">
                  <c:v>151.20000000000002</c:v>
                </c:pt>
                <c:pt idx="7444">
                  <c:v>151.15</c:v>
                </c:pt>
                <c:pt idx="7445">
                  <c:v>151.03900000000002</c:v>
                </c:pt>
                <c:pt idx="7446">
                  <c:v>150.96899999999999</c:v>
                </c:pt>
                <c:pt idx="7447">
                  <c:v>150.95500000000001</c:v>
                </c:pt>
                <c:pt idx="7448">
                  <c:v>150.88800000000001</c:v>
                </c:pt>
                <c:pt idx="7449">
                  <c:v>150.88499999999999</c:v>
                </c:pt>
                <c:pt idx="7450">
                  <c:v>150.99700000000001</c:v>
                </c:pt>
                <c:pt idx="7451">
                  <c:v>151.036</c:v>
                </c:pt>
                <c:pt idx="7452">
                  <c:v>151.09200000000001</c:v>
                </c:pt>
                <c:pt idx="7453">
                  <c:v>151.083</c:v>
                </c:pt>
                <c:pt idx="7454">
                  <c:v>151.053</c:v>
                </c:pt>
                <c:pt idx="7455">
                  <c:v>151.07</c:v>
                </c:pt>
                <c:pt idx="7456">
                  <c:v>151.04300000000001</c:v>
                </c:pt>
                <c:pt idx="7457">
                  <c:v>151.01599999999999</c:v>
                </c:pt>
                <c:pt idx="7458">
                  <c:v>150.965</c:v>
                </c:pt>
                <c:pt idx="7459">
                  <c:v>150.81900000000002</c:v>
                </c:pt>
                <c:pt idx="7460">
                  <c:v>150.703</c:v>
                </c:pt>
                <c:pt idx="7461">
                  <c:v>150.703</c:v>
                </c:pt>
                <c:pt idx="7462">
                  <c:v>150.583</c:v>
                </c:pt>
                <c:pt idx="7463">
                  <c:v>150.47399999999999</c:v>
                </c:pt>
                <c:pt idx="7464">
                  <c:v>150.39400000000001</c:v>
                </c:pt>
                <c:pt idx="7465">
                  <c:v>150.25200000000001</c:v>
                </c:pt>
                <c:pt idx="7466">
                  <c:v>150.178</c:v>
                </c:pt>
                <c:pt idx="7467">
                  <c:v>150.125</c:v>
                </c:pt>
                <c:pt idx="7468">
                  <c:v>150.10900000000001</c:v>
                </c:pt>
                <c:pt idx="7469">
                  <c:v>150.13200000000001</c:v>
                </c:pt>
                <c:pt idx="7470">
                  <c:v>150.13200000000001</c:v>
                </c:pt>
                <c:pt idx="7471">
                  <c:v>150.11799999999999</c:v>
                </c:pt>
                <c:pt idx="7472">
                  <c:v>150.09899999999999</c:v>
                </c:pt>
                <c:pt idx="7473">
                  <c:v>150.09899999999999</c:v>
                </c:pt>
                <c:pt idx="7474">
                  <c:v>150.08000000000001</c:v>
                </c:pt>
                <c:pt idx="7475">
                  <c:v>150.09299999999999</c:v>
                </c:pt>
                <c:pt idx="7476">
                  <c:v>150.09</c:v>
                </c:pt>
                <c:pt idx="7477">
                  <c:v>150.09</c:v>
                </c:pt>
                <c:pt idx="7478">
                  <c:v>150.07</c:v>
                </c:pt>
                <c:pt idx="7479">
                  <c:v>150.06700000000001</c:v>
                </c:pt>
                <c:pt idx="7480">
                  <c:v>150.02000000000001</c:v>
                </c:pt>
                <c:pt idx="7481">
                  <c:v>150.03700000000001</c:v>
                </c:pt>
                <c:pt idx="7482">
                  <c:v>149.99600000000001</c:v>
                </c:pt>
                <c:pt idx="7483">
                  <c:v>149.964</c:v>
                </c:pt>
                <c:pt idx="7484">
                  <c:v>149.964</c:v>
                </c:pt>
                <c:pt idx="7485">
                  <c:v>149.95099999999999</c:v>
                </c:pt>
                <c:pt idx="7486">
                  <c:v>149.95099999999999</c:v>
                </c:pt>
                <c:pt idx="7487">
                  <c:v>149.988</c:v>
                </c:pt>
                <c:pt idx="7488">
                  <c:v>149.988</c:v>
                </c:pt>
                <c:pt idx="7489">
                  <c:v>150.02100000000002</c:v>
                </c:pt>
                <c:pt idx="7490">
                  <c:v>150.095</c:v>
                </c:pt>
                <c:pt idx="7491">
                  <c:v>150.14600000000002</c:v>
                </c:pt>
                <c:pt idx="7492">
                  <c:v>150.15</c:v>
                </c:pt>
                <c:pt idx="7493">
                  <c:v>150.19800000000001</c:v>
                </c:pt>
                <c:pt idx="7494">
                  <c:v>150.215</c:v>
                </c:pt>
                <c:pt idx="7495">
                  <c:v>150.21700000000001</c:v>
                </c:pt>
                <c:pt idx="7496">
                  <c:v>150.20099999999999</c:v>
                </c:pt>
                <c:pt idx="7497">
                  <c:v>150.22</c:v>
                </c:pt>
                <c:pt idx="7498">
                  <c:v>150.22399999999999</c:v>
                </c:pt>
                <c:pt idx="7499">
                  <c:v>150.203</c:v>
                </c:pt>
                <c:pt idx="7500">
                  <c:v>150.155</c:v>
                </c:pt>
                <c:pt idx="7501">
                  <c:v>150.107</c:v>
                </c:pt>
                <c:pt idx="7502">
                  <c:v>150.107</c:v>
                </c:pt>
                <c:pt idx="7503">
                  <c:v>150.09200000000001</c:v>
                </c:pt>
                <c:pt idx="7504">
                  <c:v>150.083</c:v>
                </c:pt>
                <c:pt idx="7505">
                  <c:v>150.083</c:v>
                </c:pt>
                <c:pt idx="7506">
                  <c:v>150.04300000000001</c:v>
                </c:pt>
                <c:pt idx="7507">
                  <c:v>150.04300000000001</c:v>
                </c:pt>
                <c:pt idx="7508">
                  <c:v>149.934</c:v>
                </c:pt>
                <c:pt idx="7509">
                  <c:v>149.98599999999999</c:v>
                </c:pt>
                <c:pt idx="7510">
                  <c:v>149.98599999999999</c:v>
                </c:pt>
                <c:pt idx="7511">
                  <c:v>149.97399999999999</c:v>
                </c:pt>
                <c:pt idx="7512">
                  <c:v>150.00300000000001</c:v>
                </c:pt>
                <c:pt idx="7513">
                  <c:v>149.97300000000001</c:v>
                </c:pt>
                <c:pt idx="7514">
                  <c:v>149.96299999999999</c:v>
                </c:pt>
                <c:pt idx="7515">
                  <c:v>149.976</c:v>
                </c:pt>
                <c:pt idx="7516">
                  <c:v>149.995</c:v>
                </c:pt>
                <c:pt idx="7517">
                  <c:v>149.995</c:v>
                </c:pt>
                <c:pt idx="7518">
                  <c:v>150.00200000000001</c:v>
                </c:pt>
                <c:pt idx="7519">
                  <c:v>150.02799999999999</c:v>
                </c:pt>
                <c:pt idx="7520">
                  <c:v>150.059</c:v>
                </c:pt>
                <c:pt idx="7521">
                  <c:v>150.059</c:v>
                </c:pt>
                <c:pt idx="7522">
                  <c:v>150.05500000000001</c:v>
                </c:pt>
                <c:pt idx="7523">
                  <c:v>150.05500000000001</c:v>
                </c:pt>
                <c:pt idx="7524">
                  <c:v>149.94200000000001</c:v>
                </c:pt>
                <c:pt idx="7525">
                  <c:v>149.90100000000001</c:v>
                </c:pt>
                <c:pt idx="7526">
                  <c:v>149.88900000000001</c:v>
                </c:pt>
                <c:pt idx="7527">
                  <c:v>149.828</c:v>
                </c:pt>
                <c:pt idx="7528">
                  <c:v>149.744</c:v>
                </c:pt>
                <c:pt idx="7529">
                  <c:v>149.78100000000001</c:v>
                </c:pt>
                <c:pt idx="7530">
                  <c:v>149.703</c:v>
                </c:pt>
                <c:pt idx="7531">
                  <c:v>149.626</c:v>
                </c:pt>
                <c:pt idx="7532">
                  <c:v>149.59399999999999</c:v>
                </c:pt>
                <c:pt idx="7533">
                  <c:v>149.553</c:v>
                </c:pt>
                <c:pt idx="7534">
                  <c:v>149.482</c:v>
                </c:pt>
                <c:pt idx="7535">
                  <c:v>149.50900000000001</c:v>
                </c:pt>
                <c:pt idx="7536">
                  <c:v>149.45600000000002</c:v>
                </c:pt>
                <c:pt idx="7537">
                  <c:v>149.374</c:v>
                </c:pt>
                <c:pt idx="7538">
                  <c:v>149.376</c:v>
                </c:pt>
                <c:pt idx="7539">
                  <c:v>149.369</c:v>
                </c:pt>
                <c:pt idx="7540">
                  <c:v>149.35900000000001</c:v>
                </c:pt>
                <c:pt idx="7541">
                  <c:v>149.39600000000002</c:v>
                </c:pt>
                <c:pt idx="7542">
                  <c:v>149.43</c:v>
                </c:pt>
                <c:pt idx="7543">
                  <c:v>149.50300000000001</c:v>
                </c:pt>
                <c:pt idx="7544">
                  <c:v>149.477</c:v>
                </c:pt>
                <c:pt idx="7545">
                  <c:v>149.53300000000002</c:v>
                </c:pt>
                <c:pt idx="7546">
                  <c:v>149.518</c:v>
                </c:pt>
                <c:pt idx="7547">
                  <c:v>149.55700000000002</c:v>
                </c:pt>
                <c:pt idx="7548">
                  <c:v>149.52500000000001</c:v>
                </c:pt>
                <c:pt idx="7549">
                  <c:v>149.64500000000001</c:v>
                </c:pt>
                <c:pt idx="7550">
                  <c:v>149.62299999999999</c:v>
                </c:pt>
                <c:pt idx="7551">
                  <c:v>149.63200000000001</c:v>
                </c:pt>
                <c:pt idx="7552">
                  <c:v>149.63499999999999</c:v>
                </c:pt>
                <c:pt idx="7553">
                  <c:v>149.678</c:v>
                </c:pt>
                <c:pt idx="7554">
                  <c:v>149.703</c:v>
                </c:pt>
                <c:pt idx="7555">
                  <c:v>149.786</c:v>
                </c:pt>
                <c:pt idx="7556">
                  <c:v>149.821</c:v>
                </c:pt>
                <c:pt idx="7557">
                  <c:v>149.828</c:v>
                </c:pt>
                <c:pt idx="7558">
                  <c:v>149.846</c:v>
                </c:pt>
                <c:pt idx="7559">
                  <c:v>149.86199999999999</c:v>
                </c:pt>
                <c:pt idx="7560">
                  <c:v>149.83699999999999</c:v>
                </c:pt>
                <c:pt idx="7561">
                  <c:v>149.875</c:v>
                </c:pt>
                <c:pt idx="7562">
                  <c:v>149.898</c:v>
                </c:pt>
                <c:pt idx="7563">
                  <c:v>149.923</c:v>
                </c:pt>
                <c:pt idx="7564">
                  <c:v>149.9</c:v>
                </c:pt>
                <c:pt idx="7565">
                  <c:v>149.934</c:v>
                </c:pt>
                <c:pt idx="7566">
                  <c:v>149.88200000000001</c:v>
                </c:pt>
                <c:pt idx="7567">
                  <c:v>149.892</c:v>
                </c:pt>
                <c:pt idx="7568">
                  <c:v>149.91300000000001</c:v>
                </c:pt>
                <c:pt idx="7569">
                  <c:v>149.87700000000001</c:v>
                </c:pt>
                <c:pt idx="7570">
                  <c:v>149.90899999999999</c:v>
                </c:pt>
                <c:pt idx="7571">
                  <c:v>149.90899999999999</c:v>
                </c:pt>
                <c:pt idx="7572">
                  <c:v>149.916</c:v>
                </c:pt>
                <c:pt idx="7573">
                  <c:v>149.89500000000001</c:v>
                </c:pt>
                <c:pt idx="7574">
                  <c:v>149.86699999999999</c:v>
                </c:pt>
                <c:pt idx="7575">
                  <c:v>149.84200000000001</c:v>
                </c:pt>
                <c:pt idx="7576">
                  <c:v>149.779</c:v>
                </c:pt>
                <c:pt idx="7577">
                  <c:v>149.79400000000001</c:v>
                </c:pt>
                <c:pt idx="7578">
                  <c:v>149.767</c:v>
                </c:pt>
                <c:pt idx="7579">
                  <c:v>149.72399999999999</c:v>
                </c:pt>
                <c:pt idx="7580">
                  <c:v>149.726</c:v>
                </c:pt>
                <c:pt idx="7581">
                  <c:v>149.74799999999999</c:v>
                </c:pt>
                <c:pt idx="7582">
                  <c:v>149.71100000000001</c:v>
                </c:pt>
                <c:pt idx="7583">
                  <c:v>149.68100000000001</c:v>
                </c:pt>
                <c:pt idx="7584">
                  <c:v>149.613</c:v>
                </c:pt>
                <c:pt idx="7585">
                  <c:v>149.6</c:v>
                </c:pt>
                <c:pt idx="7586">
                  <c:v>149.55000000000001</c:v>
                </c:pt>
                <c:pt idx="7587">
                  <c:v>149.54300000000001</c:v>
                </c:pt>
                <c:pt idx="7588">
                  <c:v>149.542</c:v>
                </c:pt>
                <c:pt idx="7589">
                  <c:v>149.52000000000001</c:v>
                </c:pt>
                <c:pt idx="7590">
                  <c:v>149.47800000000001</c:v>
                </c:pt>
                <c:pt idx="7591">
                  <c:v>149.42500000000001</c:v>
                </c:pt>
                <c:pt idx="7592">
                  <c:v>149.43299999999999</c:v>
                </c:pt>
                <c:pt idx="7593">
                  <c:v>149.45099999999999</c:v>
                </c:pt>
                <c:pt idx="7594">
                  <c:v>149.46199999999999</c:v>
                </c:pt>
                <c:pt idx="7595">
                  <c:v>149.49799999999999</c:v>
                </c:pt>
                <c:pt idx="7596">
                  <c:v>149.57500000000002</c:v>
                </c:pt>
                <c:pt idx="7597">
                  <c:v>149.625</c:v>
                </c:pt>
                <c:pt idx="7598">
                  <c:v>149.79900000000001</c:v>
                </c:pt>
                <c:pt idx="7599">
                  <c:v>149.91499999999999</c:v>
                </c:pt>
                <c:pt idx="7600">
                  <c:v>150.02600000000001</c:v>
                </c:pt>
                <c:pt idx="7601">
                  <c:v>150.18299999999999</c:v>
                </c:pt>
                <c:pt idx="7602">
                  <c:v>150.26900000000001</c:v>
                </c:pt>
                <c:pt idx="7603">
                  <c:v>150.34100000000001</c:v>
                </c:pt>
                <c:pt idx="7604">
                  <c:v>150.30500000000001</c:v>
                </c:pt>
                <c:pt idx="7605">
                  <c:v>150.285</c:v>
                </c:pt>
                <c:pt idx="7606">
                  <c:v>150.221</c:v>
                </c:pt>
                <c:pt idx="7607">
                  <c:v>150.142</c:v>
                </c:pt>
                <c:pt idx="7608">
                  <c:v>150.06700000000001</c:v>
                </c:pt>
                <c:pt idx="7609">
                  <c:v>149.95000000000002</c:v>
                </c:pt>
                <c:pt idx="7610">
                  <c:v>149.803</c:v>
                </c:pt>
                <c:pt idx="7611">
                  <c:v>149.708</c:v>
                </c:pt>
                <c:pt idx="7612">
                  <c:v>149.56900000000002</c:v>
                </c:pt>
                <c:pt idx="7613">
                  <c:v>149.45600000000002</c:v>
                </c:pt>
                <c:pt idx="7614">
                  <c:v>149.39000000000001</c:v>
                </c:pt>
                <c:pt idx="7615">
                  <c:v>149.33799999999999</c:v>
                </c:pt>
                <c:pt idx="7616">
                  <c:v>149.23599999999999</c:v>
                </c:pt>
                <c:pt idx="7617">
                  <c:v>149.28</c:v>
                </c:pt>
                <c:pt idx="7618">
                  <c:v>149.28200000000001</c:v>
                </c:pt>
                <c:pt idx="7619">
                  <c:v>149.298</c:v>
                </c:pt>
                <c:pt idx="7620">
                  <c:v>149.30000000000001</c:v>
                </c:pt>
                <c:pt idx="7621">
                  <c:v>149.31700000000001</c:v>
                </c:pt>
                <c:pt idx="7622">
                  <c:v>149.29500000000002</c:v>
                </c:pt>
                <c:pt idx="7623">
                  <c:v>149.27000000000001</c:v>
                </c:pt>
                <c:pt idx="7624">
                  <c:v>149.25900000000001</c:v>
                </c:pt>
                <c:pt idx="7625">
                  <c:v>149.30799999999999</c:v>
                </c:pt>
                <c:pt idx="7626">
                  <c:v>149.29</c:v>
                </c:pt>
                <c:pt idx="7627">
                  <c:v>149.30600000000001</c:v>
                </c:pt>
                <c:pt idx="7628">
                  <c:v>149.30500000000001</c:v>
                </c:pt>
                <c:pt idx="7629">
                  <c:v>149.29900000000001</c:v>
                </c:pt>
                <c:pt idx="7630">
                  <c:v>149.358</c:v>
                </c:pt>
                <c:pt idx="7631">
                  <c:v>149.376</c:v>
                </c:pt>
                <c:pt idx="7632">
                  <c:v>149.38900000000001</c:v>
                </c:pt>
                <c:pt idx="7633">
                  <c:v>149.42400000000001</c:v>
                </c:pt>
                <c:pt idx="7634">
                  <c:v>149.48400000000001</c:v>
                </c:pt>
                <c:pt idx="7635">
                  <c:v>149.54599999999999</c:v>
                </c:pt>
                <c:pt idx="7636">
                  <c:v>149.596</c:v>
                </c:pt>
                <c:pt idx="7637">
                  <c:v>149.66</c:v>
                </c:pt>
                <c:pt idx="7638">
                  <c:v>149.67099999999999</c:v>
                </c:pt>
                <c:pt idx="7639">
                  <c:v>149.66900000000001</c:v>
                </c:pt>
                <c:pt idx="7640">
                  <c:v>149.71899999999999</c:v>
                </c:pt>
                <c:pt idx="7641">
                  <c:v>149.70400000000001</c:v>
                </c:pt>
                <c:pt idx="7642">
                  <c:v>149.66900000000001</c:v>
                </c:pt>
                <c:pt idx="7643">
                  <c:v>149.66900000000001</c:v>
                </c:pt>
                <c:pt idx="7644">
                  <c:v>149.58100000000002</c:v>
                </c:pt>
                <c:pt idx="7645">
                  <c:v>149.505</c:v>
                </c:pt>
                <c:pt idx="7646">
                  <c:v>149.44300000000001</c:v>
                </c:pt>
                <c:pt idx="7647">
                  <c:v>149.381</c:v>
                </c:pt>
                <c:pt idx="7648">
                  <c:v>149.37700000000001</c:v>
                </c:pt>
                <c:pt idx="7649">
                  <c:v>149.40700000000001</c:v>
                </c:pt>
                <c:pt idx="7650">
                  <c:v>149.39600000000002</c:v>
                </c:pt>
                <c:pt idx="7651">
                  <c:v>149.411</c:v>
                </c:pt>
                <c:pt idx="7652">
                  <c:v>149.45699999999999</c:v>
                </c:pt>
                <c:pt idx="7653">
                  <c:v>149.495</c:v>
                </c:pt>
                <c:pt idx="7654">
                  <c:v>149.477</c:v>
                </c:pt>
                <c:pt idx="7655">
                  <c:v>149.51599999999999</c:v>
                </c:pt>
                <c:pt idx="7656">
                  <c:v>149.46</c:v>
                </c:pt>
                <c:pt idx="7657">
                  <c:v>149.45600000000002</c:v>
                </c:pt>
                <c:pt idx="7658">
                  <c:v>149.42699999999999</c:v>
                </c:pt>
                <c:pt idx="7659">
                  <c:v>149.46199999999999</c:v>
                </c:pt>
                <c:pt idx="7660">
                  <c:v>149.43800000000002</c:v>
                </c:pt>
                <c:pt idx="7661">
                  <c:v>149.453</c:v>
                </c:pt>
                <c:pt idx="7662">
                  <c:v>149.46199999999999</c:v>
                </c:pt>
                <c:pt idx="7663">
                  <c:v>149.47</c:v>
                </c:pt>
                <c:pt idx="7664">
                  <c:v>149.40299999999999</c:v>
                </c:pt>
                <c:pt idx="7665">
                  <c:v>149.35400000000001</c:v>
                </c:pt>
                <c:pt idx="7666">
                  <c:v>149.358</c:v>
                </c:pt>
                <c:pt idx="7667">
                  <c:v>149.304</c:v>
                </c:pt>
                <c:pt idx="7668">
                  <c:v>149.41</c:v>
                </c:pt>
                <c:pt idx="7669">
                  <c:v>149.398</c:v>
                </c:pt>
                <c:pt idx="7670">
                  <c:v>149.41</c:v>
                </c:pt>
                <c:pt idx="7671">
                  <c:v>149.47999999999999</c:v>
                </c:pt>
                <c:pt idx="7672">
                  <c:v>149.529</c:v>
                </c:pt>
                <c:pt idx="7673">
                  <c:v>149.702</c:v>
                </c:pt>
                <c:pt idx="7674">
                  <c:v>149.80799999999999</c:v>
                </c:pt>
                <c:pt idx="7675">
                  <c:v>150.041</c:v>
                </c:pt>
                <c:pt idx="7676">
                  <c:v>150.38800000000001</c:v>
                </c:pt>
                <c:pt idx="7677">
                  <c:v>150.74</c:v>
                </c:pt>
                <c:pt idx="7678">
                  <c:v>150.983</c:v>
                </c:pt>
                <c:pt idx="7679">
                  <c:v>151.233</c:v>
                </c:pt>
                <c:pt idx="7680">
                  <c:v>151.40299999999999</c:v>
                </c:pt>
                <c:pt idx="7681">
                  <c:v>151.50800000000001</c:v>
                </c:pt>
                <c:pt idx="7682">
                  <c:v>151.63499999999999</c:v>
                </c:pt>
                <c:pt idx="7683">
                  <c:v>151.61199999999999</c:v>
                </c:pt>
                <c:pt idx="7684">
                  <c:v>151.54400000000001</c:v>
                </c:pt>
                <c:pt idx="7685">
                  <c:v>151.518</c:v>
                </c:pt>
                <c:pt idx="7686">
                  <c:v>151.471</c:v>
                </c:pt>
                <c:pt idx="7687">
                  <c:v>151.364</c:v>
                </c:pt>
                <c:pt idx="7688">
                  <c:v>151.22900000000001</c:v>
                </c:pt>
                <c:pt idx="7689">
                  <c:v>151.10300000000001</c:v>
                </c:pt>
                <c:pt idx="7690">
                  <c:v>150.97</c:v>
                </c:pt>
                <c:pt idx="7691">
                  <c:v>150.87299999999999</c:v>
                </c:pt>
                <c:pt idx="7692">
                  <c:v>150.733</c:v>
                </c:pt>
                <c:pt idx="7693">
                  <c:v>150.68700000000001</c:v>
                </c:pt>
                <c:pt idx="7694">
                  <c:v>150.566</c:v>
                </c:pt>
                <c:pt idx="7695">
                  <c:v>150.47800000000001</c:v>
                </c:pt>
                <c:pt idx="7696">
                  <c:v>150.35400000000001</c:v>
                </c:pt>
                <c:pt idx="7697">
                  <c:v>150.27000000000001</c:v>
                </c:pt>
                <c:pt idx="7698">
                  <c:v>150.142</c:v>
                </c:pt>
                <c:pt idx="7699">
                  <c:v>150.06300000000002</c:v>
                </c:pt>
                <c:pt idx="7700">
                  <c:v>150.00200000000001</c:v>
                </c:pt>
                <c:pt idx="7701">
                  <c:v>149.93299999999999</c:v>
                </c:pt>
                <c:pt idx="7702">
                  <c:v>149.87700000000001</c:v>
                </c:pt>
                <c:pt idx="7703">
                  <c:v>149.851</c:v>
                </c:pt>
                <c:pt idx="7704">
                  <c:v>149.81300000000002</c:v>
                </c:pt>
                <c:pt idx="7705">
                  <c:v>149.822</c:v>
                </c:pt>
                <c:pt idx="7706">
                  <c:v>149.792</c:v>
                </c:pt>
                <c:pt idx="7707">
                  <c:v>149.73400000000001</c:v>
                </c:pt>
                <c:pt idx="7708">
                  <c:v>149.74600000000001</c:v>
                </c:pt>
                <c:pt idx="7709">
                  <c:v>149.679</c:v>
                </c:pt>
                <c:pt idx="7710">
                  <c:v>149.64600000000002</c:v>
                </c:pt>
                <c:pt idx="7711">
                  <c:v>149.6</c:v>
                </c:pt>
                <c:pt idx="7712">
                  <c:v>149.548</c:v>
                </c:pt>
                <c:pt idx="7713">
                  <c:v>149.47399999999999</c:v>
                </c:pt>
                <c:pt idx="7714">
                  <c:v>149.5</c:v>
                </c:pt>
                <c:pt idx="7715">
                  <c:v>149.35300000000001</c:v>
                </c:pt>
                <c:pt idx="7716">
                  <c:v>149.339</c:v>
                </c:pt>
                <c:pt idx="7717">
                  <c:v>149.285</c:v>
                </c:pt>
                <c:pt idx="7718">
                  <c:v>149.16</c:v>
                </c:pt>
                <c:pt idx="7719">
                  <c:v>149.19200000000001</c:v>
                </c:pt>
                <c:pt idx="7720">
                  <c:v>149.19</c:v>
                </c:pt>
                <c:pt idx="7721">
                  <c:v>149.19200000000001</c:v>
                </c:pt>
                <c:pt idx="7722">
                  <c:v>149.197</c:v>
                </c:pt>
                <c:pt idx="7723">
                  <c:v>149.239</c:v>
                </c:pt>
                <c:pt idx="7724">
                  <c:v>149.232</c:v>
                </c:pt>
                <c:pt idx="7725">
                  <c:v>149.27500000000001</c:v>
                </c:pt>
                <c:pt idx="7726">
                  <c:v>149.268</c:v>
                </c:pt>
                <c:pt idx="7727">
                  <c:v>149.28900000000002</c:v>
                </c:pt>
                <c:pt idx="7728">
                  <c:v>149.297</c:v>
                </c:pt>
                <c:pt idx="7729">
                  <c:v>149.35400000000001</c:v>
                </c:pt>
                <c:pt idx="7730">
                  <c:v>149.37800000000001</c:v>
                </c:pt>
                <c:pt idx="7731">
                  <c:v>149.46299999999999</c:v>
                </c:pt>
                <c:pt idx="7732">
                  <c:v>149.517</c:v>
                </c:pt>
                <c:pt idx="7733">
                  <c:v>149.636</c:v>
                </c:pt>
                <c:pt idx="7734">
                  <c:v>149.65600000000001</c:v>
                </c:pt>
                <c:pt idx="7735">
                  <c:v>149.65600000000001</c:v>
                </c:pt>
                <c:pt idx="7736">
                  <c:v>149.69800000000001</c:v>
                </c:pt>
                <c:pt idx="7737">
                  <c:v>149.74100000000001</c:v>
                </c:pt>
                <c:pt idx="7738">
                  <c:v>149.761</c:v>
                </c:pt>
                <c:pt idx="7739">
                  <c:v>149.79900000000001</c:v>
                </c:pt>
                <c:pt idx="7740">
                  <c:v>149.886</c:v>
                </c:pt>
                <c:pt idx="7741">
                  <c:v>149.88800000000001</c:v>
                </c:pt>
                <c:pt idx="7742">
                  <c:v>149.99</c:v>
                </c:pt>
                <c:pt idx="7743">
                  <c:v>150.06100000000001</c:v>
                </c:pt>
                <c:pt idx="7744">
                  <c:v>150.09299999999999</c:v>
                </c:pt>
                <c:pt idx="7745">
                  <c:v>150.1</c:v>
                </c:pt>
                <c:pt idx="7746">
                  <c:v>150.19300000000001</c:v>
                </c:pt>
                <c:pt idx="7747">
                  <c:v>150.28700000000001</c:v>
                </c:pt>
                <c:pt idx="7748">
                  <c:v>150.34200000000001</c:v>
                </c:pt>
                <c:pt idx="7749">
                  <c:v>150.428</c:v>
                </c:pt>
                <c:pt idx="7750">
                  <c:v>150.51300000000001</c:v>
                </c:pt>
                <c:pt idx="7751">
                  <c:v>150.60900000000001</c:v>
                </c:pt>
                <c:pt idx="7752">
                  <c:v>150.679</c:v>
                </c:pt>
                <c:pt idx="7753">
                  <c:v>150.636</c:v>
                </c:pt>
                <c:pt idx="7754">
                  <c:v>150.70400000000001</c:v>
                </c:pt>
                <c:pt idx="7755">
                  <c:v>150.68200000000002</c:v>
                </c:pt>
                <c:pt idx="7756">
                  <c:v>150.69300000000001</c:v>
                </c:pt>
                <c:pt idx="7757">
                  <c:v>150.63499999999999</c:v>
                </c:pt>
                <c:pt idx="7758">
                  <c:v>150.60599999999999</c:v>
                </c:pt>
                <c:pt idx="7759">
                  <c:v>150.53</c:v>
                </c:pt>
                <c:pt idx="7760">
                  <c:v>150.56700000000001</c:v>
                </c:pt>
                <c:pt idx="7761">
                  <c:v>150.524</c:v>
                </c:pt>
                <c:pt idx="7762">
                  <c:v>150.595</c:v>
                </c:pt>
                <c:pt idx="7763">
                  <c:v>150.61000000000001</c:v>
                </c:pt>
                <c:pt idx="7764">
                  <c:v>150.65</c:v>
                </c:pt>
                <c:pt idx="7765">
                  <c:v>150.703</c:v>
                </c:pt>
                <c:pt idx="7766">
                  <c:v>150.798</c:v>
                </c:pt>
                <c:pt idx="7767">
                  <c:v>150.851</c:v>
                </c:pt>
                <c:pt idx="7768">
                  <c:v>150.87899999999999</c:v>
                </c:pt>
                <c:pt idx="7769">
                  <c:v>150.917</c:v>
                </c:pt>
                <c:pt idx="7770">
                  <c:v>150.95099999999999</c:v>
                </c:pt>
                <c:pt idx="7771">
                  <c:v>150.947</c:v>
                </c:pt>
                <c:pt idx="7772">
                  <c:v>150.93800000000002</c:v>
                </c:pt>
                <c:pt idx="7773">
                  <c:v>150.958</c:v>
                </c:pt>
                <c:pt idx="7774">
                  <c:v>150.93600000000001</c:v>
                </c:pt>
                <c:pt idx="7775">
                  <c:v>150.982</c:v>
                </c:pt>
                <c:pt idx="7776">
                  <c:v>150.947</c:v>
                </c:pt>
                <c:pt idx="7777">
                  <c:v>150.95500000000001</c:v>
                </c:pt>
                <c:pt idx="7778">
                  <c:v>150.90899999999999</c:v>
                </c:pt>
                <c:pt idx="7779">
                  <c:v>150.83199999999999</c:v>
                </c:pt>
                <c:pt idx="7780">
                  <c:v>150.74199999999999</c:v>
                </c:pt>
                <c:pt idx="7781">
                  <c:v>150.666</c:v>
                </c:pt>
                <c:pt idx="7782">
                  <c:v>150.60599999999999</c:v>
                </c:pt>
                <c:pt idx="7783">
                  <c:v>150.52500000000001</c:v>
                </c:pt>
                <c:pt idx="7784">
                  <c:v>150.46299999999999</c:v>
                </c:pt>
                <c:pt idx="7785">
                  <c:v>150.369</c:v>
                </c:pt>
                <c:pt idx="7786">
                  <c:v>150.28100000000001</c:v>
                </c:pt>
                <c:pt idx="7787">
                  <c:v>150.18</c:v>
                </c:pt>
                <c:pt idx="7788">
                  <c:v>150.179</c:v>
                </c:pt>
                <c:pt idx="7789">
                  <c:v>150.131</c:v>
                </c:pt>
                <c:pt idx="7790">
                  <c:v>150.08699999999999</c:v>
                </c:pt>
                <c:pt idx="7791">
                  <c:v>150.07500000000002</c:v>
                </c:pt>
                <c:pt idx="7792">
                  <c:v>150.11000000000001</c:v>
                </c:pt>
                <c:pt idx="7793">
                  <c:v>150.07599999999999</c:v>
                </c:pt>
                <c:pt idx="7794">
                  <c:v>150.05199999999999</c:v>
                </c:pt>
                <c:pt idx="7795">
                  <c:v>150.03399999999999</c:v>
                </c:pt>
                <c:pt idx="7796">
                  <c:v>149.93600000000001</c:v>
                </c:pt>
                <c:pt idx="7797">
                  <c:v>149.90700000000001</c:v>
                </c:pt>
                <c:pt idx="7798">
                  <c:v>149.83799999999999</c:v>
                </c:pt>
                <c:pt idx="7799">
                  <c:v>149.82900000000001</c:v>
                </c:pt>
                <c:pt idx="7800">
                  <c:v>149.72300000000001</c:v>
                </c:pt>
                <c:pt idx="7801">
                  <c:v>149.727</c:v>
                </c:pt>
                <c:pt idx="7802">
                  <c:v>149.642</c:v>
                </c:pt>
                <c:pt idx="7803">
                  <c:v>149.55500000000001</c:v>
                </c:pt>
                <c:pt idx="7804">
                  <c:v>149.49600000000001</c:v>
                </c:pt>
                <c:pt idx="7805">
                  <c:v>149.49199999999999</c:v>
                </c:pt>
                <c:pt idx="7806">
                  <c:v>149.512</c:v>
                </c:pt>
                <c:pt idx="7807">
                  <c:v>149.559</c:v>
                </c:pt>
                <c:pt idx="7808">
                  <c:v>149.55500000000001</c:v>
                </c:pt>
                <c:pt idx="7809">
                  <c:v>149.69200000000001</c:v>
                </c:pt>
                <c:pt idx="7810">
                  <c:v>149.76900000000001</c:v>
                </c:pt>
                <c:pt idx="7811">
                  <c:v>149.833</c:v>
                </c:pt>
                <c:pt idx="7812">
                  <c:v>149.85</c:v>
                </c:pt>
                <c:pt idx="7813">
                  <c:v>149.90800000000002</c:v>
                </c:pt>
                <c:pt idx="7814">
                  <c:v>149.96299999999999</c:v>
                </c:pt>
                <c:pt idx="7815">
                  <c:v>149.99100000000001</c:v>
                </c:pt>
                <c:pt idx="7816">
                  <c:v>150.00900000000001</c:v>
                </c:pt>
                <c:pt idx="7817">
                  <c:v>149.971</c:v>
                </c:pt>
                <c:pt idx="7818">
                  <c:v>149.90600000000001</c:v>
                </c:pt>
                <c:pt idx="7819">
                  <c:v>149.95000000000002</c:v>
                </c:pt>
                <c:pt idx="7820">
                  <c:v>149.96199999999999</c:v>
                </c:pt>
                <c:pt idx="7821">
                  <c:v>149.97300000000001</c:v>
                </c:pt>
                <c:pt idx="7822">
                  <c:v>150.01</c:v>
                </c:pt>
                <c:pt idx="7823">
                  <c:v>149.92099999999999</c:v>
                </c:pt>
                <c:pt idx="7824">
                  <c:v>149.87</c:v>
                </c:pt>
                <c:pt idx="7825">
                  <c:v>149.839</c:v>
                </c:pt>
                <c:pt idx="7826">
                  <c:v>149.786</c:v>
                </c:pt>
                <c:pt idx="7827">
                  <c:v>149.69499999999999</c:v>
                </c:pt>
                <c:pt idx="7828">
                  <c:v>149.71299999999999</c:v>
                </c:pt>
                <c:pt idx="7829">
                  <c:v>149.70699999999999</c:v>
                </c:pt>
                <c:pt idx="7830">
                  <c:v>149.672</c:v>
                </c:pt>
                <c:pt idx="7831">
                  <c:v>149.58699999999999</c:v>
                </c:pt>
                <c:pt idx="7832">
                  <c:v>149.58699999999999</c:v>
                </c:pt>
                <c:pt idx="7833">
                  <c:v>149.59800000000001</c:v>
                </c:pt>
                <c:pt idx="7834">
                  <c:v>149.584</c:v>
                </c:pt>
                <c:pt idx="7835">
                  <c:v>149.667</c:v>
                </c:pt>
                <c:pt idx="7836">
                  <c:v>149.69200000000001</c:v>
                </c:pt>
                <c:pt idx="7837">
                  <c:v>149.74100000000001</c:v>
                </c:pt>
                <c:pt idx="7838">
                  <c:v>149.75200000000001</c:v>
                </c:pt>
                <c:pt idx="7839">
                  <c:v>149.80000000000001</c:v>
                </c:pt>
                <c:pt idx="7840">
                  <c:v>149.77100000000002</c:v>
                </c:pt>
                <c:pt idx="7841">
                  <c:v>149.76900000000001</c:v>
                </c:pt>
                <c:pt idx="7842">
                  <c:v>149.755</c:v>
                </c:pt>
                <c:pt idx="7843">
                  <c:v>149.69499999999999</c:v>
                </c:pt>
                <c:pt idx="7844">
                  <c:v>149.65899999999999</c:v>
                </c:pt>
                <c:pt idx="7845">
                  <c:v>149.607</c:v>
                </c:pt>
                <c:pt idx="7846">
                  <c:v>149.565</c:v>
                </c:pt>
                <c:pt idx="7847">
                  <c:v>149.446</c:v>
                </c:pt>
                <c:pt idx="7848">
                  <c:v>149.48400000000001</c:v>
                </c:pt>
                <c:pt idx="7849">
                  <c:v>149.489</c:v>
                </c:pt>
                <c:pt idx="7850">
                  <c:v>149.49</c:v>
                </c:pt>
                <c:pt idx="7851">
                  <c:v>149.50800000000001</c:v>
                </c:pt>
                <c:pt idx="7852">
                  <c:v>149.53800000000001</c:v>
                </c:pt>
                <c:pt idx="7853">
                  <c:v>149.529</c:v>
                </c:pt>
                <c:pt idx="7854">
                  <c:v>149.61199999999999</c:v>
                </c:pt>
                <c:pt idx="7855">
                  <c:v>149.62800000000001</c:v>
                </c:pt>
                <c:pt idx="7856">
                  <c:v>149.58199999999999</c:v>
                </c:pt>
                <c:pt idx="7857">
                  <c:v>149.65299999999999</c:v>
                </c:pt>
                <c:pt idx="7858">
                  <c:v>149.636</c:v>
                </c:pt>
                <c:pt idx="7859">
                  <c:v>149.65</c:v>
                </c:pt>
                <c:pt idx="7860">
                  <c:v>149.61000000000001</c:v>
                </c:pt>
                <c:pt idx="7861">
                  <c:v>149.64400000000001</c:v>
                </c:pt>
                <c:pt idx="7862">
                  <c:v>149.62299999999999</c:v>
                </c:pt>
                <c:pt idx="7863">
                  <c:v>149.61000000000001</c:v>
                </c:pt>
                <c:pt idx="7864">
                  <c:v>149.59700000000001</c:v>
                </c:pt>
                <c:pt idx="7865">
                  <c:v>149.56900000000002</c:v>
                </c:pt>
                <c:pt idx="7866">
                  <c:v>149.517</c:v>
                </c:pt>
                <c:pt idx="7867">
                  <c:v>149.49299999999999</c:v>
                </c:pt>
                <c:pt idx="7868">
                  <c:v>149.46899999999999</c:v>
                </c:pt>
                <c:pt idx="7869">
                  <c:v>149.452</c:v>
                </c:pt>
                <c:pt idx="7870">
                  <c:v>149.49199999999999</c:v>
                </c:pt>
                <c:pt idx="7871">
                  <c:v>149.47200000000001</c:v>
                </c:pt>
                <c:pt idx="7872">
                  <c:v>149.47499999999999</c:v>
                </c:pt>
                <c:pt idx="7873">
                  <c:v>149.499</c:v>
                </c:pt>
                <c:pt idx="7874">
                  <c:v>149.53300000000002</c:v>
                </c:pt>
                <c:pt idx="7875">
                  <c:v>149.66400000000002</c:v>
                </c:pt>
                <c:pt idx="7876">
                  <c:v>149.708</c:v>
                </c:pt>
                <c:pt idx="7877">
                  <c:v>149.733</c:v>
                </c:pt>
                <c:pt idx="7878">
                  <c:v>149.73400000000001</c:v>
                </c:pt>
                <c:pt idx="7879">
                  <c:v>149.85400000000001</c:v>
                </c:pt>
                <c:pt idx="7880">
                  <c:v>149.94200000000001</c:v>
                </c:pt>
                <c:pt idx="7881">
                  <c:v>149.99600000000001</c:v>
                </c:pt>
                <c:pt idx="7882">
                  <c:v>149.96299999999999</c:v>
                </c:pt>
                <c:pt idx="7883">
                  <c:v>149.988</c:v>
                </c:pt>
                <c:pt idx="7884">
                  <c:v>150.02100000000002</c:v>
                </c:pt>
                <c:pt idx="7885">
                  <c:v>150.06900000000002</c:v>
                </c:pt>
                <c:pt idx="7886">
                  <c:v>149.99700000000001</c:v>
                </c:pt>
                <c:pt idx="7887">
                  <c:v>150.02000000000001</c:v>
                </c:pt>
                <c:pt idx="7888">
                  <c:v>150.08500000000001</c:v>
                </c:pt>
                <c:pt idx="7889">
                  <c:v>150.07900000000001</c:v>
                </c:pt>
                <c:pt idx="7890">
                  <c:v>150.05600000000001</c:v>
                </c:pt>
                <c:pt idx="7891">
                  <c:v>150.072</c:v>
                </c:pt>
                <c:pt idx="7892">
                  <c:v>150.078</c:v>
                </c:pt>
                <c:pt idx="7893">
                  <c:v>150.08699999999999</c:v>
                </c:pt>
                <c:pt idx="7894">
                  <c:v>150.077</c:v>
                </c:pt>
                <c:pt idx="7895">
                  <c:v>150.048</c:v>
                </c:pt>
                <c:pt idx="7896">
                  <c:v>150.08699999999999</c:v>
                </c:pt>
                <c:pt idx="7897">
                  <c:v>150.137</c:v>
                </c:pt>
                <c:pt idx="7898">
                  <c:v>150.084</c:v>
                </c:pt>
                <c:pt idx="7899">
                  <c:v>150.10499999999999</c:v>
                </c:pt>
                <c:pt idx="7900">
                  <c:v>150.108</c:v>
                </c:pt>
                <c:pt idx="7901">
                  <c:v>150.166</c:v>
                </c:pt>
                <c:pt idx="7902">
                  <c:v>150.21600000000001</c:v>
                </c:pt>
                <c:pt idx="7903">
                  <c:v>150.28800000000001</c:v>
                </c:pt>
                <c:pt idx="7904">
                  <c:v>150.351</c:v>
                </c:pt>
                <c:pt idx="7905">
                  <c:v>150.32300000000001</c:v>
                </c:pt>
                <c:pt idx="7906">
                  <c:v>150.374</c:v>
                </c:pt>
                <c:pt idx="7907">
                  <c:v>150.35400000000001</c:v>
                </c:pt>
                <c:pt idx="7908">
                  <c:v>150.30799999999999</c:v>
                </c:pt>
                <c:pt idx="7909">
                  <c:v>150.27600000000001</c:v>
                </c:pt>
                <c:pt idx="7910">
                  <c:v>150.21</c:v>
                </c:pt>
                <c:pt idx="7911">
                  <c:v>150.15299999999999</c:v>
                </c:pt>
                <c:pt idx="7912">
                  <c:v>150.11199999999999</c:v>
                </c:pt>
                <c:pt idx="7913">
                  <c:v>150.03100000000001</c:v>
                </c:pt>
                <c:pt idx="7914">
                  <c:v>149.98400000000001</c:v>
                </c:pt>
                <c:pt idx="7915">
                  <c:v>149.99</c:v>
                </c:pt>
                <c:pt idx="7916">
                  <c:v>149.97200000000001</c:v>
                </c:pt>
                <c:pt idx="7917">
                  <c:v>149.91300000000001</c:v>
                </c:pt>
                <c:pt idx="7918">
                  <c:v>149.893</c:v>
                </c:pt>
                <c:pt idx="7919">
                  <c:v>149.845</c:v>
                </c:pt>
                <c:pt idx="7920">
                  <c:v>149.93</c:v>
                </c:pt>
                <c:pt idx="7921">
                  <c:v>149.94</c:v>
                </c:pt>
                <c:pt idx="7922">
                  <c:v>149.95699999999999</c:v>
                </c:pt>
                <c:pt idx="7923">
                  <c:v>149.887</c:v>
                </c:pt>
                <c:pt idx="7924">
                  <c:v>149.92000000000002</c:v>
                </c:pt>
                <c:pt idx="7925">
                  <c:v>149.964</c:v>
                </c:pt>
                <c:pt idx="7926">
                  <c:v>149.988</c:v>
                </c:pt>
                <c:pt idx="7927">
                  <c:v>149.93100000000001</c:v>
                </c:pt>
                <c:pt idx="7928">
                  <c:v>149.97900000000001</c:v>
                </c:pt>
                <c:pt idx="7929">
                  <c:v>149.97999999999999</c:v>
                </c:pt>
                <c:pt idx="7930">
                  <c:v>149.94900000000001</c:v>
                </c:pt>
                <c:pt idx="7931">
                  <c:v>149.977</c:v>
                </c:pt>
                <c:pt idx="7932">
                  <c:v>149.91200000000001</c:v>
                </c:pt>
                <c:pt idx="7933">
                  <c:v>149.97300000000001</c:v>
                </c:pt>
                <c:pt idx="7934">
                  <c:v>149.929</c:v>
                </c:pt>
                <c:pt idx="7935">
                  <c:v>149.93200000000002</c:v>
                </c:pt>
                <c:pt idx="7936">
                  <c:v>149.916</c:v>
                </c:pt>
                <c:pt idx="7937">
                  <c:v>149.89699999999999</c:v>
                </c:pt>
                <c:pt idx="7938">
                  <c:v>149.96899999999999</c:v>
                </c:pt>
                <c:pt idx="7939">
                  <c:v>149.98599999999999</c:v>
                </c:pt>
                <c:pt idx="7940">
                  <c:v>150.06100000000001</c:v>
                </c:pt>
                <c:pt idx="7941">
                  <c:v>150.08100000000002</c:v>
                </c:pt>
                <c:pt idx="7942">
                  <c:v>150.11500000000001</c:v>
                </c:pt>
                <c:pt idx="7943">
                  <c:v>150.06700000000001</c:v>
                </c:pt>
                <c:pt idx="7944">
                  <c:v>150.071</c:v>
                </c:pt>
                <c:pt idx="7945">
                  <c:v>149.964</c:v>
                </c:pt>
                <c:pt idx="7946">
                  <c:v>149.96600000000001</c:v>
                </c:pt>
                <c:pt idx="7947">
                  <c:v>149.92400000000001</c:v>
                </c:pt>
                <c:pt idx="7948">
                  <c:v>149.93</c:v>
                </c:pt>
                <c:pt idx="7949">
                  <c:v>149.874</c:v>
                </c:pt>
                <c:pt idx="7950">
                  <c:v>149.79300000000001</c:v>
                </c:pt>
                <c:pt idx="7951">
                  <c:v>149.69400000000002</c:v>
                </c:pt>
                <c:pt idx="7952">
                  <c:v>149.68899999999999</c:v>
                </c:pt>
                <c:pt idx="7953">
                  <c:v>149.62700000000001</c:v>
                </c:pt>
                <c:pt idx="7954">
                  <c:v>149.59200000000001</c:v>
                </c:pt>
                <c:pt idx="7955">
                  <c:v>149.542</c:v>
                </c:pt>
                <c:pt idx="7956">
                  <c:v>149.55799999999999</c:v>
                </c:pt>
                <c:pt idx="7957">
                  <c:v>149.61699999999999</c:v>
                </c:pt>
                <c:pt idx="7958">
                  <c:v>149.60300000000001</c:v>
                </c:pt>
                <c:pt idx="7959">
                  <c:v>149.65899999999999</c:v>
                </c:pt>
                <c:pt idx="7960">
                  <c:v>149.64699999999999</c:v>
                </c:pt>
                <c:pt idx="7961">
                  <c:v>149.696</c:v>
                </c:pt>
                <c:pt idx="7962">
                  <c:v>149.684</c:v>
                </c:pt>
                <c:pt idx="7963">
                  <c:v>149.75900000000001</c:v>
                </c:pt>
                <c:pt idx="7964">
                  <c:v>149.72300000000001</c:v>
                </c:pt>
                <c:pt idx="7965">
                  <c:v>149.71899999999999</c:v>
                </c:pt>
                <c:pt idx="7966">
                  <c:v>149.72999999999999</c:v>
                </c:pt>
                <c:pt idx="7967">
                  <c:v>149.666</c:v>
                </c:pt>
                <c:pt idx="7968">
                  <c:v>149.64400000000001</c:v>
                </c:pt>
                <c:pt idx="7969">
                  <c:v>149.63</c:v>
                </c:pt>
                <c:pt idx="7970">
                  <c:v>149.69300000000001</c:v>
                </c:pt>
                <c:pt idx="7971">
                  <c:v>144.221</c:v>
                </c:pt>
                <c:pt idx="7972">
                  <c:v>133.85300000000001</c:v>
                </c:pt>
                <c:pt idx="7973">
                  <c:v>133.65899999999999</c:v>
                </c:pt>
                <c:pt idx="7974">
                  <c:v>133.625</c:v>
                </c:pt>
                <c:pt idx="7975">
                  <c:v>133.565</c:v>
                </c:pt>
                <c:pt idx="7976">
                  <c:v>133.374</c:v>
                </c:pt>
                <c:pt idx="7977">
                  <c:v>133.15100000000001</c:v>
                </c:pt>
                <c:pt idx="7978">
                  <c:v>132.96100000000001</c:v>
                </c:pt>
                <c:pt idx="7979">
                  <c:v>132.79300000000001</c:v>
                </c:pt>
                <c:pt idx="7980">
                  <c:v>132.61699999999999</c:v>
                </c:pt>
                <c:pt idx="7981">
                  <c:v>132.41499999999999</c:v>
                </c:pt>
                <c:pt idx="7982">
                  <c:v>132.30000000000001</c:v>
                </c:pt>
                <c:pt idx="7983">
                  <c:v>132.239</c:v>
                </c:pt>
                <c:pt idx="7984">
                  <c:v>132.11000000000001</c:v>
                </c:pt>
                <c:pt idx="7985">
                  <c:v>131.96199999999999</c:v>
                </c:pt>
                <c:pt idx="7986">
                  <c:v>131.756</c:v>
                </c:pt>
                <c:pt idx="7987">
                  <c:v>131.58000000000001</c:v>
                </c:pt>
                <c:pt idx="7988">
                  <c:v>131.34899999999999</c:v>
                </c:pt>
                <c:pt idx="7989">
                  <c:v>122.068</c:v>
                </c:pt>
                <c:pt idx="7990">
                  <c:v>121.57900000000001</c:v>
                </c:pt>
                <c:pt idx="7991">
                  <c:v>121.423</c:v>
                </c:pt>
                <c:pt idx="7992">
                  <c:v>121.22800000000001</c:v>
                </c:pt>
                <c:pt idx="7993">
                  <c:v>121.056</c:v>
                </c:pt>
                <c:pt idx="7994">
                  <c:v>120.95100000000001</c:v>
                </c:pt>
                <c:pt idx="7995">
                  <c:v>120.89400000000001</c:v>
                </c:pt>
                <c:pt idx="7996">
                  <c:v>120.819</c:v>
                </c:pt>
                <c:pt idx="7997">
                  <c:v>120.738</c:v>
                </c:pt>
                <c:pt idx="7998">
                  <c:v>120.67700000000001</c:v>
                </c:pt>
                <c:pt idx="7999">
                  <c:v>120.623</c:v>
                </c:pt>
                <c:pt idx="8000">
                  <c:v>120.581</c:v>
                </c:pt>
                <c:pt idx="8001">
                  <c:v>120.47500000000001</c:v>
                </c:pt>
                <c:pt idx="8002">
                  <c:v>120.393</c:v>
                </c:pt>
                <c:pt idx="8003">
                  <c:v>120.276</c:v>
                </c:pt>
                <c:pt idx="8004">
                  <c:v>120.206</c:v>
                </c:pt>
                <c:pt idx="8005">
                  <c:v>120.11</c:v>
                </c:pt>
                <c:pt idx="8006">
                  <c:v>120.086</c:v>
                </c:pt>
                <c:pt idx="8007">
                  <c:v>110.419</c:v>
                </c:pt>
                <c:pt idx="8008">
                  <c:v>104.79900000000001</c:v>
                </c:pt>
                <c:pt idx="8009">
                  <c:v>104.462</c:v>
                </c:pt>
                <c:pt idx="8010">
                  <c:v>104.193</c:v>
                </c:pt>
                <c:pt idx="8011">
                  <c:v>103.956</c:v>
                </c:pt>
                <c:pt idx="8012">
                  <c:v>103.759</c:v>
                </c:pt>
                <c:pt idx="8013">
                  <c:v>103.611</c:v>
                </c:pt>
                <c:pt idx="8014">
                  <c:v>103.458</c:v>
                </c:pt>
                <c:pt idx="8015">
                  <c:v>103.259</c:v>
                </c:pt>
                <c:pt idx="8016">
                  <c:v>103.13</c:v>
                </c:pt>
                <c:pt idx="8017">
                  <c:v>102.931</c:v>
                </c:pt>
                <c:pt idx="8018">
                  <c:v>102.742</c:v>
                </c:pt>
                <c:pt idx="8019">
                  <c:v>102.566</c:v>
                </c:pt>
                <c:pt idx="8020">
                  <c:v>102.351</c:v>
                </c:pt>
                <c:pt idx="8021">
                  <c:v>102.169</c:v>
                </c:pt>
                <c:pt idx="8022">
                  <c:v>102.008</c:v>
                </c:pt>
                <c:pt idx="8023">
                  <c:v>101.809</c:v>
                </c:pt>
                <c:pt idx="8024">
                  <c:v>94.659000000000006</c:v>
                </c:pt>
                <c:pt idx="8025">
                  <c:v>94.164000000000001</c:v>
                </c:pt>
                <c:pt idx="8026">
                  <c:v>94.12</c:v>
                </c:pt>
                <c:pt idx="8027">
                  <c:v>94.046999999999997</c:v>
                </c:pt>
                <c:pt idx="8028">
                  <c:v>73.707999999999998</c:v>
                </c:pt>
                <c:pt idx="8029">
                  <c:v>70.81</c:v>
                </c:pt>
                <c:pt idx="8030">
                  <c:v>70.914000000000001</c:v>
                </c:pt>
                <c:pt idx="8031">
                  <c:v>71.158000000000001</c:v>
                </c:pt>
                <c:pt idx="8032">
                  <c:v>71.481999999999999</c:v>
                </c:pt>
                <c:pt idx="8033">
                  <c:v>71.733999999999995</c:v>
                </c:pt>
                <c:pt idx="8034">
                  <c:v>71.933000000000007</c:v>
                </c:pt>
                <c:pt idx="8035">
                  <c:v>72.114999999999995</c:v>
                </c:pt>
                <c:pt idx="8036">
                  <c:v>72.328000000000003</c:v>
                </c:pt>
                <c:pt idx="8037">
                  <c:v>72.489000000000004</c:v>
                </c:pt>
                <c:pt idx="8038">
                  <c:v>72.650000000000006</c:v>
                </c:pt>
                <c:pt idx="8039">
                  <c:v>72.745000000000005</c:v>
                </c:pt>
                <c:pt idx="8040">
                  <c:v>72.891999999999996</c:v>
                </c:pt>
                <c:pt idx="8041">
                  <c:v>72.981999999999999</c:v>
                </c:pt>
                <c:pt idx="8042">
                  <c:v>73.088000000000008</c:v>
                </c:pt>
                <c:pt idx="8043">
                  <c:v>73.201999999999998</c:v>
                </c:pt>
                <c:pt idx="8044">
                  <c:v>73.277000000000001</c:v>
                </c:pt>
                <c:pt idx="8045">
                  <c:v>73.364999999999995</c:v>
                </c:pt>
                <c:pt idx="8046">
                  <c:v>73.397000000000006</c:v>
                </c:pt>
                <c:pt idx="8047">
                  <c:v>73.451000000000008</c:v>
                </c:pt>
                <c:pt idx="8048">
                  <c:v>73.463999999999999</c:v>
                </c:pt>
                <c:pt idx="8049">
                  <c:v>73.525999999999996</c:v>
                </c:pt>
                <c:pt idx="8050">
                  <c:v>73.52</c:v>
                </c:pt>
                <c:pt idx="8051">
                  <c:v>73.582999999999998</c:v>
                </c:pt>
                <c:pt idx="8052">
                  <c:v>73.588999999999999</c:v>
                </c:pt>
                <c:pt idx="8053">
                  <c:v>73.599000000000004</c:v>
                </c:pt>
                <c:pt idx="8054">
                  <c:v>73.587000000000003</c:v>
                </c:pt>
                <c:pt idx="8055">
                  <c:v>73.599000000000004</c:v>
                </c:pt>
                <c:pt idx="8056">
                  <c:v>73.58</c:v>
                </c:pt>
                <c:pt idx="8057">
                  <c:v>73.58</c:v>
                </c:pt>
                <c:pt idx="8058">
                  <c:v>73.582999999999998</c:v>
                </c:pt>
                <c:pt idx="8059">
                  <c:v>73.558999999999997</c:v>
                </c:pt>
                <c:pt idx="8060">
                  <c:v>73.540000000000006</c:v>
                </c:pt>
                <c:pt idx="8061">
                  <c:v>73.567999999999998</c:v>
                </c:pt>
                <c:pt idx="8062">
                  <c:v>73.548000000000002</c:v>
                </c:pt>
                <c:pt idx="8063">
                  <c:v>73.566000000000003</c:v>
                </c:pt>
                <c:pt idx="8064">
                  <c:v>73.563000000000002</c:v>
                </c:pt>
                <c:pt idx="8065">
                  <c:v>73.566000000000003</c:v>
                </c:pt>
                <c:pt idx="8066">
                  <c:v>73.566000000000003</c:v>
                </c:pt>
                <c:pt idx="8067">
                  <c:v>73.567999999999998</c:v>
                </c:pt>
                <c:pt idx="8068">
                  <c:v>73.501000000000005</c:v>
                </c:pt>
                <c:pt idx="8069">
                  <c:v>73.522000000000006</c:v>
                </c:pt>
                <c:pt idx="8070">
                  <c:v>73.474000000000004</c:v>
                </c:pt>
                <c:pt idx="8071">
                  <c:v>73.444000000000003</c:v>
                </c:pt>
                <c:pt idx="8072">
                  <c:v>73.436000000000007</c:v>
                </c:pt>
                <c:pt idx="8073">
                  <c:v>73.439000000000007</c:v>
                </c:pt>
                <c:pt idx="8074">
                  <c:v>73.396000000000001</c:v>
                </c:pt>
                <c:pt idx="8075">
                  <c:v>73.397000000000006</c:v>
                </c:pt>
                <c:pt idx="8076">
                  <c:v>73.376000000000005</c:v>
                </c:pt>
                <c:pt idx="8077">
                  <c:v>73.361000000000004</c:v>
                </c:pt>
                <c:pt idx="8078">
                  <c:v>73.352000000000004</c:v>
                </c:pt>
                <c:pt idx="8079">
                  <c:v>73.397999999999996</c:v>
                </c:pt>
                <c:pt idx="8080">
                  <c:v>73.400000000000006</c:v>
                </c:pt>
                <c:pt idx="8081">
                  <c:v>73.402000000000001</c:v>
                </c:pt>
                <c:pt idx="8082">
                  <c:v>73.418999999999997</c:v>
                </c:pt>
                <c:pt idx="8083">
                  <c:v>73.430999999999997</c:v>
                </c:pt>
                <c:pt idx="8084">
                  <c:v>73.432000000000002</c:v>
                </c:pt>
                <c:pt idx="8085">
                  <c:v>73.433000000000007</c:v>
                </c:pt>
                <c:pt idx="8086">
                  <c:v>73.394000000000005</c:v>
                </c:pt>
                <c:pt idx="8087">
                  <c:v>73.427000000000007</c:v>
                </c:pt>
                <c:pt idx="8088">
                  <c:v>73.418000000000006</c:v>
                </c:pt>
                <c:pt idx="8089">
                  <c:v>73.427000000000007</c:v>
                </c:pt>
                <c:pt idx="8090">
                  <c:v>73.441000000000003</c:v>
                </c:pt>
                <c:pt idx="8091">
                  <c:v>73.494</c:v>
                </c:pt>
                <c:pt idx="8092">
                  <c:v>73.492000000000004</c:v>
                </c:pt>
                <c:pt idx="8093">
                  <c:v>73.492999999999995</c:v>
                </c:pt>
                <c:pt idx="8094">
                  <c:v>73.522999999999996</c:v>
                </c:pt>
                <c:pt idx="8095">
                  <c:v>73.537999999999997</c:v>
                </c:pt>
                <c:pt idx="8096">
                  <c:v>73.582000000000008</c:v>
                </c:pt>
                <c:pt idx="8097">
                  <c:v>73.594999999999999</c:v>
                </c:pt>
                <c:pt idx="8098">
                  <c:v>73.623000000000005</c:v>
                </c:pt>
                <c:pt idx="8099">
                  <c:v>73.634</c:v>
                </c:pt>
                <c:pt idx="8100">
                  <c:v>73.653999999999996</c:v>
                </c:pt>
                <c:pt idx="8101">
                  <c:v>73.632999999999996</c:v>
                </c:pt>
                <c:pt idx="8102">
                  <c:v>73.62</c:v>
                </c:pt>
                <c:pt idx="8103">
                  <c:v>73.581000000000003</c:v>
                </c:pt>
                <c:pt idx="8104">
                  <c:v>73.573999999999998</c:v>
                </c:pt>
                <c:pt idx="8105">
                  <c:v>73.528000000000006</c:v>
                </c:pt>
                <c:pt idx="8106">
                  <c:v>73.472999999999999</c:v>
                </c:pt>
                <c:pt idx="8107">
                  <c:v>96.942000000000007</c:v>
                </c:pt>
                <c:pt idx="8108">
                  <c:v>92.350000000000009</c:v>
                </c:pt>
                <c:pt idx="8109">
                  <c:v>82.543000000000006</c:v>
                </c:pt>
                <c:pt idx="8110">
                  <c:v>84.442000000000007</c:v>
                </c:pt>
                <c:pt idx="8111">
                  <c:v>84.445000000000007</c:v>
                </c:pt>
                <c:pt idx="8112">
                  <c:v>86.875</c:v>
                </c:pt>
                <c:pt idx="8113">
                  <c:v>85.06</c:v>
                </c:pt>
                <c:pt idx="8114">
                  <c:v>84.903000000000006</c:v>
                </c:pt>
                <c:pt idx="8115">
                  <c:v>84.783000000000001</c:v>
                </c:pt>
                <c:pt idx="8116">
                  <c:v>84.588000000000008</c:v>
                </c:pt>
                <c:pt idx="8117">
                  <c:v>84.421000000000006</c:v>
                </c:pt>
                <c:pt idx="8118">
                  <c:v>84.433999999999997</c:v>
                </c:pt>
                <c:pt idx="8119">
                  <c:v>84.278999999999996</c:v>
                </c:pt>
                <c:pt idx="8120">
                  <c:v>84.177999999999997</c:v>
                </c:pt>
                <c:pt idx="8121">
                  <c:v>85.716999999999999</c:v>
                </c:pt>
                <c:pt idx="8122">
                  <c:v>85.62</c:v>
                </c:pt>
                <c:pt idx="8123">
                  <c:v>85.513999999999996</c:v>
                </c:pt>
                <c:pt idx="8124">
                  <c:v>85.394999999999996</c:v>
                </c:pt>
                <c:pt idx="8125">
                  <c:v>85.376000000000005</c:v>
                </c:pt>
                <c:pt idx="8126">
                  <c:v>85.272999999999996</c:v>
                </c:pt>
                <c:pt idx="8127">
                  <c:v>88.652000000000001</c:v>
                </c:pt>
                <c:pt idx="8128">
                  <c:v>95.849000000000004</c:v>
                </c:pt>
                <c:pt idx="8129">
                  <c:v>97.966000000000008</c:v>
                </c:pt>
                <c:pt idx="8130">
                  <c:v>97.873999999999995</c:v>
                </c:pt>
                <c:pt idx="8131">
                  <c:v>97.838000000000008</c:v>
                </c:pt>
                <c:pt idx="8132">
                  <c:v>97.853999999999999</c:v>
                </c:pt>
                <c:pt idx="8133">
                  <c:v>97.981999999999999</c:v>
                </c:pt>
                <c:pt idx="8134">
                  <c:v>103.178</c:v>
                </c:pt>
                <c:pt idx="8135">
                  <c:v>101.361</c:v>
                </c:pt>
                <c:pt idx="8136">
                  <c:v>101.378</c:v>
                </c:pt>
                <c:pt idx="8137">
                  <c:v>101.41200000000001</c:v>
                </c:pt>
                <c:pt idx="8138">
                  <c:v>101.49000000000001</c:v>
                </c:pt>
                <c:pt idx="8139">
                  <c:v>101.509</c:v>
                </c:pt>
                <c:pt idx="8140">
                  <c:v>101.56100000000001</c:v>
                </c:pt>
                <c:pt idx="8141">
                  <c:v>101.623</c:v>
                </c:pt>
                <c:pt idx="8142">
                  <c:v>101.658</c:v>
                </c:pt>
                <c:pt idx="8143">
                  <c:v>101.637</c:v>
                </c:pt>
                <c:pt idx="8144">
                  <c:v>101.60300000000001</c:v>
                </c:pt>
                <c:pt idx="8145">
                  <c:v>101.574</c:v>
                </c:pt>
                <c:pt idx="8146">
                  <c:v>101.587</c:v>
                </c:pt>
                <c:pt idx="8147">
                  <c:v>101.517</c:v>
                </c:pt>
                <c:pt idx="8148">
                  <c:v>101.515</c:v>
                </c:pt>
                <c:pt idx="8149">
                  <c:v>101.474</c:v>
                </c:pt>
                <c:pt idx="8150">
                  <c:v>101.45700000000001</c:v>
                </c:pt>
                <c:pt idx="8151">
                  <c:v>101.47</c:v>
                </c:pt>
                <c:pt idx="8152">
                  <c:v>101.452</c:v>
                </c:pt>
                <c:pt idx="8153">
                  <c:v>101.47800000000001</c:v>
                </c:pt>
                <c:pt idx="8154">
                  <c:v>101.511</c:v>
                </c:pt>
                <c:pt idx="8155">
                  <c:v>101.477</c:v>
                </c:pt>
                <c:pt idx="8156">
                  <c:v>101.53</c:v>
                </c:pt>
                <c:pt idx="8157">
                  <c:v>101.548</c:v>
                </c:pt>
                <c:pt idx="8158">
                  <c:v>101.521</c:v>
                </c:pt>
                <c:pt idx="8159">
                  <c:v>101.517</c:v>
                </c:pt>
                <c:pt idx="8160">
                  <c:v>101.545</c:v>
                </c:pt>
                <c:pt idx="8161">
                  <c:v>101.53100000000001</c:v>
                </c:pt>
                <c:pt idx="8162">
                  <c:v>101.53400000000001</c:v>
                </c:pt>
                <c:pt idx="8163">
                  <c:v>101.58</c:v>
                </c:pt>
                <c:pt idx="8164">
                  <c:v>101.58</c:v>
                </c:pt>
                <c:pt idx="8165">
                  <c:v>101.572</c:v>
                </c:pt>
                <c:pt idx="8166">
                  <c:v>101.539</c:v>
                </c:pt>
                <c:pt idx="8167">
                  <c:v>101.489</c:v>
                </c:pt>
                <c:pt idx="8168">
                  <c:v>101.444</c:v>
                </c:pt>
                <c:pt idx="8169">
                  <c:v>101.45700000000001</c:v>
                </c:pt>
                <c:pt idx="8170">
                  <c:v>101.4</c:v>
                </c:pt>
                <c:pt idx="8171">
                  <c:v>101.352</c:v>
                </c:pt>
                <c:pt idx="8172">
                  <c:v>101.334</c:v>
                </c:pt>
                <c:pt idx="8173">
                  <c:v>101.286</c:v>
                </c:pt>
                <c:pt idx="8174">
                  <c:v>101.262</c:v>
                </c:pt>
                <c:pt idx="8175">
                  <c:v>101.241</c:v>
                </c:pt>
                <c:pt idx="8176">
                  <c:v>101.23</c:v>
                </c:pt>
                <c:pt idx="8177">
                  <c:v>101.238</c:v>
                </c:pt>
                <c:pt idx="8178">
                  <c:v>101.32600000000001</c:v>
                </c:pt>
                <c:pt idx="8179">
                  <c:v>101.32300000000001</c:v>
                </c:pt>
                <c:pt idx="8180">
                  <c:v>101.411</c:v>
                </c:pt>
                <c:pt idx="8181">
                  <c:v>101.405</c:v>
                </c:pt>
                <c:pt idx="8182">
                  <c:v>101.458</c:v>
                </c:pt>
                <c:pt idx="8183">
                  <c:v>101.50700000000001</c:v>
                </c:pt>
                <c:pt idx="8184">
                  <c:v>101.569</c:v>
                </c:pt>
                <c:pt idx="8185">
                  <c:v>101.498</c:v>
                </c:pt>
                <c:pt idx="8186">
                  <c:v>101.452</c:v>
                </c:pt>
                <c:pt idx="8187">
                  <c:v>101.473</c:v>
                </c:pt>
                <c:pt idx="8188">
                  <c:v>101.408</c:v>
                </c:pt>
                <c:pt idx="8189">
                  <c:v>101.39100000000001</c:v>
                </c:pt>
                <c:pt idx="8190">
                  <c:v>101.354</c:v>
                </c:pt>
                <c:pt idx="8191">
                  <c:v>101.32000000000001</c:v>
                </c:pt>
                <c:pt idx="8192">
                  <c:v>101.34</c:v>
                </c:pt>
                <c:pt idx="8193">
                  <c:v>101.351</c:v>
                </c:pt>
                <c:pt idx="8194">
                  <c:v>101.32600000000001</c:v>
                </c:pt>
                <c:pt idx="8195">
                  <c:v>101.36800000000001</c:v>
                </c:pt>
                <c:pt idx="8196">
                  <c:v>101.36</c:v>
                </c:pt>
                <c:pt idx="8197">
                  <c:v>101.36</c:v>
                </c:pt>
                <c:pt idx="8198">
                  <c:v>101.40600000000001</c:v>
                </c:pt>
                <c:pt idx="8199">
                  <c:v>101.398</c:v>
                </c:pt>
                <c:pt idx="8200">
                  <c:v>101.37</c:v>
                </c:pt>
                <c:pt idx="8201">
                  <c:v>101.36200000000001</c:v>
                </c:pt>
                <c:pt idx="8202">
                  <c:v>101.40300000000001</c:v>
                </c:pt>
                <c:pt idx="8203">
                  <c:v>101.364</c:v>
                </c:pt>
                <c:pt idx="8204">
                  <c:v>101.38200000000001</c:v>
                </c:pt>
                <c:pt idx="8205">
                  <c:v>101.333</c:v>
                </c:pt>
                <c:pt idx="8206">
                  <c:v>101.333</c:v>
                </c:pt>
                <c:pt idx="8207">
                  <c:v>101.262</c:v>
                </c:pt>
                <c:pt idx="8208">
                  <c:v>101.252</c:v>
                </c:pt>
                <c:pt idx="8209">
                  <c:v>101.20100000000001</c:v>
                </c:pt>
                <c:pt idx="8210">
                  <c:v>101.169</c:v>
                </c:pt>
                <c:pt idx="8211">
                  <c:v>101.191</c:v>
                </c:pt>
                <c:pt idx="8212">
                  <c:v>101.116</c:v>
                </c:pt>
                <c:pt idx="8213">
                  <c:v>101.084</c:v>
                </c:pt>
                <c:pt idx="8214">
                  <c:v>101.10600000000001</c:v>
                </c:pt>
                <c:pt idx="8215">
                  <c:v>101.057</c:v>
                </c:pt>
                <c:pt idx="8216">
                  <c:v>101.066</c:v>
                </c:pt>
                <c:pt idx="8217">
                  <c:v>101.047</c:v>
                </c:pt>
                <c:pt idx="8218">
                  <c:v>101.032</c:v>
                </c:pt>
                <c:pt idx="8219">
                  <c:v>100.97500000000001</c:v>
                </c:pt>
                <c:pt idx="8220">
                  <c:v>100.949</c:v>
                </c:pt>
                <c:pt idx="8221">
                  <c:v>100.837</c:v>
                </c:pt>
                <c:pt idx="8222">
                  <c:v>100.824</c:v>
                </c:pt>
                <c:pt idx="8223">
                  <c:v>100.807</c:v>
                </c:pt>
                <c:pt idx="8224">
                  <c:v>100.83200000000001</c:v>
                </c:pt>
                <c:pt idx="8225">
                  <c:v>100.827</c:v>
                </c:pt>
                <c:pt idx="8226">
                  <c:v>100.786</c:v>
                </c:pt>
                <c:pt idx="8227">
                  <c:v>100.84400000000001</c:v>
                </c:pt>
                <c:pt idx="8228">
                  <c:v>100.88500000000001</c:v>
                </c:pt>
                <c:pt idx="8229">
                  <c:v>100.928</c:v>
                </c:pt>
                <c:pt idx="8230">
                  <c:v>100.958</c:v>
                </c:pt>
                <c:pt idx="8231">
                  <c:v>100.98400000000001</c:v>
                </c:pt>
                <c:pt idx="8232">
                  <c:v>101.06100000000001</c:v>
                </c:pt>
                <c:pt idx="8233">
                  <c:v>101.08</c:v>
                </c:pt>
                <c:pt idx="8234">
                  <c:v>101.146</c:v>
                </c:pt>
                <c:pt idx="8235">
                  <c:v>101.203</c:v>
                </c:pt>
                <c:pt idx="8236">
                  <c:v>101.30800000000001</c:v>
                </c:pt>
                <c:pt idx="8237">
                  <c:v>101.40300000000001</c:v>
                </c:pt>
                <c:pt idx="8238">
                  <c:v>101.434</c:v>
                </c:pt>
                <c:pt idx="8239">
                  <c:v>101.479</c:v>
                </c:pt>
                <c:pt idx="8240">
                  <c:v>101.559</c:v>
                </c:pt>
                <c:pt idx="8241">
                  <c:v>101.57300000000001</c:v>
                </c:pt>
                <c:pt idx="8242">
                  <c:v>101.595</c:v>
                </c:pt>
                <c:pt idx="8243">
                  <c:v>101.68600000000001</c:v>
                </c:pt>
                <c:pt idx="8244">
                  <c:v>101.81100000000001</c:v>
                </c:pt>
                <c:pt idx="8245">
                  <c:v>101.85300000000001</c:v>
                </c:pt>
                <c:pt idx="8246">
                  <c:v>101.904</c:v>
                </c:pt>
                <c:pt idx="8247">
                  <c:v>101.94200000000001</c:v>
                </c:pt>
                <c:pt idx="8248">
                  <c:v>101.94</c:v>
                </c:pt>
                <c:pt idx="8249">
                  <c:v>101.89700000000001</c:v>
                </c:pt>
                <c:pt idx="8250">
                  <c:v>101.914</c:v>
                </c:pt>
                <c:pt idx="8251">
                  <c:v>101.877</c:v>
                </c:pt>
                <c:pt idx="8252">
                  <c:v>101.864</c:v>
                </c:pt>
                <c:pt idx="8253">
                  <c:v>101.904</c:v>
                </c:pt>
                <c:pt idx="8254">
                  <c:v>101.95400000000001</c:v>
                </c:pt>
                <c:pt idx="8255">
                  <c:v>101.943</c:v>
                </c:pt>
                <c:pt idx="8256">
                  <c:v>101.935</c:v>
                </c:pt>
                <c:pt idx="8257">
                  <c:v>101.98400000000001</c:v>
                </c:pt>
                <c:pt idx="8258">
                  <c:v>102.03400000000001</c:v>
                </c:pt>
                <c:pt idx="8259">
                  <c:v>102.107</c:v>
                </c:pt>
                <c:pt idx="8260">
                  <c:v>102.154</c:v>
                </c:pt>
                <c:pt idx="8261">
                  <c:v>102.22800000000001</c:v>
                </c:pt>
                <c:pt idx="8262">
                  <c:v>102.28100000000001</c:v>
                </c:pt>
                <c:pt idx="8263">
                  <c:v>102.393</c:v>
                </c:pt>
                <c:pt idx="8264">
                  <c:v>102.39100000000001</c:v>
                </c:pt>
                <c:pt idx="8265">
                  <c:v>102.39100000000001</c:v>
                </c:pt>
                <c:pt idx="8266">
                  <c:v>102.47200000000001</c:v>
                </c:pt>
                <c:pt idx="8267">
                  <c:v>102.508</c:v>
                </c:pt>
                <c:pt idx="8268">
                  <c:v>102.47</c:v>
                </c:pt>
                <c:pt idx="8269">
                  <c:v>102.455</c:v>
                </c:pt>
                <c:pt idx="8270">
                  <c:v>102.46300000000001</c:v>
                </c:pt>
                <c:pt idx="8271">
                  <c:v>102.479</c:v>
                </c:pt>
                <c:pt idx="8272">
                  <c:v>102.492</c:v>
                </c:pt>
                <c:pt idx="8273">
                  <c:v>102.539</c:v>
                </c:pt>
                <c:pt idx="8274">
                  <c:v>102.49300000000001</c:v>
                </c:pt>
                <c:pt idx="8275">
                  <c:v>102.471</c:v>
                </c:pt>
                <c:pt idx="8276">
                  <c:v>102.435</c:v>
                </c:pt>
                <c:pt idx="8277">
                  <c:v>102.402</c:v>
                </c:pt>
                <c:pt idx="8278">
                  <c:v>102.30800000000001</c:v>
                </c:pt>
                <c:pt idx="8279">
                  <c:v>102.239</c:v>
                </c:pt>
                <c:pt idx="8280">
                  <c:v>102.164</c:v>
                </c:pt>
                <c:pt idx="8281">
                  <c:v>102.09400000000001</c:v>
                </c:pt>
                <c:pt idx="8282">
                  <c:v>102.041</c:v>
                </c:pt>
                <c:pt idx="8283">
                  <c:v>102.033</c:v>
                </c:pt>
                <c:pt idx="8284">
                  <c:v>101.902</c:v>
                </c:pt>
                <c:pt idx="8285">
                  <c:v>101.86800000000001</c:v>
                </c:pt>
                <c:pt idx="8286">
                  <c:v>101.79300000000001</c:v>
                </c:pt>
                <c:pt idx="8287">
                  <c:v>101.788</c:v>
                </c:pt>
                <c:pt idx="8288">
                  <c:v>101.703</c:v>
                </c:pt>
                <c:pt idx="8289">
                  <c:v>101.676</c:v>
                </c:pt>
                <c:pt idx="8290">
                  <c:v>101.625</c:v>
                </c:pt>
                <c:pt idx="8291">
                  <c:v>101.568</c:v>
                </c:pt>
                <c:pt idx="8292">
                  <c:v>101.48</c:v>
                </c:pt>
                <c:pt idx="8293">
                  <c:v>101.426</c:v>
                </c:pt>
                <c:pt idx="8294">
                  <c:v>101.404</c:v>
                </c:pt>
                <c:pt idx="8295">
                  <c:v>101.34700000000001</c:v>
                </c:pt>
                <c:pt idx="8296">
                  <c:v>101.331</c:v>
                </c:pt>
                <c:pt idx="8297">
                  <c:v>101.196</c:v>
                </c:pt>
                <c:pt idx="8298">
                  <c:v>101.182</c:v>
                </c:pt>
                <c:pt idx="8299">
                  <c:v>101.111</c:v>
                </c:pt>
                <c:pt idx="8300">
                  <c:v>101.015</c:v>
                </c:pt>
                <c:pt idx="8301">
                  <c:v>100.89700000000001</c:v>
                </c:pt>
                <c:pt idx="8302">
                  <c:v>100.875</c:v>
                </c:pt>
                <c:pt idx="8303">
                  <c:v>100.789</c:v>
                </c:pt>
                <c:pt idx="8304">
                  <c:v>100.754</c:v>
                </c:pt>
                <c:pt idx="8305">
                  <c:v>100.724</c:v>
                </c:pt>
                <c:pt idx="8306">
                  <c:v>100.66800000000001</c:v>
                </c:pt>
                <c:pt idx="8307">
                  <c:v>100.666</c:v>
                </c:pt>
                <c:pt idx="8308">
                  <c:v>100.625</c:v>
                </c:pt>
                <c:pt idx="8309">
                  <c:v>100.586</c:v>
                </c:pt>
                <c:pt idx="8310">
                  <c:v>100.504</c:v>
                </c:pt>
                <c:pt idx="8311">
                  <c:v>100.482</c:v>
                </c:pt>
                <c:pt idx="8312">
                  <c:v>100.518</c:v>
                </c:pt>
                <c:pt idx="8313">
                  <c:v>100.518</c:v>
                </c:pt>
                <c:pt idx="8314">
                  <c:v>100.53</c:v>
                </c:pt>
                <c:pt idx="8315">
                  <c:v>100.477</c:v>
                </c:pt>
                <c:pt idx="8316">
                  <c:v>100.547</c:v>
                </c:pt>
                <c:pt idx="8317">
                  <c:v>100.465</c:v>
                </c:pt>
                <c:pt idx="8318">
                  <c:v>100.506</c:v>
                </c:pt>
                <c:pt idx="8319">
                  <c:v>100.511</c:v>
                </c:pt>
                <c:pt idx="8320">
                  <c:v>100.5</c:v>
                </c:pt>
                <c:pt idx="8321">
                  <c:v>100.523</c:v>
                </c:pt>
                <c:pt idx="8322">
                  <c:v>100.504</c:v>
                </c:pt>
                <c:pt idx="8323">
                  <c:v>100.52</c:v>
                </c:pt>
                <c:pt idx="8324">
                  <c:v>100.521</c:v>
                </c:pt>
                <c:pt idx="8325">
                  <c:v>100.514</c:v>
                </c:pt>
                <c:pt idx="8326">
                  <c:v>100.52800000000001</c:v>
                </c:pt>
                <c:pt idx="8327">
                  <c:v>100.483</c:v>
                </c:pt>
                <c:pt idx="8328">
                  <c:v>100.53700000000001</c:v>
                </c:pt>
                <c:pt idx="8329">
                  <c:v>100.51300000000001</c:v>
                </c:pt>
                <c:pt idx="8330">
                  <c:v>100.52200000000001</c:v>
                </c:pt>
                <c:pt idx="8331">
                  <c:v>100.57300000000001</c:v>
                </c:pt>
                <c:pt idx="8332">
                  <c:v>100.616</c:v>
                </c:pt>
                <c:pt idx="8333">
                  <c:v>100.65300000000001</c:v>
                </c:pt>
                <c:pt idx="8334">
                  <c:v>100.65900000000001</c:v>
                </c:pt>
                <c:pt idx="8335">
                  <c:v>100.649</c:v>
                </c:pt>
                <c:pt idx="8336">
                  <c:v>100.667</c:v>
                </c:pt>
                <c:pt idx="8337">
                  <c:v>100.745</c:v>
                </c:pt>
                <c:pt idx="8338">
                  <c:v>100.712</c:v>
                </c:pt>
                <c:pt idx="8339">
                  <c:v>100.685</c:v>
                </c:pt>
                <c:pt idx="8340">
                  <c:v>100.694</c:v>
                </c:pt>
                <c:pt idx="8341">
                  <c:v>100.70700000000001</c:v>
                </c:pt>
                <c:pt idx="8342">
                  <c:v>100.721</c:v>
                </c:pt>
                <c:pt idx="8343">
                  <c:v>100.733</c:v>
                </c:pt>
                <c:pt idx="8344">
                  <c:v>100.753</c:v>
                </c:pt>
                <c:pt idx="8345">
                  <c:v>100.76600000000001</c:v>
                </c:pt>
                <c:pt idx="8346">
                  <c:v>100.77</c:v>
                </c:pt>
                <c:pt idx="8347">
                  <c:v>100.791</c:v>
                </c:pt>
                <c:pt idx="8348">
                  <c:v>100.80500000000001</c:v>
                </c:pt>
                <c:pt idx="8349">
                  <c:v>100.84400000000001</c:v>
                </c:pt>
                <c:pt idx="8350">
                  <c:v>100.84100000000001</c:v>
                </c:pt>
                <c:pt idx="8351">
                  <c:v>100.845</c:v>
                </c:pt>
                <c:pt idx="8352">
                  <c:v>100.869</c:v>
                </c:pt>
                <c:pt idx="8353">
                  <c:v>100.884</c:v>
                </c:pt>
                <c:pt idx="8354">
                  <c:v>100.887</c:v>
                </c:pt>
                <c:pt idx="8355">
                  <c:v>100.864</c:v>
                </c:pt>
                <c:pt idx="8356">
                  <c:v>100.874</c:v>
                </c:pt>
                <c:pt idx="8357">
                  <c:v>100.85300000000001</c:v>
                </c:pt>
                <c:pt idx="8358">
                  <c:v>100.779</c:v>
                </c:pt>
                <c:pt idx="8359">
                  <c:v>100.78</c:v>
                </c:pt>
                <c:pt idx="8360">
                  <c:v>100.833</c:v>
                </c:pt>
                <c:pt idx="8361">
                  <c:v>100.85000000000001</c:v>
                </c:pt>
                <c:pt idx="8362">
                  <c:v>100.889</c:v>
                </c:pt>
                <c:pt idx="8363">
                  <c:v>100.917</c:v>
                </c:pt>
                <c:pt idx="8364">
                  <c:v>101.032</c:v>
                </c:pt>
                <c:pt idx="8365">
                  <c:v>101.05800000000001</c:v>
                </c:pt>
                <c:pt idx="8366">
                  <c:v>101.05200000000001</c:v>
                </c:pt>
                <c:pt idx="8367">
                  <c:v>101.023</c:v>
                </c:pt>
                <c:pt idx="8368">
                  <c:v>101.012</c:v>
                </c:pt>
                <c:pt idx="8369">
                  <c:v>100.98400000000001</c:v>
                </c:pt>
                <c:pt idx="8370">
                  <c:v>100.941</c:v>
                </c:pt>
                <c:pt idx="8371">
                  <c:v>100.831</c:v>
                </c:pt>
                <c:pt idx="8372">
                  <c:v>100.8</c:v>
                </c:pt>
                <c:pt idx="8373">
                  <c:v>100.78100000000001</c:v>
                </c:pt>
                <c:pt idx="8374">
                  <c:v>100.742</c:v>
                </c:pt>
                <c:pt idx="8375">
                  <c:v>100.703</c:v>
                </c:pt>
                <c:pt idx="8376">
                  <c:v>100.664</c:v>
                </c:pt>
                <c:pt idx="8377">
                  <c:v>100.663</c:v>
                </c:pt>
                <c:pt idx="8378">
                  <c:v>100.715</c:v>
                </c:pt>
                <c:pt idx="8379">
                  <c:v>100.744</c:v>
                </c:pt>
                <c:pt idx="8380">
                  <c:v>100.777</c:v>
                </c:pt>
                <c:pt idx="8381">
                  <c:v>100.843</c:v>
                </c:pt>
                <c:pt idx="8382">
                  <c:v>100.967</c:v>
                </c:pt>
                <c:pt idx="8383">
                  <c:v>101.057</c:v>
                </c:pt>
                <c:pt idx="8384">
                  <c:v>101.09400000000001</c:v>
                </c:pt>
                <c:pt idx="8385">
                  <c:v>101.19500000000001</c:v>
                </c:pt>
                <c:pt idx="8386">
                  <c:v>101.22800000000001</c:v>
                </c:pt>
                <c:pt idx="8387">
                  <c:v>101.25</c:v>
                </c:pt>
                <c:pt idx="8388">
                  <c:v>101.217</c:v>
                </c:pt>
                <c:pt idx="8389">
                  <c:v>101.19800000000001</c:v>
                </c:pt>
                <c:pt idx="8390">
                  <c:v>101.164</c:v>
                </c:pt>
                <c:pt idx="8391">
                  <c:v>101.13800000000001</c:v>
                </c:pt>
                <c:pt idx="8392">
                  <c:v>101.119</c:v>
                </c:pt>
                <c:pt idx="8393">
                  <c:v>101.09400000000001</c:v>
                </c:pt>
                <c:pt idx="8394">
                  <c:v>101.119</c:v>
                </c:pt>
                <c:pt idx="8395">
                  <c:v>101.059</c:v>
                </c:pt>
                <c:pt idx="8396">
                  <c:v>101.048</c:v>
                </c:pt>
                <c:pt idx="8397">
                  <c:v>101.05</c:v>
                </c:pt>
                <c:pt idx="8398">
                  <c:v>101.01</c:v>
                </c:pt>
                <c:pt idx="8399">
                  <c:v>100.999</c:v>
                </c:pt>
                <c:pt idx="8400">
                  <c:v>101.041</c:v>
                </c:pt>
                <c:pt idx="8401">
                  <c:v>101.041</c:v>
                </c:pt>
                <c:pt idx="8402">
                  <c:v>101.095</c:v>
                </c:pt>
                <c:pt idx="8403">
                  <c:v>101.123</c:v>
                </c:pt>
                <c:pt idx="8404">
                  <c:v>101.194</c:v>
                </c:pt>
                <c:pt idx="8405">
                  <c:v>101.18</c:v>
                </c:pt>
                <c:pt idx="8406">
                  <c:v>101.244</c:v>
                </c:pt>
                <c:pt idx="8407">
                  <c:v>101.258</c:v>
                </c:pt>
                <c:pt idx="8408">
                  <c:v>101.29600000000001</c:v>
                </c:pt>
                <c:pt idx="8409">
                  <c:v>101.297</c:v>
                </c:pt>
                <c:pt idx="8410">
                  <c:v>101.327</c:v>
                </c:pt>
                <c:pt idx="8411">
                  <c:v>101.304</c:v>
                </c:pt>
                <c:pt idx="8412">
                  <c:v>101.26900000000001</c:v>
                </c:pt>
                <c:pt idx="8413">
                  <c:v>101.247</c:v>
                </c:pt>
                <c:pt idx="8414">
                  <c:v>101.17400000000001</c:v>
                </c:pt>
                <c:pt idx="8415">
                  <c:v>101.14400000000001</c:v>
                </c:pt>
                <c:pt idx="8416">
                  <c:v>101.033</c:v>
                </c:pt>
                <c:pt idx="8417">
                  <c:v>101.004</c:v>
                </c:pt>
                <c:pt idx="8418">
                  <c:v>100.97200000000001</c:v>
                </c:pt>
                <c:pt idx="8419">
                  <c:v>100.923</c:v>
                </c:pt>
                <c:pt idx="8420">
                  <c:v>100.904</c:v>
                </c:pt>
                <c:pt idx="8421">
                  <c:v>100.93300000000001</c:v>
                </c:pt>
                <c:pt idx="8422">
                  <c:v>100.917</c:v>
                </c:pt>
                <c:pt idx="8423">
                  <c:v>100.92100000000001</c:v>
                </c:pt>
                <c:pt idx="8424">
                  <c:v>100.98400000000001</c:v>
                </c:pt>
                <c:pt idx="8425">
                  <c:v>100.974</c:v>
                </c:pt>
                <c:pt idx="8426">
                  <c:v>101.039</c:v>
                </c:pt>
                <c:pt idx="8427">
                  <c:v>101.056</c:v>
                </c:pt>
                <c:pt idx="8428">
                  <c:v>101.042</c:v>
                </c:pt>
                <c:pt idx="8429">
                  <c:v>101.092</c:v>
                </c:pt>
                <c:pt idx="8430">
                  <c:v>101.063</c:v>
                </c:pt>
                <c:pt idx="8431">
                  <c:v>101.11</c:v>
                </c:pt>
                <c:pt idx="8432">
                  <c:v>101.069</c:v>
                </c:pt>
                <c:pt idx="8433">
                  <c:v>101.08200000000001</c:v>
                </c:pt>
                <c:pt idx="8434">
                  <c:v>101.047</c:v>
                </c:pt>
                <c:pt idx="8435">
                  <c:v>101.00700000000001</c:v>
                </c:pt>
                <c:pt idx="8436">
                  <c:v>100.992</c:v>
                </c:pt>
                <c:pt idx="8437">
                  <c:v>100.938</c:v>
                </c:pt>
                <c:pt idx="8438">
                  <c:v>100.964</c:v>
                </c:pt>
                <c:pt idx="8439">
                  <c:v>100.88200000000001</c:v>
                </c:pt>
                <c:pt idx="8440">
                  <c:v>100.86799999999999</c:v>
                </c:pt>
                <c:pt idx="8441">
                  <c:v>100.907</c:v>
                </c:pt>
                <c:pt idx="8442">
                  <c:v>100.852</c:v>
                </c:pt>
                <c:pt idx="8443">
                  <c:v>100.815</c:v>
                </c:pt>
                <c:pt idx="8444">
                  <c:v>100.883</c:v>
                </c:pt>
                <c:pt idx="8445">
                  <c:v>100.883</c:v>
                </c:pt>
                <c:pt idx="8446">
                  <c:v>100.90600000000001</c:v>
                </c:pt>
                <c:pt idx="8447">
                  <c:v>100.946</c:v>
                </c:pt>
                <c:pt idx="8448">
                  <c:v>100.946</c:v>
                </c:pt>
                <c:pt idx="8449">
                  <c:v>100.93300000000001</c:v>
                </c:pt>
                <c:pt idx="8450">
                  <c:v>101.008</c:v>
                </c:pt>
                <c:pt idx="8451">
                  <c:v>101.072</c:v>
                </c:pt>
                <c:pt idx="8452">
                  <c:v>101.123</c:v>
                </c:pt>
                <c:pt idx="8453">
                  <c:v>101.17100000000001</c:v>
                </c:pt>
                <c:pt idx="8454">
                  <c:v>101.19</c:v>
                </c:pt>
                <c:pt idx="8455">
                  <c:v>101.194</c:v>
                </c:pt>
                <c:pt idx="8456">
                  <c:v>101.18600000000001</c:v>
                </c:pt>
                <c:pt idx="8457">
                  <c:v>101.126</c:v>
                </c:pt>
                <c:pt idx="8458">
                  <c:v>101.09400000000001</c:v>
                </c:pt>
                <c:pt idx="8459">
                  <c:v>101.099</c:v>
                </c:pt>
                <c:pt idx="8460">
                  <c:v>101.11</c:v>
                </c:pt>
                <c:pt idx="8461">
                  <c:v>101.074</c:v>
                </c:pt>
                <c:pt idx="8462">
                  <c:v>101.086</c:v>
                </c:pt>
                <c:pt idx="8463">
                  <c:v>101.089</c:v>
                </c:pt>
                <c:pt idx="8464">
                  <c:v>101.077</c:v>
                </c:pt>
                <c:pt idx="8465">
                  <c:v>101.05</c:v>
                </c:pt>
                <c:pt idx="8466">
                  <c:v>101.09400000000001</c:v>
                </c:pt>
                <c:pt idx="8467">
                  <c:v>101.089</c:v>
                </c:pt>
                <c:pt idx="8468">
                  <c:v>101.086</c:v>
                </c:pt>
                <c:pt idx="8469">
                  <c:v>101.129</c:v>
                </c:pt>
                <c:pt idx="8470">
                  <c:v>101.163</c:v>
                </c:pt>
                <c:pt idx="8471">
                  <c:v>101.145</c:v>
                </c:pt>
                <c:pt idx="8472">
                  <c:v>101.154</c:v>
                </c:pt>
                <c:pt idx="8473">
                  <c:v>101.22500000000001</c:v>
                </c:pt>
                <c:pt idx="8474">
                  <c:v>101.23400000000001</c:v>
                </c:pt>
                <c:pt idx="8475">
                  <c:v>101.18</c:v>
                </c:pt>
                <c:pt idx="8476">
                  <c:v>101.248</c:v>
                </c:pt>
                <c:pt idx="8477">
                  <c:v>101.27800000000001</c:v>
                </c:pt>
                <c:pt idx="8478">
                  <c:v>101.23</c:v>
                </c:pt>
                <c:pt idx="8479">
                  <c:v>101.306</c:v>
                </c:pt>
                <c:pt idx="8480">
                  <c:v>101.334</c:v>
                </c:pt>
                <c:pt idx="8481">
                  <c:v>101.42400000000001</c:v>
                </c:pt>
                <c:pt idx="8482">
                  <c:v>101.443</c:v>
                </c:pt>
                <c:pt idx="8483">
                  <c:v>101.468</c:v>
                </c:pt>
                <c:pt idx="8484">
                  <c:v>101.51</c:v>
                </c:pt>
                <c:pt idx="8485">
                  <c:v>101.58</c:v>
                </c:pt>
                <c:pt idx="8486">
                  <c:v>101.596</c:v>
                </c:pt>
                <c:pt idx="8487">
                  <c:v>101.614</c:v>
                </c:pt>
                <c:pt idx="8488">
                  <c:v>101.682</c:v>
                </c:pt>
                <c:pt idx="8489">
                  <c:v>101.754</c:v>
                </c:pt>
                <c:pt idx="8490">
                  <c:v>101.733</c:v>
                </c:pt>
                <c:pt idx="8491">
                  <c:v>101.749</c:v>
                </c:pt>
                <c:pt idx="8492">
                  <c:v>101.788</c:v>
                </c:pt>
                <c:pt idx="8493">
                  <c:v>101.872</c:v>
                </c:pt>
                <c:pt idx="8494">
                  <c:v>101.872</c:v>
                </c:pt>
                <c:pt idx="8495">
                  <c:v>102.018</c:v>
                </c:pt>
                <c:pt idx="8496">
                  <c:v>102.104</c:v>
                </c:pt>
                <c:pt idx="8497">
                  <c:v>102.17100000000001</c:v>
                </c:pt>
                <c:pt idx="8498">
                  <c:v>102.205</c:v>
                </c:pt>
                <c:pt idx="8499">
                  <c:v>102.205</c:v>
                </c:pt>
                <c:pt idx="8500">
                  <c:v>102.181</c:v>
                </c:pt>
                <c:pt idx="8501">
                  <c:v>102.142</c:v>
                </c:pt>
                <c:pt idx="8502">
                  <c:v>102.142</c:v>
                </c:pt>
                <c:pt idx="8503">
                  <c:v>102.09400000000001</c:v>
                </c:pt>
                <c:pt idx="8504">
                  <c:v>102.03</c:v>
                </c:pt>
                <c:pt idx="8505">
                  <c:v>101.92400000000001</c:v>
                </c:pt>
                <c:pt idx="8506">
                  <c:v>101.76</c:v>
                </c:pt>
                <c:pt idx="8507">
                  <c:v>101.681</c:v>
                </c:pt>
                <c:pt idx="8508">
                  <c:v>101.622</c:v>
                </c:pt>
                <c:pt idx="8509">
                  <c:v>101.622</c:v>
                </c:pt>
                <c:pt idx="8510">
                  <c:v>101.38200000000001</c:v>
                </c:pt>
                <c:pt idx="8511">
                  <c:v>101.267</c:v>
                </c:pt>
                <c:pt idx="8512">
                  <c:v>101.25</c:v>
                </c:pt>
                <c:pt idx="8513">
                  <c:v>101.22</c:v>
                </c:pt>
                <c:pt idx="8514">
                  <c:v>101.133</c:v>
                </c:pt>
                <c:pt idx="8515">
                  <c:v>101.078</c:v>
                </c:pt>
                <c:pt idx="8516">
                  <c:v>101.015</c:v>
                </c:pt>
                <c:pt idx="8517">
                  <c:v>101.03100000000001</c:v>
                </c:pt>
                <c:pt idx="8518">
                  <c:v>100.973</c:v>
                </c:pt>
                <c:pt idx="8519">
                  <c:v>100.887</c:v>
                </c:pt>
                <c:pt idx="8520">
                  <c:v>100.887</c:v>
                </c:pt>
                <c:pt idx="8521">
                  <c:v>100.896</c:v>
                </c:pt>
                <c:pt idx="8522">
                  <c:v>100.895</c:v>
                </c:pt>
                <c:pt idx="8523">
                  <c:v>100.86</c:v>
                </c:pt>
                <c:pt idx="8524">
                  <c:v>100.84100000000001</c:v>
                </c:pt>
                <c:pt idx="8525">
                  <c:v>100.845</c:v>
                </c:pt>
                <c:pt idx="8526">
                  <c:v>100.741</c:v>
                </c:pt>
                <c:pt idx="8527">
                  <c:v>100.726</c:v>
                </c:pt>
                <c:pt idx="8528">
                  <c:v>100.678</c:v>
                </c:pt>
                <c:pt idx="8529">
                  <c:v>100.69</c:v>
                </c:pt>
                <c:pt idx="8530">
                  <c:v>100.69</c:v>
                </c:pt>
                <c:pt idx="8531">
                  <c:v>100.696</c:v>
                </c:pt>
                <c:pt idx="8532">
                  <c:v>100.58800000000001</c:v>
                </c:pt>
                <c:pt idx="8533">
                  <c:v>100.51600000000001</c:v>
                </c:pt>
                <c:pt idx="8534">
                  <c:v>100.48100000000001</c:v>
                </c:pt>
                <c:pt idx="8535">
                  <c:v>100.48100000000001</c:v>
                </c:pt>
                <c:pt idx="8536">
                  <c:v>100.35900000000001</c:v>
                </c:pt>
                <c:pt idx="8537">
                  <c:v>100.35900000000001</c:v>
                </c:pt>
                <c:pt idx="8538">
                  <c:v>100.367</c:v>
                </c:pt>
                <c:pt idx="8539">
                  <c:v>100.38200000000001</c:v>
                </c:pt>
                <c:pt idx="8540">
                  <c:v>100.351</c:v>
                </c:pt>
                <c:pt idx="8541">
                  <c:v>100.34100000000001</c:v>
                </c:pt>
                <c:pt idx="8542">
                  <c:v>100.34100000000001</c:v>
                </c:pt>
                <c:pt idx="8543">
                  <c:v>100.369</c:v>
                </c:pt>
                <c:pt idx="8544">
                  <c:v>100.43</c:v>
                </c:pt>
                <c:pt idx="8545">
                  <c:v>100.423</c:v>
                </c:pt>
                <c:pt idx="8546">
                  <c:v>100.419</c:v>
                </c:pt>
                <c:pt idx="8547">
                  <c:v>100.401</c:v>
                </c:pt>
                <c:pt idx="8548">
                  <c:v>100.401</c:v>
                </c:pt>
                <c:pt idx="8549">
                  <c:v>100.38800000000001</c:v>
                </c:pt>
                <c:pt idx="8550">
                  <c:v>100.41200000000001</c:v>
                </c:pt>
                <c:pt idx="8551">
                  <c:v>100.38800000000001</c:v>
                </c:pt>
                <c:pt idx="8552">
                  <c:v>100.366</c:v>
                </c:pt>
                <c:pt idx="8553">
                  <c:v>100.423</c:v>
                </c:pt>
                <c:pt idx="8554">
                  <c:v>100.423</c:v>
                </c:pt>
                <c:pt idx="8555">
                  <c:v>100.414</c:v>
                </c:pt>
                <c:pt idx="8556">
                  <c:v>100.429</c:v>
                </c:pt>
                <c:pt idx="8557">
                  <c:v>100.42</c:v>
                </c:pt>
                <c:pt idx="8558">
                  <c:v>100.42</c:v>
                </c:pt>
                <c:pt idx="8559">
                  <c:v>100.48700000000001</c:v>
                </c:pt>
                <c:pt idx="8560">
                  <c:v>100.48700000000001</c:v>
                </c:pt>
                <c:pt idx="8561">
                  <c:v>100.529</c:v>
                </c:pt>
                <c:pt idx="8562">
                  <c:v>100.547</c:v>
                </c:pt>
                <c:pt idx="8563">
                  <c:v>100.696</c:v>
                </c:pt>
                <c:pt idx="8564">
                  <c:v>100.741</c:v>
                </c:pt>
                <c:pt idx="8565">
                  <c:v>100.776</c:v>
                </c:pt>
                <c:pt idx="8566">
                  <c:v>100.776</c:v>
                </c:pt>
                <c:pt idx="8567">
                  <c:v>100.78</c:v>
                </c:pt>
                <c:pt idx="8568">
                  <c:v>100.733</c:v>
                </c:pt>
                <c:pt idx="8569">
                  <c:v>100.748</c:v>
                </c:pt>
                <c:pt idx="8570">
                  <c:v>100.729</c:v>
                </c:pt>
                <c:pt idx="8571">
                  <c:v>100.729</c:v>
                </c:pt>
                <c:pt idx="8572">
                  <c:v>100.694</c:v>
                </c:pt>
                <c:pt idx="8573">
                  <c:v>100.75700000000001</c:v>
                </c:pt>
                <c:pt idx="8574">
                  <c:v>100.756</c:v>
                </c:pt>
                <c:pt idx="8575">
                  <c:v>100.83500000000001</c:v>
                </c:pt>
                <c:pt idx="8576">
                  <c:v>100.83500000000001</c:v>
                </c:pt>
                <c:pt idx="8577">
                  <c:v>100.852</c:v>
                </c:pt>
                <c:pt idx="8578">
                  <c:v>100.83500000000001</c:v>
                </c:pt>
                <c:pt idx="8579">
                  <c:v>100.79</c:v>
                </c:pt>
                <c:pt idx="8580">
                  <c:v>100.755</c:v>
                </c:pt>
                <c:pt idx="8581">
                  <c:v>100.755</c:v>
                </c:pt>
                <c:pt idx="8582">
                  <c:v>100.699</c:v>
                </c:pt>
                <c:pt idx="8583">
                  <c:v>100.696</c:v>
                </c:pt>
                <c:pt idx="8584">
                  <c:v>100.65900000000001</c:v>
                </c:pt>
                <c:pt idx="8585">
                  <c:v>100.60000000000001</c:v>
                </c:pt>
                <c:pt idx="8586">
                  <c:v>100.566</c:v>
                </c:pt>
                <c:pt idx="8587">
                  <c:v>100.533</c:v>
                </c:pt>
                <c:pt idx="8588">
                  <c:v>100.437</c:v>
                </c:pt>
                <c:pt idx="8589">
                  <c:v>100.41500000000001</c:v>
                </c:pt>
                <c:pt idx="8590">
                  <c:v>100.423</c:v>
                </c:pt>
                <c:pt idx="8591">
                  <c:v>100.331</c:v>
                </c:pt>
                <c:pt idx="8592">
                  <c:v>100.31100000000001</c:v>
                </c:pt>
                <c:pt idx="8593">
                  <c:v>100.30500000000001</c:v>
                </c:pt>
                <c:pt idx="8594">
                  <c:v>100.309</c:v>
                </c:pt>
                <c:pt idx="8595">
                  <c:v>100.381</c:v>
                </c:pt>
                <c:pt idx="8596">
                  <c:v>100.34700000000001</c:v>
                </c:pt>
                <c:pt idx="8597">
                  <c:v>100.35300000000001</c:v>
                </c:pt>
                <c:pt idx="8598">
                  <c:v>100.378</c:v>
                </c:pt>
                <c:pt idx="8599">
                  <c:v>100.398</c:v>
                </c:pt>
                <c:pt idx="8600">
                  <c:v>100.502</c:v>
                </c:pt>
                <c:pt idx="8601">
                  <c:v>100.55</c:v>
                </c:pt>
                <c:pt idx="8602">
                  <c:v>100.568</c:v>
                </c:pt>
                <c:pt idx="8603">
                  <c:v>100.617</c:v>
                </c:pt>
                <c:pt idx="8604">
                  <c:v>100.625</c:v>
                </c:pt>
                <c:pt idx="8605">
                  <c:v>100.626</c:v>
                </c:pt>
                <c:pt idx="8606">
                  <c:v>100.64700000000001</c:v>
                </c:pt>
                <c:pt idx="8607">
                  <c:v>100.60300000000001</c:v>
                </c:pt>
                <c:pt idx="8608">
                  <c:v>100.64100000000001</c:v>
                </c:pt>
                <c:pt idx="8609">
                  <c:v>100.627</c:v>
                </c:pt>
                <c:pt idx="8610">
                  <c:v>100.59400000000001</c:v>
                </c:pt>
                <c:pt idx="8611">
                  <c:v>100.54900000000001</c:v>
                </c:pt>
                <c:pt idx="8612">
                  <c:v>100.54300000000001</c:v>
                </c:pt>
                <c:pt idx="8613">
                  <c:v>100.45400000000001</c:v>
                </c:pt>
                <c:pt idx="8614">
                  <c:v>100.405</c:v>
                </c:pt>
                <c:pt idx="8615">
                  <c:v>100.345</c:v>
                </c:pt>
                <c:pt idx="8616">
                  <c:v>100.33800000000001</c:v>
                </c:pt>
                <c:pt idx="8617">
                  <c:v>100.291</c:v>
                </c:pt>
                <c:pt idx="8618">
                  <c:v>100.276</c:v>
                </c:pt>
                <c:pt idx="8619">
                  <c:v>100.306</c:v>
                </c:pt>
                <c:pt idx="8620">
                  <c:v>100.35900000000001</c:v>
                </c:pt>
                <c:pt idx="8621">
                  <c:v>100.363</c:v>
                </c:pt>
                <c:pt idx="8622">
                  <c:v>100.402</c:v>
                </c:pt>
                <c:pt idx="8623">
                  <c:v>100.414</c:v>
                </c:pt>
                <c:pt idx="8624">
                  <c:v>100.43300000000001</c:v>
                </c:pt>
                <c:pt idx="8625">
                  <c:v>100.41800000000001</c:v>
                </c:pt>
                <c:pt idx="8626">
                  <c:v>100.392</c:v>
                </c:pt>
                <c:pt idx="8627">
                  <c:v>100.386</c:v>
                </c:pt>
                <c:pt idx="8628">
                  <c:v>100.425</c:v>
                </c:pt>
                <c:pt idx="8629">
                  <c:v>100.319</c:v>
                </c:pt>
                <c:pt idx="8630">
                  <c:v>100.26300000000001</c:v>
                </c:pt>
                <c:pt idx="8631">
                  <c:v>100.21000000000001</c:v>
                </c:pt>
                <c:pt idx="8632">
                  <c:v>100.152</c:v>
                </c:pt>
                <c:pt idx="8633">
                  <c:v>100.101</c:v>
                </c:pt>
                <c:pt idx="8634">
                  <c:v>100.02</c:v>
                </c:pt>
                <c:pt idx="8635">
                  <c:v>99.983000000000004</c:v>
                </c:pt>
                <c:pt idx="8636">
                  <c:v>99.900999999999996</c:v>
                </c:pt>
                <c:pt idx="8637">
                  <c:v>99.798000000000002</c:v>
                </c:pt>
                <c:pt idx="8638">
                  <c:v>99.766999999999996</c:v>
                </c:pt>
                <c:pt idx="8639">
                  <c:v>99.745999999999995</c:v>
                </c:pt>
                <c:pt idx="8640">
                  <c:v>99.7</c:v>
                </c:pt>
                <c:pt idx="8641">
                  <c:v>99.713999999999999</c:v>
                </c:pt>
                <c:pt idx="8642">
                  <c:v>99.697000000000003</c:v>
                </c:pt>
                <c:pt idx="8643">
                  <c:v>99.662000000000006</c:v>
                </c:pt>
                <c:pt idx="8644">
                  <c:v>99.668999999999997</c:v>
                </c:pt>
                <c:pt idx="8645">
                  <c:v>99.676000000000002</c:v>
                </c:pt>
                <c:pt idx="8646">
                  <c:v>99.688000000000002</c:v>
                </c:pt>
                <c:pt idx="8647">
                  <c:v>99.725999999999999</c:v>
                </c:pt>
                <c:pt idx="8648">
                  <c:v>99.673000000000002</c:v>
                </c:pt>
                <c:pt idx="8649">
                  <c:v>99.662999999999997</c:v>
                </c:pt>
                <c:pt idx="8650">
                  <c:v>99.656999999999996</c:v>
                </c:pt>
                <c:pt idx="8651">
                  <c:v>99.739000000000004</c:v>
                </c:pt>
                <c:pt idx="8652">
                  <c:v>99.695000000000007</c:v>
                </c:pt>
                <c:pt idx="8653">
                  <c:v>99.632000000000005</c:v>
                </c:pt>
                <c:pt idx="8654">
                  <c:v>99.613</c:v>
                </c:pt>
                <c:pt idx="8655">
                  <c:v>99.638999999999996</c:v>
                </c:pt>
                <c:pt idx="8656">
                  <c:v>99.593000000000004</c:v>
                </c:pt>
                <c:pt idx="8657">
                  <c:v>99.588999999999999</c:v>
                </c:pt>
                <c:pt idx="8658">
                  <c:v>99.539000000000001</c:v>
                </c:pt>
                <c:pt idx="8659">
                  <c:v>99.54</c:v>
                </c:pt>
                <c:pt idx="8660">
                  <c:v>99.582999999999998</c:v>
                </c:pt>
                <c:pt idx="8661">
                  <c:v>99.603000000000009</c:v>
                </c:pt>
                <c:pt idx="8662">
                  <c:v>99.59</c:v>
                </c:pt>
                <c:pt idx="8663">
                  <c:v>99.61</c:v>
                </c:pt>
                <c:pt idx="8664">
                  <c:v>99.602000000000004</c:v>
                </c:pt>
                <c:pt idx="8665">
                  <c:v>99.594000000000008</c:v>
                </c:pt>
                <c:pt idx="8666">
                  <c:v>99.593000000000004</c:v>
                </c:pt>
                <c:pt idx="8667">
                  <c:v>99.58</c:v>
                </c:pt>
                <c:pt idx="8668">
                  <c:v>99.561000000000007</c:v>
                </c:pt>
                <c:pt idx="8669">
                  <c:v>99.570999999999998</c:v>
                </c:pt>
                <c:pt idx="8670">
                  <c:v>99.546000000000006</c:v>
                </c:pt>
                <c:pt idx="8671">
                  <c:v>99.554000000000002</c:v>
                </c:pt>
                <c:pt idx="8672">
                  <c:v>99.55</c:v>
                </c:pt>
                <c:pt idx="8673">
                  <c:v>99.597999999999999</c:v>
                </c:pt>
                <c:pt idx="8674">
                  <c:v>99.581000000000003</c:v>
                </c:pt>
                <c:pt idx="8675">
                  <c:v>99.606000000000009</c:v>
                </c:pt>
                <c:pt idx="8676">
                  <c:v>99.62</c:v>
                </c:pt>
                <c:pt idx="8677">
                  <c:v>99.650999999999996</c:v>
                </c:pt>
                <c:pt idx="8678">
                  <c:v>99.591000000000008</c:v>
                </c:pt>
                <c:pt idx="8679">
                  <c:v>99.615000000000009</c:v>
                </c:pt>
                <c:pt idx="8680">
                  <c:v>99.656000000000006</c:v>
                </c:pt>
                <c:pt idx="8681">
                  <c:v>99.635000000000005</c:v>
                </c:pt>
                <c:pt idx="8682">
                  <c:v>99.632000000000005</c:v>
                </c:pt>
                <c:pt idx="8683">
                  <c:v>99.600999999999999</c:v>
                </c:pt>
                <c:pt idx="8684">
                  <c:v>99.534000000000006</c:v>
                </c:pt>
                <c:pt idx="8685">
                  <c:v>99.584000000000003</c:v>
                </c:pt>
                <c:pt idx="8686">
                  <c:v>99.555000000000007</c:v>
                </c:pt>
                <c:pt idx="8687">
                  <c:v>99.543999999999997</c:v>
                </c:pt>
                <c:pt idx="8688">
                  <c:v>99.570000000000007</c:v>
                </c:pt>
                <c:pt idx="8689">
                  <c:v>99.528000000000006</c:v>
                </c:pt>
                <c:pt idx="8690">
                  <c:v>99.501999999999995</c:v>
                </c:pt>
                <c:pt idx="8691">
                  <c:v>99.492999999999995</c:v>
                </c:pt>
                <c:pt idx="8692">
                  <c:v>99.475000000000009</c:v>
                </c:pt>
                <c:pt idx="8693">
                  <c:v>99.465000000000003</c:v>
                </c:pt>
                <c:pt idx="8694">
                  <c:v>99.478000000000009</c:v>
                </c:pt>
                <c:pt idx="8695">
                  <c:v>99.486000000000004</c:v>
                </c:pt>
                <c:pt idx="8696">
                  <c:v>99.510999999999996</c:v>
                </c:pt>
                <c:pt idx="8697">
                  <c:v>99.475999999999999</c:v>
                </c:pt>
                <c:pt idx="8698">
                  <c:v>99.454000000000008</c:v>
                </c:pt>
                <c:pt idx="8699">
                  <c:v>99.513000000000005</c:v>
                </c:pt>
                <c:pt idx="8700">
                  <c:v>99.546000000000006</c:v>
                </c:pt>
                <c:pt idx="8701">
                  <c:v>99.579000000000008</c:v>
                </c:pt>
                <c:pt idx="8702">
                  <c:v>99.588999999999999</c:v>
                </c:pt>
                <c:pt idx="8703">
                  <c:v>99.647999999999996</c:v>
                </c:pt>
                <c:pt idx="8704">
                  <c:v>99.69</c:v>
                </c:pt>
                <c:pt idx="8705">
                  <c:v>99.725999999999999</c:v>
                </c:pt>
                <c:pt idx="8706">
                  <c:v>99.742000000000004</c:v>
                </c:pt>
                <c:pt idx="8707">
                  <c:v>99.739000000000004</c:v>
                </c:pt>
                <c:pt idx="8708">
                  <c:v>99.79</c:v>
                </c:pt>
                <c:pt idx="8709">
                  <c:v>99.825000000000003</c:v>
                </c:pt>
                <c:pt idx="8710">
                  <c:v>99.81</c:v>
                </c:pt>
                <c:pt idx="8711">
                  <c:v>99.835999999999999</c:v>
                </c:pt>
                <c:pt idx="8712">
                  <c:v>99.873000000000005</c:v>
                </c:pt>
                <c:pt idx="8713">
                  <c:v>99.876999999999995</c:v>
                </c:pt>
                <c:pt idx="8714">
                  <c:v>99.878</c:v>
                </c:pt>
                <c:pt idx="8715">
                  <c:v>99.882999999999996</c:v>
                </c:pt>
                <c:pt idx="8716">
                  <c:v>99.91</c:v>
                </c:pt>
                <c:pt idx="8717">
                  <c:v>99.932000000000002</c:v>
                </c:pt>
                <c:pt idx="8718">
                  <c:v>99.975000000000009</c:v>
                </c:pt>
                <c:pt idx="8719">
                  <c:v>99.960999999999999</c:v>
                </c:pt>
                <c:pt idx="8720">
                  <c:v>99.923000000000002</c:v>
                </c:pt>
                <c:pt idx="8721">
                  <c:v>100.027</c:v>
                </c:pt>
                <c:pt idx="8722">
                  <c:v>100.01300000000001</c:v>
                </c:pt>
                <c:pt idx="8723">
                  <c:v>100.012</c:v>
                </c:pt>
                <c:pt idx="8724">
                  <c:v>99.995000000000005</c:v>
                </c:pt>
                <c:pt idx="8725">
                  <c:v>99.963999999999999</c:v>
                </c:pt>
                <c:pt idx="8726">
                  <c:v>99.969000000000008</c:v>
                </c:pt>
                <c:pt idx="8727">
                  <c:v>99.963000000000008</c:v>
                </c:pt>
                <c:pt idx="8728">
                  <c:v>99.927999999999997</c:v>
                </c:pt>
                <c:pt idx="8729">
                  <c:v>99.960000000000008</c:v>
                </c:pt>
                <c:pt idx="8730">
                  <c:v>99.975999999999999</c:v>
                </c:pt>
                <c:pt idx="8731">
                  <c:v>100.045</c:v>
                </c:pt>
                <c:pt idx="8732">
                  <c:v>100.01900000000001</c:v>
                </c:pt>
                <c:pt idx="8733">
                  <c:v>100.102</c:v>
                </c:pt>
                <c:pt idx="8734">
                  <c:v>100.221</c:v>
                </c:pt>
                <c:pt idx="8735">
                  <c:v>100.218</c:v>
                </c:pt>
                <c:pt idx="8736">
                  <c:v>100.348</c:v>
                </c:pt>
                <c:pt idx="8737">
                  <c:v>100.3</c:v>
                </c:pt>
                <c:pt idx="8738">
                  <c:v>100.315</c:v>
                </c:pt>
                <c:pt idx="8739">
                  <c:v>100.282</c:v>
                </c:pt>
                <c:pt idx="8740">
                  <c:v>100.285</c:v>
                </c:pt>
                <c:pt idx="8741">
                  <c:v>100.31700000000001</c:v>
                </c:pt>
                <c:pt idx="8742">
                  <c:v>100.289</c:v>
                </c:pt>
                <c:pt idx="8743">
                  <c:v>100.246</c:v>
                </c:pt>
                <c:pt idx="8744">
                  <c:v>100.288</c:v>
                </c:pt>
                <c:pt idx="8745">
                  <c:v>100.27</c:v>
                </c:pt>
                <c:pt idx="8746">
                  <c:v>100.28</c:v>
                </c:pt>
                <c:pt idx="8747">
                  <c:v>100.312</c:v>
                </c:pt>
                <c:pt idx="8748">
                  <c:v>100.268</c:v>
                </c:pt>
                <c:pt idx="8749">
                  <c:v>100.312</c:v>
                </c:pt>
                <c:pt idx="8750">
                  <c:v>100.249</c:v>
                </c:pt>
                <c:pt idx="8751">
                  <c:v>100.206</c:v>
                </c:pt>
                <c:pt idx="8752">
                  <c:v>100.14400000000001</c:v>
                </c:pt>
                <c:pt idx="8753">
                  <c:v>100.09</c:v>
                </c:pt>
                <c:pt idx="8754">
                  <c:v>100.047</c:v>
                </c:pt>
                <c:pt idx="8755">
                  <c:v>99.995000000000005</c:v>
                </c:pt>
                <c:pt idx="8756">
                  <c:v>100.017</c:v>
                </c:pt>
                <c:pt idx="8757">
                  <c:v>100.083</c:v>
                </c:pt>
                <c:pt idx="8758">
                  <c:v>100.045</c:v>
                </c:pt>
                <c:pt idx="8759">
                  <c:v>100.02</c:v>
                </c:pt>
                <c:pt idx="8760">
                  <c:v>100.123</c:v>
                </c:pt>
                <c:pt idx="8761">
                  <c:v>100.167</c:v>
                </c:pt>
                <c:pt idx="8762">
                  <c:v>100.191</c:v>
                </c:pt>
                <c:pt idx="8763">
                  <c:v>100.244</c:v>
                </c:pt>
                <c:pt idx="8764">
                  <c:v>100.29</c:v>
                </c:pt>
                <c:pt idx="8765">
                  <c:v>100.276</c:v>
                </c:pt>
                <c:pt idx="8766">
                  <c:v>100.33</c:v>
                </c:pt>
                <c:pt idx="8767">
                  <c:v>100.366</c:v>
                </c:pt>
                <c:pt idx="8768">
                  <c:v>100.33800000000001</c:v>
                </c:pt>
                <c:pt idx="8769">
                  <c:v>100.35600000000001</c:v>
                </c:pt>
                <c:pt idx="8770">
                  <c:v>100.41200000000001</c:v>
                </c:pt>
                <c:pt idx="8771">
                  <c:v>100.381</c:v>
                </c:pt>
                <c:pt idx="8772">
                  <c:v>100.354</c:v>
                </c:pt>
                <c:pt idx="8773">
                  <c:v>100.328</c:v>
                </c:pt>
                <c:pt idx="8774">
                  <c:v>100.33200000000001</c:v>
                </c:pt>
                <c:pt idx="8775">
                  <c:v>100.345</c:v>
                </c:pt>
                <c:pt idx="8776">
                  <c:v>100.352</c:v>
                </c:pt>
                <c:pt idx="8777">
                  <c:v>100.379</c:v>
                </c:pt>
                <c:pt idx="8778">
                  <c:v>100.41500000000001</c:v>
                </c:pt>
                <c:pt idx="8779">
                  <c:v>100.471</c:v>
                </c:pt>
                <c:pt idx="8780">
                  <c:v>100.494</c:v>
                </c:pt>
                <c:pt idx="8781">
                  <c:v>100.51</c:v>
                </c:pt>
                <c:pt idx="8782">
                  <c:v>100.545</c:v>
                </c:pt>
                <c:pt idx="8783">
                  <c:v>100.535</c:v>
                </c:pt>
                <c:pt idx="8784">
                  <c:v>100.515</c:v>
                </c:pt>
                <c:pt idx="8785">
                  <c:v>100.51600000000001</c:v>
                </c:pt>
                <c:pt idx="8786">
                  <c:v>100.536</c:v>
                </c:pt>
                <c:pt idx="8787">
                  <c:v>100.491</c:v>
                </c:pt>
                <c:pt idx="8788">
                  <c:v>100.468</c:v>
                </c:pt>
                <c:pt idx="8789">
                  <c:v>100.48</c:v>
                </c:pt>
                <c:pt idx="8790">
                  <c:v>100.408</c:v>
                </c:pt>
                <c:pt idx="8791">
                  <c:v>100.384</c:v>
                </c:pt>
                <c:pt idx="8792">
                  <c:v>100.39100000000001</c:v>
                </c:pt>
                <c:pt idx="8793">
                  <c:v>100.32600000000001</c:v>
                </c:pt>
                <c:pt idx="8794">
                  <c:v>100.315</c:v>
                </c:pt>
                <c:pt idx="8795">
                  <c:v>100.229</c:v>
                </c:pt>
                <c:pt idx="8796">
                  <c:v>100.233</c:v>
                </c:pt>
                <c:pt idx="8797">
                  <c:v>100.229</c:v>
                </c:pt>
                <c:pt idx="8798">
                  <c:v>100.271</c:v>
                </c:pt>
                <c:pt idx="8799">
                  <c:v>100.28400000000001</c:v>
                </c:pt>
                <c:pt idx="8800">
                  <c:v>100.342</c:v>
                </c:pt>
                <c:pt idx="8801">
                  <c:v>100.376</c:v>
                </c:pt>
                <c:pt idx="8802">
                  <c:v>100.372</c:v>
                </c:pt>
                <c:pt idx="8803">
                  <c:v>100.361</c:v>
                </c:pt>
                <c:pt idx="8804">
                  <c:v>100.398</c:v>
                </c:pt>
                <c:pt idx="8805">
                  <c:v>100.373</c:v>
                </c:pt>
                <c:pt idx="8806">
                  <c:v>100.31</c:v>
                </c:pt>
                <c:pt idx="8807">
                  <c:v>100.337</c:v>
                </c:pt>
                <c:pt idx="8808">
                  <c:v>100.36799999999999</c:v>
                </c:pt>
                <c:pt idx="8809">
                  <c:v>100.273</c:v>
                </c:pt>
                <c:pt idx="8810">
                  <c:v>100.358</c:v>
                </c:pt>
                <c:pt idx="8811">
                  <c:v>100.4</c:v>
                </c:pt>
                <c:pt idx="8812">
                  <c:v>100.432</c:v>
                </c:pt>
                <c:pt idx="8813">
                  <c:v>96.826000000000008</c:v>
                </c:pt>
                <c:pt idx="8814">
                  <c:v>90.402000000000001</c:v>
                </c:pt>
                <c:pt idx="8815">
                  <c:v>92.978999999999999</c:v>
                </c:pt>
                <c:pt idx="8816">
                  <c:v>93.247</c:v>
                </c:pt>
                <c:pt idx="8817">
                  <c:v>81.959000000000003</c:v>
                </c:pt>
                <c:pt idx="8818">
                  <c:v>70.265000000000001</c:v>
                </c:pt>
                <c:pt idx="8819">
                  <c:v>70.444000000000003</c:v>
                </c:pt>
                <c:pt idx="8820">
                  <c:v>70.611000000000004</c:v>
                </c:pt>
                <c:pt idx="8821">
                  <c:v>70.789000000000001</c:v>
                </c:pt>
                <c:pt idx="8822">
                  <c:v>70.954000000000008</c:v>
                </c:pt>
                <c:pt idx="8823">
                  <c:v>71.134</c:v>
                </c:pt>
                <c:pt idx="8824">
                  <c:v>71.341000000000008</c:v>
                </c:pt>
                <c:pt idx="8825">
                  <c:v>71.475000000000009</c:v>
                </c:pt>
                <c:pt idx="8826">
                  <c:v>71.632999999999996</c:v>
                </c:pt>
                <c:pt idx="8827">
                  <c:v>71.774000000000001</c:v>
                </c:pt>
                <c:pt idx="8828">
                  <c:v>71.828000000000003</c:v>
                </c:pt>
                <c:pt idx="8829">
                  <c:v>71.918999999999997</c:v>
                </c:pt>
                <c:pt idx="8830">
                  <c:v>71.992000000000004</c:v>
                </c:pt>
                <c:pt idx="8831">
                  <c:v>72.075000000000003</c:v>
                </c:pt>
                <c:pt idx="8832">
                  <c:v>72.131</c:v>
                </c:pt>
                <c:pt idx="8833">
                  <c:v>72.150000000000006</c:v>
                </c:pt>
                <c:pt idx="8834">
                  <c:v>72.224000000000004</c:v>
                </c:pt>
                <c:pt idx="8835">
                  <c:v>72.266000000000005</c:v>
                </c:pt>
                <c:pt idx="8836">
                  <c:v>72.275000000000006</c:v>
                </c:pt>
                <c:pt idx="8837">
                  <c:v>72.284000000000006</c:v>
                </c:pt>
                <c:pt idx="8838">
                  <c:v>72.367999999999995</c:v>
                </c:pt>
                <c:pt idx="8839">
                  <c:v>72.403999999999996</c:v>
                </c:pt>
                <c:pt idx="8840">
                  <c:v>72.454999999999998</c:v>
                </c:pt>
                <c:pt idx="8841">
                  <c:v>72.483000000000004</c:v>
                </c:pt>
                <c:pt idx="8842">
                  <c:v>72.469000000000008</c:v>
                </c:pt>
                <c:pt idx="8843">
                  <c:v>72.521000000000001</c:v>
                </c:pt>
                <c:pt idx="8844">
                  <c:v>72.512</c:v>
                </c:pt>
                <c:pt idx="8845">
                  <c:v>72.480999999999995</c:v>
                </c:pt>
                <c:pt idx="8846">
                  <c:v>72.454999999999998</c:v>
                </c:pt>
                <c:pt idx="8847">
                  <c:v>72.453000000000003</c:v>
                </c:pt>
                <c:pt idx="8848">
                  <c:v>72.436000000000007</c:v>
                </c:pt>
                <c:pt idx="8849">
                  <c:v>72.418999999999997</c:v>
                </c:pt>
                <c:pt idx="8850">
                  <c:v>72.372</c:v>
                </c:pt>
                <c:pt idx="8851">
                  <c:v>72.341000000000008</c:v>
                </c:pt>
                <c:pt idx="8852">
                  <c:v>72.338000000000008</c:v>
                </c:pt>
                <c:pt idx="8853">
                  <c:v>72.316000000000003</c:v>
                </c:pt>
                <c:pt idx="8854">
                  <c:v>72.284999999999997</c:v>
                </c:pt>
                <c:pt idx="8855">
                  <c:v>72.281999999999996</c:v>
                </c:pt>
                <c:pt idx="8856">
                  <c:v>72.272000000000006</c:v>
                </c:pt>
                <c:pt idx="8857">
                  <c:v>72.27</c:v>
                </c:pt>
                <c:pt idx="8858">
                  <c:v>72.277000000000001</c:v>
                </c:pt>
                <c:pt idx="8859">
                  <c:v>72.263999999999996</c:v>
                </c:pt>
                <c:pt idx="8860">
                  <c:v>72.263000000000005</c:v>
                </c:pt>
                <c:pt idx="8861">
                  <c:v>72.218000000000004</c:v>
                </c:pt>
                <c:pt idx="8862">
                  <c:v>72.188000000000002</c:v>
                </c:pt>
                <c:pt idx="8863">
                  <c:v>72.22</c:v>
                </c:pt>
                <c:pt idx="8864">
                  <c:v>72.203000000000003</c:v>
                </c:pt>
                <c:pt idx="8865">
                  <c:v>72.221000000000004</c:v>
                </c:pt>
                <c:pt idx="8866">
                  <c:v>72.253</c:v>
                </c:pt>
                <c:pt idx="8867">
                  <c:v>72.299000000000007</c:v>
                </c:pt>
                <c:pt idx="8868">
                  <c:v>72.3</c:v>
                </c:pt>
                <c:pt idx="8869">
                  <c:v>72.338000000000008</c:v>
                </c:pt>
                <c:pt idx="8870">
                  <c:v>72.358000000000004</c:v>
                </c:pt>
                <c:pt idx="8871">
                  <c:v>72.332999999999998</c:v>
                </c:pt>
                <c:pt idx="8872">
                  <c:v>72.37</c:v>
                </c:pt>
                <c:pt idx="8873">
                  <c:v>72.367999999999995</c:v>
                </c:pt>
                <c:pt idx="8874">
                  <c:v>72.33</c:v>
                </c:pt>
                <c:pt idx="8875">
                  <c:v>72.332000000000008</c:v>
                </c:pt>
                <c:pt idx="8876">
                  <c:v>72.278000000000006</c:v>
                </c:pt>
                <c:pt idx="8877">
                  <c:v>72.259</c:v>
                </c:pt>
                <c:pt idx="8878">
                  <c:v>72.238</c:v>
                </c:pt>
                <c:pt idx="8879">
                  <c:v>72.233000000000004</c:v>
                </c:pt>
                <c:pt idx="8880">
                  <c:v>72.224000000000004</c:v>
                </c:pt>
                <c:pt idx="8881">
                  <c:v>72.227999999999994</c:v>
                </c:pt>
                <c:pt idx="8882">
                  <c:v>72.206000000000003</c:v>
                </c:pt>
                <c:pt idx="8883">
                  <c:v>72.186000000000007</c:v>
                </c:pt>
                <c:pt idx="8884">
                  <c:v>72.153999999999996</c:v>
                </c:pt>
                <c:pt idx="8885">
                  <c:v>72.141999999999996</c:v>
                </c:pt>
                <c:pt idx="8886">
                  <c:v>72.132999999999996</c:v>
                </c:pt>
                <c:pt idx="8887">
                  <c:v>72.128</c:v>
                </c:pt>
                <c:pt idx="8888">
                  <c:v>72.064000000000007</c:v>
                </c:pt>
                <c:pt idx="8889">
                  <c:v>72.075000000000003</c:v>
                </c:pt>
                <c:pt idx="8890">
                  <c:v>72.073999999999998</c:v>
                </c:pt>
                <c:pt idx="8891">
                  <c:v>72.051000000000002</c:v>
                </c:pt>
                <c:pt idx="8892">
                  <c:v>72.037000000000006</c:v>
                </c:pt>
                <c:pt idx="8893">
                  <c:v>72.004999999999995</c:v>
                </c:pt>
                <c:pt idx="8894">
                  <c:v>71.960999999999999</c:v>
                </c:pt>
                <c:pt idx="8895">
                  <c:v>71.926000000000002</c:v>
                </c:pt>
                <c:pt idx="8896">
                  <c:v>71.906000000000006</c:v>
                </c:pt>
                <c:pt idx="8897">
                  <c:v>71.896000000000001</c:v>
                </c:pt>
                <c:pt idx="8898">
                  <c:v>71.897999999999996</c:v>
                </c:pt>
                <c:pt idx="8899">
                  <c:v>71.863</c:v>
                </c:pt>
                <c:pt idx="8900">
                  <c:v>71.872</c:v>
                </c:pt>
                <c:pt idx="8901">
                  <c:v>71.861999999999995</c:v>
                </c:pt>
                <c:pt idx="8902">
                  <c:v>71.867999999999995</c:v>
                </c:pt>
                <c:pt idx="8903">
                  <c:v>71.918999999999997</c:v>
                </c:pt>
                <c:pt idx="8904">
                  <c:v>71.876999999999995</c:v>
                </c:pt>
                <c:pt idx="8905">
                  <c:v>71.917000000000002</c:v>
                </c:pt>
                <c:pt idx="8906">
                  <c:v>71.938000000000002</c:v>
                </c:pt>
                <c:pt idx="8907">
                  <c:v>71.957000000000008</c:v>
                </c:pt>
                <c:pt idx="8908">
                  <c:v>71.926000000000002</c:v>
                </c:pt>
                <c:pt idx="8909">
                  <c:v>71.917000000000002</c:v>
                </c:pt>
                <c:pt idx="8910">
                  <c:v>71.888999999999996</c:v>
                </c:pt>
                <c:pt idx="8911">
                  <c:v>71.847999999999999</c:v>
                </c:pt>
                <c:pt idx="8912">
                  <c:v>71.829000000000008</c:v>
                </c:pt>
                <c:pt idx="8913">
                  <c:v>71.832000000000008</c:v>
                </c:pt>
                <c:pt idx="8914">
                  <c:v>71.805000000000007</c:v>
                </c:pt>
                <c:pt idx="8915">
                  <c:v>71.766000000000005</c:v>
                </c:pt>
                <c:pt idx="8916">
                  <c:v>71.781000000000006</c:v>
                </c:pt>
                <c:pt idx="8917">
                  <c:v>71.754000000000005</c:v>
                </c:pt>
                <c:pt idx="8918">
                  <c:v>71.751000000000005</c:v>
                </c:pt>
                <c:pt idx="8919">
                  <c:v>71.766000000000005</c:v>
                </c:pt>
                <c:pt idx="8920">
                  <c:v>71.777000000000001</c:v>
                </c:pt>
                <c:pt idx="8921">
                  <c:v>71.751000000000005</c:v>
                </c:pt>
                <c:pt idx="8922">
                  <c:v>71.741</c:v>
                </c:pt>
                <c:pt idx="8923">
                  <c:v>71.722000000000008</c:v>
                </c:pt>
                <c:pt idx="8924">
                  <c:v>71.713999999999999</c:v>
                </c:pt>
                <c:pt idx="8925">
                  <c:v>71.661000000000001</c:v>
                </c:pt>
                <c:pt idx="8926">
                  <c:v>71.652000000000001</c:v>
                </c:pt>
                <c:pt idx="8927">
                  <c:v>71.661000000000001</c:v>
                </c:pt>
                <c:pt idx="8928">
                  <c:v>71.614000000000004</c:v>
                </c:pt>
                <c:pt idx="8929">
                  <c:v>71.582999999999998</c:v>
                </c:pt>
                <c:pt idx="8930">
                  <c:v>71.573999999999998</c:v>
                </c:pt>
                <c:pt idx="8931">
                  <c:v>71.555000000000007</c:v>
                </c:pt>
                <c:pt idx="8932">
                  <c:v>71.507999999999996</c:v>
                </c:pt>
                <c:pt idx="8933">
                  <c:v>71.486999999999995</c:v>
                </c:pt>
                <c:pt idx="8934">
                  <c:v>71.460999999999999</c:v>
                </c:pt>
                <c:pt idx="8935">
                  <c:v>71.454999999999998</c:v>
                </c:pt>
                <c:pt idx="8936">
                  <c:v>71.457000000000008</c:v>
                </c:pt>
                <c:pt idx="8937">
                  <c:v>71.460999999999999</c:v>
                </c:pt>
                <c:pt idx="8938">
                  <c:v>71.468000000000004</c:v>
                </c:pt>
                <c:pt idx="8939">
                  <c:v>71.457000000000008</c:v>
                </c:pt>
                <c:pt idx="8940">
                  <c:v>71.475999999999999</c:v>
                </c:pt>
                <c:pt idx="8941">
                  <c:v>71.491</c:v>
                </c:pt>
                <c:pt idx="8942">
                  <c:v>71.501000000000005</c:v>
                </c:pt>
                <c:pt idx="8943">
                  <c:v>71.518000000000001</c:v>
                </c:pt>
                <c:pt idx="8944">
                  <c:v>71.492000000000004</c:v>
                </c:pt>
                <c:pt idx="8945">
                  <c:v>71.469000000000008</c:v>
                </c:pt>
                <c:pt idx="8946">
                  <c:v>71.456000000000003</c:v>
                </c:pt>
                <c:pt idx="8947">
                  <c:v>71.448000000000008</c:v>
                </c:pt>
                <c:pt idx="8948">
                  <c:v>71.42</c:v>
                </c:pt>
                <c:pt idx="8949">
                  <c:v>71.39</c:v>
                </c:pt>
                <c:pt idx="8950">
                  <c:v>71.388000000000005</c:v>
                </c:pt>
                <c:pt idx="8951">
                  <c:v>71.370999999999995</c:v>
                </c:pt>
                <c:pt idx="8952">
                  <c:v>71.366</c:v>
                </c:pt>
                <c:pt idx="8953">
                  <c:v>71.347000000000008</c:v>
                </c:pt>
                <c:pt idx="8954">
                  <c:v>71.349000000000004</c:v>
                </c:pt>
                <c:pt idx="8955">
                  <c:v>71.364000000000004</c:v>
                </c:pt>
                <c:pt idx="8956">
                  <c:v>71.361000000000004</c:v>
                </c:pt>
                <c:pt idx="8957">
                  <c:v>71.338000000000008</c:v>
                </c:pt>
                <c:pt idx="8958">
                  <c:v>71.350999999999999</c:v>
                </c:pt>
                <c:pt idx="8959">
                  <c:v>71.355999999999995</c:v>
                </c:pt>
                <c:pt idx="8960">
                  <c:v>71.352999999999994</c:v>
                </c:pt>
                <c:pt idx="8961">
                  <c:v>71.320999999999998</c:v>
                </c:pt>
                <c:pt idx="8962">
                  <c:v>71.343000000000004</c:v>
                </c:pt>
                <c:pt idx="8963">
                  <c:v>71.387</c:v>
                </c:pt>
                <c:pt idx="8964">
                  <c:v>71.367000000000004</c:v>
                </c:pt>
                <c:pt idx="8965">
                  <c:v>71.356999999999999</c:v>
                </c:pt>
                <c:pt idx="8966">
                  <c:v>71.367999999999995</c:v>
                </c:pt>
                <c:pt idx="8967">
                  <c:v>71.378</c:v>
                </c:pt>
                <c:pt idx="8968">
                  <c:v>71.397999999999996</c:v>
                </c:pt>
                <c:pt idx="8969">
                  <c:v>71.388000000000005</c:v>
                </c:pt>
                <c:pt idx="8970">
                  <c:v>71.355999999999995</c:v>
                </c:pt>
                <c:pt idx="8971">
                  <c:v>71.355000000000004</c:v>
                </c:pt>
                <c:pt idx="8972">
                  <c:v>71.373000000000005</c:v>
                </c:pt>
                <c:pt idx="8973">
                  <c:v>71.382999999999996</c:v>
                </c:pt>
                <c:pt idx="8974">
                  <c:v>71.403999999999996</c:v>
                </c:pt>
                <c:pt idx="8975">
                  <c:v>71.406999999999996</c:v>
                </c:pt>
                <c:pt idx="8976">
                  <c:v>71.415000000000006</c:v>
                </c:pt>
                <c:pt idx="8977">
                  <c:v>71.402000000000001</c:v>
                </c:pt>
                <c:pt idx="8978">
                  <c:v>71.388000000000005</c:v>
                </c:pt>
                <c:pt idx="8979">
                  <c:v>71.412999999999997</c:v>
                </c:pt>
                <c:pt idx="8980">
                  <c:v>71.364999999999995</c:v>
                </c:pt>
                <c:pt idx="8981">
                  <c:v>71.335999999999999</c:v>
                </c:pt>
                <c:pt idx="8982">
                  <c:v>71.329000000000008</c:v>
                </c:pt>
                <c:pt idx="8983">
                  <c:v>71.311000000000007</c:v>
                </c:pt>
                <c:pt idx="8984">
                  <c:v>71.299000000000007</c:v>
                </c:pt>
                <c:pt idx="8985">
                  <c:v>71.284000000000006</c:v>
                </c:pt>
                <c:pt idx="8986">
                  <c:v>71.278000000000006</c:v>
                </c:pt>
                <c:pt idx="8987">
                  <c:v>71.262</c:v>
                </c:pt>
                <c:pt idx="8988">
                  <c:v>71.281000000000006</c:v>
                </c:pt>
                <c:pt idx="8989">
                  <c:v>71.251999999999995</c:v>
                </c:pt>
                <c:pt idx="8990">
                  <c:v>71.274000000000001</c:v>
                </c:pt>
                <c:pt idx="8991">
                  <c:v>71.215000000000003</c:v>
                </c:pt>
                <c:pt idx="8992">
                  <c:v>71.201000000000008</c:v>
                </c:pt>
                <c:pt idx="8993">
                  <c:v>71.194000000000003</c:v>
                </c:pt>
                <c:pt idx="8994">
                  <c:v>71.221000000000004</c:v>
                </c:pt>
                <c:pt idx="8995">
                  <c:v>71.213999999999999</c:v>
                </c:pt>
                <c:pt idx="8996">
                  <c:v>71.218000000000004</c:v>
                </c:pt>
                <c:pt idx="8997">
                  <c:v>71.213000000000008</c:v>
                </c:pt>
                <c:pt idx="8998">
                  <c:v>71.23</c:v>
                </c:pt>
                <c:pt idx="8999">
                  <c:v>71.233000000000004</c:v>
                </c:pt>
                <c:pt idx="9000">
                  <c:v>71.260999999999996</c:v>
                </c:pt>
                <c:pt idx="9001">
                  <c:v>71.257000000000005</c:v>
                </c:pt>
                <c:pt idx="9002">
                  <c:v>71.257000000000005</c:v>
                </c:pt>
                <c:pt idx="9003">
                  <c:v>71.281999999999996</c:v>
                </c:pt>
                <c:pt idx="9004">
                  <c:v>71.254000000000005</c:v>
                </c:pt>
                <c:pt idx="9005">
                  <c:v>71.253</c:v>
                </c:pt>
                <c:pt idx="9006">
                  <c:v>71.241</c:v>
                </c:pt>
                <c:pt idx="9007">
                  <c:v>71.224000000000004</c:v>
                </c:pt>
                <c:pt idx="9008">
                  <c:v>71.257000000000005</c:v>
                </c:pt>
                <c:pt idx="9009">
                  <c:v>71.210999999999999</c:v>
                </c:pt>
                <c:pt idx="9010">
                  <c:v>71.198000000000008</c:v>
                </c:pt>
                <c:pt idx="9011">
                  <c:v>71.194000000000003</c:v>
                </c:pt>
                <c:pt idx="9012">
                  <c:v>71.201000000000008</c:v>
                </c:pt>
                <c:pt idx="9013">
                  <c:v>71.216999999999999</c:v>
                </c:pt>
                <c:pt idx="9014">
                  <c:v>71.206000000000003</c:v>
                </c:pt>
                <c:pt idx="9015">
                  <c:v>71.174999999999997</c:v>
                </c:pt>
                <c:pt idx="9016">
                  <c:v>71.198000000000008</c:v>
                </c:pt>
                <c:pt idx="9017">
                  <c:v>71.2</c:v>
                </c:pt>
                <c:pt idx="9018">
                  <c:v>71.159000000000006</c:v>
                </c:pt>
                <c:pt idx="9019">
                  <c:v>71.123000000000005</c:v>
                </c:pt>
                <c:pt idx="9020">
                  <c:v>71.12</c:v>
                </c:pt>
                <c:pt idx="9021">
                  <c:v>71.096000000000004</c:v>
                </c:pt>
                <c:pt idx="9022">
                  <c:v>71.051000000000002</c:v>
                </c:pt>
                <c:pt idx="9023">
                  <c:v>71.051000000000002</c:v>
                </c:pt>
                <c:pt idx="9024">
                  <c:v>71.073000000000008</c:v>
                </c:pt>
                <c:pt idx="9025">
                  <c:v>71.081000000000003</c:v>
                </c:pt>
                <c:pt idx="9026">
                  <c:v>71.070000000000007</c:v>
                </c:pt>
                <c:pt idx="9027">
                  <c:v>71.105999999999995</c:v>
                </c:pt>
                <c:pt idx="9028">
                  <c:v>71.094000000000008</c:v>
                </c:pt>
                <c:pt idx="9029">
                  <c:v>71.094999999999999</c:v>
                </c:pt>
                <c:pt idx="9030">
                  <c:v>71.114000000000004</c:v>
                </c:pt>
                <c:pt idx="9031">
                  <c:v>71.128</c:v>
                </c:pt>
                <c:pt idx="9032">
                  <c:v>71.067000000000007</c:v>
                </c:pt>
                <c:pt idx="9033">
                  <c:v>71.064999999999998</c:v>
                </c:pt>
                <c:pt idx="9034">
                  <c:v>71.046000000000006</c:v>
                </c:pt>
                <c:pt idx="9035">
                  <c:v>71.024000000000001</c:v>
                </c:pt>
                <c:pt idx="9036">
                  <c:v>71.028000000000006</c:v>
                </c:pt>
                <c:pt idx="9037">
                  <c:v>71.004000000000005</c:v>
                </c:pt>
                <c:pt idx="9038">
                  <c:v>70.986999999999995</c:v>
                </c:pt>
                <c:pt idx="9039">
                  <c:v>71.013000000000005</c:v>
                </c:pt>
                <c:pt idx="9040">
                  <c:v>71.054000000000002</c:v>
                </c:pt>
                <c:pt idx="9041">
                  <c:v>71.025999999999996</c:v>
                </c:pt>
                <c:pt idx="9042">
                  <c:v>71.03</c:v>
                </c:pt>
                <c:pt idx="9043">
                  <c:v>71.063000000000002</c:v>
                </c:pt>
                <c:pt idx="9044">
                  <c:v>71.052999999999997</c:v>
                </c:pt>
                <c:pt idx="9045">
                  <c:v>71.055000000000007</c:v>
                </c:pt>
                <c:pt idx="9046">
                  <c:v>71.034999999999997</c:v>
                </c:pt>
                <c:pt idx="9047">
                  <c:v>71.051000000000002</c:v>
                </c:pt>
                <c:pt idx="9048">
                  <c:v>71.028000000000006</c:v>
                </c:pt>
                <c:pt idx="9049">
                  <c:v>71.045000000000002</c:v>
                </c:pt>
                <c:pt idx="9050">
                  <c:v>71.045000000000002</c:v>
                </c:pt>
                <c:pt idx="9051">
                  <c:v>71.064000000000007</c:v>
                </c:pt>
                <c:pt idx="9052">
                  <c:v>71.09</c:v>
                </c:pt>
                <c:pt idx="9053">
                  <c:v>71.087000000000003</c:v>
                </c:pt>
                <c:pt idx="9054">
                  <c:v>71.117000000000004</c:v>
                </c:pt>
                <c:pt idx="9055">
                  <c:v>71.156999999999996</c:v>
                </c:pt>
                <c:pt idx="9056">
                  <c:v>71.147999999999996</c:v>
                </c:pt>
                <c:pt idx="9057">
                  <c:v>71.168999999999997</c:v>
                </c:pt>
                <c:pt idx="9058">
                  <c:v>71.180999999999997</c:v>
                </c:pt>
                <c:pt idx="9059">
                  <c:v>71.2</c:v>
                </c:pt>
                <c:pt idx="9060">
                  <c:v>71.198999999999998</c:v>
                </c:pt>
                <c:pt idx="9061">
                  <c:v>71.194000000000003</c:v>
                </c:pt>
                <c:pt idx="9062">
                  <c:v>71.183999999999997</c:v>
                </c:pt>
                <c:pt idx="9063">
                  <c:v>71.201999999999998</c:v>
                </c:pt>
                <c:pt idx="9064">
                  <c:v>71.206000000000003</c:v>
                </c:pt>
                <c:pt idx="9065">
                  <c:v>71.231999999999999</c:v>
                </c:pt>
                <c:pt idx="9066">
                  <c:v>71.212000000000003</c:v>
                </c:pt>
                <c:pt idx="9067">
                  <c:v>71.245999999999995</c:v>
                </c:pt>
                <c:pt idx="9068">
                  <c:v>71.269000000000005</c:v>
                </c:pt>
                <c:pt idx="9069">
                  <c:v>71.311999999999998</c:v>
                </c:pt>
                <c:pt idx="9070">
                  <c:v>71.332000000000008</c:v>
                </c:pt>
                <c:pt idx="9071">
                  <c:v>71.385999999999996</c:v>
                </c:pt>
                <c:pt idx="9072">
                  <c:v>71.384</c:v>
                </c:pt>
                <c:pt idx="9073">
                  <c:v>71.412000000000006</c:v>
                </c:pt>
                <c:pt idx="9074">
                  <c:v>71.397999999999996</c:v>
                </c:pt>
                <c:pt idx="9075">
                  <c:v>71.382000000000005</c:v>
                </c:pt>
                <c:pt idx="9076">
                  <c:v>71.394000000000005</c:v>
                </c:pt>
                <c:pt idx="9077">
                  <c:v>71.400999999999996</c:v>
                </c:pt>
                <c:pt idx="9078">
                  <c:v>71.439000000000007</c:v>
                </c:pt>
                <c:pt idx="9079">
                  <c:v>71.441000000000003</c:v>
                </c:pt>
                <c:pt idx="9080">
                  <c:v>71.424999999999997</c:v>
                </c:pt>
                <c:pt idx="9081">
                  <c:v>71.432000000000002</c:v>
                </c:pt>
                <c:pt idx="9082">
                  <c:v>71.417000000000002</c:v>
                </c:pt>
                <c:pt idx="9083">
                  <c:v>71.388999999999996</c:v>
                </c:pt>
                <c:pt idx="9084">
                  <c:v>71.363</c:v>
                </c:pt>
                <c:pt idx="9085">
                  <c:v>71.322000000000003</c:v>
                </c:pt>
                <c:pt idx="9086">
                  <c:v>71.326999999999998</c:v>
                </c:pt>
                <c:pt idx="9087">
                  <c:v>71.289000000000001</c:v>
                </c:pt>
                <c:pt idx="9088">
                  <c:v>71.257999999999996</c:v>
                </c:pt>
                <c:pt idx="9089">
                  <c:v>71.238</c:v>
                </c:pt>
                <c:pt idx="9090">
                  <c:v>71.204999999999998</c:v>
                </c:pt>
                <c:pt idx="9091">
                  <c:v>71.239999999999995</c:v>
                </c:pt>
                <c:pt idx="9092">
                  <c:v>71.204999999999998</c:v>
                </c:pt>
                <c:pt idx="9093">
                  <c:v>71.183000000000007</c:v>
                </c:pt>
                <c:pt idx="9094">
                  <c:v>71.177000000000007</c:v>
                </c:pt>
                <c:pt idx="9095">
                  <c:v>71.152000000000001</c:v>
                </c:pt>
                <c:pt idx="9096">
                  <c:v>71.120999999999995</c:v>
                </c:pt>
                <c:pt idx="9097">
                  <c:v>71.123999999999995</c:v>
                </c:pt>
                <c:pt idx="9098">
                  <c:v>71.119</c:v>
                </c:pt>
                <c:pt idx="9099">
                  <c:v>71.119</c:v>
                </c:pt>
                <c:pt idx="9100">
                  <c:v>71.113</c:v>
                </c:pt>
                <c:pt idx="9101">
                  <c:v>71.119</c:v>
                </c:pt>
                <c:pt idx="9102">
                  <c:v>71.114999999999995</c:v>
                </c:pt>
                <c:pt idx="9103">
                  <c:v>71.13</c:v>
                </c:pt>
                <c:pt idx="9104">
                  <c:v>71.113</c:v>
                </c:pt>
                <c:pt idx="9105">
                  <c:v>71.13</c:v>
                </c:pt>
                <c:pt idx="9106">
                  <c:v>71.116</c:v>
                </c:pt>
                <c:pt idx="9107">
                  <c:v>71.106999999999999</c:v>
                </c:pt>
                <c:pt idx="9108">
                  <c:v>71.061000000000007</c:v>
                </c:pt>
                <c:pt idx="9109">
                  <c:v>71.036000000000001</c:v>
                </c:pt>
                <c:pt idx="9110">
                  <c:v>71.069000000000003</c:v>
                </c:pt>
                <c:pt idx="9111">
                  <c:v>71.100999999999999</c:v>
                </c:pt>
                <c:pt idx="9112">
                  <c:v>71.082000000000008</c:v>
                </c:pt>
                <c:pt idx="9113">
                  <c:v>71.078000000000003</c:v>
                </c:pt>
                <c:pt idx="9114">
                  <c:v>71.106999999999999</c:v>
                </c:pt>
                <c:pt idx="9115">
                  <c:v>71.097999999999999</c:v>
                </c:pt>
                <c:pt idx="9116">
                  <c:v>71.125</c:v>
                </c:pt>
                <c:pt idx="9117">
                  <c:v>71.174000000000007</c:v>
                </c:pt>
                <c:pt idx="9118">
                  <c:v>71.183000000000007</c:v>
                </c:pt>
                <c:pt idx="9119">
                  <c:v>71.183999999999997</c:v>
                </c:pt>
                <c:pt idx="9120">
                  <c:v>71.204999999999998</c:v>
                </c:pt>
                <c:pt idx="9121">
                  <c:v>71.215000000000003</c:v>
                </c:pt>
                <c:pt idx="9122">
                  <c:v>71.216000000000008</c:v>
                </c:pt>
                <c:pt idx="9123">
                  <c:v>71.197000000000003</c:v>
                </c:pt>
                <c:pt idx="9124">
                  <c:v>71.215000000000003</c:v>
                </c:pt>
                <c:pt idx="9125">
                  <c:v>71.236999999999995</c:v>
                </c:pt>
                <c:pt idx="9126">
                  <c:v>71.242999999999995</c:v>
                </c:pt>
                <c:pt idx="9127">
                  <c:v>71.268000000000001</c:v>
                </c:pt>
                <c:pt idx="9128">
                  <c:v>71.272000000000006</c:v>
                </c:pt>
                <c:pt idx="9129">
                  <c:v>71.296999999999997</c:v>
                </c:pt>
                <c:pt idx="9130">
                  <c:v>71.344999999999999</c:v>
                </c:pt>
                <c:pt idx="9131">
                  <c:v>71.39</c:v>
                </c:pt>
                <c:pt idx="9132">
                  <c:v>71.388000000000005</c:v>
                </c:pt>
                <c:pt idx="9133">
                  <c:v>71.394999999999996</c:v>
                </c:pt>
                <c:pt idx="9134">
                  <c:v>71.411000000000001</c:v>
                </c:pt>
                <c:pt idx="9135">
                  <c:v>71.400999999999996</c:v>
                </c:pt>
                <c:pt idx="9136">
                  <c:v>71.400999999999996</c:v>
                </c:pt>
                <c:pt idx="9137">
                  <c:v>71.391000000000005</c:v>
                </c:pt>
                <c:pt idx="9138">
                  <c:v>71.394999999999996</c:v>
                </c:pt>
                <c:pt idx="9139">
                  <c:v>71.382000000000005</c:v>
                </c:pt>
                <c:pt idx="9140">
                  <c:v>71.430000000000007</c:v>
                </c:pt>
                <c:pt idx="9141">
                  <c:v>71.370999999999995</c:v>
                </c:pt>
                <c:pt idx="9142">
                  <c:v>71.347999999999999</c:v>
                </c:pt>
                <c:pt idx="9143">
                  <c:v>71.335000000000008</c:v>
                </c:pt>
                <c:pt idx="9144">
                  <c:v>71.358000000000004</c:v>
                </c:pt>
                <c:pt idx="9145">
                  <c:v>71.361000000000004</c:v>
                </c:pt>
                <c:pt idx="9146">
                  <c:v>71.358999999999995</c:v>
                </c:pt>
                <c:pt idx="9147">
                  <c:v>71.372</c:v>
                </c:pt>
                <c:pt idx="9148">
                  <c:v>71.369</c:v>
                </c:pt>
                <c:pt idx="9149">
                  <c:v>71.361000000000004</c:v>
                </c:pt>
                <c:pt idx="9150">
                  <c:v>71.411000000000001</c:v>
                </c:pt>
                <c:pt idx="9151">
                  <c:v>71.382999999999996</c:v>
                </c:pt>
                <c:pt idx="9152">
                  <c:v>71.364999999999995</c:v>
                </c:pt>
                <c:pt idx="9153">
                  <c:v>71.332999999999998</c:v>
                </c:pt>
                <c:pt idx="9154">
                  <c:v>71.284000000000006</c:v>
                </c:pt>
                <c:pt idx="9155">
                  <c:v>71.239000000000004</c:v>
                </c:pt>
                <c:pt idx="9156">
                  <c:v>71.236000000000004</c:v>
                </c:pt>
                <c:pt idx="9157">
                  <c:v>71.197000000000003</c:v>
                </c:pt>
                <c:pt idx="9158">
                  <c:v>71.158000000000001</c:v>
                </c:pt>
                <c:pt idx="9159">
                  <c:v>71.182000000000002</c:v>
                </c:pt>
                <c:pt idx="9160">
                  <c:v>71.180000000000007</c:v>
                </c:pt>
                <c:pt idx="9161">
                  <c:v>71.173000000000002</c:v>
                </c:pt>
                <c:pt idx="9162">
                  <c:v>71.159000000000006</c:v>
                </c:pt>
                <c:pt idx="9163">
                  <c:v>71.204999999999998</c:v>
                </c:pt>
                <c:pt idx="9164">
                  <c:v>71.179000000000002</c:v>
                </c:pt>
                <c:pt idx="9165">
                  <c:v>71.171000000000006</c:v>
                </c:pt>
                <c:pt idx="9166">
                  <c:v>71.162999999999997</c:v>
                </c:pt>
                <c:pt idx="9167">
                  <c:v>71.158000000000001</c:v>
                </c:pt>
                <c:pt idx="9168">
                  <c:v>71.153999999999996</c:v>
                </c:pt>
                <c:pt idx="9169">
                  <c:v>71.159000000000006</c:v>
                </c:pt>
                <c:pt idx="9170">
                  <c:v>71.114000000000004</c:v>
                </c:pt>
                <c:pt idx="9171">
                  <c:v>71.096000000000004</c:v>
                </c:pt>
                <c:pt idx="9172">
                  <c:v>71.072000000000003</c:v>
                </c:pt>
                <c:pt idx="9173">
                  <c:v>71.055000000000007</c:v>
                </c:pt>
                <c:pt idx="9174">
                  <c:v>71.045000000000002</c:v>
                </c:pt>
                <c:pt idx="9175">
                  <c:v>71.028000000000006</c:v>
                </c:pt>
                <c:pt idx="9176">
                  <c:v>71.028999999999996</c:v>
                </c:pt>
                <c:pt idx="9177">
                  <c:v>70.995000000000005</c:v>
                </c:pt>
                <c:pt idx="9178">
                  <c:v>70.988</c:v>
                </c:pt>
                <c:pt idx="9179">
                  <c:v>70.975000000000009</c:v>
                </c:pt>
                <c:pt idx="9180">
                  <c:v>70.962000000000003</c:v>
                </c:pt>
                <c:pt idx="9181">
                  <c:v>70.986000000000004</c:v>
                </c:pt>
                <c:pt idx="9182">
                  <c:v>70.977999999999994</c:v>
                </c:pt>
                <c:pt idx="9183">
                  <c:v>70.977000000000004</c:v>
                </c:pt>
                <c:pt idx="9184">
                  <c:v>70.959000000000003</c:v>
                </c:pt>
                <c:pt idx="9185">
                  <c:v>70.978999999999999</c:v>
                </c:pt>
                <c:pt idx="9186">
                  <c:v>70.977000000000004</c:v>
                </c:pt>
                <c:pt idx="9187">
                  <c:v>70.957000000000008</c:v>
                </c:pt>
                <c:pt idx="9188">
                  <c:v>70.956000000000003</c:v>
                </c:pt>
                <c:pt idx="9189">
                  <c:v>70.954999999999998</c:v>
                </c:pt>
                <c:pt idx="9190">
                  <c:v>70.978999999999999</c:v>
                </c:pt>
                <c:pt idx="9191">
                  <c:v>70.963000000000008</c:v>
                </c:pt>
                <c:pt idx="9192">
                  <c:v>70.992999999999995</c:v>
                </c:pt>
                <c:pt idx="9193">
                  <c:v>71.025999999999996</c:v>
                </c:pt>
                <c:pt idx="9194">
                  <c:v>71.006</c:v>
                </c:pt>
                <c:pt idx="9195">
                  <c:v>71.003</c:v>
                </c:pt>
                <c:pt idx="9196">
                  <c:v>70.969000000000008</c:v>
                </c:pt>
                <c:pt idx="9197">
                  <c:v>70.992000000000004</c:v>
                </c:pt>
                <c:pt idx="9198">
                  <c:v>70.965000000000003</c:v>
                </c:pt>
                <c:pt idx="9199">
                  <c:v>70.971000000000004</c:v>
                </c:pt>
                <c:pt idx="9200">
                  <c:v>70.986000000000004</c:v>
                </c:pt>
                <c:pt idx="9201">
                  <c:v>70.981999999999999</c:v>
                </c:pt>
                <c:pt idx="9202">
                  <c:v>70.960999999999999</c:v>
                </c:pt>
                <c:pt idx="9203">
                  <c:v>70.972000000000008</c:v>
                </c:pt>
                <c:pt idx="9204">
                  <c:v>70.963999999999999</c:v>
                </c:pt>
                <c:pt idx="9205">
                  <c:v>70.941000000000003</c:v>
                </c:pt>
                <c:pt idx="9206">
                  <c:v>70.953000000000003</c:v>
                </c:pt>
                <c:pt idx="9207">
                  <c:v>70.939000000000007</c:v>
                </c:pt>
                <c:pt idx="9208">
                  <c:v>70.903999999999996</c:v>
                </c:pt>
                <c:pt idx="9209">
                  <c:v>70.906999999999996</c:v>
                </c:pt>
                <c:pt idx="9210">
                  <c:v>70.918000000000006</c:v>
                </c:pt>
                <c:pt idx="9211">
                  <c:v>70.869</c:v>
                </c:pt>
                <c:pt idx="9212">
                  <c:v>70.891999999999996</c:v>
                </c:pt>
                <c:pt idx="9213">
                  <c:v>70.908000000000001</c:v>
                </c:pt>
                <c:pt idx="9214">
                  <c:v>70.903999999999996</c:v>
                </c:pt>
                <c:pt idx="9215">
                  <c:v>70.899000000000001</c:v>
                </c:pt>
                <c:pt idx="9216">
                  <c:v>70.879000000000005</c:v>
                </c:pt>
                <c:pt idx="9217">
                  <c:v>70.864999999999995</c:v>
                </c:pt>
                <c:pt idx="9218">
                  <c:v>70.864999999999995</c:v>
                </c:pt>
                <c:pt idx="9219">
                  <c:v>70.841000000000008</c:v>
                </c:pt>
                <c:pt idx="9220">
                  <c:v>70.858999999999995</c:v>
                </c:pt>
                <c:pt idx="9221">
                  <c:v>70.869</c:v>
                </c:pt>
                <c:pt idx="9222">
                  <c:v>70.858999999999995</c:v>
                </c:pt>
                <c:pt idx="9223">
                  <c:v>70.837000000000003</c:v>
                </c:pt>
                <c:pt idx="9224">
                  <c:v>70.850000000000009</c:v>
                </c:pt>
                <c:pt idx="9225">
                  <c:v>70.881</c:v>
                </c:pt>
                <c:pt idx="9226">
                  <c:v>70.888000000000005</c:v>
                </c:pt>
                <c:pt idx="9227">
                  <c:v>70.867999999999995</c:v>
                </c:pt>
                <c:pt idx="9228">
                  <c:v>70.902000000000001</c:v>
                </c:pt>
                <c:pt idx="9229">
                  <c:v>70.891999999999996</c:v>
                </c:pt>
                <c:pt idx="9230">
                  <c:v>70.903999999999996</c:v>
                </c:pt>
                <c:pt idx="9231">
                  <c:v>70.87</c:v>
                </c:pt>
                <c:pt idx="9232">
                  <c:v>70.873999999999995</c:v>
                </c:pt>
                <c:pt idx="9233">
                  <c:v>70.881</c:v>
                </c:pt>
                <c:pt idx="9234">
                  <c:v>70.875</c:v>
                </c:pt>
                <c:pt idx="9235">
                  <c:v>70.852999999999994</c:v>
                </c:pt>
                <c:pt idx="9236">
                  <c:v>70.84</c:v>
                </c:pt>
                <c:pt idx="9237">
                  <c:v>70.844999999999999</c:v>
                </c:pt>
                <c:pt idx="9238">
                  <c:v>70.825000000000003</c:v>
                </c:pt>
                <c:pt idx="9239">
                  <c:v>70.808999999999997</c:v>
                </c:pt>
                <c:pt idx="9240">
                  <c:v>70.858000000000004</c:v>
                </c:pt>
                <c:pt idx="9241">
                  <c:v>70.847000000000008</c:v>
                </c:pt>
                <c:pt idx="9242">
                  <c:v>70.878</c:v>
                </c:pt>
                <c:pt idx="9243">
                  <c:v>70.858000000000004</c:v>
                </c:pt>
                <c:pt idx="9244">
                  <c:v>70.887</c:v>
                </c:pt>
                <c:pt idx="9245">
                  <c:v>70.887</c:v>
                </c:pt>
                <c:pt idx="9246">
                  <c:v>70.873000000000005</c:v>
                </c:pt>
                <c:pt idx="9247">
                  <c:v>70.884</c:v>
                </c:pt>
                <c:pt idx="9248">
                  <c:v>70.876000000000005</c:v>
                </c:pt>
                <c:pt idx="9249">
                  <c:v>70.847999999999999</c:v>
                </c:pt>
                <c:pt idx="9250">
                  <c:v>70.852000000000004</c:v>
                </c:pt>
                <c:pt idx="9251">
                  <c:v>70.894000000000005</c:v>
                </c:pt>
                <c:pt idx="9252">
                  <c:v>70.897999999999996</c:v>
                </c:pt>
                <c:pt idx="9253">
                  <c:v>70.903000000000006</c:v>
                </c:pt>
                <c:pt idx="9254">
                  <c:v>70.932000000000002</c:v>
                </c:pt>
                <c:pt idx="9255">
                  <c:v>70.966999999999999</c:v>
                </c:pt>
                <c:pt idx="9256">
                  <c:v>70.978999999999999</c:v>
                </c:pt>
                <c:pt idx="9257">
                  <c:v>70.986000000000004</c:v>
                </c:pt>
                <c:pt idx="9258">
                  <c:v>70.972999999999999</c:v>
                </c:pt>
                <c:pt idx="9259">
                  <c:v>70.981999999999999</c:v>
                </c:pt>
                <c:pt idx="9260">
                  <c:v>70.960000000000008</c:v>
                </c:pt>
                <c:pt idx="9261">
                  <c:v>70.942999999999998</c:v>
                </c:pt>
                <c:pt idx="9262">
                  <c:v>70.924999999999997</c:v>
                </c:pt>
                <c:pt idx="9263">
                  <c:v>70.89</c:v>
                </c:pt>
                <c:pt idx="9264">
                  <c:v>70.88</c:v>
                </c:pt>
                <c:pt idx="9265">
                  <c:v>70.858000000000004</c:v>
                </c:pt>
                <c:pt idx="9266">
                  <c:v>70.876000000000005</c:v>
                </c:pt>
                <c:pt idx="9267">
                  <c:v>70.866</c:v>
                </c:pt>
                <c:pt idx="9268">
                  <c:v>70.897999999999996</c:v>
                </c:pt>
                <c:pt idx="9269">
                  <c:v>70.882999999999996</c:v>
                </c:pt>
                <c:pt idx="9270">
                  <c:v>70.912000000000006</c:v>
                </c:pt>
                <c:pt idx="9271">
                  <c:v>70.91</c:v>
                </c:pt>
                <c:pt idx="9272">
                  <c:v>70.915000000000006</c:v>
                </c:pt>
                <c:pt idx="9273">
                  <c:v>70.935000000000002</c:v>
                </c:pt>
                <c:pt idx="9274">
                  <c:v>70.954000000000008</c:v>
                </c:pt>
                <c:pt idx="9275">
                  <c:v>70.960999999999999</c:v>
                </c:pt>
                <c:pt idx="9276">
                  <c:v>70.986000000000004</c:v>
                </c:pt>
                <c:pt idx="9277">
                  <c:v>70.989999999999995</c:v>
                </c:pt>
                <c:pt idx="9278">
                  <c:v>71.022000000000006</c:v>
                </c:pt>
                <c:pt idx="9279">
                  <c:v>71.049000000000007</c:v>
                </c:pt>
                <c:pt idx="9280">
                  <c:v>71.069000000000003</c:v>
                </c:pt>
                <c:pt idx="9281">
                  <c:v>71.073999999999998</c:v>
                </c:pt>
                <c:pt idx="9282">
                  <c:v>71.085000000000008</c:v>
                </c:pt>
                <c:pt idx="9283">
                  <c:v>71.116</c:v>
                </c:pt>
                <c:pt idx="9284">
                  <c:v>71.114000000000004</c:v>
                </c:pt>
                <c:pt idx="9285">
                  <c:v>71.119</c:v>
                </c:pt>
                <c:pt idx="9286">
                  <c:v>71.111999999999995</c:v>
                </c:pt>
                <c:pt idx="9287">
                  <c:v>71.113</c:v>
                </c:pt>
                <c:pt idx="9288">
                  <c:v>71.123999999999995</c:v>
                </c:pt>
                <c:pt idx="9289">
                  <c:v>71.120999999999995</c:v>
                </c:pt>
                <c:pt idx="9290">
                  <c:v>71.088000000000008</c:v>
                </c:pt>
                <c:pt idx="9291">
                  <c:v>71.100999999999999</c:v>
                </c:pt>
                <c:pt idx="9292">
                  <c:v>71.111999999999995</c:v>
                </c:pt>
                <c:pt idx="9293">
                  <c:v>71.085000000000008</c:v>
                </c:pt>
                <c:pt idx="9294">
                  <c:v>71.088000000000008</c:v>
                </c:pt>
                <c:pt idx="9295">
                  <c:v>71.113</c:v>
                </c:pt>
                <c:pt idx="9296">
                  <c:v>71.111999999999995</c:v>
                </c:pt>
                <c:pt idx="9297">
                  <c:v>71.105000000000004</c:v>
                </c:pt>
                <c:pt idx="9298">
                  <c:v>71.097999999999999</c:v>
                </c:pt>
                <c:pt idx="9299">
                  <c:v>71.088999999999999</c:v>
                </c:pt>
                <c:pt idx="9300">
                  <c:v>71.067000000000007</c:v>
                </c:pt>
                <c:pt idx="9301">
                  <c:v>71.052000000000007</c:v>
                </c:pt>
                <c:pt idx="9302">
                  <c:v>71.036000000000001</c:v>
                </c:pt>
                <c:pt idx="9303">
                  <c:v>71.057000000000002</c:v>
                </c:pt>
                <c:pt idx="9304">
                  <c:v>71.037999999999997</c:v>
                </c:pt>
                <c:pt idx="9305">
                  <c:v>71.043999999999997</c:v>
                </c:pt>
                <c:pt idx="9306">
                  <c:v>71.058999999999997</c:v>
                </c:pt>
                <c:pt idx="9307">
                  <c:v>71.06</c:v>
                </c:pt>
                <c:pt idx="9308">
                  <c:v>71.082000000000008</c:v>
                </c:pt>
                <c:pt idx="9309">
                  <c:v>71.076000000000008</c:v>
                </c:pt>
                <c:pt idx="9310">
                  <c:v>71.070000000000007</c:v>
                </c:pt>
                <c:pt idx="9311">
                  <c:v>71.043999999999997</c:v>
                </c:pt>
                <c:pt idx="9312">
                  <c:v>71.094000000000008</c:v>
                </c:pt>
                <c:pt idx="9313">
                  <c:v>71.096000000000004</c:v>
                </c:pt>
                <c:pt idx="9314">
                  <c:v>71.073000000000008</c:v>
                </c:pt>
                <c:pt idx="9315">
                  <c:v>71.082000000000008</c:v>
                </c:pt>
                <c:pt idx="9316">
                  <c:v>71.037999999999997</c:v>
                </c:pt>
                <c:pt idx="9317">
                  <c:v>71.027000000000001</c:v>
                </c:pt>
                <c:pt idx="9318">
                  <c:v>71.055000000000007</c:v>
                </c:pt>
                <c:pt idx="9319">
                  <c:v>71.037000000000006</c:v>
                </c:pt>
                <c:pt idx="9320">
                  <c:v>71.061000000000007</c:v>
                </c:pt>
                <c:pt idx="9321">
                  <c:v>71.076999999999998</c:v>
                </c:pt>
                <c:pt idx="9322">
                  <c:v>71.103999999999999</c:v>
                </c:pt>
                <c:pt idx="9323">
                  <c:v>71.14</c:v>
                </c:pt>
                <c:pt idx="9324">
                  <c:v>71.159000000000006</c:v>
                </c:pt>
                <c:pt idx="9325">
                  <c:v>71.167000000000002</c:v>
                </c:pt>
                <c:pt idx="9326">
                  <c:v>71.182000000000002</c:v>
                </c:pt>
                <c:pt idx="9327">
                  <c:v>71.165999999999997</c:v>
                </c:pt>
                <c:pt idx="9328">
                  <c:v>71.186000000000007</c:v>
                </c:pt>
                <c:pt idx="9329">
                  <c:v>71.191000000000003</c:v>
                </c:pt>
                <c:pt idx="9330">
                  <c:v>71.180999999999997</c:v>
                </c:pt>
                <c:pt idx="9331">
                  <c:v>71.168999999999997</c:v>
                </c:pt>
                <c:pt idx="9332">
                  <c:v>71.173000000000002</c:v>
                </c:pt>
                <c:pt idx="9333">
                  <c:v>71.159000000000006</c:v>
                </c:pt>
                <c:pt idx="9334">
                  <c:v>71.150000000000006</c:v>
                </c:pt>
                <c:pt idx="9335">
                  <c:v>71.156000000000006</c:v>
                </c:pt>
                <c:pt idx="9336">
                  <c:v>71.158000000000001</c:v>
                </c:pt>
                <c:pt idx="9337">
                  <c:v>71.122</c:v>
                </c:pt>
                <c:pt idx="9338">
                  <c:v>71.111999999999995</c:v>
                </c:pt>
                <c:pt idx="9339">
                  <c:v>71.094999999999999</c:v>
                </c:pt>
                <c:pt idx="9340">
                  <c:v>71.073999999999998</c:v>
                </c:pt>
                <c:pt idx="9341">
                  <c:v>71.094000000000008</c:v>
                </c:pt>
                <c:pt idx="9342">
                  <c:v>71.058999999999997</c:v>
                </c:pt>
                <c:pt idx="9343">
                  <c:v>71.022000000000006</c:v>
                </c:pt>
                <c:pt idx="9344">
                  <c:v>71.069000000000003</c:v>
                </c:pt>
                <c:pt idx="9345">
                  <c:v>71.08</c:v>
                </c:pt>
                <c:pt idx="9346">
                  <c:v>71.061999999999998</c:v>
                </c:pt>
                <c:pt idx="9347">
                  <c:v>71.097999999999999</c:v>
                </c:pt>
                <c:pt idx="9348">
                  <c:v>71.135000000000005</c:v>
                </c:pt>
                <c:pt idx="9349">
                  <c:v>71.125</c:v>
                </c:pt>
                <c:pt idx="9350">
                  <c:v>71.149000000000001</c:v>
                </c:pt>
                <c:pt idx="9351">
                  <c:v>71.132000000000005</c:v>
                </c:pt>
                <c:pt idx="9352">
                  <c:v>71.137</c:v>
                </c:pt>
                <c:pt idx="9353">
                  <c:v>71.097999999999999</c:v>
                </c:pt>
                <c:pt idx="9354">
                  <c:v>71.09</c:v>
                </c:pt>
                <c:pt idx="9355">
                  <c:v>71.075000000000003</c:v>
                </c:pt>
                <c:pt idx="9356">
                  <c:v>71.088000000000008</c:v>
                </c:pt>
                <c:pt idx="9357">
                  <c:v>71.064999999999998</c:v>
                </c:pt>
                <c:pt idx="9358">
                  <c:v>71.057000000000002</c:v>
                </c:pt>
                <c:pt idx="9359">
                  <c:v>71.073000000000008</c:v>
                </c:pt>
                <c:pt idx="9360">
                  <c:v>71.078000000000003</c:v>
                </c:pt>
                <c:pt idx="9361">
                  <c:v>71.070999999999998</c:v>
                </c:pt>
                <c:pt idx="9362">
                  <c:v>71.078000000000003</c:v>
                </c:pt>
                <c:pt idx="9363">
                  <c:v>71.081000000000003</c:v>
                </c:pt>
                <c:pt idx="9364">
                  <c:v>71.076000000000008</c:v>
                </c:pt>
                <c:pt idx="9365">
                  <c:v>71.06</c:v>
                </c:pt>
                <c:pt idx="9366">
                  <c:v>71.070999999999998</c:v>
                </c:pt>
                <c:pt idx="9367">
                  <c:v>71.058000000000007</c:v>
                </c:pt>
                <c:pt idx="9368">
                  <c:v>71.054000000000002</c:v>
                </c:pt>
                <c:pt idx="9369">
                  <c:v>71.052999999999997</c:v>
                </c:pt>
                <c:pt idx="9370">
                  <c:v>71.082999999999998</c:v>
                </c:pt>
                <c:pt idx="9371">
                  <c:v>71.058999999999997</c:v>
                </c:pt>
                <c:pt idx="9372">
                  <c:v>71.085999999999999</c:v>
                </c:pt>
                <c:pt idx="9373">
                  <c:v>71.066000000000003</c:v>
                </c:pt>
                <c:pt idx="9374">
                  <c:v>71.037999999999997</c:v>
                </c:pt>
                <c:pt idx="9375">
                  <c:v>71.009</c:v>
                </c:pt>
                <c:pt idx="9376">
                  <c:v>70.983000000000004</c:v>
                </c:pt>
                <c:pt idx="9377">
                  <c:v>70.977000000000004</c:v>
                </c:pt>
                <c:pt idx="9378">
                  <c:v>70.936999999999998</c:v>
                </c:pt>
                <c:pt idx="9379">
                  <c:v>70.935000000000002</c:v>
                </c:pt>
                <c:pt idx="9380">
                  <c:v>70.924000000000007</c:v>
                </c:pt>
                <c:pt idx="9381">
                  <c:v>70.900000000000006</c:v>
                </c:pt>
                <c:pt idx="9382">
                  <c:v>70.906000000000006</c:v>
                </c:pt>
                <c:pt idx="9383">
                  <c:v>70.927000000000007</c:v>
                </c:pt>
                <c:pt idx="9384">
                  <c:v>70.899000000000001</c:v>
                </c:pt>
                <c:pt idx="9385">
                  <c:v>70.921999999999997</c:v>
                </c:pt>
                <c:pt idx="9386">
                  <c:v>70.933999999999997</c:v>
                </c:pt>
                <c:pt idx="9387">
                  <c:v>70.957999999999998</c:v>
                </c:pt>
                <c:pt idx="9388">
                  <c:v>70.978999999999999</c:v>
                </c:pt>
                <c:pt idx="9389">
                  <c:v>71.009</c:v>
                </c:pt>
                <c:pt idx="9390">
                  <c:v>71.022999999999996</c:v>
                </c:pt>
                <c:pt idx="9391">
                  <c:v>71.057000000000002</c:v>
                </c:pt>
                <c:pt idx="9392">
                  <c:v>71.007999999999996</c:v>
                </c:pt>
                <c:pt idx="9393">
                  <c:v>71.001999999999995</c:v>
                </c:pt>
                <c:pt idx="9394">
                  <c:v>71.034000000000006</c:v>
                </c:pt>
                <c:pt idx="9395">
                  <c:v>71.019000000000005</c:v>
                </c:pt>
                <c:pt idx="9396">
                  <c:v>71.043000000000006</c:v>
                </c:pt>
                <c:pt idx="9397">
                  <c:v>71.02</c:v>
                </c:pt>
                <c:pt idx="9398">
                  <c:v>71.03</c:v>
                </c:pt>
                <c:pt idx="9399">
                  <c:v>71.058999999999997</c:v>
                </c:pt>
                <c:pt idx="9400">
                  <c:v>71.028000000000006</c:v>
                </c:pt>
                <c:pt idx="9401">
                  <c:v>71.061000000000007</c:v>
                </c:pt>
                <c:pt idx="9402">
                  <c:v>71.064999999999998</c:v>
                </c:pt>
                <c:pt idx="9403">
                  <c:v>71.076999999999998</c:v>
                </c:pt>
                <c:pt idx="9404">
                  <c:v>71.102999999999994</c:v>
                </c:pt>
                <c:pt idx="9405">
                  <c:v>71.117999999999995</c:v>
                </c:pt>
                <c:pt idx="9406">
                  <c:v>71.138999999999996</c:v>
                </c:pt>
                <c:pt idx="9407">
                  <c:v>71.16</c:v>
                </c:pt>
                <c:pt idx="9408">
                  <c:v>71.182000000000002</c:v>
                </c:pt>
                <c:pt idx="9409">
                  <c:v>71.182000000000002</c:v>
                </c:pt>
                <c:pt idx="9410">
                  <c:v>71.194000000000003</c:v>
                </c:pt>
                <c:pt idx="9411">
                  <c:v>71.241</c:v>
                </c:pt>
                <c:pt idx="9412">
                  <c:v>71.225999999999999</c:v>
                </c:pt>
                <c:pt idx="9413">
                  <c:v>71.222000000000008</c:v>
                </c:pt>
                <c:pt idx="9414">
                  <c:v>71.22</c:v>
                </c:pt>
                <c:pt idx="9415">
                  <c:v>71.238</c:v>
                </c:pt>
                <c:pt idx="9416">
                  <c:v>71.271000000000001</c:v>
                </c:pt>
                <c:pt idx="9417">
                  <c:v>71.272999999999996</c:v>
                </c:pt>
                <c:pt idx="9418">
                  <c:v>71.289000000000001</c:v>
                </c:pt>
                <c:pt idx="9419">
                  <c:v>71.266000000000005</c:v>
                </c:pt>
                <c:pt idx="9420">
                  <c:v>71.269000000000005</c:v>
                </c:pt>
                <c:pt idx="9421">
                  <c:v>71.271000000000001</c:v>
                </c:pt>
                <c:pt idx="9422">
                  <c:v>71.247</c:v>
                </c:pt>
                <c:pt idx="9423">
                  <c:v>71.260000000000005</c:v>
                </c:pt>
                <c:pt idx="9424">
                  <c:v>71.278000000000006</c:v>
                </c:pt>
                <c:pt idx="9425">
                  <c:v>71.251999999999995</c:v>
                </c:pt>
                <c:pt idx="9426">
                  <c:v>71.234999999999999</c:v>
                </c:pt>
                <c:pt idx="9427">
                  <c:v>71.221000000000004</c:v>
                </c:pt>
                <c:pt idx="9428">
                  <c:v>71.242000000000004</c:v>
                </c:pt>
                <c:pt idx="9429">
                  <c:v>71.256</c:v>
                </c:pt>
                <c:pt idx="9430">
                  <c:v>71.225000000000009</c:v>
                </c:pt>
                <c:pt idx="9431">
                  <c:v>71.227999999999994</c:v>
                </c:pt>
                <c:pt idx="9432">
                  <c:v>71.19</c:v>
                </c:pt>
                <c:pt idx="9433">
                  <c:v>71.186000000000007</c:v>
                </c:pt>
                <c:pt idx="9434">
                  <c:v>71.162000000000006</c:v>
                </c:pt>
                <c:pt idx="9435">
                  <c:v>71.168999999999997</c:v>
                </c:pt>
                <c:pt idx="9436">
                  <c:v>71.114999999999995</c:v>
                </c:pt>
                <c:pt idx="9437">
                  <c:v>71.119</c:v>
                </c:pt>
                <c:pt idx="9438">
                  <c:v>71.135999999999996</c:v>
                </c:pt>
                <c:pt idx="9439">
                  <c:v>71.126000000000005</c:v>
                </c:pt>
                <c:pt idx="9440">
                  <c:v>71.123000000000005</c:v>
                </c:pt>
                <c:pt idx="9441">
                  <c:v>71.114999999999995</c:v>
                </c:pt>
                <c:pt idx="9442">
                  <c:v>71.111000000000004</c:v>
                </c:pt>
                <c:pt idx="9443">
                  <c:v>71.126999999999995</c:v>
                </c:pt>
                <c:pt idx="9444">
                  <c:v>71.126999999999995</c:v>
                </c:pt>
                <c:pt idx="9445">
                  <c:v>71.114999999999995</c:v>
                </c:pt>
                <c:pt idx="9446">
                  <c:v>71.113</c:v>
                </c:pt>
                <c:pt idx="9447">
                  <c:v>71.102999999999994</c:v>
                </c:pt>
                <c:pt idx="9448">
                  <c:v>71.119</c:v>
                </c:pt>
                <c:pt idx="9449">
                  <c:v>71.108000000000004</c:v>
                </c:pt>
                <c:pt idx="9450">
                  <c:v>71.108999999999995</c:v>
                </c:pt>
                <c:pt idx="9451">
                  <c:v>71.100000000000009</c:v>
                </c:pt>
                <c:pt idx="9452">
                  <c:v>71.125</c:v>
                </c:pt>
                <c:pt idx="9453">
                  <c:v>71.132000000000005</c:v>
                </c:pt>
                <c:pt idx="9454">
                  <c:v>71.126999999999995</c:v>
                </c:pt>
                <c:pt idx="9455">
                  <c:v>71.156999999999996</c:v>
                </c:pt>
                <c:pt idx="9456">
                  <c:v>71.150000000000006</c:v>
                </c:pt>
                <c:pt idx="9457">
                  <c:v>71.164000000000001</c:v>
                </c:pt>
                <c:pt idx="9458">
                  <c:v>71.150000000000006</c:v>
                </c:pt>
                <c:pt idx="9459">
                  <c:v>71.156000000000006</c:v>
                </c:pt>
                <c:pt idx="9460">
                  <c:v>71.120999999999995</c:v>
                </c:pt>
                <c:pt idx="9461">
                  <c:v>71.088000000000008</c:v>
                </c:pt>
                <c:pt idx="9462">
                  <c:v>71.12</c:v>
                </c:pt>
                <c:pt idx="9463">
                  <c:v>71.052999999999997</c:v>
                </c:pt>
                <c:pt idx="9464">
                  <c:v>71.067000000000007</c:v>
                </c:pt>
                <c:pt idx="9465">
                  <c:v>71.039000000000001</c:v>
                </c:pt>
                <c:pt idx="9466">
                  <c:v>71.016000000000005</c:v>
                </c:pt>
                <c:pt idx="9467">
                  <c:v>71.004000000000005</c:v>
                </c:pt>
                <c:pt idx="9468">
                  <c:v>71.022999999999996</c:v>
                </c:pt>
                <c:pt idx="9469">
                  <c:v>71.016000000000005</c:v>
                </c:pt>
                <c:pt idx="9470">
                  <c:v>71.013999999999996</c:v>
                </c:pt>
                <c:pt idx="9471">
                  <c:v>71.006</c:v>
                </c:pt>
                <c:pt idx="9472">
                  <c:v>71.046999999999997</c:v>
                </c:pt>
                <c:pt idx="9473">
                  <c:v>71.037000000000006</c:v>
                </c:pt>
                <c:pt idx="9474">
                  <c:v>71.043000000000006</c:v>
                </c:pt>
                <c:pt idx="9475">
                  <c:v>71.064000000000007</c:v>
                </c:pt>
                <c:pt idx="9476">
                  <c:v>71.097999999999999</c:v>
                </c:pt>
                <c:pt idx="9477">
                  <c:v>71.106999999999999</c:v>
                </c:pt>
                <c:pt idx="9478">
                  <c:v>71.12</c:v>
                </c:pt>
                <c:pt idx="9479">
                  <c:v>71.135000000000005</c:v>
                </c:pt>
                <c:pt idx="9480">
                  <c:v>71.153999999999996</c:v>
                </c:pt>
                <c:pt idx="9481">
                  <c:v>71.162999999999997</c:v>
                </c:pt>
                <c:pt idx="9482">
                  <c:v>71.179000000000002</c:v>
                </c:pt>
                <c:pt idx="9483">
                  <c:v>71.210000000000008</c:v>
                </c:pt>
                <c:pt idx="9484">
                  <c:v>71.238</c:v>
                </c:pt>
                <c:pt idx="9485">
                  <c:v>71.219000000000008</c:v>
                </c:pt>
                <c:pt idx="9486">
                  <c:v>71.227999999999994</c:v>
                </c:pt>
                <c:pt idx="9487">
                  <c:v>93.888000000000005</c:v>
                </c:pt>
                <c:pt idx="9488">
                  <c:v>87.734000000000009</c:v>
                </c:pt>
                <c:pt idx="9489">
                  <c:v>77.677000000000007</c:v>
                </c:pt>
                <c:pt idx="9490">
                  <c:v>78.338000000000008</c:v>
                </c:pt>
                <c:pt idx="9491">
                  <c:v>77.933999999999997</c:v>
                </c:pt>
                <c:pt idx="9492">
                  <c:v>80.239999999999995</c:v>
                </c:pt>
                <c:pt idx="9493">
                  <c:v>78.581000000000003</c:v>
                </c:pt>
                <c:pt idx="9494">
                  <c:v>78.376999999999995</c:v>
                </c:pt>
                <c:pt idx="9495">
                  <c:v>78.16</c:v>
                </c:pt>
                <c:pt idx="9496">
                  <c:v>78.001000000000005</c:v>
                </c:pt>
                <c:pt idx="9497">
                  <c:v>77.888999999999996</c:v>
                </c:pt>
                <c:pt idx="9498">
                  <c:v>77.855999999999995</c:v>
                </c:pt>
                <c:pt idx="9499">
                  <c:v>77.793000000000006</c:v>
                </c:pt>
                <c:pt idx="9500">
                  <c:v>77.718000000000004</c:v>
                </c:pt>
                <c:pt idx="9501">
                  <c:v>77.724000000000004</c:v>
                </c:pt>
                <c:pt idx="9502">
                  <c:v>77.77</c:v>
                </c:pt>
                <c:pt idx="9503">
                  <c:v>77.781999999999996</c:v>
                </c:pt>
                <c:pt idx="9504">
                  <c:v>82.573999999999998</c:v>
                </c:pt>
                <c:pt idx="9505">
                  <c:v>82.134</c:v>
                </c:pt>
                <c:pt idx="9506">
                  <c:v>81.998000000000005</c:v>
                </c:pt>
                <c:pt idx="9507">
                  <c:v>81.956000000000003</c:v>
                </c:pt>
                <c:pt idx="9508">
                  <c:v>85.216000000000008</c:v>
                </c:pt>
                <c:pt idx="9509">
                  <c:v>91.486000000000004</c:v>
                </c:pt>
                <c:pt idx="9510">
                  <c:v>95.177000000000007</c:v>
                </c:pt>
                <c:pt idx="9511">
                  <c:v>96.021000000000001</c:v>
                </c:pt>
                <c:pt idx="9512">
                  <c:v>95.850999999999999</c:v>
                </c:pt>
                <c:pt idx="9513">
                  <c:v>95.710000000000008</c:v>
                </c:pt>
                <c:pt idx="9514">
                  <c:v>95.734999999999999</c:v>
                </c:pt>
                <c:pt idx="9515">
                  <c:v>95.855000000000004</c:v>
                </c:pt>
                <c:pt idx="9516">
                  <c:v>98.385999999999996</c:v>
                </c:pt>
                <c:pt idx="9517">
                  <c:v>97.555999999999997</c:v>
                </c:pt>
                <c:pt idx="9518">
                  <c:v>97.58</c:v>
                </c:pt>
                <c:pt idx="9519">
                  <c:v>97.616</c:v>
                </c:pt>
                <c:pt idx="9520">
                  <c:v>97.653000000000006</c:v>
                </c:pt>
                <c:pt idx="9521">
                  <c:v>97.665999999999997</c:v>
                </c:pt>
                <c:pt idx="9522">
                  <c:v>97.740000000000009</c:v>
                </c:pt>
                <c:pt idx="9523">
                  <c:v>97.677999999999997</c:v>
                </c:pt>
                <c:pt idx="9524">
                  <c:v>97.742000000000004</c:v>
                </c:pt>
                <c:pt idx="9525">
                  <c:v>97.8</c:v>
                </c:pt>
                <c:pt idx="9526">
                  <c:v>101.477</c:v>
                </c:pt>
                <c:pt idx="9527">
                  <c:v>101.248</c:v>
                </c:pt>
                <c:pt idx="9528">
                  <c:v>101.124</c:v>
                </c:pt>
                <c:pt idx="9529">
                  <c:v>101.071</c:v>
                </c:pt>
                <c:pt idx="9530">
                  <c:v>101.053</c:v>
                </c:pt>
                <c:pt idx="9531">
                  <c:v>101.003</c:v>
                </c:pt>
                <c:pt idx="9532">
                  <c:v>100.96300000000001</c:v>
                </c:pt>
                <c:pt idx="9533">
                  <c:v>100.962</c:v>
                </c:pt>
                <c:pt idx="9534">
                  <c:v>100.91800000000001</c:v>
                </c:pt>
                <c:pt idx="9535">
                  <c:v>100.883</c:v>
                </c:pt>
                <c:pt idx="9536">
                  <c:v>100.81700000000001</c:v>
                </c:pt>
                <c:pt idx="9537">
                  <c:v>100.77800000000001</c:v>
                </c:pt>
                <c:pt idx="9538">
                  <c:v>100.663</c:v>
                </c:pt>
                <c:pt idx="9539">
                  <c:v>100.669</c:v>
                </c:pt>
                <c:pt idx="9540">
                  <c:v>100.62</c:v>
                </c:pt>
                <c:pt idx="9541">
                  <c:v>100.623</c:v>
                </c:pt>
                <c:pt idx="9542">
                  <c:v>100.569</c:v>
                </c:pt>
                <c:pt idx="9543">
                  <c:v>100.526</c:v>
                </c:pt>
                <c:pt idx="9544">
                  <c:v>100.541</c:v>
                </c:pt>
                <c:pt idx="9545">
                  <c:v>100.505</c:v>
                </c:pt>
                <c:pt idx="9546">
                  <c:v>100.506</c:v>
                </c:pt>
                <c:pt idx="9547">
                  <c:v>100.51</c:v>
                </c:pt>
                <c:pt idx="9548">
                  <c:v>100.496</c:v>
                </c:pt>
                <c:pt idx="9549">
                  <c:v>100.499</c:v>
                </c:pt>
                <c:pt idx="9550">
                  <c:v>100.491</c:v>
                </c:pt>
                <c:pt idx="9551">
                  <c:v>100.499</c:v>
                </c:pt>
                <c:pt idx="9552">
                  <c:v>100.521</c:v>
                </c:pt>
                <c:pt idx="9553">
                  <c:v>100.491</c:v>
                </c:pt>
                <c:pt idx="9554">
                  <c:v>100.523</c:v>
                </c:pt>
                <c:pt idx="9555">
                  <c:v>100.539</c:v>
                </c:pt>
                <c:pt idx="9556">
                  <c:v>100.57300000000001</c:v>
                </c:pt>
                <c:pt idx="9557">
                  <c:v>100.571</c:v>
                </c:pt>
                <c:pt idx="9558">
                  <c:v>100.536</c:v>
                </c:pt>
                <c:pt idx="9559">
                  <c:v>100.57000000000001</c:v>
                </c:pt>
                <c:pt idx="9560">
                  <c:v>100.538</c:v>
                </c:pt>
                <c:pt idx="9561">
                  <c:v>100.514</c:v>
                </c:pt>
                <c:pt idx="9562">
                  <c:v>100.495</c:v>
                </c:pt>
                <c:pt idx="9563">
                  <c:v>100.48100000000001</c:v>
                </c:pt>
                <c:pt idx="9564">
                  <c:v>100.51</c:v>
                </c:pt>
                <c:pt idx="9565">
                  <c:v>100.529</c:v>
                </c:pt>
                <c:pt idx="9566">
                  <c:v>100.47500000000001</c:v>
                </c:pt>
                <c:pt idx="9567">
                  <c:v>100.447</c:v>
                </c:pt>
                <c:pt idx="9568">
                  <c:v>100.47800000000001</c:v>
                </c:pt>
                <c:pt idx="9569">
                  <c:v>100.395</c:v>
                </c:pt>
                <c:pt idx="9570">
                  <c:v>100.34400000000001</c:v>
                </c:pt>
                <c:pt idx="9571">
                  <c:v>100.29900000000001</c:v>
                </c:pt>
                <c:pt idx="9572">
                  <c:v>100.34</c:v>
                </c:pt>
                <c:pt idx="9573">
                  <c:v>100.29600000000001</c:v>
                </c:pt>
                <c:pt idx="9574">
                  <c:v>100.27</c:v>
                </c:pt>
                <c:pt idx="9575">
                  <c:v>100.319</c:v>
                </c:pt>
                <c:pt idx="9576">
                  <c:v>100.333</c:v>
                </c:pt>
                <c:pt idx="9577">
                  <c:v>100.342</c:v>
                </c:pt>
                <c:pt idx="9578">
                  <c:v>100.319</c:v>
                </c:pt>
                <c:pt idx="9579">
                  <c:v>100.301</c:v>
                </c:pt>
                <c:pt idx="9580">
                  <c:v>100.324</c:v>
                </c:pt>
                <c:pt idx="9581">
                  <c:v>100.31100000000001</c:v>
                </c:pt>
                <c:pt idx="9582">
                  <c:v>100.349</c:v>
                </c:pt>
                <c:pt idx="9583">
                  <c:v>100.372</c:v>
                </c:pt>
                <c:pt idx="9584">
                  <c:v>100.39100000000001</c:v>
                </c:pt>
                <c:pt idx="9585">
                  <c:v>100.393</c:v>
                </c:pt>
                <c:pt idx="9586">
                  <c:v>100.405</c:v>
                </c:pt>
                <c:pt idx="9587">
                  <c:v>100.444</c:v>
                </c:pt>
                <c:pt idx="9588">
                  <c:v>100.46900000000001</c:v>
                </c:pt>
                <c:pt idx="9589">
                  <c:v>100.43900000000001</c:v>
                </c:pt>
                <c:pt idx="9590">
                  <c:v>100.447</c:v>
                </c:pt>
                <c:pt idx="9591">
                  <c:v>100.402</c:v>
                </c:pt>
                <c:pt idx="9592">
                  <c:v>100.371</c:v>
                </c:pt>
                <c:pt idx="9593">
                  <c:v>100.375</c:v>
                </c:pt>
                <c:pt idx="9594">
                  <c:v>100.43900000000001</c:v>
                </c:pt>
                <c:pt idx="9595">
                  <c:v>100.42400000000001</c:v>
                </c:pt>
                <c:pt idx="9596">
                  <c:v>100.352</c:v>
                </c:pt>
                <c:pt idx="9597">
                  <c:v>100.312</c:v>
                </c:pt>
                <c:pt idx="9598">
                  <c:v>100.34700000000001</c:v>
                </c:pt>
                <c:pt idx="9599">
                  <c:v>100.375</c:v>
                </c:pt>
                <c:pt idx="9600">
                  <c:v>100.334</c:v>
                </c:pt>
                <c:pt idx="9601">
                  <c:v>100.31</c:v>
                </c:pt>
                <c:pt idx="9602">
                  <c:v>100.267</c:v>
                </c:pt>
                <c:pt idx="9603">
                  <c:v>100.28400000000001</c:v>
                </c:pt>
                <c:pt idx="9604">
                  <c:v>100.264</c:v>
                </c:pt>
                <c:pt idx="9605">
                  <c:v>100.282</c:v>
                </c:pt>
                <c:pt idx="9606">
                  <c:v>100.298</c:v>
                </c:pt>
                <c:pt idx="9607">
                  <c:v>100.291</c:v>
                </c:pt>
                <c:pt idx="9608">
                  <c:v>100.26600000000001</c:v>
                </c:pt>
                <c:pt idx="9609">
                  <c:v>100.36200000000001</c:v>
                </c:pt>
                <c:pt idx="9610">
                  <c:v>100.307</c:v>
                </c:pt>
                <c:pt idx="9611">
                  <c:v>100.29900000000001</c:v>
                </c:pt>
                <c:pt idx="9612">
                  <c:v>100.337</c:v>
                </c:pt>
                <c:pt idx="9613">
                  <c:v>100.378</c:v>
                </c:pt>
                <c:pt idx="9614">
                  <c:v>100.345</c:v>
                </c:pt>
                <c:pt idx="9615">
                  <c:v>100.372</c:v>
                </c:pt>
                <c:pt idx="9616">
                  <c:v>100.38200000000001</c:v>
                </c:pt>
                <c:pt idx="9617">
                  <c:v>100.377</c:v>
                </c:pt>
                <c:pt idx="9618">
                  <c:v>100.437</c:v>
                </c:pt>
                <c:pt idx="9619">
                  <c:v>100.429</c:v>
                </c:pt>
                <c:pt idx="9620">
                  <c:v>100.444</c:v>
                </c:pt>
                <c:pt idx="9621">
                  <c:v>100.458</c:v>
                </c:pt>
                <c:pt idx="9622">
                  <c:v>100.447</c:v>
                </c:pt>
                <c:pt idx="9623">
                  <c:v>100.45400000000001</c:v>
                </c:pt>
                <c:pt idx="9624">
                  <c:v>100.45100000000001</c:v>
                </c:pt>
                <c:pt idx="9625">
                  <c:v>100.45</c:v>
                </c:pt>
                <c:pt idx="9626">
                  <c:v>100.431</c:v>
                </c:pt>
                <c:pt idx="9627">
                  <c:v>100.441</c:v>
                </c:pt>
                <c:pt idx="9628">
                  <c:v>100.39400000000001</c:v>
                </c:pt>
                <c:pt idx="9629">
                  <c:v>100.384</c:v>
                </c:pt>
                <c:pt idx="9630">
                  <c:v>100.443</c:v>
                </c:pt>
                <c:pt idx="9631">
                  <c:v>100.434</c:v>
                </c:pt>
                <c:pt idx="9632">
                  <c:v>100.402</c:v>
                </c:pt>
                <c:pt idx="9633">
                  <c:v>100.398</c:v>
                </c:pt>
                <c:pt idx="9634">
                  <c:v>100.369</c:v>
                </c:pt>
                <c:pt idx="9635">
                  <c:v>100.313</c:v>
                </c:pt>
                <c:pt idx="9636">
                  <c:v>100.354</c:v>
                </c:pt>
                <c:pt idx="9637">
                  <c:v>100.401</c:v>
                </c:pt>
                <c:pt idx="9638">
                  <c:v>100.291</c:v>
                </c:pt>
                <c:pt idx="9639">
                  <c:v>100.28700000000001</c:v>
                </c:pt>
                <c:pt idx="9640">
                  <c:v>100.32300000000001</c:v>
                </c:pt>
                <c:pt idx="9641">
                  <c:v>100.331</c:v>
                </c:pt>
                <c:pt idx="9642">
                  <c:v>100.346</c:v>
                </c:pt>
                <c:pt idx="9643">
                  <c:v>100.38</c:v>
                </c:pt>
                <c:pt idx="9644">
                  <c:v>100.396</c:v>
                </c:pt>
                <c:pt idx="9645">
                  <c:v>100.42100000000001</c:v>
                </c:pt>
                <c:pt idx="9646">
                  <c:v>100.40600000000001</c:v>
                </c:pt>
                <c:pt idx="9647">
                  <c:v>100.402</c:v>
                </c:pt>
                <c:pt idx="9648">
                  <c:v>100.40900000000001</c:v>
                </c:pt>
                <c:pt idx="9649">
                  <c:v>100.40600000000001</c:v>
                </c:pt>
                <c:pt idx="9650">
                  <c:v>100.429</c:v>
                </c:pt>
                <c:pt idx="9651">
                  <c:v>100.417</c:v>
                </c:pt>
                <c:pt idx="9652">
                  <c:v>100.39700000000001</c:v>
                </c:pt>
                <c:pt idx="9653">
                  <c:v>100.4</c:v>
                </c:pt>
                <c:pt idx="9654">
                  <c:v>100.37</c:v>
                </c:pt>
                <c:pt idx="9655">
                  <c:v>100.32300000000001</c:v>
                </c:pt>
                <c:pt idx="9656">
                  <c:v>100.36</c:v>
                </c:pt>
                <c:pt idx="9657">
                  <c:v>100.35000000000001</c:v>
                </c:pt>
                <c:pt idx="9658">
                  <c:v>100.40900000000001</c:v>
                </c:pt>
                <c:pt idx="9659">
                  <c:v>100.443</c:v>
                </c:pt>
                <c:pt idx="9660">
                  <c:v>100.419</c:v>
                </c:pt>
                <c:pt idx="9661">
                  <c:v>100.44</c:v>
                </c:pt>
                <c:pt idx="9662">
                  <c:v>100.45100000000001</c:v>
                </c:pt>
                <c:pt idx="9663">
                  <c:v>100.47</c:v>
                </c:pt>
                <c:pt idx="9664">
                  <c:v>100.502</c:v>
                </c:pt>
                <c:pt idx="9665">
                  <c:v>100.498</c:v>
                </c:pt>
                <c:pt idx="9666">
                  <c:v>100.456</c:v>
                </c:pt>
                <c:pt idx="9667">
                  <c:v>100.429</c:v>
                </c:pt>
                <c:pt idx="9668">
                  <c:v>100.458</c:v>
                </c:pt>
                <c:pt idx="9669">
                  <c:v>100.44500000000001</c:v>
                </c:pt>
                <c:pt idx="9670">
                  <c:v>100.486</c:v>
                </c:pt>
                <c:pt idx="9671">
                  <c:v>100.462</c:v>
                </c:pt>
                <c:pt idx="9672">
                  <c:v>100.446</c:v>
                </c:pt>
                <c:pt idx="9673">
                  <c:v>100.408</c:v>
                </c:pt>
                <c:pt idx="9674">
                  <c:v>100.354</c:v>
                </c:pt>
                <c:pt idx="9675">
                  <c:v>100.358</c:v>
                </c:pt>
                <c:pt idx="9676">
                  <c:v>100.334</c:v>
                </c:pt>
                <c:pt idx="9677">
                  <c:v>100.29600000000001</c:v>
                </c:pt>
                <c:pt idx="9678">
                  <c:v>100.25</c:v>
                </c:pt>
                <c:pt idx="9679">
                  <c:v>100.212</c:v>
                </c:pt>
                <c:pt idx="9680">
                  <c:v>100.194</c:v>
                </c:pt>
                <c:pt idx="9681">
                  <c:v>100.182</c:v>
                </c:pt>
                <c:pt idx="9682">
                  <c:v>100.178</c:v>
                </c:pt>
                <c:pt idx="9683">
                  <c:v>100.182</c:v>
                </c:pt>
                <c:pt idx="9684">
                  <c:v>100.247</c:v>
                </c:pt>
                <c:pt idx="9685">
                  <c:v>100.211</c:v>
                </c:pt>
                <c:pt idx="9686">
                  <c:v>100.197</c:v>
                </c:pt>
                <c:pt idx="9687">
                  <c:v>100.20700000000001</c:v>
                </c:pt>
                <c:pt idx="9688">
                  <c:v>100.17400000000001</c:v>
                </c:pt>
                <c:pt idx="9689">
                  <c:v>100.136</c:v>
                </c:pt>
                <c:pt idx="9690">
                  <c:v>100.133</c:v>
                </c:pt>
                <c:pt idx="9691">
                  <c:v>100.10600000000001</c:v>
                </c:pt>
                <c:pt idx="9692">
                  <c:v>100.15</c:v>
                </c:pt>
                <c:pt idx="9693">
                  <c:v>100.127</c:v>
                </c:pt>
                <c:pt idx="9694">
                  <c:v>100.17100000000001</c:v>
                </c:pt>
                <c:pt idx="9695">
                  <c:v>100.133</c:v>
                </c:pt>
                <c:pt idx="9696">
                  <c:v>100.17400000000001</c:v>
                </c:pt>
                <c:pt idx="9697">
                  <c:v>100.133</c:v>
                </c:pt>
                <c:pt idx="9698">
                  <c:v>100.116</c:v>
                </c:pt>
                <c:pt idx="9699">
                  <c:v>100.166</c:v>
                </c:pt>
                <c:pt idx="9700">
                  <c:v>100.218</c:v>
                </c:pt>
                <c:pt idx="9701">
                  <c:v>100.238</c:v>
                </c:pt>
                <c:pt idx="9702">
                  <c:v>100.274</c:v>
                </c:pt>
                <c:pt idx="9703">
                  <c:v>100.29300000000001</c:v>
                </c:pt>
                <c:pt idx="9704">
                  <c:v>100.313</c:v>
                </c:pt>
                <c:pt idx="9705">
                  <c:v>100.32000000000001</c:v>
                </c:pt>
                <c:pt idx="9706">
                  <c:v>100.29600000000001</c:v>
                </c:pt>
                <c:pt idx="9707">
                  <c:v>100.245</c:v>
                </c:pt>
                <c:pt idx="9708">
                  <c:v>100.244</c:v>
                </c:pt>
                <c:pt idx="9709">
                  <c:v>100.24299999999999</c:v>
                </c:pt>
                <c:pt idx="9710">
                  <c:v>100.224</c:v>
                </c:pt>
                <c:pt idx="9711">
                  <c:v>100.158</c:v>
                </c:pt>
                <c:pt idx="9712">
                  <c:v>100.149</c:v>
                </c:pt>
                <c:pt idx="9713">
                  <c:v>100.113</c:v>
                </c:pt>
                <c:pt idx="9714">
                  <c:v>100.142</c:v>
                </c:pt>
                <c:pt idx="9715">
                  <c:v>100.129</c:v>
                </c:pt>
                <c:pt idx="9716">
                  <c:v>100.068</c:v>
                </c:pt>
                <c:pt idx="9717">
                  <c:v>100.099</c:v>
                </c:pt>
                <c:pt idx="9718">
                  <c:v>100.105</c:v>
                </c:pt>
                <c:pt idx="9719">
                  <c:v>100.053</c:v>
                </c:pt>
                <c:pt idx="9720">
                  <c:v>100.07900000000001</c:v>
                </c:pt>
                <c:pt idx="9721">
                  <c:v>100.10300000000001</c:v>
                </c:pt>
                <c:pt idx="9722">
                  <c:v>100.13200000000001</c:v>
                </c:pt>
                <c:pt idx="9723">
                  <c:v>100.157</c:v>
                </c:pt>
                <c:pt idx="9724">
                  <c:v>100.11200000000001</c:v>
                </c:pt>
                <c:pt idx="9725">
                  <c:v>100.10900000000001</c:v>
                </c:pt>
                <c:pt idx="9726">
                  <c:v>100.16800000000001</c:v>
                </c:pt>
                <c:pt idx="9727">
                  <c:v>100.217</c:v>
                </c:pt>
                <c:pt idx="9728">
                  <c:v>100.23400000000001</c:v>
                </c:pt>
                <c:pt idx="9729">
                  <c:v>100.264</c:v>
                </c:pt>
                <c:pt idx="9730">
                  <c:v>100.264</c:v>
                </c:pt>
                <c:pt idx="9731">
                  <c:v>100.244</c:v>
                </c:pt>
                <c:pt idx="9732">
                  <c:v>100.279</c:v>
                </c:pt>
                <c:pt idx="9733">
                  <c:v>100.253</c:v>
                </c:pt>
                <c:pt idx="9734">
                  <c:v>100.26600000000001</c:v>
                </c:pt>
                <c:pt idx="9735">
                  <c:v>100.238</c:v>
                </c:pt>
                <c:pt idx="9736">
                  <c:v>100.244</c:v>
                </c:pt>
                <c:pt idx="9737">
                  <c:v>100.28</c:v>
                </c:pt>
                <c:pt idx="9738">
                  <c:v>100.277</c:v>
                </c:pt>
                <c:pt idx="9739">
                  <c:v>100.276</c:v>
                </c:pt>
                <c:pt idx="9740">
                  <c:v>100.274</c:v>
                </c:pt>
                <c:pt idx="9741">
                  <c:v>100.31400000000001</c:v>
                </c:pt>
                <c:pt idx="9742">
                  <c:v>100.26</c:v>
                </c:pt>
                <c:pt idx="9743">
                  <c:v>100.26600000000001</c:v>
                </c:pt>
                <c:pt idx="9744">
                  <c:v>100.252</c:v>
                </c:pt>
                <c:pt idx="9745">
                  <c:v>100.28100000000001</c:v>
                </c:pt>
                <c:pt idx="9746">
                  <c:v>100.267</c:v>
                </c:pt>
                <c:pt idx="9747">
                  <c:v>100.31</c:v>
                </c:pt>
                <c:pt idx="9748">
                  <c:v>100.31100000000001</c:v>
                </c:pt>
                <c:pt idx="9749">
                  <c:v>100.31700000000001</c:v>
                </c:pt>
                <c:pt idx="9750">
                  <c:v>100.36</c:v>
                </c:pt>
                <c:pt idx="9751">
                  <c:v>100.381</c:v>
                </c:pt>
                <c:pt idx="9752">
                  <c:v>100.387</c:v>
                </c:pt>
                <c:pt idx="9753">
                  <c:v>100.377</c:v>
                </c:pt>
                <c:pt idx="9754">
                  <c:v>100.374</c:v>
                </c:pt>
                <c:pt idx="9755">
                  <c:v>100.358</c:v>
                </c:pt>
                <c:pt idx="9756">
                  <c:v>100.387</c:v>
                </c:pt>
                <c:pt idx="9757">
                  <c:v>100.383</c:v>
                </c:pt>
                <c:pt idx="9758">
                  <c:v>100.34100000000001</c:v>
                </c:pt>
                <c:pt idx="9759">
                  <c:v>100.301</c:v>
                </c:pt>
                <c:pt idx="9760">
                  <c:v>100.301</c:v>
                </c:pt>
                <c:pt idx="9761">
                  <c:v>100.334</c:v>
                </c:pt>
                <c:pt idx="9762">
                  <c:v>100.291</c:v>
                </c:pt>
                <c:pt idx="9763">
                  <c:v>100.276</c:v>
                </c:pt>
                <c:pt idx="9764">
                  <c:v>100.291</c:v>
                </c:pt>
                <c:pt idx="9765">
                  <c:v>100.29900000000001</c:v>
                </c:pt>
                <c:pt idx="9766">
                  <c:v>100.282</c:v>
                </c:pt>
                <c:pt idx="9767">
                  <c:v>100.251</c:v>
                </c:pt>
                <c:pt idx="9768">
                  <c:v>100.26</c:v>
                </c:pt>
                <c:pt idx="9769">
                  <c:v>100.27</c:v>
                </c:pt>
                <c:pt idx="9770">
                  <c:v>100.271</c:v>
                </c:pt>
                <c:pt idx="9771">
                  <c:v>100.29900000000001</c:v>
                </c:pt>
                <c:pt idx="9772">
                  <c:v>100.23</c:v>
                </c:pt>
                <c:pt idx="9773">
                  <c:v>100.191</c:v>
                </c:pt>
                <c:pt idx="9774">
                  <c:v>100.218</c:v>
                </c:pt>
                <c:pt idx="9775">
                  <c:v>100.244</c:v>
                </c:pt>
                <c:pt idx="9776">
                  <c:v>100.16500000000001</c:v>
                </c:pt>
                <c:pt idx="9777">
                  <c:v>100.15300000000001</c:v>
                </c:pt>
                <c:pt idx="9778">
                  <c:v>100.157</c:v>
                </c:pt>
                <c:pt idx="9779">
                  <c:v>100.15</c:v>
                </c:pt>
                <c:pt idx="9780">
                  <c:v>100.125</c:v>
                </c:pt>
                <c:pt idx="9781">
                  <c:v>100.105</c:v>
                </c:pt>
                <c:pt idx="9782">
                  <c:v>100.15900000000001</c:v>
                </c:pt>
                <c:pt idx="9783">
                  <c:v>100.128</c:v>
                </c:pt>
                <c:pt idx="9784">
                  <c:v>100.128</c:v>
                </c:pt>
                <c:pt idx="9785">
                  <c:v>100.084</c:v>
                </c:pt>
                <c:pt idx="9786">
                  <c:v>100.083</c:v>
                </c:pt>
                <c:pt idx="9787">
                  <c:v>100.11500000000001</c:v>
                </c:pt>
                <c:pt idx="9788">
                  <c:v>100.11200000000001</c:v>
                </c:pt>
                <c:pt idx="9789">
                  <c:v>100.09400000000001</c:v>
                </c:pt>
                <c:pt idx="9790">
                  <c:v>100.04</c:v>
                </c:pt>
                <c:pt idx="9791">
                  <c:v>100.008</c:v>
                </c:pt>
                <c:pt idx="9792">
                  <c:v>100.01600000000001</c:v>
                </c:pt>
                <c:pt idx="9793">
                  <c:v>100.027</c:v>
                </c:pt>
                <c:pt idx="9794">
                  <c:v>100.042</c:v>
                </c:pt>
                <c:pt idx="9795">
                  <c:v>100.059</c:v>
                </c:pt>
                <c:pt idx="9796">
                  <c:v>100.092</c:v>
                </c:pt>
                <c:pt idx="9797">
                  <c:v>100.166</c:v>
                </c:pt>
                <c:pt idx="9798">
                  <c:v>100.13800000000001</c:v>
                </c:pt>
                <c:pt idx="9799">
                  <c:v>100.20400000000001</c:v>
                </c:pt>
                <c:pt idx="9800">
                  <c:v>100.208</c:v>
                </c:pt>
                <c:pt idx="9801">
                  <c:v>100.22800000000001</c:v>
                </c:pt>
                <c:pt idx="9802">
                  <c:v>100.32900000000001</c:v>
                </c:pt>
                <c:pt idx="9803">
                  <c:v>100.44200000000001</c:v>
                </c:pt>
                <c:pt idx="9804">
                  <c:v>100.521</c:v>
                </c:pt>
                <c:pt idx="9805">
                  <c:v>100.568</c:v>
                </c:pt>
                <c:pt idx="9806">
                  <c:v>100.654</c:v>
                </c:pt>
                <c:pt idx="9807">
                  <c:v>100.72500000000001</c:v>
                </c:pt>
                <c:pt idx="9808">
                  <c:v>100.792</c:v>
                </c:pt>
                <c:pt idx="9809">
                  <c:v>100.878</c:v>
                </c:pt>
                <c:pt idx="9810">
                  <c:v>100.90300000000001</c:v>
                </c:pt>
                <c:pt idx="9811">
                  <c:v>100.961</c:v>
                </c:pt>
                <c:pt idx="9812">
                  <c:v>101.017</c:v>
                </c:pt>
                <c:pt idx="9813">
                  <c:v>101.017</c:v>
                </c:pt>
                <c:pt idx="9814">
                  <c:v>101.04300000000001</c:v>
                </c:pt>
                <c:pt idx="9815">
                  <c:v>101.06</c:v>
                </c:pt>
                <c:pt idx="9816">
                  <c:v>101.035</c:v>
                </c:pt>
                <c:pt idx="9817">
                  <c:v>101.05800000000001</c:v>
                </c:pt>
                <c:pt idx="9818">
                  <c:v>101.065</c:v>
                </c:pt>
                <c:pt idx="9819">
                  <c:v>101.096</c:v>
                </c:pt>
                <c:pt idx="9820">
                  <c:v>101.045</c:v>
                </c:pt>
                <c:pt idx="9821">
                  <c:v>101.05500000000001</c:v>
                </c:pt>
                <c:pt idx="9822">
                  <c:v>101.069</c:v>
                </c:pt>
                <c:pt idx="9823">
                  <c:v>101.001</c:v>
                </c:pt>
                <c:pt idx="9824">
                  <c:v>100.97200000000001</c:v>
                </c:pt>
                <c:pt idx="9825">
                  <c:v>100.965</c:v>
                </c:pt>
                <c:pt idx="9826">
                  <c:v>100.923</c:v>
                </c:pt>
                <c:pt idx="9827">
                  <c:v>100.922</c:v>
                </c:pt>
                <c:pt idx="9828">
                  <c:v>100.90900000000001</c:v>
                </c:pt>
                <c:pt idx="9829">
                  <c:v>100.923</c:v>
                </c:pt>
                <c:pt idx="9830">
                  <c:v>100.917</c:v>
                </c:pt>
                <c:pt idx="9831">
                  <c:v>100.916</c:v>
                </c:pt>
                <c:pt idx="9832">
                  <c:v>100.914</c:v>
                </c:pt>
                <c:pt idx="9833">
                  <c:v>100.883</c:v>
                </c:pt>
                <c:pt idx="9834">
                  <c:v>100.913</c:v>
                </c:pt>
                <c:pt idx="9835">
                  <c:v>101.009</c:v>
                </c:pt>
                <c:pt idx="9836">
                  <c:v>101.035</c:v>
                </c:pt>
                <c:pt idx="9837">
                  <c:v>101.006</c:v>
                </c:pt>
                <c:pt idx="9838">
                  <c:v>101.02200000000001</c:v>
                </c:pt>
                <c:pt idx="9839">
                  <c:v>101.012</c:v>
                </c:pt>
                <c:pt idx="9840">
                  <c:v>101.021</c:v>
                </c:pt>
                <c:pt idx="9841">
                  <c:v>100.996</c:v>
                </c:pt>
                <c:pt idx="9842">
                  <c:v>100.98100000000001</c:v>
                </c:pt>
                <c:pt idx="9843">
                  <c:v>101.023</c:v>
                </c:pt>
                <c:pt idx="9844">
                  <c:v>100.976</c:v>
                </c:pt>
                <c:pt idx="9845">
                  <c:v>100.955</c:v>
                </c:pt>
                <c:pt idx="9846">
                  <c:v>100.92400000000001</c:v>
                </c:pt>
                <c:pt idx="9847">
                  <c:v>100.887</c:v>
                </c:pt>
                <c:pt idx="9848">
                  <c:v>100.866</c:v>
                </c:pt>
                <c:pt idx="9849">
                  <c:v>100.828</c:v>
                </c:pt>
                <c:pt idx="9850">
                  <c:v>100.82600000000001</c:v>
                </c:pt>
                <c:pt idx="9851">
                  <c:v>100.81</c:v>
                </c:pt>
                <c:pt idx="9852">
                  <c:v>100.72200000000001</c:v>
                </c:pt>
                <c:pt idx="9853">
                  <c:v>100.73400000000001</c:v>
                </c:pt>
                <c:pt idx="9854">
                  <c:v>100.732</c:v>
                </c:pt>
                <c:pt idx="9855">
                  <c:v>100.676</c:v>
                </c:pt>
                <c:pt idx="9856">
                  <c:v>100.628</c:v>
                </c:pt>
                <c:pt idx="9857">
                  <c:v>100.61</c:v>
                </c:pt>
                <c:pt idx="9858">
                  <c:v>100.547</c:v>
                </c:pt>
                <c:pt idx="9859">
                  <c:v>100.491</c:v>
                </c:pt>
                <c:pt idx="9860">
                  <c:v>100.474</c:v>
                </c:pt>
                <c:pt idx="9861">
                  <c:v>100.435</c:v>
                </c:pt>
                <c:pt idx="9862">
                  <c:v>100.372</c:v>
                </c:pt>
                <c:pt idx="9863">
                  <c:v>100.383</c:v>
                </c:pt>
                <c:pt idx="9864">
                  <c:v>100.33</c:v>
                </c:pt>
                <c:pt idx="9865">
                  <c:v>100.334</c:v>
                </c:pt>
                <c:pt idx="9866">
                  <c:v>100.333</c:v>
                </c:pt>
                <c:pt idx="9867">
                  <c:v>100.32900000000001</c:v>
                </c:pt>
                <c:pt idx="9868">
                  <c:v>100.303</c:v>
                </c:pt>
                <c:pt idx="9869">
                  <c:v>100.258</c:v>
                </c:pt>
                <c:pt idx="9870">
                  <c:v>100.285</c:v>
                </c:pt>
                <c:pt idx="9871">
                  <c:v>100.241</c:v>
                </c:pt>
                <c:pt idx="9872">
                  <c:v>100.20700000000001</c:v>
                </c:pt>
                <c:pt idx="9873">
                  <c:v>100.23400000000001</c:v>
                </c:pt>
                <c:pt idx="9874">
                  <c:v>100.233</c:v>
                </c:pt>
                <c:pt idx="9875">
                  <c:v>100.19</c:v>
                </c:pt>
                <c:pt idx="9876">
                  <c:v>100.17</c:v>
                </c:pt>
                <c:pt idx="9877">
                  <c:v>100.18</c:v>
                </c:pt>
                <c:pt idx="9878">
                  <c:v>100.15300000000001</c:v>
                </c:pt>
                <c:pt idx="9879">
                  <c:v>100.17100000000001</c:v>
                </c:pt>
                <c:pt idx="9880">
                  <c:v>100.181</c:v>
                </c:pt>
                <c:pt idx="9881">
                  <c:v>100.20700000000001</c:v>
                </c:pt>
                <c:pt idx="9882">
                  <c:v>100.19500000000001</c:v>
                </c:pt>
                <c:pt idx="9883">
                  <c:v>100.199</c:v>
                </c:pt>
                <c:pt idx="9884">
                  <c:v>100.20700000000001</c:v>
                </c:pt>
                <c:pt idx="9885">
                  <c:v>100.23400000000001</c:v>
                </c:pt>
                <c:pt idx="9886">
                  <c:v>100.212</c:v>
                </c:pt>
                <c:pt idx="9887">
                  <c:v>100.202</c:v>
                </c:pt>
                <c:pt idx="9888">
                  <c:v>100.22200000000001</c:v>
                </c:pt>
                <c:pt idx="9889">
                  <c:v>100.252</c:v>
                </c:pt>
                <c:pt idx="9890">
                  <c:v>100.291</c:v>
                </c:pt>
                <c:pt idx="9891">
                  <c:v>100.292</c:v>
                </c:pt>
                <c:pt idx="9892">
                  <c:v>100.28100000000001</c:v>
                </c:pt>
                <c:pt idx="9893">
                  <c:v>100.282</c:v>
                </c:pt>
                <c:pt idx="9894">
                  <c:v>100.30200000000001</c:v>
                </c:pt>
                <c:pt idx="9895">
                  <c:v>100.285</c:v>
                </c:pt>
                <c:pt idx="9896">
                  <c:v>100.291</c:v>
                </c:pt>
                <c:pt idx="9897">
                  <c:v>100.294</c:v>
                </c:pt>
                <c:pt idx="9898">
                  <c:v>100.282</c:v>
                </c:pt>
                <c:pt idx="9899">
                  <c:v>100.253</c:v>
                </c:pt>
                <c:pt idx="9900">
                  <c:v>100.261</c:v>
                </c:pt>
                <c:pt idx="9901">
                  <c:v>100.289</c:v>
                </c:pt>
                <c:pt idx="9902">
                  <c:v>100.26</c:v>
                </c:pt>
                <c:pt idx="9903">
                  <c:v>100.23100000000001</c:v>
                </c:pt>
                <c:pt idx="9904">
                  <c:v>100.22</c:v>
                </c:pt>
                <c:pt idx="9905">
                  <c:v>100.271</c:v>
                </c:pt>
                <c:pt idx="9906">
                  <c:v>100.271</c:v>
                </c:pt>
                <c:pt idx="9907">
                  <c:v>100.221</c:v>
                </c:pt>
                <c:pt idx="9908">
                  <c:v>100.23400000000001</c:v>
                </c:pt>
                <c:pt idx="9909">
                  <c:v>100.18900000000001</c:v>
                </c:pt>
                <c:pt idx="9910">
                  <c:v>100.17100000000001</c:v>
                </c:pt>
                <c:pt idx="9911">
                  <c:v>100.11</c:v>
                </c:pt>
                <c:pt idx="9912">
                  <c:v>100.124</c:v>
                </c:pt>
                <c:pt idx="9913">
                  <c:v>100.129</c:v>
                </c:pt>
                <c:pt idx="9914">
                  <c:v>100.129</c:v>
                </c:pt>
                <c:pt idx="9915">
                  <c:v>100.09400000000001</c:v>
                </c:pt>
                <c:pt idx="9916">
                  <c:v>100.15</c:v>
                </c:pt>
                <c:pt idx="9917">
                  <c:v>100.15900000000001</c:v>
                </c:pt>
                <c:pt idx="9918">
                  <c:v>100.158</c:v>
                </c:pt>
                <c:pt idx="9919">
                  <c:v>100.203</c:v>
                </c:pt>
                <c:pt idx="9920">
                  <c:v>100.19500000000001</c:v>
                </c:pt>
                <c:pt idx="9921">
                  <c:v>100.23700000000001</c:v>
                </c:pt>
                <c:pt idx="9922">
                  <c:v>100.23700000000001</c:v>
                </c:pt>
                <c:pt idx="9923">
                  <c:v>100.241</c:v>
                </c:pt>
                <c:pt idx="9924">
                  <c:v>100.25</c:v>
                </c:pt>
                <c:pt idx="9925">
                  <c:v>100.20100000000001</c:v>
                </c:pt>
                <c:pt idx="9926">
                  <c:v>100.17100000000001</c:v>
                </c:pt>
                <c:pt idx="9927">
                  <c:v>100.211</c:v>
                </c:pt>
                <c:pt idx="9928">
                  <c:v>100.17700000000001</c:v>
                </c:pt>
                <c:pt idx="9929">
                  <c:v>100.205</c:v>
                </c:pt>
                <c:pt idx="9930">
                  <c:v>100.24000000000001</c:v>
                </c:pt>
                <c:pt idx="9931">
                  <c:v>100.246</c:v>
                </c:pt>
                <c:pt idx="9932">
                  <c:v>100.28700000000001</c:v>
                </c:pt>
                <c:pt idx="9933">
                  <c:v>100.301</c:v>
                </c:pt>
                <c:pt idx="9934">
                  <c:v>100.31</c:v>
                </c:pt>
                <c:pt idx="9935">
                  <c:v>100.386</c:v>
                </c:pt>
                <c:pt idx="9936">
                  <c:v>100.375</c:v>
                </c:pt>
                <c:pt idx="9937">
                  <c:v>100.398</c:v>
                </c:pt>
                <c:pt idx="9938">
                  <c:v>100.41</c:v>
                </c:pt>
                <c:pt idx="9939">
                  <c:v>100.43</c:v>
                </c:pt>
                <c:pt idx="9940">
                  <c:v>100.437</c:v>
                </c:pt>
                <c:pt idx="9941">
                  <c:v>100.465</c:v>
                </c:pt>
                <c:pt idx="9942">
                  <c:v>100.453</c:v>
                </c:pt>
                <c:pt idx="9943">
                  <c:v>100.395</c:v>
                </c:pt>
                <c:pt idx="9944">
                  <c:v>100.40600000000001</c:v>
                </c:pt>
                <c:pt idx="9945">
                  <c:v>100.411</c:v>
                </c:pt>
                <c:pt idx="9946">
                  <c:v>100.374</c:v>
                </c:pt>
                <c:pt idx="9947">
                  <c:v>100.4</c:v>
                </c:pt>
                <c:pt idx="9948">
                  <c:v>100.339</c:v>
                </c:pt>
                <c:pt idx="9949">
                  <c:v>100.31</c:v>
                </c:pt>
                <c:pt idx="9950">
                  <c:v>100.364</c:v>
                </c:pt>
                <c:pt idx="9951">
                  <c:v>100.43</c:v>
                </c:pt>
                <c:pt idx="9952">
                  <c:v>100.36799999999999</c:v>
                </c:pt>
                <c:pt idx="9953">
                  <c:v>100.39700000000001</c:v>
                </c:pt>
                <c:pt idx="9954">
                  <c:v>100.375</c:v>
                </c:pt>
                <c:pt idx="9955">
                  <c:v>100.381</c:v>
                </c:pt>
                <c:pt idx="9956">
                  <c:v>100.351</c:v>
                </c:pt>
                <c:pt idx="9957">
                  <c:v>100.334</c:v>
                </c:pt>
                <c:pt idx="9958">
                  <c:v>100.34400000000001</c:v>
                </c:pt>
                <c:pt idx="9959">
                  <c:v>100.32900000000001</c:v>
                </c:pt>
                <c:pt idx="9960">
                  <c:v>100.35300000000001</c:v>
                </c:pt>
                <c:pt idx="9961">
                  <c:v>100.373</c:v>
                </c:pt>
                <c:pt idx="9962">
                  <c:v>100.369</c:v>
                </c:pt>
                <c:pt idx="9963">
                  <c:v>100.35600000000001</c:v>
                </c:pt>
                <c:pt idx="9964">
                  <c:v>100.35600000000001</c:v>
                </c:pt>
                <c:pt idx="9965">
                  <c:v>100.343</c:v>
                </c:pt>
                <c:pt idx="9966">
                  <c:v>100.349</c:v>
                </c:pt>
                <c:pt idx="9967">
                  <c:v>100.343</c:v>
                </c:pt>
                <c:pt idx="9968">
                  <c:v>100.33500000000001</c:v>
                </c:pt>
                <c:pt idx="9969">
                  <c:v>100.339</c:v>
                </c:pt>
                <c:pt idx="9970">
                  <c:v>100.36799999999999</c:v>
                </c:pt>
                <c:pt idx="9971">
                  <c:v>100.38200000000001</c:v>
                </c:pt>
                <c:pt idx="9972">
                  <c:v>100.366</c:v>
                </c:pt>
                <c:pt idx="9973">
                  <c:v>100.393</c:v>
                </c:pt>
                <c:pt idx="9974">
                  <c:v>100.39700000000001</c:v>
                </c:pt>
                <c:pt idx="9975">
                  <c:v>100.36799999999999</c:v>
                </c:pt>
                <c:pt idx="9976">
                  <c:v>100.34400000000001</c:v>
                </c:pt>
                <c:pt idx="9977">
                  <c:v>100.33800000000001</c:v>
                </c:pt>
                <c:pt idx="9978">
                  <c:v>100.324</c:v>
                </c:pt>
                <c:pt idx="9979">
                  <c:v>100.307</c:v>
                </c:pt>
                <c:pt idx="9980">
                  <c:v>100.246</c:v>
                </c:pt>
                <c:pt idx="9981">
                  <c:v>100.226</c:v>
                </c:pt>
                <c:pt idx="9982">
                  <c:v>100.22</c:v>
                </c:pt>
                <c:pt idx="9983">
                  <c:v>100.19200000000001</c:v>
                </c:pt>
                <c:pt idx="9984">
                  <c:v>100.244</c:v>
                </c:pt>
                <c:pt idx="9985">
                  <c:v>100.239</c:v>
                </c:pt>
                <c:pt idx="9986">
                  <c:v>100.232</c:v>
                </c:pt>
                <c:pt idx="9987">
                  <c:v>100.312</c:v>
                </c:pt>
                <c:pt idx="9988">
                  <c:v>100.351</c:v>
                </c:pt>
                <c:pt idx="9989">
                  <c:v>100.384</c:v>
                </c:pt>
                <c:pt idx="9990">
                  <c:v>100.41800000000001</c:v>
                </c:pt>
                <c:pt idx="9991">
                  <c:v>100.431</c:v>
                </c:pt>
                <c:pt idx="9992">
                  <c:v>100.435</c:v>
                </c:pt>
                <c:pt idx="9993">
                  <c:v>100.39100000000001</c:v>
                </c:pt>
                <c:pt idx="9994">
                  <c:v>100.42700000000001</c:v>
                </c:pt>
                <c:pt idx="9995">
                  <c:v>100.437</c:v>
                </c:pt>
                <c:pt idx="9996">
                  <c:v>100.49000000000001</c:v>
                </c:pt>
                <c:pt idx="9997">
                  <c:v>100.47500000000001</c:v>
                </c:pt>
                <c:pt idx="9998">
                  <c:v>100.46600000000001</c:v>
                </c:pt>
                <c:pt idx="9999">
                  <c:v>100.44200000000001</c:v>
                </c:pt>
                <c:pt idx="10000">
                  <c:v>100.46000000000001</c:v>
                </c:pt>
                <c:pt idx="10001">
                  <c:v>100.413</c:v>
                </c:pt>
                <c:pt idx="10002">
                  <c:v>100.39400000000001</c:v>
                </c:pt>
                <c:pt idx="10003">
                  <c:v>100.38500000000001</c:v>
                </c:pt>
                <c:pt idx="10004">
                  <c:v>100.34</c:v>
                </c:pt>
                <c:pt idx="10005">
                  <c:v>100.366</c:v>
                </c:pt>
                <c:pt idx="10006">
                  <c:v>100.36</c:v>
                </c:pt>
                <c:pt idx="10007">
                  <c:v>100.38200000000001</c:v>
                </c:pt>
                <c:pt idx="10008">
                  <c:v>100.396</c:v>
                </c:pt>
                <c:pt idx="10009">
                  <c:v>100.38800000000001</c:v>
                </c:pt>
                <c:pt idx="10010">
                  <c:v>100.414</c:v>
                </c:pt>
                <c:pt idx="10011">
                  <c:v>100.426</c:v>
                </c:pt>
                <c:pt idx="10012">
                  <c:v>100.452</c:v>
                </c:pt>
                <c:pt idx="10013">
                  <c:v>100.47500000000001</c:v>
                </c:pt>
                <c:pt idx="10014">
                  <c:v>100.477</c:v>
                </c:pt>
                <c:pt idx="10015">
                  <c:v>100.468</c:v>
                </c:pt>
                <c:pt idx="10016">
                  <c:v>100.496</c:v>
                </c:pt>
                <c:pt idx="10017">
                  <c:v>100.453</c:v>
                </c:pt>
                <c:pt idx="10018">
                  <c:v>100.476</c:v>
                </c:pt>
                <c:pt idx="10019">
                  <c:v>100.517</c:v>
                </c:pt>
                <c:pt idx="10020">
                  <c:v>100.48700000000001</c:v>
                </c:pt>
                <c:pt idx="10021">
                  <c:v>100.48700000000001</c:v>
                </c:pt>
                <c:pt idx="10022">
                  <c:v>100.476</c:v>
                </c:pt>
                <c:pt idx="10023">
                  <c:v>100.54</c:v>
                </c:pt>
                <c:pt idx="10024">
                  <c:v>100.554</c:v>
                </c:pt>
                <c:pt idx="10025">
                  <c:v>100.51</c:v>
                </c:pt>
                <c:pt idx="10026">
                  <c:v>100.55200000000001</c:v>
                </c:pt>
                <c:pt idx="10027">
                  <c:v>100.504</c:v>
                </c:pt>
                <c:pt idx="10028">
                  <c:v>100.533</c:v>
                </c:pt>
                <c:pt idx="10029">
                  <c:v>100.497</c:v>
                </c:pt>
                <c:pt idx="10030">
                  <c:v>100.55</c:v>
                </c:pt>
                <c:pt idx="10031">
                  <c:v>100.54300000000001</c:v>
                </c:pt>
                <c:pt idx="10032">
                  <c:v>100.486</c:v>
                </c:pt>
                <c:pt idx="10033">
                  <c:v>100.52</c:v>
                </c:pt>
                <c:pt idx="10034">
                  <c:v>100.51600000000001</c:v>
                </c:pt>
                <c:pt idx="10035">
                  <c:v>100.51600000000001</c:v>
                </c:pt>
                <c:pt idx="10036">
                  <c:v>100.441</c:v>
                </c:pt>
                <c:pt idx="10037">
                  <c:v>100.414</c:v>
                </c:pt>
                <c:pt idx="10038">
                  <c:v>100.387</c:v>
                </c:pt>
                <c:pt idx="10039">
                  <c:v>100.34100000000001</c:v>
                </c:pt>
                <c:pt idx="10040">
                  <c:v>100.414</c:v>
                </c:pt>
                <c:pt idx="10041">
                  <c:v>100.346</c:v>
                </c:pt>
                <c:pt idx="10042">
                  <c:v>100.41500000000001</c:v>
                </c:pt>
                <c:pt idx="10043">
                  <c:v>100.419</c:v>
                </c:pt>
                <c:pt idx="10044">
                  <c:v>100.383</c:v>
                </c:pt>
                <c:pt idx="10045">
                  <c:v>100.44</c:v>
                </c:pt>
                <c:pt idx="10046">
                  <c:v>100.449</c:v>
                </c:pt>
                <c:pt idx="10047">
                  <c:v>100.428</c:v>
                </c:pt>
                <c:pt idx="10048">
                  <c:v>100.458</c:v>
                </c:pt>
                <c:pt idx="10049">
                  <c:v>100.486</c:v>
                </c:pt>
                <c:pt idx="10050">
                  <c:v>100.523</c:v>
                </c:pt>
                <c:pt idx="10051">
                  <c:v>100.566</c:v>
                </c:pt>
                <c:pt idx="10052">
                  <c:v>100.527</c:v>
                </c:pt>
                <c:pt idx="10053">
                  <c:v>100.524</c:v>
                </c:pt>
                <c:pt idx="10054">
                  <c:v>100.526</c:v>
                </c:pt>
                <c:pt idx="10055">
                  <c:v>100.512</c:v>
                </c:pt>
                <c:pt idx="10056">
                  <c:v>100.508</c:v>
                </c:pt>
                <c:pt idx="10057">
                  <c:v>100.447</c:v>
                </c:pt>
                <c:pt idx="10058">
                  <c:v>100.384</c:v>
                </c:pt>
                <c:pt idx="10059">
                  <c:v>100.34100000000001</c:v>
                </c:pt>
                <c:pt idx="10060">
                  <c:v>100.267</c:v>
                </c:pt>
                <c:pt idx="10061">
                  <c:v>100.255</c:v>
                </c:pt>
                <c:pt idx="10062">
                  <c:v>100.24000000000001</c:v>
                </c:pt>
                <c:pt idx="10063">
                  <c:v>100.24299999999999</c:v>
                </c:pt>
                <c:pt idx="10064">
                  <c:v>100.20100000000001</c:v>
                </c:pt>
                <c:pt idx="10065">
                  <c:v>100.21900000000001</c:v>
                </c:pt>
                <c:pt idx="10066">
                  <c:v>100.182</c:v>
                </c:pt>
                <c:pt idx="10067">
                  <c:v>100.24000000000001</c:v>
                </c:pt>
                <c:pt idx="10068">
                  <c:v>100.242</c:v>
                </c:pt>
                <c:pt idx="10069">
                  <c:v>100.239</c:v>
                </c:pt>
                <c:pt idx="10070">
                  <c:v>100.21300000000001</c:v>
                </c:pt>
                <c:pt idx="10071">
                  <c:v>100.18900000000001</c:v>
                </c:pt>
                <c:pt idx="10072">
                  <c:v>100.22</c:v>
                </c:pt>
                <c:pt idx="10073">
                  <c:v>100.193</c:v>
                </c:pt>
                <c:pt idx="10074">
                  <c:v>100.25700000000001</c:v>
                </c:pt>
                <c:pt idx="10075">
                  <c:v>100.288</c:v>
                </c:pt>
                <c:pt idx="10076">
                  <c:v>100.307</c:v>
                </c:pt>
                <c:pt idx="10077">
                  <c:v>100.31100000000001</c:v>
                </c:pt>
                <c:pt idx="10078">
                  <c:v>100.377</c:v>
                </c:pt>
                <c:pt idx="10079">
                  <c:v>100.38500000000001</c:v>
                </c:pt>
                <c:pt idx="10080">
                  <c:v>100.38500000000001</c:v>
                </c:pt>
                <c:pt idx="10081">
                  <c:v>100.404</c:v>
                </c:pt>
                <c:pt idx="10082">
                  <c:v>100.43</c:v>
                </c:pt>
                <c:pt idx="10083">
                  <c:v>100.491</c:v>
                </c:pt>
                <c:pt idx="10084">
                  <c:v>100.458</c:v>
                </c:pt>
                <c:pt idx="10085">
                  <c:v>100.501</c:v>
                </c:pt>
                <c:pt idx="10086">
                  <c:v>100.45400000000001</c:v>
                </c:pt>
                <c:pt idx="10087">
                  <c:v>100.482</c:v>
                </c:pt>
                <c:pt idx="10088">
                  <c:v>100.502</c:v>
                </c:pt>
                <c:pt idx="10089">
                  <c:v>100.486</c:v>
                </c:pt>
                <c:pt idx="10090">
                  <c:v>100.508</c:v>
                </c:pt>
                <c:pt idx="10091">
                  <c:v>100.471</c:v>
                </c:pt>
                <c:pt idx="10092">
                  <c:v>100.46300000000001</c:v>
                </c:pt>
                <c:pt idx="10093">
                  <c:v>100.497</c:v>
                </c:pt>
                <c:pt idx="10094">
                  <c:v>100.453</c:v>
                </c:pt>
                <c:pt idx="10095">
                  <c:v>100.434</c:v>
                </c:pt>
                <c:pt idx="10096">
                  <c:v>100.526</c:v>
                </c:pt>
                <c:pt idx="10097">
                  <c:v>100.494</c:v>
                </c:pt>
                <c:pt idx="10098">
                  <c:v>100.498</c:v>
                </c:pt>
                <c:pt idx="10099">
                  <c:v>100.492</c:v>
                </c:pt>
                <c:pt idx="10100">
                  <c:v>100.52500000000001</c:v>
                </c:pt>
                <c:pt idx="10101">
                  <c:v>100.554</c:v>
                </c:pt>
                <c:pt idx="10102">
                  <c:v>100.527</c:v>
                </c:pt>
                <c:pt idx="10103">
                  <c:v>100.524</c:v>
                </c:pt>
                <c:pt idx="10104">
                  <c:v>100.532</c:v>
                </c:pt>
                <c:pt idx="10105">
                  <c:v>100.52</c:v>
                </c:pt>
                <c:pt idx="10106">
                  <c:v>100.608</c:v>
                </c:pt>
                <c:pt idx="10107">
                  <c:v>100.608</c:v>
                </c:pt>
                <c:pt idx="10108">
                  <c:v>100.56700000000001</c:v>
                </c:pt>
                <c:pt idx="10109">
                  <c:v>100.56700000000001</c:v>
                </c:pt>
                <c:pt idx="10110">
                  <c:v>100.559</c:v>
                </c:pt>
                <c:pt idx="10111">
                  <c:v>100.595</c:v>
                </c:pt>
                <c:pt idx="10112">
                  <c:v>100.547</c:v>
                </c:pt>
                <c:pt idx="10113">
                  <c:v>100.54600000000001</c:v>
                </c:pt>
                <c:pt idx="10114">
                  <c:v>100.511</c:v>
                </c:pt>
                <c:pt idx="10115">
                  <c:v>100.554</c:v>
                </c:pt>
                <c:pt idx="10116">
                  <c:v>100.523</c:v>
                </c:pt>
                <c:pt idx="10117">
                  <c:v>100.501</c:v>
                </c:pt>
                <c:pt idx="10118">
                  <c:v>100.483</c:v>
                </c:pt>
                <c:pt idx="10119">
                  <c:v>100.509</c:v>
                </c:pt>
                <c:pt idx="10120">
                  <c:v>100.485</c:v>
                </c:pt>
                <c:pt idx="10121">
                  <c:v>100.492</c:v>
                </c:pt>
                <c:pt idx="10122">
                  <c:v>112.57000000000001</c:v>
                </c:pt>
                <c:pt idx="10123">
                  <c:v>114.88800000000001</c:v>
                </c:pt>
                <c:pt idx="10124">
                  <c:v>115.131</c:v>
                </c:pt>
                <c:pt idx="10125">
                  <c:v>115.309</c:v>
                </c:pt>
                <c:pt idx="10126">
                  <c:v>115.489</c:v>
                </c:pt>
                <c:pt idx="10127">
                  <c:v>115.66500000000001</c:v>
                </c:pt>
                <c:pt idx="10128">
                  <c:v>115.96600000000001</c:v>
                </c:pt>
                <c:pt idx="10129">
                  <c:v>116.179</c:v>
                </c:pt>
                <c:pt idx="10130">
                  <c:v>116.414</c:v>
                </c:pt>
                <c:pt idx="10131">
                  <c:v>116.54600000000001</c:v>
                </c:pt>
                <c:pt idx="10132">
                  <c:v>116.76300000000001</c:v>
                </c:pt>
                <c:pt idx="10133">
                  <c:v>116.944</c:v>
                </c:pt>
                <c:pt idx="10134">
                  <c:v>117.077</c:v>
                </c:pt>
                <c:pt idx="10135">
                  <c:v>117.2</c:v>
                </c:pt>
                <c:pt idx="10136">
                  <c:v>117.339</c:v>
                </c:pt>
                <c:pt idx="10137">
                  <c:v>117.41500000000001</c:v>
                </c:pt>
                <c:pt idx="10138">
                  <c:v>117.52</c:v>
                </c:pt>
                <c:pt idx="10139">
                  <c:v>117.60300000000001</c:v>
                </c:pt>
                <c:pt idx="10140">
                  <c:v>117.70400000000001</c:v>
                </c:pt>
                <c:pt idx="10141">
                  <c:v>117.759</c:v>
                </c:pt>
                <c:pt idx="10142">
                  <c:v>117.813</c:v>
                </c:pt>
                <c:pt idx="10143">
                  <c:v>117.824</c:v>
                </c:pt>
                <c:pt idx="10144">
                  <c:v>117.866</c:v>
                </c:pt>
                <c:pt idx="10145">
                  <c:v>117.90600000000001</c:v>
                </c:pt>
                <c:pt idx="10146">
                  <c:v>117.96600000000001</c:v>
                </c:pt>
                <c:pt idx="10147">
                  <c:v>117.964</c:v>
                </c:pt>
                <c:pt idx="10148">
                  <c:v>118.001</c:v>
                </c:pt>
                <c:pt idx="10149">
                  <c:v>118.03100000000001</c:v>
                </c:pt>
                <c:pt idx="10150">
                  <c:v>118.081</c:v>
                </c:pt>
                <c:pt idx="10151">
                  <c:v>118.11</c:v>
                </c:pt>
                <c:pt idx="10152">
                  <c:v>118.164</c:v>
                </c:pt>
                <c:pt idx="10153">
                  <c:v>118.223</c:v>
                </c:pt>
                <c:pt idx="10154">
                  <c:v>118.241</c:v>
                </c:pt>
                <c:pt idx="10155">
                  <c:v>118.205</c:v>
                </c:pt>
                <c:pt idx="10156">
                  <c:v>118.251</c:v>
                </c:pt>
                <c:pt idx="10157">
                  <c:v>118.22200000000001</c:v>
                </c:pt>
                <c:pt idx="10158">
                  <c:v>118.18300000000001</c:v>
                </c:pt>
                <c:pt idx="10159">
                  <c:v>118.167</c:v>
                </c:pt>
                <c:pt idx="10160">
                  <c:v>118.116</c:v>
                </c:pt>
                <c:pt idx="10161">
                  <c:v>118.126</c:v>
                </c:pt>
                <c:pt idx="10162">
                  <c:v>118.084</c:v>
                </c:pt>
                <c:pt idx="10163">
                  <c:v>118.05800000000001</c:v>
                </c:pt>
                <c:pt idx="10164">
                  <c:v>118.042</c:v>
                </c:pt>
                <c:pt idx="10165">
                  <c:v>118.04900000000001</c:v>
                </c:pt>
                <c:pt idx="10166">
                  <c:v>118.02800000000001</c:v>
                </c:pt>
                <c:pt idx="10167">
                  <c:v>118.004</c:v>
                </c:pt>
                <c:pt idx="10168">
                  <c:v>118.047</c:v>
                </c:pt>
                <c:pt idx="10169">
                  <c:v>118.06700000000001</c:v>
                </c:pt>
                <c:pt idx="10170">
                  <c:v>118.093</c:v>
                </c:pt>
                <c:pt idx="10171">
                  <c:v>118.086</c:v>
                </c:pt>
                <c:pt idx="10172">
                  <c:v>118.101</c:v>
                </c:pt>
                <c:pt idx="10173">
                  <c:v>118.12400000000001</c:v>
                </c:pt>
                <c:pt idx="10174">
                  <c:v>118.184</c:v>
                </c:pt>
                <c:pt idx="10175">
                  <c:v>118.188</c:v>
                </c:pt>
                <c:pt idx="10176">
                  <c:v>118.205</c:v>
                </c:pt>
                <c:pt idx="10177">
                  <c:v>118.18600000000001</c:v>
                </c:pt>
                <c:pt idx="10178">
                  <c:v>118.17100000000001</c:v>
                </c:pt>
                <c:pt idx="10179">
                  <c:v>118.235</c:v>
                </c:pt>
                <c:pt idx="10180">
                  <c:v>118.214</c:v>
                </c:pt>
                <c:pt idx="10181">
                  <c:v>118.155</c:v>
                </c:pt>
                <c:pt idx="10182">
                  <c:v>118.27500000000001</c:v>
                </c:pt>
                <c:pt idx="10183">
                  <c:v>118.355</c:v>
                </c:pt>
                <c:pt idx="10184">
                  <c:v>118.325</c:v>
                </c:pt>
                <c:pt idx="10185">
                  <c:v>118.334</c:v>
                </c:pt>
                <c:pt idx="10186">
                  <c:v>118.31400000000001</c:v>
                </c:pt>
                <c:pt idx="10187">
                  <c:v>118.316</c:v>
                </c:pt>
                <c:pt idx="10188">
                  <c:v>118.285</c:v>
                </c:pt>
                <c:pt idx="10189">
                  <c:v>118.32900000000001</c:v>
                </c:pt>
                <c:pt idx="10190">
                  <c:v>118.336</c:v>
                </c:pt>
                <c:pt idx="10191">
                  <c:v>118.324</c:v>
                </c:pt>
                <c:pt idx="10192">
                  <c:v>118.32000000000001</c:v>
                </c:pt>
                <c:pt idx="10193">
                  <c:v>118.346</c:v>
                </c:pt>
                <c:pt idx="10194">
                  <c:v>118.396</c:v>
                </c:pt>
                <c:pt idx="10195">
                  <c:v>118.41800000000001</c:v>
                </c:pt>
                <c:pt idx="10196">
                  <c:v>118.46000000000001</c:v>
                </c:pt>
                <c:pt idx="10197">
                  <c:v>118.449</c:v>
                </c:pt>
                <c:pt idx="10198">
                  <c:v>118.43600000000001</c:v>
                </c:pt>
                <c:pt idx="10199">
                  <c:v>118.52</c:v>
                </c:pt>
                <c:pt idx="10200">
                  <c:v>118.538</c:v>
                </c:pt>
                <c:pt idx="10201">
                  <c:v>118.52500000000001</c:v>
                </c:pt>
                <c:pt idx="10202">
                  <c:v>118.526</c:v>
                </c:pt>
                <c:pt idx="10203">
                  <c:v>118.521</c:v>
                </c:pt>
                <c:pt idx="10204">
                  <c:v>118.52</c:v>
                </c:pt>
                <c:pt idx="10205">
                  <c:v>118.52</c:v>
                </c:pt>
                <c:pt idx="10206">
                  <c:v>118.568</c:v>
                </c:pt>
                <c:pt idx="10207">
                  <c:v>118.535</c:v>
                </c:pt>
                <c:pt idx="10208">
                  <c:v>118.5</c:v>
                </c:pt>
                <c:pt idx="10209">
                  <c:v>118.504</c:v>
                </c:pt>
                <c:pt idx="10210">
                  <c:v>118.55200000000001</c:v>
                </c:pt>
                <c:pt idx="10211">
                  <c:v>118.495</c:v>
                </c:pt>
                <c:pt idx="10212">
                  <c:v>118.53</c:v>
                </c:pt>
                <c:pt idx="10213">
                  <c:v>118.527</c:v>
                </c:pt>
                <c:pt idx="10214">
                  <c:v>118.491</c:v>
                </c:pt>
                <c:pt idx="10215">
                  <c:v>118.474</c:v>
                </c:pt>
                <c:pt idx="10216">
                  <c:v>118.43300000000001</c:v>
                </c:pt>
                <c:pt idx="10217">
                  <c:v>118.446</c:v>
                </c:pt>
                <c:pt idx="10218">
                  <c:v>118.441</c:v>
                </c:pt>
                <c:pt idx="10219">
                  <c:v>118.42100000000001</c:v>
                </c:pt>
                <c:pt idx="10220">
                  <c:v>118.34400000000001</c:v>
                </c:pt>
                <c:pt idx="10221">
                  <c:v>118.29</c:v>
                </c:pt>
                <c:pt idx="10222">
                  <c:v>118.31700000000001</c:v>
                </c:pt>
                <c:pt idx="10223">
                  <c:v>118.254</c:v>
                </c:pt>
                <c:pt idx="10224">
                  <c:v>118.217</c:v>
                </c:pt>
                <c:pt idx="10225">
                  <c:v>118.23700000000001</c:v>
                </c:pt>
                <c:pt idx="10226">
                  <c:v>118.271</c:v>
                </c:pt>
                <c:pt idx="10227">
                  <c:v>118.21000000000001</c:v>
                </c:pt>
                <c:pt idx="10228">
                  <c:v>118.27200000000001</c:v>
                </c:pt>
                <c:pt idx="10229">
                  <c:v>118.29600000000001</c:v>
                </c:pt>
                <c:pt idx="10230">
                  <c:v>118.236</c:v>
                </c:pt>
                <c:pt idx="10231">
                  <c:v>118.29300000000001</c:v>
                </c:pt>
                <c:pt idx="10232">
                  <c:v>118.259</c:v>
                </c:pt>
                <c:pt idx="10233">
                  <c:v>118.288</c:v>
                </c:pt>
                <c:pt idx="10234">
                  <c:v>118.339</c:v>
                </c:pt>
                <c:pt idx="10235">
                  <c:v>118.33800000000001</c:v>
                </c:pt>
                <c:pt idx="10236">
                  <c:v>118.31</c:v>
                </c:pt>
                <c:pt idx="10237">
                  <c:v>118.27500000000001</c:v>
                </c:pt>
                <c:pt idx="10238">
                  <c:v>118.247</c:v>
                </c:pt>
                <c:pt idx="10239">
                  <c:v>118.279</c:v>
                </c:pt>
                <c:pt idx="10240">
                  <c:v>118.223</c:v>
                </c:pt>
                <c:pt idx="10241">
                  <c:v>118.233</c:v>
                </c:pt>
                <c:pt idx="10242">
                  <c:v>118.24600000000001</c:v>
                </c:pt>
                <c:pt idx="10243">
                  <c:v>118.223</c:v>
                </c:pt>
                <c:pt idx="10244">
                  <c:v>118.24600000000001</c:v>
                </c:pt>
                <c:pt idx="10245">
                  <c:v>118.25200000000001</c:v>
                </c:pt>
                <c:pt idx="10246">
                  <c:v>118.232</c:v>
                </c:pt>
                <c:pt idx="10247">
                  <c:v>118.25</c:v>
                </c:pt>
                <c:pt idx="10248">
                  <c:v>118.184</c:v>
                </c:pt>
                <c:pt idx="10249">
                  <c:v>118.14700000000001</c:v>
                </c:pt>
                <c:pt idx="10250">
                  <c:v>118.105</c:v>
                </c:pt>
                <c:pt idx="10251">
                  <c:v>118.139</c:v>
                </c:pt>
                <c:pt idx="10252">
                  <c:v>118.128</c:v>
                </c:pt>
                <c:pt idx="10253">
                  <c:v>118.145</c:v>
                </c:pt>
                <c:pt idx="10254">
                  <c:v>118.10300000000001</c:v>
                </c:pt>
                <c:pt idx="10255">
                  <c:v>118.122</c:v>
                </c:pt>
                <c:pt idx="10256">
                  <c:v>118.16500000000001</c:v>
                </c:pt>
                <c:pt idx="10257">
                  <c:v>118.12</c:v>
                </c:pt>
                <c:pt idx="10258">
                  <c:v>118.10000000000001</c:v>
                </c:pt>
                <c:pt idx="10259">
                  <c:v>118.172</c:v>
                </c:pt>
                <c:pt idx="10260">
                  <c:v>118.18</c:v>
                </c:pt>
                <c:pt idx="10261">
                  <c:v>118.188</c:v>
                </c:pt>
                <c:pt idx="10262">
                  <c:v>118.206</c:v>
                </c:pt>
                <c:pt idx="10263">
                  <c:v>118.188</c:v>
                </c:pt>
                <c:pt idx="10264">
                  <c:v>118.184</c:v>
                </c:pt>
                <c:pt idx="10265">
                  <c:v>118.251</c:v>
                </c:pt>
                <c:pt idx="10266">
                  <c:v>118.256</c:v>
                </c:pt>
                <c:pt idx="10267">
                  <c:v>118.29300000000001</c:v>
                </c:pt>
                <c:pt idx="10268">
                  <c:v>118.313</c:v>
                </c:pt>
                <c:pt idx="10269">
                  <c:v>118.349</c:v>
                </c:pt>
                <c:pt idx="10270">
                  <c:v>118.379</c:v>
                </c:pt>
                <c:pt idx="10271">
                  <c:v>118.349</c:v>
                </c:pt>
                <c:pt idx="10272">
                  <c:v>118.345</c:v>
                </c:pt>
                <c:pt idx="10273">
                  <c:v>118.3</c:v>
                </c:pt>
                <c:pt idx="10274">
                  <c:v>118.28400000000001</c:v>
                </c:pt>
                <c:pt idx="10275">
                  <c:v>118.172</c:v>
                </c:pt>
                <c:pt idx="10276">
                  <c:v>118.182</c:v>
                </c:pt>
                <c:pt idx="10277">
                  <c:v>118.122</c:v>
                </c:pt>
                <c:pt idx="10278">
                  <c:v>118.08800000000001</c:v>
                </c:pt>
                <c:pt idx="10279">
                  <c:v>118.048</c:v>
                </c:pt>
                <c:pt idx="10280">
                  <c:v>118.087</c:v>
                </c:pt>
                <c:pt idx="10281">
                  <c:v>118.04900000000001</c:v>
                </c:pt>
                <c:pt idx="10282">
                  <c:v>118.04</c:v>
                </c:pt>
                <c:pt idx="10283">
                  <c:v>118.072</c:v>
                </c:pt>
                <c:pt idx="10284">
                  <c:v>118.06</c:v>
                </c:pt>
                <c:pt idx="10285">
                  <c:v>118.03700000000001</c:v>
                </c:pt>
                <c:pt idx="10286">
                  <c:v>118.089</c:v>
                </c:pt>
                <c:pt idx="10287">
                  <c:v>118.056</c:v>
                </c:pt>
                <c:pt idx="10288">
                  <c:v>118.062</c:v>
                </c:pt>
                <c:pt idx="10289">
                  <c:v>118.057</c:v>
                </c:pt>
                <c:pt idx="10290">
                  <c:v>118.048</c:v>
                </c:pt>
                <c:pt idx="10291">
                  <c:v>118.041</c:v>
                </c:pt>
                <c:pt idx="10292">
                  <c:v>117.989</c:v>
                </c:pt>
                <c:pt idx="10293">
                  <c:v>117.965</c:v>
                </c:pt>
                <c:pt idx="10294">
                  <c:v>117.97200000000001</c:v>
                </c:pt>
                <c:pt idx="10295">
                  <c:v>117.998</c:v>
                </c:pt>
                <c:pt idx="10296">
                  <c:v>117.997</c:v>
                </c:pt>
                <c:pt idx="10297">
                  <c:v>117.992</c:v>
                </c:pt>
                <c:pt idx="10298">
                  <c:v>118.042</c:v>
                </c:pt>
                <c:pt idx="10299">
                  <c:v>118.098</c:v>
                </c:pt>
                <c:pt idx="10300">
                  <c:v>118.12</c:v>
                </c:pt>
                <c:pt idx="10301">
                  <c:v>118.119</c:v>
                </c:pt>
                <c:pt idx="10302">
                  <c:v>118.166</c:v>
                </c:pt>
                <c:pt idx="10303">
                  <c:v>118.145</c:v>
                </c:pt>
                <c:pt idx="10304">
                  <c:v>118.17100000000001</c:v>
                </c:pt>
                <c:pt idx="10305">
                  <c:v>118.16200000000001</c:v>
                </c:pt>
                <c:pt idx="10306">
                  <c:v>118.178</c:v>
                </c:pt>
                <c:pt idx="10307">
                  <c:v>118.232</c:v>
                </c:pt>
                <c:pt idx="10308">
                  <c:v>118.264</c:v>
                </c:pt>
                <c:pt idx="10309">
                  <c:v>118.295</c:v>
                </c:pt>
                <c:pt idx="10310">
                  <c:v>118.319</c:v>
                </c:pt>
                <c:pt idx="10311">
                  <c:v>118.35000000000001</c:v>
                </c:pt>
                <c:pt idx="10312">
                  <c:v>118.37700000000001</c:v>
                </c:pt>
                <c:pt idx="10313">
                  <c:v>118.429</c:v>
                </c:pt>
                <c:pt idx="10314">
                  <c:v>118.461</c:v>
                </c:pt>
                <c:pt idx="10315">
                  <c:v>118.48100000000001</c:v>
                </c:pt>
                <c:pt idx="10316">
                  <c:v>118.465</c:v>
                </c:pt>
                <c:pt idx="10317">
                  <c:v>118.471</c:v>
                </c:pt>
                <c:pt idx="10318">
                  <c:v>118.416</c:v>
                </c:pt>
                <c:pt idx="10319">
                  <c:v>118.36</c:v>
                </c:pt>
                <c:pt idx="10320">
                  <c:v>118.345</c:v>
                </c:pt>
                <c:pt idx="10321">
                  <c:v>118.306</c:v>
                </c:pt>
                <c:pt idx="10322">
                  <c:v>118.256</c:v>
                </c:pt>
                <c:pt idx="10323">
                  <c:v>118.203</c:v>
                </c:pt>
                <c:pt idx="10324">
                  <c:v>118.22800000000001</c:v>
                </c:pt>
                <c:pt idx="10325">
                  <c:v>118.13500000000001</c:v>
                </c:pt>
                <c:pt idx="10326">
                  <c:v>118.116</c:v>
                </c:pt>
                <c:pt idx="10327">
                  <c:v>118.09</c:v>
                </c:pt>
                <c:pt idx="10328">
                  <c:v>118.113</c:v>
                </c:pt>
                <c:pt idx="10329">
                  <c:v>118.029</c:v>
                </c:pt>
                <c:pt idx="10330">
                  <c:v>118.03700000000001</c:v>
                </c:pt>
                <c:pt idx="10331">
                  <c:v>117.994</c:v>
                </c:pt>
                <c:pt idx="10332">
                  <c:v>117.979</c:v>
                </c:pt>
                <c:pt idx="10333">
                  <c:v>117.93</c:v>
                </c:pt>
                <c:pt idx="10334">
                  <c:v>117.95</c:v>
                </c:pt>
                <c:pt idx="10335">
                  <c:v>117.93900000000001</c:v>
                </c:pt>
                <c:pt idx="10336">
                  <c:v>117.989</c:v>
                </c:pt>
                <c:pt idx="10337">
                  <c:v>117.992</c:v>
                </c:pt>
                <c:pt idx="10338">
                  <c:v>117.97800000000001</c:v>
                </c:pt>
                <c:pt idx="10339">
                  <c:v>118.02200000000001</c:v>
                </c:pt>
                <c:pt idx="10340">
                  <c:v>117.986</c:v>
                </c:pt>
                <c:pt idx="10341">
                  <c:v>118.05800000000001</c:v>
                </c:pt>
                <c:pt idx="10342">
                  <c:v>118.096</c:v>
                </c:pt>
                <c:pt idx="10343">
                  <c:v>118.15</c:v>
                </c:pt>
                <c:pt idx="10344">
                  <c:v>118.16800000000001</c:v>
                </c:pt>
                <c:pt idx="10345">
                  <c:v>118.12400000000001</c:v>
                </c:pt>
                <c:pt idx="10346">
                  <c:v>118.139</c:v>
                </c:pt>
                <c:pt idx="10347">
                  <c:v>118.184</c:v>
                </c:pt>
                <c:pt idx="10348">
                  <c:v>118.122</c:v>
                </c:pt>
                <c:pt idx="10349">
                  <c:v>118.10900000000001</c:v>
                </c:pt>
                <c:pt idx="10350">
                  <c:v>118.108</c:v>
                </c:pt>
                <c:pt idx="10351">
                  <c:v>118.077</c:v>
                </c:pt>
                <c:pt idx="10352">
                  <c:v>118.10600000000001</c:v>
                </c:pt>
                <c:pt idx="10353">
                  <c:v>118.062</c:v>
                </c:pt>
                <c:pt idx="10354">
                  <c:v>118.029</c:v>
                </c:pt>
                <c:pt idx="10355">
                  <c:v>118.036</c:v>
                </c:pt>
                <c:pt idx="10356">
                  <c:v>118.027</c:v>
                </c:pt>
                <c:pt idx="10357">
                  <c:v>118.03400000000001</c:v>
                </c:pt>
                <c:pt idx="10358">
                  <c:v>118.044</c:v>
                </c:pt>
                <c:pt idx="10359">
                  <c:v>118.056</c:v>
                </c:pt>
                <c:pt idx="10360">
                  <c:v>118.09400000000001</c:v>
                </c:pt>
                <c:pt idx="10361">
                  <c:v>118.152</c:v>
                </c:pt>
                <c:pt idx="10362">
                  <c:v>118.17</c:v>
                </c:pt>
                <c:pt idx="10363">
                  <c:v>118.175</c:v>
                </c:pt>
                <c:pt idx="10364">
                  <c:v>118.203</c:v>
                </c:pt>
                <c:pt idx="10365">
                  <c:v>118.259</c:v>
                </c:pt>
                <c:pt idx="10366">
                  <c:v>118.276</c:v>
                </c:pt>
                <c:pt idx="10367">
                  <c:v>118.31100000000001</c:v>
                </c:pt>
                <c:pt idx="10368">
                  <c:v>118.399</c:v>
                </c:pt>
                <c:pt idx="10369">
                  <c:v>118.423</c:v>
                </c:pt>
                <c:pt idx="10370">
                  <c:v>118.456</c:v>
                </c:pt>
                <c:pt idx="10371">
                  <c:v>118.417</c:v>
                </c:pt>
                <c:pt idx="10372">
                  <c:v>118.46900000000001</c:v>
                </c:pt>
                <c:pt idx="10373">
                  <c:v>118.443</c:v>
                </c:pt>
                <c:pt idx="10374">
                  <c:v>118.51300000000001</c:v>
                </c:pt>
                <c:pt idx="10375">
                  <c:v>118.497</c:v>
                </c:pt>
                <c:pt idx="10376">
                  <c:v>118.504</c:v>
                </c:pt>
                <c:pt idx="10377">
                  <c:v>118.494</c:v>
                </c:pt>
                <c:pt idx="10378">
                  <c:v>118.44800000000001</c:v>
                </c:pt>
                <c:pt idx="10379">
                  <c:v>118.47</c:v>
                </c:pt>
                <c:pt idx="10380">
                  <c:v>118.47200000000001</c:v>
                </c:pt>
                <c:pt idx="10381">
                  <c:v>118.46600000000001</c:v>
                </c:pt>
                <c:pt idx="10382">
                  <c:v>118.46000000000001</c:v>
                </c:pt>
                <c:pt idx="10383">
                  <c:v>118.423</c:v>
                </c:pt>
                <c:pt idx="10384">
                  <c:v>118.452</c:v>
                </c:pt>
                <c:pt idx="10385">
                  <c:v>118.52</c:v>
                </c:pt>
                <c:pt idx="10386">
                  <c:v>118.511</c:v>
                </c:pt>
                <c:pt idx="10387">
                  <c:v>118.43900000000001</c:v>
                </c:pt>
                <c:pt idx="10388">
                  <c:v>118.399</c:v>
                </c:pt>
                <c:pt idx="10389">
                  <c:v>118.379</c:v>
                </c:pt>
                <c:pt idx="10390">
                  <c:v>118.35600000000001</c:v>
                </c:pt>
                <c:pt idx="10391">
                  <c:v>118.352</c:v>
                </c:pt>
                <c:pt idx="10392">
                  <c:v>118.315</c:v>
                </c:pt>
                <c:pt idx="10393">
                  <c:v>118.288</c:v>
                </c:pt>
                <c:pt idx="10394">
                  <c:v>118.30200000000001</c:v>
                </c:pt>
                <c:pt idx="10395">
                  <c:v>118.215</c:v>
                </c:pt>
                <c:pt idx="10396">
                  <c:v>118.179</c:v>
                </c:pt>
                <c:pt idx="10397">
                  <c:v>118.248</c:v>
                </c:pt>
                <c:pt idx="10398">
                  <c:v>118.214</c:v>
                </c:pt>
                <c:pt idx="10399">
                  <c:v>118.206</c:v>
                </c:pt>
                <c:pt idx="10400">
                  <c:v>118.18600000000001</c:v>
                </c:pt>
                <c:pt idx="10401">
                  <c:v>118.182</c:v>
                </c:pt>
                <c:pt idx="10402">
                  <c:v>118.143</c:v>
                </c:pt>
                <c:pt idx="10403">
                  <c:v>118.158</c:v>
                </c:pt>
                <c:pt idx="10404">
                  <c:v>118.179</c:v>
                </c:pt>
                <c:pt idx="10405">
                  <c:v>118.157</c:v>
                </c:pt>
                <c:pt idx="10406">
                  <c:v>118.23100000000001</c:v>
                </c:pt>
                <c:pt idx="10407">
                  <c:v>118.29300000000001</c:v>
                </c:pt>
                <c:pt idx="10408">
                  <c:v>118.364</c:v>
                </c:pt>
                <c:pt idx="10409">
                  <c:v>118.422</c:v>
                </c:pt>
                <c:pt idx="10410">
                  <c:v>118.485</c:v>
                </c:pt>
                <c:pt idx="10411">
                  <c:v>118.54</c:v>
                </c:pt>
                <c:pt idx="10412">
                  <c:v>118.59</c:v>
                </c:pt>
                <c:pt idx="10413">
                  <c:v>118.60300000000001</c:v>
                </c:pt>
                <c:pt idx="10414">
                  <c:v>118.63800000000001</c:v>
                </c:pt>
                <c:pt idx="10415">
                  <c:v>118.663</c:v>
                </c:pt>
                <c:pt idx="10416">
                  <c:v>118.682</c:v>
                </c:pt>
                <c:pt idx="10417">
                  <c:v>118.68600000000001</c:v>
                </c:pt>
                <c:pt idx="10418">
                  <c:v>118.669</c:v>
                </c:pt>
                <c:pt idx="10419">
                  <c:v>118.72200000000001</c:v>
                </c:pt>
                <c:pt idx="10420">
                  <c:v>118.73100000000001</c:v>
                </c:pt>
                <c:pt idx="10421">
                  <c:v>118.74000000000001</c:v>
                </c:pt>
                <c:pt idx="10422">
                  <c:v>118.738</c:v>
                </c:pt>
                <c:pt idx="10423">
                  <c:v>118.79</c:v>
                </c:pt>
                <c:pt idx="10424">
                  <c:v>118.77800000000001</c:v>
                </c:pt>
                <c:pt idx="10425">
                  <c:v>118.807</c:v>
                </c:pt>
                <c:pt idx="10426">
                  <c:v>118.81700000000001</c:v>
                </c:pt>
                <c:pt idx="10427">
                  <c:v>118.81100000000001</c:v>
                </c:pt>
                <c:pt idx="10428">
                  <c:v>118.80200000000001</c:v>
                </c:pt>
                <c:pt idx="10429">
                  <c:v>118.789</c:v>
                </c:pt>
                <c:pt idx="10430">
                  <c:v>118.887</c:v>
                </c:pt>
                <c:pt idx="10431">
                  <c:v>118.92</c:v>
                </c:pt>
                <c:pt idx="10432">
                  <c:v>118.914</c:v>
                </c:pt>
                <c:pt idx="10433">
                  <c:v>118.959</c:v>
                </c:pt>
                <c:pt idx="10434">
                  <c:v>118.994</c:v>
                </c:pt>
                <c:pt idx="10435">
                  <c:v>119.056</c:v>
                </c:pt>
                <c:pt idx="10436">
                  <c:v>118.985</c:v>
                </c:pt>
                <c:pt idx="10437">
                  <c:v>118.977</c:v>
                </c:pt>
                <c:pt idx="10438">
                  <c:v>118.99000000000001</c:v>
                </c:pt>
                <c:pt idx="10439">
                  <c:v>119.02800000000001</c:v>
                </c:pt>
                <c:pt idx="10440">
                  <c:v>119.074</c:v>
                </c:pt>
                <c:pt idx="10441">
                  <c:v>119.086</c:v>
                </c:pt>
                <c:pt idx="10442">
                  <c:v>119.12400000000001</c:v>
                </c:pt>
                <c:pt idx="10443">
                  <c:v>119.19500000000001</c:v>
                </c:pt>
                <c:pt idx="10444">
                  <c:v>119.218</c:v>
                </c:pt>
                <c:pt idx="10445">
                  <c:v>119.25200000000001</c:v>
                </c:pt>
                <c:pt idx="10446">
                  <c:v>119.30200000000001</c:v>
                </c:pt>
                <c:pt idx="10447">
                  <c:v>119.30800000000001</c:v>
                </c:pt>
                <c:pt idx="10448">
                  <c:v>119.333</c:v>
                </c:pt>
                <c:pt idx="10449">
                  <c:v>119.33800000000001</c:v>
                </c:pt>
                <c:pt idx="10450">
                  <c:v>119.333</c:v>
                </c:pt>
                <c:pt idx="10451">
                  <c:v>119.294</c:v>
                </c:pt>
                <c:pt idx="10452">
                  <c:v>119.22</c:v>
                </c:pt>
                <c:pt idx="10453">
                  <c:v>119.202</c:v>
                </c:pt>
                <c:pt idx="10454">
                  <c:v>119.08500000000001</c:v>
                </c:pt>
                <c:pt idx="10455">
                  <c:v>119.018</c:v>
                </c:pt>
                <c:pt idx="10456">
                  <c:v>118.931</c:v>
                </c:pt>
                <c:pt idx="10457">
                  <c:v>118.913</c:v>
                </c:pt>
                <c:pt idx="10458">
                  <c:v>118.886</c:v>
                </c:pt>
                <c:pt idx="10459">
                  <c:v>118.812</c:v>
                </c:pt>
                <c:pt idx="10460">
                  <c:v>118.79</c:v>
                </c:pt>
                <c:pt idx="10461">
                  <c:v>118.73700000000001</c:v>
                </c:pt>
                <c:pt idx="10462">
                  <c:v>118.645</c:v>
                </c:pt>
                <c:pt idx="10463">
                  <c:v>118.521</c:v>
                </c:pt>
                <c:pt idx="10464">
                  <c:v>118.45</c:v>
                </c:pt>
                <c:pt idx="10465">
                  <c:v>118.38500000000001</c:v>
                </c:pt>
                <c:pt idx="10466">
                  <c:v>118.37400000000001</c:v>
                </c:pt>
                <c:pt idx="10467">
                  <c:v>118.32600000000001</c:v>
                </c:pt>
                <c:pt idx="10468">
                  <c:v>118.21000000000001</c:v>
                </c:pt>
                <c:pt idx="10469">
                  <c:v>118.20700000000001</c:v>
                </c:pt>
                <c:pt idx="10470">
                  <c:v>118.12700000000001</c:v>
                </c:pt>
                <c:pt idx="10471">
                  <c:v>118.111</c:v>
                </c:pt>
                <c:pt idx="10472">
                  <c:v>118.05500000000001</c:v>
                </c:pt>
                <c:pt idx="10473">
                  <c:v>118.08</c:v>
                </c:pt>
                <c:pt idx="10474">
                  <c:v>118.03100000000001</c:v>
                </c:pt>
                <c:pt idx="10475">
                  <c:v>118.05200000000001</c:v>
                </c:pt>
                <c:pt idx="10476">
                  <c:v>118.03</c:v>
                </c:pt>
                <c:pt idx="10477">
                  <c:v>118.06400000000001</c:v>
                </c:pt>
                <c:pt idx="10478">
                  <c:v>118.084</c:v>
                </c:pt>
                <c:pt idx="10479">
                  <c:v>118.102</c:v>
                </c:pt>
                <c:pt idx="10480">
                  <c:v>118.05200000000001</c:v>
                </c:pt>
                <c:pt idx="10481">
                  <c:v>118.035</c:v>
                </c:pt>
                <c:pt idx="10482">
                  <c:v>118.08</c:v>
                </c:pt>
                <c:pt idx="10483">
                  <c:v>118.11500000000001</c:v>
                </c:pt>
                <c:pt idx="10484">
                  <c:v>118.111</c:v>
                </c:pt>
                <c:pt idx="10485">
                  <c:v>118.12100000000001</c:v>
                </c:pt>
                <c:pt idx="10486">
                  <c:v>118.145</c:v>
                </c:pt>
                <c:pt idx="10487">
                  <c:v>118.15300000000001</c:v>
                </c:pt>
                <c:pt idx="10488">
                  <c:v>118.14</c:v>
                </c:pt>
                <c:pt idx="10489">
                  <c:v>118.137</c:v>
                </c:pt>
                <c:pt idx="10490">
                  <c:v>118.095</c:v>
                </c:pt>
                <c:pt idx="10491">
                  <c:v>118.009</c:v>
                </c:pt>
                <c:pt idx="10492">
                  <c:v>118.054</c:v>
                </c:pt>
                <c:pt idx="10493">
                  <c:v>118.01300000000001</c:v>
                </c:pt>
                <c:pt idx="10494">
                  <c:v>117.979</c:v>
                </c:pt>
                <c:pt idx="10495">
                  <c:v>117.971</c:v>
                </c:pt>
                <c:pt idx="10496">
                  <c:v>117.94</c:v>
                </c:pt>
                <c:pt idx="10497">
                  <c:v>117.902</c:v>
                </c:pt>
                <c:pt idx="10498">
                  <c:v>117.855</c:v>
                </c:pt>
                <c:pt idx="10499">
                  <c:v>117.812</c:v>
                </c:pt>
                <c:pt idx="10500">
                  <c:v>117.726</c:v>
                </c:pt>
                <c:pt idx="10501">
                  <c:v>117.71000000000001</c:v>
                </c:pt>
                <c:pt idx="10502">
                  <c:v>117.753</c:v>
                </c:pt>
                <c:pt idx="10503">
                  <c:v>117.73100000000001</c:v>
                </c:pt>
                <c:pt idx="10504">
                  <c:v>117.703</c:v>
                </c:pt>
                <c:pt idx="10505">
                  <c:v>117.72800000000001</c:v>
                </c:pt>
                <c:pt idx="10506">
                  <c:v>117.77</c:v>
                </c:pt>
                <c:pt idx="10507">
                  <c:v>117.76300000000001</c:v>
                </c:pt>
                <c:pt idx="10508">
                  <c:v>117.83200000000001</c:v>
                </c:pt>
                <c:pt idx="10509">
                  <c:v>117.87700000000001</c:v>
                </c:pt>
                <c:pt idx="10510">
                  <c:v>117.926</c:v>
                </c:pt>
                <c:pt idx="10511">
                  <c:v>117.935</c:v>
                </c:pt>
                <c:pt idx="10512">
                  <c:v>117.947</c:v>
                </c:pt>
                <c:pt idx="10513">
                  <c:v>117.974</c:v>
                </c:pt>
                <c:pt idx="10514">
                  <c:v>117.96000000000001</c:v>
                </c:pt>
                <c:pt idx="10515">
                  <c:v>117.90600000000001</c:v>
                </c:pt>
                <c:pt idx="10516">
                  <c:v>117.86800000000001</c:v>
                </c:pt>
                <c:pt idx="10517">
                  <c:v>117.881</c:v>
                </c:pt>
                <c:pt idx="10518">
                  <c:v>117.851</c:v>
                </c:pt>
                <c:pt idx="10519">
                  <c:v>117.82300000000001</c:v>
                </c:pt>
                <c:pt idx="10520">
                  <c:v>117.831</c:v>
                </c:pt>
                <c:pt idx="10521">
                  <c:v>117.84100000000001</c:v>
                </c:pt>
                <c:pt idx="10522">
                  <c:v>117.85900000000001</c:v>
                </c:pt>
                <c:pt idx="10523">
                  <c:v>117.86200000000001</c:v>
                </c:pt>
                <c:pt idx="10524">
                  <c:v>117.87700000000001</c:v>
                </c:pt>
                <c:pt idx="10525">
                  <c:v>117.83800000000001</c:v>
                </c:pt>
                <c:pt idx="10526">
                  <c:v>117.886</c:v>
                </c:pt>
                <c:pt idx="10527">
                  <c:v>117.827</c:v>
                </c:pt>
                <c:pt idx="10528">
                  <c:v>117.84</c:v>
                </c:pt>
                <c:pt idx="10529">
                  <c:v>117.824</c:v>
                </c:pt>
                <c:pt idx="10530">
                  <c:v>117.83200000000001</c:v>
                </c:pt>
                <c:pt idx="10531">
                  <c:v>117.82600000000001</c:v>
                </c:pt>
                <c:pt idx="10532">
                  <c:v>117.81400000000001</c:v>
                </c:pt>
                <c:pt idx="10533">
                  <c:v>117.785</c:v>
                </c:pt>
                <c:pt idx="10534">
                  <c:v>117.777</c:v>
                </c:pt>
                <c:pt idx="10535">
                  <c:v>117.751</c:v>
                </c:pt>
                <c:pt idx="10536">
                  <c:v>117.71000000000001</c:v>
                </c:pt>
                <c:pt idx="10537">
                  <c:v>117.76300000000001</c:v>
                </c:pt>
                <c:pt idx="10538">
                  <c:v>117.715</c:v>
                </c:pt>
                <c:pt idx="10539">
                  <c:v>117.69500000000001</c:v>
                </c:pt>
                <c:pt idx="10540">
                  <c:v>117.71000000000001</c:v>
                </c:pt>
                <c:pt idx="10541">
                  <c:v>117.756</c:v>
                </c:pt>
                <c:pt idx="10542">
                  <c:v>117.78700000000001</c:v>
                </c:pt>
                <c:pt idx="10543">
                  <c:v>117.75700000000001</c:v>
                </c:pt>
                <c:pt idx="10544">
                  <c:v>117.81100000000001</c:v>
                </c:pt>
                <c:pt idx="10545">
                  <c:v>117.828</c:v>
                </c:pt>
                <c:pt idx="10546">
                  <c:v>117.851</c:v>
                </c:pt>
                <c:pt idx="10547">
                  <c:v>117.851</c:v>
                </c:pt>
                <c:pt idx="10548">
                  <c:v>117.85000000000001</c:v>
                </c:pt>
                <c:pt idx="10549">
                  <c:v>117.881</c:v>
                </c:pt>
                <c:pt idx="10550">
                  <c:v>117.828</c:v>
                </c:pt>
                <c:pt idx="10551">
                  <c:v>117.834</c:v>
                </c:pt>
                <c:pt idx="10552">
                  <c:v>117.812</c:v>
                </c:pt>
                <c:pt idx="10553">
                  <c:v>117.81</c:v>
                </c:pt>
                <c:pt idx="10554">
                  <c:v>117.797</c:v>
                </c:pt>
                <c:pt idx="10555">
                  <c:v>117.798</c:v>
                </c:pt>
                <c:pt idx="10556">
                  <c:v>117.748</c:v>
                </c:pt>
                <c:pt idx="10557">
                  <c:v>117.789</c:v>
                </c:pt>
                <c:pt idx="10558">
                  <c:v>117.77800000000001</c:v>
                </c:pt>
                <c:pt idx="10559">
                  <c:v>117.816</c:v>
                </c:pt>
                <c:pt idx="10560">
                  <c:v>117.812</c:v>
                </c:pt>
                <c:pt idx="10561">
                  <c:v>117.79</c:v>
                </c:pt>
                <c:pt idx="10562">
                  <c:v>117.76</c:v>
                </c:pt>
                <c:pt idx="10563">
                  <c:v>117.72</c:v>
                </c:pt>
                <c:pt idx="10564">
                  <c:v>117.733</c:v>
                </c:pt>
                <c:pt idx="10565">
                  <c:v>117.738</c:v>
                </c:pt>
                <c:pt idx="10566">
                  <c:v>117.67400000000001</c:v>
                </c:pt>
                <c:pt idx="10567">
                  <c:v>117.634</c:v>
                </c:pt>
                <c:pt idx="10568">
                  <c:v>117.67400000000001</c:v>
                </c:pt>
                <c:pt idx="10569">
                  <c:v>117.685</c:v>
                </c:pt>
                <c:pt idx="10570">
                  <c:v>117.71000000000001</c:v>
                </c:pt>
                <c:pt idx="10571">
                  <c:v>117.709</c:v>
                </c:pt>
                <c:pt idx="10572">
                  <c:v>117.723</c:v>
                </c:pt>
                <c:pt idx="10573">
                  <c:v>117.733</c:v>
                </c:pt>
                <c:pt idx="10574">
                  <c:v>117.721</c:v>
                </c:pt>
                <c:pt idx="10575">
                  <c:v>117.72</c:v>
                </c:pt>
                <c:pt idx="10576">
                  <c:v>117.767</c:v>
                </c:pt>
                <c:pt idx="10577">
                  <c:v>117.761</c:v>
                </c:pt>
                <c:pt idx="10578">
                  <c:v>117.789</c:v>
                </c:pt>
                <c:pt idx="10579">
                  <c:v>117.822</c:v>
                </c:pt>
                <c:pt idx="10580">
                  <c:v>117.831</c:v>
                </c:pt>
                <c:pt idx="10581">
                  <c:v>117.848</c:v>
                </c:pt>
                <c:pt idx="10582">
                  <c:v>117.84100000000001</c:v>
                </c:pt>
                <c:pt idx="10583">
                  <c:v>117.87100000000001</c:v>
                </c:pt>
                <c:pt idx="10584">
                  <c:v>117.904</c:v>
                </c:pt>
                <c:pt idx="10585">
                  <c:v>117.90600000000001</c:v>
                </c:pt>
                <c:pt idx="10586">
                  <c:v>117.867</c:v>
                </c:pt>
                <c:pt idx="10587">
                  <c:v>117.843</c:v>
                </c:pt>
                <c:pt idx="10588">
                  <c:v>117.869</c:v>
                </c:pt>
                <c:pt idx="10589">
                  <c:v>117.83800000000001</c:v>
                </c:pt>
                <c:pt idx="10590">
                  <c:v>117.83</c:v>
                </c:pt>
                <c:pt idx="10591">
                  <c:v>117.80200000000001</c:v>
                </c:pt>
                <c:pt idx="10592">
                  <c:v>117.783</c:v>
                </c:pt>
                <c:pt idx="10593">
                  <c:v>117.756</c:v>
                </c:pt>
                <c:pt idx="10594">
                  <c:v>117.73</c:v>
                </c:pt>
                <c:pt idx="10595">
                  <c:v>117.753</c:v>
                </c:pt>
                <c:pt idx="10596">
                  <c:v>117.756</c:v>
                </c:pt>
                <c:pt idx="10597">
                  <c:v>117.739</c:v>
                </c:pt>
                <c:pt idx="10598">
                  <c:v>117.67400000000001</c:v>
                </c:pt>
                <c:pt idx="10599">
                  <c:v>117.622</c:v>
                </c:pt>
                <c:pt idx="10600">
                  <c:v>117.57900000000001</c:v>
                </c:pt>
                <c:pt idx="10601">
                  <c:v>117.60300000000001</c:v>
                </c:pt>
                <c:pt idx="10602">
                  <c:v>117.575</c:v>
                </c:pt>
                <c:pt idx="10603">
                  <c:v>117.55200000000001</c:v>
                </c:pt>
                <c:pt idx="10604">
                  <c:v>117.56700000000001</c:v>
                </c:pt>
                <c:pt idx="10605">
                  <c:v>117.55800000000001</c:v>
                </c:pt>
                <c:pt idx="10606">
                  <c:v>117.633</c:v>
                </c:pt>
                <c:pt idx="10607">
                  <c:v>117.595</c:v>
                </c:pt>
                <c:pt idx="10608">
                  <c:v>117.55800000000001</c:v>
                </c:pt>
                <c:pt idx="10609">
                  <c:v>117.58800000000001</c:v>
                </c:pt>
                <c:pt idx="10610">
                  <c:v>117.575</c:v>
                </c:pt>
                <c:pt idx="10611">
                  <c:v>117.61</c:v>
                </c:pt>
                <c:pt idx="10612">
                  <c:v>117.673</c:v>
                </c:pt>
                <c:pt idx="10613">
                  <c:v>117.669</c:v>
                </c:pt>
                <c:pt idx="10614">
                  <c:v>117.691</c:v>
                </c:pt>
                <c:pt idx="10615">
                  <c:v>117.723</c:v>
                </c:pt>
                <c:pt idx="10616">
                  <c:v>117.74000000000001</c:v>
                </c:pt>
                <c:pt idx="10617">
                  <c:v>117.74600000000001</c:v>
                </c:pt>
                <c:pt idx="10618">
                  <c:v>117.77800000000001</c:v>
                </c:pt>
                <c:pt idx="10619">
                  <c:v>117.762</c:v>
                </c:pt>
                <c:pt idx="10620">
                  <c:v>117.80800000000001</c:v>
                </c:pt>
                <c:pt idx="10621">
                  <c:v>117.712</c:v>
                </c:pt>
                <c:pt idx="10622">
                  <c:v>117.73400000000001</c:v>
                </c:pt>
                <c:pt idx="10623">
                  <c:v>117.735</c:v>
                </c:pt>
                <c:pt idx="10624">
                  <c:v>117.74000000000001</c:v>
                </c:pt>
                <c:pt idx="10625">
                  <c:v>117.693</c:v>
                </c:pt>
                <c:pt idx="10626">
                  <c:v>117.625</c:v>
                </c:pt>
                <c:pt idx="10627">
                  <c:v>117.66</c:v>
                </c:pt>
                <c:pt idx="10628">
                  <c:v>117.675</c:v>
                </c:pt>
                <c:pt idx="10629">
                  <c:v>117.63800000000001</c:v>
                </c:pt>
                <c:pt idx="10630">
                  <c:v>117.633</c:v>
                </c:pt>
                <c:pt idx="10631">
                  <c:v>117.64</c:v>
                </c:pt>
                <c:pt idx="10632">
                  <c:v>117.654</c:v>
                </c:pt>
                <c:pt idx="10633">
                  <c:v>117.654</c:v>
                </c:pt>
                <c:pt idx="10634">
                  <c:v>117.676</c:v>
                </c:pt>
                <c:pt idx="10635">
                  <c:v>117.63200000000001</c:v>
                </c:pt>
                <c:pt idx="10636">
                  <c:v>117.416</c:v>
                </c:pt>
                <c:pt idx="10637">
                  <c:v>117.434</c:v>
                </c:pt>
                <c:pt idx="10638">
                  <c:v>117.444</c:v>
                </c:pt>
                <c:pt idx="10639">
                  <c:v>117.423</c:v>
                </c:pt>
                <c:pt idx="10640">
                  <c:v>117.45400000000001</c:v>
                </c:pt>
                <c:pt idx="10641">
                  <c:v>117.449</c:v>
                </c:pt>
                <c:pt idx="10642">
                  <c:v>117.429</c:v>
                </c:pt>
                <c:pt idx="10643">
                  <c:v>117.44200000000001</c:v>
                </c:pt>
                <c:pt idx="10644">
                  <c:v>117.441</c:v>
                </c:pt>
                <c:pt idx="10645">
                  <c:v>117.37</c:v>
                </c:pt>
                <c:pt idx="10646">
                  <c:v>117.392</c:v>
                </c:pt>
                <c:pt idx="10647">
                  <c:v>117.39400000000001</c:v>
                </c:pt>
                <c:pt idx="10648">
                  <c:v>117.372</c:v>
                </c:pt>
                <c:pt idx="10649">
                  <c:v>117.343</c:v>
                </c:pt>
                <c:pt idx="10650">
                  <c:v>117.378</c:v>
                </c:pt>
                <c:pt idx="10651">
                  <c:v>117.39</c:v>
                </c:pt>
                <c:pt idx="10652">
                  <c:v>117.423</c:v>
                </c:pt>
                <c:pt idx="10653">
                  <c:v>117.44800000000001</c:v>
                </c:pt>
                <c:pt idx="10654">
                  <c:v>117.431</c:v>
                </c:pt>
                <c:pt idx="10655">
                  <c:v>117.461</c:v>
                </c:pt>
                <c:pt idx="10656">
                  <c:v>117.51600000000001</c:v>
                </c:pt>
                <c:pt idx="10657">
                  <c:v>117.524</c:v>
                </c:pt>
                <c:pt idx="10658">
                  <c:v>117.57600000000001</c:v>
                </c:pt>
                <c:pt idx="10659">
                  <c:v>117.565</c:v>
                </c:pt>
                <c:pt idx="10660">
                  <c:v>117.60900000000001</c:v>
                </c:pt>
                <c:pt idx="10661">
                  <c:v>117.613</c:v>
                </c:pt>
                <c:pt idx="10662">
                  <c:v>117.59700000000001</c:v>
                </c:pt>
                <c:pt idx="10663">
                  <c:v>117.587</c:v>
                </c:pt>
                <c:pt idx="10664">
                  <c:v>117.605</c:v>
                </c:pt>
                <c:pt idx="10665">
                  <c:v>117.631</c:v>
                </c:pt>
                <c:pt idx="10666">
                  <c:v>117.64400000000001</c:v>
                </c:pt>
                <c:pt idx="10667">
                  <c:v>117.601</c:v>
                </c:pt>
                <c:pt idx="10668">
                  <c:v>117.61800000000001</c:v>
                </c:pt>
                <c:pt idx="10669">
                  <c:v>117.63800000000001</c:v>
                </c:pt>
                <c:pt idx="10670">
                  <c:v>117.70100000000001</c:v>
                </c:pt>
                <c:pt idx="10671">
                  <c:v>117.71000000000001</c:v>
                </c:pt>
                <c:pt idx="10672">
                  <c:v>117.72200000000001</c:v>
                </c:pt>
                <c:pt idx="10673">
                  <c:v>117.667</c:v>
                </c:pt>
                <c:pt idx="10674">
                  <c:v>117.702</c:v>
                </c:pt>
                <c:pt idx="10675">
                  <c:v>117.729</c:v>
                </c:pt>
                <c:pt idx="10676">
                  <c:v>117.72</c:v>
                </c:pt>
                <c:pt idx="10677">
                  <c:v>117.72500000000001</c:v>
                </c:pt>
                <c:pt idx="10678">
                  <c:v>117.77500000000001</c:v>
                </c:pt>
                <c:pt idx="10679">
                  <c:v>117.756</c:v>
                </c:pt>
                <c:pt idx="10680">
                  <c:v>117.745</c:v>
                </c:pt>
                <c:pt idx="10681">
                  <c:v>117.684</c:v>
                </c:pt>
                <c:pt idx="10682">
                  <c:v>117.724</c:v>
                </c:pt>
                <c:pt idx="10683">
                  <c:v>117.68600000000001</c:v>
                </c:pt>
                <c:pt idx="10684">
                  <c:v>117.724</c:v>
                </c:pt>
                <c:pt idx="10685">
                  <c:v>117.684</c:v>
                </c:pt>
                <c:pt idx="10686">
                  <c:v>117.67100000000001</c:v>
                </c:pt>
                <c:pt idx="10687">
                  <c:v>117.69500000000001</c:v>
                </c:pt>
                <c:pt idx="10688">
                  <c:v>117.72200000000001</c:v>
                </c:pt>
                <c:pt idx="10689">
                  <c:v>117.721</c:v>
                </c:pt>
                <c:pt idx="10690">
                  <c:v>117.67400000000001</c:v>
                </c:pt>
                <c:pt idx="10691">
                  <c:v>117.622</c:v>
                </c:pt>
                <c:pt idx="10692">
                  <c:v>117.634</c:v>
                </c:pt>
                <c:pt idx="10693">
                  <c:v>117.61200000000001</c:v>
                </c:pt>
                <c:pt idx="10694">
                  <c:v>117.60900000000001</c:v>
                </c:pt>
                <c:pt idx="10695">
                  <c:v>117.616</c:v>
                </c:pt>
                <c:pt idx="10696">
                  <c:v>117.629</c:v>
                </c:pt>
                <c:pt idx="10697">
                  <c:v>117.669</c:v>
                </c:pt>
                <c:pt idx="10698">
                  <c:v>117.672</c:v>
                </c:pt>
                <c:pt idx="10699">
                  <c:v>117.617</c:v>
                </c:pt>
                <c:pt idx="10700">
                  <c:v>117.61800000000001</c:v>
                </c:pt>
                <c:pt idx="10701">
                  <c:v>117.623</c:v>
                </c:pt>
                <c:pt idx="10702">
                  <c:v>117.614</c:v>
                </c:pt>
                <c:pt idx="10703">
                  <c:v>117.598</c:v>
                </c:pt>
                <c:pt idx="10704">
                  <c:v>117.59700000000001</c:v>
                </c:pt>
                <c:pt idx="10705">
                  <c:v>117.56100000000001</c:v>
                </c:pt>
                <c:pt idx="10706">
                  <c:v>117.575</c:v>
                </c:pt>
                <c:pt idx="10707">
                  <c:v>117.625</c:v>
                </c:pt>
                <c:pt idx="10708">
                  <c:v>117.58</c:v>
                </c:pt>
                <c:pt idx="10709">
                  <c:v>117.542</c:v>
                </c:pt>
                <c:pt idx="10710">
                  <c:v>117.50700000000001</c:v>
                </c:pt>
                <c:pt idx="10711">
                  <c:v>117.51</c:v>
                </c:pt>
                <c:pt idx="10712">
                  <c:v>117.514</c:v>
                </c:pt>
                <c:pt idx="10713">
                  <c:v>117.47800000000001</c:v>
                </c:pt>
                <c:pt idx="10714">
                  <c:v>117.514</c:v>
                </c:pt>
                <c:pt idx="10715">
                  <c:v>117.461</c:v>
                </c:pt>
                <c:pt idx="10716">
                  <c:v>117.431</c:v>
                </c:pt>
                <c:pt idx="10717">
                  <c:v>117.444</c:v>
                </c:pt>
                <c:pt idx="10718">
                  <c:v>117.404</c:v>
                </c:pt>
                <c:pt idx="10719">
                  <c:v>117.407</c:v>
                </c:pt>
                <c:pt idx="10720">
                  <c:v>117.39700000000001</c:v>
                </c:pt>
                <c:pt idx="10721">
                  <c:v>117.342</c:v>
                </c:pt>
                <c:pt idx="10722">
                  <c:v>117.346</c:v>
                </c:pt>
                <c:pt idx="10723">
                  <c:v>117.327</c:v>
                </c:pt>
                <c:pt idx="10724">
                  <c:v>117.339</c:v>
                </c:pt>
                <c:pt idx="10725">
                  <c:v>117.38</c:v>
                </c:pt>
                <c:pt idx="10726">
                  <c:v>117.345</c:v>
                </c:pt>
                <c:pt idx="10727">
                  <c:v>117.30200000000001</c:v>
                </c:pt>
                <c:pt idx="10728">
                  <c:v>117.36800000000001</c:v>
                </c:pt>
                <c:pt idx="10729">
                  <c:v>117.39700000000001</c:v>
                </c:pt>
                <c:pt idx="10730">
                  <c:v>117.39</c:v>
                </c:pt>
                <c:pt idx="10731">
                  <c:v>117.42400000000001</c:v>
                </c:pt>
                <c:pt idx="10732">
                  <c:v>117.405</c:v>
                </c:pt>
                <c:pt idx="10733">
                  <c:v>117.43600000000001</c:v>
                </c:pt>
                <c:pt idx="10734">
                  <c:v>117.52800000000001</c:v>
                </c:pt>
                <c:pt idx="10735">
                  <c:v>117.542</c:v>
                </c:pt>
                <c:pt idx="10736">
                  <c:v>109.902</c:v>
                </c:pt>
                <c:pt idx="10737">
                  <c:v>102.86</c:v>
                </c:pt>
                <c:pt idx="10738">
                  <c:v>102.524</c:v>
                </c:pt>
                <c:pt idx="10739">
                  <c:v>102.30500000000001</c:v>
                </c:pt>
                <c:pt idx="10740">
                  <c:v>102.122</c:v>
                </c:pt>
                <c:pt idx="10741">
                  <c:v>101.988</c:v>
                </c:pt>
                <c:pt idx="10742">
                  <c:v>101.786</c:v>
                </c:pt>
                <c:pt idx="10743">
                  <c:v>101.613</c:v>
                </c:pt>
                <c:pt idx="10744">
                  <c:v>101.53700000000001</c:v>
                </c:pt>
                <c:pt idx="10745">
                  <c:v>101.38500000000001</c:v>
                </c:pt>
                <c:pt idx="10746">
                  <c:v>101.255</c:v>
                </c:pt>
                <c:pt idx="10747">
                  <c:v>101.121</c:v>
                </c:pt>
                <c:pt idx="10748">
                  <c:v>100.988</c:v>
                </c:pt>
                <c:pt idx="10749">
                  <c:v>100.914</c:v>
                </c:pt>
                <c:pt idx="10750">
                  <c:v>100.777</c:v>
                </c:pt>
                <c:pt idx="10751">
                  <c:v>100.711</c:v>
                </c:pt>
                <c:pt idx="10752">
                  <c:v>100.556</c:v>
                </c:pt>
                <c:pt idx="10753">
                  <c:v>100.476</c:v>
                </c:pt>
                <c:pt idx="10754">
                  <c:v>100.38200000000001</c:v>
                </c:pt>
                <c:pt idx="10755">
                  <c:v>100.313</c:v>
                </c:pt>
                <c:pt idx="10756">
                  <c:v>100.256</c:v>
                </c:pt>
                <c:pt idx="10757">
                  <c:v>100.187</c:v>
                </c:pt>
                <c:pt idx="10758">
                  <c:v>100.09400000000001</c:v>
                </c:pt>
                <c:pt idx="10759">
                  <c:v>100.03700000000001</c:v>
                </c:pt>
                <c:pt idx="10760">
                  <c:v>99.983000000000004</c:v>
                </c:pt>
                <c:pt idx="10761">
                  <c:v>99.94</c:v>
                </c:pt>
                <c:pt idx="10762">
                  <c:v>99.921000000000006</c:v>
                </c:pt>
                <c:pt idx="10763">
                  <c:v>99.900999999999996</c:v>
                </c:pt>
                <c:pt idx="10764">
                  <c:v>99.811000000000007</c:v>
                </c:pt>
                <c:pt idx="10765">
                  <c:v>99.87</c:v>
                </c:pt>
                <c:pt idx="10766">
                  <c:v>99.756</c:v>
                </c:pt>
                <c:pt idx="10767">
                  <c:v>99.742999999999995</c:v>
                </c:pt>
                <c:pt idx="10768">
                  <c:v>99.715000000000003</c:v>
                </c:pt>
                <c:pt idx="10769">
                  <c:v>99.66</c:v>
                </c:pt>
                <c:pt idx="10770">
                  <c:v>99.650999999999996</c:v>
                </c:pt>
                <c:pt idx="10771">
                  <c:v>99.638999999999996</c:v>
                </c:pt>
                <c:pt idx="10772">
                  <c:v>99.600999999999999</c:v>
                </c:pt>
                <c:pt idx="10773">
                  <c:v>99.668000000000006</c:v>
                </c:pt>
                <c:pt idx="10774">
                  <c:v>99.742000000000004</c:v>
                </c:pt>
                <c:pt idx="10775">
                  <c:v>99.781999999999996</c:v>
                </c:pt>
                <c:pt idx="10776">
                  <c:v>99.799000000000007</c:v>
                </c:pt>
                <c:pt idx="10777">
                  <c:v>99.838999999999999</c:v>
                </c:pt>
                <c:pt idx="10778">
                  <c:v>99.894000000000005</c:v>
                </c:pt>
                <c:pt idx="10779">
                  <c:v>99.942999999999998</c:v>
                </c:pt>
                <c:pt idx="10780">
                  <c:v>99.864000000000004</c:v>
                </c:pt>
                <c:pt idx="10781">
                  <c:v>99.963000000000008</c:v>
                </c:pt>
                <c:pt idx="10782">
                  <c:v>99.954000000000008</c:v>
                </c:pt>
                <c:pt idx="10783">
                  <c:v>100.033</c:v>
                </c:pt>
                <c:pt idx="10784">
                  <c:v>100.068</c:v>
                </c:pt>
                <c:pt idx="10785">
                  <c:v>100.113</c:v>
                </c:pt>
                <c:pt idx="10786">
                  <c:v>100.086</c:v>
                </c:pt>
                <c:pt idx="10787">
                  <c:v>100.143</c:v>
                </c:pt>
                <c:pt idx="10788">
                  <c:v>100.157</c:v>
                </c:pt>
                <c:pt idx="10789">
                  <c:v>100.152</c:v>
                </c:pt>
                <c:pt idx="10790">
                  <c:v>100.14</c:v>
                </c:pt>
                <c:pt idx="10791">
                  <c:v>100.242</c:v>
                </c:pt>
                <c:pt idx="10792">
                  <c:v>100.188</c:v>
                </c:pt>
                <c:pt idx="10793">
                  <c:v>100.194</c:v>
                </c:pt>
                <c:pt idx="10794">
                  <c:v>100.202</c:v>
                </c:pt>
                <c:pt idx="10795">
                  <c:v>100.224</c:v>
                </c:pt>
                <c:pt idx="10796">
                  <c:v>100.286</c:v>
                </c:pt>
                <c:pt idx="10797">
                  <c:v>100.313</c:v>
                </c:pt>
                <c:pt idx="10798">
                  <c:v>100.295</c:v>
                </c:pt>
                <c:pt idx="10799">
                  <c:v>100.315</c:v>
                </c:pt>
                <c:pt idx="10800">
                  <c:v>100.34700000000001</c:v>
                </c:pt>
                <c:pt idx="10801">
                  <c:v>100.35000000000001</c:v>
                </c:pt>
                <c:pt idx="10802">
                  <c:v>100.354</c:v>
                </c:pt>
                <c:pt idx="10803">
                  <c:v>100.38200000000001</c:v>
                </c:pt>
                <c:pt idx="10804">
                  <c:v>100.428</c:v>
                </c:pt>
                <c:pt idx="10805">
                  <c:v>100.396</c:v>
                </c:pt>
                <c:pt idx="10806">
                  <c:v>100.432</c:v>
                </c:pt>
                <c:pt idx="10807">
                  <c:v>100.336</c:v>
                </c:pt>
                <c:pt idx="10808">
                  <c:v>100.367</c:v>
                </c:pt>
                <c:pt idx="10809">
                  <c:v>100.377</c:v>
                </c:pt>
                <c:pt idx="10810">
                  <c:v>100.374</c:v>
                </c:pt>
                <c:pt idx="10811">
                  <c:v>100.377</c:v>
                </c:pt>
                <c:pt idx="10812">
                  <c:v>105.95</c:v>
                </c:pt>
                <c:pt idx="10813">
                  <c:v>114.58200000000001</c:v>
                </c:pt>
                <c:pt idx="10814">
                  <c:v>114.81700000000001</c:v>
                </c:pt>
                <c:pt idx="10815">
                  <c:v>114.958</c:v>
                </c:pt>
                <c:pt idx="10816">
                  <c:v>115.122</c:v>
                </c:pt>
                <c:pt idx="10817">
                  <c:v>115.276</c:v>
                </c:pt>
                <c:pt idx="10818">
                  <c:v>115.57600000000001</c:v>
                </c:pt>
                <c:pt idx="10819">
                  <c:v>115.78700000000001</c:v>
                </c:pt>
                <c:pt idx="10820">
                  <c:v>116.01</c:v>
                </c:pt>
                <c:pt idx="10821">
                  <c:v>116.125</c:v>
                </c:pt>
                <c:pt idx="10822">
                  <c:v>116.28400000000001</c:v>
                </c:pt>
                <c:pt idx="10823">
                  <c:v>116.45100000000001</c:v>
                </c:pt>
                <c:pt idx="10824">
                  <c:v>116.583</c:v>
                </c:pt>
                <c:pt idx="10825">
                  <c:v>116.696</c:v>
                </c:pt>
                <c:pt idx="10826">
                  <c:v>116.87100000000001</c:v>
                </c:pt>
                <c:pt idx="10827">
                  <c:v>117.00700000000001</c:v>
                </c:pt>
                <c:pt idx="10828">
                  <c:v>117.15300000000001</c:v>
                </c:pt>
                <c:pt idx="10829">
                  <c:v>117.21000000000001</c:v>
                </c:pt>
                <c:pt idx="10830">
                  <c:v>117.3</c:v>
                </c:pt>
                <c:pt idx="10831">
                  <c:v>117.396</c:v>
                </c:pt>
                <c:pt idx="10832">
                  <c:v>117.462</c:v>
                </c:pt>
                <c:pt idx="10833">
                  <c:v>117.551</c:v>
                </c:pt>
                <c:pt idx="10834">
                  <c:v>117.62</c:v>
                </c:pt>
                <c:pt idx="10835">
                  <c:v>117.669</c:v>
                </c:pt>
                <c:pt idx="10836">
                  <c:v>117.714</c:v>
                </c:pt>
                <c:pt idx="10837">
                  <c:v>117.798</c:v>
                </c:pt>
                <c:pt idx="10838">
                  <c:v>125.89400000000001</c:v>
                </c:pt>
                <c:pt idx="10839">
                  <c:v>127.37400000000001</c:v>
                </c:pt>
                <c:pt idx="10840">
                  <c:v>127.426</c:v>
                </c:pt>
                <c:pt idx="10841">
                  <c:v>127.51300000000001</c:v>
                </c:pt>
                <c:pt idx="10842">
                  <c:v>127.646</c:v>
                </c:pt>
                <c:pt idx="10843">
                  <c:v>127.74000000000001</c:v>
                </c:pt>
                <c:pt idx="10844">
                  <c:v>127.879</c:v>
                </c:pt>
                <c:pt idx="10845">
                  <c:v>127.96600000000001</c:v>
                </c:pt>
                <c:pt idx="10846">
                  <c:v>128.10599999999999</c:v>
                </c:pt>
                <c:pt idx="10847">
                  <c:v>128.24600000000001</c:v>
                </c:pt>
                <c:pt idx="10848">
                  <c:v>128.31200000000001</c:v>
                </c:pt>
                <c:pt idx="10849">
                  <c:v>128.501</c:v>
                </c:pt>
                <c:pt idx="10850">
                  <c:v>128.63300000000001</c:v>
                </c:pt>
                <c:pt idx="10851">
                  <c:v>128.69400000000002</c:v>
                </c:pt>
                <c:pt idx="10852">
                  <c:v>128.83600000000001</c:v>
                </c:pt>
                <c:pt idx="10853">
                  <c:v>129.011</c:v>
                </c:pt>
                <c:pt idx="10854">
                  <c:v>129.125</c:v>
                </c:pt>
                <c:pt idx="10855">
                  <c:v>129.22800000000001</c:v>
                </c:pt>
                <c:pt idx="10856">
                  <c:v>129.39099999999999</c:v>
                </c:pt>
                <c:pt idx="10857">
                  <c:v>129.46899999999999</c:v>
                </c:pt>
                <c:pt idx="10858">
                  <c:v>140.56100000000001</c:v>
                </c:pt>
                <c:pt idx="10859">
                  <c:v>144.797</c:v>
                </c:pt>
                <c:pt idx="10860">
                  <c:v>145.001</c:v>
                </c:pt>
                <c:pt idx="10861">
                  <c:v>145.26900000000001</c:v>
                </c:pt>
                <c:pt idx="10862">
                  <c:v>145.58500000000001</c:v>
                </c:pt>
                <c:pt idx="10863">
                  <c:v>145.95699999999999</c:v>
                </c:pt>
                <c:pt idx="10864">
                  <c:v>146.27600000000001</c:v>
                </c:pt>
                <c:pt idx="10865">
                  <c:v>146.46700000000001</c:v>
                </c:pt>
                <c:pt idx="10866">
                  <c:v>146.71799999999999</c:v>
                </c:pt>
                <c:pt idx="10867">
                  <c:v>146.96799999999999</c:v>
                </c:pt>
                <c:pt idx="10868">
                  <c:v>147.14600000000002</c:v>
                </c:pt>
                <c:pt idx="10869">
                  <c:v>147.43100000000001</c:v>
                </c:pt>
                <c:pt idx="10870">
                  <c:v>147.63</c:v>
                </c:pt>
                <c:pt idx="10871">
                  <c:v>147.798</c:v>
                </c:pt>
                <c:pt idx="10872">
                  <c:v>147.96100000000001</c:v>
                </c:pt>
                <c:pt idx="10873">
                  <c:v>148.084</c:v>
                </c:pt>
                <c:pt idx="10874">
                  <c:v>148.20699999999999</c:v>
                </c:pt>
                <c:pt idx="10875">
                  <c:v>148.30700000000002</c:v>
                </c:pt>
                <c:pt idx="10876">
                  <c:v>148.41400000000002</c:v>
                </c:pt>
                <c:pt idx="10877">
                  <c:v>148.47499999999999</c:v>
                </c:pt>
                <c:pt idx="10878">
                  <c:v>148.596</c:v>
                </c:pt>
                <c:pt idx="10879">
                  <c:v>148.66</c:v>
                </c:pt>
                <c:pt idx="10880">
                  <c:v>148.70000000000002</c:v>
                </c:pt>
                <c:pt idx="10881">
                  <c:v>148.80799999999999</c:v>
                </c:pt>
                <c:pt idx="10882">
                  <c:v>148.84299999999999</c:v>
                </c:pt>
                <c:pt idx="10883">
                  <c:v>148.864</c:v>
                </c:pt>
                <c:pt idx="10884">
                  <c:v>148.93700000000001</c:v>
                </c:pt>
                <c:pt idx="10885">
                  <c:v>148.958</c:v>
                </c:pt>
                <c:pt idx="10886">
                  <c:v>148.94900000000001</c:v>
                </c:pt>
                <c:pt idx="10887">
                  <c:v>149.071</c:v>
                </c:pt>
                <c:pt idx="10888">
                  <c:v>149.101</c:v>
                </c:pt>
                <c:pt idx="10889">
                  <c:v>149.09200000000001</c:v>
                </c:pt>
                <c:pt idx="10890">
                  <c:v>149.166</c:v>
                </c:pt>
                <c:pt idx="10891">
                  <c:v>149.23699999999999</c:v>
                </c:pt>
                <c:pt idx="10892">
                  <c:v>149.255</c:v>
                </c:pt>
                <c:pt idx="10893">
                  <c:v>149.279</c:v>
                </c:pt>
                <c:pt idx="10894">
                  <c:v>149.31399999999999</c:v>
                </c:pt>
                <c:pt idx="10895">
                  <c:v>149.274</c:v>
                </c:pt>
                <c:pt idx="10896">
                  <c:v>149.32500000000002</c:v>
                </c:pt>
                <c:pt idx="10897">
                  <c:v>149.416</c:v>
                </c:pt>
                <c:pt idx="10898">
                  <c:v>149.44200000000001</c:v>
                </c:pt>
                <c:pt idx="10899">
                  <c:v>149.512</c:v>
                </c:pt>
                <c:pt idx="10900">
                  <c:v>149.55600000000001</c:v>
                </c:pt>
                <c:pt idx="10901">
                  <c:v>149.59399999999999</c:v>
                </c:pt>
                <c:pt idx="10902">
                  <c:v>149.697</c:v>
                </c:pt>
                <c:pt idx="10903">
                  <c:v>149.66800000000001</c:v>
                </c:pt>
                <c:pt idx="10904">
                  <c:v>149.72200000000001</c:v>
                </c:pt>
                <c:pt idx="10905">
                  <c:v>149.649</c:v>
                </c:pt>
                <c:pt idx="10906">
                  <c:v>149.64400000000001</c:v>
                </c:pt>
                <c:pt idx="10907">
                  <c:v>149.59100000000001</c:v>
                </c:pt>
                <c:pt idx="10908">
                  <c:v>149.52199999999999</c:v>
                </c:pt>
                <c:pt idx="10909">
                  <c:v>149.52000000000001</c:v>
                </c:pt>
                <c:pt idx="10910">
                  <c:v>149.51300000000001</c:v>
                </c:pt>
                <c:pt idx="10911">
                  <c:v>149.49799999999999</c:v>
                </c:pt>
                <c:pt idx="10912">
                  <c:v>149.43700000000001</c:v>
                </c:pt>
                <c:pt idx="10913">
                  <c:v>149.44200000000001</c:v>
                </c:pt>
                <c:pt idx="10914">
                  <c:v>149.429</c:v>
                </c:pt>
                <c:pt idx="10915">
                  <c:v>149.41499999999999</c:v>
                </c:pt>
                <c:pt idx="10916">
                  <c:v>149.41499999999999</c:v>
                </c:pt>
                <c:pt idx="10917">
                  <c:v>149.458</c:v>
                </c:pt>
                <c:pt idx="10918">
                  <c:v>149.441</c:v>
                </c:pt>
                <c:pt idx="10919">
                  <c:v>149.4</c:v>
                </c:pt>
                <c:pt idx="10920">
                  <c:v>149.32</c:v>
                </c:pt>
                <c:pt idx="10921">
                  <c:v>149.26300000000001</c:v>
                </c:pt>
                <c:pt idx="10922">
                  <c:v>149.208</c:v>
                </c:pt>
                <c:pt idx="10923">
                  <c:v>149.19200000000001</c:v>
                </c:pt>
                <c:pt idx="10924">
                  <c:v>149.11199999999999</c:v>
                </c:pt>
                <c:pt idx="10925">
                  <c:v>149.12800000000001</c:v>
                </c:pt>
                <c:pt idx="10926">
                  <c:v>149.15600000000001</c:v>
                </c:pt>
                <c:pt idx="10927">
                  <c:v>149.155</c:v>
                </c:pt>
                <c:pt idx="10928">
                  <c:v>149.17000000000002</c:v>
                </c:pt>
                <c:pt idx="10929">
                  <c:v>149.16</c:v>
                </c:pt>
                <c:pt idx="10930">
                  <c:v>149.244</c:v>
                </c:pt>
                <c:pt idx="10931">
                  <c:v>149.28</c:v>
                </c:pt>
                <c:pt idx="10932">
                  <c:v>149.24</c:v>
                </c:pt>
                <c:pt idx="10933">
                  <c:v>149.31200000000001</c:v>
                </c:pt>
                <c:pt idx="10934">
                  <c:v>149.33500000000001</c:v>
                </c:pt>
                <c:pt idx="10935">
                  <c:v>149.36099999999999</c:v>
                </c:pt>
                <c:pt idx="10936">
                  <c:v>149.32900000000001</c:v>
                </c:pt>
                <c:pt idx="10937">
                  <c:v>149.27799999999999</c:v>
                </c:pt>
                <c:pt idx="10938">
                  <c:v>149.31</c:v>
                </c:pt>
                <c:pt idx="10939">
                  <c:v>149.291</c:v>
                </c:pt>
                <c:pt idx="10940">
                  <c:v>149.36199999999999</c:v>
                </c:pt>
                <c:pt idx="10941">
                  <c:v>149.39400000000001</c:v>
                </c:pt>
                <c:pt idx="10942">
                  <c:v>149.435</c:v>
                </c:pt>
                <c:pt idx="10943">
                  <c:v>149.44900000000001</c:v>
                </c:pt>
                <c:pt idx="10944">
                  <c:v>149.47900000000001</c:v>
                </c:pt>
                <c:pt idx="10945">
                  <c:v>149.489</c:v>
                </c:pt>
                <c:pt idx="10946">
                  <c:v>149.53800000000001</c:v>
                </c:pt>
                <c:pt idx="10947">
                  <c:v>149.56300000000002</c:v>
                </c:pt>
                <c:pt idx="10948">
                  <c:v>149.542</c:v>
                </c:pt>
                <c:pt idx="10949">
                  <c:v>149.61099999999999</c:v>
                </c:pt>
                <c:pt idx="10950">
                  <c:v>149.67099999999999</c:v>
                </c:pt>
                <c:pt idx="10951">
                  <c:v>149.69</c:v>
                </c:pt>
                <c:pt idx="10952">
                  <c:v>149.65100000000001</c:v>
                </c:pt>
                <c:pt idx="10953">
                  <c:v>149.69300000000001</c:v>
                </c:pt>
                <c:pt idx="10954">
                  <c:v>149.67400000000001</c:v>
                </c:pt>
                <c:pt idx="10955">
                  <c:v>149.72300000000001</c:v>
                </c:pt>
                <c:pt idx="10956">
                  <c:v>149.78900000000002</c:v>
                </c:pt>
                <c:pt idx="10957">
                  <c:v>149.90299999999999</c:v>
                </c:pt>
                <c:pt idx="10958">
                  <c:v>149.97999999999999</c:v>
                </c:pt>
                <c:pt idx="10959">
                  <c:v>150.26</c:v>
                </c:pt>
                <c:pt idx="10960">
                  <c:v>150.66900000000001</c:v>
                </c:pt>
                <c:pt idx="10961">
                  <c:v>151.05799999999999</c:v>
                </c:pt>
                <c:pt idx="10962">
                  <c:v>151.51500000000001</c:v>
                </c:pt>
                <c:pt idx="10963">
                  <c:v>151.774</c:v>
                </c:pt>
                <c:pt idx="10964">
                  <c:v>151.977</c:v>
                </c:pt>
                <c:pt idx="10965">
                  <c:v>152.06100000000001</c:v>
                </c:pt>
                <c:pt idx="10966">
                  <c:v>152.18800000000002</c:v>
                </c:pt>
                <c:pt idx="10967">
                  <c:v>152.15299999999999</c:v>
                </c:pt>
                <c:pt idx="10968">
                  <c:v>152.02100000000002</c:v>
                </c:pt>
                <c:pt idx="10969">
                  <c:v>151.952</c:v>
                </c:pt>
                <c:pt idx="10970">
                  <c:v>151.815</c:v>
                </c:pt>
                <c:pt idx="10971">
                  <c:v>151.63300000000001</c:v>
                </c:pt>
                <c:pt idx="10972">
                  <c:v>151.393</c:v>
                </c:pt>
                <c:pt idx="10973">
                  <c:v>151.20500000000001</c:v>
                </c:pt>
                <c:pt idx="10974">
                  <c:v>151.011</c:v>
                </c:pt>
                <c:pt idx="10975">
                  <c:v>150.83100000000002</c:v>
                </c:pt>
                <c:pt idx="10976">
                  <c:v>150.73400000000001</c:v>
                </c:pt>
                <c:pt idx="10977">
                  <c:v>150.71199999999999</c:v>
                </c:pt>
                <c:pt idx="10978">
                  <c:v>150.691</c:v>
                </c:pt>
                <c:pt idx="10979">
                  <c:v>150.73099999999999</c:v>
                </c:pt>
                <c:pt idx="10980">
                  <c:v>150.833</c:v>
                </c:pt>
                <c:pt idx="10981">
                  <c:v>150.86799999999999</c:v>
                </c:pt>
                <c:pt idx="10982">
                  <c:v>150.85400000000001</c:v>
                </c:pt>
                <c:pt idx="10983">
                  <c:v>150.86600000000001</c:v>
                </c:pt>
                <c:pt idx="10984">
                  <c:v>150.809</c:v>
                </c:pt>
                <c:pt idx="10985">
                  <c:v>150.72200000000001</c:v>
                </c:pt>
                <c:pt idx="10986">
                  <c:v>150.70500000000001</c:v>
                </c:pt>
                <c:pt idx="10987">
                  <c:v>150.619</c:v>
                </c:pt>
                <c:pt idx="10988">
                  <c:v>150.648</c:v>
                </c:pt>
                <c:pt idx="10989">
                  <c:v>150.768</c:v>
                </c:pt>
                <c:pt idx="10990">
                  <c:v>150.827</c:v>
                </c:pt>
                <c:pt idx="10991">
                  <c:v>150.935</c:v>
                </c:pt>
                <c:pt idx="10992">
                  <c:v>151.083</c:v>
                </c:pt>
                <c:pt idx="10993">
                  <c:v>151.09800000000001</c:v>
                </c:pt>
                <c:pt idx="10994">
                  <c:v>151.11600000000001</c:v>
                </c:pt>
                <c:pt idx="10995">
                  <c:v>151.07400000000001</c:v>
                </c:pt>
                <c:pt idx="10996">
                  <c:v>151.05799999999999</c:v>
                </c:pt>
                <c:pt idx="10997">
                  <c:v>150.976</c:v>
                </c:pt>
                <c:pt idx="10998">
                  <c:v>150.9</c:v>
                </c:pt>
                <c:pt idx="10999">
                  <c:v>150.85499999999999</c:v>
                </c:pt>
                <c:pt idx="11000">
                  <c:v>150.727</c:v>
                </c:pt>
                <c:pt idx="11001">
                  <c:v>150.614</c:v>
                </c:pt>
                <c:pt idx="11002">
                  <c:v>150.50900000000001</c:v>
                </c:pt>
                <c:pt idx="11003">
                  <c:v>150.45400000000001</c:v>
                </c:pt>
                <c:pt idx="11004">
                  <c:v>150.33000000000001</c:v>
                </c:pt>
                <c:pt idx="11005">
                  <c:v>150.21299999999999</c:v>
                </c:pt>
                <c:pt idx="11006">
                  <c:v>150.185</c:v>
                </c:pt>
                <c:pt idx="11007">
                  <c:v>150.077</c:v>
                </c:pt>
                <c:pt idx="11008">
                  <c:v>150.041</c:v>
                </c:pt>
                <c:pt idx="11009">
                  <c:v>149.93899999999999</c:v>
                </c:pt>
                <c:pt idx="11010">
                  <c:v>149.89600000000002</c:v>
                </c:pt>
                <c:pt idx="11011">
                  <c:v>149.84200000000001</c:v>
                </c:pt>
                <c:pt idx="11012">
                  <c:v>149.77600000000001</c:v>
                </c:pt>
                <c:pt idx="11013">
                  <c:v>149.77199999999999</c:v>
                </c:pt>
                <c:pt idx="11014">
                  <c:v>149.74799999999999</c:v>
                </c:pt>
                <c:pt idx="11015">
                  <c:v>149.76300000000001</c:v>
                </c:pt>
                <c:pt idx="11016">
                  <c:v>149.74799999999999</c:v>
                </c:pt>
                <c:pt idx="11017">
                  <c:v>149.72300000000001</c:v>
                </c:pt>
                <c:pt idx="11018">
                  <c:v>149.63900000000001</c:v>
                </c:pt>
                <c:pt idx="11019">
                  <c:v>149.61600000000001</c:v>
                </c:pt>
                <c:pt idx="11020">
                  <c:v>149.52700000000002</c:v>
                </c:pt>
                <c:pt idx="11021">
                  <c:v>149.53300000000002</c:v>
                </c:pt>
                <c:pt idx="11022">
                  <c:v>149.51400000000001</c:v>
                </c:pt>
                <c:pt idx="11023">
                  <c:v>149.43</c:v>
                </c:pt>
                <c:pt idx="11024">
                  <c:v>149.37700000000001</c:v>
                </c:pt>
                <c:pt idx="11025">
                  <c:v>149.27700000000002</c:v>
                </c:pt>
                <c:pt idx="11026">
                  <c:v>149.25700000000001</c:v>
                </c:pt>
                <c:pt idx="11027">
                  <c:v>149.232</c:v>
                </c:pt>
                <c:pt idx="11028">
                  <c:v>149.191</c:v>
                </c:pt>
                <c:pt idx="11029">
                  <c:v>149.16499999999999</c:v>
                </c:pt>
                <c:pt idx="11030">
                  <c:v>149.21799999999999</c:v>
                </c:pt>
                <c:pt idx="11031">
                  <c:v>149.26300000000001</c:v>
                </c:pt>
                <c:pt idx="11032">
                  <c:v>149.40800000000002</c:v>
                </c:pt>
                <c:pt idx="11033">
                  <c:v>149.583</c:v>
                </c:pt>
                <c:pt idx="11034">
                  <c:v>149.76500000000001</c:v>
                </c:pt>
                <c:pt idx="11035">
                  <c:v>149.999</c:v>
                </c:pt>
                <c:pt idx="11036">
                  <c:v>150.13400000000001</c:v>
                </c:pt>
                <c:pt idx="11037">
                  <c:v>150.20000000000002</c:v>
                </c:pt>
                <c:pt idx="11038">
                  <c:v>150.19499999999999</c:v>
                </c:pt>
                <c:pt idx="11039">
                  <c:v>150.22399999999999</c:v>
                </c:pt>
                <c:pt idx="11040">
                  <c:v>150.10400000000001</c:v>
                </c:pt>
                <c:pt idx="11041">
                  <c:v>150.114</c:v>
                </c:pt>
                <c:pt idx="11042">
                  <c:v>150.00399999999999</c:v>
                </c:pt>
                <c:pt idx="11043">
                  <c:v>149.904</c:v>
                </c:pt>
                <c:pt idx="11044">
                  <c:v>149.79400000000001</c:v>
                </c:pt>
                <c:pt idx="11045">
                  <c:v>149.70500000000001</c:v>
                </c:pt>
                <c:pt idx="11046">
                  <c:v>149.589</c:v>
                </c:pt>
                <c:pt idx="11047">
                  <c:v>149.47399999999999</c:v>
                </c:pt>
                <c:pt idx="11048">
                  <c:v>149.38400000000001</c:v>
                </c:pt>
                <c:pt idx="11049">
                  <c:v>149.29</c:v>
                </c:pt>
                <c:pt idx="11050">
                  <c:v>149.261</c:v>
                </c:pt>
                <c:pt idx="11051">
                  <c:v>149.22999999999999</c:v>
                </c:pt>
                <c:pt idx="11052">
                  <c:v>149.23400000000001</c:v>
                </c:pt>
                <c:pt idx="11053">
                  <c:v>149.24700000000001</c:v>
                </c:pt>
                <c:pt idx="11054">
                  <c:v>149.22800000000001</c:v>
                </c:pt>
                <c:pt idx="11055">
                  <c:v>149.244</c:v>
                </c:pt>
                <c:pt idx="11056">
                  <c:v>149.18899999999999</c:v>
                </c:pt>
                <c:pt idx="11057">
                  <c:v>149.17500000000001</c:v>
                </c:pt>
                <c:pt idx="11058">
                  <c:v>149.14500000000001</c:v>
                </c:pt>
                <c:pt idx="11059">
                  <c:v>149.12299999999999</c:v>
                </c:pt>
                <c:pt idx="11060">
                  <c:v>149.07900000000001</c:v>
                </c:pt>
                <c:pt idx="11061">
                  <c:v>149.00800000000001</c:v>
                </c:pt>
                <c:pt idx="11062">
                  <c:v>148.947</c:v>
                </c:pt>
                <c:pt idx="11063">
                  <c:v>148.97200000000001</c:v>
                </c:pt>
                <c:pt idx="11064">
                  <c:v>148.96100000000001</c:v>
                </c:pt>
                <c:pt idx="11065">
                  <c:v>148.989</c:v>
                </c:pt>
                <c:pt idx="11066">
                  <c:v>149.03300000000002</c:v>
                </c:pt>
                <c:pt idx="11067">
                  <c:v>149.03100000000001</c:v>
                </c:pt>
                <c:pt idx="11068">
                  <c:v>149.023</c:v>
                </c:pt>
                <c:pt idx="11069">
                  <c:v>149.03700000000001</c:v>
                </c:pt>
                <c:pt idx="11070">
                  <c:v>148.98699999999999</c:v>
                </c:pt>
                <c:pt idx="11071">
                  <c:v>148.96100000000001</c:v>
                </c:pt>
                <c:pt idx="11072">
                  <c:v>149.03</c:v>
                </c:pt>
                <c:pt idx="11073">
                  <c:v>149.07500000000002</c:v>
                </c:pt>
                <c:pt idx="11074">
                  <c:v>149.124</c:v>
                </c:pt>
                <c:pt idx="11075">
                  <c:v>149.17600000000002</c:v>
                </c:pt>
                <c:pt idx="11076">
                  <c:v>149.226</c:v>
                </c:pt>
                <c:pt idx="11077">
                  <c:v>149.286</c:v>
                </c:pt>
                <c:pt idx="11078">
                  <c:v>149.34700000000001</c:v>
                </c:pt>
                <c:pt idx="11079">
                  <c:v>149.38200000000001</c:v>
                </c:pt>
                <c:pt idx="11080">
                  <c:v>149.44300000000001</c:v>
                </c:pt>
                <c:pt idx="11081">
                  <c:v>149.446</c:v>
                </c:pt>
                <c:pt idx="11082">
                  <c:v>149.482</c:v>
                </c:pt>
                <c:pt idx="11083">
                  <c:v>149.517</c:v>
                </c:pt>
                <c:pt idx="11084">
                  <c:v>149.50300000000001</c:v>
                </c:pt>
                <c:pt idx="11085">
                  <c:v>149.518</c:v>
                </c:pt>
                <c:pt idx="11086">
                  <c:v>149.60599999999999</c:v>
                </c:pt>
                <c:pt idx="11087">
                  <c:v>149.59800000000001</c:v>
                </c:pt>
                <c:pt idx="11088">
                  <c:v>149.565</c:v>
                </c:pt>
                <c:pt idx="11089">
                  <c:v>149.50900000000001</c:v>
                </c:pt>
                <c:pt idx="11090">
                  <c:v>149.49299999999999</c:v>
                </c:pt>
                <c:pt idx="11091">
                  <c:v>149.5</c:v>
                </c:pt>
                <c:pt idx="11092">
                  <c:v>149.39000000000001</c:v>
                </c:pt>
                <c:pt idx="11093">
                  <c:v>149.37100000000001</c:v>
                </c:pt>
                <c:pt idx="11094">
                  <c:v>149.39699999999999</c:v>
                </c:pt>
                <c:pt idx="11095">
                  <c:v>149.41800000000001</c:v>
                </c:pt>
                <c:pt idx="11096">
                  <c:v>149.46899999999999</c:v>
                </c:pt>
                <c:pt idx="11097">
                  <c:v>149.43200000000002</c:v>
                </c:pt>
                <c:pt idx="11098">
                  <c:v>149.447</c:v>
                </c:pt>
                <c:pt idx="11099">
                  <c:v>149.38499999999999</c:v>
                </c:pt>
                <c:pt idx="11100">
                  <c:v>149.31700000000001</c:v>
                </c:pt>
                <c:pt idx="11101">
                  <c:v>149.28800000000001</c:v>
                </c:pt>
                <c:pt idx="11102">
                  <c:v>149.209</c:v>
                </c:pt>
                <c:pt idx="11103">
                  <c:v>149.16400000000002</c:v>
                </c:pt>
                <c:pt idx="11104">
                  <c:v>149.071</c:v>
                </c:pt>
                <c:pt idx="11105">
                  <c:v>149.005</c:v>
                </c:pt>
                <c:pt idx="11106">
                  <c:v>148.92699999999999</c:v>
                </c:pt>
                <c:pt idx="11107">
                  <c:v>148.87100000000001</c:v>
                </c:pt>
                <c:pt idx="11108">
                  <c:v>148.79500000000002</c:v>
                </c:pt>
                <c:pt idx="11109">
                  <c:v>148.73400000000001</c:v>
                </c:pt>
                <c:pt idx="11110">
                  <c:v>148.70699999999999</c:v>
                </c:pt>
                <c:pt idx="11111">
                  <c:v>148.61000000000001</c:v>
                </c:pt>
                <c:pt idx="11112">
                  <c:v>148.58000000000001</c:v>
                </c:pt>
                <c:pt idx="11113">
                  <c:v>148.53</c:v>
                </c:pt>
                <c:pt idx="11114">
                  <c:v>148.51300000000001</c:v>
                </c:pt>
                <c:pt idx="11115">
                  <c:v>148.535</c:v>
                </c:pt>
                <c:pt idx="11116">
                  <c:v>148.49600000000001</c:v>
                </c:pt>
                <c:pt idx="11117">
                  <c:v>148.49600000000001</c:v>
                </c:pt>
                <c:pt idx="11118">
                  <c:v>148.49600000000001</c:v>
                </c:pt>
                <c:pt idx="11119">
                  <c:v>148.52500000000001</c:v>
                </c:pt>
                <c:pt idx="11120">
                  <c:v>148.57599999999999</c:v>
                </c:pt>
                <c:pt idx="11121">
                  <c:v>148.66</c:v>
                </c:pt>
                <c:pt idx="11122">
                  <c:v>148.68899999999999</c:v>
                </c:pt>
                <c:pt idx="11123">
                  <c:v>148.74600000000001</c:v>
                </c:pt>
                <c:pt idx="11124">
                  <c:v>148.703</c:v>
                </c:pt>
                <c:pt idx="11125">
                  <c:v>148.71899999999999</c:v>
                </c:pt>
                <c:pt idx="11126">
                  <c:v>148.691</c:v>
                </c:pt>
                <c:pt idx="11127">
                  <c:v>148.72399999999999</c:v>
                </c:pt>
                <c:pt idx="11128">
                  <c:v>148.81100000000001</c:v>
                </c:pt>
                <c:pt idx="11129">
                  <c:v>148.92400000000001</c:v>
                </c:pt>
                <c:pt idx="11130">
                  <c:v>149.00399999999999</c:v>
                </c:pt>
                <c:pt idx="11131">
                  <c:v>149.06399999999999</c:v>
                </c:pt>
                <c:pt idx="11132">
                  <c:v>149.053</c:v>
                </c:pt>
                <c:pt idx="11133">
                  <c:v>149.024</c:v>
                </c:pt>
                <c:pt idx="11134">
                  <c:v>149.01900000000001</c:v>
                </c:pt>
                <c:pt idx="11135">
                  <c:v>148.976</c:v>
                </c:pt>
                <c:pt idx="11136">
                  <c:v>148.96899999999999</c:v>
                </c:pt>
                <c:pt idx="11137">
                  <c:v>148.96199999999999</c:v>
                </c:pt>
                <c:pt idx="11138">
                  <c:v>148.959</c:v>
                </c:pt>
                <c:pt idx="11139">
                  <c:v>148.96600000000001</c:v>
                </c:pt>
                <c:pt idx="11140">
                  <c:v>149.07500000000002</c:v>
                </c:pt>
                <c:pt idx="11141">
                  <c:v>149.059</c:v>
                </c:pt>
                <c:pt idx="11142">
                  <c:v>149.07599999999999</c:v>
                </c:pt>
                <c:pt idx="11143">
                  <c:v>149.05799999999999</c:v>
                </c:pt>
                <c:pt idx="11144">
                  <c:v>149.02700000000002</c:v>
                </c:pt>
                <c:pt idx="11145">
                  <c:v>149.024</c:v>
                </c:pt>
                <c:pt idx="11146">
                  <c:v>149.03700000000001</c:v>
                </c:pt>
                <c:pt idx="11147">
                  <c:v>148.989</c:v>
                </c:pt>
                <c:pt idx="11148">
                  <c:v>149.029</c:v>
                </c:pt>
                <c:pt idx="11149">
                  <c:v>149.06900000000002</c:v>
                </c:pt>
                <c:pt idx="11150">
                  <c:v>149.13300000000001</c:v>
                </c:pt>
                <c:pt idx="11151">
                  <c:v>149.14600000000002</c:v>
                </c:pt>
                <c:pt idx="11152">
                  <c:v>149.22499999999999</c:v>
                </c:pt>
                <c:pt idx="11153">
                  <c:v>149.33699999999999</c:v>
                </c:pt>
                <c:pt idx="11154">
                  <c:v>149.41800000000001</c:v>
                </c:pt>
                <c:pt idx="11155">
                  <c:v>149.49299999999999</c:v>
                </c:pt>
                <c:pt idx="11156">
                  <c:v>149.637</c:v>
                </c:pt>
                <c:pt idx="11157">
                  <c:v>149.78700000000001</c:v>
                </c:pt>
                <c:pt idx="11158">
                  <c:v>149.79500000000002</c:v>
                </c:pt>
                <c:pt idx="11159">
                  <c:v>149.80500000000001</c:v>
                </c:pt>
                <c:pt idx="11160">
                  <c:v>149.828</c:v>
                </c:pt>
                <c:pt idx="11161">
                  <c:v>149.816</c:v>
                </c:pt>
                <c:pt idx="11162">
                  <c:v>149.77700000000002</c:v>
                </c:pt>
                <c:pt idx="11163">
                  <c:v>149.73400000000001</c:v>
                </c:pt>
                <c:pt idx="11164">
                  <c:v>149.739</c:v>
                </c:pt>
                <c:pt idx="11165">
                  <c:v>149.62200000000001</c:v>
                </c:pt>
                <c:pt idx="11166">
                  <c:v>149.49700000000001</c:v>
                </c:pt>
                <c:pt idx="11167">
                  <c:v>149.434</c:v>
                </c:pt>
                <c:pt idx="11168">
                  <c:v>149.34800000000001</c:v>
                </c:pt>
                <c:pt idx="11169">
                  <c:v>149.244</c:v>
                </c:pt>
                <c:pt idx="11170">
                  <c:v>149.173</c:v>
                </c:pt>
                <c:pt idx="11171">
                  <c:v>149.12899999999999</c:v>
                </c:pt>
                <c:pt idx="11172">
                  <c:v>149.05500000000001</c:v>
                </c:pt>
                <c:pt idx="11173">
                  <c:v>148.97999999999999</c:v>
                </c:pt>
                <c:pt idx="11174">
                  <c:v>148.87700000000001</c:v>
                </c:pt>
                <c:pt idx="11175">
                  <c:v>148.81700000000001</c:v>
                </c:pt>
                <c:pt idx="11176">
                  <c:v>148.72900000000001</c:v>
                </c:pt>
                <c:pt idx="11177">
                  <c:v>148.66200000000001</c:v>
                </c:pt>
                <c:pt idx="11178">
                  <c:v>148.60599999999999</c:v>
                </c:pt>
                <c:pt idx="11179">
                  <c:v>148.59299999999999</c:v>
                </c:pt>
                <c:pt idx="11180">
                  <c:v>148.57599999999999</c:v>
                </c:pt>
                <c:pt idx="11181">
                  <c:v>148.58600000000001</c:v>
                </c:pt>
                <c:pt idx="11182">
                  <c:v>148.58699999999999</c:v>
                </c:pt>
                <c:pt idx="11183">
                  <c:v>148.554</c:v>
                </c:pt>
                <c:pt idx="11184">
                  <c:v>148.535</c:v>
                </c:pt>
                <c:pt idx="11185">
                  <c:v>148.506</c:v>
                </c:pt>
                <c:pt idx="11186">
                  <c:v>148.399</c:v>
                </c:pt>
                <c:pt idx="11187">
                  <c:v>148.32400000000001</c:v>
                </c:pt>
                <c:pt idx="11188">
                  <c:v>148.22900000000001</c:v>
                </c:pt>
                <c:pt idx="11189">
                  <c:v>148.16900000000001</c:v>
                </c:pt>
                <c:pt idx="11190">
                  <c:v>148.04400000000001</c:v>
                </c:pt>
                <c:pt idx="11191">
                  <c:v>148.01400000000001</c:v>
                </c:pt>
                <c:pt idx="11192">
                  <c:v>147.99700000000001</c:v>
                </c:pt>
                <c:pt idx="11193">
                  <c:v>147.95699999999999</c:v>
                </c:pt>
                <c:pt idx="11194">
                  <c:v>147.95600000000002</c:v>
                </c:pt>
                <c:pt idx="11195">
                  <c:v>147.96799999999999</c:v>
                </c:pt>
                <c:pt idx="11196">
                  <c:v>147.93299999999999</c:v>
                </c:pt>
                <c:pt idx="11197">
                  <c:v>147.88</c:v>
                </c:pt>
                <c:pt idx="11198">
                  <c:v>147.846</c:v>
                </c:pt>
                <c:pt idx="11199">
                  <c:v>147.82500000000002</c:v>
                </c:pt>
                <c:pt idx="11200">
                  <c:v>147.87200000000001</c:v>
                </c:pt>
                <c:pt idx="11201">
                  <c:v>147.94300000000001</c:v>
                </c:pt>
                <c:pt idx="11202">
                  <c:v>148.018</c:v>
                </c:pt>
                <c:pt idx="11203">
                  <c:v>148.01400000000001</c:v>
                </c:pt>
                <c:pt idx="11204">
                  <c:v>148.101</c:v>
                </c:pt>
                <c:pt idx="11205">
                  <c:v>148.131</c:v>
                </c:pt>
                <c:pt idx="11206">
                  <c:v>148.16</c:v>
                </c:pt>
                <c:pt idx="11207">
                  <c:v>148.26</c:v>
                </c:pt>
                <c:pt idx="11208">
                  <c:v>148.30000000000001</c:v>
                </c:pt>
                <c:pt idx="11209">
                  <c:v>148.358</c:v>
                </c:pt>
                <c:pt idx="11210">
                  <c:v>148.369</c:v>
                </c:pt>
                <c:pt idx="11211">
                  <c:v>148.36600000000001</c:v>
                </c:pt>
                <c:pt idx="11212">
                  <c:v>148.49299999999999</c:v>
                </c:pt>
                <c:pt idx="11213">
                  <c:v>148.47900000000001</c:v>
                </c:pt>
                <c:pt idx="11214">
                  <c:v>148.55799999999999</c:v>
                </c:pt>
                <c:pt idx="11215">
                  <c:v>148.54599999999999</c:v>
                </c:pt>
                <c:pt idx="11216">
                  <c:v>148.52199999999999</c:v>
                </c:pt>
                <c:pt idx="11217">
                  <c:v>148.495</c:v>
                </c:pt>
                <c:pt idx="11218">
                  <c:v>148.47900000000001</c:v>
                </c:pt>
                <c:pt idx="11219">
                  <c:v>148.43899999999999</c:v>
                </c:pt>
                <c:pt idx="11220">
                  <c:v>148.31700000000001</c:v>
                </c:pt>
                <c:pt idx="11221">
                  <c:v>148.23500000000001</c:v>
                </c:pt>
                <c:pt idx="11222">
                  <c:v>148.16200000000001</c:v>
                </c:pt>
                <c:pt idx="11223">
                  <c:v>148.113</c:v>
                </c:pt>
                <c:pt idx="11224">
                  <c:v>148.11699999999999</c:v>
                </c:pt>
                <c:pt idx="11225">
                  <c:v>148.16900000000001</c:v>
                </c:pt>
                <c:pt idx="11226">
                  <c:v>148.15</c:v>
                </c:pt>
                <c:pt idx="11227">
                  <c:v>148.13800000000001</c:v>
                </c:pt>
                <c:pt idx="11228">
                  <c:v>148.14000000000001</c:v>
                </c:pt>
                <c:pt idx="11229">
                  <c:v>148.095</c:v>
                </c:pt>
                <c:pt idx="11230">
                  <c:v>148.14500000000001</c:v>
                </c:pt>
                <c:pt idx="11231">
                  <c:v>148.21799999999999</c:v>
                </c:pt>
                <c:pt idx="11232">
                  <c:v>148.19200000000001</c:v>
                </c:pt>
                <c:pt idx="11233">
                  <c:v>148.267</c:v>
                </c:pt>
                <c:pt idx="11234">
                  <c:v>148.38300000000001</c:v>
                </c:pt>
                <c:pt idx="11235">
                  <c:v>148.495</c:v>
                </c:pt>
                <c:pt idx="11236">
                  <c:v>148.59</c:v>
                </c:pt>
                <c:pt idx="11237">
                  <c:v>148.714</c:v>
                </c:pt>
                <c:pt idx="11238">
                  <c:v>148.84</c:v>
                </c:pt>
                <c:pt idx="11239">
                  <c:v>148.929</c:v>
                </c:pt>
                <c:pt idx="11240">
                  <c:v>149.011</c:v>
                </c:pt>
                <c:pt idx="11241">
                  <c:v>148.93299999999999</c:v>
                </c:pt>
                <c:pt idx="11242">
                  <c:v>149.05600000000001</c:v>
                </c:pt>
                <c:pt idx="11243">
                  <c:v>149.14000000000001</c:v>
                </c:pt>
                <c:pt idx="11244">
                  <c:v>149.28399999999999</c:v>
                </c:pt>
                <c:pt idx="11245">
                  <c:v>149.35599999999999</c:v>
                </c:pt>
                <c:pt idx="11246">
                  <c:v>149.34700000000001</c:v>
                </c:pt>
                <c:pt idx="11247">
                  <c:v>149.38800000000001</c:v>
                </c:pt>
                <c:pt idx="11248">
                  <c:v>149.31100000000001</c:v>
                </c:pt>
                <c:pt idx="11249">
                  <c:v>149.291</c:v>
                </c:pt>
                <c:pt idx="11250">
                  <c:v>149.20600000000002</c:v>
                </c:pt>
                <c:pt idx="11251">
                  <c:v>149.07</c:v>
                </c:pt>
                <c:pt idx="11252">
                  <c:v>149.01500000000001</c:v>
                </c:pt>
                <c:pt idx="11253">
                  <c:v>148.899</c:v>
                </c:pt>
                <c:pt idx="11254">
                  <c:v>148.89400000000001</c:v>
                </c:pt>
                <c:pt idx="11255">
                  <c:v>148.82599999999999</c:v>
                </c:pt>
                <c:pt idx="11256">
                  <c:v>148.79900000000001</c:v>
                </c:pt>
                <c:pt idx="11257">
                  <c:v>148.773</c:v>
                </c:pt>
                <c:pt idx="11258">
                  <c:v>148.70000000000002</c:v>
                </c:pt>
                <c:pt idx="11259">
                  <c:v>148.636</c:v>
                </c:pt>
                <c:pt idx="11260">
                  <c:v>148.58100000000002</c:v>
                </c:pt>
                <c:pt idx="11261">
                  <c:v>148.547</c:v>
                </c:pt>
                <c:pt idx="11262">
                  <c:v>148.458</c:v>
                </c:pt>
                <c:pt idx="11263">
                  <c:v>148.38499999999999</c:v>
                </c:pt>
                <c:pt idx="11264">
                  <c:v>148.251</c:v>
                </c:pt>
                <c:pt idx="11265">
                  <c:v>148.18700000000001</c:v>
                </c:pt>
                <c:pt idx="11266">
                  <c:v>148.108</c:v>
                </c:pt>
                <c:pt idx="11267">
                  <c:v>148.01300000000001</c:v>
                </c:pt>
                <c:pt idx="11268">
                  <c:v>147.95000000000002</c:v>
                </c:pt>
                <c:pt idx="11269">
                  <c:v>147.928</c:v>
                </c:pt>
                <c:pt idx="11270">
                  <c:v>147.845</c:v>
                </c:pt>
                <c:pt idx="11271">
                  <c:v>147.755</c:v>
                </c:pt>
                <c:pt idx="11272">
                  <c:v>147.673</c:v>
                </c:pt>
                <c:pt idx="11273">
                  <c:v>147.642</c:v>
                </c:pt>
                <c:pt idx="11274">
                  <c:v>147.62100000000001</c:v>
                </c:pt>
                <c:pt idx="11275">
                  <c:v>147.529</c:v>
                </c:pt>
                <c:pt idx="11276">
                  <c:v>147.49</c:v>
                </c:pt>
                <c:pt idx="11277">
                  <c:v>147.46600000000001</c:v>
                </c:pt>
                <c:pt idx="11278">
                  <c:v>147.41800000000001</c:v>
                </c:pt>
                <c:pt idx="11279">
                  <c:v>147.398</c:v>
                </c:pt>
                <c:pt idx="11280">
                  <c:v>147.392</c:v>
                </c:pt>
                <c:pt idx="11281">
                  <c:v>147.39500000000001</c:v>
                </c:pt>
                <c:pt idx="11282">
                  <c:v>147.43</c:v>
                </c:pt>
                <c:pt idx="11283">
                  <c:v>147.43899999999999</c:v>
                </c:pt>
                <c:pt idx="11284">
                  <c:v>147.52700000000002</c:v>
                </c:pt>
                <c:pt idx="11285">
                  <c:v>147.68299999999999</c:v>
                </c:pt>
                <c:pt idx="11286">
                  <c:v>147.78700000000001</c:v>
                </c:pt>
                <c:pt idx="11287">
                  <c:v>147.892</c:v>
                </c:pt>
                <c:pt idx="11288">
                  <c:v>147.92500000000001</c:v>
                </c:pt>
                <c:pt idx="11289">
                  <c:v>147.97900000000001</c:v>
                </c:pt>
                <c:pt idx="11290">
                  <c:v>147.977</c:v>
                </c:pt>
                <c:pt idx="11291">
                  <c:v>148.03200000000001</c:v>
                </c:pt>
                <c:pt idx="11292">
                  <c:v>148.06100000000001</c:v>
                </c:pt>
                <c:pt idx="11293">
                  <c:v>148.09800000000001</c:v>
                </c:pt>
                <c:pt idx="11294">
                  <c:v>148.13300000000001</c:v>
                </c:pt>
                <c:pt idx="11295">
                  <c:v>148.15100000000001</c:v>
                </c:pt>
                <c:pt idx="11296">
                  <c:v>148.15299999999999</c:v>
                </c:pt>
                <c:pt idx="11297">
                  <c:v>148.14600000000002</c:v>
                </c:pt>
                <c:pt idx="11298">
                  <c:v>148.148</c:v>
                </c:pt>
                <c:pt idx="11299">
                  <c:v>148.071</c:v>
                </c:pt>
                <c:pt idx="11300">
                  <c:v>148.01400000000001</c:v>
                </c:pt>
                <c:pt idx="11301">
                  <c:v>148.01500000000001</c:v>
                </c:pt>
                <c:pt idx="11302">
                  <c:v>140.114</c:v>
                </c:pt>
                <c:pt idx="11303">
                  <c:v>132.285</c:v>
                </c:pt>
                <c:pt idx="11304">
                  <c:v>132.01</c:v>
                </c:pt>
                <c:pt idx="11305">
                  <c:v>131.87299999999999</c:v>
                </c:pt>
                <c:pt idx="11306">
                  <c:v>131.74199999999999</c:v>
                </c:pt>
                <c:pt idx="11307">
                  <c:v>131.56900000000002</c:v>
                </c:pt>
                <c:pt idx="11308">
                  <c:v>131.42600000000002</c:v>
                </c:pt>
                <c:pt idx="11309">
                  <c:v>131.209</c:v>
                </c:pt>
                <c:pt idx="11310">
                  <c:v>130.976</c:v>
                </c:pt>
                <c:pt idx="11311">
                  <c:v>130.69800000000001</c:v>
                </c:pt>
                <c:pt idx="11312">
                  <c:v>130.54900000000001</c:v>
                </c:pt>
                <c:pt idx="11313">
                  <c:v>130.39099999999999</c:v>
                </c:pt>
                <c:pt idx="11314">
                  <c:v>130.18600000000001</c:v>
                </c:pt>
                <c:pt idx="11315">
                  <c:v>130.083</c:v>
                </c:pt>
                <c:pt idx="11316">
                  <c:v>129.881</c:v>
                </c:pt>
                <c:pt idx="11317">
                  <c:v>129.79900000000001</c:v>
                </c:pt>
                <c:pt idx="11318">
                  <c:v>129.70599999999999</c:v>
                </c:pt>
                <c:pt idx="11319">
                  <c:v>129.56800000000001</c:v>
                </c:pt>
                <c:pt idx="11320">
                  <c:v>125.158</c:v>
                </c:pt>
                <c:pt idx="11321">
                  <c:v>120.04600000000001</c:v>
                </c:pt>
                <c:pt idx="11322">
                  <c:v>119.923</c:v>
                </c:pt>
                <c:pt idx="11323">
                  <c:v>119.807</c:v>
                </c:pt>
                <c:pt idx="11324">
                  <c:v>119.649</c:v>
                </c:pt>
                <c:pt idx="11325">
                  <c:v>119.59100000000001</c:v>
                </c:pt>
                <c:pt idx="11326">
                  <c:v>119.532</c:v>
                </c:pt>
                <c:pt idx="11327">
                  <c:v>119.44200000000001</c:v>
                </c:pt>
                <c:pt idx="11328">
                  <c:v>119.38200000000001</c:v>
                </c:pt>
                <c:pt idx="11329">
                  <c:v>119.318</c:v>
                </c:pt>
                <c:pt idx="11330">
                  <c:v>119.251</c:v>
                </c:pt>
                <c:pt idx="11331">
                  <c:v>119.194</c:v>
                </c:pt>
                <c:pt idx="11332">
                  <c:v>119.133</c:v>
                </c:pt>
                <c:pt idx="11333">
                  <c:v>119.017</c:v>
                </c:pt>
                <c:pt idx="11334">
                  <c:v>118.935</c:v>
                </c:pt>
                <c:pt idx="11335">
                  <c:v>118.922</c:v>
                </c:pt>
                <c:pt idx="11336">
                  <c:v>118.889</c:v>
                </c:pt>
                <c:pt idx="11337">
                  <c:v>118.80500000000001</c:v>
                </c:pt>
                <c:pt idx="11338">
                  <c:v>118.774</c:v>
                </c:pt>
                <c:pt idx="11339">
                  <c:v>118.741</c:v>
                </c:pt>
                <c:pt idx="11340">
                  <c:v>118.702</c:v>
                </c:pt>
                <c:pt idx="11341">
                  <c:v>118.661</c:v>
                </c:pt>
                <c:pt idx="11342">
                  <c:v>118.679</c:v>
                </c:pt>
                <c:pt idx="11343">
                  <c:v>118.71000000000001</c:v>
                </c:pt>
                <c:pt idx="11344">
                  <c:v>118.61800000000001</c:v>
                </c:pt>
                <c:pt idx="11345">
                  <c:v>118.601</c:v>
                </c:pt>
                <c:pt idx="11346">
                  <c:v>118.62700000000001</c:v>
                </c:pt>
                <c:pt idx="11347">
                  <c:v>118.657</c:v>
                </c:pt>
                <c:pt idx="11348">
                  <c:v>118.623</c:v>
                </c:pt>
                <c:pt idx="11349">
                  <c:v>118.599</c:v>
                </c:pt>
                <c:pt idx="11350">
                  <c:v>118.61800000000001</c:v>
                </c:pt>
                <c:pt idx="11351">
                  <c:v>118.68300000000001</c:v>
                </c:pt>
                <c:pt idx="11352">
                  <c:v>118.706</c:v>
                </c:pt>
                <c:pt idx="11353">
                  <c:v>118.744</c:v>
                </c:pt>
                <c:pt idx="11354">
                  <c:v>118.8</c:v>
                </c:pt>
                <c:pt idx="11355">
                  <c:v>118.80500000000001</c:v>
                </c:pt>
                <c:pt idx="11356">
                  <c:v>118.904</c:v>
                </c:pt>
                <c:pt idx="11357">
                  <c:v>118.943</c:v>
                </c:pt>
                <c:pt idx="11358">
                  <c:v>118.94800000000001</c:v>
                </c:pt>
                <c:pt idx="11359">
                  <c:v>118.905</c:v>
                </c:pt>
                <c:pt idx="11360">
                  <c:v>118.89100000000001</c:v>
                </c:pt>
                <c:pt idx="11361">
                  <c:v>118.809</c:v>
                </c:pt>
                <c:pt idx="11362">
                  <c:v>118.792</c:v>
                </c:pt>
                <c:pt idx="11363">
                  <c:v>118.741</c:v>
                </c:pt>
                <c:pt idx="11364">
                  <c:v>118.673</c:v>
                </c:pt>
                <c:pt idx="11365">
                  <c:v>118.661</c:v>
                </c:pt>
                <c:pt idx="11366">
                  <c:v>118.598</c:v>
                </c:pt>
                <c:pt idx="11367">
                  <c:v>118.58</c:v>
                </c:pt>
                <c:pt idx="11368">
                  <c:v>118.56400000000001</c:v>
                </c:pt>
                <c:pt idx="11369">
                  <c:v>118.556</c:v>
                </c:pt>
                <c:pt idx="11370">
                  <c:v>118.52200000000001</c:v>
                </c:pt>
                <c:pt idx="11371">
                  <c:v>118.536</c:v>
                </c:pt>
                <c:pt idx="11372">
                  <c:v>118.506</c:v>
                </c:pt>
                <c:pt idx="11373">
                  <c:v>118.54</c:v>
                </c:pt>
                <c:pt idx="11374">
                  <c:v>118.628</c:v>
                </c:pt>
                <c:pt idx="11375">
                  <c:v>118.646</c:v>
                </c:pt>
                <c:pt idx="11376">
                  <c:v>118.705</c:v>
                </c:pt>
                <c:pt idx="11377">
                  <c:v>118.77</c:v>
                </c:pt>
                <c:pt idx="11378">
                  <c:v>118.89700000000001</c:v>
                </c:pt>
                <c:pt idx="11379">
                  <c:v>118.904</c:v>
                </c:pt>
                <c:pt idx="11380">
                  <c:v>118.95700000000001</c:v>
                </c:pt>
                <c:pt idx="11381">
                  <c:v>118.884</c:v>
                </c:pt>
                <c:pt idx="11382">
                  <c:v>118.95400000000001</c:v>
                </c:pt>
                <c:pt idx="11383">
                  <c:v>119</c:v>
                </c:pt>
                <c:pt idx="11384">
                  <c:v>119.102</c:v>
                </c:pt>
                <c:pt idx="11385">
                  <c:v>119.129</c:v>
                </c:pt>
                <c:pt idx="11386">
                  <c:v>119.161</c:v>
                </c:pt>
                <c:pt idx="11387">
                  <c:v>119.18600000000001</c:v>
                </c:pt>
                <c:pt idx="11388">
                  <c:v>119.226</c:v>
                </c:pt>
                <c:pt idx="11389">
                  <c:v>119.226</c:v>
                </c:pt>
                <c:pt idx="11390">
                  <c:v>119.185</c:v>
                </c:pt>
                <c:pt idx="11391">
                  <c:v>119.13200000000001</c:v>
                </c:pt>
                <c:pt idx="11392">
                  <c:v>119.042</c:v>
                </c:pt>
                <c:pt idx="11393">
                  <c:v>118.983</c:v>
                </c:pt>
                <c:pt idx="11394">
                  <c:v>118.905</c:v>
                </c:pt>
                <c:pt idx="11395">
                  <c:v>118.812</c:v>
                </c:pt>
                <c:pt idx="11396">
                  <c:v>118.761</c:v>
                </c:pt>
                <c:pt idx="11397">
                  <c:v>118.73</c:v>
                </c:pt>
                <c:pt idx="11398">
                  <c:v>118.72800000000001</c:v>
                </c:pt>
                <c:pt idx="11399">
                  <c:v>118.703</c:v>
                </c:pt>
                <c:pt idx="11400">
                  <c:v>118.669</c:v>
                </c:pt>
                <c:pt idx="11401">
                  <c:v>118.631</c:v>
                </c:pt>
                <c:pt idx="11402">
                  <c:v>118.607</c:v>
                </c:pt>
                <c:pt idx="11403">
                  <c:v>118.59700000000001</c:v>
                </c:pt>
                <c:pt idx="11404">
                  <c:v>118.571</c:v>
                </c:pt>
                <c:pt idx="11405">
                  <c:v>118.581</c:v>
                </c:pt>
                <c:pt idx="11406">
                  <c:v>118.56400000000001</c:v>
                </c:pt>
                <c:pt idx="11407">
                  <c:v>118.551</c:v>
                </c:pt>
                <c:pt idx="11408">
                  <c:v>118.562</c:v>
                </c:pt>
                <c:pt idx="11409">
                  <c:v>118.577</c:v>
                </c:pt>
                <c:pt idx="11410">
                  <c:v>118.587</c:v>
                </c:pt>
                <c:pt idx="11411">
                  <c:v>118.58500000000001</c:v>
                </c:pt>
                <c:pt idx="11412">
                  <c:v>118.58500000000001</c:v>
                </c:pt>
                <c:pt idx="11413">
                  <c:v>118.637</c:v>
                </c:pt>
                <c:pt idx="11414">
                  <c:v>118.604</c:v>
                </c:pt>
                <c:pt idx="11415">
                  <c:v>118.61800000000001</c:v>
                </c:pt>
                <c:pt idx="11416">
                  <c:v>118.652</c:v>
                </c:pt>
                <c:pt idx="11417">
                  <c:v>118.657</c:v>
                </c:pt>
                <c:pt idx="11418">
                  <c:v>118.717</c:v>
                </c:pt>
                <c:pt idx="11419">
                  <c:v>118.72200000000001</c:v>
                </c:pt>
                <c:pt idx="11420">
                  <c:v>118.69</c:v>
                </c:pt>
                <c:pt idx="11421">
                  <c:v>118.744</c:v>
                </c:pt>
                <c:pt idx="11422">
                  <c:v>118.813</c:v>
                </c:pt>
                <c:pt idx="11423">
                  <c:v>118.74600000000001</c:v>
                </c:pt>
                <c:pt idx="11424">
                  <c:v>118.693</c:v>
                </c:pt>
                <c:pt idx="11425">
                  <c:v>118.73700000000001</c:v>
                </c:pt>
                <c:pt idx="11426">
                  <c:v>118.73400000000001</c:v>
                </c:pt>
                <c:pt idx="11427">
                  <c:v>118.803</c:v>
                </c:pt>
                <c:pt idx="11428">
                  <c:v>118.828</c:v>
                </c:pt>
                <c:pt idx="11429">
                  <c:v>118.92</c:v>
                </c:pt>
                <c:pt idx="11430">
                  <c:v>118.952</c:v>
                </c:pt>
                <c:pt idx="11431">
                  <c:v>118.965</c:v>
                </c:pt>
                <c:pt idx="11432">
                  <c:v>118.979</c:v>
                </c:pt>
                <c:pt idx="11433">
                  <c:v>118.99300000000001</c:v>
                </c:pt>
                <c:pt idx="11434">
                  <c:v>118.96300000000001</c:v>
                </c:pt>
                <c:pt idx="11435">
                  <c:v>118.947</c:v>
                </c:pt>
                <c:pt idx="11436">
                  <c:v>118.864</c:v>
                </c:pt>
                <c:pt idx="11437">
                  <c:v>118.81</c:v>
                </c:pt>
                <c:pt idx="11438">
                  <c:v>118.75</c:v>
                </c:pt>
                <c:pt idx="11439">
                  <c:v>118.706</c:v>
                </c:pt>
                <c:pt idx="11440">
                  <c:v>118.699</c:v>
                </c:pt>
                <c:pt idx="11441">
                  <c:v>118.649</c:v>
                </c:pt>
                <c:pt idx="11442">
                  <c:v>118.712</c:v>
                </c:pt>
                <c:pt idx="11443">
                  <c:v>118.726</c:v>
                </c:pt>
                <c:pt idx="11444">
                  <c:v>118.755</c:v>
                </c:pt>
                <c:pt idx="11445">
                  <c:v>118.709</c:v>
                </c:pt>
                <c:pt idx="11446">
                  <c:v>118.76600000000001</c:v>
                </c:pt>
                <c:pt idx="11447">
                  <c:v>118.80800000000001</c:v>
                </c:pt>
                <c:pt idx="11448">
                  <c:v>118.892</c:v>
                </c:pt>
                <c:pt idx="11449">
                  <c:v>118.84700000000001</c:v>
                </c:pt>
                <c:pt idx="11450">
                  <c:v>118.876</c:v>
                </c:pt>
                <c:pt idx="11451">
                  <c:v>118.879</c:v>
                </c:pt>
                <c:pt idx="11452">
                  <c:v>118.845</c:v>
                </c:pt>
                <c:pt idx="11453">
                  <c:v>118.833</c:v>
                </c:pt>
                <c:pt idx="11454">
                  <c:v>118.876</c:v>
                </c:pt>
                <c:pt idx="11455">
                  <c:v>118.884</c:v>
                </c:pt>
                <c:pt idx="11456">
                  <c:v>118.898</c:v>
                </c:pt>
                <c:pt idx="11457">
                  <c:v>118.887</c:v>
                </c:pt>
                <c:pt idx="11458">
                  <c:v>118.857</c:v>
                </c:pt>
                <c:pt idx="11459">
                  <c:v>118.809</c:v>
                </c:pt>
                <c:pt idx="11460">
                  <c:v>118.774</c:v>
                </c:pt>
                <c:pt idx="11461">
                  <c:v>118.71600000000001</c:v>
                </c:pt>
                <c:pt idx="11462">
                  <c:v>118.682</c:v>
                </c:pt>
                <c:pt idx="11463">
                  <c:v>118.634</c:v>
                </c:pt>
                <c:pt idx="11464">
                  <c:v>118.58500000000001</c:v>
                </c:pt>
                <c:pt idx="11465">
                  <c:v>118.56100000000001</c:v>
                </c:pt>
                <c:pt idx="11466">
                  <c:v>118.529</c:v>
                </c:pt>
                <c:pt idx="11467">
                  <c:v>118.572</c:v>
                </c:pt>
                <c:pt idx="11468">
                  <c:v>118.59</c:v>
                </c:pt>
                <c:pt idx="11469">
                  <c:v>118.592</c:v>
                </c:pt>
                <c:pt idx="11470">
                  <c:v>118.568</c:v>
                </c:pt>
                <c:pt idx="11471">
                  <c:v>118.535</c:v>
                </c:pt>
                <c:pt idx="11472">
                  <c:v>118.52200000000001</c:v>
                </c:pt>
                <c:pt idx="11473">
                  <c:v>118.48700000000001</c:v>
                </c:pt>
                <c:pt idx="11474">
                  <c:v>118.479</c:v>
                </c:pt>
                <c:pt idx="11475">
                  <c:v>118.474</c:v>
                </c:pt>
                <c:pt idx="11476">
                  <c:v>118.40900000000001</c:v>
                </c:pt>
                <c:pt idx="11477">
                  <c:v>118.414</c:v>
                </c:pt>
                <c:pt idx="11478">
                  <c:v>118.366</c:v>
                </c:pt>
                <c:pt idx="11479">
                  <c:v>118.331</c:v>
                </c:pt>
                <c:pt idx="11480">
                  <c:v>118.25</c:v>
                </c:pt>
                <c:pt idx="11481">
                  <c:v>118.223</c:v>
                </c:pt>
                <c:pt idx="11482">
                  <c:v>118.193</c:v>
                </c:pt>
                <c:pt idx="11483">
                  <c:v>118.19</c:v>
                </c:pt>
                <c:pt idx="11484">
                  <c:v>118.128</c:v>
                </c:pt>
                <c:pt idx="11485">
                  <c:v>118.096</c:v>
                </c:pt>
                <c:pt idx="11486">
                  <c:v>118.09</c:v>
                </c:pt>
                <c:pt idx="11487">
                  <c:v>118.084</c:v>
                </c:pt>
                <c:pt idx="11488">
                  <c:v>118.069</c:v>
                </c:pt>
                <c:pt idx="11489">
                  <c:v>118.101</c:v>
                </c:pt>
                <c:pt idx="11490">
                  <c:v>118.092</c:v>
                </c:pt>
                <c:pt idx="11491">
                  <c:v>118.12100000000001</c:v>
                </c:pt>
                <c:pt idx="11492">
                  <c:v>118.09100000000001</c:v>
                </c:pt>
                <c:pt idx="11493">
                  <c:v>118.03400000000001</c:v>
                </c:pt>
                <c:pt idx="11494">
                  <c:v>118.04300000000001</c:v>
                </c:pt>
                <c:pt idx="11495">
                  <c:v>118.059</c:v>
                </c:pt>
                <c:pt idx="11496">
                  <c:v>118.026</c:v>
                </c:pt>
                <c:pt idx="11497">
                  <c:v>117.976</c:v>
                </c:pt>
                <c:pt idx="11498">
                  <c:v>117.992</c:v>
                </c:pt>
                <c:pt idx="11499">
                  <c:v>117.95400000000001</c:v>
                </c:pt>
                <c:pt idx="11500">
                  <c:v>117.952</c:v>
                </c:pt>
                <c:pt idx="11501">
                  <c:v>117.91800000000001</c:v>
                </c:pt>
                <c:pt idx="11502">
                  <c:v>117.983</c:v>
                </c:pt>
                <c:pt idx="11503">
                  <c:v>117.971</c:v>
                </c:pt>
                <c:pt idx="11504">
                  <c:v>117.989</c:v>
                </c:pt>
                <c:pt idx="11505">
                  <c:v>117.997</c:v>
                </c:pt>
                <c:pt idx="11506">
                  <c:v>117.988</c:v>
                </c:pt>
                <c:pt idx="11507">
                  <c:v>117.98</c:v>
                </c:pt>
                <c:pt idx="11508">
                  <c:v>117.959</c:v>
                </c:pt>
                <c:pt idx="11509">
                  <c:v>117.983</c:v>
                </c:pt>
                <c:pt idx="11510">
                  <c:v>117.986</c:v>
                </c:pt>
                <c:pt idx="11511">
                  <c:v>117.983</c:v>
                </c:pt>
                <c:pt idx="11512">
                  <c:v>118.011</c:v>
                </c:pt>
                <c:pt idx="11513">
                  <c:v>118.018</c:v>
                </c:pt>
                <c:pt idx="11514">
                  <c:v>118.07900000000001</c:v>
                </c:pt>
                <c:pt idx="11515">
                  <c:v>118.13</c:v>
                </c:pt>
                <c:pt idx="11516">
                  <c:v>118.223</c:v>
                </c:pt>
                <c:pt idx="11517">
                  <c:v>118.309</c:v>
                </c:pt>
                <c:pt idx="11518">
                  <c:v>118.35900000000001</c:v>
                </c:pt>
                <c:pt idx="11519">
                  <c:v>118.422</c:v>
                </c:pt>
                <c:pt idx="11520">
                  <c:v>118.417</c:v>
                </c:pt>
                <c:pt idx="11521">
                  <c:v>118.468</c:v>
                </c:pt>
                <c:pt idx="11522">
                  <c:v>118.468</c:v>
                </c:pt>
                <c:pt idx="11523">
                  <c:v>118.512</c:v>
                </c:pt>
                <c:pt idx="11524">
                  <c:v>118.48400000000001</c:v>
                </c:pt>
                <c:pt idx="11525">
                  <c:v>118.46600000000001</c:v>
                </c:pt>
                <c:pt idx="11526">
                  <c:v>118.515</c:v>
                </c:pt>
                <c:pt idx="11527">
                  <c:v>118.56</c:v>
                </c:pt>
                <c:pt idx="11528">
                  <c:v>118.617</c:v>
                </c:pt>
                <c:pt idx="11529">
                  <c:v>118.619</c:v>
                </c:pt>
                <c:pt idx="11530">
                  <c:v>118.676</c:v>
                </c:pt>
                <c:pt idx="11531">
                  <c:v>118.69200000000001</c:v>
                </c:pt>
                <c:pt idx="11532">
                  <c:v>118.74600000000001</c:v>
                </c:pt>
                <c:pt idx="11533">
                  <c:v>118.72</c:v>
                </c:pt>
                <c:pt idx="11534">
                  <c:v>118.70400000000001</c:v>
                </c:pt>
                <c:pt idx="11535">
                  <c:v>118.756</c:v>
                </c:pt>
                <c:pt idx="11536">
                  <c:v>118.777</c:v>
                </c:pt>
                <c:pt idx="11537">
                  <c:v>118.849</c:v>
                </c:pt>
                <c:pt idx="11538">
                  <c:v>118.974</c:v>
                </c:pt>
                <c:pt idx="11539">
                  <c:v>119.05800000000001</c:v>
                </c:pt>
                <c:pt idx="11540">
                  <c:v>119.07000000000001</c:v>
                </c:pt>
                <c:pt idx="11541">
                  <c:v>119.15600000000001</c:v>
                </c:pt>
                <c:pt idx="11542">
                  <c:v>119.151</c:v>
                </c:pt>
                <c:pt idx="11543">
                  <c:v>119.14400000000001</c:v>
                </c:pt>
                <c:pt idx="11544">
                  <c:v>119.18300000000001</c:v>
                </c:pt>
                <c:pt idx="11545">
                  <c:v>119.13800000000001</c:v>
                </c:pt>
                <c:pt idx="11546">
                  <c:v>119.10600000000001</c:v>
                </c:pt>
                <c:pt idx="11547">
                  <c:v>119.086</c:v>
                </c:pt>
                <c:pt idx="11548">
                  <c:v>119.063</c:v>
                </c:pt>
                <c:pt idx="11549">
                  <c:v>118.994</c:v>
                </c:pt>
                <c:pt idx="11550">
                  <c:v>119.04300000000001</c:v>
                </c:pt>
                <c:pt idx="11551">
                  <c:v>119.104</c:v>
                </c:pt>
                <c:pt idx="11552">
                  <c:v>119.30500000000001</c:v>
                </c:pt>
                <c:pt idx="11553">
                  <c:v>119.482</c:v>
                </c:pt>
                <c:pt idx="11554">
                  <c:v>119.59400000000001</c:v>
                </c:pt>
                <c:pt idx="11555">
                  <c:v>119.836</c:v>
                </c:pt>
                <c:pt idx="11556">
                  <c:v>120.01900000000001</c:v>
                </c:pt>
                <c:pt idx="11557">
                  <c:v>120.27</c:v>
                </c:pt>
                <c:pt idx="11558">
                  <c:v>120.36800000000001</c:v>
                </c:pt>
                <c:pt idx="11559">
                  <c:v>120.489</c:v>
                </c:pt>
                <c:pt idx="11560">
                  <c:v>120.596</c:v>
                </c:pt>
                <c:pt idx="11561">
                  <c:v>120.60600000000001</c:v>
                </c:pt>
                <c:pt idx="11562">
                  <c:v>120.77500000000001</c:v>
                </c:pt>
                <c:pt idx="11563">
                  <c:v>120.95100000000001</c:v>
                </c:pt>
                <c:pt idx="11564">
                  <c:v>121.116</c:v>
                </c:pt>
                <c:pt idx="11565">
                  <c:v>121.19200000000001</c:v>
                </c:pt>
                <c:pt idx="11566">
                  <c:v>121.18600000000001</c:v>
                </c:pt>
                <c:pt idx="11567">
                  <c:v>121.129</c:v>
                </c:pt>
                <c:pt idx="11568">
                  <c:v>121.077</c:v>
                </c:pt>
                <c:pt idx="11569">
                  <c:v>121.053</c:v>
                </c:pt>
                <c:pt idx="11570">
                  <c:v>121.038</c:v>
                </c:pt>
                <c:pt idx="11571">
                  <c:v>120.992</c:v>
                </c:pt>
                <c:pt idx="11572">
                  <c:v>121.004</c:v>
                </c:pt>
                <c:pt idx="11573">
                  <c:v>120.932</c:v>
                </c:pt>
                <c:pt idx="11574">
                  <c:v>120.88</c:v>
                </c:pt>
                <c:pt idx="11575">
                  <c:v>120.791</c:v>
                </c:pt>
                <c:pt idx="11576">
                  <c:v>120.687</c:v>
                </c:pt>
                <c:pt idx="11577">
                  <c:v>120.589</c:v>
                </c:pt>
                <c:pt idx="11578">
                  <c:v>120.50700000000001</c:v>
                </c:pt>
                <c:pt idx="11579">
                  <c:v>120.491</c:v>
                </c:pt>
                <c:pt idx="11580">
                  <c:v>120.45400000000001</c:v>
                </c:pt>
                <c:pt idx="11581">
                  <c:v>120.438</c:v>
                </c:pt>
                <c:pt idx="11582">
                  <c:v>120.449</c:v>
                </c:pt>
                <c:pt idx="11583">
                  <c:v>120.41200000000001</c:v>
                </c:pt>
                <c:pt idx="11584">
                  <c:v>120.363</c:v>
                </c:pt>
                <c:pt idx="11585">
                  <c:v>120.294</c:v>
                </c:pt>
                <c:pt idx="11586">
                  <c:v>120.227</c:v>
                </c:pt>
                <c:pt idx="11587">
                  <c:v>120.074</c:v>
                </c:pt>
                <c:pt idx="11588">
                  <c:v>119.974</c:v>
                </c:pt>
                <c:pt idx="11589">
                  <c:v>119.84100000000001</c:v>
                </c:pt>
                <c:pt idx="11590">
                  <c:v>119.744</c:v>
                </c:pt>
                <c:pt idx="11591">
                  <c:v>119.61800000000001</c:v>
                </c:pt>
                <c:pt idx="11592">
                  <c:v>119.553</c:v>
                </c:pt>
                <c:pt idx="11593">
                  <c:v>119.47500000000001</c:v>
                </c:pt>
                <c:pt idx="11594">
                  <c:v>119.36</c:v>
                </c:pt>
                <c:pt idx="11595">
                  <c:v>119.235</c:v>
                </c:pt>
                <c:pt idx="11596">
                  <c:v>119.185</c:v>
                </c:pt>
                <c:pt idx="11597">
                  <c:v>119.07900000000001</c:v>
                </c:pt>
                <c:pt idx="11598">
                  <c:v>119.005</c:v>
                </c:pt>
                <c:pt idx="11599">
                  <c:v>118.944</c:v>
                </c:pt>
                <c:pt idx="11600">
                  <c:v>118.93600000000001</c:v>
                </c:pt>
                <c:pt idx="11601">
                  <c:v>118.90900000000001</c:v>
                </c:pt>
                <c:pt idx="11602">
                  <c:v>118.867</c:v>
                </c:pt>
                <c:pt idx="11603">
                  <c:v>118.83200000000001</c:v>
                </c:pt>
                <c:pt idx="11604">
                  <c:v>118.855</c:v>
                </c:pt>
                <c:pt idx="11605">
                  <c:v>118.84400000000001</c:v>
                </c:pt>
                <c:pt idx="11606">
                  <c:v>118.898</c:v>
                </c:pt>
                <c:pt idx="11607">
                  <c:v>118.90300000000001</c:v>
                </c:pt>
                <c:pt idx="11608">
                  <c:v>118.944</c:v>
                </c:pt>
                <c:pt idx="11609">
                  <c:v>118.935</c:v>
                </c:pt>
                <c:pt idx="11610">
                  <c:v>118.904</c:v>
                </c:pt>
                <c:pt idx="11611">
                  <c:v>118.89400000000001</c:v>
                </c:pt>
                <c:pt idx="11612">
                  <c:v>118.85900000000001</c:v>
                </c:pt>
                <c:pt idx="11613">
                  <c:v>118.804</c:v>
                </c:pt>
                <c:pt idx="11614">
                  <c:v>118.80800000000001</c:v>
                </c:pt>
                <c:pt idx="11615">
                  <c:v>118.76300000000001</c:v>
                </c:pt>
                <c:pt idx="11616">
                  <c:v>118.804</c:v>
                </c:pt>
                <c:pt idx="11617">
                  <c:v>118.78100000000001</c:v>
                </c:pt>
                <c:pt idx="11618">
                  <c:v>118.846</c:v>
                </c:pt>
                <c:pt idx="11619">
                  <c:v>118.911</c:v>
                </c:pt>
                <c:pt idx="11620">
                  <c:v>118.949</c:v>
                </c:pt>
                <c:pt idx="11621">
                  <c:v>119.001</c:v>
                </c:pt>
                <c:pt idx="11622">
                  <c:v>119.08500000000001</c:v>
                </c:pt>
                <c:pt idx="11623">
                  <c:v>119.13500000000001</c:v>
                </c:pt>
                <c:pt idx="11624">
                  <c:v>119.087</c:v>
                </c:pt>
                <c:pt idx="11625">
                  <c:v>119.10300000000001</c:v>
                </c:pt>
                <c:pt idx="11626">
                  <c:v>119.08200000000001</c:v>
                </c:pt>
                <c:pt idx="11627">
                  <c:v>119.111</c:v>
                </c:pt>
                <c:pt idx="11628">
                  <c:v>119.16</c:v>
                </c:pt>
                <c:pt idx="11629">
                  <c:v>119.203</c:v>
                </c:pt>
                <c:pt idx="11630">
                  <c:v>119.20100000000001</c:v>
                </c:pt>
                <c:pt idx="11631">
                  <c:v>119.158</c:v>
                </c:pt>
                <c:pt idx="11632">
                  <c:v>119.22500000000001</c:v>
                </c:pt>
                <c:pt idx="11633">
                  <c:v>119.169</c:v>
                </c:pt>
                <c:pt idx="11634">
                  <c:v>119.154</c:v>
                </c:pt>
                <c:pt idx="11635">
                  <c:v>119.111</c:v>
                </c:pt>
                <c:pt idx="11636">
                  <c:v>119.122</c:v>
                </c:pt>
                <c:pt idx="11637">
                  <c:v>119.11200000000001</c:v>
                </c:pt>
                <c:pt idx="11638">
                  <c:v>119.06</c:v>
                </c:pt>
                <c:pt idx="11639">
                  <c:v>119.065</c:v>
                </c:pt>
                <c:pt idx="11640">
                  <c:v>119.044</c:v>
                </c:pt>
                <c:pt idx="11641">
                  <c:v>119.05200000000001</c:v>
                </c:pt>
                <c:pt idx="11642">
                  <c:v>119.026</c:v>
                </c:pt>
                <c:pt idx="11643">
                  <c:v>118.97</c:v>
                </c:pt>
                <c:pt idx="11644">
                  <c:v>118.873</c:v>
                </c:pt>
                <c:pt idx="11645">
                  <c:v>118.895</c:v>
                </c:pt>
                <c:pt idx="11646">
                  <c:v>118.87100000000001</c:v>
                </c:pt>
                <c:pt idx="11647">
                  <c:v>118.813</c:v>
                </c:pt>
                <c:pt idx="11648">
                  <c:v>118.78700000000001</c:v>
                </c:pt>
                <c:pt idx="11649">
                  <c:v>118.77500000000001</c:v>
                </c:pt>
                <c:pt idx="11650">
                  <c:v>118.73100000000001</c:v>
                </c:pt>
                <c:pt idx="11651">
                  <c:v>118.75200000000001</c:v>
                </c:pt>
                <c:pt idx="11652">
                  <c:v>118.723</c:v>
                </c:pt>
                <c:pt idx="11653">
                  <c:v>118.62</c:v>
                </c:pt>
                <c:pt idx="11654">
                  <c:v>118.598</c:v>
                </c:pt>
                <c:pt idx="11655">
                  <c:v>118.557</c:v>
                </c:pt>
                <c:pt idx="11656">
                  <c:v>118.50200000000001</c:v>
                </c:pt>
                <c:pt idx="11657">
                  <c:v>118.483</c:v>
                </c:pt>
                <c:pt idx="11658">
                  <c:v>118.504</c:v>
                </c:pt>
                <c:pt idx="11659">
                  <c:v>118.524</c:v>
                </c:pt>
                <c:pt idx="11660">
                  <c:v>118.498</c:v>
                </c:pt>
                <c:pt idx="11661">
                  <c:v>118.51</c:v>
                </c:pt>
                <c:pt idx="11662">
                  <c:v>118.575</c:v>
                </c:pt>
                <c:pt idx="11663">
                  <c:v>118.666</c:v>
                </c:pt>
                <c:pt idx="11664">
                  <c:v>118.736</c:v>
                </c:pt>
                <c:pt idx="11665">
                  <c:v>118.78100000000001</c:v>
                </c:pt>
                <c:pt idx="11666">
                  <c:v>118.82300000000001</c:v>
                </c:pt>
                <c:pt idx="11667">
                  <c:v>118.836</c:v>
                </c:pt>
                <c:pt idx="11668">
                  <c:v>118.866</c:v>
                </c:pt>
                <c:pt idx="11669">
                  <c:v>118.84100000000001</c:v>
                </c:pt>
                <c:pt idx="11670">
                  <c:v>118.872</c:v>
                </c:pt>
                <c:pt idx="11671">
                  <c:v>118.879</c:v>
                </c:pt>
                <c:pt idx="11672">
                  <c:v>118.9</c:v>
                </c:pt>
                <c:pt idx="11673">
                  <c:v>118.869</c:v>
                </c:pt>
                <c:pt idx="11674">
                  <c:v>118.84700000000001</c:v>
                </c:pt>
                <c:pt idx="11675">
                  <c:v>118.806</c:v>
                </c:pt>
                <c:pt idx="11676">
                  <c:v>118.75</c:v>
                </c:pt>
                <c:pt idx="11677">
                  <c:v>118.708</c:v>
                </c:pt>
                <c:pt idx="11678">
                  <c:v>118.744</c:v>
                </c:pt>
                <c:pt idx="11679">
                  <c:v>118.675</c:v>
                </c:pt>
                <c:pt idx="11680">
                  <c:v>118.697</c:v>
                </c:pt>
                <c:pt idx="11681">
                  <c:v>118.658</c:v>
                </c:pt>
                <c:pt idx="11682">
                  <c:v>118.611</c:v>
                </c:pt>
                <c:pt idx="11683">
                  <c:v>118.654</c:v>
                </c:pt>
                <c:pt idx="11684">
                  <c:v>118.607</c:v>
                </c:pt>
                <c:pt idx="11685">
                  <c:v>118.568</c:v>
                </c:pt>
                <c:pt idx="11686">
                  <c:v>118.538</c:v>
                </c:pt>
                <c:pt idx="11687">
                  <c:v>118.485</c:v>
                </c:pt>
                <c:pt idx="11688">
                  <c:v>118.504</c:v>
                </c:pt>
                <c:pt idx="11689">
                  <c:v>118.414</c:v>
                </c:pt>
                <c:pt idx="11690">
                  <c:v>118.387</c:v>
                </c:pt>
                <c:pt idx="11691">
                  <c:v>118.33200000000001</c:v>
                </c:pt>
                <c:pt idx="11692">
                  <c:v>118.29300000000001</c:v>
                </c:pt>
                <c:pt idx="11693">
                  <c:v>118.226</c:v>
                </c:pt>
                <c:pt idx="11694">
                  <c:v>118.182</c:v>
                </c:pt>
                <c:pt idx="11695">
                  <c:v>118.146</c:v>
                </c:pt>
                <c:pt idx="11696">
                  <c:v>118.036</c:v>
                </c:pt>
                <c:pt idx="11697">
                  <c:v>118.05</c:v>
                </c:pt>
                <c:pt idx="11698">
                  <c:v>117.98400000000001</c:v>
                </c:pt>
                <c:pt idx="11699">
                  <c:v>117.926</c:v>
                </c:pt>
                <c:pt idx="11700">
                  <c:v>117.873</c:v>
                </c:pt>
                <c:pt idx="11701">
                  <c:v>117.889</c:v>
                </c:pt>
                <c:pt idx="11702">
                  <c:v>117.87100000000001</c:v>
                </c:pt>
                <c:pt idx="11703">
                  <c:v>117.843</c:v>
                </c:pt>
                <c:pt idx="11704">
                  <c:v>117.876</c:v>
                </c:pt>
                <c:pt idx="11705">
                  <c:v>117.881</c:v>
                </c:pt>
                <c:pt idx="11706">
                  <c:v>117.9</c:v>
                </c:pt>
                <c:pt idx="11707">
                  <c:v>117.96900000000001</c:v>
                </c:pt>
                <c:pt idx="11708">
                  <c:v>117.997</c:v>
                </c:pt>
                <c:pt idx="11709">
                  <c:v>117.99300000000001</c:v>
                </c:pt>
                <c:pt idx="11710">
                  <c:v>118.059</c:v>
                </c:pt>
                <c:pt idx="11711">
                  <c:v>118.017</c:v>
                </c:pt>
                <c:pt idx="11712">
                  <c:v>118.051</c:v>
                </c:pt>
                <c:pt idx="11713">
                  <c:v>118.07900000000001</c:v>
                </c:pt>
                <c:pt idx="11714">
                  <c:v>118.122</c:v>
                </c:pt>
                <c:pt idx="11715">
                  <c:v>118.19800000000001</c:v>
                </c:pt>
                <c:pt idx="11716">
                  <c:v>118.236</c:v>
                </c:pt>
                <c:pt idx="11717">
                  <c:v>118.297</c:v>
                </c:pt>
                <c:pt idx="11718">
                  <c:v>118.366</c:v>
                </c:pt>
                <c:pt idx="11719">
                  <c:v>118.42400000000001</c:v>
                </c:pt>
                <c:pt idx="11720">
                  <c:v>118.45100000000001</c:v>
                </c:pt>
                <c:pt idx="11721">
                  <c:v>118.449</c:v>
                </c:pt>
                <c:pt idx="11722">
                  <c:v>118.44800000000001</c:v>
                </c:pt>
                <c:pt idx="11723">
                  <c:v>118.446</c:v>
                </c:pt>
                <c:pt idx="11724">
                  <c:v>118.447</c:v>
                </c:pt>
                <c:pt idx="11725">
                  <c:v>118.414</c:v>
                </c:pt>
                <c:pt idx="11726">
                  <c:v>118.289</c:v>
                </c:pt>
                <c:pt idx="11727">
                  <c:v>118.279</c:v>
                </c:pt>
                <c:pt idx="11728">
                  <c:v>118.28400000000001</c:v>
                </c:pt>
                <c:pt idx="11729">
                  <c:v>118.215</c:v>
                </c:pt>
                <c:pt idx="11730">
                  <c:v>118.20100000000001</c:v>
                </c:pt>
                <c:pt idx="11731">
                  <c:v>118.129</c:v>
                </c:pt>
                <c:pt idx="11732">
                  <c:v>118.167</c:v>
                </c:pt>
                <c:pt idx="11733">
                  <c:v>118.181</c:v>
                </c:pt>
                <c:pt idx="11734">
                  <c:v>118.21300000000001</c:v>
                </c:pt>
                <c:pt idx="11735">
                  <c:v>118.256</c:v>
                </c:pt>
                <c:pt idx="11736">
                  <c:v>118.23</c:v>
                </c:pt>
                <c:pt idx="11737">
                  <c:v>118.235</c:v>
                </c:pt>
                <c:pt idx="11738">
                  <c:v>118.291</c:v>
                </c:pt>
                <c:pt idx="11739">
                  <c:v>118.309</c:v>
                </c:pt>
                <c:pt idx="11740">
                  <c:v>118.298</c:v>
                </c:pt>
                <c:pt idx="11741">
                  <c:v>118.358</c:v>
                </c:pt>
                <c:pt idx="11742">
                  <c:v>118.313</c:v>
                </c:pt>
                <c:pt idx="11743">
                  <c:v>118.29900000000001</c:v>
                </c:pt>
                <c:pt idx="11744">
                  <c:v>118.276</c:v>
                </c:pt>
                <c:pt idx="11745">
                  <c:v>118.285</c:v>
                </c:pt>
                <c:pt idx="11746">
                  <c:v>118.297</c:v>
                </c:pt>
                <c:pt idx="11747">
                  <c:v>118.24000000000001</c:v>
                </c:pt>
                <c:pt idx="11748">
                  <c:v>118.211</c:v>
                </c:pt>
                <c:pt idx="11749">
                  <c:v>118.185</c:v>
                </c:pt>
                <c:pt idx="11750">
                  <c:v>118.211</c:v>
                </c:pt>
                <c:pt idx="11751">
                  <c:v>118.181</c:v>
                </c:pt>
                <c:pt idx="11752">
                  <c:v>118.187</c:v>
                </c:pt>
                <c:pt idx="11753">
                  <c:v>118.133</c:v>
                </c:pt>
                <c:pt idx="11754">
                  <c:v>118.134</c:v>
                </c:pt>
                <c:pt idx="11755">
                  <c:v>118.123</c:v>
                </c:pt>
                <c:pt idx="11756">
                  <c:v>118.077</c:v>
                </c:pt>
                <c:pt idx="11757">
                  <c:v>117.995</c:v>
                </c:pt>
                <c:pt idx="11758">
                  <c:v>118.02200000000001</c:v>
                </c:pt>
                <c:pt idx="11759">
                  <c:v>117.99600000000001</c:v>
                </c:pt>
                <c:pt idx="11760">
                  <c:v>117.91200000000001</c:v>
                </c:pt>
                <c:pt idx="11761">
                  <c:v>117.998</c:v>
                </c:pt>
                <c:pt idx="11762">
                  <c:v>118.00700000000001</c:v>
                </c:pt>
                <c:pt idx="11763">
                  <c:v>118.054</c:v>
                </c:pt>
                <c:pt idx="11764">
                  <c:v>118.06400000000001</c:v>
                </c:pt>
                <c:pt idx="11765">
                  <c:v>118.12</c:v>
                </c:pt>
                <c:pt idx="11766">
                  <c:v>118.157</c:v>
                </c:pt>
                <c:pt idx="11767">
                  <c:v>118.224</c:v>
                </c:pt>
                <c:pt idx="11768">
                  <c:v>118.319</c:v>
                </c:pt>
                <c:pt idx="11769">
                  <c:v>118.34700000000001</c:v>
                </c:pt>
                <c:pt idx="11770">
                  <c:v>118.422</c:v>
                </c:pt>
                <c:pt idx="11771">
                  <c:v>118.518</c:v>
                </c:pt>
                <c:pt idx="11772">
                  <c:v>118.643</c:v>
                </c:pt>
                <c:pt idx="11773">
                  <c:v>118.69500000000001</c:v>
                </c:pt>
                <c:pt idx="11774">
                  <c:v>118.78400000000001</c:v>
                </c:pt>
                <c:pt idx="11775">
                  <c:v>118.77800000000001</c:v>
                </c:pt>
                <c:pt idx="11776">
                  <c:v>118.813</c:v>
                </c:pt>
                <c:pt idx="11777">
                  <c:v>118.807</c:v>
                </c:pt>
                <c:pt idx="11778">
                  <c:v>118.79600000000001</c:v>
                </c:pt>
                <c:pt idx="11779">
                  <c:v>118.761</c:v>
                </c:pt>
                <c:pt idx="11780">
                  <c:v>118.81</c:v>
                </c:pt>
                <c:pt idx="11781">
                  <c:v>118.762</c:v>
                </c:pt>
                <c:pt idx="11782">
                  <c:v>118.702</c:v>
                </c:pt>
                <c:pt idx="11783">
                  <c:v>118.67400000000001</c:v>
                </c:pt>
                <c:pt idx="11784">
                  <c:v>118.672</c:v>
                </c:pt>
                <c:pt idx="11785">
                  <c:v>118.73100000000001</c:v>
                </c:pt>
                <c:pt idx="11786">
                  <c:v>120.994</c:v>
                </c:pt>
                <c:pt idx="11787">
                  <c:v>127.773</c:v>
                </c:pt>
                <c:pt idx="11788">
                  <c:v>127.99600000000001</c:v>
                </c:pt>
                <c:pt idx="11789">
                  <c:v>127.96900000000001</c:v>
                </c:pt>
                <c:pt idx="11790">
                  <c:v>127.985</c:v>
                </c:pt>
                <c:pt idx="11791">
                  <c:v>128.00700000000001</c:v>
                </c:pt>
                <c:pt idx="11792">
                  <c:v>128.065</c:v>
                </c:pt>
                <c:pt idx="11793">
                  <c:v>128.15</c:v>
                </c:pt>
                <c:pt idx="11794">
                  <c:v>128.203</c:v>
                </c:pt>
                <c:pt idx="11795">
                  <c:v>128.28</c:v>
                </c:pt>
                <c:pt idx="11796">
                  <c:v>128.30600000000001</c:v>
                </c:pt>
                <c:pt idx="11797">
                  <c:v>128.43100000000001</c:v>
                </c:pt>
                <c:pt idx="11798">
                  <c:v>128.488</c:v>
                </c:pt>
                <c:pt idx="11799">
                  <c:v>128.59299999999999</c:v>
                </c:pt>
                <c:pt idx="11800">
                  <c:v>128.70400000000001</c:v>
                </c:pt>
                <c:pt idx="11801">
                  <c:v>128.785</c:v>
                </c:pt>
                <c:pt idx="11802">
                  <c:v>128.90100000000001</c:v>
                </c:pt>
                <c:pt idx="11803">
                  <c:v>129.04599999999999</c:v>
                </c:pt>
                <c:pt idx="11804">
                  <c:v>129.16400000000002</c:v>
                </c:pt>
                <c:pt idx="11805">
                  <c:v>129.142</c:v>
                </c:pt>
                <c:pt idx="11806">
                  <c:v>129.203</c:v>
                </c:pt>
                <c:pt idx="11807">
                  <c:v>129.28</c:v>
                </c:pt>
                <c:pt idx="11808">
                  <c:v>129.28</c:v>
                </c:pt>
                <c:pt idx="11809">
                  <c:v>129.36199999999999</c:v>
                </c:pt>
                <c:pt idx="11810">
                  <c:v>129.404</c:v>
                </c:pt>
                <c:pt idx="11811">
                  <c:v>129.465</c:v>
                </c:pt>
                <c:pt idx="11812">
                  <c:v>129.501</c:v>
                </c:pt>
                <c:pt idx="11813">
                  <c:v>129.54500000000002</c:v>
                </c:pt>
                <c:pt idx="11814">
                  <c:v>129.595</c:v>
                </c:pt>
                <c:pt idx="11815">
                  <c:v>129.59</c:v>
                </c:pt>
                <c:pt idx="11816">
                  <c:v>129.62899999999999</c:v>
                </c:pt>
                <c:pt idx="11817">
                  <c:v>129.703</c:v>
                </c:pt>
                <c:pt idx="11818">
                  <c:v>129.68700000000001</c:v>
                </c:pt>
                <c:pt idx="11819">
                  <c:v>129.75900000000001</c:v>
                </c:pt>
                <c:pt idx="11820">
                  <c:v>141.56100000000001</c:v>
                </c:pt>
                <c:pt idx="11821">
                  <c:v>145.429</c:v>
                </c:pt>
                <c:pt idx="11822">
                  <c:v>145.38800000000001</c:v>
                </c:pt>
                <c:pt idx="11823">
                  <c:v>145.55000000000001</c:v>
                </c:pt>
                <c:pt idx="11824">
                  <c:v>145.74100000000001</c:v>
                </c:pt>
                <c:pt idx="11825">
                  <c:v>146.02000000000001</c:v>
                </c:pt>
                <c:pt idx="11826">
                  <c:v>146.28300000000002</c:v>
                </c:pt>
                <c:pt idx="11827">
                  <c:v>146.48400000000001</c:v>
                </c:pt>
                <c:pt idx="11828">
                  <c:v>146.73400000000001</c:v>
                </c:pt>
                <c:pt idx="11829">
                  <c:v>146.911</c:v>
                </c:pt>
                <c:pt idx="11830">
                  <c:v>147.18800000000002</c:v>
                </c:pt>
                <c:pt idx="11831">
                  <c:v>147.39500000000001</c:v>
                </c:pt>
                <c:pt idx="11832">
                  <c:v>147.642</c:v>
                </c:pt>
                <c:pt idx="11833">
                  <c:v>147.798</c:v>
                </c:pt>
                <c:pt idx="11834">
                  <c:v>147.86699999999999</c:v>
                </c:pt>
                <c:pt idx="11835">
                  <c:v>147.928</c:v>
                </c:pt>
                <c:pt idx="11836">
                  <c:v>148.03800000000001</c:v>
                </c:pt>
                <c:pt idx="11837">
                  <c:v>148.07400000000001</c:v>
                </c:pt>
                <c:pt idx="11838">
                  <c:v>148.13800000000001</c:v>
                </c:pt>
                <c:pt idx="11839">
                  <c:v>148.149</c:v>
                </c:pt>
                <c:pt idx="11840">
                  <c:v>148.19900000000001</c:v>
                </c:pt>
                <c:pt idx="11841">
                  <c:v>148.124</c:v>
                </c:pt>
                <c:pt idx="11842">
                  <c:v>148.10900000000001</c:v>
                </c:pt>
                <c:pt idx="11843">
                  <c:v>148.06300000000002</c:v>
                </c:pt>
                <c:pt idx="11844">
                  <c:v>148.083</c:v>
                </c:pt>
                <c:pt idx="11845">
                  <c:v>148.06100000000001</c:v>
                </c:pt>
                <c:pt idx="11846">
                  <c:v>148.084</c:v>
                </c:pt>
                <c:pt idx="11847">
                  <c:v>148.083</c:v>
                </c:pt>
                <c:pt idx="11848">
                  <c:v>148.012</c:v>
                </c:pt>
                <c:pt idx="11849">
                  <c:v>147.989</c:v>
                </c:pt>
                <c:pt idx="11850">
                  <c:v>147.989</c:v>
                </c:pt>
                <c:pt idx="11851">
                  <c:v>147.982</c:v>
                </c:pt>
                <c:pt idx="11852">
                  <c:v>148.01</c:v>
                </c:pt>
                <c:pt idx="11853">
                  <c:v>147.96600000000001</c:v>
                </c:pt>
                <c:pt idx="11854">
                  <c:v>147.976</c:v>
                </c:pt>
                <c:pt idx="11855">
                  <c:v>148.035</c:v>
                </c:pt>
                <c:pt idx="11856">
                  <c:v>148.078</c:v>
                </c:pt>
                <c:pt idx="11857">
                  <c:v>148.08199999999999</c:v>
                </c:pt>
                <c:pt idx="11858">
                  <c:v>148.078</c:v>
                </c:pt>
                <c:pt idx="11859">
                  <c:v>148.03800000000001</c:v>
                </c:pt>
                <c:pt idx="11860">
                  <c:v>148.07</c:v>
                </c:pt>
                <c:pt idx="11861">
                  <c:v>148.02700000000002</c:v>
                </c:pt>
                <c:pt idx="11862">
                  <c:v>147.95699999999999</c:v>
                </c:pt>
                <c:pt idx="11863">
                  <c:v>147.93</c:v>
                </c:pt>
                <c:pt idx="11864">
                  <c:v>147.93</c:v>
                </c:pt>
                <c:pt idx="11865">
                  <c:v>147.935</c:v>
                </c:pt>
                <c:pt idx="11866">
                  <c:v>147.96700000000001</c:v>
                </c:pt>
                <c:pt idx="11867">
                  <c:v>147.95600000000002</c:v>
                </c:pt>
                <c:pt idx="11868">
                  <c:v>147.88300000000001</c:v>
                </c:pt>
                <c:pt idx="11869">
                  <c:v>147.92699999999999</c:v>
                </c:pt>
                <c:pt idx="11870">
                  <c:v>147.95600000000002</c:v>
                </c:pt>
                <c:pt idx="11871">
                  <c:v>147.93600000000001</c:v>
                </c:pt>
                <c:pt idx="11872">
                  <c:v>147.941</c:v>
                </c:pt>
                <c:pt idx="11873">
                  <c:v>148.01300000000001</c:v>
                </c:pt>
                <c:pt idx="11874">
                  <c:v>148.077</c:v>
                </c:pt>
                <c:pt idx="11875">
                  <c:v>148.10300000000001</c:v>
                </c:pt>
                <c:pt idx="11876">
                  <c:v>148.14699999999999</c:v>
                </c:pt>
                <c:pt idx="11877">
                  <c:v>148.19</c:v>
                </c:pt>
                <c:pt idx="11878">
                  <c:v>148.179</c:v>
                </c:pt>
                <c:pt idx="11879">
                  <c:v>148.29</c:v>
                </c:pt>
                <c:pt idx="11880">
                  <c:v>148.351</c:v>
                </c:pt>
                <c:pt idx="11881">
                  <c:v>148.44800000000001</c:v>
                </c:pt>
                <c:pt idx="11882">
                  <c:v>148.482</c:v>
                </c:pt>
                <c:pt idx="11883">
                  <c:v>148.45500000000001</c:v>
                </c:pt>
                <c:pt idx="11884">
                  <c:v>148.44800000000001</c:v>
                </c:pt>
                <c:pt idx="11885">
                  <c:v>148.42600000000002</c:v>
                </c:pt>
                <c:pt idx="11886">
                  <c:v>148.428</c:v>
                </c:pt>
                <c:pt idx="11887">
                  <c:v>148.41800000000001</c:v>
                </c:pt>
                <c:pt idx="11888">
                  <c:v>148.39600000000002</c:v>
                </c:pt>
                <c:pt idx="11889">
                  <c:v>148.416</c:v>
                </c:pt>
                <c:pt idx="11890">
                  <c:v>148.40600000000001</c:v>
                </c:pt>
                <c:pt idx="11891">
                  <c:v>148.41800000000001</c:v>
                </c:pt>
                <c:pt idx="11892">
                  <c:v>148.387</c:v>
                </c:pt>
                <c:pt idx="11893">
                  <c:v>148.364</c:v>
                </c:pt>
                <c:pt idx="11894">
                  <c:v>148.351</c:v>
                </c:pt>
                <c:pt idx="11895">
                  <c:v>148.386</c:v>
                </c:pt>
                <c:pt idx="11896">
                  <c:v>148.446</c:v>
                </c:pt>
                <c:pt idx="11897">
                  <c:v>148.53200000000001</c:v>
                </c:pt>
                <c:pt idx="11898">
                  <c:v>148.58000000000001</c:v>
                </c:pt>
                <c:pt idx="11899">
                  <c:v>148.649</c:v>
                </c:pt>
                <c:pt idx="11900">
                  <c:v>148.68899999999999</c:v>
                </c:pt>
                <c:pt idx="11901">
                  <c:v>148.78399999999999</c:v>
                </c:pt>
                <c:pt idx="11902">
                  <c:v>148.786</c:v>
                </c:pt>
                <c:pt idx="11903">
                  <c:v>148.76400000000001</c:v>
                </c:pt>
                <c:pt idx="11904">
                  <c:v>148.72800000000001</c:v>
                </c:pt>
                <c:pt idx="11905">
                  <c:v>148.74600000000001</c:v>
                </c:pt>
                <c:pt idx="11906">
                  <c:v>148.69800000000001</c:v>
                </c:pt>
                <c:pt idx="11907">
                  <c:v>148.61199999999999</c:v>
                </c:pt>
                <c:pt idx="11908">
                  <c:v>148.59800000000001</c:v>
                </c:pt>
                <c:pt idx="11909">
                  <c:v>148.52799999999999</c:v>
                </c:pt>
                <c:pt idx="11910">
                  <c:v>148.46</c:v>
                </c:pt>
                <c:pt idx="11911">
                  <c:v>148.345</c:v>
                </c:pt>
                <c:pt idx="11912">
                  <c:v>148.363</c:v>
                </c:pt>
                <c:pt idx="11913">
                  <c:v>148.31900000000002</c:v>
                </c:pt>
                <c:pt idx="11914">
                  <c:v>148.32500000000002</c:v>
                </c:pt>
                <c:pt idx="11915">
                  <c:v>148.31</c:v>
                </c:pt>
                <c:pt idx="11916">
                  <c:v>148.34100000000001</c:v>
                </c:pt>
                <c:pt idx="11917">
                  <c:v>148.37100000000001</c:v>
                </c:pt>
                <c:pt idx="11918">
                  <c:v>148.40800000000002</c:v>
                </c:pt>
                <c:pt idx="11919">
                  <c:v>148.40899999999999</c:v>
                </c:pt>
                <c:pt idx="11920">
                  <c:v>148.38800000000001</c:v>
                </c:pt>
                <c:pt idx="11921">
                  <c:v>148.41</c:v>
                </c:pt>
                <c:pt idx="11922">
                  <c:v>148.452</c:v>
                </c:pt>
                <c:pt idx="11923">
                  <c:v>148.441</c:v>
                </c:pt>
                <c:pt idx="11924">
                  <c:v>148.43</c:v>
                </c:pt>
                <c:pt idx="11925">
                  <c:v>148.38800000000001</c:v>
                </c:pt>
                <c:pt idx="11926">
                  <c:v>148.40800000000002</c:v>
                </c:pt>
                <c:pt idx="11927">
                  <c:v>148.38900000000001</c:v>
                </c:pt>
                <c:pt idx="11928">
                  <c:v>148.37700000000001</c:v>
                </c:pt>
                <c:pt idx="11929">
                  <c:v>148.42000000000002</c:v>
                </c:pt>
                <c:pt idx="11930">
                  <c:v>148.47999999999999</c:v>
                </c:pt>
                <c:pt idx="11931">
                  <c:v>148.52100000000002</c:v>
                </c:pt>
                <c:pt idx="11932">
                  <c:v>148.583</c:v>
                </c:pt>
                <c:pt idx="11933">
                  <c:v>148.584</c:v>
                </c:pt>
                <c:pt idx="11934">
                  <c:v>148.57500000000002</c:v>
                </c:pt>
                <c:pt idx="11935">
                  <c:v>148.58100000000002</c:v>
                </c:pt>
                <c:pt idx="11936">
                  <c:v>148.61699999999999</c:v>
                </c:pt>
                <c:pt idx="11937">
                  <c:v>148.60300000000001</c:v>
                </c:pt>
                <c:pt idx="11938">
                  <c:v>148.58199999999999</c:v>
                </c:pt>
                <c:pt idx="11939">
                  <c:v>148.56100000000001</c:v>
                </c:pt>
                <c:pt idx="11940">
                  <c:v>148.57500000000002</c:v>
                </c:pt>
                <c:pt idx="11941">
                  <c:v>148.52100000000002</c:v>
                </c:pt>
                <c:pt idx="11942">
                  <c:v>148.55199999999999</c:v>
                </c:pt>
                <c:pt idx="11943">
                  <c:v>148.48599999999999</c:v>
                </c:pt>
                <c:pt idx="11944">
                  <c:v>148.45600000000002</c:v>
                </c:pt>
                <c:pt idx="11945">
                  <c:v>148.483</c:v>
                </c:pt>
                <c:pt idx="11946">
                  <c:v>148.50900000000001</c:v>
                </c:pt>
                <c:pt idx="11947">
                  <c:v>148.5</c:v>
                </c:pt>
                <c:pt idx="11948">
                  <c:v>148.52500000000001</c:v>
                </c:pt>
                <c:pt idx="11949">
                  <c:v>148.51500000000001</c:v>
                </c:pt>
                <c:pt idx="11950">
                  <c:v>148.49700000000001</c:v>
                </c:pt>
                <c:pt idx="11951">
                  <c:v>148.517</c:v>
                </c:pt>
                <c:pt idx="11952">
                  <c:v>148.46899999999999</c:v>
                </c:pt>
                <c:pt idx="11953">
                  <c:v>148.47999999999999</c:v>
                </c:pt>
                <c:pt idx="11954">
                  <c:v>148.523</c:v>
                </c:pt>
                <c:pt idx="11955">
                  <c:v>148.523</c:v>
                </c:pt>
                <c:pt idx="11956">
                  <c:v>148.624</c:v>
                </c:pt>
                <c:pt idx="11957">
                  <c:v>148.68100000000001</c:v>
                </c:pt>
                <c:pt idx="11958">
                  <c:v>148.73400000000001</c:v>
                </c:pt>
                <c:pt idx="11959">
                  <c:v>148.82400000000001</c:v>
                </c:pt>
                <c:pt idx="11960">
                  <c:v>148.893</c:v>
                </c:pt>
                <c:pt idx="11961">
                  <c:v>148.94200000000001</c:v>
                </c:pt>
                <c:pt idx="11962">
                  <c:v>148.90600000000001</c:v>
                </c:pt>
                <c:pt idx="11963">
                  <c:v>148.87</c:v>
                </c:pt>
                <c:pt idx="11964">
                  <c:v>148.91900000000001</c:v>
                </c:pt>
                <c:pt idx="11965">
                  <c:v>148.75300000000001</c:v>
                </c:pt>
                <c:pt idx="11966">
                  <c:v>148.72</c:v>
                </c:pt>
                <c:pt idx="11967">
                  <c:v>148.65200000000002</c:v>
                </c:pt>
                <c:pt idx="11968">
                  <c:v>148.64600000000002</c:v>
                </c:pt>
                <c:pt idx="11969">
                  <c:v>148.67699999999999</c:v>
                </c:pt>
                <c:pt idx="11970">
                  <c:v>148.67600000000002</c:v>
                </c:pt>
                <c:pt idx="11971">
                  <c:v>148.69</c:v>
                </c:pt>
                <c:pt idx="11972">
                  <c:v>148.714</c:v>
                </c:pt>
                <c:pt idx="11973">
                  <c:v>148.672</c:v>
                </c:pt>
                <c:pt idx="11974">
                  <c:v>148.69300000000001</c:v>
                </c:pt>
                <c:pt idx="11975">
                  <c:v>148.74700000000001</c:v>
                </c:pt>
                <c:pt idx="11976">
                  <c:v>148.756</c:v>
                </c:pt>
                <c:pt idx="11977">
                  <c:v>148.77199999999999</c:v>
                </c:pt>
                <c:pt idx="11978">
                  <c:v>148.77600000000001</c:v>
                </c:pt>
                <c:pt idx="11979">
                  <c:v>148.74</c:v>
                </c:pt>
                <c:pt idx="11980">
                  <c:v>148.74799999999999</c:v>
                </c:pt>
                <c:pt idx="11981">
                  <c:v>148.70099999999999</c:v>
                </c:pt>
                <c:pt idx="11982">
                  <c:v>148.66200000000001</c:v>
                </c:pt>
                <c:pt idx="11983">
                  <c:v>148.6</c:v>
                </c:pt>
                <c:pt idx="11984">
                  <c:v>148.571</c:v>
                </c:pt>
                <c:pt idx="11985">
                  <c:v>148.53300000000002</c:v>
                </c:pt>
                <c:pt idx="11986">
                  <c:v>148.49799999999999</c:v>
                </c:pt>
                <c:pt idx="11987">
                  <c:v>148.53300000000002</c:v>
                </c:pt>
                <c:pt idx="11988">
                  <c:v>148.58600000000001</c:v>
                </c:pt>
                <c:pt idx="11989">
                  <c:v>148.77500000000001</c:v>
                </c:pt>
                <c:pt idx="11990">
                  <c:v>148.96299999999999</c:v>
                </c:pt>
                <c:pt idx="11991">
                  <c:v>149.208</c:v>
                </c:pt>
                <c:pt idx="11992">
                  <c:v>149.32500000000002</c:v>
                </c:pt>
                <c:pt idx="11993">
                  <c:v>149.43800000000002</c:v>
                </c:pt>
                <c:pt idx="11994">
                  <c:v>149.51400000000001</c:v>
                </c:pt>
                <c:pt idx="11995">
                  <c:v>149.47800000000001</c:v>
                </c:pt>
                <c:pt idx="11996">
                  <c:v>149.458</c:v>
                </c:pt>
                <c:pt idx="11997">
                  <c:v>149.34399999999999</c:v>
                </c:pt>
                <c:pt idx="11998">
                  <c:v>149.375</c:v>
                </c:pt>
                <c:pt idx="11999">
                  <c:v>149.244</c:v>
                </c:pt>
                <c:pt idx="12000">
                  <c:v>149.136</c:v>
                </c:pt>
                <c:pt idx="12001">
                  <c:v>149.01400000000001</c:v>
                </c:pt>
                <c:pt idx="12002">
                  <c:v>148.875</c:v>
                </c:pt>
                <c:pt idx="12003">
                  <c:v>148.751</c:v>
                </c:pt>
                <c:pt idx="12004">
                  <c:v>148.58199999999999</c:v>
                </c:pt>
                <c:pt idx="12005">
                  <c:v>148.50399999999999</c:v>
                </c:pt>
                <c:pt idx="12006">
                  <c:v>148.42699999999999</c:v>
                </c:pt>
                <c:pt idx="12007">
                  <c:v>148.31700000000001</c:v>
                </c:pt>
                <c:pt idx="12008">
                  <c:v>148.26599999999999</c:v>
                </c:pt>
                <c:pt idx="12009">
                  <c:v>148.17699999999999</c:v>
                </c:pt>
                <c:pt idx="12010">
                  <c:v>148.15600000000001</c:v>
                </c:pt>
                <c:pt idx="12011">
                  <c:v>148.13400000000001</c:v>
                </c:pt>
                <c:pt idx="12012">
                  <c:v>148.124</c:v>
                </c:pt>
                <c:pt idx="12013">
                  <c:v>148.15299999999999</c:v>
                </c:pt>
                <c:pt idx="12014">
                  <c:v>148.17099999999999</c:v>
                </c:pt>
                <c:pt idx="12015">
                  <c:v>148.143</c:v>
                </c:pt>
                <c:pt idx="12016">
                  <c:v>148.13499999999999</c:v>
                </c:pt>
                <c:pt idx="12017">
                  <c:v>148.12200000000001</c:v>
                </c:pt>
                <c:pt idx="12018">
                  <c:v>148.119</c:v>
                </c:pt>
                <c:pt idx="12019">
                  <c:v>148.125</c:v>
                </c:pt>
                <c:pt idx="12020">
                  <c:v>148.01900000000001</c:v>
                </c:pt>
                <c:pt idx="12021">
                  <c:v>148.047</c:v>
                </c:pt>
                <c:pt idx="12022">
                  <c:v>148.01599999999999</c:v>
                </c:pt>
                <c:pt idx="12023">
                  <c:v>147.97900000000001</c:v>
                </c:pt>
                <c:pt idx="12024">
                  <c:v>148.05600000000001</c:v>
                </c:pt>
                <c:pt idx="12025">
                  <c:v>148.08000000000001</c:v>
                </c:pt>
                <c:pt idx="12026">
                  <c:v>148.11799999999999</c:v>
                </c:pt>
                <c:pt idx="12027">
                  <c:v>148.17699999999999</c:v>
                </c:pt>
                <c:pt idx="12028">
                  <c:v>148.28900000000002</c:v>
                </c:pt>
                <c:pt idx="12029">
                  <c:v>148.381</c:v>
                </c:pt>
                <c:pt idx="12030">
                  <c:v>148.47</c:v>
                </c:pt>
                <c:pt idx="12031">
                  <c:v>148.61500000000001</c:v>
                </c:pt>
                <c:pt idx="12032">
                  <c:v>148.726</c:v>
                </c:pt>
                <c:pt idx="12033">
                  <c:v>148.84700000000001</c:v>
                </c:pt>
                <c:pt idx="12034">
                  <c:v>148.93700000000001</c:v>
                </c:pt>
                <c:pt idx="12035">
                  <c:v>148.95699999999999</c:v>
                </c:pt>
                <c:pt idx="12036">
                  <c:v>149</c:v>
                </c:pt>
                <c:pt idx="12037">
                  <c:v>148.994</c:v>
                </c:pt>
                <c:pt idx="12038">
                  <c:v>148.95600000000002</c:v>
                </c:pt>
                <c:pt idx="12039">
                  <c:v>148.89400000000001</c:v>
                </c:pt>
                <c:pt idx="12040">
                  <c:v>148.83799999999999</c:v>
                </c:pt>
                <c:pt idx="12041">
                  <c:v>148.773</c:v>
                </c:pt>
                <c:pt idx="12042">
                  <c:v>148.72800000000001</c:v>
                </c:pt>
                <c:pt idx="12043">
                  <c:v>148.64699999999999</c:v>
                </c:pt>
                <c:pt idx="12044">
                  <c:v>148.63900000000001</c:v>
                </c:pt>
                <c:pt idx="12045">
                  <c:v>148.58199999999999</c:v>
                </c:pt>
                <c:pt idx="12046">
                  <c:v>148.56</c:v>
                </c:pt>
                <c:pt idx="12047">
                  <c:v>148.523</c:v>
                </c:pt>
                <c:pt idx="12048">
                  <c:v>148.54400000000001</c:v>
                </c:pt>
                <c:pt idx="12049">
                  <c:v>148.56100000000001</c:v>
                </c:pt>
                <c:pt idx="12050">
                  <c:v>148.63200000000001</c:v>
                </c:pt>
                <c:pt idx="12051">
                  <c:v>148.77799999999999</c:v>
                </c:pt>
                <c:pt idx="12052">
                  <c:v>148.97900000000001</c:v>
                </c:pt>
                <c:pt idx="12053">
                  <c:v>149.191</c:v>
                </c:pt>
                <c:pt idx="12054">
                  <c:v>149.34899999999999</c:v>
                </c:pt>
                <c:pt idx="12055">
                  <c:v>149.43200000000002</c:v>
                </c:pt>
                <c:pt idx="12056">
                  <c:v>149.38900000000001</c:v>
                </c:pt>
                <c:pt idx="12057">
                  <c:v>149.369</c:v>
                </c:pt>
                <c:pt idx="12058">
                  <c:v>149.27199999999999</c:v>
                </c:pt>
                <c:pt idx="12059">
                  <c:v>149.21899999999999</c:v>
                </c:pt>
                <c:pt idx="12060">
                  <c:v>149.18299999999999</c:v>
                </c:pt>
                <c:pt idx="12061">
                  <c:v>149.11699999999999</c:v>
                </c:pt>
                <c:pt idx="12062">
                  <c:v>149.05500000000001</c:v>
                </c:pt>
                <c:pt idx="12063">
                  <c:v>149.00300000000001</c:v>
                </c:pt>
                <c:pt idx="12064">
                  <c:v>148.982</c:v>
                </c:pt>
                <c:pt idx="12065">
                  <c:v>149</c:v>
                </c:pt>
                <c:pt idx="12066">
                  <c:v>148.95600000000002</c:v>
                </c:pt>
                <c:pt idx="12067">
                  <c:v>148.976</c:v>
                </c:pt>
                <c:pt idx="12068">
                  <c:v>148.94800000000001</c:v>
                </c:pt>
                <c:pt idx="12069">
                  <c:v>148.875</c:v>
                </c:pt>
                <c:pt idx="12070">
                  <c:v>148.97499999999999</c:v>
                </c:pt>
                <c:pt idx="12071">
                  <c:v>148.96299999999999</c:v>
                </c:pt>
                <c:pt idx="12072">
                  <c:v>149.15600000000001</c:v>
                </c:pt>
                <c:pt idx="12073">
                  <c:v>149.351</c:v>
                </c:pt>
                <c:pt idx="12074">
                  <c:v>149.49600000000001</c:v>
                </c:pt>
                <c:pt idx="12075">
                  <c:v>149.52500000000001</c:v>
                </c:pt>
                <c:pt idx="12076">
                  <c:v>149.542</c:v>
                </c:pt>
                <c:pt idx="12077">
                  <c:v>149.49100000000001</c:v>
                </c:pt>
                <c:pt idx="12078">
                  <c:v>149.43200000000002</c:v>
                </c:pt>
                <c:pt idx="12079">
                  <c:v>149.34100000000001</c:v>
                </c:pt>
                <c:pt idx="12080">
                  <c:v>149.27500000000001</c:v>
                </c:pt>
                <c:pt idx="12081">
                  <c:v>149.136</c:v>
                </c:pt>
                <c:pt idx="12082">
                  <c:v>149.04</c:v>
                </c:pt>
                <c:pt idx="12083">
                  <c:v>148.97300000000001</c:v>
                </c:pt>
                <c:pt idx="12084">
                  <c:v>148.999</c:v>
                </c:pt>
                <c:pt idx="12085">
                  <c:v>148.95099999999999</c:v>
                </c:pt>
                <c:pt idx="12086">
                  <c:v>148.88499999999999</c:v>
                </c:pt>
                <c:pt idx="12087">
                  <c:v>148.84399999999999</c:v>
                </c:pt>
                <c:pt idx="12088">
                  <c:v>148.81</c:v>
                </c:pt>
                <c:pt idx="12089">
                  <c:v>148.749</c:v>
                </c:pt>
                <c:pt idx="12090">
                  <c:v>148.69499999999999</c:v>
                </c:pt>
                <c:pt idx="12091">
                  <c:v>148.749</c:v>
                </c:pt>
                <c:pt idx="12092">
                  <c:v>148.73400000000001</c:v>
                </c:pt>
                <c:pt idx="12093">
                  <c:v>148.74100000000001</c:v>
                </c:pt>
                <c:pt idx="12094">
                  <c:v>148.804</c:v>
                </c:pt>
                <c:pt idx="12095">
                  <c:v>148.78200000000001</c:v>
                </c:pt>
                <c:pt idx="12096">
                  <c:v>148.756</c:v>
                </c:pt>
                <c:pt idx="12097">
                  <c:v>148.68200000000002</c:v>
                </c:pt>
                <c:pt idx="12098">
                  <c:v>148.71899999999999</c:v>
                </c:pt>
                <c:pt idx="12099">
                  <c:v>148.631</c:v>
                </c:pt>
                <c:pt idx="12100">
                  <c:v>148.608</c:v>
                </c:pt>
                <c:pt idx="12101">
                  <c:v>148.553</c:v>
                </c:pt>
                <c:pt idx="12102">
                  <c:v>148.56700000000001</c:v>
                </c:pt>
                <c:pt idx="12103">
                  <c:v>148.53300000000002</c:v>
                </c:pt>
                <c:pt idx="12104">
                  <c:v>148.51400000000001</c:v>
                </c:pt>
                <c:pt idx="12105">
                  <c:v>148.52500000000001</c:v>
                </c:pt>
                <c:pt idx="12106">
                  <c:v>148.46799999999999</c:v>
                </c:pt>
                <c:pt idx="12107">
                  <c:v>148.44</c:v>
                </c:pt>
                <c:pt idx="12108">
                  <c:v>148.43600000000001</c:v>
                </c:pt>
                <c:pt idx="12109">
                  <c:v>148.411</c:v>
                </c:pt>
                <c:pt idx="12110">
                  <c:v>148.34</c:v>
                </c:pt>
                <c:pt idx="12111">
                  <c:v>148.35300000000001</c:v>
                </c:pt>
                <c:pt idx="12112">
                  <c:v>148.39600000000002</c:v>
                </c:pt>
                <c:pt idx="12113">
                  <c:v>148.41800000000001</c:v>
                </c:pt>
                <c:pt idx="12114">
                  <c:v>148.393</c:v>
                </c:pt>
                <c:pt idx="12115">
                  <c:v>148.36699999999999</c:v>
                </c:pt>
                <c:pt idx="12116">
                  <c:v>148.38200000000001</c:v>
                </c:pt>
                <c:pt idx="12117">
                  <c:v>148.33799999999999</c:v>
                </c:pt>
                <c:pt idx="12118">
                  <c:v>148.36799999999999</c:v>
                </c:pt>
                <c:pt idx="12119">
                  <c:v>148.316</c:v>
                </c:pt>
                <c:pt idx="12120">
                  <c:v>148.25700000000001</c:v>
                </c:pt>
                <c:pt idx="12121">
                  <c:v>148.27199999999999</c:v>
                </c:pt>
                <c:pt idx="12122">
                  <c:v>148.22200000000001</c:v>
                </c:pt>
                <c:pt idx="12123">
                  <c:v>148.15600000000001</c:v>
                </c:pt>
                <c:pt idx="12124">
                  <c:v>148.11600000000001</c:v>
                </c:pt>
                <c:pt idx="12125">
                  <c:v>148.13400000000001</c:v>
                </c:pt>
                <c:pt idx="12126">
                  <c:v>148.095</c:v>
                </c:pt>
                <c:pt idx="12127">
                  <c:v>148.11099999999999</c:v>
                </c:pt>
                <c:pt idx="12128">
                  <c:v>148.09800000000001</c:v>
                </c:pt>
                <c:pt idx="12129">
                  <c:v>148.17600000000002</c:v>
                </c:pt>
                <c:pt idx="12130">
                  <c:v>148.114</c:v>
                </c:pt>
                <c:pt idx="12131">
                  <c:v>148.18700000000001</c:v>
                </c:pt>
                <c:pt idx="12132">
                  <c:v>148.227</c:v>
                </c:pt>
                <c:pt idx="12133">
                  <c:v>148.25900000000001</c:v>
                </c:pt>
                <c:pt idx="12134">
                  <c:v>148.268</c:v>
                </c:pt>
                <c:pt idx="12135">
                  <c:v>148.346</c:v>
                </c:pt>
                <c:pt idx="12136">
                  <c:v>148.45099999999999</c:v>
                </c:pt>
                <c:pt idx="12137">
                  <c:v>148.53399999999999</c:v>
                </c:pt>
                <c:pt idx="12138">
                  <c:v>148.59899999999999</c:v>
                </c:pt>
                <c:pt idx="12139">
                  <c:v>148.68100000000001</c:v>
                </c:pt>
                <c:pt idx="12140">
                  <c:v>148.76599999999999</c:v>
                </c:pt>
                <c:pt idx="12141">
                  <c:v>148.79400000000001</c:v>
                </c:pt>
                <c:pt idx="12142">
                  <c:v>148.816</c:v>
                </c:pt>
                <c:pt idx="12143">
                  <c:v>148.78900000000002</c:v>
                </c:pt>
                <c:pt idx="12144">
                  <c:v>148.74100000000001</c:v>
                </c:pt>
                <c:pt idx="12145">
                  <c:v>148.65899999999999</c:v>
                </c:pt>
                <c:pt idx="12146">
                  <c:v>148.654</c:v>
                </c:pt>
                <c:pt idx="12147">
                  <c:v>148.68800000000002</c:v>
                </c:pt>
                <c:pt idx="12148">
                  <c:v>148.65299999999999</c:v>
                </c:pt>
                <c:pt idx="12149">
                  <c:v>148.666</c:v>
                </c:pt>
                <c:pt idx="12150">
                  <c:v>148.60499999999999</c:v>
                </c:pt>
                <c:pt idx="12151">
                  <c:v>148.565</c:v>
                </c:pt>
                <c:pt idx="12152">
                  <c:v>148.56399999999999</c:v>
                </c:pt>
                <c:pt idx="12153">
                  <c:v>148.53</c:v>
                </c:pt>
                <c:pt idx="12154">
                  <c:v>148.47200000000001</c:v>
                </c:pt>
                <c:pt idx="12155">
                  <c:v>148.434</c:v>
                </c:pt>
                <c:pt idx="12156">
                  <c:v>148.435</c:v>
                </c:pt>
                <c:pt idx="12157">
                  <c:v>148.42000000000002</c:v>
                </c:pt>
                <c:pt idx="12158">
                  <c:v>148.37</c:v>
                </c:pt>
                <c:pt idx="12159">
                  <c:v>148.44</c:v>
                </c:pt>
                <c:pt idx="12160">
                  <c:v>148.46799999999999</c:v>
                </c:pt>
                <c:pt idx="12161">
                  <c:v>148.45000000000002</c:v>
                </c:pt>
                <c:pt idx="12162">
                  <c:v>148.48699999999999</c:v>
                </c:pt>
                <c:pt idx="12163">
                  <c:v>148.48099999999999</c:v>
                </c:pt>
                <c:pt idx="12164">
                  <c:v>148.45600000000002</c:v>
                </c:pt>
                <c:pt idx="12165">
                  <c:v>148.529</c:v>
                </c:pt>
                <c:pt idx="12166">
                  <c:v>148.499</c:v>
                </c:pt>
                <c:pt idx="12167">
                  <c:v>148.54599999999999</c:v>
                </c:pt>
                <c:pt idx="12168">
                  <c:v>148.61199999999999</c:v>
                </c:pt>
                <c:pt idx="12169">
                  <c:v>148.727</c:v>
                </c:pt>
                <c:pt idx="12170">
                  <c:v>148.78900000000002</c:v>
                </c:pt>
                <c:pt idx="12171">
                  <c:v>148.83000000000001</c:v>
                </c:pt>
                <c:pt idx="12172">
                  <c:v>148.82500000000002</c:v>
                </c:pt>
                <c:pt idx="12173">
                  <c:v>148.86199999999999</c:v>
                </c:pt>
                <c:pt idx="12174">
                  <c:v>148.82300000000001</c:v>
                </c:pt>
                <c:pt idx="12175">
                  <c:v>148.82400000000001</c:v>
                </c:pt>
                <c:pt idx="12176">
                  <c:v>148.83100000000002</c:v>
                </c:pt>
                <c:pt idx="12177">
                  <c:v>148.76</c:v>
                </c:pt>
                <c:pt idx="12178">
                  <c:v>148.71700000000001</c:v>
                </c:pt>
                <c:pt idx="12179">
                  <c:v>148.62700000000001</c:v>
                </c:pt>
                <c:pt idx="12180">
                  <c:v>148.554</c:v>
                </c:pt>
                <c:pt idx="12181">
                  <c:v>148.55500000000001</c:v>
                </c:pt>
                <c:pt idx="12182">
                  <c:v>148.53399999999999</c:v>
                </c:pt>
                <c:pt idx="12183">
                  <c:v>148.47</c:v>
                </c:pt>
                <c:pt idx="12184">
                  <c:v>148.47</c:v>
                </c:pt>
                <c:pt idx="12185">
                  <c:v>148.51900000000001</c:v>
                </c:pt>
                <c:pt idx="12186">
                  <c:v>148.51900000000001</c:v>
                </c:pt>
                <c:pt idx="12187">
                  <c:v>148.607</c:v>
                </c:pt>
                <c:pt idx="12188">
                  <c:v>148.572</c:v>
                </c:pt>
                <c:pt idx="12189">
                  <c:v>148.61099999999999</c:v>
                </c:pt>
                <c:pt idx="12190">
                  <c:v>148.655</c:v>
                </c:pt>
                <c:pt idx="12191">
                  <c:v>148.72300000000001</c:v>
                </c:pt>
                <c:pt idx="12192">
                  <c:v>148.80700000000002</c:v>
                </c:pt>
                <c:pt idx="12193">
                  <c:v>148.77799999999999</c:v>
                </c:pt>
                <c:pt idx="12194">
                  <c:v>148.77199999999999</c:v>
                </c:pt>
                <c:pt idx="12195">
                  <c:v>148.72800000000001</c:v>
                </c:pt>
                <c:pt idx="12196">
                  <c:v>148.72300000000001</c:v>
                </c:pt>
                <c:pt idx="12197">
                  <c:v>148.61699999999999</c:v>
                </c:pt>
                <c:pt idx="12198">
                  <c:v>148.61000000000001</c:v>
                </c:pt>
                <c:pt idx="12199">
                  <c:v>148.58600000000001</c:v>
                </c:pt>
                <c:pt idx="12200">
                  <c:v>148.56700000000001</c:v>
                </c:pt>
                <c:pt idx="12201">
                  <c:v>148.54300000000001</c:v>
                </c:pt>
                <c:pt idx="12202">
                  <c:v>148.511</c:v>
                </c:pt>
                <c:pt idx="12203">
                  <c:v>148.46899999999999</c:v>
                </c:pt>
                <c:pt idx="12204">
                  <c:v>148.447</c:v>
                </c:pt>
                <c:pt idx="12205">
                  <c:v>148.36199999999999</c:v>
                </c:pt>
                <c:pt idx="12206">
                  <c:v>148.27000000000001</c:v>
                </c:pt>
                <c:pt idx="12207">
                  <c:v>148.18600000000001</c:v>
                </c:pt>
                <c:pt idx="12208">
                  <c:v>148.12800000000001</c:v>
                </c:pt>
                <c:pt idx="12209">
                  <c:v>148.089</c:v>
                </c:pt>
                <c:pt idx="12210">
                  <c:v>148.00700000000001</c:v>
                </c:pt>
                <c:pt idx="12211">
                  <c:v>147.98500000000001</c:v>
                </c:pt>
                <c:pt idx="12212">
                  <c:v>147.92699999999999</c:v>
                </c:pt>
                <c:pt idx="12213">
                  <c:v>147.90299999999999</c:v>
                </c:pt>
                <c:pt idx="12214">
                  <c:v>147.90899999999999</c:v>
                </c:pt>
                <c:pt idx="12215">
                  <c:v>147.798</c:v>
                </c:pt>
                <c:pt idx="12216">
                  <c:v>147.73400000000001</c:v>
                </c:pt>
                <c:pt idx="12217">
                  <c:v>147.75700000000001</c:v>
                </c:pt>
                <c:pt idx="12218">
                  <c:v>147.75200000000001</c:v>
                </c:pt>
                <c:pt idx="12219">
                  <c:v>147.70699999999999</c:v>
                </c:pt>
                <c:pt idx="12220">
                  <c:v>147.637</c:v>
                </c:pt>
                <c:pt idx="12221">
                  <c:v>147.649</c:v>
                </c:pt>
                <c:pt idx="12222">
                  <c:v>147.66300000000001</c:v>
                </c:pt>
                <c:pt idx="12223">
                  <c:v>147.685</c:v>
                </c:pt>
                <c:pt idx="12224">
                  <c:v>147.66900000000001</c:v>
                </c:pt>
                <c:pt idx="12225">
                  <c:v>147.751</c:v>
                </c:pt>
                <c:pt idx="12226">
                  <c:v>147.816</c:v>
                </c:pt>
                <c:pt idx="12227">
                  <c:v>147.947</c:v>
                </c:pt>
                <c:pt idx="12228">
                  <c:v>148.12700000000001</c:v>
                </c:pt>
                <c:pt idx="12229">
                  <c:v>148.28399999999999</c:v>
                </c:pt>
                <c:pt idx="12230">
                  <c:v>148.386</c:v>
                </c:pt>
                <c:pt idx="12231">
                  <c:v>148.44300000000001</c:v>
                </c:pt>
                <c:pt idx="12232">
                  <c:v>148.52000000000001</c:v>
                </c:pt>
                <c:pt idx="12233">
                  <c:v>148.61199999999999</c:v>
                </c:pt>
                <c:pt idx="12234">
                  <c:v>148.57900000000001</c:v>
                </c:pt>
                <c:pt idx="12235">
                  <c:v>148.61099999999999</c:v>
                </c:pt>
                <c:pt idx="12236">
                  <c:v>148.49799999999999</c:v>
                </c:pt>
                <c:pt idx="12237">
                  <c:v>148.51400000000001</c:v>
                </c:pt>
                <c:pt idx="12238">
                  <c:v>148.50399999999999</c:v>
                </c:pt>
                <c:pt idx="12239">
                  <c:v>148.48699999999999</c:v>
                </c:pt>
                <c:pt idx="12240">
                  <c:v>148.45099999999999</c:v>
                </c:pt>
                <c:pt idx="12241">
                  <c:v>148.404</c:v>
                </c:pt>
                <c:pt idx="12242">
                  <c:v>148.47499999999999</c:v>
                </c:pt>
                <c:pt idx="12243">
                  <c:v>148.47</c:v>
                </c:pt>
                <c:pt idx="12244">
                  <c:v>148.48099999999999</c:v>
                </c:pt>
                <c:pt idx="12245">
                  <c:v>148.47200000000001</c:v>
                </c:pt>
                <c:pt idx="12246">
                  <c:v>148.45099999999999</c:v>
                </c:pt>
                <c:pt idx="12247">
                  <c:v>148.44400000000002</c:v>
                </c:pt>
                <c:pt idx="12248">
                  <c:v>148.447</c:v>
                </c:pt>
                <c:pt idx="12249">
                  <c:v>148.42699999999999</c:v>
                </c:pt>
                <c:pt idx="12250">
                  <c:v>148.416</c:v>
                </c:pt>
                <c:pt idx="12251">
                  <c:v>148.428</c:v>
                </c:pt>
                <c:pt idx="12252">
                  <c:v>148.41900000000001</c:v>
                </c:pt>
                <c:pt idx="12253">
                  <c:v>148.416</c:v>
                </c:pt>
                <c:pt idx="12254">
                  <c:v>148.39699999999999</c:v>
                </c:pt>
                <c:pt idx="12255">
                  <c:v>148.36799999999999</c:v>
                </c:pt>
                <c:pt idx="12256">
                  <c:v>148.245</c:v>
                </c:pt>
                <c:pt idx="12257">
                  <c:v>148.22999999999999</c:v>
                </c:pt>
                <c:pt idx="12258">
                  <c:v>148.214</c:v>
                </c:pt>
                <c:pt idx="12259">
                  <c:v>148.07900000000001</c:v>
                </c:pt>
                <c:pt idx="12260">
                  <c:v>148.06</c:v>
                </c:pt>
                <c:pt idx="12261">
                  <c:v>148.005</c:v>
                </c:pt>
                <c:pt idx="12262">
                  <c:v>147.96199999999999</c:v>
                </c:pt>
                <c:pt idx="12263">
                  <c:v>147.869</c:v>
                </c:pt>
                <c:pt idx="12264">
                  <c:v>147.87700000000001</c:v>
                </c:pt>
                <c:pt idx="12265">
                  <c:v>147.81700000000001</c:v>
                </c:pt>
                <c:pt idx="12266">
                  <c:v>147.774</c:v>
                </c:pt>
                <c:pt idx="12267">
                  <c:v>147.71899999999999</c:v>
                </c:pt>
                <c:pt idx="12268">
                  <c:v>147.708</c:v>
                </c:pt>
                <c:pt idx="12269">
                  <c:v>147.697</c:v>
                </c:pt>
                <c:pt idx="12270">
                  <c:v>147.65299999999999</c:v>
                </c:pt>
                <c:pt idx="12271">
                  <c:v>147.642</c:v>
                </c:pt>
                <c:pt idx="12272">
                  <c:v>147.64000000000001</c:v>
                </c:pt>
                <c:pt idx="12273">
                  <c:v>147.624</c:v>
                </c:pt>
                <c:pt idx="12274">
                  <c:v>147.63</c:v>
                </c:pt>
                <c:pt idx="12275">
                  <c:v>147.70600000000002</c:v>
                </c:pt>
                <c:pt idx="12276">
                  <c:v>147.71799999999999</c:v>
                </c:pt>
                <c:pt idx="12277">
                  <c:v>147.76400000000001</c:v>
                </c:pt>
                <c:pt idx="12278">
                  <c:v>147.70400000000001</c:v>
                </c:pt>
                <c:pt idx="12279">
                  <c:v>147.767</c:v>
                </c:pt>
                <c:pt idx="12280">
                  <c:v>147.74</c:v>
                </c:pt>
                <c:pt idx="12281">
                  <c:v>147.738</c:v>
                </c:pt>
                <c:pt idx="12282">
                  <c:v>147.68</c:v>
                </c:pt>
                <c:pt idx="12283">
                  <c:v>147.67099999999999</c:v>
                </c:pt>
                <c:pt idx="12284">
                  <c:v>147.642</c:v>
                </c:pt>
                <c:pt idx="12285">
                  <c:v>147.67699999999999</c:v>
                </c:pt>
                <c:pt idx="12286">
                  <c:v>147.702</c:v>
                </c:pt>
                <c:pt idx="12287">
                  <c:v>147.72</c:v>
                </c:pt>
                <c:pt idx="12288">
                  <c:v>147.71700000000001</c:v>
                </c:pt>
                <c:pt idx="12289">
                  <c:v>147.68200000000002</c:v>
                </c:pt>
                <c:pt idx="12290">
                  <c:v>147.74600000000001</c:v>
                </c:pt>
                <c:pt idx="12291">
                  <c:v>147.72200000000001</c:v>
                </c:pt>
                <c:pt idx="12292">
                  <c:v>147.75300000000001</c:v>
                </c:pt>
                <c:pt idx="12293">
                  <c:v>147.727</c:v>
                </c:pt>
                <c:pt idx="12294">
                  <c:v>147.72399999999999</c:v>
                </c:pt>
                <c:pt idx="12295">
                  <c:v>147.733</c:v>
                </c:pt>
                <c:pt idx="12296">
                  <c:v>147.72499999999999</c:v>
                </c:pt>
                <c:pt idx="12297">
                  <c:v>147.68100000000001</c:v>
                </c:pt>
                <c:pt idx="12298">
                  <c:v>147.68200000000002</c:v>
                </c:pt>
                <c:pt idx="12299">
                  <c:v>147.59399999999999</c:v>
                </c:pt>
                <c:pt idx="12300">
                  <c:v>147.55700000000002</c:v>
                </c:pt>
                <c:pt idx="12301">
                  <c:v>147.55199999999999</c:v>
                </c:pt>
                <c:pt idx="12302">
                  <c:v>147.49700000000001</c:v>
                </c:pt>
                <c:pt idx="12303">
                  <c:v>147.44</c:v>
                </c:pt>
                <c:pt idx="12304">
                  <c:v>147.44400000000002</c:v>
                </c:pt>
                <c:pt idx="12305">
                  <c:v>147.36699999999999</c:v>
                </c:pt>
                <c:pt idx="12306">
                  <c:v>147.31700000000001</c:v>
                </c:pt>
                <c:pt idx="12307">
                  <c:v>147.32500000000002</c:v>
                </c:pt>
                <c:pt idx="12308">
                  <c:v>147.309</c:v>
                </c:pt>
                <c:pt idx="12309">
                  <c:v>147.249</c:v>
                </c:pt>
                <c:pt idx="12310">
                  <c:v>147.303</c:v>
                </c:pt>
                <c:pt idx="12311">
                  <c:v>147.32599999999999</c:v>
                </c:pt>
                <c:pt idx="12312">
                  <c:v>147.309</c:v>
                </c:pt>
                <c:pt idx="12313">
                  <c:v>147.39500000000001</c:v>
                </c:pt>
                <c:pt idx="12314">
                  <c:v>147.40700000000001</c:v>
                </c:pt>
                <c:pt idx="12315">
                  <c:v>147.417</c:v>
                </c:pt>
                <c:pt idx="12316">
                  <c:v>147.47200000000001</c:v>
                </c:pt>
                <c:pt idx="12317">
                  <c:v>147.459</c:v>
                </c:pt>
                <c:pt idx="12318">
                  <c:v>147.52600000000001</c:v>
                </c:pt>
                <c:pt idx="12319">
                  <c:v>147.51500000000001</c:v>
                </c:pt>
                <c:pt idx="12320">
                  <c:v>147.614</c:v>
                </c:pt>
                <c:pt idx="12321">
                  <c:v>147.58199999999999</c:v>
                </c:pt>
                <c:pt idx="12322">
                  <c:v>147.613</c:v>
                </c:pt>
                <c:pt idx="12323">
                  <c:v>147.70699999999999</c:v>
                </c:pt>
                <c:pt idx="12324">
                  <c:v>147.68200000000002</c:v>
                </c:pt>
                <c:pt idx="12325">
                  <c:v>147.80500000000001</c:v>
                </c:pt>
                <c:pt idx="12326">
                  <c:v>147.77799999999999</c:v>
                </c:pt>
                <c:pt idx="12327">
                  <c:v>147.744</c:v>
                </c:pt>
                <c:pt idx="12328">
                  <c:v>147.81900000000002</c:v>
                </c:pt>
                <c:pt idx="12329">
                  <c:v>147.81</c:v>
                </c:pt>
                <c:pt idx="12330">
                  <c:v>147.79900000000001</c:v>
                </c:pt>
                <c:pt idx="12331">
                  <c:v>147.85499999999999</c:v>
                </c:pt>
                <c:pt idx="12332">
                  <c:v>147.874</c:v>
                </c:pt>
                <c:pt idx="12333">
                  <c:v>147.88499999999999</c:v>
                </c:pt>
                <c:pt idx="12334">
                  <c:v>147.93800000000002</c:v>
                </c:pt>
                <c:pt idx="12335">
                  <c:v>147.941</c:v>
                </c:pt>
                <c:pt idx="12336">
                  <c:v>147.96100000000001</c:v>
                </c:pt>
                <c:pt idx="12337">
                  <c:v>147.99100000000001</c:v>
                </c:pt>
                <c:pt idx="12338">
                  <c:v>147.989</c:v>
                </c:pt>
                <c:pt idx="12339">
                  <c:v>148.03700000000001</c:v>
                </c:pt>
                <c:pt idx="12340">
                  <c:v>147.928</c:v>
                </c:pt>
                <c:pt idx="12341">
                  <c:v>147.96899999999999</c:v>
                </c:pt>
                <c:pt idx="12342">
                  <c:v>147.88300000000001</c:v>
                </c:pt>
                <c:pt idx="12343">
                  <c:v>147.84899999999999</c:v>
                </c:pt>
                <c:pt idx="12344">
                  <c:v>147.833</c:v>
                </c:pt>
                <c:pt idx="12345">
                  <c:v>147.852</c:v>
                </c:pt>
                <c:pt idx="12346">
                  <c:v>147.77799999999999</c:v>
                </c:pt>
                <c:pt idx="12347">
                  <c:v>147.75700000000001</c:v>
                </c:pt>
                <c:pt idx="12348">
                  <c:v>147.77000000000001</c:v>
                </c:pt>
                <c:pt idx="12349">
                  <c:v>147.696</c:v>
                </c:pt>
                <c:pt idx="12350">
                  <c:v>147.70099999999999</c:v>
                </c:pt>
                <c:pt idx="12351">
                  <c:v>147.69300000000001</c:v>
                </c:pt>
                <c:pt idx="12352">
                  <c:v>147.66900000000001</c:v>
                </c:pt>
                <c:pt idx="12353">
                  <c:v>147.619</c:v>
                </c:pt>
                <c:pt idx="12354">
                  <c:v>147.703</c:v>
                </c:pt>
                <c:pt idx="12355">
                  <c:v>147.75300000000001</c:v>
                </c:pt>
                <c:pt idx="12356">
                  <c:v>147.714</c:v>
                </c:pt>
                <c:pt idx="12357">
                  <c:v>147.68800000000002</c:v>
                </c:pt>
                <c:pt idx="12358">
                  <c:v>147.72300000000001</c:v>
                </c:pt>
                <c:pt idx="12359">
                  <c:v>147.727</c:v>
                </c:pt>
                <c:pt idx="12360">
                  <c:v>147.69300000000001</c:v>
                </c:pt>
                <c:pt idx="12361">
                  <c:v>147.69900000000001</c:v>
                </c:pt>
                <c:pt idx="12362">
                  <c:v>147.66400000000002</c:v>
                </c:pt>
                <c:pt idx="12363">
                  <c:v>147.65700000000001</c:v>
                </c:pt>
                <c:pt idx="12364">
                  <c:v>147.62</c:v>
                </c:pt>
                <c:pt idx="12365">
                  <c:v>147.58600000000001</c:v>
                </c:pt>
                <c:pt idx="12366">
                  <c:v>147.601</c:v>
                </c:pt>
                <c:pt idx="12367">
                  <c:v>147.58799999999999</c:v>
                </c:pt>
                <c:pt idx="12368">
                  <c:v>147.596</c:v>
                </c:pt>
                <c:pt idx="12369">
                  <c:v>147.56</c:v>
                </c:pt>
                <c:pt idx="12370">
                  <c:v>147.542</c:v>
                </c:pt>
                <c:pt idx="12371">
                  <c:v>147.50399999999999</c:v>
                </c:pt>
                <c:pt idx="12372">
                  <c:v>147.5</c:v>
                </c:pt>
                <c:pt idx="12373">
                  <c:v>147.47499999999999</c:v>
                </c:pt>
                <c:pt idx="12374">
                  <c:v>147.48599999999999</c:v>
                </c:pt>
                <c:pt idx="12375">
                  <c:v>147.46899999999999</c:v>
                </c:pt>
                <c:pt idx="12376">
                  <c:v>147.43899999999999</c:v>
                </c:pt>
                <c:pt idx="12377">
                  <c:v>147.45000000000002</c:v>
                </c:pt>
                <c:pt idx="12378">
                  <c:v>147.447</c:v>
                </c:pt>
                <c:pt idx="12379">
                  <c:v>147.44300000000001</c:v>
                </c:pt>
                <c:pt idx="12380">
                  <c:v>147.501</c:v>
                </c:pt>
                <c:pt idx="12381">
                  <c:v>147.50900000000001</c:v>
                </c:pt>
                <c:pt idx="12382">
                  <c:v>147.48500000000001</c:v>
                </c:pt>
                <c:pt idx="12383">
                  <c:v>147.435</c:v>
                </c:pt>
                <c:pt idx="12384">
                  <c:v>147.452</c:v>
                </c:pt>
                <c:pt idx="12385">
                  <c:v>147.499</c:v>
                </c:pt>
                <c:pt idx="12386">
                  <c:v>147.48699999999999</c:v>
                </c:pt>
                <c:pt idx="12387">
                  <c:v>147.51500000000001</c:v>
                </c:pt>
                <c:pt idx="12388">
                  <c:v>147.52199999999999</c:v>
                </c:pt>
                <c:pt idx="12389">
                  <c:v>147.55199999999999</c:v>
                </c:pt>
                <c:pt idx="12390">
                  <c:v>147.529</c:v>
                </c:pt>
                <c:pt idx="12391">
                  <c:v>147.50800000000001</c:v>
                </c:pt>
                <c:pt idx="12392">
                  <c:v>147.49700000000001</c:v>
                </c:pt>
                <c:pt idx="12393">
                  <c:v>147.499</c:v>
                </c:pt>
                <c:pt idx="12394">
                  <c:v>147.47800000000001</c:v>
                </c:pt>
                <c:pt idx="12395">
                  <c:v>147.453</c:v>
                </c:pt>
                <c:pt idx="12396">
                  <c:v>147.458</c:v>
                </c:pt>
                <c:pt idx="12397">
                  <c:v>147.422</c:v>
                </c:pt>
                <c:pt idx="12398">
                  <c:v>147.477</c:v>
                </c:pt>
                <c:pt idx="12399">
                  <c:v>147.43800000000002</c:v>
                </c:pt>
                <c:pt idx="12400">
                  <c:v>147.411</c:v>
                </c:pt>
                <c:pt idx="12401">
                  <c:v>147.34299999999999</c:v>
                </c:pt>
                <c:pt idx="12402">
                  <c:v>147.33600000000001</c:v>
                </c:pt>
                <c:pt idx="12403">
                  <c:v>147.29500000000002</c:v>
                </c:pt>
                <c:pt idx="12404">
                  <c:v>147.226</c:v>
                </c:pt>
                <c:pt idx="12405">
                  <c:v>147.24299999999999</c:v>
                </c:pt>
                <c:pt idx="12406">
                  <c:v>147.22</c:v>
                </c:pt>
                <c:pt idx="12407">
                  <c:v>147.214</c:v>
                </c:pt>
                <c:pt idx="12408">
                  <c:v>147.18600000000001</c:v>
                </c:pt>
                <c:pt idx="12409">
                  <c:v>147.18100000000001</c:v>
                </c:pt>
                <c:pt idx="12410">
                  <c:v>147.12899999999999</c:v>
                </c:pt>
                <c:pt idx="12411">
                  <c:v>147.178</c:v>
                </c:pt>
                <c:pt idx="12412">
                  <c:v>147.17699999999999</c:v>
                </c:pt>
                <c:pt idx="12413">
                  <c:v>147.12700000000001</c:v>
                </c:pt>
                <c:pt idx="12414">
                  <c:v>147.15800000000002</c:v>
                </c:pt>
                <c:pt idx="12415">
                  <c:v>147.215</c:v>
                </c:pt>
                <c:pt idx="12416">
                  <c:v>147.21299999999999</c:v>
                </c:pt>
                <c:pt idx="12417">
                  <c:v>147.18200000000002</c:v>
                </c:pt>
                <c:pt idx="12418">
                  <c:v>147.191</c:v>
                </c:pt>
                <c:pt idx="12419">
                  <c:v>147.268</c:v>
                </c:pt>
                <c:pt idx="12420">
                  <c:v>147.36500000000001</c:v>
                </c:pt>
                <c:pt idx="12421">
                  <c:v>147.43600000000001</c:v>
                </c:pt>
                <c:pt idx="12422">
                  <c:v>147.60300000000001</c:v>
                </c:pt>
                <c:pt idx="12423">
                  <c:v>147.78700000000001</c:v>
                </c:pt>
                <c:pt idx="12424">
                  <c:v>147.84800000000001</c:v>
                </c:pt>
                <c:pt idx="12425">
                  <c:v>147.99100000000001</c:v>
                </c:pt>
                <c:pt idx="12426">
                  <c:v>148.07300000000001</c:v>
                </c:pt>
                <c:pt idx="12427">
                  <c:v>148.19800000000001</c:v>
                </c:pt>
                <c:pt idx="12428">
                  <c:v>148.22200000000001</c:v>
                </c:pt>
                <c:pt idx="12429">
                  <c:v>148.22800000000001</c:v>
                </c:pt>
                <c:pt idx="12430">
                  <c:v>148.24</c:v>
                </c:pt>
                <c:pt idx="12431">
                  <c:v>148.191</c:v>
                </c:pt>
                <c:pt idx="12432">
                  <c:v>148.18800000000002</c:v>
                </c:pt>
                <c:pt idx="12433">
                  <c:v>148.11799999999999</c:v>
                </c:pt>
                <c:pt idx="12434">
                  <c:v>148.14400000000001</c:v>
                </c:pt>
                <c:pt idx="12435">
                  <c:v>148.16300000000001</c:v>
                </c:pt>
                <c:pt idx="12436">
                  <c:v>148.072</c:v>
                </c:pt>
                <c:pt idx="12437">
                  <c:v>148.01400000000001</c:v>
                </c:pt>
                <c:pt idx="12438">
                  <c:v>147.95600000000002</c:v>
                </c:pt>
                <c:pt idx="12439">
                  <c:v>147.93800000000002</c:v>
                </c:pt>
                <c:pt idx="12440">
                  <c:v>147.892</c:v>
                </c:pt>
                <c:pt idx="12441">
                  <c:v>147.89099999999999</c:v>
                </c:pt>
                <c:pt idx="12442">
                  <c:v>147.81800000000001</c:v>
                </c:pt>
                <c:pt idx="12443">
                  <c:v>147.785</c:v>
                </c:pt>
                <c:pt idx="12444">
                  <c:v>147.83000000000001</c:v>
                </c:pt>
                <c:pt idx="12445">
                  <c:v>147.751</c:v>
                </c:pt>
                <c:pt idx="12446">
                  <c:v>147.67500000000001</c:v>
                </c:pt>
                <c:pt idx="12447">
                  <c:v>147.67600000000002</c:v>
                </c:pt>
                <c:pt idx="12448">
                  <c:v>147.679</c:v>
                </c:pt>
                <c:pt idx="12449">
                  <c:v>147.65200000000002</c:v>
                </c:pt>
                <c:pt idx="12450">
                  <c:v>147.61199999999999</c:v>
                </c:pt>
                <c:pt idx="12451">
                  <c:v>147.60900000000001</c:v>
                </c:pt>
                <c:pt idx="12452">
                  <c:v>147.60900000000001</c:v>
                </c:pt>
                <c:pt idx="12453">
                  <c:v>147.58000000000001</c:v>
                </c:pt>
                <c:pt idx="12454">
                  <c:v>147.60300000000001</c:v>
                </c:pt>
                <c:pt idx="12455">
                  <c:v>147.59100000000001</c:v>
                </c:pt>
                <c:pt idx="12456">
                  <c:v>147.62</c:v>
                </c:pt>
                <c:pt idx="12457">
                  <c:v>147.62899999999999</c:v>
                </c:pt>
                <c:pt idx="12458">
                  <c:v>147.64699999999999</c:v>
                </c:pt>
                <c:pt idx="12459">
                  <c:v>147.65</c:v>
                </c:pt>
                <c:pt idx="12460">
                  <c:v>147.637</c:v>
                </c:pt>
                <c:pt idx="12461">
                  <c:v>147.62100000000001</c:v>
                </c:pt>
                <c:pt idx="12462">
                  <c:v>147.62299999999999</c:v>
                </c:pt>
                <c:pt idx="12463">
                  <c:v>147.62700000000001</c:v>
                </c:pt>
                <c:pt idx="12464">
                  <c:v>147.58699999999999</c:v>
                </c:pt>
                <c:pt idx="12465">
                  <c:v>147.59899999999999</c:v>
                </c:pt>
                <c:pt idx="12466">
                  <c:v>147.60599999999999</c:v>
                </c:pt>
                <c:pt idx="12467">
                  <c:v>147.55799999999999</c:v>
                </c:pt>
                <c:pt idx="12468">
                  <c:v>147.55600000000001</c:v>
                </c:pt>
                <c:pt idx="12469">
                  <c:v>147.595</c:v>
                </c:pt>
                <c:pt idx="12470">
                  <c:v>147.642</c:v>
                </c:pt>
                <c:pt idx="12471">
                  <c:v>147.60499999999999</c:v>
                </c:pt>
                <c:pt idx="12472">
                  <c:v>147.53800000000001</c:v>
                </c:pt>
                <c:pt idx="12473">
                  <c:v>147.52799999999999</c:v>
                </c:pt>
                <c:pt idx="12474">
                  <c:v>147.44200000000001</c:v>
                </c:pt>
                <c:pt idx="12475">
                  <c:v>147.416</c:v>
                </c:pt>
                <c:pt idx="12476">
                  <c:v>147.428</c:v>
                </c:pt>
                <c:pt idx="12477">
                  <c:v>147.374</c:v>
                </c:pt>
                <c:pt idx="12478">
                  <c:v>147.37</c:v>
                </c:pt>
                <c:pt idx="12479">
                  <c:v>147.29599999999999</c:v>
                </c:pt>
                <c:pt idx="12480">
                  <c:v>147.24199999999999</c:v>
                </c:pt>
                <c:pt idx="12481">
                  <c:v>147.28399999999999</c:v>
                </c:pt>
                <c:pt idx="12482">
                  <c:v>147.22999999999999</c:v>
                </c:pt>
                <c:pt idx="12483">
                  <c:v>147.25700000000001</c:v>
                </c:pt>
                <c:pt idx="12484">
                  <c:v>147.21</c:v>
                </c:pt>
                <c:pt idx="12485">
                  <c:v>147.20699999999999</c:v>
                </c:pt>
                <c:pt idx="12486">
                  <c:v>147.19200000000001</c:v>
                </c:pt>
                <c:pt idx="12487">
                  <c:v>147.19</c:v>
                </c:pt>
                <c:pt idx="12488">
                  <c:v>147.20600000000002</c:v>
                </c:pt>
                <c:pt idx="12489">
                  <c:v>147.15100000000001</c:v>
                </c:pt>
                <c:pt idx="12490">
                  <c:v>147.17000000000002</c:v>
                </c:pt>
                <c:pt idx="12491">
                  <c:v>147.19400000000002</c:v>
                </c:pt>
                <c:pt idx="12492">
                  <c:v>147.20400000000001</c:v>
                </c:pt>
                <c:pt idx="12493">
                  <c:v>147.22399999999999</c:v>
                </c:pt>
                <c:pt idx="12494">
                  <c:v>147.28399999999999</c:v>
                </c:pt>
                <c:pt idx="12495">
                  <c:v>147.268</c:v>
                </c:pt>
                <c:pt idx="12496">
                  <c:v>147.30799999999999</c:v>
                </c:pt>
                <c:pt idx="12497">
                  <c:v>147.32900000000001</c:v>
                </c:pt>
                <c:pt idx="12498">
                  <c:v>147.30500000000001</c:v>
                </c:pt>
                <c:pt idx="12499">
                  <c:v>147.279</c:v>
                </c:pt>
                <c:pt idx="12500">
                  <c:v>147.27600000000001</c:v>
                </c:pt>
                <c:pt idx="12501">
                  <c:v>147.333</c:v>
                </c:pt>
                <c:pt idx="12502">
                  <c:v>147.315</c:v>
                </c:pt>
                <c:pt idx="12503">
                  <c:v>147.38400000000001</c:v>
                </c:pt>
                <c:pt idx="12504">
                  <c:v>147.43200000000002</c:v>
                </c:pt>
                <c:pt idx="12505">
                  <c:v>147.476</c:v>
                </c:pt>
                <c:pt idx="12506">
                  <c:v>147.553</c:v>
                </c:pt>
                <c:pt idx="12507">
                  <c:v>147.649</c:v>
                </c:pt>
                <c:pt idx="12508">
                  <c:v>147.744</c:v>
                </c:pt>
                <c:pt idx="12509">
                  <c:v>147.94900000000001</c:v>
                </c:pt>
                <c:pt idx="12510">
                  <c:v>148.08100000000002</c:v>
                </c:pt>
                <c:pt idx="12511">
                  <c:v>148.25700000000001</c:v>
                </c:pt>
                <c:pt idx="12512">
                  <c:v>148.381</c:v>
                </c:pt>
                <c:pt idx="12513">
                  <c:v>148.506</c:v>
                </c:pt>
                <c:pt idx="12514">
                  <c:v>148.61000000000001</c:v>
                </c:pt>
                <c:pt idx="12515">
                  <c:v>148.71</c:v>
                </c:pt>
                <c:pt idx="12516">
                  <c:v>148.83799999999999</c:v>
                </c:pt>
                <c:pt idx="12517">
                  <c:v>148.98500000000001</c:v>
                </c:pt>
                <c:pt idx="12518">
                  <c:v>148.92099999999999</c:v>
                </c:pt>
                <c:pt idx="12519">
                  <c:v>148.87299999999999</c:v>
                </c:pt>
                <c:pt idx="12520">
                  <c:v>148.79</c:v>
                </c:pt>
                <c:pt idx="12521">
                  <c:v>148.70600000000002</c:v>
                </c:pt>
                <c:pt idx="12522">
                  <c:v>148.71799999999999</c:v>
                </c:pt>
                <c:pt idx="12523">
                  <c:v>148.80600000000001</c:v>
                </c:pt>
                <c:pt idx="12524">
                  <c:v>148.82500000000002</c:v>
                </c:pt>
                <c:pt idx="12525">
                  <c:v>148.917</c:v>
                </c:pt>
                <c:pt idx="12526">
                  <c:v>148.96</c:v>
                </c:pt>
                <c:pt idx="12527">
                  <c:v>148.98699999999999</c:v>
                </c:pt>
                <c:pt idx="12528">
                  <c:v>148.99600000000001</c:v>
                </c:pt>
                <c:pt idx="12529">
                  <c:v>148.952</c:v>
                </c:pt>
                <c:pt idx="12530">
                  <c:v>148.88900000000001</c:v>
                </c:pt>
                <c:pt idx="12531">
                  <c:v>148.762</c:v>
                </c:pt>
                <c:pt idx="12532">
                  <c:v>148.67400000000001</c:v>
                </c:pt>
                <c:pt idx="12533">
                  <c:v>148.52799999999999</c:v>
                </c:pt>
                <c:pt idx="12534">
                  <c:v>148.364</c:v>
                </c:pt>
                <c:pt idx="12535">
                  <c:v>148.29500000000002</c:v>
                </c:pt>
                <c:pt idx="12536">
                  <c:v>148.17600000000002</c:v>
                </c:pt>
                <c:pt idx="12537">
                  <c:v>148.14400000000001</c:v>
                </c:pt>
                <c:pt idx="12538">
                  <c:v>148.029</c:v>
                </c:pt>
                <c:pt idx="12539">
                  <c:v>147.93800000000002</c:v>
                </c:pt>
                <c:pt idx="12540">
                  <c:v>147.91400000000002</c:v>
                </c:pt>
                <c:pt idx="12541">
                  <c:v>147.92099999999999</c:v>
                </c:pt>
                <c:pt idx="12542">
                  <c:v>147.86199999999999</c:v>
                </c:pt>
                <c:pt idx="12543">
                  <c:v>147.81300000000002</c:v>
                </c:pt>
                <c:pt idx="12544">
                  <c:v>147.83600000000001</c:v>
                </c:pt>
                <c:pt idx="12545">
                  <c:v>147.929</c:v>
                </c:pt>
                <c:pt idx="12546">
                  <c:v>148.006</c:v>
                </c:pt>
                <c:pt idx="12547">
                  <c:v>148.11699999999999</c:v>
                </c:pt>
                <c:pt idx="12548">
                  <c:v>148.179</c:v>
                </c:pt>
                <c:pt idx="12549">
                  <c:v>148.20099999999999</c:v>
                </c:pt>
                <c:pt idx="12550">
                  <c:v>148.21299999999999</c:v>
                </c:pt>
                <c:pt idx="12551">
                  <c:v>148.11199999999999</c:v>
                </c:pt>
                <c:pt idx="12552">
                  <c:v>148.089</c:v>
                </c:pt>
                <c:pt idx="12553">
                  <c:v>148.01900000000001</c:v>
                </c:pt>
                <c:pt idx="12554">
                  <c:v>147.97900000000001</c:v>
                </c:pt>
                <c:pt idx="12555">
                  <c:v>147.91200000000001</c:v>
                </c:pt>
                <c:pt idx="12556">
                  <c:v>147.87299999999999</c:v>
                </c:pt>
                <c:pt idx="12557">
                  <c:v>147.83699999999999</c:v>
                </c:pt>
                <c:pt idx="12558">
                  <c:v>147.738</c:v>
                </c:pt>
                <c:pt idx="12559">
                  <c:v>147.678</c:v>
                </c:pt>
                <c:pt idx="12560">
                  <c:v>147.64099999999999</c:v>
                </c:pt>
                <c:pt idx="12561">
                  <c:v>147.61199999999999</c:v>
                </c:pt>
                <c:pt idx="12562">
                  <c:v>147.56200000000001</c:v>
                </c:pt>
                <c:pt idx="12563">
                  <c:v>147.477</c:v>
                </c:pt>
                <c:pt idx="12564">
                  <c:v>147.48400000000001</c:v>
                </c:pt>
                <c:pt idx="12565">
                  <c:v>147.45099999999999</c:v>
                </c:pt>
                <c:pt idx="12566">
                  <c:v>147.45400000000001</c:v>
                </c:pt>
                <c:pt idx="12567">
                  <c:v>147.447</c:v>
                </c:pt>
                <c:pt idx="12568">
                  <c:v>147.45099999999999</c:v>
                </c:pt>
                <c:pt idx="12569">
                  <c:v>147.44900000000001</c:v>
                </c:pt>
                <c:pt idx="12570">
                  <c:v>147.44800000000001</c:v>
                </c:pt>
                <c:pt idx="12571">
                  <c:v>147.45400000000001</c:v>
                </c:pt>
                <c:pt idx="12572">
                  <c:v>147.476</c:v>
                </c:pt>
                <c:pt idx="12573">
                  <c:v>147.44</c:v>
                </c:pt>
                <c:pt idx="12574">
                  <c:v>147.40299999999999</c:v>
                </c:pt>
                <c:pt idx="12575">
                  <c:v>147.376</c:v>
                </c:pt>
                <c:pt idx="12576">
                  <c:v>147.37899999999999</c:v>
                </c:pt>
                <c:pt idx="12577">
                  <c:v>147.346</c:v>
                </c:pt>
                <c:pt idx="12578">
                  <c:v>147.31</c:v>
                </c:pt>
                <c:pt idx="12579">
                  <c:v>147.298</c:v>
                </c:pt>
                <c:pt idx="12580">
                  <c:v>147.27500000000001</c:v>
                </c:pt>
                <c:pt idx="12581">
                  <c:v>147.28700000000001</c:v>
                </c:pt>
                <c:pt idx="12582">
                  <c:v>147.36199999999999</c:v>
                </c:pt>
                <c:pt idx="12583">
                  <c:v>147.38900000000001</c:v>
                </c:pt>
                <c:pt idx="12584">
                  <c:v>147.405</c:v>
                </c:pt>
                <c:pt idx="12585">
                  <c:v>147.49600000000001</c:v>
                </c:pt>
                <c:pt idx="12586">
                  <c:v>147.547</c:v>
                </c:pt>
                <c:pt idx="12587">
                  <c:v>147.643</c:v>
                </c:pt>
                <c:pt idx="12588">
                  <c:v>147.70699999999999</c:v>
                </c:pt>
                <c:pt idx="12589">
                  <c:v>147.78100000000001</c:v>
                </c:pt>
                <c:pt idx="12590">
                  <c:v>147.76900000000001</c:v>
                </c:pt>
                <c:pt idx="12591">
                  <c:v>147.83699999999999</c:v>
                </c:pt>
                <c:pt idx="12592">
                  <c:v>147.88400000000001</c:v>
                </c:pt>
                <c:pt idx="12593">
                  <c:v>147.875</c:v>
                </c:pt>
                <c:pt idx="12594">
                  <c:v>147.88400000000001</c:v>
                </c:pt>
                <c:pt idx="12595">
                  <c:v>147.863</c:v>
                </c:pt>
                <c:pt idx="12596">
                  <c:v>147.88800000000001</c:v>
                </c:pt>
                <c:pt idx="12597">
                  <c:v>147.84700000000001</c:v>
                </c:pt>
                <c:pt idx="12598">
                  <c:v>147.83199999999999</c:v>
                </c:pt>
                <c:pt idx="12599">
                  <c:v>147.84700000000001</c:v>
                </c:pt>
                <c:pt idx="12600">
                  <c:v>147.82400000000001</c:v>
                </c:pt>
                <c:pt idx="12601">
                  <c:v>147.798</c:v>
                </c:pt>
                <c:pt idx="12602">
                  <c:v>147.76900000000001</c:v>
                </c:pt>
                <c:pt idx="12603">
                  <c:v>147.761</c:v>
                </c:pt>
                <c:pt idx="12604">
                  <c:v>147.738</c:v>
                </c:pt>
                <c:pt idx="12605">
                  <c:v>147.70000000000002</c:v>
                </c:pt>
                <c:pt idx="12606">
                  <c:v>147.708</c:v>
                </c:pt>
                <c:pt idx="12607">
                  <c:v>147.661</c:v>
                </c:pt>
                <c:pt idx="12608">
                  <c:v>147.649</c:v>
                </c:pt>
                <c:pt idx="12609">
                  <c:v>147.589</c:v>
                </c:pt>
                <c:pt idx="12610">
                  <c:v>147.54</c:v>
                </c:pt>
                <c:pt idx="12611">
                  <c:v>147.536</c:v>
                </c:pt>
                <c:pt idx="12612">
                  <c:v>147.464</c:v>
                </c:pt>
                <c:pt idx="12613">
                  <c:v>147.43299999999999</c:v>
                </c:pt>
                <c:pt idx="12614">
                  <c:v>147.417</c:v>
                </c:pt>
                <c:pt idx="12615">
                  <c:v>147.39400000000001</c:v>
                </c:pt>
                <c:pt idx="12616">
                  <c:v>147.45400000000001</c:v>
                </c:pt>
                <c:pt idx="12617">
                  <c:v>147.38400000000001</c:v>
                </c:pt>
                <c:pt idx="12618">
                  <c:v>147.41200000000001</c:v>
                </c:pt>
                <c:pt idx="12619">
                  <c:v>147.37200000000001</c:v>
                </c:pt>
                <c:pt idx="12620">
                  <c:v>147.339</c:v>
                </c:pt>
                <c:pt idx="12621">
                  <c:v>147.304</c:v>
                </c:pt>
                <c:pt idx="12622">
                  <c:v>147.28</c:v>
                </c:pt>
                <c:pt idx="12623">
                  <c:v>147.29300000000001</c:v>
                </c:pt>
                <c:pt idx="12624">
                  <c:v>147.22800000000001</c:v>
                </c:pt>
                <c:pt idx="12625">
                  <c:v>147.22900000000001</c:v>
                </c:pt>
                <c:pt idx="12626">
                  <c:v>147.208</c:v>
                </c:pt>
                <c:pt idx="12627">
                  <c:v>147.232</c:v>
                </c:pt>
                <c:pt idx="12628">
                  <c:v>147.28200000000001</c:v>
                </c:pt>
                <c:pt idx="12629">
                  <c:v>147.26</c:v>
                </c:pt>
                <c:pt idx="12630">
                  <c:v>147.28800000000001</c:v>
                </c:pt>
                <c:pt idx="12631">
                  <c:v>147.28399999999999</c:v>
                </c:pt>
                <c:pt idx="12632">
                  <c:v>147.31</c:v>
                </c:pt>
                <c:pt idx="12633">
                  <c:v>147.35</c:v>
                </c:pt>
                <c:pt idx="12634">
                  <c:v>147.35599999999999</c:v>
                </c:pt>
                <c:pt idx="12635">
                  <c:v>147.37100000000001</c:v>
                </c:pt>
                <c:pt idx="12636">
                  <c:v>147.387</c:v>
                </c:pt>
                <c:pt idx="12637">
                  <c:v>147.30199999999999</c:v>
                </c:pt>
                <c:pt idx="12638">
                  <c:v>147.34899999999999</c:v>
                </c:pt>
                <c:pt idx="12639">
                  <c:v>147.30000000000001</c:v>
                </c:pt>
                <c:pt idx="12640">
                  <c:v>147.30600000000001</c:v>
                </c:pt>
                <c:pt idx="12641">
                  <c:v>147.31700000000001</c:v>
                </c:pt>
                <c:pt idx="12642">
                  <c:v>147.37700000000001</c:v>
                </c:pt>
                <c:pt idx="12643">
                  <c:v>147.35599999999999</c:v>
                </c:pt>
                <c:pt idx="12644">
                  <c:v>147.36600000000001</c:v>
                </c:pt>
                <c:pt idx="12645">
                  <c:v>147.41800000000001</c:v>
                </c:pt>
                <c:pt idx="12646">
                  <c:v>147.35599999999999</c:v>
                </c:pt>
                <c:pt idx="12647">
                  <c:v>147.26300000000001</c:v>
                </c:pt>
                <c:pt idx="12648">
                  <c:v>147.215</c:v>
                </c:pt>
                <c:pt idx="12649">
                  <c:v>147.21</c:v>
                </c:pt>
                <c:pt idx="12650">
                  <c:v>147.19200000000001</c:v>
                </c:pt>
                <c:pt idx="12651">
                  <c:v>147.12100000000001</c:v>
                </c:pt>
                <c:pt idx="12652">
                  <c:v>147.065</c:v>
                </c:pt>
                <c:pt idx="12653">
                  <c:v>147.02199999999999</c:v>
                </c:pt>
                <c:pt idx="12654">
                  <c:v>147.018</c:v>
                </c:pt>
                <c:pt idx="12655">
                  <c:v>147.00800000000001</c:v>
                </c:pt>
                <c:pt idx="12656">
                  <c:v>146.97300000000001</c:v>
                </c:pt>
                <c:pt idx="12657">
                  <c:v>146.98699999999999</c:v>
                </c:pt>
                <c:pt idx="12658">
                  <c:v>147.036</c:v>
                </c:pt>
                <c:pt idx="12659">
                  <c:v>147.11000000000001</c:v>
                </c:pt>
                <c:pt idx="12660">
                  <c:v>147.21100000000001</c:v>
                </c:pt>
                <c:pt idx="12661">
                  <c:v>147.35400000000001</c:v>
                </c:pt>
                <c:pt idx="12662">
                  <c:v>147.452</c:v>
                </c:pt>
                <c:pt idx="12663">
                  <c:v>147.559</c:v>
                </c:pt>
                <c:pt idx="12664">
                  <c:v>147.56900000000002</c:v>
                </c:pt>
                <c:pt idx="12665">
                  <c:v>147.56800000000001</c:v>
                </c:pt>
                <c:pt idx="12666">
                  <c:v>147.483</c:v>
                </c:pt>
                <c:pt idx="12667">
                  <c:v>147.41499999999999</c:v>
                </c:pt>
                <c:pt idx="12668">
                  <c:v>147.39400000000001</c:v>
                </c:pt>
                <c:pt idx="12669">
                  <c:v>147.34700000000001</c:v>
                </c:pt>
                <c:pt idx="12670">
                  <c:v>147.321</c:v>
                </c:pt>
                <c:pt idx="12671">
                  <c:v>147.31700000000001</c:v>
                </c:pt>
                <c:pt idx="12672">
                  <c:v>147.30799999999999</c:v>
                </c:pt>
                <c:pt idx="12673">
                  <c:v>147.33699999999999</c:v>
                </c:pt>
                <c:pt idx="12674">
                  <c:v>147.346</c:v>
                </c:pt>
                <c:pt idx="12675">
                  <c:v>147.358</c:v>
                </c:pt>
                <c:pt idx="12676">
                  <c:v>147.34299999999999</c:v>
                </c:pt>
                <c:pt idx="12677">
                  <c:v>147.34800000000001</c:v>
                </c:pt>
                <c:pt idx="12678">
                  <c:v>147.32599999999999</c:v>
                </c:pt>
                <c:pt idx="12679">
                  <c:v>147.29599999999999</c:v>
                </c:pt>
                <c:pt idx="12680">
                  <c:v>147.27000000000001</c:v>
                </c:pt>
                <c:pt idx="12681">
                  <c:v>147.214</c:v>
                </c:pt>
                <c:pt idx="12682">
                  <c:v>147.143</c:v>
                </c:pt>
                <c:pt idx="12683">
                  <c:v>147.11199999999999</c:v>
                </c:pt>
                <c:pt idx="12684">
                  <c:v>147.06900000000002</c:v>
                </c:pt>
                <c:pt idx="12685">
                  <c:v>147.042</c:v>
                </c:pt>
                <c:pt idx="12686">
                  <c:v>147.03399999999999</c:v>
                </c:pt>
                <c:pt idx="12687">
                  <c:v>147.18600000000001</c:v>
                </c:pt>
                <c:pt idx="12688">
                  <c:v>147.33000000000001</c:v>
                </c:pt>
                <c:pt idx="12689">
                  <c:v>147.44200000000001</c:v>
                </c:pt>
                <c:pt idx="12690">
                  <c:v>147.589</c:v>
                </c:pt>
                <c:pt idx="12691">
                  <c:v>147.69900000000001</c:v>
                </c:pt>
                <c:pt idx="12692">
                  <c:v>147.78700000000001</c:v>
                </c:pt>
                <c:pt idx="12693">
                  <c:v>147.84800000000001</c:v>
                </c:pt>
                <c:pt idx="12694">
                  <c:v>147.93800000000002</c:v>
                </c:pt>
                <c:pt idx="12695">
                  <c:v>147.88800000000001</c:v>
                </c:pt>
                <c:pt idx="12696">
                  <c:v>147.88400000000001</c:v>
                </c:pt>
                <c:pt idx="12697">
                  <c:v>147.84399999999999</c:v>
                </c:pt>
                <c:pt idx="12698">
                  <c:v>147.893</c:v>
                </c:pt>
                <c:pt idx="12699">
                  <c:v>147.86099999999999</c:v>
                </c:pt>
                <c:pt idx="12700">
                  <c:v>147.905</c:v>
                </c:pt>
                <c:pt idx="12701">
                  <c:v>147.917</c:v>
                </c:pt>
                <c:pt idx="12702">
                  <c:v>148.00300000000001</c:v>
                </c:pt>
                <c:pt idx="12703">
                  <c:v>148.131</c:v>
                </c:pt>
                <c:pt idx="12704">
                  <c:v>148.30700000000002</c:v>
                </c:pt>
                <c:pt idx="12705">
                  <c:v>148.35</c:v>
                </c:pt>
                <c:pt idx="12706">
                  <c:v>148.37100000000001</c:v>
                </c:pt>
                <c:pt idx="12707">
                  <c:v>148.303</c:v>
                </c:pt>
                <c:pt idx="12708">
                  <c:v>148.27700000000002</c:v>
                </c:pt>
                <c:pt idx="12709">
                  <c:v>148.20099999999999</c:v>
                </c:pt>
                <c:pt idx="12710">
                  <c:v>148.11699999999999</c:v>
                </c:pt>
                <c:pt idx="12711">
                  <c:v>148.054</c:v>
                </c:pt>
                <c:pt idx="12712">
                  <c:v>147.95699999999999</c:v>
                </c:pt>
                <c:pt idx="12713">
                  <c:v>147.85300000000001</c:v>
                </c:pt>
                <c:pt idx="12714">
                  <c:v>147.77199999999999</c:v>
                </c:pt>
                <c:pt idx="12715">
                  <c:v>147.71100000000001</c:v>
                </c:pt>
                <c:pt idx="12716">
                  <c:v>147.58000000000001</c:v>
                </c:pt>
                <c:pt idx="12717">
                  <c:v>147.46899999999999</c:v>
                </c:pt>
                <c:pt idx="12718">
                  <c:v>147.452</c:v>
                </c:pt>
                <c:pt idx="12719">
                  <c:v>147.417</c:v>
                </c:pt>
                <c:pt idx="12720">
                  <c:v>147.34800000000001</c:v>
                </c:pt>
                <c:pt idx="12721">
                  <c:v>147.268</c:v>
                </c:pt>
                <c:pt idx="12722">
                  <c:v>147.232</c:v>
                </c:pt>
                <c:pt idx="12723">
                  <c:v>147.25700000000001</c:v>
                </c:pt>
                <c:pt idx="12724">
                  <c:v>147.226</c:v>
                </c:pt>
                <c:pt idx="12725">
                  <c:v>147.30600000000001</c:v>
                </c:pt>
                <c:pt idx="12726">
                  <c:v>147.39600000000002</c:v>
                </c:pt>
                <c:pt idx="12727">
                  <c:v>147.476</c:v>
                </c:pt>
                <c:pt idx="12728">
                  <c:v>147.524</c:v>
                </c:pt>
                <c:pt idx="12729">
                  <c:v>147.66900000000001</c:v>
                </c:pt>
                <c:pt idx="12730">
                  <c:v>147.82400000000001</c:v>
                </c:pt>
                <c:pt idx="12731">
                  <c:v>147.95500000000001</c:v>
                </c:pt>
                <c:pt idx="12732">
                  <c:v>148.09100000000001</c:v>
                </c:pt>
                <c:pt idx="12733">
                  <c:v>148.25900000000001</c:v>
                </c:pt>
                <c:pt idx="12734">
                  <c:v>148.39000000000001</c:v>
                </c:pt>
                <c:pt idx="12735">
                  <c:v>148.53200000000001</c:v>
                </c:pt>
                <c:pt idx="12736">
                  <c:v>148.583</c:v>
                </c:pt>
                <c:pt idx="12737">
                  <c:v>148.57400000000001</c:v>
                </c:pt>
                <c:pt idx="12738">
                  <c:v>148.55500000000001</c:v>
                </c:pt>
                <c:pt idx="12739">
                  <c:v>148.44900000000001</c:v>
                </c:pt>
                <c:pt idx="12740">
                  <c:v>148.393</c:v>
                </c:pt>
                <c:pt idx="12741">
                  <c:v>148.37200000000001</c:v>
                </c:pt>
                <c:pt idx="12742">
                  <c:v>148.25300000000001</c:v>
                </c:pt>
                <c:pt idx="12743">
                  <c:v>148.25200000000001</c:v>
                </c:pt>
                <c:pt idx="12744">
                  <c:v>148.19400000000002</c:v>
                </c:pt>
                <c:pt idx="12745">
                  <c:v>148.14400000000001</c:v>
                </c:pt>
                <c:pt idx="12746">
                  <c:v>148.13</c:v>
                </c:pt>
                <c:pt idx="12747">
                  <c:v>148.18299999999999</c:v>
                </c:pt>
                <c:pt idx="12748">
                  <c:v>148.321</c:v>
                </c:pt>
                <c:pt idx="12749">
                  <c:v>148.417</c:v>
                </c:pt>
                <c:pt idx="12750">
                  <c:v>148.626</c:v>
                </c:pt>
                <c:pt idx="12751">
                  <c:v>148.881</c:v>
                </c:pt>
                <c:pt idx="12752">
                  <c:v>148.99700000000001</c:v>
                </c:pt>
                <c:pt idx="12753">
                  <c:v>149.08600000000001</c:v>
                </c:pt>
                <c:pt idx="12754">
                  <c:v>149.09899999999999</c:v>
                </c:pt>
                <c:pt idx="12755">
                  <c:v>149.024</c:v>
                </c:pt>
                <c:pt idx="12756">
                  <c:v>148.90899999999999</c:v>
                </c:pt>
                <c:pt idx="12757">
                  <c:v>148.79500000000002</c:v>
                </c:pt>
                <c:pt idx="12758">
                  <c:v>148.67600000000002</c:v>
                </c:pt>
                <c:pt idx="12759">
                  <c:v>148.535</c:v>
                </c:pt>
                <c:pt idx="12760">
                  <c:v>148.44200000000001</c:v>
                </c:pt>
                <c:pt idx="12761">
                  <c:v>148.34899999999999</c:v>
                </c:pt>
                <c:pt idx="12762">
                  <c:v>148.232</c:v>
                </c:pt>
                <c:pt idx="12763">
                  <c:v>148.11699999999999</c:v>
                </c:pt>
                <c:pt idx="12764">
                  <c:v>148.09</c:v>
                </c:pt>
                <c:pt idx="12765">
                  <c:v>147.947</c:v>
                </c:pt>
                <c:pt idx="12766">
                  <c:v>147.88</c:v>
                </c:pt>
                <c:pt idx="12767">
                  <c:v>147.76599999999999</c:v>
                </c:pt>
                <c:pt idx="12768">
                  <c:v>147.60900000000001</c:v>
                </c:pt>
                <c:pt idx="12769">
                  <c:v>147.45099999999999</c:v>
                </c:pt>
                <c:pt idx="12770">
                  <c:v>147.30100000000002</c:v>
                </c:pt>
                <c:pt idx="12771">
                  <c:v>147.21199999999999</c:v>
                </c:pt>
                <c:pt idx="12772">
                  <c:v>147.155</c:v>
                </c:pt>
                <c:pt idx="12773">
                  <c:v>147.02600000000001</c:v>
                </c:pt>
                <c:pt idx="12774">
                  <c:v>146.96100000000001</c:v>
                </c:pt>
                <c:pt idx="12775">
                  <c:v>146.857</c:v>
                </c:pt>
                <c:pt idx="12776">
                  <c:v>146.78700000000001</c:v>
                </c:pt>
                <c:pt idx="12777">
                  <c:v>146.70500000000001</c:v>
                </c:pt>
                <c:pt idx="12778">
                  <c:v>146.63200000000001</c:v>
                </c:pt>
                <c:pt idx="12779">
                  <c:v>146.63</c:v>
                </c:pt>
                <c:pt idx="12780">
                  <c:v>146.624</c:v>
                </c:pt>
                <c:pt idx="12781">
                  <c:v>146.63</c:v>
                </c:pt>
                <c:pt idx="12782">
                  <c:v>146.63</c:v>
                </c:pt>
                <c:pt idx="12783">
                  <c:v>146.61199999999999</c:v>
                </c:pt>
                <c:pt idx="12784">
                  <c:v>146.65</c:v>
                </c:pt>
                <c:pt idx="12785">
                  <c:v>146.65</c:v>
                </c:pt>
                <c:pt idx="12786">
                  <c:v>146.661</c:v>
                </c:pt>
                <c:pt idx="12787">
                  <c:v>146.661</c:v>
                </c:pt>
                <c:pt idx="12788">
                  <c:v>146.66499999999999</c:v>
                </c:pt>
                <c:pt idx="12789">
                  <c:v>146.68600000000001</c:v>
                </c:pt>
                <c:pt idx="12790">
                  <c:v>146.619</c:v>
                </c:pt>
                <c:pt idx="12791">
                  <c:v>146.62700000000001</c:v>
                </c:pt>
                <c:pt idx="12792">
                  <c:v>146.59800000000001</c:v>
                </c:pt>
                <c:pt idx="12793">
                  <c:v>146.578</c:v>
                </c:pt>
                <c:pt idx="12794">
                  <c:v>146.60599999999999</c:v>
                </c:pt>
                <c:pt idx="12795">
                  <c:v>146.583</c:v>
                </c:pt>
                <c:pt idx="12796">
                  <c:v>146.583</c:v>
                </c:pt>
                <c:pt idx="12797">
                  <c:v>146.69</c:v>
                </c:pt>
                <c:pt idx="12798">
                  <c:v>146.678</c:v>
                </c:pt>
                <c:pt idx="12799">
                  <c:v>146.66499999999999</c:v>
                </c:pt>
                <c:pt idx="12800">
                  <c:v>146.62299999999999</c:v>
                </c:pt>
                <c:pt idx="12801">
                  <c:v>146.63</c:v>
                </c:pt>
                <c:pt idx="12802">
                  <c:v>146.643</c:v>
                </c:pt>
                <c:pt idx="12803">
                  <c:v>146.57500000000002</c:v>
                </c:pt>
                <c:pt idx="12804">
                  <c:v>146.57300000000001</c:v>
                </c:pt>
                <c:pt idx="12805">
                  <c:v>146.57300000000001</c:v>
                </c:pt>
                <c:pt idx="12806">
                  <c:v>146.523</c:v>
                </c:pt>
                <c:pt idx="12807">
                  <c:v>146.523</c:v>
                </c:pt>
                <c:pt idx="12808">
                  <c:v>146.48699999999999</c:v>
                </c:pt>
                <c:pt idx="12809">
                  <c:v>146.49</c:v>
                </c:pt>
                <c:pt idx="12810">
                  <c:v>146.53800000000001</c:v>
                </c:pt>
                <c:pt idx="12811">
                  <c:v>146.53800000000001</c:v>
                </c:pt>
                <c:pt idx="12812">
                  <c:v>146.55600000000001</c:v>
                </c:pt>
                <c:pt idx="12813">
                  <c:v>146.57</c:v>
                </c:pt>
                <c:pt idx="12814">
                  <c:v>146.642</c:v>
                </c:pt>
                <c:pt idx="12815">
                  <c:v>146.57300000000001</c:v>
                </c:pt>
                <c:pt idx="12816">
                  <c:v>146.53700000000001</c:v>
                </c:pt>
                <c:pt idx="12817">
                  <c:v>146.50800000000001</c:v>
                </c:pt>
                <c:pt idx="12818">
                  <c:v>146.47999999999999</c:v>
                </c:pt>
                <c:pt idx="12819">
                  <c:v>146.459</c:v>
                </c:pt>
                <c:pt idx="12820">
                  <c:v>146.459</c:v>
                </c:pt>
                <c:pt idx="12821">
                  <c:v>146.43</c:v>
                </c:pt>
                <c:pt idx="12822">
                  <c:v>146.43200000000002</c:v>
                </c:pt>
                <c:pt idx="12823">
                  <c:v>146.429</c:v>
                </c:pt>
                <c:pt idx="12824">
                  <c:v>146.39500000000001</c:v>
                </c:pt>
                <c:pt idx="12825">
                  <c:v>146.465</c:v>
                </c:pt>
                <c:pt idx="12826">
                  <c:v>146.46899999999999</c:v>
                </c:pt>
                <c:pt idx="12827">
                  <c:v>146.46899999999999</c:v>
                </c:pt>
                <c:pt idx="12828">
                  <c:v>146.51900000000001</c:v>
                </c:pt>
                <c:pt idx="12829">
                  <c:v>146.58500000000001</c:v>
                </c:pt>
                <c:pt idx="12830">
                  <c:v>146.55700000000002</c:v>
                </c:pt>
                <c:pt idx="12831">
                  <c:v>146.57500000000002</c:v>
                </c:pt>
                <c:pt idx="12832">
                  <c:v>146.57500000000002</c:v>
                </c:pt>
                <c:pt idx="12833">
                  <c:v>146.66400000000002</c:v>
                </c:pt>
                <c:pt idx="12834">
                  <c:v>146.66400000000002</c:v>
                </c:pt>
                <c:pt idx="12835">
                  <c:v>146.697</c:v>
                </c:pt>
                <c:pt idx="12836">
                  <c:v>146.697</c:v>
                </c:pt>
                <c:pt idx="12837">
                  <c:v>146.64699999999999</c:v>
                </c:pt>
                <c:pt idx="12838">
                  <c:v>146.61099999999999</c:v>
                </c:pt>
                <c:pt idx="12839">
                  <c:v>146.553</c:v>
                </c:pt>
                <c:pt idx="12840">
                  <c:v>146.51300000000001</c:v>
                </c:pt>
                <c:pt idx="12841">
                  <c:v>146.51300000000001</c:v>
                </c:pt>
                <c:pt idx="12842">
                  <c:v>146.536</c:v>
                </c:pt>
                <c:pt idx="12843">
                  <c:v>146.536</c:v>
                </c:pt>
                <c:pt idx="12844">
                  <c:v>146.57599999999999</c:v>
                </c:pt>
                <c:pt idx="12845">
                  <c:v>146.46799999999999</c:v>
                </c:pt>
                <c:pt idx="12846">
                  <c:v>146.46799999999999</c:v>
                </c:pt>
                <c:pt idx="12847">
                  <c:v>146.45500000000001</c:v>
                </c:pt>
                <c:pt idx="12848">
                  <c:v>146.54400000000001</c:v>
                </c:pt>
                <c:pt idx="12849">
                  <c:v>146.54400000000001</c:v>
                </c:pt>
                <c:pt idx="12850">
                  <c:v>146.69800000000001</c:v>
                </c:pt>
                <c:pt idx="12851">
                  <c:v>146.858</c:v>
                </c:pt>
                <c:pt idx="12852">
                  <c:v>147.14000000000001</c:v>
                </c:pt>
                <c:pt idx="12853">
                  <c:v>147.30100000000002</c:v>
                </c:pt>
                <c:pt idx="12854">
                  <c:v>140.68</c:v>
                </c:pt>
                <c:pt idx="12855">
                  <c:v>140.68</c:v>
                </c:pt>
                <c:pt idx="12856">
                  <c:v>131.51599999999999</c:v>
                </c:pt>
                <c:pt idx="12857">
                  <c:v>131.334</c:v>
                </c:pt>
                <c:pt idx="12858">
                  <c:v>131.12200000000001</c:v>
                </c:pt>
                <c:pt idx="12859">
                  <c:v>131.12200000000001</c:v>
                </c:pt>
                <c:pt idx="12860">
                  <c:v>130.78399999999999</c:v>
                </c:pt>
                <c:pt idx="12861">
                  <c:v>130.78399999999999</c:v>
                </c:pt>
                <c:pt idx="12862">
                  <c:v>130.351</c:v>
                </c:pt>
                <c:pt idx="12863">
                  <c:v>130.351</c:v>
                </c:pt>
                <c:pt idx="12864">
                  <c:v>129.92400000000001</c:v>
                </c:pt>
                <c:pt idx="12865">
                  <c:v>129.92400000000001</c:v>
                </c:pt>
                <c:pt idx="12866">
                  <c:v>129.70400000000001</c:v>
                </c:pt>
                <c:pt idx="12867">
                  <c:v>129.57900000000001</c:v>
                </c:pt>
                <c:pt idx="12868">
                  <c:v>129.55000000000001</c:v>
                </c:pt>
                <c:pt idx="12869">
                  <c:v>129.393</c:v>
                </c:pt>
                <c:pt idx="12870">
                  <c:v>129.255</c:v>
                </c:pt>
                <c:pt idx="12871">
                  <c:v>129.09100000000001</c:v>
                </c:pt>
                <c:pt idx="12872">
                  <c:v>129.09100000000001</c:v>
                </c:pt>
                <c:pt idx="12873">
                  <c:v>119.56700000000001</c:v>
                </c:pt>
                <c:pt idx="12874">
                  <c:v>119.56700000000001</c:v>
                </c:pt>
                <c:pt idx="12875">
                  <c:v>119.477</c:v>
                </c:pt>
                <c:pt idx="12876">
                  <c:v>119.229</c:v>
                </c:pt>
                <c:pt idx="12877">
                  <c:v>119.167</c:v>
                </c:pt>
                <c:pt idx="12878">
                  <c:v>119.167</c:v>
                </c:pt>
                <c:pt idx="12879">
                  <c:v>119.003</c:v>
                </c:pt>
                <c:pt idx="12880">
                  <c:v>118.875</c:v>
                </c:pt>
                <c:pt idx="12881">
                  <c:v>118.764</c:v>
                </c:pt>
                <c:pt idx="12882">
                  <c:v>118.727</c:v>
                </c:pt>
                <c:pt idx="12883">
                  <c:v>118.568</c:v>
                </c:pt>
                <c:pt idx="12884">
                  <c:v>118.42400000000001</c:v>
                </c:pt>
                <c:pt idx="12885">
                  <c:v>118.32300000000001</c:v>
                </c:pt>
                <c:pt idx="12886">
                  <c:v>118.262</c:v>
                </c:pt>
                <c:pt idx="12887">
                  <c:v>118.134</c:v>
                </c:pt>
                <c:pt idx="12888">
                  <c:v>118.039</c:v>
                </c:pt>
                <c:pt idx="12889">
                  <c:v>117.988</c:v>
                </c:pt>
                <c:pt idx="12890">
                  <c:v>117.91500000000001</c:v>
                </c:pt>
                <c:pt idx="12891">
                  <c:v>117.84700000000001</c:v>
                </c:pt>
                <c:pt idx="12892">
                  <c:v>117.813</c:v>
                </c:pt>
                <c:pt idx="12893">
                  <c:v>117.80500000000001</c:v>
                </c:pt>
                <c:pt idx="12894">
                  <c:v>117.786</c:v>
                </c:pt>
                <c:pt idx="12895">
                  <c:v>117.73100000000001</c:v>
                </c:pt>
                <c:pt idx="12896">
                  <c:v>117.709</c:v>
                </c:pt>
                <c:pt idx="12897">
                  <c:v>117.68600000000001</c:v>
                </c:pt>
                <c:pt idx="12898">
                  <c:v>117.69200000000001</c:v>
                </c:pt>
                <c:pt idx="12899">
                  <c:v>117.75700000000001</c:v>
                </c:pt>
                <c:pt idx="12900">
                  <c:v>117.748</c:v>
                </c:pt>
                <c:pt idx="12901">
                  <c:v>117.852</c:v>
                </c:pt>
                <c:pt idx="12902">
                  <c:v>117.934</c:v>
                </c:pt>
                <c:pt idx="12903">
                  <c:v>118.03100000000001</c:v>
                </c:pt>
                <c:pt idx="12904">
                  <c:v>118.047</c:v>
                </c:pt>
                <c:pt idx="12905">
                  <c:v>118.173</c:v>
                </c:pt>
                <c:pt idx="12906">
                  <c:v>118.202</c:v>
                </c:pt>
                <c:pt idx="12907">
                  <c:v>118.19500000000001</c:v>
                </c:pt>
                <c:pt idx="12908">
                  <c:v>118.184</c:v>
                </c:pt>
                <c:pt idx="12909">
                  <c:v>118.17100000000001</c:v>
                </c:pt>
                <c:pt idx="12910">
                  <c:v>118.14</c:v>
                </c:pt>
                <c:pt idx="12911">
                  <c:v>118.14400000000001</c:v>
                </c:pt>
                <c:pt idx="12912">
                  <c:v>118.13200000000001</c:v>
                </c:pt>
                <c:pt idx="12913">
                  <c:v>118.11200000000001</c:v>
                </c:pt>
                <c:pt idx="12914">
                  <c:v>118.07900000000001</c:v>
                </c:pt>
                <c:pt idx="12915">
                  <c:v>118.027</c:v>
                </c:pt>
                <c:pt idx="12916">
                  <c:v>117.988</c:v>
                </c:pt>
                <c:pt idx="12917">
                  <c:v>118.001</c:v>
                </c:pt>
                <c:pt idx="12918">
                  <c:v>117.941</c:v>
                </c:pt>
                <c:pt idx="12919">
                  <c:v>117.87400000000001</c:v>
                </c:pt>
                <c:pt idx="12920">
                  <c:v>117.83</c:v>
                </c:pt>
                <c:pt idx="12921">
                  <c:v>117.851</c:v>
                </c:pt>
                <c:pt idx="12922">
                  <c:v>117.84700000000001</c:v>
                </c:pt>
                <c:pt idx="12923">
                  <c:v>117.84100000000001</c:v>
                </c:pt>
                <c:pt idx="12924">
                  <c:v>117.818</c:v>
                </c:pt>
                <c:pt idx="12925">
                  <c:v>117.80500000000001</c:v>
                </c:pt>
                <c:pt idx="12926">
                  <c:v>117.764</c:v>
                </c:pt>
                <c:pt idx="12927">
                  <c:v>117.687</c:v>
                </c:pt>
                <c:pt idx="12928">
                  <c:v>117.666</c:v>
                </c:pt>
                <c:pt idx="12929">
                  <c:v>117.709</c:v>
                </c:pt>
                <c:pt idx="12930">
                  <c:v>117.723</c:v>
                </c:pt>
                <c:pt idx="12931">
                  <c:v>117.71300000000001</c:v>
                </c:pt>
                <c:pt idx="12932">
                  <c:v>117.765</c:v>
                </c:pt>
                <c:pt idx="12933">
                  <c:v>117.798</c:v>
                </c:pt>
                <c:pt idx="12934">
                  <c:v>117.85600000000001</c:v>
                </c:pt>
                <c:pt idx="12935">
                  <c:v>117.85000000000001</c:v>
                </c:pt>
                <c:pt idx="12936">
                  <c:v>117.94</c:v>
                </c:pt>
                <c:pt idx="12937">
                  <c:v>117.96000000000001</c:v>
                </c:pt>
                <c:pt idx="12938">
                  <c:v>117.94800000000001</c:v>
                </c:pt>
                <c:pt idx="12939">
                  <c:v>117.96300000000001</c:v>
                </c:pt>
                <c:pt idx="12940">
                  <c:v>117.965</c:v>
                </c:pt>
                <c:pt idx="12941">
                  <c:v>117.98400000000001</c:v>
                </c:pt>
                <c:pt idx="12942">
                  <c:v>117.988</c:v>
                </c:pt>
                <c:pt idx="12943">
                  <c:v>117.97800000000001</c:v>
                </c:pt>
                <c:pt idx="12944">
                  <c:v>117.96000000000001</c:v>
                </c:pt>
                <c:pt idx="12945">
                  <c:v>117.99300000000001</c:v>
                </c:pt>
                <c:pt idx="12946">
                  <c:v>118</c:v>
                </c:pt>
                <c:pt idx="12947">
                  <c:v>117.98700000000001</c:v>
                </c:pt>
                <c:pt idx="12948">
                  <c:v>117.96900000000001</c:v>
                </c:pt>
                <c:pt idx="12949">
                  <c:v>117.971</c:v>
                </c:pt>
                <c:pt idx="12950">
                  <c:v>117.958</c:v>
                </c:pt>
                <c:pt idx="12951">
                  <c:v>117.94800000000001</c:v>
                </c:pt>
                <c:pt idx="12952">
                  <c:v>117.97500000000001</c:v>
                </c:pt>
                <c:pt idx="12953">
                  <c:v>117.91800000000001</c:v>
                </c:pt>
                <c:pt idx="12954">
                  <c:v>117.87100000000001</c:v>
                </c:pt>
                <c:pt idx="12955">
                  <c:v>117.771</c:v>
                </c:pt>
                <c:pt idx="12956">
                  <c:v>117.76600000000001</c:v>
                </c:pt>
                <c:pt idx="12957">
                  <c:v>117.69200000000001</c:v>
                </c:pt>
                <c:pt idx="12958">
                  <c:v>117.663</c:v>
                </c:pt>
                <c:pt idx="12959">
                  <c:v>117.65900000000001</c:v>
                </c:pt>
                <c:pt idx="12960">
                  <c:v>117.669</c:v>
                </c:pt>
                <c:pt idx="12961">
                  <c:v>117.639</c:v>
                </c:pt>
                <c:pt idx="12962">
                  <c:v>117.604</c:v>
                </c:pt>
                <c:pt idx="12963">
                  <c:v>117.63</c:v>
                </c:pt>
                <c:pt idx="12964">
                  <c:v>117.67400000000001</c:v>
                </c:pt>
                <c:pt idx="12965">
                  <c:v>117.76300000000001</c:v>
                </c:pt>
                <c:pt idx="12966">
                  <c:v>117.85000000000001</c:v>
                </c:pt>
                <c:pt idx="12967">
                  <c:v>117.87400000000001</c:v>
                </c:pt>
                <c:pt idx="12968">
                  <c:v>117.979</c:v>
                </c:pt>
                <c:pt idx="12969">
                  <c:v>118.032</c:v>
                </c:pt>
                <c:pt idx="12970">
                  <c:v>117.976</c:v>
                </c:pt>
                <c:pt idx="12971">
                  <c:v>117.91200000000001</c:v>
                </c:pt>
                <c:pt idx="12972">
                  <c:v>117.827</c:v>
                </c:pt>
                <c:pt idx="12973">
                  <c:v>117.755</c:v>
                </c:pt>
                <c:pt idx="12974">
                  <c:v>117.76600000000001</c:v>
                </c:pt>
                <c:pt idx="12975">
                  <c:v>117.72800000000001</c:v>
                </c:pt>
                <c:pt idx="12976">
                  <c:v>117.70400000000001</c:v>
                </c:pt>
                <c:pt idx="12977">
                  <c:v>117.712</c:v>
                </c:pt>
                <c:pt idx="12978">
                  <c:v>117.69800000000001</c:v>
                </c:pt>
                <c:pt idx="12979">
                  <c:v>117.71600000000001</c:v>
                </c:pt>
                <c:pt idx="12980">
                  <c:v>117.66200000000001</c:v>
                </c:pt>
                <c:pt idx="12981">
                  <c:v>117.672</c:v>
                </c:pt>
                <c:pt idx="12982">
                  <c:v>117.65900000000001</c:v>
                </c:pt>
                <c:pt idx="12983">
                  <c:v>117.63200000000001</c:v>
                </c:pt>
                <c:pt idx="12984">
                  <c:v>117.633</c:v>
                </c:pt>
                <c:pt idx="12985">
                  <c:v>117.634</c:v>
                </c:pt>
                <c:pt idx="12986">
                  <c:v>117.47200000000001</c:v>
                </c:pt>
                <c:pt idx="12987">
                  <c:v>117.408</c:v>
                </c:pt>
                <c:pt idx="12988">
                  <c:v>117.379</c:v>
                </c:pt>
                <c:pt idx="12989">
                  <c:v>117.30200000000001</c:v>
                </c:pt>
                <c:pt idx="12990">
                  <c:v>117.304</c:v>
                </c:pt>
                <c:pt idx="12991">
                  <c:v>117.295</c:v>
                </c:pt>
                <c:pt idx="12992">
                  <c:v>117.34400000000001</c:v>
                </c:pt>
                <c:pt idx="12993">
                  <c:v>117.363</c:v>
                </c:pt>
                <c:pt idx="12994">
                  <c:v>117.38</c:v>
                </c:pt>
                <c:pt idx="12995">
                  <c:v>117.449</c:v>
                </c:pt>
                <c:pt idx="12996">
                  <c:v>117.563</c:v>
                </c:pt>
                <c:pt idx="12997">
                  <c:v>117.62100000000001</c:v>
                </c:pt>
                <c:pt idx="12998">
                  <c:v>117.708</c:v>
                </c:pt>
                <c:pt idx="12999">
                  <c:v>117.721</c:v>
                </c:pt>
                <c:pt idx="13000">
                  <c:v>117.687</c:v>
                </c:pt>
                <c:pt idx="13001">
                  <c:v>117.732</c:v>
                </c:pt>
                <c:pt idx="13002">
                  <c:v>117.736</c:v>
                </c:pt>
                <c:pt idx="13003">
                  <c:v>117.724</c:v>
                </c:pt>
                <c:pt idx="13004">
                  <c:v>117.70400000000001</c:v>
                </c:pt>
                <c:pt idx="13005">
                  <c:v>117.696</c:v>
                </c:pt>
                <c:pt idx="13006">
                  <c:v>117.617</c:v>
                </c:pt>
                <c:pt idx="13007">
                  <c:v>117.59100000000001</c:v>
                </c:pt>
                <c:pt idx="13008">
                  <c:v>117.526</c:v>
                </c:pt>
                <c:pt idx="13009">
                  <c:v>117.47500000000001</c:v>
                </c:pt>
                <c:pt idx="13010">
                  <c:v>117.37400000000001</c:v>
                </c:pt>
                <c:pt idx="13011">
                  <c:v>117.336</c:v>
                </c:pt>
                <c:pt idx="13012">
                  <c:v>117.29900000000001</c:v>
                </c:pt>
                <c:pt idx="13013">
                  <c:v>117.32300000000001</c:v>
                </c:pt>
                <c:pt idx="13014">
                  <c:v>117.33800000000001</c:v>
                </c:pt>
                <c:pt idx="13015">
                  <c:v>117.387</c:v>
                </c:pt>
                <c:pt idx="13016">
                  <c:v>117.511</c:v>
                </c:pt>
                <c:pt idx="13017">
                  <c:v>117.563</c:v>
                </c:pt>
                <c:pt idx="13018">
                  <c:v>117.67100000000001</c:v>
                </c:pt>
                <c:pt idx="13019">
                  <c:v>117.74600000000001</c:v>
                </c:pt>
                <c:pt idx="13020">
                  <c:v>117.821</c:v>
                </c:pt>
                <c:pt idx="13021">
                  <c:v>117.899</c:v>
                </c:pt>
                <c:pt idx="13022">
                  <c:v>117.89400000000001</c:v>
                </c:pt>
                <c:pt idx="13023">
                  <c:v>117.94800000000001</c:v>
                </c:pt>
                <c:pt idx="13024">
                  <c:v>117.956</c:v>
                </c:pt>
                <c:pt idx="13025">
                  <c:v>117.901</c:v>
                </c:pt>
                <c:pt idx="13026">
                  <c:v>117.86500000000001</c:v>
                </c:pt>
                <c:pt idx="13027">
                  <c:v>117.767</c:v>
                </c:pt>
                <c:pt idx="13028">
                  <c:v>117.75200000000001</c:v>
                </c:pt>
                <c:pt idx="13029">
                  <c:v>117.742</c:v>
                </c:pt>
                <c:pt idx="13030">
                  <c:v>117.667</c:v>
                </c:pt>
                <c:pt idx="13031">
                  <c:v>117.67100000000001</c:v>
                </c:pt>
                <c:pt idx="13032">
                  <c:v>117.74000000000001</c:v>
                </c:pt>
                <c:pt idx="13033">
                  <c:v>117.81100000000001</c:v>
                </c:pt>
                <c:pt idx="13034">
                  <c:v>117.92</c:v>
                </c:pt>
                <c:pt idx="13035">
                  <c:v>117.991</c:v>
                </c:pt>
                <c:pt idx="13036">
                  <c:v>118.102</c:v>
                </c:pt>
                <c:pt idx="13037">
                  <c:v>118.255</c:v>
                </c:pt>
                <c:pt idx="13038">
                  <c:v>118.318</c:v>
                </c:pt>
                <c:pt idx="13039">
                  <c:v>118.383</c:v>
                </c:pt>
                <c:pt idx="13040">
                  <c:v>118.419</c:v>
                </c:pt>
                <c:pt idx="13041">
                  <c:v>118.425</c:v>
                </c:pt>
                <c:pt idx="13042">
                  <c:v>118.35300000000001</c:v>
                </c:pt>
                <c:pt idx="13043">
                  <c:v>118.255</c:v>
                </c:pt>
                <c:pt idx="13044">
                  <c:v>118.16800000000001</c:v>
                </c:pt>
                <c:pt idx="13045">
                  <c:v>118.131</c:v>
                </c:pt>
                <c:pt idx="13046">
                  <c:v>118.184</c:v>
                </c:pt>
                <c:pt idx="13047">
                  <c:v>118.291</c:v>
                </c:pt>
                <c:pt idx="13048">
                  <c:v>118.361</c:v>
                </c:pt>
                <c:pt idx="13049">
                  <c:v>118.37100000000001</c:v>
                </c:pt>
                <c:pt idx="13050">
                  <c:v>118.485</c:v>
                </c:pt>
                <c:pt idx="13051">
                  <c:v>118.49900000000001</c:v>
                </c:pt>
                <c:pt idx="13052">
                  <c:v>118.477</c:v>
                </c:pt>
                <c:pt idx="13053">
                  <c:v>118.444</c:v>
                </c:pt>
                <c:pt idx="13054">
                  <c:v>118.393</c:v>
                </c:pt>
                <c:pt idx="13055">
                  <c:v>118.379</c:v>
                </c:pt>
                <c:pt idx="13056">
                  <c:v>118.22500000000001</c:v>
                </c:pt>
                <c:pt idx="13057">
                  <c:v>118.148</c:v>
                </c:pt>
                <c:pt idx="13058">
                  <c:v>118.06</c:v>
                </c:pt>
                <c:pt idx="13059">
                  <c:v>117.937</c:v>
                </c:pt>
                <c:pt idx="13060">
                  <c:v>117.895</c:v>
                </c:pt>
                <c:pt idx="13061">
                  <c:v>117.785</c:v>
                </c:pt>
                <c:pt idx="13062">
                  <c:v>117.708</c:v>
                </c:pt>
                <c:pt idx="13063">
                  <c:v>117.636</c:v>
                </c:pt>
                <c:pt idx="13064">
                  <c:v>117.617</c:v>
                </c:pt>
                <c:pt idx="13065">
                  <c:v>117.563</c:v>
                </c:pt>
                <c:pt idx="13066">
                  <c:v>117.554</c:v>
                </c:pt>
                <c:pt idx="13067">
                  <c:v>117.529</c:v>
                </c:pt>
                <c:pt idx="13068">
                  <c:v>117.462</c:v>
                </c:pt>
                <c:pt idx="13069">
                  <c:v>117.40900000000001</c:v>
                </c:pt>
                <c:pt idx="13070">
                  <c:v>117.39</c:v>
                </c:pt>
                <c:pt idx="13071">
                  <c:v>117.295</c:v>
                </c:pt>
                <c:pt idx="13072">
                  <c:v>117.255</c:v>
                </c:pt>
                <c:pt idx="13073">
                  <c:v>117.25</c:v>
                </c:pt>
                <c:pt idx="13074">
                  <c:v>117.17400000000001</c:v>
                </c:pt>
                <c:pt idx="13075">
                  <c:v>117.247</c:v>
                </c:pt>
                <c:pt idx="13076">
                  <c:v>117.217</c:v>
                </c:pt>
                <c:pt idx="13077">
                  <c:v>117.196</c:v>
                </c:pt>
                <c:pt idx="13078">
                  <c:v>117.229</c:v>
                </c:pt>
                <c:pt idx="13079">
                  <c:v>117.253</c:v>
                </c:pt>
                <c:pt idx="13080">
                  <c:v>117.29300000000001</c:v>
                </c:pt>
              </c:numCache>
            </c:numRef>
          </c:val>
          <c:smooth val="0"/>
          <c:extLst>
            <c:ext xmlns:c16="http://schemas.microsoft.com/office/drawing/2014/chart" uri="{C3380CC4-5D6E-409C-BE32-E72D297353CC}">
              <c16:uniqueId val="{00000000-3B24-4BAA-B792-91B0C0BF66F1}"/>
            </c:ext>
          </c:extLst>
        </c:ser>
        <c:dLbls>
          <c:showLegendKey val="0"/>
          <c:showVal val="0"/>
          <c:showCatName val="0"/>
          <c:showSerName val="0"/>
          <c:showPercent val="0"/>
          <c:showBubbleSize val="0"/>
        </c:dLbls>
        <c:marker val="1"/>
        <c:smooth val="0"/>
        <c:axId val="216358904"/>
        <c:axId val="216359688"/>
      </c:lineChart>
      <c:lineChart>
        <c:grouping val="standard"/>
        <c:varyColors val="0"/>
        <c:ser>
          <c:idx val="1"/>
          <c:order val="1"/>
          <c:tx>
            <c:v>Consumo Elétrico</c:v>
          </c:tx>
          <c:spPr>
            <a:ln w="19050" cap="rnd">
              <a:solidFill>
                <a:schemeClr val="accent6"/>
              </a:solidFill>
              <a:round/>
            </a:ln>
            <a:effectLst/>
          </c:spPr>
          <c:marker>
            <c:symbol val="none"/>
          </c:marker>
          <c:val>
            <c:numRef>
              <c:f>'Chiller Daikin Vindima'!$C$4:$C$13084</c:f>
              <c:numCache>
                <c:formatCode>General</c:formatCode>
                <c:ptCount val="13081"/>
                <c:pt idx="0">
                  <c:v>3.6000000000000004E-2</c:v>
                </c:pt>
                <c:pt idx="1">
                  <c:v>7.1000000000000008E-2</c:v>
                </c:pt>
                <c:pt idx="2">
                  <c:v>0.107</c:v>
                </c:pt>
                <c:pt idx="3">
                  <c:v>0.14200000000000002</c:v>
                </c:pt>
                <c:pt idx="4">
                  <c:v>0.17799999999999999</c:v>
                </c:pt>
                <c:pt idx="5">
                  <c:v>0.21299999999999999</c:v>
                </c:pt>
                <c:pt idx="6">
                  <c:v>0.249</c:v>
                </c:pt>
                <c:pt idx="7">
                  <c:v>0.28400000000000003</c:v>
                </c:pt>
                <c:pt idx="8">
                  <c:v>0.32</c:v>
                </c:pt>
                <c:pt idx="9">
                  <c:v>0.35499999999999998</c:v>
                </c:pt>
                <c:pt idx="10">
                  <c:v>0.39</c:v>
                </c:pt>
                <c:pt idx="11">
                  <c:v>0.42599999999999999</c:v>
                </c:pt>
                <c:pt idx="12">
                  <c:v>0.46100000000000002</c:v>
                </c:pt>
                <c:pt idx="13">
                  <c:v>0.497</c:v>
                </c:pt>
                <c:pt idx="14">
                  <c:v>0.53200000000000003</c:v>
                </c:pt>
                <c:pt idx="15">
                  <c:v>0.56800000000000006</c:v>
                </c:pt>
                <c:pt idx="16">
                  <c:v>0.60299999999999998</c:v>
                </c:pt>
                <c:pt idx="17">
                  <c:v>0.63800000000000001</c:v>
                </c:pt>
                <c:pt idx="18">
                  <c:v>0.67400000000000004</c:v>
                </c:pt>
                <c:pt idx="19">
                  <c:v>0.70899999999999996</c:v>
                </c:pt>
                <c:pt idx="20">
                  <c:v>0.745</c:v>
                </c:pt>
                <c:pt idx="21">
                  <c:v>0.78</c:v>
                </c:pt>
                <c:pt idx="22">
                  <c:v>0.81600000000000006</c:v>
                </c:pt>
                <c:pt idx="23">
                  <c:v>0.85099999999999998</c:v>
                </c:pt>
                <c:pt idx="24">
                  <c:v>0.88700000000000001</c:v>
                </c:pt>
                <c:pt idx="25">
                  <c:v>0.92200000000000004</c:v>
                </c:pt>
                <c:pt idx="26">
                  <c:v>0.95800000000000007</c:v>
                </c:pt>
                <c:pt idx="27">
                  <c:v>0.99299999999999999</c:v>
                </c:pt>
                <c:pt idx="28">
                  <c:v>1.0289999999999999</c:v>
                </c:pt>
                <c:pt idx="29">
                  <c:v>1.0640000000000001</c:v>
                </c:pt>
                <c:pt idx="30">
                  <c:v>1.1000000000000001</c:v>
                </c:pt>
                <c:pt idx="31">
                  <c:v>1.1360000000000001</c:v>
                </c:pt>
                <c:pt idx="32">
                  <c:v>1.171</c:v>
                </c:pt>
                <c:pt idx="33">
                  <c:v>1.2070000000000001</c:v>
                </c:pt>
                <c:pt idx="34">
                  <c:v>1.242</c:v>
                </c:pt>
                <c:pt idx="35">
                  <c:v>1.278</c:v>
                </c:pt>
                <c:pt idx="36">
                  <c:v>1.3140000000000001</c:v>
                </c:pt>
                <c:pt idx="37">
                  <c:v>1.349</c:v>
                </c:pt>
                <c:pt idx="38">
                  <c:v>1.385</c:v>
                </c:pt>
                <c:pt idx="39">
                  <c:v>1.421</c:v>
                </c:pt>
                <c:pt idx="40">
                  <c:v>1.456</c:v>
                </c:pt>
                <c:pt idx="41">
                  <c:v>1.492</c:v>
                </c:pt>
                <c:pt idx="42">
                  <c:v>1.528</c:v>
                </c:pt>
                <c:pt idx="43">
                  <c:v>1.5640000000000001</c:v>
                </c:pt>
                <c:pt idx="44">
                  <c:v>1.599</c:v>
                </c:pt>
                <c:pt idx="45">
                  <c:v>1.635</c:v>
                </c:pt>
                <c:pt idx="46">
                  <c:v>1.671</c:v>
                </c:pt>
                <c:pt idx="47">
                  <c:v>1.7070000000000001</c:v>
                </c:pt>
                <c:pt idx="48">
                  <c:v>1.742</c:v>
                </c:pt>
                <c:pt idx="49">
                  <c:v>1.778</c:v>
                </c:pt>
                <c:pt idx="50">
                  <c:v>1.8140000000000001</c:v>
                </c:pt>
                <c:pt idx="51">
                  <c:v>1.85</c:v>
                </c:pt>
                <c:pt idx="52">
                  <c:v>1.8860000000000001</c:v>
                </c:pt>
                <c:pt idx="53">
                  <c:v>1.9219999999999999</c:v>
                </c:pt>
                <c:pt idx="54">
                  <c:v>1.958</c:v>
                </c:pt>
                <c:pt idx="55">
                  <c:v>1.9930000000000001</c:v>
                </c:pt>
                <c:pt idx="56">
                  <c:v>2.0289999999999999</c:v>
                </c:pt>
                <c:pt idx="57">
                  <c:v>2.0649999999999999</c:v>
                </c:pt>
                <c:pt idx="58">
                  <c:v>2.101</c:v>
                </c:pt>
                <c:pt idx="59">
                  <c:v>2.137</c:v>
                </c:pt>
                <c:pt idx="60">
                  <c:v>2.173</c:v>
                </c:pt>
                <c:pt idx="61">
                  <c:v>2.2090000000000001</c:v>
                </c:pt>
                <c:pt idx="62">
                  <c:v>2.2450000000000001</c:v>
                </c:pt>
                <c:pt idx="63">
                  <c:v>2.2810000000000001</c:v>
                </c:pt>
                <c:pt idx="64">
                  <c:v>2.3170000000000002</c:v>
                </c:pt>
                <c:pt idx="65">
                  <c:v>2.3530000000000002</c:v>
                </c:pt>
                <c:pt idx="66">
                  <c:v>2.3890000000000002</c:v>
                </c:pt>
                <c:pt idx="67">
                  <c:v>2.4250000000000003</c:v>
                </c:pt>
                <c:pt idx="68">
                  <c:v>2.4609999999999999</c:v>
                </c:pt>
                <c:pt idx="69">
                  <c:v>2.4969999999999999</c:v>
                </c:pt>
                <c:pt idx="70">
                  <c:v>2.5329999999999999</c:v>
                </c:pt>
                <c:pt idx="71">
                  <c:v>2.569</c:v>
                </c:pt>
                <c:pt idx="72">
                  <c:v>2.605</c:v>
                </c:pt>
                <c:pt idx="73">
                  <c:v>2.641</c:v>
                </c:pt>
                <c:pt idx="74">
                  <c:v>2.6779999999999999</c:v>
                </c:pt>
                <c:pt idx="75">
                  <c:v>2.714</c:v>
                </c:pt>
                <c:pt idx="76">
                  <c:v>2.75</c:v>
                </c:pt>
                <c:pt idx="77">
                  <c:v>2.786</c:v>
                </c:pt>
                <c:pt idx="78">
                  <c:v>2.8220000000000001</c:v>
                </c:pt>
                <c:pt idx="79">
                  <c:v>2.8580000000000001</c:v>
                </c:pt>
                <c:pt idx="80">
                  <c:v>2.8940000000000001</c:v>
                </c:pt>
                <c:pt idx="81">
                  <c:v>2.93</c:v>
                </c:pt>
                <c:pt idx="82">
                  <c:v>2.9660000000000002</c:v>
                </c:pt>
                <c:pt idx="83">
                  <c:v>3.0020000000000002</c:v>
                </c:pt>
                <c:pt idx="84">
                  <c:v>3.0380000000000003</c:v>
                </c:pt>
                <c:pt idx="85">
                  <c:v>3.0739999999999998</c:v>
                </c:pt>
                <c:pt idx="86">
                  <c:v>3.1110000000000002</c:v>
                </c:pt>
                <c:pt idx="87">
                  <c:v>3.1470000000000002</c:v>
                </c:pt>
                <c:pt idx="88">
                  <c:v>3.1830000000000003</c:v>
                </c:pt>
                <c:pt idx="89">
                  <c:v>3.2189999999999999</c:v>
                </c:pt>
                <c:pt idx="90">
                  <c:v>3.2549999999999999</c:v>
                </c:pt>
                <c:pt idx="91">
                  <c:v>3.2909999999999999</c:v>
                </c:pt>
                <c:pt idx="92">
                  <c:v>3.327</c:v>
                </c:pt>
                <c:pt idx="93">
                  <c:v>3.363</c:v>
                </c:pt>
                <c:pt idx="94">
                  <c:v>3.399</c:v>
                </c:pt>
                <c:pt idx="95">
                  <c:v>3.4350000000000001</c:v>
                </c:pt>
                <c:pt idx="96">
                  <c:v>3.4710000000000001</c:v>
                </c:pt>
                <c:pt idx="97">
                  <c:v>3.5070000000000001</c:v>
                </c:pt>
                <c:pt idx="98">
                  <c:v>3.5430000000000001</c:v>
                </c:pt>
                <c:pt idx="99">
                  <c:v>3.5790000000000002</c:v>
                </c:pt>
                <c:pt idx="100">
                  <c:v>3.6150000000000002</c:v>
                </c:pt>
                <c:pt idx="101">
                  <c:v>3.6510000000000002</c:v>
                </c:pt>
                <c:pt idx="102">
                  <c:v>3.6870000000000003</c:v>
                </c:pt>
                <c:pt idx="103">
                  <c:v>3.7229999999999999</c:v>
                </c:pt>
                <c:pt idx="104">
                  <c:v>3.7589999999999999</c:v>
                </c:pt>
                <c:pt idx="105">
                  <c:v>3.794</c:v>
                </c:pt>
                <c:pt idx="106">
                  <c:v>3.83</c:v>
                </c:pt>
                <c:pt idx="107">
                  <c:v>3.8660000000000001</c:v>
                </c:pt>
                <c:pt idx="108">
                  <c:v>3.9020000000000001</c:v>
                </c:pt>
                <c:pt idx="109">
                  <c:v>3.9380000000000002</c:v>
                </c:pt>
                <c:pt idx="110">
                  <c:v>3.9740000000000002</c:v>
                </c:pt>
                <c:pt idx="111">
                  <c:v>4.01</c:v>
                </c:pt>
                <c:pt idx="112">
                  <c:v>4.0460000000000003</c:v>
                </c:pt>
                <c:pt idx="113">
                  <c:v>4.0819999999999999</c:v>
                </c:pt>
                <c:pt idx="114">
                  <c:v>4.1180000000000003</c:v>
                </c:pt>
                <c:pt idx="115">
                  <c:v>4.1539999999999999</c:v>
                </c:pt>
                <c:pt idx="116">
                  <c:v>4.1900000000000004</c:v>
                </c:pt>
                <c:pt idx="117">
                  <c:v>4.226</c:v>
                </c:pt>
                <c:pt idx="118">
                  <c:v>4.2620000000000005</c:v>
                </c:pt>
                <c:pt idx="119">
                  <c:v>4.298</c:v>
                </c:pt>
                <c:pt idx="120">
                  <c:v>4.3340000000000005</c:v>
                </c:pt>
                <c:pt idx="121">
                  <c:v>4.37</c:v>
                </c:pt>
                <c:pt idx="122">
                  <c:v>4.4059999999999997</c:v>
                </c:pt>
                <c:pt idx="123">
                  <c:v>4.4420000000000002</c:v>
                </c:pt>
                <c:pt idx="124">
                  <c:v>4.4779999999999998</c:v>
                </c:pt>
                <c:pt idx="125">
                  <c:v>4.5140000000000002</c:v>
                </c:pt>
                <c:pt idx="126">
                  <c:v>4.55</c:v>
                </c:pt>
                <c:pt idx="127">
                  <c:v>4.585</c:v>
                </c:pt>
                <c:pt idx="128">
                  <c:v>4.6210000000000004</c:v>
                </c:pt>
                <c:pt idx="129">
                  <c:v>4.657</c:v>
                </c:pt>
                <c:pt idx="130">
                  <c:v>4.6930000000000005</c:v>
                </c:pt>
                <c:pt idx="131">
                  <c:v>4.7290000000000001</c:v>
                </c:pt>
                <c:pt idx="132">
                  <c:v>4.7640000000000002</c:v>
                </c:pt>
                <c:pt idx="133">
                  <c:v>4.8</c:v>
                </c:pt>
                <c:pt idx="134">
                  <c:v>4.8360000000000003</c:v>
                </c:pt>
                <c:pt idx="135">
                  <c:v>4.8719999999999999</c:v>
                </c:pt>
                <c:pt idx="136">
                  <c:v>4.907</c:v>
                </c:pt>
                <c:pt idx="137">
                  <c:v>4.9430000000000005</c:v>
                </c:pt>
                <c:pt idx="138">
                  <c:v>4.9790000000000001</c:v>
                </c:pt>
                <c:pt idx="139">
                  <c:v>5.0140000000000002</c:v>
                </c:pt>
                <c:pt idx="140">
                  <c:v>5.05</c:v>
                </c:pt>
                <c:pt idx="141">
                  <c:v>5.0860000000000003</c:v>
                </c:pt>
                <c:pt idx="142">
                  <c:v>5.1210000000000004</c:v>
                </c:pt>
                <c:pt idx="143">
                  <c:v>5.157</c:v>
                </c:pt>
                <c:pt idx="144">
                  <c:v>5.1920000000000002</c:v>
                </c:pt>
                <c:pt idx="145">
                  <c:v>5.2279999999999998</c:v>
                </c:pt>
                <c:pt idx="146">
                  <c:v>5.2640000000000002</c:v>
                </c:pt>
                <c:pt idx="147">
                  <c:v>5.2990000000000004</c:v>
                </c:pt>
                <c:pt idx="148">
                  <c:v>5.335</c:v>
                </c:pt>
                <c:pt idx="149">
                  <c:v>5.37</c:v>
                </c:pt>
                <c:pt idx="150">
                  <c:v>5.4059999999999997</c:v>
                </c:pt>
                <c:pt idx="151">
                  <c:v>5.4409999999999998</c:v>
                </c:pt>
                <c:pt idx="152">
                  <c:v>5.4770000000000003</c:v>
                </c:pt>
                <c:pt idx="153">
                  <c:v>5.5120000000000005</c:v>
                </c:pt>
                <c:pt idx="154">
                  <c:v>5.548</c:v>
                </c:pt>
                <c:pt idx="155">
                  <c:v>5.5840000000000005</c:v>
                </c:pt>
                <c:pt idx="156">
                  <c:v>5.6189999999999998</c:v>
                </c:pt>
                <c:pt idx="157">
                  <c:v>5.6550000000000002</c:v>
                </c:pt>
                <c:pt idx="158">
                  <c:v>5.69</c:v>
                </c:pt>
                <c:pt idx="159">
                  <c:v>5.726</c:v>
                </c:pt>
                <c:pt idx="160">
                  <c:v>5.7620000000000005</c:v>
                </c:pt>
                <c:pt idx="161">
                  <c:v>5.7969999999999997</c:v>
                </c:pt>
                <c:pt idx="162">
                  <c:v>5.8330000000000002</c:v>
                </c:pt>
                <c:pt idx="163">
                  <c:v>5.8689999999999998</c:v>
                </c:pt>
                <c:pt idx="164">
                  <c:v>5.9050000000000002</c:v>
                </c:pt>
                <c:pt idx="165">
                  <c:v>5.94</c:v>
                </c:pt>
                <c:pt idx="166">
                  <c:v>5.976</c:v>
                </c:pt>
                <c:pt idx="167">
                  <c:v>6.0120000000000005</c:v>
                </c:pt>
                <c:pt idx="168">
                  <c:v>6.0469999999999997</c:v>
                </c:pt>
                <c:pt idx="169">
                  <c:v>6.0830000000000002</c:v>
                </c:pt>
                <c:pt idx="170">
                  <c:v>6.1189999999999998</c:v>
                </c:pt>
                <c:pt idx="171">
                  <c:v>6.1550000000000002</c:v>
                </c:pt>
                <c:pt idx="172">
                  <c:v>6.19</c:v>
                </c:pt>
                <c:pt idx="173">
                  <c:v>6.226</c:v>
                </c:pt>
                <c:pt idx="174">
                  <c:v>6.2620000000000005</c:v>
                </c:pt>
                <c:pt idx="175">
                  <c:v>6.2969999999999997</c:v>
                </c:pt>
                <c:pt idx="176">
                  <c:v>6.3330000000000002</c:v>
                </c:pt>
                <c:pt idx="177">
                  <c:v>6.3689999999999998</c:v>
                </c:pt>
                <c:pt idx="178">
                  <c:v>6.4050000000000002</c:v>
                </c:pt>
                <c:pt idx="179">
                  <c:v>6.44</c:v>
                </c:pt>
                <c:pt idx="180">
                  <c:v>6.476</c:v>
                </c:pt>
                <c:pt idx="181">
                  <c:v>6.5120000000000005</c:v>
                </c:pt>
                <c:pt idx="182">
                  <c:v>6.5469999999999997</c:v>
                </c:pt>
                <c:pt idx="183">
                  <c:v>6.5830000000000002</c:v>
                </c:pt>
                <c:pt idx="184">
                  <c:v>6.6189999999999998</c:v>
                </c:pt>
                <c:pt idx="185">
                  <c:v>6.6539999999999999</c:v>
                </c:pt>
                <c:pt idx="186">
                  <c:v>6.69</c:v>
                </c:pt>
                <c:pt idx="187">
                  <c:v>6.726</c:v>
                </c:pt>
                <c:pt idx="188">
                  <c:v>6.7610000000000001</c:v>
                </c:pt>
                <c:pt idx="189">
                  <c:v>6.7969999999999997</c:v>
                </c:pt>
                <c:pt idx="190">
                  <c:v>6.8330000000000002</c:v>
                </c:pt>
                <c:pt idx="191">
                  <c:v>6.8689999999999998</c:v>
                </c:pt>
                <c:pt idx="192">
                  <c:v>6.9039999999999999</c:v>
                </c:pt>
                <c:pt idx="193">
                  <c:v>6.94</c:v>
                </c:pt>
                <c:pt idx="194">
                  <c:v>6.976</c:v>
                </c:pt>
                <c:pt idx="195">
                  <c:v>7.0110000000000001</c:v>
                </c:pt>
                <c:pt idx="196">
                  <c:v>7.0469999999999997</c:v>
                </c:pt>
                <c:pt idx="197">
                  <c:v>7.0830000000000002</c:v>
                </c:pt>
                <c:pt idx="198">
                  <c:v>7.1189999999999998</c:v>
                </c:pt>
                <c:pt idx="199">
                  <c:v>7.1550000000000002</c:v>
                </c:pt>
                <c:pt idx="200">
                  <c:v>7.19</c:v>
                </c:pt>
                <c:pt idx="201">
                  <c:v>7.226</c:v>
                </c:pt>
                <c:pt idx="202">
                  <c:v>7.2620000000000005</c:v>
                </c:pt>
                <c:pt idx="203">
                  <c:v>7.298</c:v>
                </c:pt>
                <c:pt idx="204">
                  <c:v>7.3340000000000005</c:v>
                </c:pt>
                <c:pt idx="205">
                  <c:v>7.37</c:v>
                </c:pt>
                <c:pt idx="206">
                  <c:v>7.4050000000000002</c:v>
                </c:pt>
                <c:pt idx="207">
                  <c:v>7.4409999999999998</c:v>
                </c:pt>
                <c:pt idx="208">
                  <c:v>7.4770000000000003</c:v>
                </c:pt>
                <c:pt idx="209">
                  <c:v>7.5129999999999999</c:v>
                </c:pt>
                <c:pt idx="210">
                  <c:v>7.5490000000000004</c:v>
                </c:pt>
                <c:pt idx="211">
                  <c:v>7.585</c:v>
                </c:pt>
                <c:pt idx="212">
                  <c:v>7.6210000000000004</c:v>
                </c:pt>
                <c:pt idx="213">
                  <c:v>7.657</c:v>
                </c:pt>
                <c:pt idx="214">
                  <c:v>7.6920000000000002</c:v>
                </c:pt>
                <c:pt idx="215">
                  <c:v>7.7279999999999998</c:v>
                </c:pt>
                <c:pt idx="216">
                  <c:v>7.7640000000000002</c:v>
                </c:pt>
                <c:pt idx="217">
                  <c:v>7.8</c:v>
                </c:pt>
                <c:pt idx="218">
                  <c:v>7.8360000000000003</c:v>
                </c:pt>
                <c:pt idx="219">
                  <c:v>7.8719999999999999</c:v>
                </c:pt>
                <c:pt idx="220">
                  <c:v>7.9080000000000004</c:v>
                </c:pt>
                <c:pt idx="221">
                  <c:v>7.9450000000000003</c:v>
                </c:pt>
                <c:pt idx="222">
                  <c:v>7.9809999999999999</c:v>
                </c:pt>
                <c:pt idx="223">
                  <c:v>8.0169999999999995</c:v>
                </c:pt>
                <c:pt idx="224">
                  <c:v>8.0530000000000008</c:v>
                </c:pt>
                <c:pt idx="225">
                  <c:v>8.0890000000000004</c:v>
                </c:pt>
                <c:pt idx="226">
                  <c:v>8.125</c:v>
                </c:pt>
                <c:pt idx="227">
                  <c:v>8.1609999999999996</c:v>
                </c:pt>
                <c:pt idx="228">
                  <c:v>8.197000000000001</c:v>
                </c:pt>
                <c:pt idx="229">
                  <c:v>8.2330000000000005</c:v>
                </c:pt>
                <c:pt idx="230">
                  <c:v>8.27</c:v>
                </c:pt>
                <c:pt idx="231">
                  <c:v>8.3060000000000009</c:v>
                </c:pt>
                <c:pt idx="232">
                  <c:v>8.3420000000000005</c:v>
                </c:pt>
                <c:pt idx="233">
                  <c:v>8.3780000000000001</c:v>
                </c:pt>
                <c:pt idx="234">
                  <c:v>8.4139999999999997</c:v>
                </c:pt>
                <c:pt idx="235">
                  <c:v>8.4510000000000005</c:v>
                </c:pt>
                <c:pt idx="236">
                  <c:v>8.4870000000000001</c:v>
                </c:pt>
                <c:pt idx="237">
                  <c:v>8.5229999999999997</c:v>
                </c:pt>
                <c:pt idx="238">
                  <c:v>8.5590000000000011</c:v>
                </c:pt>
                <c:pt idx="239">
                  <c:v>8.5960000000000001</c:v>
                </c:pt>
                <c:pt idx="240">
                  <c:v>8.6319999999999997</c:v>
                </c:pt>
                <c:pt idx="241">
                  <c:v>8.668000000000001</c:v>
                </c:pt>
                <c:pt idx="242">
                  <c:v>8.7050000000000001</c:v>
                </c:pt>
                <c:pt idx="243">
                  <c:v>8.7409999999999997</c:v>
                </c:pt>
                <c:pt idx="244">
                  <c:v>8.777000000000001</c:v>
                </c:pt>
                <c:pt idx="245">
                  <c:v>8.8140000000000001</c:v>
                </c:pt>
                <c:pt idx="246">
                  <c:v>8.85</c:v>
                </c:pt>
                <c:pt idx="247">
                  <c:v>8.886000000000001</c:v>
                </c:pt>
                <c:pt idx="248">
                  <c:v>8.923</c:v>
                </c:pt>
                <c:pt idx="249">
                  <c:v>8.9589999999999996</c:v>
                </c:pt>
                <c:pt idx="250">
                  <c:v>8.9960000000000004</c:v>
                </c:pt>
                <c:pt idx="251">
                  <c:v>9.032</c:v>
                </c:pt>
                <c:pt idx="252">
                  <c:v>9.0690000000000008</c:v>
                </c:pt>
                <c:pt idx="253">
                  <c:v>9.1050000000000004</c:v>
                </c:pt>
                <c:pt idx="254">
                  <c:v>9.1419999999999995</c:v>
                </c:pt>
                <c:pt idx="255">
                  <c:v>9.1780000000000008</c:v>
                </c:pt>
                <c:pt idx="256">
                  <c:v>9.2149999999999999</c:v>
                </c:pt>
                <c:pt idx="257">
                  <c:v>9.2509999999999994</c:v>
                </c:pt>
                <c:pt idx="258">
                  <c:v>9.2880000000000003</c:v>
                </c:pt>
                <c:pt idx="259">
                  <c:v>9.3239999999999998</c:v>
                </c:pt>
                <c:pt idx="260">
                  <c:v>9.3610000000000007</c:v>
                </c:pt>
                <c:pt idx="261">
                  <c:v>9.3970000000000002</c:v>
                </c:pt>
                <c:pt idx="262">
                  <c:v>9.4340000000000011</c:v>
                </c:pt>
                <c:pt idx="263">
                  <c:v>9.4700000000000006</c:v>
                </c:pt>
                <c:pt idx="264">
                  <c:v>9.5069999999999997</c:v>
                </c:pt>
                <c:pt idx="265">
                  <c:v>9.543000000000001</c:v>
                </c:pt>
                <c:pt idx="266">
                  <c:v>9.58</c:v>
                </c:pt>
                <c:pt idx="267">
                  <c:v>9.6170000000000009</c:v>
                </c:pt>
                <c:pt idx="268">
                  <c:v>9.6530000000000005</c:v>
                </c:pt>
                <c:pt idx="269">
                  <c:v>9.69</c:v>
                </c:pt>
                <c:pt idx="270">
                  <c:v>9.7270000000000003</c:v>
                </c:pt>
                <c:pt idx="271">
                  <c:v>9.7639999999999993</c:v>
                </c:pt>
                <c:pt idx="272">
                  <c:v>9.8000000000000007</c:v>
                </c:pt>
                <c:pt idx="273">
                  <c:v>9.8369999999999997</c:v>
                </c:pt>
                <c:pt idx="274">
                  <c:v>9.8740000000000006</c:v>
                </c:pt>
                <c:pt idx="275">
                  <c:v>9.9109999999999996</c:v>
                </c:pt>
                <c:pt idx="276">
                  <c:v>9.947000000000001</c:v>
                </c:pt>
                <c:pt idx="277">
                  <c:v>9.984</c:v>
                </c:pt>
                <c:pt idx="278">
                  <c:v>10.021000000000001</c:v>
                </c:pt>
                <c:pt idx="279">
                  <c:v>10.058</c:v>
                </c:pt>
                <c:pt idx="280">
                  <c:v>10.093999999999999</c:v>
                </c:pt>
                <c:pt idx="281">
                  <c:v>10.131</c:v>
                </c:pt>
                <c:pt idx="282">
                  <c:v>10.168000000000001</c:v>
                </c:pt>
                <c:pt idx="283">
                  <c:v>10.204000000000001</c:v>
                </c:pt>
                <c:pt idx="284">
                  <c:v>10.241</c:v>
                </c:pt>
                <c:pt idx="285">
                  <c:v>10.277000000000001</c:v>
                </c:pt>
                <c:pt idx="286">
                  <c:v>10.314</c:v>
                </c:pt>
                <c:pt idx="287">
                  <c:v>10.35</c:v>
                </c:pt>
                <c:pt idx="288">
                  <c:v>10.387</c:v>
                </c:pt>
                <c:pt idx="289">
                  <c:v>10.423</c:v>
                </c:pt>
                <c:pt idx="290">
                  <c:v>10.46</c:v>
                </c:pt>
                <c:pt idx="291">
                  <c:v>10.496</c:v>
                </c:pt>
                <c:pt idx="292">
                  <c:v>10.532</c:v>
                </c:pt>
                <c:pt idx="293">
                  <c:v>10.569000000000001</c:v>
                </c:pt>
                <c:pt idx="294">
                  <c:v>10.605</c:v>
                </c:pt>
                <c:pt idx="295">
                  <c:v>10.641</c:v>
                </c:pt>
                <c:pt idx="296">
                  <c:v>10.678000000000001</c:v>
                </c:pt>
                <c:pt idx="297">
                  <c:v>10.714</c:v>
                </c:pt>
                <c:pt idx="298">
                  <c:v>10.75</c:v>
                </c:pt>
                <c:pt idx="299">
                  <c:v>10.786</c:v>
                </c:pt>
                <c:pt idx="300">
                  <c:v>10.823</c:v>
                </c:pt>
                <c:pt idx="301">
                  <c:v>10.859</c:v>
                </c:pt>
                <c:pt idx="302">
                  <c:v>10.895</c:v>
                </c:pt>
                <c:pt idx="303">
                  <c:v>10.932</c:v>
                </c:pt>
                <c:pt idx="304">
                  <c:v>10.968</c:v>
                </c:pt>
                <c:pt idx="305">
                  <c:v>11.004</c:v>
                </c:pt>
                <c:pt idx="306">
                  <c:v>11.040000000000001</c:v>
                </c:pt>
                <c:pt idx="307">
                  <c:v>11.077</c:v>
                </c:pt>
                <c:pt idx="308">
                  <c:v>11.113</c:v>
                </c:pt>
                <c:pt idx="309">
                  <c:v>11.149000000000001</c:v>
                </c:pt>
                <c:pt idx="310">
                  <c:v>11.186</c:v>
                </c:pt>
                <c:pt idx="311">
                  <c:v>11.222</c:v>
                </c:pt>
                <c:pt idx="312">
                  <c:v>11.258000000000001</c:v>
                </c:pt>
                <c:pt idx="313">
                  <c:v>11.294</c:v>
                </c:pt>
                <c:pt idx="314">
                  <c:v>11.331</c:v>
                </c:pt>
                <c:pt idx="315">
                  <c:v>11.367000000000001</c:v>
                </c:pt>
                <c:pt idx="316">
                  <c:v>11.403</c:v>
                </c:pt>
                <c:pt idx="317">
                  <c:v>11.44</c:v>
                </c:pt>
                <c:pt idx="318">
                  <c:v>11.476000000000001</c:v>
                </c:pt>
                <c:pt idx="319">
                  <c:v>11.512</c:v>
                </c:pt>
                <c:pt idx="320">
                  <c:v>11.548999999999999</c:v>
                </c:pt>
                <c:pt idx="321">
                  <c:v>11.585000000000001</c:v>
                </c:pt>
                <c:pt idx="322">
                  <c:v>11.621</c:v>
                </c:pt>
                <c:pt idx="323">
                  <c:v>11.657999999999999</c:v>
                </c:pt>
                <c:pt idx="324">
                  <c:v>11.694000000000001</c:v>
                </c:pt>
                <c:pt idx="325">
                  <c:v>11.731</c:v>
                </c:pt>
                <c:pt idx="326">
                  <c:v>11.766999999999999</c:v>
                </c:pt>
                <c:pt idx="327">
                  <c:v>11.803000000000001</c:v>
                </c:pt>
                <c:pt idx="328">
                  <c:v>11.84</c:v>
                </c:pt>
                <c:pt idx="329">
                  <c:v>11.875999999999999</c:v>
                </c:pt>
                <c:pt idx="330">
                  <c:v>11.912000000000001</c:v>
                </c:pt>
                <c:pt idx="331">
                  <c:v>11.949</c:v>
                </c:pt>
                <c:pt idx="332">
                  <c:v>11.984999999999999</c:v>
                </c:pt>
                <c:pt idx="333">
                  <c:v>12.022</c:v>
                </c:pt>
                <c:pt idx="334">
                  <c:v>12.058</c:v>
                </c:pt>
                <c:pt idx="335">
                  <c:v>12.093999999999999</c:v>
                </c:pt>
                <c:pt idx="336">
                  <c:v>12.131</c:v>
                </c:pt>
                <c:pt idx="337">
                  <c:v>12.167</c:v>
                </c:pt>
                <c:pt idx="338">
                  <c:v>12.204000000000001</c:v>
                </c:pt>
                <c:pt idx="339">
                  <c:v>12.24</c:v>
                </c:pt>
                <c:pt idx="340">
                  <c:v>12.277000000000001</c:v>
                </c:pt>
                <c:pt idx="341">
                  <c:v>12.313000000000001</c:v>
                </c:pt>
                <c:pt idx="342">
                  <c:v>12.35</c:v>
                </c:pt>
                <c:pt idx="343">
                  <c:v>12.386000000000001</c:v>
                </c:pt>
                <c:pt idx="344">
                  <c:v>12.423</c:v>
                </c:pt>
                <c:pt idx="345">
                  <c:v>12.46</c:v>
                </c:pt>
                <c:pt idx="346">
                  <c:v>12.496</c:v>
                </c:pt>
                <c:pt idx="347">
                  <c:v>12.532999999999999</c:v>
                </c:pt>
                <c:pt idx="348">
                  <c:v>12.569000000000001</c:v>
                </c:pt>
                <c:pt idx="349">
                  <c:v>12.606</c:v>
                </c:pt>
                <c:pt idx="350">
                  <c:v>12.643000000000001</c:v>
                </c:pt>
                <c:pt idx="351">
                  <c:v>12.679</c:v>
                </c:pt>
                <c:pt idx="352">
                  <c:v>12.716000000000001</c:v>
                </c:pt>
                <c:pt idx="353">
                  <c:v>12.753</c:v>
                </c:pt>
                <c:pt idx="354">
                  <c:v>12.789</c:v>
                </c:pt>
                <c:pt idx="355">
                  <c:v>12.826000000000001</c:v>
                </c:pt>
                <c:pt idx="356">
                  <c:v>12.863</c:v>
                </c:pt>
                <c:pt idx="357">
                  <c:v>12.899000000000001</c:v>
                </c:pt>
                <c:pt idx="358">
                  <c:v>12.936</c:v>
                </c:pt>
                <c:pt idx="359">
                  <c:v>12.972</c:v>
                </c:pt>
                <c:pt idx="360">
                  <c:v>13.009</c:v>
                </c:pt>
                <c:pt idx="361">
                  <c:v>13.045</c:v>
                </c:pt>
                <c:pt idx="362">
                  <c:v>13.082000000000001</c:v>
                </c:pt>
                <c:pt idx="363">
                  <c:v>13.118</c:v>
                </c:pt>
                <c:pt idx="364">
                  <c:v>13.155000000000001</c:v>
                </c:pt>
                <c:pt idx="365">
                  <c:v>13.191000000000001</c:v>
                </c:pt>
                <c:pt idx="366">
                  <c:v>13.228</c:v>
                </c:pt>
                <c:pt idx="367">
                  <c:v>13.264000000000001</c:v>
                </c:pt>
                <c:pt idx="368">
                  <c:v>13.301</c:v>
                </c:pt>
                <c:pt idx="369">
                  <c:v>13.337</c:v>
                </c:pt>
                <c:pt idx="370">
                  <c:v>13.374000000000001</c:v>
                </c:pt>
                <c:pt idx="371">
                  <c:v>13.41</c:v>
                </c:pt>
                <c:pt idx="372">
                  <c:v>13.447000000000001</c:v>
                </c:pt>
                <c:pt idx="373">
                  <c:v>13.483000000000001</c:v>
                </c:pt>
                <c:pt idx="374">
                  <c:v>13.519</c:v>
                </c:pt>
                <c:pt idx="375">
                  <c:v>13.556000000000001</c:v>
                </c:pt>
                <c:pt idx="376">
                  <c:v>13.592000000000001</c:v>
                </c:pt>
                <c:pt idx="377">
                  <c:v>13.628</c:v>
                </c:pt>
                <c:pt idx="378">
                  <c:v>13.664</c:v>
                </c:pt>
                <c:pt idx="379">
                  <c:v>13.701000000000001</c:v>
                </c:pt>
                <c:pt idx="380">
                  <c:v>13.737</c:v>
                </c:pt>
                <c:pt idx="381">
                  <c:v>13.773</c:v>
                </c:pt>
                <c:pt idx="382">
                  <c:v>13.809000000000001</c:v>
                </c:pt>
                <c:pt idx="383">
                  <c:v>13.845000000000001</c:v>
                </c:pt>
                <c:pt idx="384">
                  <c:v>13.881</c:v>
                </c:pt>
                <c:pt idx="385">
                  <c:v>13.917</c:v>
                </c:pt>
                <c:pt idx="386">
                  <c:v>13.952999999999999</c:v>
                </c:pt>
                <c:pt idx="387">
                  <c:v>13.989000000000001</c:v>
                </c:pt>
                <c:pt idx="388">
                  <c:v>14.025</c:v>
                </c:pt>
                <c:pt idx="389">
                  <c:v>14.061</c:v>
                </c:pt>
                <c:pt idx="390">
                  <c:v>14.097</c:v>
                </c:pt>
                <c:pt idx="391">
                  <c:v>14.133000000000001</c:v>
                </c:pt>
                <c:pt idx="392">
                  <c:v>14.169</c:v>
                </c:pt>
                <c:pt idx="393">
                  <c:v>14.205</c:v>
                </c:pt>
                <c:pt idx="394">
                  <c:v>14.241</c:v>
                </c:pt>
                <c:pt idx="395">
                  <c:v>14.276</c:v>
                </c:pt>
                <c:pt idx="396">
                  <c:v>14.312000000000001</c:v>
                </c:pt>
                <c:pt idx="397">
                  <c:v>14.348000000000001</c:v>
                </c:pt>
                <c:pt idx="398">
                  <c:v>14.384</c:v>
                </c:pt>
                <c:pt idx="399">
                  <c:v>14.42</c:v>
                </c:pt>
                <c:pt idx="400">
                  <c:v>14.456</c:v>
                </c:pt>
                <c:pt idx="401">
                  <c:v>14.492000000000001</c:v>
                </c:pt>
                <c:pt idx="402">
                  <c:v>14.527000000000001</c:v>
                </c:pt>
                <c:pt idx="403">
                  <c:v>14.563000000000001</c:v>
                </c:pt>
                <c:pt idx="404">
                  <c:v>14.599</c:v>
                </c:pt>
                <c:pt idx="405">
                  <c:v>14.635</c:v>
                </c:pt>
                <c:pt idx="406">
                  <c:v>14.671000000000001</c:v>
                </c:pt>
                <c:pt idx="407">
                  <c:v>14.707000000000001</c:v>
                </c:pt>
                <c:pt idx="408">
                  <c:v>14.743</c:v>
                </c:pt>
                <c:pt idx="409">
                  <c:v>14.778</c:v>
                </c:pt>
                <c:pt idx="410">
                  <c:v>14.814</c:v>
                </c:pt>
                <c:pt idx="411">
                  <c:v>14.85</c:v>
                </c:pt>
                <c:pt idx="412">
                  <c:v>14.886000000000001</c:v>
                </c:pt>
                <c:pt idx="413">
                  <c:v>14.922000000000001</c:v>
                </c:pt>
                <c:pt idx="414">
                  <c:v>14.958</c:v>
                </c:pt>
                <c:pt idx="415">
                  <c:v>14.994</c:v>
                </c:pt>
                <c:pt idx="416">
                  <c:v>15.029</c:v>
                </c:pt>
                <c:pt idx="417">
                  <c:v>15.065</c:v>
                </c:pt>
                <c:pt idx="418">
                  <c:v>15.101000000000001</c:v>
                </c:pt>
                <c:pt idx="419">
                  <c:v>15.137</c:v>
                </c:pt>
                <c:pt idx="420">
                  <c:v>15.173</c:v>
                </c:pt>
                <c:pt idx="421">
                  <c:v>15.209</c:v>
                </c:pt>
                <c:pt idx="422">
                  <c:v>15.245000000000001</c:v>
                </c:pt>
                <c:pt idx="423">
                  <c:v>15.281000000000001</c:v>
                </c:pt>
                <c:pt idx="424">
                  <c:v>15.317</c:v>
                </c:pt>
                <c:pt idx="425">
                  <c:v>15.353</c:v>
                </c:pt>
                <c:pt idx="426">
                  <c:v>15.388</c:v>
                </c:pt>
                <c:pt idx="427">
                  <c:v>15.425000000000001</c:v>
                </c:pt>
                <c:pt idx="428">
                  <c:v>15.461</c:v>
                </c:pt>
                <c:pt idx="429">
                  <c:v>15.497</c:v>
                </c:pt>
                <c:pt idx="430">
                  <c:v>15.532999999999999</c:v>
                </c:pt>
                <c:pt idx="431">
                  <c:v>15.569000000000001</c:v>
                </c:pt>
                <c:pt idx="432">
                  <c:v>15.605</c:v>
                </c:pt>
                <c:pt idx="433">
                  <c:v>15.641</c:v>
                </c:pt>
                <c:pt idx="434">
                  <c:v>15.677</c:v>
                </c:pt>
                <c:pt idx="435">
                  <c:v>15.713000000000001</c:v>
                </c:pt>
                <c:pt idx="436">
                  <c:v>15.749000000000001</c:v>
                </c:pt>
                <c:pt idx="437">
                  <c:v>15.785</c:v>
                </c:pt>
                <c:pt idx="438">
                  <c:v>15.822000000000001</c:v>
                </c:pt>
                <c:pt idx="439">
                  <c:v>15.858000000000001</c:v>
                </c:pt>
                <c:pt idx="440">
                  <c:v>15.894</c:v>
                </c:pt>
                <c:pt idx="441">
                  <c:v>15.93</c:v>
                </c:pt>
                <c:pt idx="442">
                  <c:v>15.967000000000001</c:v>
                </c:pt>
                <c:pt idx="443">
                  <c:v>16.003</c:v>
                </c:pt>
                <c:pt idx="444">
                  <c:v>16.04</c:v>
                </c:pt>
                <c:pt idx="445">
                  <c:v>16.076000000000001</c:v>
                </c:pt>
                <c:pt idx="446">
                  <c:v>16.112000000000002</c:v>
                </c:pt>
                <c:pt idx="447">
                  <c:v>16.149000000000001</c:v>
                </c:pt>
                <c:pt idx="448">
                  <c:v>16.184999999999999</c:v>
                </c:pt>
                <c:pt idx="449">
                  <c:v>16.222000000000001</c:v>
                </c:pt>
                <c:pt idx="450">
                  <c:v>16.257999999999999</c:v>
                </c:pt>
                <c:pt idx="451">
                  <c:v>16.295000000000002</c:v>
                </c:pt>
                <c:pt idx="452">
                  <c:v>16.331</c:v>
                </c:pt>
                <c:pt idx="453">
                  <c:v>16.367000000000001</c:v>
                </c:pt>
                <c:pt idx="454">
                  <c:v>16.404</c:v>
                </c:pt>
                <c:pt idx="455">
                  <c:v>16.440000000000001</c:v>
                </c:pt>
                <c:pt idx="456">
                  <c:v>16.477</c:v>
                </c:pt>
                <c:pt idx="457">
                  <c:v>16.513000000000002</c:v>
                </c:pt>
                <c:pt idx="458">
                  <c:v>16.55</c:v>
                </c:pt>
                <c:pt idx="459">
                  <c:v>16.586000000000002</c:v>
                </c:pt>
                <c:pt idx="460">
                  <c:v>16.622</c:v>
                </c:pt>
                <c:pt idx="461">
                  <c:v>16.658999999999999</c:v>
                </c:pt>
                <c:pt idx="462">
                  <c:v>16.695</c:v>
                </c:pt>
                <c:pt idx="463">
                  <c:v>16.731999999999999</c:v>
                </c:pt>
                <c:pt idx="464">
                  <c:v>16.768000000000001</c:v>
                </c:pt>
                <c:pt idx="465">
                  <c:v>16.804000000000002</c:v>
                </c:pt>
                <c:pt idx="466">
                  <c:v>16.841000000000001</c:v>
                </c:pt>
                <c:pt idx="467">
                  <c:v>16.876999999999999</c:v>
                </c:pt>
                <c:pt idx="468">
                  <c:v>16.913</c:v>
                </c:pt>
                <c:pt idx="469">
                  <c:v>16.95</c:v>
                </c:pt>
                <c:pt idx="470">
                  <c:v>16.986000000000001</c:v>
                </c:pt>
                <c:pt idx="471">
                  <c:v>17.022000000000002</c:v>
                </c:pt>
                <c:pt idx="472">
                  <c:v>17.058</c:v>
                </c:pt>
                <c:pt idx="473">
                  <c:v>17.094999999999999</c:v>
                </c:pt>
                <c:pt idx="474">
                  <c:v>17.131</c:v>
                </c:pt>
                <c:pt idx="475">
                  <c:v>17.167000000000002</c:v>
                </c:pt>
                <c:pt idx="476">
                  <c:v>17.204000000000001</c:v>
                </c:pt>
                <c:pt idx="477">
                  <c:v>17.240000000000002</c:v>
                </c:pt>
                <c:pt idx="478">
                  <c:v>17.276</c:v>
                </c:pt>
                <c:pt idx="479">
                  <c:v>17.312000000000001</c:v>
                </c:pt>
                <c:pt idx="480">
                  <c:v>17.349</c:v>
                </c:pt>
                <c:pt idx="481">
                  <c:v>17.385000000000002</c:v>
                </c:pt>
                <c:pt idx="482">
                  <c:v>17.420999999999999</c:v>
                </c:pt>
                <c:pt idx="483">
                  <c:v>17.458000000000002</c:v>
                </c:pt>
                <c:pt idx="484">
                  <c:v>17.494</c:v>
                </c:pt>
                <c:pt idx="485">
                  <c:v>17.530999999999999</c:v>
                </c:pt>
                <c:pt idx="486">
                  <c:v>17.567</c:v>
                </c:pt>
                <c:pt idx="487">
                  <c:v>17.603999999999999</c:v>
                </c:pt>
                <c:pt idx="488">
                  <c:v>17.64</c:v>
                </c:pt>
                <c:pt idx="489">
                  <c:v>17.677</c:v>
                </c:pt>
                <c:pt idx="490">
                  <c:v>17.713000000000001</c:v>
                </c:pt>
                <c:pt idx="491">
                  <c:v>17.75</c:v>
                </c:pt>
                <c:pt idx="492">
                  <c:v>17.786999999999999</c:v>
                </c:pt>
                <c:pt idx="493">
                  <c:v>17.823</c:v>
                </c:pt>
                <c:pt idx="494">
                  <c:v>17.86</c:v>
                </c:pt>
                <c:pt idx="495">
                  <c:v>17.896000000000001</c:v>
                </c:pt>
                <c:pt idx="496">
                  <c:v>17.933</c:v>
                </c:pt>
                <c:pt idx="497">
                  <c:v>17.97</c:v>
                </c:pt>
                <c:pt idx="498">
                  <c:v>18.006</c:v>
                </c:pt>
                <c:pt idx="499">
                  <c:v>18.042999999999999</c:v>
                </c:pt>
                <c:pt idx="500">
                  <c:v>18.080000000000002</c:v>
                </c:pt>
                <c:pt idx="501">
                  <c:v>18.116</c:v>
                </c:pt>
                <c:pt idx="502">
                  <c:v>18.152999999999999</c:v>
                </c:pt>
                <c:pt idx="503">
                  <c:v>18.190000000000001</c:v>
                </c:pt>
                <c:pt idx="504">
                  <c:v>18.225999999999999</c:v>
                </c:pt>
                <c:pt idx="505">
                  <c:v>18.263000000000002</c:v>
                </c:pt>
                <c:pt idx="506">
                  <c:v>18.298999999999999</c:v>
                </c:pt>
                <c:pt idx="507">
                  <c:v>18.336000000000002</c:v>
                </c:pt>
                <c:pt idx="508">
                  <c:v>18.373000000000001</c:v>
                </c:pt>
                <c:pt idx="509">
                  <c:v>18.408999999999999</c:v>
                </c:pt>
                <c:pt idx="510">
                  <c:v>18.445</c:v>
                </c:pt>
                <c:pt idx="511">
                  <c:v>18.481999999999999</c:v>
                </c:pt>
                <c:pt idx="512">
                  <c:v>18.518000000000001</c:v>
                </c:pt>
                <c:pt idx="513">
                  <c:v>18.554000000000002</c:v>
                </c:pt>
                <c:pt idx="514">
                  <c:v>18.591000000000001</c:v>
                </c:pt>
                <c:pt idx="515">
                  <c:v>18.626999999999999</c:v>
                </c:pt>
                <c:pt idx="516">
                  <c:v>18.663</c:v>
                </c:pt>
                <c:pt idx="517">
                  <c:v>18.699000000000002</c:v>
                </c:pt>
                <c:pt idx="518">
                  <c:v>18.736000000000001</c:v>
                </c:pt>
                <c:pt idx="519">
                  <c:v>18.772000000000002</c:v>
                </c:pt>
                <c:pt idx="520">
                  <c:v>18.808</c:v>
                </c:pt>
                <c:pt idx="521">
                  <c:v>18.844000000000001</c:v>
                </c:pt>
                <c:pt idx="522">
                  <c:v>18.881</c:v>
                </c:pt>
                <c:pt idx="523">
                  <c:v>18.917000000000002</c:v>
                </c:pt>
                <c:pt idx="524">
                  <c:v>18.952999999999999</c:v>
                </c:pt>
                <c:pt idx="525">
                  <c:v>18.989000000000001</c:v>
                </c:pt>
                <c:pt idx="526">
                  <c:v>19.026</c:v>
                </c:pt>
                <c:pt idx="527">
                  <c:v>19.062000000000001</c:v>
                </c:pt>
                <c:pt idx="528">
                  <c:v>19.097999999999999</c:v>
                </c:pt>
                <c:pt idx="529">
                  <c:v>19.134</c:v>
                </c:pt>
                <c:pt idx="530">
                  <c:v>19.170999999999999</c:v>
                </c:pt>
                <c:pt idx="531">
                  <c:v>19.207000000000001</c:v>
                </c:pt>
                <c:pt idx="532">
                  <c:v>19.243000000000002</c:v>
                </c:pt>
                <c:pt idx="533">
                  <c:v>19.279</c:v>
                </c:pt>
                <c:pt idx="534">
                  <c:v>19.315999999999999</c:v>
                </c:pt>
                <c:pt idx="535">
                  <c:v>19.352</c:v>
                </c:pt>
                <c:pt idx="536">
                  <c:v>19.388000000000002</c:v>
                </c:pt>
                <c:pt idx="537">
                  <c:v>19.423999999999999</c:v>
                </c:pt>
                <c:pt idx="538">
                  <c:v>19.461000000000002</c:v>
                </c:pt>
                <c:pt idx="539">
                  <c:v>19.497</c:v>
                </c:pt>
                <c:pt idx="540">
                  <c:v>19.533000000000001</c:v>
                </c:pt>
                <c:pt idx="541">
                  <c:v>19.568999999999999</c:v>
                </c:pt>
                <c:pt idx="542">
                  <c:v>19.606000000000002</c:v>
                </c:pt>
                <c:pt idx="543">
                  <c:v>19.641999999999999</c:v>
                </c:pt>
                <c:pt idx="544">
                  <c:v>19.678000000000001</c:v>
                </c:pt>
                <c:pt idx="545">
                  <c:v>19.713999999999999</c:v>
                </c:pt>
                <c:pt idx="546">
                  <c:v>19.75</c:v>
                </c:pt>
                <c:pt idx="547">
                  <c:v>19.786999999999999</c:v>
                </c:pt>
                <c:pt idx="548">
                  <c:v>19.823</c:v>
                </c:pt>
                <c:pt idx="549">
                  <c:v>19.859000000000002</c:v>
                </c:pt>
                <c:pt idx="550">
                  <c:v>19.895</c:v>
                </c:pt>
                <c:pt idx="551">
                  <c:v>19.931000000000001</c:v>
                </c:pt>
                <c:pt idx="552">
                  <c:v>19.966999999999999</c:v>
                </c:pt>
                <c:pt idx="553">
                  <c:v>20.003</c:v>
                </c:pt>
                <c:pt idx="554">
                  <c:v>20.039000000000001</c:v>
                </c:pt>
                <c:pt idx="555">
                  <c:v>20.074999999999999</c:v>
                </c:pt>
                <c:pt idx="556">
                  <c:v>20.111000000000001</c:v>
                </c:pt>
                <c:pt idx="557">
                  <c:v>20.147000000000002</c:v>
                </c:pt>
                <c:pt idx="558">
                  <c:v>20.183</c:v>
                </c:pt>
                <c:pt idx="559">
                  <c:v>20.219000000000001</c:v>
                </c:pt>
                <c:pt idx="560">
                  <c:v>20.259</c:v>
                </c:pt>
                <c:pt idx="561">
                  <c:v>20.298999999999999</c:v>
                </c:pt>
                <c:pt idx="562">
                  <c:v>20.339000000000002</c:v>
                </c:pt>
                <c:pt idx="563">
                  <c:v>20.38</c:v>
                </c:pt>
                <c:pt idx="564">
                  <c:v>20.420000000000002</c:v>
                </c:pt>
                <c:pt idx="565">
                  <c:v>20.46</c:v>
                </c:pt>
                <c:pt idx="566">
                  <c:v>20.501000000000001</c:v>
                </c:pt>
                <c:pt idx="567">
                  <c:v>20.541</c:v>
                </c:pt>
                <c:pt idx="568">
                  <c:v>20.582000000000001</c:v>
                </c:pt>
                <c:pt idx="569">
                  <c:v>20.622</c:v>
                </c:pt>
                <c:pt idx="570">
                  <c:v>20.663</c:v>
                </c:pt>
                <c:pt idx="571">
                  <c:v>20.704000000000001</c:v>
                </c:pt>
                <c:pt idx="572">
                  <c:v>20.745000000000001</c:v>
                </c:pt>
                <c:pt idx="573">
                  <c:v>20.786000000000001</c:v>
                </c:pt>
                <c:pt idx="574">
                  <c:v>20.827000000000002</c:v>
                </c:pt>
                <c:pt idx="575">
                  <c:v>20.868000000000002</c:v>
                </c:pt>
                <c:pt idx="576">
                  <c:v>20.908999999999999</c:v>
                </c:pt>
                <c:pt idx="577">
                  <c:v>20.95</c:v>
                </c:pt>
                <c:pt idx="578">
                  <c:v>20.991</c:v>
                </c:pt>
                <c:pt idx="579">
                  <c:v>21.032</c:v>
                </c:pt>
                <c:pt idx="580">
                  <c:v>21.074000000000002</c:v>
                </c:pt>
                <c:pt idx="581">
                  <c:v>21.115000000000002</c:v>
                </c:pt>
                <c:pt idx="582">
                  <c:v>21.155999999999999</c:v>
                </c:pt>
                <c:pt idx="583">
                  <c:v>21.198</c:v>
                </c:pt>
                <c:pt idx="584">
                  <c:v>21.239000000000001</c:v>
                </c:pt>
                <c:pt idx="585">
                  <c:v>21.280999999999999</c:v>
                </c:pt>
                <c:pt idx="586">
                  <c:v>21.321999999999999</c:v>
                </c:pt>
                <c:pt idx="587">
                  <c:v>21.364000000000001</c:v>
                </c:pt>
                <c:pt idx="588">
                  <c:v>21.405000000000001</c:v>
                </c:pt>
                <c:pt idx="589">
                  <c:v>21.446999999999999</c:v>
                </c:pt>
                <c:pt idx="590">
                  <c:v>21.488</c:v>
                </c:pt>
                <c:pt idx="591">
                  <c:v>21.53</c:v>
                </c:pt>
                <c:pt idx="592">
                  <c:v>21.571999999999999</c:v>
                </c:pt>
                <c:pt idx="593">
                  <c:v>21.613</c:v>
                </c:pt>
                <c:pt idx="594">
                  <c:v>21.655000000000001</c:v>
                </c:pt>
                <c:pt idx="595">
                  <c:v>21.696999999999999</c:v>
                </c:pt>
                <c:pt idx="596">
                  <c:v>21.739000000000001</c:v>
                </c:pt>
                <c:pt idx="597">
                  <c:v>21.78</c:v>
                </c:pt>
                <c:pt idx="598">
                  <c:v>21.821999999999999</c:v>
                </c:pt>
                <c:pt idx="599">
                  <c:v>21.864000000000001</c:v>
                </c:pt>
                <c:pt idx="600">
                  <c:v>21.905999999999999</c:v>
                </c:pt>
                <c:pt idx="601">
                  <c:v>21.948</c:v>
                </c:pt>
                <c:pt idx="602">
                  <c:v>21.990000000000002</c:v>
                </c:pt>
                <c:pt idx="603">
                  <c:v>22.032</c:v>
                </c:pt>
                <c:pt idx="604">
                  <c:v>22.074999999999999</c:v>
                </c:pt>
                <c:pt idx="605">
                  <c:v>22.117000000000001</c:v>
                </c:pt>
                <c:pt idx="606">
                  <c:v>22.158999999999999</c:v>
                </c:pt>
                <c:pt idx="607">
                  <c:v>22.201000000000001</c:v>
                </c:pt>
                <c:pt idx="608">
                  <c:v>22.243000000000002</c:v>
                </c:pt>
                <c:pt idx="609">
                  <c:v>22.285</c:v>
                </c:pt>
                <c:pt idx="610">
                  <c:v>22.327000000000002</c:v>
                </c:pt>
                <c:pt idx="611">
                  <c:v>22.369</c:v>
                </c:pt>
                <c:pt idx="612">
                  <c:v>22.411000000000001</c:v>
                </c:pt>
                <c:pt idx="613">
                  <c:v>22.452999999999999</c:v>
                </c:pt>
                <c:pt idx="614">
                  <c:v>22.495000000000001</c:v>
                </c:pt>
                <c:pt idx="615">
                  <c:v>22.536999999999999</c:v>
                </c:pt>
                <c:pt idx="616">
                  <c:v>22.579000000000001</c:v>
                </c:pt>
                <c:pt idx="617">
                  <c:v>22.62</c:v>
                </c:pt>
                <c:pt idx="618">
                  <c:v>22.661999999999999</c:v>
                </c:pt>
                <c:pt idx="619">
                  <c:v>22.704000000000001</c:v>
                </c:pt>
                <c:pt idx="620">
                  <c:v>22.746000000000002</c:v>
                </c:pt>
                <c:pt idx="621">
                  <c:v>22.788</c:v>
                </c:pt>
                <c:pt idx="622">
                  <c:v>22.830000000000002</c:v>
                </c:pt>
                <c:pt idx="623">
                  <c:v>22.871000000000002</c:v>
                </c:pt>
                <c:pt idx="624">
                  <c:v>22.913</c:v>
                </c:pt>
                <c:pt idx="625">
                  <c:v>22.955000000000002</c:v>
                </c:pt>
                <c:pt idx="626">
                  <c:v>22.997</c:v>
                </c:pt>
                <c:pt idx="627">
                  <c:v>23.038</c:v>
                </c:pt>
                <c:pt idx="628">
                  <c:v>23.080000000000002</c:v>
                </c:pt>
                <c:pt idx="629">
                  <c:v>23.122</c:v>
                </c:pt>
                <c:pt idx="630">
                  <c:v>23.163</c:v>
                </c:pt>
                <c:pt idx="631">
                  <c:v>23.205000000000002</c:v>
                </c:pt>
                <c:pt idx="632">
                  <c:v>23.247</c:v>
                </c:pt>
                <c:pt idx="633">
                  <c:v>23.288</c:v>
                </c:pt>
                <c:pt idx="634">
                  <c:v>23.330000000000002</c:v>
                </c:pt>
                <c:pt idx="635">
                  <c:v>23.371000000000002</c:v>
                </c:pt>
                <c:pt idx="636">
                  <c:v>23.413</c:v>
                </c:pt>
                <c:pt idx="637">
                  <c:v>23.455000000000002</c:v>
                </c:pt>
                <c:pt idx="638">
                  <c:v>23.496000000000002</c:v>
                </c:pt>
                <c:pt idx="639">
                  <c:v>23.538</c:v>
                </c:pt>
                <c:pt idx="640">
                  <c:v>23.580000000000002</c:v>
                </c:pt>
                <c:pt idx="641">
                  <c:v>23.622</c:v>
                </c:pt>
                <c:pt idx="642">
                  <c:v>23.664000000000001</c:v>
                </c:pt>
                <c:pt idx="643">
                  <c:v>23.706</c:v>
                </c:pt>
                <c:pt idx="644">
                  <c:v>23.747</c:v>
                </c:pt>
                <c:pt idx="645">
                  <c:v>23.789000000000001</c:v>
                </c:pt>
                <c:pt idx="646">
                  <c:v>23.831</c:v>
                </c:pt>
                <c:pt idx="647">
                  <c:v>23.873000000000001</c:v>
                </c:pt>
                <c:pt idx="648">
                  <c:v>23.914999999999999</c:v>
                </c:pt>
                <c:pt idx="649">
                  <c:v>23.957000000000001</c:v>
                </c:pt>
                <c:pt idx="650">
                  <c:v>23.998999999999999</c:v>
                </c:pt>
                <c:pt idx="651">
                  <c:v>24.042000000000002</c:v>
                </c:pt>
                <c:pt idx="652">
                  <c:v>24.084</c:v>
                </c:pt>
                <c:pt idx="653">
                  <c:v>24.126000000000001</c:v>
                </c:pt>
                <c:pt idx="654">
                  <c:v>24.167999999999999</c:v>
                </c:pt>
                <c:pt idx="655">
                  <c:v>24.21</c:v>
                </c:pt>
                <c:pt idx="656">
                  <c:v>24.251999999999999</c:v>
                </c:pt>
                <c:pt idx="657">
                  <c:v>24.294</c:v>
                </c:pt>
                <c:pt idx="658">
                  <c:v>24.336000000000002</c:v>
                </c:pt>
                <c:pt idx="659">
                  <c:v>24.378</c:v>
                </c:pt>
                <c:pt idx="660">
                  <c:v>24.42</c:v>
                </c:pt>
                <c:pt idx="661">
                  <c:v>24.463000000000001</c:v>
                </c:pt>
                <c:pt idx="662">
                  <c:v>24.504999999999999</c:v>
                </c:pt>
                <c:pt idx="663">
                  <c:v>24.547000000000001</c:v>
                </c:pt>
                <c:pt idx="664">
                  <c:v>24.589000000000002</c:v>
                </c:pt>
                <c:pt idx="665">
                  <c:v>24.631</c:v>
                </c:pt>
                <c:pt idx="666">
                  <c:v>24.673000000000002</c:v>
                </c:pt>
                <c:pt idx="667">
                  <c:v>24.715</c:v>
                </c:pt>
                <c:pt idx="668">
                  <c:v>24.757000000000001</c:v>
                </c:pt>
                <c:pt idx="669">
                  <c:v>24.798999999999999</c:v>
                </c:pt>
                <c:pt idx="670">
                  <c:v>24.841000000000001</c:v>
                </c:pt>
                <c:pt idx="671">
                  <c:v>24.882999999999999</c:v>
                </c:pt>
                <c:pt idx="672">
                  <c:v>24.925000000000001</c:v>
                </c:pt>
                <c:pt idx="673">
                  <c:v>24.966999999999999</c:v>
                </c:pt>
                <c:pt idx="674">
                  <c:v>25.009</c:v>
                </c:pt>
                <c:pt idx="675">
                  <c:v>25.051000000000002</c:v>
                </c:pt>
                <c:pt idx="676">
                  <c:v>25.093</c:v>
                </c:pt>
                <c:pt idx="677">
                  <c:v>25.135000000000002</c:v>
                </c:pt>
                <c:pt idx="678">
                  <c:v>25.177</c:v>
                </c:pt>
                <c:pt idx="679">
                  <c:v>25.219000000000001</c:v>
                </c:pt>
                <c:pt idx="680">
                  <c:v>25.260999999999999</c:v>
                </c:pt>
                <c:pt idx="681">
                  <c:v>25.303000000000001</c:v>
                </c:pt>
                <c:pt idx="682">
                  <c:v>25.344999999999999</c:v>
                </c:pt>
                <c:pt idx="683">
                  <c:v>25.387</c:v>
                </c:pt>
                <c:pt idx="684">
                  <c:v>25.429000000000002</c:v>
                </c:pt>
                <c:pt idx="685">
                  <c:v>25.472000000000001</c:v>
                </c:pt>
                <c:pt idx="686">
                  <c:v>25.513999999999999</c:v>
                </c:pt>
                <c:pt idx="687">
                  <c:v>25.556000000000001</c:v>
                </c:pt>
                <c:pt idx="688">
                  <c:v>25.597999999999999</c:v>
                </c:pt>
                <c:pt idx="689">
                  <c:v>25.64</c:v>
                </c:pt>
                <c:pt idx="690">
                  <c:v>25.683</c:v>
                </c:pt>
                <c:pt idx="691">
                  <c:v>25.725000000000001</c:v>
                </c:pt>
                <c:pt idx="692">
                  <c:v>25.766999999999999</c:v>
                </c:pt>
                <c:pt idx="693">
                  <c:v>25.810000000000002</c:v>
                </c:pt>
                <c:pt idx="694">
                  <c:v>25.852</c:v>
                </c:pt>
                <c:pt idx="695">
                  <c:v>25.894000000000002</c:v>
                </c:pt>
                <c:pt idx="696">
                  <c:v>25.936</c:v>
                </c:pt>
                <c:pt idx="697">
                  <c:v>25.978999999999999</c:v>
                </c:pt>
                <c:pt idx="698">
                  <c:v>26.021000000000001</c:v>
                </c:pt>
                <c:pt idx="699">
                  <c:v>26.062999999999999</c:v>
                </c:pt>
                <c:pt idx="700">
                  <c:v>26.106000000000002</c:v>
                </c:pt>
                <c:pt idx="701">
                  <c:v>26.148</c:v>
                </c:pt>
                <c:pt idx="702">
                  <c:v>26.19</c:v>
                </c:pt>
                <c:pt idx="703">
                  <c:v>26.233000000000001</c:v>
                </c:pt>
                <c:pt idx="704">
                  <c:v>26.275000000000002</c:v>
                </c:pt>
                <c:pt idx="705">
                  <c:v>26.317</c:v>
                </c:pt>
                <c:pt idx="706">
                  <c:v>26.359000000000002</c:v>
                </c:pt>
                <c:pt idx="707">
                  <c:v>26.401</c:v>
                </c:pt>
                <c:pt idx="708">
                  <c:v>26.443999999999999</c:v>
                </c:pt>
                <c:pt idx="709">
                  <c:v>26.486000000000001</c:v>
                </c:pt>
                <c:pt idx="710">
                  <c:v>26.528000000000002</c:v>
                </c:pt>
                <c:pt idx="711">
                  <c:v>26.57</c:v>
                </c:pt>
                <c:pt idx="712">
                  <c:v>26.612000000000002</c:v>
                </c:pt>
                <c:pt idx="713">
                  <c:v>26.654</c:v>
                </c:pt>
                <c:pt idx="714">
                  <c:v>26.696000000000002</c:v>
                </c:pt>
                <c:pt idx="715">
                  <c:v>26.739000000000001</c:v>
                </c:pt>
                <c:pt idx="716">
                  <c:v>26.780999999999999</c:v>
                </c:pt>
                <c:pt idx="717">
                  <c:v>26.823</c:v>
                </c:pt>
                <c:pt idx="718">
                  <c:v>26.865000000000002</c:v>
                </c:pt>
                <c:pt idx="719">
                  <c:v>26.907</c:v>
                </c:pt>
                <c:pt idx="720">
                  <c:v>26.949000000000002</c:v>
                </c:pt>
                <c:pt idx="721">
                  <c:v>26.991</c:v>
                </c:pt>
                <c:pt idx="722">
                  <c:v>27.033000000000001</c:v>
                </c:pt>
                <c:pt idx="723">
                  <c:v>27.076000000000001</c:v>
                </c:pt>
                <c:pt idx="724">
                  <c:v>27.118000000000002</c:v>
                </c:pt>
                <c:pt idx="725">
                  <c:v>27.16</c:v>
                </c:pt>
                <c:pt idx="726">
                  <c:v>27.202000000000002</c:v>
                </c:pt>
                <c:pt idx="727">
                  <c:v>27.244</c:v>
                </c:pt>
                <c:pt idx="728">
                  <c:v>27.286000000000001</c:v>
                </c:pt>
                <c:pt idx="729">
                  <c:v>27.327999999999999</c:v>
                </c:pt>
                <c:pt idx="730">
                  <c:v>27.37</c:v>
                </c:pt>
                <c:pt idx="731">
                  <c:v>27.413</c:v>
                </c:pt>
                <c:pt idx="732">
                  <c:v>27.455000000000002</c:v>
                </c:pt>
                <c:pt idx="733">
                  <c:v>27.497</c:v>
                </c:pt>
                <c:pt idx="734">
                  <c:v>27.539000000000001</c:v>
                </c:pt>
                <c:pt idx="735">
                  <c:v>27.581</c:v>
                </c:pt>
                <c:pt idx="736">
                  <c:v>27.623000000000001</c:v>
                </c:pt>
                <c:pt idx="737">
                  <c:v>27.664999999999999</c:v>
                </c:pt>
                <c:pt idx="738">
                  <c:v>27.708000000000002</c:v>
                </c:pt>
                <c:pt idx="739">
                  <c:v>27.75</c:v>
                </c:pt>
                <c:pt idx="740">
                  <c:v>27.792000000000002</c:v>
                </c:pt>
                <c:pt idx="741">
                  <c:v>27.834</c:v>
                </c:pt>
                <c:pt idx="742">
                  <c:v>27.876000000000001</c:v>
                </c:pt>
                <c:pt idx="743">
                  <c:v>27.919</c:v>
                </c:pt>
                <c:pt idx="744">
                  <c:v>27.961000000000002</c:v>
                </c:pt>
                <c:pt idx="745">
                  <c:v>28.004000000000001</c:v>
                </c:pt>
                <c:pt idx="746">
                  <c:v>28.045999999999999</c:v>
                </c:pt>
                <c:pt idx="747">
                  <c:v>28.088000000000001</c:v>
                </c:pt>
                <c:pt idx="748">
                  <c:v>28.131</c:v>
                </c:pt>
                <c:pt idx="749">
                  <c:v>28.173000000000002</c:v>
                </c:pt>
                <c:pt idx="750">
                  <c:v>28.216000000000001</c:v>
                </c:pt>
                <c:pt idx="751">
                  <c:v>28.257999999999999</c:v>
                </c:pt>
                <c:pt idx="752">
                  <c:v>28.301000000000002</c:v>
                </c:pt>
                <c:pt idx="753">
                  <c:v>28.343</c:v>
                </c:pt>
                <c:pt idx="754">
                  <c:v>28.385000000000002</c:v>
                </c:pt>
                <c:pt idx="755">
                  <c:v>28.428000000000001</c:v>
                </c:pt>
                <c:pt idx="756">
                  <c:v>28.47</c:v>
                </c:pt>
                <c:pt idx="757">
                  <c:v>28.513000000000002</c:v>
                </c:pt>
                <c:pt idx="758">
                  <c:v>28.555</c:v>
                </c:pt>
                <c:pt idx="759">
                  <c:v>28.597000000000001</c:v>
                </c:pt>
                <c:pt idx="760">
                  <c:v>28.638999999999999</c:v>
                </c:pt>
                <c:pt idx="761">
                  <c:v>28.681000000000001</c:v>
                </c:pt>
                <c:pt idx="762">
                  <c:v>28.724</c:v>
                </c:pt>
                <c:pt idx="763">
                  <c:v>28.766000000000002</c:v>
                </c:pt>
                <c:pt idx="764">
                  <c:v>28.808</c:v>
                </c:pt>
                <c:pt idx="765">
                  <c:v>28.85</c:v>
                </c:pt>
                <c:pt idx="766">
                  <c:v>28.891999999999999</c:v>
                </c:pt>
                <c:pt idx="767">
                  <c:v>28.934000000000001</c:v>
                </c:pt>
                <c:pt idx="768">
                  <c:v>28.975999999999999</c:v>
                </c:pt>
                <c:pt idx="769">
                  <c:v>29.018000000000001</c:v>
                </c:pt>
                <c:pt idx="770">
                  <c:v>29.060000000000002</c:v>
                </c:pt>
                <c:pt idx="771">
                  <c:v>29.102</c:v>
                </c:pt>
                <c:pt idx="772">
                  <c:v>29.144000000000002</c:v>
                </c:pt>
                <c:pt idx="773">
                  <c:v>29.186</c:v>
                </c:pt>
                <c:pt idx="774">
                  <c:v>29.228000000000002</c:v>
                </c:pt>
                <c:pt idx="775">
                  <c:v>29.27</c:v>
                </c:pt>
                <c:pt idx="776">
                  <c:v>29.312000000000001</c:v>
                </c:pt>
                <c:pt idx="777">
                  <c:v>29.353999999999999</c:v>
                </c:pt>
                <c:pt idx="778">
                  <c:v>29.396000000000001</c:v>
                </c:pt>
                <c:pt idx="779">
                  <c:v>29.438000000000002</c:v>
                </c:pt>
                <c:pt idx="780">
                  <c:v>29.48</c:v>
                </c:pt>
                <c:pt idx="781">
                  <c:v>29.522000000000002</c:v>
                </c:pt>
                <c:pt idx="782">
                  <c:v>29.564</c:v>
                </c:pt>
                <c:pt idx="783">
                  <c:v>29.606000000000002</c:v>
                </c:pt>
                <c:pt idx="784">
                  <c:v>29.648</c:v>
                </c:pt>
                <c:pt idx="785">
                  <c:v>29.69</c:v>
                </c:pt>
                <c:pt idx="786">
                  <c:v>29.731999999999999</c:v>
                </c:pt>
                <c:pt idx="787">
                  <c:v>29.774000000000001</c:v>
                </c:pt>
                <c:pt idx="788">
                  <c:v>29.815999999999999</c:v>
                </c:pt>
                <c:pt idx="789">
                  <c:v>29.858000000000001</c:v>
                </c:pt>
                <c:pt idx="790">
                  <c:v>29.900000000000002</c:v>
                </c:pt>
                <c:pt idx="791">
                  <c:v>29.942</c:v>
                </c:pt>
                <c:pt idx="792">
                  <c:v>29.984000000000002</c:v>
                </c:pt>
                <c:pt idx="793">
                  <c:v>30.026</c:v>
                </c:pt>
                <c:pt idx="794">
                  <c:v>30.068999999999999</c:v>
                </c:pt>
                <c:pt idx="795">
                  <c:v>30.111000000000001</c:v>
                </c:pt>
                <c:pt idx="796">
                  <c:v>30.153000000000002</c:v>
                </c:pt>
                <c:pt idx="797">
                  <c:v>30.196000000000002</c:v>
                </c:pt>
                <c:pt idx="798">
                  <c:v>30.238</c:v>
                </c:pt>
                <c:pt idx="799">
                  <c:v>30.281000000000002</c:v>
                </c:pt>
                <c:pt idx="800">
                  <c:v>30.324000000000002</c:v>
                </c:pt>
                <c:pt idx="801">
                  <c:v>30.366</c:v>
                </c:pt>
                <c:pt idx="802">
                  <c:v>30.408999999999999</c:v>
                </c:pt>
                <c:pt idx="803">
                  <c:v>30.451000000000001</c:v>
                </c:pt>
                <c:pt idx="804">
                  <c:v>30.494</c:v>
                </c:pt>
                <c:pt idx="805">
                  <c:v>30.536999999999999</c:v>
                </c:pt>
                <c:pt idx="806">
                  <c:v>30.579000000000001</c:v>
                </c:pt>
                <c:pt idx="807">
                  <c:v>30.621000000000002</c:v>
                </c:pt>
                <c:pt idx="808">
                  <c:v>30.664000000000001</c:v>
                </c:pt>
                <c:pt idx="809">
                  <c:v>30.706</c:v>
                </c:pt>
                <c:pt idx="810">
                  <c:v>30.748000000000001</c:v>
                </c:pt>
                <c:pt idx="811">
                  <c:v>30.791</c:v>
                </c:pt>
                <c:pt idx="812">
                  <c:v>30.833000000000002</c:v>
                </c:pt>
                <c:pt idx="813">
                  <c:v>30.875</c:v>
                </c:pt>
                <c:pt idx="814">
                  <c:v>30.917999999999999</c:v>
                </c:pt>
                <c:pt idx="815">
                  <c:v>30.96</c:v>
                </c:pt>
                <c:pt idx="816">
                  <c:v>31.001999999999999</c:v>
                </c:pt>
                <c:pt idx="817">
                  <c:v>31.045000000000002</c:v>
                </c:pt>
                <c:pt idx="818">
                  <c:v>31.087</c:v>
                </c:pt>
                <c:pt idx="819">
                  <c:v>31.129000000000001</c:v>
                </c:pt>
                <c:pt idx="820">
                  <c:v>31.170999999999999</c:v>
                </c:pt>
                <c:pt idx="821">
                  <c:v>31.214000000000002</c:v>
                </c:pt>
                <c:pt idx="822">
                  <c:v>31.256</c:v>
                </c:pt>
                <c:pt idx="823">
                  <c:v>31.298000000000002</c:v>
                </c:pt>
                <c:pt idx="824">
                  <c:v>31.341000000000001</c:v>
                </c:pt>
                <c:pt idx="825">
                  <c:v>31.382999999999999</c:v>
                </c:pt>
                <c:pt idx="826">
                  <c:v>31.425000000000001</c:v>
                </c:pt>
                <c:pt idx="827">
                  <c:v>31.467000000000002</c:v>
                </c:pt>
                <c:pt idx="828">
                  <c:v>31.51</c:v>
                </c:pt>
                <c:pt idx="829">
                  <c:v>31.552</c:v>
                </c:pt>
                <c:pt idx="830">
                  <c:v>31.595000000000002</c:v>
                </c:pt>
                <c:pt idx="831">
                  <c:v>31.637</c:v>
                </c:pt>
                <c:pt idx="832">
                  <c:v>31.679000000000002</c:v>
                </c:pt>
                <c:pt idx="833">
                  <c:v>31.722000000000001</c:v>
                </c:pt>
                <c:pt idx="834">
                  <c:v>31.763999999999999</c:v>
                </c:pt>
                <c:pt idx="835">
                  <c:v>31.807000000000002</c:v>
                </c:pt>
                <c:pt idx="836">
                  <c:v>31.849</c:v>
                </c:pt>
                <c:pt idx="837">
                  <c:v>31.891000000000002</c:v>
                </c:pt>
                <c:pt idx="838">
                  <c:v>31.934000000000001</c:v>
                </c:pt>
                <c:pt idx="839">
                  <c:v>31.975999999999999</c:v>
                </c:pt>
                <c:pt idx="840">
                  <c:v>32.018000000000001</c:v>
                </c:pt>
                <c:pt idx="841">
                  <c:v>32.06</c:v>
                </c:pt>
                <c:pt idx="842">
                  <c:v>32.103000000000002</c:v>
                </c:pt>
                <c:pt idx="843">
                  <c:v>32.145000000000003</c:v>
                </c:pt>
                <c:pt idx="844">
                  <c:v>32.186999999999998</c:v>
                </c:pt>
                <c:pt idx="845">
                  <c:v>32.228999999999999</c:v>
                </c:pt>
                <c:pt idx="846">
                  <c:v>32.271999999999998</c:v>
                </c:pt>
                <c:pt idx="847">
                  <c:v>32.314</c:v>
                </c:pt>
                <c:pt idx="848">
                  <c:v>32.356000000000002</c:v>
                </c:pt>
                <c:pt idx="849">
                  <c:v>32.399000000000001</c:v>
                </c:pt>
                <c:pt idx="850">
                  <c:v>32.441000000000003</c:v>
                </c:pt>
                <c:pt idx="851">
                  <c:v>32.483000000000004</c:v>
                </c:pt>
                <c:pt idx="852">
                  <c:v>32.526000000000003</c:v>
                </c:pt>
                <c:pt idx="853">
                  <c:v>32.567999999999998</c:v>
                </c:pt>
                <c:pt idx="854">
                  <c:v>32.611000000000004</c:v>
                </c:pt>
                <c:pt idx="855">
                  <c:v>32.652999999999999</c:v>
                </c:pt>
                <c:pt idx="856">
                  <c:v>32.695</c:v>
                </c:pt>
                <c:pt idx="857">
                  <c:v>32.738</c:v>
                </c:pt>
                <c:pt idx="858">
                  <c:v>32.78</c:v>
                </c:pt>
                <c:pt idx="859">
                  <c:v>32.822000000000003</c:v>
                </c:pt>
                <c:pt idx="860">
                  <c:v>32.865000000000002</c:v>
                </c:pt>
                <c:pt idx="861">
                  <c:v>32.907000000000004</c:v>
                </c:pt>
                <c:pt idx="862">
                  <c:v>32.948999999999998</c:v>
                </c:pt>
                <c:pt idx="863">
                  <c:v>32.991</c:v>
                </c:pt>
                <c:pt idx="864">
                  <c:v>33.033000000000001</c:v>
                </c:pt>
                <c:pt idx="865">
                  <c:v>33.075000000000003</c:v>
                </c:pt>
                <c:pt idx="866">
                  <c:v>33.118000000000002</c:v>
                </c:pt>
                <c:pt idx="867">
                  <c:v>33.160000000000004</c:v>
                </c:pt>
                <c:pt idx="868">
                  <c:v>33.201999999999998</c:v>
                </c:pt>
                <c:pt idx="869">
                  <c:v>33.244</c:v>
                </c:pt>
                <c:pt idx="870">
                  <c:v>33.286000000000001</c:v>
                </c:pt>
                <c:pt idx="871">
                  <c:v>33.328000000000003</c:v>
                </c:pt>
                <c:pt idx="872">
                  <c:v>33.369999999999997</c:v>
                </c:pt>
                <c:pt idx="873">
                  <c:v>33.411999999999999</c:v>
                </c:pt>
                <c:pt idx="874">
                  <c:v>33.454000000000001</c:v>
                </c:pt>
                <c:pt idx="875">
                  <c:v>33.496000000000002</c:v>
                </c:pt>
                <c:pt idx="876">
                  <c:v>33.538000000000004</c:v>
                </c:pt>
                <c:pt idx="877">
                  <c:v>33.58</c:v>
                </c:pt>
                <c:pt idx="878">
                  <c:v>33.622</c:v>
                </c:pt>
                <c:pt idx="879">
                  <c:v>33.664000000000001</c:v>
                </c:pt>
                <c:pt idx="880">
                  <c:v>33.706000000000003</c:v>
                </c:pt>
                <c:pt idx="881">
                  <c:v>33.747999999999998</c:v>
                </c:pt>
                <c:pt idx="882">
                  <c:v>33.79</c:v>
                </c:pt>
                <c:pt idx="883">
                  <c:v>33.832000000000001</c:v>
                </c:pt>
                <c:pt idx="884">
                  <c:v>33.872999999999998</c:v>
                </c:pt>
                <c:pt idx="885">
                  <c:v>33.914999999999999</c:v>
                </c:pt>
                <c:pt idx="886">
                  <c:v>33.957000000000001</c:v>
                </c:pt>
                <c:pt idx="887">
                  <c:v>33.997999999999998</c:v>
                </c:pt>
                <c:pt idx="888">
                  <c:v>34.04</c:v>
                </c:pt>
                <c:pt idx="889">
                  <c:v>34.081000000000003</c:v>
                </c:pt>
                <c:pt idx="890">
                  <c:v>34.122999999999998</c:v>
                </c:pt>
                <c:pt idx="891">
                  <c:v>34.164000000000001</c:v>
                </c:pt>
                <c:pt idx="892">
                  <c:v>34.206000000000003</c:v>
                </c:pt>
                <c:pt idx="893">
                  <c:v>34.247</c:v>
                </c:pt>
                <c:pt idx="894">
                  <c:v>34.288000000000004</c:v>
                </c:pt>
                <c:pt idx="895">
                  <c:v>34.33</c:v>
                </c:pt>
                <c:pt idx="896">
                  <c:v>34.371000000000002</c:v>
                </c:pt>
                <c:pt idx="897">
                  <c:v>34.413000000000004</c:v>
                </c:pt>
                <c:pt idx="898">
                  <c:v>34.454000000000001</c:v>
                </c:pt>
                <c:pt idx="899">
                  <c:v>34.494999999999997</c:v>
                </c:pt>
                <c:pt idx="900">
                  <c:v>34.536999999999999</c:v>
                </c:pt>
                <c:pt idx="901">
                  <c:v>34.578000000000003</c:v>
                </c:pt>
                <c:pt idx="902">
                  <c:v>34.619</c:v>
                </c:pt>
                <c:pt idx="903">
                  <c:v>34.661000000000001</c:v>
                </c:pt>
                <c:pt idx="904">
                  <c:v>34.701999999999998</c:v>
                </c:pt>
                <c:pt idx="905">
                  <c:v>34.743000000000002</c:v>
                </c:pt>
                <c:pt idx="906">
                  <c:v>34.783999999999999</c:v>
                </c:pt>
                <c:pt idx="907">
                  <c:v>34.826000000000001</c:v>
                </c:pt>
                <c:pt idx="908">
                  <c:v>34.866999999999997</c:v>
                </c:pt>
                <c:pt idx="909">
                  <c:v>34.908000000000001</c:v>
                </c:pt>
                <c:pt idx="910">
                  <c:v>34.950000000000003</c:v>
                </c:pt>
                <c:pt idx="911">
                  <c:v>34.991</c:v>
                </c:pt>
                <c:pt idx="912">
                  <c:v>35.032000000000004</c:v>
                </c:pt>
                <c:pt idx="913">
                  <c:v>35.073999999999998</c:v>
                </c:pt>
                <c:pt idx="914">
                  <c:v>35.115000000000002</c:v>
                </c:pt>
                <c:pt idx="915">
                  <c:v>35.155999999999999</c:v>
                </c:pt>
                <c:pt idx="916">
                  <c:v>35.198</c:v>
                </c:pt>
                <c:pt idx="917">
                  <c:v>35.238999999999997</c:v>
                </c:pt>
                <c:pt idx="918">
                  <c:v>35.280999999999999</c:v>
                </c:pt>
                <c:pt idx="919">
                  <c:v>35.322000000000003</c:v>
                </c:pt>
                <c:pt idx="920">
                  <c:v>35.363</c:v>
                </c:pt>
                <c:pt idx="921">
                  <c:v>35.405000000000001</c:v>
                </c:pt>
                <c:pt idx="922">
                  <c:v>35.445999999999998</c:v>
                </c:pt>
                <c:pt idx="923">
                  <c:v>35.488</c:v>
                </c:pt>
                <c:pt idx="924">
                  <c:v>35.529000000000003</c:v>
                </c:pt>
                <c:pt idx="925">
                  <c:v>35.570999999999998</c:v>
                </c:pt>
                <c:pt idx="926">
                  <c:v>35.612000000000002</c:v>
                </c:pt>
                <c:pt idx="927">
                  <c:v>35.654000000000003</c:v>
                </c:pt>
                <c:pt idx="928">
                  <c:v>35.695</c:v>
                </c:pt>
                <c:pt idx="929">
                  <c:v>35.737000000000002</c:v>
                </c:pt>
                <c:pt idx="930">
                  <c:v>35.777999999999999</c:v>
                </c:pt>
                <c:pt idx="931">
                  <c:v>35.819000000000003</c:v>
                </c:pt>
                <c:pt idx="932">
                  <c:v>35.861000000000004</c:v>
                </c:pt>
                <c:pt idx="933">
                  <c:v>35.902000000000001</c:v>
                </c:pt>
                <c:pt idx="934">
                  <c:v>35.944000000000003</c:v>
                </c:pt>
                <c:pt idx="935">
                  <c:v>35.984999999999999</c:v>
                </c:pt>
                <c:pt idx="936">
                  <c:v>36.027000000000001</c:v>
                </c:pt>
                <c:pt idx="937">
                  <c:v>36.067999999999998</c:v>
                </c:pt>
                <c:pt idx="938">
                  <c:v>36.11</c:v>
                </c:pt>
                <c:pt idx="939">
                  <c:v>36.151000000000003</c:v>
                </c:pt>
                <c:pt idx="940">
                  <c:v>36.192999999999998</c:v>
                </c:pt>
                <c:pt idx="941">
                  <c:v>36.234000000000002</c:v>
                </c:pt>
                <c:pt idx="942">
                  <c:v>36.276000000000003</c:v>
                </c:pt>
                <c:pt idx="943">
                  <c:v>36.317</c:v>
                </c:pt>
                <c:pt idx="944">
                  <c:v>36.359000000000002</c:v>
                </c:pt>
                <c:pt idx="945">
                  <c:v>36.4</c:v>
                </c:pt>
                <c:pt idx="946">
                  <c:v>36.442</c:v>
                </c:pt>
                <c:pt idx="947">
                  <c:v>36.483000000000004</c:v>
                </c:pt>
                <c:pt idx="948">
                  <c:v>36.524999999999999</c:v>
                </c:pt>
                <c:pt idx="949">
                  <c:v>36.566000000000003</c:v>
                </c:pt>
                <c:pt idx="950">
                  <c:v>36.608000000000004</c:v>
                </c:pt>
                <c:pt idx="951">
                  <c:v>36.649000000000001</c:v>
                </c:pt>
                <c:pt idx="952">
                  <c:v>36.691000000000003</c:v>
                </c:pt>
                <c:pt idx="953">
                  <c:v>36.731999999999999</c:v>
                </c:pt>
                <c:pt idx="954">
                  <c:v>36.774000000000001</c:v>
                </c:pt>
                <c:pt idx="955">
                  <c:v>36.814999999999998</c:v>
                </c:pt>
                <c:pt idx="956">
                  <c:v>36.856999999999999</c:v>
                </c:pt>
                <c:pt idx="957">
                  <c:v>36.898000000000003</c:v>
                </c:pt>
                <c:pt idx="958">
                  <c:v>36.939</c:v>
                </c:pt>
                <c:pt idx="959">
                  <c:v>36.981000000000002</c:v>
                </c:pt>
                <c:pt idx="960">
                  <c:v>37.021999999999998</c:v>
                </c:pt>
                <c:pt idx="961">
                  <c:v>37.064</c:v>
                </c:pt>
                <c:pt idx="962">
                  <c:v>37.105000000000004</c:v>
                </c:pt>
                <c:pt idx="963">
                  <c:v>37.146000000000001</c:v>
                </c:pt>
                <c:pt idx="964">
                  <c:v>37.188000000000002</c:v>
                </c:pt>
                <c:pt idx="965">
                  <c:v>37.228999999999999</c:v>
                </c:pt>
                <c:pt idx="966">
                  <c:v>37.271000000000001</c:v>
                </c:pt>
                <c:pt idx="967">
                  <c:v>37.311999999999998</c:v>
                </c:pt>
                <c:pt idx="968">
                  <c:v>37.353000000000002</c:v>
                </c:pt>
                <c:pt idx="969">
                  <c:v>37.395000000000003</c:v>
                </c:pt>
                <c:pt idx="970">
                  <c:v>37.436</c:v>
                </c:pt>
                <c:pt idx="971">
                  <c:v>37.478000000000002</c:v>
                </c:pt>
                <c:pt idx="972">
                  <c:v>37.518999999999998</c:v>
                </c:pt>
                <c:pt idx="973">
                  <c:v>37.561</c:v>
                </c:pt>
                <c:pt idx="974">
                  <c:v>37.602000000000004</c:v>
                </c:pt>
                <c:pt idx="975">
                  <c:v>37.643000000000001</c:v>
                </c:pt>
                <c:pt idx="976">
                  <c:v>37.685000000000002</c:v>
                </c:pt>
                <c:pt idx="977">
                  <c:v>37.725999999999999</c:v>
                </c:pt>
                <c:pt idx="978">
                  <c:v>37.768000000000001</c:v>
                </c:pt>
                <c:pt idx="979">
                  <c:v>37.808999999999997</c:v>
                </c:pt>
                <c:pt idx="980">
                  <c:v>37.85</c:v>
                </c:pt>
                <c:pt idx="981">
                  <c:v>37.892000000000003</c:v>
                </c:pt>
                <c:pt idx="982">
                  <c:v>37.933</c:v>
                </c:pt>
                <c:pt idx="983">
                  <c:v>37.975000000000001</c:v>
                </c:pt>
                <c:pt idx="984">
                  <c:v>38.015999999999998</c:v>
                </c:pt>
                <c:pt idx="985">
                  <c:v>38.058</c:v>
                </c:pt>
                <c:pt idx="986">
                  <c:v>38.099000000000004</c:v>
                </c:pt>
                <c:pt idx="987">
                  <c:v>38.140999999999998</c:v>
                </c:pt>
                <c:pt idx="988">
                  <c:v>38.183</c:v>
                </c:pt>
                <c:pt idx="989">
                  <c:v>38.224000000000004</c:v>
                </c:pt>
                <c:pt idx="990">
                  <c:v>38.265999999999998</c:v>
                </c:pt>
                <c:pt idx="991">
                  <c:v>38.307000000000002</c:v>
                </c:pt>
                <c:pt idx="992">
                  <c:v>38.349000000000004</c:v>
                </c:pt>
                <c:pt idx="993">
                  <c:v>38.390999999999998</c:v>
                </c:pt>
                <c:pt idx="994">
                  <c:v>38.432000000000002</c:v>
                </c:pt>
                <c:pt idx="995">
                  <c:v>38.474000000000004</c:v>
                </c:pt>
                <c:pt idx="996">
                  <c:v>38.515000000000001</c:v>
                </c:pt>
                <c:pt idx="997">
                  <c:v>38.557000000000002</c:v>
                </c:pt>
                <c:pt idx="998">
                  <c:v>38.597999999999999</c:v>
                </c:pt>
                <c:pt idx="999">
                  <c:v>38.64</c:v>
                </c:pt>
                <c:pt idx="1000">
                  <c:v>38.682000000000002</c:v>
                </c:pt>
                <c:pt idx="1001">
                  <c:v>38.722999999999999</c:v>
                </c:pt>
                <c:pt idx="1002">
                  <c:v>38.765000000000001</c:v>
                </c:pt>
                <c:pt idx="1003">
                  <c:v>38.805999999999997</c:v>
                </c:pt>
                <c:pt idx="1004">
                  <c:v>38.847999999999999</c:v>
                </c:pt>
                <c:pt idx="1005">
                  <c:v>38.889000000000003</c:v>
                </c:pt>
                <c:pt idx="1006">
                  <c:v>38.930999999999997</c:v>
                </c:pt>
                <c:pt idx="1007">
                  <c:v>38.972000000000001</c:v>
                </c:pt>
                <c:pt idx="1008">
                  <c:v>39.014000000000003</c:v>
                </c:pt>
                <c:pt idx="1009">
                  <c:v>39.055999999999997</c:v>
                </c:pt>
                <c:pt idx="1010">
                  <c:v>39.097000000000001</c:v>
                </c:pt>
                <c:pt idx="1011">
                  <c:v>39.139000000000003</c:v>
                </c:pt>
                <c:pt idx="1012">
                  <c:v>39.18</c:v>
                </c:pt>
                <c:pt idx="1013">
                  <c:v>39.222000000000001</c:v>
                </c:pt>
                <c:pt idx="1014">
                  <c:v>39.264000000000003</c:v>
                </c:pt>
                <c:pt idx="1015">
                  <c:v>39.305</c:v>
                </c:pt>
                <c:pt idx="1016">
                  <c:v>39.347000000000001</c:v>
                </c:pt>
                <c:pt idx="1017">
                  <c:v>39.387999999999998</c:v>
                </c:pt>
                <c:pt idx="1018">
                  <c:v>39.43</c:v>
                </c:pt>
                <c:pt idx="1019">
                  <c:v>39.471000000000004</c:v>
                </c:pt>
                <c:pt idx="1020">
                  <c:v>39.512999999999998</c:v>
                </c:pt>
                <c:pt idx="1021">
                  <c:v>39.554000000000002</c:v>
                </c:pt>
                <c:pt idx="1022">
                  <c:v>39.596000000000004</c:v>
                </c:pt>
                <c:pt idx="1023">
                  <c:v>39.637</c:v>
                </c:pt>
                <c:pt idx="1024">
                  <c:v>39.679000000000002</c:v>
                </c:pt>
                <c:pt idx="1025">
                  <c:v>39.72</c:v>
                </c:pt>
                <c:pt idx="1026">
                  <c:v>39.762</c:v>
                </c:pt>
                <c:pt idx="1027">
                  <c:v>39.803000000000004</c:v>
                </c:pt>
                <c:pt idx="1028">
                  <c:v>39.844999999999999</c:v>
                </c:pt>
                <c:pt idx="1029">
                  <c:v>39.886000000000003</c:v>
                </c:pt>
                <c:pt idx="1030">
                  <c:v>39.928000000000004</c:v>
                </c:pt>
                <c:pt idx="1031">
                  <c:v>39.969000000000001</c:v>
                </c:pt>
                <c:pt idx="1032">
                  <c:v>40.011000000000003</c:v>
                </c:pt>
                <c:pt idx="1033">
                  <c:v>40.052</c:v>
                </c:pt>
                <c:pt idx="1034">
                  <c:v>40.093000000000004</c:v>
                </c:pt>
                <c:pt idx="1035">
                  <c:v>40.134999999999998</c:v>
                </c:pt>
                <c:pt idx="1036">
                  <c:v>40.176000000000002</c:v>
                </c:pt>
                <c:pt idx="1037">
                  <c:v>40.216999999999999</c:v>
                </c:pt>
                <c:pt idx="1038">
                  <c:v>40.259</c:v>
                </c:pt>
                <c:pt idx="1039">
                  <c:v>40.300000000000004</c:v>
                </c:pt>
                <c:pt idx="1040">
                  <c:v>40.341999999999999</c:v>
                </c:pt>
                <c:pt idx="1041">
                  <c:v>40.383000000000003</c:v>
                </c:pt>
                <c:pt idx="1042">
                  <c:v>40.423999999999999</c:v>
                </c:pt>
                <c:pt idx="1043">
                  <c:v>40.466000000000001</c:v>
                </c:pt>
                <c:pt idx="1044">
                  <c:v>40.506999999999998</c:v>
                </c:pt>
                <c:pt idx="1045">
                  <c:v>40.548000000000002</c:v>
                </c:pt>
                <c:pt idx="1046">
                  <c:v>40.590000000000003</c:v>
                </c:pt>
                <c:pt idx="1047">
                  <c:v>40.631</c:v>
                </c:pt>
                <c:pt idx="1048">
                  <c:v>40.672000000000004</c:v>
                </c:pt>
                <c:pt idx="1049">
                  <c:v>40.713999999999999</c:v>
                </c:pt>
                <c:pt idx="1050">
                  <c:v>40.755000000000003</c:v>
                </c:pt>
                <c:pt idx="1051">
                  <c:v>40.795999999999999</c:v>
                </c:pt>
                <c:pt idx="1052">
                  <c:v>40.838000000000001</c:v>
                </c:pt>
                <c:pt idx="1053">
                  <c:v>40.878999999999998</c:v>
                </c:pt>
                <c:pt idx="1054">
                  <c:v>40.92</c:v>
                </c:pt>
                <c:pt idx="1055">
                  <c:v>40.960999999999999</c:v>
                </c:pt>
                <c:pt idx="1056">
                  <c:v>41.002000000000002</c:v>
                </c:pt>
                <c:pt idx="1057">
                  <c:v>41.044000000000004</c:v>
                </c:pt>
                <c:pt idx="1058">
                  <c:v>41.085000000000001</c:v>
                </c:pt>
                <c:pt idx="1059">
                  <c:v>41.125999999999998</c:v>
                </c:pt>
                <c:pt idx="1060">
                  <c:v>41.167000000000002</c:v>
                </c:pt>
                <c:pt idx="1061">
                  <c:v>41.207999999999998</c:v>
                </c:pt>
                <c:pt idx="1062">
                  <c:v>41.25</c:v>
                </c:pt>
                <c:pt idx="1063">
                  <c:v>41.291000000000004</c:v>
                </c:pt>
                <c:pt idx="1064">
                  <c:v>41.332000000000001</c:v>
                </c:pt>
                <c:pt idx="1065">
                  <c:v>41.374000000000002</c:v>
                </c:pt>
                <c:pt idx="1066">
                  <c:v>41.414999999999999</c:v>
                </c:pt>
                <c:pt idx="1067">
                  <c:v>41.456000000000003</c:v>
                </c:pt>
                <c:pt idx="1068">
                  <c:v>41.497999999999998</c:v>
                </c:pt>
                <c:pt idx="1069">
                  <c:v>41.539000000000001</c:v>
                </c:pt>
                <c:pt idx="1070">
                  <c:v>41.58</c:v>
                </c:pt>
                <c:pt idx="1071">
                  <c:v>41.622</c:v>
                </c:pt>
                <c:pt idx="1072">
                  <c:v>41.663000000000004</c:v>
                </c:pt>
                <c:pt idx="1073">
                  <c:v>41.704999999999998</c:v>
                </c:pt>
                <c:pt idx="1074">
                  <c:v>41.746000000000002</c:v>
                </c:pt>
                <c:pt idx="1075">
                  <c:v>41.788000000000004</c:v>
                </c:pt>
                <c:pt idx="1076">
                  <c:v>41.829000000000001</c:v>
                </c:pt>
                <c:pt idx="1077">
                  <c:v>41.87</c:v>
                </c:pt>
                <c:pt idx="1078">
                  <c:v>41.911999999999999</c:v>
                </c:pt>
                <c:pt idx="1079">
                  <c:v>41.953000000000003</c:v>
                </c:pt>
                <c:pt idx="1080">
                  <c:v>41.994999999999997</c:v>
                </c:pt>
                <c:pt idx="1081">
                  <c:v>42.036000000000001</c:v>
                </c:pt>
                <c:pt idx="1082">
                  <c:v>42.076999999999998</c:v>
                </c:pt>
                <c:pt idx="1083">
                  <c:v>42.119</c:v>
                </c:pt>
                <c:pt idx="1084">
                  <c:v>42.160000000000004</c:v>
                </c:pt>
                <c:pt idx="1085">
                  <c:v>42.201000000000001</c:v>
                </c:pt>
                <c:pt idx="1086">
                  <c:v>42.242000000000004</c:v>
                </c:pt>
                <c:pt idx="1087">
                  <c:v>42.283000000000001</c:v>
                </c:pt>
                <c:pt idx="1088">
                  <c:v>42.323999999999998</c:v>
                </c:pt>
                <c:pt idx="1089">
                  <c:v>42.366</c:v>
                </c:pt>
                <c:pt idx="1090">
                  <c:v>42.407000000000004</c:v>
                </c:pt>
                <c:pt idx="1091">
                  <c:v>42.448</c:v>
                </c:pt>
                <c:pt idx="1092">
                  <c:v>42.489000000000004</c:v>
                </c:pt>
                <c:pt idx="1093">
                  <c:v>42.53</c:v>
                </c:pt>
                <c:pt idx="1094">
                  <c:v>42.570999999999998</c:v>
                </c:pt>
                <c:pt idx="1095">
                  <c:v>42.612000000000002</c:v>
                </c:pt>
                <c:pt idx="1096">
                  <c:v>42.652999999999999</c:v>
                </c:pt>
                <c:pt idx="1097">
                  <c:v>42.694000000000003</c:v>
                </c:pt>
                <c:pt idx="1098">
                  <c:v>42.734999999999999</c:v>
                </c:pt>
                <c:pt idx="1099">
                  <c:v>42.777000000000001</c:v>
                </c:pt>
                <c:pt idx="1100">
                  <c:v>42.817999999999998</c:v>
                </c:pt>
                <c:pt idx="1101">
                  <c:v>42.859000000000002</c:v>
                </c:pt>
                <c:pt idx="1102">
                  <c:v>42.9</c:v>
                </c:pt>
                <c:pt idx="1103">
                  <c:v>42.941000000000003</c:v>
                </c:pt>
                <c:pt idx="1104">
                  <c:v>42.981999999999999</c:v>
                </c:pt>
                <c:pt idx="1105">
                  <c:v>43.023000000000003</c:v>
                </c:pt>
                <c:pt idx="1106">
                  <c:v>43.064</c:v>
                </c:pt>
                <c:pt idx="1107">
                  <c:v>43.105000000000004</c:v>
                </c:pt>
                <c:pt idx="1108">
                  <c:v>43.146000000000001</c:v>
                </c:pt>
                <c:pt idx="1109">
                  <c:v>43.186999999999998</c:v>
                </c:pt>
                <c:pt idx="1110">
                  <c:v>43.228000000000002</c:v>
                </c:pt>
                <c:pt idx="1111">
                  <c:v>43.268999999999998</c:v>
                </c:pt>
                <c:pt idx="1112">
                  <c:v>43.31</c:v>
                </c:pt>
                <c:pt idx="1113">
                  <c:v>43.350999999999999</c:v>
                </c:pt>
                <c:pt idx="1114">
                  <c:v>43.393000000000001</c:v>
                </c:pt>
                <c:pt idx="1115">
                  <c:v>43.433999999999997</c:v>
                </c:pt>
                <c:pt idx="1116">
                  <c:v>43.475000000000001</c:v>
                </c:pt>
                <c:pt idx="1117">
                  <c:v>43.517000000000003</c:v>
                </c:pt>
                <c:pt idx="1118">
                  <c:v>43.558</c:v>
                </c:pt>
                <c:pt idx="1119">
                  <c:v>43.599000000000004</c:v>
                </c:pt>
                <c:pt idx="1120">
                  <c:v>43.640999999999998</c:v>
                </c:pt>
                <c:pt idx="1121">
                  <c:v>43.682000000000002</c:v>
                </c:pt>
                <c:pt idx="1122">
                  <c:v>43.724000000000004</c:v>
                </c:pt>
                <c:pt idx="1123">
                  <c:v>43.765999999999998</c:v>
                </c:pt>
                <c:pt idx="1124">
                  <c:v>43.807000000000002</c:v>
                </c:pt>
                <c:pt idx="1125">
                  <c:v>43.849000000000004</c:v>
                </c:pt>
                <c:pt idx="1126">
                  <c:v>43.890999999999998</c:v>
                </c:pt>
                <c:pt idx="1127">
                  <c:v>43.932000000000002</c:v>
                </c:pt>
                <c:pt idx="1128">
                  <c:v>43.974000000000004</c:v>
                </c:pt>
                <c:pt idx="1129">
                  <c:v>44.015999999999998</c:v>
                </c:pt>
                <c:pt idx="1130">
                  <c:v>44.057000000000002</c:v>
                </c:pt>
                <c:pt idx="1131">
                  <c:v>44.099000000000004</c:v>
                </c:pt>
                <c:pt idx="1132">
                  <c:v>44.140999999999998</c:v>
                </c:pt>
                <c:pt idx="1133">
                  <c:v>44.182000000000002</c:v>
                </c:pt>
                <c:pt idx="1134">
                  <c:v>44.224000000000004</c:v>
                </c:pt>
                <c:pt idx="1135">
                  <c:v>44.265999999999998</c:v>
                </c:pt>
                <c:pt idx="1136">
                  <c:v>44.307000000000002</c:v>
                </c:pt>
                <c:pt idx="1137">
                  <c:v>44.349000000000004</c:v>
                </c:pt>
                <c:pt idx="1138">
                  <c:v>44.390999999999998</c:v>
                </c:pt>
                <c:pt idx="1139">
                  <c:v>44.432000000000002</c:v>
                </c:pt>
                <c:pt idx="1140">
                  <c:v>44.474000000000004</c:v>
                </c:pt>
                <c:pt idx="1141">
                  <c:v>44.515999999999998</c:v>
                </c:pt>
                <c:pt idx="1142">
                  <c:v>44.557000000000002</c:v>
                </c:pt>
                <c:pt idx="1143">
                  <c:v>44.599000000000004</c:v>
                </c:pt>
                <c:pt idx="1144">
                  <c:v>44.64</c:v>
                </c:pt>
                <c:pt idx="1145">
                  <c:v>44.682000000000002</c:v>
                </c:pt>
                <c:pt idx="1146">
                  <c:v>44.724000000000004</c:v>
                </c:pt>
                <c:pt idx="1147">
                  <c:v>44.765000000000001</c:v>
                </c:pt>
                <c:pt idx="1148">
                  <c:v>44.807000000000002</c:v>
                </c:pt>
                <c:pt idx="1149">
                  <c:v>44.847999999999999</c:v>
                </c:pt>
                <c:pt idx="1150">
                  <c:v>44.89</c:v>
                </c:pt>
                <c:pt idx="1151">
                  <c:v>44.930999999999997</c:v>
                </c:pt>
                <c:pt idx="1152">
                  <c:v>44.972999999999999</c:v>
                </c:pt>
                <c:pt idx="1153">
                  <c:v>45.015000000000001</c:v>
                </c:pt>
                <c:pt idx="1154">
                  <c:v>45.055999999999997</c:v>
                </c:pt>
                <c:pt idx="1155">
                  <c:v>45.097999999999999</c:v>
                </c:pt>
                <c:pt idx="1156">
                  <c:v>45.139000000000003</c:v>
                </c:pt>
                <c:pt idx="1157">
                  <c:v>45.181000000000004</c:v>
                </c:pt>
                <c:pt idx="1158">
                  <c:v>45.222000000000001</c:v>
                </c:pt>
                <c:pt idx="1159">
                  <c:v>45.264000000000003</c:v>
                </c:pt>
                <c:pt idx="1160">
                  <c:v>45.306000000000004</c:v>
                </c:pt>
                <c:pt idx="1161">
                  <c:v>45.347999999999999</c:v>
                </c:pt>
                <c:pt idx="1162">
                  <c:v>45.39</c:v>
                </c:pt>
                <c:pt idx="1163">
                  <c:v>45.432000000000002</c:v>
                </c:pt>
                <c:pt idx="1164">
                  <c:v>45.474000000000004</c:v>
                </c:pt>
                <c:pt idx="1165">
                  <c:v>45.515999999999998</c:v>
                </c:pt>
                <c:pt idx="1166">
                  <c:v>45.558</c:v>
                </c:pt>
                <c:pt idx="1167">
                  <c:v>45.6</c:v>
                </c:pt>
                <c:pt idx="1168">
                  <c:v>45.642000000000003</c:v>
                </c:pt>
                <c:pt idx="1169">
                  <c:v>45.685000000000002</c:v>
                </c:pt>
                <c:pt idx="1170">
                  <c:v>45.727000000000004</c:v>
                </c:pt>
                <c:pt idx="1171">
                  <c:v>45.768999999999998</c:v>
                </c:pt>
                <c:pt idx="1172">
                  <c:v>45.811</c:v>
                </c:pt>
                <c:pt idx="1173">
                  <c:v>45.853000000000002</c:v>
                </c:pt>
                <c:pt idx="1174">
                  <c:v>45.895000000000003</c:v>
                </c:pt>
                <c:pt idx="1175">
                  <c:v>45.936999999999998</c:v>
                </c:pt>
                <c:pt idx="1176">
                  <c:v>45.978999999999999</c:v>
                </c:pt>
                <c:pt idx="1177">
                  <c:v>46.021000000000001</c:v>
                </c:pt>
                <c:pt idx="1178">
                  <c:v>46.061999999999998</c:v>
                </c:pt>
                <c:pt idx="1179">
                  <c:v>46.103999999999999</c:v>
                </c:pt>
                <c:pt idx="1180">
                  <c:v>46.146000000000001</c:v>
                </c:pt>
                <c:pt idx="1181">
                  <c:v>46.188000000000002</c:v>
                </c:pt>
                <c:pt idx="1182">
                  <c:v>46.230000000000004</c:v>
                </c:pt>
                <c:pt idx="1183">
                  <c:v>46.271999999999998</c:v>
                </c:pt>
                <c:pt idx="1184">
                  <c:v>46.314</c:v>
                </c:pt>
                <c:pt idx="1185">
                  <c:v>46.355000000000004</c:v>
                </c:pt>
                <c:pt idx="1186">
                  <c:v>46.396999999999998</c:v>
                </c:pt>
                <c:pt idx="1187">
                  <c:v>46.439</c:v>
                </c:pt>
                <c:pt idx="1188">
                  <c:v>46.481000000000002</c:v>
                </c:pt>
                <c:pt idx="1189">
                  <c:v>46.521999999999998</c:v>
                </c:pt>
                <c:pt idx="1190">
                  <c:v>46.564</c:v>
                </c:pt>
                <c:pt idx="1191">
                  <c:v>46.605000000000004</c:v>
                </c:pt>
                <c:pt idx="1192">
                  <c:v>46.646999999999998</c:v>
                </c:pt>
                <c:pt idx="1193">
                  <c:v>46.688000000000002</c:v>
                </c:pt>
                <c:pt idx="1194">
                  <c:v>46.730000000000004</c:v>
                </c:pt>
                <c:pt idx="1195">
                  <c:v>46.771999999999998</c:v>
                </c:pt>
                <c:pt idx="1196">
                  <c:v>46.813000000000002</c:v>
                </c:pt>
                <c:pt idx="1197">
                  <c:v>46.855000000000004</c:v>
                </c:pt>
                <c:pt idx="1198">
                  <c:v>46.896000000000001</c:v>
                </c:pt>
                <c:pt idx="1199">
                  <c:v>46.938000000000002</c:v>
                </c:pt>
                <c:pt idx="1200">
                  <c:v>46.978999999999999</c:v>
                </c:pt>
                <c:pt idx="1201">
                  <c:v>47.021000000000001</c:v>
                </c:pt>
                <c:pt idx="1202">
                  <c:v>47.061999999999998</c:v>
                </c:pt>
                <c:pt idx="1203">
                  <c:v>47.103000000000002</c:v>
                </c:pt>
                <c:pt idx="1204">
                  <c:v>47.145000000000003</c:v>
                </c:pt>
                <c:pt idx="1205">
                  <c:v>47.186</c:v>
                </c:pt>
                <c:pt idx="1206">
                  <c:v>47.228000000000002</c:v>
                </c:pt>
                <c:pt idx="1207">
                  <c:v>47.268999999999998</c:v>
                </c:pt>
                <c:pt idx="1208">
                  <c:v>47.31</c:v>
                </c:pt>
                <c:pt idx="1209">
                  <c:v>47.352000000000004</c:v>
                </c:pt>
                <c:pt idx="1210">
                  <c:v>47.393000000000001</c:v>
                </c:pt>
                <c:pt idx="1211">
                  <c:v>47.433999999999997</c:v>
                </c:pt>
                <c:pt idx="1212">
                  <c:v>47.475999999999999</c:v>
                </c:pt>
                <c:pt idx="1213">
                  <c:v>47.517000000000003</c:v>
                </c:pt>
                <c:pt idx="1214">
                  <c:v>47.558</c:v>
                </c:pt>
                <c:pt idx="1215">
                  <c:v>47.6</c:v>
                </c:pt>
                <c:pt idx="1216">
                  <c:v>47.640999999999998</c:v>
                </c:pt>
                <c:pt idx="1217">
                  <c:v>47.682000000000002</c:v>
                </c:pt>
                <c:pt idx="1218">
                  <c:v>47.724000000000004</c:v>
                </c:pt>
                <c:pt idx="1219">
                  <c:v>47.765000000000001</c:v>
                </c:pt>
                <c:pt idx="1220">
                  <c:v>47.806000000000004</c:v>
                </c:pt>
                <c:pt idx="1221">
                  <c:v>47.847999999999999</c:v>
                </c:pt>
                <c:pt idx="1222">
                  <c:v>47.889000000000003</c:v>
                </c:pt>
                <c:pt idx="1223">
                  <c:v>47.93</c:v>
                </c:pt>
                <c:pt idx="1224">
                  <c:v>47.972000000000001</c:v>
                </c:pt>
                <c:pt idx="1225">
                  <c:v>48.012999999999998</c:v>
                </c:pt>
                <c:pt idx="1226">
                  <c:v>48.054000000000002</c:v>
                </c:pt>
                <c:pt idx="1227">
                  <c:v>48.096000000000004</c:v>
                </c:pt>
                <c:pt idx="1228">
                  <c:v>48.137</c:v>
                </c:pt>
                <c:pt idx="1229">
                  <c:v>48.179000000000002</c:v>
                </c:pt>
                <c:pt idx="1230">
                  <c:v>48.22</c:v>
                </c:pt>
                <c:pt idx="1231">
                  <c:v>48.262</c:v>
                </c:pt>
                <c:pt idx="1232">
                  <c:v>48.303000000000004</c:v>
                </c:pt>
                <c:pt idx="1233">
                  <c:v>48.344000000000001</c:v>
                </c:pt>
                <c:pt idx="1234">
                  <c:v>48.386000000000003</c:v>
                </c:pt>
                <c:pt idx="1235">
                  <c:v>48.427</c:v>
                </c:pt>
                <c:pt idx="1236">
                  <c:v>48.469000000000001</c:v>
                </c:pt>
                <c:pt idx="1237">
                  <c:v>48.51</c:v>
                </c:pt>
                <c:pt idx="1238">
                  <c:v>48.552</c:v>
                </c:pt>
                <c:pt idx="1239">
                  <c:v>48.593000000000004</c:v>
                </c:pt>
                <c:pt idx="1240">
                  <c:v>48.634</c:v>
                </c:pt>
                <c:pt idx="1241">
                  <c:v>48.676000000000002</c:v>
                </c:pt>
                <c:pt idx="1242">
                  <c:v>48.716999999999999</c:v>
                </c:pt>
                <c:pt idx="1243">
                  <c:v>48.759</c:v>
                </c:pt>
                <c:pt idx="1244">
                  <c:v>48.800000000000004</c:v>
                </c:pt>
                <c:pt idx="1245">
                  <c:v>48.841999999999999</c:v>
                </c:pt>
                <c:pt idx="1246">
                  <c:v>48.883000000000003</c:v>
                </c:pt>
                <c:pt idx="1247">
                  <c:v>48.925000000000004</c:v>
                </c:pt>
                <c:pt idx="1248">
                  <c:v>48.966000000000001</c:v>
                </c:pt>
                <c:pt idx="1249">
                  <c:v>49.008000000000003</c:v>
                </c:pt>
                <c:pt idx="1250">
                  <c:v>49.048999999999999</c:v>
                </c:pt>
                <c:pt idx="1251">
                  <c:v>49.091000000000001</c:v>
                </c:pt>
                <c:pt idx="1252">
                  <c:v>49.131999999999998</c:v>
                </c:pt>
                <c:pt idx="1253">
                  <c:v>49.173999999999999</c:v>
                </c:pt>
                <c:pt idx="1254">
                  <c:v>49.215000000000003</c:v>
                </c:pt>
                <c:pt idx="1255">
                  <c:v>49.256999999999998</c:v>
                </c:pt>
                <c:pt idx="1256">
                  <c:v>49.298999999999999</c:v>
                </c:pt>
                <c:pt idx="1257">
                  <c:v>49.34</c:v>
                </c:pt>
                <c:pt idx="1258">
                  <c:v>49.381</c:v>
                </c:pt>
                <c:pt idx="1259">
                  <c:v>49.423000000000002</c:v>
                </c:pt>
                <c:pt idx="1260">
                  <c:v>49.463999999999999</c:v>
                </c:pt>
                <c:pt idx="1261">
                  <c:v>49.506</c:v>
                </c:pt>
                <c:pt idx="1262">
                  <c:v>49.547000000000004</c:v>
                </c:pt>
                <c:pt idx="1263">
                  <c:v>49.588000000000001</c:v>
                </c:pt>
                <c:pt idx="1264">
                  <c:v>49.63</c:v>
                </c:pt>
                <c:pt idx="1265">
                  <c:v>49.670999999999999</c:v>
                </c:pt>
                <c:pt idx="1266">
                  <c:v>49.712000000000003</c:v>
                </c:pt>
                <c:pt idx="1267">
                  <c:v>49.753</c:v>
                </c:pt>
                <c:pt idx="1268">
                  <c:v>49.795000000000002</c:v>
                </c:pt>
                <c:pt idx="1269">
                  <c:v>49.835999999999999</c:v>
                </c:pt>
                <c:pt idx="1270">
                  <c:v>49.877000000000002</c:v>
                </c:pt>
                <c:pt idx="1271">
                  <c:v>49.917999999999999</c:v>
                </c:pt>
                <c:pt idx="1272">
                  <c:v>49.959000000000003</c:v>
                </c:pt>
                <c:pt idx="1273">
                  <c:v>50.000999999999998</c:v>
                </c:pt>
                <c:pt idx="1274">
                  <c:v>50.042000000000002</c:v>
                </c:pt>
                <c:pt idx="1275">
                  <c:v>50.082999999999998</c:v>
                </c:pt>
                <c:pt idx="1276">
                  <c:v>50.124000000000002</c:v>
                </c:pt>
                <c:pt idx="1277">
                  <c:v>50.164999999999999</c:v>
                </c:pt>
                <c:pt idx="1278">
                  <c:v>50.206000000000003</c:v>
                </c:pt>
                <c:pt idx="1279">
                  <c:v>50.247</c:v>
                </c:pt>
                <c:pt idx="1280">
                  <c:v>50.289000000000001</c:v>
                </c:pt>
                <c:pt idx="1281">
                  <c:v>50.33</c:v>
                </c:pt>
                <c:pt idx="1282">
                  <c:v>50.371000000000002</c:v>
                </c:pt>
                <c:pt idx="1283">
                  <c:v>50.411999999999999</c:v>
                </c:pt>
                <c:pt idx="1284">
                  <c:v>50.453000000000003</c:v>
                </c:pt>
                <c:pt idx="1285">
                  <c:v>50.494</c:v>
                </c:pt>
                <c:pt idx="1286">
                  <c:v>50.536000000000001</c:v>
                </c:pt>
                <c:pt idx="1287">
                  <c:v>50.576999999999998</c:v>
                </c:pt>
                <c:pt idx="1288">
                  <c:v>50.618000000000002</c:v>
                </c:pt>
                <c:pt idx="1289">
                  <c:v>50.660000000000004</c:v>
                </c:pt>
                <c:pt idx="1290">
                  <c:v>50.701000000000001</c:v>
                </c:pt>
                <c:pt idx="1291">
                  <c:v>50.742000000000004</c:v>
                </c:pt>
                <c:pt idx="1292">
                  <c:v>50.783999999999999</c:v>
                </c:pt>
                <c:pt idx="1293">
                  <c:v>50.825000000000003</c:v>
                </c:pt>
                <c:pt idx="1294">
                  <c:v>50.866</c:v>
                </c:pt>
                <c:pt idx="1295">
                  <c:v>50.908000000000001</c:v>
                </c:pt>
                <c:pt idx="1296">
                  <c:v>50.948999999999998</c:v>
                </c:pt>
                <c:pt idx="1297">
                  <c:v>50.991</c:v>
                </c:pt>
                <c:pt idx="1298">
                  <c:v>51.032000000000004</c:v>
                </c:pt>
                <c:pt idx="1299">
                  <c:v>51.073</c:v>
                </c:pt>
                <c:pt idx="1300">
                  <c:v>51.115000000000002</c:v>
                </c:pt>
                <c:pt idx="1301">
                  <c:v>51.155999999999999</c:v>
                </c:pt>
                <c:pt idx="1302">
                  <c:v>51.198</c:v>
                </c:pt>
                <c:pt idx="1303">
                  <c:v>51.239000000000004</c:v>
                </c:pt>
                <c:pt idx="1304">
                  <c:v>51.28</c:v>
                </c:pt>
                <c:pt idx="1305">
                  <c:v>51.322000000000003</c:v>
                </c:pt>
                <c:pt idx="1306">
                  <c:v>51.363</c:v>
                </c:pt>
                <c:pt idx="1307">
                  <c:v>51.405000000000001</c:v>
                </c:pt>
                <c:pt idx="1308">
                  <c:v>51.445999999999998</c:v>
                </c:pt>
                <c:pt idx="1309">
                  <c:v>51.487000000000002</c:v>
                </c:pt>
                <c:pt idx="1310">
                  <c:v>51.529000000000003</c:v>
                </c:pt>
                <c:pt idx="1311">
                  <c:v>51.57</c:v>
                </c:pt>
                <c:pt idx="1312">
                  <c:v>51.611000000000004</c:v>
                </c:pt>
                <c:pt idx="1313">
                  <c:v>51.652999999999999</c:v>
                </c:pt>
                <c:pt idx="1314">
                  <c:v>51.694000000000003</c:v>
                </c:pt>
                <c:pt idx="1315">
                  <c:v>51.736000000000004</c:v>
                </c:pt>
                <c:pt idx="1316">
                  <c:v>51.777000000000001</c:v>
                </c:pt>
                <c:pt idx="1317">
                  <c:v>51.817999999999998</c:v>
                </c:pt>
                <c:pt idx="1318">
                  <c:v>51.86</c:v>
                </c:pt>
                <c:pt idx="1319">
                  <c:v>51.901000000000003</c:v>
                </c:pt>
                <c:pt idx="1320">
                  <c:v>51.942999999999998</c:v>
                </c:pt>
                <c:pt idx="1321">
                  <c:v>51.984000000000002</c:v>
                </c:pt>
                <c:pt idx="1322">
                  <c:v>52.024999999999999</c:v>
                </c:pt>
                <c:pt idx="1323">
                  <c:v>52.067</c:v>
                </c:pt>
                <c:pt idx="1324">
                  <c:v>52.108000000000004</c:v>
                </c:pt>
                <c:pt idx="1325">
                  <c:v>52.15</c:v>
                </c:pt>
                <c:pt idx="1326">
                  <c:v>52.191000000000003</c:v>
                </c:pt>
                <c:pt idx="1327">
                  <c:v>52.233000000000004</c:v>
                </c:pt>
                <c:pt idx="1328">
                  <c:v>52.274000000000001</c:v>
                </c:pt>
                <c:pt idx="1329">
                  <c:v>52.316000000000003</c:v>
                </c:pt>
                <c:pt idx="1330">
                  <c:v>52.358000000000004</c:v>
                </c:pt>
                <c:pt idx="1331">
                  <c:v>52.399000000000001</c:v>
                </c:pt>
                <c:pt idx="1332">
                  <c:v>52.441000000000003</c:v>
                </c:pt>
                <c:pt idx="1333">
                  <c:v>52.481999999999999</c:v>
                </c:pt>
                <c:pt idx="1334">
                  <c:v>52.524000000000001</c:v>
                </c:pt>
                <c:pt idx="1335">
                  <c:v>52.566000000000003</c:v>
                </c:pt>
                <c:pt idx="1336">
                  <c:v>52.606999999999999</c:v>
                </c:pt>
                <c:pt idx="1337">
                  <c:v>52.649000000000001</c:v>
                </c:pt>
                <c:pt idx="1338">
                  <c:v>52.691000000000003</c:v>
                </c:pt>
                <c:pt idx="1339">
                  <c:v>52.731999999999999</c:v>
                </c:pt>
                <c:pt idx="1340">
                  <c:v>52.774000000000001</c:v>
                </c:pt>
                <c:pt idx="1341">
                  <c:v>52.816000000000003</c:v>
                </c:pt>
                <c:pt idx="1342">
                  <c:v>52.858000000000004</c:v>
                </c:pt>
                <c:pt idx="1343">
                  <c:v>52.899000000000001</c:v>
                </c:pt>
                <c:pt idx="1344">
                  <c:v>52.941000000000003</c:v>
                </c:pt>
                <c:pt idx="1345">
                  <c:v>52.983000000000004</c:v>
                </c:pt>
                <c:pt idx="1346">
                  <c:v>53.024999999999999</c:v>
                </c:pt>
                <c:pt idx="1347">
                  <c:v>53.066000000000003</c:v>
                </c:pt>
                <c:pt idx="1348">
                  <c:v>53.108000000000004</c:v>
                </c:pt>
                <c:pt idx="1349">
                  <c:v>53.15</c:v>
                </c:pt>
                <c:pt idx="1350">
                  <c:v>53.192</c:v>
                </c:pt>
                <c:pt idx="1351">
                  <c:v>53.233000000000004</c:v>
                </c:pt>
                <c:pt idx="1352">
                  <c:v>53.274999999999999</c:v>
                </c:pt>
                <c:pt idx="1353">
                  <c:v>53.317</c:v>
                </c:pt>
                <c:pt idx="1354">
                  <c:v>53.359000000000002</c:v>
                </c:pt>
                <c:pt idx="1355">
                  <c:v>53.401000000000003</c:v>
                </c:pt>
                <c:pt idx="1356">
                  <c:v>53.442</c:v>
                </c:pt>
                <c:pt idx="1357">
                  <c:v>53.484000000000002</c:v>
                </c:pt>
                <c:pt idx="1358">
                  <c:v>53.526000000000003</c:v>
                </c:pt>
                <c:pt idx="1359">
                  <c:v>53.567999999999998</c:v>
                </c:pt>
                <c:pt idx="1360">
                  <c:v>53.609000000000002</c:v>
                </c:pt>
                <c:pt idx="1361">
                  <c:v>53.651000000000003</c:v>
                </c:pt>
                <c:pt idx="1362">
                  <c:v>53.692999999999998</c:v>
                </c:pt>
                <c:pt idx="1363">
                  <c:v>53.734000000000002</c:v>
                </c:pt>
                <c:pt idx="1364">
                  <c:v>53.776000000000003</c:v>
                </c:pt>
                <c:pt idx="1365">
                  <c:v>53.817</c:v>
                </c:pt>
                <c:pt idx="1366">
                  <c:v>53.859000000000002</c:v>
                </c:pt>
                <c:pt idx="1367">
                  <c:v>53.9</c:v>
                </c:pt>
                <c:pt idx="1368">
                  <c:v>53.942</c:v>
                </c:pt>
                <c:pt idx="1369">
                  <c:v>53.983000000000004</c:v>
                </c:pt>
                <c:pt idx="1370">
                  <c:v>54.024999999999999</c:v>
                </c:pt>
                <c:pt idx="1371">
                  <c:v>54.066000000000003</c:v>
                </c:pt>
                <c:pt idx="1372">
                  <c:v>54.106999999999999</c:v>
                </c:pt>
                <c:pt idx="1373">
                  <c:v>54.149000000000001</c:v>
                </c:pt>
                <c:pt idx="1374">
                  <c:v>54.19</c:v>
                </c:pt>
                <c:pt idx="1375">
                  <c:v>54.231000000000002</c:v>
                </c:pt>
                <c:pt idx="1376">
                  <c:v>54.271999999999998</c:v>
                </c:pt>
                <c:pt idx="1377">
                  <c:v>54.314</c:v>
                </c:pt>
                <c:pt idx="1378">
                  <c:v>54.355000000000004</c:v>
                </c:pt>
                <c:pt idx="1379">
                  <c:v>54.396000000000001</c:v>
                </c:pt>
                <c:pt idx="1380">
                  <c:v>54.438000000000002</c:v>
                </c:pt>
                <c:pt idx="1381">
                  <c:v>54.478999999999999</c:v>
                </c:pt>
                <c:pt idx="1382">
                  <c:v>54.52</c:v>
                </c:pt>
                <c:pt idx="1383">
                  <c:v>54.561999999999998</c:v>
                </c:pt>
                <c:pt idx="1384">
                  <c:v>54.603000000000002</c:v>
                </c:pt>
                <c:pt idx="1385">
                  <c:v>54.643999999999998</c:v>
                </c:pt>
                <c:pt idx="1386">
                  <c:v>54.686</c:v>
                </c:pt>
                <c:pt idx="1387">
                  <c:v>54.727000000000004</c:v>
                </c:pt>
                <c:pt idx="1388">
                  <c:v>54.768999999999998</c:v>
                </c:pt>
                <c:pt idx="1389">
                  <c:v>54.81</c:v>
                </c:pt>
                <c:pt idx="1390">
                  <c:v>54.850999999999999</c:v>
                </c:pt>
                <c:pt idx="1391">
                  <c:v>54.893000000000001</c:v>
                </c:pt>
                <c:pt idx="1392">
                  <c:v>54.934000000000005</c:v>
                </c:pt>
                <c:pt idx="1393">
                  <c:v>54.975000000000001</c:v>
                </c:pt>
                <c:pt idx="1394">
                  <c:v>55.017000000000003</c:v>
                </c:pt>
                <c:pt idx="1395">
                  <c:v>55.058</c:v>
                </c:pt>
                <c:pt idx="1396">
                  <c:v>55.099000000000004</c:v>
                </c:pt>
                <c:pt idx="1397">
                  <c:v>55.140999999999998</c:v>
                </c:pt>
                <c:pt idx="1398">
                  <c:v>55.182000000000002</c:v>
                </c:pt>
                <c:pt idx="1399">
                  <c:v>55.222999999999999</c:v>
                </c:pt>
                <c:pt idx="1400">
                  <c:v>55.265000000000001</c:v>
                </c:pt>
                <c:pt idx="1401">
                  <c:v>55.306000000000004</c:v>
                </c:pt>
                <c:pt idx="1402">
                  <c:v>55.347000000000001</c:v>
                </c:pt>
                <c:pt idx="1403">
                  <c:v>55.387999999999998</c:v>
                </c:pt>
                <c:pt idx="1404">
                  <c:v>55.43</c:v>
                </c:pt>
                <c:pt idx="1405">
                  <c:v>55.471000000000004</c:v>
                </c:pt>
                <c:pt idx="1406">
                  <c:v>55.512</c:v>
                </c:pt>
                <c:pt idx="1407">
                  <c:v>55.554000000000002</c:v>
                </c:pt>
                <c:pt idx="1408">
                  <c:v>55.594999999999999</c:v>
                </c:pt>
                <c:pt idx="1409">
                  <c:v>55.636000000000003</c:v>
                </c:pt>
                <c:pt idx="1410">
                  <c:v>55.677</c:v>
                </c:pt>
                <c:pt idx="1411">
                  <c:v>55.719000000000001</c:v>
                </c:pt>
                <c:pt idx="1412">
                  <c:v>55.76</c:v>
                </c:pt>
                <c:pt idx="1413">
                  <c:v>55.801000000000002</c:v>
                </c:pt>
                <c:pt idx="1414">
                  <c:v>55.841999999999999</c:v>
                </c:pt>
                <c:pt idx="1415">
                  <c:v>55.884</c:v>
                </c:pt>
                <c:pt idx="1416">
                  <c:v>55.925000000000004</c:v>
                </c:pt>
                <c:pt idx="1417">
                  <c:v>55.966000000000001</c:v>
                </c:pt>
                <c:pt idx="1418">
                  <c:v>56.006999999999998</c:v>
                </c:pt>
                <c:pt idx="1419">
                  <c:v>56.048999999999999</c:v>
                </c:pt>
                <c:pt idx="1420">
                  <c:v>56.09</c:v>
                </c:pt>
                <c:pt idx="1421">
                  <c:v>56.131</c:v>
                </c:pt>
                <c:pt idx="1422">
                  <c:v>56.172000000000004</c:v>
                </c:pt>
                <c:pt idx="1423">
                  <c:v>56.213000000000001</c:v>
                </c:pt>
                <c:pt idx="1424">
                  <c:v>56.253999999999998</c:v>
                </c:pt>
                <c:pt idx="1425">
                  <c:v>56.295000000000002</c:v>
                </c:pt>
                <c:pt idx="1426">
                  <c:v>56.335999999999999</c:v>
                </c:pt>
                <c:pt idx="1427">
                  <c:v>56.378</c:v>
                </c:pt>
                <c:pt idx="1428">
                  <c:v>56.419000000000004</c:v>
                </c:pt>
                <c:pt idx="1429">
                  <c:v>56.46</c:v>
                </c:pt>
                <c:pt idx="1430">
                  <c:v>56.500999999999998</c:v>
                </c:pt>
                <c:pt idx="1431">
                  <c:v>56.542000000000002</c:v>
                </c:pt>
                <c:pt idx="1432">
                  <c:v>56.582999999999998</c:v>
                </c:pt>
                <c:pt idx="1433">
                  <c:v>56.624000000000002</c:v>
                </c:pt>
                <c:pt idx="1434">
                  <c:v>56.664999999999999</c:v>
                </c:pt>
                <c:pt idx="1435">
                  <c:v>56.706000000000003</c:v>
                </c:pt>
                <c:pt idx="1436">
                  <c:v>56.747</c:v>
                </c:pt>
                <c:pt idx="1437">
                  <c:v>56.788000000000004</c:v>
                </c:pt>
                <c:pt idx="1438">
                  <c:v>56.83</c:v>
                </c:pt>
                <c:pt idx="1439">
                  <c:v>56.871000000000002</c:v>
                </c:pt>
                <c:pt idx="1440">
                  <c:v>56.911999999999999</c:v>
                </c:pt>
                <c:pt idx="1441">
                  <c:v>56.953000000000003</c:v>
                </c:pt>
                <c:pt idx="1442">
                  <c:v>56.994</c:v>
                </c:pt>
                <c:pt idx="1443">
                  <c:v>57.035000000000004</c:v>
                </c:pt>
                <c:pt idx="1444">
                  <c:v>57.076999999999998</c:v>
                </c:pt>
                <c:pt idx="1445">
                  <c:v>57.118000000000002</c:v>
                </c:pt>
                <c:pt idx="1446">
                  <c:v>57.158999999999999</c:v>
                </c:pt>
                <c:pt idx="1447">
                  <c:v>57.2</c:v>
                </c:pt>
                <c:pt idx="1448">
                  <c:v>57.241</c:v>
                </c:pt>
                <c:pt idx="1449">
                  <c:v>57.282000000000004</c:v>
                </c:pt>
                <c:pt idx="1450">
                  <c:v>57.323999999999998</c:v>
                </c:pt>
                <c:pt idx="1451">
                  <c:v>57.365000000000002</c:v>
                </c:pt>
                <c:pt idx="1452">
                  <c:v>57.405999999999999</c:v>
                </c:pt>
                <c:pt idx="1453">
                  <c:v>57.447000000000003</c:v>
                </c:pt>
                <c:pt idx="1454">
                  <c:v>57.488</c:v>
                </c:pt>
                <c:pt idx="1455">
                  <c:v>57.529000000000003</c:v>
                </c:pt>
                <c:pt idx="1456">
                  <c:v>57.57</c:v>
                </c:pt>
                <c:pt idx="1457">
                  <c:v>57.611000000000004</c:v>
                </c:pt>
                <c:pt idx="1458">
                  <c:v>57.652999999999999</c:v>
                </c:pt>
                <c:pt idx="1459">
                  <c:v>57.694000000000003</c:v>
                </c:pt>
                <c:pt idx="1460">
                  <c:v>57.734999999999999</c:v>
                </c:pt>
                <c:pt idx="1461">
                  <c:v>57.776000000000003</c:v>
                </c:pt>
                <c:pt idx="1462">
                  <c:v>57.817</c:v>
                </c:pt>
                <c:pt idx="1463">
                  <c:v>57.858000000000004</c:v>
                </c:pt>
                <c:pt idx="1464">
                  <c:v>57.899000000000001</c:v>
                </c:pt>
                <c:pt idx="1465">
                  <c:v>57.94</c:v>
                </c:pt>
                <c:pt idx="1466">
                  <c:v>57.981000000000002</c:v>
                </c:pt>
                <c:pt idx="1467">
                  <c:v>58.021999999999998</c:v>
                </c:pt>
                <c:pt idx="1468">
                  <c:v>58.063000000000002</c:v>
                </c:pt>
                <c:pt idx="1469">
                  <c:v>58.103999999999999</c:v>
                </c:pt>
                <c:pt idx="1470">
                  <c:v>58.145000000000003</c:v>
                </c:pt>
                <c:pt idx="1471">
                  <c:v>58.186</c:v>
                </c:pt>
                <c:pt idx="1472">
                  <c:v>58.227000000000004</c:v>
                </c:pt>
                <c:pt idx="1473">
                  <c:v>58.268000000000001</c:v>
                </c:pt>
                <c:pt idx="1474">
                  <c:v>58.309000000000005</c:v>
                </c:pt>
                <c:pt idx="1475">
                  <c:v>58.35</c:v>
                </c:pt>
                <c:pt idx="1476">
                  <c:v>58.390999999999998</c:v>
                </c:pt>
                <c:pt idx="1477">
                  <c:v>58.432000000000002</c:v>
                </c:pt>
                <c:pt idx="1478">
                  <c:v>58.472999999999999</c:v>
                </c:pt>
                <c:pt idx="1479">
                  <c:v>58.514000000000003</c:v>
                </c:pt>
                <c:pt idx="1480">
                  <c:v>58.555</c:v>
                </c:pt>
                <c:pt idx="1481">
                  <c:v>58.596000000000004</c:v>
                </c:pt>
                <c:pt idx="1482">
                  <c:v>58.637</c:v>
                </c:pt>
                <c:pt idx="1483">
                  <c:v>58.677</c:v>
                </c:pt>
                <c:pt idx="1484">
                  <c:v>58.718000000000004</c:v>
                </c:pt>
                <c:pt idx="1485">
                  <c:v>58.759</c:v>
                </c:pt>
                <c:pt idx="1486">
                  <c:v>58.800000000000004</c:v>
                </c:pt>
                <c:pt idx="1487">
                  <c:v>58.841000000000001</c:v>
                </c:pt>
                <c:pt idx="1488">
                  <c:v>58.881999999999998</c:v>
                </c:pt>
                <c:pt idx="1489">
                  <c:v>58.923000000000002</c:v>
                </c:pt>
                <c:pt idx="1490">
                  <c:v>58.963999999999999</c:v>
                </c:pt>
                <c:pt idx="1491">
                  <c:v>59.005000000000003</c:v>
                </c:pt>
                <c:pt idx="1492">
                  <c:v>59.045999999999999</c:v>
                </c:pt>
                <c:pt idx="1493">
                  <c:v>59.087000000000003</c:v>
                </c:pt>
                <c:pt idx="1494">
                  <c:v>59.127000000000002</c:v>
                </c:pt>
                <c:pt idx="1495">
                  <c:v>59.167999999999999</c:v>
                </c:pt>
                <c:pt idx="1496">
                  <c:v>59.209000000000003</c:v>
                </c:pt>
                <c:pt idx="1497">
                  <c:v>59.25</c:v>
                </c:pt>
                <c:pt idx="1498">
                  <c:v>59.291000000000004</c:v>
                </c:pt>
                <c:pt idx="1499">
                  <c:v>59.332000000000001</c:v>
                </c:pt>
                <c:pt idx="1500">
                  <c:v>59.373000000000005</c:v>
                </c:pt>
                <c:pt idx="1501">
                  <c:v>59.414000000000001</c:v>
                </c:pt>
                <c:pt idx="1502">
                  <c:v>59.454999999999998</c:v>
                </c:pt>
                <c:pt idx="1503">
                  <c:v>59.496000000000002</c:v>
                </c:pt>
                <c:pt idx="1504">
                  <c:v>59.536999999999999</c:v>
                </c:pt>
                <c:pt idx="1505">
                  <c:v>59.578000000000003</c:v>
                </c:pt>
                <c:pt idx="1506">
                  <c:v>59.619</c:v>
                </c:pt>
                <c:pt idx="1507">
                  <c:v>59.660000000000004</c:v>
                </c:pt>
                <c:pt idx="1508">
                  <c:v>59.701000000000001</c:v>
                </c:pt>
                <c:pt idx="1509">
                  <c:v>59.742000000000004</c:v>
                </c:pt>
                <c:pt idx="1510">
                  <c:v>59.783000000000001</c:v>
                </c:pt>
                <c:pt idx="1511">
                  <c:v>59.823999999999998</c:v>
                </c:pt>
                <c:pt idx="1512">
                  <c:v>59.865000000000002</c:v>
                </c:pt>
                <c:pt idx="1513">
                  <c:v>59.905999999999999</c:v>
                </c:pt>
                <c:pt idx="1514">
                  <c:v>59.947000000000003</c:v>
                </c:pt>
                <c:pt idx="1515">
                  <c:v>59.988</c:v>
                </c:pt>
                <c:pt idx="1516">
                  <c:v>60.029000000000003</c:v>
                </c:pt>
                <c:pt idx="1517">
                  <c:v>60.07</c:v>
                </c:pt>
                <c:pt idx="1518">
                  <c:v>60.111000000000004</c:v>
                </c:pt>
                <c:pt idx="1519">
                  <c:v>60.152000000000001</c:v>
                </c:pt>
                <c:pt idx="1520">
                  <c:v>60.192999999999998</c:v>
                </c:pt>
                <c:pt idx="1521">
                  <c:v>60.234000000000002</c:v>
                </c:pt>
                <c:pt idx="1522">
                  <c:v>60.274999999999999</c:v>
                </c:pt>
                <c:pt idx="1523">
                  <c:v>60.316000000000003</c:v>
                </c:pt>
                <c:pt idx="1524">
                  <c:v>60.356999999999999</c:v>
                </c:pt>
                <c:pt idx="1525">
                  <c:v>60.398000000000003</c:v>
                </c:pt>
                <c:pt idx="1526">
                  <c:v>60.439</c:v>
                </c:pt>
                <c:pt idx="1527">
                  <c:v>60.480000000000004</c:v>
                </c:pt>
                <c:pt idx="1528">
                  <c:v>60.521000000000001</c:v>
                </c:pt>
                <c:pt idx="1529">
                  <c:v>60.562000000000005</c:v>
                </c:pt>
                <c:pt idx="1530">
                  <c:v>60.603000000000002</c:v>
                </c:pt>
                <c:pt idx="1531">
                  <c:v>60.643999999999998</c:v>
                </c:pt>
                <c:pt idx="1532">
                  <c:v>60.685000000000002</c:v>
                </c:pt>
                <c:pt idx="1533">
                  <c:v>60.725999999999999</c:v>
                </c:pt>
                <c:pt idx="1534">
                  <c:v>60.767000000000003</c:v>
                </c:pt>
                <c:pt idx="1535">
                  <c:v>60.808</c:v>
                </c:pt>
                <c:pt idx="1536">
                  <c:v>60.85</c:v>
                </c:pt>
                <c:pt idx="1537">
                  <c:v>60.890999999999998</c:v>
                </c:pt>
                <c:pt idx="1538">
                  <c:v>60.932000000000002</c:v>
                </c:pt>
                <c:pt idx="1539">
                  <c:v>60.972999999999999</c:v>
                </c:pt>
                <c:pt idx="1540">
                  <c:v>61.014000000000003</c:v>
                </c:pt>
                <c:pt idx="1541">
                  <c:v>61.055</c:v>
                </c:pt>
                <c:pt idx="1542">
                  <c:v>61.096000000000004</c:v>
                </c:pt>
                <c:pt idx="1543">
                  <c:v>61.137</c:v>
                </c:pt>
                <c:pt idx="1544">
                  <c:v>61.178000000000004</c:v>
                </c:pt>
                <c:pt idx="1545">
                  <c:v>61.219000000000001</c:v>
                </c:pt>
                <c:pt idx="1546">
                  <c:v>61.261000000000003</c:v>
                </c:pt>
                <c:pt idx="1547">
                  <c:v>61.302</c:v>
                </c:pt>
                <c:pt idx="1548">
                  <c:v>61.343000000000004</c:v>
                </c:pt>
                <c:pt idx="1549">
                  <c:v>61.384</c:v>
                </c:pt>
                <c:pt idx="1550">
                  <c:v>61.425000000000004</c:v>
                </c:pt>
                <c:pt idx="1551">
                  <c:v>61.466000000000001</c:v>
                </c:pt>
                <c:pt idx="1552">
                  <c:v>61.508000000000003</c:v>
                </c:pt>
                <c:pt idx="1553">
                  <c:v>61.548999999999999</c:v>
                </c:pt>
                <c:pt idx="1554">
                  <c:v>61.59</c:v>
                </c:pt>
                <c:pt idx="1555">
                  <c:v>61.631</c:v>
                </c:pt>
                <c:pt idx="1556">
                  <c:v>61.672000000000004</c:v>
                </c:pt>
                <c:pt idx="1557">
                  <c:v>61.713999999999999</c:v>
                </c:pt>
                <c:pt idx="1558">
                  <c:v>61.755000000000003</c:v>
                </c:pt>
                <c:pt idx="1559">
                  <c:v>61.795999999999999</c:v>
                </c:pt>
                <c:pt idx="1560">
                  <c:v>61.837000000000003</c:v>
                </c:pt>
                <c:pt idx="1561">
                  <c:v>61.878</c:v>
                </c:pt>
                <c:pt idx="1562">
                  <c:v>61.92</c:v>
                </c:pt>
                <c:pt idx="1563">
                  <c:v>61.960999999999999</c:v>
                </c:pt>
                <c:pt idx="1564">
                  <c:v>62.002000000000002</c:v>
                </c:pt>
                <c:pt idx="1565">
                  <c:v>62.042999999999999</c:v>
                </c:pt>
                <c:pt idx="1566">
                  <c:v>62.084000000000003</c:v>
                </c:pt>
                <c:pt idx="1567">
                  <c:v>62.126000000000005</c:v>
                </c:pt>
                <c:pt idx="1568">
                  <c:v>62.167000000000002</c:v>
                </c:pt>
                <c:pt idx="1569">
                  <c:v>62.207999999999998</c:v>
                </c:pt>
                <c:pt idx="1570">
                  <c:v>62.249000000000002</c:v>
                </c:pt>
                <c:pt idx="1571">
                  <c:v>62.291000000000004</c:v>
                </c:pt>
                <c:pt idx="1572">
                  <c:v>62.332000000000001</c:v>
                </c:pt>
                <c:pt idx="1573">
                  <c:v>62.373000000000005</c:v>
                </c:pt>
                <c:pt idx="1574">
                  <c:v>62.414000000000001</c:v>
                </c:pt>
                <c:pt idx="1575">
                  <c:v>62.456000000000003</c:v>
                </c:pt>
                <c:pt idx="1576">
                  <c:v>62.497</c:v>
                </c:pt>
                <c:pt idx="1577">
                  <c:v>62.538000000000004</c:v>
                </c:pt>
                <c:pt idx="1578">
                  <c:v>62.58</c:v>
                </c:pt>
                <c:pt idx="1579">
                  <c:v>62.621000000000002</c:v>
                </c:pt>
                <c:pt idx="1580">
                  <c:v>62.661999999999999</c:v>
                </c:pt>
                <c:pt idx="1581">
                  <c:v>62.704000000000001</c:v>
                </c:pt>
                <c:pt idx="1582">
                  <c:v>62.745000000000005</c:v>
                </c:pt>
                <c:pt idx="1583">
                  <c:v>62.786000000000001</c:v>
                </c:pt>
                <c:pt idx="1584">
                  <c:v>62.828000000000003</c:v>
                </c:pt>
                <c:pt idx="1585">
                  <c:v>62.869</c:v>
                </c:pt>
                <c:pt idx="1586">
                  <c:v>62.910000000000004</c:v>
                </c:pt>
                <c:pt idx="1587">
                  <c:v>62.951999999999998</c:v>
                </c:pt>
                <c:pt idx="1588">
                  <c:v>62.993000000000002</c:v>
                </c:pt>
                <c:pt idx="1589">
                  <c:v>63.033999999999999</c:v>
                </c:pt>
                <c:pt idx="1590">
                  <c:v>63.076000000000001</c:v>
                </c:pt>
                <c:pt idx="1591">
                  <c:v>63.117000000000004</c:v>
                </c:pt>
                <c:pt idx="1592">
                  <c:v>63.158000000000001</c:v>
                </c:pt>
                <c:pt idx="1593">
                  <c:v>63.2</c:v>
                </c:pt>
                <c:pt idx="1594">
                  <c:v>63.241</c:v>
                </c:pt>
                <c:pt idx="1595">
                  <c:v>63.282000000000004</c:v>
                </c:pt>
                <c:pt idx="1596">
                  <c:v>63.323999999999998</c:v>
                </c:pt>
                <c:pt idx="1597">
                  <c:v>63.365000000000002</c:v>
                </c:pt>
                <c:pt idx="1598">
                  <c:v>63.405999999999999</c:v>
                </c:pt>
                <c:pt idx="1599">
                  <c:v>63.447000000000003</c:v>
                </c:pt>
                <c:pt idx="1600">
                  <c:v>63.489000000000004</c:v>
                </c:pt>
                <c:pt idx="1601">
                  <c:v>63.53</c:v>
                </c:pt>
                <c:pt idx="1602">
                  <c:v>63.570999999999998</c:v>
                </c:pt>
                <c:pt idx="1603">
                  <c:v>63.612000000000002</c:v>
                </c:pt>
                <c:pt idx="1604">
                  <c:v>63.654000000000003</c:v>
                </c:pt>
                <c:pt idx="1605">
                  <c:v>63.695</c:v>
                </c:pt>
                <c:pt idx="1606">
                  <c:v>63.736000000000004</c:v>
                </c:pt>
                <c:pt idx="1607">
                  <c:v>63.777000000000001</c:v>
                </c:pt>
                <c:pt idx="1608">
                  <c:v>63.819000000000003</c:v>
                </c:pt>
                <c:pt idx="1609">
                  <c:v>63.86</c:v>
                </c:pt>
                <c:pt idx="1610">
                  <c:v>63.901000000000003</c:v>
                </c:pt>
                <c:pt idx="1611">
                  <c:v>63.942</c:v>
                </c:pt>
                <c:pt idx="1612">
                  <c:v>63.983000000000004</c:v>
                </c:pt>
                <c:pt idx="1613">
                  <c:v>64.025000000000006</c:v>
                </c:pt>
                <c:pt idx="1614">
                  <c:v>64.066000000000003</c:v>
                </c:pt>
                <c:pt idx="1615">
                  <c:v>64.106999999999999</c:v>
                </c:pt>
                <c:pt idx="1616">
                  <c:v>64.147999999999996</c:v>
                </c:pt>
                <c:pt idx="1617">
                  <c:v>64.189000000000007</c:v>
                </c:pt>
                <c:pt idx="1618">
                  <c:v>64.23</c:v>
                </c:pt>
                <c:pt idx="1619">
                  <c:v>64.271000000000001</c:v>
                </c:pt>
                <c:pt idx="1620">
                  <c:v>64.313000000000002</c:v>
                </c:pt>
                <c:pt idx="1621">
                  <c:v>64.353999999999999</c:v>
                </c:pt>
                <c:pt idx="1622">
                  <c:v>64.394999999999996</c:v>
                </c:pt>
                <c:pt idx="1623">
                  <c:v>64.436000000000007</c:v>
                </c:pt>
                <c:pt idx="1624">
                  <c:v>64.477000000000004</c:v>
                </c:pt>
                <c:pt idx="1625">
                  <c:v>64.518000000000001</c:v>
                </c:pt>
                <c:pt idx="1626">
                  <c:v>64.56</c:v>
                </c:pt>
                <c:pt idx="1627">
                  <c:v>64.600999999999999</c:v>
                </c:pt>
                <c:pt idx="1628">
                  <c:v>64.641999999999996</c:v>
                </c:pt>
                <c:pt idx="1629">
                  <c:v>64.683000000000007</c:v>
                </c:pt>
                <c:pt idx="1630">
                  <c:v>64.724000000000004</c:v>
                </c:pt>
                <c:pt idx="1631">
                  <c:v>64.766000000000005</c:v>
                </c:pt>
                <c:pt idx="1632">
                  <c:v>64.807000000000002</c:v>
                </c:pt>
                <c:pt idx="1633">
                  <c:v>64.847999999999999</c:v>
                </c:pt>
                <c:pt idx="1634">
                  <c:v>64.89</c:v>
                </c:pt>
                <c:pt idx="1635">
                  <c:v>64.930999999999997</c:v>
                </c:pt>
                <c:pt idx="1636">
                  <c:v>64.972999999999999</c:v>
                </c:pt>
                <c:pt idx="1637">
                  <c:v>65.013999999999996</c:v>
                </c:pt>
                <c:pt idx="1638">
                  <c:v>65.055999999999997</c:v>
                </c:pt>
                <c:pt idx="1639">
                  <c:v>65.097000000000008</c:v>
                </c:pt>
                <c:pt idx="1640">
                  <c:v>65.138999999999996</c:v>
                </c:pt>
                <c:pt idx="1641">
                  <c:v>65.180000000000007</c:v>
                </c:pt>
                <c:pt idx="1642">
                  <c:v>65.222000000000008</c:v>
                </c:pt>
                <c:pt idx="1643">
                  <c:v>65.263999999999996</c:v>
                </c:pt>
                <c:pt idx="1644">
                  <c:v>65.305000000000007</c:v>
                </c:pt>
                <c:pt idx="1645">
                  <c:v>65.347000000000008</c:v>
                </c:pt>
                <c:pt idx="1646">
                  <c:v>65.388999999999996</c:v>
                </c:pt>
                <c:pt idx="1647">
                  <c:v>65.430000000000007</c:v>
                </c:pt>
                <c:pt idx="1648">
                  <c:v>65.472000000000008</c:v>
                </c:pt>
                <c:pt idx="1649">
                  <c:v>65.513999999999996</c:v>
                </c:pt>
                <c:pt idx="1650">
                  <c:v>65.555000000000007</c:v>
                </c:pt>
                <c:pt idx="1651">
                  <c:v>65.597000000000008</c:v>
                </c:pt>
                <c:pt idx="1652">
                  <c:v>65.638999999999996</c:v>
                </c:pt>
                <c:pt idx="1653">
                  <c:v>65.680999999999997</c:v>
                </c:pt>
                <c:pt idx="1654">
                  <c:v>65.722000000000008</c:v>
                </c:pt>
                <c:pt idx="1655">
                  <c:v>65.763999999999996</c:v>
                </c:pt>
                <c:pt idx="1656">
                  <c:v>65.805999999999997</c:v>
                </c:pt>
                <c:pt idx="1657">
                  <c:v>65.847000000000008</c:v>
                </c:pt>
                <c:pt idx="1658">
                  <c:v>65.888999999999996</c:v>
                </c:pt>
                <c:pt idx="1659">
                  <c:v>65.930999999999997</c:v>
                </c:pt>
                <c:pt idx="1660">
                  <c:v>65.972000000000008</c:v>
                </c:pt>
                <c:pt idx="1661">
                  <c:v>66.013999999999996</c:v>
                </c:pt>
                <c:pt idx="1662">
                  <c:v>66.055999999999997</c:v>
                </c:pt>
                <c:pt idx="1663">
                  <c:v>66.097999999999999</c:v>
                </c:pt>
                <c:pt idx="1664">
                  <c:v>66.138999999999996</c:v>
                </c:pt>
                <c:pt idx="1665">
                  <c:v>66.180999999999997</c:v>
                </c:pt>
                <c:pt idx="1666">
                  <c:v>66.222999999999999</c:v>
                </c:pt>
                <c:pt idx="1667">
                  <c:v>66.265000000000001</c:v>
                </c:pt>
                <c:pt idx="1668">
                  <c:v>66.305999999999997</c:v>
                </c:pt>
                <c:pt idx="1669">
                  <c:v>66.347999999999999</c:v>
                </c:pt>
                <c:pt idx="1670">
                  <c:v>66.39</c:v>
                </c:pt>
                <c:pt idx="1671">
                  <c:v>66.432000000000002</c:v>
                </c:pt>
                <c:pt idx="1672">
                  <c:v>66.472999999999999</c:v>
                </c:pt>
                <c:pt idx="1673">
                  <c:v>66.515000000000001</c:v>
                </c:pt>
                <c:pt idx="1674">
                  <c:v>66.557000000000002</c:v>
                </c:pt>
                <c:pt idx="1675">
                  <c:v>66.599000000000004</c:v>
                </c:pt>
                <c:pt idx="1676">
                  <c:v>66.641000000000005</c:v>
                </c:pt>
                <c:pt idx="1677">
                  <c:v>66.682000000000002</c:v>
                </c:pt>
                <c:pt idx="1678">
                  <c:v>66.724000000000004</c:v>
                </c:pt>
                <c:pt idx="1679">
                  <c:v>66.766000000000005</c:v>
                </c:pt>
                <c:pt idx="1680">
                  <c:v>66.808000000000007</c:v>
                </c:pt>
                <c:pt idx="1681">
                  <c:v>66.849000000000004</c:v>
                </c:pt>
                <c:pt idx="1682">
                  <c:v>66.891000000000005</c:v>
                </c:pt>
                <c:pt idx="1683">
                  <c:v>66.933000000000007</c:v>
                </c:pt>
                <c:pt idx="1684">
                  <c:v>66.974999999999994</c:v>
                </c:pt>
                <c:pt idx="1685">
                  <c:v>67.016000000000005</c:v>
                </c:pt>
                <c:pt idx="1686">
                  <c:v>67.058000000000007</c:v>
                </c:pt>
                <c:pt idx="1687">
                  <c:v>67.099999999999994</c:v>
                </c:pt>
                <c:pt idx="1688">
                  <c:v>67.141999999999996</c:v>
                </c:pt>
                <c:pt idx="1689">
                  <c:v>67.183999999999997</c:v>
                </c:pt>
                <c:pt idx="1690">
                  <c:v>67.224999999999994</c:v>
                </c:pt>
                <c:pt idx="1691">
                  <c:v>67.266999999999996</c:v>
                </c:pt>
                <c:pt idx="1692">
                  <c:v>67.308999999999997</c:v>
                </c:pt>
                <c:pt idx="1693">
                  <c:v>67.350999999999999</c:v>
                </c:pt>
                <c:pt idx="1694">
                  <c:v>67.391999999999996</c:v>
                </c:pt>
                <c:pt idx="1695">
                  <c:v>67.433999999999997</c:v>
                </c:pt>
                <c:pt idx="1696">
                  <c:v>67.475999999999999</c:v>
                </c:pt>
                <c:pt idx="1697">
                  <c:v>67.518000000000001</c:v>
                </c:pt>
                <c:pt idx="1698">
                  <c:v>67.558999999999997</c:v>
                </c:pt>
                <c:pt idx="1699">
                  <c:v>67.600999999999999</c:v>
                </c:pt>
                <c:pt idx="1700">
                  <c:v>67.641999999999996</c:v>
                </c:pt>
                <c:pt idx="1701">
                  <c:v>67.683999999999997</c:v>
                </c:pt>
                <c:pt idx="1702">
                  <c:v>67.725999999999999</c:v>
                </c:pt>
                <c:pt idx="1703">
                  <c:v>67.766999999999996</c:v>
                </c:pt>
                <c:pt idx="1704">
                  <c:v>67.808999999999997</c:v>
                </c:pt>
                <c:pt idx="1705">
                  <c:v>67.849999999999994</c:v>
                </c:pt>
                <c:pt idx="1706">
                  <c:v>67.891999999999996</c:v>
                </c:pt>
                <c:pt idx="1707">
                  <c:v>67.933000000000007</c:v>
                </c:pt>
                <c:pt idx="1708">
                  <c:v>67.974999999999994</c:v>
                </c:pt>
                <c:pt idx="1709">
                  <c:v>68.016999999999996</c:v>
                </c:pt>
                <c:pt idx="1710">
                  <c:v>68.058000000000007</c:v>
                </c:pt>
                <c:pt idx="1711">
                  <c:v>68.099999999999994</c:v>
                </c:pt>
                <c:pt idx="1712">
                  <c:v>68.141000000000005</c:v>
                </c:pt>
                <c:pt idx="1713">
                  <c:v>68.183000000000007</c:v>
                </c:pt>
                <c:pt idx="1714">
                  <c:v>68.224999999999994</c:v>
                </c:pt>
                <c:pt idx="1715">
                  <c:v>68.266000000000005</c:v>
                </c:pt>
                <c:pt idx="1716">
                  <c:v>68.308000000000007</c:v>
                </c:pt>
                <c:pt idx="1717">
                  <c:v>68.349999999999994</c:v>
                </c:pt>
                <c:pt idx="1718">
                  <c:v>68.391000000000005</c:v>
                </c:pt>
                <c:pt idx="1719">
                  <c:v>68.433000000000007</c:v>
                </c:pt>
                <c:pt idx="1720">
                  <c:v>68.475000000000009</c:v>
                </c:pt>
                <c:pt idx="1721">
                  <c:v>68.516000000000005</c:v>
                </c:pt>
                <c:pt idx="1722">
                  <c:v>68.558000000000007</c:v>
                </c:pt>
                <c:pt idx="1723">
                  <c:v>68.600000000000009</c:v>
                </c:pt>
                <c:pt idx="1724">
                  <c:v>68.641999999999996</c:v>
                </c:pt>
                <c:pt idx="1725">
                  <c:v>68.683999999999997</c:v>
                </c:pt>
                <c:pt idx="1726">
                  <c:v>68.725000000000009</c:v>
                </c:pt>
                <c:pt idx="1727">
                  <c:v>68.766999999999996</c:v>
                </c:pt>
                <c:pt idx="1728">
                  <c:v>68.808999999999997</c:v>
                </c:pt>
                <c:pt idx="1729">
                  <c:v>68.850999999999999</c:v>
                </c:pt>
                <c:pt idx="1730">
                  <c:v>68.893000000000001</c:v>
                </c:pt>
                <c:pt idx="1731">
                  <c:v>68.933999999999997</c:v>
                </c:pt>
                <c:pt idx="1732">
                  <c:v>68.975999999999999</c:v>
                </c:pt>
                <c:pt idx="1733">
                  <c:v>69.018000000000001</c:v>
                </c:pt>
                <c:pt idx="1734">
                  <c:v>69.06</c:v>
                </c:pt>
                <c:pt idx="1735">
                  <c:v>69.102000000000004</c:v>
                </c:pt>
                <c:pt idx="1736">
                  <c:v>69.143000000000001</c:v>
                </c:pt>
                <c:pt idx="1737">
                  <c:v>69.185000000000002</c:v>
                </c:pt>
                <c:pt idx="1738">
                  <c:v>69.227000000000004</c:v>
                </c:pt>
                <c:pt idx="1739">
                  <c:v>69.269000000000005</c:v>
                </c:pt>
                <c:pt idx="1740">
                  <c:v>69.31</c:v>
                </c:pt>
                <c:pt idx="1741">
                  <c:v>69.352000000000004</c:v>
                </c:pt>
                <c:pt idx="1742">
                  <c:v>69.394000000000005</c:v>
                </c:pt>
                <c:pt idx="1743">
                  <c:v>69.436000000000007</c:v>
                </c:pt>
                <c:pt idx="1744">
                  <c:v>69.477000000000004</c:v>
                </c:pt>
                <c:pt idx="1745">
                  <c:v>69.519000000000005</c:v>
                </c:pt>
                <c:pt idx="1746">
                  <c:v>69.561000000000007</c:v>
                </c:pt>
                <c:pt idx="1747">
                  <c:v>69.602000000000004</c:v>
                </c:pt>
                <c:pt idx="1748">
                  <c:v>69.644000000000005</c:v>
                </c:pt>
                <c:pt idx="1749">
                  <c:v>69.685000000000002</c:v>
                </c:pt>
                <c:pt idx="1750">
                  <c:v>69.727000000000004</c:v>
                </c:pt>
                <c:pt idx="1751">
                  <c:v>69.769000000000005</c:v>
                </c:pt>
                <c:pt idx="1752">
                  <c:v>69.81</c:v>
                </c:pt>
                <c:pt idx="1753">
                  <c:v>69.852000000000004</c:v>
                </c:pt>
                <c:pt idx="1754">
                  <c:v>69.894000000000005</c:v>
                </c:pt>
                <c:pt idx="1755">
                  <c:v>69.935000000000002</c:v>
                </c:pt>
                <c:pt idx="1756">
                  <c:v>69.977000000000004</c:v>
                </c:pt>
                <c:pt idx="1757">
                  <c:v>70.019000000000005</c:v>
                </c:pt>
                <c:pt idx="1758">
                  <c:v>70.06</c:v>
                </c:pt>
                <c:pt idx="1759">
                  <c:v>70.102000000000004</c:v>
                </c:pt>
                <c:pt idx="1760">
                  <c:v>70.144000000000005</c:v>
                </c:pt>
                <c:pt idx="1761">
                  <c:v>70.185000000000002</c:v>
                </c:pt>
                <c:pt idx="1762">
                  <c:v>70.227000000000004</c:v>
                </c:pt>
                <c:pt idx="1763">
                  <c:v>70.268000000000001</c:v>
                </c:pt>
                <c:pt idx="1764">
                  <c:v>70.31</c:v>
                </c:pt>
                <c:pt idx="1765">
                  <c:v>70.352000000000004</c:v>
                </c:pt>
                <c:pt idx="1766">
                  <c:v>70.394000000000005</c:v>
                </c:pt>
                <c:pt idx="1767">
                  <c:v>70.435000000000002</c:v>
                </c:pt>
                <c:pt idx="1768">
                  <c:v>70.477000000000004</c:v>
                </c:pt>
                <c:pt idx="1769">
                  <c:v>70.519000000000005</c:v>
                </c:pt>
                <c:pt idx="1770">
                  <c:v>70.561000000000007</c:v>
                </c:pt>
                <c:pt idx="1771">
                  <c:v>70.602999999999994</c:v>
                </c:pt>
                <c:pt idx="1772">
                  <c:v>70.644999999999996</c:v>
                </c:pt>
                <c:pt idx="1773">
                  <c:v>70.686999999999998</c:v>
                </c:pt>
                <c:pt idx="1774">
                  <c:v>70.728999999999999</c:v>
                </c:pt>
                <c:pt idx="1775">
                  <c:v>70.771000000000001</c:v>
                </c:pt>
                <c:pt idx="1776">
                  <c:v>70.813000000000002</c:v>
                </c:pt>
                <c:pt idx="1777">
                  <c:v>70.855000000000004</c:v>
                </c:pt>
                <c:pt idx="1778">
                  <c:v>70.897000000000006</c:v>
                </c:pt>
                <c:pt idx="1779">
                  <c:v>70.939000000000007</c:v>
                </c:pt>
                <c:pt idx="1780">
                  <c:v>70.980999999999995</c:v>
                </c:pt>
                <c:pt idx="1781">
                  <c:v>71.022999999999996</c:v>
                </c:pt>
                <c:pt idx="1782">
                  <c:v>71.064999999999998</c:v>
                </c:pt>
                <c:pt idx="1783">
                  <c:v>71.106999999999999</c:v>
                </c:pt>
                <c:pt idx="1784">
                  <c:v>71.150000000000006</c:v>
                </c:pt>
                <c:pt idx="1785">
                  <c:v>71.192000000000007</c:v>
                </c:pt>
                <c:pt idx="1786">
                  <c:v>71.233999999999995</c:v>
                </c:pt>
                <c:pt idx="1787">
                  <c:v>71.275999999999996</c:v>
                </c:pt>
                <c:pt idx="1788">
                  <c:v>71.317999999999998</c:v>
                </c:pt>
                <c:pt idx="1789">
                  <c:v>71.36</c:v>
                </c:pt>
                <c:pt idx="1790">
                  <c:v>71.402000000000001</c:v>
                </c:pt>
                <c:pt idx="1791">
                  <c:v>71.444000000000003</c:v>
                </c:pt>
                <c:pt idx="1792">
                  <c:v>71.486000000000004</c:v>
                </c:pt>
                <c:pt idx="1793">
                  <c:v>71.528000000000006</c:v>
                </c:pt>
                <c:pt idx="1794">
                  <c:v>71.570000000000007</c:v>
                </c:pt>
                <c:pt idx="1795">
                  <c:v>71.611999999999995</c:v>
                </c:pt>
                <c:pt idx="1796">
                  <c:v>71.653999999999996</c:v>
                </c:pt>
                <c:pt idx="1797">
                  <c:v>71.695999999999998</c:v>
                </c:pt>
                <c:pt idx="1798">
                  <c:v>71.738</c:v>
                </c:pt>
                <c:pt idx="1799">
                  <c:v>71.78</c:v>
                </c:pt>
                <c:pt idx="1800">
                  <c:v>71.822000000000003</c:v>
                </c:pt>
                <c:pt idx="1801">
                  <c:v>71.864000000000004</c:v>
                </c:pt>
                <c:pt idx="1802">
                  <c:v>71.906000000000006</c:v>
                </c:pt>
                <c:pt idx="1803">
                  <c:v>71.948000000000008</c:v>
                </c:pt>
                <c:pt idx="1804">
                  <c:v>71.989999999999995</c:v>
                </c:pt>
                <c:pt idx="1805">
                  <c:v>72.031999999999996</c:v>
                </c:pt>
                <c:pt idx="1806">
                  <c:v>72.073999999999998</c:v>
                </c:pt>
                <c:pt idx="1807">
                  <c:v>72.116</c:v>
                </c:pt>
                <c:pt idx="1808">
                  <c:v>72.158000000000001</c:v>
                </c:pt>
                <c:pt idx="1809">
                  <c:v>72.198999999999998</c:v>
                </c:pt>
                <c:pt idx="1810">
                  <c:v>72.241</c:v>
                </c:pt>
                <c:pt idx="1811">
                  <c:v>72.283000000000001</c:v>
                </c:pt>
                <c:pt idx="1812">
                  <c:v>72.325000000000003</c:v>
                </c:pt>
                <c:pt idx="1813">
                  <c:v>72.367000000000004</c:v>
                </c:pt>
                <c:pt idx="1814">
                  <c:v>72.41</c:v>
                </c:pt>
                <c:pt idx="1815">
                  <c:v>72.451999999999998</c:v>
                </c:pt>
                <c:pt idx="1816">
                  <c:v>72.494</c:v>
                </c:pt>
                <c:pt idx="1817">
                  <c:v>72.536000000000001</c:v>
                </c:pt>
                <c:pt idx="1818">
                  <c:v>72.578000000000003</c:v>
                </c:pt>
                <c:pt idx="1819">
                  <c:v>72.62</c:v>
                </c:pt>
                <c:pt idx="1820">
                  <c:v>72.662000000000006</c:v>
                </c:pt>
                <c:pt idx="1821">
                  <c:v>72.704999999999998</c:v>
                </c:pt>
                <c:pt idx="1822">
                  <c:v>72.747</c:v>
                </c:pt>
                <c:pt idx="1823">
                  <c:v>72.789000000000001</c:v>
                </c:pt>
                <c:pt idx="1824">
                  <c:v>72.831000000000003</c:v>
                </c:pt>
                <c:pt idx="1825">
                  <c:v>72.873000000000005</c:v>
                </c:pt>
                <c:pt idx="1826">
                  <c:v>72.915999999999997</c:v>
                </c:pt>
                <c:pt idx="1827">
                  <c:v>72.957999999999998</c:v>
                </c:pt>
                <c:pt idx="1828">
                  <c:v>73</c:v>
                </c:pt>
                <c:pt idx="1829">
                  <c:v>73.042000000000002</c:v>
                </c:pt>
                <c:pt idx="1830">
                  <c:v>73.085000000000008</c:v>
                </c:pt>
                <c:pt idx="1831">
                  <c:v>73.126999999999995</c:v>
                </c:pt>
                <c:pt idx="1832">
                  <c:v>73.168999999999997</c:v>
                </c:pt>
                <c:pt idx="1833">
                  <c:v>73.212000000000003</c:v>
                </c:pt>
                <c:pt idx="1834">
                  <c:v>73.254000000000005</c:v>
                </c:pt>
                <c:pt idx="1835">
                  <c:v>73.296000000000006</c:v>
                </c:pt>
                <c:pt idx="1836">
                  <c:v>73.338000000000008</c:v>
                </c:pt>
                <c:pt idx="1837">
                  <c:v>73.381</c:v>
                </c:pt>
                <c:pt idx="1838">
                  <c:v>73.423000000000002</c:v>
                </c:pt>
                <c:pt idx="1839">
                  <c:v>73.466000000000008</c:v>
                </c:pt>
                <c:pt idx="1840">
                  <c:v>73.507999999999996</c:v>
                </c:pt>
                <c:pt idx="1841">
                  <c:v>73.55</c:v>
                </c:pt>
                <c:pt idx="1842">
                  <c:v>73.593000000000004</c:v>
                </c:pt>
                <c:pt idx="1843">
                  <c:v>73.635000000000005</c:v>
                </c:pt>
                <c:pt idx="1844">
                  <c:v>73.677999999999997</c:v>
                </c:pt>
                <c:pt idx="1845">
                  <c:v>73.72</c:v>
                </c:pt>
                <c:pt idx="1846">
                  <c:v>73.763000000000005</c:v>
                </c:pt>
                <c:pt idx="1847">
                  <c:v>73.805999999999997</c:v>
                </c:pt>
                <c:pt idx="1848">
                  <c:v>73.847999999999999</c:v>
                </c:pt>
                <c:pt idx="1849">
                  <c:v>73.891000000000005</c:v>
                </c:pt>
                <c:pt idx="1850">
                  <c:v>73.933999999999997</c:v>
                </c:pt>
                <c:pt idx="1851">
                  <c:v>73.977000000000004</c:v>
                </c:pt>
                <c:pt idx="1852">
                  <c:v>74.02</c:v>
                </c:pt>
                <c:pt idx="1853">
                  <c:v>74.063000000000002</c:v>
                </c:pt>
                <c:pt idx="1854">
                  <c:v>74.105999999999995</c:v>
                </c:pt>
                <c:pt idx="1855">
                  <c:v>74.149000000000001</c:v>
                </c:pt>
                <c:pt idx="1856">
                  <c:v>74.192000000000007</c:v>
                </c:pt>
                <c:pt idx="1857">
                  <c:v>74.234999999999999</c:v>
                </c:pt>
                <c:pt idx="1858">
                  <c:v>74.278000000000006</c:v>
                </c:pt>
                <c:pt idx="1859">
                  <c:v>74.320999999999998</c:v>
                </c:pt>
                <c:pt idx="1860">
                  <c:v>74.364000000000004</c:v>
                </c:pt>
                <c:pt idx="1861">
                  <c:v>74.406999999999996</c:v>
                </c:pt>
                <c:pt idx="1862">
                  <c:v>74.448999999999998</c:v>
                </c:pt>
                <c:pt idx="1863">
                  <c:v>74.492000000000004</c:v>
                </c:pt>
                <c:pt idx="1864">
                  <c:v>74.534999999999997</c:v>
                </c:pt>
                <c:pt idx="1865">
                  <c:v>74.578000000000003</c:v>
                </c:pt>
                <c:pt idx="1866">
                  <c:v>74.620999999999995</c:v>
                </c:pt>
                <c:pt idx="1867">
                  <c:v>74.662999999999997</c:v>
                </c:pt>
                <c:pt idx="1868">
                  <c:v>74.706000000000003</c:v>
                </c:pt>
                <c:pt idx="1869">
                  <c:v>74.748999999999995</c:v>
                </c:pt>
                <c:pt idx="1870">
                  <c:v>74.790999999999997</c:v>
                </c:pt>
                <c:pt idx="1871">
                  <c:v>74.834000000000003</c:v>
                </c:pt>
                <c:pt idx="1872">
                  <c:v>74.876999999999995</c:v>
                </c:pt>
                <c:pt idx="1873">
                  <c:v>74.92</c:v>
                </c:pt>
                <c:pt idx="1874">
                  <c:v>74.962000000000003</c:v>
                </c:pt>
                <c:pt idx="1875">
                  <c:v>75.004999999999995</c:v>
                </c:pt>
                <c:pt idx="1876">
                  <c:v>75.048000000000002</c:v>
                </c:pt>
                <c:pt idx="1877">
                  <c:v>75.09</c:v>
                </c:pt>
                <c:pt idx="1878">
                  <c:v>75.132999999999996</c:v>
                </c:pt>
                <c:pt idx="1879">
                  <c:v>75.176000000000002</c:v>
                </c:pt>
                <c:pt idx="1880">
                  <c:v>75.219000000000008</c:v>
                </c:pt>
                <c:pt idx="1881">
                  <c:v>75.260999999999996</c:v>
                </c:pt>
                <c:pt idx="1882">
                  <c:v>75.304000000000002</c:v>
                </c:pt>
                <c:pt idx="1883">
                  <c:v>75.346000000000004</c:v>
                </c:pt>
                <c:pt idx="1884">
                  <c:v>75.388999999999996</c:v>
                </c:pt>
                <c:pt idx="1885">
                  <c:v>75.430999999999997</c:v>
                </c:pt>
                <c:pt idx="1886">
                  <c:v>75.474000000000004</c:v>
                </c:pt>
                <c:pt idx="1887">
                  <c:v>75.516000000000005</c:v>
                </c:pt>
                <c:pt idx="1888">
                  <c:v>75.558999999999997</c:v>
                </c:pt>
                <c:pt idx="1889">
                  <c:v>75.600999999999999</c:v>
                </c:pt>
                <c:pt idx="1890">
                  <c:v>75.644000000000005</c:v>
                </c:pt>
                <c:pt idx="1891">
                  <c:v>75.686000000000007</c:v>
                </c:pt>
                <c:pt idx="1892">
                  <c:v>75.728000000000009</c:v>
                </c:pt>
                <c:pt idx="1893">
                  <c:v>75.77</c:v>
                </c:pt>
                <c:pt idx="1894">
                  <c:v>75.813000000000002</c:v>
                </c:pt>
                <c:pt idx="1895">
                  <c:v>75.855000000000004</c:v>
                </c:pt>
                <c:pt idx="1896">
                  <c:v>75.897000000000006</c:v>
                </c:pt>
                <c:pt idx="1897">
                  <c:v>75.939000000000007</c:v>
                </c:pt>
                <c:pt idx="1898">
                  <c:v>75.980999999999995</c:v>
                </c:pt>
                <c:pt idx="1899">
                  <c:v>76.022999999999996</c:v>
                </c:pt>
                <c:pt idx="1900">
                  <c:v>76.064999999999998</c:v>
                </c:pt>
                <c:pt idx="1901">
                  <c:v>76.106999999999999</c:v>
                </c:pt>
                <c:pt idx="1902">
                  <c:v>76.149000000000001</c:v>
                </c:pt>
                <c:pt idx="1903">
                  <c:v>76.191000000000003</c:v>
                </c:pt>
                <c:pt idx="1904">
                  <c:v>76.233000000000004</c:v>
                </c:pt>
                <c:pt idx="1905">
                  <c:v>76.275000000000006</c:v>
                </c:pt>
                <c:pt idx="1906">
                  <c:v>76.317000000000007</c:v>
                </c:pt>
                <c:pt idx="1907">
                  <c:v>76.358999999999995</c:v>
                </c:pt>
                <c:pt idx="1908">
                  <c:v>76.400999999999996</c:v>
                </c:pt>
                <c:pt idx="1909">
                  <c:v>76.442000000000007</c:v>
                </c:pt>
                <c:pt idx="1910">
                  <c:v>76.483999999999995</c:v>
                </c:pt>
                <c:pt idx="1911">
                  <c:v>76.525999999999996</c:v>
                </c:pt>
                <c:pt idx="1912">
                  <c:v>76.567999999999998</c:v>
                </c:pt>
                <c:pt idx="1913">
                  <c:v>76.61</c:v>
                </c:pt>
                <c:pt idx="1914">
                  <c:v>76.652000000000001</c:v>
                </c:pt>
                <c:pt idx="1915">
                  <c:v>76.694000000000003</c:v>
                </c:pt>
                <c:pt idx="1916">
                  <c:v>76.734999999999999</c:v>
                </c:pt>
                <c:pt idx="1917">
                  <c:v>76.777000000000001</c:v>
                </c:pt>
                <c:pt idx="1918">
                  <c:v>76.819000000000003</c:v>
                </c:pt>
                <c:pt idx="1919">
                  <c:v>76.861000000000004</c:v>
                </c:pt>
                <c:pt idx="1920">
                  <c:v>76.903000000000006</c:v>
                </c:pt>
                <c:pt idx="1921">
                  <c:v>76.945000000000007</c:v>
                </c:pt>
                <c:pt idx="1922">
                  <c:v>76.986999999999995</c:v>
                </c:pt>
                <c:pt idx="1923">
                  <c:v>77.028999999999996</c:v>
                </c:pt>
                <c:pt idx="1924">
                  <c:v>77.070999999999998</c:v>
                </c:pt>
                <c:pt idx="1925">
                  <c:v>77.113</c:v>
                </c:pt>
                <c:pt idx="1926">
                  <c:v>77.155000000000001</c:v>
                </c:pt>
                <c:pt idx="1927">
                  <c:v>77.197000000000003</c:v>
                </c:pt>
                <c:pt idx="1928">
                  <c:v>77.238</c:v>
                </c:pt>
                <c:pt idx="1929">
                  <c:v>77.28</c:v>
                </c:pt>
                <c:pt idx="1930">
                  <c:v>77.322000000000003</c:v>
                </c:pt>
                <c:pt idx="1931">
                  <c:v>77.364000000000004</c:v>
                </c:pt>
                <c:pt idx="1932">
                  <c:v>77.406000000000006</c:v>
                </c:pt>
                <c:pt idx="1933">
                  <c:v>77.448000000000008</c:v>
                </c:pt>
                <c:pt idx="1934">
                  <c:v>77.489000000000004</c:v>
                </c:pt>
                <c:pt idx="1935">
                  <c:v>77.531000000000006</c:v>
                </c:pt>
                <c:pt idx="1936">
                  <c:v>77.573000000000008</c:v>
                </c:pt>
                <c:pt idx="1937">
                  <c:v>77.614999999999995</c:v>
                </c:pt>
                <c:pt idx="1938">
                  <c:v>77.656999999999996</c:v>
                </c:pt>
                <c:pt idx="1939">
                  <c:v>77.698000000000008</c:v>
                </c:pt>
                <c:pt idx="1940">
                  <c:v>77.739999999999995</c:v>
                </c:pt>
                <c:pt idx="1941">
                  <c:v>77.781999999999996</c:v>
                </c:pt>
                <c:pt idx="1942">
                  <c:v>77.823999999999998</c:v>
                </c:pt>
                <c:pt idx="1943">
                  <c:v>77.864999999999995</c:v>
                </c:pt>
                <c:pt idx="1944">
                  <c:v>77.906999999999996</c:v>
                </c:pt>
                <c:pt idx="1945">
                  <c:v>77.948999999999998</c:v>
                </c:pt>
                <c:pt idx="1946">
                  <c:v>77.991</c:v>
                </c:pt>
                <c:pt idx="1947">
                  <c:v>78.033000000000001</c:v>
                </c:pt>
                <c:pt idx="1948">
                  <c:v>78.075000000000003</c:v>
                </c:pt>
                <c:pt idx="1949">
                  <c:v>78.117000000000004</c:v>
                </c:pt>
                <c:pt idx="1950">
                  <c:v>78.158000000000001</c:v>
                </c:pt>
                <c:pt idx="1951">
                  <c:v>78.2</c:v>
                </c:pt>
                <c:pt idx="1952">
                  <c:v>78.242000000000004</c:v>
                </c:pt>
                <c:pt idx="1953">
                  <c:v>78.284000000000006</c:v>
                </c:pt>
                <c:pt idx="1954">
                  <c:v>78.326000000000008</c:v>
                </c:pt>
                <c:pt idx="1955">
                  <c:v>78.367999999999995</c:v>
                </c:pt>
                <c:pt idx="1956">
                  <c:v>78.41</c:v>
                </c:pt>
                <c:pt idx="1957">
                  <c:v>78.451999999999998</c:v>
                </c:pt>
                <c:pt idx="1958">
                  <c:v>78.494</c:v>
                </c:pt>
                <c:pt idx="1959">
                  <c:v>78.536000000000001</c:v>
                </c:pt>
                <c:pt idx="1960">
                  <c:v>78.578000000000003</c:v>
                </c:pt>
                <c:pt idx="1961">
                  <c:v>78.62</c:v>
                </c:pt>
                <c:pt idx="1962">
                  <c:v>78.662999999999997</c:v>
                </c:pt>
                <c:pt idx="1963">
                  <c:v>78.704999999999998</c:v>
                </c:pt>
                <c:pt idx="1964">
                  <c:v>78.747</c:v>
                </c:pt>
                <c:pt idx="1965">
                  <c:v>78.789000000000001</c:v>
                </c:pt>
                <c:pt idx="1966">
                  <c:v>78.831000000000003</c:v>
                </c:pt>
                <c:pt idx="1967">
                  <c:v>78.873000000000005</c:v>
                </c:pt>
                <c:pt idx="1968">
                  <c:v>78.915000000000006</c:v>
                </c:pt>
                <c:pt idx="1969">
                  <c:v>78.957000000000008</c:v>
                </c:pt>
                <c:pt idx="1970">
                  <c:v>78.998999999999995</c:v>
                </c:pt>
                <c:pt idx="1971">
                  <c:v>79.042000000000002</c:v>
                </c:pt>
                <c:pt idx="1972">
                  <c:v>79.084000000000003</c:v>
                </c:pt>
                <c:pt idx="1973">
                  <c:v>79.126000000000005</c:v>
                </c:pt>
                <c:pt idx="1974">
                  <c:v>79.168000000000006</c:v>
                </c:pt>
                <c:pt idx="1975">
                  <c:v>79.210000000000008</c:v>
                </c:pt>
                <c:pt idx="1976">
                  <c:v>79.251999999999995</c:v>
                </c:pt>
                <c:pt idx="1977">
                  <c:v>79.293999999999997</c:v>
                </c:pt>
                <c:pt idx="1978">
                  <c:v>79.335999999999999</c:v>
                </c:pt>
                <c:pt idx="1979">
                  <c:v>79.378</c:v>
                </c:pt>
                <c:pt idx="1980">
                  <c:v>79.42</c:v>
                </c:pt>
                <c:pt idx="1981">
                  <c:v>79.462000000000003</c:v>
                </c:pt>
                <c:pt idx="1982">
                  <c:v>79.504000000000005</c:v>
                </c:pt>
                <c:pt idx="1983">
                  <c:v>79.546000000000006</c:v>
                </c:pt>
                <c:pt idx="1984">
                  <c:v>79.588000000000008</c:v>
                </c:pt>
                <c:pt idx="1985">
                  <c:v>79.63</c:v>
                </c:pt>
                <c:pt idx="1986">
                  <c:v>79.671999999999997</c:v>
                </c:pt>
                <c:pt idx="1987">
                  <c:v>79.713999999999999</c:v>
                </c:pt>
                <c:pt idx="1988">
                  <c:v>79.754999999999995</c:v>
                </c:pt>
                <c:pt idx="1989">
                  <c:v>79.796999999999997</c:v>
                </c:pt>
                <c:pt idx="1990">
                  <c:v>79.838999999999999</c:v>
                </c:pt>
                <c:pt idx="1991">
                  <c:v>79.881</c:v>
                </c:pt>
                <c:pt idx="1992">
                  <c:v>79.923000000000002</c:v>
                </c:pt>
                <c:pt idx="1993">
                  <c:v>79.965000000000003</c:v>
                </c:pt>
                <c:pt idx="1994">
                  <c:v>80.007000000000005</c:v>
                </c:pt>
                <c:pt idx="1995">
                  <c:v>80.049000000000007</c:v>
                </c:pt>
                <c:pt idx="1996">
                  <c:v>80.091000000000008</c:v>
                </c:pt>
                <c:pt idx="1997">
                  <c:v>80.132999999999996</c:v>
                </c:pt>
                <c:pt idx="1998">
                  <c:v>80.174000000000007</c:v>
                </c:pt>
                <c:pt idx="1999">
                  <c:v>80.216000000000008</c:v>
                </c:pt>
                <c:pt idx="2000">
                  <c:v>80.257999999999996</c:v>
                </c:pt>
                <c:pt idx="2001">
                  <c:v>80.3</c:v>
                </c:pt>
                <c:pt idx="2002">
                  <c:v>80.341000000000008</c:v>
                </c:pt>
                <c:pt idx="2003">
                  <c:v>80.382999999999996</c:v>
                </c:pt>
                <c:pt idx="2004">
                  <c:v>80.424999999999997</c:v>
                </c:pt>
                <c:pt idx="2005">
                  <c:v>80.466999999999999</c:v>
                </c:pt>
                <c:pt idx="2006">
                  <c:v>80.507999999999996</c:v>
                </c:pt>
                <c:pt idx="2007">
                  <c:v>80.55</c:v>
                </c:pt>
                <c:pt idx="2008">
                  <c:v>80.591999999999999</c:v>
                </c:pt>
                <c:pt idx="2009">
                  <c:v>80.632999999999996</c:v>
                </c:pt>
                <c:pt idx="2010">
                  <c:v>80.674999999999997</c:v>
                </c:pt>
                <c:pt idx="2011">
                  <c:v>80.716999999999999</c:v>
                </c:pt>
                <c:pt idx="2012">
                  <c:v>80.757999999999996</c:v>
                </c:pt>
                <c:pt idx="2013">
                  <c:v>80.8</c:v>
                </c:pt>
                <c:pt idx="2014">
                  <c:v>80.841999999999999</c:v>
                </c:pt>
                <c:pt idx="2015">
                  <c:v>80.882999999999996</c:v>
                </c:pt>
                <c:pt idx="2016">
                  <c:v>80.924999999999997</c:v>
                </c:pt>
                <c:pt idx="2017">
                  <c:v>80.966999999999999</c:v>
                </c:pt>
                <c:pt idx="2018">
                  <c:v>81.007999999999996</c:v>
                </c:pt>
                <c:pt idx="2019">
                  <c:v>81.05</c:v>
                </c:pt>
                <c:pt idx="2020">
                  <c:v>81.091999999999999</c:v>
                </c:pt>
                <c:pt idx="2021">
                  <c:v>81.134</c:v>
                </c:pt>
                <c:pt idx="2022">
                  <c:v>81.174999999999997</c:v>
                </c:pt>
                <c:pt idx="2023">
                  <c:v>81.216999999999999</c:v>
                </c:pt>
                <c:pt idx="2024">
                  <c:v>81.259</c:v>
                </c:pt>
                <c:pt idx="2025">
                  <c:v>81.3</c:v>
                </c:pt>
                <c:pt idx="2026">
                  <c:v>81.341999999999999</c:v>
                </c:pt>
                <c:pt idx="2027">
                  <c:v>81.384</c:v>
                </c:pt>
                <c:pt idx="2028">
                  <c:v>81.424999999999997</c:v>
                </c:pt>
                <c:pt idx="2029">
                  <c:v>81.466999999999999</c:v>
                </c:pt>
                <c:pt idx="2030">
                  <c:v>81.509</c:v>
                </c:pt>
                <c:pt idx="2031">
                  <c:v>81.55</c:v>
                </c:pt>
                <c:pt idx="2032">
                  <c:v>81.591999999999999</c:v>
                </c:pt>
                <c:pt idx="2033">
                  <c:v>81.632999999999996</c:v>
                </c:pt>
                <c:pt idx="2034">
                  <c:v>81.674999999999997</c:v>
                </c:pt>
                <c:pt idx="2035">
                  <c:v>81.716999999999999</c:v>
                </c:pt>
                <c:pt idx="2036">
                  <c:v>81.757999999999996</c:v>
                </c:pt>
                <c:pt idx="2037">
                  <c:v>81.8</c:v>
                </c:pt>
                <c:pt idx="2038">
                  <c:v>81.841999999999999</c:v>
                </c:pt>
                <c:pt idx="2039">
                  <c:v>81.882999999999996</c:v>
                </c:pt>
                <c:pt idx="2040">
                  <c:v>81.924999999999997</c:v>
                </c:pt>
                <c:pt idx="2041">
                  <c:v>81.966000000000008</c:v>
                </c:pt>
                <c:pt idx="2042">
                  <c:v>82.007999999999996</c:v>
                </c:pt>
                <c:pt idx="2043">
                  <c:v>82.05</c:v>
                </c:pt>
                <c:pt idx="2044">
                  <c:v>82.091000000000008</c:v>
                </c:pt>
                <c:pt idx="2045">
                  <c:v>82.132999999999996</c:v>
                </c:pt>
                <c:pt idx="2046">
                  <c:v>82.174999999999997</c:v>
                </c:pt>
                <c:pt idx="2047">
                  <c:v>82.216999999999999</c:v>
                </c:pt>
                <c:pt idx="2048">
                  <c:v>82.259</c:v>
                </c:pt>
                <c:pt idx="2049">
                  <c:v>82.3</c:v>
                </c:pt>
                <c:pt idx="2050">
                  <c:v>82.341999999999999</c:v>
                </c:pt>
                <c:pt idx="2051">
                  <c:v>82.384</c:v>
                </c:pt>
                <c:pt idx="2052">
                  <c:v>82.426000000000002</c:v>
                </c:pt>
                <c:pt idx="2053">
                  <c:v>82.468000000000004</c:v>
                </c:pt>
                <c:pt idx="2054">
                  <c:v>82.51</c:v>
                </c:pt>
                <c:pt idx="2055">
                  <c:v>82.552000000000007</c:v>
                </c:pt>
                <c:pt idx="2056">
                  <c:v>82.594000000000008</c:v>
                </c:pt>
                <c:pt idx="2057">
                  <c:v>82.635999999999996</c:v>
                </c:pt>
                <c:pt idx="2058">
                  <c:v>82.677999999999997</c:v>
                </c:pt>
                <c:pt idx="2059">
                  <c:v>82.72</c:v>
                </c:pt>
                <c:pt idx="2060">
                  <c:v>82.762</c:v>
                </c:pt>
                <c:pt idx="2061">
                  <c:v>82.804000000000002</c:v>
                </c:pt>
                <c:pt idx="2062">
                  <c:v>82.846000000000004</c:v>
                </c:pt>
                <c:pt idx="2063">
                  <c:v>82.888000000000005</c:v>
                </c:pt>
                <c:pt idx="2064">
                  <c:v>82.93</c:v>
                </c:pt>
                <c:pt idx="2065">
                  <c:v>82.972000000000008</c:v>
                </c:pt>
                <c:pt idx="2066">
                  <c:v>83.013999999999996</c:v>
                </c:pt>
                <c:pt idx="2067">
                  <c:v>83.055999999999997</c:v>
                </c:pt>
                <c:pt idx="2068">
                  <c:v>83.097000000000008</c:v>
                </c:pt>
                <c:pt idx="2069">
                  <c:v>83.138999999999996</c:v>
                </c:pt>
                <c:pt idx="2070">
                  <c:v>83.180999999999997</c:v>
                </c:pt>
                <c:pt idx="2071">
                  <c:v>83.222999999999999</c:v>
                </c:pt>
                <c:pt idx="2072">
                  <c:v>83.265000000000001</c:v>
                </c:pt>
                <c:pt idx="2073">
                  <c:v>83.305999999999997</c:v>
                </c:pt>
                <c:pt idx="2074">
                  <c:v>83.347999999999999</c:v>
                </c:pt>
                <c:pt idx="2075">
                  <c:v>83.39</c:v>
                </c:pt>
                <c:pt idx="2076">
                  <c:v>83.432000000000002</c:v>
                </c:pt>
                <c:pt idx="2077">
                  <c:v>83.472999999999999</c:v>
                </c:pt>
                <c:pt idx="2078">
                  <c:v>83.515000000000001</c:v>
                </c:pt>
                <c:pt idx="2079">
                  <c:v>83.557000000000002</c:v>
                </c:pt>
                <c:pt idx="2080">
                  <c:v>83.599000000000004</c:v>
                </c:pt>
                <c:pt idx="2081">
                  <c:v>83.64</c:v>
                </c:pt>
                <c:pt idx="2082">
                  <c:v>83.682000000000002</c:v>
                </c:pt>
                <c:pt idx="2083">
                  <c:v>83.724000000000004</c:v>
                </c:pt>
                <c:pt idx="2084">
                  <c:v>83.766000000000005</c:v>
                </c:pt>
                <c:pt idx="2085">
                  <c:v>83.807000000000002</c:v>
                </c:pt>
                <c:pt idx="2086">
                  <c:v>83.849000000000004</c:v>
                </c:pt>
                <c:pt idx="2087">
                  <c:v>83.891000000000005</c:v>
                </c:pt>
                <c:pt idx="2088">
                  <c:v>83.933000000000007</c:v>
                </c:pt>
                <c:pt idx="2089">
                  <c:v>83.975000000000009</c:v>
                </c:pt>
                <c:pt idx="2090">
                  <c:v>84.016000000000005</c:v>
                </c:pt>
                <c:pt idx="2091">
                  <c:v>84.058000000000007</c:v>
                </c:pt>
                <c:pt idx="2092">
                  <c:v>84.100000000000009</c:v>
                </c:pt>
                <c:pt idx="2093">
                  <c:v>84.141999999999996</c:v>
                </c:pt>
                <c:pt idx="2094">
                  <c:v>84.183999999999997</c:v>
                </c:pt>
                <c:pt idx="2095">
                  <c:v>84.225999999999999</c:v>
                </c:pt>
                <c:pt idx="2096">
                  <c:v>84.268000000000001</c:v>
                </c:pt>
                <c:pt idx="2097">
                  <c:v>84.308999999999997</c:v>
                </c:pt>
                <c:pt idx="2098">
                  <c:v>84.350999999999999</c:v>
                </c:pt>
                <c:pt idx="2099">
                  <c:v>84.393000000000001</c:v>
                </c:pt>
                <c:pt idx="2100">
                  <c:v>84.435000000000002</c:v>
                </c:pt>
                <c:pt idx="2101">
                  <c:v>84.477000000000004</c:v>
                </c:pt>
                <c:pt idx="2102">
                  <c:v>84.518000000000001</c:v>
                </c:pt>
                <c:pt idx="2103">
                  <c:v>84.56</c:v>
                </c:pt>
                <c:pt idx="2104">
                  <c:v>84.602000000000004</c:v>
                </c:pt>
                <c:pt idx="2105">
                  <c:v>84.644000000000005</c:v>
                </c:pt>
                <c:pt idx="2106">
                  <c:v>84.686000000000007</c:v>
                </c:pt>
                <c:pt idx="2107">
                  <c:v>84.727000000000004</c:v>
                </c:pt>
                <c:pt idx="2108">
                  <c:v>84.769000000000005</c:v>
                </c:pt>
                <c:pt idx="2109">
                  <c:v>84.811000000000007</c:v>
                </c:pt>
                <c:pt idx="2110">
                  <c:v>84.853000000000009</c:v>
                </c:pt>
                <c:pt idx="2111">
                  <c:v>84.894000000000005</c:v>
                </c:pt>
                <c:pt idx="2112">
                  <c:v>84.936000000000007</c:v>
                </c:pt>
                <c:pt idx="2113">
                  <c:v>84.978000000000009</c:v>
                </c:pt>
                <c:pt idx="2114">
                  <c:v>85.02</c:v>
                </c:pt>
                <c:pt idx="2115">
                  <c:v>85.061999999999998</c:v>
                </c:pt>
                <c:pt idx="2116">
                  <c:v>85.103999999999999</c:v>
                </c:pt>
                <c:pt idx="2117">
                  <c:v>85.144999999999996</c:v>
                </c:pt>
                <c:pt idx="2118">
                  <c:v>85.186999999999998</c:v>
                </c:pt>
                <c:pt idx="2119">
                  <c:v>85.228999999999999</c:v>
                </c:pt>
                <c:pt idx="2120">
                  <c:v>85.271000000000001</c:v>
                </c:pt>
                <c:pt idx="2121">
                  <c:v>85.313000000000002</c:v>
                </c:pt>
                <c:pt idx="2122">
                  <c:v>85.355000000000004</c:v>
                </c:pt>
                <c:pt idx="2123">
                  <c:v>85.397000000000006</c:v>
                </c:pt>
                <c:pt idx="2124">
                  <c:v>85.438000000000002</c:v>
                </c:pt>
                <c:pt idx="2125">
                  <c:v>85.48</c:v>
                </c:pt>
                <c:pt idx="2126">
                  <c:v>85.522000000000006</c:v>
                </c:pt>
                <c:pt idx="2127">
                  <c:v>85.564000000000007</c:v>
                </c:pt>
                <c:pt idx="2128">
                  <c:v>85.606000000000009</c:v>
                </c:pt>
                <c:pt idx="2129">
                  <c:v>85.647999999999996</c:v>
                </c:pt>
                <c:pt idx="2130">
                  <c:v>85.689000000000007</c:v>
                </c:pt>
                <c:pt idx="2131">
                  <c:v>85.731000000000009</c:v>
                </c:pt>
                <c:pt idx="2132">
                  <c:v>85.772999999999996</c:v>
                </c:pt>
                <c:pt idx="2133">
                  <c:v>85.814999999999998</c:v>
                </c:pt>
                <c:pt idx="2134">
                  <c:v>85.856999999999999</c:v>
                </c:pt>
                <c:pt idx="2135">
                  <c:v>85.899000000000001</c:v>
                </c:pt>
                <c:pt idx="2136">
                  <c:v>85.94</c:v>
                </c:pt>
                <c:pt idx="2137">
                  <c:v>85.981999999999999</c:v>
                </c:pt>
                <c:pt idx="2138">
                  <c:v>86.024000000000001</c:v>
                </c:pt>
                <c:pt idx="2139">
                  <c:v>86.066000000000003</c:v>
                </c:pt>
                <c:pt idx="2140">
                  <c:v>86.106999999999999</c:v>
                </c:pt>
                <c:pt idx="2141">
                  <c:v>86.149000000000001</c:v>
                </c:pt>
                <c:pt idx="2142">
                  <c:v>86.191000000000003</c:v>
                </c:pt>
                <c:pt idx="2143">
                  <c:v>86.233000000000004</c:v>
                </c:pt>
                <c:pt idx="2144">
                  <c:v>86.275000000000006</c:v>
                </c:pt>
                <c:pt idx="2145">
                  <c:v>86.317000000000007</c:v>
                </c:pt>
                <c:pt idx="2146">
                  <c:v>86.359000000000009</c:v>
                </c:pt>
                <c:pt idx="2147">
                  <c:v>86.400999999999996</c:v>
                </c:pt>
                <c:pt idx="2148">
                  <c:v>86.442999999999998</c:v>
                </c:pt>
                <c:pt idx="2149">
                  <c:v>86.484000000000009</c:v>
                </c:pt>
                <c:pt idx="2150">
                  <c:v>86.525999999999996</c:v>
                </c:pt>
                <c:pt idx="2151">
                  <c:v>86.567999999999998</c:v>
                </c:pt>
                <c:pt idx="2152">
                  <c:v>86.61</c:v>
                </c:pt>
                <c:pt idx="2153">
                  <c:v>86.652000000000001</c:v>
                </c:pt>
                <c:pt idx="2154">
                  <c:v>86.694000000000003</c:v>
                </c:pt>
                <c:pt idx="2155">
                  <c:v>86.736000000000004</c:v>
                </c:pt>
                <c:pt idx="2156">
                  <c:v>86.778000000000006</c:v>
                </c:pt>
                <c:pt idx="2157">
                  <c:v>86.820000000000007</c:v>
                </c:pt>
                <c:pt idx="2158">
                  <c:v>86.861999999999995</c:v>
                </c:pt>
                <c:pt idx="2159">
                  <c:v>86.903999999999996</c:v>
                </c:pt>
                <c:pt idx="2160">
                  <c:v>86.945999999999998</c:v>
                </c:pt>
                <c:pt idx="2161">
                  <c:v>86.988</c:v>
                </c:pt>
                <c:pt idx="2162">
                  <c:v>87.03</c:v>
                </c:pt>
                <c:pt idx="2163">
                  <c:v>87.072000000000003</c:v>
                </c:pt>
                <c:pt idx="2164">
                  <c:v>87.114999999999995</c:v>
                </c:pt>
                <c:pt idx="2165">
                  <c:v>87.156999999999996</c:v>
                </c:pt>
                <c:pt idx="2166">
                  <c:v>87.198999999999998</c:v>
                </c:pt>
                <c:pt idx="2167">
                  <c:v>87.241</c:v>
                </c:pt>
                <c:pt idx="2168">
                  <c:v>87.283000000000001</c:v>
                </c:pt>
                <c:pt idx="2169">
                  <c:v>87.325000000000003</c:v>
                </c:pt>
                <c:pt idx="2170">
                  <c:v>87.367000000000004</c:v>
                </c:pt>
                <c:pt idx="2171">
                  <c:v>87.409000000000006</c:v>
                </c:pt>
                <c:pt idx="2172">
                  <c:v>87.451000000000008</c:v>
                </c:pt>
                <c:pt idx="2173">
                  <c:v>87.492999999999995</c:v>
                </c:pt>
                <c:pt idx="2174">
                  <c:v>87.536000000000001</c:v>
                </c:pt>
                <c:pt idx="2175">
                  <c:v>87.578000000000003</c:v>
                </c:pt>
                <c:pt idx="2176">
                  <c:v>87.62</c:v>
                </c:pt>
                <c:pt idx="2177">
                  <c:v>87.662000000000006</c:v>
                </c:pt>
                <c:pt idx="2178">
                  <c:v>87.704000000000008</c:v>
                </c:pt>
                <c:pt idx="2179">
                  <c:v>87.747</c:v>
                </c:pt>
                <c:pt idx="2180">
                  <c:v>87.789000000000001</c:v>
                </c:pt>
                <c:pt idx="2181">
                  <c:v>87.831000000000003</c:v>
                </c:pt>
                <c:pt idx="2182">
                  <c:v>87.873000000000005</c:v>
                </c:pt>
                <c:pt idx="2183">
                  <c:v>87.915000000000006</c:v>
                </c:pt>
                <c:pt idx="2184">
                  <c:v>87.957999999999998</c:v>
                </c:pt>
                <c:pt idx="2185">
                  <c:v>88</c:v>
                </c:pt>
                <c:pt idx="2186">
                  <c:v>88.042000000000002</c:v>
                </c:pt>
                <c:pt idx="2187">
                  <c:v>88.084000000000003</c:v>
                </c:pt>
                <c:pt idx="2188">
                  <c:v>88.126000000000005</c:v>
                </c:pt>
                <c:pt idx="2189">
                  <c:v>88.168999999999997</c:v>
                </c:pt>
                <c:pt idx="2190">
                  <c:v>88.210999999999999</c:v>
                </c:pt>
                <c:pt idx="2191">
                  <c:v>88.253</c:v>
                </c:pt>
                <c:pt idx="2192">
                  <c:v>88.295000000000002</c:v>
                </c:pt>
                <c:pt idx="2193">
                  <c:v>88.337000000000003</c:v>
                </c:pt>
                <c:pt idx="2194">
                  <c:v>88.38</c:v>
                </c:pt>
                <c:pt idx="2195">
                  <c:v>88.421999999999997</c:v>
                </c:pt>
                <c:pt idx="2196">
                  <c:v>88.463999999999999</c:v>
                </c:pt>
                <c:pt idx="2197">
                  <c:v>88.506</c:v>
                </c:pt>
                <c:pt idx="2198">
                  <c:v>88.548000000000002</c:v>
                </c:pt>
                <c:pt idx="2199">
                  <c:v>88.591000000000008</c:v>
                </c:pt>
                <c:pt idx="2200">
                  <c:v>88.632999999999996</c:v>
                </c:pt>
                <c:pt idx="2201">
                  <c:v>88.674999999999997</c:v>
                </c:pt>
                <c:pt idx="2202">
                  <c:v>88.716999999999999</c:v>
                </c:pt>
                <c:pt idx="2203">
                  <c:v>88.759</c:v>
                </c:pt>
                <c:pt idx="2204">
                  <c:v>88.801000000000002</c:v>
                </c:pt>
                <c:pt idx="2205">
                  <c:v>88.843000000000004</c:v>
                </c:pt>
                <c:pt idx="2206">
                  <c:v>88.885000000000005</c:v>
                </c:pt>
                <c:pt idx="2207">
                  <c:v>88.927000000000007</c:v>
                </c:pt>
                <c:pt idx="2208">
                  <c:v>88.969000000000008</c:v>
                </c:pt>
                <c:pt idx="2209">
                  <c:v>89.010999999999996</c:v>
                </c:pt>
                <c:pt idx="2210">
                  <c:v>89.052999999999997</c:v>
                </c:pt>
                <c:pt idx="2211">
                  <c:v>89.094999999999999</c:v>
                </c:pt>
                <c:pt idx="2212">
                  <c:v>89.135999999999996</c:v>
                </c:pt>
                <c:pt idx="2213">
                  <c:v>89.177999999999997</c:v>
                </c:pt>
                <c:pt idx="2214">
                  <c:v>89.22</c:v>
                </c:pt>
                <c:pt idx="2215">
                  <c:v>89.260999999999996</c:v>
                </c:pt>
                <c:pt idx="2216">
                  <c:v>89.302999999999997</c:v>
                </c:pt>
                <c:pt idx="2217">
                  <c:v>89.344999999999999</c:v>
                </c:pt>
                <c:pt idx="2218">
                  <c:v>89.385999999999996</c:v>
                </c:pt>
                <c:pt idx="2219">
                  <c:v>89.427999999999997</c:v>
                </c:pt>
                <c:pt idx="2220">
                  <c:v>89.469000000000008</c:v>
                </c:pt>
                <c:pt idx="2221">
                  <c:v>89.510999999999996</c:v>
                </c:pt>
                <c:pt idx="2222">
                  <c:v>89.552000000000007</c:v>
                </c:pt>
                <c:pt idx="2223">
                  <c:v>89.594000000000008</c:v>
                </c:pt>
                <c:pt idx="2224">
                  <c:v>89.635000000000005</c:v>
                </c:pt>
                <c:pt idx="2225">
                  <c:v>89.677000000000007</c:v>
                </c:pt>
                <c:pt idx="2226">
                  <c:v>89.718000000000004</c:v>
                </c:pt>
                <c:pt idx="2227">
                  <c:v>89.76</c:v>
                </c:pt>
                <c:pt idx="2228">
                  <c:v>89.801000000000002</c:v>
                </c:pt>
                <c:pt idx="2229">
                  <c:v>89.843000000000004</c:v>
                </c:pt>
                <c:pt idx="2230">
                  <c:v>89.885000000000005</c:v>
                </c:pt>
                <c:pt idx="2231">
                  <c:v>89.926000000000002</c:v>
                </c:pt>
                <c:pt idx="2232">
                  <c:v>89.968000000000004</c:v>
                </c:pt>
                <c:pt idx="2233">
                  <c:v>90.009</c:v>
                </c:pt>
                <c:pt idx="2234">
                  <c:v>90.051000000000002</c:v>
                </c:pt>
                <c:pt idx="2235">
                  <c:v>90.091999999999999</c:v>
                </c:pt>
                <c:pt idx="2236">
                  <c:v>90.134</c:v>
                </c:pt>
                <c:pt idx="2237">
                  <c:v>90.176000000000002</c:v>
                </c:pt>
                <c:pt idx="2238">
                  <c:v>90.216999999999999</c:v>
                </c:pt>
                <c:pt idx="2239">
                  <c:v>90.259</c:v>
                </c:pt>
                <c:pt idx="2240">
                  <c:v>90.301000000000002</c:v>
                </c:pt>
                <c:pt idx="2241">
                  <c:v>90.341999999999999</c:v>
                </c:pt>
                <c:pt idx="2242">
                  <c:v>90.384</c:v>
                </c:pt>
                <c:pt idx="2243">
                  <c:v>90.424999999999997</c:v>
                </c:pt>
                <c:pt idx="2244">
                  <c:v>90.466999999999999</c:v>
                </c:pt>
                <c:pt idx="2245">
                  <c:v>90.509</c:v>
                </c:pt>
                <c:pt idx="2246">
                  <c:v>90.55</c:v>
                </c:pt>
                <c:pt idx="2247">
                  <c:v>90.591999999999999</c:v>
                </c:pt>
                <c:pt idx="2248">
                  <c:v>90.634</c:v>
                </c:pt>
                <c:pt idx="2249">
                  <c:v>90.674999999999997</c:v>
                </c:pt>
                <c:pt idx="2250">
                  <c:v>90.716999999999999</c:v>
                </c:pt>
                <c:pt idx="2251">
                  <c:v>90.759</c:v>
                </c:pt>
                <c:pt idx="2252">
                  <c:v>90.8</c:v>
                </c:pt>
                <c:pt idx="2253">
                  <c:v>90.841999999999999</c:v>
                </c:pt>
                <c:pt idx="2254">
                  <c:v>90.884</c:v>
                </c:pt>
                <c:pt idx="2255">
                  <c:v>90.924999999999997</c:v>
                </c:pt>
                <c:pt idx="2256">
                  <c:v>90.966999999999999</c:v>
                </c:pt>
                <c:pt idx="2257">
                  <c:v>91.009</c:v>
                </c:pt>
                <c:pt idx="2258">
                  <c:v>91.051000000000002</c:v>
                </c:pt>
                <c:pt idx="2259">
                  <c:v>91.091999999999999</c:v>
                </c:pt>
                <c:pt idx="2260">
                  <c:v>91.134</c:v>
                </c:pt>
                <c:pt idx="2261">
                  <c:v>91.176000000000002</c:v>
                </c:pt>
                <c:pt idx="2262">
                  <c:v>91.218000000000004</c:v>
                </c:pt>
                <c:pt idx="2263">
                  <c:v>91.26</c:v>
                </c:pt>
                <c:pt idx="2264">
                  <c:v>91.302000000000007</c:v>
                </c:pt>
                <c:pt idx="2265">
                  <c:v>91.343000000000004</c:v>
                </c:pt>
                <c:pt idx="2266">
                  <c:v>91.385000000000005</c:v>
                </c:pt>
                <c:pt idx="2267">
                  <c:v>91.427000000000007</c:v>
                </c:pt>
                <c:pt idx="2268">
                  <c:v>91.469000000000008</c:v>
                </c:pt>
                <c:pt idx="2269">
                  <c:v>91.510999999999996</c:v>
                </c:pt>
                <c:pt idx="2270">
                  <c:v>91.552000000000007</c:v>
                </c:pt>
                <c:pt idx="2271">
                  <c:v>91.594000000000008</c:v>
                </c:pt>
                <c:pt idx="2272">
                  <c:v>91.635999999999996</c:v>
                </c:pt>
                <c:pt idx="2273">
                  <c:v>91.677999999999997</c:v>
                </c:pt>
                <c:pt idx="2274">
                  <c:v>91.72</c:v>
                </c:pt>
                <c:pt idx="2275">
                  <c:v>91.760999999999996</c:v>
                </c:pt>
                <c:pt idx="2276">
                  <c:v>91.802999999999997</c:v>
                </c:pt>
                <c:pt idx="2277">
                  <c:v>91.844999999999999</c:v>
                </c:pt>
                <c:pt idx="2278">
                  <c:v>91.887</c:v>
                </c:pt>
                <c:pt idx="2279">
                  <c:v>91.927999999999997</c:v>
                </c:pt>
                <c:pt idx="2280">
                  <c:v>91.97</c:v>
                </c:pt>
                <c:pt idx="2281">
                  <c:v>92.012</c:v>
                </c:pt>
                <c:pt idx="2282">
                  <c:v>92.052999999999997</c:v>
                </c:pt>
                <c:pt idx="2283">
                  <c:v>92.094999999999999</c:v>
                </c:pt>
                <c:pt idx="2284">
                  <c:v>92.137</c:v>
                </c:pt>
                <c:pt idx="2285">
                  <c:v>92.177999999999997</c:v>
                </c:pt>
                <c:pt idx="2286">
                  <c:v>92.22</c:v>
                </c:pt>
                <c:pt idx="2287">
                  <c:v>92.262</c:v>
                </c:pt>
                <c:pt idx="2288">
                  <c:v>92.302999999999997</c:v>
                </c:pt>
                <c:pt idx="2289">
                  <c:v>92.344999999999999</c:v>
                </c:pt>
                <c:pt idx="2290">
                  <c:v>92.385999999999996</c:v>
                </c:pt>
                <c:pt idx="2291">
                  <c:v>92.427999999999997</c:v>
                </c:pt>
                <c:pt idx="2292">
                  <c:v>92.47</c:v>
                </c:pt>
                <c:pt idx="2293">
                  <c:v>92.512</c:v>
                </c:pt>
                <c:pt idx="2294">
                  <c:v>92.554000000000002</c:v>
                </c:pt>
                <c:pt idx="2295">
                  <c:v>92.596000000000004</c:v>
                </c:pt>
                <c:pt idx="2296">
                  <c:v>92.638000000000005</c:v>
                </c:pt>
                <c:pt idx="2297">
                  <c:v>92.68</c:v>
                </c:pt>
                <c:pt idx="2298">
                  <c:v>92.722000000000008</c:v>
                </c:pt>
                <c:pt idx="2299">
                  <c:v>92.763999999999996</c:v>
                </c:pt>
                <c:pt idx="2300">
                  <c:v>92.805999999999997</c:v>
                </c:pt>
                <c:pt idx="2301">
                  <c:v>92.849000000000004</c:v>
                </c:pt>
                <c:pt idx="2302">
                  <c:v>92.891000000000005</c:v>
                </c:pt>
                <c:pt idx="2303">
                  <c:v>92.933000000000007</c:v>
                </c:pt>
                <c:pt idx="2304">
                  <c:v>92.975999999999999</c:v>
                </c:pt>
                <c:pt idx="2305">
                  <c:v>93.018000000000001</c:v>
                </c:pt>
                <c:pt idx="2306">
                  <c:v>93.061000000000007</c:v>
                </c:pt>
                <c:pt idx="2307">
                  <c:v>93.103999999999999</c:v>
                </c:pt>
                <c:pt idx="2308">
                  <c:v>93.146000000000001</c:v>
                </c:pt>
                <c:pt idx="2309">
                  <c:v>93.189000000000007</c:v>
                </c:pt>
                <c:pt idx="2310">
                  <c:v>93.231000000000009</c:v>
                </c:pt>
                <c:pt idx="2311">
                  <c:v>93.274000000000001</c:v>
                </c:pt>
                <c:pt idx="2312">
                  <c:v>93.316000000000003</c:v>
                </c:pt>
                <c:pt idx="2313">
                  <c:v>93.359000000000009</c:v>
                </c:pt>
                <c:pt idx="2314">
                  <c:v>93.400999999999996</c:v>
                </c:pt>
                <c:pt idx="2315">
                  <c:v>93.444000000000003</c:v>
                </c:pt>
                <c:pt idx="2316">
                  <c:v>93.486000000000004</c:v>
                </c:pt>
                <c:pt idx="2317">
                  <c:v>93.528000000000006</c:v>
                </c:pt>
                <c:pt idx="2318">
                  <c:v>93.570999999999998</c:v>
                </c:pt>
                <c:pt idx="2319">
                  <c:v>93.613</c:v>
                </c:pt>
                <c:pt idx="2320">
                  <c:v>93.655000000000001</c:v>
                </c:pt>
                <c:pt idx="2321">
                  <c:v>93.698000000000008</c:v>
                </c:pt>
                <c:pt idx="2322">
                  <c:v>93.74</c:v>
                </c:pt>
                <c:pt idx="2323">
                  <c:v>93.781999999999996</c:v>
                </c:pt>
                <c:pt idx="2324">
                  <c:v>93.823999999999998</c:v>
                </c:pt>
                <c:pt idx="2325">
                  <c:v>93.866</c:v>
                </c:pt>
                <c:pt idx="2326">
                  <c:v>93.909000000000006</c:v>
                </c:pt>
                <c:pt idx="2327">
                  <c:v>93.951000000000008</c:v>
                </c:pt>
                <c:pt idx="2328">
                  <c:v>93.992999999999995</c:v>
                </c:pt>
                <c:pt idx="2329">
                  <c:v>94.034999999999997</c:v>
                </c:pt>
                <c:pt idx="2330">
                  <c:v>94.076999999999998</c:v>
                </c:pt>
                <c:pt idx="2331">
                  <c:v>94.119</c:v>
                </c:pt>
                <c:pt idx="2332">
                  <c:v>94.161000000000001</c:v>
                </c:pt>
                <c:pt idx="2333">
                  <c:v>94.203000000000003</c:v>
                </c:pt>
                <c:pt idx="2334">
                  <c:v>94.245000000000005</c:v>
                </c:pt>
                <c:pt idx="2335">
                  <c:v>94.287000000000006</c:v>
                </c:pt>
                <c:pt idx="2336">
                  <c:v>94.329000000000008</c:v>
                </c:pt>
                <c:pt idx="2337">
                  <c:v>94.370999999999995</c:v>
                </c:pt>
                <c:pt idx="2338">
                  <c:v>94.412999999999997</c:v>
                </c:pt>
                <c:pt idx="2339">
                  <c:v>94.454999999999998</c:v>
                </c:pt>
                <c:pt idx="2340">
                  <c:v>94.497</c:v>
                </c:pt>
                <c:pt idx="2341">
                  <c:v>94.539000000000001</c:v>
                </c:pt>
                <c:pt idx="2342">
                  <c:v>94.58</c:v>
                </c:pt>
                <c:pt idx="2343">
                  <c:v>94.622</c:v>
                </c:pt>
                <c:pt idx="2344">
                  <c:v>94.664000000000001</c:v>
                </c:pt>
                <c:pt idx="2345">
                  <c:v>94.706000000000003</c:v>
                </c:pt>
                <c:pt idx="2346">
                  <c:v>94.748000000000005</c:v>
                </c:pt>
                <c:pt idx="2347">
                  <c:v>94.79</c:v>
                </c:pt>
                <c:pt idx="2348">
                  <c:v>94.832000000000008</c:v>
                </c:pt>
                <c:pt idx="2349">
                  <c:v>94.873999999999995</c:v>
                </c:pt>
                <c:pt idx="2350">
                  <c:v>94.917000000000002</c:v>
                </c:pt>
                <c:pt idx="2351">
                  <c:v>94.959000000000003</c:v>
                </c:pt>
                <c:pt idx="2352">
                  <c:v>95.001000000000005</c:v>
                </c:pt>
                <c:pt idx="2353">
                  <c:v>95.043000000000006</c:v>
                </c:pt>
                <c:pt idx="2354">
                  <c:v>95.085000000000008</c:v>
                </c:pt>
                <c:pt idx="2355">
                  <c:v>95.126999999999995</c:v>
                </c:pt>
                <c:pt idx="2356">
                  <c:v>95.168999999999997</c:v>
                </c:pt>
                <c:pt idx="2357">
                  <c:v>95.210999999999999</c:v>
                </c:pt>
                <c:pt idx="2358">
                  <c:v>95.253</c:v>
                </c:pt>
                <c:pt idx="2359">
                  <c:v>95.295000000000002</c:v>
                </c:pt>
                <c:pt idx="2360">
                  <c:v>95.337000000000003</c:v>
                </c:pt>
                <c:pt idx="2361">
                  <c:v>95.379000000000005</c:v>
                </c:pt>
                <c:pt idx="2362">
                  <c:v>95.421000000000006</c:v>
                </c:pt>
                <c:pt idx="2363">
                  <c:v>95.463000000000008</c:v>
                </c:pt>
                <c:pt idx="2364">
                  <c:v>95.504999999999995</c:v>
                </c:pt>
                <c:pt idx="2365">
                  <c:v>95.546999999999997</c:v>
                </c:pt>
                <c:pt idx="2366">
                  <c:v>95.588999999999999</c:v>
                </c:pt>
                <c:pt idx="2367">
                  <c:v>95.631</c:v>
                </c:pt>
                <c:pt idx="2368">
                  <c:v>95.673000000000002</c:v>
                </c:pt>
                <c:pt idx="2369">
                  <c:v>95.713999999999999</c:v>
                </c:pt>
                <c:pt idx="2370">
                  <c:v>95.756</c:v>
                </c:pt>
                <c:pt idx="2371">
                  <c:v>95.798000000000002</c:v>
                </c:pt>
                <c:pt idx="2372">
                  <c:v>95.84</c:v>
                </c:pt>
                <c:pt idx="2373">
                  <c:v>95.882000000000005</c:v>
                </c:pt>
                <c:pt idx="2374">
                  <c:v>95.924000000000007</c:v>
                </c:pt>
                <c:pt idx="2375">
                  <c:v>95.965000000000003</c:v>
                </c:pt>
                <c:pt idx="2376">
                  <c:v>96.007000000000005</c:v>
                </c:pt>
                <c:pt idx="2377">
                  <c:v>96.048000000000002</c:v>
                </c:pt>
                <c:pt idx="2378">
                  <c:v>96.09</c:v>
                </c:pt>
                <c:pt idx="2379">
                  <c:v>96.132000000000005</c:v>
                </c:pt>
                <c:pt idx="2380">
                  <c:v>96.173000000000002</c:v>
                </c:pt>
                <c:pt idx="2381">
                  <c:v>96.215000000000003</c:v>
                </c:pt>
                <c:pt idx="2382">
                  <c:v>96.256</c:v>
                </c:pt>
                <c:pt idx="2383">
                  <c:v>96.298000000000002</c:v>
                </c:pt>
                <c:pt idx="2384">
                  <c:v>96.338999999999999</c:v>
                </c:pt>
                <c:pt idx="2385">
                  <c:v>96.38</c:v>
                </c:pt>
                <c:pt idx="2386">
                  <c:v>96.421999999999997</c:v>
                </c:pt>
                <c:pt idx="2387">
                  <c:v>96.463000000000008</c:v>
                </c:pt>
                <c:pt idx="2388">
                  <c:v>96.504999999999995</c:v>
                </c:pt>
                <c:pt idx="2389">
                  <c:v>96.546000000000006</c:v>
                </c:pt>
                <c:pt idx="2390">
                  <c:v>96.588000000000008</c:v>
                </c:pt>
                <c:pt idx="2391">
                  <c:v>96.629000000000005</c:v>
                </c:pt>
                <c:pt idx="2392">
                  <c:v>96.671000000000006</c:v>
                </c:pt>
                <c:pt idx="2393">
                  <c:v>96.712000000000003</c:v>
                </c:pt>
                <c:pt idx="2394">
                  <c:v>96.754000000000005</c:v>
                </c:pt>
                <c:pt idx="2395">
                  <c:v>96.795000000000002</c:v>
                </c:pt>
                <c:pt idx="2396">
                  <c:v>96.837000000000003</c:v>
                </c:pt>
                <c:pt idx="2397">
                  <c:v>96.878</c:v>
                </c:pt>
                <c:pt idx="2398">
                  <c:v>96.92</c:v>
                </c:pt>
                <c:pt idx="2399">
                  <c:v>96.960999999999999</c:v>
                </c:pt>
                <c:pt idx="2400">
                  <c:v>97.003</c:v>
                </c:pt>
                <c:pt idx="2401">
                  <c:v>97.043999999999997</c:v>
                </c:pt>
                <c:pt idx="2402">
                  <c:v>97.085999999999999</c:v>
                </c:pt>
                <c:pt idx="2403">
                  <c:v>97.126999999999995</c:v>
                </c:pt>
                <c:pt idx="2404">
                  <c:v>97.168999999999997</c:v>
                </c:pt>
                <c:pt idx="2405">
                  <c:v>97.210999999999999</c:v>
                </c:pt>
                <c:pt idx="2406">
                  <c:v>97.251999999999995</c:v>
                </c:pt>
                <c:pt idx="2407">
                  <c:v>97.293999999999997</c:v>
                </c:pt>
                <c:pt idx="2408">
                  <c:v>97.335999999999999</c:v>
                </c:pt>
                <c:pt idx="2409">
                  <c:v>97.376999999999995</c:v>
                </c:pt>
                <c:pt idx="2410">
                  <c:v>97.418999999999997</c:v>
                </c:pt>
                <c:pt idx="2411">
                  <c:v>97.460999999999999</c:v>
                </c:pt>
                <c:pt idx="2412">
                  <c:v>97.503</c:v>
                </c:pt>
                <c:pt idx="2413">
                  <c:v>97.543999999999997</c:v>
                </c:pt>
                <c:pt idx="2414">
                  <c:v>97.585999999999999</c:v>
                </c:pt>
                <c:pt idx="2415">
                  <c:v>97.628</c:v>
                </c:pt>
                <c:pt idx="2416">
                  <c:v>97.668999999999997</c:v>
                </c:pt>
                <c:pt idx="2417">
                  <c:v>97.710999999999999</c:v>
                </c:pt>
                <c:pt idx="2418">
                  <c:v>97.753</c:v>
                </c:pt>
                <c:pt idx="2419">
                  <c:v>97.793999999999997</c:v>
                </c:pt>
                <c:pt idx="2420">
                  <c:v>97.835999999999999</c:v>
                </c:pt>
                <c:pt idx="2421">
                  <c:v>97.878</c:v>
                </c:pt>
                <c:pt idx="2422">
                  <c:v>97.918999999999997</c:v>
                </c:pt>
                <c:pt idx="2423">
                  <c:v>97.960999999999999</c:v>
                </c:pt>
                <c:pt idx="2424">
                  <c:v>98.003</c:v>
                </c:pt>
                <c:pt idx="2425">
                  <c:v>98.043999999999997</c:v>
                </c:pt>
                <c:pt idx="2426">
                  <c:v>98.085999999999999</c:v>
                </c:pt>
                <c:pt idx="2427">
                  <c:v>98.128</c:v>
                </c:pt>
                <c:pt idx="2428">
                  <c:v>98.168999999999997</c:v>
                </c:pt>
                <c:pt idx="2429">
                  <c:v>98.210999999999999</c:v>
                </c:pt>
                <c:pt idx="2430">
                  <c:v>98.253</c:v>
                </c:pt>
                <c:pt idx="2431">
                  <c:v>98.293999999999997</c:v>
                </c:pt>
                <c:pt idx="2432">
                  <c:v>98.335999999999999</c:v>
                </c:pt>
                <c:pt idx="2433">
                  <c:v>98.378</c:v>
                </c:pt>
                <c:pt idx="2434">
                  <c:v>98.418999999999997</c:v>
                </c:pt>
                <c:pt idx="2435">
                  <c:v>98.460999999999999</c:v>
                </c:pt>
                <c:pt idx="2436">
                  <c:v>98.501999999999995</c:v>
                </c:pt>
                <c:pt idx="2437">
                  <c:v>98.543999999999997</c:v>
                </c:pt>
                <c:pt idx="2438">
                  <c:v>98.585999999999999</c:v>
                </c:pt>
                <c:pt idx="2439">
                  <c:v>98.626999999999995</c:v>
                </c:pt>
                <c:pt idx="2440">
                  <c:v>98.668999999999997</c:v>
                </c:pt>
                <c:pt idx="2441">
                  <c:v>98.710000000000008</c:v>
                </c:pt>
                <c:pt idx="2442">
                  <c:v>98.751999999999995</c:v>
                </c:pt>
                <c:pt idx="2443">
                  <c:v>98.793999999999997</c:v>
                </c:pt>
                <c:pt idx="2444">
                  <c:v>98.835000000000008</c:v>
                </c:pt>
                <c:pt idx="2445">
                  <c:v>98.876999999999995</c:v>
                </c:pt>
                <c:pt idx="2446">
                  <c:v>98.918999999999997</c:v>
                </c:pt>
                <c:pt idx="2447">
                  <c:v>98.960000000000008</c:v>
                </c:pt>
                <c:pt idx="2448">
                  <c:v>99.001999999999995</c:v>
                </c:pt>
                <c:pt idx="2449">
                  <c:v>99.043999999999997</c:v>
                </c:pt>
                <c:pt idx="2450">
                  <c:v>99.085000000000008</c:v>
                </c:pt>
                <c:pt idx="2451">
                  <c:v>99.126999999999995</c:v>
                </c:pt>
                <c:pt idx="2452">
                  <c:v>99.168999999999997</c:v>
                </c:pt>
                <c:pt idx="2453">
                  <c:v>99.210999999999999</c:v>
                </c:pt>
                <c:pt idx="2454">
                  <c:v>99.251999999999995</c:v>
                </c:pt>
                <c:pt idx="2455">
                  <c:v>99.293999999999997</c:v>
                </c:pt>
                <c:pt idx="2456">
                  <c:v>99.335999999999999</c:v>
                </c:pt>
                <c:pt idx="2457">
                  <c:v>99.378</c:v>
                </c:pt>
                <c:pt idx="2458">
                  <c:v>99.42</c:v>
                </c:pt>
                <c:pt idx="2459">
                  <c:v>99.462000000000003</c:v>
                </c:pt>
                <c:pt idx="2460">
                  <c:v>99.503</c:v>
                </c:pt>
                <c:pt idx="2461">
                  <c:v>99.545000000000002</c:v>
                </c:pt>
                <c:pt idx="2462">
                  <c:v>99.587000000000003</c:v>
                </c:pt>
                <c:pt idx="2463">
                  <c:v>99.629000000000005</c:v>
                </c:pt>
                <c:pt idx="2464">
                  <c:v>99.67</c:v>
                </c:pt>
                <c:pt idx="2465">
                  <c:v>99.712000000000003</c:v>
                </c:pt>
                <c:pt idx="2466">
                  <c:v>99.754000000000005</c:v>
                </c:pt>
                <c:pt idx="2467">
                  <c:v>99.795000000000002</c:v>
                </c:pt>
                <c:pt idx="2468">
                  <c:v>99.837000000000003</c:v>
                </c:pt>
                <c:pt idx="2469">
                  <c:v>99.878</c:v>
                </c:pt>
                <c:pt idx="2470">
                  <c:v>99.92</c:v>
                </c:pt>
                <c:pt idx="2471">
                  <c:v>99.960999999999999</c:v>
                </c:pt>
                <c:pt idx="2472">
                  <c:v>100.003</c:v>
                </c:pt>
                <c:pt idx="2473">
                  <c:v>100.044</c:v>
                </c:pt>
                <c:pt idx="2474">
                  <c:v>100.086</c:v>
                </c:pt>
                <c:pt idx="2475">
                  <c:v>100.127</c:v>
                </c:pt>
                <c:pt idx="2476">
                  <c:v>100.169</c:v>
                </c:pt>
                <c:pt idx="2477">
                  <c:v>100.21000000000001</c:v>
                </c:pt>
                <c:pt idx="2478">
                  <c:v>100.252</c:v>
                </c:pt>
                <c:pt idx="2479">
                  <c:v>100.29300000000001</c:v>
                </c:pt>
                <c:pt idx="2480">
                  <c:v>100.334</c:v>
                </c:pt>
                <c:pt idx="2481">
                  <c:v>100.376</c:v>
                </c:pt>
                <c:pt idx="2482">
                  <c:v>100.417</c:v>
                </c:pt>
                <c:pt idx="2483">
                  <c:v>100.459</c:v>
                </c:pt>
                <c:pt idx="2484">
                  <c:v>100.5</c:v>
                </c:pt>
                <c:pt idx="2485">
                  <c:v>100.542</c:v>
                </c:pt>
                <c:pt idx="2486">
                  <c:v>100.583</c:v>
                </c:pt>
                <c:pt idx="2487">
                  <c:v>100.625</c:v>
                </c:pt>
                <c:pt idx="2488">
                  <c:v>100.666</c:v>
                </c:pt>
                <c:pt idx="2489">
                  <c:v>100.708</c:v>
                </c:pt>
                <c:pt idx="2490">
                  <c:v>100.749</c:v>
                </c:pt>
                <c:pt idx="2491">
                  <c:v>100.79</c:v>
                </c:pt>
                <c:pt idx="2492">
                  <c:v>100.83200000000001</c:v>
                </c:pt>
                <c:pt idx="2493">
                  <c:v>100.873</c:v>
                </c:pt>
                <c:pt idx="2494">
                  <c:v>100.91500000000001</c:v>
                </c:pt>
                <c:pt idx="2495">
                  <c:v>100.956</c:v>
                </c:pt>
                <c:pt idx="2496">
                  <c:v>100.997</c:v>
                </c:pt>
                <c:pt idx="2497">
                  <c:v>101.038</c:v>
                </c:pt>
                <c:pt idx="2498">
                  <c:v>101.08</c:v>
                </c:pt>
                <c:pt idx="2499">
                  <c:v>101.121</c:v>
                </c:pt>
                <c:pt idx="2500">
                  <c:v>101.16200000000001</c:v>
                </c:pt>
                <c:pt idx="2501">
                  <c:v>101.203</c:v>
                </c:pt>
                <c:pt idx="2502">
                  <c:v>101.244</c:v>
                </c:pt>
                <c:pt idx="2503">
                  <c:v>101.286</c:v>
                </c:pt>
                <c:pt idx="2504">
                  <c:v>101.327</c:v>
                </c:pt>
                <c:pt idx="2505">
                  <c:v>101.36800000000001</c:v>
                </c:pt>
                <c:pt idx="2506">
                  <c:v>101.40900000000001</c:v>
                </c:pt>
                <c:pt idx="2507">
                  <c:v>101.45100000000001</c:v>
                </c:pt>
                <c:pt idx="2508">
                  <c:v>101.492</c:v>
                </c:pt>
                <c:pt idx="2509">
                  <c:v>101.533</c:v>
                </c:pt>
                <c:pt idx="2510">
                  <c:v>101.574</c:v>
                </c:pt>
                <c:pt idx="2511">
                  <c:v>101.61500000000001</c:v>
                </c:pt>
                <c:pt idx="2512">
                  <c:v>101.657</c:v>
                </c:pt>
                <c:pt idx="2513">
                  <c:v>101.69800000000001</c:v>
                </c:pt>
                <c:pt idx="2514">
                  <c:v>101.739</c:v>
                </c:pt>
                <c:pt idx="2515">
                  <c:v>101.78100000000001</c:v>
                </c:pt>
                <c:pt idx="2516">
                  <c:v>101.822</c:v>
                </c:pt>
                <c:pt idx="2517">
                  <c:v>101.863</c:v>
                </c:pt>
                <c:pt idx="2518">
                  <c:v>101.905</c:v>
                </c:pt>
                <c:pt idx="2519">
                  <c:v>101.946</c:v>
                </c:pt>
                <c:pt idx="2520">
                  <c:v>101.988</c:v>
                </c:pt>
                <c:pt idx="2521">
                  <c:v>102.029</c:v>
                </c:pt>
                <c:pt idx="2522">
                  <c:v>102.07000000000001</c:v>
                </c:pt>
                <c:pt idx="2523">
                  <c:v>102.11200000000001</c:v>
                </c:pt>
                <c:pt idx="2524">
                  <c:v>102.15300000000001</c:v>
                </c:pt>
                <c:pt idx="2525">
                  <c:v>102.19500000000001</c:v>
                </c:pt>
                <c:pt idx="2526">
                  <c:v>102.236</c:v>
                </c:pt>
                <c:pt idx="2527">
                  <c:v>102.277</c:v>
                </c:pt>
                <c:pt idx="2528">
                  <c:v>102.319</c:v>
                </c:pt>
                <c:pt idx="2529">
                  <c:v>102.36</c:v>
                </c:pt>
                <c:pt idx="2530">
                  <c:v>102.402</c:v>
                </c:pt>
                <c:pt idx="2531">
                  <c:v>102.443</c:v>
                </c:pt>
                <c:pt idx="2532">
                  <c:v>102.48400000000001</c:v>
                </c:pt>
                <c:pt idx="2533">
                  <c:v>102.526</c:v>
                </c:pt>
                <c:pt idx="2534">
                  <c:v>102.56700000000001</c:v>
                </c:pt>
                <c:pt idx="2535">
                  <c:v>102.60900000000001</c:v>
                </c:pt>
                <c:pt idx="2536">
                  <c:v>102.65</c:v>
                </c:pt>
                <c:pt idx="2537">
                  <c:v>102.691</c:v>
                </c:pt>
                <c:pt idx="2538">
                  <c:v>102.733</c:v>
                </c:pt>
                <c:pt idx="2539">
                  <c:v>102.774</c:v>
                </c:pt>
                <c:pt idx="2540">
                  <c:v>102.815</c:v>
                </c:pt>
                <c:pt idx="2541">
                  <c:v>102.857</c:v>
                </c:pt>
                <c:pt idx="2542">
                  <c:v>102.898</c:v>
                </c:pt>
                <c:pt idx="2543">
                  <c:v>102.93900000000001</c:v>
                </c:pt>
                <c:pt idx="2544">
                  <c:v>102.98100000000001</c:v>
                </c:pt>
                <c:pt idx="2545">
                  <c:v>103.02200000000001</c:v>
                </c:pt>
                <c:pt idx="2546">
                  <c:v>103.063</c:v>
                </c:pt>
                <c:pt idx="2547">
                  <c:v>103.105</c:v>
                </c:pt>
                <c:pt idx="2548">
                  <c:v>103.146</c:v>
                </c:pt>
                <c:pt idx="2549">
                  <c:v>103.187</c:v>
                </c:pt>
                <c:pt idx="2550">
                  <c:v>103.229</c:v>
                </c:pt>
                <c:pt idx="2551">
                  <c:v>103.27</c:v>
                </c:pt>
                <c:pt idx="2552">
                  <c:v>103.312</c:v>
                </c:pt>
                <c:pt idx="2553">
                  <c:v>103.35300000000001</c:v>
                </c:pt>
                <c:pt idx="2554">
                  <c:v>103.39400000000001</c:v>
                </c:pt>
                <c:pt idx="2555">
                  <c:v>103.43600000000001</c:v>
                </c:pt>
                <c:pt idx="2556">
                  <c:v>103.477</c:v>
                </c:pt>
                <c:pt idx="2557">
                  <c:v>103.51900000000001</c:v>
                </c:pt>
                <c:pt idx="2558">
                  <c:v>103.56</c:v>
                </c:pt>
                <c:pt idx="2559">
                  <c:v>103.602</c:v>
                </c:pt>
                <c:pt idx="2560">
                  <c:v>103.643</c:v>
                </c:pt>
                <c:pt idx="2561">
                  <c:v>103.685</c:v>
                </c:pt>
                <c:pt idx="2562">
                  <c:v>103.726</c:v>
                </c:pt>
                <c:pt idx="2563">
                  <c:v>103.768</c:v>
                </c:pt>
                <c:pt idx="2564">
                  <c:v>103.809</c:v>
                </c:pt>
                <c:pt idx="2565">
                  <c:v>103.85000000000001</c:v>
                </c:pt>
                <c:pt idx="2566">
                  <c:v>103.892</c:v>
                </c:pt>
                <c:pt idx="2567">
                  <c:v>103.93300000000001</c:v>
                </c:pt>
                <c:pt idx="2568">
                  <c:v>103.97500000000001</c:v>
                </c:pt>
                <c:pt idx="2569">
                  <c:v>104.01600000000001</c:v>
                </c:pt>
                <c:pt idx="2570">
                  <c:v>104.057</c:v>
                </c:pt>
                <c:pt idx="2571">
                  <c:v>104.099</c:v>
                </c:pt>
                <c:pt idx="2572">
                  <c:v>104.14</c:v>
                </c:pt>
                <c:pt idx="2573">
                  <c:v>104.181</c:v>
                </c:pt>
                <c:pt idx="2574">
                  <c:v>104.223</c:v>
                </c:pt>
                <c:pt idx="2575">
                  <c:v>104.264</c:v>
                </c:pt>
                <c:pt idx="2576">
                  <c:v>104.30500000000001</c:v>
                </c:pt>
                <c:pt idx="2577">
                  <c:v>104.34700000000001</c:v>
                </c:pt>
                <c:pt idx="2578">
                  <c:v>104.38800000000001</c:v>
                </c:pt>
                <c:pt idx="2579">
                  <c:v>104.429</c:v>
                </c:pt>
                <c:pt idx="2580">
                  <c:v>104.471</c:v>
                </c:pt>
                <c:pt idx="2581">
                  <c:v>104.512</c:v>
                </c:pt>
                <c:pt idx="2582">
                  <c:v>104.553</c:v>
                </c:pt>
                <c:pt idx="2583">
                  <c:v>104.595</c:v>
                </c:pt>
                <c:pt idx="2584">
                  <c:v>104.636</c:v>
                </c:pt>
                <c:pt idx="2585">
                  <c:v>104.678</c:v>
                </c:pt>
                <c:pt idx="2586">
                  <c:v>104.71900000000001</c:v>
                </c:pt>
                <c:pt idx="2587">
                  <c:v>104.76</c:v>
                </c:pt>
                <c:pt idx="2588">
                  <c:v>104.80200000000001</c:v>
                </c:pt>
                <c:pt idx="2589">
                  <c:v>104.843</c:v>
                </c:pt>
                <c:pt idx="2590">
                  <c:v>104.884</c:v>
                </c:pt>
                <c:pt idx="2591">
                  <c:v>104.926</c:v>
                </c:pt>
                <c:pt idx="2592">
                  <c:v>104.967</c:v>
                </c:pt>
                <c:pt idx="2593">
                  <c:v>105.008</c:v>
                </c:pt>
                <c:pt idx="2594">
                  <c:v>105.05</c:v>
                </c:pt>
                <c:pt idx="2595">
                  <c:v>105.09100000000001</c:v>
                </c:pt>
                <c:pt idx="2596">
                  <c:v>105.133</c:v>
                </c:pt>
                <c:pt idx="2597">
                  <c:v>105.17400000000001</c:v>
                </c:pt>
                <c:pt idx="2598">
                  <c:v>105.21600000000001</c:v>
                </c:pt>
                <c:pt idx="2599">
                  <c:v>105.25700000000001</c:v>
                </c:pt>
                <c:pt idx="2600">
                  <c:v>105.298</c:v>
                </c:pt>
                <c:pt idx="2601">
                  <c:v>105.34</c:v>
                </c:pt>
                <c:pt idx="2602">
                  <c:v>105.381</c:v>
                </c:pt>
                <c:pt idx="2603">
                  <c:v>105.423</c:v>
                </c:pt>
                <c:pt idx="2604">
                  <c:v>105.464</c:v>
                </c:pt>
                <c:pt idx="2605">
                  <c:v>105.506</c:v>
                </c:pt>
                <c:pt idx="2606">
                  <c:v>105.547</c:v>
                </c:pt>
                <c:pt idx="2607">
                  <c:v>105.589</c:v>
                </c:pt>
                <c:pt idx="2608">
                  <c:v>105.63</c:v>
                </c:pt>
                <c:pt idx="2609">
                  <c:v>105.672</c:v>
                </c:pt>
                <c:pt idx="2610">
                  <c:v>105.714</c:v>
                </c:pt>
                <c:pt idx="2611">
                  <c:v>105.755</c:v>
                </c:pt>
                <c:pt idx="2612">
                  <c:v>105.797</c:v>
                </c:pt>
                <c:pt idx="2613">
                  <c:v>105.83800000000001</c:v>
                </c:pt>
                <c:pt idx="2614">
                  <c:v>105.88</c:v>
                </c:pt>
                <c:pt idx="2615">
                  <c:v>105.92100000000001</c:v>
                </c:pt>
                <c:pt idx="2616">
                  <c:v>105.96300000000001</c:v>
                </c:pt>
                <c:pt idx="2617">
                  <c:v>106.005</c:v>
                </c:pt>
                <c:pt idx="2618">
                  <c:v>106.04600000000001</c:v>
                </c:pt>
                <c:pt idx="2619">
                  <c:v>106.08800000000001</c:v>
                </c:pt>
                <c:pt idx="2620">
                  <c:v>106.129</c:v>
                </c:pt>
                <c:pt idx="2621">
                  <c:v>106.17100000000001</c:v>
                </c:pt>
                <c:pt idx="2622">
                  <c:v>106.21300000000001</c:v>
                </c:pt>
                <c:pt idx="2623">
                  <c:v>106.254</c:v>
                </c:pt>
                <c:pt idx="2624">
                  <c:v>106.29600000000001</c:v>
                </c:pt>
                <c:pt idx="2625">
                  <c:v>106.33800000000001</c:v>
                </c:pt>
                <c:pt idx="2626">
                  <c:v>106.379</c:v>
                </c:pt>
                <c:pt idx="2627">
                  <c:v>106.42100000000001</c:v>
                </c:pt>
                <c:pt idx="2628">
                  <c:v>106.46300000000001</c:v>
                </c:pt>
                <c:pt idx="2629">
                  <c:v>106.505</c:v>
                </c:pt>
                <c:pt idx="2630">
                  <c:v>106.54600000000001</c:v>
                </c:pt>
                <c:pt idx="2631">
                  <c:v>106.58800000000001</c:v>
                </c:pt>
                <c:pt idx="2632">
                  <c:v>106.63</c:v>
                </c:pt>
                <c:pt idx="2633">
                  <c:v>106.67100000000001</c:v>
                </c:pt>
                <c:pt idx="2634">
                  <c:v>106.71300000000001</c:v>
                </c:pt>
                <c:pt idx="2635">
                  <c:v>106.755</c:v>
                </c:pt>
                <c:pt idx="2636">
                  <c:v>106.79600000000001</c:v>
                </c:pt>
                <c:pt idx="2637">
                  <c:v>106.83800000000001</c:v>
                </c:pt>
                <c:pt idx="2638">
                  <c:v>106.88</c:v>
                </c:pt>
                <c:pt idx="2639">
                  <c:v>106.92100000000001</c:v>
                </c:pt>
                <c:pt idx="2640">
                  <c:v>106.96300000000001</c:v>
                </c:pt>
                <c:pt idx="2641">
                  <c:v>107.004</c:v>
                </c:pt>
                <c:pt idx="2642">
                  <c:v>107.04600000000001</c:v>
                </c:pt>
                <c:pt idx="2643">
                  <c:v>107.08800000000001</c:v>
                </c:pt>
                <c:pt idx="2644">
                  <c:v>107.129</c:v>
                </c:pt>
                <c:pt idx="2645">
                  <c:v>107.17100000000001</c:v>
                </c:pt>
                <c:pt idx="2646">
                  <c:v>107.212</c:v>
                </c:pt>
                <c:pt idx="2647">
                  <c:v>107.254</c:v>
                </c:pt>
                <c:pt idx="2648">
                  <c:v>107.29600000000001</c:v>
                </c:pt>
                <c:pt idx="2649">
                  <c:v>107.337</c:v>
                </c:pt>
                <c:pt idx="2650">
                  <c:v>107.379</c:v>
                </c:pt>
                <c:pt idx="2651">
                  <c:v>107.42100000000001</c:v>
                </c:pt>
                <c:pt idx="2652">
                  <c:v>107.46300000000001</c:v>
                </c:pt>
                <c:pt idx="2653">
                  <c:v>107.504</c:v>
                </c:pt>
                <c:pt idx="2654">
                  <c:v>107.54600000000001</c:v>
                </c:pt>
                <c:pt idx="2655">
                  <c:v>107.58800000000001</c:v>
                </c:pt>
                <c:pt idx="2656">
                  <c:v>107.63</c:v>
                </c:pt>
                <c:pt idx="2657">
                  <c:v>107.67100000000001</c:v>
                </c:pt>
                <c:pt idx="2658">
                  <c:v>107.71300000000001</c:v>
                </c:pt>
                <c:pt idx="2659">
                  <c:v>107.755</c:v>
                </c:pt>
                <c:pt idx="2660">
                  <c:v>107.797</c:v>
                </c:pt>
                <c:pt idx="2661">
                  <c:v>107.83800000000001</c:v>
                </c:pt>
                <c:pt idx="2662">
                  <c:v>107.88</c:v>
                </c:pt>
                <c:pt idx="2663">
                  <c:v>107.922</c:v>
                </c:pt>
                <c:pt idx="2664">
                  <c:v>107.964</c:v>
                </c:pt>
                <c:pt idx="2665">
                  <c:v>108.006</c:v>
                </c:pt>
                <c:pt idx="2666">
                  <c:v>108.048</c:v>
                </c:pt>
                <c:pt idx="2667">
                  <c:v>108.09</c:v>
                </c:pt>
                <c:pt idx="2668">
                  <c:v>108.13200000000001</c:v>
                </c:pt>
                <c:pt idx="2669">
                  <c:v>108.17400000000001</c:v>
                </c:pt>
                <c:pt idx="2670">
                  <c:v>108.21600000000001</c:v>
                </c:pt>
                <c:pt idx="2671">
                  <c:v>108.25700000000001</c:v>
                </c:pt>
                <c:pt idx="2672">
                  <c:v>108.29900000000001</c:v>
                </c:pt>
                <c:pt idx="2673">
                  <c:v>108.34100000000001</c:v>
                </c:pt>
                <c:pt idx="2674">
                  <c:v>108.383</c:v>
                </c:pt>
                <c:pt idx="2675">
                  <c:v>108.425</c:v>
                </c:pt>
                <c:pt idx="2676">
                  <c:v>108.467</c:v>
                </c:pt>
                <c:pt idx="2677">
                  <c:v>108.509</c:v>
                </c:pt>
                <c:pt idx="2678">
                  <c:v>108.551</c:v>
                </c:pt>
                <c:pt idx="2679">
                  <c:v>108.593</c:v>
                </c:pt>
                <c:pt idx="2680">
                  <c:v>108.634</c:v>
                </c:pt>
                <c:pt idx="2681">
                  <c:v>108.676</c:v>
                </c:pt>
                <c:pt idx="2682">
                  <c:v>108.718</c:v>
                </c:pt>
                <c:pt idx="2683">
                  <c:v>108.76</c:v>
                </c:pt>
                <c:pt idx="2684">
                  <c:v>108.80200000000001</c:v>
                </c:pt>
                <c:pt idx="2685">
                  <c:v>108.843</c:v>
                </c:pt>
                <c:pt idx="2686">
                  <c:v>108.88500000000001</c:v>
                </c:pt>
                <c:pt idx="2687">
                  <c:v>108.92700000000001</c:v>
                </c:pt>
                <c:pt idx="2688">
                  <c:v>108.96900000000001</c:v>
                </c:pt>
                <c:pt idx="2689">
                  <c:v>109.011</c:v>
                </c:pt>
                <c:pt idx="2690">
                  <c:v>109.053</c:v>
                </c:pt>
                <c:pt idx="2691">
                  <c:v>109.095</c:v>
                </c:pt>
                <c:pt idx="2692">
                  <c:v>109.137</c:v>
                </c:pt>
                <c:pt idx="2693">
                  <c:v>109.179</c:v>
                </c:pt>
                <c:pt idx="2694">
                  <c:v>109.221</c:v>
                </c:pt>
                <c:pt idx="2695">
                  <c:v>109.264</c:v>
                </c:pt>
                <c:pt idx="2696">
                  <c:v>109.306</c:v>
                </c:pt>
                <c:pt idx="2697">
                  <c:v>109.348</c:v>
                </c:pt>
                <c:pt idx="2698">
                  <c:v>109.39</c:v>
                </c:pt>
                <c:pt idx="2699">
                  <c:v>109.43300000000001</c:v>
                </c:pt>
                <c:pt idx="2700">
                  <c:v>109.47500000000001</c:v>
                </c:pt>
                <c:pt idx="2701">
                  <c:v>109.517</c:v>
                </c:pt>
                <c:pt idx="2702">
                  <c:v>109.56</c:v>
                </c:pt>
                <c:pt idx="2703">
                  <c:v>109.602</c:v>
                </c:pt>
                <c:pt idx="2704">
                  <c:v>109.64400000000001</c:v>
                </c:pt>
                <c:pt idx="2705">
                  <c:v>109.687</c:v>
                </c:pt>
                <c:pt idx="2706">
                  <c:v>109.729</c:v>
                </c:pt>
                <c:pt idx="2707">
                  <c:v>109.771</c:v>
                </c:pt>
                <c:pt idx="2708">
                  <c:v>109.81400000000001</c:v>
                </c:pt>
                <c:pt idx="2709">
                  <c:v>109.85600000000001</c:v>
                </c:pt>
                <c:pt idx="2710">
                  <c:v>109.899</c:v>
                </c:pt>
                <c:pt idx="2711">
                  <c:v>109.941</c:v>
                </c:pt>
                <c:pt idx="2712">
                  <c:v>109.98400000000001</c:v>
                </c:pt>
                <c:pt idx="2713">
                  <c:v>110.026</c:v>
                </c:pt>
                <c:pt idx="2714">
                  <c:v>110.068</c:v>
                </c:pt>
                <c:pt idx="2715">
                  <c:v>110.111</c:v>
                </c:pt>
                <c:pt idx="2716">
                  <c:v>110.15300000000001</c:v>
                </c:pt>
                <c:pt idx="2717">
                  <c:v>110.196</c:v>
                </c:pt>
                <c:pt idx="2718">
                  <c:v>110.238</c:v>
                </c:pt>
                <c:pt idx="2719">
                  <c:v>110.28</c:v>
                </c:pt>
                <c:pt idx="2720">
                  <c:v>110.32300000000001</c:v>
                </c:pt>
                <c:pt idx="2721">
                  <c:v>110.36500000000001</c:v>
                </c:pt>
                <c:pt idx="2722">
                  <c:v>110.407</c:v>
                </c:pt>
                <c:pt idx="2723">
                  <c:v>110.45</c:v>
                </c:pt>
                <c:pt idx="2724">
                  <c:v>110.492</c:v>
                </c:pt>
                <c:pt idx="2725">
                  <c:v>110.535</c:v>
                </c:pt>
                <c:pt idx="2726">
                  <c:v>110.577</c:v>
                </c:pt>
                <c:pt idx="2727">
                  <c:v>110.619</c:v>
                </c:pt>
                <c:pt idx="2728">
                  <c:v>110.661</c:v>
                </c:pt>
                <c:pt idx="2729">
                  <c:v>110.703</c:v>
                </c:pt>
                <c:pt idx="2730">
                  <c:v>110.74600000000001</c:v>
                </c:pt>
                <c:pt idx="2731">
                  <c:v>110.788</c:v>
                </c:pt>
                <c:pt idx="2732">
                  <c:v>110.82900000000001</c:v>
                </c:pt>
                <c:pt idx="2733">
                  <c:v>110.87100000000001</c:v>
                </c:pt>
                <c:pt idx="2734">
                  <c:v>110.913</c:v>
                </c:pt>
                <c:pt idx="2735">
                  <c:v>110.955</c:v>
                </c:pt>
                <c:pt idx="2736">
                  <c:v>110.997</c:v>
                </c:pt>
                <c:pt idx="2737">
                  <c:v>111.038</c:v>
                </c:pt>
                <c:pt idx="2738">
                  <c:v>111.08</c:v>
                </c:pt>
                <c:pt idx="2739">
                  <c:v>111.122</c:v>
                </c:pt>
                <c:pt idx="2740">
                  <c:v>111.163</c:v>
                </c:pt>
                <c:pt idx="2741">
                  <c:v>111.205</c:v>
                </c:pt>
                <c:pt idx="2742">
                  <c:v>111.24600000000001</c:v>
                </c:pt>
                <c:pt idx="2743">
                  <c:v>111.28700000000001</c:v>
                </c:pt>
                <c:pt idx="2744">
                  <c:v>111.32900000000001</c:v>
                </c:pt>
                <c:pt idx="2745">
                  <c:v>111.37</c:v>
                </c:pt>
                <c:pt idx="2746">
                  <c:v>111.411</c:v>
                </c:pt>
                <c:pt idx="2747">
                  <c:v>111.453</c:v>
                </c:pt>
                <c:pt idx="2748">
                  <c:v>111.494</c:v>
                </c:pt>
                <c:pt idx="2749">
                  <c:v>111.535</c:v>
                </c:pt>
                <c:pt idx="2750">
                  <c:v>111.57600000000001</c:v>
                </c:pt>
                <c:pt idx="2751">
                  <c:v>111.61800000000001</c:v>
                </c:pt>
                <c:pt idx="2752">
                  <c:v>111.65900000000001</c:v>
                </c:pt>
                <c:pt idx="2753">
                  <c:v>111.7</c:v>
                </c:pt>
                <c:pt idx="2754">
                  <c:v>111.742</c:v>
                </c:pt>
                <c:pt idx="2755">
                  <c:v>111.783</c:v>
                </c:pt>
                <c:pt idx="2756">
                  <c:v>111.825</c:v>
                </c:pt>
                <c:pt idx="2757">
                  <c:v>111.866</c:v>
                </c:pt>
                <c:pt idx="2758">
                  <c:v>111.908</c:v>
                </c:pt>
                <c:pt idx="2759">
                  <c:v>111.949</c:v>
                </c:pt>
                <c:pt idx="2760">
                  <c:v>111.991</c:v>
                </c:pt>
                <c:pt idx="2761">
                  <c:v>112.032</c:v>
                </c:pt>
                <c:pt idx="2762">
                  <c:v>112.074</c:v>
                </c:pt>
                <c:pt idx="2763">
                  <c:v>112.116</c:v>
                </c:pt>
                <c:pt idx="2764">
                  <c:v>112.158</c:v>
                </c:pt>
                <c:pt idx="2765">
                  <c:v>112.2</c:v>
                </c:pt>
                <c:pt idx="2766">
                  <c:v>112.241</c:v>
                </c:pt>
                <c:pt idx="2767">
                  <c:v>112.283</c:v>
                </c:pt>
                <c:pt idx="2768">
                  <c:v>112.325</c:v>
                </c:pt>
                <c:pt idx="2769">
                  <c:v>112.367</c:v>
                </c:pt>
                <c:pt idx="2770">
                  <c:v>112.40900000000001</c:v>
                </c:pt>
                <c:pt idx="2771">
                  <c:v>112.45100000000001</c:v>
                </c:pt>
                <c:pt idx="2772">
                  <c:v>112.492</c:v>
                </c:pt>
                <c:pt idx="2773">
                  <c:v>112.53400000000001</c:v>
                </c:pt>
                <c:pt idx="2774">
                  <c:v>112.57600000000001</c:v>
                </c:pt>
                <c:pt idx="2775">
                  <c:v>112.617</c:v>
                </c:pt>
                <c:pt idx="2776">
                  <c:v>112.65900000000001</c:v>
                </c:pt>
                <c:pt idx="2777">
                  <c:v>112.70100000000001</c:v>
                </c:pt>
                <c:pt idx="2778">
                  <c:v>112.742</c:v>
                </c:pt>
                <c:pt idx="2779">
                  <c:v>112.78400000000001</c:v>
                </c:pt>
                <c:pt idx="2780">
                  <c:v>112.825</c:v>
                </c:pt>
                <c:pt idx="2781">
                  <c:v>112.867</c:v>
                </c:pt>
                <c:pt idx="2782">
                  <c:v>112.908</c:v>
                </c:pt>
                <c:pt idx="2783">
                  <c:v>112.949</c:v>
                </c:pt>
                <c:pt idx="2784">
                  <c:v>112.991</c:v>
                </c:pt>
                <c:pt idx="2785">
                  <c:v>113.032</c:v>
                </c:pt>
                <c:pt idx="2786">
                  <c:v>113.07300000000001</c:v>
                </c:pt>
                <c:pt idx="2787">
                  <c:v>113.114</c:v>
                </c:pt>
                <c:pt idx="2788">
                  <c:v>113.155</c:v>
                </c:pt>
                <c:pt idx="2789">
                  <c:v>113.196</c:v>
                </c:pt>
                <c:pt idx="2790">
                  <c:v>113.23700000000001</c:v>
                </c:pt>
                <c:pt idx="2791">
                  <c:v>113.27800000000001</c:v>
                </c:pt>
                <c:pt idx="2792">
                  <c:v>113.319</c:v>
                </c:pt>
                <c:pt idx="2793">
                  <c:v>113.36</c:v>
                </c:pt>
                <c:pt idx="2794">
                  <c:v>113.401</c:v>
                </c:pt>
                <c:pt idx="2795">
                  <c:v>113.44200000000001</c:v>
                </c:pt>
                <c:pt idx="2796">
                  <c:v>113.482</c:v>
                </c:pt>
                <c:pt idx="2797">
                  <c:v>113.523</c:v>
                </c:pt>
                <c:pt idx="2798">
                  <c:v>113.56400000000001</c:v>
                </c:pt>
                <c:pt idx="2799">
                  <c:v>113.605</c:v>
                </c:pt>
                <c:pt idx="2800">
                  <c:v>113.646</c:v>
                </c:pt>
                <c:pt idx="2801">
                  <c:v>113.687</c:v>
                </c:pt>
                <c:pt idx="2802">
                  <c:v>113.72800000000001</c:v>
                </c:pt>
                <c:pt idx="2803">
                  <c:v>113.76900000000001</c:v>
                </c:pt>
                <c:pt idx="2804">
                  <c:v>113.809</c:v>
                </c:pt>
                <c:pt idx="2805">
                  <c:v>113.85000000000001</c:v>
                </c:pt>
                <c:pt idx="2806">
                  <c:v>113.89100000000001</c:v>
                </c:pt>
                <c:pt idx="2807">
                  <c:v>113.932</c:v>
                </c:pt>
                <c:pt idx="2808">
                  <c:v>113.973</c:v>
                </c:pt>
                <c:pt idx="2809">
                  <c:v>114.014</c:v>
                </c:pt>
                <c:pt idx="2810">
                  <c:v>114.05500000000001</c:v>
                </c:pt>
                <c:pt idx="2811">
                  <c:v>114.096</c:v>
                </c:pt>
                <c:pt idx="2812">
                  <c:v>114.137</c:v>
                </c:pt>
                <c:pt idx="2813">
                  <c:v>114.178</c:v>
                </c:pt>
                <c:pt idx="2814">
                  <c:v>114.21900000000001</c:v>
                </c:pt>
                <c:pt idx="2815">
                  <c:v>114.26</c:v>
                </c:pt>
                <c:pt idx="2816">
                  <c:v>114.301</c:v>
                </c:pt>
                <c:pt idx="2817">
                  <c:v>114.342</c:v>
                </c:pt>
                <c:pt idx="2818">
                  <c:v>114.383</c:v>
                </c:pt>
                <c:pt idx="2819">
                  <c:v>114.425</c:v>
                </c:pt>
                <c:pt idx="2820">
                  <c:v>114.46600000000001</c:v>
                </c:pt>
                <c:pt idx="2821">
                  <c:v>114.50700000000001</c:v>
                </c:pt>
                <c:pt idx="2822">
                  <c:v>114.548</c:v>
                </c:pt>
                <c:pt idx="2823">
                  <c:v>114.59</c:v>
                </c:pt>
                <c:pt idx="2824">
                  <c:v>114.631</c:v>
                </c:pt>
                <c:pt idx="2825">
                  <c:v>114.673</c:v>
                </c:pt>
                <c:pt idx="2826">
                  <c:v>114.714</c:v>
                </c:pt>
                <c:pt idx="2827">
                  <c:v>114.755</c:v>
                </c:pt>
                <c:pt idx="2828">
                  <c:v>114.797</c:v>
                </c:pt>
                <c:pt idx="2829">
                  <c:v>114.83800000000001</c:v>
                </c:pt>
                <c:pt idx="2830">
                  <c:v>114.88</c:v>
                </c:pt>
                <c:pt idx="2831">
                  <c:v>114.92100000000001</c:v>
                </c:pt>
                <c:pt idx="2832">
                  <c:v>114.962</c:v>
                </c:pt>
                <c:pt idx="2833">
                  <c:v>115.004</c:v>
                </c:pt>
                <c:pt idx="2834">
                  <c:v>115.045</c:v>
                </c:pt>
                <c:pt idx="2835">
                  <c:v>115.086</c:v>
                </c:pt>
                <c:pt idx="2836">
                  <c:v>115.128</c:v>
                </c:pt>
                <c:pt idx="2837">
                  <c:v>115.169</c:v>
                </c:pt>
                <c:pt idx="2838">
                  <c:v>115.21000000000001</c:v>
                </c:pt>
                <c:pt idx="2839">
                  <c:v>115.252</c:v>
                </c:pt>
                <c:pt idx="2840">
                  <c:v>115.29300000000001</c:v>
                </c:pt>
                <c:pt idx="2841">
                  <c:v>115.334</c:v>
                </c:pt>
                <c:pt idx="2842">
                  <c:v>115.376</c:v>
                </c:pt>
                <c:pt idx="2843">
                  <c:v>115.417</c:v>
                </c:pt>
                <c:pt idx="2844">
                  <c:v>115.458</c:v>
                </c:pt>
                <c:pt idx="2845">
                  <c:v>115.5</c:v>
                </c:pt>
                <c:pt idx="2846">
                  <c:v>115.541</c:v>
                </c:pt>
                <c:pt idx="2847">
                  <c:v>115.58200000000001</c:v>
                </c:pt>
                <c:pt idx="2848">
                  <c:v>115.62400000000001</c:v>
                </c:pt>
                <c:pt idx="2849">
                  <c:v>115.66500000000001</c:v>
                </c:pt>
                <c:pt idx="2850">
                  <c:v>115.706</c:v>
                </c:pt>
                <c:pt idx="2851">
                  <c:v>115.748</c:v>
                </c:pt>
                <c:pt idx="2852">
                  <c:v>115.789</c:v>
                </c:pt>
                <c:pt idx="2853">
                  <c:v>115.83</c:v>
                </c:pt>
                <c:pt idx="2854">
                  <c:v>115.872</c:v>
                </c:pt>
                <c:pt idx="2855">
                  <c:v>115.913</c:v>
                </c:pt>
                <c:pt idx="2856">
                  <c:v>115.955</c:v>
                </c:pt>
                <c:pt idx="2857">
                  <c:v>115.99600000000001</c:v>
                </c:pt>
                <c:pt idx="2858">
                  <c:v>116.038</c:v>
                </c:pt>
                <c:pt idx="2859">
                  <c:v>116.07900000000001</c:v>
                </c:pt>
                <c:pt idx="2860">
                  <c:v>116.12100000000001</c:v>
                </c:pt>
                <c:pt idx="2861">
                  <c:v>116.16200000000001</c:v>
                </c:pt>
                <c:pt idx="2862">
                  <c:v>116.20400000000001</c:v>
                </c:pt>
                <c:pt idx="2863">
                  <c:v>116.245</c:v>
                </c:pt>
                <c:pt idx="2864">
                  <c:v>116.28700000000001</c:v>
                </c:pt>
                <c:pt idx="2865">
                  <c:v>116.328</c:v>
                </c:pt>
                <c:pt idx="2866">
                  <c:v>116.37</c:v>
                </c:pt>
                <c:pt idx="2867">
                  <c:v>116.411</c:v>
                </c:pt>
                <c:pt idx="2868">
                  <c:v>116.453</c:v>
                </c:pt>
                <c:pt idx="2869">
                  <c:v>116.495</c:v>
                </c:pt>
                <c:pt idx="2870">
                  <c:v>116.536</c:v>
                </c:pt>
                <c:pt idx="2871">
                  <c:v>116.578</c:v>
                </c:pt>
                <c:pt idx="2872">
                  <c:v>116.619</c:v>
                </c:pt>
                <c:pt idx="2873">
                  <c:v>116.661</c:v>
                </c:pt>
                <c:pt idx="2874">
                  <c:v>116.702</c:v>
                </c:pt>
                <c:pt idx="2875">
                  <c:v>116.744</c:v>
                </c:pt>
                <c:pt idx="2876">
                  <c:v>116.785</c:v>
                </c:pt>
                <c:pt idx="2877">
                  <c:v>116.827</c:v>
                </c:pt>
                <c:pt idx="2878">
                  <c:v>116.86800000000001</c:v>
                </c:pt>
                <c:pt idx="2879">
                  <c:v>116.91</c:v>
                </c:pt>
                <c:pt idx="2880">
                  <c:v>116.95100000000001</c:v>
                </c:pt>
                <c:pt idx="2881">
                  <c:v>116.99300000000001</c:v>
                </c:pt>
                <c:pt idx="2882">
                  <c:v>117.03400000000001</c:v>
                </c:pt>
                <c:pt idx="2883">
                  <c:v>117.07600000000001</c:v>
                </c:pt>
                <c:pt idx="2884">
                  <c:v>117.117</c:v>
                </c:pt>
                <c:pt idx="2885">
                  <c:v>117.15900000000001</c:v>
                </c:pt>
                <c:pt idx="2886">
                  <c:v>117.2</c:v>
                </c:pt>
                <c:pt idx="2887">
                  <c:v>117.242</c:v>
                </c:pt>
                <c:pt idx="2888">
                  <c:v>117.28400000000001</c:v>
                </c:pt>
                <c:pt idx="2889">
                  <c:v>117.325</c:v>
                </c:pt>
                <c:pt idx="2890">
                  <c:v>117.367</c:v>
                </c:pt>
                <c:pt idx="2891">
                  <c:v>117.40900000000001</c:v>
                </c:pt>
                <c:pt idx="2892">
                  <c:v>117.45100000000001</c:v>
                </c:pt>
                <c:pt idx="2893">
                  <c:v>117.49300000000001</c:v>
                </c:pt>
                <c:pt idx="2894">
                  <c:v>117.53400000000001</c:v>
                </c:pt>
                <c:pt idx="2895">
                  <c:v>117.57600000000001</c:v>
                </c:pt>
                <c:pt idx="2896">
                  <c:v>117.61800000000001</c:v>
                </c:pt>
                <c:pt idx="2897">
                  <c:v>117.66</c:v>
                </c:pt>
                <c:pt idx="2898">
                  <c:v>117.702</c:v>
                </c:pt>
                <c:pt idx="2899">
                  <c:v>117.744</c:v>
                </c:pt>
                <c:pt idx="2900">
                  <c:v>117.785</c:v>
                </c:pt>
                <c:pt idx="2901">
                  <c:v>117.827</c:v>
                </c:pt>
                <c:pt idx="2902">
                  <c:v>117.869</c:v>
                </c:pt>
                <c:pt idx="2903">
                  <c:v>117.91</c:v>
                </c:pt>
                <c:pt idx="2904">
                  <c:v>117.952</c:v>
                </c:pt>
                <c:pt idx="2905">
                  <c:v>117.994</c:v>
                </c:pt>
                <c:pt idx="2906">
                  <c:v>118.035</c:v>
                </c:pt>
                <c:pt idx="2907">
                  <c:v>118.077</c:v>
                </c:pt>
                <c:pt idx="2908">
                  <c:v>118.119</c:v>
                </c:pt>
                <c:pt idx="2909">
                  <c:v>118.16</c:v>
                </c:pt>
                <c:pt idx="2910">
                  <c:v>118.202</c:v>
                </c:pt>
                <c:pt idx="2911">
                  <c:v>118.24300000000001</c:v>
                </c:pt>
                <c:pt idx="2912">
                  <c:v>118.285</c:v>
                </c:pt>
                <c:pt idx="2913">
                  <c:v>118.32600000000001</c:v>
                </c:pt>
                <c:pt idx="2914">
                  <c:v>118.36800000000001</c:v>
                </c:pt>
                <c:pt idx="2915">
                  <c:v>118.41</c:v>
                </c:pt>
                <c:pt idx="2916">
                  <c:v>118.45100000000001</c:v>
                </c:pt>
                <c:pt idx="2917">
                  <c:v>118.49300000000001</c:v>
                </c:pt>
                <c:pt idx="2918">
                  <c:v>118.535</c:v>
                </c:pt>
                <c:pt idx="2919">
                  <c:v>118.57600000000001</c:v>
                </c:pt>
                <c:pt idx="2920">
                  <c:v>118.61800000000001</c:v>
                </c:pt>
                <c:pt idx="2921">
                  <c:v>118.65900000000001</c:v>
                </c:pt>
                <c:pt idx="2922">
                  <c:v>118.70100000000001</c:v>
                </c:pt>
                <c:pt idx="2923">
                  <c:v>118.74300000000001</c:v>
                </c:pt>
                <c:pt idx="2924">
                  <c:v>118.785</c:v>
                </c:pt>
                <c:pt idx="2925">
                  <c:v>118.82600000000001</c:v>
                </c:pt>
                <c:pt idx="2926">
                  <c:v>118.86800000000001</c:v>
                </c:pt>
                <c:pt idx="2927">
                  <c:v>118.91</c:v>
                </c:pt>
                <c:pt idx="2928">
                  <c:v>118.952</c:v>
                </c:pt>
                <c:pt idx="2929">
                  <c:v>118.994</c:v>
                </c:pt>
                <c:pt idx="2930">
                  <c:v>119.035</c:v>
                </c:pt>
                <c:pt idx="2931">
                  <c:v>119.077</c:v>
                </c:pt>
                <c:pt idx="2932">
                  <c:v>119.119</c:v>
                </c:pt>
                <c:pt idx="2933">
                  <c:v>119.161</c:v>
                </c:pt>
                <c:pt idx="2934">
                  <c:v>119.203</c:v>
                </c:pt>
                <c:pt idx="2935">
                  <c:v>119.245</c:v>
                </c:pt>
                <c:pt idx="2936">
                  <c:v>119.28700000000001</c:v>
                </c:pt>
                <c:pt idx="2937">
                  <c:v>119.32900000000001</c:v>
                </c:pt>
                <c:pt idx="2938">
                  <c:v>119.37</c:v>
                </c:pt>
                <c:pt idx="2939">
                  <c:v>119.41200000000001</c:v>
                </c:pt>
                <c:pt idx="2940">
                  <c:v>119.45400000000001</c:v>
                </c:pt>
                <c:pt idx="2941">
                  <c:v>119.49600000000001</c:v>
                </c:pt>
                <c:pt idx="2942">
                  <c:v>119.538</c:v>
                </c:pt>
                <c:pt idx="2943">
                  <c:v>119.58</c:v>
                </c:pt>
                <c:pt idx="2944">
                  <c:v>119.622</c:v>
                </c:pt>
                <c:pt idx="2945">
                  <c:v>119.663</c:v>
                </c:pt>
                <c:pt idx="2946">
                  <c:v>119.705</c:v>
                </c:pt>
                <c:pt idx="2947">
                  <c:v>119.747</c:v>
                </c:pt>
                <c:pt idx="2948">
                  <c:v>119.789</c:v>
                </c:pt>
                <c:pt idx="2949">
                  <c:v>119.831</c:v>
                </c:pt>
                <c:pt idx="2950">
                  <c:v>119.873</c:v>
                </c:pt>
                <c:pt idx="2951">
                  <c:v>119.914</c:v>
                </c:pt>
                <c:pt idx="2952">
                  <c:v>119.956</c:v>
                </c:pt>
                <c:pt idx="2953">
                  <c:v>119.998</c:v>
                </c:pt>
                <c:pt idx="2954">
                  <c:v>120.04</c:v>
                </c:pt>
                <c:pt idx="2955">
                  <c:v>120.08200000000001</c:v>
                </c:pt>
                <c:pt idx="2956">
                  <c:v>120.12400000000001</c:v>
                </c:pt>
                <c:pt idx="2957">
                  <c:v>120.166</c:v>
                </c:pt>
                <c:pt idx="2958">
                  <c:v>120.208</c:v>
                </c:pt>
                <c:pt idx="2959">
                  <c:v>120.24900000000001</c:v>
                </c:pt>
                <c:pt idx="2960">
                  <c:v>120.291</c:v>
                </c:pt>
                <c:pt idx="2961">
                  <c:v>120.333</c:v>
                </c:pt>
                <c:pt idx="2962">
                  <c:v>120.375</c:v>
                </c:pt>
                <c:pt idx="2963">
                  <c:v>120.417</c:v>
                </c:pt>
                <c:pt idx="2964">
                  <c:v>120.458</c:v>
                </c:pt>
                <c:pt idx="2965">
                  <c:v>120.5</c:v>
                </c:pt>
                <c:pt idx="2966">
                  <c:v>120.542</c:v>
                </c:pt>
                <c:pt idx="2967">
                  <c:v>120.583</c:v>
                </c:pt>
                <c:pt idx="2968">
                  <c:v>120.625</c:v>
                </c:pt>
                <c:pt idx="2969">
                  <c:v>120.666</c:v>
                </c:pt>
                <c:pt idx="2970">
                  <c:v>120.708</c:v>
                </c:pt>
                <c:pt idx="2971">
                  <c:v>120.74900000000001</c:v>
                </c:pt>
                <c:pt idx="2972">
                  <c:v>120.791</c:v>
                </c:pt>
                <c:pt idx="2973">
                  <c:v>120.833</c:v>
                </c:pt>
                <c:pt idx="2974">
                  <c:v>120.87400000000001</c:v>
                </c:pt>
                <c:pt idx="2975">
                  <c:v>120.916</c:v>
                </c:pt>
                <c:pt idx="2976">
                  <c:v>120.95700000000001</c:v>
                </c:pt>
                <c:pt idx="2977">
                  <c:v>120.99900000000001</c:v>
                </c:pt>
                <c:pt idx="2978">
                  <c:v>121.04</c:v>
                </c:pt>
                <c:pt idx="2979">
                  <c:v>121.08200000000001</c:v>
                </c:pt>
                <c:pt idx="2980">
                  <c:v>121.123</c:v>
                </c:pt>
                <c:pt idx="2981">
                  <c:v>121.16500000000001</c:v>
                </c:pt>
                <c:pt idx="2982">
                  <c:v>121.206</c:v>
                </c:pt>
                <c:pt idx="2983">
                  <c:v>121.248</c:v>
                </c:pt>
                <c:pt idx="2984">
                  <c:v>121.29</c:v>
                </c:pt>
                <c:pt idx="2985">
                  <c:v>121.331</c:v>
                </c:pt>
                <c:pt idx="2986">
                  <c:v>121.373</c:v>
                </c:pt>
                <c:pt idx="2987">
                  <c:v>121.414</c:v>
                </c:pt>
                <c:pt idx="2988">
                  <c:v>121.456</c:v>
                </c:pt>
                <c:pt idx="2989">
                  <c:v>121.498</c:v>
                </c:pt>
                <c:pt idx="2990">
                  <c:v>121.539</c:v>
                </c:pt>
                <c:pt idx="2991">
                  <c:v>121.581</c:v>
                </c:pt>
                <c:pt idx="2992">
                  <c:v>121.622</c:v>
                </c:pt>
                <c:pt idx="2993">
                  <c:v>121.664</c:v>
                </c:pt>
                <c:pt idx="2994">
                  <c:v>121.706</c:v>
                </c:pt>
                <c:pt idx="2995">
                  <c:v>121.747</c:v>
                </c:pt>
                <c:pt idx="2996">
                  <c:v>121.789</c:v>
                </c:pt>
                <c:pt idx="2997">
                  <c:v>121.83</c:v>
                </c:pt>
                <c:pt idx="2998">
                  <c:v>121.872</c:v>
                </c:pt>
                <c:pt idx="2999">
                  <c:v>121.913</c:v>
                </c:pt>
                <c:pt idx="3000">
                  <c:v>121.955</c:v>
                </c:pt>
                <c:pt idx="3001">
                  <c:v>121.997</c:v>
                </c:pt>
                <c:pt idx="3002">
                  <c:v>122.038</c:v>
                </c:pt>
                <c:pt idx="3003">
                  <c:v>122.08</c:v>
                </c:pt>
                <c:pt idx="3004">
                  <c:v>122.12100000000001</c:v>
                </c:pt>
                <c:pt idx="3005">
                  <c:v>122.163</c:v>
                </c:pt>
                <c:pt idx="3006">
                  <c:v>122.205</c:v>
                </c:pt>
                <c:pt idx="3007">
                  <c:v>122.24600000000001</c:v>
                </c:pt>
                <c:pt idx="3008">
                  <c:v>122.288</c:v>
                </c:pt>
                <c:pt idx="3009">
                  <c:v>122.32900000000001</c:v>
                </c:pt>
                <c:pt idx="3010">
                  <c:v>122.37100000000001</c:v>
                </c:pt>
                <c:pt idx="3011">
                  <c:v>122.413</c:v>
                </c:pt>
                <c:pt idx="3012">
                  <c:v>122.455</c:v>
                </c:pt>
                <c:pt idx="3013">
                  <c:v>122.49600000000001</c:v>
                </c:pt>
                <c:pt idx="3014">
                  <c:v>122.538</c:v>
                </c:pt>
                <c:pt idx="3015">
                  <c:v>122.58</c:v>
                </c:pt>
                <c:pt idx="3016">
                  <c:v>122.622</c:v>
                </c:pt>
                <c:pt idx="3017">
                  <c:v>122.663</c:v>
                </c:pt>
                <c:pt idx="3018">
                  <c:v>122.705</c:v>
                </c:pt>
                <c:pt idx="3019">
                  <c:v>122.747</c:v>
                </c:pt>
                <c:pt idx="3020">
                  <c:v>122.789</c:v>
                </c:pt>
                <c:pt idx="3021">
                  <c:v>122.83</c:v>
                </c:pt>
                <c:pt idx="3022">
                  <c:v>122.872</c:v>
                </c:pt>
                <c:pt idx="3023">
                  <c:v>122.914</c:v>
                </c:pt>
                <c:pt idx="3024">
                  <c:v>122.956</c:v>
                </c:pt>
                <c:pt idx="3025">
                  <c:v>122.998</c:v>
                </c:pt>
                <c:pt idx="3026">
                  <c:v>123.04</c:v>
                </c:pt>
                <c:pt idx="3027">
                  <c:v>123.08200000000001</c:v>
                </c:pt>
                <c:pt idx="3028">
                  <c:v>123.125</c:v>
                </c:pt>
                <c:pt idx="3029">
                  <c:v>123.167</c:v>
                </c:pt>
                <c:pt idx="3030">
                  <c:v>123.209</c:v>
                </c:pt>
                <c:pt idx="3031">
                  <c:v>123.251</c:v>
                </c:pt>
                <c:pt idx="3032">
                  <c:v>123.29300000000001</c:v>
                </c:pt>
                <c:pt idx="3033">
                  <c:v>123.336</c:v>
                </c:pt>
                <c:pt idx="3034">
                  <c:v>123.378</c:v>
                </c:pt>
                <c:pt idx="3035">
                  <c:v>123.42100000000001</c:v>
                </c:pt>
                <c:pt idx="3036">
                  <c:v>123.46300000000001</c:v>
                </c:pt>
                <c:pt idx="3037">
                  <c:v>123.50500000000001</c:v>
                </c:pt>
                <c:pt idx="3038">
                  <c:v>123.548</c:v>
                </c:pt>
                <c:pt idx="3039">
                  <c:v>123.59</c:v>
                </c:pt>
                <c:pt idx="3040">
                  <c:v>123.633</c:v>
                </c:pt>
                <c:pt idx="3041">
                  <c:v>123.675</c:v>
                </c:pt>
                <c:pt idx="3042">
                  <c:v>123.717</c:v>
                </c:pt>
                <c:pt idx="3043">
                  <c:v>123.76</c:v>
                </c:pt>
                <c:pt idx="3044">
                  <c:v>123.80200000000001</c:v>
                </c:pt>
                <c:pt idx="3045">
                  <c:v>123.84400000000001</c:v>
                </c:pt>
                <c:pt idx="3046">
                  <c:v>123.886</c:v>
                </c:pt>
                <c:pt idx="3047">
                  <c:v>123.929</c:v>
                </c:pt>
                <c:pt idx="3048">
                  <c:v>123.971</c:v>
                </c:pt>
                <c:pt idx="3049">
                  <c:v>124.01300000000001</c:v>
                </c:pt>
                <c:pt idx="3050">
                  <c:v>124.05500000000001</c:v>
                </c:pt>
                <c:pt idx="3051">
                  <c:v>124.09700000000001</c:v>
                </c:pt>
                <c:pt idx="3052">
                  <c:v>124.139</c:v>
                </c:pt>
                <c:pt idx="3053">
                  <c:v>124.182</c:v>
                </c:pt>
                <c:pt idx="3054">
                  <c:v>124.224</c:v>
                </c:pt>
                <c:pt idx="3055">
                  <c:v>124.26600000000001</c:v>
                </c:pt>
                <c:pt idx="3056">
                  <c:v>124.30800000000001</c:v>
                </c:pt>
                <c:pt idx="3057">
                  <c:v>124.35000000000001</c:v>
                </c:pt>
                <c:pt idx="3058">
                  <c:v>124.392</c:v>
                </c:pt>
                <c:pt idx="3059">
                  <c:v>124.434</c:v>
                </c:pt>
                <c:pt idx="3060">
                  <c:v>124.476</c:v>
                </c:pt>
                <c:pt idx="3061">
                  <c:v>124.518</c:v>
                </c:pt>
                <c:pt idx="3062">
                  <c:v>124.56</c:v>
                </c:pt>
                <c:pt idx="3063">
                  <c:v>124.60300000000001</c:v>
                </c:pt>
                <c:pt idx="3064">
                  <c:v>124.645</c:v>
                </c:pt>
                <c:pt idx="3065">
                  <c:v>124.687</c:v>
                </c:pt>
                <c:pt idx="3066">
                  <c:v>124.73</c:v>
                </c:pt>
                <c:pt idx="3067">
                  <c:v>124.77200000000001</c:v>
                </c:pt>
                <c:pt idx="3068">
                  <c:v>124.815</c:v>
                </c:pt>
                <c:pt idx="3069">
                  <c:v>124.857</c:v>
                </c:pt>
                <c:pt idx="3070">
                  <c:v>124.9</c:v>
                </c:pt>
                <c:pt idx="3071">
                  <c:v>124.94200000000001</c:v>
                </c:pt>
                <c:pt idx="3072">
                  <c:v>124.985</c:v>
                </c:pt>
                <c:pt idx="3073">
                  <c:v>125.027</c:v>
                </c:pt>
                <c:pt idx="3074">
                  <c:v>125.07000000000001</c:v>
                </c:pt>
                <c:pt idx="3075">
                  <c:v>125.11200000000001</c:v>
                </c:pt>
                <c:pt idx="3076">
                  <c:v>125.155</c:v>
                </c:pt>
                <c:pt idx="3077">
                  <c:v>125.197</c:v>
                </c:pt>
                <c:pt idx="3078">
                  <c:v>125.24000000000001</c:v>
                </c:pt>
                <c:pt idx="3079">
                  <c:v>125.283</c:v>
                </c:pt>
                <c:pt idx="3080">
                  <c:v>125.325</c:v>
                </c:pt>
                <c:pt idx="3081">
                  <c:v>125.36800000000001</c:v>
                </c:pt>
                <c:pt idx="3082">
                  <c:v>125.411</c:v>
                </c:pt>
                <c:pt idx="3083">
                  <c:v>125.453</c:v>
                </c:pt>
                <c:pt idx="3084">
                  <c:v>125.49600000000001</c:v>
                </c:pt>
                <c:pt idx="3085">
                  <c:v>125.539</c:v>
                </c:pt>
                <c:pt idx="3086">
                  <c:v>125.581</c:v>
                </c:pt>
                <c:pt idx="3087">
                  <c:v>125.62400000000001</c:v>
                </c:pt>
                <c:pt idx="3088">
                  <c:v>125.667</c:v>
                </c:pt>
                <c:pt idx="3089">
                  <c:v>125.71000000000001</c:v>
                </c:pt>
                <c:pt idx="3090">
                  <c:v>125.753</c:v>
                </c:pt>
                <c:pt idx="3091">
                  <c:v>125.79600000000001</c:v>
                </c:pt>
                <c:pt idx="3092">
                  <c:v>125.839</c:v>
                </c:pt>
                <c:pt idx="3093">
                  <c:v>125.883</c:v>
                </c:pt>
                <c:pt idx="3094">
                  <c:v>125.926</c:v>
                </c:pt>
                <c:pt idx="3095">
                  <c:v>125.96900000000001</c:v>
                </c:pt>
                <c:pt idx="3096">
                  <c:v>126.012</c:v>
                </c:pt>
                <c:pt idx="3097">
                  <c:v>126.05500000000001</c:v>
                </c:pt>
                <c:pt idx="3098">
                  <c:v>126.099</c:v>
                </c:pt>
                <c:pt idx="3099">
                  <c:v>126.142</c:v>
                </c:pt>
                <c:pt idx="3100">
                  <c:v>126.185</c:v>
                </c:pt>
                <c:pt idx="3101">
                  <c:v>126.22800000000001</c:v>
                </c:pt>
                <c:pt idx="3102">
                  <c:v>126.271</c:v>
                </c:pt>
                <c:pt idx="3103">
                  <c:v>126.315</c:v>
                </c:pt>
                <c:pt idx="3104">
                  <c:v>126.358</c:v>
                </c:pt>
                <c:pt idx="3105">
                  <c:v>126.401</c:v>
                </c:pt>
                <c:pt idx="3106">
                  <c:v>126.444</c:v>
                </c:pt>
                <c:pt idx="3107">
                  <c:v>126.48700000000001</c:v>
                </c:pt>
                <c:pt idx="3108">
                  <c:v>126.53</c:v>
                </c:pt>
                <c:pt idx="3109">
                  <c:v>126.57300000000001</c:v>
                </c:pt>
                <c:pt idx="3110">
                  <c:v>126.616</c:v>
                </c:pt>
                <c:pt idx="3111">
                  <c:v>126.65900000000001</c:v>
                </c:pt>
                <c:pt idx="3112">
                  <c:v>126.702</c:v>
                </c:pt>
                <c:pt idx="3113">
                  <c:v>126.745</c:v>
                </c:pt>
                <c:pt idx="3114">
                  <c:v>126.788</c:v>
                </c:pt>
                <c:pt idx="3115">
                  <c:v>126.831</c:v>
                </c:pt>
                <c:pt idx="3116">
                  <c:v>126.87400000000001</c:v>
                </c:pt>
                <c:pt idx="3117">
                  <c:v>126.917</c:v>
                </c:pt>
                <c:pt idx="3118">
                  <c:v>126.959</c:v>
                </c:pt>
                <c:pt idx="3119">
                  <c:v>127.00200000000001</c:v>
                </c:pt>
                <c:pt idx="3120">
                  <c:v>127.045</c:v>
                </c:pt>
                <c:pt idx="3121">
                  <c:v>127.08800000000001</c:v>
                </c:pt>
                <c:pt idx="3122">
                  <c:v>127.131</c:v>
                </c:pt>
                <c:pt idx="3123">
                  <c:v>127.173</c:v>
                </c:pt>
                <c:pt idx="3124">
                  <c:v>127.21600000000001</c:v>
                </c:pt>
                <c:pt idx="3125">
                  <c:v>127.259</c:v>
                </c:pt>
                <c:pt idx="3126">
                  <c:v>127.30200000000001</c:v>
                </c:pt>
                <c:pt idx="3127">
                  <c:v>127.345</c:v>
                </c:pt>
                <c:pt idx="3128">
                  <c:v>127.38800000000001</c:v>
                </c:pt>
                <c:pt idx="3129">
                  <c:v>127.43</c:v>
                </c:pt>
                <c:pt idx="3130">
                  <c:v>127.473</c:v>
                </c:pt>
                <c:pt idx="3131">
                  <c:v>127.51600000000001</c:v>
                </c:pt>
                <c:pt idx="3132">
                  <c:v>127.559</c:v>
                </c:pt>
                <c:pt idx="3133">
                  <c:v>127.601</c:v>
                </c:pt>
                <c:pt idx="3134">
                  <c:v>127.64400000000001</c:v>
                </c:pt>
                <c:pt idx="3135">
                  <c:v>127.687</c:v>
                </c:pt>
                <c:pt idx="3136">
                  <c:v>127.729</c:v>
                </c:pt>
                <c:pt idx="3137">
                  <c:v>127.77200000000001</c:v>
                </c:pt>
                <c:pt idx="3138">
                  <c:v>127.81400000000001</c:v>
                </c:pt>
                <c:pt idx="3139">
                  <c:v>127.857</c:v>
                </c:pt>
                <c:pt idx="3140">
                  <c:v>127.899</c:v>
                </c:pt>
                <c:pt idx="3141">
                  <c:v>127.94200000000001</c:v>
                </c:pt>
                <c:pt idx="3142">
                  <c:v>127.98400000000001</c:v>
                </c:pt>
                <c:pt idx="3143">
                  <c:v>128.02700000000002</c:v>
                </c:pt>
                <c:pt idx="3144">
                  <c:v>128.06900000000002</c:v>
                </c:pt>
                <c:pt idx="3145">
                  <c:v>128.11199999999999</c:v>
                </c:pt>
                <c:pt idx="3146">
                  <c:v>128.155</c:v>
                </c:pt>
                <c:pt idx="3147">
                  <c:v>128.197</c:v>
                </c:pt>
                <c:pt idx="3148">
                  <c:v>128.24</c:v>
                </c:pt>
                <c:pt idx="3149">
                  <c:v>128.28200000000001</c:v>
                </c:pt>
                <c:pt idx="3150">
                  <c:v>128.32499999999999</c:v>
                </c:pt>
                <c:pt idx="3151">
                  <c:v>128.36799999999999</c:v>
                </c:pt>
                <c:pt idx="3152">
                  <c:v>128.411</c:v>
                </c:pt>
                <c:pt idx="3153">
                  <c:v>128.453</c:v>
                </c:pt>
                <c:pt idx="3154">
                  <c:v>128.49600000000001</c:v>
                </c:pt>
                <c:pt idx="3155">
                  <c:v>128.53900000000002</c:v>
                </c:pt>
                <c:pt idx="3156">
                  <c:v>128.58199999999999</c:v>
                </c:pt>
                <c:pt idx="3157">
                  <c:v>128.624</c:v>
                </c:pt>
                <c:pt idx="3158">
                  <c:v>128.667</c:v>
                </c:pt>
                <c:pt idx="3159">
                  <c:v>128.71</c:v>
                </c:pt>
                <c:pt idx="3160">
                  <c:v>128.75200000000001</c:v>
                </c:pt>
                <c:pt idx="3161">
                  <c:v>128.79500000000002</c:v>
                </c:pt>
                <c:pt idx="3162">
                  <c:v>128.83799999999999</c:v>
                </c:pt>
                <c:pt idx="3163">
                  <c:v>128.881</c:v>
                </c:pt>
                <c:pt idx="3164">
                  <c:v>128.923</c:v>
                </c:pt>
                <c:pt idx="3165">
                  <c:v>128.96600000000001</c:v>
                </c:pt>
                <c:pt idx="3166">
                  <c:v>129.00900000000001</c:v>
                </c:pt>
                <c:pt idx="3167">
                  <c:v>129.05100000000002</c:v>
                </c:pt>
                <c:pt idx="3168">
                  <c:v>129.09399999999999</c:v>
                </c:pt>
                <c:pt idx="3169">
                  <c:v>129.137</c:v>
                </c:pt>
                <c:pt idx="3170">
                  <c:v>129.179</c:v>
                </c:pt>
                <c:pt idx="3171">
                  <c:v>129.22200000000001</c:v>
                </c:pt>
                <c:pt idx="3172">
                  <c:v>129.26500000000001</c:v>
                </c:pt>
                <c:pt idx="3173">
                  <c:v>129.30700000000002</c:v>
                </c:pt>
                <c:pt idx="3174">
                  <c:v>129.35</c:v>
                </c:pt>
                <c:pt idx="3175">
                  <c:v>129.393</c:v>
                </c:pt>
                <c:pt idx="3176">
                  <c:v>129.435</c:v>
                </c:pt>
                <c:pt idx="3177">
                  <c:v>129.47800000000001</c:v>
                </c:pt>
                <c:pt idx="3178">
                  <c:v>129.52000000000001</c:v>
                </c:pt>
                <c:pt idx="3179">
                  <c:v>129.56300000000002</c:v>
                </c:pt>
                <c:pt idx="3180">
                  <c:v>129.60499999999999</c:v>
                </c:pt>
                <c:pt idx="3181">
                  <c:v>129.648</c:v>
                </c:pt>
                <c:pt idx="3182">
                  <c:v>129.691</c:v>
                </c:pt>
                <c:pt idx="3183">
                  <c:v>129.73400000000001</c:v>
                </c:pt>
                <c:pt idx="3184">
                  <c:v>129.77700000000002</c:v>
                </c:pt>
                <c:pt idx="3185">
                  <c:v>129.82</c:v>
                </c:pt>
                <c:pt idx="3186">
                  <c:v>129.863</c:v>
                </c:pt>
                <c:pt idx="3187">
                  <c:v>129.90600000000001</c:v>
                </c:pt>
                <c:pt idx="3188">
                  <c:v>129.94900000000001</c:v>
                </c:pt>
                <c:pt idx="3189">
                  <c:v>129.99100000000001</c:v>
                </c:pt>
                <c:pt idx="3190">
                  <c:v>130.03399999999999</c:v>
                </c:pt>
                <c:pt idx="3191">
                  <c:v>130.077</c:v>
                </c:pt>
                <c:pt idx="3192">
                  <c:v>130.119</c:v>
                </c:pt>
                <c:pt idx="3193">
                  <c:v>130.16200000000001</c:v>
                </c:pt>
                <c:pt idx="3194">
                  <c:v>130.20500000000001</c:v>
                </c:pt>
                <c:pt idx="3195">
                  <c:v>130.24700000000001</c:v>
                </c:pt>
                <c:pt idx="3196">
                  <c:v>130.29</c:v>
                </c:pt>
                <c:pt idx="3197">
                  <c:v>130.33199999999999</c:v>
                </c:pt>
                <c:pt idx="3198">
                  <c:v>130.375</c:v>
                </c:pt>
                <c:pt idx="3199">
                  <c:v>130.417</c:v>
                </c:pt>
                <c:pt idx="3200">
                  <c:v>130.46</c:v>
                </c:pt>
                <c:pt idx="3201">
                  <c:v>130.50200000000001</c:v>
                </c:pt>
                <c:pt idx="3202">
                  <c:v>130.54500000000002</c:v>
                </c:pt>
                <c:pt idx="3203">
                  <c:v>130.58699999999999</c:v>
                </c:pt>
                <c:pt idx="3204">
                  <c:v>130.63</c:v>
                </c:pt>
                <c:pt idx="3205">
                  <c:v>130.672</c:v>
                </c:pt>
                <c:pt idx="3206">
                  <c:v>130.714</c:v>
                </c:pt>
                <c:pt idx="3207">
                  <c:v>130.75700000000001</c:v>
                </c:pt>
                <c:pt idx="3208">
                  <c:v>130.79900000000001</c:v>
                </c:pt>
                <c:pt idx="3209">
                  <c:v>130.84200000000001</c:v>
                </c:pt>
                <c:pt idx="3210">
                  <c:v>130.88400000000001</c:v>
                </c:pt>
                <c:pt idx="3211">
                  <c:v>130.92699999999999</c:v>
                </c:pt>
                <c:pt idx="3212">
                  <c:v>130.96899999999999</c:v>
                </c:pt>
                <c:pt idx="3213">
                  <c:v>131.012</c:v>
                </c:pt>
                <c:pt idx="3214">
                  <c:v>131.05500000000001</c:v>
                </c:pt>
                <c:pt idx="3215">
                  <c:v>131.09700000000001</c:v>
                </c:pt>
                <c:pt idx="3216">
                  <c:v>131.14000000000001</c:v>
                </c:pt>
                <c:pt idx="3217">
                  <c:v>131.18299999999999</c:v>
                </c:pt>
                <c:pt idx="3218">
                  <c:v>131.22499999999999</c:v>
                </c:pt>
                <c:pt idx="3219">
                  <c:v>131.268</c:v>
                </c:pt>
                <c:pt idx="3220">
                  <c:v>131.31100000000001</c:v>
                </c:pt>
                <c:pt idx="3221">
                  <c:v>131.35400000000001</c:v>
                </c:pt>
                <c:pt idx="3222">
                  <c:v>131.39699999999999</c:v>
                </c:pt>
                <c:pt idx="3223">
                  <c:v>131.44</c:v>
                </c:pt>
                <c:pt idx="3224">
                  <c:v>131.483</c:v>
                </c:pt>
                <c:pt idx="3225">
                  <c:v>131.52500000000001</c:v>
                </c:pt>
                <c:pt idx="3226">
                  <c:v>131.56800000000001</c:v>
                </c:pt>
                <c:pt idx="3227">
                  <c:v>131.61099999999999</c:v>
                </c:pt>
                <c:pt idx="3228">
                  <c:v>131.654</c:v>
                </c:pt>
                <c:pt idx="3229">
                  <c:v>131.697</c:v>
                </c:pt>
                <c:pt idx="3230">
                  <c:v>131.739</c:v>
                </c:pt>
                <c:pt idx="3231">
                  <c:v>131.78200000000001</c:v>
                </c:pt>
                <c:pt idx="3232">
                  <c:v>131.82400000000001</c:v>
                </c:pt>
                <c:pt idx="3233">
                  <c:v>131.86699999999999</c:v>
                </c:pt>
                <c:pt idx="3234">
                  <c:v>131.90899999999999</c:v>
                </c:pt>
                <c:pt idx="3235">
                  <c:v>131.952</c:v>
                </c:pt>
                <c:pt idx="3236">
                  <c:v>131.994</c:v>
                </c:pt>
                <c:pt idx="3237">
                  <c:v>132.03700000000001</c:v>
                </c:pt>
                <c:pt idx="3238">
                  <c:v>132.07900000000001</c:v>
                </c:pt>
                <c:pt idx="3239">
                  <c:v>132.12100000000001</c:v>
                </c:pt>
                <c:pt idx="3240">
                  <c:v>132.16400000000002</c:v>
                </c:pt>
                <c:pt idx="3241">
                  <c:v>132.20599999999999</c:v>
                </c:pt>
                <c:pt idx="3242">
                  <c:v>132.24799999999999</c:v>
                </c:pt>
                <c:pt idx="3243">
                  <c:v>132.291</c:v>
                </c:pt>
                <c:pt idx="3244">
                  <c:v>132.333</c:v>
                </c:pt>
                <c:pt idx="3245">
                  <c:v>132.375</c:v>
                </c:pt>
                <c:pt idx="3246">
                  <c:v>132.41800000000001</c:v>
                </c:pt>
                <c:pt idx="3247">
                  <c:v>132.46</c:v>
                </c:pt>
                <c:pt idx="3248">
                  <c:v>132.50300000000001</c:v>
                </c:pt>
                <c:pt idx="3249">
                  <c:v>132.54599999999999</c:v>
                </c:pt>
                <c:pt idx="3250">
                  <c:v>132.58799999999999</c:v>
                </c:pt>
                <c:pt idx="3251">
                  <c:v>132.631</c:v>
                </c:pt>
                <c:pt idx="3252">
                  <c:v>132.67400000000001</c:v>
                </c:pt>
                <c:pt idx="3253">
                  <c:v>132.71600000000001</c:v>
                </c:pt>
                <c:pt idx="3254">
                  <c:v>132.75900000000001</c:v>
                </c:pt>
                <c:pt idx="3255">
                  <c:v>132.80199999999999</c:v>
                </c:pt>
                <c:pt idx="3256">
                  <c:v>132.84399999999999</c:v>
                </c:pt>
                <c:pt idx="3257">
                  <c:v>132.887</c:v>
                </c:pt>
                <c:pt idx="3258">
                  <c:v>132.93</c:v>
                </c:pt>
                <c:pt idx="3259">
                  <c:v>132.97200000000001</c:v>
                </c:pt>
                <c:pt idx="3260">
                  <c:v>133.01500000000001</c:v>
                </c:pt>
                <c:pt idx="3261">
                  <c:v>133.05799999999999</c:v>
                </c:pt>
                <c:pt idx="3262">
                  <c:v>133.1</c:v>
                </c:pt>
                <c:pt idx="3263">
                  <c:v>133.143</c:v>
                </c:pt>
                <c:pt idx="3264">
                  <c:v>133.185</c:v>
                </c:pt>
                <c:pt idx="3265">
                  <c:v>133.22800000000001</c:v>
                </c:pt>
                <c:pt idx="3266">
                  <c:v>133.27100000000002</c:v>
                </c:pt>
                <c:pt idx="3267">
                  <c:v>133.31300000000002</c:v>
                </c:pt>
                <c:pt idx="3268">
                  <c:v>133.35499999999999</c:v>
                </c:pt>
                <c:pt idx="3269">
                  <c:v>133.398</c:v>
                </c:pt>
                <c:pt idx="3270">
                  <c:v>133.44</c:v>
                </c:pt>
                <c:pt idx="3271">
                  <c:v>133.483</c:v>
                </c:pt>
                <c:pt idx="3272">
                  <c:v>133.52500000000001</c:v>
                </c:pt>
                <c:pt idx="3273">
                  <c:v>133.56800000000001</c:v>
                </c:pt>
                <c:pt idx="3274">
                  <c:v>133.61000000000001</c:v>
                </c:pt>
                <c:pt idx="3275">
                  <c:v>133.65200000000002</c:v>
                </c:pt>
                <c:pt idx="3276">
                  <c:v>133.69499999999999</c:v>
                </c:pt>
                <c:pt idx="3277">
                  <c:v>133.73699999999999</c:v>
                </c:pt>
                <c:pt idx="3278">
                  <c:v>133.779</c:v>
                </c:pt>
                <c:pt idx="3279">
                  <c:v>133.822</c:v>
                </c:pt>
                <c:pt idx="3280">
                  <c:v>133.864</c:v>
                </c:pt>
                <c:pt idx="3281">
                  <c:v>133.90600000000001</c:v>
                </c:pt>
                <c:pt idx="3282">
                  <c:v>133.94800000000001</c:v>
                </c:pt>
                <c:pt idx="3283">
                  <c:v>133.99100000000001</c:v>
                </c:pt>
                <c:pt idx="3284">
                  <c:v>134.03300000000002</c:v>
                </c:pt>
                <c:pt idx="3285">
                  <c:v>134.07499999999999</c:v>
                </c:pt>
                <c:pt idx="3286">
                  <c:v>134.11699999999999</c:v>
                </c:pt>
                <c:pt idx="3287">
                  <c:v>134.15899999999999</c:v>
                </c:pt>
                <c:pt idx="3288">
                  <c:v>134.20099999999999</c:v>
                </c:pt>
                <c:pt idx="3289">
                  <c:v>134.24299999999999</c:v>
                </c:pt>
                <c:pt idx="3290">
                  <c:v>134.285</c:v>
                </c:pt>
                <c:pt idx="3291">
                  <c:v>134.327</c:v>
                </c:pt>
                <c:pt idx="3292">
                  <c:v>134.369</c:v>
                </c:pt>
                <c:pt idx="3293">
                  <c:v>134.411</c:v>
                </c:pt>
                <c:pt idx="3294">
                  <c:v>134.453</c:v>
                </c:pt>
                <c:pt idx="3295">
                  <c:v>134.495</c:v>
                </c:pt>
                <c:pt idx="3296">
                  <c:v>134.53700000000001</c:v>
                </c:pt>
                <c:pt idx="3297">
                  <c:v>134.57900000000001</c:v>
                </c:pt>
                <c:pt idx="3298">
                  <c:v>134.62100000000001</c:v>
                </c:pt>
                <c:pt idx="3299">
                  <c:v>134.66300000000001</c:v>
                </c:pt>
                <c:pt idx="3300">
                  <c:v>134.70500000000001</c:v>
                </c:pt>
                <c:pt idx="3301">
                  <c:v>134.74700000000001</c:v>
                </c:pt>
                <c:pt idx="3302">
                  <c:v>134.78900000000002</c:v>
                </c:pt>
                <c:pt idx="3303">
                  <c:v>134.83099999999999</c:v>
                </c:pt>
                <c:pt idx="3304">
                  <c:v>134.87299999999999</c:v>
                </c:pt>
                <c:pt idx="3305">
                  <c:v>134.91499999999999</c:v>
                </c:pt>
                <c:pt idx="3306">
                  <c:v>134.95699999999999</c:v>
                </c:pt>
                <c:pt idx="3307">
                  <c:v>135</c:v>
                </c:pt>
                <c:pt idx="3308">
                  <c:v>135.042</c:v>
                </c:pt>
                <c:pt idx="3309">
                  <c:v>135.084</c:v>
                </c:pt>
                <c:pt idx="3310">
                  <c:v>135.126</c:v>
                </c:pt>
                <c:pt idx="3311">
                  <c:v>135.16900000000001</c:v>
                </c:pt>
                <c:pt idx="3312">
                  <c:v>135.21100000000001</c:v>
                </c:pt>
                <c:pt idx="3313">
                  <c:v>135.25300000000001</c:v>
                </c:pt>
                <c:pt idx="3314">
                  <c:v>135.29500000000002</c:v>
                </c:pt>
                <c:pt idx="3315">
                  <c:v>135.33699999999999</c:v>
                </c:pt>
                <c:pt idx="3316">
                  <c:v>135.37899999999999</c:v>
                </c:pt>
                <c:pt idx="3317">
                  <c:v>135.422</c:v>
                </c:pt>
                <c:pt idx="3318">
                  <c:v>135.464</c:v>
                </c:pt>
                <c:pt idx="3319">
                  <c:v>135.506</c:v>
                </c:pt>
                <c:pt idx="3320">
                  <c:v>135.548</c:v>
                </c:pt>
                <c:pt idx="3321">
                  <c:v>135.59</c:v>
                </c:pt>
                <c:pt idx="3322">
                  <c:v>135.63200000000001</c:v>
                </c:pt>
                <c:pt idx="3323">
                  <c:v>135.67500000000001</c:v>
                </c:pt>
                <c:pt idx="3324">
                  <c:v>135.71700000000001</c:v>
                </c:pt>
                <c:pt idx="3325">
                  <c:v>135.75900000000001</c:v>
                </c:pt>
                <c:pt idx="3326">
                  <c:v>135.80100000000002</c:v>
                </c:pt>
                <c:pt idx="3327">
                  <c:v>135.84399999999999</c:v>
                </c:pt>
                <c:pt idx="3328">
                  <c:v>135.886</c:v>
                </c:pt>
                <c:pt idx="3329">
                  <c:v>135.928</c:v>
                </c:pt>
                <c:pt idx="3330">
                  <c:v>135.971</c:v>
                </c:pt>
                <c:pt idx="3331">
                  <c:v>136.01300000000001</c:v>
                </c:pt>
                <c:pt idx="3332">
                  <c:v>136.05500000000001</c:v>
                </c:pt>
                <c:pt idx="3333">
                  <c:v>136.09800000000001</c:v>
                </c:pt>
                <c:pt idx="3334">
                  <c:v>136.14000000000001</c:v>
                </c:pt>
                <c:pt idx="3335">
                  <c:v>136.18200000000002</c:v>
                </c:pt>
                <c:pt idx="3336">
                  <c:v>136.22499999999999</c:v>
                </c:pt>
                <c:pt idx="3337">
                  <c:v>136.267</c:v>
                </c:pt>
                <c:pt idx="3338">
                  <c:v>136.31</c:v>
                </c:pt>
                <c:pt idx="3339">
                  <c:v>136.352</c:v>
                </c:pt>
                <c:pt idx="3340">
                  <c:v>136.39500000000001</c:v>
                </c:pt>
                <c:pt idx="3341">
                  <c:v>136.43700000000001</c:v>
                </c:pt>
                <c:pt idx="3342">
                  <c:v>136.47999999999999</c:v>
                </c:pt>
                <c:pt idx="3343">
                  <c:v>136.52199999999999</c:v>
                </c:pt>
                <c:pt idx="3344">
                  <c:v>136.565</c:v>
                </c:pt>
                <c:pt idx="3345">
                  <c:v>136.607</c:v>
                </c:pt>
                <c:pt idx="3346">
                  <c:v>136.65</c:v>
                </c:pt>
                <c:pt idx="3347">
                  <c:v>136.69200000000001</c:v>
                </c:pt>
                <c:pt idx="3348">
                  <c:v>136.73500000000001</c:v>
                </c:pt>
                <c:pt idx="3349">
                  <c:v>136.77700000000002</c:v>
                </c:pt>
                <c:pt idx="3350">
                  <c:v>136.82</c:v>
                </c:pt>
                <c:pt idx="3351">
                  <c:v>136.86199999999999</c:v>
                </c:pt>
                <c:pt idx="3352">
                  <c:v>136.905</c:v>
                </c:pt>
                <c:pt idx="3353">
                  <c:v>136.947</c:v>
                </c:pt>
                <c:pt idx="3354">
                  <c:v>136.99</c:v>
                </c:pt>
                <c:pt idx="3355">
                  <c:v>137.03300000000002</c:v>
                </c:pt>
                <c:pt idx="3356">
                  <c:v>137.07599999999999</c:v>
                </c:pt>
                <c:pt idx="3357">
                  <c:v>137.11799999999999</c:v>
                </c:pt>
                <c:pt idx="3358">
                  <c:v>137.161</c:v>
                </c:pt>
                <c:pt idx="3359">
                  <c:v>137.20400000000001</c:v>
                </c:pt>
                <c:pt idx="3360">
                  <c:v>137.24700000000001</c:v>
                </c:pt>
                <c:pt idx="3361">
                  <c:v>137.28900000000002</c:v>
                </c:pt>
                <c:pt idx="3362">
                  <c:v>137.33199999999999</c:v>
                </c:pt>
                <c:pt idx="3363">
                  <c:v>137.375</c:v>
                </c:pt>
                <c:pt idx="3364">
                  <c:v>137.41800000000001</c:v>
                </c:pt>
                <c:pt idx="3365">
                  <c:v>137.46100000000001</c:v>
                </c:pt>
                <c:pt idx="3366">
                  <c:v>137.50300000000001</c:v>
                </c:pt>
                <c:pt idx="3367">
                  <c:v>137.54599999999999</c:v>
                </c:pt>
                <c:pt idx="3368">
                  <c:v>137.589</c:v>
                </c:pt>
                <c:pt idx="3369">
                  <c:v>137.631</c:v>
                </c:pt>
                <c:pt idx="3370">
                  <c:v>137.67400000000001</c:v>
                </c:pt>
                <c:pt idx="3371">
                  <c:v>137.71700000000001</c:v>
                </c:pt>
                <c:pt idx="3372">
                  <c:v>137.76</c:v>
                </c:pt>
                <c:pt idx="3373">
                  <c:v>137.80199999999999</c:v>
                </c:pt>
                <c:pt idx="3374">
                  <c:v>137.845</c:v>
                </c:pt>
                <c:pt idx="3375">
                  <c:v>137.88800000000001</c:v>
                </c:pt>
                <c:pt idx="3376">
                  <c:v>137.93</c:v>
                </c:pt>
                <c:pt idx="3377">
                  <c:v>137.97300000000001</c:v>
                </c:pt>
                <c:pt idx="3378">
                  <c:v>138.01599999999999</c:v>
                </c:pt>
                <c:pt idx="3379">
                  <c:v>138.05799999999999</c:v>
                </c:pt>
                <c:pt idx="3380">
                  <c:v>138.101</c:v>
                </c:pt>
                <c:pt idx="3381">
                  <c:v>138.143</c:v>
                </c:pt>
                <c:pt idx="3382">
                  <c:v>138.18600000000001</c:v>
                </c:pt>
                <c:pt idx="3383">
                  <c:v>138.22800000000001</c:v>
                </c:pt>
                <c:pt idx="3384">
                  <c:v>138.27000000000001</c:v>
                </c:pt>
                <c:pt idx="3385">
                  <c:v>138.31200000000001</c:v>
                </c:pt>
                <c:pt idx="3386">
                  <c:v>138.35400000000001</c:v>
                </c:pt>
                <c:pt idx="3387">
                  <c:v>138.39600000000002</c:v>
                </c:pt>
                <c:pt idx="3388">
                  <c:v>138.43800000000002</c:v>
                </c:pt>
                <c:pt idx="3389">
                  <c:v>138.47999999999999</c:v>
                </c:pt>
                <c:pt idx="3390">
                  <c:v>138.52199999999999</c:v>
                </c:pt>
                <c:pt idx="3391">
                  <c:v>138.56399999999999</c:v>
                </c:pt>
                <c:pt idx="3392">
                  <c:v>138.60599999999999</c:v>
                </c:pt>
                <c:pt idx="3393">
                  <c:v>138.64699999999999</c:v>
                </c:pt>
                <c:pt idx="3394">
                  <c:v>138.68899999999999</c:v>
                </c:pt>
                <c:pt idx="3395">
                  <c:v>138.73099999999999</c:v>
                </c:pt>
                <c:pt idx="3396">
                  <c:v>138.773</c:v>
                </c:pt>
                <c:pt idx="3397">
                  <c:v>138.815</c:v>
                </c:pt>
                <c:pt idx="3398">
                  <c:v>138.857</c:v>
                </c:pt>
                <c:pt idx="3399">
                  <c:v>138.899</c:v>
                </c:pt>
                <c:pt idx="3400">
                  <c:v>138.941</c:v>
                </c:pt>
                <c:pt idx="3401">
                  <c:v>138.983</c:v>
                </c:pt>
                <c:pt idx="3402">
                  <c:v>139.02500000000001</c:v>
                </c:pt>
                <c:pt idx="3403">
                  <c:v>139.06700000000001</c:v>
                </c:pt>
                <c:pt idx="3404">
                  <c:v>139.10900000000001</c:v>
                </c:pt>
                <c:pt idx="3405">
                  <c:v>139.15100000000001</c:v>
                </c:pt>
                <c:pt idx="3406">
                  <c:v>139.19300000000001</c:v>
                </c:pt>
                <c:pt idx="3407">
                  <c:v>139.23400000000001</c:v>
                </c:pt>
                <c:pt idx="3408">
                  <c:v>139.27600000000001</c:v>
                </c:pt>
                <c:pt idx="3409">
                  <c:v>139.31800000000001</c:v>
                </c:pt>
                <c:pt idx="3410">
                  <c:v>139.36000000000001</c:v>
                </c:pt>
                <c:pt idx="3411">
                  <c:v>139.40200000000002</c:v>
                </c:pt>
                <c:pt idx="3412">
                  <c:v>139.44400000000002</c:v>
                </c:pt>
                <c:pt idx="3413">
                  <c:v>139.48500000000001</c:v>
                </c:pt>
                <c:pt idx="3414">
                  <c:v>139.52700000000002</c:v>
                </c:pt>
                <c:pt idx="3415">
                  <c:v>139.56900000000002</c:v>
                </c:pt>
                <c:pt idx="3416">
                  <c:v>139.61099999999999</c:v>
                </c:pt>
                <c:pt idx="3417">
                  <c:v>139.65299999999999</c:v>
                </c:pt>
                <c:pt idx="3418">
                  <c:v>139.69499999999999</c:v>
                </c:pt>
                <c:pt idx="3419">
                  <c:v>139.73599999999999</c:v>
                </c:pt>
                <c:pt idx="3420">
                  <c:v>139.77799999999999</c:v>
                </c:pt>
                <c:pt idx="3421">
                  <c:v>139.82</c:v>
                </c:pt>
                <c:pt idx="3422">
                  <c:v>139.86199999999999</c:v>
                </c:pt>
                <c:pt idx="3423">
                  <c:v>139.904</c:v>
                </c:pt>
                <c:pt idx="3424">
                  <c:v>139.946</c:v>
                </c:pt>
                <c:pt idx="3425">
                  <c:v>139.98699999999999</c:v>
                </c:pt>
                <c:pt idx="3426">
                  <c:v>140.029</c:v>
                </c:pt>
                <c:pt idx="3427">
                  <c:v>140.071</c:v>
                </c:pt>
                <c:pt idx="3428">
                  <c:v>140.113</c:v>
                </c:pt>
                <c:pt idx="3429">
                  <c:v>140.154</c:v>
                </c:pt>
                <c:pt idx="3430">
                  <c:v>140.196</c:v>
                </c:pt>
                <c:pt idx="3431">
                  <c:v>140.238</c:v>
                </c:pt>
                <c:pt idx="3432">
                  <c:v>140.279</c:v>
                </c:pt>
                <c:pt idx="3433">
                  <c:v>140.321</c:v>
                </c:pt>
                <c:pt idx="3434">
                  <c:v>140.36199999999999</c:v>
                </c:pt>
                <c:pt idx="3435">
                  <c:v>140.404</c:v>
                </c:pt>
                <c:pt idx="3436">
                  <c:v>140.446</c:v>
                </c:pt>
                <c:pt idx="3437">
                  <c:v>140.48699999999999</c:v>
                </c:pt>
                <c:pt idx="3438">
                  <c:v>140.52799999999999</c:v>
                </c:pt>
                <c:pt idx="3439">
                  <c:v>140.57</c:v>
                </c:pt>
                <c:pt idx="3440">
                  <c:v>140.61099999999999</c:v>
                </c:pt>
                <c:pt idx="3441">
                  <c:v>140.65299999999999</c:v>
                </c:pt>
                <c:pt idx="3442">
                  <c:v>140.69400000000002</c:v>
                </c:pt>
                <c:pt idx="3443">
                  <c:v>140.73599999999999</c:v>
                </c:pt>
                <c:pt idx="3444">
                  <c:v>140.77700000000002</c:v>
                </c:pt>
                <c:pt idx="3445">
                  <c:v>140.81900000000002</c:v>
                </c:pt>
                <c:pt idx="3446">
                  <c:v>140.86000000000001</c:v>
                </c:pt>
                <c:pt idx="3447">
                  <c:v>140.90100000000001</c:v>
                </c:pt>
                <c:pt idx="3448">
                  <c:v>140.94300000000001</c:v>
                </c:pt>
                <c:pt idx="3449">
                  <c:v>140.98400000000001</c:v>
                </c:pt>
                <c:pt idx="3450">
                  <c:v>141.02500000000001</c:v>
                </c:pt>
                <c:pt idx="3451">
                  <c:v>141.06700000000001</c:v>
                </c:pt>
                <c:pt idx="3452">
                  <c:v>141.108</c:v>
                </c:pt>
                <c:pt idx="3453">
                  <c:v>141.149</c:v>
                </c:pt>
                <c:pt idx="3454">
                  <c:v>141.191</c:v>
                </c:pt>
                <c:pt idx="3455">
                  <c:v>141.232</c:v>
                </c:pt>
                <c:pt idx="3456">
                  <c:v>141.273</c:v>
                </c:pt>
                <c:pt idx="3457">
                  <c:v>141.31399999999999</c:v>
                </c:pt>
                <c:pt idx="3458">
                  <c:v>141.35499999999999</c:v>
                </c:pt>
                <c:pt idx="3459">
                  <c:v>141.39600000000002</c:v>
                </c:pt>
                <c:pt idx="3460">
                  <c:v>141.43800000000002</c:v>
                </c:pt>
                <c:pt idx="3461">
                  <c:v>141.47900000000001</c:v>
                </c:pt>
                <c:pt idx="3462">
                  <c:v>141.52000000000001</c:v>
                </c:pt>
                <c:pt idx="3463">
                  <c:v>141.56100000000001</c:v>
                </c:pt>
                <c:pt idx="3464">
                  <c:v>141.602</c:v>
                </c:pt>
                <c:pt idx="3465">
                  <c:v>141.643</c:v>
                </c:pt>
                <c:pt idx="3466">
                  <c:v>141.684</c:v>
                </c:pt>
                <c:pt idx="3467">
                  <c:v>141.72499999999999</c:v>
                </c:pt>
                <c:pt idx="3468">
                  <c:v>141.767</c:v>
                </c:pt>
                <c:pt idx="3469">
                  <c:v>141.80799999999999</c:v>
                </c:pt>
                <c:pt idx="3470">
                  <c:v>141.84899999999999</c:v>
                </c:pt>
                <c:pt idx="3471">
                  <c:v>141.89000000000001</c:v>
                </c:pt>
                <c:pt idx="3472">
                  <c:v>141.93200000000002</c:v>
                </c:pt>
                <c:pt idx="3473">
                  <c:v>141.97300000000001</c:v>
                </c:pt>
                <c:pt idx="3474">
                  <c:v>142.01400000000001</c:v>
                </c:pt>
                <c:pt idx="3475">
                  <c:v>142.05500000000001</c:v>
                </c:pt>
                <c:pt idx="3476">
                  <c:v>142.09700000000001</c:v>
                </c:pt>
                <c:pt idx="3477">
                  <c:v>142.13800000000001</c:v>
                </c:pt>
                <c:pt idx="3478">
                  <c:v>142.179</c:v>
                </c:pt>
                <c:pt idx="3479">
                  <c:v>142.221</c:v>
                </c:pt>
                <c:pt idx="3480">
                  <c:v>142.262</c:v>
                </c:pt>
                <c:pt idx="3481">
                  <c:v>142.304</c:v>
                </c:pt>
                <c:pt idx="3482">
                  <c:v>142.345</c:v>
                </c:pt>
                <c:pt idx="3483">
                  <c:v>142.387</c:v>
                </c:pt>
                <c:pt idx="3484">
                  <c:v>142.428</c:v>
                </c:pt>
                <c:pt idx="3485">
                  <c:v>142.47</c:v>
                </c:pt>
                <c:pt idx="3486">
                  <c:v>142.511</c:v>
                </c:pt>
                <c:pt idx="3487">
                  <c:v>142.553</c:v>
                </c:pt>
                <c:pt idx="3488">
                  <c:v>142.595</c:v>
                </c:pt>
                <c:pt idx="3489">
                  <c:v>142.636</c:v>
                </c:pt>
                <c:pt idx="3490">
                  <c:v>142.678</c:v>
                </c:pt>
                <c:pt idx="3491">
                  <c:v>142.72</c:v>
                </c:pt>
                <c:pt idx="3492">
                  <c:v>142.762</c:v>
                </c:pt>
                <c:pt idx="3493">
                  <c:v>142.803</c:v>
                </c:pt>
                <c:pt idx="3494">
                  <c:v>142.845</c:v>
                </c:pt>
                <c:pt idx="3495">
                  <c:v>142.887</c:v>
                </c:pt>
                <c:pt idx="3496">
                  <c:v>142.929</c:v>
                </c:pt>
                <c:pt idx="3497">
                  <c:v>142.971</c:v>
                </c:pt>
                <c:pt idx="3498">
                  <c:v>143.01300000000001</c:v>
                </c:pt>
                <c:pt idx="3499">
                  <c:v>143.05500000000001</c:v>
                </c:pt>
                <c:pt idx="3500">
                  <c:v>143.09700000000001</c:v>
                </c:pt>
                <c:pt idx="3501">
                  <c:v>143.13900000000001</c:v>
                </c:pt>
                <c:pt idx="3502">
                  <c:v>143.18100000000001</c:v>
                </c:pt>
                <c:pt idx="3503">
                  <c:v>143.22300000000001</c:v>
                </c:pt>
                <c:pt idx="3504">
                  <c:v>143.26500000000001</c:v>
                </c:pt>
                <c:pt idx="3505">
                  <c:v>143.30700000000002</c:v>
                </c:pt>
                <c:pt idx="3506">
                  <c:v>143.34899999999999</c:v>
                </c:pt>
                <c:pt idx="3507">
                  <c:v>143.39099999999999</c:v>
                </c:pt>
                <c:pt idx="3508">
                  <c:v>143.43299999999999</c:v>
                </c:pt>
                <c:pt idx="3509">
                  <c:v>143.47499999999999</c:v>
                </c:pt>
                <c:pt idx="3510">
                  <c:v>143.517</c:v>
                </c:pt>
                <c:pt idx="3511">
                  <c:v>143.559</c:v>
                </c:pt>
                <c:pt idx="3512">
                  <c:v>143.601</c:v>
                </c:pt>
                <c:pt idx="3513">
                  <c:v>143.643</c:v>
                </c:pt>
                <c:pt idx="3514">
                  <c:v>143.685</c:v>
                </c:pt>
                <c:pt idx="3515">
                  <c:v>143.726</c:v>
                </c:pt>
                <c:pt idx="3516">
                  <c:v>143.768</c:v>
                </c:pt>
                <c:pt idx="3517">
                  <c:v>143.81</c:v>
                </c:pt>
                <c:pt idx="3518">
                  <c:v>143.852</c:v>
                </c:pt>
                <c:pt idx="3519">
                  <c:v>143.89400000000001</c:v>
                </c:pt>
                <c:pt idx="3520">
                  <c:v>143.93600000000001</c:v>
                </c:pt>
                <c:pt idx="3521">
                  <c:v>143.97800000000001</c:v>
                </c:pt>
                <c:pt idx="3522">
                  <c:v>144.01900000000001</c:v>
                </c:pt>
                <c:pt idx="3523">
                  <c:v>144.06100000000001</c:v>
                </c:pt>
                <c:pt idx="3524">
                  <c:v>144.10300000000001</c:v>
                </c:pt>
                <c:pt idx="3525">
                  <c:v>144.14500000000001</c:v>
                </c:pt>
                <c:pt idx="3526">
                  <c:v>144.18700000000001</c:v>
                </c:pt>
                <c:pt idx="3527">
                  <c:v>144.22800000000001</c:v>
                </c:pt>
                <c:pt idx="3528">
                  <c:v>144.27000000000001</c:v>
                </c:pt>
                <c:pt idx="3529">
                  <c:v>144.31200000000001</c:v>
                </c:pt>
                <c:pt idx="3530">
                  <c:v>144.35400000000001</c:v>
                </c:pt>
                <c:pt idx="3531">
                  <c:v>144.39600000000002</c:v>
                </c:pt>
                <c:pt idx="3532">
                  <c:v>144.43700000000001</c:v>
                </c:pt>
                <c:pt idx="3533">
                  <c:v>144.47900000000001</c:v>
                </c:pt>
                <c:pt idx="3534">
                  <c:v>144.52100000000002</c:v>
                </c:pt>
                <c:pt idx="3535">
                  <c:v>144.56300000000002</c:v>
                </c:pt>
                <c:pt idx="3536">
                  <c:v>144.60499999999999</c:v>
                </c:pt>
                <c:pt idx="3537">
                  <c:v>144.64699999999999</c:v>
                </c:pt>
                <c:pt idx="3538">
                  <c:v>144.68800000000002</c:v>
                </c:pt>
                <c:pt idx="3539">
                  <c:v>144.72999999999999</c:v>
                </c:pt>
                <c:pt idx="3540">
                  <c:v>144.77199999999999</c:v>
                </c:pt>
                <c:pt idx="3541">
                  <c:v>144.81399999999999</c:v>
                </c:pt>
                <c:pt idx="3542">
                  <c:v>144.85599999999999</c:v>
                </c:pt>
                <c:pt idx="3543">
                  <c:v>144.898</c:v>
                </c:pt>
                <c:pt idx="3544">
                  <c:v>144.94</c:v>
                </c:pt>
                <c:pt idx="3545">
                  <c:v>144.98099999999999</c:v>
                </c:pt>
                <c:pt idx="3546">
                  <c:v>145.023</c:v>
                </c:pt>
                <c:pt idx="3547">
                  <c:v>145.065</c:v>
                </c:pt>
                <c:pt idx="3548">
                  <c:v>145.107</c:v>
                </c:pt>
                <c:pt idx="3549">
                  <c:v>145.149</c:v>
                </c:pt>
                <c:pt idx="3550">
                  <c:v>145.19</c:v>
                </c:pt>
                <c:pt idx="3551">
                  <c:v>145.232</c:v>
                </c:pt>
                <c:pt idx="3552">
                  <c:v>145.274</c:v>
                </c:pt>
                <c:pt idx="3553">
                  <c:v>145.316</c:v>
                </c:pt>
                <c:pt idx="3554">
                  <c:v>145.357</c:v>
                </c:pt>
                <c:pt idx="3555">
                  <c:v>145.399</c:v>
                </c:pt>
                <c:pt idx="3556">
                  <c:v>145.441</c:v>
                </c:pt>
                <c:pt idx="3557">
                  <c:v>145.483</c:v>
                </c:pt>
                <c:pt idx="3558">
                  <c:v>145.524</c:v>
                </c:pt>
                <c:pt idx="3559">
                  <c:v>145.566</c:v>
                </c:pt>
                <c:pt idx="3560">
                  <c:v>145.608</c:v>
                </c:pt>
                <c:pt idx="3561">
                  <c:v>145.649</c:v>
                </c:pt>
                <c:pt idx="3562">
                  <c:v>145.691</c:v>
                </c:pt>
                <c:pt idx="3563">
                  <c:v>145.733</c:v>
                </c:pt>
                <c:pt idx="3564">
                  <c:v>145.774</c:v>
                </c:pt>
                <c:pt idx="3565">
                  <c:v>145.816</c:v>
                </c:pt>
                <c:pt idx="3566">
                  <c:v>145.858</c:v>
                </c:pt>
                <c:pt idx="3567">
                  <c:v>145.899</c:v>
                </c:pt>
                <c:pt idx="3568">
                  <c:v>145.941</c:v>
                </c:pt>
                <c:pt idx="3569">
                  <c:v>145.982</c:v>
                </c:pt>
                <c:pt idx="3570">
                  <c:v>146.023</c:v>
                </c:pt>
                <c:pt idx="3571">
                  <c:v>146.065</c:v>
                </c:pt>
                <c:pt idx="3572">
                  <c:v>146.10599999999999</c:v>
                </c:pt>
                <c:pt idx="3573">
                  <c:v>146.148</c:v>
                </c:pt>
                <c:pt idx="3574">
                  <c:v>146.18899999999999</c:v>
                </c:pt>
                <c:pt idx="3575">
                  <c:v>146.22999999999999</c:v>
                </c:pt>
                <c:pt idx="3576">
                  <c:v>146.27199999999999</c:v>
                </c:pt>
                <c:pt idx="3577">
                  <c:v>146.31300000000002</c:v>
                </c:pt>
                <c:pt idx="3578">
                  <c:v>146.35400000000001</c:v>
                </c:pt>
                <c:pt idx="3579">
                  <c:v>146.39600000000002</c:v>
                </c:pt>
                <c:pt idx="3580">
                  <c:v>146.43700000000001</c:v>
                </c:pt>
                <c:pt idx="3581">
                  <c:v>146.47800000000001</c:v>
                </c:pt>
                <c:pt idx="3582">
                  <c:v>146.51900000000001</c:v>
                </c:pt>
                <c:pt idx="3583">
                  <c:v>146.56100000000001</c:v>
                </c:pt>
                <c:pt idx="3584">
                  <c:v>146.602</c:v>
                </c:pt>
                <c:pt idx="3585">
                  <c:v>146.643</c:v>
                </c:pt>
                <c:pt idx="3586">
                  <c:v>146.685</c:v>
                </c:pt>
                <c:pt idx="3587">
                  <c:v>146.726</c:v>
                </c:pt>
                <c:pt idx="3588">
                  <c:v>146.767</c:v>
                </c:pt>
                <c:pt idx="3589">
                  <c:v>146.809</c:v>
                </c:pt>
                <c:pt idx="3590">
                  <c:v>146.85</c:v>
                </c:pt>
                <c:pt idx="3591">
                  <c:v>146.892</c:v>
                </c:pt>
                <c:pt idx="3592">
                  <c:v>146.93299999999999</c:v>
                </c:pt>
                <c:pt idx="3593">
                  <c:v>146.97499999999999</c:v>
                </c:pt>
                <c:pt idx="3594">
                  <c:v>147.01599999999999</c:v>
                </c:pt>
                <c:pt idx="3595">
                  <c:v>147.05799999999999</c:v>
                </c:pt>
                <c:pt idx="3596">
                  <c:v>147.09899999999999</c:v>
                </c:pt>
                <c:pt idx="3597">
                  <c:v>147.14099999999999</c:v>
                </c:pt>
                <c:pt idx="3598">
                  <c:v>147.18200000000002</c:v>
                </c:pt>
                <c:pt idx="3599">
                  <c:v>147.22399999999999</c:v>
                </c:pt>
                <c:pt idx="3600">
                  <c:v>147.26599999999999</c:v>
                </c:pt>
                <c:pt idx="3601">
                  <c:v>147.30700000000002</c:v>
                </c:pt>
                <c:pt idx="3602">
                  <c:v>147.34899999999999</c:v>
                </c:pt>
                <c:pt idx="3603">
                  <c:v>147.39099999999999</c:v>
                </c:pt>
                <c:pt idx="3604">
                  <c:v>147.43299999999999</c:v>
                </c:pt>
                <c:pt idx="3605">
                  <c:v>147.47499999999999</c:v>
                </c:pt>
                <c:pt idx="3606">
                  <c:v>147.51599999999999</c:v>
                </c:pt>
                <c:pt idx="3607">
                  <c:v>147.55799999999999</c:v>
                </c:pt>
                <c:pt idx="3608">
                  <c:v>147.6</c:v>
                </c:pt>
                <c:pt idx="3609">
                  <c:v>147.643</c:v>
                </c:pt>
                <c:pt idx="3610">
                  <c:v>147.685</c:v>
                </c:pt>
                <c:pt idx="3611">
                  <c:v>147.727</c:v>
                </c:pt>
                <c:pt idx="3612">
                  <c:v>147.76900000000001</c:v>
                </c:pt>
                <c:pt idx="3613">
                  <c:v>147.81100000000001</c:v>
                </c:pt>
                <c:pt idx="3614">
                  <c:v>147.85300000000001</c:v>
                </c:pt>
                <c:pt idx="3615">
                  <c:v>147.89500000000001</c:v>
                </c:pt>
                <c:pt idx="3616">
                  <c:v>147.93700000000001</c:v>
                </c:pt>
                <c:pt idx="3617">
                  <c:v>147.97900000000001</c:v>
                </c:pt>
                <c:pt idx="3618">
                  <c:v>148.02199999999999</c:v>
                </c:pt>
                <c:pt idx="3619">
                  <c:v>148.06399999999999</c:v>
                </c:pt>
                <c:pt idx="3620">
                  <c:v>148.10599999999999</c:v>
                </c:pt>
                <c:pt idx="3621">
                  <c:v>148.148</c:v>
                </c:pt>
                <c:pt idx="3622">
                  <c:v>148.19</c:v>
                </c:pt>
                <c:pt idx="3623">
                  <c:v>148.232</c:v>
                </c:pt>
                <c:pt idx="3624">
                  <c:v>148.274</c:v>
                </c:pt>
                <c:pt idx="3625">
                  <c:v>148.316</c:v>
                </c:pt>
                <c:pt idx="3626">
                  <c:v>148.358</c:v>
                </c:pt>
                <c:pt idx="3627">
                  <c:v>148.4</c:v>
                </c:pt>
                <c:pt idx="3628">
                  <c:v>148.44200000000001</c:v>
                </c:pt>
                <c:pt idx="3629">
                  <c:v>148.48400000000001</c:v>
                </c:pt>
                <c:pt idx="3630">
                  <c:v>148.52600000000001</c:v>
                </c:pt>
                <c:pt idx="3631">
                  <c:v>148.56800000000001</c:v>
                </c:pt>
                <c:pt idx="3632">
                  <c:v>148.61000000000001</c:v>
                </c:pt>
                <c:pt idx="3633">
                  <c:v>148.65200000000002</c:v>
                </c:pt>
                <c:pt idx="3634">
                  <c:v>148.69300000000001</c:v>
                </c:pt>
                <c:pt idx="3635">
                  <c:v>148.73500000000001</c:v>
                </c:pt>
                <c:pt idx="3636">
                  <c:v>148.77700000000002</c:v>
                </c:pt>
                <c:pt idx="3637">
                  <c:v>148.81900000000002</c:v>
                </c:pt>
                <c:pt idx="3638">
                  <c:v>148.86000000000001</c:v>
                </c:pt>
                <c:pt idx="3639">
                  <c:v>148.90200000000002</c:v>
                </c:pt>
                <c:pt idx="3640">
                  <c:v>148.94400000000002</c:v>
                </c:pt>
                <c:pt idx="3641">
                  <c:v>148.98500000000001</c:v>
                </c:pt>
                <c:pt idx="3642">
                  <c:v>149.02700000000002</c:v>
                </c:pt>
                <c:pt idx="3643">
                  <c:v>149.06900000000002</c:v>
                </c:pt>
                <c:pt idx="3644">
                  <c:v>149.11000000000001</c:v>
                </c:pt>
                <c:pt idx="3645">
                  <c:v>149.15200000000002</c:v>
                </c:pt>
                <c:pt idx="3646">
                  <c:v>149.19400000000002</c:v>
                </c:pt>
                <c:pt idx="3647">
                  <c:v>149.23500000000001</c:v>
                </c:pt>
                <c:pt idx="3648">
                  <c:v>149.27700000000002</c:v>
                </c:pt>
                <c:pt idx="3649">
                  <c:v>149.31900000000002</c:v>
                </c:pt>
                <c:pt idx="3650">
                  <c:v>149.36000000000001</c:v>
                </c:pt>
                <c:pt idx="3651">
                  <c:v>149.40200000000002</c:v>
                </c:pt>
                <c:pt idx="3652">
                  <c:v>149.44400000000002</c:v>
                </c:pt>
                <c:pt idx="3653">
                  <c:v>149.48500000000001</c:v>
                </c:pt>
                <c:pt idx="3654">
                  <c:v>149.52700000000002</c:v>
                </c:pt>
                <c:pt idx="3655">
                  <c:v>149.56900000000002</c:v>
                </c:pt>
                <c:pt idx="3656">
                  <c:v>149.61000000000001</c:v>
                </c:pt>
                <c:pt idx="3657">
                  <c:v>149.65200000000002</c:v>
                </c:pt>
                <c:pt idx="3658">
                  <c:v>149.69400000000002</c:v>
                </c:pt>
                <c:pt idx="3659">
                  <c:v>149.73500000000001</c:v>
                </c:pt>
                <c:pt idx="3660">
                  <c:v>149.77700000000002</c:v>
                </c:pt>
                <c:pt idx="3661">
                  <c:v>149.81900000000002</c:v>
                </c:pt>
                <c:pt idx="3662">
                  <c:v>149.86099999999999</c:v>
                </c:pt>
                <c:pt idx="3663">
                  <c:v>149.90200000000002</c:v>
                </c:pt>
                <c:pt idx="3664">
                  <c:v>149.94400000000002</c:v>
                </c:pt>
                <c:pt idx="3665">
                  <c:v>149.98599999999999</c:v>
                </c:pt>
                <c:pt idx="3666">
                  <c:v>150.02799999999999</c:v>
                </c:pt>
                <c:pt idx="3667">
                  <c:v>150.07</c:v>
                </c:pt>
                <c:pt idx="3668">
                  <c:v>150.11099999999999</c:v>
                </c:pt>
                <c:pt idx="3669">
                  <c:v>150.15299999999999</c:v>
                </c:pt>
                <c:pt idx="3670">
                  <c:v>150.19499999999999</c:v>
                </c:pt>
                <c:pt idx="3671">
                  <c:v>150.23699999999999</c:v>
                </c:pt>
                <c:pt idx="3672">
                  <c:v>150.279</c:v>
                </c:pt>
                <c:pt idx="3673">
                  <c:v>150.321</c:v>
                </c:pt>
                <c:pt idx="3674">
                  <c:v>150.36199999999999</c:v>
                </c:pt>
                <c:pt idx="3675">
                  <c:v>150.404</c:v>
                </c:pt>
                <c:pt idx="3676">
                  <c:v>150.446</c:v>
                </c:pt>
                <c:pt idx="3677">
                  <c:v>150.488</c:v>
                </c:pt>
                <c:pt idx="3678">
                  <c:v>150.53</c:v>
                </c:pt>
                <c:pt idx="3679">
                  <c:v>150.572</c:v>
                </c:pt>
                <c:pt idx="3680">
                  <c:v>150.614</c:v>
                </c:pt>
                <c:pt idx="3681">
                  <c:v>150.65600000000001</c:v>
                </c:pt>
                <c:pt idx="3682">
                  <c:v>150.69800000000001</c:v>
                </c:pt>
                <c:pt idx="3683">
                  <c:v>150.74</c:v>
                </c:pt>
                <c:pt idx="3684">
                  <c:v>150.78200000000001</c:v>
                </c:pt>
                <c:pt idx="3685">
                  <c:v>150.82400000000001</c:v>
                </c:pt>
                <c:pt idx="3686">
                  <c:v>150.86600000000001</c:v>
                </c:pt>
                <c:pt idx="3687">
                  <c:v>150.90800000000002</c:v>
                </c:pt>
                <c:pt idx="3688">
                  <c:v>150.95000000000002</c:v>
                </c:pt>
                <c:pt idx="3689">
                  <c:v>150.99199999999999</c:v>
                </c:pt>
                <c:pt idx="3690">
                  <c:v>151.03399999999999</c:v>
                </c:pt>
                <c:pt idx="3691">
                  <c:v>151.07599999999999</c:v>
                </c:pt>
                <c:pt idx="3692">
                  <c:v>151.11799999999999</c:v>
                </c:pt>
                <c:pt idx="3693">
                  <c:v>151.16</c:v>
                </c:pt>
                <c:pt idx="3694">
                  <c:v>151.202</c:v>
                </c:pt>
                <c:pt idx="3695">
                  <c:v>151.244</c:v>
                </c:pt>
                <c:pt idx="3696">
                  <c:v>151.286</c:v>
                </c:pt>
                <c:pt idx="3697">
                  <c:v>151.328</c:v>
                </c:pt>
                <c:pt idx="3698">
                  <c:v>151.37</c:v>
                </c:pt>
                <c:pt idx="3699">
                  <c:v>151.41300000000001</c:v>
                </c:pt>
                <c:pt idx="3700">
                  <c:v>151.45500000000001</c:v>
                </c:pt>
                <c:pt idx="3701">
                  <c:v>151.49700000000001</c:v>
                </c:pt>
                <c:pt idx="3702">
                  <c:v>151.53900000000002</c:v>
                </c:pt>
                <c:pt idx="3703">
                  <c:v>151.58100000000002</c:v>
                </c:pt>
                <c:pt idx="3704">
                  <c:v>151.62299999999999</c:v>
                </c:pt>
                <c:pt idx="3705">
                  <c:v>151.66499999999999</c:v>
                </c:pt>
                <c:pt idx="3706">
                  <c:v>151.70699999999999</c:v>
                </c:pt>
                <c:pt idx="3707">
                  <c:v>151.75</c:v>
                </c:pt>
                <c:pt idx="3708">
                  <c:v>151.792</c:v>
                </c:pt>
                <c:pt idx="3709">
                  <c:v>151.834</c:v>
                </c:pt>
                <c:pt idx="3710">
                  <c:v>151.876</c:v>
                </c:pt>
                <c:pt idx="3711">
                  <c:v>151.91900000000001</c:v>
                </c:pt>
                <c:pt idx="3712">
                  <c:v>151.96100000000001</c:v>
                </c:pt>
                <c:pt idx="3713">
                  <c:v>152.00300000000001</c:v>
                </c:pt>
                <c:pt idx="3714">
                  <c:v>152.04599999999999</c:v>
                </c:pt>
                <c:pt idx="3715">
                  <c:v>152.08799999999999</c:v>
                </c:pt>
                <c:pt idx="3716">
                  <c:v>152.131</c:v>
                </c:pt>
                <c:pt idx="3717">
                  <c:v>152.173</c:v>
                </c:pt>
                <c:pt idx="3718">
                  <c:v>152.21600000000001</c:v>
                </c:pt>
                <c:pt idx="3719">
                  <c:v>152.25800000000001</c:v>
                </c:pt>
                <c:pt idx="3720">
                  <c:v>152.30000000000001</c:v>
                </c:pt>
                <c:pt idx="3721">
                  <c:v>152.34299999999999</c:v>
                </c:pt>
                <c:pt idx="3722">
                  <c:v>152.38499999999999</c:v>
                </c:pt>
                <c:pt idx="3723">
                  <c:v>152.428</c:v>
                </c:pt>
                <c:pt idx="3724">
                  <c:v>152.47</c:v>
                </c:pt>
                <c:pt idx="3725">
                  <c:v>152.51300000000001</c:v>
                </c:pt>
                <c:pt idx="3726">
                  <c:v>152.55500000000001</c:v>
                </c:pt>
                <c:pt idx="3727">
                  <c:v>152.59800000000001</c:v>
                </c:pt>
                <c:pt idx="3728">
                  <c:v>152.64000000000001</c:v>
                </c:pt>
                <c:pt idx="3729">
                  <c:v>152.68299999999999</c:v>
                </c:pt>
                <c:pt idx="3730">
                  <c:v>152.726</c:v>
                </c:pt>
                <c:pt idx="3731">
                  <c:v>152.768</c:v>
                </c:pt>
                <c:pt idx="3732">
                  <c:v>152.81100000000001</c:v>
                </c:pt>
                <c:pt idx="3733">
                  <c:v>152.85300000000001</c:v>
                </c:pt>
                <c:pt idx="3734">
                  <c:v>152.89600000000002</c:v>
                </c:pt>
                <c:pt idx="3735">
                  <c:v>152.93899999999999</c:v>
                </c:pt>
                <c:pt idx="3736">
                  <c:v>152.98099999999999</c:v>
                </c:pt>
                <c:pt idx="3737">
                  <c:v>153.024</c:v>
                </c:pt>
                <c:pt idx="3738">
                  <c:v>153.06700000000001</c:v>
                </c:pt>
                <c:pt idx="3739">
                  <c:v>153.10900000000001</c:v>
                </c:pt>
                <c:pt idx="3740">
                  <c:v>153.15200000000002</c:v>
                </c:pt>
                <c:pt idx="3741">
                  <c:v>153.19499999999999</c:v>
                </c:pt>
                <c:pt idx="3742">
                  <c:v>153.238</c:v>
                </c:pt>
                <c:pt idx="3743">
                  <c:v>153.28</c:v>
                </c:pt>
                <c:pt idx="3744">
                  <c:v>153.32300000000001</c:v>
                </c:pt>
                <c:pt idx="3745">
                  <c:v>153.36600000000001</c:v>
                </c:pt>
                <c:pt idx="3746">
                  <c:v>153.40899999999999</c:v>
                </c:pt>
                <c:pt idx="3747">
                  <c:v>153.452</c:v>
                </c:pt>
                <c:pt idx="3748">
                  <c:v>153.495</c:v>
                </c:pt>
                <c:pt idx="3749">
                  <c:v>153.53800000000001</c:v>
                </c:pt>
                <c:pt idx="3750">
                  <c:v>153.58100000000002</c:v>
                </c:pt>
                <c:pt idx="3751">
                  <c:v>153.624</c:v>
                </c:pt>
                <c:pt idx="3752">
                  <c:v>153.667</c:v>
                </c:pt>
                <c:pt idx="3753">
                  <c:v>153.709</c:v>
                </c:pt>
                <c:pt idx="3754">
                  <c:v>153.75200000000001</c:v>
                </c:pt>
                <c:pt idx="3755">
                  <c:v>153.79500000000002</c:v>
                </c:pt>
                <c:pt idx="3756">
                  <c:v>153.83799999999999</c:v>
                </c:pt>
                <c:pt idx="3757">
                  <c:v>153.881</c:v>
                </c:pt>
                <c:pt idx="3758">
                  <c:v>153.92400000000001</c:v>
                </c:pt>
                <c:pt idx="3759">
                  <c:v>153.96700000000001</c:v>
                </c:pt>
                <c:pt idx="3760">
                  <c:v>154.01</c:v>
                </c:pt>
                <c:pt idx="3761">
                  <c:v>154.053</c:v>
                </c:pt>
                <c:pt idx="3762">
                  <c:v>154.096</c:v>
                </c:pt>
                <c:pt idx="3763">
                  <c:v>154.13900000000001</c:v>
                </c:pt>
                <c:pt idx="3764">
                  <c:v>154.18100000000001</c:v>
                </c:pt>
                <c:pt idx="3765">
                  <c:v>154.22399999999999</c:v>
                </c:pt>
                <c:pt idx="3766">
                  <c:v>154.267</c:v>
                </c:pt>
                <c:pt idx="3767">
                  <c:v>154.309</c:v>
                </c:pt>
                <c:pt idx="3768">
                  <c:v>154.352</c:v>
                </c:pt>
                <c:pt idx="3769">
                  <c:v>154.39500000000001</c:v>
                </c:pt>
                <c:pt idx="3770">
                  <c:v>154.43800000000002</c:v>
                </c:pt>
                <c:pt idx="3771">
                  <c:v>154.48099999999999</c:v>
                </c:pt>
                <c:pt idx="3772">
                  <c:v>154.523</c:v>
                </c:pt>
                <c:pt idx="3773">
                  <c:v>154.566</c:v>
                </c:pt>
                <c:pt idx="3774">
                  <c:v>154.60900000000001</c:v>
                </c:pt>
                <c:pt idx="3775">
                  <c:v>154.65200000000002</c:v>
                </c:pt>
                <c:pt idx="3776">
                  <c:v>154.69499999999999</c:v>
                </c:pt>
                <c:pt idx="3777">
                  <c:v>154.73699999999999</c:v>
                </c:pt>
                <c:pt idx="3778">
                  <c:v>154.78</c:v>
                </c:pt>
                <c:pt idx="3779">
                  <c:v>154.82300000000001</c:v>
                </c:pt>
                <c:pt idx="3780">
                  <c:v>154.86500000000001</c:v>
                </c:pt>
                <c:pt idx="3781">
                  <c:v>154.90800000000002</c:v>
                </c:pt>
                <c:pt idx="3782">
                  <c:v>154.95099999999999</c:v>
                </c:pt>
                <c:pt idx="3783">
                  <c:v>154.99299999999999</c:v>
                </c:pt>
                <c:pt idx="3784">
                  <c:v>155.036</c:v>
                </c:pt>
                <c:pt idx="3785">
                  <c:v>155.078</c:v>
                </c:pt>
                <c:pt idx="3786">
                  <c:v>155.12100000000001</c:v>
                </c:pt>
                <c:pt idx="3787">
                  <c:v>155.16300000000001</c:v>
                </c:pt>
                <c:pt idx="3788">
                  <c:v>155.20500000000001</c:v>
                </c:pt>
                <c:pt idx="3789">
                  <c:v>155.24799999999999</c:v>
                </c:pt>
                <c:pt idx="3790">
                  <c:v>155.29</c:v>
                </c:pt>
                <c:pt idx="3791">
                  <c:v>155.33199999999999</c:v>
                </c:pt>
                <c:pt idx="3792">
                  <c:v>155.375</c:v>
                </c:pt>
                <c:pt idx="3793">
                  <c:v>155.417</c:v>
                </c:pt>
                <c:pt idx="3794">
                  <c:v>155.459</c:v>
                </c:pt>
                <c:pt idx="3795">
                  <c:v>155.501</c:v>
                </c:pt>
                <c:pt idx="3796">
                  <c:v>155.54300000000001</c:v>
                </c:pt>
                <c:pt idx="3797">
                  <c:v>155.58600000000001</c:v>
                </c:pt>
                <c:pt idx="3798">
                  <c:v>155.62800000000001</c:v>
                </c:pt>
                <c:pt idx="3799">
                  <c:v>155.67000000000002</c:v>
                </c:pt>
                <c:pt idx="3800">
                  <c:v>155.71199999999999</c:v>
                </c:pt>
                <c:pt idx="3801">
                  <c:v>155.755</c:v>
                </c:pt>
                <c:pt idx="3802">
                  <c:v>155.797</c:v>
                </c:pt>
                <c:pt idx="3803">
                  <c:v>155.839</c:v>
                </c:pt>
                <c:pt idx="3804">
                  <c:v>155.881</c:v>
                </c:pt>
                <c:pt idx="3805">
                  <c:v>155.92400000000001</c:v>
                </c:pt>
                <c:pt idx="3806">
                  <c:v>155.96600000000001</c:v>
                </c:pt>
                <c:pt idx="3807">
                  <c:v>156.00800000000001</c:v>
                </c:pt>
                <c:pt idx="3808">
                  <c:v>156.05000000000001</c:v>
                </c:pt>
                <c:pt idx="3809">
                  <c:v>156.09299999999999</c:v>
                </c:pt>
                <c:pt idx="3810">
                  <c:v>156.13499999999999</c:v>
                </c:pt>
                <c:pt idx="3811">
                  <c:v>156.17699999999999</c:v>
                </c:pt>
                <c:pt idx="3812">
                  <c:v>156.21899999999999</c:v>
                </c:pt>
                <c:pt idx="3813">
                  <c:v>156.261</c:v>
                </c:pt>
                <c:pt idx="3814">
                  <c:v>156.304</c:v>
                </c:pt>
                <c:pt idx="3815">
                  <c:v>156.346</c:v>
                </c:pt>
                <c:pt idx="3816">
                  <c:v>156.38800000000001</c:v>
                </c:pt>
                <c:pt idx="3817">
                  <c:v>156.43</c:v>
                </c:pt>
                <c:pt idx="3818">
                  <c:v>156.47300000000001</c:v>
                </c:pt>
                <c:pt idx="3819">
                  <c:v>156.51500000000001</c:v>
                </c:pt>
                <c:pt idx="3820">
                  <c:v>156.55700000000002</c:v>
                </c:pt>
                <c:pt idx="3821">
                  <c:v>156.59899999999999</c:v>
                </c:pt>
                <c:pt idx="3822">
                  <c:v>156.64099999999999</c:v>
                </c:pt>
                <c:pt idx="3823">
                  <c:v>156.68299999999999</c:v>
                </c:pt>
                <c:pt idx="3824">
                  <c:v>156.72499999999999</c:v>
                </c:pt>
                <c:pt idx="3825">
                  <c:v>156.767</c:v>
                </c:pt>
                <c:pt idx="3826">
                  <c:v>156.809</c:v>
                </c:pt>
                <c:pt idx="3827">
                  <c:v>156.852</c:v>
                </c:pt>
                <c:pt idx="3828">
                  <c:v>156.89400000000001</c:v>
                </c:pt>
                <c:pt idx="3829">
                  <c:v>156.93600000000001</c:v>
                </c:pt>
                <c:pt idx="3830">
                  <c:v>156.97800000000001</c:v>
                </c:pt>
                <c:pt idx="3831">
                  <c:v>157.02000000000001</c:v>
                </c:pt>
                <c:pt idx="3832">
                  <c:v>157.06200000000001</c:v>
                </c:pt>
                <c:pt idx="3833">
                  <c:v>157.10400000000001</c:v>
                </c:pt>
                <c:pt idx="3834">
                  <c:v>157.14600000000002</c:v>
                </c:pt>
                <c:pt idx="3835">
                  <c:v>157.18800000000002</c:v>
                </c:pt>
                <c:pt idx="3836">
                  <c:v>157.22999999999999</c:v>
                </c:pt>
                <c:pt idx="3837">
                  <c:v>157.27199999999999</c:v>
                </c:pt>
                <c:pt idx="3838">
                  <c:v>157.31399999999999</c:v>
                </c:pt>
                <c:pt idx="3839">
                  <c:v>157.35599999999999</c:v>
                </c:pt>
                <c:pt idx="3840">
                  <c:v>157.398</c:v>
                </c:pt>
                <c:pt idx="3841">
                  <c:v>157.43899999999999</c:v>
                </c:pt>
                <c:pt idx="3842">
                  <c:v>157.48099999999999</c:v>
                </c:pt>
                <c:pt idx="3843">
                  <c:v>157.523</c:v>
                </c:pt>
                <c:pt idx="3844">
                  <c:v>157.565</c:v>
                </c:pt>
                <c:pt idx="3845">
                  <c:v>157.607</c:v>
                </c:pt>
                <c:pt idx="3846">
                  <c:v>157.649</c:v>
                </c:pt>
                <c:pt idx="3847">
                  <c:v>157.691</c:v>
                </c:pt>
                <c:pt idx="3848">
                  <c:v>157.732</c:v>
                </c:pt>
                <c:pt idx="3849">
                  <c:v>157.774</c:v>
                </c:pt>
                <c:pt idx="3850">
                  <c:v>157.816</c:v>
                </c:pt>
                <c:pt idx="3851">
                  <c:v>157.858</c:v>
                </c:pt>
                <c:pt idx="3852">
                  <c:v>157.9</c:v>
                </c:pt>
                <c:pt idx="3853">
                  <c:v>157.941</c:v>
                </c:pt>
                <c:pt idx="3854">
                  <c:v>157.983</c:v>
                </c:pt>
                <c:pt idx="3855">
                  <c:v>158.02500000000001</c:v>
                </c:pt>
                <c:pt idx="3856">
                  <c:v>158.06700000000001</c:v>
                </c:pt>
                <c:pt idx="3857">
                  <c:v>158.10900000000001</c:v>
                </c:pt>
                <c:pt idx="3858">
                  <c:v>158.15100000000001</c:v>
                </c:pt>
                <c:pt idx="3859">
                  <c:v>158.19300000000001</c:v>
                </c:pt>
                <c:pt idx="3860">
                  <c:v>158.23400000000001</c:v>
                </c:pt>
                <c:pt idx="3861">
                  <c:v>158.27600000000001</c:v>
                </c:pt>
                <c:pt idx="3862">
                  <c:v>158.31800000000001</c:v>
                </c:pt>
                <c:pt idx="3863">
                  <c:v>158.36000000000001</c:v>
                </c:pt>
                <c:pt idx="3864">
                  <c:v>158.40200000000002</c:v>
                </c:pt>
                <c:pt idx="3865">
                  <c:v>158.44400000000002</c:v>
                </c:pt>
                <c:pt idx="3866">
                  <c:v>158.48599999999999</c:v>
                </c:pt>
                <c:pt idx="3867">
                  <c:v>158.52799999999999</c:v>
                </c:pt>
                <c:pt idx="3868">
                  <c:v>158.57</c:v>
                </c:pt>
                <c:pt idx="3869">
                  <c:v>158.613</c:v>
                </c:pt>
                <c:pt idx="3870">
                  <c:v>158.655</c:v>
                </c:pt>
                <c:pt idx="3871">
                  <c:v>158.697</c:v>
                </c:pt>
                <c:pt idx="3872">
                  <c:v>158.739</c:v>
                </c:pt>
                <c:pt idx="3873">
                  <c:v>158.78100000000001</c:v>
                </c:pt>
                <c:pt idx="3874">
                  <c:v>158.82400000000001</c:v>
                </c:pt>
                <c:pt idx="3875">
                  <c:v>158.86600000000001</c:v>
                </c:pt>
                <c:pt idx="3876">
                  <c:v>158.90800000000002</c:v>
                </c:pt>
                <c:pt idx="3877">
                  <c:v>158.95099999999999</c:v>
                </c:pt>
                <c:pt idx="3878">
                  <c:v>158.99299999999999</c:v>
                </c:pt>
                <c:pt idx="3879">
                  <c:v>159.036</c:v>
                </c:pt>
                <c:pt idx="3880">
                  <c:v>159.078</c:v>
                </c:pt>
                <c:pt idx="3881">
                  <c:v>159.12100000000001</c:v>
                </c:pt>
                <c:pt idx="3882">
                  <c:v>159.16300000000001</c:v>
                </c:pt>
                <c:pt idx="3883">
                  <c:v>159.20600000000002</c:v>
                </c:pt>
                <c:pt idx="3884">
                  <c:v>159.24799999999999</c:v>
                </c:pt>
                <c:pt idx="3885">
                  <c:v>159.291</c:v>
                </c:pt>
                <c:pt idx="3886">
                  <c:v>159.334</c:v>
                </c:pt>
                <c:pt idx="3887">
                  <c:v>159.376</c:v>
                </c:pt>
                <c:pt idx="3888">
                  <c:v>159.41900000000001</c:v>
                </c:pt>
                <c:pt idx="3889">
                  <c:v>159.46100000000001</c:v>
                </c:pt>
                <c:pt idx="3890">
                  <c:v>159.50399999999999</c:v>
                </c:pt>
                <c:pt idx="3891">
                  <c:v>159.54599999999999</c:v>
                </c:pt>
                <c:pt idx="3892">
                  <c:v>159.589</c:v>
                </c:pt>
                <c:pt idx="3893">
                  <c:v>159.63200000000001</c:v>
                </c:pt>
                <c:pt idx="3894">
                  <c:v>159.67400000000001</c:v>
                </c:pt>
                <c:pt idx="3895">
                  <c:v>159.71700000000001</c:v>
                </c:pt>
                <c:pt idx="3896">
                  <c:v>159.75900000000001</c:v>
                </c:pt>
                <c:pt idx="3897">
                  <c:v>159.80199999999999</c:v>
                </c:pt>
                <c:pt idx="3898">
                  <c:v>159.84399999999999</c:v>
                </c:pt>
                <c:pt idx="3899">
                  <c:v>159.887</c:v>
                </c:pt>
                <c:pt idx="3900">
                  <c:v>159.929</c:v>
                </c:pt>
                <c:pt idx="3901">
                  <c:v>159.97200000000001</c:v>
                </c:pt>
                <c:pt idx="3902">
                  <c:v>160.01500000000001</c:v>
                </c:pt>
                <c:pt idx="3903">
                  <c:v>160.05700000000002</c:v>
                </c:pt>
                <c:pt idx="3904">
                  <c:v>160.1</c:v>
                </c:pt>
                <c:pt idx="3905">
                  <c:v>160.142</c:v>
                </c:pt>
                <c:pt idx="3906">
                  <c:v>160.185</c:v>
                </c:pt>
                <c:pt idx="3907">
                  <c:v>160.227</c:v>
                </c:pt>
                <c:pt idx="3908">
                  <c:v>160.27000000000001</c:v>
                </c:pt>
                <c:pt idx="3909">
                  <c:v>160.31200000000001</c:v>
                </c:pt>
                <c:pt idx="3910">
                  <c:v>160.35499999999999</c:v>
                </c:pt>
                <c:pt idx="3911">
                  <c:v>160.39699999999999</c:v>
                </c:pt>
                <c:pt idx="3912">
                  <c:v>160.44</c:v>
                </c:pt>
                <c:pt idx="3913">
                  <c:v>160.482</c:v>
                </c:pt>
                <c:pt idx="3914">
                  <c:v>160.524</c:v>
                </c:pt>
                <c:pt idx="3915">
                  <c:v>160.56700000000001</c:v>
                </c:pt>
                <c:pt idx="3916">
                  <c:v>160.60900000000001</c:v>
                </c:pt>
                <c:pt idx="3917">
                  <c:v>160.65100000000001</c:v>
                </c:pt>
                <c:pt idx="3918">
                  <c:v>160.69300000000001</c:v>
                </c:pt>
                <c:pt idx="3919">
                  <c:v>160.73500000000001</c:v>
                </c:pt>
                <c:pt idx="3920">
                  <c:v>160.77700000000002</c:v>
                </c:pt>
                <c:pt idx="3921">
                  <c:v>160.82</c:v>
                </c:pt>
                <c:pt idx="3922">
                  <c:v>160.86199999999999</c:v>
                </c:pt>
                <c:pt idx="3923">
                  <c:v>160.904</c:v>
                </c:pt>
                <c:pt idx="3924">
                  <c:v>160.946</c:v>
                </c:pt>
                <c:pt idx="3925">
                  <c:v>160.988</c:v>
                </c:pt>
                <c:pt idx="3926">
                  <c:v>161.029</c:v>
                </c:pt>
                <c:pt idx="3927">
                  <c:v>161.071</c:v>
                </c:pt>
                <c:pt idx="3928">
                  <c:v>161.113</c:v>
                </c:pt>
                <c:pt idx="3929">
                  <c:v>161.155</c:v>
                </c:pt>
                <c:pt idx="3930">
                  <c:v>161.197</c:v>
                </c:pt>
                <c:pt idx="3931">
                  <c:v>161.24</c:v>
                </c:pt>
                <c:pt idx="3932">
                  <c:v>161.28200000000001</c:v>
                </c:pt>
                <c:pt idx="3933">
                  <c:v>161.32400000000001</c:v>
                </c:pt>
                <c:pt idx="3934">
                  <c:v>161.36600000000001</c:v>
                </c:pt>
                <c:pt idx="3935">
                  <c:v>161.40800000000002</c:v>
                </c:pt>
                <c:pt idx="3936">
                  <c:v>161.45000000000002</c:v>
                </c:pt>
                <c:pt idx="3937">
                  <c:v>161.49199999999999</c:v>
                </c:pt>
                <c:pt idx="3938">
                  <c:v>161.53399999999999</c:v>
                </c:pt>
                <c:pt idx="3939">
                  <c:v>161.57599999999999</c:v>
                </c:pt>
                <c:pt idx="3940">
                  <c:v>161.619</c:v>
                </c:pt>
                <c:pt idx="3941">
                  <c:v>161.661</c:v>
                </c:pt>
                <c:pt idx="3942">
                  <c:v>161.703</c:v>
                </c:pt>
                <c:pt idx="3943">
                  <c:v>161.745</c:v>
                </c:pt>
                <c:pt idx="3944">
                  <c:v>161.78800000000001</c:v>
                </c:pt>
                <c:pt idx="3945">
                  <c:v>161.83000000000001</c:v>
                </c:pt>
                <c:pt idx="3946">
                  <c:v>161.87299999999999</c:v>
                </c:pt>
                <c:pt idx="3947">
                  <c:v>161.91499999999999</c:v>
                </c:pt>
                <c:pt idx="3948">
                  <c:v>161.958</c:v>
                </c:pt>
                <c:pt idx="3949">
                  <c:v>162</c:v>
                </c:pt>
                <c:pt idx="3950">
                  <c:v>162.04300000000001</c:v>
                </c:pt>
                <c:pt idx="3951">
                  <c:v>162.08600000000001</c:v>
                </c:pt>
                <c:pt idx="3952">
                  <c:v>162.12800000000001</c:v>
                </c:pt>
                <c:pt idx="3953">
                  <c:v>162.17099999999999</c:v>
                </c:pt>
                <c:pt idx="3954">
                  <c:v>162.21299999999999</c:v>
                </c:pt>
                <c:pt idx="3955">
                  <c:v>162.256</c:v>
                </c:pt>
                <c:pt idx="3956">
                  <c:v>162.29900000000001</c:v>
                </c:pt>
                <c:pt idx="3957">
                  <c:v>162.34200000000001</c:v>
                </c:pt>
                <c:pt idx="3958">
                  <c:v>162.38400000000001</c:v>
                </c:pt>
                <c:pt idx="3959">
                  <c:v>162.42699999999999</c:v>
                </c:pt>
                <c:pt idx="3960">
                  <c:v>162.47</c:v>
                </c:pt>
                <c:pt idx="3961">
                  <c:v>162.51300000000001</c:v>
                </c:pt>
                <c:pt idx="3962">
                  <c:v>162.55600000000001</c:v>
                </c:pt>
                <c:pt idx="3963">
                  <c:v>162.59899999999999</c:v>
                </c:pt>
                <c:pt idx="3964">
                  <c:v>162.642</c:v>
                </c:pt>
                <c:pt idx="3965">
                  <c:v>162.685</c:v>
                </c:pt>
                <c:pt idx="3966">
                  <c:v>162.72800000000001</c:v>
                </c:pt>
                <c:pt idx="3967">
                  <c:v>162.77100000000002</c:v>
                </c:pt>
                <c:pt idx="3968">
                  <c:v>162.81399999999999</c:v>
                </c:pt>
                <c:pt idx="3969">
                  <c:v>162.857</c:v>
                </c:pt>
                <c:pt idx="3970">
                  <c:v>162.9</c:v>
                </c:pt>
                <c:pt idx="3971">
                  <c:v>162.94300000000001</c:v>
                </c:pt>
                <c:pt idx="3972">
                  <c:v>162.98599999999999</c:v>
                </c:pt>
                <c:pt idx="3973">
                  <c:v>163.029</c:v>
                </c:pt>
                <c:pt idx="3974">
                  <c:v>163.072</c:v>
                </c:pt>
                <c:pt idx="3975">
                  <c:v>163.11500000000001</c:v>
                </c:pt>
                <c:pt idx="3976">
                  <c:v>163.15800000000002</c:v>
                </c:pt>
                <c:pt idx="3977">
                  <c:v>163.20099999999999</c:v>
                </c:pt>
                <c:pt idx="3978">
                  <c:v>163.244</c:v>
                </c:pt>
                <c:pt idx="3979">
                  <c:v>163.286</c:v>
                </c:pt>
                <c:pt idx="3980">
                  <c:v>163.32900000000001</c:v>
                </c:pt>
                <c:pt idx="3981">
                  <c:v>163.37200000000001</c:v>
                </c:pt>
                <c:pt idx="3982">
                  <c:v>163.41400000000002</c:v>
                </c:pt>
                <c:pt idx="3983">
                  <c:v>163.45699999999999</c:v>
                </c:pt>
                <c:pt idx="3984">
                  <c:v>163.5</c:v>
                </c:pt>
                <c:pt idx="3985">
                  <c:v>163.542</c:v>
                </c:pt>
                <c:pt idx="3986">
                  <c:v>163.58500000000001</c:v>
                </c:pt>
                <c:pt idx="3987">
                  <c:v>163.62700000000001</c:v>
                </c:pt>
                <c:pt idx="3988">
                  <c:v>163.67000000000002</c:v>
                </c:pt>
                <c:pt idx="3989">
                  <c:v>163.71200000000002</c:v>
                </c:pt>
                <c:pt idx="3990">
                  <c:v>163.755</c:v>
                </c:pt>
                <c:pt idx="3991">
                  <c:v>163.797</c:v>
                </c:pt>
                <c:pt idx="3992">
                  <c:v>163.839</c:v>
                </c:pt>
                <c:pt idx="3993">
                  <c:v>163.88200000000001</c:v>
                </c:pt>
                <c:pt idx="3994">
                  <c:v>163.92400000000001</c:v>
                </c:pt>
                <c:pt idx="3995">
                  <c:v>163.96700000000001</c:v>
                </c:pt>
                <c:pt idx="3996">
                  <c:v>164.00900000000001</c:v>
                </c:pt>
                <c:pt idx="3997">
                  <c:v>164.05100000000002</c:v>
                </c:pt>
                <c:pt idx="3998">
                  <c:v>164.09299999999999</c:v>
                </c:pt>
                <c:pt idx="3999">
                  <c:v>164.136</c:v>
                </c:pt>
                <c:pt idx="4000">
                  <c:v>164.178</c:v>
                </c:pt>
                <c:pt idx="4001">
                  <c:v>164.22</c:v>
                </c:pt>
                <c:pt idx="4002">
                  <c:v>164.262</c:v>
                </c:pt>
                <c:pt idx="4003">
                  <c:v>164.304</c:v>
                </c:pt>
                <c:pt idx="4004">
                  <c:v>164.346</c:v>
                </c:pt>
                <c:pt idx="4005">
                  <c:v>164.38800000000001</c:v>
                </c:pt>
                <c:pt idx="4006">
                  <c:v>164.43100000000001</c:v>
                </c:pt>
                <c:pt idx="4007">
                  <c:v>164.47300000000001</c:v>
                </c:pt>
                <c:pt idx="4008">
                  <c:v>164.51500000000001</c:v>
                </c:pt>
                <c:pt idx="4009">
                  <c:v>164.55700000000002</c:v>
                </c:pt>
                <c:pt idx="4010">
                  <c:v>164.59899999999999</c:v>
                </c:pt>
                <c:pt idx="4011">
                  <c:v>164.64099999999999</c:v>
                </c:pt>
                <c:pt idx="4012">
                  <c:v>164.68299999999999</c:v>
                </c:pt>
                <c:pt idx="4013">
                  <c:v>164.72499999999999</c:v>
                </c:pt>
                <c:pt idx="4014">
                  <c:v>164.768</c:v>
                </c:pt>
                <c:pt idx="4015">
                  <c:v>164.81</c:v>
                </c:pt>
                <c:pt idx="4016">
                  <c:v>164.852</c:v>
                </c:pt>
                <c:pt idx="4017">
                  <c:v>164.89400000000001</c:v>
                </c:pt>
                <c:pt idx="4018">
                  <c:v>164.93600000000001</c:v>
                </c:pt>
                <c:pt idx="4019">
                  <c:v>164.97800000000001</c:v>
                </c:pt>
                <c:pt idx="4020">
                  <c:v>165.02</c:v>
                </c:pt>
                <c:pt idx="4021">
                  <c:v>165.06200000000001</c:v>
                </c:pt>
                <c:pt idx="4022">
                  <c:v>165.10400000000001</c:v>
                </c:pt>
                <c:pt idx="4023">
                  <c:v>165.14600000000002</c:v>
                </c:pt>
                <c:pt idx="4024">
                  <c:v>165.18800000000002</c:v>
                </c:pt>
                <c:pt idx="4025">
                  <c:v>165.23</c:v>
                </c:pt>
                <c:pt idx="4026">
                  <c:v>165.27199999999999</c:v>
                </c:pt>
                <c:pt idx="4027">
                  <c:v>165.31399999999999</c:v>
                </c:pt>
                <c:pt idx="4028">
                  <c:v>165.35599999999999</c:v>
                </c:pt>
                <c:pt idx="4029">
                  <c:v>165.398</c:v>
                </c:pt>
                <c:pt idx="4030">
                  <c:v>165.44</c:v>
                </c:pt>
                <c:pt idx="4031">
                  <c:v>165.482</c:v>
                </c:pt>
                <c:pt idx="4032">
                  <c:v>165.524</c:v>
                </c:pt>
                <c:pt idx="4033">
                  <c:v>165.566</c:v>
                </c:pt>
                <c:pt idx="4034">
                  <c:v>165.608</c:v>
                </c:pt>
                <c:pt idx="4035">
                  <c:v>165.65</c:v>
                </c:pt>
                <c:pt idx="4036">
                  <c:v>165.69200000000001</c:v>
                </c:pt>
                <c:pt idx="4037">
                  <c:v>165.73400000000001</c:v>
                </c:pt>
                <c:pt idx="4038">
                  <c:v>165.77600000000001</c:v>
                </c:pt>
                <c:pt idx="4039">
                  <c:v>165.81800000000001</c:v>
                </c:pt>
                <c:pt idx="4040">
                  <c:v>165.86</c:v>
                </c:pt>
                <c:pt idx="4041">
                  <c:v>165.90200000000002</c:v>
                </c:pt>
                <c:pt idx="4042">
                  <c:v>165.94400000000002</c:v>
                </c:pt>
                <c:pt idx="4043">
                  <c:v>165.98599999999999</c:v>
                </c:pt>
                <c:pt idx="4044">
                  <c:v>166.02799999999999</c:v>
                </c:pt>
                <c:pt idx="4045">
                  <c:v>166.07</c:v>
                </c:pt>
                <c:pt idx="4046">
                  <c:v>166.113</c:v>
                </c:pt>
                <c:pt idx="4047">
                  <c:v>166.155</c:v>
                </c:pt>
                <c:pt idx="4048">
                  <c:v>166.197</c:v>
                </c:pt>
                <c:pt idx="4049">
                  <c:v>166.239</c:v>
                </c:pt>
                <c:pt idx="4050">
                  <c:v>166.28100000000001</c:v>
                </c:pt>
                <c:pt idx="4051">
                  <c:v>166.32400000000001</c:v>
                </c:pt>
                <c:pt idx="4052">
                  <c:v>166.36600000000001</c:v>
                </c:pt>
                <c:pt idx="4053">
                  <c:v>166.40800000000002</c:v>
                </c:pt>
                <c:pt idx="4054">
                  <c:v>166.45000000000002</c:v>
                </c:pt>
                <c:pt idx="4055">
                  <c:v>166.49299999999999</c:v>
                </c:pt>
                <c:pt idx="4056">
                  <c:v>166.535</c:v>
                </c:pt>
                <c:pt idx="4057">
                  <c:v>166.577</c:v>
                </c:pt>
                <c:pt idx="4058">
                  <c:v>166.619</c:v>
                </c:pt>
                <c:pt idx="4059">
                  <c:v>166.66200000000001</c:v>
                </c:pt>
                <c:pt idx="4060">
                  <c:v>166.70400000000001</c:v>
                </c:pt>
                <c:pt idx="4061">
                  <c:v>166.74600000000001</c:v>
                </c:pt>
                <c:pt idx="4062">
                  <c:v>166.78900000000002</c:v>
                </c:pt>
                <c:pt idx="4063">
                  <c:v>166.83100000000002</c:v>
                </c:pt>
                <c:pt idx="4064">
                  <c:v>166.87299999999999</c:v>
                </c:pt>
                <c:pt idx="4065">
                  <c:v>166.916</c:v>
                </c:pt>
                <c:pt idx="4066">
                  <c:v>166.958</c:v>
                </c:pt>
                <c:pt idx="4067">
                  <c:v>167</c:v>
                </c:pt>
                <c:pt idx="4068">
                  <c:v>167.04300000000001</c:v>
                </c:pt>
                <c:pt idx="4069">
                  <c:v>167.08500000000001</c:v>
                </c:pt>
                <c:pt idx="4070">
                  <c:v>167.12800000000001</c:v>
                </c:pt>
                <c:pt idx="4071">
                  <c:v>167.17000000000002</c:v>
                </c:pt>
                <c:pt idx="4072">
                  <c:v>167.21200000000002</c:v>
                </c:pt>
                <c:pt idx="4073">
                  <c:v>167.255</c:v>
                </c:pt>
                <c:pt idx="4074">
                  <c:v>167.297</c:v>
                </c:pt>
                <c:pt idx="4075">
                  <c:v>167.34</c:v>
                </c:pt>
                <c:pt idx="4076">
                  <c:v>167.38200000000001</c:v>
                </c:pt>
                <c:pt idx="4077">
                  <c:v>167.42500000000001</c:v>
                </c:pt>
                <c:pt idx="4078">
                  <c:v>167.46700000000001</c:v>
                </c:pt>
                <c:pt idx="4079">
                  <c:v>167.51</c:v>
                </c:pt>
                <c:pt idx="4080">
                  <c:v>167.55199999999999</c:v>
                </c:pt>
                <c:pt idx="4081">
                  <c:v>167.595</c:v>
                </c:pt>
                <c:pt idx="4082">
                  <c:v>167.637</c:v>
                </c:pt>
                <c:pt idx="4083">
                  <c:v>167.68</c:v>
                </c:pt>
                <c:pt idx="4084">
                  <c:v>167.72200000000001</c:v>
                </c:pt>
                <c:pt idx="4085">
                  <c:v>167.76400000000001</c:v>
                </c:pt>
                <c:pt idx="4086">
                  <c:v>167.80700000000002</c:v>
                </c:pt>
                <c:pt idx="4087">
                  <c:v>167.84899999999999</c:v>
                </c:pt>
                <c:pt idx="4088">
                  <c:v>167.89099999999999</c:v>
                </c:pt>
                <c:pt idx="4089">
                  <c:v>167.93299999999999</c:v>
                </c:pt>
                <c:pt idx="4090">
                  <c:v>167.97499999999999</c:v>
                </c:pt>
                <c:pt idx="4091">
                  <c:v>168.017</c:v>
                </c:pt>
                <c:pt idx="4092">
                  <c:v>168.059</c:v>
                </c:pt>
                <c:pt idx="4093">
                  <c:v>168.101</c:v>
                </c:pt>
                <c:pt idx="4094">
                  <c:v>168.143</c:v>
                </c:pt>
                <c:pt idx="4095">
                  <c:v>168.185</c:v>
                </c:pt>
                <c:pt idx="4096">
                  <c:v>168.227</c:v>
                </c:pt>
                <c:pt idx="4097">
                  <c:v>168.26900000000001</c:v>
                </c:pt>
                <c:pt idx="4098">
                  <c:v>168.31100000000001</c:v>
                </c:pt>
                <c:pt idx="4099">
                  <c:v>168.35300000000001</c:v>
                </c:pt>
                <c:pt idx="4100">
                  <c:v>168.39500000000001</c:v>
                </c:pt>
                <c:pt idx="4101">
                  <c:v>168.43700000000001</c:v>
                </c:pt>
                <c:pt idx="4102">
                  <c:v>168.47800000000001</c:v>
                </c:pt>
                <c:pt idx="4103">
                  <c:v>168.52</c:v>
                </c:pt>
                <c:pt idx="4104">
                  <c:v>168.56200000000001</c:v>
                </c:pt>
                <c:pt idx="4105">
                  <c:v>168.60400000000001</c:v>
                </c:pt>
                <c:pt idx="4106">
                  <c:v>168.64600000000002</c:v>
                </c:pt>
                <c:pt idx="4107">
                  <c:v>168.68800000000002</c:v>
                </c:pt>
                <c:pt idx="4108">
                  <c:v>168.73</c:v>
                </c:pt>
                <c:pt idx="4109">
                  <c:v>168.77100000000002</c:v>
                </c:pt>
                <c:pt idx="4110">
                  <c:v>168.81300000000002</c:v>
                </c:pt>
                <c:pt idx="4111">
                  <c:v>168.85499999999999</c:v>
                </c:pt>
                <c:pt idx="4112">
                  <c:v>168.89699999999999</c:v>
                </c:pt>
                <c:pt idx="4113">
                  <c:v>168.93899999999999</c:v>
                </c:pt>
                <c:pt idx="4114">
                  <c:v>168.98099999999999</c:v>
                </c:pt>
                <c:pt idx="4115">
                  <c:v>169.023</c:v>
                </c:pt>
                <c:pt idx="4116">
                  <c:v>169.065</c:v>
                </c:pt>
                <c:pt idx="4117">
                  <c:v>169.10599999999999</c:v>
                </c:pt>
                <c:pt idx="4118">
                  <c:v>169.148</c:v>
                </c:pt>
                <c:pt idx="4119">
                  <c:v>169.19</c:v>
                </c:pt>
                <c:pt idx="4120">
                  <c:v>169.232</c:v>
                </c:pt>
                <c:pt idx="4121">
                  <c:v>169.274</c:v>
                </c:pt>
                <c:pt idx="4122">
                  <c:v>169.316</c:v>
                </c:pt>
                <c:pt idx="4123">
                  <c:v>169.358</c:v>
                </c:pt>
                <c:pt idx="4124">
                  <c:v>169.399</c:v>
                </c:pt>
                <c:pt idx="4125">
                  <c:v>169.441</c:v>
                </c:pt>
                <c:pt idx="4126">
                  <c:v>169.483</c:v>
                </c:pt>
                <c:pt idx="4127">
                  <c:v>169.52500000000001</c:v>
                </c:pt>
                <c:pt idx="4128">
                  <c:v>169.56700000000001</c:v>
                </c:pt>
                <c:pt idx="4129">
                  <c:v>169.60900000000001</c:v>
                </c:pt>
                <c:pt idx="4130">
                  <c:v>169.65100000000001</c:v>
                </c:pt>
                <c:pt idx="4131">
                  <c:v>169.69200000000001</c:v>
                </c:pt>
                <c:pt idx="4132">
                  <c:v>169.73400000000001</c:v>
                </c:pt>
                <c:pt idx="4133">
                  <c:v>169.77600000000001</c:v>
                </c:pt>
                <c:pt idx="4134">
                  <c:v>169.81800000000001</c:v>
                </c:pt>
                <c:pt idx="4135">
                  <c:v>169.86</c:v>
                </c:pt>
                <c:pt idx="4136">
                  <c:v>169.90200000000002</c:v>
                </c:pt>
                <c:pt idx="4137">
                  <c:v>169.94400000000002</c:v>
                </c:pt>
                <c:pt idx="4138">
                  <c:v>169.98599999999999</c:v>
                </c:pt>
                <c:pt idx="4139">
                  <c:v>170.02799999999999</c:v>
                </c:pt>
                <c:pt idx="4140">
                  <c:v>170.07</c:v>
                </c:pt>
                <c:pt idx="4141">
                  <c:v>170.11199999999999</c:v>
                </c:pt>
                <c:pt idx="4142">
                  <c:v>170.154</c:v>
                </c:pt>
                <c:pt idx="4143">
                  <c:v>170.196</c:v>
                </c:pt>
                <c:pt idx="4144">
                  <c:v>170.238</c:v>
                </c:pt>
                <c:pt idx="4145">
                  <c:v>170.28100000000001</c:v>
                </c:pt>
                <c:pt idx="4146">
                  <c:v>170.32300000000001</c:v>
                </c:pt>
                <c:pt idx="4147">
                  <c:v>170.36500000000001</c:v>
                </c:pt>
                <c:pt idx="4148">
                  <c:v>170.40700000000001</c:v>
                </c:pt>
                <c:pt idx="4149">
                  <c:v>170.44900000000001</c:v>
                </c:pt>
                <c:pt idx="4150">
                  <c:v>170.49100000000001</c:v>
                </c:pt>
                <c:pt idx="4151">
                  <c:v>170.53399999999999</c:v>
                </c:pt>
                <c:pt idx="4152">
                  <c:v>170.57599999999999</c:v>
                </c:pt>
                <c:pt idx="4153">
                  <c:v>170.61799999999999</c:v>
                </c:pt>
                <c:pt idx="4154">
                  <c:v>170.66</c:v>
                </c:pt>
                <c:pt idx="4155">
                  <c:v>170.703</c:v>
                </c:pt>
                <c:pt idx="4156">
                  <c:v>170.745</c:v>
                </c:pt>
                <c:pt idx="4157">
                  <c:v>170.78700000000001</c:v>
                </c:pt>
                <c:pt idx="4158">
                  <c:v>170.82900000000001</c:v>
                </c:pt>
                <c:pt idx="4159">
                  <c:v>170.87200000000001</c:v>
                </c:pt>
                <c:pt idx="4160">
                  <c:v>170.91400000000002</c:v>
                </c:pt>
                <c:pt idx="4161">
                  <c:v>170.95600000000002</c:v>
                </c:pt>
                <c:pt idx="4162">
                  <c:v>170.999</c:v>
                </c:pt>
                <c:pt idx="4163">
                  <c:v>171.041</c:v>
                </c:pt>
                <c:pt idx="4164">
                  <c:v>171.084</c:v>
                </c:pt>
                <c:pt idx="4165">
                  <c:v>171.126</c:v>
                </c:pt>
                <c:pt idx="4166">
                  <c:v>171.16900000000001</c:v>
                </c:pt>
                <c:pt idx="4167">
                  <c:v>171.21100000000001</c:v>
                </c:pt>
                <c:pt idx="4168">
                  <c:v>171.25399999999999</c:v>
                </c:pt>
                <c:pt idx="4169">
                  <c:v>171.29599999999999</c:v>
                </c:pt>
                <c:pt idx="4170">
                  <c:v>171.339</c:v>
                </c:pt>
                <c:pt idx="4171">
                  <c:v>171.38200000000001</c:v>
                </c:pt>
                <c:pt idx="4172">
                  <c:v>171.42400000000001</c:v>
                </c:pt>
                <c:pt idx="4173">
                  <c:v>171.46700000000001</c:v>
                </c:pt>
                <c:pt idx="4174">
                  <c:v>171.51</c:v>
                </c:pt>
                <c:pt idx="4175">
                  <c:v>171.55199999999999</c:v>
                </c:pt>
                <c:pt idx="4176">
                  <c:v>171.595</c:v>
                </c:pt>
                <c:pt idx="4177">
                  <c:v>171.63800000000001</c:v>
                </c:pt>
                <c:pt idx="4178">
                  <c:v>171.68</c:v>
                </c:pt>
                <c:pt idx="4179">
                  <c:v>171.72300000000001</c:v>
                </c:pt>
                <c:pt idx="4180">
                  <c:v>171.76599999999999</c:v>
                </c:pt>
                <c:pt idx="4181">
                  <c:v>171.80799999999999</c:v>
                </c:pt>
                <c:pt idx="4182">
                  <c:v>171.851</c:v>
                </c:pt>
                <c:pt idx="4183">
                  <c:v>171.893</c:v>
                </c:pt>
                <c:pt idx="4184">
                  <c:v>171.93600000000001</c:v>
                </c:pt>
                <c:pt idx="4185">
                  <c:v>171.97800000000001</c:v>
                </c:pt>
                <c:pt idx="4186">
                  <c:v>172.02</c:v>
                </c:pt>
                <c:pt idx="4187">
                  <c:v>172.06300000000002</c:v>
                </c:pt>
                <c:pt idx="4188">
                  <c:v>172.10499999999999</c:v>
                </c:pt>
                <c:pt idx="4189">
                  <c:v>172.148</c:v>
                </c:pt>
                <c:pt idx="4190">
                  <c:v>172.19</c:v>
                </c:pt>
                <c:pt idx="4191">
                  <c:v>172.232</c:v>
                </c:pt>
                <c:pt idx="4192">
                  <c:v>172.274</c:v>
                </c:pt>
                <c:pt idx="4193">
                  <c:v>172.31700000000001</c:v>
                </c:pt>
                <c:pt idx="4194">
                  <c:v>172.35900000000001</c:v>
                </c:pt>
                <c:pt idx="4195">
                  <c:v>172.40100000000001</c:v>
                </c:pt>
                <c:pt idx="4196">
                  <c:v>172.44400000000002</c:v>
                </c:pt>
                <c:pt idx="4197">
                  <c:v>172.48599999999999</c:v>
                </c:pt>
                <c:pt idx="4198">
                  <c:v>172.52799999999999</c:v>
                </c:pt>
                <c:pt idx="4199">
                  <c:v>172.571</c:v>
                </c:pt>
                <c:pt idx="4200">
                  <c:v>172.613</c:v>
                </c:pt>
                <c:pt idx="4201">
                  <c:v>172.65600000000001</c:v>
                </c:pt>
                <c:pt idx="4202">
                  <c:v>172.69900000000001</c:v>
                </c:pt>
                <c:pt idx="4203">
                  <c:v>172.74100000000001</c:v>
                </c:pt>
                <c:pt idx="4204">
                  <c:v>172.78399999999999</c:v>
                </c:pt>
                <c:pt idx="4205">
                  <c:v>172.827</c:v>
                </c:pt>
                <c:pt idx="4206">
                  <c:v>172.87</c:v>
                </c:pt>
                <c:pt idx="4207">
                  <c:v>172.91200000000001</c:v>
                </c:pt>
                <c:pt idx="4208">
                  <c:v>172.95500000000001</c:v>
                </c:pt>
                <c:pt idx="4209">
                  <c:v>172.99799999999999</c:v>
                </c:pt>
                <c:pt idx="4210">
                  <c:v>173.041</c:v>
                </c:pt>
                <c:pt idx="4211">
                  <c:v>173.083</c:v>
                </c:pt>
                <c:pt idx="4212">
                  <c:v>173.126</c:v>
                </c:pt>
                <c:pt idx="4213">
                  <c:v>173.16900000000001</c:v>
                </c:pt>
                <c:pt idx="4214">
                  <c:v>173.21100000000001</c:v>
                </c:pt>
                <c:pt idx="4215">
                  <c:v>173.25399999999999</c:v>
                </c:pt>
                <c:pt idx="4216">
                  <c:v>173.297</c:v>
                </c:pt>
                <c:pt idx="4217">
                  <c:v>173.339</c:v>
                </c:pt>
                <c:pt idx="4218">
                  <c:v>173.38200000000001</c:v>
                </c:pt>
                <c:pt idx="4219">
                  <c:v>173.42400000000001</c:v>
                </c:pt>
                <c:pt idx="4220">
                  <c:v>173.46700000000001</c:v>
                </c:pt>
                <c:pt idx="4221">
                  <c:v>173.50900000000001</c:v>
                </c:pt>
                <c:pt idx="4222">
                  <c:v>173.55199999999999</c:v>
                </c:pt>
                <c:pt idx="4223">
                  <c:v>173.59399999999999</c:v>
                </c:pt>
                <c:pt idx="4224">
                  <c:v>173.637</c:v>
                </c:pt>
                <c:pt idx="4225">
                  <c:v>173.68</c:v>
                </c:pt>
                <c:pt idx="4226">
                  <c:v>173.72200000000001</c:v>
                </c:pt>
                <c:pt idx="4227">
                  <c:v>173.76500000000001</c:v>
                </c:pt>
                <c:pt idx="4228">
                  <c:v>173.80700000000002</c:v>
                </c:pt>
                <c:pt idx="4229">
                  <c:v>173.85</c:v>
                </c:pt>
                <c:pt idx="4230">
                  <c:v>173.892</c:v>
                </c:pt>
                <c:pt idx="4231">
                  <c:v>173.935</c:v>
                </c:pt>
                <c:pt idx="4232">
                  <c:v>173.97800000000001</c:v>
                </c:pt>
                <c:pt idx="4233">
                  <c:v>174.02</c:v>
                </c:pt>
                <c:pt idx="4234">
                  <c:v>174.06300000000002</c:v>
                </c:pt>
                <c:pt idx="4235">
                  <c:v>174.10499999999999</c:v>
                </c:pt>
                <c:pt idx="4236">
                  <c:v>174.148</c:v>
                </c:pt>
                <c:pt idx="4237">
                  <c:v>174.19</c:v>
                </c:pt>
                <c:pt idx="4238">
                  <c:v>174.233</c:v>
                </c:pt>
                <c:pt idx="4239">
                  <c:v>174.27500000000001</c:v>
                </c:pt>
                <c:pt idx="4240">
                  <c:v>174.31800000000001</c:v>
                </c:pt>
                <c:pt idx="4241">
                  <c:v>174.36</c:v>
                </c:pt>
                <c:pt idx="4242">
                  <c:v>174.40299999999999</c:v>
                </c:pt>
                <c:pt idx="4243">
                  <c:v>174.44499999999999</c:v>
                </c:pt>
                <c:pt idx="4244">
                  <c:v>174.48699999999999</c:v>
                </c:pt>
                <c:pt idx="4245">
                  <c:v>174.53</c:v>
                </c:pt>
                <c:pt idx="4246">
                  <c:v>174.572</c:v>
                </c:pt>
                <c:pt idx="4247">
                  <c:v>174.614</c:v>
                </c:pt>
                <c:pt idx="4248">
                  <c:v>174.65600000000001</c:v>
                </c:pt>
                <c:pt idx="4249">
                  <c:v>174.69800000000001</c:v>
                </c:pt>
                <c:pt idx="4250">
                  <c:v>174.74</c:v>
                </c:pt>
                <c:pt idx="4251">
                  <c:v>174.78300000000002</c:v>
                </c:pt>
                <c:pt idx="4252">
                  <c:v>174.82500000000002</c:v>
                </c:pt>
                <c:pt idx="4253">
                  <c:v>174.86699999999999</c:v>
                </c:pt>
                <c:pt idx="4254">
                  <c:v>174.90899999999999</c:v>
                </c:pt>
                <c:pt idx="4255">
                  <c:v>174.95099999999999</c:v>
                </c:pt>
                <c:pt idx="4256">
                  <c:v>174.99299999999999</c:v>
                </c:pt>
                <c:pt idx="4257">
                  <c:v>175.035</c:v>
                </c:pt>
                <c:pt idx="4258">
                  <c:v>175.077</c:v>
                </c:pt>
                <c:pt idx="4259">
                  <c:v>175.119</c:v>
                </c:pt>
                <c:pt idx="4260">
                  <c:v>175.16200000000001</c:v>
                </c:pt>
                <c:pt idx="4261">
                  <c:v>175.20400000000001</c:v>
                </c:pt>
                <c:pt idx="4262">
                  <c:v>175.24600000000001</c:v>
                </c:pt>
                <c:pt idx="4263">
                  <c:v>175.28900000000002</c:v>
                </c:pt>
                <c:pt idx="4264">
                  <c:v>175.33100000000002</c:v>
                </c:pt>
                <c:pt idx="4265">
                  <c:v>175.37299999999999</c:v>
                </c:pt>
                <c:pt idx="4266">
                  <c:v>175.416</c:v>
                </c:pt>
                <c:pt idx="4267">
                  <c:v>175.458</c:v>
                </c:pt>
                <c:pt idx="4268">
                  <c:v>175.5</c:v>
                </c:pt>
                <c:pt idx="4269">
                  <c:v>175.54300000000001</c:v>
                </c:pt>
                <c:pt idx="4270">
                  <c:v>175.58500000000001</c:v>
                </c:pt>
                <c:pt idx="4271">
                  <c:v>175.62700000000001</c:v>
                </c:pt>
                <c:pt idx="4272">
                  <c:v>175.67000000000002</c:v>
                </c:pt>
                <c:pt idx="4273">
                  <c:v>175.71200000000002</c:v>
                </c:pt>
                <c:pt idx="4274">
                  <c:v>175.75399999999999</c:v>
                </c:pt>
                <c:pt idx="4275">
                  <c:v>175.797</c:v>
                </c:pt>
                <c:pt idx="4276">
                  <c:v>175.839</c:v>
                </c:pt>
                <c:pt idx="4277">
                  <c:v>175.881</c:v>
                </c:pt>
                <c:pt idx="4278">
                  <c:v>175.92400000000001</c:v>
                </c:pt>
                <c:pt idx="4279">
                  <c:v>175.96600000000001</c:v>
                </c:pt>
                <c:pt idx="4280">
                  <c:v>176.00800000000001</c:v>
                </c:pt>
                <c:pt idx="4281">
                  <c:v>176.05100000000002</c:v>
                </c:pt>
                <c:pt idx="4282">
                  <c:v>176.09300000000002</c:v>
                </c:pt>
                <c:pt idx="4283">
                  <c:v>176.136</c:v>
                </c:pt>
                <c:pt idx="4284">
                  <c:v>176.178</c:v>
                </c:pt>
                <c:pt idx="4285">
                  <c:v>176.22</c:v>
                </c:pt>
                <c:pt idx="4286">
                  <c:v>176.26300000000001</c:v>
                </c:pt>
                <c:pt idx="4287">
                  <c:v>176.30500000000001</c:v>
                </c:pt>
                <c:pt idx="4288">
                  <c:v>176.34700000000001</c:v>
                </c:pt>
                <c:pt idx="4289">
                  <c:v>176.38900000000001</c:v>
                </c:pt>
                <c:pt idx="4290">
                  <c:v>176.43100000000001</c:v>
                </c:pt>
                <c:pt idx="4291">
                  <c:v>176.47300000000001</c:v>
                </c:pt>
                <c:pt idx="4292">
                  <c:v>176.51500000000001</c:v>
                </c:pt>
                <c:pt idx="4293">
                  <c:v>176.55700000000002</c:v>
                </c:pt>
                <c:pt idx="4294">
                  <c:v>176.59899999999999</c:v>
                </c:pt>
                <c:pt idx="4295">
                  <c:v>176.64099999999999</c:v>
                </c:pt>
                <c:pt idx="4296">
                  <c:v>176.68299999999999</c:v>
                </c:pt>
                <c:pt idx="4297">
                  <c:v>176.72499999999999</c:v>
                </c:pt>
                <c:pt idx="4298">
                  <c:v>176.767</c:v>
                </c:pt>
                <c:pt idx="4299">
                  <c:v>176.809</c:v>
                </c:pt>
                <c:pt idx="4300">
                  <c:v>176.852</c:v>
                </c:pt>
                <c:pt idx="4301">
                  <c:v>176.89400000000001</c:v>
                </c:pt>
                <c:pt idx="4302">
                  <c:v>176.93600000000001</c:v>
                </c:pt>
                <c:pt idx="4303">
                  <c:v>176.97800000000001</c:v>
                </c:pt>
                <c:pt idx="4304">
                  <c:v>177.02100000000002</c:v>
                </c:pt>
                <c:pt idx="4305">
                  <c:v>177.06300000000002</c:v>
                </c:pt>
                <c:pt idx="4306">
                  <c:v>177.10599999999999</c:v>
                </c:pt>
                <c:pt idx="4307">
                  <c:v>177.148</c:v>
                </c:pt>
                <c:pt idx="4308">
                  <c:v>177.191</c:v>
                </c:pt>
                <c:pt idx="4309">
                  <c:v>177.233</c:v>
                </c:pt>
                <c:pt idx="4310">
                  <c:v>177.27500000000001</c:v>
                </c:pt>
                <c:pt idx="4311">
                  <c:v>177.31800000000001</c:v>
                </c:pt>
                <c:pt idx="4312">
                  <c:v>177.36</c:v>
                </c:pt>
                <c:pt idx="4313">
                  <c:v>177.40299999999999</c:v>
                </c:pt>
                <c:pt idx="4314">
                  <c:v>177.44499999999999</c:v>
                </c:pt>
                <c:pt idx="4315">
                  <c:v>177.488</c:v>
                </c:pt>
                <c:pt idx="4316">
                  <c:v>177.53</c:v>
                </c:pt>
                <c:pt idx="4317">
                  <c:v>177.572</c:v>
                </c:pt>
                <c:pt idx="4318">
                  <c:v>177.61500000000001</c:v>
                </c:pt>
                <c:pt idx="4319">
                  <c:v>177.65700000000001</c:v>
                </c:pt>
                <c:pt idx="4320">
                  <c:v>177.69900000000001</c:v>
                </c:pt>
                <c:pt idx="4321">
                  <c:v>177.74100000000001</c:v>
                </c:pt>
                <c:pt idx="4322">
                  <c:v>177.78300000000002</c:v>
                </c:pt>
                <c:pt idx="4323">
                  <c:v>177.82500000000002</c:v>
                </c:pt>
                <c:pt idx="4324">
                  <c:v>177.86699999999999</c:v>
                </c:pt>
                <c:pt idx="4325">
                  <c:v>177.90899999999999</c:v>
                </c:pt>
                <c:pt idx="4326">
                  <c:v>177.95099999999999</c:v>
                </c:pt>
                <c:pt idx="4327">
                  <c:v>177.99299999999999</c:v>
                </c:pt>
                <c:pt idx="4328">
                  <c:v>178.035</c:v>
                </c:pt>
                <c:pt idx="4329">
                  <c:v>178.077</c:v>
                </c:pt>
                <c:pt idx="4330">
                  <c:v>178.11799999999999</c:v>
                </c:pt>
                <c:pt idx="4331">
                  <c:v>178.16</c:v>
                </c:pt>
                <c:pt idx="4332">
                  <c:v>178.202</c:v>
                </c:pt>
                <c:pt idx="4333">
                  <c:v>178.244</c:v>
                </c:pt>
                <c:pt idx="4334">
                  <c:v>178.285</c:v>
                </c:pt>
                <c:pt idx="4335">
                  <c:v>178.327</c:v>
                </c:pt>
                <c:pt idx="4336">
                  <c:v>178.369</c:v>
                </c:pt>
                <c:pt idx="4337">
                  <c:v>178.41</c:v>
                </c:pt>
                <c:pt idx="4338">
                  <c:v>178.452</c:v>
                </c:pt>
                <c:pt idx="4339">
                  <c:v>178.49299999999999</c:v>
                </c:pt>
                <c:pt idx="4340">
                  <c:v>178.535</c:v>
                </c:pt>
                <c:pt idx="4341">
                  <c:v>178.577</c:v>
                </c:pt>
                <c:pt idx="4342">
                  <c:v>178.61799999999999</c:v>
                </c:pt>
                <c:pt idx="4343">
                  <c:v>178.66</c:v>
                </c:pt>
                <c:pt idx="4344">
                  <c:v>178.702</c:v>
                </c:pt>
                <c:pt idx="4345">
                  <c:v>178.74299999999999</c:v>
                </c:pt>
                <c:pt idx="4346">
                  <c:v>178.785</c:v>
                </c:pt>
                <c:pt idx="4347">
                  <c:v>178.827</c:v>
                </c:pt>
                <c:pt idx="4348">
                  <c:v>178.869</c:v>
                </c:pt>
                <c:pt idx="4349">
                  <c:v>178.91</c:v>
                </c:pt>
                <c:pt idx="4350">
                  <c:v>178.952</c:v>
                </c:pt>
                <c:pt idx="4351">
                  <c:v>178.994</c:v>
                </c:pt>
                <c:pt idx="4352">
                  <c:v>179.036</c:v>
                </c:pt>
                <c:pt idx="4353">
                  <c:v>179.078</c:v>
                </c:pt>
                <c:pt idx="4354">
                  <c:v>179.12</c:v>
                </c:pt>
                <c:pt idx="4355">
                  <c:v>179.161</c:v>
                </c:pt>
                <c:pt idx="4356">
                  <c:v>179.203</c:v>
                </c:pt>
                <c:pt idx="4357">
                  <c:v>179.245</c:v>
                </c:pt>
                <c:pt idx="4358">
                  <c:v>179.28700000000001</c:v>
                </c:pt>
                <c:pt idx="4359">
                  <c:v>179.32900000000001</c:v>
                </c:pt>
                <c:pt idx="4360">
                  <c:v>179.37</c:v>
                </c:pt>
                <c:pt idx="4361">
                  <c:v>179.41200000000001</c:v>
                </c:pt>
                <c:pt idx="4362">
                  <c:v>179.45400000000001</c:v>
                </c:pt>
                <c:pt idx="4363">
                  <c:v>179.49600000000001</c:v>
                </c:pt>
                <c:pt idx="4364">
                  <c:v>179.53800000000001</c:v>
                </c:pt>
                <c:pt idx="4365">
                  <c:v>179.58</c:v>
                </c:pt>
                <c:pt idx="4366">
                  <c:v>179.62200000000001</c:v>
                </c:pt>
                <c:pt idx="4367">
                  <c:v>179.66400000000002</c:v>
                </c:pt>
                <c:pt idx="4368">
                  <c:v>179.70699999999999</c:v>
                </c:pt>
                <c:pt idx="4369">
                  <c:v>179.749</c:v>
                </c:pt>
                <c:pt idx="4370">
                  <c:v>179.792</c:v>
                </c:pt>
                <c:pt idx="4371">
                  <c:v>179.83500000000001</c:v>
                </c:pt>
                <c:pt idx="4372">
                  <c:v>179.87800000000001</c:v>
                </c:pt>
                <c:pt idx="4373">
                  <c:v>179.92099999999999</c:v>
                </c:pt>
                <c:pt idx="4374">
                  <c:v>179.964</c:v>
                </c:pt>
                <c:pt idx="4375">
                  <c:v>180.00700000000001</c:v>
                </c:pt>
                <c:pt idx="4376">
                  <c:v>180.05</c:v>
                </c:pt>
                <c:pt idx="4377">
                  <c:v>180.09300000000002</c:v>
                </c:pt>
                <c:pt idx="4378">
                  <c:v>180.137</c:v>
                </c:pt>
                <c:pt idx="4379">
                  <c:v>180.18</c:v>
                </c:pt>
                <c:pt idx="4380">
                  <c:v>180.22300000000001</c:v>
                </c:pt>
                <c:pt idx="4381">
                  <c:v>180.26599999999999</c:v>
                </c:pt>
                <c:pt idx="4382">
                  <c:v>180.309</c:v>
                </c:pt>
                <c:pt idx="4383">
                  <c:v>180.35300000000001</c:v>
                </c:pt>
                <c:pt idx="4384">
                  <c:v>180.39600000000002</c:v>
                </c:pt>
                <c:pt idx="4385">
                  <c:v>180.43899999999999</c:v>
                </c:pt>
                <c:pt idx="4386">
                  <c:v>180.482</c:v>
                </c:pt>
                <c:pt idx="4387">
                  <c:v>180.52500000000001</c:v>
                </c:pt>
                <c:pt idx="4388">
                  <c:v>180.56900000000002</c:v>
                </c:pt>
                <c:pt idx="4389">
                  <c:v>180.61199999999999</c:v>
                </c:pt>
                <c:pt idx="4390">
                  <c:v>180.655</c:v>
                </c:pt>
                <c:pt idx="4391">
                  <c:v>180.69800000000001</c:v>
                </c:pt>
                <c:pt idx="4392">
                  <c:v>180.74100000000001</c:v>
                </c:pt>
                <c:pt idx="4393">
                  <c:v>180.78399999999999</c:v>
                </c:pt>
                <c:pt idx="4394">
                  <c:v>180.82599999999999</c:v>
                </c:pt>
                <c:pt idx="4395">
                  <c:v>180.869</c:v>
                </c:pt>
                <c:pt idx="4396">
                  <c:v>180.91200000000001</c:v>
                </c:pt>
                <c:pt idx="4397">
                  <c:v>180.95400000000001</c:v>
                </c:pt>
                <c:pt idx="4398">
                  <c:v>180.99700000000001</c:v>
                </c:pt>
                <c:pt idx="4399">
                  <c:v>181.03900000000002</c:v>
                </c:pt>
                <c:pt idx="4400">
                  <c:v>181.08199999999999</c:v>
                </c:pt>
                <c:pt idx="4401">
                  <c:v>181.124</c:v>
                </c:pt>
                <c:pt idx="4402">
                  <c:v>181.166</c:v>
                </c:pt>
                <c:pt idx="4403">
                  <c:v>181.208</c:v>
                </c:pt>
                <c:pt idx="4404">
                  <c:v>181.25</c:v>
                </c:pt>
                <c:pt idx="4405">
                  <c:v>181.292</c:v>
                </c:pt>
                <c:pt idx="4406">
                  <c:v>181.334</c:v>
                </c:pt>
                <c:pt idx="4407">
                  <c:v>181.376</c:v>
                </c:pt>
                <c:pt idx="4408">
                  <c:v>181.41900000000001</c:v>
                </c:pt>
                <c:pt idx="4409">
                  <c:v>181.46100000000001</c:v>
                </c:pt>
                <c:pt idx="4410">
                  <c:v>181.50300000000001</c:v>
                </c:pt>
                <c:pt idx="4411">
                  <c:v>181.54500000000002</c:v>
                </c:pt>
                <c:pt idx="4412">
                  <c:v>181.58700000000002</c:v>
                </c:pt>
                <c:pt idx="4413">
                  <c:v>181.62899999999999</c:v>
                </c:pt>
                <c:pt idx="4414">
                  <c:v>181.67099999999999</c:v>
                </c:pt>
                <c:pt idx="4415">
                  <c:v>181.71299999999999</c:v>
                </c:pt>
                <c:pt idx="4416">
                  <c:v>181.75399999999999</c:v>
                </c:pt>
                <c:pt idx="4417">
                  <c:v>181.79599999999999</c:v>
                </c:pt>
                <c:pt idx="4418">
                  <c:v>181.83799999999999</c:v>
                </c:pt>
                <c:pt idx="4419">
                  <c:v>181.88</c:v>
                </c:pt>
                <c:pt idx="4420">
                  <c:v>181.922</c:v>
                </c:pt>
                <c:pt idx="4421">
                  <c:v>181.964</c:v>
                </c:pt>
                <c:pt idx="4422">
                  <c:v>182.006</c:v>
                </c:pt>
                <c:pt idx="4423">
                  <c:v>182.048</c:v>
                </c:pt>
                <c:pt idx="4424">
                  <c:v>182.089</c:v>
                </c:pt>
                <c:pt idx="4425">
                  <c:v>182.131</c:v>
                </c:pt>
                <c:pt idx="4426">
                  <c:v>182.173</c:v>
                </c:pt>
                <c:pt idx="4427">
                  <c:v>182.215</c:v>
                </c:pt>
                <c:pt idx="4428">
                  <c:v>182.256</c:v>
                </c:pt>
                <c:pt idx="4429">
                  <c:v>182.298</c:v>
                </c:pt>
                <c:pt idx="4430">
                  <c:v>182.34</c:v>
                </c:pt>
                <c:pt idx="4431">
                  <c:v>182.38200000000001</c:v>
                </c:pt>
                <c:pt idx="4432">
                  <c:v>182.423</c:v>
                </c:pt>
                <c:pt idx="4433">
                  <c:v>182.465</c:v>
                </c:pt>
                <c:pt idx="4434">
                  <c:v>182.50700000000001</c:v>
                </c:pt>
                <c:pt idx="4435">
                  <c:v>182.548</c:v>
                </c:pt>
                <c:pt idx="4436">
                  <c:v>182.59</c:v>
                </c:pt>
                <c:pt idx="4437">
                  <c:v>182.63200000000001</c:v>
                </c:pt>
                <c:pt idx="4438">
                  <c:v>182.67400000000001</c:v>
                </c:pt>
                <c:pt idx="4439">
                  <c:v>182.715</c:v>
                </c:pt>
                <c:pt idx="4440">
                  <c:v>182.75700000000001</c:v>
                </c:pt>
                <c:pt idx="4441">
                  <c:v>182.79900000000001</c:v>
                </c:pt>
                <c:pt idx="4442">
                  <c:v>182.84</c:v>
                </c:pt>
                <c:pt idx="4443">
                  <c:v>182.88200000000001</c:v>
                </c:pt>
                <c:pt idx="4444">
                  <c:v>182.92400000000001</c:v>
                </c:pt>
                <c:pt idx="4445">
                  <c:v>182.96600000000001</c:v>
                </c:pt>
                <c:pt idx="4446">
                  <c:v>183.00700000000001</c:v>
                </c:pt>
                <c:pt idx="4447">
                  <c:v>183.04900000000001</c:v>
                </c:pt>
                <c:pt idx="4448">
                  <c:v>183.09100000000001</c:v>
                </c:pt>
                <c:pt idx="4449">
                  <c:v>183.13300000000001</c:v>
                </c:pt>
                <c:pt idx="4450">
                  <c:v>183.17400000000001</c:v>
                </c:pt>
                <c:pt idx="4451">
                  <c:v>183.21600000000001</c:v>
                </c:pt>
                <c:pt idx="4452">
                  <c:v>183.25800000000001</c:v>
                </c:pt>
                <c:pt idx="4453">
                  <c:v>183.3</c:v>
                </c:pt>
                <c:pt idx="4454">
                  <c:v>183.34100000000001</c:v>
                </c:pt>
                <c:pt idx="4455">
                  <c:v>183.38300000000001</c:v>
                </c:pt>
                <c:pt idx="4456">
                  <c:v>183.42500000000001</c:v>
                </c:pt>
                <c:pt idx="4457">
                  <c:v>183.46700000000001</c:v>
                </c:pt>
                <c:pt idx="4458">
                  <c:v>183.50800000000001</c:v>
                </c:pt>
                <c:pt idx="4459">
                  <c:v>183.55</c:v>
                </c:pt>
                <c:pt idx="4460">
                  <c:v>183.59200000000001</c:v>
                </c:pt>
                <c:pt idx="4461">
                  <c:v>183.63400000000001</c:v>
                </c:pt>
                <c:pt idx="4462">
                  <c:v>183.67500000000001</c:v>
                </c:pt>
                <c:pt idx="4463">
                  <c:v>183.71700000000001</c:v>
                </c:pt>
                <c:pt idx="4464">
                  <c:v>183.75900000000001</c:v>
                </c:pt>
                <c:pt idx="4465">
                  <c:v>183.8</c:v>
                </c:pt>
                <c:pt idx="4466">
                  <c:v>183.84200000000001</c:v>
                </c:pt>
                <c:pt idx="4467">
                  <c:v>183.88300000000001</c:v>
                </c:pt>
                <c:pt idx="4468">
                  <c:v>183.92500000000001</c:v>
                </c:pt>
                <c:pt idx="4469">
                  <c:v>183.96700000000001</c:v>
                </c:pt>
                <c:pt idx="4470">
                  <c:v>184.00800000000001</c:v>
                </c:pt>
                <c:pt idx="4471">
                  <c:v>184.05</c:v>
                </c:pt>
                <c:pt idx="4472">
                  <c:v>184.09200000000001</c:v>
                </c:pt>
                <c:pt idx="4473">
                  <c:v>184.13300000000001</c:v>
                </c:pt>
                <c:pt idx="4474">
                  <c:v>184.17500000000001</c:v>
                </c:pt>
                <c:pt idx="4475">
                  <c:v>184.21700000000001</c:v>
                </c:pt>
                <c:pt idx="4476">
                  <c:v>184.25800000000001</c:v>
                </c:pt>
                <c:pt idx="4477">
                  <c:v>184.3</c:v>
                </c:pt>
                <c:pt idx="4478">
                  <c:v>184.34200000000001</c:v>
                </c:pt>
                <c:pt idx="4479">
                  <c:v>184.38300000000001</c:v>
                </c:pt>
                <c:pt idx="4480">
                  <c:v>184.42500000000001</c:v>
                </c:pt>
                <c:pt idx="4481">
                  <c:v>184.46700000000001</c:v>
                </c:pt>
                <c:pt idx="4482">
                  <c:v>184.50900000000001</c:v>
                </c:pt>
                <c:pt idx="4483">
                  <c:v>184.55</c:v>
                </c:pt>
                <c:pt idx="4484">
                  <c:v>184.59200000000001</c:v>
                </c:pt>
                <c:pt idx="4485">
                  <c:v>184.63400000000001</c:v>
                </c:pt>
                <c:pt idx="4486">
                  <c:v>184.67600000000002</c:v>
                </c:pt>
                <c:pt idx="4487">
                  <c:v>184.71700000000001</c:v>
                </c:pt>
                <c:pt idx="4488">
                  <c:v>184.75900000000001</c:v>
                </c:pt>
                <c:pt idx="4489">
                  <c:v>184.80100000000002</c:v>
                </c:pt>
                <c:pt idx="4490">
                  <c:v>184.84300000000002</c:v>
                </c:pt>
                <c:pt idx="4491">
                  <c:v>184.88400000000001</c:v>
                </c:pt>
                <c:pt idx="4492">
                  <c:v>184.92600000000002</c:v>
                </c:pt>
                <c:pt idx="4493">
                  <c:v>184.96800000000002</c:v>
                </c:pt>
                <c:pt idx="4494">
                  <c:v>185.01</c:v>
                </c:pt>
                <c:pt idx="4495">
                  <c:v>185.05100000000002</c:v>
                </c:pt>
                <c:pt idx="4496">
                  <c:v>185.09300000000002</c:v>
                </c:pt>
                <c:pt idx="4497">
                  <c:v>185.13499999999999</c:v>
                </c:pt>
                <c:pt idx="4498">
                  <c:v>185.17600000000002</c:v>
                </c:pt>
                <c:pt idx="4499">
                  <c:v>185.21800000000002</c:v>
                </c:pt>
                <c:pt idx="4500">
                  <c:v>185.26</c:v>
                </c:pt>
                <c:pt idx="4501">
                  <c:v>185.30199999999999</c:v>
                </c:pt>
                <c:pt idx="4502">
                  <c:v>185.34300000000002</c:v>
                </c:pt>
                <c:pt idx="4503">
                  <c:v>185.38499999999999</c:v>
                </c:pt>
                <c:pt idx="4504">
                  <c:v>185.42699999999999</c:v>
                </c:pt>
                <c:pt idx="4505">
                  <c:v>185.46800000000002</c:v>
                </c:pt>
                <c:pt idx="4506">
                  <c:v>185.51</c:v>
                </c:pt>
                <c:pt idx="4507">
                  <c:v>185.55100000000002</c:v>
                </c:pt>
                <c:pt idx="4508">
                  <c:v>185.59300000000002</c:v>
                </c:pt>
                <c:pt idx="4509">
                  <c:v>185.63499999999999</c:v>
                </c:pt>
                <c:pt idx="4510">
                  <c:v>185.67600000000002</c:v>
                </c:pt>
                <c:pt idx="4511">
                  <c:v>185.71800000000002</c:v>
                </c:pt>
                <c:pt idx="4512">
                  <c:v>185.75900000000001</c:v>
                </c:pt>
                <c:pt idx="4513">
                  <c:v>185.80100000000002</c:v>
                </c:pt>
                <c:pt idx="4514">
                  <c:v>185.84200000000001</c:v>
                </c:pt>
                <c:pt idx="4515">
                  <c:v>185.88300000000001</c:v>
                </c:pt>
                <c:pt idx="4516">
                  <c:v>185.92500000000001</c:v>
                </c:pt>
                <c:pt idx="4517">
                  <c:v>185.96600000000001</c:v>
                </c:pt>
                <c:pt idx="4518">
                  <c:v>186.00800000000001</c:v>
                </c:pt>
                <c:pt idx="4519">
                  <c:v>186.04900000000001</c:v>
                </c:pt>
                <c:pt idx="4520">
                  <c:v>186.09100000000001</c:v>
                </c:pt>
                <c:pt idx="4521">
                  <c:v>186.13200000000001</c:v>
                </c:pt>
                <c:pt idx="4522">
                  <c:v>186.173</c:v>
                </c:pt>
                <c:pt idx="4523">
                  <c:v>186.215</c:v>
                </c:pt>
                <c:pt idx="4524">
                  <c:v>186.256</c:v>
                </c:pt>
                <c:pt idx="4525">
                  <c:v>186.298</c:v>
                </c:pt>
                <c:pt idx="4526">
                  <c:v>186.339</c:v>
                </c:pt>
                <c:pt idx="4527">
                  <c:v>186.38</c:v>
                </c:pt>
                <c:pt idx="4528">
                  <c:v>186.422</c:v>
                </c:pt>
                <c:pt idx="4529">
                  <c:v>186.46299999999999</c:v>
                </c:pt>
                <c:pt idx="4530">
                  <c:v>186.50399999999999</c:v>
                </c:pt>
                <c:pt idx="4531">
                  <c:v>186.54599999999999</c:v>
                </c:pt>
                <c:pt idx="4532">
                  <c:v>186.58700000000002</c:v>
                </c:pt>
                <c:pt idx="4533">
                  <c:v>186.62899999999999</c:v>
                </c:pt>
                <c:pt idx="4534">
                  <c:v>186.67000000000002</c:v>
                </c:pt>
                <c:pt idx="4535">
                  <c:v>186.71100000000001</c:v>
                </c:pt>
                <c:pt idx="4536">
                  <c:v>186.75300000000001</c:v>
                </c:pt>
                <c:pt idx="4537">
                  <c:v>186.79400000000001</c:v>
                </c:pt>
                <c:pt idx="4538">
                  <c:v>186.83500000000001</c:v>
                </c:pt>
                <c:pt idx="4539">
                  <c:v>186.87700000000001</c:v>
                </c:pt>
                <c:pt idx="4540">
                  <c:v>186.91800000000001</c:v>
                </c:pt>
                <c:pt idx="4541">
                  <c:v>186.959</c:v>
                </c:pt>
                <c:pt idx="4542">
                  <c:v>187.001</c:v>
                </c:pt>
                <c:pt idx="4543">
                  <c:v>187.042</c:v>
                </c:pt>
                <c:pt idx="4544">
                  <c:v>187.084</c:v>
                </c:pt>
                <c:pt idx="4545">
                  <c:v>187.125</c:v>
                </c:pt>
                <c:pt idx="4546">
                  <c:v>187.166</c:v>
                </c:pt>
                <c:pt idx="4547">
                  <c:v>187.208</c:v>
                </c:pt>
                <c:pt idx="4548">
                  <c:v>187.25</c:v>
                </c:pt>
                <c:pt idx="4549">
                  <c:v>187.291</c:v>
                </c:pt>
                <c:pt idx="4550">
                  <c:v>187.333</c:v>
                </c:pt>
                <c:pt idx="4551">
                  <c:v>187.374</c:v>
                </c:pt>
                <c:pt idx="4552">
                  <c:v>187.416</c:v>
                </c:pt>
                <c:pt idx="4553">
                  <c:v>187.458</c:v>
                </c:pt>
                <c:pt idx="4554">
                  <c:v>187.499</c:v>
                </c:pt>
                <c:pt idx="4555">
                  <c:v>187.541</c:v>
                </c:pt>
                <c:pt idx="4556">
                  <c:v>187.583</c:v>
                </c:pt>
                <c:pt idx="4557">
                  <c:v>187.624</c:v>
                </c:pt>
                <c:pt idx="4558">
                  <c:v>187.666</c:v>
                </c:pt>
                <c:pt idx="4559">
                  <c:v>187.708</c:v>
                </c:pt>
                <c:pt idx="4560">
                  <c:v>187.749</c:v>
                </c:pt>
                <c:pt idx="4561">
                  <c:v>187.791</c:v>
                </c:pt>
                <c:pt idx="4562">
                  <c:v>187.833</c:v>
                </c:pt>
                <c:pt idx="4563">
                  <c:v>187.875</c:v>
                </c:pt>
                <c:pt idx="4564">
                  <c:v>187.917</c:v>
                </c:pt>
                <c:pt idx="4565">
                  <c:v>187.959</c:v>
                </c:pt>
                <c:pt idx="4566">
                  <c:v>188</c:v>
                </c:pt>
                <c:pt idx="4567">
                  <c:v>188.042</c:v>
                </c:pt>
                <c:pt idx="4568">
                  <c:v>188.084</c:v>
                </c:pt>
                <c:pt idx="4569">
                  <c:v>188.126</c:v>
                </c:pt>
                <c:pt idx="4570">
                  <c:v>188.16800000000001</c:v>
                </c:pt>
                <c:pt idx="4571">
                  <c:v>188.21</c:v>
                </c:pt>
                <c:pt idx="4572">
                  <c:v>188.251</c:v>
                </c:pt>
                <c:pt idx="4573">
                  <c:v>188.29300000000001</c:v>
                </c:pt>
                <c:pt idx="4574">
                  <c:v>188.33500000000001</c:v>
                </c:pt>
                <c:pt idx="4575">
                  <c:v>188.37700000000001</c:v>
                </c:pt>
                <c:pt idx="4576">
                  <c:v>188.41900000000001</c:v>
                </c:pt>
                <c:pt idx="4577">
                  <c:v>188.46100000000001</c:v>
                </c:pt>
                <c:pt idx="4578">
                  <c:v>188.50300000000001</c:v>
                </c:pt>
                <c:pt idx="4579">
                  <c:v>188.54500000000002</c:v>
                </c:pt>
                <c:pt idx="4580">
                  <c:v>188.58600000000001</c:v>
                </c:pt>
                <c:pt idx="4581">
                  <c:v>188.62800000000001</c:v>
                </c:pt>
                <c:pt idx="4582">
                  <c:v>188.67000000000002</c:v>
                </c:pt>
                <c:pt idx="4583">
                  <c:v>188.71200000000002</c:v>
                </c:pt>
                <c:pt idx="4584">
                  <c:v>188.75399999999999</c:v>
                </c:pt>
                <c:pt idx="4585">
                  <c:v>188.79599999999999</c:v>
                </c:pt>
                <c:pt idx="4586">
                  <c:v>188.83799999999999</c:v>
                </c:pt>
                <c:pt idx="4587">
                  <c:v>188.88</c:v>
                </c:pt>
                <c:pt idx="4588">
                  <c:v>188.92099999999999</c:v>
                </c:pt>
                <c:pt idx="4589">
                  <c:v>188.96299999999999</c:v>
                </c:pt>
                <c:pt idx="4590">
                  <c:v>189.005</c:v>
                </c:pt>
                <c:pt idx="4591">
                  <c:v>189.047</c:v>
                </c:pt>
                <c:pt idx="4592">
                  <c:v>189.08799999999999</c:v>
                </c:pt>
                <c:pt idx="4593">
                  <c:v>189.13</c:v>
                </c:pt>
                <c:pt idx="4594">
                  <c:v>189.172</c:v>
                </c:pt>
                <c:pt idx="4595">
                  <c:v>189.21299999999999</c:v>
                </c:pt>
                <c:pt idx="4596">
                  <c:v>189.255</c:v>
                </c:pt>
                <c:pt idx="4597">
                  <c:v>189.297</c:v>
                </c:pt>
                <c:pt idx="4598">
                  <c:v>189.33799999999999</c:v>
                </c:pt>
                <c:pt idx="4599">
                  <c:v>189.38</c:v>
                </c:pt>
                <c:pt idx="4600">
                  <c:v>189.42099999999999</c:v>
                </c:pt>
                <c:pt idx="4601">
                  <c:v>189.46299999999999</c:v>
                </c:pt>
                <c:pt idx="4602">
                  <c:v>189.50399999999999</c:v>
                </c:pt>
                <c:pt idx="4603">
                  <c:v>189.54599999999999</c:v>
                </c:pt>
                <c:pt idx="4604">
                  <c:v>189.58799999999999</c:v>
                </c:pt>
                <c:pt idx="4605">
                  <c:v>189.62899999999999</c:v>
                </c:pt>
                <c:pt idx="4606">
                  <c:v>189.67099999999999</c:v>
                </c:pt>
                <c:pt idx="4607">
                  <c:v>189.71200000000002</c:v>
                </c:pt>
                <c:pt idx="4608">
                  <c:v>189.75399999999999</c:v>
                </c:pt>
                <c:pt idx="4609">
                  <c:v>189.79500000000002</c:v>
                </c:pt>
                <c:pt idx="4610">
                  <c:v>189.83700000000002</c:v>
                </c:pt>
                <c:pt idx="4611">
                  <c:v>189.87899999999999</c:v>
                </c:pt>
                <c:pt idx="4612">
                  <c:v>189.92000000000002</c:v>
                </c:pt>
                <c:pt idx="4613">
                  <c:v>189.96200000000002</c:v>
                </c:pt>
                <c:pt idx="4614">
                  <c:v>190.00300000000001</c:v>
                </c:pt>
                <c:pt idx="4615">
                  <c:v>190.04500000000002</c:v>
                </c:pt>
                <c:pt idx="4616">
                  <c:v>190.08600000000001</c:v>
                </c:pt>
                <c:pt idx="4617">
                  <c:v>190.12800000000001</c:v>
                </c:pt>
                <c:pt idx="4618">
                  <c:v>190.17000000000002</c:v>
                </c:pt>
                <c:pt idx="4619">
                  <c:v>190.21100000000001</c:v>
                </c:pt>
                <c:pt idx="4620">
                  <c:v>190.25200000000001</c:v>
                </c:pt>
                <c:pt idx="4621">
                  <c:v>190.29400000000001</c:v>
                </c:pt>
                <c:pt idx="4622">
                  <c:v>190.33500000000001</c:v>
                </c:pt>
                <c:pt idx="4623">
                  <c:v>190.37700000000001</c:v>
                </c:pt>
                <c:pt idx="4624">
                  <c:v>190.41800000000001</c:v>
                </c:pt>
                <c:pt idx="4625">
                  <c:v>190.459</c:v>
                </c:pt>
                <c:pt idx="4626">
                  <c:v>190.501</c:v>
                </c:pt>
                <c:pt idx="4627">
                  <c:v>190.542</c:v>
                </c:pt>
                <c:pt idx="4628">
                  <c:v>190.584</c:v>
                </c:pt>
                <c:pt idx="4629">
                  <c:v>190.625</c:v>
                </c:pt>
                <c:pt idx="4630">
                  <c:v>190.667</c:v>
                </c:pt>
                <c:pt idx="4631">
                  <c:v>190.708</c:v>
                </c:pt>
                <c:pt idx="4632">
                  <c:v>190.75</c:v>
                </c:pt>
                <c:pt idx="4633">
                  <c:v>190.791</c:v>
                </c:pt>
                <c:pt idx="4634">
                  <c:v>190.833</c:v>
                </c:pt>
                <c:pt idx="4635">
                  <c:v>190.874</c:v>
                </c:pt>
                <c:pt idx="4636">
                  <c:v>190.91499999999999</c:v>
                </c:pt>
                <c:pt idx="4637">
                  <c:v>190.95699999999999</c:v>
                </c:pt>
                <c:pt idx="4638">
                  <c:v>190.99799999999999</c:v>
                </c:pt>
                <c:pt idx="4639">
                  <c:v>191.04</c:v>
                </c:pt>
                <c:pt idx="4640">
                  <c:v>191.08100000000002</c:v>
                </c:pt>
                <c:pt idx="4641">
                  <c:v>191.12299999999999</c:v>
                </c:pt>
                <c:pt idx="4642">
                  <c:v>191.16400000000002</c:v>
                </c:pt>
                <c:pt idx="4643">
                  <c:v>191.20600000000002</c:v>
                </c:pt>
                <c:pt idx="4644">
                  <c:v>191.24700000000001</c:v>
                </c:pt>
                <c:pt idx="4645">
                  <c:v>191.28900000000002</c:v>
                </c:pt>
                <c:pt idx="4646">
                  <c:v>191.33</c:v>
                </c:pt>
                <c:pt idx="4647">
                  <c:v>191.37200000000001</c:v>
                </c:pt>
                <c:pt idx="4648">
                  <c:v>191.41300000000001</c:v>
                </c:pt>
                <c:pt idx="4649">
                  <c:v>191.45500000000001</c:v>
                </c:pt>
                <c:pt idx="4650">
                  <c:v>191.49600000000001</c:v>
                </c:pt>
                <c:pt idx="4651">
                  <c:v>191.53800000000001</c:v>
                </c:pt>
                <c:pt idx="4652">
                  <c:v>191.57900000000001</c:v>
                </c:pt>
                <c:pt idx="4653">
                  <c:v>191.62100000000001</c:v>
                </c:pt>
                <c:pt idx="4654">
                  <c:v>191.66300000000001</c:v>
                </c:pt>
                <c:pt idx="4655">
                  <c:v>191.70400000000001</c:v>
                </c:pt>
                <c:pt idx="4656">
                  <c:v>191.74600000000001</c:v>
                </c:pt>
                <c:pt idx="4657">
                  <c:v>191.78700000000001</c:v>
                </c:pt>
                <c:pt idx="4658">
                  <c:v>191.82900000000001</c:v>
                </c:pt>
                <c:pt idx="4659">
                  <c:v>191.87100000000001</c:v>
                </c:pt>
                <c:pt idx="4660">
                  <c:v>191.91200000000001</c:v>
                </c:pt>
                <c:pt idx="4661">
                  <c:v>191.95400000000001</c:v>
                </c:pt>
                <c:pt idx="4662">
                  <c:v>191.99600000000001</c:v>
                </c:pt>
                <c:pt idx="4663">
                  <c:v>192.03700000000001</c:v>
                </c:pt>
                <c:pt idx="4664">
                  <c:v>192.07900000000001</c:v>
                </c:pt>
                <c:pt idx="4665">
                  <c:v>192.12100000000001</c:v>
                </c:pt>
                <c:pt idx="4666">
                  <c:v>192.16200000000001</c:v>
                </c:pt>
                <c:pt idx="4667">
                  <c:v>192.20400000000001</c:v>
                </c:pt>
                <c:pt idx="4668">
                  <c:v>192.24600000000001</c:v>
                </c:pt>
                <c:pt idx="4669">
                  <c:v>192.28700000000001</c:v>
                </c:pt>
                <c:pt idx="4670">
                  <c:v>192.32900000000001</c:v>
                </c:pt>
                <c:pt idx="4671">
                  <c:v>192.37100000000001</c:v>
                </c:pt>
                <c:pt idx="4672">
                  <c:v>192.41200000000001</c:v>
                </c:pt>
                <c:pt idx="4673">
                  <c:v>192.45400000000001</c:v>
                </c:pt>
                <c:pt idx="4674">
                  <c:v>192.49600000000001</c:v>
                </c:pt>
                <c:pt idx="4675">
                  <c:v>192.53700000000001</c:v>
                </c:pt>
                <c:pt idx="4676">
                  <c:v>192.57900000000001</c:v>
                </c:pt>
                <c:pt idx="4677">
                  <c:v>192.62100000000001</c:v>
                </c:pt>
                <c:pt idx="4678">
                  <c:v>192.66300000000001</c:v>
                </c:pt>
                <c:pt idx="4679">
                  <c:v>192.70400000000001</c:v>
                </c:pt>
                <c:pt idx="4680">
                  <c:v>192.74600000000001</c:v>
                </c:pt>
                <c:pt idx="4681">
                  <c:v>192.78800000000001</c:v>
                </c:pt>
                <c:pt idx="4682">
                  <c:v>192.82900000000001</c:v>
                </c:pt>
                <c:pt idx="4683">
                  <c:v>192.87100000000001</c:v>
                </c:pt>
                <c:pt idx="4684">
                  <c:v>192.91300000000001</c:v>
                </c:pt>
                <c:pt idx="4685">
                  <c:v>192.95400000000001</c:v>
                </c:pt>
                <c:pt idx="4686">
                  <c:v>192.99600000000001</c:v>
                </c:pt>
                <c:pt idx="4687">
                  <c:v>193.03800000000001</c:v>
                </c:pt>
                <c:pt idx="4688">
                  <c:v>193.08</c:v>
                </c:pt>
                <c:pt idx="4689">
                  <c:v>193.12100000000001</c:v>
                </c:pt>
                <c:pt idx="4690">
                  <c:v>193.16300000000001</c:v>
                </c:pt>
                <c:pt idx="4691">
                  <c:v>193.20500000000001</c:v>
                </c:pt>
                <c:pt idx="4692">
                  <c:v>193.24700000000001</c:v>
                </c:pt>
                <c:pt idx="4693">
                  <c:v>193.28900000000002</c:v>
                </c:pt>
                <c:pt idx="4694">
                  <c:v>193.33</c:v>
                </c:pt>
                <c:pt idx="4695">
                  <c:v>193.37200000000001</c:v>
                </c:pt>
                <c:pt idx="4696">
                  <c:v>193.41400000000002</c:v>
                </c:pt>
                <c:pt idx="4697">
                  <c:v>193.45600000000002</c:v>
                </c:pt>
                <c:pt idx="4698">
                  <c:v>193.49700000000001</c:v>
                </c:pt>
                <c:pt idx="4699">
                  <c:v>193.53900000000002</c:v>
                </c:pt>
                <c:pt idx="4700">
                  <c:v>193.58100000000002</c:v>
                </c:pt>
                <c:pt idx="4701">
                  <c:v>193.62299999999999</c:v>
                </c:pt>
                <c:pt idx="4702">
                  <c:v>193.66400000000002</c:v>
                </c:pt>
                <c:pt idx="4703">
                  <c:v>193.70600000000002</c:v>
                </c:pt>
                <c:pt idx="4704">
                  <c:v>193.74799999999999</c:v>
                </c:pt>
                <c:pt idx="4705">
                  <c:v>193.79</c:v>
                </c:pt>
                <c:pt idx="4706">
                  <c:v>193.83100000000002</c:v>
                </c:pt>
                <c:pt idx="4707">
                  <c:v>193.87299999999999</c:v>
                </c:pt>
                <c:pt idx="4708">
                  <c:v>193.91499999999999</c:v>
                </c:pt>
                <c:pt idx="4709">
                  <c:v>193.95699999999999</c:v>
                </c:pt>
                <c:pt idx="4710">
                  <c:v>193.99799999999999</c:v>
                </c:pt>
                <c:pt idx="4711">
                  <c:v>194.04</c:v>
                </c:pt>
                <c:pt idx="4712">
                  <c:v>194.08199999999999</c:v>
                </c:pt>
                <c:pt idx="4713">
                  <c:v>194.12299999999999</c:v>
                </c:pt>
                <c:pt idx="4714">
                  <c:v>194.16499999999999</c:v>
                </c:pt>
                <c:pt idx="4715">
                  <c:v>194.20699999999999</c:v>
                </c:pt>
                <c:pt idx="4716">
                  <c:v>194.24799999999999</c:v>
                </c:pt>
                <c:pt idx="4717">
                  <c:v>194.29</c:v>
                </c:pt>
                <c:pt idx="4718">
                  <c:v>194.33199999999999</c:v>
                </c:pt>
                <c:pt idx="4719">
                  <c:v>194.37299999999999</c:v>
                </c:pt>
                <c:pt idx="4720">
                  <c:v>194.41499999999999</c:v>
                </c:pt>
                <c:pt idx="4721">
                  <c:v>194.45600000000002</c:v>
                </c:pt>
                <c:pt idx="4722">
                  <c:v>194.49700000000001</c:v>
                </c:pt>
                <c:pt idx="4723">
                  <c:v>194.53900000000002</c:v>
                </c:pt>
                <c:pt idx="4724">
                  <c:v>194.58</c:v>
                </c:pt>
                <c:pt idx="4725">
                  <c:v>194.62200000000001</c:v>
                </c:pt>
                <c:pt idx="4726">
                  <c:v>194.66300000000001</c:v>
                </c:pt>
                <c:pt idx="4727">
                  <c:v>194.70400000000001</c:v>
                </c:pt>
                <c:pt idx="4728">
                  <c:v>194.74600000000001</c:v>
                </c:pt>
                <c:pt idx="4729">
                  <c:v>194.78700000000001</c:v>
                </c:pt>
                <c:pt idx="4730">
                  <c:v>194.82900000000001</c:v>
                </c:pt>
                <c:pt idx="4731">
                  <c:v>194.87</c:v>
                </c:pt>
                <c:pt idx="4732">
                  <c:v>194.911</c:v>
                </c:pt>
                <c:pt idx="4733">
                  <c:v>194.953</c:v>
                </c:pt>
                <c:pt idx="4734">
                  <c:v>194.994</c:v>
                </c:pt>
                <c:pt idx="4735">
                  <c:v>195.035</c:v>
                </c:pt>
                <c:pt idx="4736">
                  <c:v>195.077</c:v>
                </c:pt>
                <c:pt idx="4737">
                  <c:v>195.11799999999999</c:v>
                </c:pt>
                <c:pt idx="4738">
                  <c:v>195.16</c:v>
                </c:pt>
                <c:pt idx="4739">
                  <c:v>195.20099999999999</c:v>
                </c:pt>
                <c:pt idx="4740">
                  <c:v>195.24299999999999</c:v>
                </c:pt>
                <c:pt idx="4741">
                  <c:v>195.28399999999999</c:v>
                </c:pt>
                <c:pt idx="4742">
                  <c:v>195.32599999999999</c:v>
                </c:pt>
                <c:pt idx="4743">
                  <c:v>195.36699999999999</c:v>
                </c:pt>
                <c:pt idx="4744">
                  <c:v>195.40899999999999</c:v>
                </c:pt>
                <c:pt idx="4745">
                  <c:v>195.45000000000002</c:v>
                </c:pt>
                <c:pt idx="4746">
                  <c:v>195.49199999999999</c:v>
                </c:pt>
                <c:pt idx="4747">
                  <c:v>195.53300000000002</c:v>
                </c:pt>
                <c:pt idx="4748">
                  <c:v>195.57500000000002</c:v>
                </c:pt>
                <c:pt idx="4749">
                  <c:v>195.61600000000001</c:v>
                </c:pt>
                <c:pt idx="4750">
                  <c:v>195.65800000000002</c:v>
                </c:pt>
                <c:pt idx="4751">
                  <c:v>195.69900000000001</c:v>
                </c:pt>
                <c:pt idx="4752">
                  <c:v>195.74100000000001</c:v>
                </c:pt>
                <c:pt idx="4753">
                  <c:v>195.78300000000002</c:v>
                </c:pt>
                <c:pt idx="4754">
                  <c:v>195.82400000000001</c:v>
                </c:pt>
                <c:pt idx="4755">
                  <c:v>195.86600000000001</c:v>
                </c:pt>
                <c:pt idx="4756">
                  <c:v>195.90700000000001</c:v>
                </c:pt>
                <c:pt idx="4757">
                  <c:v>195.94900000000001</c:v>
                </c:pt>
                <c:pt idx="4758">
                  <c:v>195.99</c:v>
                </c:pt>
                <c:pt idx="4759">
                  <c:v>196.03200000000001</c:v>
                </c:pt>
                <c:pt idx="4760">
                  <c:v>196.07300000000001</c:v>
                </c:pt>
                <c:pt idx="4761">
                  <c:v>196.11500000000001</c:v>
                </c:pt>
                <c:pt idx="4762">
                  <c:v>196.15600000000001</c:v>
                </c:pt>
                <c:pt idx="4763">
                  <c:v>196.19800000000001</c:v>
                </c:pt>
                <c:pt idx="4764">
                  <c:v>196.24</c:v>
                </c:pt>
                <c:pt idx="4765">
                  <c:v>196.28100000000001</c:v>
                </c:pt>
                <c:pt idx="4766">
                  <c:v>196.32300000000001</c:v>
                </c:pt>
                <c:pt idx="4767">
                  <c:v>196.364</c:v>
                </c:pt>
                <c:pt idx="4768">
                  <c:v>196.405</c:v>
                </c:pt>
                <c:pt idx="4769">
                  <c:v>196.447</c:v>
                </c:pt>
                <c:pt idx="4770">
                  <c:v>196.488</c:v>
                </c:pt>
                <c:pt idx="4771">
                  <c:v>196.53</c:v>
                </c:pt>
                <c:pt idx="4772">
                  <c:v>196.571</c:v>
                </c:pt>
                <c:pt idx="4773">
                  <c:v>196.613</c:v>
                </c:pt>
                <c:pt idx="4774">
                  <c:v>196.654</c:v>
                </c:pt>
                <c:pt idx="4775">
                  <c:v>196.69499999999999</c:v>
                </c:pt>
                <c:pt idx="4776">
                  <c:v>196.73699999999999</c:v>
                </c:pt>
                <c:pt idx="4777">
                  <c:v>196.77799999999999</c:v>
                </c:pt>
                <c:pt idx="4778">
                  <c:v>196.82</c:v>
                </c:pt>
                <c:pt idx="4779">
                  <c:v>196.86099999999999</c:v>
                </c:pt>
                <c:pt idx="4780">
                  <c:v>196.90200000000002</c:v>
                </c:pt>
                <c:pt idx="4781">
                  <c:v>196.94400000000002</c:v>
                </c:pt>
                <c:pt idx="4782">
                  <c:v>196.98500000000001</c:v>
                </c:pt>
                <c:pt idx="4783">
                  <c:v>197.02600000000001</c:v>
                </c:pt>
                <c:pt idx="4784">
                  <c:v>197.06800000000001</c:v>
                </c:pt>
                <c:pt idx="4785">
                  <c:v>197.10900000000001</c:v>
                </c:pt>
                <c:pt idx="4786">
                  <c:v>197.15100000000001</c:v>
                </c:pt>
                <c:pt idx="4787">
                  <c:v>197.19200000000001</c:v>
                </c:pt>
                <c:pt idx="4788">
                  <c:v>197.23400000000001</c:v>
                </c:pt>
                <c:pt idx="4789">
                  <c:v>197.27500000000001</c:v>
                </c:pt>
                <c:pt idx="4790">
                  <c:v>197.31700000000001</c:v>
                </c:pt>
                <c:pt idx="4791">
                  <c:v>197.358</c:v>
                </c:pt>
                <c:pt idx="4792">
                  <c:v>197.399</c:v>
                </c:pt>
                <c:pt idx="4793">
                  <c:v>197.441</c:v>
                </c:pt>
                <c:pt idx="4794">
                  <c:v>197.482</c:v>
                </c:pt>
                <c:pt idx="4795">
                  <c:v>197.524</c:v>
                </c:pt>
                <c:pt idx="4796">
                  <c:v>197.565</c:v>
                </c:pt>
                <c:pt idx="4797">
                  <c:v>197.607</c:v>
                </c:pt>
                <c:pt idx="4798">
                  <c:v>197.649</c:v>
                </c:pt>
                <c:pt idx="4799">
                  <c:v>197.69</c:v>
                </c:pt>
                <c:pt idx="4800">
                  <c:v>197.732</c:v>
                </c:pt>
                <c:pt idx="4801">
                  <c:v>197.773</c:v>
                </c:pt>
                <c:pt idx="4802">
                  <c:v>197.815</c:v>
                </c:pt>
                <c:pt idx="4803">
                  <c:v>197.85599999999999</c:v>
                </c:pt>
                <c:pt idx="4804">
                  <c:v>197.898</c:v>
                </c:pt>
                <c:pt idx="4805">
                  <c:v>197.93899999999999</c:v>
                </c:pt>
                <c:pt idx="4806">
                  <c:v>197.98099999999999</c:v>
                </c:pt>
                <c:pt idx="4807">
                  <c:v>198.023</c:v>
                </c:pt>
                <c:pt idx="4808">
                  <c:v>198.065</c:v>
                </c:pt>
                <c:pt idx="4809">
                  <c:v>198.10599999999999</c:v>
                </c:pt>
                <c:pt idx="4810">
                  <c:v>198.148</c:v>
                </c:pt>
                <c:pt idx="4811">
                  <c:v>198.19</c:v>
                </c:pt>
                <c:pt idx="4812">
                  <c:v>198.232</c:v>
                </c:pt>
                <c:pt idx="4813">
                  <c:v>198.274</c:v>
                </c:pt>
                <c:pt idx="4814">
                  <c:v>198.316</c:v>
                </c:pt>
                <c:pt idx="4815">
                  <c:v>198.358</c:v>
                </c:pt>
                <c:pt idx="4816">
                  <c:v>198.4</c:v>
                </c:pt>
                <c:pt idx="4817">
                  <c:v>198.44200000000001</c:v>
                </c:pt>
                <c:pt idx="4818">
                  <c:v>198.48500000000001</c:v>
                </c:pt>
                <c:pt idx="4819">
                  <c:v>198.52700000000002</c:v>
                </c:pt>
                <c:pt idx="4820">
                  <c:v>198.56900000000002</c:v>
                </c:pt>
                <c:pt idx="4821">
                  <c:v>198.61099999999999</c:v>
                </c:pt>
                <c:pt idx="4822">
                  <c:v>198.65299999999999</c:v>
                </c:pt>
                <c:pt idx="4823">
                  <c:v>198.69499999999999</c:v>
                </c:pt>
                <c:pt idx="4824">
                  <c:v>198.73699999999999</c:v>
                </c:pt>
                <c:pt idx="4825">
                  <c:v>198.779</c:v>
                </c:pt>
                <c:pt idx="4826">
                  <c:v>198.821</c:v>
                </c:pt>
                <c:pt idx="4827">
                  <c:v>198.863</c:v>
                </c:pt>
                <c:pt idx="4828">
                  <c:v>198.905</c:v>
                </c:pt>
                <c:pt idx="4829">
                  <c:v>198.947</c:v>
                </c:pt>
                <c:pt idx="4830">
                  <c:v>198.989</c:v>
                </c:pt>
                <c:pt idx="4831">
                  <c:v>199.03100000000001</c:v>
                </c:pt>
                <c:pt idx="4832">
                  <c:v>199.07400000000001</c:v>
                </c:pt>
                <c:pt idx="4833">
                  <c:v>199.11600000000001</c:v>
                </c:pt>
                <c:pt idx="4834">
                  <c:v>199.15800000000002</c:v>
                </c:pt>
                <c:pt idx="4835">
                  <c:v>199.20000000000002</c:v>
                </c:pt>
                <c:pt idx="4836">
                  <c:v>199.24199999999999</c:v>
                </c:pt>
                <c:pt idx="4837">
                  <c:v>199.28399999999999</c:v>
                </c:pt>
                <c:pt idx="4838">
                  <c:v>199.32599999999999</c:v>
                </c:pt>
                <c:pt idx="4839">
                  <c:v>199.36799999999999</c:v>
                </c:pt>
                <c:pt idx="4840">
                  <c:v>199.41</c:v>
                </c:pt>
                <c:pt idx="4841">
                  <c:v>199.452</c:v>
                </c:pt>
                <c:pt idx="4842">
                  <c:v>199.494</c:v>
                </c:pt>
                <c:pt idx="4843">
                  <c:v>199.536</c:v>
                </c:pt>
                <c:pt idx="4844">
                  <c:v>199.578</c:v>
                </c:pt>
                <c:pt idx="4845">
                  <c:v>199.62</c:v>
                </c:pt>
                <c:pt idx="4846">
                  <c:v>199.66200000000001</c:v>
                </c:pt>
                <c:pt idx="4847">
                  <c:v>199.703</c:v>
                </c:pt>
                <c:pt idx="4848">
                  <c:v>199.745</c:v>
                </c:pt>
                <c:pt idx="4849">
                  <c:v>199.78700000000001</c:v>
                </c:pt>
                <c:pt idx="4850">
                  <c:v>199.82900000000001</c:v>
                </c:pt>
                <c:pt idx="4851">
                  <c:v>199.87100000000001</c:v>
                </c:pt>
                <c:pt idx="4852">
                  <c:v>199.91300000000001</c:v>
                </c:pt>
                <c:pt idx="4853">
                  <c:v>199.95500000000001</c:v>
                </c:pt>
                <c:pt idx="4854">
                  <c:v>199.99700000000001</c:v>
                </c:pt>
                <c:pt idx="4855">
                  <c:v>200.03800000000001</c:v>
                </c:pt>
                <c:pt idx="4856">
                  <c:v>200.08</c:v>
                </c:pt>
                <c:pt idx="4857">
                  <c:v>200.12200000000001</c:v>
                </c:pt>
                <c:pt idx="4858">
                  <c:v>200.16300000000001</c:v>
                </c:pt>
                <c:pt idx="4859">
                  <c:v>200.20500000000001</c:v>
                </c:pt>
                <c:pt idx="4860">
                  <c:v>200.24700000000001</c:v>
                </c:pt>
                <c:pt idx="4861">
                  <c:v>200.28800000000001</c:v>
                </c:pt>
                <c:pt idx="4862">
                  <c:v>200.33</c:v>
                </c:pt>
                <c:pt idx="4863">
                  <c:v>200.37100000000001</c:v>
                </c:pt>
                <c:pt idx="4864">
                  <c:v>200.41300000000001</c:v>
                </c:pt>
                <c:pt idx="4865">
                  <c:v>200.45400000000001</c:v>
                </c:pt>
                <c:pt idx="4866">
                  <c:v>200.495</c:v>
                </c:pt>
                <c:pt idx="4867">
                  <c:v>200.53700000000001</c:v>
                </c:pt>
                <c:pt idx="4868">
                  <c:v>200.578</c:v>
                </c:pt>
                <c:pt idx="4869">
                  <c:v>200.62</c:v>
                </c:pt>
                <c:pt idx="4870">
                  <c:v>200.661</c:v>
                </c:pt>
                <c:pt idx="4871">
                  <c:v>200.702</c:v>
                </c:pt>
                <c:pt idx="4872">
                  <c:v>200.744</c:v>
                </c:pt>
                <c:pt idx="4873">
                  <c:v>200.785</c:v>
                </c:pt>
                <c:pt idx="4874">
                  <c:v>200.82599999999999</c:v>
                </c:pt>
                <c:pt idx="4875">
                  <c:v>200.86699999999999</c:v>
                </c:pt>
                <c:pt idx="4876">
                  <c:v>200.90899999999999</c:v>
                </c:pt>
                <c:pt idx="4877">
                  <c:v>200.95000000000002</c:v>
                </c:pt>
                <c:pt idx="4878">
                  <c:v>200.99100000000001</c:v>
                </c:pt>
                <c:pt idx="4879">
                  <c:v>201.03200000000001</c:v>
                </c:pt>
                <c:pt idx="4880">
                  <c:v>201.07300000000001</c:v>
                </c:pt>
                <c:pt idx="4881">
                  <c:v>201.11500000000001</c:v>
                </c:pt>
                <c:pt idx="4882">
                  <c:v>201.15600000000001</c:v>
                </c:pt>
                <c:pt idx="4883">
                  <c:v>201.197</c:v>
                </c:pt>
                <c:pt idx="4884">
                  <c:v>201.238</c:v>
                </c:pt>
                <c:pt idx="4885">
                  <c:v>201.279</c:v>
                </c:pt>
                <c:pt idx="4886">
                  <c:v>201.32</c:v>
                </c:pt>
                <c:pt idx="4887">
                  <c:v>201.36099999999999</c:v>
                </c:pt>
                <c:pt idx="4888">
                  <c:v>201.40299999999999</c:v>
                </c:pt>
                <c:pt idx="4889">
                  <c:v>201.44400000000002</c:v>
                </c:pt>
                <c:pt idx="4890">
                  <c:v>201.48500000000001</c:v>
                </c:pt>
                <c:pt idx="4891">
                  <c:v>201.52600000000001</c:v>
                </c:pt>
                <c:pt idx="4892">
                  <c:v>201.56700000000001</c:v>
                </c:pt>
                <c:pt idx="4893">
                  <c:v>201.608</c:v>
                </c:pt>
                <c:pt idx="4894">
                  <c:v>201.649</c:v>
                </c:pt>
                <c:pt idx="4895">
                  <c:v>201.69</c:v>
                </c:pt>
                <c:pt idx="4896">
                  <c:v>201.732</c:v>
                </c:pt>
                <c:pt idx="4897">
                  <c:v>201.773</c:v>
                </c:pt>
                <c:pt idx="4898">
                  <c:v>201.81399999999999</c:v>
                </c:pt>
                <c:pt idx="4899">
                  <c:v>201.85500000000002</c:v>
                </c:pt>
                <c:pt idx="4900">
                  <c:v>201.89600000000002</c:v>
                </c:pt>
                <c:pt idx="4901">
                  <c:v>201.93700000000001</c:v>
                </c:pt>
                <c:pt idx="4902">
                  <c:v>201.97800000000001</c:v>
                </c:pt>
                <c:pt idx="4903">
                  <c:v>202.01900000000001</c:v>
                </c:pt>
                <c:pt idx="4904">
                  <c:v>202.06</c:v>
                </c:pt>
                <c:pt idx="4905">
                  <c:v>202.101</c:v>
                </c:pt>
                <c:pt idx="4906">
                  <c:v>202.142</c:v>
                </c:pt>
                <c:pt idx="4907">
                  <c:v>202.184</c:v>
                </c:pt>
                <c:pt idx="4908">
                  <c:v>202.22499999999999</c:v>
                </c:pt>
                <c:pt idx="4909">
                  <c:v>202.26599999999999</c:v>
                </c:pt>
                <c:pt idx="4910">
                  <c:v>202.30700000000002</c:v>
                </c:pt>
                <c:pt idx="4911">
                  <c:v>202.34800000000001</c:v>
                </c:pt>
                <c:pt idx="4912">
                  <c:v>202.38900000000001</c:v>
                </c:pt>
                <c:pt idx="4913">
                  <c:v>202.43</c:v>
                </c:pt>
                <c:pt idx="4914">
                  <c:v>202.471</c:v>
                </c:pt>
                <c:pt idx="4915">
                  <c:v>202.512</c:v>
                </c:pt>
                <c:pt idx="4916">
                  <c:v>202.553</c:v>
                </c:pt>
                <c:pt idx="4917">
                  <c:v>202.59399999999999</c:v>
                </c:pt>
                <c:pt idx="4918">
                  <c:v>202.63499999999999</c:v>
                </c:pt>
                <c:pt idx="4919">
                  <c:v>202.67600000000002</c:v>
                </c:pt>
                <c:pt idx="4920">
                  <c:v>202.71700000000001</c:v>
                </c:pt>
                <c:pt idx="4921">
                  <c:v>202.75800000000001</c:v>
                </c:pt>
                <c:pt idx="4922">
                  <c:v>202.79900000000001</c:v>
                </c:pt>
                <c:pt idx="4923">
                  <c:v>202.84</c:v>
                </c:pt>
                <c:pt idx="4924">
                  <c:v>202.881</c:v>
                </c:pt>
                <c:pt idx="4925">
                  <c:v>202.92099999999999</c:v>
                </c:pt>
                <c:pt idx="4926">
                  <c:v>202.96200000000002</c:v>
                </c:pt>
                <c:pt idx="4927">
                  <c:v>203.00300000000001</c:v>
                </c:pt>
                <c:pt idx="4928">
                  <c:v>203.04400000000001</c:v>
                </c:pt>
                <c:pt idx="4929">
                  <c:v>203.08500000000001</c:v>
                </c:pt>
                <c:pt idx="4930">
                  <c:v>203.126</c:v>
                </c:pt>
                <c:pt idx="4931">
                  <c:v>203.167</c:v>
                </c:pt>
                <c:pt idx="4932">
                  <c:v>203.208</c:v>
                </c:pt>
                <c:pt idx="4933">
                  <c:v>203.25</c:v>
                </c:pt>
                <c:pt idx="4934">
                  <c:v>203.291</c:v>
                </c:pt>
                <c:pt idx="4935">
                  <c:v>203.33199999999999</c:v>
                </c:pt>
                <c:pt idx="4936">
                  <c:v>203.37299999999999</c:v>
                </c:pt>
                <c:pt idx="4937">
                  <c:v>203.41400000000002</c:v>
                </c:pt>
                <c:pt idx="4938">
                  <c:v>203.45500000000001</c:v>
                </c:pt>
                <c:pt idx="4939">
                  <c:v>203.49600000000001</c:v>
                </c:pt>
                <c:pt idx="4940">
                  <c:v>203.53700000000001</c:v>
                </c:pt>
                <c:pt idx="4941">
                  <c:v>203.578</c:v>
                </c:pt>
                <c:pt idx="4942">
                  <c:v>203.619</c:v>
                </c:pt>
                <c:pt idx="4943">
                  <c:v>203.66</c:v>
                </c:pt>
                <c:pt idx="4944">
                  <c:v>203.70099999999999</c:v>
                </c:pt>
                <c:pt idx="4945">
                  <c:v>203.74199999999999</c:v>
                </c:pt>
                <c:pt idx="4946">
                  <c:v>203.78300000000002</c:v>
                </c:pt>
                <c:pt idx="4947">
                  <c:v>203.82400000000001</c:v>
                </c:pt>
                <c:pt idx="4948">
                  <c:v>203.86500000000001</c:v>
                </c:pt>
                <c:pt idx="4949">
                  <c:v>203.90600000000001</c:v>
                </c:pt>
                <c:pt idx="4950">
                  <c:v>203.94800000000001</c:v>
                </c:pt>
                <c:pt idx="4951">
                  <c:v>203.989</c:v>
                </c:pt>
                <c:pt idx="4952">
                  <c:v>204.03</c:v>
                </c:pt>
                <c:pt idx="4953">
                  <c:v>204.071</c:v>
                </c:pt>
                <c:pt idx="4954">
                  <c:v>204.11199999999999</c:v>
                </c:pt>
                <c:pt idx="4955">
                  <c:v>204.154</c:v>
                </c:pt>
                <c:pt idx="4956">
                  <c:v>204.19499999999999</c:v>
                </c:pt>
                <c:pt idx="4957">
                  <c:v>204.23600000000002</c:v>
                </c:pt>
                <c:pt idx="4958">
                  <c:v>204.27799999999999</c:v>
                </c:pt>
                <c:pt idx="4959">
                  <c:v>204.31900000000002</c:v>
                </c:pt>
                <c:pt idx="4960">
                  <c:v>204.36100000000002</c:v>
                </c:pt>
                <c:pt idx="4961">
                  <c:v>204.40200000000002</c:v>
                </c:pt>
                <c:pt idx="4962">
                  <c:v>204.44400000000002</c:v>
                </c:pt>
                <c:pt idx="4963">
                  <c:v>204.48500000000001</c:v>
                </c:pt>
                <c:pt idx="4964">
                  <c:v>204.52700000000002</c:v>
                </c:pt>
                <c:pt idx="4965">
                  <c:v>204.56800000000001</c:v>
                </c:pt>
                <c:pt idx="4966">
                  <c:v>204.61</c:v>
                </c:pt>
                <c:pt idx="4967">
                  <c:v>204.65100000000001</c:v>
                </c:pt>
                <c:pt idx="4968">
                  <c:v>204.69300000000001</c:v>
                </c:pt>
                <c:pt idx="4969">
                  <c:v>204.73400000000001</c:v>
                </c:pt>
                <c:pt idx="4970">
                  <c:v>204.77600000000001</c:v>
                </c:pt>
                <c:pt idx="4971">
                  <c:v>204.81700000000001</c:v>
                </c:pt>
                <c:pt idx="4972">
                  <c:v>204.85900000000001</c:v>
                </c:pt>
                <c:pt idx="4973">
                  <c:v>204.90100000000001</c:v>
                </c:pt>
                <c:pt idx="4974">
                  <c:v>204.94200000000001</c:v>
                </c:pt>
                <c:pt idx="4975">
                  <c:v>204.98400000000001</c:v>
                </c:pt>
                <c:pt idx="4976">
                  <c:v>205.02600000000001</c:v>
                </c:pt>
                <c:pt idx="4977">
                  <c:v>205.06700000000001</c:v>
                </c:pt>
                <c:pt idx="4978">
                  <c:v>205.10900000000001</c:v>
                </c:pt>
                <c:pt idx="4979">
                  <c:v>205.15100000000001</c:v>
                </c:pt>
                <c:pt idx="4980">
                  <c:v>205.19200000000001</c:v>
                </c:pt>
                <c:pt idx="4981">
                  <c:v>205.23400000000001</c:v>
                </c:pt>
                <c:pt idx="4982">
                  <c:v>205.27500000000001</c:v>
                </c:pt>
                <c:pt idx="4983">
                  <c:v>205.31700000000001</c:v>
                </c:pt>
                <c:pt idx="4984">
                  <c:v>205.35900000000001</c:v>
                </c:pt>
                <c:pt idx="4985">
                  <c:v>205.4</c:v>
                </c:pt>
                <c:pt idx="4986">
                  <c:v>205.44200000000001</c:v>
                </c:pt>
                <c:pt idx="4987">
                  <c:v>205.483</c:v>
                </c:pt>
                <c:pt idx="4988">
                  <c:v>205.52500000000001</c:v>
                </c:pt>
                <c:pt idx="4989">
                  <c:v>205.56700000000001</c:v>
                </c:pt>
                <c:pt idx="4990">
                  <c:v>205.608</c:v>
                </c:pt>
                <c:pt idx="4991">
                  <c:v>205.65</c:v>
                </c:pt>
                <c:pt idx="4992">
                  <c:v>205.691</c:v>
                </c:pt>
                <c:pt idx="4993">
                  <c:v>205.733</c:v>
                </c:pt>
                <c:pt idx="4994">
                  <c:v>205.77500000000001</c:v>
                </c:pt>
                <c:pt idx="4995">
                  <c:v>205.816</c:v>
                </c:pt>
                <c:pt idx="4996">
                  <c:v>205.858</c:v>
                </c:pt>
                <c:pt idx="4997">
                  <c:v>205.899</c:v>
                </c:pt>
                <c:pt idx="4998">
                  <c:v>205.941</c:v>
                </c:pt>
                <c:pt idx="4999">
                  <c:v>205.983</c:v>
                </c:pt>
                <c:pt idx="5000">
                  <c:v>206.024</c:v>
                </c:pt>
                <c:pt idx="5001">
                  <c:v>206.066</c:v>
                </c:pt>
                <c:pt idx="5002">
                  <c:v>206.107</c:v>
                </c:pt>
                <c:pt idx="5003">
                  <c:v>206.149</c:v>
                </c:pt>
                <c:pt idx="5004">
                  <c:v>206.19</c:v>
                </c:pt>
                <c:pt idx="5005">
                  <c:v>206.232</c:v>
                </c:pt>
                <c:pt idx="5006">
                  <c:v>206.273</c:v>
                </c:pt>
                <c:pt idx="5007">
                  <c:v>206.315</c:v>
                </c:pt>
                <c:pt idx="5008">
                  <c:v>206.35599999999999</c:v>
                </c:pt>
                <c:pt idx="5009">
                  <c:v>206.39699999999999</c:v>
                </c:pt>
                <c:pt idx="5010">
                  <c:v>206.43899999999999</c:v>
                </c:pt>
                <c:pt idx="5011">
                  <c:v>206.48000000000002</c:v>
                </c:pt>
                <c:pt idx="5012">
                  <c:v>206.52100000000002</c:v>
                </c:pt>
                <c:pt idx="5013">
                  <c:v>206.56300000000002</c:v>
                </c:pt>
                <c:pt idx="5014">
                  <c:v>206.60400000000001</c:v>
                </c:pt>
                <c:pt idx="5015">
                  <c:v>206.64500000000001</c:v>
                </c:pt>
                <c:pt idx="5016">
                  <c:v>206.68600000000001</c:v>
                </c:pt>
                <c:pt idx="5017">
                  <c:v>206.72800000000001</c:v>
                </c:pt>
                <c:pt idx="5018">
                  <c:v>206.76900000000001</c:v>
                </c:pt>
                <c:pt idx="5019">
                  <c:v>206.81</c:v>
                </c:pt>
                <c:pt idx="5020">
                  <c:v>206.851</c:v>
                </c:pt>
                <c:pt idx="5021">
                  <c:v>206.893</c:v>
                </c:pt>
                <c:pt idx="5022">
                  <c:v>206.934</c:v>
                </c:pt>
                <c:pt idx="5023">
                  <c:v>206.97499999999999</c:v>
                </c:pt>
                <c:pt idx="5024">
                  <c:v>207.017</c:v>
                </c:pt>
                <c:pt idx="5025">
                  <c:v>207.05799999999999</c:v>
                </c:pt>
                <c:pt idx="5026">
                  <c:v>207.09900000000002</c:v>
                </c:pt>
                <c:pt idx="5027">
                  <c:v>207.14000000000001</c:v>
                </c:pt>
                <c:pt idx="5028">
                  <c:v>207.18200000000002</c:v>
                </c:pt>
                <c:pt idx="5029">
                  <c:v>207.22300000000001</c:v>
                </c:pt>
                <c:pt idx="5030">
                  <c:v>207.26400000000001</c:v>
                </c:pt>
                <c:pt idx="5031">
                  <c:v>207.30600000000001</c:v>
                </c:pt>
                <c:pt idx="5032">
                  <c:v>207.34700000000001</c:v>
                </c:pt>
                <c:pt idx="5033">
                  <c:v>207.38800000000001</c:v>
                </c:pt>
                <c:pt idx="5034">
                  <c:v>207.429</c:v>
                </c:pt>
                <c:pt idx="5035">
                  <c:v>207.47</c:v>
                </c:pt>
                <c:pt idx="5036">
                  <c:v>207.512</c:v>
                </c:pt>
                <c:pt idx="5037">
                  <c:v>207.553</c:v>
                </c:pt>
                <c:pt idx="5038">
                  <c:v>207.59399999999999</c:v>
                </c:pt>
                <c:pt idx="5039">
                  <c:v>207.63499999999999</c:v>
                </c:pt>
                <c:pt idx="5040">
                  <c:v>207.67600000000002</c:v>
                </c:pt>
                <c:pt idx="5041">
                  <c:v>207.71700000000001</c:v>
                </c:pt>
                <c:pt idx="5042">
                  <c:v>207.75800000000001</c:v>
                </c:pt>
                <c:pt idx="5043">
                  <c:v>207.8</c:v>
                </c:pt>
                <c:pt idx="5044">
                  <c:v>207.84100000000001</c:v>
                </c:pt>
                <c:pt idx="5045">
                  <c:v>207.88200000000001</c:v>
                </c:pt>
                <c:pt idx="5046">
                  <c:v>207.923</c:v>
                </c:pt>
                <c:pt idx="5047">
                  <c:v>207.964</c:v>
                </c:pt>
                <c:pt idx="5048">
                  <c:v>208.005</c:v>
                </c:pt>
                <c:pt idx="5049">
                  <c:v>208.04599999999999</c:v>
                </c:pt>
                <c:pt idx="5050">
                  <c:v>208.08700000000002</c:v>
                </c:pt>
                <c:pt idx="5051">
                  <c:v>208.12899999999999</c:v>
                </c:pt>
                <c:pt idx="5052">
                  <c:v>208.17000000000002</c:v>
                </c:pt>
                <c:pt idx="5053">
                  <c:v>208.21100000000001</c:v>
                </c:pt>
                <c:pt idx="5054">
                  <c:v>208.25200000000001</c:v>
                </c:pt>
                <c:pt idx="5055">
                  <c:v>208.29300000000001</c:v>
                </c:pt>
                <c:pt idx="5056">
                  <c:v>208.33500000000001</c:v>
                </c:pt>
                <c:pt idx="5057">
                  <c:v>208.376</c:v>
                </c:pt>
                <c:pt idx="5058">
                  <c:v>208.417</c:v>
                </c:pt>
                <c:pt idx="5059">
                  <c:v>208.459</c:v>
                </c:pt>
                <c:pt idx="5060">
                  <c:v>208.5</c:v>
                </c:pt>
                <c:pt idx="5061">
                  <c:v>208.541</c:v>
                </c:pt>
                <c:pt idx="5062">
                  <c:v>208.583</c:v>
                </c:pt>
                <c:pt idx="5063">
                  <c:v>208.624</c:v>
                </c:pt>
                <c:pt idx="5064">
                  <c:v>208.66499999999999</c:v>
                </c:pt>
                <c:pt idx="5065">
                  <c:v>208.70699999999999</c:v>
                </c:pt>
                <c:pt idx="5066">
                  <c:v>208.74799999999999</c:v>
                </c:pt>
                <c:pt idx="5067">
                  <c:v>208.78900000000002</c:v>
                </c:pt>
                <c:pt idx="5068">
                  <c:v>208.83100000000002</c:v>
                </c:pt>
                <c:pt idx="5069">
                  <c:v>208.87200000000001</c:v>
                </c:pt>
                <c:pt idx="5070">
                  <c:v>208.91400000000002</c:v>
                </c:pt>
                <c:pt idx="5071">
                  <c:v>208.95500000000001</c:v>
                </c:pt>
                <c:pt idx="5072">
                  <c:v>208.99700000000001</c:v>
                </c:pt>
                <c:pt idx="5073">
                  <c:v>209.03800000000001</c:v>
                </c:pt>
                <c:pt idx="5074">
                  <c:v>209.07900000000001</c:v>
                </c:pt>
                <c:pt idx="5075">
                  <c:v>209.12100000000001</c:v>
                </c:pt>
                <c:pt idx="5076">
                  <c:v>209.16200000000001</c:v>
                </c:pt>
                <c:pt idx="5077">
                  <c:v>209.20400000000001</c:v>
                </c:pt>
                <c:pt idx="5078">
                  <c:v>209.245</c:v>
                </c:pt>
                <c:pt idx="5079">
                  <c:v>209.28700000000001</c:v>
                </c:pt>
                <c:pt idx="5080">
                  <c:v>209.328</c:v>
                </c:pt>
                <c:pt idx="5081">
                  <c:v>209.369</c:v>
                </c:pt>
                <c:pt idx="5082">
                  <c:v>209.411</c:v>
                </c:pt>
                <c:pt idx="5083">
                  <c:v>209.452</c:v>
                </c:pt>
                <c:pt idx="5084">
                  <c:v>209.494</c:v>
                </c:pt>
                <c:pt idx="5085">
                  <c:v>209.535</c:v>
                </c:pt>
                <c:pt idx="5086">
                  <c:v>209.577</c:v>
                </c:pt>
                <c:pt idx="5087">
                  <c:v>209.61799999999999</c:v>
                </c:pt>
                <c:pt idx="5088">
                  <c:v>209.65899999999999</c:v>
                </c:pt>
                <c:pt idx="5089">
                  <c:v>209.70099999999999</c:v>
                </c:pt>
                <c:pt idx="5090">
                  <c:v>209.74199999999999</c:v>
                </c:pt>
                <c:pt idx="5091">
                  <c:v>209.78399999999999</c:v>
                </c:pt>
                <c:pt idx="5092">
                  <c:v>209.82500000000002</c:v>
                </c:pt>
                <c:pt idx="5093">
                  <c:v>209.86699999999999</c:v>
                </c:pt>
                <c:pt idx="5094">
                  <c:v>209.90800000000002</c:v>
                </c:pt>
                <c:pt idx="5095">
                  <c:v>209.94900000000001</c:v>
                </c:pt>
                <c:pt idx="5096">
                  <c:v>209.99</c:v>
                </c:pt>
                <c:pt idx="5097">
                  <c:v>210.03200000000001</c:v>
                </c:pt>
                <c:pt idx="5098">
                  <c:v>210.07300000000001</c:v>
                </c:pt>
                <c:pt idx="5099">
                  <c:v>210.114</c:v>
                </c:pt>
                <c:pt idx="5100">
                  <c:v>210.155</c:v>
                </c:pt>
                <c:pt idx="5101">
                  <c:v>210.197</c:v>
                </c:pt>
                <c:pt idx="5102">
                  <c:v>210.238</c:v>
                </c:pt>
                <c:pt idx="5103">
                  <c:v>210.279</c:v>
                </c:pt>
                <c:pt idx="5104">
                  <c:v>210.32</c:v>
                </c:pt>
                <c:pt idx="5105">
                  <c:v>210.36100000000002</c:v>
                </c:pt>
                <c:pt idx="5106">
                  <c:v>210.40200000000002</c:v>
                </c:pt>
                <c:pt idx="5107">
                  <c:v>210.44400000000002</c:v>
                </c:pt>
                <c:pt idx="5108">
                  <c:v>210.48500000000001</c:v>
                </c:pt>
                <c:pt idx="5109">
                  <c:v>210.52600000000001</c:v>
                </c:pt>
                <c:pt idx="5110">
                  <c:v>210.56700000000001</c:v>
                </c:pt>
                <c:pt idx="5111">
                  <c:v>210.608</c:v>
                </c:pt>
                <c:pt idx="5112">
                  <c:v>210.649</c:v>
                </c:pt>
                <c:pt idx="5113">
                  <c:v>210.69</c:v>
                </c:pt>
                <c:pt idx="5114">
                  <c:v>210.73099999999999</c:v>
                </c:pt>
                <c:pt idx="5115">
                  <c:v>210.77199999999999</c:v>
                </c:pt>
                <c:pt idx="5116">
                  <c:v>210.81300000000002</c:v>
                </c:pt>
                <c:pt idx="5117">
                  <c:v>210.85400000000001</c:v>
                </c:pt>
                <c:pt idx="5118">
                  <c:v>210.89500000000001</c:v>
                </c:pt>
                <c:pt idx="5119">
                  <c:v>210.93600000000001</c:v>
                </c:pt>
                <c:pt idx="5120">
                  <c:v>210.977</c:v>
                </c:pt>
                <c:pt idx="5121">
                  <c:v>211.018</c:v>
                </c:pt>
                <c:pt idx="5122">
                  <c:v>211.059</c:v>
                </c:pt>
                <c:pt idx="5123">
                  <c:v>211.09900000000002</c:v>
                </c:pt>
                <c:pt idx="5124">
                  <c:v>211.14000000000001</c:v>
                </c:pt>
                <c:pt idx="5125">
                  <c:v>211.18100000000001</c:v>
                </c:pt>
                <c:pt idx="5126">
                  <c:v>211.22200000000001</c:v>
                </c:pt>
                <c:pt idx="5127">
                  <c:v>211.26300000000001</c:v>
                </c:pt>
                <c:pt idx="5128">
                  <c:v>211.304</c:v>
                </c:pt>
                <c:pt idx="5129">
                  <c:v>211.345</c:v>
                </c:pt>
                <c:pt idx="5130">
                  <c:v>211.386</c:v>
                </c:pt>
                <c:pt idx="5131">
                  <c:v>211.42699999999999</c:v>
                </c:pt>
                <c:pt idx="5132">
                  <c:v>211.46800000000002</c:v>
                </c:pt>
                <c:pt idx="5133">
                  <c:v>211.50800000000001</c:v>
                </c:pt>
                <c:pt idx="5134">
                  <c:v>211.54900000000001</c:v>
                </c:pt>
                <c:pt idx="5135">
                  <c:v>211.59</c:v>
                </c:pt>
                <c:pt idx="5136">
                  <c:v>211.631</c:v>
                </c:pt>
                <c:pt idx="5137">
                  <c:v>211.673</c:v>
                </c:pt>
                <c:pt idx="5138">
                  <c:v>211.714</c:v>
                </c:pt>
                <c:pt idx="5139">
                  <c:v>211.755</c:v>
                </c:pt>
                <c:pt idx="5140">
                  <c:v>211.79599999999999</c:v>
                </c:pt>
                <c:pt idx="5141">
                  <c:v>211.83700000000002</c:v>
                </c:pt>
                <c:pt idx="5142">
                  <c:v>211.87800000000001</c:v>
                </c:pt>
                <c:pt idx="5143">
                  <c:v>211.91900000000001</c:v>
                </c:pt>
                <c:pt idx="5144">
                  <c:v>211.96</c:v>
                </c:pt>
                <c:pt idx="5145">
                  <c:v>212.00200000000001</c:v>
                </c:pt>
                <c:pt idx="5146">
                  <c:v>212.04300000000001</c:v>
                </c:pt>
                <c:pt idx="5147">
                  <c:v>212.084</c:v>
                </c:pt>
                <c:pt idx="5148">
                  <c:v>212.125</c:v>
                </c:pt>
                <c:pt idx="5149">
                  <c:v>212.166</c:v>
                </c:pt>
                <c:pt idx="5150">
                  <c:v>212.20699999999999</c:v>
                </c:pt>
                <c:pt idx="5151">
                  <c:v>212.24799999999999</c:v>
                </c:pt>
                <c:pt idx="5152">
                  <c:v>212.28900000000002</c:v>
                </c:pt>
                <c:pt idx="5153">
                  <c:v>212.33100000000002</c:v>
                </c:pt>
                <c:pt idx="5154">
                  <c:v>212.37200000000001</c:v>
                </c:pt>
                <c:pt idx="5155">
                  <c:v>212.41300000000001</c:v>
                </c:pt>
                <c:pt idx="5156">
                  <c:v>212.45400000000001</c:v>
                </c:pt>
                <c:pt idx="5157">
                  <c:v>212.495</c:v>
                </c:pt>
                <c:pt idx="5158">
                  <c:v>212.536</c:v>
                </c:pt>
                <c:pt idx="5159">
                  <c:v>212.577</c:v>
                </c:pt>
                <c:pt idx="5160">
                  <c:v>212.61799999999999</c:v>
                </c:pt>
                <c:pt idx="5161">
                  <c:v>212.65899999999999</c:v>
                </c:pt>
                <c:pt idx="5162">
                  <c:v>212.70000000000002</c:v>
                </c:pt>
                <c:pt idx="5163">
                  <c:v>212.74100000000001</c:v>
                </c:pt>
                <c:pt idx="5164">
                  <c:v>212.78200000000001</c:v>
                </c:pt>
                <c:pt idx="5165">
                  <c:v>212.822</c:v>
                </c:pt>
                <c:pt idx="5166">
                  <c:v>212.863</c:v>
                </c:pt>
                <c:pt idx="5167">
                  <c:v>212.904</c:v>
                </c:pt>
                <c:pt idx="5168">
                  <c:v>212.94499999999999</c:v>
                </c:pt>
                <c:pt idx="5169">
                  <c:v>212.98600000000002</c:v>
                </c:pt>
                <c:pt idx="5170">
                  <c:v>213.02700000000002</c:v>
                </c:pt>
                <c:pt idx="5171">
                  <c:v>213.06800000000001</c:v>
                </c:pt>
                <c:pt idx="5172">
                  <c:v>213.10900000000001</c:v>
                </c:pt>
                <c:pt idx="5173">
                  <c:v>213.15</c:v>
                </c:pt>
                <c:pt idx="5174">
                  <c:v>213.191</c:v>
                </c:pt>
                <c:pt idx="5175">
                  <c:v>213.232</c:v>
                </c:pt>
                <c:pt idx="5176">
                  <c:v>213.273</c:v>
                </c:pt>
                <c:pt idx="5177">
                  <c:v>213.31399999999999</c:v>
                </c:pt>
                <c:pt idx="5178">
                  <c:v>213.35500000000002</c:v>
                </c:pt>
                <c:pt idx="5179">
                  <c:v>213.39699999999999</c:v>
                </c:pt>
                <c:pt idx="5180">
                  <c:v>213.43800000000002</c:v>
                </c:pt>
                <c:pt idx="5181">
                  <c:v>213.47900000000001</c:v>
                </c:pt>
                <c:pt idx="5182">
                  <c:v>213.52</c:v>
                </c:pt>
                <c:pt idx="5183">
                  <c:v>213.56200000000001</c:v>
                </c:pt>
                <c:pt idx="5184">
                  <c:v>213.60300000000001</c:v>
                </c:pt>
                <c:pt idx="5185">
                  <c:v>213.64400000000001</c:v>
                </c:pt>
                <c:pt idx="5186">
                  <c:v>213.68600000000001</c:v>
                </c:pt>
                <c:pt idx="5187">
                  <c:v>213.727</c:v>
                </c:pt>
                <c:pt idx="5188">
                  <c:v>213.768</c:v>
                </c:pt>
                <c:pt idx="5189">
                  <c:v>213.809</c:v>
                </c:pt>
                <c:pt idx="5190">
                  <c:v>213.851</c:v>
                </c:pt>
                <c:pt idx="5191">
                  <c:v>213.892</c:v>
                </c:pt>
                <c:pt idx="5192">
                  <c:v>213.93299999999999</c:v>
                </c:pt>
                <c:pt idx="5193">
                  <c:v>213.97400000000002</c:v>
                </c:pt>
                <c:pt idx="5194">
                  <c:v>214.01599999999999</c:v>
                </c:pt>
                <c:pt idx="5195">
                  <c:v>214.05700000000002</c:v>
                </c:pt>
                <c:pt idx="5196">
                  <c:v>214.09800000000001</c:v>
                </c:pt>
                <c:pt idx="5197">
                  <c:v>214.13900000000001</c:v>
                </c:pt>
                <c:pt idx="5198">
                  <c:v>214.18</c:v>
                </c:pt>
                <c:pt idx="5199">
                  <c:v>214.22200000000001</c:v>
                </c:pt>
                <c:pt idx="5200">
                  <c:v>214.26300000000001</c:v>
                </c:pt>
                <c:pt idx="5201">
                  <c:v>214.304</c:v>
                </c:pt>
                <c:pt idx="5202">
                  <c:v>214.346</c:v>
                </c:pt>
                <c:pt idx="5203">
                  <c:v>214.387</c:v>
                </c:pt>
                <c:pt idx="5204">
                  <c:v>214.428</c:v>
                </c:pt>
                <c:pt idx="5205">
                  <c:v>214.46899999999999</c:v>
                </c:pt>
                <c:pt idx="5206">
                  <c:v>214.511</c:v>
                </c:pt>
                <c:pt idx="5207">
                  <c:v>214.55199999999999</c:v>
                </c:pt>
                <c:pt idx="5208">
                  <c:v>214.59399999999999</c:v>
                </c:pt>
                <c:pt idx="5209">
                  <c:v>214.63499999999999</c:v>
                </c:pt>
                <c:pt idx="5210">
                  <c:v>214.67600000000002</c:v>
                </c:pt>
                <c:pt idx="5211">
                  <c:v>214.71800000000002</c:v>
                </c:pt>
                <c:pt idx="5212">
                  <c:v>214.75900000000001</c:v>
                </c:pt>
                <c:pt idx="5213">
                  <c:v>214.8</c:v>
                </c:pt>
                <c:pt idx="5214">
                  <c:v>214.84200000000001</c:v>
                </c:pt>
                <c:pt idx="5215">
                  <c:v>214.88300000000001</c:v>
                </c:pt>
                <c:pt idx="5216">
                  <c:v>214.92400000000001</c:v>
                </c:pt>
                <c:pt idx="5217">
                  <c:v>214.96600000000001</c:v>
                </c:pt>
                <c:pt idx="5218">
                  <c:v>215.00700000000001</c:v>
                </c:pt>
                <c:pt idx="5219">
                  <c:v>215.04900000000001</c:v>
                </c:pt>
                <c:pt idx="5220">
                  <c:v>215.09</c:v>
                </c:pt>
                <c:pt idx="5221">
                  <c:v>215.131</c:v>
                </c:pt>
                <c:pt idx="5222">
                  <c:v>215.173</c:v>
                </c:pt>
                <c:pt idx="5223">
                  <c:v>215.214</c:v>
                </c:pt>
                <c:pt idx="5224">
                  <c:v>215.256</c:v>
                </c:pt>
                <c:pt idx="5225">
                  <c:v>215.297</c:v>
                </c:pt>
                <c:pt idx="5226">
                  <c:v>215.339</c:v>
                </c:pt>
                <c:pt idx="5227">
                  <c:v>215.38</c:v>
                </c:pt>
                <c:pt idx="5228">
                  <c:v>215.422</c:v>
                </c:pt>
                <c:pt idx="5229">
                  <c:v>215.46299999999999</c:v>
                </c:pt>
                <c:pt idx="5230">
                  <c:v>215.505</c:v>
                </c:pt>
                <c:pt idx="5231">
                  <c:v>215.54599999999999</c:v>
                </c:pt>
                <c:pt idx="5232">
                  <c:v>215.58799999999999</c:v>
                </c:pt>
                <c:pt idx="5233">
                  <c:v>215.62899999999999</c:v>
                </c:pt>
                <c:pt idx="5234">
                  <c:v>215.67099999999999</c:v>
                </c:pt>
                <c:pt idx="5235">
                  <c:v>215.71200000000002</c:v>
                </c:pt>
                <c:pt idx="5236">
                  <c:v>215.75399999999999</c:v>
                </c:pt>
                <c:pt idx="5237">
                  <c:v>215.79500000000002</c:v>
                </c:pt>
                <c:pt idx="5238">
                  <c:v>215.83700000000002</c:v>
                </c:pt>
                <c:pt idx="5239">
                  <c:v>215.87800000000001</c:v>
                </c:pt>
                <c:pt idx="5240">
                  <c:v>215.92000000000002</c:v>
                </c:pt>
                <c:pt idx="5241">
                  <c:v>215.96100000000001</c:v>
                </c:pt>
                <c:pt idx="5242">
                  <c:v>216.00300000000001</c:v>
                </c:pt>
                <c:pt idx="5243">
                  <c:v>216.04400000000001</c:v>
                </c:pt>
                <c:pt idx="5244">
                  <c:v>216.08600000000001</c:v>
                </c:pt>
                <c:pt idx="5245">
                  <c:v>216.12700000000001</c:v>
                </c:pt>
                <c:pt idx="5246">
                  <c:v>216.16900000000001</c:v>
                </c:pt>
                <c:pt idx="5247">
                  <c:v>216.21</c:v>
                </c:pt>
                <c:pt idx="5248">
                  <c:v>216.25200000000001</c:v>
                </c:pt>
                <c:pt idx="5249">
                  <c:v>216.29300000000001</c:v>
                </c:pt>
                <c:pt idx="5250">
                  <c:v>216.33500000000001</c:v>
                </c:pt>
                <c:pt idx="5251">
                  <c:v>216.37700000000001</c:v>
                </c:pt>
                <c:pt idx="5252">
                  <c:v>216.41800000000001</c:v>
                </c:pt>
                <c:pt idx="5253">
                  <c:v>216.46</c:v>
                </c:pt>
                <c:pt idx="5254">
                  <c:v>216.501</c:v>
                </c:pt>
                <c:pt idx="5255">
                  <c:v>216.54300000000001</c:v>
                </c:pt>
                <c:pt idx="5256">
                  <c:v>216.58500000000001</c:v>
                </c:pt>
                <c:pt idx="5257">
                  <c:v>216.626</c:v>
                </c:pt>
                <c:pt idx="5258">
                  <c:v>216.66800000000001</c:v>
                </c:pt>
                <c:pt idx="5259">
                  <c:v>216.709</c:v>
                </c:pt>
                <c:pt idx="5260">
                  <c:v>216.751</c:v>
                </c:pt>
                <c:pt idx="5261">
                  <c:v>216.79300000000001</c:v>
                </c:pt>
                <c:pt idx="5262">
                  <c:v>216.834</c:v>
                </c:pt>
                <c:pt idx="5263">
                  <c:v>216.876</c:v>
                </c:pt>
                <c:pt idx="5264">
                  <c:v>216.91800000000001</c:v>
                </c:pt>
                <c:pt idx="5265">
                  <c:v>216.96</c:v>
                </c:pt>
                <c:pt idx="5266">
                  <c:v>217.001</c:v>
                </c:pt>
                <c:pt idx="5267">
                  <c:v>217.04300000000001</c:v>
                </c:pt>
                <c:pt idx="5268">
                  <c:v>217.08500000000001</c:v>
                </c:pt>
                <c:pt idx="5269">
                  <c:v>217.12700000000001</c:v>
                </c:pt>
                <c:pt idx="5270">
                  <c:v>217.16800000000001</c:v>
                </c:pt>
                <c:pt idx="5271">
                  <c:v>217.21</c:v>
                </c:pt>
                <c:pt idx="5272">
                  <c:v>217.25200000000001</c:v>
                </c:pt>
                <c:pt idx="5273">
                  <c:v>217.29400000000001</c:v>
                </c:pt>
                <c:pt idx="5274">
                  <c:v>217.33600000000001</c:v>
                </c:pt>
                <c:pt idx="5275">
                  <c:v>217.37700000000001</c:v>
                </c:pt>
                <c:pt idx="5276">
                  <c:v>217.41900000000001</c:v>
                </c:pt>
                <c:pt idx="5277">
                  <c:v>217.46100000000001</c:v>
                </c:pt>
                <c:pt idx="5278">
                  <c:v>217.50200000000001</c:v>
                </c:pt>
                <c:pt idx="5279">
                  <c:v>217.54400000000001</c:v>
                </c:pt>
                <c:pt idx="5280">
                  <c:v>217.58500000000001</c:v>
                </c:pt>
                <c:pt idx="5281">
                  <c:v>217.62700000000001</c:v>
                </c:pt>
                <c:pt idx="5282">
                  <c:v>217.66900000000001</c:v>
                </c:pt>
                <c:pt idx="5283">
                  <c:v>217.71</c:v>
                </c:pt>
                <c:pt idx="5284">
                  <c:v>217.75200000000001</c:v>
                </c:pt>
                <c:pt idx="5285">
                  <c:v>217.79300000000001</c:v>
                </c:pt>
                <c:pt idx="5286">
                  <c:v>217.83500000000001</c:v>
                </c:pt>
                <c:pt idx="5287">
                  <c:v>217.876</c:v>
                </c:pt>
                <c:pt idx="5288">
                  <c:v>217.91800000000001</c:v>
                </c:pt>
                <c:pt idx="5289">
                  <c:v>217.959</c:v>
                </c:pt>
                <c:pt idx="5290">
                  <c:v>218</c:v>
                </c:pt>
                <c:pt idx="5291">
                  <c:v>218.042</c:v>
                </c:pt>
                <c:pt idx="5292">
                  <c:v>218.083</c:v>
                </c:pt>
                <c:pt idx="5293">
                  <c:v>218.125</c:v>
                </c:pt>
                <c:pt idx="5294">
                  <c:v>218.166</c:v>
                </c:pt>
                <c:pt idx="5295">
                  <c:v>218.20699999999999</c:v>
                </c:pt>
                <c:pt idx="5296">
                  <c:v>218.249</c:v>
                </c:pt>
                <c:pt idx="5297">
                  <c:v>218.29</c:v>
                </c:pt>
                <c:pt idx="5298">
                  <c:v>218.33100000000002</c:v>
                </c:pt>
                <c:pt idx="5299">
                  <c:v>218.37299999999999</c:v>
                </c:pt>
                <c:pt idx="5300">
                  <c:v>218.41400000000002</c:v>
                </c:pt>
                <c:pt idx="5301">
                  <c:v>218.45500000000001</c:v>
                </c:pt>
                <c:pt idx="5302">
                  <c:v>218.49700000000001</c:v>
                </c:pt>
                <c:pt idx="5303">
                  <c:v>218.53800000000001</c:v>
                </c:pt>
                <c:pt idx="5304">
                  <c:v>218.57900000000001</c:v>
                </c:pt>
                <c:pt idx="5305">
                  <c:v>218.62</c:v>
                </c:pt>
                <c:pt idx="5306">
                  <c:v>218.66200000000001</c:v>
                </c:pt>
                <c:pt idx="5307">
                  <c:v>218.703</c:v>
                </c:pt>
                <c:pt idx="5308">
                  <c:v>218.744</c:v>
                </c:pt>
                <c:pt idx="5309">
                  <c:v>218.785</c:v>
                </c:pt>
                <c:pt idx="5310">
                  <c:v>218.827</c:v>
                </c:pt>
                <c:pt idx="5311">
                  <c:v>218.86799999999999</c:v>
                </c:pt>
                <c:pt idx="5312">
                  <c:v>218.90899999999999</c:v>
                </c:pt>
                <c:pt idx="5313">
                  <c:v>218.95099999999999</c:v>
                </c:pt>
                <c:pt idx="5314">
                  <c:v>218.99200000000002</c:v>
                </c:pt>
                <c:pt idx="5315">
                  <c:v>219.03300000000002</c:v>
                </c:pt>
                <c:pt idx="5316">
                  <c:v>219.07500000000002</c:v>
                </c:pt>
                <c:pt idx="5317">
                  <c:v>219.11600000000001</c:v>
                </c:pt>
                <c:pt idx="5318">
                  <c:v>219.15800000000002</c:v>
                </c:pt>
                <c:pt idx="5319">
                  <c:v>219.19900000000001</c:v>
                </c:pt>
                <c:pt idx="5320">
                  <c:v>219.24</c:v>
                </c:pt>
                <c:pt idx="5321">
                  <c:v>219.28200000000001</c:v>
                </c:pt>
                <c:pt idx="5322">
                  <c:v>219.32300000000001</c:v>
                </c:pt>
                <c:pt idx="5323">
                  <c:v>219.36500000000001</c:v>
                </c:pt>
                <c:pt idx="5324">
                  <c:v>219.40600000000001</c:v>
                </c:pt>
                <c:pt idx="5325">
                  <c:v>219.44800000000001</c:v>
                </c:pt>
                <c:pt idx="5326">
                  <c:v>219.489</c:v>
                </c:pt>
                <c:pt idx="5327">
                  <c:v>219.53100000000001</c:v>
                </c:pt>
                <c:pt idx="5328">
                  <c:v>219.572</c:v>
                </c:pt>
                <c:pt idx="5329">
                  <c:v>219.614</c:v>
                </c:pt>
                <c:pt idx="5330">
                  <c:v>219.655</c:v>
                </c:pt>
                <c:pt idx="5331">
                  <c:v>219.696</c:v>
                </c:pt>
                <c:pt idx="5332">
                  <c:v>219.738</c:v>
                </c:pt>
                <c:pt idx="5333">
                  <c:v>219.779</c:v>
                </c:pt>
                <c:pt idx="5334">
                  <c:v>219.82</c:v>
                </c:pt>
                <c:pt idx="5335">
                  <c:v>219.86199999999999</c:v>
                </c:pt>
                <c:pt idx="5336">
                  <c:v>219.90299999999999</c:v>
                </c:pt>
                <c:pt idx="5337">
                  <c:v>219.94400000000002</c:v>
                </c:pt>
                <c:pt idx="5338">
                  <c:v>219.98500000000001</c:v>
                </c:pt>
                <c:pt idx="5339">
                  <c:v>220.02700000000002</c:v>
                </c:pt>
                <c:pt idx="5340">
                  <c:v>220.06800000000001</c:v>
                </c:pt>
                <c:pt idx="5341">
                  <c:v>220.10900000000001</c:v>
                </c:pt>
                <c:pt idx="5342">
                  <c:v>220.15</c:v>
                </c:pt>
                <c:pt idx="5343">
                  <c:v>220.19200000000001</c:v>
                </c:pt>
                <c:pt idx="5344">
                  <c:v>220.233</c:v>
                </c:pt>
                <c:pt idx="5345">
                  <c:v>220.274</c:v>
                </c:pt>
                <c:pt idx="5346">
                  <c:v>220.316</c:v>
                </c:pt>
                <c:pt idx="5347">
                  <c:v>220.357</c:v>
                </c:pt>
                <c:pt idx="5348">
                  <c:v>220.398</c:v>
                </c:pt>
                <c:pt idx="5349">
                  <c:v>220.44</c:v>
                </c:pt>
                <c:pt idx="5350">
                  <c:v>220.48099999999999</c:v>
                </c:pt>
                <c:pt idx="5351">
                  <c:v>220.52199999999999</c:v>
                </c:pt>
                <c:pt idx="5352">
                  <c:v>220.56399999999999</c:v>
                </c:pt>
                <c:pt idx="5353">
                  <c:v>220.60500000000002</c:v>
                </c:pt>
                <c:pt idx="5354">
                  <c:v>220.64600000000002</c:v>
                </c:pt>
                <c:pt idx="5355">
                  <c:v>220.68800000000002</c:v>
                </c:pt>
                <c:pt idx="5356">
                  <c:v>220.72900000000001</c:v>
                </c:pt>
                <c:pt idx="5357">
                  <c:v>220.77</c:v>
                </c:pt>
                <c:pt idx="5358">
                  <c:v>220.81200000000001</c:v>
                </c:pt>
                <c:pt idx="5359">
                  <c:v>220.85300000000001</c:v>
                </c:pt>
                <c:pt idx="5360">
                  <c:v>220.89400000000001</c:v>
                </c:pt>
                <c:pt idx="5361">
                  <c:v>220.93600000000001</c:v>
                </c:pt>
                <c:pt idx="5362">
                  <c:v>220.977</c:v>
                </c:pt>
                <c:pt idx="5363">
                  <c:v>221.018</c:v>
                </c:pt>
                <c:pt idx="5364">
                  <c:v>221.06</c:v>
                </c:pt>
                <c:pt idx="5365">
                  <c:v>221.101</c:v>
                </c:pt>
                <c:pt idx="5366">
                  <c:v>221.142</c:v>
                </c:pt>
                <c:pt idx="5367">
                  <c:v>221.18299999999999</c:v>
                </c:pt>
                <c:pt idx="5368">
                  <c:v>221.22499999999999</c:v>
                </c:pt>
                <c:pt idx="5369">
                  <c:v>221.26599999999999</c:v>
                </c:pt>
                <c:pt idx="5370">
                  <c:v>221.30700000000002</c:v>
                </c:pt>
                <c:pt idx="5371">
                  <c:v>221.34900000000002</c:v>
                </c:pt>
                <c:pt idx="5372">
                  <c:v>221.39000000000001</c:v>
                </c:pt>
                <c:pt idx="5373">
                  <c:v>221.43100000000001</c:v>
                </c:pt>
                <c:pt idx="5374">
                  <c:v>221.47200000000001</c:v>
                </c:pt>
                <c:pt idx="5375">
                  <c:v>221.51400000000001</c:v>
                </c:pt>
                <c:pt idx="5376">
                  <c:v>221.55500000000001</c:v>
                </c:pt>
                <c:pt idx="5377">
                  <c:v>221.596</c:v>
                </c:pt>
                <c:pt idx="5378">
                  <c:v>221.637</c:v>
                </c:pt>
                <c:pt idx="5379">
                  <c:v>221.679</c:v>
                </c:pt>
                <c:pt idx="5380">
                  <c:v>221.72</c:v>
                </c:pt>
                <c:pt idx="5381">
                  <c:v>221.761</c:v>
                </c:pt>
                <c:pt idx="5382">
                  <c:v>221.80199999999999</c:v>
                </c:pt>
                <c:pt idx="5383">
                  <c:v>221.84300000000002</c:v>
                </c:pt>
                <c:pt idx="5384">
                  <c:v>221.88499999999999</c:v>
                </c:pt>
                <c:pt idx="5385">
                  <c:v>221.92600000000002</c:v>
                </c:pt>
                <c:pt idx="5386">
                  <c:v>221.96700000000001</c:v>
                </c:pt>
                <c:pt idx="5387">
                  <c:v>222.00800000000001</c:v>
                </c:pt>
                <c:pt idx="5388">
                  <c:v>222.05</c:v>
                </c:pt>
                <c:pt idx="5389">
                  <c:v>222.09100000000001</c:v>
                </c:pt>
                <c:pt idx="5390">
                  <c:v>222.13200000000001</c:v>
                </c:pt>
                <c:pt idx="5391">
                  <c:v>222.173</c:v>
                </c:pt>
                <c:pt idx="5392">
                  <c:v>222.215</c:v>
                </c:pt>
                <c:pt idx="5393">
                  <c:v>222.256</c:v>
                </c:pt>
                <c:pt idx="5394">
                  <c:v>222.298</c:v>
                </c:pt>
                <c:pt idx="5395">
                  <c:v>222.339</c:v>
                </c:pt>
                <c:pt idx="5396">
                  <c:v>222.38</c:v>
                </c:pt>
                <c:pt idx="5397">
                  <c:v>222.422</c:v>
                </c:pt>
                <c:pt idx="5398">
                  <c:v>222.46299999999999</c:v>
                </c:pt>
                <c:pt idx="5399">
                  <c:v>222.505</c:v>
                </c:pt>
                <c:pt idx="5400">
                  <c:v>222.54599999999999</c:v>
                </c:pt>
                <c:pt idx="5401">
                  <c:v>222.58799999999999</c:v>
                </c:pt>
                <c:pt idx="5402">
                  <c:v>222.62899999999999</c:v>
                </c:pt>
                <c:pt idx="5403">
                  <c:v>222.67099999999999</c:v>
                </c:pt>
                <c:pt idx="5404">
                  <c:v>222.71200000000002</c:v>
                </c:pt>
                <c:pt idx="5405">
                  <c:v>222.75399999999999</c:v>
                </c:pt>
                <c:pt idx="5406">
                  <c:v>222.79500000000002</c:v>
                </c:pt>
                <c:pt idx="5407">
                  <c:v>222.83700000000002</c:v>
                </c:pt>
                <c:pt idx="5408">
                  <c:v>222.87800000000001</c:v>
                </c:pt>
                <c:pt idx="5409">
                  <c:v>222.92000000000002</c:v>
                </c:pt>
                <c:pt idx="5410">
                  <c:v>222.96200000000002</c:v>
                </c:pt>
                <c:pt idx="5411">
                  <c:v>223.00300000000001</c:v>
                </c:pt>
                <c:pt idx="5412">
                  <c:v>223.04500000000002</c:v>
                </c:pt>
                <c:pt idx="5413">
                  <c:v>223.08600000000001</c:v>
                </c:pt>
                <c:pt idx="5414">
                  <c:v>223.12800000000001</c:v>
                </c:pt>
                <c:pt idx="5415">
                  <c:v>223.17000000000002</c:v>
                </c:pt>
                <c:pt idx="5416">
                  <c:v>223.21100000000001</c:v>
                </c:pt>
                <c:pt idx="5417">
                  <c:v>223.25300000000001</c:v>
                </c:pt>
                <c:pt idx="5418">
                  <c:v>223.29500000000002</c:v>
                </c:pt>
                <c:pt idx="5419">
                  <c:v>223.33600000000001</c:v>
                </c:pt>
                <c:pt idx="5420">
                  <c:v>223.37800000000001</c:v>
                </c:pt>
                <c:pt idx="5421">
                  <c:v>223.42000000000002</c:v>
                </c:pt>
                <c:pt idx="5422">
                  <c:v>223.46100000000001</c:v>
                </c:pt>
                <c:pt idx="5423">
                  <c:v>223.50300000000001</c:v>
                </c:pt>
                <c:pt idx="5424">
                  <c:v>223.54400000000001</c:v>
                </c:pt>
                <c:pt idx="5425">
                  <c:v>223.58600000000001</c:v>
                </c:pt>
                <c:pt idx="5426">
                  <c:v>223.62800000000001</c:v>
                </c:pt>
                <c:pt idx="5427">
                  <c:v>223.66900000000001</c:v>
                </c:pt>
                <c:pt idx="5428">
                  <c:v>223.71100000000001</c:v>
                </c:pt>
                <c:pt idx="5429">
                  <c:v>223.75200000000001</c:v>
                </c:pt>
                <c:pt idx="5430">
                  <c:v>223.79400000000001</c:v>
                </c:pt>
                <c:pt idx="5431">
                  <c:v>223.83500000000001</c:v>
                </c:pt>
                <c:pt idx="5432">
                  <c:v>223.87700000000001</c:v>
                </c:pt>
                <c:pt idx="5433">
                  <c:v>223.91800000000001</c:v>
                </c:pt>
                <c:pt idx="5434">
                  <c:v>223.96</c:v>
                </c:pt>
                <c:pt idx="5435">
                  <c:v>224.001</c:v>
                </c:pt>
                <c:pt idx="5436">
                  <c:v>224.04300000000001</c:v>
                </c:pt>
                <c:pt idx="5437">
                  <c:v>224.084</c:v>
                </c:pt>
                <c:pt idx="5438">
                  <c:v>224.126</c:v>
                </c:pt>
                <c:pt idx="5439">
                  <c:v>224.167</c:v>
                </c:pt>
                <c:pt idx="5440">
                  <c:v>224.209</c:v>
                </c:pt>
                <c:pt idx="5441">
                  <c:v>224.25</c:v>
                </c:pt>
                <c:pt idx="5442">
                  <c:v>224.292</c:v>
                </c:pt>
                <c:pt idx="5443">
                  <c:v>224.333</c:v>
                </c:pt>
                <c:pt idx="5444">
                  <c:v>224.375</c:v>
                </c:pt>
                <c:pt idx="5445">
                  <c:v>224.417</c:v>
                </c:pt>
                <c:pt idx="5446">
                  <c:v>224.458</c:v>
                </c:pt>
                <c:pt idx="5447">
                  <c:v>224.5</c:v>
                </c:pt>
                <c:pt idx="5448">
                  <c:v>224.541</c:v>
                </c:pt>
                <c:pt idx="5449">
                  <c:v>224.583</c:v>
                </c:pt>
                <c:pt idx="5450">
                  <c:v>224.624</c:v>
                </c:pt>
                <c:pt idx="5451">
                  <c:v>224.666</c:v>
                </c:pt>
                <c:pt idx="5452">
                  <c:v>224.708</c:v>
                </c:pt>
                <c:pt idx="5453">
                  <c:v>224.749</c:v>
                </c:pt>
                <c:pt idx="5454">
                  <c:v>224.791</c:v>
                </c:pt>
                <c:pt idx="5455">
                  <c:v>224.833</c:v>
                </c:pt>
                <c:pt idx="5456">
                  <c:v>224.874</c:v>
                </c:pt>
                <c:pt idx="5457">
                  <c:v>224.916</c:v>
                </c:pt>
                <c:pt idx="5458">
                  <c:v>224.958</c:v>
                </c:pt>
                <c:pt idx="5459">
                  <c:v>224.999</c:v>
                </c:pt>
                <c:pt idx="5460">
                  <c:v>225.041</c:v>
                </c:pt>
                <c:pt idx="5461">
                  <c:v>225.083</c:v>
                </c:pt>
                <c:pt idx="5462">
                  <c:v>225.125</c:v>
                </c:pt>
                <c:pt idx="5463">
                  <c:v>225.166</c:v>
                </c:pt>
                <c:pt idx="5464">
                  <c:v>225.208</c:v>
                </c:pt>
                <c:pt idx="5465">
                  <c:v>225.25</c:v>
                </c:pt>
                <c:pt idx="5466">
                  <c:v>225.291</c:v>
                </c:pt>
                <c:pt idx="5467">
                  <c:v>225.333</c:v>
                </c:pt>
                <c:pt idx="5468">
                  <c:v>225.374</c:v>
                </c:pt>
                <c:pt idx="5469">
                  <c:v>225.416</c:v>
                </c:pt>
                <c:pt idx="5470">
                  <c:v>225.458</c:v>
                </c:pt>
                <c:pt idx="5471">
                  <c:v>225.499</c:v>
                </c:pt>
                <c:pt idx="5472">
                  <c:v>225.541</c:v>
                </c:pt>
                <c:pt idx="5473">
                  <c:v>225.58199999999999</c:v>
                </c:pt>
                <c:pt idx="5474">
                  <c:v>225.624</c:v>
                </c:pt>
                <c:pt idx="5475">
                  <c:v>225.666</c:v>
                </c:pt>
                <c:pt idx="5476">
                  <c:v>225.70699999999999</c:v>
                </c:pt>
                <c:pt idx="5477">
                  <c:v>225.749</c:v>
                </c:pt>
                <c:pt idx="5478">
                  <c:v>225.79</c:v>
                </c:pt>
                <c:pt idx="5479">
                  <c:v>225.83199999999999</c:v>
                </c:pt>
                <c:pt idx="5480">
                  <c:v>225.87300000000002</c:v>
                </c:pt>
                <c:pt idx="5481">
                  <c:v>225.91499999999999</c:v>
                </c:pt>
                <c:pt idx="5482">
                  <c:v>225.95600000000002</c:v>
                </c:pt>
                <c:pt idx="5483">
                  <c:v>225.99800000000002</c:v>
                </c:pt>
                <c:pt idx="5484">
                  <c:v>226.03900000000002</c:v>
                </c:pt>
                <c:pt idx="5485">
                  <c:v>226.08100000000002</c:v>
                </c:pt>
                <c:pt idx="5486">
                  <c:v>226.12200000000001</c:v>
                </c:pt>
                <c:pt idx="5487">
                  <c:v>226.16400000000002</c:v>
                </c:pt>
                <c:pt idx="5488">
                  <c:v>226.20600000000002</c:v>
                </c:pt>
                <c:pt idx="5489">
                  <c:v>226.24700000000001</c:v>
                </c:pt>
                <c:pt idx="5490">
                  <c:v>226.28900000000002</c:v>
                </c:pt>
                <c:pt idx="5491">
                  <c:v>226.33</c:v>
                </c:pt>
                <c:pt idx="5492">
                  <c:v>226.37200000000001</c:v>
                </c:pt>
                <c:pt idx="5493">
                  <c:v>226.41300000000001</c:v>
                </c:pt>
                <c:pt idx="5494">
                  <c:v>226.45500000000001</c:v>
                </c:pt>
                <c:pt idx="5495">
                  <c:v>226.49600000000001</c:v>
                </c:pt>
                <c:pt idx="5496">
                  <c:v>226.53800000000001</c:v>
                </c:pt>
                <c:pt idx="5497">
                  <c:v>226.57900000000001</c:v>
                </c:pt>
                <c:pt idx="5498">
                  <c:v>226.62100000000001</c:v>
                </c:pt>
                <c:pt idx="5499">
                  <c:v>226.66200000000001</c:v>
                </c:pt>
                <c:pt idx="5500">
                  <c:v>226.70400000000001</c:v>
                </c:pt>
                <c:pt idx="5501">
                  <c:v>226.745</c:v>
                </c:pt>
                <c:pt idx="5502">
                  <c:v>226.78700000000001</c:v>
                </c:pt>
                <c:pt idx="5503">
                  <c:v>226.828</c:v>
                </c:pt>
                <c:pt idx="5504">
                  <c:v>226.87</c:v>
                </c:pt>
                <c:pt idx="5505">
                  <c:v>226.91200000000001</c:v>
                </c:pt>
                <c:pt idx="5506">
                  <c:v>226.953</c:v>
                </c:pt>
                <c:pt idx="5507">
                  <c:v>226.995</c:v>
                </c:pt>
                <c:pt idx="5508">
                  <c:v>227.036</c:v>
                </c:pt>
                <c:pt idx="5509">
                  <c:v>227.078</c:v>
                </c:pt>
                <c:pt idx="5510">
                  <c:v>227.119</c:v>
                </c:pt>
                <c:pt idx="5511">
                  <c:v>227.161</c:v>
                </c:pt>
                <c:pt idx="5512">
                  <c:v>227.202</c:v>
                </c:pt>
                <c:pt idx="5513">
                  <c:v>227.244</c:v>
                </c:pt>
                <c:pt idx="5514">
                  <c:v>227.286</c:v>
                </c:pt>
                <c:pt idx="5515">
                  <c:v>227.327</c:v>
                </c:pt>
                <c:pt idx="5516">
                  <c:v>227.369</c:v>
                </c:pt>
                <c:pt idx="5517">
                  <c:v>227.411</c:v>
                </c:pt>
                <c:pt idx="5518">
                  <c:v>227.453</c:v>
                </c:pt>
                <c:pt idx="5519">
                  <c:v>227.495</c:v>
                </c:pt>
                <c:pt idx="5520">
                  <c:v>227.536</c:v>
                </c:pt>
                <c:pt idx="5521">
                  <c:v>227.578</c:v>
                </c:pt>
                <c:pt idx="5522">
                  <c:v>227.62</c:v>
                </c:pt>
                <c:pt idx="5523">
                  <c:v>227.66200000000001</c:v>
                </c:pt>
                <c:pt idx="5524">
                  <c:v>227.70400000000001</c:v>
                </c:pt>
                <c:pt idx="5525">
                  <c:v>227.74600000000001</c:v>
                </c:pt>
                <c:pt idx="5526">
                  <c:v>227.78800000000001</c:v>
                </c:pt>
                <c:pt idx="5527">
                  <c:v>227.83</c:v>
                </c:pt>
                <c:pt idx="5528">
                  <c:v>227.87200000000001</c:v>
                </c:pt>
                <c:pt idx="5529">
                  <c:v>227.91400000000002</c:v>
                </c:pt>
                <c:pt idx="5530">
                  <c:v>227.95600000000002</c:v>
                </c:pt>
                <c:pt idx="5531">
                  <c:v>227.99800000000002</c:v>
                </c:pt>
                <c:pt idx="5532">
                  <c:v>228.04</c:v>
                </c:pt>
                <c:pt idx="5533">
                  <c:v>228.08199999999999</c:v>
                </c:pt>
                <c:pt idx="5534">
                  <c:v>228.124</c:v>
                </c:pt>
                <c:pt idx="5535">
                  <c:v>228.166</c:v>
                </c:pt>
                <c:pt idx="5536">
                  <c:v>228.208</c:v>
                </c:pt>
                <c:pt idx="5537">
                  <c:v>228.25</c:v>
                </c:pt>
                <c:pt idx="5538">
                  <c:v>228.292</c:v>
                </c:pt>
                <c:pt idx="5539">
                  <c:v>228.334</c:v>
                </c:pt>
                <c:pt idx="5540">
                  <c:v>228.376</c:v>
                </c:pt>
                <c:pt idx="5541">
                  <c:v>228.41800000000001</c:v>
                </c:pt>
                <c:pt idx="5542">
                  <c:v>228.46</c:v>
                </c:pt>
                <c:pt idx="5543">
                  <c:v>228.501</c:v>
                </c:pt>
                <c:pt idx="5544">
                  <c:v>228.54300000000001</c:v>
                </c:pt>
                <c:pt idx="5545">
                  <c:v>228.58500000000001</c:v>
                </c:pt>
                <c:pt idx="5546">
                  <c:v>228.62700000000001</c:v>
                </c:pt>
                <c:pt idx="5547">
                  <c:v>228.66900000000001</c:v>
                </c:pt>
                <c:pt idx="5548">
                  <c:v>228.71100000000001</c:v>
                </c:pt>
                <c:pt idx="5549">
                  <c:v>228.75300000000001</c:v>
                </c:pt>
                <c:pt idx="5550">
                  <c:v>228.79500000000002</c:v>
                </c:pt>
                <c:pt idx="5551">
                  <c:v>228.83700000000002</c:v>
                </c:pt>
                <c:pt idx="5552">
                  <c:v>228.87899999999999</c:v>
                </c:pt>
                <c:pt idx="5553">
                  <c:v>228.92099999999999</c:v>
                </c:pt>
                <c:pt idx="5554">
                  <c:v>228.96299999999999</c:v>
                </c:pt>
                <c:pt idx="5555">
                  <c:v>229.00399999999999</c:v>
                </c:pt>
                <c:pt idx="5556">
                  <c:v>229.04599999999999</c:v>
                </c:pt>
                <c:pt idx="5557">
                  <c:v>229.08799999999999</c:v>
                </c:pt>
                <c:pt idx="5558">
                  <c:v>229.13</c:v>
                </c:pt>
                <c:pt idx="5559">
                  <c:v>229.172</c:v>
                </c:pt>
                <c:pt idx="5560">
                  <c:v>229.214</c:v>
                </c:pt>
                <c:pt idx="5561">
                  <c:v>229.256</c:v>
                </c:pt>
                <c:pt idx="5562">
                  <c:v>229.297</c:v>
                </c:pt>
                <c:pt idx="5563">
                  <c:v>229.339</c:v>
                </c:pt>
                <c:pt idx="5564">
                  <c:v>229.381</c:v>
                </c:pt>
                <c:pt idx="5565">
                  <c:v>229.423</c:v>
                </c:pt>
                <c:pt idx="5566">
                  <c:v>229.465</c:v>
                </c:pt>
                <c:pt idx="5567">
                  <c:v>229.50700000000001</c:v>
                </c:pt>
                <c:pt idx="5568">
                  <c:v>229.54900000000001</c:v>
                </c:pt>
                <c:pt idx="5569">
                  <c:v>229.59100000000001</c:v>
                </c:pt>
                <c:pt idx="5570">
                  <c:v>229.63300000000001</c:v>
                </c:pt>
                <c:pt idx="5571">
                  <c:v>229.67500000000001</c:v>
                </c:pt>
                <c:pt idx="5572">
                  <c:v>229.71700000000001</c:v>
                </c:pt>
                <c:pt idx="5573">
                  <c:v>229.75900000000001</c:v>
                </c:pt>
                <c:pt idx="5574">
                  <c:v>229.80100000000002</c:v>
                </c:pt>
                <c:pt idx="5575">
                  <c:v>229.84300000000002</c:v>
                </c:pt>
                <c:pt idx="5576">
                  <c:v>229.88499999999999</c:v>
                </c:pt>
                <c:pt idx="5577">
                  <c:v>229.92699999999999</c:v>
                </c:pt>
                <c:pt idx="5578">
                  <c:v>229.96899999999999</c:v>
                </c:pt>
                <c:pt idx="5579">
                  <c:v>230.011</c:v>
                </c:pt>
                <c:pt idx="5580">
                  <c:v>230.053</c:v>
                </c:pt>
                <c:pt idx="5581">
                  <c:v>230.095</c:v>
                </c:pt>
                <c:pt idx="5582">
                  <c:v>230.137</c:v>
                </c:pt>
                <c:pt idx="5583">
                  <c:v>230.179</c:v>
                </c:pt>
                <c:pt idx="5584">
                  <c:v>230.221</c:v>
                </c:pt>
                <c:pt idx="5585">
                  <c:v>230.26300000000001</c:v>
                </c:pt>
                <c:pt idx="5586">
                  <c:v>230.30600000000001</c:v>
                </c:pt>
                <c:pt idx="5587">
                  <c:v>230.34800000000001</c:v>
                </c:pt>
                <c:pt idx="5588">
                  <c:v>230.39000000000001</c:v>
                </c:pt>
                <c:pt idx="5589">
                  <c:v>230.43200000000002</c:v>
                </c:pt>
                <c:pt idx="5590">
                  <c:v>230.47400000000002</c:v>
                </c:pt>
                <c:pt idx="5591">
                  <c:v>230.51599999999999</c:v>
                </c:pt>
                <c:pt idx="5592">
                  <c:v>230.55799999999999</c:v>
                </c:pt>
                <c:pt idx="5593">
                  <c:v>230.6</c:v>
                </c:pt>
                <c:pt idx="5594">
                  <c:v>230.642</c:v>
                </c:pt>
                <c:pt idx="5595">
                  <c:v>230.684</c:v>
                </c:pt>
                <c:pt idx="5596">
                  <c:v>230.726</c:v>
                </c:pt>
                <c:pt idx="5597">
                  <c:v>230.768</c:v>
                </c:pt>
                <c:pt idx="5598">
                  <c:v>230.81</c:v>
                </c:pt>
                <c:pt idx="5599">
                  <c:v>230.852</c:v>
                </c:pt>
                <c:pt idx="5600">
                  <c:v>230.89400000000001</c:v>
                </c:pt>
                <c:pt idx="5601">
                  <c:v>230.93600000000001</c:v>
                </c:pt>
                <c:pt idx="5602">
                  <c:v>230.97800000000001</c:v>
                </c:pt>
                <c:pt idx="5603">
                  <c:v>231.02</c:v>
                </c:pt>
                <c:pt idx="5604">
                  <c:v>231.06200000000001</c:v>
                </c:pt>
                <c:pt idx="5605">
                  <c:v>231.10400000000001</c:v>
                </c:pt>
                <c:pt idx="5606">
                  <c:v>231.14600000000002</c:v>
                </c:pt>
                <c:pt idx="5607">
                  <c:v>231.18899999999999</c:v>
                </c:pt>
                <c:pt idx="5608">
                  <c:v>231.23099999999999</c:v>
                </c:pt>
                <c:pt idx="5609">
                  <c:v>231.273</c:v>
                </c:pt>
                <c:pt idx="5610">
                  <c:v>231.315</c:v>
                </c:pt>
                <c:pt idx="5611">
                  <c:v>231.357</c:v>
                </c:pt>
                <c:pt idx="5612">
                  <c:v>231.399</c:v>
                </c:pt>
                <c:pt idx="5613">
                  <c:v>231.441</c:v>
                </c:pt>
                <c:pt idx="5614">
                  <c:v>231.48400000000001</c:v>
                </c:pt>
                <c:pt idx="5615">
                  <c:v>231.52600000000001</c:v>
                </c:pt>
                <c:pt idx="5616">
                  <c:v>231.56800000000001</c:v>
                </c:pt>
                <c:pt idx="5617">
                  <c:v>231.61</c:v>
                </c:pt>
                <c:pt idx="5618">
                  <c:v>231.65299999999999</c:v>
                </c:pt>
                <c:pt idx="5619">
                  <c:v>231.69499999999999</c:v>
                </c:pt>
                <c:pt idx="5620">
                  <c:v>231.73699999999999</c:v>
                </c:pt>
                <c:pt idx="5621">
                  <c:v>231.78</c:v>
                </c:pt>
                <c:pt idx="5622">
                  <c:v>231.822</c:v>
                </c:pt>
                <c:pt idx="5623">
                  <c:v>231.864</c:v>
                </c:pt>
                <c:pt idx="5624">
                  <c:v>231.90700000000001</c:v>
                </c:pt>
                <c:pt idx="5625">
                  <c:v>231.94900000000001</c:v>
                </c:pt>
                <c:pt idx="5626">
                  <c:v>231.99200000000002</c:v>
                </c:pt>
                <c:pt idx="5627">
                  <c:v>232.03399999999999</c:v>
                </c:pt>
                <c:pt idx="5628">
                  <c:v>232.07599999999999</c:v>
                </c:pt>
                <c:pt idx="5629">
                  <c:v>232.119</c:v>
                </c:pt>
                <c:pt idx="5630">
                  <c:v>232.161</c:v>
                </c:pt>
                <c:pt idx="5631">
                  <c:v>232.203</c:v>
                </c:pt>
                <c:pt idx="5632">
                  <c:v>232.24600000000001</c:v>
                </c:pt>
                <c:pt idx="5633">
                  <c:v>232.28800000000001</c:v>
                </c:pt>
                <c:pt idx="5634">
                  <c:v>232.33</c:v>
                </c:pt>
                <c:pt idx="5635">
                  <c:v>232.37300000000002</c:v>
                </c:pt>
                <c:pt idx="5636">
                  <c:v>232.41499999999999</c:v>
                </c:pt>
                <c:pt idx="5637">
                  <c:v>232.45699999999999</c:v>
                </c:pt>
                <c:pt idx="5638">
                  <c:v>232.499</c:v>
                </c:pt>
                <c:pt idx="5639">
                  <c:v>232.541</c:v>
                </c:pt>
                <c:pt idx="5640">
                  <c:v>232.583</c:v>
                </c:pt>
                <c:pt idx="5641">
                  <c:v>232.626</c:v>
                </c:pt>
                <c:pt idx="5642">
                  <c:v>232.66800000000001</c:v>
                </c:pt>
                <c:pt idx="5643">
                  <c:v>232.71</c:v>
                </c:pt>
                <c:pt idx="5644">
                  <c:v>232.75200000000001</c:v>
                </c:pt>
                <c:pt idx="5645">
                  <c:v>232.79400000000001</c:v>
                </c:pt>
                <c:pt idx="5646">
                  <c:v>232.83600000000001</c:v>
                </c:pt>
                <c:pt idx="5647">
                  <c:v>232.87800000000001</c:v>
                </c:pt>
                <c:pt idx="5648">
                  <c:v>232.92000000000002</c:v>
                </c:pt>
                <c:pt idx="5649">
                  <c:v>232.96200000000002</c:v>
                </c:pt>
                <c:pt idx="5650">
                  <c:v>233.00399999999999</c:v>
                </c:pt>
                <c:pt idx="5651">
                  <c:v>233.04599999999999</c:v>
                </c:pt>
                <c:pt idx="5652">
                  <c:v>233.08799999999999</c:v>
                </c:pt>
                <c:pt idx="5653">
                  <c:v>233.13</c:v>
                </c:pt>
                <c:pt idx="5654">
                  <c:v>233.172</c:v>
                </c:pt>
                <c:pt idx="5655">
                  <c:v>233.214</c:v>
                </c:pt>
                <c:pt idx="5656">
                  <c:v>233.256</c:v>
                </c:pt>
                <c:pt idx="5657">
                  <c:v>233.29900000000001</c:v>
                </c:pt>
                <c:pt idx="5658">
                  <c:v>233.34100000000001</c:v>
                </c:pt>
                <c:pt idx="5659">
                  <c:v>233.38300000000001</c:v>
                </c:pt>
                <c:pt idx="5660">
                  <c:v>233.42500000000001</c:v>
                </c:pt>
                <c:pt idx="5661">
                  <c:v>233.46700000000001</c:v>
                </c:pt>
                <c:pt idx="5662">
                  <c:v>233.50900000000001</c:v>
                </c:pt>
                <c:pt idx="5663">
                  <c:v>233.55100000000002</c:v>
                </c:pt>
                <c:pt idx="5664">
                  <c:v>233.59399999999999</c:v>
                </c:pt>
                <c:pt idx="5665">
                  <c:v>233.636</c:v>
                </c:pt>
                <c:pt idx="5666">
                  <c:v>233.678</c:v>
                </c:pt>
                <c:pt idx="5667">
                  <c:v>233.72</c:v>
                </c:pt>
                <c:pt idx="5668">
                  <c:v>233.762</c:v>
                </c:pt>
                <c:pt idx="5669">
                  <c:v>233.804</c:v>
                </c:pt>
                <c:pt idx="5670">
                  <c:v>233.84700000000001</c:v>
                </c:pt>
                <c:pt idx="5671">
                  <c:v>233.88900000000001</c:v>
                </c:pt>
                <c:pt idx="5672">
                  <c:v>233.93100000000001</c:v>
                </c:pt>
                <c:pt idx="5673">
                  <c:v>233.97300000000001</c:v>
                </c:pt>
                <c:pt idx="5674">
                  <c:v>234.01500000000001</c:v>
                </c:pt>
                <c:pt idx="5675">
                  <c:v>234.05799999999999</c:v>
                </c:pt>
                <c:pt idx="5676">
                  <c:v>234.1</c:v>
                </c:pt>
                <c:pt idx="5677">
                  <c:v>234.142</c:v>
                </c:pt>
                <c:pt idx="5678">
                  <c:v>234.184</c:v>
                </c:pt>
                <c:pt idx="5679">
                  <c:v>234.226</c:v>
                </c:pt>
                <c:pt idx="5680">
                  <c:v>234.26900000000001</c:v>
                </c:pt>
                <c:pt idx="5681">
                  <c:v>234.31100000000001</c:v>
                </c:pt>
                <c:pt idx="5682">
                  <c:v>234.35300000000001</c:v>
                </c:pt>
                <c:pt idx="5683">
                  <c:v>234.39500000000001</c:v>
                </c:pt>
                <c:pt idx="5684">
                  <c:v>234.43700000000001</c:v>
                </c:pt>
                <c:pt idx="5685">
                  <c:v>234.47900000000001</c:v>
                </c:pt>
                <c:pt idx="5686">
                  <c:v>234.52100000000002</c:v>
                </c:pt>
                <c:pt idx="5687">
                  <c:v>234.56300000000002</c:v>
                </c:pt>
                <c:pt idx="5688">
                  <c:v>234.60500000000002</c:v>
                </c:pt>
                <c:pt idx="5689">
                  <c:v>234.64699999999999</c:v>
                </c:pt>
                <c:pt idx="5690">
                  <c:v>234.68899999999999</c:v>
                </c:pt>
                <c:pt idx="5691">
                  <c:v>234.73099999999999</c:v>
                </c:pt>
                <c:pt idx="5692">
                  <c:v>234.773</c:v>
                </c:pt>
                <c:pt idx="5693">
                  <c:v>234.815</c:v>
                </c:pt>
                <c:pt idx="5694">
                  <c:v>234.857</c:v>
                </c:pt>
                <c:pt idx="5695">
                  <c:v>234.899</c:v>
                </c:pt>
                <c:pt idx="5696">
                  <c:v>234.941</c:v>
                </c:pt>
                <c:pt idx="5697">
                  <c:v>234.983</c:v>
                </c:pt>
                <c:pt idx="5698">
                  <c:v>235.02500000000001</c:v>
                </c:pt>
                <c:pt idx="5699">
                  <c:v>235.06700000000001</c:v>
                </c:pt>
                <c:pt idx="5700">
                  <c:v>235.10900000000001</c:v>
                </c:pt>
                <c:pt idx="5701">
                  <c:v>235.15100000000001</c:v>
                </c:pt>
                <c:pt idx="5702">
                  <c:v>235.19300000000001</c:v>
                </c:pt>
                <c:pt idx="5703">
                  <c:v>235.23500000000001</c:v>
                </c:pt>
                <c:pt idx="5704">
                  <c:v>235.27799999999999</c:v>
                </c:pt>
                <c:pt idx="5705">
                  <c:v>235.32</c:v>
                </c:pt>
                <c:pt idx="5706">
                  <c:v>235.36199999999999</c:v>
                </c:pt>
                <c:pt idx="5707">
                  <c:v>235.404</c:v>
                </c:pt>
                <c:pt idx="5708">
                  <c:v>235.446</c:v>
                </c:pt>
                <c:pt idx="5709">
                  <c:v>235.489</c:v>
                </c:pt>
                <c:pt idx="5710">
                  <c:v>235.53100000000001</c:v>
                </c:pt>
                <c:pt idx="5711">
                  <c:v>235.57300000000001</c:v>
                </c:pt>
                <c:pt idx="5712">
                  <c:v>235.61600000000001</c:v>
                </c:pt>
                <c:pt idx="5713">
                  <c:v>235.65800000000002</c:v>
                </c:pt>
                <c:pt idx="5714">
                  <c:v>235.70000000000002</c:v>
                </c:pt>
                <c:pt idx="5715">
                  <c:v>235.74299999999999</c:v>
                </c:pt>
                <c:pt idx="5716">
                  <c:v>235.785</c:v>
                </c:pt>
                <c:pt idx="5717">
                  <c:v>235.827</c:v>
                </c:pt>
                <c:pt idx="5718">
                  <c:v>235.87</c:v>
                </c:pt>
                <c:pt idx="5719">
                  <c:v>235.91200000000001</c:v>
                </c:pt>
                <c:pt idx="5720">
                  <c:v>235.95400000000001</c:v>
                </c:pt>
                <c:pt idx="5721">
                  <c:v>235.99600000000001</c:v>
                </c:pt>
                <c:pt idx="5722">
                  <c:v>236.03800000000001</c:v>
                </c:pt>
                <c:pt idx="5723">
                  <c:v>236.08</c:v>
                </c:pt>
                <c:pt idx="5724">
                  <c:v>236.12300000000002</c:v>
                </c:pt>
                <c:pt idx="5725">
                  <c:v>236.16499999999999</c:v>
                </c:pt>
                <c:pt idx="5726">
                  <c:v>236.20699999999999</c:v>
                </c:pt>
                <c:pt idx="5727">
                  <c:v>236.249</c:v>
                </c:pt>
                <c:pt idx="5728">
                  <c:v>236.291</c:v>
                </c:pt>
                <c:pt idx="5729">
                  <c:v>236.333</c:v>
                </c:pt>
                <c:pt idx="5730">
                  <c:v>236.375</c:v>
                </c:pt>
                <c:pt idx="5731">
                  <c:v>236.417</c:v>
                </c:pt>
                <c:pt idx="5732">
                  <c:v>236.459</c:v>
                </c:pt>
                <c:pt idx="5733">
                  <c:v>236.501</c:v>
                </c:pt>
                <c:pt idx="5734">
                  <c:v>236.54300000000001</c:v>
                </c:pt>
                <c:pt idx="5735">
                  <c:v>236.58500000000001</c:v>
                </c:pt>
                <c:pt idx="5736">
                  <c:v>236.62700000000001</c:v>
                </c:pt>
                <c:pt idx="5737">
                  <c:v>236.66900000000001</c:v>
                </c:pt>
                <c:pt idx="5738">
                  <c:v>236.71100000000001</c:v>
                </c:pt>
                <c:pt idx="5739">
                  <c:v>236.75300000000001</c:v>
                </c:pt>
                <c:pt idx="5740">
                  <c:v>236.79500000000002</c:v>
                </c:pt>
                <c:pt idx="5741">
                  <c:v>236.83700000000002</c:v>
                </c:pt>
                <c:pt idx="5742">
                  <c:v>236.87900000000002</c:v>
                </c:pt>
                <c:pt idx="5743">
                  <c:v>236.92099999999999</c:v>
                </c:pt>
                <c:pt idx="5744">
                  <c:v>236.96299999999999</c:v>
                </c:pt>
                <c:pt idx="5745">
                  <c:v>237.005</c:v>
                </c:pt>
                <c:pt idx="5746">
                  <c:v>237.047</c:v>
                </c:pt>
                <c:pt idx="5747">
                  <c:v>237.08799999999999</c:v>
                </c:pt>
                <c:pt idx="5748">
                  <c:v>237.13</c:v>
                </c:pt>
                <c:pt idx="5749">
                  <c:v>237.172</c:v>
                </c:pt>
                <c:pt idx="5750">
                  <c:v>237.214</c:v>
                </c:pt>
                <c:pt idx="5751">
                  <c:v>237.256</c:v>
                </c:pt>
                <c:pt idx="5752">
                  <c:v>237.297</c:v>
                </c:pt>
                <c:pt idx="5753">
                  <c:v>237.339</c:v>
                </c:pt>
                <c:pt idx="5754">
                  <c:v>237.381</c:v>
                </c:pt>
                <c:pt idx="5755">
                  <c:v>237.423</c:v>
                </c:pt>
                <c:pt idx="5756">
                  <c:v>237.464</c:v>
                </c:pt>
                <c:pt idx="5757">
                  <c:v>237.506</c:v>
                </c:pt>
                <c:pt idx="5758">
                  <c:v>237.548</c:v>
                </c:pt>
                <c:pt idx="5759">
                  <c:v>237.59</c:v>
                </c:pt>
                <c:pt idx="5760">
                  <c:v>237.63200000000001</c:v>
                </c:pt>
                <c:pt idx="5761">
                  <c:v>237.673</c:v>
                </c:pt>
                <c:pt idx="5762">
                  <c:v>237.715</c:v>
                </c:pt>
                <c:pt idx="5763">
                  <c:v>237.75700000000001</c:v>
                </c:pt>
                <c:pt idx="5764">
                  <c:v>237.79900000000001</c:v>
                </c:pt>
                <c:pt idx="5765">
                  <c:v>237.84100000000001</c:v>
                </c:pt>
                <c:pt idx="5766">
                  <c:v>237.88300000000001</c:v>
                </c:pt>
                <c:pt idx="5767">
                  <c:v>237.92500000000001</c:v>
                </c:pt>
                <c:pt idx="5768">
                  <c:v>237.96700000000001</c:v>
                </c:pt>
                <c:pt idx="5769">
                  <c:v>238.00900000000001</c:v>
                </c:pt>
                <c:pt idx="5770">
                  <c:v>238.05100000000002</c:v>
                </c:pt>
                <c:pt idx="5771">
                  <c:v>238.09300000000002</c:v>
                </c:pt>
                <c:pt idx="5772">
                  <c:v>238.13499999999999</c:v>
                </c:pt>
                <c:pt idx="5773">
                  <c:v>238.17699999999999</c:v>
                </c:pt>
                <c:pt idx="5774">
                  <c:v>238.21800000000002</c:v>
                </c:pt>
                <c:pt idx="5775">
                  <c:v>238.26</c:v>
                </c:pt>
                <c:pt idx="5776">
                  <c:v>238.30199999999999</c:v>
                </c:pt>
                <c:pt idx="5777">
                  <c:v>238.34399999999999</c:v>
                </c:pt>
                <c:pt idx="5778">
                  <c:v>238.386</c:v>
                </c:pt>
                <c:pt idx="5779">
                  <c:v>238.428</c:v>
                </c:pt>
                <c:pt idx="5780">
                  <c:v>238.47</c:v>
                </c:pt>
                <c:pt idx="5781">
                  <c:v>238.512</c:v>
                </c:pt>
                <c:pt idx="5782">
                  <c:v>238.554</c:v>
                </c:pt>
                <c:pt idx="5783">
                  <c:v>238.596</c:v>
                </c:pt>
                <c:pt idx="5784">
                  <c:v>238.637</c:v>
                </c:pt>
                <c:pt idx="5785">
                  <c:v>238.679</c:v>
                </c:pt>
                <c:pt idx="5786">
                  <c:v>238.721</c:v>
                </c:pt>
                <c:pt idx="5787">
                  <c:v>238.76300000000001</c:v>
                </c:pt>
                <c:pt idx="5788">
                  <c:v>238.80500000000001</c:v>
                </c:pt>
                <c:pt idx="5789">
                  <c:v>238.84700000000001</c:v>
                </c:pt>
                <c:pt idx="5790">
                  <c:v>238.88800000000001</c:v>
                </c:pt>
                <c:pt idx="5791">
                  <c:v>238.93</c:v>
                </c:pt>
                <c:pt idx="5792">
                  <c:v>238.97200000000001</c:v>
                </c:pt>
                <c:pt idx="5793">
                  <c:v>239.01400000000001</c:v>
                </c:pt>
                <c:pt idx="5794">
                  <c:v>239.05600000000001</c:v>
                </c:pt>
                <c:pt idx="5795">
                  <c:v>239.09700000000001</c:v>
                </c:pt>
                <c:pt idx="5796">
                  <c:v>239.13900000000001</c:v>
                </c:pt>
                <c:pt idx="5797">
                  <c:v>239.18100000000001</c:v>
                </c:pt>
                <c:pt idx="5798">
                  <c:v>239.22300000000001</c:v>
                </c:pt>
                <c:pt idx="5799">
                  <c:v>239.26500000000001</c:v>
                </c:pt>
                <c:pt idx="5800">
                  <c:v>239.30700000000002</c:v>
                </c:pt>
                <c:pt idx="5801">
                  <c:v>239.34800000000001</c:v>
                </c:pt>
                <c:pt idx="5802">
                  <c:v>239.39000000000001</c:v>
                </c:pt>
                <c:pt idx="5803">
                  <c:v>239.43200000000002</c:v>
                </c:pt>
                <c:pt idx="5804">
                  <c:v>239.47400000000002</c:v>
                </c:pt>
                <c:pt idx="5805">
                  <c:v>239.51599999999999</c:v>
                </c:pt>
                <c:pt idx="5806">
                  <c:v>239.55700000000002</c:v>
                </c:pt>
                <c:pt idx="5807">
                  <c:v>239.59900000000002</c:v>
                </c:pt>
                <c:pt idx="5808">
                  <c:v>239.64099999999999</c:v>
                </c:pt>
                <c:pt idx="5809">
                  <c:v>239.68299999999999</c:v>
                </c:pt>
                <c:pt idx="5810">
                  <c:v>239.72400000000002</c:v>
                </c:pt>
                <c:pt idx="5811">
                  <c:v>239.76599999999999</c:v>
                </c:pt>
                <c:pt idx="5812">
                  <c:v>239.80799999999999</c:v>
                </c:pt>
                <c:pt idx="5813">
                  <c:v>239.85</c:v>
                </c:pt>
                <c:pt idx="5814">
                  <c:v>239.89099999999999</c:v>
                </c:pt>
                <c:pt idx="5815">
                  <c:v>239.93299999999999</c:v>
                </c:pt>
                <c:pt idx="5816">
                  <c:v>239.97499999999999</c:v>
                </c:pt>
                <c:pt idx="5817">
                  <c:v>240.017</c:v>
                </c:pt>
                <c:pt idx="5818">
                  <c:v>240.059</c:v>
                </c:pt>
                <c:pt idx="5819">
                  <c:v>240.101</c:v>
                </c:pt>
                <c:pt idx="5820">
                  <c:v>240.143</c:v>
                </c:pt>
                <c:pt idx="5821">
                  <c:v>240.185</c:v>
                </c:pt>
                <c:pt idx="5822">
                  <c:v>240.227</c:v>
                </c:pt>
                <c:pt idx="5823">
                  <c:v>240.26900000000001</c:v>
                </c:pt>
                <c:pt idx="5824">
                  <c:v>240.31100000000001</c:v>
                </c:pt>
                <c:pt idx="5825">
                  <c:v>240.35300000000001</c:v>
                </c:pt>
                <c:pt idx="5826">
                  <c:v>240.39500000000001</c:v>
                </c:pt>
                <c:pt idx="5827">
                  <c:v>240.43700000000001</c:v>
                </c:pt>
                <c:pt idx="5828">
                  <c:v>240.47900000000001</c:v>
                </c:pt>
                <c:pt idx="5829">
                  <c:v>240.52100000000002</c:v>
                </c:pt>
                <c:pt idx="5830">
                  <c:v>240.56399999999999</c:v>
                </c:pt>
                <c:pt idx="5831">
                  <c:v>240.60599999999999</c:v>
                </c:pt>
                <c:pt idx="5832">
                  <c:v>240.648</c:v>
                </c:pt>
                <c:pt idx="5833">
                  <c:v>240.691</c:v>
                </c:pt>
                <c:pt idx="5834">
                  <c:v>240.733</c:v>
                </c:pt>
                <c:pt idx="5835">
                  <c:v>240.77600000000001</c:v>
                </c:pt>
                <c:pt idx="5836">
                  <c:v>240.81800000000001</c:v>
                </c:pt>
                <c:pt idx="5837">
                  <c:v>240.86100000000002</c:v>
                </c:pt>
                <c:pt idx="5838">
                  <c:v>240.904</c:v>
                </c:pt>
                <c:pt idx="5839">
                  <c:v>240.947</c:v>
                </c:pt>
                <c:pt idx="5840">
                  <c:v>240.99</c:v>
                </c:pt>
                <c:pt idx="5841">
                  <c:v>241.03300000000002</c:v>
                </c:pt>
                <c:pt idx="5842">
                  <c:v>241.07599999999999</c:v>
                </c:pt>
                <c:pt idx="5843">
                  <c:v>241.119</c:v>
                </c:pt>
                <c:pt idx="5844">
                  <c:v>241.16200000000001</c:v>
                </c:pt>
                <c:pt idx="5845">
                  <c:v>241.20500000000001</c:v>
                </c:pt>
                <c:pt idx="5846">
                  <c:v>241.24800000000002</c:v>
                </c:pt>
                <c:pt idx="5847">
                  <c:v>241.292</c:v>
                </c:pt>
                <c:pt idx="5848">
                  <c:v>241.33500000000001</c:v>
                </c:pt>
                <c:pt idx="5849">
                  <c:v>241.37800000000001</c:v>
                </c:pt>
                <c:pt idx="5850">
                  <c:v>241.42099999999999</c:v>
                </c:pt>
                <c:pt idx="5851">
                  <c:v>241.464</c:v>
                </c:pt>
                <c:pt idx="5852">
                  <c:v>241.50700000000001</c:v>
                </c:pt>
                <c:pt idx="5853">
                  <c:v>241.55</c:v>
                </c:pt>
                <c:pt idx="5854">
                  <c:v>241.59300000000002</c:v>
                </c:pt>
                <c:pt idx="5855">
                  <c:v>241.636</c:v>
                </c:pt>
                <c:pt idx="5856">
                  <c:v>241.678</c:v>
                </c:pt>
                <c:pt idx="5857">
                  <c:v>241.721</c:v>
                </c:pt>
                <c:pt idx="5858">
                  <c:v>241.76300000000001</c:v>
                </c:pt>
                <c:pt idx="5859">
                  <c:v>241.80600000000001</c:v>
                </c:pt>
                <c:pt idx="5860">
                  <c:v>241.84800000000001</c:v>
                </c:pt>
                <c:pt idx="5861">
                  <c:v>241.89099999999999</c:v>
                </c:pt>
                <c:pt idx="5862">
                  <c:v>241.93299999999999</c:v>
                </c:pt>
                <c:pt idx="5863">
                  <c:v>241.97499999999999</c:v>
                </c:pt>
                <c:pt idx="5864">
                  <c:v>242.017</c:v>
                </c:pt>
                <c:pt idx="5865">
                  <c:v>242.059</c:v>
                </c:pt>
                <c:pt idx="5866">
                  <c:v>242.102</c:v>
                </c:pt>
                <c:pt idx="5867">
                  <c:v>242.14400000000001</c:v>
                </c:pt>
                <c:pt idx="5868">
                  <c:v>242.18600000000001</c:v>
                </c:pt>
                <c:pt idx="5869">
                  <c:v>242.22800000000001</c:v>
                </c:pt>
                <c:pt idx="5870">
                  <c:v>242.27</c:v>
                </c:pt>
                <c:pt idx="5871">
                  <c:v>242.31200000000001</c:v>
                </c:pt>
                <c:pt idx="5872">
                  <c:v>242.35400000000001</c:v>
                </c:pt>
                <c:pt idx="5873">
                  <c:v>242.39600000000002</c:v>
                </c:pt>
                <c:pt idx="5874">
                  <c:v>242.43800000000002</c:v>
                </c:pt>
                <c:pt idx="5875">
                  <c:v>242.48000000000002</c:v>
                </c:pt>
                <c:pt idx="5876">
                  <c:v>242.52199999999999</c:v>
                </c:pt>
                <c:pt idx="5877">
                  <c:v>242.565</c:v>
                </c:pt>
                <c:pt idx="5878">
                  <c:v>242.607</c:v>
                </c:pt>
                <c:pt idx="5879">
                  <c:v>242.649</c:v>
                </c:pt>
                <c:pt idx="5880">
                  <c:v>242.691</c:v>
                </c:pt>
                <c:pt idx="5881">
                  <c:v>242.733</c:v>
                </c:pt>
                <c:pt idx="5882">
                  <c:v>242.77500000000001</c:v>
                </c:pt>
                <c:pt idx="5883">
                  <c:v>242.81700000000001</c:v>
                </c:pt>
                <c:pt idx="5884">
                  <c:v>242.85900000000001</c:v>
                </c:pt>
                <c:pt idx="5885">
                  <c:v>242.90100000000001</c:v>
                </c:pt>
                <c:pt idx="5886">
                  <c:v>242.94300000000001</c:v>
                </c:pt>
                <c:pt idx="5887">
                  <c:v>242.98500000000001</c:v>
                </c:pt>
                <c:pt idx="5888">
                  <c:v>243.02700000000002</c:v>
                </c:pt>
                <c:pt idx="5889">
                  <c:v>243.06900000000002</c:v>
                </c:pt>
                <c:pt idx="5890">
                  <c:v>243.11100000000002</c:v>
                </c:pt>
                <c:pt idx="5891">
                  <c:v>243.15299999999999</c:v>
                </c:pt>
                <c:pt idx="5892">
                  <c:v>243.19499999999999</c:v>
                </c:pt>
                <c:pt idx="5893">
                  <c:v>243.23699999999999</c:v>
                </c:pt>
                <c:pt idx="5894">
                  <c:v>243.279</c:v>
                </c:pt>
                <c:pt idx="5895">
                  <c:v>243.321</c:v>
                </c:pt>
                <c:pt idx="5896">
                  <c:v>243.363</c:v>
                </c:pt>
                <c:pt idx="5897">
                  <c:v>243.405</c:v>
                </c:pt>
                <c:pt idx="5898">
                  <c:v>243.447</c:v>
                </c:pt>
                <c:pt idx="5899">
                  <c:v>243.489</c:v>
                </c:pt>
                <c:pt idx="5900">
                  <c:v>243.53100000000001</c:v>
                </c:pt>
                <c:pt idx="5901">
                  <c:v>243.57300000000001</c:v>
                </c:pt>
                <c:pt idx="5902">
                  <c:v>243.614</c:v>
                </c:pt>
                <c:pt idx="5903">
                  <c:v>243.65600000000001</c:v>
                </c:pt>
                <c:pt idx="5904">
                  <c:v>243.69800000000001</c:v>
                </c:pt>
                <c:pt idx="5905">
                  <c:v>243.74</c:v>
                </c:pt>
                <c:pt idx="5906">
                  <c:v>243.78200000000001</c:v>
                </c:pt>
                <c:pt idx="5907">
                  <c:v>243.82300000000001</c:v>
                </c:pt>
                <c:pt idx="5908">
                  <c:v>243.86500000000001</c:v>
                </c:pt>
                <c:pt idx="5909">
                  <c:v>243.90700000000001</c:v>
                </c:pt>
                <c:pt idx="5910">
                  <c:v>243.94900000000001</c:v>
                </c:pt>
                <c:pt idx="5911">
                  <c:v>243.99</c:v>
                </c:pt>
                <c:pt idx="5912">
                  <c:v>244.03200000000001</c:v>
                </c:pt>
                <c:pt idx="5913">
                  <c:v>244.07400000000001</c:v>
                </c:pt>
                <c:pt idx="5914">
                  <c:v>244.11500000000001</c:v>
                </c:pt>
                <c:pt idx="5915">
                  <c:v>244.15700000000001</c:v>
                </c:pt>
                <c:pt idx="5916">
                  <c:v>244.19900000000001</c:v>
                </c:pt>
                <c:pt idx="5917">
                  <c:v>244.24</c:v>
                </c:pt>
                <c:pt idx="5918">
                  <c:v>244.28200000000001</c:v>
                </c:pt>
                <c:pt idx="5919">
                  <c:v>244.32400000000001</c:v>
                </c:pt>
                <c:pt idx="5920">
                  <c:v>244.36500000000001</c:v>
                </c:pt>
                <c:pt idx="5921">
                  <c:v>244.40700000000001</c:v>
                </c:pt>
                <c:pt idx="5922">
                  <c:v>244.44900000000001</c:v>
                </c:pt>
                <c:pt idx="5923">
                  <c:v>244.49100000000001</c:v>
                </c:pt>
                <c:pt idx="5924">
                  <c:v>244.53200000000001</c:v>
                </c:pt>
                <c:pt idx="5925">
                  <c:v>244.57400000000001</c:v>
                </c:pt>
                <c:pt idx="5926">
                  <c:v>244.61600000000001</c:v>
                </c:pt>
                <c:pt idx="5927">
                  <c:v>244.65800000000002</c:v>
                </c:pt>
                <c:pt idx="5928">
                  <c:v>244.70000000000002</c:v>
                </c:pt>
                <c:pt idx="5929">
                  <c:v>244.74200000000002</c:v>
                </c:pt>
                <c:pt idx="5930">
                  <c:v>244.78399999999999</c:v>
                </c:pt>
                <c:pt idx="5931">
                  <c:v>244.82599999999999</c:v>
                </c:pt>
                <c:pt idx="5932">
                  <c:v>244.86799999999999</c:v>
                </c:pt>
                <c:pt idx="5933">
                  <c:v>244.91</c:v>
                </c:pt>
                <c:pt idx="5934">
                  <c:v>244.952</c:v>
                </c:pt>
                <c:pt idx="5935">
                  <c:v>244.994</c:v>
                </c:pt>
                <c:pt idx="5936">
                  <c:v>245.036</c:v>
                </c:pt>
                <c:pt idx="5937">
                  <c:v>245.078</c:v>
                </c:pt>
                <c:pt idx="5938">
                  <c:v>245.12</c:v>
                </c:pt>
                <c:pt idx="5939">
                  <c:v>245.16200000000001</c:v>
                </c:pt>
                <c:pt idx="5940">
                  <c:v>245.20400000000001</c:v>
                </c:pt>
                <c:pt idx="5941">
                  <c:v>245.24600000000001</c:v>
                </c:pt>
                <c:pt idx="5942">
                  <c:v>245.28800000000001</c:v>
                </c:pt>
                <c:pt idx="5943">
                  <c:v>245.33</c:v>
                </c:pt>
                <c:pt idx="5944">
                  <c:v>245.37200000000001</c:v>
                </c:pt>
                <c:pt idx="5945">
                  <c:v>245.41400000000002</c:v>
                </c:pt>
                <c:pt idx="5946">
                  <c:v>245.45600000000002</c:v>
                </c:pt>
                <c:pt idx="5947">
                  <c:v>245.499</c:v>
                </c:pt>
                <c:pt idx="5948">
                  <c:v>245.541</c:v>
                </c:pt>
                <c:pt idx="5949">
                  <c:v>245.583</c:v>
                </c:pt>
                <c:pt idx="5950">
                  <c:v>245.625</c:v>
                </c:pt>
                <c:pt idx="5951">
                  <c:v>245.667</c:v>
                </c:pt>
                <c:pt idx="5952">
                  <c:v>245.709</c:v>
                </c:pt>
                <c:pt idx="5953">
                  <c:v>245.751</c:v>
                </c:pt>
                <c:pt idx="5954">
                  <c:v>245.79300000000001</c:v>
                </c:pt>
                <c:pt idx="5955">
                  <c:v>245.83500000000001</c:v>
                </c:pt>
                <c:pt idx="5956">
                  <c:v>245.87800000000001</c:v>
                </c:pt>
                <c:pt idx="5957">
                  <c:v>245.92000000000002</c:v>
                </c:pt>
                <c:pt idx="5958">
                  <c:v>245.96200000000002</c:v>
                </c:pt>
                <c:pt idx="5959">
                  <c:v>246.00400000000002</c:v>
                </c:pt>
                <c:pt idx="5960">
                  <c:v>246.04599999999999</c:v>
                </c:pt>
                <c:pt idx="5961">
                  <c:v>246.089</c:v>
                </c:pt>
                <c:pt idx="5962">
                  <c:v>246.131</c:v>
                </c:pt>
                <c:pt idx="5963">
                  <c:v>246.173</c:v>
                </c:pt>
                <c:pt idx="5964">
                  <c:v>246.215</c:v>
                </c:pt>
                <c:pt idx="5965">
                  <c:v>246.25800000000001</c:v>
                </c:pt>
                <c:pt idx="5966">
                  <c:v>246.3</c:v>
                </c:pt>
                <c:pt idx="5967">
                  <c:v>246.34300000000002</c:v>
                </c:pt>
                <c:pt idx="5968">
                  <c:v>246.38500000000002</c:v>
                </c:pt>
                <c:pt idx="5969">
                  <c:v>246.428</c:v>
                </c:pt>
                <c:pt idx="5970">
                  <c:v>246.47</c:v>
                </c:pt>
                <c:pt idx="5971">
                  <c:v>246.51300000000001</c:v>
                </c:pt>
                <c:pt idx="5972">
                  <c:v>246.55500000000001</c:v>
                </c:pt>
                <c:pt idx="5973">
                  <c:v>246.59800000000001</c:v>
                </c:pt>
                <c:pt idx="5974">
                  <c:v>246.64000000000001</c:v>
                </c:pt>
                <c:pt idx="5975">
                  <c:v>246.68299999999999</c:v>
                </c:pt>
                <c:pt idx="5976">
                  <c:v>246.72499999999999</c:v>
                </c:pt>
                <c:pt idx="5977">
                  <c:v>246.768</c:v>
                </c:pt>
                <c:pt idx="5978">
                  <c:v>246.81</c:v>
                </c:pt>
                <c:pt idx="5979">
                  <c:v>246.85300000000001</c:v>
                </c:pt>
                <c:pt idx="5980">
                  <c:v>246.89500000000001</c:v>
                </c:pt>
                <c:pt idx="5981">
                  <c:v>246.93700000000001</c:v>
                </c:pt>
                <c:pt idx="5982">
                  <c:v>246.97900000000001</c:v>
                </c:pt>
                <c:pt idx="5983">
                  <c:v>247.02199999999999</c:v>
                </c:pt>
                <c:pt idx="5984">
                  <c:v>247.06399999999999</c:v>
                </c:pt>
                <c:pt idx="5985">
                  <c:v>247.10599999999999</c:v>
                </c:pt>
                <c:pt idx="5986">
                  <c:v>247.148</c:v>
                </c:pt>
                <c:pt idx="5987">
                  <c:v>247.19</c:v>
                </c:pt>
                <c:pt idx="5988">
                  <c:v>247.232</c:v>
                </c:pt>
                <c:pt idx="5989">
                  <c:v>247.274</c:v>
                </c:pt>
                <c:pt idx="5990">
                  <c:v>247.316</c:v>
                </c:pt>
                <c:pt idx="5991">
                  <c:v>247.358</c:v>
                </c:pt>
                <c:pt idx="5992">
                  <c:v>247.4</c:v>
                </c:pt>
                <c:pt idx="5993">
                  <c:v>247.44200000000001</c:v>
                </c:pt>
                <c:pt idx="5994">
                  <c:v>247.48400000000001</c:v>
                </c:pt>
                <c:pt idx="5995">
                  <c:v>247.52600000000001</c:v>
                </c:pt>
                <c:pt idx="5996">
                  <c:v>247.56800000000001</c:v>
                </c:pt>
                <c:pt idx="5997">
                  <c:v>247.61</c:v>
                </c:pt>
                <c:pt idx="5998">
                  <c:v>247.65200000000002</c:v>
                </c:pt>
                <c:pt idx="5999">
                  <c:v>247.69400000000002</c:v>
                </c:pt>
                <c:pt idx="6000">
                  <c:v>247.73600000000002</c:v>
                </c:pt>
                <c:pt idx="6001">
                  <c:v>247.77799999999999</c:v>
                </c:pt>
                <c:pt idx="6002">
                  <c:v>247.82</c:v>
                </c:pt>
                <c:pt idx="6003">
                  <c:v>247.86199999999999</c:v>
                </c:pt>
                <c:pt idx="6004">
                  <c:v>247.90299999999999</c:v>
                </c:pt>
                <c:pt idx="6005">
                  <c:v>247.94499999999999</c:v>
                </c:pt>
                <c:pt idx="6006">
                  <c:v>247.98699999999999</c:v>
                </c:pt>
                <c:pt idx="6007">
                  <c:v>248.029</c:v>
                </c:pt>
                <c:pt idx="6008">
                  <c:v>248.071</c:v>
                </c:pt>
                <c:pt idx="6009">
                  <c:v>248.113</c:v>
                </c:pt>
                <c:pt idx="6010">
                  <c:v>248.155</c:v>
                </c:pt>
                <c:pt idx="6011">
                  <c:v>248.197</c:v>
                </c:pt>
                <c:pt idx="6012">
                  <c:v>248.239</c:v>
                </c:pt>
                <c:pt idx="6013">
                  <c:v>248.28100000000001</c:v>
                </c:pt>
                <c:pt idx="6014">
                  <c:v>248.322</c:v>
                </c:pt>
                <c:pt idx="6015">
                  <c:v>248.364</c:v>
                </c:pt>
                <c:pt idx="6016">
                  <c:v>248.40600000000001</c:v>
                </c:pt>
                <c:pt idx="6017">
                  <c:v>248.44800000000001</c:v>
                </c:pt>
                <c:pt idx="6018">
                  <c:v>248.489</c:v>
                </c:pt>
                <c:pt idx="6019">
                  <c:v>248.53100000000001</c:v>
                </c:pt>
                <c:pt idx="6020">
                  <c:v>248.57300000000001</c:v>
                </c:pt>
                <c:pt idx="6021">
                  <c:v>248.614</c:v>
                </c:pt>
                <c:pt idx="6022">
                  <c:v>248.65600000000001</c:v>
                </c:pt>
                <c:pt idx="6023">
                  <c:v>248.697</c:v>
                </c:pt>
                <c:pt idx="6024">
                  <c:v>248.739</c:v>
                </c:pt>
                <c:pt idx="6025">
                  <c:v>248.78100000000001</c:v>
                </c:pt>
                <c:pt idx="6026">
                  <c:v>248.822</c:v>
                </c:pt>
                <c:pt idx="6027">
                  <c:v>248.864</c:v>
                </c:pt>
                <c:pt idx="6028">
                  <c:v>248.90600000000001</c:v>
                </c:pt>
                <c:pt idx="6029">
                  <c:v>248.947</c:v>
                </c:pt>
                <c:pt idx="6030">
                  <c:v>248.989</c:v>
                </c:pt>
                <c:pt idx="6031">
                  <c:v>249.03100000000001</c:v>
                </c:pt>
                <c:pt idx="6032">
                  <c:v>249.07300000000001</c:v>
                </c:pt>
                <c:pt idx="6033">
                  <c:v>249.114</c:v>
                </c:pt>
                <c:pt idx="6034">
                  <c:v>249.15600000000001</c:v>
                </c:pt>
                <c:pt idx="6035">
                  <c:v>249.19800000000001</c:v>
                </c:pt>
                <c:pt idx="6036">
                  <c:v>249.24</c:v>
                </c:pt>
                <c:pt idx="6037">
                  <c:v>249.28100000000001</c:v>
                </c:pt>
                <c:pt idx="6038">
                  <c:v>249.32300000000001</c:v>
                </c:pt>
                <c:pt idx="6039">
                  <c:v>249.36500000000001</c:v>
                </c:pt>
                <c:pt idx="6040">
                  <c:v>249.40700000000001</c:v>
                </c:pt>
                <c:pt idx="6041">
                  <c:v>249.44900000000001</c:v>
                </c:pt>
                <c:pt idx="6042">
                  <c:v>249.49100000000001</c:v>
                </c:pt>
                <c:pt idx="6043">
                  <c:v>249.53200000000001</c:v>
                </c:pt>
                <c:pt idx="6044">
                  <c:v>249.57400000000001</c:v>
                </c:pt>
                <c:pt idx="6045">
                  <c:v>249.61600000000001</c:v>
                </c:pt>
                <c:pt idx="6046">
                  <c:v>249.65800000000002</c:v>
                </c:pt>
                <c:pt idx="6047">
                  <c:v>249.70000000000002</c:v>
                </c:pt>
                <c:pt idx="6048">
                  <c:v>249.74200000000002</c:v>
                </c:pt>
                <c:pt idx="6049">
                  <c:v>249.78399999999999</c:v>
                </c:pt>
                <c:pt idx="6050">
                  <c:v>249.82599999999999</c:v>
                </c:pt>
                <c:pt idx="6051">
                  <c:v>249.86700000000002</c:v>
                </c:pt>
                <c:pt idx="6052">
                  <c:v>249.90899999999999</c:v>
                </c:pt>
                <c:pt idx="6053">
                  <c:v>249.95099999999999</c:v>
                </c:pt>
                <c:pt idx="6054">
                  <c:v>249.99299999999999</c:v>
                </c:pt>
                <c:pt idx="6055">
                  <c:v>250.035</c:v>
                </c:pt>
                <c:pt idx="6056">
                  <c:v>250.07599999999999</c:v>
                </c:pt>
                <c:pt idx="6057">
                  <c:v>250.11799999999999</c:v>
                </c:pt>
                <c:pt idx="6058">
                  <c:v>250.16</c:v>
                </c:pt>
                <c:pt idx="6059">
                  <c:v>250.202</c:v>
                </c:pt>
                <c:pt idx="6060">
                  <c:v>250.24299999999999</c:v>
                </c:pt>
                <c:pt idx="6061">
                  <c:v>250.285</c:v>
                </c:pt>
                <c:pt idx="6062">
                  <c:v>250.327</c:v>
                </c:pt>
                <c:pt idx="6063">
                  <c:v>250.36799999999999</c:v>
                </c:pt>
                <c:pt idx="6064">
                  <c:v>250.41</c:v>
                </c:pt>
                <c:pt idx="6065">
                  <c:v>250.452</c:v>
                </c:pt>
                <c:pt idx="6066">
                  <c:v>250.49299999999999</c:v>
                </c:pt>
                <c:pt idx="6067">
                  <c:v>250.535</c:v>
                </c:pt>
                <c:pt idx="6068">
                  <c:v>250.577</c:v>
                </c:pt>
                <c:pt idx="6069">
                  <c:v>250.61799999999999</c:v>
                </c:pt>
                <c:pt idx="6070">
                  <c:v>250.66</c:v>
                </c:pt>
                <c:pt idx="6071">
                  <c:v>250.702</c:v>
                </c:pt>
                <c:pt idx="6072">
                  <c:v>250.74299999999999</c:v>
                </c:pt>
                <c:pt idx="6073">
                  <c:v>250.785</c:v>
                </c:pt>
                <c:pt idx="6074">
                  <c:v>250.827</c:v>
                </c:pt>
                <c:pt idx="6075">
                  <c:v>250.86799999999999</c:v>
                </c:pt>
                <c:pt idx="6076">
                  <c:v>250.91</c:v>
                </c:pt>
                <c:pt idx="6077">
                  <c:v>250.952</c:v>
                </c:pt>
                <c:pt idx="6078">
                  <c:v>250.99299999999999</c:v>
                </c:pt>
                <c:pt idx="6079">
                  <c:v>251.035</c:v>
                </c:pt>
                <c:pt idx="6080">
                  <c:v>251.077</c:v>
                </c:pt>
                <c:pt idx="6081">
                  <c:v>251.119</c:v>
                </c:pt>
                <c:pt idx="6082">
                  <c:v>251.161</c:v>
                </c:pt>
                <c:pt idx="6083">
                  <c:v>251.202</c:v>
                </c:pt>
                <c:pt idx="6084">
                  <c:v>251.244</c:v>
                </c:pt>
                <c:pt idx="6085">
                  <c:v>251.286</c:v>
                </c:pt>
                <c:pt idx="6086">
                  <c:v>251.328</c:v>
                </c:pt>
                <c:pt idx="6087">
                  <c:v>251.37</c:v>
                </c:pt>
                <c:pt idx="6088">
                  <c:v>251.411</c:v>
                </c:pt>
                <c:pt idx="6089">
                  <c:v>251.453</c:v>
                </c:pt>
                <c:pt idx="6090">
                  <c:v>251.495</c:v>
                </c:pt>
                <c:pt idx="6091">
                  <c:v>251.53700000000001</c:v>
                </c:pt>
                <c:pt idx="6092">
                  <c:v>251.578</c:v>
                </c:pt>
                <c:pt idx="6093">
                  <c:v>251.62</c:v>
                </c:pt>
                <c:pt idx="6094">
                  <c:v>251.66200000000001</c:v>
                </c:pt>
                <c:pt idx="6095">
                  <c:v>251.70400000000001</c:v>
                </c:pt>
                <c:pt idx="6096">
                  <c:v>251.745</c:v>
                </c:pt>
                <c:pt idx="6097">
                  <c:v>251.78700000000001</c:v>
                </c:pt>
                <c:pt idx="6098">
                  <c:v>251.82900000000001</c:v>
                </c:pt>
                <c:pt idx="6099">
                  <c:v>251.87</c:v>
                </c:pt>
                <c:pt idx="6100">
                  <c:v>251.91200000000001</c:v>
                </c:pt>
                <c:pt idx="6101">
                  <c:v>251.95400000000001</c:v>
                </c:pt>
                <c:pt idx="6102">
                  <c:v>251.995</c:v>
                </c:pt>
                <c:pt idx="6103">
                  <c:v>252.03700000000001</c:v>
                </c:pt>
                <c:pt idx="6104">
                  <c:v>252.07900000000001</c:v>
                </c:pt>
                <c:pt idx="6105">
                  <c:v>252.12</c:v>
                </c:pt>
                <c:pt idx="6106">
                  <c:v>252.16200000000001</c:v>
                </c:pt>
                <c:pt idx="6107">
                  <c:v>252.20400000000001</c:v>
                </c:pt>
                <c:pt idx="6108">
                  <c:v>252.245</c:v>
                </c:pt>
                <c:pt idx="6109">
                  <c:v>252.28700000000001</c:v>
                </c:pt>
                <c:pt idx="6110">
                  <c:v>252.32900000000001</c:v>
                </c:pt>
                <c:pt idx="6111">
                  <c:v>252.37</c:v>
                </c:pt>
                <c:pt idx="6112">
                  <c:v>252.41200000000001</c:v>
                </c:pt>
                <c:pt idx="6113">
                  <c:v>252.45400000000001</c:v>
                </c:pt>
                <c:pt idx="6114">
                  <c:v>252.495</c:v>
                </c:pt>
                <c:pt idx="6115">
                  <c:v>252.53700000000001</c:v>
                </c:pt>
                <c:pt idx="6116">
                  <c:v>252.57900000000001</c:v>
                </c:pt>
                <c:pt idx="6117">
                  <c:v>252.62</c:v>
                </c:pt>
                <c:pt idx="6118">
                  <c:v>252.66200000000001</c:v>
                </c:pt>
                <c:pt idx="6119">
                  <c:v>252.703</c:v>
                </c:pt>
                <c:pt idx="6120">
                  <c:v>252.745</c:v>
                </c:pt>
                <c:pt idx="6121">
                  <c:v>252.78700000000001</c:v>
                </c:pt>
                <c:pt idx="6122">
                  <c:v>252.828</c:v>
                </c:pt>
                <c:pt idx="6123">
                  <c:v>252.87</c:v>
                </c:pt>
                <c:pt idx="6124">
                  <c:v>252.911</c:v>
                </c:pt>
                <c:pt idx="6125">
                  <c:v>252.953</c:v>
                </c:pt>
                <c:pt idx="6126">
                  <c:v>252.994</c:v>
                </c:pt>
                <c:pt idx="6127">
                  <c:v>253.036</c:v>
                </c:pt>
                <c:pt idx="6128">
                  <c:v>253.077</c:v>
                </c:pt>
                <c:pt idx="6129">
                  <c:v>253.119</c:v>
                </c:pt>
                <c:pt idx="6130">
                  <c:v>253.161</c:v>
                </c:pt>
                <c:pt idx="6131">
                  <c:v>253.202</c:v>
                </c:pt>
                <c:pt idx="6132">
                  <c:v>253.244</c:v>
                </c:pt>
                <c:pt idx="6133">
                  <c:v>253.285</c:v>
                </c:pt>
                <c:pt idx="6134">
                  <c:v>253.327</c:v>
                </c:pt>
                <c:pt idx="6135">
                  <c:v>253.369</c:v>
                </c:pt>
                <c:pt idx="6136">
                  <c:v>253.41</c:v>
                </c:pt>
                <c:pt idx="6137">
                  <c:v>253.452</c:v>
                </c:pt>
                <c:pt idx="6138">
                  <c:v>253.49299999999999</c:v>
                </c:pt>
                <c:pt idx="6139">
                  <c:v>253.535</c:v>
                </c:pt>
                <c:pt idx="6140">
                  <c:v>253.57599999999999</c:v>
                </c:pt>
                <c:pt idx="6141">
                  <c:v>253.61799999999999</c:v>
                </c:pt>
                <c:pt idx="6142">
                  <c:v>253.66</c:v>
                </c:pt>
                <c:pt idx="6143">
                  <c:v>253.70099999999999</c:v>
                </c:pt>
                <c:pt idx="6144">
                  <c:v>253.74299999999999</c:v>
                </c:pt>
                <c:pt idx="6145">
                  <c:v>253.78399999999999</c:v>
                </c:pt>
                <c:pt idx="6146">
                  <c:v>253.82599999999999</c:v>
                </c:pt>
                <c:pt idx="6147">
                  <c:v>253.86700000000002</c:v>
                </c:pt>
                <c:pt idx="6148">
                  <c:v>253.90899999999999</c:v>
                </c:pt>
                <c:pt idx="6149">
                  <c:v>253.95000000000002</c:v>
                </c:pt>
                <c:pt idx="6150">
                  <c:v>253.99200000000002</c:v>
                </c:pt>
                <c:pt idx="6151">
                  <c:v>254.03300000000002</c:v>
                </c:pt>
                <c:pt idx="6152">
                  <c:v>254.07500000000002</c:v>
                </c:pt>
                <c:pt idx="6153">
                  <c:v>254.11600000000001</c:v>
                </c:pt>
                <c:pt idx="6154">
                  <c:v>254.15800000000002</c:v>
                </c:pt>
                <c:pt idx="6155">
                  <c:v>254.19900000000001</c:v>
                </c:pt>
                <c:pt idx="6156">
                  <c:v>254.24100000000001</c:v>
                </c:pt>
                <c:pt idx="6157">
                  <c:v>254.28200000000001</c:v>
                </c:pt>
                <c:pt idx="6158">
                  <c:v>254.32400000000001</c:v>
                </c:pt>
                <c:pt idx="6159">
                  <c:v>254.36500000000001</c:v>
                </c:pt>
                <c:pt idx="6160">
                  <c:v>254.40700000000001</c:v>
                </c:pt>
                <c:pt idx="6161">
                  <c:v>254.44900000000001</c:v>
                </c:pt>
                <c:pt idx="6162">
                  <c:v>254.49</c:v>
                </c:pt>
                <c:pt idx="6163">
                  <c:v>254.53200000000001</c:v>
                </c:pt>
                <c:pt idx="6164">
                  <c:v>254.57300000000001</c:v>
                </c:pt>
                <c:pt idx="6165">
                  <c:v>254.61500000000001</c:v>
                </c:pt>
                <c:pt idx="6166">
                  <c:v>254.65600000000001</c:v>
                </c:pt>
                <c:pt idx="6167">
                  <c:v>254.69800000000001</c:v>
                </c:pt>
                <c:pt idx="6168">
                  <c:v>254.739</c:v>
                </c:pt>
                <c:pt idx="6169">
                  <c:v>254.78100000000001</c:v>
                </c:pt>
                <c:pt idx="6170">
                  <c:v>254.82300000000001</c:v>
                </c:pt>
                <c:pt idx="6171">
                  <c:v>254.864</c:v>
                </c:pt>
                <c:pt idx="6172">
                  <c:v>254.90600000000001</c:v>
                </c:pt>
                <c:pt idx="6173">
                  <c:v>254.947</c:v>
                </c:pt>
                <c:pt idx="6174">
                  <c:v>254.989</c:v>
                </c:pt>
                <c:pt idx="6175">
                  <c:v>255.03</c:v>
                </c:pt>
                <c:pt idx="6176">
                  <c:v>255.072</c:v>
                </c:pt>
                <c:pt idx="6177">
                  <c:v>255.113</c:v>
                </c:pt>
                <c:pt idx="6178">
                  <c:v>255.155</c:v>
                </c:pt>
                <c:pt idx="6179">
                  <c:v>255.197</c:v>
                </c:pt>
                <c:pt idx="6180">
                  <c:v>255.238</c:v>
                </c:pt>
                <c:pt idx="6181">
                  <c:v>255.28</c:v>
                </c:pt>
                <c:pt idx="6182">
                  <c:v>255.321</c:v>
                </c:pt>
                <c:pt idx="6183">
                  <c:v>255.363</c:v>
                </c:pt>
                <c:pt idx="6184">
                  <c:v>255.405</c:v>
                </c:pt>
                <c:pt idx="6185">
                  <c:v>255.446</c:v>
                </c:pt>
                <c:pt idx="6186">
                  <c:v>255.488</c:v>
                </c:pt>
                <c:pt idx="6187">
                  <c:v>255.53</c:v>
                </c:pt>
                <c:pt idx="6188">
                  <c:v>255.571</c:v>
                </c:pt>
                <c:pt idx="6189">
                  <c:v>255.613</c:v>
                </c:pt>
                <c:pt idx="6190">
                  <c:v>255.655</c:v>
                </c:pt>
                <c:pt idx="6191">
                  <c:v>255.696</c:v>
                </c:pt>
                <c:pt idx="6192">
                  <c:v>255.73500000000001</c:v>
                </c:pt>
                <c:pt idx="6193">
                  <c:v>255.77199999999999</c:v>
                </c:pt>
                <c:pt idx="6194">
                  <c:v>255.809</c:v>
                </c:pt>
                <c:pt idx="6195">
                  <c:v>255.846</c:v>
                </c:pt>
                <c:pt idx="6196">
                  <c:v>255.88300000000001</c:v>
                </c:pt>
                <c:pt idx="6197">
                  <c:v>255.92000000000002</c:v>
                </c:pt>
                <c:pt idx="6198">
                  <c:v>255.95699999999999</c:v>
                </c:pt>
                <c:pt idx="6199">
                  <c:v>255.99299999999999</c:v>
                </c:pt>
                <c:pt idx="6200">
                  <c:v>256.03000000000003</c:v>
                </c:pt>
                <c:pt idx="6201">
                  <c:v>256.06700000000001</c:v>
                </c:pt>
                <c:pt idx="6202">
                  <c:v>256.10300000000001</c:v>
                </c:pt>
                <c:pt idx="6203">
                  <c:v>256.14</c:v>
                </c:pt>
                <c:pt idx="6204">
                  <c:v>256.17599999999999</c:v>
                </c:pt>
                <c:pt idx="6205">
                  <c:v>256.21199999999999</c:v>
                </c:pt>
                <c:pt idx="6206">
                  <c:v>256.24900000000002</c:v>
                </c:pt>
                <c:pt idx="6207">
                  <c:v>256.28500000000003</c:v>
                </c:pt>
                <c:pt idx="6208">
                  <c:v>256.322</c:v>
                </c:pt>
                <c:pt idx="6209">
                  <c:v>256.358</c:v>
                </c:pt>
                <c:pt idx="6210">
                  <c:v>256.39400000000001</c:v>
                </c:pt>
                <c:pt idx="6211">
                  <c:v>256.43099999999998</c:v>
                </c:pt>
                <c:pt idx="6212">
                  <c:v>256.46699999999998</c:v>
                </c:pt>
                <c:pt idx="6213">
                  <c:v>256.50299999999999</c:v>
                </c:pt>
                <c:pt idx="6214">
                  <c:v>256.53899999999999</c:v>
                </c:pt>
                <c:pt idx="6215">
                  <c:v>256.57600000000002</c:v>
                </c:pt>
                <c:pt idx="6216">
                  <c:v>256.61200000000002</c:v>
                </c:pt>
                <c:pt idx="6217">
                  <c:v>256.64800000000002</c:v>
                </c:pt>
                <c:pt idx="6218">
                  <c:v>256.68400000000003</c:v>
                </c:pt>
                <c:pt idx="6219">
                  <c:v>256.721</c:v>
                </c:pt>
                <c:pt idx="6220">
                  <c:v>256.75700000000001</c:v>
                </c:pt>
                <c:pt idx="6221">
                  <c:v>256.79300000000001</c:v>
                </c:pt>
                <c:pt idx="6222">
                  <c:v>256.82900000000001</c:v>
                </c:pt>
                <c:pt idx="6223">
                  <c:v>256.86500000000001</c:v>
                </c:pt>
                <c:pt idx="6224">
                  <c:v>256.90100000000001</c:v>
                </c:pt>
                <c:pt idx="6225">
                  <c:v>256.93700000000001</c:v>
                </c:pt>
                <c:pt idx="6226">
                  <c:v>256.97300000000001</c:v>
                </c:pt>
                <c:pt idx="6227">
                  <c:v>257.01</c:v>
                </c:pt>
                <c:pt idx="6228">
                  <c:v>257.04599999999999</c:v>
                </c:pt>
                <c:pt idx="6229">
                  <c:v>257.08199999999999</c:v>
                </c:pt>
                <c:pt idx="6230">
                  <c:v>257.11799999999999</c:v>
                </c:pt>
                <c:pt idx="6231">
                  <c:v>257.154</c:v>
                </c:pt>
                <c:pt idx="6232">
                  <c:v>257.19</c:v>
                </c:pt>
                <c:pt idx="6233">
                  <c:v>257.226</c:v>
                </c:pt>
                <c:pt idx="6234">
                  <c:v>257.262</c:v>
                </c:pt>
                <c:pt idx="6235">
                  <c:v>257.298</c:v>
                </c:pt>
                <c:pt idx="6236">
                  <c:v>257.334</c:v>
                </c:pt>
                <c:pt idx="6237">
                  <c:v>257.37</c:v>
                </c:pt>
                <c:pt idx="6238">
                  <c:v>257.40600000000001</c:v>
                </c:pt>
                <c:pt idx="6239">
                  <c:v>257.44200000000001</c:v>
                </c:pt>
                <c:pt idx="6240">
                  <c:v>257.47800000000001</c:v>
                </c:pt>
                <c:pt idx="6241">
                  <c:v>257.51400000000001</c:v>
                </c:pt>
                <c:pt idx="6242">
                  <c:v>257.55</c:v>
                </c:pt>
                <c:pt idx="6243">
                  <c:v>257.58600000000001</c:v>
                </c:pt>
                <c:pt idx="6244">
                  <c:v>257.62200000000001</c:v>
                </c:pt>
                <c:pt idx="6245">
                  <c:v>257.65800000000002</c:v>
                </c:pt>
                <c:pt idx="6246">
                  <c:v>257.69400000000002</c:v>
                </c:pt>
                <c:pt idx="6247">
                  <c:v>257.73</c:v>
                </c:pt>
                <c:pt idx="6248">
                  <c:v>257.76600000000002</c:v>
                </c:pt>
                <c:pt idx="6249">
                  <c:v>257.80099999999999</c:v>
                </c:pt>
                <c:pt idx="6250">
                  <c:v>257.83699999999999</c:v>
                </c:pt>
                <c:pt idx="6251">
                  <c:v>257.87299999999999</c:v>
                </c:pt>
                <c:pt idx="6252">
                  <c:v>257.90899999999999</c:v>
                </c:pt>
                <c:pt idx="6253">
                  <c:v>257.94499999999999</c:v>
                </c:pt>
                <c:pt idx="6254">
                  <c:v>257.98099999999999</c:v>
                </c:pt>
                <c:pt idx="6255">
                  <c:v>258.017</c:v>
                </c:pt>
                <c:pt idx="6256">
                  <c:v>258.053</c:v>
                </c:pt>
                <c:pt idx="6257">
                  <c:v>258.089</c:v>
                </c:pt>
                <c:pt idx="6258">
                  <c:v>258.125</c:v>
                </c:pt>
                <c:pt idx="6259">
                  <c:v>258.161</c:v>
                </c:pt>
                <c:pt idx="6260">
                  <c:v>258.197</c:v>
                </c:pt>
                <c:pt idx="6261">
                  <c:v>258.233</c:v>
                </c:pt>
                <c:pt idx="6262">
                  <c:v>258.27</c:v>
                </c:pt>
                <c:pt idx="6263">
                  <c:v>258.30599999999998</c:v>
                </c:pt>
                <c:pt idx="6264">
                  <c:v>258.34199999999998</c:v>
                </c:pt>
                <c:pt idx="6265">
                  <c:v>258.37799999999999</c:v>
                </c:pt>
                <c:pt idx="6266">
                  <c:v>258.41399999999999</c:v>
                </c:pt>
                <c:pt idx="6267">
                  <c:v>258.45</c:v>
                </c:pt>
                <c:pt idx="6268">
                  <c:v>258.48599999999999</c:v>
                </c:pt>
                <c:pt idx="6269">
                  <c:v>258.52300000000002</c:v>
                </c:pt>
                <c:pt idx="6270">
                  <c:v>258.55900000000003</c:v>
                </c:pt>
                <c:pt idx="6271">
                  <c:v>258.59500000000003</c:v>
                </c:pt>
                <c:pt idx="6272">
                  <c:v>258.63100000000003</c:v>
                </c:pt>
                <c:pt idx="6273">
                  <c:v>258.66700000000003</c:v>
                </c:pt>
                <c:pt idx="6274">
                  <c:v>258.70300000000003</c:v>
                </c:pt>
                <c:pt idx="6275">
                  <c:v>258.73900000000003</c:v>
                </c:pt>
                <c:pt idx="6276">
                  <c:v>258.77600000000001</c:v>
                </c:pt>
                <c:pt idx="6277">
                  <c:v>258.81200000000001</c:v>
                </c:pt>
                <c:pt idx="6278">
                  <c:v>258.84800000000001</c:v>
                </c:pt>
                <c:pt idx="6279">
                  <c:v>258.88400000000001</c:v>
                </c:pt>
                <c:pt idx="6280">
                  <c:v>258.92</c:v>
                </c:pt>
                <c:pt idx="6281">
                  <c:v>258.95600000000002</c:v>
                </c:pt>
                <c:pt idx="6282">
                  <c:v>258.99200000000002</c:v>
                </c:pt>
                <c:pt idx="6283">
                  <c:v>259.029</c:v>
                </c:pt>
                <c:pt idx="6284">
                  <c:v>259.065</c:v>
                </c:pt>
                <c:pt idx="6285">
                  <c:v>259.101</c:v>
                </c:pt>
                <c:pt idx="6286">
                  <c:v>259.137</c:v>
                </c:pt>
                <c:pt idx="6287">
                  <c:v>259.173</c:v>
                </c:pt>
                <c:pt idx="6288">
                  <c:v>259.20999999999998</c:v>
                </c:pt>
                <c:pt idx="6289">
                  <c:v>259.24599999999998</c:v>
                </c:pt>
                <c:pt idx="6290">
                  <c:v>259.28199999999998</c:v>
                </c:pt>
                <c:pt idx="6291">
                  <c:v>259.31799999999998</c:v>
                </c:pt>
                <c:pt idx="6292">
                  <c:v>259.35399999999998</c:v>
                </c:pt>
                <c:pt idx="6293">
                  <c:v>259.39100000000002</c:v>
                </c:pt>
                <c:pt idx="6294">
                  <c:v>259.42700000000002</c:v>
                </c:pt>
                <c:pt idx="6295">
                  <c:v>259.46300000000002</c:v>
                </c:pt>
                <c:pt idx="6296">
                  <c:v>259.49900000000002</c:v>
                </c:pt>
                <c:pt idx="6297">
                  <c:v>259.53500000000003</c:v>
                </c:pt>
                <c:pt idx="6298">
                  <c:v>259.57100000000003</c:v>
                </c:pt>
                <c:pt idx="6299">
                  <c:v>259.608</c:v>
                </c:pt>
                <c:pt idx="6300">
                  <c:v>259.64400000000001</c:v>
                </c:pt>
                <c:pt idx="6301">
                  <c:v>259.68</c:v>
                </c:pt>
                <c:pt idx="6302">
                  <c:v>259.71600000000001</c:v>
                </c:pt>
                <c:pt idx="6303">
                  <c:v>259.75200000000001</c:v>
                </c:pt>
                <c:pt idx="6304">
                  <c:v>259.78800000000001</c:v>
                </c:pt>
                <c:pt idx="6305">
                  <c:v>259.82400000000001</c:v>
                </c:pt>
                <c:pt idx="6306">
                  <c:v>259.86</c:v>
                </c:pt>
                <c:pt idx="6307">
                  <c:v>259.89600000000002</c:v>
                </c:pt>
                <c:pt idx="6308">
                  <c:v>259.93200000000002</c:v>
                </c:pt>
                <c:pt idx="6309">
                  <c:v>259.96800000000002</c:v>
                </c:pt>
                <c:pt idx="6310">
                  <c:v>260.00400000000002</c:v>
                </c:pt>
                <c:pt idx="6311">
                  <c:v>260.04000000000002</c:v>
                </c:pt>
                <c:pt idx="6312">
                  <c:v>260.07600000000002</c:v>
                </c:pt>
                <c:pt idx="6313">
                  <c:v>260.11200000000002</c:v>
                </c:pt>
                <c:pt idx="6314">
                  <c:v>260.14800000000002</c:v>
                </c:pt>
                <c:pt idx="6315">
                  <c:v>260.185</c:v>
                </c:pt>
                <c:pt idx="6316">
                  <c:v>260.221</c:v>
                </c:pt>
                <c:pt idx="6317">
                  <c:v>260.25700000000001</c:v>
                </c:pt>
                <c:pt idx="6318">
                  <c:v>260.29300000000001</c:v>
                </c:pt>
                <c:pt idx="6319">
                  <c:v>260.32900000000001</c:v>
                </c:pt>
                <c:pt idx="6320">
                  <c:v>260.36500000000001</c:v>
                </c:pt>
                <c:pt idx="6321">
                  <c:v>260.40100000000001</c:v>
                </c:pt>
                <c:pt idx="6322">
                  <c:v>260.43700000000001</c:v>
                </c:pt>
                <c:pt idx="6323">
                  <c:v>260.47300000000001</c:v>
                </c:pt>
                <c:pt idx="6324">
                  <c:v>260.51</c:v>
                </c:pt>
                <c:pt idx="6325">
                  <c:v>260.54599999999999</c:v>
                </c:pt>
                <c:pt idx="6326">
                  <c:v>260.58199999999999</c:v>
                </c:pt>
                <c:pt idx="6327">
                  <c:v>260.61799999999999</c:v>
                </c:pt>
                <c:pt idx="6328">
                  <c:v>260.654</c:v>
                </c:pt>
                <c:pt idx="6329">
                  <c:v>260.69100000000003</c:v>
                </c:pt>
                <c:pt idx="6330">
                  <c:v>260.72700000000003</c:v>
                </c:pt>
                <c:pt idx="6331">
                  <c:v>260.76300000000003</c:v>
                </c:pt>
                <c:pt idx="6332">
                  <c:v>260.79899999999998</c:v>
                </c:pt>
                <c:pt idx="6333">
                  <c:v>260.83600000000001</c:v>
                </c:pt>
                <c:pt idx="6334">
                  <c:v>260.87200000000001</c:v>
                </c:pt>
                <c:pt idx="6335">
                  <c:v>260.90800000000002</c:v>
                </c:pt>
                <c:pt idx="6336">
                  <c:v>260.94400000000002</c:v>
                </c:pt>
                <c:pt idx="6337">
                  <c:v>260.98099999999999</c:v>
                </c:pt>
                <c:pt idx="6338">
                  <c:v>261.017</c:v>
                </c:pt>
                <c:pt idx="6339">
                  <c:v>261.053</c:v>
                </c:pt>
                <c:pt idx="6340">
                  <c:v>261.09000000000003</c:v>
                </c:pt>
                <c:pt idx="6341">
                  <c:v>261.12600000000003</c:v>
                </c:pt>
                <c:pt idx="6342">
                  <c:v>261.16199999999998</c:v>
                </c:pt>
                <c:pt idx="6343">
                  <c:v>261.19799999999998</c:v>
                </c:pt>
                <c:pt idx="6344">
                  <c:v>261.23500000000001</c:v>
                </c:pt>
                <c:pt idx="6345">
                  <c:v>261.27100000000002</c:v>
                </c:pt>
                <c:pt idx="6346">
                  <c:v>261.30700000000002</c:v>
                </c:pt>
                <c:pt idx="6347">
                  <c:v>261.34399999999999</c:v>
                </c:pt>
                <c:pt idx="6348">
                  <c:v>261.38</c:v>
                </c:pt>
                <c:pt idx="6349">
                  <c:v>261.416</c:v>
                </c:pt>
                <c:pt idx="6350">
                  <c:v>261.452</c:v>
                </c:pt>
                <c:pt idx="6351">
                  <c:v>261.48900000000003</c:v>
                </c:pt>
                <c:pt idx="6352">
                  <c:v>261.52499999999998</c:v>
                </c:pt>
                <c:pt idx="6353">
                  <c:v>261.56099999999998</c:v>
                </c:pt>
                <c:pt idx="6354">
                  <c:v>261.59800000000001</c:v>
                </c:pt>
                <c:pt idx="6355">
                  <c:v>261.63400000000001</c:v>
                </c:pt>
                <c:pt idx="6356">
                  <c:v>261.67</c:v>
                </c:pt>
                <c:pt idx="6357">
                  <c:v>261.70600000000002</c:v>
                </c:pt>
                <c:pt idx="6358">
                  <c:v>261.74200000000002</c:v>
                </c:pt>
                <c:pt idx="6359">
                  <c:v>261.779</c:v>
                </c:pt>
                <c:pt idx="6360">
                  <c:v>261.815</c:v>
                </c:pt>
                <c:pt idx="6361">
                  <c:v>261.851</c:v>
                </c:pt>
                <c:pt idx="6362">
                  <c:v>261.887</c:v>
                </c:pt>
                <c:pt idx="6363">
                  <c:v>261.923</c:v>
                </c:pt>
                <c:pt idx="6364">
                  <c:v>261.959</c:v>
                </c:pt>
                <c:pt idx="6365">
                  <c:v>261.995</c:v>
                </c:pt>
                <c:pt idx="6366">
                  <c:v>262.03100000000001</c:v>
                </c:pt>
                <c:pt idx="6367">
                  <c:v>262.06799999999998</c:v>
                </c:pt>
                <c:pt idx="6368">
                  <c:v>262.10399999999998</c:v>
                </c:pt>
                <c:pt idx="6369">
                  <c:v>262.14</c:v>
                </c:pt>
                <c:pt idx="6370">
                  <c:v>262.17599999999999</c:v>
                </c:pt>
                <c:pt idx="6371">
                  <c:v>262.21199999999999</c:v>
                </c:pt>
                <c:pt idx="6372">
                  <c:v>262.24799999999999</c:v>
                </c:pt>
                <c:pt idx="6373">
                  <c:v>262.28399999999999</c:v>
                </c:pt>
                <c:pt idx="6374">
                  <c:v>262.32</c:v>
                </c:pt>
                <c:pt idx="6375">
                  <c:v>262.35599999999999</c:v>
                </c:pt>
                <c:pt idx="6376">
                  <c:v>262.392</c:v>
                </c:pt>
                <c:pt idx="6377">
                  <c:v>262.428</c:v>
                </c:pt>
                <c:pt idx="6378">
                  <c:v>262.464</c:v>
                </c:pt>
                <c:pt idx="6379">
                  <c:v>262.5</c:v>
                </c:pt>
                <c:pt idx="6380">
                  <c:v>262.536</c:v>
                </c:pt>
                <c:pt idx="6381">
                  <c:v>262.572</c:v>
                </c:pt>
                <c:pt idx="6382">
                  <c:v>262.608</c:v>
                </c:pt>
                <c:pt idx="6383">
                  <c:v>262.64400000000001</c:v>
                </c:pt>
                <c:pt idx="6384">
                  <c:v>262.68</c:v>
                </c:pt>
                <c:pt idx="6385">
                  <c:v>262.71600000000001</c:v>
                </c:pt>
                <c:pt idx="6386">
                  <c:v>262.75200000000001</c:v>
                </c:pt>
                <c:pt idx="6387">
                  <c:v>262.78800000000001</c:v>
                </c:pt>
                <c:pt idx="6388">
                  <c:v>262.82400000000001</c:v>
                </c:pt>
                <c:pt idx="6389">
                  <c:v>262.86</c:v>
                </c:pt>
                <c:pt idx="6390">
                  <c:v>262.89600000000002</c:v>
                </c:pt>
                <c:pt idx="6391">
                  <c:v>262.93200000000002</c:v>
                </c:pt>
                <c:pt idx="6392">
                  <c:v>262.96800000000002</c:v>
                </c:pt>
                <c:pt idx="6393">
                  <c:v>263.00400000000002</c:v>
                </c:pt>
                <c:pt idx="6394">
                  <c:v>263.04000000000002</c:v>
                </c:pt>
                <c:pt idx="6395">
                  <c:v>263.07600000000002</c:v>
                </c:pt>
                <c:pt idx="6396">
                  <c:v>263.11200000000002</c:v>
                </c:pt>
                <c:pt idx="6397">
                  <c:v>263.14800000000002</c:v>
                </c:pt>
                <c:pt idx="6398">
                  <c:v>263.18400000000003</c:v>
                </c:pt>
                <c:pt idx="6399">
                  <c:v>263.22000000000003</c:v>
                </c:pt>
                <c:pt idx="6400">
                  <c:v>263.25600000000003</c:v>
                </c:pt>
                <c:pt idx="6401">
                  <c:v>263.29300000000001</c:v>
                </c:pt>
                <c:pt idx="6402">
                  <c:v>263.32900000000001</c:v>
                </c:pt>
                <c:pt idx="6403">
                  <c:v>263.36500000000001</c:v>
                </c:pt>
                <c:pt idx="6404">
                  <c:v>263.40100000000001</c:v>
                </c:pt>
                <c:pt idx="6405">
                  <c:v>263.43700000000001</c:v>
                </c:pt>
                <c:pt idx="6406">
                  <c:v>263.47300000000001</c:v>
                </c:pt>
                <c:pt idx="6407">
                  <c:v>263.51</c:v>
                </c:pt>
                <c:pt idx="6408">
                  <c:v>263.54599999999999</c:v>
                </c:pt>
                <c:pt idx="6409">
                  <c:v>263.58199999999999</c:v>
                </c:pt>
                <c:pt idx="6410">
                  <c:v>263.61799999999999</c:v>
                </c:pt>
                <c:pt idx="6411">
                  <c:v>263.654</c:v>
                </c:pt>
                <c:pt idx="6412">
                  <c:v>263.69</c:v>
                </c:pt>
                <c:pt idx="6413">
                  <c:v>263.72700000000003</c:v>
                </c:pt>
                <c:pt idx="6414">
                  <c:v>263.76300000000003</c:v>
                </c:pt>
                <c:pt idx="6415">
                  <c:v>263.79899999999998</c:v>
                </c:pt>
                <c:pt idx="6416">
                  <c:v>263.83499999999998</c:v>
                </c:pt>
                <c:pt idx="6417">
                  <c:v>263.87099999999998</c:v>
                </c:pt>
                <c:pt idx="6418">
                  <c:v>263.90800000000002</c:v>
                </c:pt>
                <c:pt idx="6419">
                  <c:v>263.94400000000002</c:v>
                </c:pt>
                <c:pt idx="6420">
                  <c:v>263.98</c:v>
                </c:pt>
                <c:pt idx="6421">
                  <c:v>264.01600000000002</c:v>
                </c:pt>
                <c:pt idx="6422">
                  <c:v>264.05200000000002</c:v>
                </c:pt>
                <c:pt idx="6423">
                  <c:v>264.08800000000002</c:v>
                </c:pt>
                <c:pt idx="6424">
                  <c:v>264.12400000000002</c:v>
                </c:pt>
                <c:pt idx="6425">
                  <c:v>264.161</c:v>
                </c:pt>
                <c:pt idx="6426">
                  <c:v>264.197</c:v>
                </c:pt>
                <c:pt idx="6427">
                  <c:v>264.233</c:v>
                </c:pt>
                <c:pt idx="6428">
                  <c:v>264.26900000000001</c:v>
                </c:pt>
                <c:pt idx="6429">
                  <c:v>264.30500000000001</c:v>
                </c:pt>
                <c:pt idx="6430">
                  <c:v>264.34100000000001</c:v>
                </c:pt>
                <c:pt idx="6431">
                  <c:v>264.37700000000001</c:v>
                </c:pt>
                <c:pt idx="6432">
                  <c:v>264.41300000000001</c:v>
                </c:pt>
                <c:pt idx="6433">
                  <c:v>264.44900000000001</c:v>
                </c:pt>
                <c:pt idx="6434">
                  <c:v>264.48599999999999</c:v>
                </c:pt>
                <c:pt idx="6435">
                  <c:v>264.52199999999999</c:v>
                </c:pt>
                <c:pt idx="6436">
                  <c:v>264.55799999999999</c:v>
                </c:pt>
                <c:pt idx="6437">
                  <c:v>264.59399999999999</c:v>
                </c:pt>
                <c:pt idx="6438">
                  <c:v>264.63</c:v>
                </c:pt>
                <c:pt idx="6439">
                  <c:v>264.666</c:v>
                </c:pt>
                <c:pt idx="6440">
                  <c:v>264.702</c:v>
                </c:pt>
                <c:pt idx="6441">
                  <c:v>264.738</c:v>
                </c:pt>
                <c:pt idx="6442">
                  <c:v>264.774</c:v>
                </c:pt>
                <c:pt idx="6443">
                  <c:v>264.81</c:v>
                </c:pt>
                <c:pt idx="6444">
                  <c:v>264.846</c:v>
                </c:pt>
                <c:pt idx="6445">
                  <c:v>264.88100000000003</c:v>
                </c:pt>
                <c:pt idx="6446">
                  <c:v>264.91500000000002</c:v>
                </c:pt>
                <c:pt idx="6447">
                  <c:v>264.94799999999998</c:v>
                </c:pt>
                <c:pt idx="6448">
                  <c:v>264.98099999999999</c:v>
                </c:pt>
                <c:pt idx="6449">
                  <c:v>265.01499999999999</c:v>
                </c:pt>
                <c:pt idx="6450">
                  <c:v>265.048</c:v>
                </c:pt>
                <c:pt idx="6451">
                  <c:v>265.08100000000002</c:v>
                </c:pt>
                <c:pt idx="6452">
                  <c:v>265.11400000000003</c:v>
                </c:pt>
                <c:pt idx="6453">
                  <c:v>265.14800000000002</c:v>
                </c:pt>
                <c:pt idx="6454">
                  <c:v>265.18099999999998</c:v>
                </c:pt>
                <c:pt idx="6455">
                  <c:v>265.214</c:v>
                </c:pt>
                <c:pt idx="6456">
                  <c:v>265.24700000000001</c:v>
                </c:pt>
                <c:pt idx="6457">
                  <c:v>265.28100000000001</c:v>
                </c:pt>
                <c:pt idx="6458">
                  <c:v>265.31400000000002</c:v>
                </c:pt>
                <c:pt idx="6459">
                  <c:v>265.34699999999998</c:v>
                </c:pt>
                <c:pt idx="6460">
                  <c:v>265.38</c:v>
                </c:pt>
                <c:pt idx="6461">
                  <c:v>265.41300000000001</c:v>
                </c:pt>
                <c:pt idx="6462">
                  <c:v>265.447</c:v>
                </c:pt>
                <c:pt idx="6463">
                  <c:v>265.48</c:v>
                </c:pt>
                <c:pt idx="6464">
                  <c:v>265.512</c:v>
                </c:pt>
                <c:pt idx="6465">
                  <c:v>265.541</c:v>
                </c:pt>
                <c:pt idx="6466">
                  <c:v>265.57</c:v>
                </c:pt>
                <c:pt idx="6467">
                  <c:v>265.59899999999999</c:v>
                </c:pt>
                <c:pt idx="6468">
                  <c:v>265.62799999999999</c:v>
                </c:pt>
                <c:pt idx="6469">
                  <c:v>265.65600000000001</c:v>
                </c:pt>
                <c:pt idx="6470">
                  <c:v>265.685</c:v>
                </c:pt>
                <c:pt idx="6471">
                  <c:v>265.714</c:v>
                </c:pt>
                <c:pt idx="6472">
                  <c:v>265.74200000000002</c:v>
                </c:pt>
                <c:pt idx="6473">
                  <c:v>265.77</c:v>
                </c:pt>
                <c:pt idx="6474">
                  <c:v>265.79899999999998</c:v>
                </c:pt>
                <c:pt idx="6475">
                  <c:v>265.827</c:v>
                </c:pt>
                <c:pt idx="6476">
                  <c:v>265.85500000000002</c:v>
                </c:pt>
                <c:pt idx="6477">
                  <c:v>265.88400000000001</c:v>
                </c:pt>
                <c:pt idx="6478">
                  <c:v>265.91199999999998</c:v>
                </c:pt>
                <c:pt idx="6479">
                  <c:v>265.94</c:v>
                </c:pt>
                <c:pt idx="6480">
                  <c:v>265.96800000000002</c:v>
                </c:pt>
                <c:pt idx="6481">
                  <c:v>265.99599999999998</c:v>
                </c:pt>
                <c:pt idx="6482">
                  <c:v>266.024</c:v>
                </c:pt>
                <c:pt idx="6483">
                  <c:v>266.05200000000002</c:v>
                </c:pt>
                <c:pt idx="6484">
                  <c:v>266.08</c:v>
                </c:pt>
                <c:pt idx="6485">
                  <c:v>266.108</c:v>
                </c:pt>
                <c:pt idx="6486">
                  <c:v>266.13600000000002</c:v>
                </c:pt>
                <c:pt idx="6487">
                  <c:v>266.16399999999999</c:v>
                </c:pt>
                <c:pt idx="6488">
                  <c:v>266.19200000000001</c:v>
                </c:pt>
                <c:pt idx="6489">
                  <c:v>266.22000000000003</c:v>
                </c:pt>
                <c:pt idx="6490">
                  <c:v>266.24799999999999</c:v>
                </c:pt>
                <c:pt idx="6491">
                  <c:v>266.27600000000001</c:v>
                </c:pt>
                <c:pt idx="6492">
                  <c:v>266.30500000000001</c:v>
                </c:pt>
                <c:pt idx="6493">
                  <c:v>266.33300000000003</c:v>
                </c:pt>
                <c:pt idx="6494">
                  <c:v>266.36099999999999</c:v>
                </c:pt>
                <c:pt idx="6495">
                  <c:v>266.38900000000001</c:v>
                </c:pt>
                <c:pt idx="6496">
                  <c:v>266.41700000000003</c:v>
                </c:pt>
                <c:pt idx="6497">
                  <c:v>266.44499999999999</c:v>
                </c:pt>
                <c:pt idx="6498">
                  <c:v>266.47300000000001</c:v>
                </c:pt>
                <c:pt idx="6499">
                  <c:v>266.50200000000001</c:v>
                </c:pt>
                <c:pt idx="6500">
                  <c:v>266.53000000000003</c:v>
                </c:pt>
                <c:pt idx="6501">
                  <c:v>266.55799999999999</c:v>
                </c:pt>
                <c:pt idx="6502">
                  <c:v>266.58600000000001</c:v>
                </c:pt>
                <c:pt idx="6503">
                  <c:v>266.61400000000003</c:v>
                </c:pt>
                <c:pt idx="6504">
                  <c:v>266.642</c:v>
                </c:pt>
                <c:pt idx="6505">
                  <c:v>266.67</c:v>
                </c:pt>
                <c:pt idx="6506">
                  <c:v>266.69900000000001</c:v>
                </c:pt>
                <c:pt idx="6507">
                  <c:v>266.72700000000003</c:v>
                </c:pt>
                <c:pt idx="6508">
                  <c:v>266.755</c:v>
                </c:pt>
                <c:pt idx="6509">
                  <c:v>266.78300000000002</c:v>
                </c:pt>
                <c:pt idx="6510">
                  <c:v>266.81099999999998</c:v>
                </c:pt>
                <c:pt idx="6511">
                  <c:v>266.84000000000003</c:v>
                </c:pt>
                <c:pt idx="6512">
                  <c:v>266.86799999999999</c:v>
                </c:pt>
                <c:pt idx="6513">
                  <c:v>266.89600000000002</c:v>
                </c:pt>
                <c:pt idx="6514">
                  <c:v>266.92399999999998</c:v>
                </c:pt>
                <c:pt idx="6515">
                  <c:v>266.95300000000003</c:v>
                </c:pt>
                <c:pt idx="6516">
                  <c:v>266.98099999999999</c:v>
                </c:pt>
                <c:pt idx="6517">
                  <c:v>267.00900000000001</c:v>
                </c:pt>
                <c:pt idx="6518">
                  <c:v>267.03800000000001</c:v>
                </c:pt>
                <c:pt idx="6519">
                  <c:v>267.06600000000003</c:v>
                </c:pt>
                <c:pt idx="6520">
                  <c:v>267.09399999999999</c:v>
                </c:pt>
                <c:pt idx="6521">
                  <c:v>267.12299999999999</c:v>
                </c:pt>
                <c:pt idx="6522">
                  <c:v>267.15100000000001</c:v>
                </c:pt>
                <c:pt idx="6523">
                  <c:v>267.18</c:v>
                </c:pt>
                <c:pt idx="6524">
                  <c:v>267.20800000000003</c:v>
                </c:pt>
                <c:pt idx="6525">
                  <c:v>267.23700000000002</c:v>
                </c:pt>
                <c:pt idx="6526">
                  <c:v>267.26499999999999</c:v>
                </c:pt>
                <c:pt idx="6527">
                  <c:v>267.29399999999998</c:v>
                </c:pt>
                <c:pt idx="6528">
                  <c:v>267.32299999999998</c:v>
                </c:pt>
                <c:pt idx="6529">
                  <c:v>267.351</c:v>
                </c:pt>
                <c:pt idx="6530">
                  <c:v>267.38</c:v>
                </c:pt>
                <c:pt idx="6531">
                  <c:v>267.40800000000002</c:v>
                </c:pt>
                <c:pt idx="6532">
                  <c:v>267.43700000000001</c:v>
                </c:pt>
                <c:pt idx="6533">
                  <c:v>267.46500000000003</c:v>
                </c:pt>
                <c:pt idx="6534">
                  <c:v>267.49400000000003</c:v>
                </c:pt>
                <c:pt idx="6535">
                  <c:v>267.52199999999999</c:v>
                </c:pt>
                <c:pt idx="6536">
                  <c:v>267.55099999999999</c:v>
                </c:pt>
                <c:pt idx="6537">
                  <c:v>267.57900000000001</c:v>
                </c:pt>
                <c:pt idx="6538">
                  <c:v>267.608</c:v>
                </c:pt>
                <c:pt idx="6539">
                  <c:v>267.63600000000002</c:v>
                </c:pt>
                <c:pt idx="6540">
                  <c:v>267.66500000000002</c:v>
                </c:pt>
                <c:pt idx="6541">
                  <c:v>267.69400000000002</c:v>
                </c:pt>
                <c:pt idx="6542">
                  <c:v>267.72199999999998</c:v>
                </c:pt>
                <c:pt idx="6543">
                  <c:v>267.75100000000003</c:v>
                </c:pt>
                <c:pt idx="6544">
                  <c:v>267.779</c:v>
                </c:pt>
                <c:pt idx="6545">
                  <c:v>267.80799999999999</c:v>
                </c:pt>
                <c:pt idx="6546">
                  <c:v>267.83600000000001</c:v>
                </c:pt>
                <c:pt idx="6547">
                  <c:v>267.86500000000001</c:v>
                </c:pt>
                <c:pt idx="6548">
                  <c:v>267.89300000000003</c:v>
                </c:pt>
                <c:pt idx="6549">
                  <c:v>267.92200000000003</c:v>
                </c:pt>
                <c:pt idx="6550">
                  <c:v>267.95</c:v>
                </c:pt>
                <c:pt idx="6551">
                  <c:v>267.97899999999998</c:v>
                </c:pt>
                <c:pt idx="6552">
                  <c:v>268.00700000000001</c:v>
                </c:pt>
                <c:pt idx="6553">
                  <c:v>268.036</c:v>
                </c:pt>
                <c:pt idx="6554">
                  <c:v>268.06400000000002</c:v>
                </c:pt>
                <c:pt idx="6555">
                  <c:v>268.09199999999998</c:v>
                </c:pt>
                <c:pt idx="6556">
                  <c:v>268.12099999999998</c:v>
                </c:pt>
                <c:pt idx="6557">
                  <c:v>268.149</c:v>
                </c:pt>
                <c:pt idx="6558">
                  <c:v>268.17700000000002</c:v>
                </c:pt>
                <c:pt idx="6559">
                  <c:v>268.20499999999998</c:v>
                </c:pt>
                <c:pt idx="6560">
                  <c:v>268.233</c:v>
                </c:pt>
                <c:pt idx="6561">
                  <c:v>268.26100000000002</c:v>
                </c:pt>
                <c:pt idx="6562">
                  <c:v>268.29000000000002</c:v>
                </c:pt>
                <c:pt idx="6563">
                  <c:v>268.31799999999998</c:v>
                </c:pt>
                <c:pt idx="6564">
                  <c:v>268.346</c:v>
                </c:pt>
                <c:pt idx="6565">
                  <c:v>268.37400000000002</c:v>
                </c:pt>
                <c:pt idx="6566">
                  <c:v>268.40199999999999</c:v>
                </c:pt>
                <c:pt idx="6567">
                  <c:v>268.43</c:v>
                </c:pt>
                <c:pt idx="6568">
                  <c:v>268.45800000000003</c:v>
                </c:pt>
                <c:pt idx="6569">
                  <c:v>268.48599999999999</c:v>
                </c:pt>
                <c:pt idx="6570">
                  <c:v>268.51400000000001</c:v>
                </c:pt>
                <c:pt idx="6571">
                  <c:v>268.54200000000003</c:v>
                </c:pt>
                <c:pt idx="6572">
                  <c:v>268.57</c:v>
                </c:pt>
                <c:pt idx="6573">
                  <c:v>268.59800000000001</c:v>
                </c:pt>
                <c:pt idx="6574">
                  <c:v>268.62600000000003</c:v>
                </c:pt>
                <c:pt idx="6575">
                  <c:v>268.654</c:v>
                </c:pt>
                <c:pt idx="6576">
                  <c:v>268.68200000000002</c:v>
                </c:pt>
                <c:pt idx="6577">
                  <c:v>268.70999999999998</c:v>
                </c:pt>
                <c:pt idx="6578">
                  <c:v>268.738</c:v>
                </c:pt>
                <c:pt idx="6579">
                  <c:v>268.76600000000002</c:v>
                </c:pt>
                <c:pt idx="6580">
                  <c:v>268.79399999999998</c:v>
                </c:pt>
                <c:pt idx="6581">
                  <c:v>268.822</c:v>
                </c:pt>
                <c:pt idx="6582">
                  <c:v>268.85000000000002</c:v>
                </c:pt>
                <c:pt idx="6583">
                  <c:v>268.87900000000002</c:v>
                </c:pt>
                <c:pt idx="6584">
                  <c:v>268.90699999999998</c:v>
                </c:pt>
                <c:pt idx="6585">
                  <c:v>268.935</c:v>
                </c:pt>
                <c:pt idx="6586">
                  <c:v>268.96300000000002</c:v>
                </c:pt>
                <c:pt idx="6587">
                  <c:v>268.99099999999999</c:v>
                </c:pt>
                <c:pt idx="6588">
                  <c:v>269.01900000000001</c:v>
                </c:pt>
                <c:pt idx="6589">
                  <c:v>269.04700000000003</c:v>
                </c:pt>
                <c:pt idx="6590">
                  <c:v>269.07600000000002</c:v>
                </c:pt>
                <c:pt idx="6591">
                  <c:v>269.10399999999998</c:v>
                </c:pt>
                <c:pt idx="6592">
                  <c:v>269.13200000000001</c:v>
                </c:pt>
                <c:pt idx="6593">
                  <c:v>269.16000000000003</c:v>
                </c:pt>
                <c:pt idx="6594">
                  <c:v>269.18799999999999</c:v>
                </c:pt>
                <c:pt idx="6595">
                  <c:v>269.21600000000001</c:v>
                </c:pt>
                <c:pt idx="6596">
                  <c:v>269.245</c:v>
                </c:pt>
                <c:pt idx="6597">
                  <c:v>269.27300000000002</c:v>
                </c:pt>
                <c:pt idx="6598">
                  <c:v>269.30099999999999</c:v>
                </c:pt>
                <c:pt idx="6599">
                  <c:v>269.32900000000001</c:v>
                </c:pt>
                <c:pt idx="6600">
                  <c:v>269.35700000000003</c:v>
                </c:pt>
                <c:pt idx="6601">
                  <c:v>269.38600000000002</c:v>
                </c:pt>
                <c:pt idx="6602">
                  <c:v>269.41399999999999</c:v>
                </c:pt>
                <c:pt idx="6603">
                  <c:v>269.44200000000001</c:v>
                </c:pt>
                <c:pt idx="6604">
                  <c:v>269.47000000000003</c:v>
                </c:pt>
                <c:pt idx="6605">
                  <c:v>269.49900000000002</c:v>
                </c:pt>
                <c:pt idx="6606">
                  <c:v>269.52699999999999</c:v>
                </c:pt>
                <c:pt idx="6607">
                  <c:v>269.55500000000001</c:v>
                </c:pt>
                <c:pt idx="6608">
                  <c:v>269.584</c:v>
                </c:pt>
                <c:pt idx="6609">
                  <c:v>269.61200000000002</c:v>
                </c:pt>
                <c:pt idx="6610">
                  <c:v>269.64</c:v>
                </c:pt>
                <c:pt idx="6611">
                  <c:v>269.66899999999998</c:v>
                </c:pt>
                <c:pt idx="6612">
                  <c:v>269.697</c:v>
                </c:pt>
                <c:pt idx="6613">
                  <c:v>269.72500000000002</c:v>
                </c:pt>
                <c:pt idx="6614">
                  <c:v>269.75400000000002</c:v>
                </c:pt>
                <c:pt idx="6615">
                  <c:v>269.78199999999998</c:v>
                </c:pt>
                <c:pt idx="6616">
                  <c:v>269.81099999999998</c:v>
                </c:pt>
                <c:pt idx="6617">
                  <c:v>269.839</c:v>
                </c:pt>
                <c:pt idx="6618">
                  <c:v>269.86700000000002</c:v>
                </c:pt>
                <c:pt idx="6619">
                  <c:v>269.89600000000002</c:v>
                </c:pt>
                <c:pt idx="6620">
                  <c:v>269.92399999999998</c:v>
                </c:pt>
                <c:pt idx="6621">
                  <c:v>269.952</c:v>
                </c:pt>
                <c:pt idx="6622">
                  <c:v>269.98099999999999</c:v>
                </c:pt>
                <c:pt idx="6623">
                  <c:v>270.00900000000001</c:v>
                </c:pt>
                <c:pt idx="6624">
                  <c:v>270.03800000000001</c:v>
                </c:pt>
                <c:pt idx="6625">
                  <c:v>270.06600000000003</c:v>
                </c:pt>
                <c:pt idx="6626">
                  <c:v>270.09399999999999</c:v>
                </c:pt>
                <c:pt idx="6627">
                  <c:v>270.12299999999999</c:v>
                </c:pt>
                <c:pt idx="6628">
                  <c:v>270.15100000000001</c:v>
                </c:pt>
                <c:pt idx="6629">
                  <c:v>270.17900000000003</c:v>
                </c:pt>
                <c:pt idx="6630">
                  <c:v>270.20800000000003</c:v>
                </c:pt>
                <c:pt idx="6631">
                  <c:v>270.23599999999999</c:v>
                </c:pt>
                <c:pt idx="6632">
                  <c:v>270.26400000000001</c:v>
                </c:pt>
                <c:pt idx="6633">
                  <c:v>270.29300000000001</c:v>
                </c:pt>
                <c:pt idx="6634">
                  <c:v>270.32100000000003</c:v>
                </c:pt>
                <c:pt idx="6635">
                  <c:v>270.34899999999999</c:v>
                </c:pt>
                <c:pt idx="6636">
                  <c:v>270.37700000000001</c:v>
                </c:pt>
                <c:pt idx="6637">
                  <c:v>270.40600000000001</c:v>
                </c:pt>
                <c:pt idx="6638">
                  <c:v>270.43400000000003</c:v>
                </c:pt>
                <c:pt idx="6639">
                  <c:v>270.46199999999999</c:v>
                </c:pt>
                <c:pt idx="6640">
                  <c:v>270.49</c:v>
                </c:pt>
                <c:pt idx="6641">
                  <c:v>270.51900000000001</c:v>
                </c:pt>
                <c:pt idx="6642">
                  <c:v>270.54700000000003</c:v>
                </c:pt>
                <c:pt idx="6643">
                  <c:v>270.57499999999999</c:v>
                </c:pt>
                <c:pt idx="6644">
                  <c:v>270.60300000000001</c:v>
                </c:pt>
                <c:pt idx="6645">
                  <c:v>270.63200000000001</c:v>
                </c:pt>
                <c:pt idx="6646">
                  <c:v>270.66000000000003</c:v>
                </c:pt>
                <c:pt idx="6647">
                  <c:v>270.68799999999999</c:v>
                </c:pt>
                <c:pt idx="6648">
                  <c:v>270.71600000000001</c:v>
                </c:pt>
                <c:pt idx="6649">
                  <c:v>270.74400000000003</c:v>
                </c:pt>
                <c:pt idx="6650">
                  <c:v>270.77300000000002</c:v>
                </c:pt>
                <c:pt idx="6651">
                  <c:v>270.80099999999999</c:v>
                </c:pt>
                <c:pt idx="6652">
                  <c:v>270.82900000000001</c:v>
                </c:pt>
                <c:pt idx="6653">
                  <c:v>270.85700000000003</c:v>
                </c:pt>
                <c:pt idx="6654">
                  <c:v>270.88600000000002</c:v>
                </c:pt>
                <c:pt idx="6655">
                  <c:v>270.91399999999999</c:v>
                </c:pt>
                <c:pt idx="6656">
                  <c:v>270.94200000000001</c:v>
                </c:pt>
                <c:pt idx="6657">
                  <c:v>270.971</c:v>
                </c:pt>
                <c:pt idx="6658">
                  <c:v>270.99900000000002</c:v>
                </c:pt>
                <c:pt idx="6659">
                  <c:v>271.02699999999999</c:v>
                </c:pt>
                <c:pt idx="6660">
                  <c:v>271.05599999999998</c:v>
                </c:pt>
                <c:pt idx="6661">
                  <c:v>271.084</c:v>
                </c:pt>
                <c:pt idx="6662">
                  <c:v>271.11200000000002</c:v>
                </c:pt>
                <c:pt idx="6663">
                  <c:v>271.14</c:v>
                </c:pt>
                <c:pt idx="6664">
                  <c:v>271.16899999999998</c:v>
                </c:pt>
                <c:pt idx="6665">
                  <c:v>271.197</c:v>
                </c:pt>
                <c:pt idx="6666">
                  <c:v>271.22500000000002</c:v>
                </c:pt>
                <c:pt idx="6667">
                  <c:v>271.25400000000002</c:v>
                </c:pt>
                <c:pt idx="6668">
                  <c:v>271.28199999999998</c:v>
                </c:pt>
                <c:pt idx="6669">
                  <c:v>271.31</c:v>
                </c:pt>
                <c:pt idx="6670">
                  <c:v>271.33800000000002</c:v>
                </c:pt>
                <c:pt idx="6671">
                  <c:v>271.36700000000002</c:v>
                </c:pt>
                <c:pt idx="6672">
                  <c:v>271.39499999999998</c:v>
                </c:pt>
                <c:pt idx="6673">
                  <c:v>271.423</c:v>
                </c:pt>
                <c:pt idx="6674">
                  <c:v>271.452</c:v>
                </c:pt>
                <c:pt idx="6675">
                  <c:v>271.48</c:v>
                </c:pt>
                <c:pt idx="6676">
                  <c:v>271.50900000000001</c:v>
                </c:pt>
                <c:pt idx="6677">
                  <c:v>271.53699999999998</c:v>
                </c:pt>
                <c:pt idx="6678">
                  <c:v>271.565</c:v>
                </c:pt>
                <c:pt idx="6679">
                  <c:v>271.59399999999999</c:v>
                </c:pt>
                <c:pt idx="6680">
                  <c:v>271.62200000000001</c:v>
                </c:pt>
                <c:pt idx="6681">
                  <c:v>271.65100000000001</c:v>
                </c:pt>
                <c:pt idx="6682">
                  <c:v>271.67900000000003</c:v>
                </c:pt>
                <c:pt idx="6683">
                  <c:v>271.70699999999999</c:v>
                </c:pt>
                <c:pt idx="6684">
                  <c:v>271.73599999999999</c:v>
                </c:pt>
                <c:pt idx="6685">
                  <c:v>271.76400000000001</c:v>
                </c:pt>
                <c:pt idx="6686">
                  <c:v>271.79300000000001</c:v>
                </c:pt>
                <c:pt idx="6687">
                  <c:v>271.82100000000003</c:v>
                </c:pt>
                <c:pt idx="6688">
                  <c:v>271.84899999999999</c:v>
                </c:pt>
                <c:pt idx="6689">
                  <c:v>271.87799999999999</c:v>
                </c:pt>
                <c:pt idx="6690">
                  <c:v>271.90600000000001</c:v>
                </c:pt>
                <c:pt idx="6691">
                  <c:v>271.935</c:v>
                </c:pt>
                <c:pt idx="6692">
                  <c:v>271.96300000000002</c:v>
                </c:pt>
                <c:pt idx="6693">
                  <c:v>271.99200000000002</c:v>
                </c:pt>
                <c:pt idx="6694">
                  <c:v>272.02</c:v>
                </c:pt>
                <c:pt idx="6695">
                  <c:v>272.04899999999998</c:v>
                </c:pt>
                <c:pt idx="6696">
                  <c:v>272.077</c:v>
                </c:pt>
                <c:pt idx="6697">
                  <c:v>272.10599999999999</c:v>
                </c:pt>
                <c:pt idx="6698">
                  <c:v>272.13499999999999</c:v>
                </c:pt>
                <c:pt idx="6699">
                  <c:v>272.16300000000001</c:v>
                </c:pt>
                <c:pt idx="6700">
                  <c:v>272.19200000000001</c:v>
                </c:pt>
                <c:pt idx="6701">
                  <c:v>272.22000000000003</c:v>
                </c:pt>
                <c:pt idx="6702">
                  <c:v>272.24900000000002</c:v>
                </c:pt>
                <c:pt idx="6703">
                  <c:v>272.27800000000002</c:v>
                </c:pt>
                <c:pt idx="6704">
                  <c:v>272.30599999999998</c:v>
                </c:pt>
                <c:pt idx="6705">
                  <c:v>272.33499999999998</c:v>
                </c:pt>
                <c:pt idx="6706">
                  <c:v>272.363</c:v>
                </c:pt>
                <c:pt idx="6707">
                  <c:v>272.392</c:v>
                </c:pt>
                <c:pt idx="6708">
                  <c:v>272.42099999999999</c:v>
                </c:pt>
                <c:pt idx="6709">
                  <c:v>272.44900000000001</c:v>
                </c:pt>
                <c:pt idx="6710">
                  <c:v>272.47800000000001</c:v>
                </c:pt>
                <c:pt idx="6711">
                  <c:v>272.50700000000001</c:v>
                </c:pt>
                <c:pt idx="6712">
                  <c:v>272.53500000000003</c:v>
                </c:pt>
                <c:pt idx="6713">
                  <c:v>272.56400000000002</c:v>
                </c:pt>
                <c:pt idx="6714">
                  <c:v>272.59300000000002</c:v>
                </c:pt>
                <c:pt idx="6715">
                  <c:v>272.62099999999998</c:v>
                </c:pt>
                <c:pt idx="6716">
                  <c:v>272.64999999999998</c:v>
                </c:pt>
                <c:pt idx="6717">
                  <c:v>272.678</c:v>
                </c:pt>
                <c:pt idx="6718">
                  <c:v>272.70699999999999</c:v>
                </c:pt>
                <c:pt idx="6719">
                  <c:v>272.73599999999999</c:v>
                </c:pt>
                <c:pt idx="6720">
                  <c:v>272.76400000000001</c:v>
                </c:pt>
                <c:pt idx="6721">
                  <c:v>272.79300000000001</c:v>
                </c:pt>
                <c:pt idx="6722">
                  <c:v>272.82100000000003</c:v>
                </c:pt>
                <c:pt idx="6723">
                  <c:v>272.85000000000002</c:v>
                </c:pt>
                <c:pt idx="6724">
                  <c:v>272.87799999999999</c:v>
                </c:pt>
                <c:pt idx="6725">
                  <c:v>272.90699999999998</c:v>
                </c:pt>
                <c:pt idx="6726">
                  <c:v>272.935</c:v>
                </c:pt>
                <c:pt idx="6727">
                  <c:v>272.964</c:v>
                </c:pt>
                <c:pt idx="6728">
                  <c:v>272.99200000000002</c:v>
                </c:pt>
                <c:pt idx="6729">
                  <c:v>273.02</c:v>
                </c:pt>
                <c:pt idx="6730">
                  <c:v>273.04899999999998</c:v>
                </c:pt>
                <c:pt idx="6731">
                  <c:v>273.077</c:v>
                </c:pt>
                <c:pt idx="6732">
                  <c:v>273.10500000000002</c:v>
                </c:pt>
                <c:pt idx="6733">
                  <c:v>273.13299999999998</c:v>
                </c:pt>
                <c:pt idx="6734">
                  <c:v>273.16199999999998</c:v>
                </c:pt>
                <c:pt idx="6735">
                  <c:v>273.19</c:v>
                </c:pt>
                <c:pt idx="6736">
                  <c:v>273.21800000000002</c:v>
                </c:pt>
                <c:pt idx="6737">
                  <c:v>273.24599999999998</c:v>
                </c:pt>
                <c:pt idx="6738">
                  <c:v>273.27499999999998</c:v>
                </c:pt>
                <c:pt idx="6739">
                  <c:v>273.303</c:v>
                </c:pt>
                <c:pt idx="6740">
                  <c:v>273.33100000000002</c:v>
                </c:pt>
                <c:pt idx="6741">
                  <c:v>273.36</c:v>
                </c:pt>
                <c:pt idx="6742">
                  <c:v>273.38800000000003</c:v>
                </c:pt>
                <c:pt idx="6743">
                  <c:v>273.416</c:v>
                </c:pt>
                <c:pt idx="6744">
                  <c:v>273.44400000000002</c:v>
                </c:pt>
                <c:pt idx="6745">
                  <c:v>273.47300000000001</c:v>
                </c:pt>
                <c:pt idx="6746">
                  <c:v>273.50100000000003</c:v>
                </c:pt>
                <c:pt idx="6747">
                  <c:v>273.529</c:v>
                </c:pt>
                <c:pt idx="6748">
                  <c:v>273.55799999999999</c:v>
                </c:pt>
                <c:pt idx="6749">
                  <c:v>273.58600000000001</c:v>
                </c:pt>
                <c:pt idx="6750">
                  <c:v>273.61400000000003</c:v>
                </c:pt>
                <c:pt idx="6751">
                  <c:v>273.642</c:v>
                </c:pt>
                <c:pt idx="6752">
                  <c:v>273.67099999999999</c:v>
                </c:pt>
                <c:pt idx="6753">
                  <c:v>273.69900000000001</c:v>
                </c:pt>
                <c:pt idx="6754">
                  <c:v>273.72700000000003</c:v>
                </c:pt>
                <c:pt idx="6755">
                  <c:v>273.755</c:v>
                </c:pt>
                <c:pt idx="6756">
                  <c:v>273.78399999999999</c:v>
                </c:pt>
                <c:pt idx="6757">
                  <c:v>273.81200000000001</c:v>
                </c:pt>
                <c:pt idx="6758">
                  <c:v>273.84000000000003</c:v>
                </c:pt>
                <c:pt idx="6759">
                  <c:v>273.86799999999999</c:v>
                </c:pt>
                <c:pt idx="6760">
                  <c:v>273.89699999999999</c:v>
                </c:pt>
                <c:pt idx="6761">
                  <c:v>273.92500000000001</c:v>
                </c:pt>
                <c:pt idx="6762">
                  <c:v>273.95300000000003</c:v>
                </c:pt>
                <c:pt idx="6763">
                  <c:v>273.98099999999999</c:v>
                </c:pt>
                <c:pt idx="6764">
                  <c:v>274.01</c:v>
                </c:pt>
                <c:pt idx="6765">
                  <c:v>274.03800000000001</c:v>
                </c:pt>
                <c:pt idx="6766">
                  <c:v>274.06600000000003</c:v>
                </c:pt>
                <c:pt idx="6767">
                  <c:v>274.09500000000003</c:v>
                </c:pt>
                <c:pt idx="6768">
                  <c:v>274.12299999999999</c:v>
                </c:pt>
                <c:pt idx="6769">
                  <c:v>274.15100000000001</c:v>
                </c:pt>
                <c:pt idx="6770">
                  <c:v>274.17900000000003</c:v>
                </c:pt>
                <c:pt idx="6771">
                  <c:v>274.20800000000003</c:v>
                </c:pt>
                <c:pt idx="6772">
                  <c:v>274.23599999999999</c:v>
                </c:pt>
                <c:pt idx="6773">
                  <c:v>274.26400000000001</c:v>
                </c:pt>
                <c:pt idx="6774">
                  <c:v>274.29200000000003</c:v>
                </c:pt>
                <c:pt idx="6775">
                  <c:v>274.32</c:v>
                </c:pt>
                <c:pt idx="6776">
                  <c:v>274.34899999999999</c:v>
                </c:pt>
                <c:pt idx="6777">
                  <c:v>274.37700000000001</c:v>
                </c:pt>
                <c:pt idx="6778">
                  <c:v>274.40500000000003</c:v>
                </c:pt>
                <c:pt idx="6779">
                  <c:v>274.43299999999999</c:v>
                </c:pt>
                <c:pt idx="6780">
                  <c:v>274.46199999999999</c:v>
                </c:pt>
                <c:pt idx="6781">
                  <c:v>274.49</c:v>
                </c:pt>
                <c:pt idx="6782">
                  <c:v>274.51800000000003</c:v>
                </c:pt>
                <c:pt idx="6783">
                  <c:v>274.54599999999999</c:v>
                </c:pt>
                <c:pt idx="6784">
                  <c:v>274.57400000000001</c:v>
                </c:pt>
                <c:pt idx="6785">
                  <c:v>274.60300000000001</c:v>
                </c:pt>
                <c:pt idx="6786">
                  <c:v>274.63100000000003</c:v>
                </c:pt>
                <c:pt idx="6787">
                  <c:v>274.65899999999999</c:v>
                </c:pt>
                <c:pt idx="6788">
                  <c:v>274.68700000000001</c:v>
                </c:pt>
                <c:pt idx="6789">
                  <c:v>274.71500000000003</c:v>
                </c:pt>
                <c:pt idx="6790">
                  <c:v>274.74400000000003</c:v>
                </c:pt>
                <c:pt idx="6791">
                  <c:v>274.77199999999999</c:v>
                </c:pt>
                <c:pt idx="6792">
                  <c:v>274.8</c:v>
                </c:pt>
                <c:pt idx="6793">
                  <c:v>274.82800000000003</c:v>
                </c:pt>
                <c:pt idx="6794">
                  <c:v>274.85599999999999</c:v>
                </c:pt>
                <c:pt idx="6795">
                  <c:v>274.88400000000001</c:v>
                </c:pt>
                <c:pt idx="6796">
                  <c:v>274.91300000000001</c:v>
                </c:pt>
                <c:pt idx="6797">
                  <c:v>274.94100000000003</c:v>
                </c:pt>
                <c:pt idx="6798">
                  <c:v>274.96899999999999</c:v>
                </c:pt>
                <c:pt idx="6799">
                  <c:v>274.99700000000001</c:v>
                </c:pt>
                <c:pt idx="6800">
                  <c:v>275.02600000000001</c:v>
                </c:pt>
                <c:pt idx="6801">
                  <c:v>275.05400000000003</c:v>
                </c:pt>
                <c:pt idx="6802">
                  <c:v>275.08199999999999</c:v>
                </c:pt>
                <c:pt idx="6803">
                  <c:v>275.11</c:v>
                </c:pt>
                <c:pt idx="6804">
                  <c:v>275.13800000000003</c:v>
                </c:pt>
                <c:pt idx="6805">
                  <c:v>275.16700000000003</c:v>
                </c:pt>
                <c:pt idx="6806">
                  <c:v>275.19499999999999</c:v>
                </c:pt>
                <c:pt idx="6807">
                  <c:v>275.22300000000001</c:v>
                </c:pt>
                <c:pt idx="6808">
                  <c:v>275.25200000000001</c:v>
                </c:pt>
                <c:pt idx="6809">
                  <c:v>275.28000000000003</c:v>
                </c:pt>
                <c:pt idx="6810">
                  <c:v>275.30799999999999</c:v>
                </c:pt>
                <c:pt idx="6811">
                  <c:v>275.33699999999999</c:v>
                </c:pt>
                <c:pt idx="6812">
                  <c:v>275.36500000000001</c:v>
                </c:pt>
                <c:pt idx="6813">
                  <c:v>275.39300000000003</c:v>
                </c:pt>
                <c:pt idx="6814">
                  <c:v>275.42200000000003</c:v>
                </c:pt>
                <c:pt idx="6815">
                  <c:v>275.45</c:v>
                </c:pt>
                <c:pt idx="6816">
                  <c:v>275.47800000000001</c:v>
                </c:pt>
                <c:pt idx="6817">
                  <c:v>275.50700000000001</c:v>
                </c:pt>
                <c:pt idx="6818">
                  <c:v>275.53500000000003</c:v>
                </c:pt>
                <c:pt idx="6819">
                  <c:v>275.56400000000002</c:v>
                </c:pt>
                <c:pt idx="6820">
                  <c:v>275.59199999999998</c:v>
                </c:pt>
                <c:pt idx="6821">
                  <c:v>275.62</c:v>
                </c:pt>
                <c:pt idx="6822">
                  <c:v>275.649</c:v>
                </c:pt>
                <c:pt idx="6823">
                  <c:v>275.67700000000002</c:v>
                </c:pt>
                <c:pt idx="6824">
                  <c:v>275.70600000000002</c:v>
                </c:pt>
                <c:pt idx="6825">
                  <c:v>275.73399999999998</c:v>
                </c:pt>
                <c:pt idx="6826">
                  <c:v>275.762</c:v>
                </c:pt>
                <c:pt idx="6827">
                  <c:v>275.791</c:v>
                </c:pt>
                <c:pt idx="6828">
                  <c:v>275.81900000000002</c:v>
                </c:pt>
                <c:pt idx="6829">
                  <c:v>275.84699999999998</c:v>
                </c:pt>
                <c:pt idx="6830">
                  <c:v>275.87600000000003</c:v>
                </c:pt>
                <c:pt idx="6831">
                  <c:v>275.904</c:v>
                </c:pt>
                <c:pt idx="6832">
                  <c:v>275.93299999999999</c:v>
                </c:pt>
                <c:pt idx="6833">
                  <c:v>275.96100000000001</c:v>
                </c:pt>
                <c:pt idx="6834">
                  <c:v>275.98900000000003</c:v>
                </c:pt>
                <c:pt idx="6835">
                  <c:v>276.01800000000003</c:v>
                </c:pt>
                <c:pt idx="6836">
                  <c:v>276.04599999999999</c:v>
                </c:pt>
                <c:pt idx="6837">
                  <c:v>276.07400000000001</c:v>
                </c:pt>
                <c:pt idx="6838">
                  <c:v>276.10300000000001</c:v>
                </c:pt>
                <c:pt idx="6839">
                  <c:v>276.13100000000003</c:v>
                </c:pt>
                <c:pt idx="6840">
                  <c:v>276.15899999999999</c:v>
                </c:pt>
                <c:pt idx="6841">
                  <c:v>276.18799999999999</c:v>
                </c:pt>
                <c:pt idx="6842">
                  <c:v>276.21600000000001</c:v>
                </c:pt>
                <c:pt idx="6843">
                  <c:v>276.245</c:v>
                </c:pt>
                <c:pt idx="6844">
                  <c:v>276.27300000000002</c:v>
                </c:pt>
                <c:pt idx="6845">
                  <c:v>276.30099999999999</c:v>
                </c:pt>
                <c:pt idx="6846">
                  <c:v>276.33</c:v>
                </c:pt>
                <c:pt idx="6847">
                  <c:v>276.358</c:v>
                </c:pt>
                <c:pt idx="6848">
                  <c:v>276.387</c:v>
                </c:pt>
                <c:pt idx="6849">
                  <c:v>276.416</c:v>
                </c:pt>
                <c:pt idx="6850">
                  <c:v>276.44400000000002</c:v>
                </c:pt>
                <c:pt idx="6851">
                  <c:v>276.47300000000001</c:v>
                </c:pt>
                <c:pt idx="6852">
                  <c:v>276.50100000000003</c:v>
                </c:pt>
                <c:pt idx="6853">
                  <c:v>276.53000000000003</c:v>
                </c:pt>
                <c:pt idx="6854">
                  <c:v>276.55900000000003</c:v>
                </c:pt>
                <c:pt idx="6855">
                  <c:v>276.58800000000002</c:v>
                </c:pt>
                <c:pt idx="6856">
                  <c:v>276.61599999999999</c:v>
                </c:pt>
                <c:pt idx="6857">
                  <c:v>276.64499999999998</c:v>
                </c:pt>
                <c:pt idx="6858">
                  <c:v>276.67399999999998</c:v>
                </c:pt>
                <c:pt idx="6859">
                  <c:v>276.70300000000003</c:v>
                </c:pt>
                <c:pt idx="6860">
                  <c:v>276.73099999999999</c:v>
                </c:pt>
                <c:pt idx="6861">
                  <c:v>276.76</c:v>
                </c:pt>
                <c:pt idx="6862">
                  <c:v>276.78899999999999</c:v>
                </c:pt>
                <c:pt idx="6863">
                  <c:v>276.81700000000001</c:v>
                </c:pt>
                <c:pt idx="6864">
                  <c:v>276.846</c:v>
                </c:pt>
                <c:pt idx="6865">
                  <c:v>276.875</c:v>
                </c:pt>
                <c:pt idx="6866">
                  <c:v>276.90300000000002</c:v>
                </c:pt>
                <c:pt idx="6867">
                  <c:v>276.93200000000002</c:v>
                </c:pt>
                <c:pt idx="6868">
                  <c:v>276.96100000000001</c:v>
                </c:pt>
                <c:pt idx="6869">
                  <c:v>276.98900000000003</c:v>
                </c:pt>
                <c:pt idx="6870">
                  <c:v>277.01800000000003</c:v>
                </c:pt>
                <c:pt idx="6871">
                  <c:v>277.04599999999999</c:v>
                </c:pt>
                <c:pt idx="6872">
                  <c:v>277.07499999999999</c:v>
                </c:pt>
                <c:pt idx="6873">
                  <c:v>277.10399999999998</c:v>
                </c:pt>
                <c:pt idx="6874">
                  <c:v>277.13200000000001</c:v>
                </c:pt>
                <c:pt idx="6875">
                  <c:v>277.161</c:v>
                </c:pt>
                <c:pt idx="6876">
                  <c:v>277.18900000000002</c:v>
                </c:pt>
                <c:pt idx="6877">
                  <c:v>277.21800000000002</c:v>
                </c:pt>
                <c:pt idx="6878">
                  <c:v>277.24700000000001</c:v>
                </c:pt>
                <c:pt idx="6879">
                  <c:v>277.27500000000003</c:v>
                </c:pt>
                <c:pt idx="6880">
                  <c:v>277.30400000000003</c:v>
                </c:pt>
                <c:pt idx="6881">
                  <c:v>277.33199999999999</c:v>
                </c:pt>
                <c:pt idx="6882">
                  <c:v>277.36099999999999</c:v>
                </c:pt>
                <c:pt idx="6883">
                  <c:v>277.39</c:v>
                </c:pt>
                <c:pt idx="6884">
                  <c:v>277.41800000000001</c:v>
                </c:pt>
                <c:pt idx="6885">
                  <c:v>277.447</c:v>
                </c:pt>
                <c:pt idx="6886">
                  <c:v>277.47500000000002</c:v>
                </c:pt>
                <c:pt idx="6887">
                  <c:v>277.50400000000002</c:v>
                </c:pt>
                <c:pt idx="6888">
                  <c:v>277.53199999999998</c:v>
                </c:pt>
                <c:pt idx="6889">
                  <c:v>277.56099999999998</c:v>
                </c:pt>
                <c:pt idx="6890">
                  <c:v>277.589</c:v>
                </c:pt>
                <c:pt idx="6891">
                  <c:v>277.61799999999999</c:v>
                </c:pt>
                <c:pt idx="6892">
                  <c:v>277.64600000000002</c:v>
                </c:pt>
                <c:pt idx="6893">
                  <c:v>277.67399999999998</c:v>
                </c:pt>
                <c:pt idx="6894">
                  <c:v>277.70300000000003</c:v>
                </c:pt>
                <c:pt idx="6895">
                  <c:v>277.73099999999999</c:v>
                </c:pt>
                <c:pt idx="6896">
                  <c:v>277.76</c:v>
                </c:pt>
                <c:pt idx="6897">
                  <c:v>277.78800000000001</c:v>
                </c:pt>
                <c:pt idx="6898">
                  <c:v>277.81700000000001</c:v>
                </c:pt>
                <c:pt idx="6899">
                  <c:v>277.84500000000003</c:v>
                </c:pt>
                <c:pt idx="6900">
                  <c:v>277.87400000000002</c:v>
                </c:pt>
                <c:pt idx="6901">
                  <c:v>277.90300000000002</c:v>
                </c:pt>
                <c:pt idx="6902">
                  <c:v>277.93099999999998</c:v>
                </c:pt>
                <c:pt idx="6903">
                  <c:v>277.95999999999998</c:v>
                </c:pt>
                <c:pt idx="6904">
                  <c:v>277.988</c:v>
                </c:pt>
                <c:pt idx="6905">
                  <c:v>278.017</c:v>
                </c:pt>
                <c:pt idx="6906">
                  <c:v>278.04500000000002</c:v>
                </c:pt>
                <c:pt idx="6907">
                  <c:v>278.07400000000001</c:v>
                </c:pt>
                <c:pt idx="6908">
                  <c:v>278.10200000000003</c:v>
                </c:pt>
                <c:pt idx="6909">
                  <c:v>278.13100000000003</c:v>
                </c:pt>
                <c:pt idx="6910">
                  <c:v>278.15899999999999</c:v>
                </c:pt>
                <c:pt idx="6911">
                  <c:v>278.18799999999999</c:v>
                </c:pt>
                <c:pt idx="6912">
                  <c:v>278.21600000000001</c:v>
                </c:pt>
                <c:pt idx="6913">
                  <c:v>278.245</c:v>
                </c:pt>
                <c:pt idx="6914">
                  <c:v>278.27300000000002</c:v>
                </c:pt>
                <c:pt idx="6915">
                  <c:v>278.30099999999999</c:v>
                </c:pt>
                <c:pt idx="6916">
                  <c:v>278.33</c:v>
                </c:pt>
                <c:pt idx="6917">
                  <c:v>278.358</c:v>
                </c:pt>
                <c:pt idx="6918">
                  <c:v>278.387</c:v>
                </c:pt>
                <c:pt idx="6919">
                  <c:v>278.41500000000002</c:v>
                </c:pt>
                <c:pt idx="6920">
                  <c:v>278.44400000000002</c:v>
                </c:pt>
                <c:pt idx="6921">
                  <c:v>278.47199999999998</c:v>
                </c:pt>
                <c:pt idx="6922">
                  <c:v>278.50100000000003</c:v>
                </c:pt>
                <c:pt idx="6923">
                  <c:v>278.529</c:v>
                </c:pt>
                <c:pt idx="6924">
                  <c:v>278.55799999999999</c:v>
                </c:pt>
                <c:pt idx="6925">
                  <c:v>278.58699999999999</c:v>
                </c:pt>
                <c:pt idx="6926">
                  <c:v>278.61500000000001</c:v>
                </c:pt>
                <c:pt idx="6927">
                  <c:v>278.64400000000001</c:v>
                </c:pt>
                <c:pt idx="6928">
                  <c:v>278.67200000000003</c:v>
                </c:pt>
                <c:pt idx="6929">
                  <c:v>278.70100000000002</c:v>
                </c:pt>
                <c:pt idx="6930">
                  <c:v>278.72899999999998</c:v>
                </c:pt>
                <c:pt idx="6931">
                  <c:v>278.75799999999998</c:v>
                </c:pt>
                <c:pt idx="6932">
                  <c:v>278.786</c:v>
                </c:pt>
                <c:pt idx="6933">
                  <c:v>278.815</c:v>
                </c:pt>
                <c:pt idx="6934">
                  <c:v>278.84399999999999</c:v>
                </c:pt>
                <c:pt idx="6935">
                  <c:v>278.87200000000001</c:v>
                </c:pt>
                <c:pt idx="6936">
                  <c:v>278.90100000000001</c:v>
                </c:pt>
                <c:pt idx="6937">
                  <c:v>278.92900000000003</c:v>
                </c:pt>
                <c:pt idx="6938">
                  <c:v>278.95800000000003</c:v>
                </c:pt>
                <c:pt idx="6939">
                  <c:v>278.98700000000002</c:v>
                </c:pt>
                <c:pt idx="6940">
                  <c:v>279.01499999999999</c:v>
                </c:pt>
                <c:pt idx="6941">
                  <c:v>279.04399999999998</c:v>
                </c:pt>
                <c:pt idx="6942">
                  <c:v>279.072</c:v>
                </c:pt>
                <c:pt idx="6943">
                  <c:v>279.101</c:v>
                </c:pt>
                <c:pt idx="6944">
                  <c:v>279.13</c:v>
                </c:pt>
                <c:pt idx="6945">
                  <c:v>279.15899999999999</c:v>
                </c:pt>
                <c:pt idx="6946">
                  <c:v>279.18700000000001</c:v>
                </c:pt>
                <c:pt idx="6947">
                  <c:v>279.21600000000001</c:v>
                </c:pt>
                <c:pt idx="6948">
                  <c:v>279.245</c:v>
                </c:pt>
                <c:pt idx="6949">
                  <c:v>279.27300000000002</c:v>
                </c:pt>
                <c:pt idx="6950">
                  <c:v>279.30200000000002</c:v>
                </c:pt>
                <c:pt idx="6951">
                  <c:v>279.33100000000002</c:v>
                </c:pt>
                <c:pt idx="6952">
                  <c:v>279.35899999999998</c:v>
                </c:pt>
                <c:pt idx="6953">
                  <c:v>279.38800000000003</c:v>
                </c:pt>
                <c:pt idx="6954">
                  <c:v>279.41700000000003</c:v>
                </c:pt>
                <c:pt idx="6955">
                  <c:v>279.44600000000003</c:v>
                </c:pt>
                <c:pt idx="6956">
                  <c:v>279.47399999999999</c:v>
                </c:pt>
                <c:pt idx="6957">
                  <c:v>279.50299999999999</c:v>
                </c:pt>
                <c:pt idx="6958">
                  <c:v>279.53199999999998</c:v>
                </c:pt>
                <c:pt idx="6959">
                  <c:v>279.56099999999998</c:v>
                </c:pt>
                <c:pt idx="6960">
                  <c:v>279.59000000000003</c:v>
                </c:pt>
                <c:pt idx="6961">
                  <c:v>279.61900000000003</c:v>
                </c:pt>
                <c:pt idx="6962">
                  <c:v>279.64800000000002</c:v>
                </c:pt>
                <c:pt idx="6963">
                  <c:v>279.67599999999999</c:v>
                </c:pt>
                <c:pt idx="6964">
                  <c:v>279.70499999999998</c:v>
                </c:pt>
                <c:pt idx="6965">
                  <c:v>279.73399999999998</c:v>
                </c:pt>
                <c:pt idx="6966">
                  <c:v>279.76300000000003</c:v>
                </c:pt>
                <c:pt idx="6967">
                  <c:v>279.791</c:v>
                </c:pt>
                <c:pt idx="6968">
                  <c:v>279.82</c:v>
                </c:pt>
                <c:pt idx="6969">
                  <c:v>279.84899999999999</c:v>
                </c:pt>
                <c:pt idx="6970">
                  <c:v>279.87700000000001</c:v>
                </c:pt>
                <c:pt idx="6971">
                  <c:v>279.90600000000001</c:v>
                </c:pt>
                <c:pt idx="6972">
                  <c:v>279.935</c:v>
                </c:pt>
                <c:pt idx="6973">
                  <c:v>279.96300000000002</c:v>
                </c:pt>
                <c:pt idx="6974">
                  <c:v>279.99200000000002</c:v>
                </c:pt>
                <c:pt idx="6975">
                  <c:v>280.02100000000002</c:v>
                </c:pt>
                <c:pt idx="6976">
                  <c:v>280.04899999999998</c:v>
                </c:pt>
                <c:pt idx="6977">
                  <c:v>280.07800000000003</c:v>
                </c:pt>
                <c:pt idx="6978">
                  <c:v>280.10599999999999</c:v>
                </c:pt>
                <c:pt idx="6979">
                  <c:v>280.13499999999999</c:v>
                </c:pt>
                <c:pt idx="6980">
                  <c:v>280.16399999999999</c:v>
                </c:pt>
                <c:pt idx="6981">
                  <c:v>280.19200000000001</c:v>
                </c:pt>
                <c:pt idx="6982">
                  <c:v>280.221</c:v>
                </c:pt>
                <c:pt idx="6983">
                  <c:v>280.24900000000002</c:v>
                </c:pt>
                <c:pt idx="6984">
                  <c:v>280.27800000000002</c:v>
                </c:pt>
                <c:pt idx="6985">
                  <c:v>280.30599999999998</c:v>
                </c:pt>
                <c:pt idx="6986">
                  <c:v>280.33499999999998</c:v>
                </c:pt>
                <c:pt idx="6987">
                  <c:v>280.363</c:v>
                </c:pt>
                <c:pt idx="6988">
                  <c:v>280.392</c:v>
                </c:pt>
                <c:pt idx="6989">
                  <c:v>280.42</c:v>
                </c:pt>
                <c:pt idx="6990">
                  <c:v>280.44900000000001</c:v>
                </c:pt>
                <c:pt idx="6991">
                  <c:v>280.47700000000003</c:v>
                </c:pt>
                <c:pt idx="6992">
                  <c:v>280.505</c:v>
                </c:pt>
                <c:pt idx="6993">
                  <c:v>280.53399999999999</c:v>
                </c:pt>
                <c:pt idx="6994">
                  <c:v>280.56200000000001</c:v>
                </c:pt>
                <c:pt idx="6995">
                  <c:v>280.59000000000003</c:v>
                </c:pt>
                <c:pt idx="6996">
                  <c:v>280.61900000000003</c:v>
                </c:pt>
                <c:pt idx="6997">
                  <c:v>280.64699999999999</c:v>
                </c:pt>
                <c:pt idx="6998">
                  <c:v>280.67500000000001</c:v>
                </c:pt>
                <c:pt idx="6999">
                  <c:v>280.70300000000003</c:v>
                </c:pt>
                <c:pt idx="7000">
                  <c:v>280.73200000000003</c:v>
                </c:pt>
                <c:pt idx="7001">
                  <c:v>280.76</c:v>
                </c:pt>
                <c:pt idx="7002">
                  <c:v>280.78800000000001</c:v>
                </c:pt>
                <c:pt idx="7003">
                  <c:v>280.81600000000003</c:v>
                </c:pt>
                <c:pt idx="7004">
                  <c:v>280.84500000000003</c:v>
                </c:pt>
                <c:pt idx="7005">
                  <c:v>280.87299999999999</c:v>
                </c:pt>
                <c:pt idx="7006">
                  <c:v>280.90100000000001</c:v>
                </c:pt>
                <c:pt idx="7007">
                  <c:v>280.92900000000003</c:v>
                </c:pt>
                <c:pt idx="7008">
                  <c:v>280.95699999999999</c:v>
                </c:pt>
                <c:pt idx="7009">
                  <c:v>280.98599999999999</c:v>
                </c:pt>
                <c:pt idx="7010">
                  <c:v>281.01400000000001</c:v>
                </c:pt>
                <c:pt idx="7011">
                  <c:v>281.04200000000003</c:v>
                </c:pt>
                <c:pt idx="7012">
                  <c:v>281.07</c:v>
                </c:pt>
                <c:pt idx="7013">
                  <c:v>281.09899999999999</c:v>
                </c:pt>
                <c:pt idx="7014">
                  <c:v>281.12700000000001</c:v>
                </c:pt>
                <c:pt idx="7015">
                  <c:v>281.15500000000003</c:v>
                </c:pt>
                <c:pt idx="7016">
                  <c:v>281.18400000000003</c:v>
                </c:pt>
                <c:pt idx="7017">
                  <c:v>281.21199999999999</c:v>
                </c:pt>
                <c:pt idx="7018">
                  <c:v>281.24</c:v>
                </c:pt>
                <c:pt idx="7019">
                  <c:v>281.26800000000003</c:v>
                </c:pt>
                <c:pt idx="7020">
                  <c:v>281.29700000000003</c:v>
                </c:pt>
                <c:pt idx="7021">
                  <c:v>281.32499999999999</c:v>
                </c:pt>
                <c:pt idx="7022">
                  <c:v>281.35300000000001</c:v>
                </c:pt>
                <c:pt idx="7023">
                  <c:v>281.38200000000001</c:v>
                </c:pt>
                <c:pt idx="7024">
                  <c:v>281.41000000000003</c:v>
                </c:pt>
                <c:pt idx="7025">
                  <c:v>281.43799999999999</c:v>
                </c:pt>
                <c:pt idx="7026">
                  <c:v>281.46699999999998</c:v>
                </c:pt>
                <c:pt idx="7027">
                  <c:v>281.495</c:v>
                </c:pt>
                <c:pt idx="7028">
                  <c:v>281.52300000000002</c:v>
                </c:pt>
                <c:pt idx="7029">
                  <c:v>281.55200000000002</c:v>
                </c:pt>
                <c:pt idx="7030">
                  <c:v>281.58</c:v>
                </c:pt>
                <c:pt idx="7031">
                  <c:v>281.608</c:v>
                </c:pt>
                <c:pt idx="7032">
                  <c:v>281.637</c:v>
                </c:pt>
                <c:pt idx="7033">
                  <c:v>281.66500000000002</c:v>
                </c:pt>
                <c:pt idx="7034">
                  <c:v>281.69299999999998</c:v>
                </c:pt>
                <c:pt idx="7035">
                  <c:v>281.721</c:v>
                </c:pt>
                <c:pt idx="7036">
                  <c:v>281.75</c:v>
                </c:pt>
                <c:pt idx="7037">
                  <c:v>281.77800000000002</c:v>
                </c:pt>
                <c:pt idx="7038">
                  <c:v>281.80599999999998</c:v>
                </c:pt>
                <c:pt idx="7039">
                  <c:v>281.83499999999998</c:v>
                </c:pt>
                <c:pt idx="7040">
                  <c:v>281.863</c:v>
                </c:pt>
                <c:pt idx="7041">
                  <c:v>281.89100000000002</c:v>
                </c:pt>
                <c:pt idx="7042">
                  <c:v>281.92</c:v>
                </c:pt>
                <c:pt idx="7043">
                  <c:v>281.94799999999998</c:v>
                </c:pt>
                <c:pt idx="7044">
                  <c:v>281.976</c:v>
                </c:pt>
                <c:pt idx="7045">
                  <c:v>282.005</c:v>
                </c:pt>
                <c:pt idx="7046">
                  <c:v>282.03300000000002</c:v>
                </c:pt>
                <c:pt idx="7047">
                  <c:v>282.06200000000001</c:v>
                </c:pt>
                <c:pt idx="7048">
                  <c:v>282.09000000000003</c:v>
                </c:pt>
                <c:pt idx="7049">
                  <c:v>282.11799999999999</c:v>
                </c:pt>
                <c:pt idx="7050">
                  <c:v>282.14699999999999</c:v>
                </c:pt>
                <c:pt idx="7051">
                  <c:v>282.17500000000001</c:v>
                </c:pt>
                <c:pt idx="7052">
                  <c:v>282.20300000000003</c:v>
                </c:pt>
                <c:pt idx="7053">
                  <c:v>282.23200000000003</c:v>
                </c:pt>
                <c:pt idx="7054">
                  <c:v>282.26</c:v>
                </c:pt>
                <c:pt idx="7055">
                  <c:v>282.28899999999999</c:v>
                </c:pt>
                <c:pt idx="7056">
                  <c:v>282.31700000000001</c:v>
                </c:pt>
                <c:pt idx="7057">
                  <c:v>282.34500000000003</c:v>
                </c:pt>
                <c:pt idx="7058">
                  <c:v>282.37400000000002</c:v>
                </c:pt>
                <c:pt idx="7059">
                  <c:v>282.40199999999999</c:v>
                </c:pt>
                <c:pt idx="7060">
                  <c:v>282.43</c:v>
                </c:pt>
                <c:pt idx="7061">
                  <c:v>282.459</c:v>
                </c:pt>
                <c:pt idx="7062">
                  <c:v>282.48700000000002</c:v>
                </c:pt>
                <c:pt idx="7063">
                  <c:v>282.51499999999999</c:v>
                </c:pt>
                <c:pt idx="7064">
                  <c:v>282.54399999999998</c:v>
                </c:pt>
                <c:pt idx="7065">
                  <c:v>282.572</c:v>
                </c:pt>
                <c:pt idx="7066">
                  <c:v>282.601</c:v>
                </c:pt>
                <c:pt idx="7067">
                  <c:v>282.62900000000002</c:v>
                </c:pt>
                <c:pt idx="7068">
                  <c:v>282.65699999999998</c:v>
                </c:pt>
                <c:pt idx="7069">
                  <c:v>282.68599999999998</c:v>
                </c:pt>
                <c:pt idx="7070">
                  <c:v>282.714</c:v>
                </c:pt>
                <c:pt idx="7071">
                  <c:v>282.74200000000002</c:v>
                </c:pt>
                <c:pt idx="7072">
                  <c:v>282.77100000000002</c:v>
                </c:pt>
                <c:pt idx="7073">
                  <c:v>282.79899999999998</c:v>
                </c:pt>
                <c:pt idx="7074">
                  <c:v>282.827</c:v>
                </c:pt>
                <c:pt idx="7075">
                  <c:v>282.85599999999999</c:v>
                </c:pt>
                <c:pt idx="7076">
                  <c:v>282.88400000000001</c:v>
                </c:pt>
                <c:pt idx="7077">
                  <c:v>282.91199999999998</c:v>
                </c:pt>
                <c:pt idx="7078">
                  <c:v>282.94100000000003</c:v>
                </c:pt>
                <c:pt idx="7079">
                  <c:v>282.96899999999999</c:v>
                </c:pt>
                <c:pt idx="7080">
                  <c:v>282.99799999999999</c:v>
                </c:pt>
                <c:pt idx="7081">
                  <c:v>283.02600000000001</c:v>
                </c:pt>
                <c:pt idx="7082">
                  <c:v>283.05500000000001</c:v>
                </c:pt>
                <c:pt idx="7083">
                  <c:v>283.08300000000003</c:v>
                </c:pt>
                <c:pt idx="7084">
                  <c:v>283.11200000000002</c:v>
                </c:pt>
                <c:pt idx="7085">
                  <c:v>283.14</c:v>
                </c:pt>
                <c:pt idx="7086">
                  <c:v>283.16800000000001</c:v>
                </c:pt>
                <c:pt idx="7087">
                  <c:v>283.197</c:v>
                </c:pt>
                <c:pt idx="7088">
                  <c:v>283.22500000000002</c:v>
                </c:pt>
                <c:pt idx="7089">
                  <c:v>283.25400000000002</c:v>
                </c:pt>
                <c:pt idx="7090">
                  <c:v>283.28300000000002</c:v>
                </c:pt>
                <c:pt idx="7091">
                  <c:v>283.31099999999998</c:v>
                </c:pt>
                <c:pt idx="7092">
                  <c:v>283.34000000000003</c:v>
                </c:pt>
                <c:pt idx="7093">
                  <c:v>283.36799999999999</c:v>
                </c:pt>
                <c:pt idx="7094">
                  <c:v>283.39699999999999</c:v>
                </c:pt>
                <c:pt idx="7095">
                  <c:v>283.42500000000001</c:v>
                </c:pt>
                <c:pt idx="7096">
                  <c:v>283.45400000000001</c:v>
                </c:pt>
                <c:pt idx="7097">
                  <c:v>283.48200000000003</c:v>
                </c:pt>
                <c:pt idx="7098">
                  <c:v>283.51100000000002</c:v>
                </c:pt>
                <c:pt idx="7099">
                  <c:v>283.53899999999999</c:v>
                </c:pt>
                <c:pt idx="7100">
                  <c:v>283.56799999999998</c:v>
                </c:pt>
                <c:pt idx="7101">
                  <c:v>283.596</c:v>
                </c:pt>
                <c:pt idx="7102">
                  <c:v>283.625</c:v>
                </c:pt>
                <c:pt idx="7103">
                  <c:v>283.65300000000002</c:v>
                </c:pt>
                <c:pt idx="7104">
                  <c:v>283.68200000000002</c:v>
                </c:pt>
                <c:pt idx="7105">
                  <c:v>283.70999999999998</c:v>
                </c:pt>
                <c:pt idx="7106">
                  <c:v>283.73900000000003</c:v>
                </c:pt>
                <c:pt idx="7107">
                  <c:v>283.76800000000003</c:v>
                </c:pt>
                <c:pt idx="7108">
                  <c:v>283.79599999999999</c:v>
                </c:pt>
                <c:pt idx="7109">
                  <c:v>283.82499999999999</c:v>
                </c:pt>
                <c:pt idx="7110">
                  <c:v>283.85300000000001</c:v>
                </c:pt>
                <c:pt idx="7111">
                  <c:v>283.88200000000001</c:v>
                </c:pt>
                <c:pt idx="7112">
                  <c:v>283.911</c:v>
                </c:pt>
                <c:pt idx="7113">
                  <c:v>283.94</c:v>
                </c:pt>
                <c:pt idx="7114">
                  <c:v>283.97300000000001</c:v>
                </c:pt>
                <c:pt idx="7115">
                  <c:v>284.00600000000003</c:v>
                </c:pt>
                <c:pt idx="7116">
                  <c:v>284.03899999999999</c:v>
                </c:pt>
                <c:pt idx="7117">
                  <c:v>284.07100000000003</c:v>
                </c:pt>
                <c:pt idx="7118">
                  <c:v>284.10399999999998</c:v>
                </c:pt>
                <c:pt idx="7119">
                  <c:v>284.137</c:v>
                </c:pt>
                <c:pt idx="7120">
                  <c:v>284.17</c:v>
                </c:pt>
                <c:pt idx="7121">
                  <c:v>284.20300000000003</c:v>
                </c:pt>
                <c:pt idx="7122">
                  <c:v>284.23700000000002</c:v>
                </c:pt>
                <c:pt idx="7123">
                  <c:v>284.27</c:v>
                </c:pt>
                <c:pt idx="7124">
                  <c:v>284.303</c:v>
                </c:pt>
                <c:pt idx="7125">
                  <c:v>284.33600000000001</c:v>
                </c:pt>
                <c:pt idx="7126">
                  <c:v>284.36900000000003</c:v>
                </c:pt>
                <c:pt idx="7127">
                  <c:v>284.40300000000002</c:v>
                </c:pt>
                <c:pt idx="7128">
                  <c:v>284.43599999999998</c:v>
                </c:pt>
                <c:pt idx="7129">
                  <c:v>284.46899999999999</c:v>
                </c:pt>
                <c:pt idx="7130">
                  <c:v>284.50200000000001</c:v>
                </c:pt>
                <c:pt idx="7131">
                  <c:v>284.536</c:v>
                </c:pt>
                <c:pt idx="7132">
                  <c:v>284.56900000000002</c:v>
                </c:pt>
                <c:pt idx="7133">
                  <c:v>284.60300000000001</c:v>
                </c:pt>
                <c:pt idx="7134">
                  <c:v>284.63600000000002</c:v>
                </c:pt>
                <c:pt idx="7135">
                  <c:v>284.67</c:v>
                </c:pt>
                <c:pt idx="7136">
                  <c:v>284.70300000000003</c:v>
                </c:pt>
                <c:pt idx="7137">
                  <c:v>284.73700000000002</c:v>
                </c:pt>
                <c:pt idx="7138">
                  <c:v>284.77</c:v>
                </c:pt>
                <c:pt idx="7139">
                  <c:v>284.80400000000003</c:v>
                </c:pt>
                <c:pt idx="7140">
                  <c:v>284.83699999999999</c:v>
                </c:pt>
                <c:pt idx="7141">
                  <c:v>284.87099999999998</c:v>
                </c:pt>
                <c:pt idx="7142">
                  <c:v>284.90500000000003</c:v>
                </c:pt>
                <c:pt idx="7143">
                  <c:v>284.93799999999999</c:v>
                </c:pt>
                <c:pt idx="7144">
                  <c:v>284.97199999999998</c:v>
                </c:pt>
                <c:pt idx="7145">
                  <c:v>285.00600000000003</c:v>
                </c:pt>
                <c:pt idx="7146">
                  <c:v>285.041</c:v>
                </c:pt>
                <c:pt idx="7147">
                  <c:v>285.07800000000003</c:v>
                </c:pt>
                <c:pt idx="7148">
                  <c:v>285.11400000000003</c:v>
                </c:pt>
                <c:pt idx="7149">
                  <c:v>285.15000000000003</c:v>
                </c:pt>
                <c:pt idx="7150">
                  <c:v>285.18599999999998</c:v>
                </c:pt>
                <c:pt idx="7151">
                  <c:v>285.22300000000001</c:v>
                </c:pt>
                <c:pt idx="7152">
                  <c:v>285.25900000000001</c:v>
                </c:pt>
                <c:pt idx="7153">
                  <c:v>285.29500000000002</c:v>
                </c:pt>
                <c:pt idx="7154">
                  <c:v>285.33199999999999</c:v>
                </c:pt>
                <c:pt idx="7155">
                  <c:v>285.36799999999999</c:v>
                </c:pt>
                <c:pt idx="7156">
                  <c:v>285.404</c:v>
                </c:pt>
                <c:pt idx="7157">
                  <c:v>285.44100000000003</c:v>
                </c:pt>
                <c:pt idx="7158">
                  <c:v>285.47700000000003</c:v>
                </c:pt>
                <c:pt idx="7159">
                  <c:v>285.51400000000001</c:v>
                </c:pt>
                <c:pt idx="7160">
                  <c:v>285.55</c:v>
                </c:pt>
                <c:pt idx="7161">
                  <c:v>285.58699999999999</c:v>
                </c:pt>
                <c:pt idx="7162">
                  <c:v>285.62299999999999</c:v>
                </c:pt>
                <c:pt idx="7163">
                  <c:v>285.66000000000003</c:v>
                </c:pt>
                <c:pt idx="7164">
                  <c:v>285.69600000000003</c:v>
                </c:pt>
                <c:pt idx="7165">
                  <c:v>285.733</c:v>
                </c:pt>
                <c:pt idx="7166">
                  <c:v>285.76900000000001</c:v>
                </c:pt>
                <c:pt idx="7167">
                  <c:v>285.80599999999998</c:v>
                </c:pt>
                <c:pt idx="7168">
                  <c:v>285.84199999999998</c:v>
                </c:pt>
                <c:pt idx="7169">
                  <c:v>285.87900000000002</c:v>
                </c:pt>
                <c:pt idx="7170">
                  <c:v>285.91500000000002</c:v>
                </c:pt>
                <c:pt idx="7171">
                  <c:v>285.952</c:v>
                </c:pt>
                <c:pt idx="7172">
                  <c:v>285.988</c:v>
                </c:pt>
                <c:pt idx="7173">
                  <c:v>286.02500000000003</c:v>
                </c:pt>
                <c:pt idx="7174">
                  <c:v>286.06099999999998</c:v>
                </c:pt>
                <c:pt idx="7175">
                  <c:v>286.09699999999998</c:v>
                </c:pt>
                <c:pt idx="7176">
                  <c:v>286.13400000000001</c:v>
                </c:pt>
                <c:pt idx="7177">
                  <c:v>286.17</c:v>
                </c:pt>
                <c:pt idx="7178">
                  <c:v>286.20699999999999</c:v>
                </c:pt>
                <c:pt idx="7179">
                  <c:v>286.24299999999999</c:v>
                </c:pt>
                <c:pt idx="7180">
                  <c:v>286.28000000000003</c:v>
                </c:pt>
                <c:pt idx="7181">
                  <c:v>286.31700000000001</c:v>
                </c:pt>
                <c:pt idx="7182">
                  <c:v>286.35300000000001</c:v>
                </c:pt>
                <c:pt idx="7183">
                  <c:v>286.39</c:v>
                </c:pt>
                <c:pt idx="7184">
                  <c:v>286.42599999999999</c:v>
                </c:pt>
                <c:pt idx="7185">
                  <c:v>286.46300000000002</c:v>
                </c:pt>
                <c:pt idx="7186">
                  <c:v>286.49900000000002</c:v>
                </c:pt>
                <c:pt idx="7187">
                  <c:v>286.536</c:v>
                </c:pt>
                <c:pt idx="7188">
                  <c:v>286.572</c:v>
                </c:pt>
                <c:pt idx="7189">
                  <c:v>286.60899999999998</c:v>
                </c:pt>
                <c:pt idx="7190">
                  <c:v>286.64600000000002</c:v>
                </c:pt>
                <c:pt idx="7191">
                  <c:v>286.68200000000002</c:v>
                </c:pt>
                <c:pt idx="7192">
                  <c:v>286.71899999999999</c:v>
                </c:pt>
                <c:pt idx="7193">
                  <c:v>286.75600000000003</c:v>
                </c:pt>
                <c:pt idx="7194">
                  <c:v>286.79200000000003</c:v>
                </c:pt>
                <c:pt idx="7195">
                  <c:v>286.82900000000001</c:v>
                </c:pt>
                <c:pt idx="7196">
                  <c:v>286.86599999999999</c:v>
                </c:pt>
                <c:pt idx="7197">
                  <c:v>286.90199999999999</c:v>
                </c:pt>
                <c:pt idx="7198">
                  <c:v>286.93900000000002</c:v>
                </c:pt>
                <c:pt idx="7199">
                  <c:v>286.976</c:v>
                </c:pt>
                <c:pt idx="7200">
                  <c:v>287.01300000000003</c:v>
                </c:pt>
                <c:pt idx="7201">
                  <c:v>287.04899999999998</c:v>
                </c:pt>
                <c:pt idx="7202">
                  <c:v>287.08600000000001</c:v>
                </c:pt>
                <c:pt idx="7203">
                  <c:v>287.12299999999999</c:v>
                </c:pt>
                <c:pt idx="7204">
                  <c:v>287.16000000000003</c:v>
                </c:pt>
                <c:pt idx="7205">
                  <c:v>287.197</c:v>
                </c:pt>
                <c:pt idx="7206">
                  <c:v>287.23399999999998</c:v>
                </c:pt>
                <c:pt idx="7207">
                  <c:v>287.27100000000002</c:v>
                </c:pt>
                <c:pt idx="7208">
                  <c:v>287.30799999999999</c:v>
                </c:pt>
                <c:pt idx="7209">
                  <c:v>287.34500000000003</c:v>
                </c:pt>
                <c:pt idx="7210">
                  <c:v>287.38100000000003</c:v>
                </c:pt>
                <c:pt idx="7211">
                  <c:v>287.41800000000001</c:v>
                </c:pt>
                <c:pt idx="7212">
                  <c:v>287.45499999999998</c:v>
                </c:pt>
                <c:pt idx="7213">
                  <c:v>287.49099999999999</c:v>
                </c:pt>
                <c:pt idx="7214">
                  <c:v>287.52800000000002</c:v>
                </c:pt>
                <c:pt idx="7215">
                  <c:v>287.565</c:v>
                </c:pt>
                <c:pt idx="7216">
                  <c:v>287.601</c:v>
                </c:pt>
                <c:pt idx="7217">
                  <c:v>287.63800000000003</c:v>
                </c:pt>
                <c:pt idx="7218">
                  <c:v>287.67500000000001</c:v>
                </c:pt>
                <c:pt idx="7219">
                  <c:v>287.71100000000001</c:v>
                </c:pt>
                <c:pt idx="7220">
                  <c:v>287.74799999999999</c:v>
                </c:pt>
                <c:pt idx="7221">
                  <c:v>287.78500000000003</c:v>
                </c:pt>
                <c:pt idx="7222">
                  <c:v>287.82100000000003</c:v>
                </c:pt>
                <c:pt idx="7223">
                  <c:v>287.858</c:v>
                </c:pt>
                <c:pt idx="7224">
                  <c:v>287.89400000000001</c:v>
                </c:pt>
                <c:pt idx="7225">
                  <c:v>287.93099999999998</c:v>
                </c:pt>
                <c:pt idx="7226">
                  <c:v>287.96800000000002</c:v>
                </c:pt>
                <c:pt idx="7227">
                  <c:v>288.00400000000002</c:v>
                </c:pt>
                <c:pt idx="7228">
                  <c:v>288.041</c:v>
                </c:pt>
                <c:pt idx="7229">
                  <c:v>288.077</c:v>
                </c:pt>
                <c:pt idx="7230">
                  <c:v>288.11400000000003</c:v>
                </c:pt>
                <c:pt idx="7231">
                  <c:v>288.15100000000001</c:v>
                </c:pt>
                <c:pt idx="7232">
                  <c:v>288.18700000000001</c:v>
                </c:pt>
                <c:pt idx="7233">
                  <c:v>288.22399999999999</c:v>
                </c:pt>
                <c:pt idx="7234">
                  <c:v>288.26100000000002</c:v>
                </c:pt>
                <c:pt idx="7235">
                  <c:v>288.29700000000003</c:v>
                </c:pt>
                <c:pt idx="7236">
                  <c:v>288.334</c:v>
                </c:pt>
                <c:pt idx="7237">
                  <c:v>288.37</c:v>
                </c:pt>
                <c:pt idx="7238">
                  <c:v>288.40699999999998</c:v>
                </c:pt>
                <c:pt idx="7239">
                  <c:v>288.44400000000002</c:v>
                </c:pt>
                <c:pt idx="7240">
                  <c:v>288.48500000000001</c:v>
                </c:pt>
                <c:pt idx="7241">
                  <c:v>288.52600000000001</c:v>
                </c:pt>
                <c:pt idx="7242">
                  <c:v>288.56700000000001</c:v>
                </c:pt>
                <c:pt idx="7243">
                  <c:v>288.608</c:v>
                </c:pt>
                <c:pt idx="7244">
                  <c:v>288.649</c:v>
                </c:pt>
                <c:pt idx="7245">
                  <c:v>288.69</c:v>
                </c:pt>
                <c:pt idx="7246">
                  <c:v>288.73099999999999</c:v>
                </c:pt>
                <c:pt idx="7247">
                  <c:v>288.77199999999999</c:v>
                </c:pt>
                <c:pt idx="7248">
                  <c:v>288.81299999999999</c:v>
                </c:pt>
                <c:pt idx="7249">
                  <c:v>288.85500000000002</c:v>
                </c:pt>
                <c:pt idx="7250">
                  <c:v>288.89600000000002</c:v>
                </c:pt>
                <c:pt idx="7251">
                  <c:v>288.93700000000001</c:v>
                </c:pt>
                <c:pt idx="7252">
                  <c:v>288.97899999999998</c:v>
                </c:pt>
                <c:pt idx="7253">
                  <c:v>289.02100000000002</c:v>
                </c:pt>
                <c:pt idx="7254">
                  <c:v>289.06200000000001</c:v>
                </c:pt>
                <c:pt idx="7255">
                  <c:v>289.10399999999998</c:v>
                </c:pt>
                <c:pt idx="7256">
                  <c:v>289.14499999999998</c:v>
                </c:pt>
                <c:pt idx="7257">
                  <c:v>289.18700000000001</c:v>
                </c:pt>
                <c:pt idx="7258">
                  <c:v>289.22899999999998</c:v>
                </c:pt>
                <c:pt idx="7259">
                  <c:v>289.27100000000002</c:v>
                </c:pt>
                <c:pt idx="7260">
                  <c:v>289.31200000000001</c:v>
                </c:pt>
                <c:pt idx="7261">
                  <c:v>289.35399999999998</c:v>
                </c:pt>
                <c:pt idx="7262">
                  <c:v>289.39600000000002</c:v>
                </c:pt>
                <c:pt idx="7263">
                  <c:v>289.43799999999999</c:v>
                </c:pt>
                <c:pt idx="7264">
                  <c:v>289.48</c:v>
                </c:pt>
                <c:pt idx="7265">
                  <c:v>289.52199999999999</c:v>
                </c:pt>
                <c:pt idx="7266">
                  <c:v>289.56400000000002</c:v>
                </c:pt>
                <c:pt idx="7267">
                  <c:v>289.60599999999999</c:v>
                </c:pt>
                <c:pt idx="7268">
                  <c:v>289.64800000000002</c:v>
                </c:pt>
                <c:pt idx="7269">
                  <c:v>289.69</c:v>
                </c:pt>
                <c:pt idx="7270">
                  <c:v>289.73200000000003</c:v>
                </c:pt>
                <c:pt idx="7271">
                  <c:v>289.774</c:v>
                </c:pt>
                <c:pt idx="7272">
                  <c:v>289.81600000000003</c:v>
                </c:pt>
                <c:pt idx="7273">
                  <c:v>289.858</c:v>
                </c:pt>
                <c:pt idx="7274">
                  <c:v>289.90000000000003</c:v>
                </c:pt>
                <c:pt idx="7275">
                  <c:v>289.94200000000001</c:v>
                </c:pt>
                <c:pt idx="7276">
                  <c:v>289.98399999999998</c:v>
                </c:pt>
                <c:pt idx="7277">
                  <c:v>290.02699999999999</c:v>
                </c:pt>
                <c:pt idx="7278">
                  <c:v>290.06900000000002</c:v>
                </c:pt>
                <c:pt idx="7279">
                  <c:v>290.11099999999999</c:v>
                </c:pt>
                <c:pt idx="7280">
                  <c:v>290.15300000000002</c:v>
                </c:pt>
                <c:pt idx="7281">
                  <c:v>290.19499999999999</c:v>
                </c:pt>
                <c:pt idx="7282">
                  <c:v>290.23700000000002</c:v>
                </c:pt>
                <c:pt idx="7283">
                  <c:v>290.279</c:v>
                </c:pt>
                <c:pt idx="7284">
                  <c:v>290.32100000000003</c:v>
                </c:pt>
                <c:pt idx="7285">
                  <c:v>290.363</c:v>
                </c:pt>
                <c:pt idx="7286">
                  <c:v>290.40500000000003</c:v>
                </c:pt>
                <c:pt idx="7287">
                  <c:v>290.447</c:v>
                </c:pt>
                <c:pt idx="7288">
                  <c:v>290.49</c:v>
                </c:pt>
                <c:pt idx="7289">
                  <c:v>290.53199999999998</c:v>
                </c:pt>
                <c:pt idx="7290">
                  <c:v>290.57400000000001</c:v>
                </c:pt>
                <c:pt idx="7291">
                  <c:v>290.61599999999999</c:v>
                </c:pt>
                <c:pt idx="7292">
                  <c:v>290.65800000000002</c:v>
                </c:pt>
                <c:pt idx="7293">
                  <c:v>290.7</c:v>
                </c:pt>
                <c:pt idx="7294">
                  <c:v>290.74200000000002</c:v>
                </c:pt>
                <c:pt idx="7295">
                  <c:v>290.78399999999999</c:v>
                </c:pt>
                <c:pt idx="7296">
                  <c:v>290.82600000000002</c:v>
                </c:pt>
                <c:pt idx="7297">
                  <c:v>290.86799999999999</c:v>
                </c:pt>
                <c:pt idx="7298">
                  <c:v>290.91000000000003</c:v>
                </c:pt>
                <c:pt idx="7299">
                  <c:v>290.952</c:v>
                </c:pt>
                <c:pt idx="7300">
                  <c:v>290.99400000000003</c:v>
                </c:pt>
                <c:pt idx="7301">
                  <c:v>291.036</c:v>
                </c:pt>
                <c:pt idx="7302">
                  <c:v>291.07800000000003</c:v>
                </c:pt>
                <c:pt idx="7303">
                  <c:v>291.12</c:v>
                </c:pt>
                <c:pt idx="7304">
                  <c:v>291.16199999999998</c:v>
                </c:pt>
                <c:pt idx="7305">
                  <c:v>291.20400000000001</c:v>
                </c:pt>
                <c:pt idx="7306">
                  <c:v>291.24599999999998</c:v>
                </c:pt>
                <c:pt idx="7307">
                  <c:v>291.28800000000001</c:v>
                </c:pt>
                <c:pt idx="7308">
                  <c:v>291.33</c:v>
                </c:pt>
                <c:pt idx="7309">
                  <c:v>291.37200000000001</c:v>
                </c:pt>
                <c:pt idx="7310">
                  <c:v>291.41500000000002</c:v>
                </c:pt>
                <c:pt idx="7311">
                  <c:v>291.45699999999999</c:v>
                </c:pt>
                <c:pt idx="7312">
                  <c:v>291.49900000000002</c:v>
                </c:pt>
                <c:pt idx="7313">
                  <c:v>291.54200000000003</c:v>
                </c:pt>
                <c:pt idx="7314">
                  <c:v>291.584</c:v>
                </c:pt>
                <c:pt idx="7315">
                  <c:v>291.62700000000001</c:v>
                </c:pt>
                <c:pt idx="7316">
                  <c:v>291.67</c:v>
                </c:pt>
                <c:pt idx="7317">
                  <c:v>291.71300000000002</c:v>
                </c:pt>
                <c:pt idx="7318">
                  <c:v>291.755</c:v>
                </c:pt>
                <c:pt idx="7319">
                  <c:v>291.798</c:v>
                </c:pt>
                <c:pt idx="7320">
                  <c:v>291.84100000000001</c:v>
                </c:pt>
                <c:pt idx="7321">
                  <c:v>291.88400000000001</c:v>
                </c:pt>
                <c:pt idx="7322">
                  <c:v>291.92599999999999</c:v>
                </c:pt>
                <c:pt idx="7323">
                  <c:v>291.96899999999999</c:v>
                </c:pt>
                <c:pt idx="7324">
                  <c:v>292.012</c:v>
                </c:pt>
                <c:pt idx="7325">
                  <c:v>292.05500000000001</c:v>
                </c:pt>
                <c:pt idx="7326">
                  <c:v>292.09800000000001</c:v>
                </c:pt>
                <c:pt idx="7327">
                  <c:v>292.14100000000002</c:v>
                </c:pt>
                <c:pt idx="7328">
                  <c:v>292.18400000000003</c:v>
                </c:pt>
                <c:pt idx="7329">
                  <c:v>292.22700000000003</c:v>
                </c:pt>
                <c:pt idx="7330">
                  <c:v>292.27</c:v>
                </c:pt>
                <c:pt idx="7331">
                  <c:v>292.31299999999999</c:v>
                </c:pt>
                <c:pt idx="7332">
                  <c:v>292.35599999999999</c:v>
                </c:pt>
                <c:pt idx="7333">
                  <c:v>292.399</c:v>
                </c:pt>
                <c:pt idx="7334">
                  <c:v>292.44299999999998</c:v>
                </c:pt>
                <c:pt idx="7335">
                  <c:v>292.48599999999999</c:v>
                </c:pt>
                <c:pt idx="7336">
                  <c:v>292.529</c:v>
                </c:pt>
                <c:pt idx="7337">
                  <c:v>292.572</c:v>
                </c:pt>
                <c:pt idx="7338">
                  <c:v>292.61500000000001</c:v>
                </c:pt>
                <c:pt idx="7339">
                  <c:v>292.65800000000002</c:v>
                </c:pt>
                <c:pt idx="7340">
                  <c:v>292.70100000000002</c:v>
                </c:pt>
                <c:pt idx="7341">
                  <c:v>292.74400000000003</c:v>
                </c:pt>
                <c:pt idx="7342">
                  <c:v>292.78699999999998</c:v>
                </c:pt>
                <c:pt idx="7343">
                  <c:v>292.83</c:v>
                </c:pt>
                <c:pt idx="7344">
                  <c:v>292.87299999999999</c:v>
                </c:pt>
                <c:pt idx="7345">
                  <c:v>292.916</c:v>
                </c:pt>
                <c:pt idx="7346">
                  <c:v>292.959</c:v>
                </c:pt>
                <c:pt idx="7347">
                  <c:v>293.00100000000003</c:v>
                </c:pt>
                <c:pt idx="7348">
                  <c:v>293.04399999999998</c:v>
                </c:pt>
                <c:pt idx="7349">
                  <c:v>293.08699999999999</c:v>
                </c:pt>
                <c:pt idx="7350">
                  <c:v>293.12900000000002</c:v>
                </c:pt>
                <c:pt idx="7351">
                  <c:v>293.17200000000003</c:v>
                </c:pt>
                <c:pt idx="7352">
                  <c:v>293.214</c:v>
                </c:pt>
                <c:pt idx="7353">
                  <c:v>293.25700000000001</c:v>
                </c:pt>
                <c:pt idx="7354">
                  <c:v>293.29899999999998</c:v>
                </c:pt>
                <c:pt idx="7355">
                  <c:v>293.34100000000001</c:v>
                </c:pt>
                <c:pt idx="7356">
                  <c:v>293.38400000000001</c:v>
                </c:pt>
                <c:pt idx="7357">
                  <c:v>293.42599999999999</c:v>
                </c:pt>
                <c:pt idx="7358">
                  <c:v>293.46899999999999</c:v>
                </c:pt>
                <c:pt idx="7359">
                  <c:v>293.51100000000002</c:v>
                </c:pt>
                <c:pt idx="7360">
                  <c:v>293.553</c:v>
                </c:pt>
                <c:pt idx="7361">
                  <c:v>293.596</c:v>
                </c:pt>
                <c:pt idx="7362">
                  <c:v>293.63800000000003</c:v>
                </c:pt>
                <c:pt idx="7363">
                  <c:v>293.68</c:v>
                </c:pt>
                <c:pt idx="7364">
                  <c:v>293.72300000000001</c:v>
                </c:pt>
                <c:pt idx="7365">
                  <c:v>293.76499999999999</c:v>
                </c:pt>
                <c:pt idx="7366">
                  <c:v>293.80700000000002</c:v>
                </c:pt>
                <c:pt idx="7367">
                  <c:v>293.85000000000002</c:v>
                </c:pt>
                <c:pt idx="7368">
                  <c:v>293.892</c:v>
                </c:pt>
                <c:pt idx="7369">
                  <c:v>293.93400000000003</c:v>
                </c:pt>
                <c:pt idx="7370">
                  <c:v>293.976</c:v>
                </c:pt>
                <c:pt idx="7371">
                  <c:v>294.01900000000001</c:v>
                </c:pt>
                <c:pt idx="7372">
                  <c:v>294.06099999999998</c:v>
                </c:pt>
                <c:pt idx="7373">
                  <c:v>294.10300000000001</c:v>
                </c:pt>
                <c:pt idx="7374">
                  <c:v>294.14499999999998</c:v>
                </c:pt>
                <c:pt idx="7375">
                  <c:v>294.18799999999999</c:v>
                </c:pt>
                <c:pt idx="7376">
                  <c:v>294.23</c:v>
                </c:pt>
                <c:pt idx="7377">
                  <c:v>294.27199999999999</c:v>
                </c:pt>
                <c:pt idx="7378">
                  <c:v>294.31400000000002</c:v>
                </c:pt>
                <c:pt idx="7379">
                  <c:v>294.35700000000003</c:v>
                </c:pt>
                <c:pt idx="7380">
                  <c:v>294.399</c:v>
                </c:pt>
                <c:pt idx="7381">
                  <c:v>294.44100000000003</c:v>
                </c:pt>
                <c:pt idx="7382">
                  <c:v>294.483</c:v>
                </c:pt>
                <c:pt idx="7383">
                  <c:v>294.52500000000003</c:v>
                </c:pt>
                <c:pt idx="7384">
                  <c:v>294.56799999999998</c:v>
                </c:pt>
                <c:pt idx="7385">
                  <c:v>294.61</c:v>
                </c:pt>
                <c:pt idx="7386">
                  <c:v>294.65199999999999</c:v>
                </c:pt>
                <c:pt idx="7387">
                  <c:v>294.69400000000002</c:v>
                </c:pt>
                <c:pt idx="7388">
                  <c:v>294.73599999999999</c:v>
                </c:pt>
                <c:pt idx="7389">
                  <c:v>294.77800000000002</c:v>
                </c:pt>
                <c:pt idx="7390">
                  <c:v>294.82</c:v>
                </c:pt>
                <c:pt idx="7391">
                  <c:v>294.86200000000002</c:v>
                </c:pt>
                <c:pt idx="7392">
                  <c:v>294.904</c:v>
                </c:pt>
                <c:pt idx="7393">
                  <c:v>294.94600000000003</c:v>
                </c:pt>
                <c:pt idx="7394">
                  <c:v>294.988</c:v>
                </c:pt>
                <c:pt idx="7395">
                  <c:v>295.03000000000003</c:v>
                </c:pt>
                <c:pt idx="7396">
                  <c:v>295.072</c:v>
                </c:pt>
                <c:pt idx="7397">
                  <c:v>295.11400000000003</c:v>
                </c:pt>
                <c:pt idx="7398">
                  <c:v>295.15600000000001</c:v>
                </c:pt>
                <c:pt idx="7399">
                  <c:v>295.19799999999998</c:v>
                </c:pt>
                <c:pt idx="7400">
                  <c:v>295.24</c:v>
                </c:pt>
                <c:pt idx="7401">
                  <c:v>295.28199999999998</c:v>
                </c:pt>
                <c:pt idx="7402">
                  <c:v>295.32400000000001</c:v>
                </c:pt>
                <c:pt idx="7403">
                  <c:v>295.36599999999999</c:v>
                </c:pt>
                <c:pt idx="7404">
                  <c:v>295.40800000000002</c:v>
                </c:pt>
                <c:pt idx="7405">
                  <c:v>295.45</c:v>
                </c:pt>
                <c:pt idx="7406">
                  <c:v>295.49200000000002</c:v>
                </c:pt>
                <c:pt idx="7407">
                  <c:v>295.53399999999999</c:v>
                </c:pt>
                <c:pt idx="7408">
                  <c:v>295.57600000000002</c:v>
                </c:pt>
                <c:pt idx="7409">
                  <c:v>295.61799999999999</c:v>
                </c:pt>
                <c:pt idx="7410">
                  <c:v>295.66000000000003</c:v>
                </c:pt>
                <c:pt idx="7411">
                  <c:v>295.702</c:v>
                </c:pt>
                <c:pt idx="7412">
                  <c:v>295.74400000000003</c:v>
                </c:pt>
                <c:pt idx="7413">
                  <c:v>295.786</c:v>
                </c:pt>
                <c:pt idx="7414">
                  <c:v>295.82800000000003</c:v>
                </c:pt>
                <c:pt idx="7415">
                  <c:v>295.87</c:v>
                </c:pt>
                <c:pt idx="7416">
                  <c:v>295.91200000000003</c:v>
                </c:pt>
                <c:pt idx="7417">
                  <c:v>295.95400000000001</c:v>
                </c:pt>
                <c:pt idx="7418">
                  <c:v>295.99599999999998</c:v>
                </c:pt>
                <c:pt idx="7419">
                  <c:v>296.03899999999999</c:v>
                </c:pt>
                <c:pt idx="7420">
                  <c:v>296.08100000000002</c:v>
                </c:pt>
                <c:pt idx="7421">
                  <c:v>296.12299999999999</c:v>
                </c:pt>
                <c:pt idx="7422">
                  <c:v>296.16500000000002</c:v>
                </c:pt>
                <c:pt idx="7423">
                  <c:v>296.20699999999999</c:v>
                </c:pt>
                <c:pt idx="7424">
                  <c:v>296.25</c:v>
                </c:pt>
                <c:pt idx="7425">
                  <c:v>296.29200000000003</c:v>
                </c:pt>
                <c:pt idx="7426">
                  <c:v>296.334</c:v>
                </c:pt>
                <c:pt idx="7427">
                  <c:v>296.37600000000003</c:v>
                </c:pt>
                <c:pt idx="7428">
                  <c:v>296.41800000000001</c:v>
                </c:pt>
                <c:pt idx="7429">
                  <c:v>296.46100000000001</c:v>
                </c:pt>
                <c:pt idx="7430">
                  <c:v>296.50299999999999</c:v>
                </c:pt>
                <c:pt idx="7431">
                  <c:v>296.54500000000002</c:v>
                </c:pt>
                <c:pt idx="7432">
                  <c:v>296.58699999999999</c:v>
                </c:pt>
                <c:pt idx="7433">
                  <c:v>296.62900000000002</c:v>
                </c:pt>
                <c:pt idx="7434">
                  <c:v>296.67099999999999</c:v>
                </c:pt>
                <c:pt idx="7435">
                  <c:v>296.71300000000002</c:v>
                </c:pt>
                <c:pt idx="7436">
                  <c:v>296.755</c:v>
                </c:pt>
                <c:pt idx="7437">
                  <c:v>296.79700000000003</c:v>
                </c:pt>
                <c:pt idx="7438">
                  <c:v>296.839</c:v>
                </c:pt>
                <c:pt idx="7439">
                  <c:v>296.88100000000003</c:v>
                </c:pt>
                <c:pt idx="7440">
                  <c:v>296.92399999999998</c:v>
                </c:pt>
                <c:pt idx="7441">
                  <c:v>296.96600000000001</c:v>
                </c:pt>
                <c:pt idx="7442">
                  <c:v>297.00799999999998</c:v>
                </c:pt>
                <c:pt idx="7443">
                  <c:v>297.05</c:v>
                </c:pt>
                <c:pt idx="7444">
                  <c:v>297.09199999999998</c:v>
                </c:pt>
                <c:pt idx="7445">
                  <c:v>297.13400000000001</c:v>
                </c:pt>
                <c:pt idx="7446">
                  <c:v>297.17500000000001</c:v>
                </c:pt>
                <c:pt idx="7447">
                  <c:v>297.21699999999998</c:v>
                </c:pt>
                <c:pt idx="7448">
                  <c:v>297.25900000000001</c:v>
                </c:pt>
                <c:pt idx="7449">
                  <c:v>297.30099999999999</c:v>
                </c:pt>
                <c:pt idx="7450">
                  <c:v>297.34300000000002</c:v>
                </c:pt>
                <c:pt idx="7451">
                  <c:v>297.38499999999999</c:v>
                </c:pt>
                <c:pt idx="7452">
                  <c:v>297.42700000000002</c:v>
                </c:pt>
                <c:pt idx="7453">
                  <c:v>297.46899999999999</c:v>
                </c:pt>
                <c:pt idx="7454">
                  <c:v>297.51100000000002</c:v>
                </c:pt>
                <c:pt idx="7455">
                  <c:v>297.553</c:v>
                </c:pt>
                <c:pt idx="7456">
                  <c:v>297.59500000000003</c:v>
                </c:pt>
                <c:pt idx="7457">
                  <c:v>297.637</c:v>
                </c:pt>
                <c:pt idx="7458">
                  <c:v>297.67900000000003</c:v>
                </c:pt>
                <c:pt idx="7459">
                  <c:v>297.721</c:v>
                </c:pt>
                <c:pt idx="7460">
                  <c:v>297.76300000000003</c:v>
                </c:pt>
                <c:pt idx="7461">
                  <c:v>297.80400000000003</c:v>
                </c:pt>
                <c:pt idx="7462">
                  <c:v>297.846</c:v>
                </c:pt>
                <c:pt idx="7463">
                  <c:v>297.88800000000003</c:v>
                </c:pt>
                <c:pt idx="7464">
                  <c:v>297.93</c:v>
                </c:pt>
                <c:pt idx="7465">
                  <c:v>297.97199999999998</c:v>
                </c:pt>
                <c:pt idx="7466">
                  <c:v>298.01300000000003</c:v>
                </c:pt>
                <c:pt idx="7467">
                  <c:v>298.05500000000001</c:v>
                </c:pt>
                <c:pt idx="7468">
                  <c:v>298.09699999999998</c:v>
                </c:pt>
                <c:pt idx="7469">
                  <c:v>298.13800000000003</c:v>
                </c:pt>
                <c:pt idx="7470">
                  <c:v>298.18</c:v>
                </c:pt>
                <c:pt idx="7471">
                  <c:v>298.22199999999998</c:v>
                </c:pt>
                <c:pt idx="7472">
                  <c:v>298.26400000000001</c:v>
                </c:pt>
                <c:pt idx="7473">
                  <c:v>298.30500000000001</c:v>
                </c:pt>
                <c:pt idx="7474">
                  <c:v>298.34699999999998</c:v>
                </c:pt>
                <c:pt idx="7475">
                  <c:v>298.38900000000001</c:v>
                </c:pt>
                <c:pt idx="7476">
                  <c:v>298.43</c:v>
                </c:pt>
                <c:pt idx="7477">
                  <c:v>298.47199999999998</c:v>
                </c:pt>
                <c:pt idx="7478">
                  <c:v>298.51400000000001</c:v>
                </c:pt>
                <c:pt idx="7479">
                  <c:v>298.55500000000001</c:v>
                </c:pt>
                <c:pt idx="7480">
                  <c:v>298.59699999999998</c:v>
                </c:pt>
                <c:pt idx="7481">
                  <c:v>298.63900000000001</c:v>
                </c:pt>
                <c:pt idx="7482">
                  <c:v>298.68</c:v>
                </c:pt>
                <c:pt idx="7483">
                  <c:v>298.72199999999998</c:v>
                </c:pt>
                <c:pt idx="7484">
                  <c:v>298.76400000000001</c:v>
                </c:pt>
                <c:pt idx="7485">
                  <c:v>298.80500000000001</c:v>
                </c:pt>
                <c:pt idx="7486">
                  <c:v>298.84699999999998</c:v>
                </c:pt>
                <c:pt idx="7487">
                  <c:v>298.88900000000001</c:v>
                </c:pt>
                <c:pt idx="7488">
                  <c:v>298.93</c:v>
                </c:pt>
                <c:pt idx="7489">
                  <c:v>298.97199999999998</c:v>
                </c:pt>
                <c:pt idx="7490">
                  <c:v>299.01400000000001</c:v>
                </c:pt>
                <c:pt idx="7491">
                  <c:v>299.05500000000001</c:v>
                </c:pt>
                <c:pt idx="7492">
                  <c:v>299.09699999999998</c:v>
                </c:pt>
                <c:pt idx="7493">
                  <c:v>299.13900000000001</c:v>
                </c:pt>
                <c:pt idx="7494">
                  <c:v>299.18099999999998</c:v>
                </c:pt>
                <c:pt idx="7495">
                  <c:v>299.22199999999998</c:v>
                </c:pt>
                <c:pt idx="7496">
                  <c:v>299.26400000000001</c:v>
                </c:pt>
                <c:pt idx="7497">
                  <c:v>299.30599999999998</c:v>
                </c:pt>
                <c:pt idx="7498">
                  <c:v>299.34699999999998</c:v>
                </c:pt>
                <c:pt idx="7499">
                  <c:v>299.38900000000001</c:v>
                </c:pt>
                <c:pt idx="7500">
                  <c:v>299.43099999999998</c:v>
                </c:pt>
                <c:pt idx="7501">
                  <c:v>299.47300000000001</c:v>
                </c:pt>
                <c:pt idx="7502">
                  <c:v>299.51400000000001</c:v>
                </c:pt>
                <c:pt idx="7503">
                  <c:v>299.55599999999998</c:v>
                </c:pt>
                <c:pt idx="7504">
                  <c:v>299.59800000000001</c:v>
                </c:pt>
                <c:pt idx="7505">
                  <c:v>299.63900000000001</c:v>
                </c:pt>
                <c:pt idx="7506">
                  <c:v>299.68099999999998</c:v>
                </c:pt>
                <c:pt idx="7507">
                  <c:v>299.72300000000001</c:v>
                </c:pt>
                <c:pt idx="7508">
                  <c:v>299.76400000000001</c:v>
                </c:pt>
                <c:pt idx="7509">
                  <c:v>299.80599999999998</c:v>
                </c:pt>
                <c:pt idx="7510">
                  <c:v>299.84800000000001</c:v>
                </c:pt>
                <c:pt idx="7511">
                  <c:v>299.88900000000001</c:v>
                </c:pt>
                <c:pt idx="7512">
                  <c:v>299.93099999999998</c:v>
                </c:pt>
                <c:pt idx="7513">
                  <c:v>299.97300000000001</c:v>
                </c:pt>
                <c:pt idx="7514">
                  <c:v>300.01400000000001</c:v>
                </c:pt>
                <c:pt idx="7515">
                  <c:v>300.05599999999998</c:v>
                </c:pt>
                <c:pt idx="7516">
                  <c:v>300.09800000000001</c:v>
                </c:pt>
                <c:pt idx="7517">
                  <c:v>300.13900000000001</c:v>
                </c:pt>
                <c:pt idx="7518">
                  <c:v>300.18099999999998</c:v>
                </c:pt>
                <c:pt idx="7519">
                  <c:v>300.22300000000001</c:v>
                </c:pt>
                <c:pt idx="7520">
                  <c:v>300.26400000000001</c:v>
                </c:pt>
                <c:pt idx="7521">
                  <c:v>300.30599999999998</c:v>
                </c:pt>
                <c:pt idx="7522">
                  <c:v>300.34800000000001</c:v>
                </c:pt>
                <c:pt idx="7523">
                  <c:v>300.38900000000001</c:v>
                </c:pt>
                <c:pt idx="7524">
                  <c:v>300.43099999999998</c:v>
                </c:pt>
                <c:pt idx="7525">
                  <c:v>300.47300000000001</c:v>
                </c:pt>
                <c:pt idx="7526">
                  <c:v>300.51400000000001</c:v>
                </c:pt>
                <c:pt idx="7527">
                  <c:v>300.55599999999998</c:v>
                </c:pt>
                <c:pt idx="7528">
                  <c:v>300.59800000000001</c:v>
                </c:pt>
                <c:pt idx="7529">
                  <c:v>300.63900000000001</c:v>
                </c:pt>
                <c:pt idx="7530">
                  <c:v>300.68099999999998</c:v>
                </c:pt>
                <c:pt idx="7531">
                  <c:v>300.72199999999998</c:v>
                </c:pt>
                <c:pt idx="7532">
                  <c:v>300.76400000000001</c:v>
                </c:pt>
                <c:pt idx="7533">
                  <c:v>300.80500000000001</c:v>
                </c:pt>
                <c:pt idx="7534">
                  <c:v>300.84699999999998</c:v>
                </c:pt>
                <c:pt idx="7535">
                  <c:v>300.88800000000003</c:v>
                </c:pt>
                <c:pt idx="7536">
                  <c:v>300.93</c:v>
                </c:pt>
                <c:pt idx="7537">
                  <c:v>300.971</c:v>
                </c:pt>
                <c:pt idx="7538">
                  <c:v>301.01300000000003</c:v>
                </c:pt>
                <c:pt idx="7539">
                  <c:v>301.05400000000003</c:v>
                </c:pt>
                <c:pt idx="7540">
                  <c:v>301.096</c:v>
                </c:pt>
                <c:pt idx="7541">
                  <c:v>301.137</c:v>
                </c:pt>
                <c:pt idx="7542">
                  <c:v>301.17900000000003</c:v>
                </c:pt>
                <c:pt idx="7543">
                  <c:v>301.22000000000003</c:v>
                </c:pt>
                <c:pt idx="7544">
                  <c:v>301.262</c:v>
                </c:pt>
                <c:pt idx="7545">
                  <c:v>301.30400000000003</c:v>
                </c:pt>
                <c:pt idx="7546">
                  <c:v>301.34500000000003</c:v>
                </c:pt>
                <c:pt idx="7547">
                  <c:v>301.387</c:v>
                </c:pt>
                <c:pt idx="7548">
                  <c:v>301.428</c:v>
                </c:pt>
                <c:pt idx="7549">
                  <c:v>301.47000000000003</c:v>
                </c:pt>
                <c:pt idx="7550">
                  <c:v>301.51100000000002</c:v>
                </c:pt>
                <c:pt idx="7551">
                  <c:v>301.553</c:v>
                </c:pt>
                <c:pt idx="7552">
                  <c:v>301.59399999999999</c:v>
                </c:pt>
                <c:pt idx="7553">
                  <c:v>301.63600000000002</c:v>
                </c:pt>
                <c:pt idx="7554">
                  <c:v>301.678</c:v>
                </c:pt>
                <c:pt idx="7555">
                  <c:v>301.71899999999999</c:v>
                </c:pt>
                <c:pt idx="7556">
                  <c:v>301.76100000000002</c:v>
                </c:pt>
                <c:pt idx="7557">
                  <c:v>301.80200000000002</c:v>
                </c:pt>
                <c:pt idx="7558">
                  <c:v>301.84399999999999</c:v>
                </c:pt>
                <c:pt idx="7559">
                  <c:v>301.88600000000002</c:v>
                </c:pt>
                <c:pt idx="7560">
                  <c:v>301.92700000000002</c:v>
                </c:pt>
                <c:pt idx="7561">
                  <c:v>301.96899999999999</c:v>
                </c:pt>
                <c:pt idx="7562">
                  <c:v>302.01100000000002</c:v>
                </c:pt>
                <c:pt idx="7563">
                  <c:v>302.05200000000002</c:v>
                </c:pt>
                <c:pt idx="7564">
                  <c:v>302.09399999999999</c:v>
                </c:pt>
                <c:pt idx="7565">
                  <c:v>302.13499999999999</c:v>
                </c:pt>
                <c:pt idx="7566">
                  <c:v>302.17700000000002</c:v>
                </c:pt>
                <c:pt idx="7567">
                  <c:v>302.21899999999999</c:v>
                </c:pt>
                <c:pt idx="7568">
                  <c:v>302.26</c:v>
                </c:pt>
                <c:pt idx="7569">
                  <c:v>302.30200000000002</c:v>
                </c:pt>
                <c:pt idx="7570">
                  <c:v>302.34399999999999</c:v>
                </c:pt>
                <c:pt idx="7571">
                  <c:v>302.38499999999999</c:v>
                </c:pt>
                <c:pt idx="7572">
                  <c:v>302.42700000000002</c:v>
                </c:pt>
                <c:pt idx="7573">
                  <c:v>302.46899999999999</c:v>
                </c:pt>
                <c:pt idx="7574">
                  <c:v>302.51</c:v>
                </c:pt>
                <c:pt idx="7575">
                  <c:v>302.55200000000002</c:v>
                </c:pt>
                <c:pt idx="7576">
                  <c:v>302.59300000000002</c:v>
                </c:pt>
                <c:pt idx="7577">
                  <c:v>302.63499999999999</c:v>
                </c:pt>
                <c:pt idx="7578">
                  <c:v>302.67700000000002</c:v>
                </c:pt>
                <c:pt idx="7579">
                  <c:v>302.71800000000002</c:v>
                </c:pt>
                <c:pt idx="7580">
                  <c:v>302.76</c:v>
                </c:pt>
                <c:pt idx="7581">
                  <c:v>302.80099999999999</c:v>
                </c:pt>
                <c:pt idx="7582">
                  <c:v>302.84300000000002</c:v>
                </c:pt>
                <c:pt idx="7583">
                  <c:v>302.88499999999999</c:v>
                </c:pt>
                <c:pt idx="7584">
                  <c:v>302.92599999999999</c:v>
                </c:pt>
                <c:pt idx="7585">
                  <c:v>302.96800000000002</c:v>
                </c:pt>
                <c:pt idx="7586">
                  <c:v>303.00900000000001</c:v>
                </c:pt>
                <c:pt idx="7587">
                  <c:v>303.05099999999999</c:v>
                </c:pt>
                <c:pt idx="7588">
                  <c:v>303.09199999999998</c:v>
                </c:pt>
                <c:pt idx="7589">
                  <c:v>303.13400000000001</c:v>
                </c:pt>
                <c:pt idx="7590">
                  <c:v>303.17500000000001</c:v>
                </c:pt>
                <c:pt idx="7591">
                  <c:v>303.21699999999998</c:v>
                </c:pt>
                <c:pt idx="7592">
                  <c:v>303.25799999999998</c:v>
                </c:pt>
                <c:pt idx="7593">
                  <c:v>303.3</c:v>
                </c:pt>
                <c:pt idx="7594">
                  <c:v>303.34100000000001</c:v>
                </c:pt>
                <c:pt idx="7595">
                  <c:v>303.38299999999998</c:v>
                </c:pt>
                <c:pt idx="7596">
                  <c:v>303.42399999999998</c:v>
                </c:pt>
                <c:pt idx="7597">
                  <c:v>303.46600000000001</c:v>
                </c:pt>
                <c:pt idx="7598">
                  <c:v>303.50799999999998</c:v>
                </c:pt>
                <c:pt idx="7599">
                  <c:v>303.54899999999998</c:v>
                </c:pt>
                <c:pt idx="7600">
                  <c:v>303.59100000000001</c:v>
                </c:pt>
                <c:pt idx="7601">
                  <c:v>303.63299999999998</c:v>
                </c:pt>
                <c:pt idx="7602">
                  <c:v>303.67399999999998</c:v>
                </c:pt>
                <c:pt idx="7603">
                  <c:v>303.71600000000001</c:v>
                </c:pt>
                <c:pt idx="7604">
                  <c:v>303.75799999999998</c:v>
                </c:pt>
                <c:pt idx="7605">
                  <c:v>303.8</c:v>
                </c:pt>
                <c:pt idx="7606">
                  <c:v>303.84100000000001</c:v>
                </c:pt>
                <c:pt idx="7607">
                  <c:v>303.88299999999998</c:v>
                </c:pt>
                <c:pt idx="7608">
                  <c:v>303.92500000000001</c:v>
                </c:pt>
                <c:pt idx="7609">
                  <c:v>303.96600000000001</c:v>
                </c:pt>
                <c:pt idx="7610">
                  <c:v>304.00799999999998</c:v>
                </c:pt>
                <c:pt idx="7611">
                  <c:v>304.05</c:v>
                </c:pt>
                <c:pt idx="7612">
                  <c:v>304.09100000000001</c:v>
                </c:pt>
                <c:pt idx="7613">
                  <c:v>304.13299999999998</c:v>
                </c:pt>
                <c:pt idx="7614">
                  <c:v>304.17399999999998</c:v>
                </c:pt>
                <c:pt idx="7615">
                  <c:v>304.21600000000001</c:v>
                </c:pt>
                <c:pt idx="7616">
                  <c:v>304.25700000000001</c:v>
                </c:pt>
                <c:pt idx="7617">
                  <c:v>304.29899999999998</c:v>
                </c:pt>
                <c:pt idx="7618">
                  <c:v>304.34000000000003</c:v>
                </c:pt>
                <c:pt idx="7619">
                  <c:v>304.38200000000001</c:v>
                </c:pt>
                <c:pt idx="7620">
                  <c:v>304.423</c:v>
                </c:pt>
                <c:pt idx="7621">
                  <c:v>304.46500000000003</c:v>
                </c:pt>
                <c:pt idx="7622">
                  <c:v>304.50600000000003</c:v>
                </c:pt>
                <c:pt idx="7623">
                  <c:v>304.54700000000003</c:v>
                </c:pt>
                <c:pt idx="7624">
                  <c:v>304.589</c:v>
                </c:pt>
                <c:pt idx="7625">
                  <c:v>304.63</c:v>
                </c:pt>
                <c:pt idx="7626">
                  <c:v>304.67200000000003</c:v>
                </c:pt>
                <c:pt idx="7627">
                  <c:v>304.71300000000002</c:v>
                </c:pt>
                <c:pt idx="7628">
                  <c:v>304.755</c:v>
                </c:pt>
                <c:pt idx="7629">
                  <c:v>304.79599999999999</c:v>
                </c:pt>
                <c:pt idx="7630">
                  <c:v>304.83800000000002</c:v>
                </c:pt>
                <c:pt idx="7631">
                  <c:v>304.87900000000002</c:v>
                </c:pt>
                <c:pt idx="7632">
                  <c:v>304.92099999999999</c:v>
                </c:pt>
                <c:pt idx="7633">
                  <c:v>304.96199999999999</c:v>
                </c:pt>
                <c:pt idx="7634">
                  <c:v>305.00400000000002</c:v>
                </c:pt>
                <c:pt idx="7635">
                  <c:v>305.04500000000002</c:v>
                </c:pt>
                <c:pt idx="7636">
                  <c:v>305.08699999999999</c:v>
                </c:pt>
                <c:pt idx="7637">
                  <c:v>305.12799999999999</c:v>
                </c:pt>
                <c:pt idx="7638">
                  <c:v>305.17</c:v>
                </c:pt>
                <c:pt idx="7639">
                  <c:v>305.21199999999999</c:v>
                </c:pt>
                <c:pt idx="7640">
                  <c:v>305.25299999999999</c:v>
                </c:pt>
                <c:pt idx="7641">
                  <c:v>305.29500000000002</c:v>
                </c:pt>
                <c:pt idx="7642">
                  <c:v>305.33600000000001</c:v>
                </c:pt>
                <c:pt idx="7643">
                  <c:v>305.37799999999999</c:v>
                </c:pt>
                <c:pt idx="7644">
                  <c:v>305.41899999999998</c:v>
                </c:pt>
                <c:pt idx="7645">
                  <c:v>305.46100000000001</c:v>
                </c:pt>
                <c:pt idx="7646">
                  <c:v>305.50299999999999</c:v>
                </c:pt>
                <c:pt idx="7647">
                  <c:v>305.54399999999998</c:v>
                </c:pt>
                <c:pt idx="7648">
                  <c:v>305.58600000000001</c:v>
                </c:pt>
                <c:pt idx="7649">
                  <c:v>305.62700000000001</c:v>
                </c:pt>
                <c:pt idx="7650">
                  <c:v>305.66899999999998</c:v>
                </c:pt>
                <c:pt idx="7651">
                  <c:v>305.70999999999998</c:v>
                </c:pt>
                <c:pt idx="7652">
                  <c:v>305.75200000000001</c:v>
                </c:pt>
                <c:pt idx="7653">
                  <c:v>305.79300000000001</c:v>
                </c:pt>
                <c:pt idx="7654">
                  <c:v>305.83499999999998</c:v>
                </c:pt>
                <c:pt idx="7655">
                  <c:v>305.87600000000003</c:v>
                </c:pt>
                <c:pt idx="7656">
                  <c:v>305.91800000000001</c:v>
                </c:pt>
                <c:pt idx="7657">
                  <c:v>305.959</c:v>
                </c:pt>
                <c:pt idx="7658">
                  <c:v>306.00100000000003</c:v>
                </c:pt>
                <c:pt idx="7659">
                  <c:v>306.04200000000003</c:v>
                </c:pt>
                <c:pt idx="7660">
                  <c:v>306.084</c:v>
                </c:pt>
                <c:pt idx="7661">
                  <c:v>306.125</c:v>
                </c:pt>
                <c:pt idx="7662">
                  <c:v>306.16700000000003</c:v>
                </c:pt>
                <c:pt idx="7663">
                  <c:v>306.20800000000003</c:v>
                </c:pt>
                <c:pt idx="7664">
                  <c:v>306.25</c:v>
                </c:pt>
                <c:pt idx="7665">
                  <c:v>306.291</c:v>
                </c:pt>
                <c:pt idx="7666">
                  <c:v>306.33300000000003</c:v>
                </c:pt>
                <c:pt idx="7667">
                  <c:v>306.37400000000002</c:v>
                </c:pt>
                <c:pt idx="7668">
                  <c:v>306.416</c:v>
                </c:pt>
                <c:pt idx="7669">
                  <c:v>306.45699999999999</c:v>
                </c:pt>
                <c:pt idx="7670">
                  <c:v>306.49900000000002</c:v>
                </c:pt>
                <c:pt idx="7671">
                  <c:v>306.54000000000002</c:v>
                </c:pt>
                <c:pt idx="7672">
                  <c:v>306.58199999999999</c:v>
                </c:pt>
                <c:pt idx="7673">
                  <c:v>306.62299999999999</c:v>
                </c:pt>
                <c:pt idx="7674">
                  <c:v>306.66500000000002</c:v>
                </c:pt>
                <c:pt idx="7675">
                  <c:v>306.70699999999999</c:v>
                </c:pt>
                <c:pt idx="7676">
                  <c:v>306.74799999999999</c:v>
                </c:pt>
                <c:pt idx="7677">
                  <c:v>306.79000000000002</c:v>
                </c:pt>
                <c:pt idx="7678">
                  <c:v>306.83199999999999</c:v>
                </c:pt>
                <c:pt idx="7679">
                  <c:v>306.87400000000002</c:v>
                </c:pt>
                <c:pt idx="7680">
                  <c:v>306.916</c:v>
                </c:pt>
                <c:pt idx="7681">
                  <c:v>306.95800000000003</c:v>
                </c:pt>
                <c:pt idx="7682">
                  <c:v>307</c:v>
                </c:pt>
                <c:pt idx="7683">
                  <c:v>307.04300000000001</c:v>
                </c:pt>
                <c:pt idx="7684">
                  <c:v>307.08499999999998</c:v>
                </c:pt>
                <c:pt idx="7685">
                  <c:v>307.12700000000001</c:v>
                </c:pt>
                <c:pt idx="7686">
                  <c:v>307.16899999999998</c:v>
                </c:pt>
                <c:pt idx="7687">
                  <c:v>307.21100000000001</c:v>
                </c:pt>
                <c:pt idx="7688">
                  <c:v>307.25299999999999</c:v>
                </c:pt>
                <c:pt idx="7689">
                  <c:v>307.29500000000002</c:v>
                </c:pt>
                <c:pt idx="7690">
                  <c:v>307.33699999999999</c:v>
                </c:pt>
                <c:pt idx="7691">
                  <c:v>307.37900000000002</c:v>
                </c:pt>
                <c:pt idx="7692">
                  <c:v>307.42099999999999</c:v>
                </c:pt>
                <c:pt idx="7693">
                  <c:v>307.46199999999999</c:v>
                </c:pt>
                <c:pt idx="7694">
                  <c:v>307.50400000000002</c:v>
                </c:pt>
                <c:pt idx="7695">
                  <c:v>307.54599999999999</c:v>
                </c:pt>
                <c:pt idx="7696">
                  <c:v>307.58800000000002</c:v>
                </c:pt>
                <c:pt idx="7697">
                  <c:v>307.63</c:v>
                </c:pt>
                <c:pt idx="7698">
                  <c:v>307.67099999999999</c:v>
                </c:pt>
                <c:pt idx="7699">
                  <c:v>307.71300000000002</c:v>
                </c:pt>
                <c:pt idx="7700">
                  <c:v>307.755</c:v>
                </c:pt>
                <c:pt idx="7701">
                  <c:v>307.79599999999999</c:v>
                </c:pt>
                <c:pt idx="7702">
                  <c:v>307.83800000000002</c:v>
                </c:pt>
                <c:pt idx="7703">
                  <c:v>307.88</c:v>
                </c:pt>
                <c:pt idx="7704">
                  <c:v>307.92099999999999</c:v>
                </c:pt>
                <c:pt idx="7705">
                  <c:v>307.96300000000002</c:v>
                </c:pt>
                <c:pt idx="7706">
                  <c:v>308.00400000000002</c:v>
                </c:pt>
                <c:pt idx="7707">
                  <c:v>308.04599999999999</c:v>
                </c:pt>
                <c:pt idx="7708">
                  <c:v>308.08800000000002</c:v>
                </c:pt>
                <c:pt idx="7709">
                  <c:v>308.12900000000002</c:v>
                </c:pt>
                <c:pt idx="7710">
                  <c:v>308.17099999999999</c:v>
                </c:pt>
                <c:pt idx="7711">
                  <c:v>308.21199999999999</c:v>
                </c:pt>
                <c:pt idx="7712">
                  <c:v>308.25400000000002</c:v>
                </c:pt>
                <c:pt idx="7713">
                  <c:v>308.29500000000002</c:v>
                </c:pt>
                <c:pt idx="7714">
                  <c:v>308.33699999999999</c:v>
                </c:pt>
                <c:pt idx="7715">
                  <c:v>308.37799999999999</c:v>
                </c:pt>
                <c:pt idx="7716">
                  <c:v>308.42</c:v>
                </c:pt>
                <c:pt idx="7717">
                  <c:v>308.46100000000001</c:v>
                </c:pt>
                <c:pt idx="7718">
                  <c:v>308.50299999999999</c:v>
                </c:pt>
                <c:pt idx="7719">
                  <c:v>308.54399999999998</c:v>
                </c:pt>
                <c:pt idx="7720">
                  <c:v>308.58600000000001</c:v>
                </c:pt>
                <c:pt idx="7721">
                  <c:v>308.62700000000001</c:v>
                </c:pt>
                <c:pt idx="7722">
                  <c:v>308.66800000000001</c:v>
                </c:pt>
                <c:pt idx="7723">
                  <c:v>308.70999999999998</c:v>
                </c:pt>
                <c:pt idx="7724">
                  <c:v>308.75100000000003</c:v>
                </c:pt>
                <c:pt idx="7725">
                  <c:v>308.79300000000001</c:v>
                </c:pt>
                <c:pt idx="7726">
                  <c:v>308.834</c:v>
                </c:pt>
                <c:pt idx="7727">
                  <c:v>308.87600000000003</c:v>
                </c:pt>
                <c:pt idx="7728">
                  <c:v>308.91700000000003</c:v>
                </c:pt>
                <c:pt idx="7729">
                  <c:v>308.959</c:v>
                </c:pt>
                <c:pt idx="7730">
                  <c:v>309</c:v>
                </c:pt>
                <c:pt idx="7731">
                  <c:v>309.04200000000003</c:v>
                </c:pt>
                <c:pt idx="7732">
                  <c:v>309.08300000000003</c:v>
                </c:pt>
                <c:pt idx="7733">
                  <c:v>309.125</c:v>
                </c:pt>
                <c:pt idx="7734">
                  <c:v>309.166</c:v>
                </c:pt>
                <c:pt idx="7735">
                  <c:v>309.20800000000003</c:v>
                </c:pt>
                <c:pt idx="7736">
                  <c:v>309.25</c:v>
                </c:pt>
                <c:pt idx="7737">
                  <c:v>309.291</c:v>
                </c:pt>
                <c:pt idx="7738">
                  <c:v>309.33300000000003</c:v>
                </c:pt>
                <c:pt idx="7739">
                  <c:v>309.37400000000002</c:v>
                </c:pt>
                <c:pt idx="7740">
                  <c:v>309.416</c:v>
                </c:pt>
                <c:pt idx="7741">
                  <c:v>309.45800000000003</c:v>
                </c:pt>
                <c:pt idx="7742">
                  <c:v>309.49900000000002</c:v>
                </c:pt>
                <c:pt idx="7743">
                  <c:v>309.541</c:v>
                </c:pt>
                <c:pt idx="7744">
                  <c:v>309.58300000000003</c:v>
                </c:pt>
                <c:pt idx="7745">
                  <c:v>309.62400000000002</c:v>
                </c:pt>
                <c:pt idx="7746">
                  <c:v>309.666</c:v>
                </c:pt>
                <c:pt idx="7747">
                  <c:v>309.70800000000003</c:v>
                </c:pt>
                <c:pt idx="7748">
                  <c:v>309.75</c:v>
                </c:pt>
                <c:pt idx="7749">
                  <c:v>309.791</c:v>
                </c:pt>
                <c:pt idx="7750">
                  <c:v>309.83300000000003</c:v>
                </c:pt>
                <c:pt idx="7751">
                  <c:v>309.875</c:v>
                </c:pt>
                <c:pt idx="7752">
                  <c:v>309.91700000000003</c:v>
                </c:pt>
                <c:pt idx="7753">
                  <c:v>309.959</c:v>
                </c:pt>
                <c:pt idx="7754">
                  <c:v>310.00100000000003</c:v>
                </c:pt>
                <c:pt idx="7755">
                  <c:v>310.04200000000003</c:v>
                </c:pt>
                <c:pt idx="7756">
                  <c:v>310.084</c:v>
                </c:pt>
                <c:pt idx="7757">
                  <c:v>310.12600000000003</c:v>
                </c:pt>
                <c:pt idx="7758">
                  <c:v>310.16800000000001</c:v>
                </c:pt>
                <c:pt idx="7759">
                  <c:v>310.20999999999998</c:v>
                </c:pt>
                <c:pt idx="7760">
                  <c:v>310.25200000000001</c:v>
                </c:pt>
                <c:pt idx="7761">
                  <c:v>310.29300000000001</c:v>
                </c:pt>
                <c:pt idx="7762">
                  <c:v>310.33499999999998</c:v>
                </c:pt>
                <c:pt idx="7763">
                  <c:v>310.37700000000001</c:v>
                </c:pt>
                <c:pt idx="7764">
                  <c:v>310.41899999999998</c:v>
                </c:pt>
                <c:pt idx="7765">
                  <c:v>310.46100000000001</c:v>
                </c:pt>
                <c:pt idx="7766">
                  <c:v>310.50299999999999</c:v>
                </c:pt>
                <c:pt idx="7767">
                  <c:v>310.54500000000002</c:v>
                </c:pt>
                <c:pt idx="7768">
                  <c:v>310.58699999999999</c:v>
                </c:pt>
                <c:pt idx="7769">
                  <c:v>310.62799999999999</c:v>
                </c:pt>
                <c:pt idx="7770">
                  <c:v>310.67</c:v>
                </c:pt>
                <c:pt idx="7771">
                  <c:v>310.71199999999999</c:v>
                </c:pt>
                <c:pt idx="7772">
                  <c:v>310.75400000000002</c:v>
                </c:pt>
                <c:pt idx="7773">
                  <c:v>310.79599999999999</c:v>
                </c:pt>
                <c:pt idx="7774">
                  <c:v>310.83800000000002</c:v>
                </c:pt>
                <c:pt idx="7775">
                  <c:v>310.88</c:v>
                </c:pt>
                <c:pt idx="7776">
                  <c:v>310.92200000000003</c:v>
                </c:pt>
                <c:pt idx="7777">
                  <c:v>310.964</c:v>
                </c:pt>
                <c:pt idx="7778">
                  <c:v>311.00600000000003</c:v>
                </c:pt>
                <c:pt idx="7779">
                  <c:v>311.048</c:v>
                </c:pt>
                <c:pt idx="7780">
                  <c:v>311.09000000000003</c:v>
                </c:pt>
                <c:pt idx="7781">
                  <c:v>311.13100000000003</c:v>
                </c:pt>
                <c:pt idx="7782">
                  <c:v>311.173</c:v>
                </c:pt>
                <c:pt idx="7783">
                  <c:v>311.21500000000003</c:v>
                </c:pt>
                <c:pt idx="7784">
                  <c:v>311.25700000000001</c:v>
                </c:pt>
                <c:pt idx="7785">
                  <c:v>311.29899999999998</c:v>
                </c:pt>
                <c:pt idx="7786">
                  <c:v>311.34000000000003</c:v>
                </c:pt>
                <c:pt idx="7787">
                  <c:v>311.38200000000001</c:v>
                </c:pt>
                <c:pt idx="7788">
                  <c:v>311.42399999999998</c:v>
                </c:pt>
                <c:pt idx="7789">
                  <c:v>311.46600000000001</c:v>
                </c:pt>
                <c:pt idx="7790">
                  <c:v>311.50700000000001</c:v>
                </c:pt>
                <c:pt idx="7791">
                  <c:v>311.54899999999998</c:v>
                </c:pt>
                <c:pt idx="7792">
                  <c:v>311.59100000000001</c:v>
                </c:pt>
                <c:pt idx="7793">
                  <c:v>311.63200000000001</c:v>
                </c:pt>
                <c:pt idx="7794">
                  <c:v>311.67399999999998</c:v>
                </c:pt>
                <c:pt idx="7795">
                  <c:v>311.71600000000001</c:v>
                </c:pt>
                <c:pt idx="7796">
                  <c:v>311.75700000000001</c:v>
                </c:pt>
                <c:pt idx="7797">
                  <c:v>311.79899999999998</c:v>
                </c:pt>
                <c:pt idx="7798">
                  <c:v>311.84100000000001</c:v>
                </c:pt>
                <c:pt idx="7799">
                  <c:v>311.88200000000001</c:v>
                </c:pt>
                <c:pt idx="7800">
                  <c:v>311.92399999999998</c:v>
                </c:pt>
                <c:pt idx="7801">
                  <c:v>311.96500000000003</c:v>
                </c:pt>
                <c:pt idx="7802">
                  <c:v>312.00700000000001</c:v>
                </c:pt>
                <c:pt idx="7803">
                  <c:v>312.048</c:v>
                </c:pt>
                <c:pt idx="7804">
                  <c:v>312.09000000000003</c:v>
                </c:pt>
                <c:pt idx="7805">
                  <c:v>312.13200000000001</c:v>
                </c:pt>
                <c:pt idx="7806">
                  <c:v>312.173</c:v>
                </c:pt>
                <c:pt idx="7807">
                  <c:v>312.21500000000003</c:v>
                </c:pt>
                <c:pt idx="7808">
                  <c:v>312.25600000000003</c:v>
                </c:pt>
                <c:pt idx="7809">
                  <c:v>312.298</c:v>
                </c:pt>
                <c:pt idx="7810">
                  <c:v>312.339</c:v>
                </c:pt>
                <c:pt idx="7811">
                  <c:v>312.38100000000003</c:v>
                </c:pt>
                <c:pt idx="7812">
                  <c:v>312.423</c:v>
                </c:pt>
                <c:pt idx="7813">
                  <c:v>312.464</c:v>
                </c:pt>
                <c:pt idx="7814">
                  <c:v>312.50600000000003</c:v>
                </c:pt>
                <c:pt idx="7815">
                  <c:v>312.548</c:v>
                </c:pt>
                <c:pt idx="7816">
                  <c:v>312.589</c:v>
                </c:pt>
                <c:pt idx="7817">
                  <c:v>312.63100000000003</c:v>
                </c:pt>
                <c:pt idx="7818">
                  <c:v>312.673</c:v>
                </c:pt>
                <c:pt idx="7819">
                  <c:v>312.714</c:v>
                </c:pt>
                <c:pt idx="7820">
                  <c:v>312.75600000000003</c:v>
                </c:pt>
                <c:pt idx="7821">
                  <c:v>312.79700000000003</c:v>
                </c:pt>
                <c:pt idx="7822">
                  <c:v>312.839</c:v>
                </c:pt>
                <c:pt idx="7823">
                  <c:v>312.88100000000003</c:v>
                </c:pt>
                <c:pt idx="7824">
                  <c:v>312.92200000000003</c:v>
                </c:pt>
                <c:pt idx="7825">
                  <c:v>312.964</c:v>
                </c:pt>
                <c:pt idx="7826">
                  <c:v>313.00600000000003</c:v>
                </c:pt>
                <c:pt idx="7827">
                  <c:v>313.04700000000003</c:v>
                </c:pt>
                <c:pt idx="7828">
                  <c:v>313.089</c:v>
                </c:pt>
                <c:pt idx="7829">
                  <c:v>313.13</c:v>
                </c:pt>
                <c:pt idx="7830">
                  <c:v>313.17200000000003</c:v>
                </c:pt>
                <c:pt idx="7831">
                  <c:v>313.214</c:v>
                </c:pt>
                <c:pt idx="7832">
                  <c:v>313.255</c:v>
                </c:pt>
                <c:pt idx="7833">
                  <c:v>313.29700000000003</c:v>
                </c:pt>
                <c:pt idx="7834">
                  <c:v>313.33800000000002</c:v>
                </c:pt>
                <c:pt idx="7835">
                  <c:v>313.38</c:v>
                </c:pt>
                <c:pt idx="7836">
                  <c:v>313.42099999999999</c:v>
                </c:pt>
                <c:pt idx="7837">
                  <c:v>313.46300000000002</c:v>
                </c:pt>
                <c:pt idx="7838">
                  <c:v>313.505</c:v>
                </c:pt>
                <c:pt idx="7839">
                  <c:v>313.54599999999999</c:v>
                </c:pt>
                <c:pt idx="7840">
                  <c:v>313.58800000000002</c:v>
                </c:pt>
                <c:pt idx="7841">
                  <c:v>313.62900000000002</c:v>
                </c:pt>
                <c:pt idx="7842">
                  <c:v>313.67099999999999</c:v>
                </c:pt>
                <c:pt idx="7843">
                  <c:v>313.71300000000002</c:v>
                </c:pt>
                <c:pt idx="7844">
                  <c:v>313.75400000000002</c:v>
                </c:pt>
                <c:pt idx="7845">
                  <c:v>313.79599999999999</c:v>
                </c:pt>
                <c:pt idx="7846">
                  <c:v>313.83699999999999</c:v>
                </c:pt>
                <c:pt idx="7847">
                  <c:v>313.87900000000002</c:v>
                </c:pt>
                <c:pt idx="7848">
                  <c:v>313.92</c:v>
                </c:pt>
                <c:pt idx="7849">
                  <c:v>313.96199999999999</c:v>
                </c:pt>
                <c:pt idx="7850">
                  <c:v>314.00299999999999</c:v>
                </c:pt>
                <c:pt idx="7851">
                  <c:v>314.04500000000002</c:v>
                </c:pt>
                <c:pt idx="7852">
                  <c:v>314.08600000000001</c:v>
                </c:pt>
                <c:pt idx="7853">
                  <c:v>314.12799999999999</c:v>
                </c:pt>
                <c:pt idx="7854">
                  <c:v>314.16899999999998</c:v>
                </c:pt>
                <c:pt idx="7855">
                  <c:v>314.21100000000001</c:v>
                </c:pt>
                <c:pt idx="7856">
                  <c:v>314.25299999999999</c:v>
                </c:pt>
                <c:pt idx="7857">
                  <c:v>314.29399999999998</c:v>
                </c:pt>
                <c:pt idx="7858">
                  <c:v>314.33600000000001</c:v>
                </c:pt>
                <c:pt idx="7859">
                  <c:v>314.37700000000001</c:v>
                </c:pt>
                <c:pt idx="7860">
                  <c:v>314.41899999999998</c:v>
                </c:pt>
                <c:pt idx="7861">
                  <c:v>314.45999999999998</c:v>
                </c:pt>
                <c:pt idx="7862">
                  <c:v>314.50200000000001</c:v>
                </c:pt>
                <c:pt idx="7863">
                  <c:v>314.54399999999998</c:v>
                </c:pt>
                <c:pt idx="7864">
                  <c:v>314.58499999999998</c:v>
                </c:pt>
                <c:pt idx="7865">
                  <c:v>314.62700000000001</c:v>
                </c:pt>
                <c:pt idx="7866">
                  <c:v>314.66800000000001</c:v>
                </c:pt>
                <c:pt idx="7867">
                  <c:v>314.70999999999998</c:v>
                </c:pt>
                <c:pt idx="7868">
                  <c:v>314.75100000000003</c:v>
                </c:pt>
                <c:pt idx="7869">
                  <c:v>314.79300000000001</c:v>
                </c:pt>
                <c:pt idx="7870">
                  <c:v>314.834</c:v>
                </c:pt>
                <c:pt idx="7871">
                  <c:v>314.87600000000003</c:v>
                </c:pt>
                <c:pt idx="7872">
                  <c:v>314.91700000000003</c:v>
                </c:pt>
                <c:pt idx="7873">
                  <c:v>314.959</c:v>
                </c:pt>
                <c:pt idx="7874">
                  <c:v>315</c:v>
                </c:pt>
                <c:pt idx="7875">
                  <c:v>315.04200000000003</c:v>
                </c:pt>
                <c:pt idx="7876">
                  <c:v>315.084</c:v>
                </c:pt>
                <c:pt idx="7877">
                  <c:v>315.125</c:v>
                </c:pt>
                <c:pt idx="7878">
                  <c:v>315.16700000000003</c:v>
                </c:pt>
                <c:pt idx="7879">
                  <c:v>315.20800000000003</c:v>
                </c:pt>
                <c:pt idx="7880">
                  <c:v>315.25</c:v>
                </c:pt>
                <c:pt idx="7881">
                  <c:v>315.29200000000003</c:v>
                </c:pt>
                <c:pt idx="7882">
                  <c:v>315.33300000000003</c:v>
                </c:pt>
                <c:pt idx="7883">
                  <c:v>315.375</c:v>
                </c:pt>
                <c:pt idx="7884">
                  <c:v>315.41700000000003</c:v>
                </c:pt>
                <c:pt idx="7885">
                  <c:v>315.45800000000003</c:v>
                </c:pt>
                <c:pt idx="7886">
                  <c:v>315.5</c:v>
                </c:pt>
                <c:pt idx="7887">
                  <c:v>315.54200000000003</c:v>
                </c:pt>
                <c:pt idx="7888">
                  <c:v>315.58300000000003</c:v>
                </c:pt>
                <c:pt idx="7889">
                  <c:v>315.625</c:v>
                </c:pt>
                <c:pt idx="7890">
                  <c:v>315.66700000000003</c:v>
                </c:pt>
                <c:pt idx="7891">
                  <c:v>315.70800000000003</c:v>
                </c:pt>
                <c:pt idx="7892">
                  <c:v>315.75</c:v>
                </c:pt>
                <c:pt idx="7893">
                  <c:v>315.79200000000003</c:v>
                </c:pt>
                <c:pt idx="7894">
                  <c:v>315.83300000000003</c:v>
                </c:pt>
                <c:pt idx="7895">
                  <c:v>315.875</c:v>
                </c:pt>
                <c:pt idx="7896">
                  <c:v>315.91700000000003</c:v>
                </c:pt>
                <c:pt idx="7897">
                  <c:v>315.959</c:v>
                </c:pt>
                <c:pt idx="7898">
                  <c:v>316</c:v>
                </c:pt>
                <c:pt idx="7899">
                  <c:v>316.04200000000003</c:v>
                </c:pt>
                <c:pt idx="7900">
                  <c:v>316.084</c:v>
                </c:pt>
                <c:pt idx="7901">
                  <c:v>316.125</c:v>
                </c:pt>
                <c:pt idx="7902">
                  <c:v>316.16700000000003</c:v>
                </c:pt>
                <c:pt idx="7903">
                  <c:v>316.209</c:v>
                </c:pt>
                <c:pt idx="7904">
                  <c:v>316.25100000000003</c:v>
                </c:pt>
                <c:pt idx="7905">
                  <c:v>316.29200000000003</c:v>
                </c:pt>
                <c:pt idx="7906">
                  <c:v>316.334</c:v>
                </c:pt>
                <c:pt idx="7907">
                  <c:v>316.37600000000003</c:v>
                </c:pt>
                <c:pt idx="7908">
                  <c:v>316.41800000000001</c:v>
                </c:pt>
                <c:pt idx="7909">
                  <c:v>316.459</c:v>
                </c:pt>
                <c:pt idx="7910">
                  <c:v>316.50100000000003</c:v>
                </c:pt>
                <c:pt idx="7911">
                  <c:v>316.54300000000001</c:v>
                </c:pt>
                <c:pt idx="7912">
                  <c:v>316.58499999999998</c:v>
                </c:pt>
                <c:pt idx="7913">
                  <c:v>316.62600000000003</c:v>
                </c:pt>
                <c:pt idx="7914">
                  <c:v>316.66800000000001</c:v>
                </c:pt>
                <c:pt idx="7915">
                  <c:v>316.70999999999998</c:v>
                </c:pt>
                <c:pt idx="7916">
                  <c:v>316.75100000000003</c:v>
                </c:pt>
                <c:pt idx="7917">
                  <c:v>316.79300000000001</c:v>
                </c:pt>
                <c:pt idx="7918">
                  <c:v>316.834</c:v>
                </c:pt>
                <c:pt idx="7919">
                  <c:v>316.87600000000003</c:v>
                </c:pt>
                <c:pt idx="7920">
                  <c:v>316.91800000000001</c:v>
                </c:pt>
                <c:pt idx="7921">
                  <c:v>316.959</c:v>
                </c:pt>
                <c:pt idx="7922">
                  <c:v>317.00100000000003</c:v>
                </c:pt>
                <c:pt idx="7923">
                  <c:v>317.04300000000001</c:v>
                </c:pt>
                <c:pt idx="7924">
                  <c:v>317.084</c:v>
                </c:pt>
                <c:pt idx="7925">
                  <c:v>317.12600000000003</c:v>
                </c:pt>
                <c:pt idx="7926">
                  <c:v>317.16800000000001</c:v>
                </c:pt>
                <c:pt idx="7927">
                  <c:v>317.209</c:v>
                </c:pt>
                <c:pt idx="7928">
                  <c:v>317.25100000000003</c:v>
                </c:pt>
                <c:pt idx="7929">
                  <c:v>317.29300000000001</c:v>
                </c:pt>
                <c:pt idx="7930">
                  <c:v>317.334</c:v>
                </c:pt>
                <c:pt idx="7931">
                  <c:v>317.37600000000003</c:v>
                </c:pt>
                <c:pt idx="7932">
                  <c:v>317.41800000000001</c:v>
                </c:pt>
                <c:pt idx="7933">
                  <c:v>317.459</c:v>
                </c:pt>
                <c:pt idx="7934">
                  <c:v>317.50100000000003</c:v>
                </c:pt>
                <c:pt idx="7935">
                  <c:v>317.54300000000001</c:v>
                </c:pt>
                <c:pt idx="7936">
                  <c:v>317.584</c:v>
                </c:pt>
                <c:pt idx="7937">
                  <c:v>317.62600000000003</c:v>
                </c:pt>
                <c:pt idx="7938">
                  <c:v>317.66700000000003</c:v>
                </c:pt>
                <c:pt idx="7939">
                  <c:v>317.709</c:v>
                </c:pt>
                <c:pt idx="7940">
                  <c:v>317.75100000000003</c:v>
                </c:pt>
                <c:pt idx="7941">
                  <c:v>317.79200000000003</c:v>
                </c:pt>
                <c:pt idx="7942">
                  <c:v>317.834</c:v>
                </c:pt>
                <c:pt idx="7943">
                  <c:v>317.87600000000003</c:v>
                </c:pt>
                <c:pt idx="7944">
                  <c:v>317.91800000000001</c:v>
                </c:pt>
                <c:pt idx="7945">
                  <c:v>317.959</c:v>
                </c:pt>
                <c:pt idx="7946">
                  <c:v>318.00100000000003</c:v>
                </c:pt>
                <c:pt idx="7947">
                  <c:v>318.04300000000001</c:v>
                </c:pt>
                <c:pt idx="7948">
                  <c:v>318.084</c:v>
                </c:pt>
                <c:pt idx="7949">
                  <c:v>318.12600000000003</c:v>
                </c:pt>
                <c:pt idx="7950">
                  <c:v>318.16700000000003</c:v>
                </c:pt>
                <c:pt idx="7951">
                  <c:v>318.209</c:v>
                </c:pt>
                <c:pt idx="7952">
                  <c:v>318.25100000000003</c:v>
                </c:pt>
                <c:pt idx="7953">
                  <c:v>318.29200000000003</c:v>
                </c:pt>
                <c:pt idx="7954">
                  <c:v>318.334</c:v>
                </c:pt>
                <c:pt idx="7955">
                  <c:v>318.375</c:v>
                </c:pt>
                <c:pt idx="7956">
                  <c:v>318.41700000000003</c:v>
                </c:pt>
                <c:pt idx="7957">
                  <c:v>318.45800000000003</c:v>
                </c:pt>
                <c:pt idx="7958">
                  <c:v>318.5</c:v>
                </c:pt>
                <c:pt idx="7959">
                  <c:v>318.541</c:v>
                </c:pt>
                <c:pt idx="7960">
                  <c:v>318.58300000000003</c:v>
                </c:pt>
                <c:pt idx="7961">
                  <c:v>318.625</c:v>
                </c:pt>
                <c:pt idx="7962">
                  <c:v>318.666</c:v>
                </c:pt>
                <c:pt idx="7963">
                  <c:v>318.70800000000003</c:v>
                </c:pt>
                <c:pt idx="7964">
                  <c:v>318.74900000000002</c:v>
                </c:pt>
                <c:pt idx="7965">
                  <c:v>318.791</c:v>
                </c:pt>
                <c:pt idx="7966">
                  <c:v>318.83300000000003</c:v>
                </c:pt>
                <c:pt idx="7967">
                  <c:v>318.87400000000002</c:v>
                </c:pt>
                <c:pt idx="7968">
                  <c:v>318.916</c:v>
                </c:pt>
                <c:pt idx="7969">
                  <c:v>318.95699999999999</c:v>
                </c:pt>
                <c:pt idx="7970">
                  <c:v>318.99900000000002</c:v>
                </c:pt>
                <c:pt idx="7971">
                  <c:v>319.03899999999999</c:v>
                </c:pt>
                <c:pt idx="7972">
                  <c:v>319.07600000000002</c:v>
                </c:pt>
                <c:pt idx="7973">
                  <c:v>319.113</c:v>
                </c:pt>
                <c:pt idx="7974">
                  <c:v>319.15000000000003</c:v>
                </c:pt>
                <c:pt idx="7975">
                  <c:v>319.18700000000001</c:v>
                </c:pt>
                <c:pt idx="7976">
                  <c:v>319.22399999999999</c:v>
                </c:pt>
                <c:pt idx="7977">
                  <c:v>319.26100000000002</c:v>
                </c:pt>
                <c:pt idx="7978">
                  <c:v>319.298</c:v>
                </c:pt>
                <c:pt idx="7979">
                  <c:v>319.33499999999998</c:v>
                </c:pt>
                <c:pt idx="7980">
                  <c:v>319.37200000000001</c:v>
                </c:pt>
                <c:pt idx="7981">
                  <c:v>319.40899999999999</c:v>
                </c:pt>
                <c:pt idx="7982">
                  <c:v>319.44600000000003</c:v>
                </c:pt>
                <c:pt idx="7983">
                  <c:v>319.48200000000003</c:v>
                </c:pt>
                <c:pt idx="7984">
                  <c:v>319.51900000000001</c:v>
                </c:pt>
                <c:pt idx="7985">
                  <c:v>319.55599999999998</c:v>
                </c:pt>
                <c:pt idx="7986">
                  <c:v>319.59199999999998</c:v>
                </c:pt>
                <c:pt idx="7987">
                  <c:v>319.62900000000002</c:v>
                </c:pt>
                <c:pt idx="7988">
                  <c:v>319.66500000000002</c:v>
                </c:pt>
                <c:pt idx="7989">
                  <c:v>319.69900000000001</c:v>
                </c:pt>
                <c:pt idx="7990">
                  <c:v>319.733</c:v>
                </c:pt>
                <c:pt idx="7991">
                  <c:v>319.767</c:v>
                </c:pt>
                <c:pt idx="7992">
                  <c:v>319.8</c:v>
                </c:pt>
                <c:pt idx="7993">
                  <c:v>319.834</c:v>
                </c:pt>
                <c:pt idx="7994">
                  <c:v>319.86799999999999</c:v>
                </c:pt>
                <c:pt idx="7995">
                  <c:v>319.90100000000001</c:v>
                </c:pt>
                <c:pt idx="7996">
                  <c:v>319.935</c:v>
                </c:pt>
                <c:pt idx="7997">
                  <c:v>319.96800000000002</c:v>
                </c:pt>
                <c:pt idx="7998">
                  <c:v>320.00200000000001</c:v>
                </c:pt>
                <c:pt idx="7999">
                  <c:v>320.03500000000003</c:v>
                </c:pt>
                <c:pt idx="8000">
                  <c:v>320.06900000000002</c:v>
                </c:pt>
                <c:pt idx="8001">
                  <c:v>320.10200000000003</c:v>
                </c:pt>
                <c:pt idx="8002">
                  <c:v>320.13600000000002</c:v>
                </c:pt>
                <c:pt idx="8003">
                  <c:v>320.16899999999998</c:v>
                </c:pt>
                <c:pt idx="8004">
                  <c:v>320.20300000000003</c:v>
                </c:pt>
                <c:pt idx="8005">
                  <c:v>320.23599999999999</c:v>
                </c:pt>
                <c:pt idx="8006">
                  <c:v>320.26900000000001</c:v>
                </c:pt>
                <c:pt idx="8007">
                  <c:v>320.3</c:v>
                </c:pt>
                <c:pt idx="8008">
                  <c:v>320.32900000000001</c:v>
                </c:pt>
                <c:pt idx="8009">
                  <c:v>320.358</c:v>
                </c:pt>
                <c:pt idx="8010">
                  <c:v>320.387</c:v>
                </c:pt>
                <c:pt idx="8011">
                  <c:v>320.416</c:v>
                </c:pt>
                <c:pt idx="8012">
                  <c:v>320.44499999999999</c:v>
                </c:pt>
                <c:pt idx="8013">
                  <c:v>320.47399999999999</c:v>
                </c:pt>
                <c:pt idx="8014">
                  <c:v>320.50200000000001</c:v>
                </c:pt>
                <c:pt idx="8015">
                  <c:v>320.53100000000001</c:v>
                </c:pt>
                <c:pt idx="8016">
                  <c:v>320.56</c:v>
                </c:pt>
                <c:pt idx="8017">
                  <c:v>320.58800000000002</c:v>
                </c:pt>
                <c:pt idx="8018">
                  <c:v>320.61700000000002</c:v>
                </c:pt>
                <c:pt idx="8019">
                  <c:v>320.64499999999998</c:v>
                </c:pt>
                <c:pt idx="8020">
                  <c:v>320.67400000000004</c:v>
                </c:pt>
                <c:pt idx="8021">
                  <c:v>320.702</c:v>
                </c:pt>
                <c:pt idx="8022">
                  <c:v>320.73</c:v>
                </c:pt>
                <c:pt idx="8023">
                  <c:v>320.75900000000001</c:v>
                </c:pt>
                <c:pt idx="8024">
                  <c:v>320.78500000000003</c:v>
                </c:pt>
                <c:pt idx="8025">
                  <c:v>320.81099999999998</c:v>
                </c:pt>
                <c:pt idx="8026">
                  <c:v>320.83699999999999</c:v>
                </c:pt>
                <c:pt idx="8027">
                  <c:v>320.863</c:v>
                </c:pt>
                <c:pt idx="8028">
                  <c:v>320.88400000000001</c:v>
                </c:pt>
                <c:pt idx="8029">
                  <c:v>320.904</c:v>
                </c:pt>
                <c:pt idx="8030">
                  <c:v>320.923</c:v>
                </c:pt>
                <c:pt idx="8031">
                  <c:v>320.94299999999998</c:v>
                </c:pt>
                <c:pt idx="8032">
                  <c:v>320.96300000000002</c:v>
                </c:pt>
                <c:pt idx="8033">
                  <c:v>320.983</c:v>
                </c:pt>
                <c:pt idx="8034">
                  <c:v>321.00299999999999</c:v>
                </c:pt>
                <c:pt idx="8035">
                  <c:v>321.02300000000002</c:v>
                </c:pt>
                <c:pt idx="8036">
                  <c:v>321.04300000000001</c:v>
                </c:pt>
                <c:pt idx="8037">
                  <c:v>321.06299999999999</c:v>
                </c:pt>
                <c:pt idx="8038">
                  <c:v>321.08300000000003</c:v>
                </c:pt>
                <c:pt idx="8039">
                  <c:v>321.10300000000001</c:v>
                </c:pt>
                <c:pt idx="8040">
                  <c:v>321.12400000000002</c:v>
                </c:pt>
                <c:pt idx="8041">
                  <c:v>321.14400000000001</c:v>
                </c:pt>
                <c:pt idx="8042">
                  <c:v>321.16399999999999</c:v>
                </c:pt>
                <c:pt idx="8043">
                  <c:v>321.185</c:v>
                </c:pt>
                <c:pt idx="8044">
                  <c:v>321.20499999999998</c:v>
                </c:pt>
                <c:pt idx="8045">
                  <c:v>321.22500000000002</c:v>
                </c:pt>
                <c:pt idx="8046">
                  <c:v>321.24599999999998</c:v>
                </c:pt>
                <c:pt idx="8047">
                  <c:v>321.26600000000002</c:v>
                </c:pt>
                <c:pt idx="8048">
                  <c:v>321.286</c:v>
                </c:pt>
                <c:pt idx="8049">
                  <c:v>321.30700000000002</c:v>
                </c:pt>
                <c:pt idx="8050">
                  <c:v>321.327</c:v>
                </c:pt>
                <c:pt idx="8051">
                  <c:v>321.34800000000001</c:v>
                </c:pt>
                <c:pt idx="8052">
                  <c:v>321.36799999999999</c:v>
                </c:pt>
                <c:pt idx="8053">
                  <c:v>321.38900000000001</c:v>
                </c:pt>
                <c:pt idx="8054">
                  <c:v>321.40899999999999</c:v>
                </c:pt>
                <c:pt idx="8055">
                  <c:v>321.43</c:v>
                </c:pt>
                <c:pt idx="8056">
                  <c:v>321.45</c:v>
                </c:pt>
                <c:pt idx="8057">
                  <c:v>321.47000000000003</c:v>
                </c:pt>
                <c:pt idx="8058">
                  <c:v>321.49099999999999</c:v>
                </c:pt>
                <c:pt idx="8059">
                  <c:v>321.51100000000002</c:v>
                </c:pt>
                <c:pt idx="8060">
                  <c:v>321.53199999999998</c:v>
                </c:pt>
                <c:pt idx="8061">
                  <c:v>321.55200000000002</c:v>
                </c:pt>
                <c:pt idx="8062">
                  <c:v>321.57299999999998</c:v>
                </c:pt>
                <c:pt idx="8063">
                  <c:v>321.59300000000002</c:v>
                </c:pt>
                <c:pt idx="8064">
                  <c:v>321.613</c:v>
                </c:pt>
                <c:pt idx="8065">
                  <c:v>321.63400000000001</c:v>
                </c:pt>
                <c:pt idx="8066">
                  <c:v>321.654</c:v>
                </c:pt>
                <c:pt idx="8067">
                  <c:v>321.67500000000001</c:v>
                </c:pt>
                <c:pt idx="8068">
                  <c:v>321.69499999999999</c:v>
                </c:pt>
                <c:pt idx="8069">
                  <c:v>321.71600000000001</c:v>
                </c:pt>
                <c:pt idx="8070">
                  <c:v>321.73599999999999</c:v>
                </c:pt>
                <c:pt idx="8071">
                  <c:v>321.75600000000003</c:v>
                </c:pt>
                <c:pt idx="8072">
                  <c:v>321.77699999999999</c:v>
                </c:pt>
                <c:pt idx="8073">
                  <c:v>321.79700000000003</c:v>
                </c:pt>
                <c:pt idx="8074">
                  <c:v>321.81799999999998</c:v>
                </c:pt>
                <c:pt idx="8075">
                  <c:v>321.83800000000002</c:v>
                </c:pt>
                <c:pt idx="8076">
                  <c:v>321.858</c:v>
                </c:pt>
                <c:pt idx="8077">
                  <c:v>321.87900000000002</c:v>
                </c:pt>
                <c:pt idx="8078">
                  <c:v>321.899</c:v>
                </c:pt>
                <c:pt idx="8079">
                  <c:v>321.92</c:v>
                </c:pt>
                <c:pt idx="8080">
                  <c:v>321.94</c:v>
                </c:pt>
                <c:pt idx="8081">
                  <c:v>321.95999999999998</c:v>
                </c:pt>
                <c:pt idx="8082">
                  <c:v>321.98099999999999</c:v>
                </c:pt>
                <c:pt idx="8083">
                  <c:v>322.00100000000003</c:v>
                </c:pt>
                <c:pt idx="8084">
                  <c:v>322.02100000000002</c:v>
                </c:pt>
                <c:pt idx="8085">
                  <c:v>322.04200000000003</c:v>
                </c:pt>
                <c:pt idx="8086">
                  <c:v>322.06200000000001</c:v>
                </c:pt>
                <c:pt idx="8087">
                  <c:v>322.08300000000003</c:v>
                </c:pt>
                <c:pt idx="8088">
                  <c:v>322.10300000000001</c:v>
                </c:pt>
                <c:pt idx="8089">
                  <c:v>322.12299999999999</c:v>
                </c:pt>
                <c:pt idx="8090">
                  <c:v>322.14400000000001</c:v>
                </c:pt>
                <c:pt idx="8091">
                  <c:v>322.16399999999999</c:v>
                </c:pt>
                <c:pt idx="8092">
                  <c:v>322.185</c:v>
                </c:pt>
                <c:pt idx="8093">
                  <c:v>322.20499999999998</c:v>
                </c:pt>
                <c:pt idx="8094">
                  <c:v>322.226</c:v>
                </c:pt>
                <c:pt idx="8095">
                  <c:v>322.24599999999998</c:v>
                </c:pt>
                <c:pt idx="8096">
                  <c:v>322.26600000000002</c:v>
                </c:pt>
                <c:pt idx="8097">
                  <c:v>322.28700000000003</c:v>
                </c:pt>
                <c:pt idx="8098">
                  <c:v>322.30700000000002</c:v>
                </c:pt>
                <c:pt idx="8099">
                  <c:v>322.32800000000003</c:v>
                </c:pt>
                <c:pt idx="8100">
                  <c:v>322.34800000000001</c:v>
                </c:pt>
                <c:pt idx="8101">
                  <c:v>322.36900000000003</c:v>
                </c:pt>
                <c:pt idx="8102">
                  <c:v>322.38900000000001</c:v>
                </c:pt>
                <c:pt idx="8103">
                  <c:v>322.41000000000003</c:v>
                </c:pt>
                <c:pt idx="8104">
                  <c:v>322.43</c:v>
                </c:pt>
                <c:pt idx="8105">
                  <c:v>322.45</c:v>
                </c:pt>
                <c:pt idx="8106">
                  <c:v>322.471</c:v>
                </c:pt>
                <c:pt idx="8107">
                  <c:v>322.49799999999999</c:v>
                </c:pt>
                <c:pt idx="8108">
                  <c:v>322.52300000000002</c:v>
                </c:pt>
                <c:pt idx="8109">
                  <c:v>322.54599999999999</c:v>
                </c:pt>
                <c:pt idx="8110">
                  <c:v>322.57</c:v>
                </c:pt>
                <c:pt idx="8111">
                  <c:v>322.59300000000002</c:v>
                </c:pt>
                <c:pt idx="8112">
                  <c:v>322.61700000000002</c:v>
                </c:pt>
                <c:pt idx="8113">
                  <c:v>322.64100000000002</c:v>
                </c:pt>
                <c:pt idx="8114">
                  <c:v>322.66500000000002</c:v>
                </c:pt>
                <c:pt idx="8115">
                  <c:v>322.68799999999999</c:v>
                </c:pt>
                <c:pt idx="8116">
                  <c:v>322.71199999999999</c:v>
                </c:pt>
                <c:pt idx="8117">
                  <c:v>322.73500000000001</c:v>
                </c:pt>
                <c:pt idx="8118">
                  <c:v>322.75900000000001</c:v>
                </c:pt>
                <c:pt idx="8119">
                  <c:v>322.78199999999998</c:v>
                </c:pt>
                <c:pt idx="8120">
                  <c:v>322.80500000000001</c:v>
                </c:pt>
                <c:pt idx="8121">
                  <c:v>322.82900000000001</c:v>
                </c:pt>
                <c:pt idx="8122">
                  <c:v>322.85300000000001</c:v>
                </c:pt>
                <c:pt idx="8123">
                  <c:v>322.87700000000001</c:v>
                </c:pt>
                <c:pt idx="8124">
                  <c:v>322.90000000000003</c:v>
                </c:pt>
                <c:pt idx="8125">
                  <c:v>322.92400000000004</c:v>
                </c:pt>
                <c:pt idx="8126">
                  <c:v>322.94799999999998</c:v>
                </c:pt>
                <c:pt idx="8127">
                  <c:v>322.97199999999998</c:v>
                </c:pt>
                <c:pt idx="8128">
                  <c:v>322.99900000000002</c:v>
                </c:pt>
                <c:pt idx="8129">
                  <c:v>323.02600000000001</c:v>
                </c:pt>
                <c:pt idx="8130">
                  <c:v>323.053</c:v>
                </c:pt>
                <c:pt idx="8131">
                  <c:v>323.08100000000002</c:v>
                </c:pt>
                <c:pt idx="8132">
                  <c:v>323.108</c:v>
                </c:pt>
                <c:pt idx="8133">
                  <c:v>323.13499999999999</c:v>
                </c:pt>
                <c:pt idx="8134">
                  <c:v>323.16399999999999</c:v>
                </c:pt>
                <c:pt idx="8135">
                  <c:v>323.19200000000001</c:v>
                </c:pt>
                <c:pt idx="8136">
                  <c:v>323.22000000000003</c:v>
                </c:pt>
                <c:pt idx="8137">
                  <c:v>323.24799999999999</c:v>
                </c:pt>
                <c:pt idx="8138">
                  <c:v>323.27600000000001</c:v>
                </c:pt>
                <c:pt idx="8139">
                  <c:v>323.30500000000001</c:v>
                </c:pt>
                <c:pt idx="8140">
                  <c:v>323.33300000000003</c:v>
                </c:pt>
                <c:pt idx="8141">
                  <c:v>323.36099999999999</c:v>
                </c:pt>
                <c:pt idx="8142">
                  <c:v>323.38900000000001</c:v>
                </c:pt>
                <c:pt idx="8143">
                  <c:v>323.41700000000003</c:v>
                </c:pt>
                <c:pt idx="8144">
                  <c:v>323.44600000000003</c:v>
                </c:pt>
                <c:pt idx="8145">
                  <c:v>323.47399999999999</c:v>
                </c:pt>
                <c:pt idx="8146">
                  <c:v>323.50200000000001</c:v>
                </c:pt>
                <c:pt idx="8147">
                  <c:v>323.53000000000003</c:v>
                </c:pt>
                <c:pt idx="8148">
                  <c:v>323.55900000000003</c:v>
                </c:pt>
                <c:pt idx="8149">
                  <c:v>323.58699999999999</c:v>
                </c:pt>
                <c:pt idx="8150">
                  <c:v>323.61500000000001</c:v>
                </c:pt>
                <c:pt idx="8151">
                  <c:v>323.64300000000003</c:v>
                </c:pt>
                <c:pt idx="8152">
                  <c:v>323.67099999999999</c:v>
                </c:pt>
                <c:pt idx="8153">
                  <c:v>323.69900000000001</c:v>
                </c:pt>
                <c:pt idx="8154">
                  <c:v>323.72800000000001</c:v>
                </c:pt>
                <c:pt idx="8155">
                  <c:v>323.75600000000003</c:v>
                </c:pt>
                <c:pt idx="8156">
                  <c:v>323.78399999999999</c:v>
                </c:pt>
                <c:pt idx="8157">
                  <c:v>323.81200000000001</c:v>
                </c:pt>
                <c:pt idx="8158">
                  <c:v>323.84000000000003</c:v>
                </c:pt>
                <c:pt idx="8159">
                  <c:v>323.86900000000003</c:v>
                </c:pt>
                <c:pt idx="8160">
                  <c:v>323.89699999999999</c:v>
                </c:pt>
                <c:pt idx="8161">
                  <c:v>323.92500000000001</c:v>
                </c:pt>
                <c:pt idx="8162">
                  <c:v>323.95300000000003</c:v>
                </c:pt>
                <c:pt idx="8163">
                  <c:v>323.98099999999999</c:v>
                </c:pt>
                <c:pt idx="8164">
                  <c:v>324.01</c:v>
                </c:pt>
                <c:pt idx="8165">
                  <c:v>324.03800000000001</c:v>
                </c:pt>
                <c:pt idx="8166">
                  <c:v>324.06600000000003</c:v>
                </c:pt>
                <c:pt idx="8167">
                  <c:v>324.09399999999999</c:v>
                </c:pt>
                <c:pt idx="8168">
                  <c:v>324.12200000000001</c:v>
                </c:pt>
                <c:pt idx="8169">
                  <c:v>324.15100000000001</c:v>
                </c:pt>
                <c:pt idx="8170">
                  <c:v>324.17900000000003</c:v>
                </c:pt>
                <c:pt idx="8171">
                  <c:v>324.20699999999999</c:v>
                </c:pt>
                <c:pt idx="8172">
                  <c:v>324.23500000000001</c:v>
                </c:pt>
                <c:pt idx="8173">
                  <c:v>324.26300000000003</c:v>
                </c:pt>
                <c:pt idx="8174">
                  <c:v>324.291</c:v>
                </c:pt>
                <c:pt idx="8175">
                  <c:v>324.32</c:v>
                </c:pt>
                <c:pt idx="8176">
                  <c:v>324.34800000000001</c:v>
                </c:pt>
                <c:pt idx="8177">
                  <c:v>324.37600000000003</c:v>
                </c:pt>
                <c:pt idx="8178">
                  <c:v>324.404</c:v>
                </c:pt>
                <c:pt idx="8179">
                  <c:v>324.43200000000002</c:v>
                </c:pt>
                <c:pt idx="8180">
                  <c:v>324.45999999999998</c:v>
                </c:pt>
                <c:pt idx="8181">
                  <c:v>324.488</c:v>
                </c:pt>
                <c:pt idx="8182">
                  <c:v>324.517</c:v>
                </c:pt>
                <c:pt idx="8183">
                  <c:v>324.54500000000002</c:v>
                </c:pt>
                <c:pt idx="8184">
                  <c:v>324.57299999999998</c:v>
                </c:pt>
                <c:pt idx="8185">
                  <c:v>324.601</c:v>
                </c:pt>
                <c:pt idx="8186">
                  <c:v>324.62900000000002</c:v>
                </c:pt>
                <c:pt idx="8187">
                  <c:v>324.65800000000002</c:v>
                </c:pt>
                <c:pt idx="8188">
                  <c:v>324.68599999999998</c:v>
                </c:pt>
                <c:pt idx="8189">
                  <c:v>324.714</c:v>
                </c:pt>
                <c:pt idx="8190">
                  <c:v>324.74200000000002</c:v>
                </c:pt>
                <c:pt idx="8191">
                  <c:v>324.77</c:v>
                </c:pt>
                <c:pt idx="8192">
                  <c:v>324.798</c:v>
                </c:pt>
                <c:pt idx="8193">
                  <c:v>324.82600000000002</c:v>
                </c:pt>
                <c:pt idx="8194">
                  <c:v>324.85500000000002</c:v>
                </c:pt>
                <c:pt idx="8195">
                  <c:v>324.88299999999998</c:v>
                </c:pt>
                <c:pt idx="8196">
                  <c:v>324.911</c:v>
                </c:pt>
                <c:pt idx="8197">
                  <c:v>324.93900000000002</c:v>
                </c:pt>
                <c:pt idx="8198">
                  <c:v>324.96699999999998</c:v>
                </c:pt>
                <c:pt idx="8199">
                  <c:v>324.995</c:v>
                </c:pt>
                <c:pt idx="8200">
                  <c:v>325.024</c:v>
                </c:pt>
                <c:pt idx="8201">
                  <c:v>325.05200000000002</c:v>
                </c:pt>
                <c:pt idx="8202">
                  <c:v>325.08</c:v>
                </c:pt>
                <c:pt idx="8203">
                  <c:v>325.108</c:v>
                </c:pt>
                <c:pt idx="8204">
                  <c:v>325.13600000000002</c:v>
                </c:pt>
                <c:pt idx="8205">
                  <c:v>325.16399999999999</c:v>
                </c:pt>
                <c:pt idx="8206">
                  <c:v>325.19299999999998</c:v>
                </c:pt>
                <c:pt idx="8207">
                  <c:v>325.221</c:v>
                </c:pt>
                <c:pt idx="8208">
                  <c:v>325.24900000000002</c:v>
                </c:pt>
                <c:pt idx="8209">
                  <c:v>325.27699999999999</c:v>
                </c:pt>
                <c:pt idx="8210">
                  <c:v>325.30500000000001</c:v>
                </c:pt>
                <c:pt idx="8211">
                  <c:v>325.33300000000003</c:v>
                </c:pt>
                <c:pt idx="8212">
                  <c:v>325.36099999999999</c:v>
                </c:pt>
                <c:pt idx="8213">
                  <c:v>325.38900000000001</c:v>
                </c:pt>
                <c:pt idx="8214">
                  <c:v>325.41700000000003</c:v>
                </c:pt>
                <c:pt idx="8215">
                  <c:v>325.44499999999999</c:v>
                </c:pt>
                <c:pt idx="8216">
                  <c:v>325.47300000000001</c:v>
                </c:pt>
                <c:pt idx="8217">
                  <c:v>325.50200000000001</c:v>
                </c:pt>
                <c:pt idx="8218">
                  <c:v>325.53000000000003</c:v>
                </c:pt>
                <c:pt idx="8219">
                  <c:v>325.55799999999999</c:v>
                </c:pt>
                <c:pt idx="8220">
                  <c:v>325.58600000000001</c:v>
                </c:pt>
                <c:pt idx="8221">
                  <c:v>325.61400000000003</c:v>
                </c:pt>
                <c:pt idx="8222">
                  <c:v>325.642</c:v>
                </c:pt>
                <c:pt idx="8223">
                  <c:v>325.67</c:v>
                </c:pt>
                <c:pt idx="8224">
                  <c:v>325.69799999999998</c:v>
                </c:pt>
                <c:pt idx="8225">
                  <c:v>325.726</c:v>
                </c:pt>
                <c:pt idx="8226">
                  <c:v>325.75400000000002</c:v>
                </c:pt>
                <c:pt idx="8227">
                  <c:v>325.78199999999998</c:v>
                </c:pt>
                <c:pt idx="8228">
                  <c:v>325.81</c:v>
                </c:pt>
                <c:pt idx="8229">
                  <c:v>325.83800000000002</c:v>
                </c:pt>
                <c:pt idx="8230">
                  <c:v>325.86599999999999</c:v>
                </c:pt>
                <c:pt idx="8231">
                  <c:v>325.89400000000001</c:v>
                </c:pt>
                <c:pt idx="8232">
                  <c:v>325.92200000000003</c:v>
                </c:pt>
                <c:pt idx="8233">
                  <c:v>325.95</c:v>
                </c:pt>
                <c:pt idx="8234">
                  <c:v>325.97800000000001</c:v>
                </c:pt>
                <c:pt idx="8235">
                  <c:v>326.00600000000003</c:v>
                </c:pt>
                <c:pt idx="8236">
                  <c:v>326.03399999999999</c:v>
                </c:pt>
                <c:pt idx="8237">
                  <c:v>326.06299999999999</c:v>
                </c:pt>
                <c:pt idx="8238">
                  <c:v>326.09100000000001</c:v>
                </c:pt>
                <c:pt idx="8239">
                  <c:v>326.11900000000003</c:v>
                </c:pt>
                <c:pt idx="8240">
                  <c:v>326.14699999999999</c:v>
                </c:pt>
                <c:pt idx="8241">
                  <c:v>326.17500000000001</c:v>
                </c:pt>
                <c:pt idx="8242">
                  <c:v>326.20400000000001</c:v>
                </c:pt>
                <c:pt idx="8243">
                  <c:v>326.23200000000003</c:v>
                </c:pt>
                <c:pt idx="8244">
                  <c:v>326.26</c:v>
                </c:pt>
                <c:pt idx="8245">
                  <c:v>326.28800000000001</c:v>
                </c:pt>
                <c:pt idx="8246">
                  <c:v>326.31700000000001</c:v>
                </c:pt>
                <c:pt idx="8247">
                  <c:v>326.34500000000003</c:v>
                </c:pt>
                <c:pt idx="8248">
                  <c:v>326.37299999999999</c:v>
                </c:pt>
                <c:pt idx="8249">
                  <c:v>326.40199999999999</c:v>
                </c:pt>
                <c:pt idx="8250">
                  <c:v>326.43</c:v>
                </c:pt>
                <c:pt idx="8251">
                  <c:v>326.45800000000003</c:v>
                </c:pt>
                <c:pt idx="8252">
                  <c:v>326.48700000000002</c:v>
                </c:pt>
                <c:pt idx="8253">
                  <c:v>326.51499999999999</c:v>
                </c:pt>
                <c:pt idx="8254">
                  <c:v>326.54300000000001</c:v>
                </c:pt>
                <c:pt idx="8255">
                  <c:v>326.57100000000003</c:v>
                </c:pt>
                <c:pt idx="8256">
                  <c:v>326.60000000000002</c:v>
                </c:pt>
                <c:pt idx="8257">
                  <c:v>326.62799999999999</c:v>
                </c:pt>
                <c:pt idx="8258">
                  <c:v>326.65600000000001</c:v>
                </c:pt>
                <c:pt idx="8259">
                  <c:v>326.685</c:v>
                </c:pt>
                <c:pt idx="8260">
                  <c:v>326.71300000000002</c:v>
                </c:pt>
                <c:pt idx="8261">
                  <c:v>326.74200000000002</c:v>
                </c:pt>
                <c:pt idx="8262">
                  <c:v>326.77</c:v>
                </c:pt>
                <c:pt idx="8263">
                  <c:v>326.798</c:v>
                </c:pt>
                <c:pt idx="8264">
                  <c:v>326.827</c:v>
                </c:pt>
                <c:pt idx="8265">
                  <c:v>326.85500000000002</c:v>
                </c:pt>
                <c:pt idx="8266">
                  <c:v>326.88400000000001</c:v>
                </c:pt>
                <c:pt idx="8267">
                  <c:v>326.91200000000003</c:v>
                </c:pt>
                <c:pt idx="8268">
                  <c:v>326.94100000000003</c:v>
                </c:pt>
                <c:pt idx="8269">
                  <c:v>326.96899999999999</c:v>
                </c:pt>
                <c:pt idx="8270">
                  <c:v>326.99799999999999</c:v>
                </c:pt>
                <c:pt idx="8271">
                  <c:v>327.02600000000001</c:v>
                </c:pt>
                <c:pt idx="8272">
                  <c:v>327.05500000000001</c:v>
                </c:pt>
                <c:pt idx="8273">
                  <c:v>327.08300000000003</c:v>
                </c:pt>
                <c:pt idx="8274">
                  <c:v>327.11200000000002</c:v>
                </c:pt>
                <c:pt idx="8275">
                  <c:v>327.14</c:v>
                </c:pt>
                <c:pt idx="8276">
                  <c:v>327.16800000000001</c:v>
                </c:pt>
                <c:pt idx="8277">
                  <c:v>327.197</c:v>
                </c:pt>
                <c:pt idx="8278">
                  <c:v>327.22500000000002</c:v>
                </c:pt>
                <c:pt idx="8279">
                  <c:v>327.25400000000002</c:v>
                </c:pt>
                <c:pt idx="8280">
                  <c:v>327.28199999999998</c:v>
                </c:pt>
                <c:pt idx="8281">
                  <c:v>327.31</c:v>
                </c:pt>
                <c:pt idx="8282">
                  <c:v>327.339</c:v>
                </c:pt>
                <c:pt idx="8283">
                  <c:v>327.36700000000002</c:v>
                </c:pt>
                <c:pt idx="8284">
                  <c:v>327.39499999999998</c:v>
                </c:pt>
                <c:pt idx="8285">
                  <c:v>327.42400000000004</c:v>
                </c:pt>
                <c:pt idx="8286">
                  <c:v>327.452</c:v>
                </c:pt>
                <c:pt idx="8287">
                  <c:v>327.48</c:v>
                </c:pt>
                <c:pt idx="8288">
                  <c:v>327.50900000000001</c:v>
                </c:pt>
                <c:pt idx="8289">
                  <c:v>327.53700000000003</c:v>
                </c:pt>
                <c:pt idx="8290">
                  <c:v>327.565</c:v>
                </c:pt>
                <c:pt idx="8291">
                  <c:v>327.59300000000002</c:v>
                </c:pt>
                <c:pt idx="8292">
                  <c:v>327.62099999999998</c:v>
                </c:pt>
                <c:pt idx="8293">
                  <c:v>327.65000000000003</c:v>
                </c:pt>
                <c:pt idx="8294">
                  <c:v>327.678</c:v>
                </c:pt>
                <c:pt idx="8295">
                  <c:v>327.70600000000002</c:v>
                </c:pt>
                <c:pt idx="8296">
                  <c:v>327.73399999999998</c:v>
                </c:pt>
                <c:pt idx="8297">
                  <c:v>327.762</c:v>
                </c:pt>
                <c:pt idx="8298">
                  <c:v>327.79</c:v>
                </c:pt>
                <c:pt idx="8299">
                  <c:v>327.81799999999998</c:v>
                </c:pt>
                <c:pt idx="8300">
                  <c:v>327.846</c:v>
                </c:pt>
                <c:pt idx="8301">
                  <c:v>327.87400000000002</c:v>
                </c:pt>
                <c:pt idx="8302">
                  <c:v>327.90300000000002</c:v>
                </c:pt>
                <c:pt idx="8303">
                  <c:v>327.93099999999998</c:v>
                </c:pt>
                <c:pt idx="8304">
                  <c:v>327.95800000000003</c:v>
                </c:pt>
                <c:pt idx="8305">
                  <c:v>327.98599999999999</c:v>
                </c:pt>
                <c:pt idx="8306">
                  <c:v>328.01400000000001</c:v>
                </c:pt>
                <c:pt idx="8307">
                  <c:v>328.04200000000003</c:v>
                </c:pt>
                <c:pt idx="8308">
                  <c:v>328.07</c:v>
                </c:pt>
                <c:pt idx="8309">
                  <c:v>328.09800000000001</c:v>
                </c:pt>
                <c:pt idx="8310">
                  <c:v>328.12600000000003</c:v>
                </c:pt>
                <c:pt idx="8311">
                  <c:v>328.154</c:v>
                </c:pt>
                <c:pt idx="8312">
                  <c:v>328.18200000000002</c:v>
                </c:pt>
                <c:pt idx="8313">
                  <c:v>328.21</c:v>
                </c:pt>
                <c:pt idx="8314">
                  <c:v>328.238</c:v>
                </c:pt>
                <c:pt idx="8315">
                  <c:v>328.26600000000002</c:v>
                </c:pt>
                <c:pt idx="8316">
                  <c:v>328.29399999999998</c:v>
                </c:pt>
                <c:pt idx="8317">
                  <c:v>328.322</c:v>
                </c:pt>
                <c:pt idx="8318">
                  <c:v>328.35</c:v>
                </c:pt>
                <c:pt idx="8319">
                  <c:v>328.37700000000001</c:v>
                </c:pt>
                <c:pt idx="8320">
                  <c:v>328.40500000000003</c:v>
                </c:pt>
                <c:pt idx="8321">
                  <c:v>328.43299999999999</c:v>
                </c:pt>
                <c:pt idx="8322">
                  <c:v>328.46100000000001</c:v>
                </c:pt>
                <c:pt idx="8323">
                  <c:v>328.48900000000003</c:v>
                </c:pt>
                <c:pt idx="8324">
                  <c:v>328.517</c:v>
                </c:pt>
                <c:pt idx="8325">
                  <c:v>328.54500000000002</c:v>
                </c:pt>
                <c:pt idx="8326">
                  <c:v>328.57299999999998</c:v>
                </c:pt>
                <c:pt idx="8327">
                  <c:v>328.601</c:v>
                </c:pt>
                <c:pt idx="8328">
                  <c:v>328.62900000000002</c:v>
                </c:pt>
                <c:pt idx="8329">
                  <c:v>328.65699999999998</c:v>
                </c:pt>
                <c:pt idx="8330">
                  <c:v>328.685</c:v>
                </c:pt>
                <c:pt idx="8331">
                  <c:v>328.71300000000002</c:v>
                </c:pt>
                <c:pt idx="8332">
                  <c:v>328.74</c:v>
                </c:pt>
                <c:pt idx="8333">
                  <c:v>328.76800000000003</c:v>
                </c:pt>
                <c:pt idx="8334">
                  <c:v>328.79599999999999</c:v>
                </c:pt>
                <c:pt idx="8335">
                  <c:v>328.82400000000001</c:v>
                </c:pt>
                <c:pt idx="8336">
                  <c:v>328.85200000000003</c:v>
                </c:pt>
                <c:pt idx="8337">
                  <c:v>328.88</c:v>
                </c:pt>
                <c:pt idx="8338">
                  <c:v>328.90800000000002</c:v>
                </c:pt>
                <c:pt idx="8339">
                  <c:v>328.93599999999998</c:v>
                </c:pt>
                <c:pt idx="8340">
                  <c:v>328.964</c:v>
                </c:pt>
                <c:pt idx="8341">
                  <c:v>328.99200000000002</c:v>
                </c:pt>
                <c:pt idx="8342">
                  <c:v>329.02</c:v>
                </c:pt>
                <c:pt idx="8343">
                  <c:v>329.048</c:v>
                </c:pt>
                <c:pt idx="8344">
                  <c:v>329.07600000000002</c:v>
                </c:pt>
                <c:pt idx="8345">
                  <c:v>329.10399999999998</c:v>
                </c:pt>
                <c:pt idx="8346">
                  <c:v>329.13200000000001</c:v>
                </c:pt>
                <c:pt idx="8347">
                  <c:v>329.16</c:v>
                </c:pt>
                <c:pt idx="8348">
                  <c:v>329.18799999999999</c:v>
                </c:pt>
                <c:pt idx="8349">
                  <c:v>329.21600000000001</c:v>
                </c:pt>
                <c:pt idx="8350">
                  <c:v>329.24400000000003</c:v>
                </c:pt>
                <c:pt idx="8351">
                  <c:v>329.27199999999999</c:v>
                </c:pt>
                <c:pt idx="8352">
                  <c:v>329.3</c:v>
                </c:pt>
                <c:pt idx="8353">
                  <c:v>329.32800000000003</c:v>
                </c:pt>
                <c:pt idx="8354">
                  <c:v>329.35599999999999</c:v>
                </c:pt>
                <c:pt idx="8355">
                  <c:v>329.38400000000001</c:v>
                </c:pt>
                <c:pt idx="8356">
                  <c:v>329.41200000000003</c:v>
                </c:pt>
                <c:pt idx="8357">
                  <c:v>329.44</c:v>
                </c:pt>
                <c:pt idx="8358">
                  <c:v>329.46800000000002</c:v>
                </c:pt>
                <c:pt idx="8359">
                  <c:v>329.49599999999998</c:v>
                </c:pt>
                <c:pt idx="8360">
                  <c:v>329.524</c:v>
                </c:pt>
                <c:pt idx="8361">
                  <c:v>329.55200000000002</c:v>
                </c:pt>
                <c:pt idx="8362">
                  <c:v>329.58</c:v>
                </c:pt>
                <c:pt idx="8363">
                  <c:v>329.608</c:v>
                </c:pt>
                <c:pt idx="8364">
                  <c:v>329.63600000000002</c:v>
                </c:pt>
                <c:pt idx="8365">
                  <c:v>329.66399999999999</c:v>
                </c:pt>
                <c:pt idx="8366">
                  <c:v>329.69299999999998</c:v>
                </c:pt>
                <c:pt idx="8367">
                  <c:v>329.721</c:v>
                </c:pt>
                <c:pt idx="8368">
                  <c:v>329.74900000000002</c:v>
                </c:pt>
                <c:pt idx="8369">
                  <c:v>329.77699999999999</c:v>
                </c:pt>
                <c:pt idx="8370">
                  <c:v>329.80500000000001</c:v>
                </c:pt>
                <c:pt idx="8371">
                  <c:v>329.83300000000003</c:v>
                </c:pt>
                <c:pt idx="8372">
                  <c:v>329.86099999999999</c:v>
                </c:pt>
                <c:pt idx="8373">
                  <c:v>329.88900000000001</c:v>
                </c:pt>
                <c:pt idx="8374">
                  <c:v>329.91700000000003</c:v>
                </c:pt>
                <c:pt idx="8375">
                  <c:v>329.94499999999999</c:v>
                </c:pt>
                <c:pt idx="8376">
                  <c:v>329.97300000000001</c:v>
                </c:pt>
                <c:pt idx="8377">
                  <c:v>330.00100000000003</c:v>
                </c:pt>
                <c:pt idx="8378">
                  <c:v>330.029</c:v>
                </c:pt>
                <c:pt idx="8379">
                  <c:v>330.05700000000002</c:v>
                </c:pt>
                <c:pt idx="8380">
                  <c:v>330.08499999999998</c:v>
                </c:pt>
                <c:pt idx="8381">
                  <c:v>330.113</c:v>
                </c:pt>
                <c:pt idx="8382">
                  <c:v>330.14100000000002</c:v>
                </c:pt>
                <c:pt idx="8383">
                  <c:v>330.16899999999998</c:v>
                </c:pt>
                <c:pt idx="8384">
                  <c:v>330.197</c:v>
                </c:pt>
                <c:pt idx="8385">
                  <c:v>330.22500000000002</c:v>
                </c:pt>
                <c:pt idx="8386">
                  <c:v>330.25299999999999</c:v>
                </c:pt>
                <c:pt idx="8387">
                  <c:v>330.28100000000001</c:v>
                </c:pt>
                <c:pt idx="8388">
                  <c:v>330.30900000000003</c:v>
                </c:pt>
                <c:pt idx="8389">
                  <c:v>330.33699999999999</c:v>
                </c:pt>
                <c:pt idx="8390">
                  <c:v>330.36500000000001</c:v>
                </c:pt>
                <c:pt idx="8391">
                  <c:v>330.39400000000001</c:v>
                </c:pt>
                <c:pt idx="8392">
                  <c:v>330.42200000000003</c:v>
                </c:pt>
                <c:pt idx="8393">
                  <c:v>330.45</c:v>
                </c:pt>
                <c:pt idx="8394">
                  <c:v>330.47800000000001</c:v>
                </c:pt>
                <c:pt idx="8395">
                  <c:v>330.50600000000003</c:v>
                </c:pt>
                <c:pt idx="8396">
                  <c:v>330.53399999999999</c:v>
                </c:pt>
                <c:pt idx="8397">
                  <c:v>330.56200000000001</c:v>
                </c:pt>
                <c:pt idx="8398">
                  <c:v>330.59000000000003</c:v>
                </c:pt>
                <c:pt idx="8399">
                  <c:v>330.61799999999999</c:v>
                </c:pt>
                <c:pt idx="8400">
                  <c:v>330.64600000000002</c:v>
                </c:pt>
                <c:pt idx="8401">
                  <c:v>330.67400000000004</c:v>
                </c:pt>
                <c:pt idx="8402">
                  <c:v>330.702</c:v>
                </c:pt>
                <c:pt idx="8403">
                  <c:v>330.73</c:v>
                </c:pt>
                <c:pt idx="8404">
                  <c:v>330.75900000000001</c:v>
                </c:pt>
                <c:pt idx="8405">
                  <c:v>330.78700000000003</c:v>
                </c:pt>
                <c:pt idx="8406">
                  <c:v>330.815</c:v>
                </c:pt>
                <c:pt idx="8407">
                  <c:v>330.84300000000002</c:v>
                </c:pt>
                <c:pt idx="8408">
                  <c:v>330.87099999999998</c:v>
                </c:pt>
                <c:pt idx="8409">
                  <c:v>330.899</c:v>
                </c:pt>
                <c:pt idx="8410">
                  <c:v>330.92700000000002</c:v>
                </c:pt>
                <c:pt idx="8411">
                  <c:v>330.95600000000002</c:v>
                </c:pt>
                <c:pt idx="8412">
                  <c:v>330.98399999999998</c:v>
                </c:pt>
                <c:pt idx="8413">
                  <c:v>331.012</c:v>
                </c:pt>
                <c:pt idx="8414">
                  <c:v>331.04</c:v>
                </c:pt>
                <c:pt idx="8415">
                  <c:v>331.06799999999998</c:v>
                </c:pt>
                <c:pt idx="8416">
                  <c:v>331.096</c:v>
                </c:pt>
                <c:pt idx="8417">
                  <c:v>331.12400000000002</c:v>
                </c:pt>
                <c:pt idx="8418">
                  <c:v>331.15199999999999</c:v>
                </c:pt>
                <c:pt idx="8419">
                  <c:v>331.18</c:v>
                </c:pt>
                <c:pt idx="8420">
                  <c:v>331.20800000000003</c:v>
                </c:pt>
                <c:pt idx="8421">
                  <c:v>331.23599999999999</c:v>
                </c:pt>
                <c:pt idx="8422">
                  <c:v>331.26400000000001</c:v>
                </c:pt>
                <c:pt idx="8423">
                  <c:v>331.29200000000003</c:v>
                </c:pt>
                <c:pt idx="8424">
                  <c:v>331.32</c:v>
                </c:pt>
                <c:pt idx="8425">
                  <c:v>331.34800000000001</c:v>
                </c:pt>
                <c:pt idx="8426">
                  <c:v>331.37600000000003</c:v>
                </c:pt>
                <c:pt idx="8427">
                  <c:v>331.40500000000003</c:v>
                </c:pt>
                <c:pt idx="8428">
                  <c:v>331.43299999999999</c:v>
                </c:pt>
                <c:pt idx="8429">
                  <c:v>331.46100000000001</c:v>
                </c:pt>
                <c:pt idx="8430">
                  <c:v>331.48900000000003</c:v>
                </c:pt>
                <c:pt idx="8431">
                  <c:v>331.517</c:v>
                </c:pt>
                <c:pt idx="8432">
                  <c:v>331.54500000000002</c:v>
                </c:pt>
                <c:pt idx="8433">
                  <c:v>331.57299999999998</c:v>
                </c:pt>
                <c:pt idx="8434">
                  <c:v>331.601</c:v>
                </c:pt>
                <c:pt idx="8435">
                  <c:v>331.62900000000002</c:v>
                </c:pt>
                <c:pt idx="8436">
                  <c:v>331.65699999999998</c:v>
                </c:pt>
                <c:pt idx="8437">
                  <c:v>331.685</c:v>
                </c:pt>
                <c:pt idx="8438">
                  <c:v>331.71300000000002</c:v>
                </c:pt>
                <c:pt idx="8439">
                  <c:v>331.74099999999999</c:v>
                </c:pt>
                <c:pt idx="8440">
                  <c:v>331.76900000000001</c:v>
                </c:pt>
                <c:pt idx="8441">
                  <c:v>331.79700000000003</c:v>
                </c:pt>
                <c:pt idx="8442">
                  <c:v>331.82499999999999</c:v>
                </c:pt>
                <c:pt idx="8443">
                  <c:v>331.85300000000001</c:v>
                </c:pt>
                <c:pt idx="8444">
                  <c:v>331.88100000000003</c:v>
                </c:pt>
                <c:pt idx="8445">
                  <c:v>331.90899999999999</c:v>
                </c:pt>
                <c:pt idx="8446">
                  <c:v>331.93700000000001</c:v>
                </c:pt>
                <c:pt idx="8447">
                  <c:v>331.96500000000003</c:v>
                </c:pt>
                <c:pt idx="8448">
                  <c:v>331.99400000000003</c:v>
                </c:pt>
                <c:pt idx="8449">
                  <c:v>332.02199999999999</c:v>
                </c:pt>
                <c:pt idx="8450">
                  <c:v>332.05</c:v>
                </c:pt>
                <c:pt idx="8451">
                  <c:v>332.07800000000003</c:v>
                </c:pt>
                <c:pt idx="8452">
                  <c:v>332.10599999999999</c:v>
                </c:pt>
                <c:pt idx="8453">
                  <c:v>332.13400000000001</c:v>
                </c:pt>
                <c:pt idx="8454">
                  <c:v>332.16200000000003</c:v>
                </c:pt>
                <c:pt idx="8455">
                  <c:v>332.19</c:v>
                </c:pt>
                <c:pt idx="8456">
                  <c:v>332.21800000000002</c:v>
                </c:pt>
                <c:pt idx="8457">
                  <c:v>332.24599999999998</c:v>
                </c:pt>
                <c:pt idx="8458">
                  <c:v>332.274</c:v>
                </c:pt>
                <c:pt idx="8459">
                  <c:v>332.30200000000002</c:v>
                </c:pt>
                <c:pt idx="8460">
                  <c:v>332.33100000000002</c:v>
                </c:pt>
                <c:pt idx="8461">
                  <c:v>332.35899999999998</c:v>
                </c:pt>
                <c:pt idx="8462">
                  <c:v>332.387</c:v>
                </c:pt>
                <c:pt idx="8463">
                  <c:v>332.41500000000002</c:v>
                </c:pt>
                <c:pt idx="8464">
                  <c:v>332.44299999999998</c:v>
                </c:pt>
                <c:pt idx="8465">
                  <c:v>332.471</c:v>
                </c:pt>
                <c:pt idx="8466">
                  <c:v>332.49900000000002</c:v>
                </c:pt>
                <c:pt idx="8467">
                  <c:v>332.52699999999999</c:v>
                </c:pt>
                <c:pt idx="8468">
                  <c:v>332.55500000000001</c:v>
                </c:pt>
                <c:pt idx="8469">
                  <c:v>332.58300000000003</c:v>
                </c:pt>
                <c:pt idx="8470">
                  <c:v>332.61099999999999</c:v>
                </c:pt>
                <c:pt idx="8471">
                  <c:v>332.63900000000001</c:v>
                </c:pt>
                <c:pt idx="8472">
                  <c:v>332.66800000000001</c:v>
                </c:pt>
                <c:pt idx="8473">
                  <c:v>332.69600000000003</c:v>
                </c:pt>
                <c:pt idx="8474">
                  <c:v>332.72399999999999</c:v>
                </c:pt>
                <c:pt idx="8475">
                  <c:v>332.75200000000001</c:v>
                </c:pt>
                <c:pt idx="8476">
                  <c:v>332.78000000000003</c:v>
                </c:pt>
                <c:pt idx="8477">
                  <c:v>332.80799999999999</c:v>
                </c:pt>
                <c:pt idx="8478">
                  <c:v>332.83600000000001</c:v>
                </c:pt>
                <c:pt idx="8479">
                  <c:v>332.86400000000003</c:v>
                </c:pt>
                <c:pt idx="8480">
                  <c:v>332.89300000000003</c:v>
                </c:pt>
                <c:pt idx="8481">
                  <c:v>332.92099999999999</c:v>
                </c:pt>
                <c:pt idx="8482">
                  <c:v>332.94900000000001</c:v>
                </c:pt>
                <c:pt idx="8483">
                  <c:v>332.97700000000003</c:v>
                </c:pt>
                <c:pt idx="8484">
                  <c:v>333.005</c:v>
                </c:pt>
                <c:pt idx="8485">
                  <c:v>333.03399999999999</c:v>
                </c:pt>
                <c:pt idx="8486">
                  <c:v>333.06200000000001</c:v>
                </c:pt>
                <c:pt idx="8487">
                  <c:v>333.09000000000003</c:v>
                </c:pt>
                <c:pt idx="8488">
                  <c:v>333.11799999999999</c:v>
                </c:pt>
                <c:pt idx="8489">
                  <c:v>333.14600000000002</c:v>
                </c:pt>
                <c:pt idx="8490">
                  <c:v>333.17500000000001</c:v>
                </c:pt>
                <c:pt idx="8491">
                  <c:v>333.20300000000003</c:v>
                </c:pt>
                <c:pt idx="8492">
                  <c:v>333.23099999999999</c:v>
                </c:pt>
                <c:pt idx="8493">
                  <c:v>333.26</c:v>
                </c:pt>
                <c:pt idx="8494">
                  <c:v>333.28800000000001</c:v>
                </c:pt>
                <c:pt idx="8495">
                  <c:v>333.31600000000003</c:v>
                </c:pt>
                <c:pt idx="8496">
                  <c:v>333.34500000000003</c:v>
                </c:pt>
                <c:pt idx="8497">
                  <c:v>333.37299999999999</c:v>
                </c:pt>
                <c:pt idx="8498">
                  <c:v>333.40100000000001</c:v>
                </c:pt>
                <c:pt idx="8499">
                  <c:v>333.43</c:v>
                </c:pt>
                <c:pt idx="8500">
                  <c:v>333.45800000000003</c:v>
                </c:pt>
                <c:pt idx="8501">
                  <c:v>333.48599999999999</c:v>
                </c:pt>
                <c:pt idx="8502">
                  <c:v>333.51499999999999</c:v>
                </c:pt>
                <c:pt idx="8503">
                  <c:v>333.54300000000001</c:v>
                </c:pt>
                <c:pt idx="8504">
                  <c:v>333.572</c:v>
                </c:pt>
                <c:pt idx="8505">
                  <c:v>333.6</c:v>
                </c:pt>
                <c:pt idx="8506">
                  <c:v>333.62799999999999</c:v>
                </c:pt>
                <c:pt idx="8507">
                  <c:v>333.65600000000001</c:v>
                </c:pt>
                <c:pt idx="8508">
                  <c:v>333.685</c:v>
                </c:pt>
                <c:pt idx="8509">
                  <c:v>333.71300000000002</c:v>
                </c:pt>
                <c:pt idx="8510">
                  <c:v>333.74099999999999</c:v>
                </c:pt>
                <c:pt idx="8511">
                  <c:v>333.76900000000001</c:v>
                </c:pt>
                <c:pt idx="8512">
                  <c:v>333.79700000000003</c:v>
                </c:pt>
                <c:pt idx="8513">
                  <c:v>333.82499999999999</c:v>
                </c:pt>
                <c:pt idx="8514">
                  <c:v>333.85300000000001</c:v>
                </c:pt>
                <c:pt idx="8515">
                  <c:v>333.88200000000001</c:v>
                </c:pt>
                <c:pt idx="8516">
                  <c:v>333.91</c:v>
                </c:pt>
                <c:pt idx="8517">
                  <c:v>333.93799999999999</c:v>
                </c:pt>
                <c:pt idx="8518">
                  <c:v>333.96600000000001</c:v>
                </c:pt>
                <c:pt idx="8519">
                  <c:v>333.99400000000003</c:v>
                </c:pt>
                <c:pt idx="8520">
                  <c:v>334.02199999999999</c:v>
                </c:pt>
                <c:pt idx="8521">
                  <c:v>334.05</c:v>
                </c:pt>
                <c:pt idx="8522">
                  <c:v>334.07800000000003</c:v>
                </c:pt>
                <c:pt idx="8523">
                  <c:v>334.10599999999999</c:v>
                </c:pt>
                <c:pt idx="8524">
                  <c:v>334.13400000000001</c:v>
                </c:pt>
                <c:pt idx="8525">
                  <c:v>334.16200000000003</c:v>
                </c:pt>
                <c:pt idx="8526">
                  <c:v>334.19</c:v>
                </c:pt>
                <c:pt idx="8527">
                  <c:v>334.21800000000002</c:v>
                </c:pt>
                <c:pt idx="8528">
                  <c:v>334.24599999999998</c:v>
                </c:pt>
                <c:pt idx="8529">
                  <c:v>334.274</c:v>
                </c:pt>
                <c:pt idx="8530">
                  <c:v>334.30200000000002</c:v>
                </c:pt>
                <c:pt idx="8531">
                  <c:v>334.33</c:v>
                </c:pt>
                <c:pt idx="8532">
                  <c:v>334.358</c:v>
                </c:pt>
                <c:pt idx="8533">
                  <c:v>334.38600000000002</c:v>
                </c:pt>
                <c:pt idx="8534">
                  <c:v>334.41300000000001</c:v>
                </c:pt>
                <c:pt idx="8535">
                  <c:v>334.44100000000003</c:v>
                </c:pt>
                <c:pt idx="8536">
                  <c:v>334.46899999999999</c:v>
                </c:pt>
                <c:pt idx="8537">
                  <c:v>334.49700000000001</c:v>
                </c:pt>
                <c:pt idx="8538">
                  <c:v>334.52500000000003</c:v>
                </c:pt>
                <c:pt idx="8539">
                  <c:v>334.553</c:v>
                </c:pt>
                <c:pt idx="8540">
                  <c:v>334.58100000000002</c:v>
                </c:pt>
                <c:pt idx="8541">
                  <c:v>334.60899999999998</c:v>
                </c:pt>
                <c:pt idx="8542">
                  <c:v>334.637</c:v>
                </c:pt>
                <c:pt idx="8543">
                  <c:v>334.66399999999999</c:v>
                </c:pt>
                <c:pt idx="8544">
                  <c:v>334.69200000000001</c:v>
                </c:pt>
                <c:pt idx="8545">
                  <c:v>334.72</c:v>
                </c:pt>
                <c:pt idx="8546">
                  <c:v>334.74799999999999</c:v>
                </c:pt>
                <c:pt idx="8547">
                  <c:v>334.77600000000001</c:v>
                </c:pt>
                <c:pt idx="8548">
                  <c:v>334.80400000000003</c:v>
                </c:pt>
                <c:pt idx="8549">
                  <c:v>334.83199999999999</c:v>
                </c:pt>
                <c:pt idx="8550">
                  <c:v>334.86</c:v>
                </c:pt>
                <c:pt idx="8551">
                  <c:v>334.88800000000003</c:v>
                </c:pt>
                <c:pt idx="8552">
                  <c:v>334.91500000000002</c:v>
                </c:pt>
                <c:pt idx="8553">
                  <c:v>334.94299999999998</c:v>
                </c:pt>
                <c:pt idx="8554">
                  <c:v>334.971</c:v>
                </c:pt>
                <c:pt idx="8555">
                  <c:v>334.99900000000002</c:v>
                </c:pt>
                <c:pt idx="8556">
                  <c:v>335.02699999999999</c:v>
                </c:pt>
                <c:pt idx="8557">
                  <c:v>335.05500000000001</c:v>
                </c:pt>
                <c:pt idx="8558">
                  <c:v>335.08300000000003</c:v>
                </c:pt>
                <c:pt idx="8559">
                  <c:v>335.11099999999999</c:v>
                </c:pt>
                <c:pt idx="8560">
                  <c:v>335.13900000000001</c:v>
                </c:pt>
                <c:pt idx="8561">
                  <c:v>335.16700000000003</c:v>
                </c:pt>
                <c:pt idx="8562">
                  <c:v>335.19400000000002</c:v>
                </c:pt>
                <c:pt idx="8563">
                  <c:v>335.22199999999998</c:v>
                </c:pt>
                <c:pt idx="8564">
                  <c:v>335.25</c:v>
                </c:pt>
                <c:pt idx="8565">
                  <c:v>335.27800000000002</c:v>
                </c:pt>
                <c:pt idx="8566">
                  <c:v>335.30599999999998</c:v>
                </c:pt>
                <c:pt idx="8567">
                  <c:v>335.334</c:v>
                </c:pt>
                <c:pt idx="8568">
                  <c:v>335.36200000000002</c:v>
                </c:pt>
                <c:pt idx="8569">
                  <c:v>335.39</c:v>
                </c:pt>
                <c:pt idx="8570">
                  <c:v>335.41800000000001</c:v>
                </c:pt>
                <c:pt idx="8571">
                  <c:v>335.44600000000003</c:v>
                </c:pt>
                <c:pt idx="8572">
                  <c:v>335.47399999999999</c:v>
                </c:pt>
                <c:pt idx="8573">
                  <c:v>335.50200000000001</c:v>
                </c:pt>
                <c:pt idx="8574">
                  <c:v>335.53000000000003</c:v>
                </c:pt>
                <c:pt idx="8575">
                  <c:v>335.55799999999999</c:v>
                </c:pt>
                <c:pt idx="8576">
                  <c:v>335.58600000000001</c:v>
                </c:pt>
                <c:pt idx="8577">
                  <c:v>335.61400000000003</c:v>
                </c:pt>
                <c:pt idx="8578">
                  <c:v>335.642</c:v>
                </c:pt>
                <c:pt idx="8579">
                  <c:v>335.67</c:v>
                </c:pt>
                <c:pt idx="8580">
                  <c:v>335.69799999999998</c:v>
                </c:pt>
                <c:pt idx="8581">
                  <c:v>335.726</c:v>
                </c:pt>
                <c:pt idx="8582">
                  <c:v>335.75400000000002</c:v>
                </c:pt>
                <c:pt idx="8583">
                  <c:v>335.78199999999998</c:v>
                </c:pt>
                <c:pt idx="8584">
                  <c:v>335.81</c:v>
                </c:pt>
                <c:pt idx="8585">
                  <c:v>335.83800000000002</c:v>
                </c:pt>
                <c:pt idx="8586">
                  <c:v>335.86599999999999</c:v>
                </c:pt>
                <c:pt idx="8587">
                  <c:v>335.89400000000001</c:v>
                </c:pt>
                <c:pt idx="8588">
                  <c:v>335.92200000000003</c:v>
                </c:pt>
                <c:pt idx="8589">
                  <c:v>335.95</c:v>
                </c:pt>
                <c:pt idx="8590">
                  <c:v>335.97800000000001</c:v>
                </c:pt>
                <c:pt idx="8591">
                  <c:v>336.00600000000003</c:v>
                </c:pt>
                <c:pt idx="8592">
                  <c:v>336.03300000000002</c:v>
                </c:pt>
                <c:pt idx="8593">
                  <c:v>336.06099999999998</c:v>
                </c:pt>
                <c:pt idx="8594">
                  <c:v>336.089</c:v>
                </c:pt>
                <c:pt idx="8595">
                  <c:v>336.11700000000002</c:v>
                </c:pt>
                <c:pt idx="8596">
                  <c:v>336.14499999999998</c:v>
                </c:pt>
                <c:pt idx="8597">
                  <c:v>336.173</c:v>
                </c:pt>
                <c:pt idx="8598">
                  <c:v>336.20100000000002</c:v>
                </c:pt>
                <c:pt idx="8599">
                  <c:v>336.22899999999998</c:v>
                </c:pt>
                <c:pt idx="8600">
                  <c:v>336.25600000000003</c:v>
                </c:pt>
                <c:pt idx="8601">
                  <c:v>336.28399999999999</c:v>
                </c:pt>
                <c:pt idx="8602">
                  <c:v>336.31200000000001</c:v>
                </c:pt>
                <c:pt idx="8603">
                  <c:v>336.34000000000003</c:v>
                </c:pt>
                <c:pt idx="8604">
                  <c:v>336.36799999999999</c:v>
                </c:pt>
                <c:pt idx="8605">
                  <c:v>336.39600000000002</c:v>
                </c:pt>
                <c:pt idx="8606">
                  <c:v>336.42400000000004</c:v>
                </c:pt>
                <c:pt idx="8607">
                  <c:v>336.452</c:v>
                </c:pt>
                <c:pt idx="8608">
                  <c:v>336.48</c:v>
                </c:pt>
                <c:pt idx="8609">
                  <c:v>336.50799999999998</c:v>
                </c:pt>
                <c:pt idx="8610">
                  <c:v>336.536</c:v>
                </c:pt>
                <c:pt idx="8611">
                  <c:v>336.56400000000002</c:v>
                </c:pt>
                <c:pt idx="8612">
                  <c:v>336.59199999999998</c:v>
                </c:pt>
                <c:pt idx="8613">
                  <c:v>336.62</c:v>
                </c:pt>
                <c:pt idx="8614">
                  <c:v>336.64800000000002</c:v>
                </c:pt>
                <c:pt idx="8615">
                  <c:v>336.67500000000001</c:v>
                </c:pt>
                <c:pt idx="8616">
                  <c:v>336.70300000000003</c:v>
                </c:pt>
                <c:pt idx="8617">
                  <c:v>336.73099999999999</c:v>
                </c:pt>
                <c:pt idx="8618">
                  <c:v>336.75900000000001</c:v>
                </c:pt>
                <c:pt idx="8619">
                  <c:v>336.78700000000003</c:v>
                </c:pt>
                <c:pt idx="8620">
                  <c:v>336.815</c:v>
                </c:pt>
                <c:pt idx="8621">
                  <c:v>336.84300000000002</c:v>
                </c:pt>
                <c:pt idx="8622">
                  <c:v>336.87099999999998</c:v>
                </c:pt>
                <c:pt idx="8623">
                  <c:v>336.89800000000002</c:v>
                </c:pt>
                <c:pt idx="8624">
                  <c:v>336.92599999999999</c:v>
                </c:pt>
                <c:pt idx="8625">
                  <c:v>336.95400000000001</c:v>
                </c:pt>
                <c:pt idx="8626">
                  <c:v>336.98200000000003</c:v>
                </c:pt>
                <c:pt idx="8627">
                  <c:v>337.01</c:v>
                </c:pt>
                <c:pt idx="8628">
                  <c:v>337.03800000000001</c:v>
                </c:pt>
                <c:pt idx="8629">
                  <c:v>337.06600000000003</c:v>
                </c:pt>
                <c:pt idx="8630">
                  <c:v>337.09399999999999</c:v>
                </c:pt>
                <c:pt idx="8631">
                  <c:v>337.12099999999998</c:v>
                </c:pt>
                <c:pt idx="8632">
                  <c:v>337.149</c:v>
                </c:pt>
                <c:pt idx="8633">
                  <c:v>337.17700000000002</c:v>
                </c:pt>
                <c:pt idx="8634">
                  <c:v>337.20499999999998</c:v>
                </c:pt>
                <c:pt idx="8635">
                  <c:v>337.233</c:v>
                </c:pt>
                <c:pt idx="8636">
                  <c:v>337.26</c:v>
                </c:pt>
                <c:pt idx="8637">
                  <c:v>337.28800000000001</c:v>
                </c:pt>
                <c:pt idx="8638">
                  <c:v>337.31600000000003</c:v>
                </c:pt>
                <c:pt idx="8639">
                  <c:v>337.34399999999999</c:v>
                </c:pt>
                <c:pt idx="8640">
                  <c:v>337.37099999999998</c:v>
                </c:pt>
                <c:pt idx="8641">
                  <c:v>337.399</c:v>
                </c:pt>
                <c:pt idx="8642">
                  <c:v>337.42700000000002</c:v>
                </c:pt>
                <c:pt idx="8643">
                  <c:v>337.45400000000001</c:v>
                </c:pt>
                <c:pt idx="8644">
                  <c:v>337.48200000000003</c:v>
                </c:pt>
                <c:pt idx="8645">
                  <c:v>337.51</c:v>
                </c:pt>
                <c:pt idx="8646">
                  <c:v>337.53700000000003</c:v>
                </c:pt>
                <c:pt idx="8647">
                  <c:v>337.565</c:v>
                </c:pt>
                <c:pt idx="8648">
                  <c:v>337.59300000000002</c:v>
                </c:pt>
                <c:pt idx="8649">
                  <c:v>337.62</c:v>
                </c:pt>
                <c:pt idx="8650">
                  <c:v>337.64800000000002</c:v>
                </c:pt>
                <c:pt idx="8651">
                  <c:v>337.67599999999999</c:v>
                </c:pt>
                <c:pt idx="8652">
                  <c:v>337.70400000000001</c:v>
                </c:pt>
                <c:pt idx="8653">
                  <c:v>337.73099999999999</c:v>
                </c:pt>
                <c:pt idx="8654">
                  <c:v>337.75900000000001</c:v>
                </c:pt>
                <c:pt idx="8655">
                  <c:v>337.78700000000003</c:v>
                </c:pt>
                <c:pt idx="8656">
                  <c:v>337.81400000000002</c:v>
                </c:pt>
                <c:pt idx="8657">
                  <c:v>337.84199999999998</c:v>
                </c:pt>
                <c:pt idx="8658">
                  <c:v>337.87</c:v>
                </c:pt>
                <c:pt idx="8659">
                  <c:v>337.89699999999999</c:v>
                </c:pt>
                <c:pt idx="8660">
                  <c:v>337.92500000000001</c:v>
                </c:pt>
                <c:pt idx="8661">
                  <c:v>337.952</c:v>
                </c:pt>
                <c:pt idx="8662">
                  <c:v>337.98</c:v>
                </c:pt>
                <c:pt idx="8663">
                  <c:v>338.00799999999998</c:v>
                </c:pt>
                <c:pt idx="8664">
                  <c:v>338.03500000000003</c:v>
                </c:pt>
                <c:pt idx="8665">
                  <c:v>338.06299999999999</c:v>
                </c:pt>
                <c:pt idx="8666">
                  <c:v>338.09100000000001</c:v>
                </c:pt>
                <c:pt idx="8667">
                  <c:v>338.11799999999999</c:v>
                </c:pt>
                <c:pt idx="8668">
                  <c:v>338.14600000000002</c:v>
                </c:pt>
                <c:pt idx="8669">
                  <c:v>338.17400000000004</c:v>
                </c:pt>
                <c:pt idx="8670">
                  <c:v>338.20100000000002</c:v>
                </c:pt>
                <c:pt idx="8671">
                  <c:v>338.22899999999998</c:v>
                </c:pt>
                <c:pt idx="8672">
                  <c:v>338.25700000000001</c:v>
                </c:pt>
                <c:pt idx="8673">
                  <c:v>338.28399999999999</c:v>
                </c:pt>
                <c:pt idx="8674">
                  <c:v>338.31200000000001</c:v>
                </c:pt>
                <c:pt idx="8675">
                  <c:v>338.34000000000003</c:v>
                </c:pt>
                <c:pt idx="8676">
                  <c:v>338.36700000000002</c:v>
                </c:pt>
                <c:pt idx="8677">
                  <c:v>338.39499999999998</c:v>
                </c:pt>
                <c:pt idx="8678">
                  <c:v>338.423</c:v>
                </c:pt>
                <c:pt idx="8679">
                  <c:v>338.45</c:v>
                </c:pt>
                <c:pt idx="8680">
                  <c:v>338.47800000000001</c:v>
                </c:pt>
                <c:pt idx="8681">
                  <c:v>338.50600000000003</c:v>
                </c:pt>
                <c:pt idx="8682">
                  <c:v>338.53300000000002</c:v>
                </c:pt>
                <c:pt idx="8683">
                  <c:v>338.56100000000004</c:v>
                </c:pt>
                <c:pt idx="8684">
                  <c:v>338.589</c:v>
                </c:pt>
                <c:pt idx="8685">
                  <c:v>338.61599999999999</c:v>
                </c:pt>
                <c:pt idx="8686">
                  <c:v>338.64400000000001</c:v>
                </c:pt>
                <c:pt idx="8687">
                  <c:v>338.67200000000003</c:v>
                </c:pt>
                <c:pt idx="8688">
                  <c:v>338.69900000000001</c:v>
                </c:pt>
                <c:pt idx="8689">
                  <c:v>338.72700000000003</c:v>
                </c:pt>
                <c:pt idx="8690">
                  <c:v>338.755</c:v>
                </c:pt>
                <c:pt idx="8691">
                  <c:v>338.78199999999998</c:v>
                </c:pt>
                <c:pt idx="8692">
                  <c:v>338.81</c:v>
                </c:pt>
                <c:pt idx="8693">
                  <c:v>338.83800000000002</c:v>
                </c:pt>
                <c:pt idx="8694">
                  <c:v>338.86500000000001</c:v>
                </c:pt>
                <c:pt idx="8695">
                  <c:v>338.89300000000003</c:v>
                </c:pt>
                <c:pt idx="8696">
                  <c:v>338.92099999999999</c:v>
                </c:pt>
                <c:pt idx="8697">
                  <c:v>338.94799999999998</c:v>
                </c:pt>
                <c:pt idx="8698">
                  <c:v>338.976</c:v>
                </c:pt>
                <c:pt idx="8699">
                  <c:v>339.00299999999999</c:v>
                </c:pt>
                <c:pt idx="8700">
                  <c:v>339.03100000000001</c:v>
                </c:pt>
                <c:pt idx="8701">
                  <c:v>339.05900000000003</c:v>
                </c:pt>
                <c:pt idx="8702">
                  <c:v>339.08600000000001</c:v>
                </c:pt>
                <c:pt idx="8703">
                  <c:v>339.11400000000003</c:v>
                </c:pt>
                <c:pt idx="8704">
                  <c:v>339.142</c:v>
                </c:pt>
                <c:pt idx="8705">
                  <c:v>339.16899999999998</c:v>
                </c:pt>
                <c:pt idx="8706">
                  <c:v>339.197</c:v>
                </c:pt>
                <c:pt idx="8707">
                  <c:v>339.22500000000002</c:v>
                </c:pt>
                <c:pt idx="8708">
                  <c:v>339.25299999999999</c:v>
                </c:pt>
                <c:pt idx="8709">
                  <c:v>339.28000000000003</c:v>
                </c:pt>
                <c:pt idx="8710">
                  <c:v>339.30799999999999</c:v>
                </c:pt>
                <c:pt idx="8711">
                  <c:v>339.33600000000001</c:v>
                </c:pt>
                <c:pt idx="8712">
                  <c:v>339.36400000000003</c:v>
                </c:pt>
                <c:pt idx="8713">
                  <c:v>339.39100000000002</c:v>
                </c:pt>
                <c:pt idx="8714">
                  <c:v>339.41899999999998</c:v>
                </c:pt>
                <c:pt idx="8715">
                  <c:v>339.447</c:v>
                </c:pt>
                <c:pt idx="8716">
                  <c:v>339.47500000000002</c:v>
                </c:pt>
                <c:pt idx="8717">
                  <c:v>339.50200000000001</c:v>
                </c:pt>
                <c:pt idx="8718">
                  <c:v>339.53000000000003</c:v>
                </c:pt>
                <c:pt idx="8719">
                  <c:v>339.55799999999999</c:v>
                </c:pt>
                <c:pt idx="8720">
                  <c:v>339.58600000000001</c:v>
                </c:pt>
                <c:pt idx="8721">
                  <c:v>339.613</c:v>
                </c:pt>
                <c:pt idx="8722">
                  <c:v>339.64100000000002</c:v>
                </c:pt>
                <c:pt idx="8723">
                  <c:v>339.66899999999998</c:v>
                </c:pt>
                <c:pt idx="8724">
                  <c:v>339.697</c:v>
                </c:pt>
                <c:pt idx="8725">
                  <c:v>339.72399999999999</c:v>
                </c:pt>
                <c:pt idx="8726">
                  <c:v>339.75200000000001</c:v>
                </c:pt>
                <c:pt idx="8727">
                  <c:v>339.78000000000003</c:v>
                </c:pt>
                <c:pt idx="8728">
                  <c:v>339.80799999999999</c:v>
                </c:pt>
                <c:pt idx="8729">
                  <c:v>339.83600000000001</c:v>
                </c:pt>
                <c:pt idx="8730">
                  <c:v>339.863</c:v>
                </c:pt>
                <c:pt idx="8731">
                  <c:v>339.89100000000002</c:v>
                </c:pt>
                <c:pt idx="8732">
                  <c:v>339.91899999999998</c:v>
                </c:pt>
                <c:pt idx="8733">
                  <c:v>339.947</c:v>
                </c:pt>
                <c:pt idx="8734">
                  <c:v>339.97399999999999</c:v>
                </c:pt>
                <c:pt idx="8735">
                  <c:v>340.00200000000001</c:v>
                </c:pt>
                <c:pt idx="8736">
                  <c:v>340.03000000000003</c:v>
                </c:pt>
                <c:pt idx="8737">
                  <c:v>340.05799999999999</c:v>
                </c:pt>
                <c:pt idx="8738">
                  <c:v>340.08600000000001</c:v>
                </c:pt>
                <c:pt idx="8739">
                  <c:v>340.11400000000003</c:v>
                </c:pt>
                <c:pt idx="8740">
                  <c:v>340.142</c:v>
                </c:pt>
                <c:pt idx="8741">
                  <c:v>340.17</c:v>
                </c:pt>
                <c:pt idx="8742">
                  <c:v>340.197</c:v>
                </c:pt>
                <c:pt idx="8743">
                  <c:v>340.22500000000002</c:v>
                </c:pt>
                <c:pt idx="8744">
                  <c:v>340.25299999999999</c:v>
                </c:pt>
                <c:pt idx="8745">
                  <c:v>340.28100000000001</c:v>
                </c:pt>
                <c:pt idx="8746">
                  <c:v>340.30900000000003</c:v>
                </c:pt>
                <c:pt idx="8747">
                  <c:v>340.33699999999999</c:v>
                </c:pt>
                <c:pt idx="8748">
                  <c:v>340.36500000000001</c:v>
                </c:pt>
                <c:pt idx="8749">
                  <c:v>340.392</c:v>
                </c:pt>
                <c:pt idx="8750">
                  <c:v>340.42</c:v>
                </c:pt>
                <c:pt idx="8751">
                  <c:v>340.44799999999998</c:v>
                </c:pt>
                <c:pt idx="8752">
                  <c:v>340.476</c:v>
                </c:pt>
                <c:pt idx="8753">
                  <c:v>340.50400000000002</c:v>
                </c:pt>
                <c:pt idx="8754">
                  <c:v>340.53100000000001</c:v>
                </c:pt>
                <c:pt idx="8755">
                  <c:v>340.55900000000003</c:v>
                </c:pt>
                <c:pt idx="8756">
                  <c:v>340.58699999999999</c:v>
                </c:pt>
                <c:pt idx="8757">
                  <c:v>340.61500000000001</c:v>
                </c:pt>
                <c:pt idx="8758">
                  <c:v>340.64300000000003</c:v>
                </c:pt>
                <c:pt idx="8759">
                  <c:v>340.67</c:v>
                </c:pt>
                <c:pt idx="8760">
                  <c:v>340.69799999999998</c:v>
                </c:pt>
                <c:pt idx="8761">
                  <c:v>340.726</c:v>
                </c:pt>
                <c:pt idx="8762">
                  <c:v>340.75400000000002</c:v>
                </c:pt>
                <c:pt idx="8763">
                  <c:v>340.78199999999998</c:v>
                </c:pt>
                <c:pt idx="8764">
                  <c:v>340.81</c:v>
                </c:pt>
                <c:pt idx="8765">
                  <c:v>340.83699999999999</c:v>
                </c:pt>
                <c:pt idx="8766">
                  <c:v>340.86500000000001</c:v>
                </c:pt>
                <c:pt idx="8767">
                  <c:v>340.89300000000003</c:v>
                </c:pt>
                <c:pt idx="8768">
                  <c:v>340.92099999999999</c:v>
                </c:pt>
                <c:pt idx="8769">
                  <c:v>340.94900000000001</c:v>
                </c:pt>
                <c:pt idx="8770">
                  <c:v>340.97700000000003</c:v>
                </c:pt>
                <c:pt idx="8771">
                  <c:v>341.005</c:v>
                </c:pt>
                <c:pt idx="8772">
                  <c:v>341.03300000000002</c:v>
                </c:pt>
                <c:pt idx="8773">
                  <c:v>341.06</c:v>
                </c:pt>
                <c:pt idx="8774">
                  <c:v>341.08800000000002</c:v>
                </c:pt>
                <c:pt idx="8775">
                  <c:v>341.11599999999999</c:v>
                </c:pt>
                <c:pt idx="8776">
                  <c:v>341.14400000000001</c:v>
                </c:pt>
                <c:pt idx="8777">
                  <c:v>341.17200000000003</c:v>
                </c:pt>
                <c:pt idx="8778">
                  <c:v>341.2</c:v>
                </c:pt>
                <c:pt idx="8779">
                  <c:v>341.22800000000001</c:v>
                </c:pt>
                <c:pt idx="8780">
                  <c:v>341.25600000000003</c:v>
                </c:pt>
                <c:pt idx="8781">
                  <c:v>341.28399999999999</c:v>
                </c:pt>
                <c:pt idx="8782">
                  <c:v>341.31200000000001</c:v>
                </c:pt>
                <c:pt idx="8783">
                  <c:v>341.339</c:v>
                </c:pt>
                <c:pt idx="8784">
                  <c:v>341.36700000000002</c:v>
                </c:pt>
                <c:pt idx="8785">
                  <c:v>341.39499999999998</c:v>
                </c:pt>
                <c:pt idx="8786">
                  <c:v>341.423</c:v>
                </c:pt>
                <c:pt idx="8787">
                  <c:v>341.45100000000002</c:v>
                </c:pt>
                <c:pt idx="8788">
                  <c:v>341.47899999999998</c:v>
                </c:pt>
                <c:pt idx="8789">
                  <c:v>341.50700000000001</c:v>
                </c:pt>
                <c:pt idx="8790">
                  <c:v>341.53500000000003</c:v>
                </c:pt>
                <c:pt idx="8791">
                  <c:v>341.56299999999999</c:v>
                </c:pt>
                <c:pt idx="8792">
                  <c:v>341.59100000000001</c:v>
                </c:pt>
                <c:pt idx="8793">
                  <c:v>341.61799999999999</c:v>
                </c:pt>
                <c:pt idx="8794">
                  <c:v>341.64600000000002</c:v>
                </c:pt>
                <c:pt idx="8795">
                  <c:v>341.67400000000004</c:v>
                </c:pt>
                <c:pt idx="8796">
                  <c:v>341.702</c:v>
                </c:pt>
                <c:pt idx="8797">
                  <c:v>341.73</c:v>
                </c:pt>
                <c:pt idx="8798">
                  <c:v>341.75799999999998</c:v>
                </c:pt>
                <c:pt idx="8799">
                  <c:v>341.786</c:v>
                </c:pt>
                <c:pt idx="8800">
                  <c:v>341.81299999999999</c:v>
                </c:pt>
                <c:pt idx="8801">
                  <c:v>341.84100000000001</c:v>
                </c:pt>
                <c:pt idx="8802">
                  <c:v>341.86900000000003</c:v>
                </c:pt>
                <c:pt idx="8803">
                  <c:v>341.89699999999999</c:v>
                </c:pt>
                <c:pt idx="8804">
                  <c:v>341.92500000000001</c:v>
                </c:pt>
                <c:pt idx="8805">
                  <c:v>341.95300000000003</c:v>
                </c:pt>
                <c:pt idx="8806">
                  <c:v>341.98099999999999</c:v>
                </c:pt>
                <c:pt idx="8807">
                  <c:v>342.00900000000001</c:v>
                </c:pt>
                <c:pt idx="8808">
                  <c:v>342.036</c:v>
                </c:pt>
                <c:pt idx="8809">
                  <c:v>342.06400000000002</c:v>
                </c:pt>
                <c:pt idx="8810">
                  <c:v>342.09199999999998</c:v>
                </c:pt>
                <c:pt idx="8811">
                  <c:v>342.12</c:v>
                </c:pt>
                <c:pt idx="8812">
                  <c:v>342.14800000000002</c:v>
                </c:pt>
                <c:pt idx="8813">
                  <c:v>342.17500000000001</c:v>
                </c:pt>
                <c:pt idx="8814">
                  <c:v>342.2</c:v>
                </c:pt>
                <c:pt idx="8815">
                  <c:v>342.226</c:v>
                </c:pt>
                <c:pt idx="8816">
                  <c:v>342.25200000000001</c:v>
                </c:pt>
                <c:pt idx="8817">
                  <c:v>342.274</c:v>
                </c:pt>
                <c:pt idx="8818">
                  <c:v>342.29399999999998</c:v>
                </c:pt>
                <c:pt idx="8819">
                  <c:v>342.31400000000002</c:v>
                </c:pt>
                <c:pt idx="8820">
                  <c:v>342.33300000000003</c:v>
                </c:pt>
                <c:pt idx="8821">
                  <c:v>342.35300000000001</c:v>
                </c:pt>
                <c:pt idx="8822">
                  <c:v>342.37299999999999</c:v>
                </c:pt>
                <c:pt idx="8823">
                  <c:v>342.392</c:v>
                </c:pt>
                <c:pt idx="8824">
                  <c:v>342.41200000000003</c:v>
                </c:pt>
                <c:pt idx="8825">
                  <c:v>342.43200000000002</c:v>
                </c:pt>
                <c:pt idx="8826">
                  <c:v>342.452</c:v>
                </c:pt>
                <c:pt idx="8827">
                  <c:v>342.47199999999998</c:v>
                </c:pt>
                <c:pt idx="8828">
                  <c:v>342.49200000000002</c:v>
                </c:pt>
                <c:pt idx="8829">
                  <c:v>342.512</c:v>
                </c:pt>
                <c:pt idx="8830">
                  <c:v>342.53199999999998</c:v>
                </c:pt>
                <c:pt idx="8831">
                  <c:v>342.55200000000002</c:v>
                </c:pt>
                <c:pt idx="8832">
                  <c:v>342.572</c:v>
                </c:pt>
                <c:pt idx="8833">
                  <c:v>342.59199999999998</c:v>
                </c:pt>
                <c:pt idx="8834">
                  <c:v>342.61200000000002</c:v>
                </c:pt>
                <c:pt idx="8835">
                  <c:v>342.63200000000001</c:v>
                </c:pt>
                <c:pt idx="8836">
                  <c:v>342.65199999999999</c:v>
                </c:pt>
                <c:pt idx="8837">
                  <c:v>342.67200000000003</c:v>
                </c:pt>
                <c:pt idx="8838">
                  <c:v>342.69200000000001</c:v>
                </c:pt>
                <c:pt idx="8839">
                  <c:v>342.71199999999999</c:v>
                </c:pt>
                <c:pt idx="8840">
                  <c:v>342.73200000000003</c:v>
                </c:pt>
                <c:pt idx="8841">
                  <c:v>342.75299999999999</c:v>
                </c:pt>
                <c:pt idx="8842">
                  <c:v>342.77300000000002</c:v>
                </c:pt>
                <c:pt idx="8843">
                  <c:v>342.79300000000001</c:v>
                </c:pt>
                <c:pt idx="8844">
                  <c:v>342.81299999999999</c:v>
                </c:pt>
                <c:pt idx="8845">
                  <c:v>342.83300000000003</c:v>
                </c:pt>
                <c:pt idx="8846">
                  <c:v>342.85300000000001</c:v>
                </c:pt>
                <c:pt idx="8847">
                  <c:v>342.87299999999999</c:v>
                </c:pt>
                <c:pt idx="8848">
                  <c:v>342.89400000000001</c:v>
                </c:pt>
                <c:pt idx="8849">
                  <c:v>342.91399999999999</c:v>
                </c:pt>
                <c:pt idx="8850">
                  <c:v>342.93400000000003</c:v>
                </c:pt>
                <c:pt idx="8851">
                  <c:v>342.95400000000001</c:v>
                </c:pt>
                <c:pt idx="8852">
                  <c:v>342.97399999999999</c:v>
                </c:pt>
                <c:pt idx="8853">
                  <c:v>342.99400000000003</c:v>
                </c:pt>
                <c:pt idx="8854">
                  <c:v>343.01400000000001</c:v>
                </c:pt>
                <c:pt idx="8855">
                  <c:v>343.03399999999999</c:v>
                </c:pt>
                <c:pt idx="8856">
                  <c:v>343.05400000000003</c:v>
                </c:pt>
                <c:pt idx="8857">
                  <c:v>343.07400000000001</c:v>
                </c:pt>
                <c:pt idx="8858">
                  <c:v>343.09399999999999</c:v>
                </c:pt>
                <c:pt idx="8859">
                  <c:v>343.11400000000003</c:v>
                </c:pt>
                <c:pt idx="8860">
                  <c:v>343.13499999999999</c:v>
                </c:pt>
                <c:pt idx="8861">
                  <c:v>343.15500000000003</c:v>
                </c:pt>
                <c:pt idx="8862">
                  <c:v>343.17500000000001</c:v>
                </c:pt>
                <c:pt idx="8863">
                  <c:v>343.19499999999999</c:v>
                </c:pt>
                <c:pt idx="8864">
                  <c:v>343.21500000000003</c:v>
                </c:pt>
                <c:pt idx="8865">
                  <c:v>343.23500000000001</c:v>
                </c:pt>
                <c:pt idx="8866">
                  <c:v>343.255</c:v>
                </c:pt>
                <c:pt idx="8867">
                  <c:v>343.27500000000003</c:v>
                </c:pt>
                <c:pt idx="8868">
                  <c:v>343.29500000000002</c:v>
                </c:pt>
                <c:pt idx="8869">
                  <c:v>343.315</c:v>
                </c:pt>
                <c:pt idx="8870">
                  <c:v>343.33499999999998</c:v>
                </c:pt>
                <c:pt idx="8871">
                  <c:v>343.35500000000002</c:v>
                </c:pt>
                <c:pt idx="8872">
                  <c:v>343.375</c:v>
                </c:pt>
                <c:pt idx="8873">
                  <c:v>343.39600000000002</c:v>
                </c:pt>
                <c:pt idx="8874">
                  <c:v>343.416</c:v>
                </c:pt>
                <c:pt idx="8875">
                  <c:v>343.43600000000004</c:v>
                </c:pt>
                <c:pt idx="8876">
                  <c:v>343.45600000000002</c:v>
                </c:pt>
                <c:pt idx="8877">
                  <c:v>343.476</c:v>
                </c:pt>
                <c:pt idx="8878">
                  <c:v>343.49599999999998</c:v>
                </c:pt>
                <c:pt idx="8879">
                  <c:v>343.51600000000002</c:v>
                </c:pt>
                <c:pt idx="8880">
                  <c:v>343.536</c:v>
                </c:pt>
                <c:pt idx="8881">
                  <c:v>343.55599999999998</c:v>
                </c:pt>
                <c:pt idx="8882">
                  <c:v>343.57600000000002</c:v>
                </c:pt>
                <c:pt idx="8883">
                  <c:v>343.596</c:v>
                </c:pt>
                <c:pt idx="8884">
                  <c:v>343.61599999999999</c:v>
                </c:pt>
                <c:pt idx="8885">
                  <c:v>343.63600000000002</c:v>
                </c:pt>
                <c:pt idx="8886">
                  <c:v>343.65600000000001</c:v>
                </c:pt>
                <c:pt idx="8887">
                  <c:v>343.67599999999999</c:v>
                </c:pt>
                <c:pt idx="8888">
                  <c:v>343.69600000000003</c:v>
                </c:pt>
                <c:pt idx="8889">
                  <c:v>343.71600000000001</c:v>
                </c:pt>
                <c:pt idx="8890">
                  <c:v>343.73599999999999</c:v>
                </c:pt>
                <c:pt idx="8891">
                  <c:v>343.75700000000001</c:v>
                </c:pt>
                <c:pt idx="8892">
                  <c:v>343.77699999999999</c:v>
                </c:pt>
                <c:pt idx="8893">
                  <c:v>343.79700000000003</c:v>
                </c:pt>
                <c:pt idx="8894">
                  <c:v>343.81700000000001</c:v>
                </c:pt>
                <c:pt idx="8895">
                  <c:v>343.83600000000001</c:v>
                </c:pt>
                <c:pt idx="8896">
                  <c:v>343.85599999999999</c:v>
                </c:pt>
                <c:pt idx="8897">
                  <c:v>343.87600000000003</c:v>
                </c:pt>
                <c:pt idx="8898">
                  <c:v>343.89600000000002</c:v>
                </c:pt>
                <c:pt idx="8899">
                  <c:v>343.916</c:v>
                </c:pt>
                <c:pt idx="8900">
                  <c:v>343.93600000000004</c:v>
                </c:pt>
                <c:pt idx="8901">
                  <c:v>343.95600000000002</c:v>
                </c:pt>
                <c:pt idx="8902">
                  <c:v>343.976</c:v>
                </c:pt>
                <c:pt idx="8903">
                  <c:v>343.99599999999998</c:v>
                </c:pt>
                <c:pt idx="8904">
                  <c:v>344.01600000000002</c:v>
                </c:pt>
                <c:pt idx="8905">
                  <c:v>344.036</c:v>
                </c:pt>
                <c:pt idx="8906">
                  <c:v>344.05599999999998</c:v>
                </c:pt>
                <c:pt idx="8907">
                  <c:v>344.07600000000002</c:v>
                </c:pt>
                <c:pt idx="8908">
                  <c:v>344.096</c:v>
                </c:pt>
                <c:pt idx="8909">
                  <c:v>344.11599999999999</c:v>
                </c:pt>
                <c:pt idx="8910">
                  <c:v>344.13600000000002</c:v>
                </c:pt>
                <c:pt idx="8911">
                  <c:v>344.15600000000001</c:v>
                </c:pt>
                <c:pt idx="8912">
                  <c:v>344.17599999999999</c:v>
                </c:pt>
                <c:pt idx="8913">
                  <c:v>344.19600000000003</c:v>
                </c:pt>
                <c:pt idx="8914">
                  <c:v>344.21600000000001</c:v>
                </c:pt>
                <c:pt idx="8915">
                  <c:v>344.23599999999999</c:v>
                </c:pt>
                <c:pt idx="8916">
                  <c:v>344.25600000000003</c:v>
                </c:pt>
                <c:pt idx="8917">
                  <c:v>344.27600000000001</c:v>
                </c:pt>
                <c:pt idx="8918">
                  <c:v>344.29599999999999</c:v>
                </c:pt>
                <c:pt idx="8919">
                  <c:v>344.31600000000003</c:v>
                </c:pt>
                <c:pt idx="8920">
                  <c:v>344.33499999999998</c:v>
                </c:pt>
                <c:pt idx="8921">
                  <c:v>344.35500000000002</c:v>
                </c:pt>
                <c:pt idx="8922">
                  <c:v>344.375</c:v>
                </c:pt>
                <c:pt idx="8923">
                  <c:v>344.39499999999998</c:v>
                </c:pt>
                <c:pt idx="8924">
                  <c:v>344.41500000000002</c:v>
                </c:pt>
                <c:pt idx="8925">
                  <c:v>344.435</c:v>
                </c:pt>
                <c:pt idx="8926">
                  <c:v>344.45499999999998</c:v>
                </c:pt>
                <c:pt idx="8927">
                  <c:v>344.47500000000002</c:v>
                </c:pt>
                <c:pt idx="8928">
                  <c:v>344.495</c:v>
                </c:pt>
                <c:pt idx="8929">
                  <c:v>344.51499999999999</c:v>
                </c:pt>
                <c:pt idx="8930">
                  <c:v>344.53500000000003</c:v>
                </c:pt>
                <c:pt idx="8931">
                  <c:v>344.55400000000003</c:v>
                </c:pt>
                <c:pt idx="8932">
                  <c:v>344.57400000000001</c:v>
                </c:pt>
                <c:pt idx="8933">
                  <c:v>344.59399999999999</c:v>
                </c:pt>
                <c:pt idx="8934">
                  <c:v>344.61400000000003</c:v>
                </c:pt>
                <c:pt idx="8935">
                  <c:v>344.63400000000001</c:v>
                </c:pt>
                <c:pt idx="8936">
                  <c:v>344.654</c:v>
                </c:pt>
                <c:pt idx="8937">
                  <c:v>344.67400000000004</c:v>
                </c:pt>
                <c:pt idx="8938">
                  <c:v>344.69299999999998</c:v>
                </c:pt>
                <c:pt idx="8939">
                  <c:v>344.71300000000002</c:v>
                </c:pt>
                <c:pt idx="8940">
                  <c:v>344.733</c:v>
                </c:pt>
                <c:pt idx="8941">
                  <c:v>344.75299999999999</c:v>
                </c:pt>
                <c:pt idx="8942">
                  <c:v>344.77300000000002</c:v>
                </c:pt>
                <c:pt idx="8943">
                  <c:v>344.79300000000001</c:v>
                </c:pt>
                <c:pt idx="8944">
                  <c:v>344.81299999999999</c:v>
                </c:pt>
                <c:pt idx="8945">
                  <c:v>344.83199999999999</c:v>
                </c:pt>
                <c:pt idx="8946">
                  <c:v>344.85200000000003</c:v>
                </c:pt>
                <c:pt idx="8947">
                  <c:v>344.87200000000001</c:v>
                </c:pt>
                <c:pt idx="8948">
                  <c:v>344.892</c:v>
                </c:pt>
                <c:pt idx="8949">
                  <c:v>344.91200000000003</c:v>
                </c:pt>
                <c:pt idx="8950">
                  <c:v>344.93200000000002</c:v>
                </c:pt>
                <c:pt idx="8951">
                  <c:v>344.95100000000002</c:v>
                </c:pt>
                <c:pt idx="8952">
                  <c:v>344.971</c:v>
                </c:pt>
                <c:pt idx="8953">
                  <c:v>344.99099999999999</c:v>
                </c:pt>
                <c:pt idx="8954">
                  <c:v>345.01100000000002</c:v>
                </c:pt>
                <c:pt idx="8955">
                  <c:v>345.03100000000001</c:v>
                </c:pt>
                <c:pt idx="8956">
                  <c:v>345.05099999999999</c:v>
                </c:pt>
                <c:pt idx="8957">
                  <c:v>345.07</c:v>
                </c:pt>
                <c:pt idx="8958">
                  <c:v>345.09000000000003</c:v>
                </c:pt>
                <c:pt idx="8959">
                  <c:v>345.11</c:v>
                </c:pt>
                <c:pt idx="8960">
                  <c:v>345.13</c:v>
                </c:pt>
                <c:pt idx="8961">
                  <c:v>345.15000000000003</c:v>
                </c:pt>
                <c:pt idx="8962">
                  <c:v>345.16899999999998</c:v>
                </c:pt>
                <c:pt idx="8963">
                  <c:v>345.18900000000002</c:v>
                </c:pt>
                <c:pt idx="8964">
                  <c:v>345.209</c:v>
                </c:pt>
                <c:pt idx="8965">
                  <c:v>345.22899999999998</c:v>
                </c:pt>
                <c:pt idx="8966">
                  <c:v>345.24900000000002</c:v>
                </c:pt>
                <c:pt idx="8967">
                  <c:v>345.26900000000001</c:v>
                </c:pt>
                <c:pt idx="8968">
                  <c:v>345.28800000000001</c:v>
                </c:pt>
                <c:pt idx="8969">
                  <c:v>345.30799999999999</c:v>
                </c:pt>
                <c:pt idx="8970">
                  <c:v>345.32800000000003</c:v>
                </c:pt>
                <c:pt idx="8971">
                  <c:v>345.34800000000001</c:v>
                </c:pt>
                <c:pt idx="8972">
                  <c:v>345.36799999999999</c:v>
                </c:pt>
                <c:pt idx="8973">
                  <c:v>345.38800000000003</c:v>
                </c:pt>
                <c:pt idx="8974">
                  <c:v>345.40699999999998</c:v>
                </c:pt>
                <c:pt idx="8975">
                  <c:v>345.42700000000002</c:v>
                </c:pt>
                <c:pt idx="8976">
                  <c:v>345.447</c:v>
                </c:pt>
                <c:pt idx="8977">
                  <c:v>345.46699999999998</c:v>
                </c:pt>
                <c:pt idx="8978">
                  <c:v>345.48700000000002</c:v>
                </c:pt>
                <c:pt idx="8979">
                  <c:v>345.50700000000001</c:v>
                </c:pt>
                <c:pt idx="8980">
                  <c:v>345.52600000000001</c:v>
                </c:pt>
                <c:pt idx="8981">
                  <c:v>345.54599999999999</c:v>
                </c:pt>
                <c:pt idx="8982">
                  <c:v>345.56600000000003</c:v>
                </c:pt>
                <c:pt idx="8983">
                  <c:v>345.58600000000001</c:v>
                </c:pt>
                <c:pt idx="8984">
                  <c:v>345.60599999999999</c:v>
                </c:pt>
                <c:pt idx="8985">
                  <c:v>345.625</c:v>
                </c:pt>
                <c:pt idx="8986">
                  <c:v>345.64499999999998</c:v>
                </c:pt>
                <c:pt idx="8987">
                  <c:v>345.66500000000002</c:v>
                </c:pt>
                <c:pt idx="8988">
                  <c:v>345.685</c:v>
                </c:pt>
                <c:pt idx="8989">
                  <c:v>345.70499999999998</c:v>
                </c:pt>
                <c:pt idx="8990">
                  <c:v>345.72399999999999</c:v>
                </c:pt>
                <c:pt idx="8991">
                  <c:v>345.74400000000003</c:v>
                </c:pt>
                <c:pt idx="8992">
                  <c:v>345.76400000000001</c:v>
                </c:pt>
                <c:pt idx="8993">
                  <c:v>345.78399999999999</c:v>
                </c:pt>
                <c:pt idx="8994">
                  <c:v>345.80400000000003</c:v>
                </c:pt>
                <c:pt idx="8995">
                  <c:v>345.82299999999998</c:v>
                </c:pt>
                <c:pt idx="8996">
                  <c:v>345.84300000000002</c:v>
                </c:pt>
                <c:pt idx="8997">
                  <c:v>345.863</c:v>
                </c:pt>
                <c:pt idx="8998">
                  <c:v>345.88299999999998</c:v>
                </c:pt>
                <c:pt idx="8999">
                  <c:v>345.90199999999999</c:v>
                </c:pt>
                <c:pt idx="9000">
                  <c:v>345.92200000000003</c:v>
                </c:pt>
                <c:pt idx="9001">
                  <c:v>345.94200000000001</c:v>
                </c:pt>
                <c:pt idx="9002">
                  <c:v>345.96199999999999</c:v>
                </c:pt>
                <c:pt idx="9003">
                  <c:v>345.98200000000003</c:v>
                </c:pt>
                <c:pt idx="9004">
                  <c:v>346.00100000000003</c:v>
                </c:pt>
                <c:pt idx="9005">
                  <c:v>346.02100000000002</c:v>
                </c:pt>
                <c:pt idx="9006">
                  <c:v>346.041</c:v>
                </c:pt>
                <c:pt idx="9007">
                  <c:v>346.06100000000004</c:v>
                </c:pt>
                <c:pt idx="9008">
                  <c:v>346.08100000000002</c:v>
                </c:pt>
                <c:pt idx="9009">
                  <c:v>346.1</c:v>
                </c:pt>
                <c:pt idx="9010">
                  <c:v>346.12</c:v>
                </c:pt>
                <c:pt idx="9011">
                  <c:v>346.14</c:v>
                </c:pt>
                <c:pt idx="9012">
                  <c:v>346.16</c:v>
                </c:pt>
                <c:pt idx="9013">
                  <c:v>346.17900000000003</c:v>
                </c:pt>
                <c:pt idx="9014">
                  <c:v>346.19900000000001</c:v>
                </c:pt>
                <c:pt idx="9015">
                  <c:v>346.21899999999999</c:v>
                </c:pt>
                <c:pt idx="9016">
                  <c:v>346.23900000000003</c:v>
                </c:pt>
                <c:pt idx="9017">
                  <c:v>346.25900000000001</c:v>
                </c:pt>
                <c:pt idx="9018">
                  <c:v>346.27800000000002</c:v>
                </c:pt>
                <c:pt idx="9019">
                  <c:v>346.298</c:v>
                </c:pt>
                <c:pt idx="9020">
                  <c:v>346.31799999999998</c:v>
                </c:pt>
                <c:pt idx="9021">
                  <c:v>346.33800000000002</c:v>
                </c:pt>
                <c:pt idx="9022">
                  <c:v>346.35700000000003</c:v>
                </c:pt>
                <c:pt idx="9023">
                  <c:v>346.37700000000001</c:v>
                </c:pt>
                <c:pt idx="9024">
                  <c:v>346.39699999999999</c:v>
                </c:pt>
                <c:pt idx="9025">
                  <c:v>346.41700000000003</c:v>
                </c:pt>
                <c:pt idx="9026">
                  <c:v>346.43600000000004</c:v>
                </c:pt>
                <c:pt idx="9027">
                  <c:v>346.45600000000002</c:v>
                </c:pt>
                <c:pt idx="9028">
                  <c:v>346.476</c:v>
                </c:pt>
                <c:pt idx="9029">
                  <c:v>346.49599999999998</c:v>
                </c:pt>
                <c:pt idx="9030">
                  <c:v>346.51499999999999</c:v>
                </c:pt>
                <c:pt idx="9031">
                  <c:v>346.53500000000003</c:v>
                </c:pt>
                <c:pt idx="9032">
                  <c:v>346.55500000000001</c:v>
                </c:pt>
                <c:pt idx="9033">
                  <c:v>346.57499999999999</c:v>
                </c:pt>
                <c:pt idx="9034">
                  <c:v>346.59399999999999</c:v>
                </c:pt>
                <c:pt idx="9035">
                  <c:v>346.61400000000003</c:v>
                </c:pt>
                <c:pt idx="9036">
                  <c:v>346.63400000000001</c:v>
                </c:pt>
                <c:pt idx="9037">
                  <c:v>346.65300000000002</c:v>
                </c:pt>
                <c:pt idx="9038">
                  <c:v>346.673</c:v>
                </c:pt>
                <c:pt idx="9039">
                  <c:v>346.69299999999998</c:v>
                </c:pt>
                <c:pt idx="9040">
                  <c:v>346.71300000000002</c:v>
                </c:pt>
                <c:pt idx="9041">
                  <c:v>346.73200000000003</c:v>
                </c:pt>
                <c:pt idx="9042">
                  <c:v>346.75200000000001</c:v>
                </c:pt>
                <c:pt idx="9043">
                  <c:v>346.77199999999999</c:v>
                </c:pt>
                <c:pt idx="9044">
                  <c:v>346.79200000000003</c:v>
                </c:pt>
                <c:pt idx="9045">
                  <c:v>346.81100000000004</c:v>
                </c:pt>
                <c:pt idx="9046">
                  <c:v>346.83100000000002</c:v>
                </c:pt>
                <c:pt idx="9047">
                  <c:v>346.851</c:v>
                </c:pt>
                <c:pt idx="9048">
                  <c:v>346.87099999999998</c:v>
                </c:pt>
                <c:pt idx="9049">
                  <c:v>346.89</c:v>
                </c:pt>
                <c:pt idx="9050">
                  <c:v>346.91</c:v>
                </c:pt>
                <c:pt idx="9051">
                  <c:v>346.93</c:v>
                </c:pt>
                <c:pt idx="9052">
                  <c:v>346.94900000000001</c:v>
                </c:pt>
                <c:pt idx="9053">
                  <c:v>346.96899999999999</c:v>
                </c:pt>
                <c:pt idx="9054">
                  <c:v>346.98900000000003</c:v>
                </c:pt>
                <c:pt idx="9055">
                  <c:v>347.00900000000001</c:v>
                </c:pt>
                <c:pt idx="9056">
                  <c:v>347.029</c:v>
                </c:pt>
                <c:pt idx="9057">
                  <c:v>347.048</c:v>
                </c:pt>
                <c:pt idx="9058">
                  <c:v>347.06799999999998</c:v>
                </c:pt>
                <c:pt idx="9059">
                  <c:v>347.08800000000002</c:v>
                </c:pt>
                <c:pt idx="9060">
                  <c:v>347.108</c:v>
                </c:pt>
                <c:pt idx="9061">
                  <c:v>347.12700000000001</c:v>
                </c:pt>
                <c:pt idx="9062">
                  <c:v>347.14699999999999</c:v>
                </c:pt>
                <c:pt idx="9063">
                  <c:v>347.16700000000003</c:v>
                </c:pt>
                <c:pt idx="9064">
                  <c:v>347.18700000000001</c:v>
                </c:pt>
                <c:pt idx="9065">
                  <c:v>347.20600000000002</c:v>
                </c:pt>
                <c:pt idx="9066">
                  <c:v>347.226</c:v>
                </c:pt>
                <c:pt idx="9067">
                  <c:v>347.24599999999998</c:v>
                </c:pt>
                <c:pt idx="9068">
                  <c:v>347.26600000000002</c:v>
                </c:pt>
                <c:pt idx="9069">
                  <c:v>347.286</c:v>
                </c:pt>
                <c:pt idx="9070">
                  <c:v>347.30500000000001</c:v>
                </c:pt>
                <c:pt idx="9071">
                  <c:v>347.32499999999999</c:v>
                </c:pt>
                <c:pt idx="9072">
                  <c:v>347.34500000000003</c:v>
                </c:pt>
                <c:pt idx="9073">
                  <c:v>347.36500000000001</c:v>
                </c:pt>
                <c:pt idx="9074">
                  <c:v>347.38499999999999</c:v>
                </c:pt>
                <c:pt idx="9075">
                  <c:v>347.40500000000003</c:v>
                </c:pt>
                <c:pt idx="9076">
                  <c:v>347.42400000000004</c:v>
                </c:pt>
                <c:pt idx="9077">
                  <c:v>347.44400000000002</c:v>
                </c:pt>
                <c:pt idx="9078">
                  <c:v>347.464</c:v>
                </c:pt>
                <c:pt idx="9079">
                  <c:v>347.48399999999998</c:v>
                </c:pt>
                <c:pt idx="9080">
                  <c:v>347.50400000000002</c:v>
                </c:pt>
                <c:pt idx="9081">
                  <c:v>347.524</c:v>
                </c:pt>
                <c:pt idx="9082">
                  <c:v>347.54399999999998</c:v>
                </c:pt>
                <c:pt idx="9083">
                  <c:v>347.56299999999999</c:v>
                </c:pt>
                <c:pt idx="9084">
                  <c:v>347.58300000000003</c:v>
                </c:pt>
                <c:pt idx="9085">
                  <c:v>347.60300000000001</c:v>
                </c:pt>
                <c:pt idx="9086">
                  <c:v>347.62299999999999</c:v>
                </c:pt>
                <c:pt idx="9087">
                  <c:v>347.64300000000003</c:v>
                </c:pt>
                <c:pt idx="9088">
                  <c:v>347.66200000000003</c:v>
                </c:pt>
                <c:pt idx="9089">
                  <c:v>347.68200000000002</c:v>
                </c:pt>
                <c:pt idx="9090">
                  <c:v>347.702</c:v>
                </c:pt>
                <c:pt idx="9091">
                  <c:v>347.72199999999998</c:v>
                </c:pt>
                <c:pt idx="9092">
                  <c:v>347.74200000000002</c:v>
                </c:pt>
                <c:pt idx="9093">
                  <c:v>347.76100000000002</c:v>
                </c:pt>
                <c:pt idx="9094">
                  <c:v>347.78100000000001</c:v>
                </c:pt>
                <c:pt idx="9095">
                  <c:v>347.80099999999999</c:v>
                </c:pt>
                <c:pt idx="9096">
                  <c:v>347.82100000000003</c:v>
                </c:pt>
                <c:pt idx="9097">
                  <c:v>347.84000000000003</c:v>
                </c:pt>
                <c:pt idx="9098">
                  <c:v>347.86</c:v>
                </c:pt>
                <c:pt idx="9099">
                  <c:v>347.88</c:v>
                </c:pt>
                <c:pt idx="9100">
                  <c:v>347.90000000000003</c:v>
                </c:pt>
                <c:pt idx="9101">
                  <c:v>347.91899999999998</c:v>
                </c:pt>
                <c:pt idx="9102">
                  <c:v>347.93900000000002</c:v>
                </c:pt>
                <c:pt idx="9103">
                  <c:v>347.959</c:v>
                </c:pt>
                <c:pt idx="9104">
                  <c:v>347.97899999999998</c:v>
                </c:pt>
                <c:pt idx="9105">
                  <c:v>347.99799999999999</c:v>
                </c:pt>
                <c:pt idx="9106">
                  <c:v>348.01800000000003</c:v>
                </c:pt>
                <c:pt idx="9107">
                  <c:v>348.03800000000001</c:v>
                </c:pt>
                <c:pt idx="9108">
                  <c:v>348.05799999999999</c:v>
                </c:pt>
                <c:pt idx="9109">
                  <c:v>348.077</c:v>
                </c:pt>
                <c:pt idx="9110">
                  <c:v>348.09699999999998</c:v>
                </c:pt>
                <c:pt idx="9111">
                  <c:v>348.11700000000002</c:v>
                </c:pt>
                <c:pt idx="9112">
                  <c:v>348.137</c:v>
                </c:pt>
                <c:pt idx="9113">
                  <c:v>348.15600000000001</c:v>
                </c:pt>
                <c:pt idx="9114">
                  <c:v>348.17599999999999</c:v>
                </c:pt>
                <c:pt idx="9115">
                  <c:v>348.19600000000003</c:v>
                </c:pt>
                <c:pt idx="9116">
                  <c:v>348.21600000000001</c:v>
                </c:pt>
                <c:pt idx="9117">
                  <c:v>348.23500000000001</c:v>
                </c:pt>
                <c:pt idx="9118">
                  <c:v>348.255</c:v>
                </c:pt>
                <c:pt idx="9119">
                  <c:v>348.27500000000003</c:v>
                </c:pt>
                <c:pt idx="9120">
                  <c:v>348.29500000000002</c:v>
                </c:pt>
                <c:pt idx="9121">
                  <c:v>348.31400000000002</c:v>
                </c:pt>
                <c:pt idx="9122">
                  <c:v>348.334</c:v>
                </c:pt>
                <c:pt idx="9123">
                  <c:v>348.35399999999998</c:v>
                </c:pt>
                <c:pt idx="9124">
                  <c:v>348.37400000000002</c:v>
                </c:pt>
                <c:pt idx="9125">
                  <c:v>348.39400000000001</c:v>
                </c:pt>
                <c:pt idx="9126">
                  <c:v>348.41300000000001</c:v>
                </c:pt>
                <c:pt idx="9127">
                  <c:v>348.43299999999999</c:v>
                </c:pt>
                <c:pt idx="9128">
                  <c:v>348.45300000000003</c:v>
                </c:pt>
                <c:pt idx="9129">
                  <c:v>348.47300000000001</c:v>
                </c:pt>
                <c:pt idx="9130">
                  <c:v>348.49299999999999</c:v>
                </c:pt>
                <c:pt idx="9131">
                  <c:v>348.512</c:v>
                </c:pt>
                <c:pt idx="9132">
                  <c:v>348.53199999999998</c:v>
                </c:pt>
                <c:pt idx="9133">
                  <c:v>348.55200000000002</c:v>
                </c:pt>
                <c:pt idx="9134">
                  <c:v>348.572</c:v>
                </c:pt>
                <c:pt idx="9135">
                  <c:v>348.59199999999998</c:v>
                </c:pt>
                <c:pt idx="9136">
                  <c:v>348.61200000000002</c:v>
                </c:pt>
                <c:pt idx="9137">
                  <c:v>348.63100000000003</c:v>
                </c:pt>
                <c:pt idx="9138">
                  <c:v>348.65100000000001</c:v>
                </c:pt>
                <c:pt idx="9139">
                  <c:v>348.67099999999999</c:v>
                </c:pt>
                <c:pt idx="9140">
                  <c:v>348.69100000000003</c:v>
                </c:pt>
                <c:pt idx="9141">
                  <c:v>348.71100000000001</c:v>
                </c:pt>
                <c:pt idx="9142">
                  <c:v>348.73099999999999</c:v>
                </c:pt>
                <c:pt idx="9143">
                  <c:v>348.75</c:v>
                </c:pt>
                <c:pt idx="9144">
                  <c:v>348.77</c:v>
                </c:pt>
                <c:pt idx="9145">
                  <c:v>348.79</c:v>
                </c:pt>
                <c:pt idx="9146">
                  <c:v>348.81</c:v>
                </c:pt>
                <c:pt idx="9147">
                  <c:v>348.83</c:v>
                </c:pt>
                <c:pt idx="9148">
                  <c:v>348.85</c:v>
                </c:pt>
                <c:pt idx="9149">
                  <c:v>348.86900000000003</c:v>
                </c:pt>
                <c:pt idx="9150">
                  <c:v>348.88900000000001</c:v>
                </c:pt>
                <c:pt idx="9151">
                  <c:v>348.90899999999999</c:v>
                </c:pt>
                <c:pt idx="9152">
                  <c:v>348.92900000000003</c:v>
                </c:pt>
                <c:pt idx="9153">
                  <c:v>348.94900000000001</c:v>
                </c:pt>
                <c:pt idx="9154">
                  <c:v>348.96800000000002</c:v>
                </c:pt>
                <c:pt idx="9155">
                  <c:v>348.988</c:v>
                </c:pt>
                <c:pt idx="9156">
                  <c:v>349.00799999999998</c:v>
                </c:pt>
                <c:pt idx="9157">
                  <c:v>349.02800000000002</c:v>
                </c:pt>
                <c:pt idx="9158">
                  <c:v>349.048</c:v>
                </c:pt>
                <c:pt idx="9159">
                  <c:v>349.06700000000001</c:v>
                </c:pt>
                <c:pt idx="9160">
                  <c:v>349.08699999999999</c:v>
                </c:pt>
                <c:pt idx="9161">
                  <c:v>349.10700000000003</c:v>
                </c:pt>
                <c:pt idx="9162">
                  <c:v>349.12700000000001</c:v>
                </c:pt>
                <c:pt idx="9163">
                  <c:v>349.14600000000002</c:v>
                </c:pt>
                <c:pt idx="9164">
                  <c:v>349.166</c:v>
                </c:pt>
                <c:pt idx="9165">
                  <c:v>349.18600000000004</c:v>
                </c:pt>
                <c:pt idx="9166">
                  <c:v>349.20600000000002</c:v>
                </c:pt>
                <c:pt idx="9167">
                  <c:v>349.226</c:v>
                </c:pt>
                <c:pt idx="9168">
                  <c:v>349.245</c:v>
                </c:pt>
                <c:pt idx="9169">
                  <c:v>349.26499999999999</c:v>
                </c:pt>
                <c:pt idx="9170">
                  <c:v>349.28500000000003</c:v>
                </c:pt>
                <c:pt idx="9171">
                  <c:v>349.30500000000001</c:v>
                </c:pt>
                <c:pt idx="9172">
                  <c:v>349.32400000000001</c:v>
                </c:pt>
                <c:pt idx="9173">
                  <c:v>349.34399999999999</c:v>
                </c:pt>
                <c:pt idx="9174">
                  <c:v>349.36400000000003</c:v>
                </c:pt>
                <c:pt idx="9175">
                  <c:v>349.38299999999998</c:v>
                </c:pt>
                <c:pt idx="9176">
                  <c:v>349.40300000000002</c:v>
                </c:pt>
                <c:pt idx="9177">
                  <c:v>349.423</c:v>
                </c:pt>
                <c:pt idx="9178">
                  <c:v>349.44299999999998</c:v>
                </c:pt>
                <c:pt idx="9179">
                  <c:v>349.46199999999999</c:v>
                </c:pt>
                <c:pt idx="9180">
                  <c:v>349.48200000000003</c:v>
                </c:pt>
                <c:pt idx="9181">
                  <c:v>349.50200000000001</c:v>
                </c:pt>
                <c:pt idx="9182">
                  <c:v>349.52199999999999</c:v>
                </c:pt>
                <c:pt idx="9183">
                  <c:v>349.541</c:v>
                </c:pt>
                <c:pt idx="9184">
                  <c:v>349.56100000000004</c:v>
                </c:pt>
                <c:pt idx="9185">
                  <c:v>349.58100000000002</c:v>
                </c:pt>
                <c:pt idx="9186">
                  <c:v>349.6</c:v>
                </c:pt>
                <c:pt idx="9187">
                  <c:v>349.62</c:v>
                </c:pt>
                <c:pt idx="9188">
                  <c:v>349.64</c:v>
                </c:pt>
                <c:pt idx="9189">
                  <c:v>349.66</c:v>
                </c:pt>
                <c:pt idx="9190">
                  <c:v>349.67900000000003</c:v>
                </c:pt>
                <c:pt idx="9191">
                  <c:v>349.69900000000001</c:v>
                </c:pt>
                <c:pt idx="9192">
                  <c:v>349.71899999999999</c:v>
                </c:pt>
                <c:pt idx="9193">
                  <c:v>349.738</c:v>
                </c:pt>
                <c:pt idx="9194">
                  <c:v>349.75799999999998</c:v>
                </c:pt>
                <c:pt idx="9195">
                  <c:v>349.77800000000002</c:v>
                </c:pt>
                <c:pt idx="9196">
                  <c:v>349.798</c:v>
                </c:pt>
                <c:pt idx="9197">
                  <c:v>349.81700000000001</c:v>
                </c:pt>
                <c:pt idx="9198">
                  <c:v>349.83699999999999</c:v>
                </c:pt>
                <c:pt idx="9199">
                  <c:v>349.85700000000003</c:v>
                </c:pt>
                <c:pt idx="9200">
                  <c:v>349.87600000000003</c:v>
                </c:pt>
                <c:pt idx="9201">
                  <c:v>349.89600000000002</c:v>
                </c:pt>
                <c:pt idx="9202">
                  <c:v>349.916</c:v>
                </c:pt>
                <c:pt idx="9203">
                  <c:v>349.93600000000004</c:v>
                </c:pt>
                <c:pt idx="9204">
                  <c:v>349.95499999999998</c:v>
                </c:pt>
                <c:pt idx="9205">
                  <c:v>349.97500000000002</c:v>
                </c:pt>
                <c:pt idx="9206">
                  <c:v>349.995</c:v>
                </c:pt>
                <c:pt idx="9207">
                  <c:v>350.01400000000001</c:v>
                </c:pt>
                <c:pt idx="9208">
                  <c:v>350.03399999999999</c:v>
                </c:pt>
                <c:pt idx="9209">
                  <c:v>350.05400000000003</c:v>
                </c:pt>
                <c:pt idx="9210">
                  <c:v>350.07299999999998</c:v>
                </c:pt>
                <c:pt idx="9211">
                  <c:v>350.09300000000002</c:v>
                </c:pt>
                <c:pt idx="9212">
                  <c:v>350.113</c:v>
                </c:pt>
                <c:pt idx="9213">
                  <c:v>350.13299999999998</c:v>
                </c:pt>
                <c:pt idx="9214">
                  <c:v>350.15199999999999</c:v>
                </c:pt>
                <c:pt idx="9215">
                  <c:v>350.17200000000003</c:v>
                </c:pt>
                <c:pt idx="9216">
                  <c:v>350.19200000000001</c:v>
                </c:pt>
                <c:pt idx="9217">
                  <c:v>350.21100000000001</c:v>
                </c:pt>
                <c:pt idx="9218">
                  <c:v>350.23099999999999</c:v>
                </c:pt>
                <c:pt idx="9219">
                  <c:v>350.25100000000003</c:v>
                </c:pt>
                <c:pt idx="9220">
                  <c:v>350.27</c:v>
                </c:pt>
                <c:pt idx="9221">
                  <c:v>350.29</c:v>
                </c:pt>
                <c:pt idx="9222">
                  <c:v>350.31</c:v>
                </c:pt>
                <c:pt idx="9223">
                  <c:v>350.32900000000001</c:v>
                </c:pt>
                <c:pt idx="9224">
                  <c:v>350.34899999999999</c:v>
                </c:pt>
                <c:pt idx="9225">
                  <c:v>350.36900000000003</c:v>
                </c:pt>
                <c:pt idx="9226">
                  <c:v>350.38800000000003</c:v>
                </c:pt>
                <c:pt idx="9227">
                  <c:v>350.40800000000002</c:v>
                </c:pt>
                <c:pt idx="9228">
                  <c:v>350.428</c:v>
                </c:pt>
                <c:pt idx="9229">
                  <c:v>350.44799999999998</c:v>
                </c:pt>
                <c:pt idx="9230">
                  <c:v>350.46699999999998</c:v>
                </c:pt>
                <c:pt idx="9231">
                  <c:v>350.48700000000002</c:v>
                </c:pt>
                <c:pt idx="9232">
                  <c:v>350.50700000000001</c:v>
                </c:pt>
                <c:pt idx="9233">
                  <c:v>350.52600000000001</c:v>
                </c:pt>
                <c:pt idx="9234">
                  <c:v>350.54599999999999</c:v>
                </c:pt>
                <c:pt idx="9235">
                  <c:v>350.56600000000003</c:v>
                </c:pt>
                <c:pt idx="9236">
                  <c:v>350.58499999999998</c:v>
                </c:pt>
                <c:pt idx="9237">
                  <c:v>350.60500000000002</c:v>
                </c:pt>
                <c:pt idx="9238">
                  <c:v>350.625</c:v>
                </c:pt>
                <c:pt idx="9239">
                  <c:v>350.64400000000001</c:v>
                </c:pt>
                <c:pt idx="9240">
                  <c:v>350.66399999999999</c:v>
                </c:pt>
                <c:pt idx="9241">
                  <c:v>350.68400000000003</c:v>
                </c:pt>
                <c:pt idx="9242">
                  <c:v>350.70300000000003</c:v>
                </c:pt>
                <c:pt idx="9243">
                  <c:v>350.72300000000001</c:v>
                </c:pt>
                <c:pt idx="9244">
                  <c:v>350.74299999999999</c:v>
                </c:pt>
                <c:pt idx="9245">
                  <c:v>350.762</c:v>
                </c:pt>
                <c:pt idx="9246">
                  <c:v>350.78199999999998</c:v>
                </c:pt>
                <c:pt idx="9247">
                  <c:v>350.80200000000002</c:v>
                </c:pt>
                <c:pt idx="9248">
                  <c:v>350.822</c:v>
                </c:pt>
                <c:pt idx="9249">
                  <c:v>350.84100000000001</c:v>
                </c:pt>
                <c:pt idx="9250">
                  <c:v>350.86099999999999</c:v>
                </c:pt>
                <c:pt idx="9251">
                  <c:v>350.88100000000003</c:v>
                </c:pt>
                <c:pt idx="9252">
                  <c:v>350.90000000000003</c:v>
                </c:pt>
                <c:pt idx="9253">
                  <c:v>350.92</c:v>
                </c:pt>
                <c:pt idx="9254">
                  <c:v>350.94</c:v>
                </c:pt>
                <c:pt idx="9255">
                  <c:v>350.959</c:v>
                </c:pt>
                <c:pt idx="9256">
                  <c:v>350.97899999999998</c:v>
                </c:pt>
                <c:pt idx="9257">
                  <c:v>350.99900000000002</c:v>
                </c:pt>
                <c:pt idx="9258">
                  <c:v>351.01900000000001</c:v>
                </c:pt>
                <c:pt idx="9259">
                  <c:v>351.03800000000001</c:v>
                </c:pt>
                <c:pt idx="9260">
                  <c:v>351.05799999999999</c:v>
                </c:pt>
                <c:pt idx="9261">
                  <c:v>351.07800000000003</c:v>
                </c:pt>
                <c:pt idx="9262">
                  <c:v>351.09699999999998</c:v>
                </c:pt>
                <c:pt idx="9263">
                  <c:v>351.11700000000002</c:v>
                </c:pt>
                <c:pt idx="9264">
                  <c:v>351.137</c:v>
                </c:pt>
                <c:pt idx="9265">
                  <c:v>351.15600000000001</c:v>
                </c:pt>
                <c:pt idx="9266">
                  <c:v>351.17599999999999</c:v>
                </c:pt>
                <c:pt idx="9267">
                  <c:v>351.19600000000003</c:v>
                </c:pt>
                <c:pt idx="9268">
                  <c:v>351.21600000000001</c:v>
                </c:pt>
                <c:pt idx="9269">
                  <c:v>351.23500000000001</c:v>
                </c:pt>
                <c:pt idx="9270">
                  <c:v>351.255</c:v>
                </c:pt>
                <c:pt idx="9271">
                  <c:v>351.27500000000003</c:v>
                </c:pt>
                <c:pt idx="9272">
                  <c:v>351.29399999999998</c:v>
                </c:pt>
                <c:pt idx="9273">
                  <c:v>351.31400000000002</c:v>
                </c:pt>
                <c:pt idx="9274">
                  <c:v>351.334</c:v>
                </c:pt>
                <c:pt idx="9275">
                  <c:v>351.35300000000001</c:v>
                </c:pt>
                <c:pt idx="9276">
                  <c:v>351.37299999999999</c:v>
                </c:pt>
                <c:pt idx="9277">
                  <c:v>351.39300000000003</c:v>
                </c:pt>
                <c:pt idx="9278">
                  <c:v>351.41300000000001</c:v>
                </c:pt>
                <c:pt idx="9279">
                  <c:v>351.43200000000002</c:v>
                </c:pt>
                <c:pt idx="9280">
                  <c:v>351.452</c:v>
                </c:pt>
                <c:pt idx="9281">
                  <c:v>351.47199999999998</c:v>
                </c:pt>
                <c:pt idx="9282">
                  <c:v>351.49200000000002</c:v>
                </c:pt>
                <c:pt idx="9283">
                  <c:v>351.51100000000002</c:v>
                </c:pt>
                <c:pt idx="9284">
                  <c:v>351.53100000000001</c:v>
                </c:pt>
                <c:pt idx="9285">
                  <c:v>351.55099999999999</c:v>
                </c:pt>
                <c:pt idx="9286">
                  <c:v>351.57100000000003</c:v>
                </c:pt>
                <c:pt idx="9287">
                  <c:v>351.59000000000003</c:v>
                </c:pt>
                <c:pt idx="9288">
                  <c:v>351.61</c:v>
                </c:pt>
                <c:pt idx="9289">
                  <c:v>351.63</c:v>
                </c:pt>
                <c:pt idx="9290">
                  <c:v>351.65000000000003</c:v>
                </c:pt>
                <c:pt idx="9291">
                  <c:v>351.66899999999998</c:v>
                </c:pt>
                <c:pt idx="9292">
                  <c:v>351.68900000000002</c:v>
                </c:pt>
                <c:pt idx="9293">
                  <c:v>351.709</c:v>
                </c:pt>
                <c:pt idx="9294">
                  <c:v>351.72899999999998</c:v>
                </c:pt>
                <c:pt idx="9295">
                  <c:v>351.74799999999999</c:v>
                </c:pt>
                <c:pt idx="9296">
                  <c:v>351.76800000000003</c:v>
                </c:pt>
                <c:pt idx="9297">
                  <c:v>351.78800000000001</c:v>
                </c:pt>
                <c:pt idx="9298">
                  <c:v>351.80799999999999</c:v>
                </c:pt>
                <c:pt idx="9299">
                  <c:v>351.827</c:v>
                </c:pt>
                <c:pt idx="9300">
                  <c:v>351.84699999999998</c:v>
                </c:pt>
                <c:pt idx="9301">
                  <c:v>351.86700000000002</c:v>
                </c:pt>
                <c:pt idx="9302">
                  <c:v>351.887</c:v>
                </c:pt>
                <c:pt idx="9303">
                  <c:v>351.90600000000001</c:v>
                </c:pt>
                <c:pt idx="9304">
                  <c:v>351.92599999999999</c:v>
                </c:pt>
                <c:pt idx="9305">
                  <c:v>351.94600000000003</c:v>
                </c:pt>
                <c:pt idx="9306">
                  <c:v>351.96600000000001</c:v>
                </c:pt>
                <c:pt idx="9307">
                  <c:v>351.98500000000001</c:v>
                </c:pt>
                <c:pt idx="9308">
                  <c:v>352.005</c:v>
                </c:pt>
                <c:pt idx="9309">
                  <c:v>352.02500000000003</c:v>
                </c:pt>
                <c:pt idx="9310">
                  <c:v>352.04399999999998</c:v>
                </c:pt>
                <c:pt idx="9311">
                  <c:v>352.06400000000002</c:v>
                </c:pt>
                <c:pt idx="9312">
                  <c:v>352.084</c:v>
                </c:pt>
                <c:pt idx="9313">
                  <c:v>352.10399999999998</c:v>
                </c:pt>
                <c:pt idx="9314">
                  <c:v>352.12299999999999</c:v>
                </c:pt>
                <c:pt idx="9315">
                  <c:v>352.14300000000003</c:v>
                </c:pt>
                <c:pt idx="9316">
                  <c:v>352.16300000000001</c:v>
                </c:pt>
                <c:pt idx="9317">
                  <c:v>352.18299999999999</c:v>
                </c:pt>
                <c:pt idx="9318">
                  <c:v>352.202</c:v>
                </c:pt>
                <c:pt idx="9319">
                  <c:v>352.22199999999998</c:v>
                </c:pt>
                <c:pt idx="9320">
                  <c:v>352.24200000000002</c:v>
                </c:pt>
                <c:pt idx="9321">
                  <c:v>352.262</c:v>
                </c:pt>
                <c:pt idx="9322">
                  <c:v>352.28100000000001</c:v>
                </c:pt>
                <c:pt idx="9323">
                  <c:v>352.30099999999999</c:v>
                </c:pt>
                <c:pt idx="9324">
                  <c:v>352.32100000000003</c:v>
                </c:pt>
                <c:pt idx="9325">
                  <c:v>352.34100000000001</c:v>
                </c:pt>
                <c:pt idx="9326">
                  <c:v>352.36</c:v>
                </c:pt>
                <c:pt idx="9327">
                  <c:v>352.38</c:v>
                </c:pt>
                <c:pt idx="9328">
                  <c:v>352.40000000000003</c:v>
                </c:pt>
                <c:pt idx="9329">
                  <c:v>352.42</c:v>
                </c:pt>
                <c:pt idx="9330">
                  <c:v>352.44</c:v>
                </c:pt>
                <c:pt idx="9331">
                  <c:v>352.459</c:v>
                </c:pt>
                <c:pt idx="9332">
                  <c:v>352.47899999999998</c:v>
                </c:pt>
                <c:pt idx="9333">
                  <c:v>352.49900000000002</c:v>
                </c:pt>
                <c:pt idx="9334">
                  <c:v>352.51900000000001</c:v>
                </c:pt>
                <c:pt idx="9335">
                  <c:v>352.53800000000001</c:v>
                </c:pt>
                <c:pt idx="9336">
                  <c:v>352.55799999999999</c:v>
                </c:pt>
                <c:pt idx="9337">
                  <c:v>352.57800000000003</c:v>
                </c:pt>
                <c:pt idx="9338">
                  <c:v>352.59800000000001</c:v>
                </c:pt>
                <c:pt idx="9339">
                  <c:v>352.61700000000002</c:v>
                </c:pt>
                <c:pt idx="9340">
                  <c:v>352.637</c:v>
                </c:pt>
                <c:pt idx="9341">
                  <c:v>352.65699999999998</c:v>
                </c:pt>
                <c:pt idx="9342">
                  <c:v>352.67700000000002</c:v>
                </c:pt>
                <c:pt idx="9343">
                  <c:v>352.69600000000003</c:v>
                </c:pt>
                <c:pt idx="9344">
                  <c:v>352.71600000000001</c:v>
                </c:pt>
                <c:pt idx="9345">
                  <c:v>352.73599999999999</c:v>
                </c:pt>
                <c:pt idx="9346">
                  <c:v>352.75600000000003</c:v>
                </c:pt>
                <c:pt idx="9347">
                  <c:v>352.77500000000003</c:v>
                </c:pt>
                <c:pt idx="9348">
                  <c:v>352.79500000000002</c:v>
                </c:pt>
                <c:pt idx="9349">
                  <c:v>352.815</c:v>
                </c:pt>
                <c:pt idx="9350">
                  <c:v>352.83499999999998</c:v>
                </c:pt>
                <c:pt idx="9351">
                  <c:v>352.85399999999998</c:v>
                </c:pt>
                <c:pt idx="9352">
                  <c:v>352.87400000000002</c:v>
                </c:pt>
                <c:pt idx="9353">
                  <c:v>352.89400000000001</c:v>
                </c:pt>
                <c:pt idx="9354">
                  <c:v>352.91399999999999</c:v>
                </c:pt>
                <c:pt idx="9355">
                  <c:v>352.93299999999999</c:v>
                </c:pt>
                <c:pt idx="9356">
                  <c:v>352.95300000000003</c:v>
                </c:pt>
                <c:pt idx="9357">
                  <c:v>352.97300000000001</c:v>
                </c:pt>
                <c:pt idx="9358">
                  <c:v>352.99299999999999</c:v>
                </c:pt>
                <c:pt idx="9359">
                  <c:v>353.012</c:v>
                </c:pt>
                <c:pt idx="9360">
                  <c:v>353.03199999999998</c:v>
                </c:pt>
                <c:pt idx="9361">
                  <c:v>353.05200000000002</c:v>
                </c:pt>
                <c:pt idx="9362">
                  <c:v>353.072</c:v>
                </c:pt>
                <c:pt idx="9363">
                  <c:v>353.09100000000001</c:v>
                </c:pt>
                <c:pt idx="9364">
                  <c:v>353.11099999999999</c:v>
                </c:pt>
                <c:pt idx="9365">
                  <c:v>353.13100000000003</c:v>
                </c:pt>
                <c:pt idx="9366">
                  <c:v>353.15100000000001</c:v>
                </c:pt>
                <c:pt idx="9367">
                  <c:v>353.17</c:v>
                </c:pt>
                <c:pt idx="9368">
                  <c:v>353.19</c:v>
                </c:pt>
                <c:pt idx="9369">
                  <c:v>353.21</c:v>
                </c:pt>
                <c:pt idx="9370">
                  <c:v>353.22899999999998</c:v>
                </c:pt>
                <c:pt idx="9371">
                  <c:v>353.24900000000002</c:v>
                </c:pt>
                <c:pt idx="9372">
                  <c:v>353.26900000000001</c:v>
                </c:pt>
                <c:pt idx="9373">
                  <c:v>353.28899999999999</c:v>
                </c:pt>
                <c:pt idx="9374">
                  <c:v>353.30799999999999</c:v>
                </c:pt>
                <c:pt idx="9375">
                  <c:v>353.32800000000003</c:v>
                </c:pt>
                <c:pt idx="9376">
                  <c:v>353.34800000000001</c:v>
                </c:pt>
                <c:pt idx="9377">
                  <c:v>353.36799999999999</c:v>
                </c:pt>
                <c:pt idx="9378">
                  <c:v>353.387</c:v>
                </c:pt>
                <c:pt idx="9379">
                  <c:v>353.40699999999998</c:v>
                </c:pt>
                <c:pt idx="9380">
                  <c:v>353.42700000000002</c:v>
                </c:pt>
                <c:pt idx="9381">
                  <c:v>353.44600000000003</c:v>
                </c:pt>
                <c:pt idx="9382">
                  <c:v>353.46600000000001</c:v>
                </c:pt>
                <c:pt idx="9383">
                  <c:v>353.48599999999999</c:v>
                </c:pt>
                <c:pt idx="9384">
                  <c:v>353.505</c:v>
                </c:pt>
                <c:pt idx="9385">
                  <c:v>353.52500000000003</c:v>
                </c:pt>
                <c:pt idx="9386">
                  <c:v>353.54500000000002</c:v>
                </c:pt>
                <c:pt idx="9387">
                  <c:v>353.565</c:v>
                </c:pt>
                <c:pt idx="9388">
                  <c:v>353.584</c:v>
                </c:pt>
                <c:pt idx="9389">
                  <c:v>353.60399999999998</c:v>
                </c:pt>
                <c:pt idx="9390">
                  <c:v>353.62400000000002</c:v>
                </c:pt>
                <c:pt idx="9391">
                  <c:v>353.64400000000001</c:v>
                </c:pt>
                <c:pt idx="9392">
                  <c:v>353.66300000000001</c:v>
                </c:pt>
                <c:pt idx="9393">
                  <c:v>353.68299999999999</c:v>
                </c:pt>
                <c:pt idx="9394">
                  <c:v>353.70300000000003</c:v>
                </c:pt>
                <c:pt idx="9395">
                  <c:v>353.72199999999998</c:v>
                </c:pt>
                <c:pt idx="9396">
                  <c:v>353.74200000000002</c:v>
                </c:pt>
                <c:pt idx="9397">
                  <c:v>353.762</c:v>
                </c:pt>
                <c:pt idx="9398">
                  <c:v>353.78199999999998</c:v>
                </c:pt>
                <c:pt idx="9399">
                  <c:v>353.80099999999999</c:v>
                </c:pt>
                <c:pt idx="9400">
                  <c:v>353.82100000000003</c:v>
                </c:pt>
                <c:pt idx="9401">
                  <c:v>353.84100000000001</c:v>
                </c:pt>
                <c:pt idx="9402">
                  <c:v>353.86099999999999</c:v>
                </c:pt>
                <c:pt idx="9403">
                  <c:v>353.88</c:v>
                </c:pt>
                <c:pt idx="9404">
                  <c:v>353.90000000000003</c:v>
                </c:pt>
                <c:pt idx="9405">
                  <c:v>353.92</c:v>
                </c:pt>
                <c:pt idx="9406">
                  <c:v>353.94</c:v>
                </c:pt>
                <c:pt idx="9407">
                  <c:v>353.959</c:v>
                </c:pt>
                <c:pt idx="9408">
                  <c:v>353.97899999999998</c:v>
                </c:pt>
                <c:pt idx="9409">
                  <c:v>353.99900000000002</c:v>
                </c:pt>
                <c:pt idx="9410">
                  <c:v>354.01900000000001</c:v>
                </c:pt>
                <c:pt idx="9411">
                  <c:v>354.03800000000001</c:v>
                </c:pt>
                <c:pt idx="9412">
                  <c:v>354.05799999999999</c:v>
                </c:pt>
                <c:pt idx="9413">
                  <c:v>354.07800000000003</c:v>
                </c:pt>
                <c:pt idx="9414">
                  <c:v>354.09800000000001</c:v>
                </c:pt>
                <c:pt idx="9415">
                  <c:v>354.11799999999999</c:v>
                </c:pt>
                <c:pt idx="9416">
                  <c:v>354.137</c:v>
                </c:pt>
                <c:pt idx="9417">
                  <c:v>354.15699999999998</c:v>
                </c:pt>
                <c:pt idx="9418">
                  <c:v>354.17700000000002</c:v>
                </c:pt>
                <c:pt idx="9419">
                  <c:v>354.197</c:v>
                </c:pt>
                <c:pt idx="9420">
                  <c:v>354.21699999999998</c:v>
                </c:pt>
                <c:pt idx="9421">
                  <c:v>354.23599999999999</c:v>
                </c:pt>
                <c:pt idx="9422">
                  <c:v>354.25600000000003</c:v>
                </c:pt>
                <c:pt idx="9423">
                  <c:v>354.27600000000001</c:v>
                </c:pt>
                <c:pt idx="9424">
                  <c:v>354.29599999999999</c:v>
                </c:pt>
                <c:pt idx="9425">
                  <c:v>354.31600000000003</c:v>
                </c:pt>
                <c:pt idx="9426">
                  <c:v>354.33499999999998</c:v>
                </c:pt>
                <c:pt idx="9427">
                  <c:v>354.35500000000002</c:v>
                </c:pt>
                <c:pt idx="9428">
                  <c:v>354.375</c:v>
                </c:pt>
                <c:pt idx="9429">
                  <c:v>354.39499999999998</c:v>
                </c:pt>
                <c:pt idx="9430">
                  <c:v>354.41399999999999</c:v>
                </c:pt>
                <c:pt idx="9431">
                  <c:v>354.43400000000003</c:v>
                </c:pt>
                <c:pt idx="9432">
                  <c:v>354.45400000000001</c:v>
                </c:pt>
                <c:pt idx="9433">
                  <c:v>354.47399999999999</c:v>
                </c:pt>
                <c:pt idx="9434">
                  <c:v>354.49400000000003</c:v>
                </c:pt>
                <c:pt idx="9435">
                  <c:v>354.51300000000003</c:v>
                </c:pt>
                <c:pt idx="9436">
                  <c:v>354.53300000000002</c:v>
                </c:pt>
                <c:pt idx="9437">
                  <c:v>354.553</c:v>
                </c:pt>
                <c:pt idx="9438">
                  <c:v>354.57299999999998</c:v>
                </c:pt>
                <c:pt idx="9439">
                  <c:v>354.59199999999998</c:v>
                </c:pt>
                <c:pt idx="9440">
                  <c:v>354.61200000000002</c:v>
                </c:pt>
                <c:pt idx="9441">
                  <c:v>354.63200000000001</c:v>
                </c:pt>
                <c:pt idx="9442">
                  <c:v>354.65199999999999</c:v>
                </c:pt>
                <c:pt idx="9443">
                  <c:v>354.67099999999999</c:v>
                </c:pt>
                <c:pt idx="9444">
                  <c:v>354.69100000000003</c:v>
                </c:pt>
                <c:pt idx="9445">
                  <c:v>354.71100000000001</c:v>
                </c:pt>
                <c:pt idx="9446">
                  <c:v>354.73099999999999</c:v>
                </c:pt>
                <c:pt idx="9447">
                  <c:v>354.75</c:v>
                </c:pt>
                <c:pt idx="9448">
                  <c:v>354.77</c:v>
                </c:pt>
                <c:pt idx="9449">
                  <c:v>354.79</c:v>
                </c:pt>
                <c:pt idx="9450">
                  <c:v>354.81</c:v>
                </c:pt>
                <c:pt idx="9451">
                  <c:v>354.82900000000001</c:v>
                </c:pt>
                <c:pt idx="9452">
                  <c:v>354.84899999999999</c:v>
                </c:pt>
                <c:pt idx="9453">
                  <c:v>354.86900000000003</c:v>
                </c:pt>
                <c:pt idx="9454">
                  <c:v>354.88900000000001</c:v>
                </c:pt>
                <c:pt idx="9455">
                  <c:v>354.90800000000002</c:v>
                </c:pt>
                <c:pt idx="9456">
                  <c:v>354.928</c:v>
                </c:pt>
                <c:pt idx="9457">
                  <c:v>354.94799999999998</c:v>
                </c:pt>
                <c:pt idx="9458">
                  <c:v>354.96800000000002</c:v>
                </c:pt>
                <c:pt idx="9459">
                  <c:v>354.988</c:v>
                </c:pt>
                <c:pt idx="9460">
                  <c:v>355.00700000000001</c:v>
                </c:pt>
                <c:pt idx="9461">
                  <c:v>355.02699999999999</c:v>
                </c:pt>
                <c:pt idx="9462">
                  <c:v>355.04700000000003</c:v>
                </c:pt>
                <c:pt idx="9463">
                  <c:v>355.06700000000001</c:v>
                </c:pt>
                <c:pt idx="9464">
                  <c:v>355.08600000000001</c:v>
                </c:pt>
                <c:pt idx="9465">
                  <c:v>355.10599999999999</c:v>
                </c:pt>
                <c:pt idx="9466">
                  <c:v>355.12600000000003</c:v>
                </c:pt>
                <c:pt idx="9467">
                  <c:v>355.14499999999998</c:v>
                </c:pt>
                <c:pt idx="9468">
                  <c:v>355.16500000000002</c:v>
                </c:pt>
                <c:pt idx="9469">
                  <c:v>355.185</c:v>
                </c:pt>
                <c:pt idx="9470">
                  <c:v>355.20499999999998</c:v>
                </c:pt>
                <c:pt idx="9471">
                  <c:v>355.22399999999999</c:v>
                </c:pt>
                <c:pt idx="9472">
                  <c:v>355.24400000000003</c:v>
                </c:pt>
                <c:pt idx="9473">
                  <c:v>355.26400000000001</c:v>
                </c:pt>
                <c:pt idx="9474">
                  <c:v>355.28399999999999</c:v>
                </c:pt>
                <c:pt idx="9475">
                  <c:v>355.303</c:v>
                </c:pt>
                <c:pt idx="9476">
                  <c:v>355.32299999999998</c:v>
                </c:pt>
                <c:pt idx="9477">
                  <c:v>355.34300000000002</c:v>
                </c:pt>
                <c:pt idx="9478">
                  <c:v>355.363</c:v>
                </c:pt>
                <c:pt idx="9479">
                  <c:v>355.38200000000001</c:v>
                </c:pt>
                <c:pt idx="9480">
                  <c:v>355.40199999999999</c:v>
                </c:pt>
                <c:pt idx="9481">
                  <c:v>355.42200000000003</c:v>
                </c:pt>
                <c:pt idx="9482">
                  <c:v>355.44200000000001</c:v>
                </c:pt>
                <c:pt idx="9483">
                  <c:v>355.46100000000001</c:v>
                </c:pt>
                <c:pt idx="9484">
                  <c:v>355.48099999999999</c:v>
                </c:pt>
                <c:pt idx="9485">
                  <c:v>355.50100000000003</c:v>
                </c:pt>
                <c:pt idx="9486">
                  <c:v>355.52100000000002</c:v>
                </c:pt>
                <c:pt idx="9487">
                  <c:v>355.54700000000003</c:v>
                </c:pt>
                <c:pt idx="9488">
                  <c:v>355.57100000000003</c:v>
                </c:pt>
                <c:pt idx="9489">
                  <c:v>355.59300000000002</c:v>
                </c:pt>
                <c:pt idx="9490">
                  <c:v>355.61500000000001</c:v>
                </c:pt>
                <c:pt idx="9491">
                  <c:v>355.63600000000002</c:v>
                </c:pt>
                <c:pt idx="9492">
                  <c:v>355.65800000000002</c:v>
                </c:pt>
                <c:pt idx="9493">
                  <c:v>355.68</c:v>
                </c:pt>
                <c:pt idx="9494">
                  <c:v>355.702</c:v>
                </c:pt>
                <c:pt idx="9495">
                  <c:v>355.72399999999999</c:v>
                </c:pt>
                <c:pt idx="9496">
                  <c:v>355.745</c:v>
                </c:pt>
                <c:pt idx="9497">
                  <c:v>355.767</c:v>
                </c:pt>
                <c:pt idx="9498">
                  <c:v>355.78899999999999</c:v>
                </c:pt>
                <c:pt idx="9499">
                  <c:v>355.81</c:v>
                </c:pt>
                <c:pt idx="9500">
                  <c:v>355.83199999999999</c:v>
                </c:pt>
                <c:pt idx="9501">
                  <c:v>355.85399999999998</c:v>
                </c:pt>
                <c:pt idx="9502">
                  <c:v>355.875</c:v>
                </c:pt>
                <c:pt idx="9503">
                  <c:v>355.89699999999999</c:v>
                </c:pt>
                <c:pt idx="9504">
                  <c:v>355.92</c:v>
                </c:pt>
                <c:pt idx="9505">
                  <c:v>355.94200000000001</c:v>
                </c:pt>
                <c:pt idx="9506">
                  <c:v>355.96500000000003</c:v>
                </c:pt>
                <c:pt idx="9507">
                  <c:v>355.988</c:v>
                </c:pt>
                <c:pt idx="9508">
                  <c:v>356.012</c:v>
                </c:pt>
                <c:pt idx="9509">
                  <c:v>356.03700000000003</c:v>
                </c:pt>
                <c:pt idx="9510">
                  <c:v>356.06400000000002</c:v>
                </c:pt>
                <c:pt idx="9511">
                  <c:v>356.09000000000003</c:v>
                </c:pt>
                <c:pt idx="9512">
                  <c:v>356.11700000000002</c:v>
                </c:pt>
                <c:pt idx="9513">
                  <c:v>356.14300000000003</c:v>
                </c:pt>
                <c:pt idx="9514">
                  <c:v>356.17</c:v>
                </c:pt>
                <c:pt idx="9515">
                  <c:v>356.197</c:v>
                </c:pt>
                <c:pt idx="9516">
                  <c:v>356.22399999999999</c:v>
                </c:pt>
                <c:pt idx="9517">
                  <c:v>356.25100000000003</c:v>
                </c:pt>
                <c:pt idx="9518">
                  <c:v>356.27800000000002</c:v>
                </c:pt>
                <c:pt idx="9519">
                  <c:v>356.30500000000001</c:v>
                </c:pt>
                <c:pt idx="9520">
                  <c:v>356.33199999999999</c:v>
                </c:pt>
                <c:pt idx="9521">
                  <c:v>356.36</c:v>
                </c:pt>
                <c:pt idx="9522">
                  <c:v>356.387</c:v>
                </c:pt>
                <c:pt idx="9523">
                  <c:v>356.41399999999999</c:v>
                </c:pt>
                <c:pt idx="9524">
                  <c:v>356.44100000000003</c:v>
                </c:pt>
                <c:pt idx="9525">
                  <c:v>356.46800000000002</c:v>
                </c:pt>
                <c:pt idx="9526">
                  <c:v>356.49599999999998</c:v>
                </c:pt>
                <c:pt idx="9527">
                  <c:v>356.524</c:v>
                </c:pt>
                <c:pt idx="9528">
                  <c:v>356.553</c:v>
                </c:pt>
                <c:pt idx="9529">
                  <c:v>356.58100000000002</c:v>
                </c:pt>
                <c:pt idx="9530">
                  <c:v>356.60899999999998</c:v>
                </c:pt>
                <c:pt idx="9531">
                  <c:v>356.637</c:v>
                </c:pt>
                <c:pt idx="9532">
                  <c:v>356.66500000000002</c:v>
                </c:pt>
                <c:pt idx="9533">
                  <c:v>356.69299999999998</c:v>
                </c:pt>
                <c:pt idx="9534">
                  <c:v>356.721</c:v>
                </c:pt>
                <c:pt idx="9535">
                  <c:v>356.74900000000002</c:v>
                </c:pt>
                <c:pt idx="9536">
                  <c:v>356.77699999999999</c:v>
                </c:pt>
                <c:pt idx="9537">
                  <c:v>356.80500000000001</c:v>
                </c:pt>
                <c:pt idx="9538">
                  <c:v>356.83300000000003</c:v>
                </c:pt>
                <c:pt idx="9539">
                  <c:v>356.86099999999999</c:v>
                </c:pt>
                <c:pt idx="9540">
                  <c:v>356.88900000000001</c:v>
                </c:pt>
                <c:pt idx="9541">
                  <c:v>356.91700000000003</c:v>
                </c:pt>
                <c:pt idx="9542">
                  <c:v>356.94499999999999</c:v>
                </c:pt>
                <c:pt idx="9543">
                  <c:v>356.97300000000001</c:v>
                </c:pt>
                <c:pt idx="9544">
                  <c:v>357.00100000000003</c:v>
                </c:pt>
                <c:pt idx="9545">
                  <c:v>357.02800000000002</c:v>
                </c:pt>
                <c:pt idx="9546">
                  <c:v>357.05599999999998</c:v>
                </c:pt>
                <c:pt idx="9547">
                  <c:v>357.084</c:v>
                </c:pt>
                <c:pt idx="9548">
                  <c:v>357.11200000000002</c:v>
                </c:pt>
                <c:pt idx="9549">
                  <c:v>357.14</c:v>
                </c:pt>
                <c:pt idx="9550">
                  <c:v>357.16800000000001</c:v>
                </c:pt>
                <c:pt idx="9551">
                  <c:v>357.19600000000003</c:v>
                </c:pt>
                <c:pt idx="9552">
                  <c:v>357.22399999999999</c:v>
                </c:pt>
                <c:pt idx="9553">
                  <c:v>357.25200000000001</c:v>
                </c:pt>
                <c:pt idx="9554">
                  <c:v>357.28000000000003</c:v>
                </c:pt>
                <c:pt idx="9555">
                  <c:v>357.30799999999999</c:v>
                </c:pt>
                <c:pt idx="9556">
                  <c:v>357.33600000000001</c:v>
                </c:pt>
                <c:pt idx="9557">
                  <c:v>357.363</c:v>
                </c:pt>
                <c:pt idx="9558">
                  <c:v>357.39100000000002</c:v>
                </c:pt>
                <c:pt idx="9559">
                  <c:v>357.41899999999998</c:v>
                </c:pt>
                <c:pt idx="9560">
                  <c:v>357.447</c:v>
                </c:pt>
                <c:pt idx="9561">
                  <c:v>357.47500000000002</c:v>
                </c:pt>
                <c:pt idx="9562">
                  <c:v>357.50299999999999</c:v>
                </c:pt>
                <c:pt idx="9563">
                  <c:v>357.53100000000001</c:v>
                </c:pt>
                <c:pt idx="9564">
                  <c:v>357.55900000000003</c:v>
                </c:pt>
                <c:pt idx="9565">
                  <c:v>357.58699999999999</c:v>
                </c:pt>
                <c:pt idx="9566">
                  <c:v>357.61500000000001</c:v>
                </c:pt>
                <c:pt idx="9567">
                  <c:v>357.64300000000003</c:v>
                </c:pt>
                <c:pt idx="9568">
                  <c:v>357.67099999999999</c:v>
                </c:pt>
                <c:pt idx="9569">
                  <c:v>357.69799999999998</c:v>
                </c:pt>
                <c:pt idx="9570">
                  <c:v>357.726</c:v>
                </c:pt>
                <c:pt idx="9571">
                  <c:v>357.75400000000002</c:v>
                </c:pt>
                <c:pt idx="9572">
                  <c:v>357.78199999999998</c:v>
                </c:pt>
                <c:pt idx="9573">
                  <c:v>357.81</c:v>
                </c:pt>
                <c:pt idx="9574">
                  <c:v>357.83800000000002</c:v>
                </c:pt>
                <c:pt idx="9575">
                  <c:v>357.86599999999999</c:v>
                </c:pt>
                <c:pt idx="9576">
                  <c:v>357.89400000000001</c:v>
                </c:pt>
                <c:pt idx="9577">
                  <c:v>357.92099999999999</c:v>
                </c:pt>
                <c:pt idx="9578">
                  <c:v>357.94900000000001</c:v>
                </c:pt>
                <c:pt idx="9579">
                  <c:v>357.97700000000003</c:v>
                </c:pt>
                <c:pt idx="9580">
                  <c:v>358.005</c:v>
                </c:pt>
                <c:pt idx="9581">
                  <c:v>358.03300000000002</c:v>
                </c:pt>
                <c:pt idx="9582">
                  <c:v>358.06100000000004</c:v>
                </c:pt>
                <c:pt idx="9583">
                  <c:v>358.089</c:v>
                </c:pt>
                <c:pt idx="9584">
                  <c:v>358.11700000000002</c:v>
                </c:pt>
                <c:pt idx="9585">
                  <c:v>358.14400000000001</c:v>
                </c:pt>
                <c:pt idx="9586">
                  <c:v>358.17200000000003</c:v>
                </c:pt>
                <c:pt idx="9587">
                  <c:v>358.2</c:v>
                </c:pt>
                <c:pt idx="9588">
                  <c:v>358.22800000000001</c:v>
                </c:pt>
                <c:pt idx="9589">
                  <c:v>358.25600000000003</c:v>
                </c:pt>
                <c:pt idx="9590">
                  <c:v>358.28399999999999</c:v>
                </c:pt>
                <c:pt idx="9591">
                  <c:v>358.31200000000001</c:v>
                </c:pt>
                <c:pt idx="9592">
                  <c:v>358.34000000000003</c:v>
                </c:pt>
                <c:pt idx="9593">
                  <c:v>358.36799999999999</c:v>
                </c:pt>
                <c:pt idx="9594">
                  <c:v>358.39499999999998</c:v>
                </c:pt>
                <c:pt idx="9595">
                  <c:v>358.423</c:v>
                </c:pt>
                <c:pt idx="9596">
                  <c:v>358.45100000000002</c:v>
                </c:pt>
                <c:pt idx="9597">
                  <c:v>358.47899999999998</c:v>
                </c:pt>
                <c:pt idx="9598">
                  <c:v>358.50700000000001</c:v>
                </c:pt>
                <c:pt idx="9599">
                  <c:v>358.53500000000003</c:v>
                </c:pt>
                <c:pt idx="9600">
                  <c:v>358.56299999999999</c:v>
                </c:pt>
                <c:pt idx="9601">
                  <c:v>358.59100000000001</c:v>
                </c:pt>
                <c:pt idx="9602">
                  <c:v>358.61799999999999</c:v>
                </c:pt>
                <c:pt idx="9603">
                  <c:v>358.64600000000002</c:v>
                </c:pt>
                <c:pt idx="9604">
                  <c:v>358.67400000000004</c:v>
                </c:pt>
                <c:pt idx="9605">
                  <c:v>358.702</c:v>
                </c:pt>
                <c:pt idx="9606">
                  <c:v>358.73</c:v>
                </c:pt>
                <c:pt idx="9607">
                  <c:v>358.75799999999998</c:v>
                </c:pt>
                <c:pt idx="9608">
                  <c:v>358.786</c:v>
                </c:pt>
                <c:pt idx="9609">
                  <c:v>358.81299999999999</c:v>
                </c:pt>
                <c:pt idx="9610">
                  <c:v>358.84100000000001</c:v>
                </c:pt>
                <c:pt idx="9611">
                  <c:v>358.86900000000003</c:v>
                </c:pt>
                <c:pt idx="9612">
                  <c:v>358.89699999999999</c:v>
                </c:pt>
                <c:pt idx="9613">
                  <c:v>358.92500000000001</c:v>
                </c:pt>
                <c:pt idx="9614">
                  <c:v>358.95300000000003</c:v>
                </c:pt>
                <c:pt idx="9615">
                  <c:v>358.98099999999999</c:v>
                </c:pt>
                <c:pt idx="9616">
                  <c:v>359.00900000000001</c:v>
                </c:pt>
                <c:pt idx="9617">
                  <c:v>359.036</c:v>
                </c:pt>
                <c:pt idx="9618">
                  <c:v>359.06400000000002</c:v>
                </c:pt>
                <c:pt idx="9619">
                  <c:v>359.09199999999998</c:v>
                </c:pt>
                <c:pt idx="9620">
                  <c:v>359.12</c:v>
                </c:pt>
                <c:pt idx="9621">
                  <c:v>359.14800000000002</c:v>
                </c:pt>
                <c:pt idx="9622">
                  <c:v>359.17599999999999</c:v>
                </c:pt>
                <c:pt idx="9623">
                  <c:v>359.20400000000001</c:v>
                </c:pt>
                <c:pt idx="9624">
                  <c:v>359.23200000000003</c:v>
                </c:pt>
                <c:pt idx="9625">
                  <c:v>359.26</c:v>
                </c:pt>
                <c:pt idx="9626">
                  <c:v>359.28800000000001</c:v>
                </c:pt>
                <c:pt idx="9627">
                  <c:v>359.315</c:v>
                </c:pt>
                <c:pt idx="9628">
                  <c:v>359.34300000000002</c:v>
                </c:pt>
                <c:pt idx="9629">
                  <c:v>359.37099999999998</c:v>
                </c:pt>
                <c:pt idx="9630">
                  <c:v>359.399</c:v>
                </c:pt>
                <c:pt idx="9631">
                  <c:v>359.42700000000002</c:v>
                </c:pt>
                <c:pt idx="9632">
                  <c:v>359.45499999999998</c:v>
                </c:pt>
                <c:pt idx="9633">
                  <c:v>359.483</c:v>
                </c:pt>
                <c:pt idx="9634">
                  <c:v>359.51100000000002</c:v>
                </c:pt>
                <c:pt idx="9635">
                  <c:v>359.53899999999999</c:v>
                </c:pt>
                <c:pt idx="9636">
                  <c:v>359.56600000000003</c:v>
                </c:pt>
                <c:pt idx="9637">
                  <c:v>359.59399999999999</c:v>
                </c:pt>
                <c:pt idx="9638">
                  <c:v>359.62200000000001</c:v>
                </c:pt>
                <c:pt idx="9639">
                  <c:v>359.65000000000003</c:v>
                </c:pt>
                <c:pt idx="9640">
                  <c:v>359.678</c:v>
                </c:pt>
                <c:pt idx="9641">
                  <c:v>359.70600000000002</c:v>
                </c:pt>
                <c:pt idx="9642">
                  <c:v>359.73399999999998</c:v>
                </c:pt>
                <c:pt idx="9643">
                  <c:v>359.762</c:v>
                </c:pt>
                <c:pt idx="9644">
                  <c:v>359.78899999999999</c:v>
                </c:pt>
                <c:pt idx="9645">
                  <c:v>359.81700000000001</c:v>
                </c:pt>
                <c:pt idx="9646">
                  <c:v>359.84500000000003</c:v>
                </c:pt>
                <c:pt idx="9647">
                  <c:v>359.87299999999999</c:v>
                </c:pt>
                <c:pt idx="9648">
                  <c:v>359.90100000000001</c:v>
                </c:pt>
                <c:pt idx="9649">
                  <c:v>359.92900000000003</c:v>
                </c:pt>
                <c:pt idx="9650">
                  <c:v>359.95699999999999</c:v>
                </c:pt>
                <c:pt idx="9651">
                  <c:v>359.98500000000001</c:v>
                </c:pt>
                <c:pt idx="9652">
                  <c:v>360.01300000000003</c:v>
                </c:pt>
                <c:pt idx="9653">
                  <c:v>360.04</c:v>
                </c:pt>
                <c:pt idx="9654">
                  <c:v>360.06799999999998</c:v>
                </c:pt>
                <c:pt idx="9655">
                  <c:v>360.096</c:v>
                </c:pt>
                <c:pt idx="9656">
                  <c:v>360.12400000000002</c:v>
                </c:pt>
                <c:pt idx="9657">
                  <c:v>360.15199999999999</c:v>
                </c:pt>
                <c:pt idx="9658">
                  <c:v>360.18</c:v>
                </c:pt>
                <c:pt idx="9659">
                  <c:v>360.20800000000003</c:v>
                </c:pt>
                <c:pt idx="9660">
                  <c:v>360.23599999999999</c:v>
                </c:pt>
                <c:pt idx="9661">
                  <c:v>360.26400000000001</c:v>
                </c:pt>
                <c:pt idx="9662">
                  <c:v>360.291</c:v>
                </c:pt>
                <c:pt idx="9663">
                  <c:v>360.31900000000002</c:v>
                </c:pt>
                <c:pt idx="9664">
                  <c:v>360.34699999999998</c:v>
                </c:pt>
                <c:pt idx="9665">
                  <c:v>360.375</c:v>
                </c:pt>
                <c:pt idx="9666">
                  <c:v>360.40300000000002</c:v>
                </c:pt>
                <c:pt idx="9667">
                  <c:v>360.43099999999998</c:v>
                </c:pt>
                <c:pt idx="9668">
                  <c:v>360.459</c:v>
                </c:pt>
                <c:pt idx="9669">
                  <c:v>360.48700000000002</c:v>
                </c:pt>
                <c:pt idx="9670">
                  <c:v>360.51499999999999</c:v>
                </c:pt>
                <c:pt idx="9671">
                  <c:v>360.54300000000001</c:v>
                </c:pt>
                <c:pt idx="9672">
                  <c:v>360.57</c:v>
                </c:pt>
                <c:pt idx="9673">
                  <c:v>360.59800000000001</c:v>
                </c:pt>
                <c:pt idx="9674">
                  <c:v>360.62600000000003</c:v>
                </c:pt>
                <c:pt idx="9675">
                  <c:v>360.654</c:v>
                </c:pt>
                <c:pt idx="9676">
                  <c:v>360.68200000000002</c:v>
                </c:pt>
                <c:pt idx="9677">
                  <c:v>360.71</c:v>
                </c:pt>
                <c:pt idx="9678">
                  <c:v>360.738</c:v>
                </c:pt>
                <c:pt idx="9679">
                  <c:v>360.76600000000002</c:v>
                </c:pt>
                <c:pt idx="9680">
                  <c:v>360.79300000000001</c:v>
                </c:pt>
                <c:pt idx="9681">
                  <c:v>360.82100000000003</c:v>
                </c:pt>
                <c:pt idx="9682">
                  <c:v>360.84899999999999</c:v>
                </c:pt>
                <c:pt idx="9683">
                  <c:v>360.87700000000001</c:v>
                </c:pt>
                <c:pt idx="9684">
                  <c:v>360.90500000000003</c:v>
                </c:pt>
                <c:pt idx="9685">
                  <c:v>360.93299999999999</c:v>
                </c:pt>
                <c:pt idx="9686">
                  <c:v>360.96</c:v>
                </c:pt>
                <c:pt idx="9687">
                  <c:v>360.988</c:v>
                </c:pt>
                <c:pt idx="9688">
                  <c:v>361.01600000000002</c:v>
                </c:pt>
                <c:pt idx="9689">
                  <c:v>361.04399999999998</c:v>
                </c:pt>
                <c:pt idx="9690">
                  <c:v>361.072</c:v>
                </c:pt>
                <c:pt idx="9691">
                  <c:v>361.09899999999999</c:v>
                </c:pt>
                <c:pt idx="9692">
                  <c:v>361.12700000000001</c:v>
                </c:pt>
                <c:pt idx="9693">
                  <c:v>361.15500000000003</c:v>
                </c:pt>
                <c:pt idx="9694">
                  <c:v>361.18299999999999</c:v>
                </c:pt>
                <c:pt idx="9695">
                  <c:v>361.21100000000001</c:v>
                </c:pt>
                <c:pt idx="9696">
                  <c:v>361.23900000000003</c:v>
                </c:pt>
                <c:pt idx="9697">
                  <c:v>361.26600000000002</c:v>
                </c:pt>
                <c:pt idx="9698">
                  <c:v>361.29399999999998</c:v>
                </c:pt>
                <c:pt idx="9699">
                  <c:v>361.322</c:v>
                </c:pt>
                <c:pt idx="9700">
                  <c:v>361.35</c:v>
                </c:pt>
                <c:pt idx="9701">
                  <c:v>361.37799999999999</c:v>
                </c:pt>
                <c:pt idx="9702">
                  <c:v>361.40600000000001</c:v>
                </c:pt>
                <c:pt idx="9703">
                  <c:v>361.43299999999999</c:v>
                </c:pt>
                <c:pt idx="9704">
                  <c:v>361.46100000000001</c:v>
                </c:pt>
                <c:pt idx="9705">
                  <c:v>361.48900000000003</c:v>
                </c:pt>
                <c:pt idx="9706">
                  <c:v>361.517</c:v>
                </c:pt>
                <c:pt idx="9707">
                  <c:v>361.54500000000002</c:v>
                </c:pt>
                <c:pt idx="9708">
                  <c:v>361.57300000000004</c:v>
                </c:pt>
                <c:pt idx="9709">
                  <c:v>361.601</c:v>
                </c:pt>
                <c:pt idx="9710">
                  <c:v>361.62799999999999</c:v>
                </c:pt>
                <c:pt idx="9711">
                  <c:v>361.65600000000001</c:v>
                </c:pt>
                <c:pt idx="9712">
                  <c:v>361.68400000000003</c:v>
                </c:pt>
                <c:pt idx="9713">
                  <c:v>361.71199999999999</c:v>
                </c:pt>
                <c:pt idx="9714">
                  <c:v>361.74</c:v>
                </c:pt>
                <c:pt idx="9715">
                  <c:v>361.767</c:v>
                </c:pt>
                <c:pt idx="9716">
                  <c:v>361.79500000000002</c:v>
                </c:pt>
                <c:pt idx="9717">
                  <c:v>361.82300000000004</c:v>
                </c:pt>
                <c:pt idx="9718">
                  <c:v>361.851</c:v>
                </c:pt>
                <c:pt idx="9719">
                  <c:v>361.87900000000002</c:v>
                </c:pt>
                <c:pt idx="9720">
                  <c:v>361.90600000000001</c:v>
                </c:pt>
                <c:pt idx="9721">
                  <c:v>361.93400000000003</c:v>
                </c:pt>
                <c:pt idx="9722">
                  <c:v>361.96199999999999</c:v>
                </c:pt>
                <c:pt idx="9723">
                  <c:v>361.99</c:v>
                </c:pt>
                <c:pt idx="9724">
                  <c:v>362.01800000000003</c:v>
                </c:pt>
                <c:pt idx="9725">
                  <c:v>362.04599999999999</c:v>
                </c:pt>
                <c:pt idx="9726">
                  <c:v>362.07300000000004</c:v>
                </c:pt>
                <c:pt idx="9727">
                  <c:v>362.101</c:v>
                </c:pt>
                <c:pt idx="9728">
                  <c:v>362.12900000000002</c:v>
                </c:pt>
                <c:pt idx="9729">
                  <c:v>362.15699999999998</c:v>
                </c:pt>
                <c:pt idx="9730">
                  <c:v>362.185</c:v>
                </c:pt>
                <c:pt idx="9731">
                  <c:v>362.21300000000002</c:v>
                </c:pt>
                <c:pt idx="9732">
                  <c:v>362.24</c:v>
                </c:pt>
                <c:pt idx="9733">
                  <c:v>362.26800000000003</c:v>
                </c:pt>
                <c:pt idx="9734">
                  <c:v>362.29599999999999</c:v>
                </c:pt>
                <c:pt idx="9735">
                  <c:v>362.32400000000001</c:v>
                </c:pt>
                <c:pt idx="9736">
                  <c:v>362.35200000000003</c:v>
                </c:pt>
                <c:pt idx="9737">
                  <c:v>362.38</c:v>
                </c:pt>
                <c:pt idx="9738">
                  <c:v>362.40800000000002</c:v>
                </c:pt>
                <c:pt idx="9739">
                  <c:v>362.435</c:v>
                </c:pt>
                <c:pt idx="9740">
                  <c:v>362.46300000000002</c:v>
                </c:pt>
                <c:pt idx="9741">
                  <c:v>362.49099999999999</c:v>
                </c:pt>
                <c:pt idx="9742">
                  <c:v>362.51900000000001</c:v>
                </c:pt>
                <c:pt idx="9743">
                  <c:v>362.54700000000003</c:v>
                </c:pt>
                <c:pt idx="9744">
                  <c:v>362.57499999999999</c:v>
                </c:pt>
                <c:pt idx="9745">
                  <c:v>362.60300000000001</c:v>
                </c:pt>
                <c:pt idx="9746">
                  <c:v>362.63</c:v>
                </c:pt>
                <c:pt idx="9747">
                  <c:v>362.65800000000002</c:v>
                </c:pt>
                <c:pt idx="9748">
                  <c:v>362.68600000000004</c:v>
                </c:pt>
                <c:pt idx="9749">
                  <c:v>362.714</c:v>
                </c:pt>
                <c:pt idx="9750">
                  <c:v>362.74200000000002</c:v>
                </c:pt>
                <c:pt idx="9751">
                  <c:v>362.77</c:v>
                </c:pt>
                <c:pt idx="9752">
                  <c:v>362.798</c:v>
                </c:pt>
                <c:pt idx="9753">
                  <c:v>362.82499999999999</c:v>
                </c:pt>
                <c:pt idx="9754">
                  <c:v>362.85300000000001</c:v>
                </c:pt>
                <c:pt idx="9755">
                  <c:v>362.88100000000003</c:v>
                </c:pt>
                <c:pt idx="9756">
                  <c:v>362.90899999999999</c:v>
                </c:pt>
                <c:pt idx="9757">
                  <c:v>362.93700000000001</c:v>
                </c:pt>
                <c:pt idx="9758">
                  <c:v>362.96500000000003</c:v>
                </c:pt>
                <c:pt idx="9759">
                  <c:v>362.99299999999999</c:v>
                </c:pt>
                <c:pt idx="9760">
                  <c:v>363.02100000000002</c:v>
                </c:pt>
                <c:pt idx="9761">
                  <c:v>363.048</c:v>
                </c:pt>
                <c:pt idx="9762">
                  <c:v>363.07600000000002</c:v>
                </c:pt>
                <c:pt idx="9763">
                  <c:v>363.10399999999998</c:v>
                </c:pt>
                <c:pt idx="9764">
                  <c:v>363.13200000000001</c:v>
                </c:pt>
                <c:pt idx="9765">
                  <c:v>363.16</c:v>
                </c:pt>
                <c:pt idx="9766">
                  <c:v>363.18799999999999</c:v>
                </c:pt>
                <c:pt idx="9767">
                  <c:v>363.21600000000001</c:v>
                </c:pt>
                <c:pt idx="9768">
                  <c:v>363.24299999999999</c:v>
                </c:pt>
                <c:pt idx="9769">
                  <c:v>363.27100000000002</c:v>
                </c:pt>
                <c:pt idx="9770">
                  <c:v>363.29900000000004</c:v>
                </c:pt>
                <c:pt idx="9771">
                  <c:v>363.327</c:v>
                </c:pt>
                <c:pt idx="9772">
                  <c:v>363.35500000000002</c:v>
                </c:pt>
                <c:pt idx="9773">
                  <c:v>363.38299999999998</c:v>
                </c:pt>
                <c:pt idx="9774">
                  <c:v>363.411</c:v>
                </c:pt>
                <c:pt idx="9775">
                  <c:v>363.43799999999999</c:v>
                </c:pt>
                <c:pt idx="9776">
                  <c:v>363.46600000000001</c:v>
                </c:pt>
                <c:pt idx="9777">
                  <c:v>363.49400000000003</c:v>
                </c:pt>
                <c:pt idx="9778">
                  <c:v>363.52199999999999</c:v>
                </c:pt>
                <c:pt idx="9779">
                  <c:v>363.55</c:v>
                </c:pt>
                <c:pt idx="9780">
                  <c:v>363.577</c:v>
                </c:pt>
                <c:pt idx="9781">
                  <c:v>363.60500000000002</c:v>
                </c:pt>
                <c:pt idx="9782">
                  <c:v>363.63299999999998</c:v>
                </c:pt>
                <c:pt idx="9783">
                  <c:v>363.661</c:v>
                </c:pt>
                <c:pt idx="9784">
                  <c:v>363.68900000000002</c:v>
                </c:pt>
                <c:pt idx="9785">
                  <c:v>363.71699999999998</c:v>
                </c:pt>
                <c:pt idx="9786">
                  <c:v>363.74400000000003</c:v>
                </c:pt>
                <c:pt idx="9787">
                  <c:v>363.77199999999999</c:v>
                </c:pt>
                <c:pt idx="9788">
                  <c:v>363.8</c:v>
                </c:pt>
                <c:pt idx="9789">
                  <c:v>363.82800000000003</c:v>
                </c:pt>
                <c:pt idx="9790">
                  <c:v>363.85599999999999</c:v>
                </c:pt>
                <c:pt idx="9791">
                  <c:v>363.88299999999998</c:v>
                </c:pt>
                <c:pt idx="9792">
                  <c:v>363.911</c:v>
                </c:pt>
                <c:pt idx="9793">
                  <c:v>363.93900000000002</c:v>
                </c:pt>
                <c:pt idx="9794">
                  <c:v>363.96699999999998</c:v>
                </c:pt>
                <c:pt idx="9795">
                  <c:v>363.99400000000003</c:v>
                </c:pt>
                <c:pt idx="9796">
                  <c:v>364.02199999999999</c:v>
                </c:pt>
                <c:pt idx="9797">
                  <c:v>364.05</c:v>
                </c:pt>
                <c:pt idx="9798">
                  <c:v>364.07800000000003</c:v>
                </c:pt>
                <c:pt idx="9799">
                  <c:v>364.10599999999999</c:v>
                </c:pt>
                <c:pt idx="9800">
                  <c:v>364.13400000000001</c:v>
                </c:pt>
                <c:pt idx="9801">
                  <c:v>364.161</c:v>
                </c:pt>
                <c:pt idx="9802">
                  <c:v>364.18900000000002</c:v>
                </c:pt>
                <c:pt idx="9803">
                  <c:v>364.21699999999998</c:v>
                </c:pt>
                <c:pt idx="9804">
                  <c:v>364.245</c:v>
                </c:pt>
                <c:pt idx="9805">
                  <c:v>364.27300000000002</c:v>
                </c:pt>
                <c:pt idx="9806">
                  <c:v>364.30099999999999</c:v>
                </c:pt>
                <c:pt idx="9807">
                  <c:v>364.32900000000001</c:v>
                </c:pt>
                <c:pt idx="9808">
                  <c:v>364.35700000000003</c:v>
                </c:pt>
                <c:pt idx="9809">
                  <c:v>364.38499999999999</c:v>
                </c:pt>
                <c:pt idx="9810">
                  <c:v>364.41300000000001</c:v>
                </c:pt>
                <c:pt idx="9811">
                  <c:v>364.44100000000003</c:v>
                </c:pt>
                <c:pt idx="9812">
                  <c:v>364.46899999999999</c:v>
                </c:pt>
                <c:pt idx="9813">
                  <c:v>364.49700000000001</c:v>
                </c:pt>
                <c:pt idx="9814">
                  <c:v>364.52500000000003</c:v>
                </c:pt>
                <c:pt idx="9815">
                  <c:v>364.553</c:v>
                </c:pt>
                <c:pt idx="9816">
                  <c:v>364.58100000000002</c:v>
                </c:pt>
                <c:pt idx="9817">
                  <c:v>364.61</c:v>
                </c:pt>
                <c:pt idx="9818">
                  <c:v>364.63800000000003</c:v>
                </c:pt>
                <c:pt idx="9819">
                  <c:v>364.666</c:v>
                </c:pt>
                <c:pt idx="9820">
                  <c:v>364.69400000000002</c:v>
                </c:pt>
                <c:pt idx="9821">
                  <c:v>364.72199999999998</c:v>
                </c:pt>
                <c:pt idx="9822">
                  <c:v>364.75</c:v>
                </c:pt>
                <c:pt idx="9823">
                  <c:v>364.77800000000002</c:v>
                </c:pt>
                <c:pt idx="9824">
                  <c:v>364.80599999999998</c:v>
                </c:pt>
                <c:pt idx="9825">
                  <c:v>364.834</c:v>
                </c:pt>
                <c:pt idx="9826">
                  <c:v>364.86200000000002</c:v>
                </c:pt>
                <c:pt idx="9827">
                  <c:v>364.89</c:v>
                </c:pt>
                <c:pt idx="9828">
                  <c:v>364.91800000000001</c:v>
                </c:pt>
                <c:pt idx="9829">
                  <c:v>364.94600000000003</c:v>
                </c:pt>
                <c:pt idx="9830">
                  <c:v>364.97399999999999</c:v>
                </c:pt>
                <c:pt idx="9831">
                  <c:v>365.00200000000001</c:v>
                </c:pt>
                <c:pt idx="9832">
                  <c:v>365.03000000000003</c:v>
                </c:pt>
                <c:pt idx="9833">
                  <c:v>365.05799999999999</c:v>
                </c:pt>
                <c:pt idx="9834">
                  <c:v>365.08600000000001</c:v>
                </c:pt>
                <c:pt idx="9835">
                  <c:v>365.11400000000003</c:v>
                </c:pt>
                <c:pt idx="9836">
                  <c:v>365.142</c:v>
                </c:pt>
                <c:pt idx="9837">
                  <c:v>365.17</c:v>
                </c:pt>
                <c:pt idx="9838">
                  <c:v>365.19900000000001</c:v>
                </c:pt>
                <c:pt idx="9839">
                  <c:v>365.22700000000003</c:v>
                </c:pt>
                <c:pt idx="9840">
                  <c:v>365.255</c:v>
                </c:pt>
                <c:pt idx="9841">
                  <c:v>365.28300000000002</c:v>
                </c:pt>
                <c:pt idx="9842">
                  <c:v>365.31100000000004</c:v>
                </c:pt>
                <c:pt idx="9843">
                  <c:v>365.339</c:v>
                </c:pt>
                <c:pt idx="9844">
                  <c:v>365.36700000000002</c:v>
                </c:pt>
                <c:pt idx="9845">
                  <c:v>365.39499999999998</c:v>
                </c:pt>
                <c:pt idx="9846">
                  <c:v>365.423</c:v>
                </c:pt>
                <c:pt idx="9847">
                  <c:v>365.45100000000002</c:v>
                </c:pt>
                <c:pt idx="9848">
                  <c:v>365.47899999999998</c:v>
                </c:pt>
                <c:pt idx="9849">
                  <c:v>365.50700000000001</c:v>
                </c:pt>
                <c:pt idx="9850">
                  <c:v>365.53500000000003</c:v>
                </c:pt>
                <c:pt idx="9851">
                  <c:v>365.56299999999999</c:v>
                </c:pt>
                <c:pt idx="9852">
                  <c:v>365.59100000000001</c:v>
                </c:pt>
                <c:pt idx="9853">
                  <c:v>365.61900000000003</c:v>
                </c:pt>
                <c:pt idx="9854">
                  <c:v>365.64699999999999</c:v>
                </c:pt>
                <c:pt idx="9855">
                  <c:v>365.67500000000001</c:v>
                </c:pt>
                <c:pt idx="9856">
                  <c:v>365.70300000000003</c:v>
                </c:pt>
                <c:pt idx="9857">
                  <c:v>365.73099999999999</c:v>
                </c:pt>
                <c:pt idx="9858">
                  <c:v>365.75900000000001</c:v>
                </c:pt>
                <c:pt idx="9859">
                  <c:v>365.78700000000003</c:v>
                </c:pt>
                <c:pt idx="9860">
                  <c:v>365.815</c:v>
                </c:pt>
                <c:pt idx="9861">
                  <c:v>365.84199999999998</c:v>
                </c:pt>
                <c:pt idx="9862">
                  <c:v>365.87</c:v>
                </c:pt>
                <c:pt idx="9863">
                  <c:v>365.89800000000002</c:v>
                </c:pt>
                <c:pt idx="9864">
                  <c:v>365.92599999999999</c:v>
                </c:pt>
                <c:pt idx="9865">
                  <c:v>365.95400000000001</c:v>
                </c:pt>
                <c:pt idx="9866">
                  <c:v>365.98200000000003</c:v>
                </c:pt>
                <c:pt idx="9867">
                  <c:v>366.01</c:v>
                </c:pt>
                <c:pt idx="9868">
                  <c:v>366.03800000000001</c:v>
                </c:pt>
                <c:pt idx="9869">
                  <c:v>366.065</c:v>
                </c:pt>
                <c:pt idx="9870">
                  <c:v>366.09300000000002</c:v>
                </c:pt>
                <c:pt idx="9871">
                  <c:v>366.12099999999998</c:v>
                </c:pt>
                <c:pt idx="9872">
                  <c:v>366.149</c:v>
                </c:pt>
                <c:pt idx="9873">
                  <c:v>366.17700000000002</c:v>
                </c:pt>
                <c:pt idx="9874">
                  <c:v>366.20499999999998</c:v>
                </c:pt>
                <c:pt idx="9875">
                  <c:v>366.23200000000003</c:v>
                </c:pt>
                <c:pt idx="9876">
                  <c:v>366.26</c:v>
                </c:pt>
                <c:pt idx="9877">
                  <c:v>366.28800000000001</c:v>
                </c:pt>
                <c:pt idx="9878">
                  <c:v>366.31600000000003</c:v>
                </c:pt>
                <c:pt idx="9879">
                  <c:v>366.34399999999999</c:v>
                </c:pt>
                <c:pt idx="9880">
                  <c:v>366.37200000000001</c:v>
                </c:pt>
                <c:pt idx="9881">
                  <c:v>366.399</c:v>
                </c:pt>
                <c:pt idx="9882">
                  <c:v>366.42700000000002</c:v>
                </c:pt>
                <c:pt idx="9883">
                  <c:v>366.45499999999998</c:v>
                </c:pt>
                <c:pt idx="9884">
                  <c:v>366.483</c:v>
                </c:pt>
                <c:pt idx="9885">
                  <c:v>366.51100000000002</c:v>
                </c:pt>
                <c:pt idx="9886">
                  <c:v>366.53899999999999</c:v>
                </c:pt>
                <c:pt idx="9887">
                  <c:v>366.56600000000003</c:v>
                </c:pt>
                <c:pt idx="9888">
                  <c:v>366.59399999999999</c:v>
                </c:pt>
                <c:pt idx="9889">
                  <c:v>366.62200000000001</c:v>
                </c:pt>
                <c:pt idx="9890">
                  <c:v>366.65000000000003</c:v>
                </c:pt>
                <c:pt idx="9891">
                  <c:v>366.678</c:v>
                </c:pt>
                <c:pt idx="9892">
                  <c:v>366.70600000000002</c:v>
                </c:pt>
                <c:pt idx="9893">
                  <c:v>366.73399999999998</c:v>
                </c:pt>
                <c:pt idx="9894">
                  <c:v>366.76100000000002</c:v>
                </c:pt>
                <c:pt idx="9895">
                  <c:v>366.78899999999999</c:v>
                </c:pt>
                <c:pt idx="9896">
                  <c:v>366.81700000000001</c:v>
                </c:pt>
                <c:pt idx="9897">
                  <c:v>366.84500000000003</c:v>
                </c:pt>
                <c:pt idx="9898">
                  <c:v>366.87299999999999</c:v>
                </c:pt>
                <c:pt idx="9899">
                  <c:v>366.90100000000001</c:v>
                </c:pt>
                <c:pt idx="9900">
                  <c:v>366.92900000000003</c:v>
                </c:pt>
                <c:pt idx="9901">
                  <c:v>366.95600000000002</c:v>
                </c:pt>
                <c:pt idx="9902">
                  <c:v>366.98399999999998</c:v>
                </c:pt>
                <c:pt idx="9903">
                  <c:v>367.012</c:v>
                </c:pt>
                <c:pt idx="9904">
                  <c:v>367.04</c:v>
                </c:pt>
                <c:pt idx="9905">
                  <c:v>367.06799999999998</c:v>
                </c:pt>
                <c:pt idx="9906">
                  <c:v>367.096</c:v>
                </c:pt>
                <c:pt idx="9907">
                  <c:v>367.12400000000002</c:v>
                </c:pt>
                <c:pt idx="9908">
                  <c:v>367.15100000000001</c:v>
                </c:pt>
                <c:pt idx="9909">
                  <c:v>367.17900000000003</c:v>
                </c:pt>
                <c:pt idx="9910">
                  <c:v>367.20699999999999</c:v>
                </c:pt>
                <c:pt idx="9911">
                  <c:v>367.23500000000001</c:v>
                </c:pt>
                <c:pt idx="9912">
                  <c:v>367.26300000000003</c:v>
                </c:pt>
                <c:pt idx="9913">
                  <c:v>367.29</c:v>
                </c:pt>
                <c:pt idx="9914">
                  <c:v>367.31799999999998</c:v>
                </c:pt>
                <c:pt idx="9915">
                  <c:v>367.346</c:v>
                </c:pt>
                <c:pt idx="9916">
                  <c:v>367.37400000000002</c:v>
                </c:pt>
                <c:pt idx="9917">
                  <c:v>367.40199999999999</c:v>
                </c:pt>
                <c:pt idx="9918">
                  <c:v>367.43</c:v>
                </c:pt>
                <c:pt idx="9919">
                  <c:v>367.45699999999999</c:v>
                </c:pt>
                <c:pt idx="9920">
                  <c:v>367.48500000000001</c:v>
                </c:pt>
                <c:pt idx="9921">
                  <c:v>367.51300000000003</c:v>
                </c:pt>
                <c:pt idx="9922">
                  <c:v>367.541</c:v>
                </c:pt>
                <c:pt idx="9923">
                  <c:v>367.56900000000002</c:v>
                </c:pt>
                <c:pt idx="9924">
                  <c:v>367.59699999999998</c:v>
                </c:pt>
                <c:pt idx="9925">
                  <c:v>367.62400000000002</c:v>
                </c:pt>
                <c:pt idx="9926">
                  <c:v>367.65199999999999</c:v>
                </c:pt>
                <c:pt idx="9927">
                  <c:v>367.68</c:v>
                </c:pt>
                <c:pt idx="9928">
                  <c:v>367.70800000000003</c:v>
                </c:pt>
                <c:pt idx="9929">
                  <c:v>367.73599999999999</c:v>
                </c:pt>
                <c:pt idx="9930">
                  <c:v>367.76400000000001</c:v>
                </c:pt>
                <c:pt idx="9931">
                  <c:v>367.791</c:v>
                </c:pt>
                <c:pt idx="9932">
                  <c:v>367.81900000000002</c:v>
                </c:pt>
                <c:pt idx="9933">
                  <c:v>367.84699999999998</c:v>
                </c:pt>
                <c:pt idx="9934">
                  <c:v>367.875</c:v>
                </c:pt>
                <c:pt idx="9935">
                  <c:v>367.90300000000002</c:v>
                </c:pt>
                <c:pt idx="9936">
                  <c:v>367.93099999999998</c:v>
                </c:pt>
                <c:pt idx="9937">
                  <c:v>367.959</c:v>
                </c:pt>
                <c:pt idx="9938">
                  <c:v>367.98700000000002</c:v>
                </c:pt>
                <c:pt idx="9939">
                  <c:v>368.01400000000001</c:v>
                </c:pt>
                <c:pt idx="9940">
                  <c:v>368.04200000000003</c:v>
                </c:pt>
                <c:pt idx="9941">
                  <c:v>368.07</c:v>
                </c:pt>
                <c:pt idx="9942">
                  <c:v>368.09800000000001</c:v>
                </c:pt>
                <c:pt idx="9943">
                  <c:v>368.12600000000003</c:v>
                </c:pt>
                <c:pt idx="9944">
                  <c:v>368.154</c:v>
                </c:pt>
                <c:pt idx="9945">
                  <c:v>368.18200000000002</c:v>
                </c:pt>
                <c:pt idx="9946">
                  <c:v>368.21</c:v>
                </c:pt>
                <c:pt idx="9947">
                  <c:v>368.238</c:v>
                </c:pt>
                <c:pt idx="9948">
                  <c:v>368.26499999999999</c:v>
                </c:pt>
                <c:pt idx="9949">
                  <c:v>368.29300000000001</c:v>
                </c:pt>
                <c:pt idx="9950">
                  <c:v>368.32100000000003</c:v>
                </c:pt>
                <c:pt idx="9951">
                  <c:v>368.34899999999999</c:v>
                </c:pt>
                <c:pt idx="9952">
                  <c:v>368.37700000000001</c:v>
                </c:pt>
                <c:pt idx="9953">
                  <c:v>368.40500000000003</c:v>
                </c:pt>
                <c:pt idx="9954">
                  <c:v>368.43299999999999</c:v>
                </c:pt>
                <c:pt idx="9955">
                  <c:v>368.46100000000001</c:v>
                </c:pt>
                <c:pt idx="9956">
                  <c:v>368.48900000000003</c:v>
                </c:pt>
                <c:pt idx="9957">
                  <c:v>368.51600000000002</c:v>
                </c:pt>
                <c:pt idx="9958">
                  <c:v>368.54399999999998</c:v>
                </c:pt>
                <c:pt idx="9959">
                  <c:v>368.572</c:v>
                </c:pt>
                <c:pt idx="9960">
                  <c:v>368.6</c:v>
                </c:pt>
                <c:pt idx="9961">
                  <c:v>368.62799999999999</c:v>
                </c:pt>
                <c:pt idx="9962">
                  <c:v>368.65600000000001</c:v>
                </c:pt>
                <c:pt idx="9963">
                  <c:v>368.68400000000003</c:v>
                </c:pt>
                <c:pt idx="9964">
                  <c:v>368.71199999999999</c:v>
                </c:pt>
                <c:pt idx="9965">
                  <c:v>368.73900000000003</c:v>
                </c:pt>
                <c:pt idx="9966">
                  <c:v>368.767</c:v>
                </c:pt>
                <c:pt idx="9967">
                  <c:v>368.79500000000002</c:v>
                </c:pt>
                <c:pt idx="9968">
                  <c:v>368.82300000000004</c:v>
                </c:pt>
                <c:pt idx="9969">
                  <c:v>368.851</c:v>
                </c:pt>
                <c:pt idx="9970">
                  <c:v>368.87900000000002</c:v>
                </c:pt>
                <c:pt idx="9971">
                  <c:v>368.90699999999998</c:v>
                </c:pt>
                <c:pt idx="9972">
                  <c:v>368.935</c:v>
                </c:pt>
                <c:pt idx="9973">
                  <c:v>368.96199999999999</c:v>
                </c:pt>
                <c:pt idx="9974">
                  <c:v>368.99</c:v>
                </c:pt>
                <c:pt idx="9975">
                  <c:v>369.01800000000003</c:v>
                </c:pt>
                <c:pt idx="9976">
                  <c:v>369.04599999999999</c:v>
                </c:pt>
                <c:pt idx="9977">
                  <c:v>369.07400000000001</c:v>
                </c:pt>
                <c:pt idx="9978">
                  <c:v>369.10200000000003</c:v>
                </c:pt>
                <c:pt idx="9979">
                  <c:v>369.13</c:v>
                </c:pt>
                <c:pt idx="9980">
                  <c:v>369.15699999999998</c:v>
                </c:pt>
                <c:pt idx="9981">
                  <c:v>369.185</c:v>
                </c:pt>
                <c:pt idx="9982">
                  <c:v>369.21300000000002</c:v>
                </c:pt>
                <c:pt idx="9983">
                  <c:v>369.24099999999999</c:v>
                </c:pt>
                <c:pt idx="9984">
                  <c:v>369.26900000000001</c:v>
                </c:pt>
                <c:pt idx="9985">
                  <c:v>369.29700000000003</c:v>
                </c:pt>
                <c:pt idx="9986">
                  <c:v>369.32499999999999</c:v>
                </c:pt>
                <c:pt idx="9987">
                  <c:v>369.35200000000003</c:v>
                </c:pt>
                <c:pt idx="9988">
                  <c:v>369.38</c:v>
                </c:pt>
                <c:pt idx="9989">
                  <c:v>369.40800000000002</c:v>
                </c:pt>
                <c:pt idx="9990">
                  <c:v>369.43600000000004</c:v>
                </c:pt>
                <c:pt idx="9991">
                  <c:v>369.464</c:v>
                </c:pt>
                <c:pt idx="9992">
                  <c:v>369.49200000000002</c:v>
                </c:pt>
                <c:pt idx="9993">
                  <c:v>369.52</c:v>
                </c:pt>
                <c:pt idx="9994">
                  <c:v>369.548</c:v>
                </c:pt>
                <c:pt idx="9995">
                  <c:v>369.57600000000002</c:v>
                </c:pt>
                <c:pt idx="9996">
                  <c:v>369.60300000000001</c:v>
                </c:pt>
                <c:pt idx="9997">
                  <c:v>369.63100000000003</c:v>
                </c:pt>
                <c:pt idx="9998">
                  <c:v>369.65899999999999</c:v>
                </c:pt>
                <c:pt idx="9999">
                  <c:v>369.68700000000001</c:v>
                </c:pt>
                <c:pt idx="10000">
                  <c:v>369.71500000000003</c:v>
                </c:pt>
                <c:pt idx="10001">
                  <c:v>369.74299999999999</c:v>
                </c:pt>
                <c:pt idx="10002">
                  <c:v>369.77100000000002</c:v>
                </c:pt>
                <c:pt idx="10003">
                  <c:v>369.79900000000004</c:v>
                </c:pt>
                <c:pt idx="10004">
                  <c:v>369.827</c:v>
                </c:pt>
                <c:pt idx="10005">
                  <c:v>369.85399999999998</c:v>
                </c:pt>
                <c:pt idx="10006">
                  <c:v>369.88200000000001</c:v>
                </c:pt>
                <c:pt idx="10007">
                  <c:v>369.91</c:v>
                </c:pt>
                <c:pt idx="10008">
                  <c:v>369.93799999999999</c:v>
                </c:pt>
                <c:pt idx="10009">
                  <c:v>369.96600000000001</c:v>
                </c:pt>
                <c:pt idx="10010">
                  <c:v>369.99400000000003</c:v>
                </c:pt>
                <c:pt idx="10011">
                  <c:v>370.02199999999999</c:v>
                </c:pt>
                <c:pt idx="10012">
                  <c:v>370.05</c:v>
                </c:pt>
                <c:pt idx="10013">
                  <c:v>370.07800000000003</c:v>
                </c:pt>
                <c:pt idx="10014">
                  <c:v>370.10599999999999</c:v>
                </c:pt>
                <c:pt idx="10015">
                  <c:v>370.13299999999998</c:v>
                </c:pt>
                <c:pt idx="10016">
                  <c:v>370.161</c:v>
                </c:pt>
                <c:pt idx="10017">
                  <c:v>370.18900000000002</c:v>
                </c:pt>
                <c:pt idx="10018">
                  <c:v>370.21699999999998</c:v>
                </c:pt>
                <c:pt idx="10019">
                  <c:v>370.245</c:v>
                </c:pt>
                <c:pt idx="10020">
                  <c:v>370.27300000000002</c:v>
                </c:pt>
                <c:pt idx="10021">
                  <c:v>370.30099999999999</c:v>
                </c:pt>
                <c:pt idx="10022">
                  <c:v>370.32900000000001</c:v>
                </c:pt>
                <c:pt idx="10023">
                  <c:v>370.35700000000003</c:v>
                </c:pt>
                <c:pt idx="10024">
                  <c:v>370.38499999999999</c:v>
                </c:pt>
                <c:pt idx="10025">
                  <c:v>370.41300000000001</c:v>
                </c:pt>
                <c:pt idx="10026">
                  <c:v>370.44100000000003</c:v>
                </c:pt>
                <c:pt idx="10027">
                  <c:v>370.46800000000002</c:v>
                </c:pt>
                <c:pt idx="10028">
                  <c:v>370.49599999999998</c:v>
                </c:pt>
                <c:pt idx="10029">
                  <c:v>370.524</c:v>
                </c:pt>
                <c:pt idx="10030">
                  <c:v>370.55200000000002</c:v>
                </c:pt>
                <c:pt idx="10031">
                  <c:v>370.58</c:v>
                </c:pt>
                <c:pt idx="10032">
                  <c:v>370.608</c:v>
                </c:pt>
                <c:pt idx="10033">
                  <c:v>370.63600000000002</c:v>
                </c:pt>
                <c:pt idx="10034">
                  <c:v>370.66399999999999</c:v>
                </c:pt>
                <c:pt idx="10035">
                  <c:v>370.69200000000001</c:v>
                </c:pt>
                <c:pt idx="10036">
                  <c:v>370.72</c:v>
                </c:pt>
                <c:pt idx="10037">
                  <c:v>370.74799999999999</c:v>
                </c:pt>
                <c:pt idx="10038">
                  <c:v>370.77600000000001</c:v>
                </c:pt>
                <c:pt idx="10039">
                  <c:v>370.803</c:v>
                </c:pt>
                <c:pt idx="10040">
                  <c:v>370.83100000000002</c:v>
                </c:pt>
                <c:pt idx="10041">
                  <c:v>370.85899999999998</c:v>
                </c:pt>
                <c:pt idx="10042">
                  <c:v>370.887</c:v>
                </c:pt>
                <c:pt idx="10043">
                  <c:v>370.91500000000002</c:v>
                </c:pt>
                <c:pt idx="10044">
                  <c:v>370.94299999999998</c:v>
                </c:pt>
                <c:pt idx="10045">
                  <c:v>370.971</c:v>
                </c:pt>
                <c:pt idx="10046">
                  <c:v>370.99900000000002</c:v>
                </c:pt>
                <c:pt idx="10047">
                  <c:v>371.02699999999999</c:v>
                </c:pt>
                <c:pt idx="10048">
                  <c:v>371.05400000000003</c:v>
                </c:pt>
                <c:pt idx="10049">
                  <c:v>371.08199999999999</c:v>
                </c:pt>
                <c:pt idx="10050">
                  <c:v>371.11</c:v>
                </c:pt>
                <c:pt idx="10051">
                  <c:v>371.13800000000003</c:v>
                </c:pt>
                <c:pt idx="10052">
                  <c:v>371.166</c:v>
                </c:pt>
                <c:pt idx="10053">
                  <c:v>371.19400000000002</c:v>
                </c:pt>
                <c:pt idx="10054">
                  <c:v>371.22199999999998</c:v>
                </c:pt>
                <c:pt idx="10055">
                  <c:v>371.25</c:v>
                </c:pt>
                <c:pt idx="10056">
                  <c:v>371.27800000000002</c:v>
                </c:pt>
                <c:pt idx="10057">
                  <c:v>371.30599999999998</c:v>
                </c:pt>
                <c:pt idx="10058">
                  <c:v>371.334</c:v>
                </c:pt>
                <c:pt idx="10059">
                  <c:v>371.36099999999999</c:v>
                </c:pt>
                <c:pt idx="10060">
                  <c:v>371.38900000000001</c:v>
                </c:pt>
                <c:pt idx="10061">
                  <c:v>371.41700000000003</c:v>
                </c:pt>
                <c:pt idx="10062">
                  <c:v>371.44499999999999</c:v>
                </c:pt>
                <c:pt idx="10063">
                  <c:v>371.47300000000001</c:v>
                </c:pt>
                <c:pt idx="10064">
                  <c:v>371.50100000000003</c:v>
                </c:pt>
                <c:pt idx="10065">
                  <c:v>371.529</c:v>
                </c:pt>
                <c:pt idx="10066">
                  <c:v>371.55599999999998</c:v>
                </c:pt>
                <c:pt idx="10067">
                  <c:v>371.584</c:v>
                </c:pt>
                <c:pt idx="10068">
                  <c:v>371.61200000000002</c:v>
                </c:pt>
                <c:pt idx="10069">
                  <c:v>371.64</c:v>
                </c:pt>
                <c:pt idx="10070">
                  <c:v>371.66800000000001</c:v>
                </c:pt>
                <c:pt idx="10071">
                  <c:v>371.69600000000003</c:v>
                </c:pt>
                <c:pt idx="10072">
                  <c:v>371.72300000000001</c:v>
                </c:pt>
                <c:pt idx="10073">
                  <c:v>371.75100000000003</c:v>
                </c:pt>
                <c:pt idx="10074">
                  <c:v>371.779</c:v>
                </c:pt>
                <c:pt idx="10075">
                  <c:v>371.80700000000002</c:v>
                </c:pt>
                <c:pt idx="10076">
                  <c:v>371.83499999999998</c:v>
                </c:pt>
                <c:pt idx="10077">
                  <c:v>371.863</c:v>
                </c:pt>
                <c:pt idx="10078">
                  <c:v>371.89100000000002</c:v>
                </c:pt>
                <c:pt idx="10079">
                  <c:v>371.91800000000001</c:v>
                </c:pt>
                <c:pt idx="10080">
                  <c:v>371.94600000000003</c:v>
                </c:pt>
                <c:pt idx="10081">
                  <c:v>371.97399999999999</c:v>
                </c:pt>
                <c:pt idx="10082">
                  <c:v>372.00200000000001</c:v>
                </c:pt>
                <c:pt idx="10083">
                  <c:v>372.03000000000003</c:v>
                </c:pt>
                <c:pt idx="10084">
                  <c:v>372.05799999999999</c:v>
                </c:pt>
                <c:pt idx="10085">
                  <c:v>372.08600000000001</c:v>
                </c:pt>
                <c:pt idx="10086">
                  <c:v>372.11400000000003</c:v>
                </c:pt>
                <c:pt idx="10087">
                  <c:v>372.142</c:v>
                </c:pt>
                <c:pt idx="10088">
                  <c:v>372.17</c:v>
                </c:pt>
                <c:pt idx="10089">
                  <c:v>372.197</c:v>
                </c:pt>
                <c:pt idx="10090">
                  <c:v>372.22500000000002</c:v>
                </c:pt>
                <c:pt idx="10091">
                  <c:v>372.25299999999999</c:v>
                </c:pt>
                <c:pt idx="10092">
                  <c:v>372.28100000000001</c:v>
                </c:pt>
                <c:pt idx="10093">
                  <c:v>372.30900000000003</c:v>
                </c:pt>
                <c:pt idx="10094">
                  <c:v>372.33699999999999</c:v>
                </c:pt>
                <c:pt idx="10095">
                  <c:v>372.36500000000001</c:v>
                </c:pt>
                <c:pt idx="10096">
                  <c:v>372.39300000000003</c:v>
                </c:pt>
                <c:pt idx="10097">
                  <c:v>372.42099999999999</c:v>
                </c:pt>
                <c:pt idx="10098">
                  <c:v>372.44900000000001</c:v>
                </c:pt>
                <c:pt idx="10099">
                  <c:v>372.47700000000003</c:v>
                </c:pt>
                <c:pt idx="10100">
                  <c:v>372.505</c:v>
                </c:pt>
                <c:pt idx="10101">
                  <c:v>372.53199999999998</c:v>
                </c:pt>
                <c:pt idx="10102">
                  <c:v>372.56</c:v>
                </c:pt>
                <c:pt idx="10103">
                  <c:v>372.58800000000002</c:v>
                </c:pt>
                <c:pt idx="10104">
                  <c:v>372.61599999999999</c:v>
                </c:pt>
                <c:pt idx="10105">
                  <c:v>372.64400000000001</c:v>
                </c:pt>
                <c:pt idx="10106">
                  <c:v>372.67200000000003</c:v>
                </c:pt>
                <c:pt idx="10107">
                  <c:v>372.7</c:v>
                </c:pt>
                <c:pt idx="10108">
                  <c:v>372.72800000000001</c:v>
                </c:pt>
                <c:pt idx="10109">
                  <c:v>372.75600000000003</c:v>
                </c:pt>
                <c:pt idx="10110">
                  <c:v>372.78399999999999</c:v>
                </c:pt>
                <c:pt idx="10111">
                  <c:v>372.81200000000001</c:v>
                </c:pt>
                <c:pt idx="10112">
                  <c:v>372.84000000000003</c:v>
                </c:pt>
                <c:pt idx="10113">
                  <c:v>372.86799999999999</c:v>
                </c:pt>
                <c:pt idx="10114">
                  <c:v>372.89600000000002</c:v>
                </c:pt>
                <c:pt idx="10115">
                  <c:v>372.92400000000004</c:v>
                </c:pt>
                <c:pt idx="10116">
                  <c:v>372.95100000000002</c:v>
                </c:pt>
                <c:pt idx="10117">
                  <c:v>372.97899999999998</c:v>
                </c:pt>
                <c:pt idx="10118">
                  <c:v>373.00700000000001</c:v>
                </c:pt>
                <c:pt idx="10119">
                  <c:v>373.03500000000003</c:v>
                </c:pt>
                <c:pt idx="10120">
                  <c:v>373.06299999999999</c:v>
                </c:pt>
                <c:pt idx="10121">
                  <c:v>373.09100000000001</c:v>
                </c:pt>
                <c:pt idx="10122">
                  <c:v>373.12200000000001</c:v>
                </c:pt>
                <c:pt idx="10123">
                  <c:v>373.154</c:v>
                </c:pt>
                <c:pt idx="10124">
                  <c:v>373.18600000000004</c:v>
                </c:pt>
                <c:pt idx="10125">
                  <c:v>373.21800000000002</c:v>
                </c:pt>
                <c:pt idx="10126">
                  <c:v>373.25</c:v>
                </c:pt>
                <c:pt idx="10127">
                  <c:v>373.28199999999998</c:v>
                </c:pt>
                <c:pt idx="10128">
                  <c:v>373.315</c:v>
                </c:pt>
                <c:pt idx="10129">
                  <c:v>373.34699999999998</c:v>
                </c:pt>
                <c:pt idx="10130">
                  <c:v>373.37900000000002</c:v>
                </c:pt>
                <c:pt idx="10131">
                  <c:v>373.41200000000003</c:v>
                </c:pt>
                <c:pt idx="10132">
                  <c:v>373.44400000000002</c:v>
                </c:pt>
                <c:pt idx="10133">
                  <c:v>373.47700000000003</c:v>
                </c:pt>
                <c:pt idx="10134">
                  <c:v>373.50900000000001</c:v>
                </c:pt>
                <c:pt idx="10135">
                  <c:v>373.54200000000003</c:v>
                </c:pt>
                <c:pt idx="10136">
                  <c:v>373.57400000000001</c:v>
                </c:pt>
                <c:pt idx="10137">
                  <c:v>373.60700000000003</c:v>
                </c:pt>
                <c:pt idx="10138">
                  <c:v>373.63900000000001</c:v>
                </c:pt>
                <c:pt idx="10139">
                  <c:v>373.67200000000003</c:v>
                </c:pt>
                <c:pt idx="10140">
                  <c:v>373.70499999999998</c:v>
                </c:pt>
                <c:pt idx="10141">
                  <c:v>373.738</c:v>
                </c:pt>
                <c:pt idx="10142">
                  <c:v>373.77</c:v>
                </c:pt>
                <c:pt idx="10143">
                  <c:v>373.803</c:v>
                </c:pt>
                <c:pt idx="10144">
                  <c:v>373.83600000000001</c:v>
                </c:pt>
                <c:pt idx="10145">
                  <c:v>373.86799999999999</c:v>
                </c:pt>
                <c:pt idx="10146">
                  <c:v>373.90100000000001</c:v>
                </c:pt>
                <c:pt idx="10147">
                  <c:v>373.93400000000003</c:v>
                </c:pt>
                <c:pt idx="10148">
                  <c:v>373.96699999999998</c:v>
                </c:pt>
                <c:pt idx="10149">
                  <c:v>374</c:v>
                </c:pt>
                <c:pt idx="10150">
                  <c:v>374.03199999999998</c:v>
                </c:pt>
                <c:pt idx="10151">
                  <c:v>374.065</c:v>
                </c:pt>
                <c:pt idx="10152">
                  <c:v>374.09800000000001</c:v>
                </c:pt>
                <c:pt idx="10153">
                  <c:v>374.13100000000003</c:v>
                </c:pt>
                <c:pt idx="10154">
                  <c:v>374.16399999999999</c:v>
                </c:pt>
                <c:pt idx="10155">
                  <c:v>374.197</c:v>
                </c:pt>
                <c:pt idx="10156">
                  <c:v>374.22899999999998</c:v>
                </c:pt>
                <c:pt idx="10157">
                  <c:v>374.262</c:v>
                </c:pt>
                <c:pt idx="10158">
                  <c:v>374.29500000000002</c:v>
                </c:pt>
                <c:pt idx="10159">
                  <c:v>374.32800000000003</c:v>
                </c:pt>
                <c:pt idx="10160">
                  <c:v>374.36099999999999</c:v>
                </c:pt>
                <c:pt idx="10161">
                  <c:v>374.39300000000003</c:v>
                </c:pt>
                <c:pt idx="10162">
                  <c:v>374.42599999999999</c:v>
                </c:pt>
                <c:pt idx="10163">
                  <c:v>374.459</c:v>
                </c:pt>
                <c:pt idx="10164">
                  <c:v>374.49200000000002</c:v>
                </c:pt>
                <c:pt idx="10165">
                  <c:v>374.52500000000003</c:v>
                </c:pt>
                <c:pt idx="10166">
                  <c:v>374.55700000000002</c:v>
                </c:pt>
                <c:pt idx="10167">
                  <c:v>374.59000000000003</c:v>
                </c:pt>
                <c:pt idx="10168">
                  <c:v>374.62299999999999</c:v>
                </c:pt>
                <c:pt idx="10169">
                  <c:v>374.65600000000001</c:v>
                </c:pt>
                <c:pt idx="10170">
                  <c:v>374.68900000000002</c:v>
                </c:pt>
                <c:pt idx="10171">
                  <c:v>374.721</c:v>
                </c:pt>
                <c:pt idx="10172">
                  <c:v>374.75400000000002</c:v>
                </c:pt>
                <c:pt idx="10173">
                  <c:v>374.78700000000003</c:v>
                </c:pt>
                <c:pt idx="10174">
                  <c:v>374.82</c:v>
                </c:pt>
                <c:pt idx="10175">
                  <c:v>374.85300000000001</c:v>
                </c:pt>
                <c:pt idx="10176">
                  <c:v>374.88600000000002</c:v>
                </c:pt>
                <c:pt idx="10177">
                  <c:v>374.91800000000001</c:v>
                </c:pt>
                <c:pt idx="10178">
                  <c:v>374.95100000000002</c:v>
                </c:pt>
                <c:pt idx="10179">
                  <c:v>374.98399999999998</c:v>
                </c:pt>
                <c:pt idx="10180">
                  <c:v>375.017</c:v>
                </c:pt>
                <c:pt idx="10181">
                  <c:v>375.05</c:v>
                </c:pt>
                <c:pt idx="10182">
                  <c:v>375.08300000000003</c:v>
                </c:pt>
                <c:pt idx="10183">
                  <c:v>375.11500000000001</c:v>
                </c:pt>
                <c:pt idx="10184">
                  <c:v>375.14800000000002</c:v>
                </c:pt>
                <c:pt idx="10185">
                  <c:v>375.18099999999998</c:v>
                </c:pt>
                <c:pt idx="10186">
                  <c:v>375.214</c:v>
                </c:pt>
                <c:pt idx="10187">
                  <c:v>375.24700000000001</c:v>
                </c:pt>
                <c:pt idx="10188">
                  <c:v>375.28000000000003</c:v>
                </c:pt>
                <c:pt idx="10189">
                  <c:v>375.31299999999999</c:v>
                </c:pt>
                <c:pt idx="10190">
                  <c:v>375.34500000000003</c:v>
                </c:pt>
                <c:pt idx="10191">
                  <c:v>375.37799999999999</c:v>
                </c:pt>
                <c:pt idx="10192">
                  <c:v>375.411</c:v>
                </c:pt>
                <c:pt idx="10193">
                  <c:v>375.44400000000002</c:v>
                </c:pt>
                <c:pt idx="10194">
                  <c:v>375.47700000000003</c:v>
                </c:pt>
                <c:pt idx="10195">
                  <c:v>375.51</c:v>
                </c:pt>
                <c:pt idx="10196">
                  <c:v>375.54300000000001</c:v>
                </c:pt>
                <c:pt idx="10197">
                  <c:v>375.57600000000002</c:v>
                </c:pt>
                <c:pt idx="10198">
                  <c:v>375.60899999999998</c:v>
                </c:pt>
                <c:pt idx="10199">
                  <c:v>375.642</c:v>
                </c:pt>
                <c:pt idx="10200">
                  <c:v>375.67400000000004</c:v>
                </c:pt>
                <c:pt idx="10201">
                  <c:v>375.70699999999999</c:v>
                </c:pt>
                <c:pt idx="10202">
                  <c:v>375.74</c:v>
                </c:pt>
                <c:pt idx="10203">
                  <c:v>375.77300000000002</c:v>
                </c:pt>
                <c:pt idx="10204">
                  <c:v>375.80599999999998</c:v>
                </c:pt>
                <c:pt idx="10205">
                  <c:v>375.839</c:v>
                </c:pt>
                <c:pt idx="10206">
                  <c:v>375.87200000000001</c:v>
                </c:pt>
                <c:pt idx="10207">
                  <c:v>375.90500000000003</c:v>
                </c:pt>
                <c:pt idx="10208">
                  <c:v>375.93799999999999</c:v>
                </c:pt>
                <c:pt idx="10209">
                  <c:v>375.971</c:v>
                </c:pt>
                <c:pt idx="10210">
                  <c:v>376.00400000000002</c:v>
                </c:pt>
                <c:pt idx="10211">
                  <c:v>376.03700000000003</c:v>
                </c:pt>
                <c:pt idx="10212">
                  <c:v>376.07</c:v>
                </c:pt>
                <c:pt idx="10213">
                  <c:v>376.10200000000003</c:v>
                </c:pt>
                <c:pt idx="10214">
                  <c:v>376.13499999999999</c:v>
                </c:pt>
                <c:pt idx="10215">
                  <c:v>376.16800000000001</c:v>
                </c:pt>
                <c:pt idx="10216">
                  <c:v>376.20100000000002</c:v>
                </c:pt>
                <c:pt idx="10217">
                  <c:v>376.23399999999998</c:v>
                </c:pt>
                <c:pt idx="10218">
                  <c:v>376.267</c:v>
                </c:pt>
                <c:pt idx="10219">
                  <c:v>376.3</c:v>
                </c:pt>
                <c:pt idx="10220">
                  <c:v>376.33300000000003</c:v>
                </c:pt>
                <c:pt idx="10221">
                  <c:v>376.36599999999999</c:v>
                </c:pt>
                <c:pt idx="10222">
                  <c:v>376.39800000000002</c:v>
                </c:pt>
                <c:pt idx="10223">
                  <c:v>376.43099999999998</c:v>
                </c:pt>
                <c:pt idx="10224">
                  <c:v>376.464</c:v>
                </c:pt>
                <c:pt idx="10225">
                  <c:v>376.49700000000001</c:v>
                </c:pt>
                <c:pt idx="10226">
                  <c:v>376.53000000000003</c:v>
                </c:pt>
                <c:pt idx="10227">
                  <c:v>376.56299999999999</c:v>
                </c:pt>
                <c:pt idx="10228">
                  <c:v>376.596</c:v>
                </c:pt>
                <c:pt idx="10229">
                  <c:v>376.62799999999999</c:v>
                </c:pt>
                <c:pt idx="10230">
                  <c:v>376.661</c:v>
                </c:pt>
                <c:pt idx="10231">
                  <c:v>376.69400000000002</c:v>
                </c:pt>
                <c:pt idx="10232">
                  <c:v>376.72700000000003</c:v>
                </c:pt>
                <c:pt idx="10233">
                  <c:v>376.76</c:v>
                </c:pt>
                <c:pt idx="10234">
                  <c:v>376.79300000000001</c:v>
                </c:pt>
                <c:pt idx="10235">
                  <c:v>376.82600000000002</c:v>
                </c:pt>
                <c:pt idx="10236">
                  <c:v>376.858</c:v>
                </c:pt>
                <c:pt idx="10237">
                  <c:v>376.89100000000002</c:v>
                </c:pt>
                <c:pt idx="10238">
                  <c:v>376.92400000000004</c:v>
                </c:pt>
                <c:pt idx="10239">
                  <c:v>376.95699999999999</c:v>
                </c:pt>
                <c:pt idx="10240">
                  <c:v>376.99</c:v>
                </c:pt>
                <c:pt idx="10241">
                  <c:v>377.02300000000002</c:v>
                </c:pt>
                <c:pt idx="10242">
                  <c:v>377.05500000000001</c:v>
                </c:pt>
                <c:pt idx="10243">
                  <c:v>377.08800000000002</c:v>
                </c:pt>
                <c:pt idx="10244">
                  <c:v>377.12099999999998</c:v>
                </c:pt>
                <c:pt idx="10245">
                  <c:v>377.154</c:v>
                </c:pt>
                <c:pt idx="10246">
                  <c:v>377.18700000000001</c:v>
                </c:pt>
                <c:pt idx="10247">
                  <c:v>377.22</c:v>
                </c:pt>
                <c:pt idx="10248">
                  <c:v>377.25299999999999</c:v>
                </c:pt>
                <c:pt idx="10249">
                  <c:v>377.28500000000003</c:v>
                </c:pt>
                <c:pt idx="10250">
                  <c:v>377.31799999999998</c:v>
                </c:pt>
                <c:pt idx="10251">
                  <c:v>377.351</c:v>
                </c:pt>
                <c:pt idx="10252">
                  <c:v>377.38400000000001</c:v>
                </c:pt>
                <c:pt idx="10253">
                  <c:v>377.41700000000003</c:v>
                </c:pt>
                <c:pt idx="10254">
                  <c:v>377.44900000000001</c:v>
                </c:pt>
                <c:pt idx="10255">
                  <c:v>377.48200000000003</c:v>
                </c:pt>
                <c:pt idx="10256">
                  <c:v>377.51499999999999</c:v>
                </c:pt>
                <c:pt idx="10257">
                  <c:v>377.548</c:v>
                </c:pt>
                <c:pt idx="10258">
                  <c:v>377.58100000000002</c:v>
                </c:pt>
                <c:pt idx="10259">
                  <c:v>377.613</c:v>
                </c:pt>
                <c:pt idx="10260">
                  <c:v>377.64600000000002</c:v>
                </c:pt>
                <c:pt idx="10261">
                  <c:v>377.67900000000003</c:v>
                </c:pt>
                <c:pt idx="10262">
                  <c:v>377.71199999999999</c:v>
                </c:pt>
                <c:pt idx="10263">
                  <c:v>377.745</c:v>
                </c:pt>
                <c:pt idx="10264">
                  <c:v>377.77800000000002</c:v>
                </c:pt>
                <c:pt idx="10265">
                  <c:v>377.81</c:v>
                </c:pt>
                <c:pt idx="10266">
                  <c:v>377.84300000000002</c:v>
                </c:pt>
                <c:pt idx="10267">
                  <c:v>377.87600000000003</c:v>
                </c:pt>
                <c:pt idx="10268">
                  <c:v>377.90899999999999</c:v>
                </c:pt>
                <c:pt idx="10269">
                  <c:v>377.94200000000001</c:v>
                </c:pt>
                <c:pt idx="10270">
                  <c:v>377.97500000000002</c:v>
                </c:pt>
                <c:pt idx="10271">
                  <c:v>378.00799999999998</c:v>
                </c:pt>
                <c:pt idx="10272">
                  <c:v>378.041</c:v>
                </c:pt>
                <c:pt idx="10273">
                  <c:v>378.07300000000004</c:v>
                </c:pt>
                <c:pt idx="10274">
                  <c:v>378.10599999999999</c:v>
                </c:pt>
                <c:pt idx="10275">
                  <c:v>378.13900000000001</c:v>
                </c:pt>
                <c:pt idx="10276">
                  <c:v>378.17200000000003</c:v>
                </c:pt>
                <c:pt idx="10277">
                  <c:v>378.20499999999998</c:v>
                </c:pt>
                <c:pt idx="10278">
                  <c:v>378.238</c:v>
                </c:pt>
                <c:pt idx="10279">
                  <c:v>378.27</c:v>
                </c:pt>
                <c:pt idx="10280">
                  <c:v>378.303</c:v>
                </c:pt>
                <c:pt idx="10281">
                  <c:v>378.33600000000001</c:v>
                </c:pt>
                <c:pt idx="10282">
                  <c:v>378.36900000000003</c:v>
                </c:pt>
                <c:pt idx="10283">
                  <c:v>378.40199999999999</c:v>
                </c:pt>
                <c:pt idx="10284">
                  <c:v>378.43400000000003</c:v>
                </c:pt>
                <c:pt idx="10285">
                  <c:v>378.46699999999998</c:v>
                </c:pt>
                <c:pt idx="10286">
                  <c:v>378.5</c:v>
                </c:pt>
                <c:pt idx="10287">
                  <c:v>378.53300000000002</c:v>
                </c:pt>
                <c:pt idx="10288">
                  <c:v>378.56600000000003</c:v>
                </c:pt>
                <c:pt idx="10289">
                  <c:v>378.59800000000001</c:v>
                </c:pt>
                <c:pt idx="10290">
                  <c:v>378.63100000000003</c:v>
                </c:pt>
                <c:pt idx="10291">
                  <c:v>378.66399999999999</c:v>
                </c:pt>
                <c:pt idx="10292">
                  <c:v>378.697</c:v>
                </c:pt>
                <c:pt idx="10293">
                  <c:v>378.72899999999998</c:v>
                </c:pt>
                <c:pt idx="10294">
                  <c:v>378.762</c:v>
                </c:pt>
                <c:pt idx="10295">
                  <c:v>378.79500000000002</c:v>
                </c:pt>
                <c:pt idx="10296">
                  <c:v>378.82800000000003</c:v>
                </c:pt>
                <c:pt idx="10297">
                  <c:v>378.86099999999999</c:v>
                </c:pt>
                <c:pt idx="10298">
                  <c:v>378.89300000000003</c:v>
                </c:pt>
                <c:pt idx="10299">
                  <c:v>378.92599999999999</c:v>
                </c:pt>
                <c:pt idx="10300">
                  <c:v>378.959</c:v>
                </c:pt>
                <c:pt idx="10301">
                  <c:v>378.99200000000002</c:v>
                </c:pt>
                <c:pt idx="10302">
                  <c:v>379.02500000000003</c:v>
                </c:pt>
                <c:pt idx="10303">
                  <c:v>379.05700000000002</c:v>
                </c:pt>
                <c:pt idx="10304">
                  <c:v>379.09000000000003</c:v>
                </c:pt>
                <c:pt idx="10305">
                  <c:v>379.12299999999999</c:v>
                </c:pt>
                <c:pt idx="10306">
                  <c:v>379.15600000000001</c:v>
                </c:pt>
                <c:pt idx="10307">
                  <c:v>379.18900000000002</c:v>
                </c:pt>
                <c:pt idx="10308">
                  <c:v>379.22199999999998</c:v>
                </c:pt>
                <c:pt idx="10309">
                  <c:v>379.25400000000002</c:v>
                </c:pt>
                <c:pt idx="10310">
                  <c:v>379.28700000000003</c:v>
                </c:pt>
                <c:pt idx="10311">
                  <c:v>379.32</c:v>
                </c:pt>
                <c:pt idx="10312">
                  <c:v>379.35300000000001</c:v>
                </c:pt>
                <c:pt idx="10313">
                  <c:v>379.38600000000002</c:v>
                </c:pt>
                <c:pt idx="10314">
                  <c:v>379.41899999999998</c:v>
                </c:pt>
                <c:pt idx="10315">
                  <c:v>379.452</c:v>
                </c:pt>
                <c:pt idx="10316">
                  <c:v>379.48500000000001</c:v>
                </c:pt>
                <c:pt idx="10317">
                  <c:v>379.51800000000003</c:v>
                </c:pt>
                <c:pt idx="10318">
                  <c:v>379.55</c:v>
                </c:pt>
                <c:pt idx="10319">
                  <c:v>379.58300000000003</c:v>
                </c:pt>
                <c:pt idx="10320">
                  <c:v>379.61599999999999</c:v>
                </c:pt>
                <c:pt idx="10321">
                  <c:v>379.649</c:v>
                </c:pt>
                <c:pt idx="10322">
                  <c:v>379.68200000000002</c:v>
                </c:pt>
                <c:pt idx="10323">
                  <c:v>379.71500000000003</c:v>
                </c:pt>
                <c:pt idx="10324">
                  <c:v>379.74799999999999</c:v>
                </c:pt>
                <c:pt idx="10325">
                  <c:v>379.78000000000003</c:v>
                </c:pt>
                <c:pt idx="10326">
                  <c:v>379.81299999999999</c:v>
                </c:pt>
                <c:pt idx="10327">
                  <c:v>379.846</c:v>
                </c:pt>
                <c:pt idx="10328">
                  <c:v>379.87900000000002</c:v>
                </c:pt>
                <c:pt idx="10329">
                  <c:v>379.91200000000003</c:v>
                </c:pt>
                <c:pt idx="10330">
                  <c:v>379.94400000000002</c:v>
                </c:pt>
                <c:pt idx="10331">
                  <c:v>379.97700000000003</c:v>
                </c:pt>
                <c:pt idx="10332">
                  <c:v>380.01</c:v>
                </c:pt>
                <c:pt idx="10333">
                  <c:v>380.04300000000001</c:v>
                </c:pt>
                <c:pt idx="10334">
                  <c:v>380.07499999999999</c:v>
                </c:pt>
                <c:pt idx="10335">
                  <c:v>380.108</c:v>
                </c:pt>
                <c:pt idx="10336">
                  <c:v>380.14100000000002</c:v>
                </c:pt>
                <c:pt idx="10337">
                  <c:v>380.17400000000004</c:v>
                </c:pt>
                <c:pt idx="10338">
                  <c:v>380.20699999999999</c:v>
                </c:pt>
                <c:pt idx="10339">
                  <c:v>380.23900000000003</c:v>
                </c:pt>
                <c:pt idx="10340">
                  <c:v>380.27199999999999</c:v>
                </c:pt>
                <c:pt idx="10341">
                  <c:v>380.30500000000001</c:v>
                </c:pt>
                <c:pt idx="10342">
                  <c:v>380.33800000000002</c:v>
                </c:pt>
                <c:pt idx="10343">
                  <c:v>380.37099999999998</c:v>
                </c:pt>
                <c:pt idx="10344">
                  <c:v>380.40300000000002</c:v>
                </c:pt>
                <c:pt idx="10345">
                  <c:v>380.43600000000004</c:v>
                </c:pt>
                <c:pt idx="10346">
                  <c:v>380.46899999999999</c:v>
                </c:pt>
                <c:pt idx="10347">
                  <c:v>380.50200000000001</c:v>
                </c:pt>
                <c:pt idx="10348">
                  <c:v>380.53500000000003</c:v>
                </c:pt>
                <c:pt idx="10349">
                  <c:v>380.56700000000001</c:v>
                </c:pt>
                <c:pt idx="10350">
                  <c:v>380.6</c:v>
                </c:pt>
                <c:pt idx="10351">
                  <c:v>380.63299999999998</c:v>
                </c:pt>
                <c:pt idx="10352">
                  <c:v>380.666</c:v>
                </c:pt>
                <c:pt idx="10353">
                  <c:v>380.69900000000001</c:v>
                </c:pt>
                <c:pt idx="10354">
                  <c:v>380.73099999999999</c:v>
                </c:pt>
                <c:pt idx="10355">
                  <c:v>380.76400000000001</c:v>
                </c:pt>
                <c:pt idx="10356">
                  <c:v>380.79700000000003</c:v>
                </c:pt>
                <c:pt idx="10357">
                  <c:v>380.83</c:v>
                </c:pt>
                <c:pt idx="10358">
                  <c:v>380.863</c:v>
                </c:pt>
                <c:pt idx="10359">
                  <c:v>380.89499999999998</c:v>
                </c:pt>
                <c:pt idx="10360">
                  <c:v>380.928</c:v>
                </c:pt>
                <c:pt idx="10361">
                  <c:v>380.96100000000001</c:v>
                </c:pt>
                <c:pt idx="10362">
                  <c:v>380.99400000000003</c:v>
                </c:pt>
                <c:pt idx="10363">
                  <c:v>381.02699999999999</c:v>
                </c:pt>
                <c:pt idx="10364">
                  <c:v>381.05900000000003</c:v>
                </c:pt>
                <c:pt idx="10365">
                  <c:v>381.09199999999998</c:v>
                </c:pt>
                <c:pt idx="10366">
                  <c:v>381.125</c:v>
                </c:pt>
                <c:pt idx="10367">
                  <c:v>381.15800000000002</c:v>
                </c:pt>
                <c:pt idx="10368">
                  <c:v>381.19100000000003</c:v>
                </c:pt>
                <c:pt idx="10369">
                  <c:v>381.22399999999999</c:v>
                </c:pt>
                <c:pt idx="10370">
                  <c:v>381.25700000000001</c:v>
                </c:pt>
                <c:pt idx="10371">
                  <c:v>381.29</c:v>
                </c:pt>
                <c:pt idx="10372">
                  <c:v>381.32300000000004</c:v>
                </c:pt>
                <c:pt idx="10373">
                  <c:v>381.35500000000002</c:v>
                </c:pt>
                <c:pt idx="10374">
                  <c:v>381.38800000000003</c:v>
                </c:pt>
                <c:pt idx="10375">
                  <c:v>381.42099999999999</c:v>
                </c:pt>
                <c:pt idx="10376">
                  <c:v>381.45400000000001</c:v>
                </c:pt>
                <c:pt idx="10377">
                  <c:v>381.48700000000002</c:v>
                </c:pt>
                <c:pt idx="10378">
                  <c:v>381.52</c:v>
                </c:pt>
                <c:pt idx="10379">
                  <c:v>381.553</c:v>
                </c:pt>
                <c:pt idx="10380">
                  <c:v>381.58600000000001</c:v>
                </c:pt>
                <c:pt idx="10381">
                  <c:v>381.61900000000003</c:v>
                </c:pt>
                <c:pt idx="10382">
                  <c:v>381.65199999999999</c:v>
                </c:pt>
                <c:pt idx="10383">
                  <c:v>381.685</c:v>
                </c:pt>
                <c:pt idx="10384">
                  <c:v>381.71699999999998</c:v>
                </c:pt>
                <c:pt idx="10385">
                  <c:v>381.75</c:v>
                </c:pt>
                <c:pt idx="10386">
                  <c:v>381.78300000000002</c:v>
                </c:pt>
                <c:pt idx="10387">
                  <c:v>381.81600000000003</c:v>
                </c:pt>
                <c:pt idx="10388">
                  <c:v>381.84899999999999</c:v>
                </c:pt>
                <c:pt idx="10389">
                  <c:v>381.88200000000001</c:v>
                </c:pt>
                <c:pt idx="10390">
                  <c:v>381.91500000000002</c:v>
                </c:pt>
                <c:pt idx="10391">
                  <c:v>381.94800000000004</c:v>
                </c:pt>
                <c:pt idx="10392">
                  <c:v>381.98099999999999</c:v>
                </c:pt>
                <c:pt idx="10393">
                  <c:v>382.01300000000003</c:v>
                </c:pt>
                <c:pt idx="10394">
                  <c:v>382.04599999999999</c:v>
                </c:pt>
                <c:pt idx="10395">
                  <c:v>382.07900000000001</c:v>
                </c:pt>
                <c:pt idx="10396">
                  <c:v>382.11200000000002</c:v>
                </c:pt>
                <c:pt idx="10397">
                  <c:v>382.14499999999998</c:v>
                </c:pt>
                <c:pt idx="10398">
                  <c:v>382.178</c:v>
                </c:pt>
                <c:pt idx="10399">
                  <c:v>382.21000000000004</c:v>
                </c:pt>
                <c:pt idx="10400">
                  <c:v>382.24299999999999</c:v>
                </c:pt>
                <c:pt idx="10401">
                  <c:v>382.27600000000001</c:v>
                </c:pt>
                <c:pt idx="10402">
                  <c:v>382.30900000000003</c:v>
                </c:pt>
                <c:pt idx="10403">
                  <c:v>382.34199999999998</c:v>
                </c:pt>
                <c:pt idx="10404">
                  <c:v>382.375</c:v>
                </c:pt>
                <c:pt idx="10405">
                  <c:v>382.40699999999998</c:v>
                </c:pt>
                <c:pt idx="10406">
                  <c:v>382.44</c:v>
                </c:pt>
                <c:pt idx="10407">
                  <c:v>382.47300000000001</c:v>
                </c:pt>
                <c:pt idx="10408">
                  <c:v>382.50600000000003</c:v>
                </c:pt>
                <c:pt idx="10409">
                  <c:v>382.53899999999999</c:v>
                </c:pt>
                <c:pt idx="10410">
                  <c:v>382.572</c:v>
                </c:pt>
                <c:pt idx="10411">
                  <c:v>382.60500000000002</c:v>
                </c:pt>
                <c:pt idx="10412">
                  <c:v>382.63800000000003</c:v>
                </c:pt>
                <c:pt idx="10413">
                  <c:v>382.67099999999999</c:v>
                </c:pt>
                <c:pt idx="10414">
                  <c:v>382.70400000000001</c:v>
                </c:pt>
                <c:pt idx="10415">
                  <c:v>382.73700000000002</c:v>
                </c:pt>
                <c:pt idx="10416">
                  <c:v>382.77</c:v>
                </c:pt>
                <c:pt idx="10417">
                  <c:v>382.80200000000002</c:v>
                </c:pt>
                <c:pt idx="10418">
                  <c:v>382.83500000000004</c:v>
                </c:pt>
                <c:pt idx="10419">
                  <c:v>382.86799999999999</c:v>
                </c:pt>
                <c:pt idx="10420">
                  <c:v>382.90100000000001</c:v>
                </c:pt>
                <c:pt idx="10421">
                  <c:v>382.93400000000003</c:v>
                </c:pt>
                <c:pt idx="10422">
                  <c:v>382.96699999999998</c:v>
                </c:pt>
                <c:pt idx="10423">
                  <c:v>383</c:v>
                </c:pt>
                <c:pt idx="10424">
                  <c:v>383.03300000000002</c:v>
                </c:pt>
                <c:pt idx="10425">
                  <c:v>383.06600000000003</c:v>
                </c:pt>
                <c:pt idx="10426">
                  <c:v>383.09899999999999</c:v>
                </c:pt>
                <c:pt idx="10427">
                  <c:v>383.13200000000001</c:v>
                </c:pt>
                <c:pt idx="10428">
                  <c:v>383.16500000000002</c:v>
                </c:pt>
                <c:pt idx="10429">
                  <c:v>383.19800000000004</c:v>
                </c:pt>
                <c:pt idx="10430">
                  <c:v>383.23099999999999</c:v>
                </c:pt>
                <c:pt idx="10431">
                  <c:v>383.26400000000001</c:v>
                </c:pt>
                <c:pt idx="10432">
                  <c:v>383.29700000000003</c:v>
                </c:pt>
                <c:pt idx="10433">
                  <c:v>383.33</c:v>
                </c:pt>
                <c:pt idx="10434">
                  <c:v>383.36400000000003</c:v>
                </c:pt>
                <c:pt idx="10435">
                  <c:v>383.39699999999999</c:v>
                </c:pt>
                <c:pt idx="10436">
                  <c:v>383.43</c:v>
                </c:pt>
                <c:pt idx="10437">
                  <c:v>383.46300000000002</c:v>
                </c:pt>
                <c:pt idx="10438">
                  <c:v>383.49599999999998</c:v>
                </c:pt>
                <c:pt idx="10439">
                  <c:v>383.529</c:v>
                </c:pt>
                <c:pt idx="10440">
                  <c:v>383.56200000000001</c:v>
                </c:pt>
                <c:pt idx="10441">
                  <c:v>383.59500000000003</c:v>
                </c:pt>
                <c:pt idx="10442">
                  <c:v>383.62799999999999</c:v>
                </c:pt>
                <c:pt idx="10443">
                  <c:v>383.661</c:v>
                </c:pt>
                <c:pt idx="10444">
                  <c:v>383.69400000000002</c:v>
                </c:pt>
                <c:pt idx="10445">
                  <c:v>383.72700000000003</c:v>
                </c:pt>
                <c:pt idx="10446">
                  <c:v>383.76100000000002</c:v>
                </c:pt>
                <c:pt idx="10447">
                  <c:v>383.79399999999998</c:v>
                </c:pt>
                <c:pt idx="10448">
                  <c:v>383.827</c:v>
                </c:pt>
                <c:pt idx="10449">
                  <c:v>383.86</c:v>
                </c:pt>
                <c:pt idx="10450">
                  <c:v>383.89300000000003</c:v>
                </c:pt>
                <c:pt idx="10451">
                  <c:v>383.92599999999999</c:v>
                </c:pt>
                <c:pt idx="10452">
                  <c:v>383.959</c:v>
                </c:pt>
                <c:pt idx="10453">
                  <c:v>383.99299999999999</c:v>
                </c:pt>
                <c:pt idx="10454">
                  <c:v>384.02600000000001</c:v>
                </c:pt>
                <c:pt idx="10455">
                  <c:v>384.05900000000003</c:v>
                </c:pt>
                <c:pt idx="10456">
                  <c:v>384.09199999999998</c:v>
                </c:pt>
                <c:pt idx="10457">
                  <c:v>384.125</c:v>
                </c:pt>
                <c:pt idx="10458">
                  <c:v>384.15800000000002</c:v>
                </c:pt>
                <c:pt idx="10459">
                  <c:v>384.19100000000003</c:v>
                </c:pt>
                <c:pt idx="10460">
                  <c:v>384.22399999999999</c:v>
                </c:pt>
                <c:pt idx="10461">
                  <c:v>384.25700000000001</c:v>
                </c:pt>
                <c:pt idx="10462">
                  <c:v>384.29</c:v>
                </c:pt>
                <c:pt idx="10463">
                  <c:v>384.32300000000004</c:v>
                </c:pt>
                <c:pt idx="10464">
                  <c:v>384.35599999999999</c:v>
                </c:pt>
                <c:pt idx="10465">
                  <c:v>384.38800000000003</c:v>
                </c:pt>
                <c:pt idx="10466">
                  <c:v>384.42099999999999</c:v>
                </c:pt>
                <c:pt idx="10467">
                  <c:v>384.45400000000001</c:v>
                </c:pt>
                <c:pt idx="10468">
                  <c:v>384.48700000000002</c:v>
                </c:pt>
                <c:pt idx="10469">
                  <c:v>384.52</c:v>
                </c:pt>
                <c:pt idx="10470">
                  <c:v>384.553</c:v>
                </c:pt>
                <c:pt idx="10471">
                  <c:v>384.58500000000004</c:v>
                </c:pt>
                <c:pt idx="10472">
                  <c:v>384.61799999999999</c:v>
                </c:pt>
                <c:pt idx="10473">
                  <c:v>384.65100000000001</c:v>
                </c:pt>
                <c:pt idx="10474">
                  <c:v>384.68400000000003</c:v>
                </c:pt>
                <c:pt idx="10475">
                  <c:v>384.71699999999998</c:v>
                </c:pt>
                <c:pt idx="10476">
                  <c:v>384.74900000000002</c:v>
                </c:pt>
                <c:pt idx="10477">
                  <c:v>384.78199999999998</c:v>
                </c:pt>
                <c:pt idx="10478">
                  <c:v>384.815</c:v>
                </c:pt>
                <c:pt idx="10479">
                  <c:v>384.84800000000001</c:v>
                </c:pt>
                <c:pt idx="10480">
                  <c:v>384.88100000000003</c:v>
                </c:pt>
                <c:pt idx="10481">
                  <c:v>384.91300000000001</c:v>
                </c:pt>
                <c:pt idx="10482">
                  <c:v>384.94600000000003</c:v>
                </c:pt>
                <c:pt idx="10483">
                  <c:v>384.97899999999998</c:v>
                </c:pt>
                <c:pt idx="10484">
                  <c:v>385.012</c:v>
                </c:pt>
                <c:pt idx="10485">
                  <c:v>385.04500000000002</c:v>
                </c:pt>
                <c:pt idx="10486">
                  <c:v>385.077</c:v>
                </c:pt>
                <c:pt idx="10487">
                  <c:v>385.11</c:v>
                </c:pt>
                <c:pt idx="10488">
                  <c:v>385.14300000000003</c:v>
                </c:pt>
                <c:pt idx="10489">
                  <c:v>385.17599999999999</c:v>
                </c:pt>
                <c:pt idx="10490">
                  <c:v>385.209</c:v>
                </c:pt>
                <c:pt idx="10491">
                  <c:v>385.24099999999999</c:v>
                </c:pt>
                <c:pt idx="10492">
                  <c:v>385.274</c:v>
                </c:pt>
                <c:pt idx="10493">
                  <c:v>385.30700000000002</c:v>
                </c:pt>
                <c:pt idx="10494">
                  <c:v>385.34000000000003</c:v>
                </c:pt>
                <c:pt idx="10495">
                  <c:v>385.37299999999999</c:v>
                </c:pt>
                <c:pt idx="10496">
                  <c:v>385.40500000000003</c:v>
                </c:pt>
                <c:pt idx="10497">
                  <c:v>385.43799999999999</c:v>
                </c:pt>
                <c:pt idx="10498">
                  <c:v>385.471</c:v>
                </c:pt>
                <c:pt idx="10499">
                  <c:v>385.50400000000002</c:v>
                </c:pt>
                <c:pt idx="10500">
                  <c:v>385.536</c:v>
                </c:pt>
                <c:pt idx="10501">
                  <c:v>385.56900000000002</c:v>
                </c:pt>
                <c:pt idx="10502">
                  <c:v>385.60200000000003</c:v>
                </c:pt>
                <c:pt idx="10503">
                  <c:v>385.63400000000001</c:v>
                </c:pt>
                <c:pt idx="10504">
                  <c:v>385.66700000000003</c:v>
                </c:pt>
                <c:pt idx="10505">
                  <c:v>385.7</c:v>
                </c:pt>
                <c:pt idx="10506">
                  <c:v>385.73200000000003</c:v>
                </c:pt>
                <c:pt idx="10507">
                  <c:v>385.76499999999999</c:v>
                </c:pt>
                <c:pt idx="10508">
                  <c:v>385.798</c:v>
                </c:pt>
                <c:pt idx="10509">
                  <c:v>385.83100000000002</c:v>
                </c:pt>
                <c:pt idx="10510">
                  <c:v>385.863</c:v>
                </c:pt>
                <c:pt idx="10511">
                  <c:v>385.89600000000002</c:v>
                </c:pt>
                <c:pt idx="10512">
                  <c:v>385.92900000000003</c:v>
                </c:pt>
                <c:pt idx="10513">
                  <c:v>385.96199999999999</c:v>
                </c:pt>
                <c:pt idx="10514">
                  <c:v>385.99400000000003</c:v>
                </c:pt>
                <c:pt idx="10515">
                  <c:v>386.02699999999999</c:v>
                </c:pt>
                <c:pt idx="10516">
                  <c:v>386.06</c:v>
                </c:pt>
                <c:pt idx="10517">
                  <c:v>386.09300000000002</c:v>
                </c:pt>
                <c:pt idx="10518">
                  <c:v>386.125</c:v>
                </c:pt>
                <c:pt idx="10519">
                  <c:v>386.15800000000002</c:v>
                </c:pt>
                <c:pt idx="10520">
                  <c:v>386.19100000000003</c:v>
                </c:pt>
                <c:pt idx="10521">
                  <c:v>386.22399999999999</c:v>
                </c:pt>
                <c:pt idx="10522">
                  <c:v>386.25600000000003</c:v>
                </c:pt>
                <c:pt idx="10523">
                  <c:v>386.28899999999999</c:v>
                </c:pt>
                <c:pt idx="10524">
                  <c:v>386.322</c:v>
                </c:pt>
                <c:pt idx="10525">
                  <c:v>386.35500000000002</c:v>
                </c:pt>
                <c:pt idx="10526">
                  <c:v>386.387</c:v>
                </c:pt>
                <c:pt idx="10527">
                  <c:v>386.42</c:v>
                </c:pt>
                <c:pt idx="10528">
                  <c:v>386.45300000000003</c:v>
                </c:pt>
                <c:pt idx="10529">
                  <c:v>386.48599999999999</c:v>
                </c:pt>
                <c:pt idx="10530">
                  <c:v>386.51800000000003</c:v>
                </c:pt>
                <c:pt idx="10531">
                  <c:v>386.55099999999999</c:v>
                </c:pt>
                <c:pt idx="10532">
                  <c:v>386.584</c:v>
                </c:pt>
                <c:pt idx="10533">
                  <c:v>386.61599999999999</c:v>
                </c:pt>
                <c:pt idx="10534">
                  <c:v>386.649</c:v>
                </c:pt>
                <c:pt idx="10535">
                  <c:v>386.68200000000002</c:v>
                </c:pt>
                <c:pt idx="10536">
                  <c:v>386.71500000000003</c:v>
                </c:pt>
                <c:pt idx="10537">
                  <c:v>386.74700000000001</c:v>
                </c:pt>
                <c:pt idx="10538">
                  <c:v>386.78000000000003</c:v>
                </c:pt>
                <c:pt idx="10539">
                  <c:v>386.81299999999999</c:v>
                </c:pt>
                <c:pt idx="10540">
                  <c:v>386.84500000000003</c:v>
                </c:pt>
                <c:pt idx="10541">
                  <c:v>386.87799999999999</c:v>
                </c:pt>
                <c:pt idx="10542">
                  <c:v>386.911</c:v>
                </c:pt>
                <c:pt idx="10543">
                  <c:v>386.94400000000002</c:v>
                </c:pt>
                <c:pt idx="10544">
                  <c:v>386.976</c:v>
                </c:pt>
                <c:pt idx="10545">
                  <c:v>387.00900000000001</c:v>
                </c:pt>
                <c:pt idx="10546">
                  <c:v>387.04200000000003</c:v>
                </c:pt>
                <c:pt idx="10547">
                  <c:v>387.07400000000001</c:v>
                </c:pt>
                <c:pt idx="10548">
                  <c:v>387.10700000000003</c:v>
                </c:pt>
                <c:pt idx="10549">
                  <c:v>387.14</c:v>
                </c:pt>
                <c:pt idx="10550">
                  <c:v>387.173</c:v>
                </c:pt>
                <c:pt idx="10551">
                  <c:v>387.20499999999998</c:v>
                </c:pt>
                <c:pt idx="10552">
                  <c:v>387.238</c:v>
                </c:pt>
                <c:pt idx="10553">
                  <c:v>387.27100000000002</c:v>
                </c:pt>
                <c:pt idx="10554">
                  <c:v>387.30400000000003</c:v>
                </c:pt>
                <c:pt idx="10555">
                  <c:v>387.33600000000001</c:v>
                </c:pt>
                <c:pt idx="10556">
                  <c:v>387.36900000000003</c:v>
                </c:pt>
                <c:pt idx="10557">
                  <c:v>387.40199999999999</c:v>
                </c:pt>
                <c:pt idx="10558">
                  <c:v>387.43400000000003</c:v>
                </c:pt>
                <c:pt idx="10559">
                  <c:v>387.46699999999998</c:v>
                </c:pt>
                <c:pt idx="10560">
                  <c:v>387.5</c:v>
                </c:pt>
                <c:pt idx="10561">
                  <c:v>387.53300000000002</c:v>
                </c:pt>
                <c:pt idx="10562">
                  <c:v>387.565</c:v>
                </c:pt>
                <c:pt idx="10563">
                  <c:v>387.59800000000001</c:v>
                </c:pt>
                <c:pt idx="10564">
                  <c:v>387.63100000000003</c:v>
                </c:pt>
                <c:pt idx="10565">
                  <c:v>387.66300000000001</c:v>
                </c:pt>
                <c:pt idx="10566">
                  <c:v>387.69600000000003</c:v>
                </c:pt>
                <c:pt idx="10567">
                  <c:v>387.72899999999998</c:v>
                </c:pt>
                <c:pt idx="10568">
                  <c:v>387.76100000000002</c:v>
                </c:pt>
                <c:pt idx="10569">
                  <c:v>387.79399999999998</c:v>
                </c:pt>
                <c:pt idx="10570">
                  <c:v>387.827</c:v>
                </c:pt>
                <c:pt idx="10571">
                  <c:v>387.86</c:v>
                </c:pt>
                <c:pt idx="10572">
                  <c:v>387.892</c:v>
                </c:pt>
                <c:pt idx="10573">
                  <c:v>387.92500000000001</c:v>
                </c:pt>
                <c:pt idx="10574">
                  <c:v>387.95800000000003</c:v>
                </c:pt>
                <c:pt idx="10575">
                  <c:v>387.99</c:v>
                </c:pt>
                <c:pt idx="10576">
                  <c:v>388.02300000000002</c:v>
                </c:pt>
                <c:pt idx="10577">
                  <c:v>388.05599999999998</c:v>
                </c:pt>
                <c:pt idx="10578">
                  <c:v>388.089</c:v>
                </c:pt>
                <c:pt idx="10579">
                  <c:v>388.12099999999998</c:v>
                </c:pt>
                <c:pt idx="10580">
                  <c:v>388.154</c:v>
                </c:pt>
                <c:pt idx="10581">
                  <c:v>388.18700000000001</c:v>
                </c:pt>
                <c:pt idx="10582">
                  <c:v>388.21899999999999</c:v>
                </c:pt>
                <c:pt idx="10583">
                  <c:v>388.25200000000001</c:v>
                </c:pt>
                <c:pt idx="10584">
                  <c:v>388.28500000000003</c:v>
                </c:pt>
                <c:pt idx="10585">
                  <c:v>388.31799999999998</c:v>
                </c:pt>
                <c:pt idx="10586">
                  <c:v>388.35</c:v>
                </c:pt>
                <c:pt idx="10587">
                  <c:v>388.38299999999998</c:v>
                </c:pt>
                <c:pt idx="10588">
                  <c:v>388.416</c:v>
                </c:pt>
                <c:pt idx="10589">
                  <c:v>388.44900000000001</c:v>
                </c:pt>
                <c:pt idx="10590">
                  <c:v>388.48099999999999</c:v>
                </c:pt>
                <c:pt idx="10591">
                  <c:v>388.51400000000001</c:v>
                </c:pt>
                <c:pt idx="10592">
                  <c:v>388.54700000000003</c:v>
                </c:pt>
                <c:pt idx="10593">
                  <c:v>388.58</c:v>
                </c:pt>
                <c:pt idx="10594">
                  <c:v>388.61200000000002</c:v>
                </c:pt>
                <c:pt idx="10595">
                  <c:v>388.64499999999998</c:v>
                </c:pt>
                <c:pt idx="10596">
                  <c:v>388.678</c:v>
                </c:pt>
                <c:pt idx="10597">
                  <c:v>388.71000000000004</c:v>
                </c:pt>
                <c:pt idx="10598">
                  <c:v>388.74299999999999</c:v>
                </c:pt>
                <c:pt idx="10599">
                  <c:v>388.77600000000001</c:v>
                </c:pt>
                <c:pt idx="10600">
                  <c:v>388.80799999999999</c:v>
                </c:pt>
                <c:pt idx="10601">
                  <c:v>388.84100000000001</c:v>
                </c:pt>
                <c:pt idx="10602">
                  <c:v>388.87400000000002</c:v>
                </c:pt>
                <c:pt idx="10603">
                  <c:v>388.90600000000001</c:v>
                </c:pt>
                <c:pt idx="10604">
                  <c:v>388.93900000000002</c:v>
                </c:pt>
                <c:pt idx="10605">
                  <c:v>388.97199999999998</c:v>
                </c:pt>
                <c:pt idx="10606">
                  <c:v>389.00400000000002</c:v>
                </c:pt>
                <c:pt idx="10607">
                  <c:v>389.03700000000003</c:v>
                </c:pt>
                <c:pt idx="10608">
                  <c:v>389.07</c:v>
                </c:pt>
                <c:pt idx="10609">
                  <c:v>389.10200000000003</c:v>
                </c:pt>
                <c:pt idx="10610">
                  <c:v>389.13499999999999</c:v>
                </c:pt>
                <c:pt idx="10611">
                  <c:v>389.16800000000001</c:v>
                </c:pt>
                <c:pt idx="10612">
                  <c:v>389.2</c:v>
                </c:pt>
                <c:pt idx="10613">
                  <c:v>389.233</c:v>
                </c:pt>
                <c:pt idx="10614">
                  <c:v>389.26600000000002</c:v>
                </c:pt>
                <c:pt idx="10615">
                  <c:v>389.298</c:v>
                </c:pt>
                <c:pt idx="10616">
                  <c:v>389.33100000000002</c:v>
                </c:pt>
                <c:pt idx="10617">
                  <c:v>389.36400000000003</c:v>
                </c:pt>
                <c:pt idx="10618">
                  <c:v>389.39699999999999</c:v>
                </c:pt>
                <c:pt idx="10619">
                  <c:v>389.42900000000003</c:v>
                </c:pt>
                <c:pt idx="10620">
                  <c:v>389.46199999999999</c:v>
                </c:pt>
                <c:pt idx="10621">
                  <c:v>389.495</c:v>
                </c:pt>
                <c:pt idx="10622">
                  <c:v>389.52699999999999</c:v>
                </c:pt>
                <c:pt idx="10623">
                  <c:v>389.56</c:v>
                </c:pt>
                <c:pt idx="10624">
                  <c:v>389.59300000000002</c:v>
                </c:pt>
                <c:pt idx="10625">
                  <c:v>389.625</c:v>
                </c:pt>
                <c:pt idx="10626">
                  <c:v>389.65800000000002</c:v>
                </c:pt>
                <c:pt idx="10627">
                  <c:v>389.69100000000003</c:v>
                </c:pt>
                <c:pt idx="10628">
                  <c:v>389.72399999999999</c:v>
                </c:pt>
                <c:pt idx="10629">
                  <c:v>389.75600000000003</c:v>
                </c:pt>
                <c:pt idx="10630">
                  <c:v>389.78899999999999</c:v>
                </c:pt>
                <c:pt idx="10631">
                  <c:v>389.822</c:v>
                </c:pt>
                <c:pt idx="10632">
                  <c:v>389.85399999999998</c:v>
                </c:pt>
                <c:pt idx="10633">
                  <c:v>389.887</c:v>
                </c:pt>
                <c:pt idx="10634">
                  <c:v>389.92</c:v>
                </c:pt>
                <c:pt idx="10635">
                  <c:v>389.952</c:v>
                </c:pt>
                <c:pt idx="10636">
                  <c:v>389.98500000000001</c:v>
                </c:pt>
                <c:pt idx="10637">
                  <c:v>390.01800000000003</c:v>
                </c:pt>
                <c:pt idx="10638">
                  <c:v>390.05</c:v>
                </c:pt>
                <c:pt idx="10639">
                  <c:v>390.08300000000003</c:v>
                </c:pt>
                <c:pt idx="10640">
                  <c:v>390.11500000000001</c:v>
                </c:pt>
                <c:pt idx="10641">
                  <c:v>390.14800000000002</c:v>
                </c:pt>
                <c:pt idx="10642">
                  <c:v>390.18099999999998</c:v>
                </c:pt>
                <c:pt idx="10643">
                  <c:v>390.21300000000002</c:v>
                </c:pt>
                <c:pt idx="10644">
                  <c:v>390.24599999999998</c:v>
                </c:pt>
                <c:pt idx="10645">
                  <c:v>390.27800000000002</c:v>
                </c:pt>
                <c:pt idx="10646">
                  <c:v>390.31100000000004</c:v>
                </c:pt>
                <c:pt idx="10647">
                  <c:v>390.34399999999999</c:v>
                </c:pt>
                <c:pt idx="10648">
                  <c:v>390.37600000000003</c:v>
                </c:pt>
                <c:pt idx="10649">
                  <c:v>390.40899999999999</c:v>
                </c:pt>
                <c:pt idx="10650">
                  <c:v>390.44100000000003</c:v>
                </c:pt>
                <c:pt idx="10651">
                  <c:v>390.47399999999999</c:v>
                </c:pt>
                <c:pt idx="10652">
                  <c:v>390.50700000000001</c:v>
                </c:pt>
                <c:pt idx="10653">
                  <c:v>390.53899999999999</c:v>
                </c:pt>
                <c:pt idx="10654">
                  <c:v>390.572</c:v>
                </c:pt>
                <c:pt idx="10655">
                  <c:v>390.60500000000002</c:v>
                </c:pt>
                <c:pt idx="10656">
                  <c:v>390.637</c:v>
                </c:pt>
                <c:pt idx="10657">
                  <c:v>390.67</c:v>
                </c:pt>
                <c:pt idx="10658">
                  <c:v>390.70300000000003</c:v>
                </c:pt>
                <c:pt idx="10659">
                  <c:v>390.73500000000001</c:v>
                </c:pt>
                <c:pt idx="10660">
                  <c:v>390.76800000000003</c:v>
                </c:pt>
                <c:pt idx="10661">
                  <c:v>390.80099999999999</c:v>
                </c:pt>
                <c:pt idx="10662">
                  <c:v>390.83300000000003</c:v>
                </c:pt>
                <c:pt idx="10663">
                  <c:v>390.86599999999999</c:v>
                </c:pt>
                <c:pt idx="10664">
                  <c:v>390.899</c:v>
                </c:pt>
                <c:pt idx="10665">
                  <c:v>390.93099999999998</c:v>
                </c:pt>
                <c:pt idx="10666">
                  <c:v>390.964</c:v>
                </c:pt>
                <c:pt idx="10667">
                  <c:v>390.99700000000001</c:v>
                </c:pt>
                <c:pt idx="10668">
                  <c:v>391.029</c:v>
                </c:pt>
                <c:pt idx="10669">
                  <c:v>391.06200000000001</c:v>
                </c:pt>
                <c:pt idx="10670">
                  <c:v>391.09500000000003</c:v>
                </c:pt>
                <c:pt idx="10671">
                  <c:v>391.12700000000001</c:v>
                </c:pt>
                <c:pt idx="10672">
                  <c:v>391.16</c:v>
                </c:pt>
                <c:pt idx="10673">
                  <c:v>391.19299999999998</c:v>
                </c:pt>
                <c:pt idx="10674">
                  <c:v>391.22500000000002</c:v>
                </c:pt>
                <c:pt idx="10675">
                  <c:v>391.25799999999998</c:v>
                </c:pt>
                <c:pt idx="10676">
                  <c:v>391.291</c:v>
                </c:pt>
                <c:pt idx="10677">
                  <c:v>391.32300000000004</c:v>
                </c:pt>
                <c:pt idx="10678">
                  <c:v>391.35599999999999</c:v>
                </c:pt>
                <c:pt idx="10679">
                  <c:v>391.38900000000001</c:v>
                </c:pt>
                <c:pt idx="10680">
                  <c:v>391.42200000000003</c:v>
                </c:pt>
                <c:pt idx="10681">
                  <c:v>391.45400000000001</c:v>
                </c:pt>
                <c:pt idx="10682">
                  <c:v>391.48700000000002</c:v>
                </c:pt>
                <c:pt idx="10683">
                  <c:v>391.52</c:v>
                </c:pt>
                <c:pt idx="10684">
                  <c:v>391.55200000000002</c:v>
                </c:pt>
                <c:pt idx="10685">
                  <c:v>391.58500000000004</c:v>
                </c:pt>
                <c:pt idx="10686">
                  <c:v>391.61799999999999</c:v>
                </c:pt>
                <c:pt idx="10687">
                  <c:v>391.65000000000003</c:v>
                </c:pt>
                <c:pt idx="10688">
                  <c:v>391.68299999999999</c:v>
                </c:pt>
                <c:pt idx="10689">
                  <c:v>391.71600000000001</c:v>
                </c:pt>
                <c:pt idx="10690">
                  <c:v>391.74900000000002</c:v>
                </c:pt>
                <c:pt idx="10691">
                  <c:v>391.78100000000001</c:v>
                </c:pt>
                <c:pt idx="10692">
                  <c:v>391.81400000000002</c:v>
                </c:pt>
                <c:pt idx="10693">
                  <c:v>391.84699999999998</c:v>
                </c:pt>
                <c:pt idx="10694">
                  <c:v>391.87900000000002</c:v>
                </c:pt>
                <c:pt idx="10695">
                  <c:v>391.91200000000003</c:v>
                </c:pt>
                <c:pt idx="10696">
                  <c:v>391.94499999999999</c:v>
                </c:pt>
                <c:pt idx="10697">
                  <c:v>391.97700000000003</c:v>
                </c:pt>
                <c:pt idx="10698">
                  <c:v>392.01</c:v>
                </c:pt>
                <c:pt idx="10699">
                  <c:v>392.04300000000001</c:v>
                </c:pt>
                <c:pt idx="10700">
                  <c:v>392.07499999999999</c:v>
                </c:pt>
                <c:pt idx="10701">
                  <c:v>392.108</c:v>
                </c:pt>
                <c:pt idx="10702">
                  <c:v>392.14100000000002</c:v>
                </c:pt>
                <c:pt idx="10703">
                  <c:v>392.173</c:v>
                </c:pt>
                <c:pt idx="10704">
                  <c:v>392.20600000000002</c:v>
                </c:pt>
                <c:pt idx="10705">
                  <c:v>392.23900000000003</c:v>
                </c:pt>
                <c:pt idx="10706">
                  <c:v>392.27100000000002</c:v>
                </c:pt>
                <c:pt idx="10707">
                  <c:v>392.30400000000003</c:v>
                </c:pt>
                <c:pt idx="10708">
                  <c:v>392.33699999999999</c:v>
                </c:pt>
                <c:pt idx="10709">
                  <c:v>392.36900000000003</c:v>
                </c:pt>
                <c:pt idx="10710">
                  <c:v>392.40199999999999</c:v>
                </c:pt>
                <c:pt idx="10711">
                  <c:v>392.435</c:v>
                </c:pt>
                <c:pt idx="10712">
                  <c:v>392.46699999999998</c:v>
                </c:pt>
                <c:pt idx="10713">
                  <c:v>392.5</c:v>
                </c:pt>
                <c:pt idx="10714">
                  <c:v>392.53199999999998</c:v>
                </c:pt>
                <c:pt idx="10715">
                  <c:v>392.565</c:v>
                </c:pt>
                <c:pt idx="10716">
                  <c:v>392.59800000000001</c:v>
                </c:pt>
                <c:pt idx="10717">
                  <c:v>392.63</c:v>
                </c:pt>
                <c:pt idx="10718">
                  <c:v>392.66300000000001</c:v>
                </c:pt>
                <c:pt idx="10719">
                  <c:v>392.69600000000003</c:v>
                </c:pt>
                <c:pt idx="10720">
                  <c:v>392.72800000000001</c:v>
                </c:pt>
                <c:pt idx="10721">
                  <c:v>392.76100000000002</c:v>
                </c:pt>
                <c:pt idx="10722">
                  <c:v>392.79300000000001</c:v>
                </c:pt>
                <c:pt idx="10723">
                  <c:v>392.82600000000002</c:v>
                </c:pt>
                <c:pt idx="10724">
                  <c:v>392.85899999999998</c:v>
                </c:pt>
                <c:pt idx="10725">
                  <c:v>392.89100000000002</c:v>
                </c:pt>
                <c:pt idx="10726">
                  <c:v>392.92400000000004</c:v>
                </c:pt>
                <c:pt idx="10727">
                  <c:v>392.95600000000002</c:v>
                </c:pt>
                <c:pt idx="10728">
                  <c:v>392.98900000000003</c:v>
                </c:pt>
                <c:pt idx="10729">
                  <c:v>393.02199999999999</c:v>
                </c:pt>
                <c:pt idx="10730">
                  <c:v>393.05400000000003</c:v>
                </c:pt>
                <c:pt idx="10731">
                  <c:v>393.08699999999999</c:v>
                </c:pt>
                <c:pt idx="10732">
                  <c:v>393.11900000000003</c:v>
                </c:pt>
                <c:pt idx="10733">
                  <c:v>393.15199999999999</c:v>
                </c:pt>
                <c:pt idx="10734">
                  <c:v>393.185</c:v>
                </c:pt>
                <c:pt idx="10735">
                  <c:v>393.21699999999998</c:v>
                </c:pt>
                <c:pt idx="10736">
                  <c:v>393.24799999999999</c:v>
                </c:pt>
                <c:pt idx="10737">
                  <c:v>393.27600000000001</c:v>
                </c:pt>
                <c:pt idx="10738">
                  <c:v>393.30500000000001</c:v>
                </c:pt>
                <c:pt idx="10739">
                  <c:v>393.33300000000003</c:v>
                </c:pt>
                <c:pt idx="10740">
                  <c:v>393.36200000000002</c:v>
                </c:pt>
                <c:pt idx="10741">
                  <c:v>393.39</c:v>
                </c:pt>
                <c:pt idx="10742">
                  <c:v>393.41800000000001</c:v>
                </c:pt>
                <c:pt idx="10743">
                  <c:v>393.447</c:v>
                </c:pt>
                <c:pt idx="10744">
                  <c:v>393.47500000000002</c:v>
                </c:pt>
                <c:pt idx="10745">
                  <c:v>393.50299999999999</c:v>
                </c:pt>
                <c:pt idx="10746">
                  <c:v>393.53100000000001</c:v>
                </c:pt>
                <c:pt idx="10747">
                  <c:v>393.55900000000003</c:v>
                </c:pt>
                <c:pt idx="10748">
                  <c:v>393.58699999999999</c:v>
                </c:pt>
                <c:pt idx="10749">
                  <c:v>393.61500000000001</c:v>
                </c:pt>
                <c:pt idx="10750">
                  <c:v>393.64300000000003</c:v>
                </c:pt>
                <c:pt idx="10751">
                  <c:v>393.67099999999999</c:v>
                </c:pt>
                <c:pt idx="10752">
                  <c:v>393.69900000000001</c:v>
                </c:pt>
                <c:pt idx="10753">
                  <c:v>393.72700000000003</c:v>
                </c:pt>
                <c:pt idx="10754">
                  <c:v>393.755</c:v>
                </c:pt>
                <c:pt idx="10755">
                  <c:v>393.78300000000002</c:v>
                </c:pt>
                <c:pt idx="10756">
                  <c:v>393.81100000000004</c:v>
                </c:pt>
                <c:pt idx="10757">
                  <c:v>393.83800000000002</c:v>
                </c:pt>
                <c:pt idx="10758">
                  <c:v>393.86599999999999</c:v>
                </c:pt>
                <c:pt idx="10759">
                  <c:v>393.89400000000001</c:v>
                </c:pt>
                <c:pt idx="10760">
                  <c:v>393.92200000000003</c:v>
                </c:pt>
                <c:pt idx="10761">
                  <c:v>393.95</c:v>
                </c:pt>
                <c:pt idx="10762">
                  <c:v>393.97700000000003</c:v>
                </c:pt>
                <c:pt idx="10763">
                  <c:v>394.005</c:v>
                </c:pt>
                <c:pt idx="10764">
                  <c:v>394.03300000000002</c:v>
                </c:pt>
                <c:pt idx="10765">
                  <c:v>394.06100000000004</c:v>
                </c:pt>
                <c:pt idx="10766">
                  <c:v>394.08800000000002</c:v>
                </c:pt>
                <c:pt idx="10767">
                  <c:v>394.11599999999999</c:v>
                </c:pt>
                <c:pt idx="10768">
                  <c:v>394.14400000000001</c:v>
                </c:pt>
                <c:pt idx="10769">
                  <c:v>394.17099999999999</c:v>
                </c:pt>
                <c:pt idx="10770">
                  <c:v>394.19900000000001</c:v>
                </c:pt>
                <c:pt idx="10771">
                  <c:v>394.22700000000003</c:v>
                </c:pt>
                <c:pt idx="10772">
                  <c:v>394.25400000000002</c:v>
                </c:pt>
                <c:pt idx="10773">
                  <c:v>394.28199999999998</c:v>
                </c:pt>
                <c:pt idx="10774">
                  <c:v>394.31</c:v>
                </c:pt>
                <c:pt idx="10775">
                  <c:v>394.33699999999999</c:v>
                </c:pt>
                <c:pt idx="10776">
                  <c:v>394.36500000000001</c:v>
                </c:pt>
                <c:pt idx="10777">
                  <c:v>394.39300000000003</c:v>
                </c:pt>
                <c:pt idx="10778">
                  <c:v>394.42099999999999</c:v>
                </c:pt>
                <c:pt idx="10779">
                  <c:v>394.44800000000004</c:v>
                </c:pt>
                <c:pt idx="10780">
                  <c:v>394.476</c:v>
                </c:pt>
                <c:pt idx="10781">
                  <c:v>394.50400000000002</c:v>
                </c:pt>
                <c:pt idx="10782">
                  <c:v>394.53199999999998</c:v>
                </c:pt>
                <c:pt idx="10783">
                  <c:v>394.55900000000003</c:v>
                </c:pt>
                <c:pt idx="10784">
                  <c:v>394.58699999999999</c:v>
                </c:pt>
                <c:pt idx="10785">
                  <c:v>394.61500000000001</c:v>
                </c:pt>
                <c:pt idx="10786">
                  <c:v>394.64300000000003</c:v>
                </c:pt>
                <c:pt idx="10787">
                  <c:v>394.67099999999999</c:v>
                </c:pt>
                <c:pt idx="10788">
                  <c:v>394.69900000000001</c:v>
                </c:pt>
                <c:pt idx="10789">
                  <c:v>394.726</c:v>
                </c:pt>
                <c:pt idx="10790">
                  <c:v>394.75400000000002</c:v>
                </c:pt>
                <c:pt idx="10791">
                  <c:v>394.78199999999998</c:v>
                </c:pt>
                <c:pt idx="10792">
                  <c:v>394.81</c:v>
                </c:pt>
                <c:pt idx="10793">
                  <c:v>394.83800000000002</c:v>
                </c:pt>
                <c:pt idx="10794">
                  <c:v>394.86500000000001</c:v>
                </c:pt>
                <c:pt idx="10795">
                  <c:v>394.89300000000003</c:v>
                </c:pt>
                <c:pt idx="10796">
                  <c:v>394.92099999999999</c:v>
                </c:pt>
                <c:pt idx="10797">
                  <c:v>394.94900000000001</c:v>
                </c:pt>
                <c:pt idx="10798">
                  <c:v>394.97700000000003</c:v>
                </c:pt>
                <c:pt idx="10799">
                  <c:v>395.005</c:v>
                </c:pt>
                <c:pt idx="10800">
                  <c:v>395.03300000000002</c:v>
                </c:pt>
                <c:pt idx="10801">
                  <c:v>395.06100000000004</c:v>
                </c:pt>
                <c:pt idx="10802">
                  <c:v>395.08800000000002</c:v>
                </c:pt>
                <c:pt idx="10803">
                  <c:v>395.11599999999999</c:v>
                </c:pt>
                <c:pt idx="10804">
                  <c:v>395.14400000000001</c:v>
                </c:pt>
                <c:pt idx="10805">
                  <c:v>395.17200000000003</c:v>
                </c:pt>
                <c:pt idx="10806">
                  <c:v>395.2</c:v>
                </c:pt>
                <c:pt idx="10807">
                  <c:v>395.22800000000001</c:v>
                </c:pt>
                <c:pt idx="10808">
                  <c:v>395.25600000000003</c:v>
                </c:pt>
                <c:pt idx="10809">
                  <c:v>395.28399999999999</c:v>
                </c:pt>
                <c:pt idx="10810">
                  <c:v>395.31100000000004</c:v>
                </c:pt>
                <c:pt idx="10811">
                  <c:v>395.339</c:v>
                </c:pt>
                <c:pt idx="10812">
                  <c:v>395.36900000000003</c:v>
                </c:pt>
                <c:pt idx="10813">
                  <c:v>395.40100000000001</c:v>
                </c:pt>
                <c:pt idx="10814">
                  <c:v>395.43299999999999</c:v>
                </c:pt>
                <c:pt idx="10815">
                  <c:v>395.464</c:v>
                </c:pt>
                <c:pt idx="10816">
                  <c:v>395.49599999999998</c:v>
                </c:pt>
                <c:pt idx="10817">
                  <c:v>395.52800000000002</c:v>
                </c:pt>
                <c:pt idx="10818">
                  <c:v>395.56100000000004</c:v>
                </c:pt>
                <c:pt idx="10819">
                  <c:v>395.59300000000002</c:v>
                </c:pt>
                <c:pt idx="10820">
                  <c:v>395.625</c:v>
                </c:pt>
                <c:pt idx="10821">
                  <c:v>395.65699999999998</c:v>
                </c:pt>
                <c:pt idx="10822">
                  <c:v>395.69</c:v>
                </c:pt>
                <c:pt idx="10823">
                  <c:v>395.72199999999998</c:v>
                </c:pt>
                <c:pt idx="10824">
                  <c:v>395.75400000000002</c:v>
                </c:pt>
                <c:pt idx="10825">
                  <c:v>395.78700000000003</c:v>
                </c:pt>
                <c:pt idx="10826">
                  <c:v>395.81900000000002</c:v>
                </c:pt>
                <c:pt idx="10827">
                  <c:v>395.85200000000003</c:v>
                </c:pt>
                <c:pt idx="10828">
                  <c:v>395.88400000000001</c:v>
                </c:pt>
                <c:pt idx="10829">
                  <c:v>395.91700000000003</c:v>
                </c:pt>
                <c:pt idx="10830">
                  <c:v>395.94900000000001</c:v>
                </c:pt>
                <c:pt idx="10831">
                  <c:v>395.98200000000003</c:v>
                </c:pt>
                <c:pt idx="10832">
                  <c:v>396.01499999999999</c:v>
                </c:pt>
                <c:pt idx="10833">
                  <c:v>396.04700000000003</c:v>
                </c:pt>
                <c:pt idx="10834">
                  <c:v>396.08</c:v>
                </c:pt>
                <c:pt idx="10835">
                  <c:v>396.113</c:v>
                </c:pt>
                <c:pt idx="10836">
                  <c:v>396.14499999999998</c:v>
                </c:pt>
                <c:pt idx="10837">
                  <c:v>396.178</c:v>
                </c:pt>
                <c:pt idx="10838">
                  <c:v>396.21300000000002</c:v>
                </c:pt>
                <c:pt idx="10839">
                  <c:v>396.24799999999999</c:v>
                </c:pt>
                <c:pt idx="10840">
                  <c:v>396.28399999999999</c:v>
                </c:pt>
                <c:pt idx="10841">
                  <c:v>396.31900000000002</c:v>
                </c:pt>
                <c:pt idx="10842">
                  <c:v>396.35500000000002</c:v>
                </c:pt>
                <c:pt idx="10843">
                  <c:v>396.39</c:v>
                </c:pt>
                <c:pt idx="10844">
                  <c:v>396.42599999999999</c:v>
                </c:pt>
                <c:pt idx="10845">
                  <c:v>396.46100000000001</c:v>
                </c:pt>
                <c:pt idx="10846">
                  <c:v>396.49700000000001</c:v>
                </c:pt>
                <c:pt idx="10847">
                  <c:v>396.53199999999998</c:v>
                </c:pt>
                <c:pt idx="10848">
                  <c:v>396.56799999999998</c:v>
                </c:pt>
                <c:pt idx="10849">
                  <c:v>396.60399999999998</c:v>
                </c:pt>
                <c:pt idx="10850">
                  <c:v>396.63900000000001</c:v>
                </c:pt>
                <c:pt idx="10851">
                  <c:v>396.67500000000001</c:v>
                </c:pt>
                <c:pt idx="10852">
                  <c:v>396.71100000000001</c:v>
                </c:pt>
                <c:pt idx="10853">
                  <c:v>396.74700000000001</c:v>
                </c:pt>
                <c:pt idx="10854">
                  <c:v>396.78300000000002</c:v>
                </c:pt>
                <c:pt idx="10855">
                  <c:v>396.81900000000002</c:v>
                </c:pt>
                <c:pt idx="10856">
                  <c:v>396.85500000000002</c:v>
                </c:pt>
                <c:pt idx="10857">
                  <c:v>396.89</c:v>
                </c:pt>
                <c:pt idx="10858">
                  <c:v>396.93</c:v>
                </c:pt>
                <c:pt idx="10859">
                  <c:v>396.97</c:v>
                </c:pt>
                <c:pt idx="10860">
                  <c:v>397.01</c:v>
                </c:pt>
                <c:pt idx="10861">
                  <c:v>397.05</c:v>
                </c:pt>
                <c:pt idx="10862">
                  <c:v>397.09100000000001</c:v>
                </c:pt>
                <c:pt idx="10863">
                  <c:v>397.13100000000003</c:v>
                </c:pt>
                <c:pt idx="10864">
                  <c:v>397.17200000000003</c:v>
                </c:pt>
                <c:pt idx="10865">
                  <c:v>397.21300000000002</c:v>
                </c:pt>
                <c:pt idx="10866">
                  <c:v>397.25299999999999</c:v>
                </c:pt>
                <c:pt idx="10867">
                  <c:v>397.29399999999998</c:v>
                </c:pt>
                <c:pt idx="10868">
                  <c:v>397.33500000000004</c:v>
                </c:pt>
                <c:pt idx="10869">
                  <c:v>397.37600000000003</c:v>
                </c:pt>
                <c:pt idx="10870">
                  <c:v>397.41700000000003</c:v>
                </c:pt>
                <c:pt idx="10871">
                  <c:v>397.45800000000003</c:v>
                </c:pt>
                <c:pt idx="10872">
                  <c:v>397.49900000000002</c:v>
                </c:pt>
                <c:pt idx="10873">
                  <c:v>397.54</c:v>
                </c:pt>
                <c:pt idx="10874">
                  <c:v>397.58199999999999</c:v>
                </c:pt>
                <c:pt idx="10875">
                  <c:v>397.62299999999999</c:v>
                </c:pt>
                <c:pt idx="10876">
                  <c:v>397.66399999999999</c:v>
                </c:pt>
                <c:pt idx="10877">
                  <c:v>397.70499999999998</c:v>
                </c:pt>
                <c:pt idx="10878">
                  <c:v>397.74599999999998</c:v>
                </c:pt>
                <c:pt idx="10879">
                  <c:v>397.78800000000001</c:v>
                </c:pt>
                <c:pt idx="10880">
                  <c:v>397.82900000000001</c:v>
                </c:pt>
                <c:pt idx="10881">
                  <c:v>397.87</c:v>
                </c:pt>
                <c:pt idx="10882">
                  <c:v>397.91200000000003</c:v>
                </c:pt>
                <c:pt idx="10883">
                  <c:v>397.95300000000003</c:v>
                </c:pt>
                <c:pt idx="10884">
                  <c:v>397.99400000000003</c:v>
                </c:pt>
                <c:pt idx="10885">
                  <c:v>398.036</c:v>
                </c:pt>
                <c:pt idx="10886">
                  <c:v>398.077</c:v>
                </c:pt>
                <c:pt idx="10887">
                  <c:v>398.11900000000003</c:v>
                </c:pt>
                <c:pt idx="10888">
                  <c:v>398.16</c:v>
                </c:pt>
                <c:pt idx="10889">
                  <c:v>398.20100000000002</c:v>
                </c:pt>
                <c:pt idx="10890">
                  <c:v>398.24299999999999</c:v>
                </c:pt>
                <c:pt idx="10891">
                  <c:v>398.28399999999999</c:v>
                </c:pt>
                <c:pt idx="10892">
                  <c:v>398.32600000000002</c:v>
                </c:pt>
                <c:pt idx="10893">
                  <c:v>398.36700000000002</c:v>
                </c:pt>
                <c:pt idx="10894">
                  <c:v>398.40899999999999</c:v>
                </c:pt>
                <c:pt idx="10895">
                  <c:v>398.45</c:v>
                </c:pt>
                <c:pt idx="10896">
                  <c:v>398.49200000000002</c:v>
                </c:pt>
                <c:pt idx="10897">
                  <c:v>398.53300000000002</c:v>
                </c:pt>
                <c:pt idx="10898">
                  <c:v>398.57499999999999</c:v>
                </c:pt>
                <c:pt idx="10899">
                  <c:v>398.61599999999999</c:v>
                </c:pt>
                <c:pt idx="10900">
                  <c:v>398.65800000000002</c:v>
                </c:pt>
                <c:pt idx="10901">
                  <c:v>398.69900000000001</c:v>
                </c:pt>
                <c:pt idx="10902">
                  <c:v>398.74099999999999</c:v>
                </c:pt>
                <c:pt idx="10903">
                  <c:v>398.78300000000002</c:v>
                </c:pt>
                <c:pt idx="10904">
                  <c:v>398.82400000000001</c:v>
                </c:pt>
                <c:pt idx="10905">
                  <c:v>398.86599999999999</c:v>
                </c:pt>
                <c:pt idx="10906">
                  <c:v>398.90699999999998</c:v>
                </c:pt>
                <c:pt idx="10907">
                  <c:v>398.94900000000001</c:v>
                </c:pt>
                <c:pt idx="10908">
                  <c:v>398.99</c:v>
                </c:pt>
                <c:pt idx="10909">
                  <c:v>399.03199999999998</c:v>
                </c:pt>
                <c:pt idx="10910">
                  <c:v>399.07300000000004</c:v>
                </c:pt>
                <c:pt idx="10911">
                  <c:v>399.11500000000001</c:v>
                </c:pt>
                <c:pt idx="10912">
                  <c:v>399.15600000000001</c:v>
                </c:pt>
                <c:pt idx="10913">
                  <c:v>399.19800000000004</c:v>
                </c:pt>
                <c:pt idx="10914">
                  <c:v>399.23900000000003</c:v>
                </c:pt>
                <c:pt idx="10915">
                  <c:v>399.28100000000001</c:v>
                </c:pt>
                <c:pt idx="10916">
                  <c:v>399.322</c:v>
                </c:pt>
                <c:pt idx="10917">
                  <c:v>399.36400000000003</c:v>
                </c:pt>
                <c:pt idx="10918">
                  <c:v>399.40500000000003</c:v>
                </c:pt>
                <c:pt idx="10919">
                  <c:v>399.447</c:v>
                </c:pt>
                <c:pt idx="10920">
                  <c:v>399.488</c:v>
                </c:pt>
                <c:pt idx="10921">
                  <c:v>399.53000000000003</c:v>
                </c:pt>
                <c:pt idx="10922">
                  <c:v>399.57100000000003</c:v>
                </c:pt>
                <c:pt idx="10923">
                  <c:v>399.613</c:v>
                </c:pt>
                <c:pt idx="10924">
                  <c:v>399.654</c:v>
                </c:pt>
                <c:pt idx="10925">
                  <c:v>399.69600000000003</c:v>
                </c:pt>
                <c:pt idx="10926">
                  <c:v>399.73700000000002</c:v>
                </c:pt>
                <c:pt idx="10927">
                  <c:v>399.779</c:v>
                </c:pt>
                <c:pt idx="10928">
                  <c:v>399.82</c:v>
                </c:pt>
                <c:pt idx="10929">
                  <c:v>399.86099999999999</c:v>
                </c:pt>
                <c:pt idx="10930">
                  <c:v>399.90300000000002</c:v>
                </c:pt>
                <c:pt idx="10931">
                  <c:v>399.94400000000002</c:v>
                </c:pt>
                <c:pt idx="10932">
                  <c:v>399.98599999999999</c:v>
                </c:pt>
                <c:pt idx="10933">
                  <c:v>400.02699999999999</c:v>
                </c:pt>
                <c:pt idx="10934">
                  <c:v>400.06900000000002</c:v>
                </c:pt>
                <c:pt idx="10935">
                  <c:v>400.11</c:v>
                </c:pt>
                <c:pt idx="10936">
                  <c:v>400.15199999999999</c:v>
                </c:pt>
                <c:pt idx="10937">
                  <c:v>400.19299999999998</c:v>
                </c:pt>
                <c:pt idx="10938">
                  <c:v>400.23500000000001</c:v>
                </c:pt>
                <c:pt idx="10939">
                  <c:v>400.27600000000001</c:v>
                </c:pt>
                <c:pt idx="10940">
                  <c:v>400.31799999999998</c:v>
                </c:pt>
                <c:pt idx="10941">
                  <c:v>400.35899999999998</c:v>
                </c:pt>
                <c:pt idx="10942">
                  <c:v>400.40100000000001</c:v>
                </c:pt>
                <c:pt idx="10943">
                  <c:v>400.44200000000001</c:v>
                </c:pt>
                <c:pt idx="10944">
                  <c:v>400.48399999999998</c:v>
                </c:pt>
                <c:pt idx="10945">
                  <c:v>400.52500000000003</c:v>
                </c:pt>
                <c:pt idx="10946">
                  <c:v>400.56700000000001</c:v>
                </c:pt>
                <c:pt idx="10947">
                  <c:v>400.608</c:v>
                </c:pt>
                <c:pt idx="10948">
                  <c:v>400.65000000000003</c:v>
                </c:pt>
                <c:pt idx="10949">
                  <c:v>400.69100000000003</c:v>
                </c:pt>
                <c:pt idx="10950">
                  <c:v>400.733</c:v>
                </c:pt>
                <c:pt idx="10951">
                  <c:v>400.77500000000003</c:v>
                </c:pt>
                <c:pt idx="10952">
                  <c:v>400.81600000000003</c:v>
                </c:pt>
                <c:pt idx="10953">
                  <c:v>400.858</c:v>
                </c:pt>
                <c:pt idx="10954">
                  <c:v>400.899</c:v>
                </c:pt>
                <c:pt idx="10955">
                  <c:v>400.94100000000003</c:v>
                </c:pt>
                <c:pt idx="10956">
                  <c:v>400.98200000000003</c:v>
                </c:pt>
                <c:pt idx="10957">
                  <c:v>401.024</c:v>
                </c:pt>
                <c:pt idx="10958">
                  <c:v>401.06600000000003</c:v>
                </c:pt>
                <c:pt idx="10959">
                  <c:v>401.10700000000003</c:v>
                </c:pt>
                <c:pt idx="10960">
                  <c:v>401.149</c:v>
                </c:pt>
                <c:pt idx="10961">
                  <c:v>401.19100000000003</c:v>
                </c:pt>
                <c:pt idx="10962">
                  <c:v>401.233</c:v>
                </c:pt>
                <c:pt idx="10963">
                  <c:v>401.27600000000001</c:v>
                </c:pt>
                <c:pt idx="10964">
                  <c:v>401.31799999999998</c:v>
                </c:pt>
                <c:pt idx="10965">
                  <c:v>401.36</c:v>
                </c:pt>
                <c:pt idx="10966">
                  <c:v>401.40199999999999</c:v>
                </c:pt>
                <c:pt idx="10967">
                  <c:v>401.44499999999999</c:v>
                </c:pt>
                <c:pt idx="10968">
                  <c:v>401.48700000000002</c:v>
                </c:pt>
                <c:pt idx="10969">
                  <c:v>401.529</c:v>
                </c:pt>
                <c:pt idx="10970">
                  <c:v>401.57100000000003</c:v>
                </c:pt>
                <c:pt idx="10971">
                  <c:v>401.613</c:v>
                </c:pt>
                <c:pt idx="10972">
                  <c:v>401.65500000000003</c:v>
                </c:pt>
                <c:pt idx="10973">
                  <c:v>401.697</c:v>
                </c:pt>
                <c:pt idx="10974">
                  <c:v>401.73900000000003</c:v>
                </c:pt>
                <c:pt idx="10975">
                  <c:v>401.78100000000001</c:v>
                </c:pt>
                <c:pt idx="10976">
                  <c:v>401.82300000000004</c:v>
                </c:pt>
                <c:pt idx="10977">
                  <c:v>401.86500000000001</c:v>
                </c:pt>
                <c:pt idx="10978">
                  <c:v>401.90699999999998</c:v>
                </c:pt>
                <c:pt idx="10979">
                  <c:v>401.94900000000001</c:v>
                </c:pt>
                <c:pt idx="10980">
                  <c:v>401.99099999999999</c:v>
                </c:pt>
                <c:pt idx="10981">
                  <c:v>402.03199999999998</c:v>
                </c:pt>
                <c:pt idx="10982">
                  <c:v>402.07400000000001</c:v>
                </c:pt>
                <c:pt idx="10983">
                  <c:v>402.11599999999999</c:v>
                </c:pt>
                <c:pt idx="10984">
                  <c:v>402.15800000000002</c:v>
                </c:pt>
                <c:pt idx="10985">
                  <c:v>402.2</c:v>
                </c:pt>
                <c:pt idx="10986">
                  <c:v>402.24200000000002</c:v>
                </c:pt>
                <c:pt idx="10987">
                  <c:v>402.28399999999999</c:v>
                </c:pt>
                <c:pt idx="10988">
                  <c:v>402.32600000000002</c:v>
                </c:pt>
                <c:pt idx="10989">
                  <c:v>402.36700000000002</c:v>
                </c:pt>
                <c:pt idx="10990">
                  <c:v>402.40899999999999</c:v>
                </c:pt>
                <c:pt idx="10991">
                  <c:v>402.45100000000002</c:v>
                </c:pt>
                <c:pt idx="10992">
                  <c:v>402.49299999999999</c:v>
                </c:pt>
                <c:pt idx="10993">
                  <c:v>402.53500000000003</c:v>
                </c:pt>
                <c:pt idx="10994">
                  <c:v>402.577</c:v>
                </c:pt>
                <c:pt idx="10995">
                  <c:v>402.61900000000003</c:v>
                </c:pt>
                <c:pt idx="10996">
                  <c:v>402.661</c:v>
                </c:pt>
                <c:pt idx="10997">
                  <c:v>402.70300000000003</c:v>
                </c:pt>
                <c:pt idx="10998">
                  <c:v>402.745</c:v>
                </c:pt>
                <c:pt idx="10999">
                  <c:v>402.78700000000003</c:v>
                </c:pt>
                <c:pt idx="11000">
                  <c:v>402.82900000000001</c:v>
                </c:pt>
                <c:pt idx="11001">
                  <c:v>402.87099999999998</c:v>
                </c:pt>
                <c:pt idx="11002">
                  <c:v>402.91200000000003</c:v>
                </c:pt>
                <c:pt idx="11003">
                  <c:v>402.95400000000001</c:v>
                </c:pt>
                <c:pt idx="11004">
                  <c:v>402.99599999999998</c:v>
                </c:pt>
                <c:pt idx="11005">
                  <c:v>403.03800000000001</c:v>
                </c:pt>
                <c:pt idx="11006">
                  <c:v>403.07900000000001</c:v>
                </c:pt>
                <c:pt idx="11007">
                  <c:v>403.12099999999998</c:v>
                </c:pt>
                <c:pt idx="11008">
                  <c:v>403.16300000000001</c:v>
                </c:pt>
                <c:pt idx="11009">
                  <c:v>403.20400000000001</c:v>
                </c:pt>
                <c:pt idx="11010">
                  <c:v>403.24599999999998</c:v>
                </c:pt>
                <c:pt idx="11011">
                  <c:v>403.28800000000001</c:v>
                </c:pt>
                <c:pt idx="11012">
                  <c:v>403.32900000000001</c:v>
                </c:pt>
                <c:pt idx="11013">
                  <c:v>403.37099999999998</c:v>
                </c:pt>
                <c:pt idx="11014">
                  <c:v>403.41200000000003</c:v>
                </c:pt>
                <c:pt idx="11015">
                  <c:v>403.45400000000001</c:v>
                </c:pt>
                <c:pt idx="11016">
                  <c:v>403.49599999999998</c:v>
                </c:pt>
                <c:pt idx="11017">
                  <c:v>403.53700000000003</c:v>
                </c:pt>
                <c:pt idx="11018">
                  <c:v>403.57900000000001</c:v>
                </c:pt>
                <c:pt idx="11019">
                  <c:v>403.62</c:v>
                </c:pt>
                <c:pt idx="11020">
                  <c:v>403.66200000000003</c:v>
                </c:pt>
                <c:pt idx="11021">
                  <c:v>403.70300000000003</c:v>
                </c:pt>
                <c:pt idx="11022">
                  <c:v>403.745</c:v>
                </c:pt>
                <c:pt idx="11023">
                  <c:v>403.786</c:v>
                </c:pt>
                <c:pt idx="11024">
                  <c:v>403.82800000000003</c:v>
                </c:pt>
                <c:pt idx="11025">
                  <c:v>403.86900000000003</c:v>
                </c:pt>
                <c:pt idx="11026">
                  <c:v>403.911</c:v>
                </c:pt>
                <c:pt idx="11027">
                  <c:v>403.952</c:v>
                </c:pt>
                <c:pt idx="11028">
                  <c:v>403.99400000000003</c:v>
                </c:pt>
                <c:pt idx="11029">
                  <c:v>404.03500000000003</c:v>
                </c:pt>
                <c:pt idx="11030">
                  <c:v>404.077</c:v>
                </c:pt>
                <c:pt idx="11031">
                  <c:v>404.11799999999999</c:v>
                </c:pt>
                <c:pt idx="11032">
                  <c:v>404.16</c:v>
                </c:pt>
                <c:pt idx="11033">
                  <c:v>404.20100000000002</c:v>
                </c:pt>
                <c:pt idx="11034">
                  <c:v>404.24299999999999</c:v>
                </c:pt>
                <c:pt idx="11035">
                  <c:v>404.28399999999999</c:v>
                </c:pt>
                <c:pt idx="11036">
                  <c:v>404.32600000000002</c:v>
                </c:pt>
                <c:pt idx="11037">
                  <c:v>404.36799999999999</c:v>
                </c:pt>
                <c:pt idx="11038">
                  <c:v>404.41</c:v>
                </c:pt>
                <c:pt idx="11039">
                  <c:v>404.45100000000002</c:v>
                </c:pt>
                <c:pt idx="11040">
                  <c:v>404.49299999999999</c:v>
                </c:pt>
                <c:pt idx="11041">
                  <c:v>404.53500000000003</c:v>
                </c:pt>
                <c:pt idx="11042">
                  <c:v>404.57600000000002</c:v>
                </c:pt>
                <c:pt idx="11043">
                  <c:v>404.61799999999999</c:v>
                </c:pt>
                <c:pt idx="11044">
                  <c:v>404.66</c:v>
                </c:pt>
                <c:pt idx="11045">
                  <c:v>404.70100000000002</c:v>
                </c:pt>
                <c:pt idx="11046">
                  <c:v>404.74299999999999</c:v>
                </c:pt>
                <c:pt idx="11047">
                  <c:v>404.78399999999999</c:v>
                </c:pt>
                <c:pt idx="11048">
                  <c:v>404.82600000000002</c:v>
                </c:pt>
                <c:pt idx="11049">
                  <c:v>404.86700000000002</c:v>
                </c:pt>
                <c:pt idx="11050">
                  <c:v>404.90899999999999</c:v>
                </c:pt>
                <c:pt idx="11051">
                  <c:v>404.95</c:v>
                </c:pt>
                <c:pt idx="11052">
                  <c:v>404.99200000000002</c:v>
                </c:pt>
                <c:pt idx="11053">
                  <c:v>405.03300000000002</c:v>
                </c:pt>
                <c:pt idx="11054">
                  <c:v>405.07499999999999</c:v>
                </c:pt>
                <c:pt idx="11055">
                  <c:v>405.11599999999999</c:v>
                </c:pt>
                <c:pt idx="11056">
                  <c:v>405.15699999999998</c:v>
                </c:pt>
                <c:pt idx="11057">
                  <c:v>405.19900000000001</c:v>
                </c:pt>
                <c:pt idx="11058">
                  <c:v>405.24</c:v>
                </c:pt>
                <c:pt idx="11059">
                  <c:v>405.28199999999998</c:v>
                </c:pt>
                <c:pt idx="11060">
                  <c:v>405.32300000000004</c:v>
                </c:pt>
                <c:pt idx="11061">
                  <c:v>405.36500000000001</c:v>
                </c:pt>
                <c:pt idx="11062">
                  <c:v>405.40600000000001</c:v>
                </c:pt>
                <c:pt idx="11063">
                  <c:v>405.447</c:v>
                </c:pt>
                <c:pt idx="11064">
                  <c:v>405.48900000000003</c:v>
                </c:pt>
                <c:pt idx="11065">
                  <c:v>405.53000000000003</c:v>
                </c:pt>
                <c:pt idx="11066">
                  <c:v>405.57100000000003</c:v>
                </c:pt>
                <c:pt idx="11067">
                  <c:v>405.613</c:v>
                </c:pt>
                <c:pt idx="11068">
                  <c:v>405.654</c:v>
                </c:pt>
                <c:pt idx="11069">
                  <c:v>405.69600000000003</c:v>
                </c:pt>
                <c:pt idx="11070">
                  <c:v>405.73700000000002</c:v>
                </c:pt>
                <c:pt idx="11071">
                  <c:v>405.77800000000002</c:v>
                </c:pt>
                <c:pt idx="11072">
                  <c:v>405.82</c:v>
                </c:pt>
                <c:pt idx="11073">
                  <c:v>405.86099999999999</c:v>
                </c:pt>
                <c:pt idx="11074">
                  <c:v>405.90300000000002</c:v>
                </c:pt>
                <c:pt idx="11075">
                  <c:v>405.94400000000002</c:v>
                </c:pt>
                <c:pt idx="11076">
                  <c:v>405.98599999999999</c:v>
                </c:pt>
                <c:pt idx="11077">
                  <c:v>406.02699999999999</c:v>
                </c:pt>
                <c:pt idx="11078">
                  <c:v>406.06799999999998</c:v>
                </c:pt>
                <c:pt idx="11079">
                  <c:v>406.11</c:v>
                </c:pt>
                <c:pt idx="11080">
                  <c:v>406.15100000000001</c:v>
                </c:pt>
                <c:pt idx="11081">
                  <c:v>406.19299999999998</c:v>
                </c:pt>
                <c:pt idx="11082">
                  <c:v>406.23500000000001</c:v>
                </c:pt>
                <c:pt idx="11083">
                  <c:v>406.27600000000001</c:v>
                </c:pt>
                <c:pt idx="11084">
                  <c:v>406.31799999999998</c:v>
                </c:pt>
                <c:pt idx="11085">
                  <c:v>406.35899999999998</c:v>
                </c:pt>
                <c:pt idx="11086">
                  <c:v>406.40100000000001</c:v>
                </c:pt>
                <c:pt idx="11087">
                  <c:v>406.44200000000001</c:v>
                </c:pt>
                <c:pt idx="11088">
                  <c:v>406.48399999999998</c:v>
                </c:pt>
                <c:pt idx="11089">
                  <c:v>406.52500000000003</c:v>
                </c:pt>
                <c:pt idx="11090">
                  <c:v>406.56700000000001</c:v>
                </c:pt>
                <c:pt idx="11091">
                  <c:v>406.608</c:v>
                </c:pt>
                <c:pt idx="11092">
                  <c:v>406.65000000000003</c:v>
                </c:pt>
                <c:pt idx="11093">
                  <c:v>406.69100000000003</c:v>
                </c:pt>
                <c:pt idx="11094">
                  <c:v>406.733</c:v>
                </c:pt>
                <c:pt idx="11095">
                  <c:v>406.774</c:v>
                </c:pt>
                <c:pt idx="11096">
                  <c:v>406.81600000000003</c:v>
                </c:pt>
                <c:pt idx="11097">
                  <c:v>406.85700000000003</c:v>
                </c:pt>
                <c:pt idx="11098">
                  <c:v>406.899</c:v>
                </c:pt>
                <c:pt idx="11099">
                  <c:v>406.94</c:v>
                </c:pt>
                <c:pt idx="11100">
                  <c:v>406.98200000000003</c:v>
                </c:pt>
                <c:pt idx="11101">
                  <c:v>407.02300000000002</c:v>
                </c:pt>
                <c:pt idx="11102">
                  <c:v>407.065</c:v>
                </c:pt>
                <c:pt idx="11103">
                  <c:v>407.10599999999999</c:v>
                </c:pt>
                <c:pt idx="11104">
                  <c:v>407.14800000000002</c:v>
                </c:pt>
                <c:pt idx="11105">
                  <c:v>407.18900000000002</c:v>
                </c:pt>
                <c:pt idx="11106">
                  <c:v>407.23</c:v>
                </c:pt>
                <c:pt idx="11107">
                  <c:v>407.27199999999999</c:v>
                </c:pt>
                <c:pt idx="11108">
                  <c:v>407.31299999999999</c:v>
                </c:pt>
                <c:pt idx="11109">
                  <c:v>407.35399999999998</c:v>
                </c:pt>
                <c:pt idx="11110">
                  <c:v>407.39600000000002</c:v>
                </c:pt>
                <c:pt idx="11111">
                  <c:v>407.43700000000001</c:v>
                </c:pt>
                <c:pt idx="11112">
                  <c:v>407.47800000000001</c:v>
                </c:pt>
                <c:pt idx="11113">
                  <c:v>407.51900000000001</c:v>
                </c:pt>
                <c:pt idx="11114">
                  <c:v>407.56100000000004</c:v>
                </c:pt>
                <c:pt idx="11115">
                  <c:v>407.60200000000003</c:v>
                </c:pt>
                <c:pt idx="11116">
                  <c:v>407.64300000000003</c:v>
                </c:pt>
                <c:pt idx="11117">
                  <c:v>407.68400000000003</c:v>
                </c:pt>
                <c:pt idx="11118">
                  <c:v>407.726</c:v>
                </c:pt>
                <c:pt idx="11119">
                  <c:v>407.767</c:v>
                </c:pt>
                <c:pt idx="11120">
                  <c:v>407.80799999999999</c:v>
                </c:pt>
                <c:pt idx="11121">
                  <c:v>407.85</c:v>
                </c:pt>
                <c:pt idx="11122">
                  <c:v>407.89100000000002</c:v>
                </c:pt>
                <c:pt idx="11123">
                  <c:v>407.93200000000002</c:v>
                </c:pt>
                <c:pt idx="11124">
                  <c:v>407.97300000000001</c:v>
                </c:pt>
                <c:pt idx="11125">
                  <c:v>408.01499999999999</c:v>
                </c:pt>
                <c:pt idx="11126">
                  <c:v>408.05599999999998</c:v>
                </c:pt>
                <c:pt idx="11127">
                  <c:v>408.09700000000004</c:v>
                </c:pt>
                <c:pt idx="11128">
                  <c:v>408.13900000000001</c:v>
                </c:pt>
                <c:pt idx="11129">
                  <c:v>408.18</c:v>
                </c:pt>
                <c:pt idx="11130">
                  <c:v>408.22200000000004</c:v>
                </c:pt>
                <c:pt idx="11131">
                  <c:v>408.26300000000003</c:v>
                </c:pt>
                <c:pt idx="11132">
                  <c:v>408.30400000000003</c:v>
                </c:pt>
                <c:pt idx="11133">
                  <c:v>408.346</c:v>
                </c:pt>
                <c:pt idx="11134">
                  <c:v>408.387</c:v>
                </c:pt>
                <c:pt idx="11135">
                  <c:v>408.428</c:v>
                </c:pt>
                <c:pt idx="11136">
                  <c:v>408.47</c:v>
                </c:pt>
                <c:pt idx="11137">
                  <c:v>408.51100000000002</c:v>
                </c:pt>
                <c:pt idx="11138">
                  <c:v>408.553</c:v>
                </c:pt>
                <c:pt idx="11139">
                  <c:v>408.59399999999999</c:v>
                </c:pt>
                <c:pt idx="11140">
                  <c:v>408.63499999999999</c:v>
                </c:pt>
                <c:pt idx="11141">
                  <c:v>408.67700000000002</c:v>
                </c:pt>
                <c:pt idx="11142">
                  <c:v>408.71800000000002</c:v>
                </c:pt>
                <c:pt idx="11143">
                  <c:v>408.76</c:v>
                </c:pt>
                <c:pt idx="11144">
                  <c:v>408.80099999999999</c:v>
                </c:pt>
                <c:pt idx="11145">
                  <c:v>408.84199999999998</c:v>
                </c:pt>
                <c:pt idx="11146">
                  <c:v>408.88400000000001</c:v>
                </c:pt>
                <c:pt idx="11147">
                  <c:v>408.92500000000001</c:v>
                </c:pt>
                <c:pt idx="11148">
                  <c:v>408.96699999999998</c:v>
                </c:pt>
                <c:pt idx="11149">
                  <c:v>409.00799999999998</c:v>
                </c:pt>
                <c:pt idx="11150">
                  <c:v>409.04900000000004</c:v>
                </c:pt>
                <c:pt idx="11151">
                  <c:v>409.09100000000001</c:v>
                </c:pt>
                <c:pt idx="11152">
                  <c:v>409.13200000000001</c:v>
                </c:pt>
                <c:pt idx="11153">
                  <c:v>409.17400000000004</c:v>
                </c:pt>
                <c:pt idx="11154">
                  <c:v>409.21500000000003</c:v>
                </c:pt>
                <c:pt idx="11155">
                  <c:v>409.25700000000001</c:v>
                </c:pt>
                <c:pt idx="11156">
                  <c:v>409.298</c:v>
                </c:pt>
                <c:pt idx="11157">
                  <c:v>409.34000000000003</c:v>
                </c:pt>
                <c:pt idx="11158">
                  <c:v>409.38200000000001</c:v>
                </c:pt>
                <c:pt idx="11159">
                  <c:v>409.423</c:v>
                </c:pt>
                <c:pt idx="11160">
                  <c:v>409.46500000000003</c:v>
                </c:pt>
                <c:pt idx="11161">
                  <c:v>409.50600000000003</c:v>
                </c:pt>
                <c:pt idx="11162">
                  <c:v>409.548</c:v>
                </c:pt>
                <c:pt idx="11163">
                  <c:v>409.59000000000003</c:v>
                </c:pt>
                <c:pt idx="11164">
                  <c:v>409.63100000000003</c:v>
                </c:pt>
                <c:pt idx="11165">
                  <c:v>409.673</c:v>
                </c:pt>
                <c:pt idx="11166">
                  <c:v>409.714</c:v>
                </c:pt>
                <c:pt idx="11167">
                  <c:v>409.75600000000003</c:v>
                </c:pt>
                <c:pt idx="11168">
                  <c:v>409.79700000000003</c:v>
                </c:pt>
                <c:pt idx="11169">
                  <c:v>409.839</c:v>
                </c:pt>
                <c:pt idx="11170">
                  <c:v>409.88</c:v>
                </c:pt>
                <c:pt idx="11171">
                  <c:v>409.92200000000003</c:v>
                </c:pt>
                <c:pt idx="11172">
                  <c:v>409.96300000000002</c:v>
                </c:pt>
                <c:pt idx="11173">
                  <c:v>410.00400000000002</c:v>
                </c:pt>
                <c:pt idx="11174">
                  <c:v>410.04599999999999</c:v>
                </c:pt>
                <c:pt idx="11175">
                  <c:v>410.08699999999999</c:v>
                </c:pt>
                <c:pt idx="11176">
                  <c:v>410.12799999999999</c:v>
                </c:pt>
                <c:pt idx="11177">
                  <c:v>410.17</c:v>
                </c:pt>
                <c:pt idx="11178">
                  <c:v>410.21100000000001</c:v>
                </c:pt>
                <c:pt idx="11179">
                  <c:v>410.25200000000001</c:v>
                </c:pt>
                <c:pt idx="11180">
                  <c:v>410.29399999999998</c:v>
                </c:pt>
                <c:pt idx="11181">
                  <c:v>410.33500000000004</c:v>
                </c:pt>
                <c:pt idx="11182">
                  <c:v>410.37600000000003</c:v>
                </c:pt>
                <c:pt idx="11183">
                  <c:v>410.41700000000003</c:v>
                </c:pt>
                <c:pt idx="11184">
                  <c:v>410.459</c:v>
                </c:pt>
                <c:pt idx="11185">
                  <c:v>410.5</c:v>
                </c:pt>
                <c:pt idx="11186">
                  <c:v>410.541</c:v>
                </c:pt>
                <c:pt idx="11187">
                  <c:v>410.58199999999999</c:v>
                </c:pt>
                <c:pt idx="11188">
                  <c:v>410.62400000000002</c:v>
                </c:pt>
                <c:pt idx="11189">
                  <c:v>410.66500000000002</c:v>
                </c:pt>
                <c:pt idx="11190">
                  <c:v>410.70600000000002</c:v>
                </c:pt>
                <c:pt idx="11191">
                  <c:v>410.74700000000001</c:v>
                </c:pt>
                <c:pt idx="11192">
                  <c:v>410.78800000000001</c:v>
                </c:pt>
                <c:pt idx="11193">
                  <c:v>410.82900000000001</c:v>
                </c:pt>
                <c:pt idx="11194">
                  <c:v>410.87</c:v>
                </c:pt>
                <c:pt idx="11195">
                  <c:v>410.911</c:v>
                </c:pt>
                <c:pt idx="11196">
                  <c:v>410.952</c:v>
                </c:pt>
                <c:pt idx="11197">
                  <c:v>410.99299999999999</c:v>
                </c:pt>
                <c:pt idx="11198">
                  <c:v>411.03500000000003</c:v>
                </c:pt>
                <c:pt idx="11199">
                  <c:v>411.07600000000002</c:v>
                </c:pt>
                <c:pt idx="11200">
                  <c:v>411.11700000000002</c:v>
                </c:pt>
                <c:pt idx="11201">
                  <c:v>411.15800000000002</c:v>
                </c:pt>
                <c:pt idx="11202">
                  <c:v>411.19900000000001</c:v>
                </c:pt>
                <c:pt idx="11203">
                  <c:v>411.24</c:v>
                </c:pt>
                <c:pt idx="11204">
                  <c:v>411.28100000000001</c:v>
                </c:pt>
                <c:pt idx="11205">
                  <c:v>411.322</c:v>
                </c:pt>
                <c:pt idx="11206">
                  <c:v>411.363</c:v>
                </c:pt>
                <c:pt idx="11207">
                  <c:v>411.40500000000003</c:v>
                </c:pt>
                <c:pt idx="11208">
                  <c:v>411.44600000000003</c:v>
                </c:pt>
                <c:pt idx="11209">
                  <c:v>411.48700000000002</c:v>
                </c:pt>
                <c:pt idx="11210">
                  <c:v>411.52800000000002</c:v>
                </c:pt>
                <c:pt idx="11211">
                  <c:v>411.56900000000002</c:v>
                </c:pt>
                <c:pt idx="11212">
                  <c:v>411.61099999999999</c:v>
                </c:pt>
                <c:pt idx="11213">
                  <c:v>411.65199999999999</c:v>
                </c:pt>
                <c:pt idx="11214">
                  <c:v>411.69299999999998</c:v>
                </c:pt>
                <c:pt idx="11215">
                  <c:v>411.73399999999998</c:v>
                </c:pt>
                <c:pt idx="11216">
                  <c:v>411.77600000000001</c:v>
                </c:pt>
                <c:pt idx="11217">
                  <c:v>411.81700000000001</c:v>
                </c:pt>
                <c:pt idx="11218">
                  <c:v>411.858</c:v>
                </c:pt>
                <c:pt idx="11219">
                  <c:v>411.899</c:v>
                </c:pt>
                <c:pt idx="11220">
                  <c:v>411.94100000000003</c:v>
                </c:pt>
                <c:pt idx="11221">
                  <c:v>411.98200000000003</c:v>
                </c:pt>
                <c:pt idx="11222">
                  <c:v>412.02300000000002</c:v>
                </c:pt>
                <c:pt idx="11223">
                  <c:v>412.06400000000002</c:v>
                </c:pt>
                <c:pt idx="11224">
                  <c:v>412.10500000000002</c:v>
                </c:pt>
                <c:pt idx="11225">
                  <c:v>412.14600000000002</c:v>
                </c:pt>
                <c:pt idx="11226">
                  <c:v>412.18799999999999</c:v>
                </c:pt>
                <c:pt idx="11227">
                  <c:v>412.22899999999998</c:v>
                </c:pt>
                <c:pt idx="11228">
                  <c:v>412.27</c:v>
                </c:pt>
                <c:pt idx="11229">
                  <c:v>412.31100000000004</c:v>
                </c:pt>
                <c:pt idx="11230">
                  <c:v>412.35200000000003</c:v>
                </c:pt>
                <c:pt idx="11231">
                  <c:v>412.39300000000003</c:v>
                </c:pt>
                <c:pt idx="11232">
                  <c:v>412.435</c:v>
                </c:pt>
                <c:pt idx="11233">
                  <c:v>412.476</c:v>
                </c:pt>
                <c:pt idx="11234">
                  <c:v>412.517</c:v>
                </c:pt>
                <c:pt idx="11235">
                  <c:v>412.55799999999999</c:v>
                </c:pt>
                <c:pt idx="11236">
                  <c:v>412.59899999999999</c:v>
                </c:pt>
                <c:pt idx="11237">
                  <c:v>412.64100000000002</c:v>
                </c:pt>
                <c:pt idx="11238">
                  <c:v>412.68200000000002</c:v>
                </c:pt>
                <c:pt idx="11239">
                  <c:v>412.72300000000001</c:v>
                </c:pt>
                <c:pt idx="11240">
                  <c:v>412.76499999999999</c:v>
                </c:pt>
                <c:pt idx="11241">
                  <c:v>412.80599999999998</c:v>
                </c:pt>
                <c:pt idx="11242">
                  <c:v>412.84800000000001</c:v>
                </c:pt>
                <c:pt idx="11243">
                  <c:v>412.88900000000001</c:v>
                </c:pt>
                <c:pt idx="11244">
                  <c:v>412.93099999999998</c:v>
                </c:pt>
                <c:pt idx="11245">
                  <c:v>412.97200000000004</c:v>
                </c:pt>
                <c:pt idx="11246">
                  <c:v>413.01400000000001</c:v>
                </c:pt>
                <c:pt idx="11247">
                  <c:v>413.05500000000001</c:v>
                </c:pt>
                <c:pt idx="11248">
                  <c:v>413.096</c:v>
                </c:pt>
                <c:pt idx="11249">
                  <c:v>413.13800000000003</c:v>
                </c:pt>
                <c:pt idx="11250">
                  <c:v>413.17900000000003</c:v>
                </c:pt>
                <c:pt idx="11251">
                  <c:v>413.221</c:v>
                </c:pt>
                <c:pt idx="11252">
                  <c:v>413.262</c:v>
                </c:pt>
                <c:pt idx="11253">
                  <c:v>413.30400000000003</c:v>
                </c:pt>
                <c:pt idx="11254">
                  <c:v>413.34500000000003</c:v>
                </c:pt>
                <c:pt idx="11255">
                  <c:v>413.38600000000002</c:v>
                </c:pt>
                <c:pt idx="11256">
                  <c:v>413.428</c:v>
                </c:pt>
                <c:pt idx="11257">
                  <c:v>413.46899999999999</c:v>
                </c:pt>
                <c:pt idx="11258">
                  <c:v>413.51</c:v>
                </c:pt>
                <c:pt idx="11259">
                  <c:v>413.55200000000002</c:v>
                </c:pt>
                <c:pt idx="11260">
                  <c:v>413.59300000000002</c:v>
                </c:pt>
                <c:pt idx="11261">
                  <c:v>413.63400000000001</c:v>
                </c:pt>
                <c:pt idx="11262">
                  <c:v>413.67500000000001</c:v>
                </c:pt>
                <c:pt idx="11263">
                  <c:v>413.71699999999998</c:v>
                </c:pt>
                <c:pt idx="11264">
                  <c:v>413.75799999999998</c:v>
                </c:pt>
                <c:pt idx="11265">
                  <c:v>413.79900000000004</c:v>
                </c:pt>
                <c:pt idx="11266">
                  <c:v>413.84000000000003</c:v>
                </c:pt>
                <c:pt idx="11267">
                  <c:v>413.88100000000003</c:v>
                </c:pt>
                <c:pt idx="11268">
                  <c:v>413.92200000000003</c:v>
                </c:pt>
                <c:pt idx="11269">
                  <c:v>413.96300000000002</c:v>
                </c:pt>
                <c:pt idx="11270">
                  <c:v>414.00400000000002</c:v>
                </c:pt>
                <c:pt idx="11271">
                  <c:v>414.04500000000002</c:v>
                </c:pt>
                <c:pt idx="11272">
                  <c:v>414.08600000000001</c:v>
                </c:pt>
                <c:pt idx="11273">
                  <c:v>414.12700000000001</c:v>
                </c:pt>
                <c:pt idx="11274">
                  <c:v>414.16800000000001</c:v>
                </c:pt>
                <c:pt idx="11275">
                  <c:v>414.209</c:v>
                </c:pt>
                <c:pt idx="11276">
                  <c:v>414.25</c:v>
                </c:pt>
                <c:pt idx="11277">
                  <c:v>414.291</c:v>
                </c:pt>
                <c:pt idx="11278">
                  <c:v>414.33199999999999</c:v>
                </c:pt>
                <c:pt idx="11279">
                  <c:v>414.37299999999999</c:v>
                </c:pt>
                <c:pt idx="11280">
                  <c:v>414.41399999999999</c:v>
                </c:pt>
                <c:pt idx="11281">
                  <c:v>414.45499999999998</c:v>
                </c:pt>
                <c:pt idx="11282">
                  <c:v>414.49599999999998</c:v>
                </c:pt>
                <c:pt idx="11283">
                  <c:v>414.53700000000003</c:v>
                </c:pt>
                <c:pt idx="11284">
                  <c:v>414.57800000000003</c:v>
                </c:pt>
                <c:pt idx="11285">
                  <c:v>414.61900000000003</c:v>
                </c:pt>
                <c:pt idx="11286">
                  <c:v>414.66</c:v>
                </c:pt>
                <c:pt idx="11287">
                  <c:v>414.70100000000002</c:v>
                </c:pt>
                <c:pt idx="11288">
                  <c:v>414.74200000000002</c:v>
                </c:pt>
                <c:pt idx="11289">
                  <c:v>414.78300000000002</c:v>
                </c:pt>
                <c:pt idx="11290">
                  <c:v>414.82400000000001</c:v>
                </c:pt>
                <c:pt idx="11291">
                  <c:v>414.86599999999999</c:v>
                </c:pt>
                <c:pt idx="11292">
                  <c:v>414.90699999999998</c:v>
                </c:pt>
                <c:pt idx="11293">
                  <c:v>414.94800000000004</c:v>
                </c:pt>
                <c:pt idx="11294">
                  <c:v>414.98900000000003</c:v>
                </c:pt>
                <c:pt idx="11295">
                  <c:v>415.03000000000003</c:v>
                </c:pt>
                <c:pt idx="11296">
                  <c:v>415.07100000000003</c:v>
                </c:pt>
                <c:pt idx="11297">
                  <c:v>415.11200000000002</c:v>
                </c:pt>
                <c:pt idx="11298">
                  <c:v>415.154</c:v>
                </c:pt>
                <c:pt idx="11299">
                  <c:v>415.19499999999999</c:v>
                </c:pt>
                <c:pt idx="11300">
                  <c:v>415.23599999999999</c:v>
                </c:pt>
                <c:pt idx="11301">
                  <c:v>415.27699999999999</c:v>
                </c:pt>
                <c:pt idx="11302">
                  <c:v>415.31600000000003</c:v>
                </c:pt>
                <c:pt idx="11303">
                  <c:v>415.35300000000001</c:v>
                </c:pt>
                <c:pt idx="11304">
                  <c:v>415.38900000000001</c:v>
                </c:pt>
                <c:pt idx="11305">
                  <c:v>415.42599999999999</c:v>
                </c:pt>
                <c:pt idx="11306">
                  <c:v>415.46300000000002</c:v>
                </c:pt>
                <c:pt idx="11307">
                  <c:v>415.49900000000002</c:v>
                </c:pt>
                <c:pt idx="11308">
                  <c:v>415.536</c:v>
                </c:pt>
                <c:pt idx="11309">
                  <c:v>415.572</c:v>
                </c:pt>
                <c:pt idx="11310">
                  <c:v>415.608</c:v>
                </c:pt>
                <c:pt idx="11311">
                  <c:v>415.64499999999998</c:v>
                </c:pt>
                <c:pt idx="11312">
                  <c:v>415.68099999999998</c:v>
                </c:pt>
                <c:pt idx="11313">
                  <c:v>415.71699999999998</c:v>
                </c:pt>
                <c:pt idx="11314">
                  <c:v>415.75299999999999</c:v>
                </c:pt>
                <c:pt idx="11315">
                  <c:v>415.79</c:v>
                </c:pt>
                <c:pt idx="11316">
                  <c:v>415.82600000000002</c:v>
                </c:pt>
                <c:pt idx="11317">
                  <c:v>415.86200000000002</c:v>
                </c:pt>
                <c:pt idx="11318">
                  <c:v>415.89800000000002</c:v>
                </c:pt>
                <c:pt idx="11319">
                  <c:v>415.93400000000003</c:v>
                </c:pt>
                <c:pt idx="11320">
                  <c:v>415.96800000000002</c:v>
                </c:pt>
                <c:pt idx="11321">
                  <c:v>416.00200000000001</c:v>
                </c:pt>
                <c:pt idx="11322">
                  <c:v>416.03500000000003</c:v>
                </c:pt>
                <c:pt idx="11323">
                  <c:v>416.06799999999998</c:v>
                </c:pt>
                <c:pt idx="11324">
                  <c:v>416.10200000000003</c:v>
                </c:pt>
                <c:pt idx="11325">
                  <c:v>416.13499999999999</c:v>
                </c:pt>
                <c:pt idx="11326">
                  <c:v>416.16800000000001</c:v>
                </c:pt>
                <c:pt idx="11327">
                  <c:v>416.20100000000002</c:v>
                </c:pt>
                <c:pt idx="11328">
                  <c:v>416.23399999999998</c:v>
                </c:pt>
                <c:pt idx="11329">
                  <c:v>416.26800000000003</c:v>
                </c:pt>
                <c:pt idx="11330">
                  <c:v>416.30099999999999</c:v>
                </c:pt>
                <c:pt idx="11331">
                  <c:v>416.334</c:v>
                </c:pt>
                <c:pt idx="11332">
                  <c:v>416.36700000000002</c:v>
                </c:pt>
                <c:pt idx="11333">
                  <c:v>416.40000000000003</c:v>
                </c:pt>
                <c:pt idx="11334">
                  <c:v>416.43299999999999</c:v>
                </c:pt>
                <c:pt idx="11335">
                  <c:v>416.46600000000001</c:v>
                </c:pt>
                <c:pt idx="11336">
                  <c:v>416.49900000000002</c:v>
                </c:pt>
                <c:pt idx="11337">
                  <c:v>416.53199999999998</c:v>
                </c:pt>
                <c:pt idx="11338">
                  <c:v>416.565</c:v>
                </c:pt>
                <c:pt idx="11339">
                  <c:v>416.59800000000001</c:v>
                </c:pt>
                <c:pt idx="11340">
                  <c:v>416.63100000000003</c:v>
                </c:pt>
                <c:pt idx="11341">
                  <c:v>416.66399999999999</c:v>
                </c:pt>
                <c:pt idx="11342">
                  <c:v>416.697</c:v>
                </c:pt>
                <c:pt idx="11343">
                  <c:v>416.73</c:v>
                </c:pt>
                <c:pt idx="11344">
                  <c:v>416.76300000000003</c:v>
                </c:pt>
                <c:pt idx="11345">
                  <c:v>416.79599999999999</c:v>
                </c:pt>
                <c:pt idx="11346">
                  <c:v>416.82900000000001</c:v>
                </c:pt>
                <c:pt idx="11347">
                  <c:v>416.86200000000002</c:v>
                </c:pt>
                <c:pt idx="11348">
                  <c:v>416.89499999999998</c:v>
                </c:pt>
                <c:pt idx="11349">
                  <c:v>416.928</c:v>
                </c:pt>
                <c:pt idx="11350">
                  <c:v>416.96100000000001</c:v>
                </c:pt>
                <c:pt idx="11351">
                  <c:v>416.99299999999999</c:v>
                </c:pt>
                <c:pt idx="11352">
                  <c:v>417.02600000000001</c:v>
                </c:pt>
                <c:pt idx="11353">
                  <c:v>417.05900000000003</c:v>
                </c:pt>
                <c:pt idx="11354">
                  <c:v>417.09199999999998</c:v>
                </c:pt>
                <c:pt idx="11355">
                  <c:v>417.125</c:v>
                </c:pt>
                <c:pt idx="11356">
                  <c:v>417.15800000000002</c:v>
                </c:pt>
                <c:pt idx="11357">
                  <c:v>417.19100000000003</c:v>
                </c:pt>
                <c:pt idx="11358">
                  <c:v>417.22500000000002</c:v>
                </c:pt>
                <c:pt idx="11359">
                  <c:v>417.25799999999998</c:v>
                </c:pt>
                <c:pt idx="11360">
                  <c:v>417.291</c:v>
                </c:pt>
                <c:pt idx="11361">
                  <c:v>417.32400000000001</c:v>
                </c:pt>
                <c:pt idx="11362">
                  <c:v>417.35700000000003</c:v>
                </c:pt>
                <c:pt idx="11363">
                  <c:v>417.39</c:v>
                </c:pt>
                <c:pt idx="11364">
                  <c:v>417.423</c:v>
                </c:pt>
                <c:pt idx="11365">
                  <c:v>417.45600000000002</c:v>
                </c:pt>
                <c:pt idx="11366">
                  <c:v>417.488</c:v>
                </c:pt>
                <c:pt idx="11367">
                  <c:v>417.52100000000002</c:v>
                </c:pt>
                <c:pt idx="11368">
                  <c:v>417.55400000000003</c:v>
                </c:pt>
                <c:pt idx="11369">
                  <c:v>417.58699999999999</c:v>
                </c:pt>
                <c:pt idx="11370">
                  <c:v>417.62</c:v>
                </c:pt>
                <c:pt idx="11371">
                  <c:v>417.65300000000002</c:v>
                </c:pt>
                <c:pt idx="11372">
                  <c:v>417.68600000000004</c:v>
                </c:pt>
                <c:pt idx="11373">
                  <c:v>417.71899999999999</c:v>
                </c:pt>
                <c:pt idx="11374">
                  <c:v>417.75200000000001</c:v>
                </c:pt>
                <c:pt idx="11375">
                  <c:v>417.78500000000003</c:v>
                </c:pt>
                <c:pt idx="11376">
                  <c:v>417.81799999999998</c:v>
                </c:pt>
                <c:pt idx="11377">
                  <c:v>417.851</c:v>
                </c:pt>
                <c:pt idx="11378">
                  <c:v>417.88400000000001</c:v>
                </c:pt>
                <c:pt idx="11379">
                  <c:v>417.91700000000003</c:v>
                </c:pt>
                <c:pt idx="11380">
                  <c:v>417.95</c:v>
                </c:pt>
                <c:pt idx="11381">
                  <c:v>417.983</c:v>
                </c:pt>
                <c:pt idx="11382">
                  <c:v>418.01600000000002</c:v>
                </c:pt>
                <c:pt idx="11383">
                  <c:v>418.04900000000004</c:v>
                </c:pt>
                <c:pt idx="11384">
                  <c:v>418.08199999999999</c:v>
                </c:pt>
                <c:pt idx="11385">
                  <c:v>418.11500000000001</c:v>
                </c:pt>
                <c:pt idx="11386">
                  <c:v>418.14800000000002</c:v>
                </c:pt>
                <c:pt idx="11387">
                  <c:v>418.18099999999998</c:v>
                </c:pt>
                <c:pt idx="11388">
                  <c:v>418.21500000000003</c:v>
                </c:pt>
                <c:pt idx="11389">
                  <c:v>418.24799999999999</c:v>
                </c:pt>
                <c:pt idx="11390">
                  <c:v>418.28100000000001</c:v>
                </c:pt>
                <c:pt idx="11391">
                  <c:v>418.31400000000002</c:v>
                </c:pt>
                <c:pt idx="11392">
                  <c:v>418.34700000000004</c:v>
                </c:pt>
                <c:pt idx="11393">
                  <c:v>418.38</c:v>
                </c:pt>
                <c:pt idx="11394">
                  <c:v>418.41300000000001</c:v>
                </c:pt>
                <c:pt idx="11395">
                  <c:v>418.44600000000003</c:v>
                </c:pt>
                <c:pt idx="11396">
                  <c:v>418.47899999999998</c:v>
                </c:pt>
                <c:pt idx="11397">
                  <c:v>418.512</c:v>
                </c:pt>
                <c:pt idx="11398">
                  <c:v>418.54500000000002</c:v>
                </c:pt>
                <c:pt idx="11399">
                  <c:v>418.57800000000003</c:v>
                </c:pt>
                <c:pt idx="11400">
                  <c:v>418.61099999999999</c:v>
                </c:pt>
                <c:pt idx="11401">
                  <c:v>418.64400000000001</c:v>
                </c:pt>
                <c:pt idx="11402">
                  <c:v>418.67700000000002</c:v>
                </c:pt>
                <c:pt idx="11403">
                  <c:v>418.71000000000004</c:v>
                </c:pt>
                <c:pt idx="11404">
                  <c:v>418.74299999999999</c:v>
                </c:pt>
                <c:pt idx="11405">
                  <c:v>418.77600000000001</c:v>
                </c:pt>
                <c:pt idx="11406">
                  <c:v>418.80900000000003</c:v>
                </c:pt>
                <c:pt idx="11407">
                  <c:v>418.84100000000001</c:v>
                </c:pt>
                <c:pt idx="11408">
                  <c:v>418.87400000000002</c:v>
                </c:pt>
                <c:pt idx="11409">
                  <c:v>418.90699999999998</c:v>
                </c:pt>
                <c:pt idx="11410">
                  <c:v>418.94</c:v>
                </c:pt>
                <c:pt idx="11411">
                  <c:v>418.97300000000001</c:v>
                </c:pt>
                <c:pt idx="11412">
                  <c:v>419.00600000000003</c:v>
                </c:pt>
                <c:pt idx="11413">
                  <c:v>419.03899999999999</c:v>
                </c:pt>
                <c:pt idx="11414">
                  <c:v>419.072</c:v>
                </c:pt>
                <c:pt idx="11415">
                  <c:v>419.10500000000002</c:v>
                </c:pt>
                <c:pt idx="11416">
                  <c:v>419.13800000000003</c:v>
                </c:pt>
                <c:pt idx="11417">
                  <c:v>419.17099999999999</c:v>
                </c:pt>
                <c:pt idx="11418">
                  <c:v>419.20400000000001</c:v>
                </c:pt>
                <c:pt idx="11419">
                  <c:v>419.23700000000002</c:v>
                </c:pt>
                <c:pt idx="11420">
                  <c:v>419.27</c:v>
                </c:pt>
                <c:pt idx="11421">
                  <c:v>419.303</c:v>
                </c:pt>
                <c:pt idx="11422">
                  <c:v>419.33600000000001</c:v>
                </c:pt>
                <c:pt idx="11423">
                  <c:v>419.36900000000003</c:v>
                </c:pt>
                <c:pt idx="11424">
                  <c:v>419.40199999999999</c:v>
                </c:pt>
                <c:pt idx="11425">
                  <c:v>419.435</c:v>
                </c:pt>
                <c:pt idx="11426">
                  <c:v>419.46800000000002</c:v>
                </c:pt>
                <c:pt idx="11427">
                  <c:v>419.50100000000003</c:v>
                </c:pt>
                <c:pt idx="11428">
                  <c:v>419.53399999999999</c:v>
                </c:pt>
                <c:pt idx="11429">
                  <c:v>419.56700000000001</c:v>
                </c:pt>
                <c:pt idx="11430">
                  <c:v>419.6</c:v>
                </c:pt>
                <c:pt idx="11431">
                  <c:v>419.63299999999998</c:v>
                </c:pt>
                <c:pt idx="11432">
                  <c:v>419.666</c:v>
                </c:pt>
                <c:pt idx="11433">
                  <c:v>419.69900000000001</c:v>
                </c:pt>
                <c:pt idx="11434">
                  <c:v>419.73200000000003</c:v>
                </c:pt>
                <c:pt idx="11435">
                  <c:v>419.76499999999999</c:v>
                </c:pt>
                <c:pt idx="11436">
                  <c:v>419.798</c:v>
                </c:pt>
                <c:pt idx="11437">
                  <c:v>419.83100000000002</c:v>
                </c:pt>
                <c:pt idx="11438">
                  <c:v>419.86400000000003</c:v>
                </c:pt>
                <c:pt idx="11439">
                  <c:v>419.89699999999999</c:v>
                </c:pt>
                <c:pt idx="11440">
                  <c:v>419.93</c:v>
                </c:pt>
                <c:pt idx="11441">
                  <c:v>419.96300000000002</c:v>
                </c:pt>
                <c:pt idx="11442">
                  <c:v>419.99599999999998</c:v>
                </c:pt>
                <c:pt idx="11443">
                  <c:v>420.029</c:v>
                </c:pt>
                <c:pt idx="11444">
                  <c:v>420.06200000000001</c:v>
                </c:pt>
                <c:pt idx="11445">
                  <c:v>420.09500000000003</c:v>
                </c:pt>
                <c:pt idx="11446">
                  <c:v>420.12799999999999</c:v>
                </c:pt>
                <c:pt idx="11447">
                  <c:v>420.161</c:v>
                </c:pt>
                <c:pt idx="11448">
                  <c:v>420.19400000000002</c:v>
                </c:pt>
                <c:pt idx="11449">
                  <c:v>420.22700000000003</c:v>
                </c:pt>
                <c:pt idx="11450">
                  <c:v>420.26</c:v>
                </c:pt>
                <c:pt idx="11451">
                  <c:v>420.29300000000001</c:v>
                </c:pt>
                <c:pt idx="11452">
                  <c:v>420.32600000000002</c:v>
                </c:pt>
                <c:pt idx="11453">
                  <c:v>420.35899999999998</c:v>
                </c:pt>
                <c:pt idx="11454">
                  <c:v>420.392</c:v>
                </c:pt>
                <c:pt idx="11455">
                  <c:v>420.42500000000001</c:v>
                </c:pt>
                <c:pt idx="11456">
                  <c:v>420.45800000000003</c:v>
                </c:pt>
                <c:pt idx="11457">
                  <c:v>420.49099999999999</c:v>
                </c:pt>
                <c:pt idx="11458">
                  <c:v>420.524</c:v>
                </c:pt>
                <c:pt idx="11459">
                  <c:v>420.55700000000002</c:v>
                </c:pt>
                <c:pt idx="11460">
                  <c:v>420.59000000000003</c:v>
                </c:pt>
                <c:pt idx="11461">
                  <c:v>420.62299999999999</c:v>
                </c:pt>
                <c:pt idx="11462">
                  <c:v>420.65600000000001</c:v>
                </c:pt>
                <c:pt idx="11463">
                  <c:v>420.68900000000002</c:v>
                </c:pt>
                <c:pt idx="11464">
                  <c:v>420.72200000000004</c:v>
                </c:pt>
                <c:pt idx="11465">
                  <c:v>420.755</c:v>
                </c:pt>
                <c:pt idx="11466">
                  <c:v>420.78800000000001</c:v>
                </c:pt>
                <c:pt idx="11467">
                  <c:v>420.82100000000003</c:v>
                </c:pt>
                <c:pt idx="11468">
                  <c:v>420.85399999999998</c:v>
                </c:pt>
                <c:pt idx="11469">
                  <c:v>420.887</c:v>
                </c:pt>
                <c:pt idx="11470">
                  <c:v>420.92</c:v>
                </c:pt>
                <c:pt idx="11471">
                  <c:v>420.95300000000003</c:v>
                </c:pt>
                <c:pt idx="11472">
                  <c:v>420.98500000000001</c:v>
                </c:pt>
                <c:pt idx="11473">
                  <c:v>421.01800000000003</c:v>
                </c:pt>
                <c:pt idx="11474">
                  <c:v>421.05099999999999</c:v>
                </c:pt>
                <c:pt idx="11475">
                  <c:v>421.084</c:v>
                </c:pt>
                <c:pt idx="11476">
                  <c:v>421.11700000000002</c:v>
                </c:pt>
                <c:pt idx="11477">
                  <c:v>421.15000000000003</c:v>
                </c:pt>
                <c:pt idx="11478">
                  <c:v>421.18299999999999</c:v>
                </c:pt>
                <c:pt idx="11479">
                  <c:v>421.21600000000001</c:v>
                </c:pt>
                <c:pt idx="11480">
                  <c:v>421.24900000000002</c:v>
                </c:pt>
                <c:pt idx="11481">
                  <c:v>421.28100000000001</c:v>
                </c:pt>
                <c:pt idx="11482">
                  <c:v>421.31400000000002</c:v>
                </c:pt>
                <c:pt idx="11483">
                  <c:v>421.34700000000004</c:v>
                </c:pt>
                <c:pt idx="11484">
                  <c:v>421.38</c:v>
                </c:pt>
                <c:pt idx="11485">
                  <c:v>421.41300000000001</c:v>
                </c:pt>
                <c:pt idx="11486">
                  <c:v>421.44499999999999</c:v>
                </c:pt>
                <c:pt idx="11487">
                  <c:v>421.47800000000001</c:v>
                </c:pt>
                <c:pt idx="11488">
                  <c:v>421.51100000000002</c:v>
                </c:pt>
                <c:pt idx="11489">
                  <c:v>421.54399999999998</c:v>
                </c:pt>
                <c:pt idx="11490">
                  <c:v>421.577</c:v>
                </c:pt>
                <c:pt idx="11491">
                  <c:v>421.60899999999998</c:v>
                </c:pt>
                <c:pt idx="11492">
                  <c:v>421.642</c:v>
                </c:pt>
                <c:pt idx="11493">
                  <c:v>421.67500000000001</c:v>
                </c:pt>
                <c:pt idx="11494">
                  <c:v>421.70800000000003</c:v>
                </c:pt>
                <c:pt idx="11495">
                  <c:v>421.74099999999999</c:v>
                </c:pt>
                <c:pt idx="11496">
                  <c:v>421.77300000000002</c:v>
                </c:pt>
                <c:pt idx="11497">
                  <c:v>421.80599999999998</c:v>
                </c:pt>
                <c:pt idx="11498">
                  <c:v>421.839</c:v>
                </c:pt>
                <c:pt idx="11499">
                  <c:v>421.87200000000001</c:v>
                </c:pt>
                <c:pt idx="11500">
                  <c:v>421.90500000000003</c:v>
                </c:pt>
                <c:pt idx="11501">
                  <c:v>421.93700000000001</c:v>
                </c:pt>
                <c:pt idx="11502">
                  <c:v>421.97</c:v>
                </c:pt>
                <c:pt idx="11503">
                  <c:v>422.00299999999999</c:v>
                </c:pt>
                <c:pt idx="11504">
                  <c:v>422.036</c:v>
                </c:pt>
                <c:pt idx="11505">
                  <c:v>422.06799999999998</c:v>
                </c:pt>
                <c:pt idx="11506">
                  <c:v>422.101</c:v>
                </c:pt>
                <c:pt idx="11507">
                  <c:v>422.13400000000001</c:v>
                </c:pt>
                <c:pt idx="11508">
                  <c:v>422.16700000000003</c:v>
                </c:pt>
                <c:pt idx="11509">
                  <c:v>422.19900000000001</c:v>
                </c:pt>
                <c:pt idx="11510">
                  <c:v>422.23200000000003</c:v>
                </c:pt>
                <c:pt idx="11511">
                  <c:v>422.26499999999999</c:v>
                </c:pt>
                <c:pt idx="11512">
                  <c:v>422.298</c:v>
                </c:pt>
                <c:pt idx="11513">
                  <c:v>422.33100000000002</c:v>
                </c:pt>
                <c:pt idx="11514">
                  <c:v>422.363</c:v>
                </c:pt>
                <c:pt idx="11515">
                  <c:v>422.39600000000002</c:v>
                </c:pt>
                <c:pt idx="11516">
                  <c:v>422.42900000000003</c:v>
                </c:pt>
                <c:pt idx="11517">
                  <c:v>422.46199999999999</c:v>
                </c:pt>
                <c:pt idx="11518">
                  <c:v>422.495</c:v>
                </c:pt>
                <c:pt idx="11519">
                  <c:v>422.52800000000002</c:v>
                </c:pt>
                <c:pt idx="11520">
                  <c:v>422.56100000000004</c:v>
                </c:pt>
                <c:pt idx="11521">
                  <c:v>422.59300000000002</c:v>
                </c:pt>
                <c:pt idx="11522">
                  <c:v>422.62600000000003</c:v>
                </c:pt>
                <c:pt idx="11523">
                  <c:v>422.65899999999999</c:v>
                </c:pt>
                <c:pt idx="11524">
                  <c:v>422.69200000000001</c:v>
                </c:pt>
                <c:pt idx="11525">
                  <c:v>422.72500000000002</c:v>
                </c:pt>
                <c:pt idx="11526">
                  <c:v>422.75799999999998</c:v>
                </c:pt>
                <c:pt idx="11527">
                  <c:v>422.791</c:v>
                </c:pt>
                <c:pt idx="11528">
                  <c:v>422.82400000000001</c:v>
                </c:pt>
                <c:pt idx="11529">
                  <c:v>422.85700000000003</c:v>
                </c:pt>
                <c:pt idx="11530">
                  <c:v>422.89</c:v>
                </c:pt>
                <c:pt idx="11531">
                  <c:v>422.923</c:v>
                </c:pt>
                <c:pt idx="11532">
                  <c:v>422.95600000000002</c:v>
                </c:pt>
                <c:pt idx="11533">
                  <c:v>422.98900000000003</c:v>
                </c:pt>
                <c:pt idx="11534">
                  <c:v>423.02199999999999</c:v>
                </c:pt>
                <c:pt idx="11535">
                  <c:v>423.05500000000001</c:v>
                </c:pt>
                <c:pt idx="11536">
                  <c:v>423.08800000000002</c:v>
                </c:pt>
                <c:pt idx="11537">
                  <c:v>423.12099999999998</c:v>
                </c:pt>
                <c:pt idx="11538">
                  <c:v>423.154</c:v>
                </c:pt>
                <c:pt idx="11539">
                  <c:v>423.18700000000001</c:v>
                </c:pt>
                <c:pt idx="11540">
                  <c:v>423.22</c:v>
                </c:pt>
                <c:pt idx="11541">
                  <c:v>423.25299999999999</c:v>
                </c:pt>
                <c:pt idx="11542">
                  <c:v>423.286</c:v>
                </c:pt>
                <c:pt idx="11543">
                  <c:v>423.31900000000002</c:v>
                </c:pt>
                <c:pt idx="11544">
                  <c:v>423.35200000000003</c:v>
                </c:pt>
                <c:pt idx="11545">
                  <c:v>423.38499999999999</c:v>
                </c:pt>
                <c:pt idx="11546">
                  <c:v>423.41800000000001</c:v>
                </c:pt>
                <c:pt idx="11547">
                  <c:v>423.452</c:v>
                </c:pt>
                <c:pt idx="11548">
                  <c:v>423.48500000000001</c:v>
                </c:pt>
                <c:pt idx="11549">
                  <c:v>423.51800000000003</c:v>
                </c:pt>
                <c:pt idx="11550">
                  <c:v>423.55099999999999</c:v>
                </c:pt>
                <c:pt idx="11551">
                  <c:v>423.584</c:v>
                </c:pt>
                <c:pt idx="11552">
                  <c:v>423.61700000000002</c:v>
                </c:pt>
                <c:pt idx="11553">
                  <c:v>423.65000000000003</c:v>
                </c:pt>
                <c:pt idx="11554">
                  <c:v>423.68299999999999</c:v>
                </c:pt>
                <c:pt idx="11555">
                  <c:v>423.71699999999998</c:v>
                </c:pt>
                <c:pt idx="11556">
                  <c:v>423.75</c:v>
                </c:pt>
                <c:pt idx="11557">
                  <c:v>423.78300000000002</c:v>
                </c:pt>
                <c:pt idx="11558">
                  <c:v>423.81700000000001</c:v>
                </c:pt>
                <c:pt idx="11559">
                  <c:v>423.85</c:v>
                </c:pt>
                <c:pt idx="11560">
                  <c:v>423.88400000000001</c:v>
                </c:pt>
                <c:pt idx="11561">
                  <c:v>423.91700000000003</c:v>
                </c:pt>
                <c:pt idx="11562">
                  <c:v>423.95100000000002</c:v>
                </c:pt>
                <c:pt idx="11563">
                  <c:v>423.98399999999998</c:v>
                </c:pt>
                <c:pt idx="11564">
                  <c:v>424.01800000000003</c:v>
                </c:pt>
                <c:pt idx="11565">
                  <c:v>424.05200000000002</c:v>
                </c:pt>
                <c:pt idx="11566">
                  <c:v>424.08500000000004</c:v>
                </c:pt>
                <c:pt idx="11567">
                  <c:v>424.11900000000003</c:v>
                </c:pt>
                <c:pt idx="11568">
                  <c:v>424.15300000000002</c:v>
                </c:pt>
                <c:pt idx="11569">
                  <c:v>424.18600000000004</c:v>
                </c:pt>
                <c:pt idx="11570">
                  <c:v>424.22</c:v>
                </c:pt>
                <c:pt idx="11571">
                  <c:v>424.25400000000002</c:v>
                </c:pt>
                <c:pt idx="11572">
                  <c:v>424.28700000000003</c:v>
                </c:pt>
                <c:pt idx="11573">
                  <c:v>424.32100000000003</c:v>
                </c:pt>
                <c:pt idx="11574">
                  <c:v>424.35399999999998</c:v>
                </c:pt>
                <c:pt idx="11575">
                  <c:v>424.38800000000003</c:v>
                </c:pt>
                <c:pt idx="11576">
                  <c:v>424.42099999999999</c:v>
                </c:pt>
                <c:pt idx="11577">
                  <c:v>424.45499999999998</c:v>
                </c:pt>
                <c:pt idx="11578">
                  <c:v>424.488</c:v>
                </c:pt>
                <c:pt idx="11579">
                  <c:v>424.52199999999999</c:v>
                </c:pt>
                <c:pt idx="11580">
                  <c:v>424.55500000000001</c:v>
                </c:pt>
                <c:pt idx="11581">
                  <c:v>424.589</c:v>
                </c:pt>
                <c:pt idx="11582">
                  <c:v>424.62200000000001</c:v>
                </c:pt>
                <c:pt idx="11583">
                  <c:v>424.65600000000001</c:v>
                </c:pt>
                <c:pt idx="11584">
                  <c:v>424.68900000000002</c:v>
                </c:pt>
                <c:pt idx="11585">
                  <c:v>424.72300000000001</c:v>
                </c:pt>
                <c:pt idx="11586">
                  <c:v>424.75600000000003</c:v>
                </c:pt>
                <c:pt idx="11587">
                  <c:v>424.78899999999999</c:v>
                </c:pt>
                <c:pt idx="11588">
                  <c:v>424.82300000000004</c:v>
                </c:pt>
                <c:pt idx="11589">
                  <c:v>424.85599999999999</c:v>
                </c:pt>
                <c:pt idx="11590">
                  <c:v>424.88900000000001</c:v>
                </c:pt>
                <c:pt idx="11591">
                  <c:v>424.92200000000003</c:v>
                </c:pt>
                <c:pt idx="11592">
                  <c:v>424.95600000000002</c:v>
                </c:pt>
                <c:pt idx="11593">
                  <c:v>424.98900000000003</c:v>
                </c:pt>
                <c:pt idx="11594">
                  <c:v>425.02199999999999</c:v>
                </c:pt>
                <c:pt idx="11595">
                  <c:v>425.05500000000001</c:v>
                </c:pt>
                <c:pt idx="11596">
                  <c:v>425.08800000000002</c:v>
                </c:pt>
                <c:pt idx="11597">
                  <c:v>425.12099999999998</c:v>
                </c:pt>
                <c:pt idx="11598">
                  <c:v>425.154</c:v>
                </c:pt>
                <c:pt idx="11599">
                  <c:v>425.18700000000001</c:v>
                </c:pt>
                <c:pt idx="11600">
                  <c:v>425.22</c:v>
                </c:pt>
                <c:pt idx="11601">
                  <c:v>425.25299999999999</c:v>
                </c:pt>
                <c:pt idx="11602">
                  <c:v>425.286</c:v>
                </c:pt>
                <c:pt idx="11603">
                  <c:v>425.31900000000002</c:v>
                </c:pt>
                <c:pt idx="11604">
                  <c:v>425.35200000000003</c:v>
                </c:pt>
                <c:pt idx="11605">
                  <c:v>425.38499999999999</c:v>
                </c:pt>
                <c:pt idx="11606">
                  <c:v>425.41899999999998</c:v>
                </c:pt>
                <c:pt idx="11607">
                  <c:v>425.452</c:v>
                </c:pt>
                <c:pt idx="11608">
                  <c:v>425.48500000000001</c:v>
                </c:pt>
                <c:pt idx="11609">
                  <c:v>425.51800000000003</c:v>
                </c:pt>
                <c:pt idx="11610">
                  <c:v>425.55099999999999</c:v>
                </c:pt>
                <c:pt idx="11611">
                  <c:v>425.584</c:v>
                </c:pt>
                <c:pt idx="11612">
                  <c:v>425.61700000000002</c:v>
                </c:pt>
                <c:pt idx="11613">
                  <c:v>425.65000000000003</c:v>
                </c:pt>
                <c:pt idx="11614">
                  <c:v>425.68299999999999</c:v>
                </c:pt>
                <c:pt idx="11615">
                  <c:v>425.71600000000001</c:v>
                </c:pt>
                <c:pt idx="11616">
                  <c:v>425.74900000000002</c:v>
                </c:pt>
                <c:pt idx="11617">
                  <c:v>425.78199999999998</c:v>
                </c:pt>
                <c:pt idx="11618">
                  <c:v>425.815</c:v>
                </c:pt>
                <c:pt idx="11619">
                  <c:v>425.84800000000001</c:v>
                </c:pt>
                <c:pt idx="11620">
                  <c:v>425.88100000000003</c:v>
                </c:pt>
                <c:pt idx="11621">
                  <c:v>425.91399999999999</c:v>
                </c:pt>
                <c:pt idx="11622">
                  <c:v>425.947</c:v>
                </c:pt>
                <c:pt idx="11623">
                  <c:v>425.98</c:v>
                </c:pt>
                <c:pt idx="11624">
                  <c:v>426.01300000000003</c:v>
                </c:pt>
                <c:pt idx="11625">
                  <c:v>426.04599999999999</c:v>
                </c:pt>
                <c:pt idx="11626">
                  <c:v>426.07900000000001</c:v>
                </c:pt>
                <c:pt idx="11627">
                  <c:v>426.11200000000002</c:v>
                </c:pt>
                <c:pt idx="11628">
                  <c:v>426.14499999999998</c:v>
                </c:pt>
                <c:pt idx="11629">
                  <c:v>426.17900000000003</c:v>
                </c:pt>
                <c:pt idx="11630">
                  <c:v>426.21199999999999</c:v>
                </c:pt>
                <c:pt idx="11631">
                  <c:v>426.245</c:v>
                </c:pt>
                <c:pt idx="11632">
                  <c:v>426.27800000000002</c:v>
                </c:pt>
                <c:pt idx="11633">
                  <c:v>426.31100000000004</c:v>
                </c:pt>
                <c:pt idx="11634">
                  <c:v>426.34399999999999</c:v>
                </c:pt>
                <c:pt idx="11635">
                  <c:v>426.37700000000001</c:v>
                </c:pt>
                <c:pt idx="11636">
                  <c:v>426.41</c:v>
                </c:pt>
                <c:pt idx="11637">
                  <c:v>426.44299999999998</c:v>
                </c:pt>
                <c:pt idx="11638">
                  <c:v>426.476</c:v>
                </c:pt>
                <c:pt idx="11639">
                  <c:v>426.50900000000001</c:v>
                </c:pt>
                <c:pt idx="11640">
                  <c:v>426.54300000000001</c:v>
                </c:pt>
                <c:pt idx="11641">
                  <c:v>426.57600000000002</c:v>
                </c:pt>
                <c:pt idx="11642">
                  <c:v>426.60900000000004</c:v>
                </c:pt>
                <c:pt idx="11643">
                  <c:v>426.642</c:v>
                </c:pt>
                <c:pt idx="11644">
                  <c:v>426.67500000000001</c:v>
                </c:pt>
                <c:pt idx="11645">
                  <c:v>426.70800000000003</c:v>
                </c:pt>
                <c:pt idx="11646">
                  <c:v>426.74099999999999</c:v>
                </c:pt>
                <c:pt idx="11647">
                  <c:v>426.774</c:v>
                </c:pt>
                <c:pt idx="11648">
                  <c:v>426.80700000000002</c:v>
                </c:pt>
                <c:pt idx="11649">
                  <c:v>426.84000000000003</c:v>
                </c:pt>
                <c:pt idx="11650">
                  <c:v>426.87299999999999</c:v>
                </c:pt>
                <c:pt idx="11651">
                  <c:v>426.90600000000001</c:v>
                </c:pt>
                <c:pt idx="11652">
                  <c:v>426.93900000000002</c:v>
                </c:pt>
                <c:pt idx="11653">
                  <c:v>426.97200000000004</c:v>
                </c:pt>
                <c:pt idx="11654">
                  <c:v>427.005</c:v>
                </c:pt>
                <c:pt idx="11655">
                  <c:v>427.03800000000001</c:v>
                </c:pt>
                <c:pt idx="11656">
                  <c:v>427.07</c:v>
                </c:pt>
                <c:pt idx="11657">
                  <c:v>427.10300000000001</c:v>
                </c:pt>
                <c:pt idx="11658">
                  <c:v>427.13600000000002</c:v>
                </c:pt>
                <c:pt idx="11659">
                  <c:v>427.16899999999998</c:v>
                </c:pt>
                <c:pt idx="11660">
                  <c:v>427.202</c:v>
                </c:pt>
                <c:pt idx="11661">
                  <c:v>427.23500000000001</c:v>
                </c:pt>
                <c:pt idx="11662">
                  <c:v>427.26800000000003</c:v>
                </c:pt>
                <c:pt idx="11663">
                  <c:v>427.30099999999999</c:v>
                </c:pt>
                <c:pt idx="11664">
                  <c:v>427.334</c:v>
                </c:pt>
                <c:pt idx="11665">
                  <c:v>427.36700000000002</c:v>
                </c:pt>
                <c:pt idx="11666">
                  <c:v>427.40000000000003</c:v>
                </c:pt>
                <c:pt idx="11667">
                  <c:v>427.43299999999999</c:v>
                </c:pt>
                <c:pt idx="11668">
                  <c:v>427.46600000000001</c:v>
                </c:pt>
                <c:pt idx="11669">
                  <c:v>427.49900000000002</c:v>
                </c:pt>
                <c:pt idx="11670">
                  <c:v>427.53199999999998</c:v>
                </c:pt>
                <c:pt idx="11671">
                  <c:v>427.565</c:v>
                </c:pt>
                <c:pt idx="11672">
                  <c:v>427.59800000000001</c:v>
                </c:pt>
                <c:pt idx="11673">
                  <c:v>427.63100000000003</c:v>
                </c:pt>
                <c:pt idx="11674">
                  <c:v>427.66399999999999</c:v>
                </c:pt>
                <c:pt idx="11675">
                  <c:v>427.697</c:v>
                </c:pt>
                <c:pt idx="11676">
                  <c:v>427.73</c:v>
                </c:pt>
                <c:pt idx="11677">
                  <c:v>427.76300000000003</c:v>
                </c:pt>
                <c:pt idx="11678">
                  <c:v>427.79599999999999</c:v>
                </c:pt>
                <c:pt idx="11679">
                  <c:v>427.82900000000001</c:v>
                </c:pt>
                <c:pt idx="11680">
                  <c:v>427.86200000000002</c:v>
                </c:pt>
                <c:pt idx="11681">
                  <c:v>427.89499999999998</c:v>
                </c:pt>
                <c:pt idx="11682">
                  <c:v>427.928</c:v>
                </c:pt>
                <c:pt idx="11683">
                  <c:v>427.96100000000001</c:v>
                </c:pt>
                <c:pt idx="11684">
                  <c:v>427.99400000000003</c:v>
                </c:pt>
                <c:pt idx="11685">
                  <c:v>428.02699999999999</c:v>
                </c:pt>
                <c:pt idx="11686">
                  <c:v>428.06</c:v>
                </c:pt>
                <c:pt idx="11687">
                  <c:v>428.09300000000002</c:v>
                </c:pt>
                <c:pt idx="11688">
                  <c:v>428.125</c:v>
                </c:pt>
                <c:pt idx="11689">
                  <c:v>428.15800000000002</c:v>
                </c:pt>
                <c:pt idx="11690">
                  <c:v>428.19100000000003</c:v>
                </c:pt>
                <c:pt idx="11691">
                  <c:v>428.22399999999999</c:v>
                </c:pt>
                <c:pt idx="11692">
                  <c:v>428.25700000000001</c:v>
                </c:pt>
                <c:pt idx="11693">
                  <c:v>428.29</c:v>
                </c:pt>
                <c:pt idx="11694">
                  <c:v>428.32300000000004</c:v>
                </c:pt>
                <c:pt idx="11695">
                  <c:v>428.35500000000002</c:v>
                </c:pt>
                <c:pt idx="11696">
                  <c:v>428.38800000000003</c:v>
                </c:pt>
                <c:pt idx="11697">
                  <c:v>428.42099999999999</c:v>
                </c:pt>
                <c:pt idx="11698">
                  <c:v>428.45400000000001</c:v>
                </c:pt>
                <c:pt idx="11699">
                  <c:v>428.48700000000002</c:v>
                </c:pt>
                <c:pt idx="11700">
                  <c:v>428.51900000000001</c:v>
                </c:pt>
                <c:pt idx="11701">
                  <c:v>428.55200000000002</c:v>
                </c:pt>
                <c:pt idx="11702">
                  <c:v>428.58500000000004</c:v>
                </c:pt>
                <c:pt idx="11703">
                  <c:v>428.61799999999999</c:v>
                </c:pt>
                <c:pt idx="11704">
                  <c:v>428.65000000000003</c:v>
                </c:pt>
                <c:pt idx="11705">
                  <c:v>428.68299999999999</c:v>
                </c:pt>
                <c:pt idx="11706">
                  <c:v>428.71600000000001</c:v>
                </c:pt>
                <c:pt idx="11707">
                  <c:v>428.74900000000002</c:v>
                </c:pt>
                <c:pt idx="11708">
                  <c:v>428.78100000000001</c:v>
                </c:pt>
                <c:pt idx="11709">
                  <c:v>428.81400000000002</c:v>
                </c:pt>
                <c:pt idx="11710">
                  <c:v>428.84700000000004</c:v>
                </c:pt>
                <c:pt idx="11711">
                  <c:v>428.88</c:v>
                </c:pt>
                <c:pt idx="11712">
                  <c:v>428.91200000000003</c:v>
                </c:pt>
                <c:pt idx="11713">
                  <c:v>428.94499999999999</c:v>
                </c:pt>
                <c:pt idx="11714">
                  <c:v>428.97800000000001</c:v>
                </c:pt>
                <c:pt idx="11715">
                  <c:v>429.01100000000002</c:v>
                </c:pt>
                <c:pt idx="11716">
                  <c:v>429.04399999999998</c:v>
                </c:pt>
                <c:pt idx="11717">
                  <c:v>429.077</c:v>
                </c:pt>
                <c:pt idx="11718">
                  <c:v>429.11</c:v>
                </c:pt>
                <c:pt idx="11719">
                  <c:v>429.142</c:v>
                </c:pt>
                <c:pt idx="11720">
                  <c:v>429.17500000000001</c:v>
                </c:pt>
                <c:pt idx="11721">
                  <c:v>429.20800000000003</c:v>
                </c:pt>
                <c:pt idx="11722">
                  <c:v>429.24099999999999</c:v>
                </c:pt>
                <c:pt idx="11723">
                  <c:v>429.274</c:v>
                </c:pt>
                <c:pt idx="11724">
                  <c:v>429.30700000000002</c:v>
                </c:pt>
                <c:pt idx="11725">
                  <c:v>429.34000000000003</c:v>
                </c:pt>
                <c:pt idx="11726">
                  <c:v>429.37299999999999</c:v>
                </c:pt>
                <c:pt idx="11727">
                  <c:v>429.40600000000001</c:v>
                </c:pt>
                <c:pt idx="11728">
                  <c:v>429.43799999999999</c:v>
                </c:pt>
                <c:pt idx="11729">
                  <c:v>429.471</c:v>
                </c:pt>
                <c:pt idx="11730">
                  <c:v>429.50400000000002</c:v>
                </c:pt>
                <c:pt idx="11731">
                  <c:v>429.53700000000003</c:v>
                </c:pt>
                <c:pt idx="11732">
                  <c:v>429.57</c:v>
                </c:pt>
                <c:pt idx="11733">
                  <c:v>429.60300000000001</c:v>
                </c:pt>
                <c:pt idx="11734">
                  <c:v>429.63499999999999</c:v>
                </c:pt>
                <c:pt idx="11735">
                  <c:v>429.66800000000001</c:v>
                </c:pt>
                <c:pt idx="11736">
                  <c:v>429.70100000000002</c:v>
                </c:pt>
                <c:pt idx="11737">
                  <c:v>429.73400000000004</c:v>
                </c:pt>
                <c:pt idx="11738">
                  <c:v>429.767</c:v>
                </c:pt>
                <c:pt idx="11739">
                  <c:v>429.8</c:v>
                </c:pt>
                <c:pt idx="11740">
                  <c:v>429.83199999999999</c:v>
                </c:pt>
                <c:pt idx="11741">
                  <c:v>429.86500000000001</c:v>
                </c:pt>
                <c:pt idx="11742">
                  <c:v>429.89800000000002</c:v>
                </c:pt>
                <c:pt idx="11743">
                  <c:v>429.93099999999998</c:v>
                </c:pt>
                <c:pt idx="11744">
                  <c:v>429.964</c:v>
                </c:pt>
                <c:pt idx="11745">
                  <c:v>429.99700000000001</c:v>
                </c:pt>
                <c:pt idx="11746">
                  <c:v>430.03000000000003</c:v>
                </c:pt>
                <c:pt idx="11747">
                  <c:v>430.06200000000001</c:v>
                </c:pt>
                <c:pt idx="11748">
                  <c:v>430.09500000000003</c:v>
                </c:pt>
                <c:pt idx="11749">
                  <c:v>430.12799999999999</c:v>
                </c:pt>
                <c:pt idx="11750">
                  <c:v>430.161</c:v>
                </c:pt>
                <c:pt idx="11751">
                  <c:v>430.19400000000002</c:v>
                </c:pt>
                <c:pt idx="11752">
                  <c:v>430.22700000000003</c:v>
                </c:pt>
                <c:pt idx="11753">
                  <c:v>430.25900000000001</c:v>
                </c:pt>
                <c:pt idx="11754">
                  <c:v>430.29200000000003</c:v>
                </c:pt>
                <c:pt idx="11755">
                  <c:v>430.32499999999999</c:v>
                </c:pt>
                <c:pt idx="11756">
                  <c:v>430.358</c:v>
                </c:pt>
                <c:pt idx="11757">
                  <c:v>430.39100000000002</c:v>
                </c:pt>
                <c:pt idx="11758">
                  <c:v>430.423</c:v>
                </c:pt>
                <c:pt idx="11759">
                  <c:v>430.45600000000002</c:v>
                </c:pt>
                <c:pt idx="11760">
                  <c:v>430.48900000000003</c:v>
                </c:pt>
                <c:pt idx="11761">
                  <c:v>430.52199999999999</c:v>
                </c:pt>
                <c:pt idx="11762">
                  <c:v>430.55500000000001</c:v>
                </c:pt>
                <c:pt idx="11763">
                  <c:v>430.58699999999999</c:v>
                </c:pt>
                <c:pt idx="11764">
                  <c:v>430.62</c:v>
                </c:pt>
                <c:pt idx="11765">
                  <c:v>430.65300000000002</c:v>
                </c:pt>
                <c:pt idx="11766">
                  <c:v>430.68600000000004</c:v>
                </c:pt>
                <c:pt idx="11767">
                  <c:v>430.71899999999999</c:v>
                </c:pt>
                <c:pt idx="11768">
                  <c:v>430.75100000000003</c:v>
                </c:pt>
                <c:pt idx="11769">
                  <c:v>430.78399999999999</c:v>
                </c:pt>
                <c:pt idx="11770">
                  <c:v>430.81700000000001</c:v>
                </c:pt>
                <c:pt idx="11771">
                  <c:v>430.85</c:v>
                </c:pt>
                <c:pt idx="11772">
                  <c:v>430.88299999999998</c:v>
                </c:pt>
                <c:pt idx="11773">
                  <c:v>430.916</c:v>
                </c:pt>
                <c:pt idx="11774">
                  <c:v>430.94900000000001</c:v>
                </c:pt>
                <c:pt idx="11775">
                  <c:v>430.98200000000003</c:v>
                </c:pt>
                <c:pt idx="11776">
                  <c:v>431.01499999999999</c:v>
                </c:pt>
                <c:pt idx="11777">
                  <c:v>431.048</c:v>
                </c:pt>
                <c:pt idx="11778">
                  <c:v>431.08100000000002</c:v>
                </c:pt>
                <c:pt idx="11779">
                  <c:v>431.11400000000003</c:v>
                </c:pt>
                <c:pt idx="11780">
                  <c:v>431.14699999999999</c:v>
                </c:pt>
                <c:pt idx="11781">
                  <c:v>431.18</c:v>
                </c:pt>
                <c:pt idx="11782">
                  <c:v>431.21300000000002</c:v>
                </c:pt>
                <c:pt idx="11783">
                  <c:v>431.24599999999998</c:v>
                </c:pt>
                <c:pt idx="11784">
                  <c:v>431.279</c:v>
                </c:pt>
                <c:pt idx="11785">
                  <c:v>431.31200000000001</c:v>
                </c:pt>
                <c:pt idx="11786">
                  <c:v>431.346</c:v>
                </c:pt>
                <c:pt idx="11787">
                  <c:v>431.38100000000003</c:v>
                </c:pt>
                <c:pt idx="11788">
                  <c:v>431.41700000000003</c:v>
                </c:pt>
                <c:pt idx="11789">
                  <c:v>431.452</c:v>
                </c:pt>
                <c:pt idx="11790">
                  <c:v>431.488</c:v>
                </c:pt>
                <c:pt idx="11791">
                  <c:v>431.52300000000002</c:v>
                </c:pt>
                <c:pt idx="11792">
                  <c:v>431.55900000000003</c:v>
                </c:pt>
                <c:pt idx="11793">
                  <c:v>431.59399999999999</c:v>
                </c:pt>
                <c:pt idx="11794">
                  <c:v>431.63</c:v>
                </c:pt>
                <c:pt idx="11795">
                  <c:v>431.666</c:v>
                </c:pt>
                <c:pt idx="11796">
                  <c:v>431.70100000000002</c:v>
                </c:pt>
                <c:pt idx="11797">
                  <c:v>431.73700000000002</c:v>
                </c:pt>
                <c:pt idx="11798">
                  <c:v>431.77300000000002</c:v>
                </c:pt>
                <c:pt idx="11799">
                  <c:v>431.80799999999999</c:v>
                </c:pt>
                <c:pt idx="11800">
                  <c:v>431.84399999999999</c:v>
                </c:pt>
                <c:pt idx="11801">
                  <c:v>431.88</c:v>
                </c:pt>
                <c:pt idx="11802">
                  <c:v>431.916</c:v>
                </c:pt>
                <c:pt idx="11803">
                  <c:v>431.952</c:v>
                </c:pt>
                <c:pt idx="11804">
                  <c:v>431.98700000000002</c:v>
                </c:pt>
                <c:pt idx="11805">
                  <c:v>432.02300000000002</c:v>
                </c:pt>
                <c:pt idx="11806">
                  <c:v>432.05900000000003</c:v>
                </c:pt>
                <c:pt idx="11807">
                  <c:v>432.09500000000003</c:v>
                </c:pt>
                <c:pt idx="11808">
                  <c:v>432.13100000000003</c:v>
                </c:pt>
                <c:pt idx="11809">
                  <c:v>432.16700000000003</c:v>
                </c:pt>
                <c:pt idx="11810">
                  <c:v>432.20300000000003</c:v>
                </c:pt>
                <c:pt idx="11811">
                  <c:v>432.23900000000003</c:v>
                </c:pt>
                <c:pt idx="11812">
                  <c:v>432.27500000000003</c:v>
                </c:pt>
                <c:pt idx="11813">
                  <c:v>432.31100000000004</c:v>
                </c:pt>
                <c:pt idx="11814">
                  <c:v>432.34700000000004</c:v>
                </c:pt>
                <c:pt idx="11815">
                  <c:v>432.38299999999998</c:v>
                </c:pt>
                <c:pt idx="11816">
                  <c:v>432.41899999999998</c:v>
                </c:pt>
                <c:pt idx="11817">
                  <c:v>432.45499999999998</c:v>
                </c:pt>
                <c:pt idx="11818">
                  <c:v>432.49099999999999</c:v>
                </c:pt>
                <c:pt idx="11819">
                  <c:v>432.52699999999999</c:v>
                </c:pt>
                <c:pt idx="11820">
                  <c:v>432.56600000000003</c:v>
                </c:pt>
                <c:pt idx="11821">
                  <c:v>432.60700000000003</c:v>
                </c:pt>
                <c:pt idx="11822">
                  <c:v>432.64699999999999</c:v>
                </c:pt>
                <c:pt idx="11823">
                  <c:v>432.68700000000001</c:v>
                </c:pt>
                <c:pt idx="11824">
                  <c:v>432.72800000000001</c:v>
                </c:pt>
                <c:pt idx="11825">
                  <c:v>432.76900000000001</c:v>
                </c:pt>
                <c:pt idx="11826">
                  <c:v>432.80900000000003</c:v>
                </c:pt>
                <c:pt idx="11827">
                  <c:v>432.85</c:v>
                </c:pt>
                <c:pt idx="11828">
                  <c:v>432.89100000000002</c:v>
                </c:pt>
                <c:pt idx="11829">
                  <c:v>432.93099999999998</c:v>
                </c:pt>
                <c:pt idx="11830">
                  <c:v>432.97200000000004</c:v>
                </c:pt>
                <c:pt idx="11831">
                  <c:v>433.01300000000003</c:v>
                </c:pt>
                <c:pt idx="11832">
                  <c:v>433.05400000000003</c:v>
                </c:pt>
                <c:pt idx="11833">
                  <c:v>433.09500000000003</c:v>
                </c:pt>
                <c:pt idx="11834">
                  <c:v>433.13600000000002</c:v>
                </c:pt>
                <c:pt idx="11835">
                  <c:v>433.17700000000002</c:v>
                </c:pt>
                <c:pt idx="11836">
                  <c:v>433.21899999999999</c:v>
                </c:pt>
                <c:pt idx="11837">
                  <c:v>433.26</c:v>
                </c:pt>
                <c:pt idx="11838">
                  <c:v>433.30099999999999</c:v>
                </c:pt>
                <c:pt idx="11839">
                  <c:v>433.34199999999998</c:v>
                </c:pt>
                <c:pt idx="11840">
                  <c:v>433.38299999999998</c:v>
                </c:pt>
                <c:pt idx="11841">
                  <c:v>433.42400000000004</c:v>
                </c:pt>
                <c:pt idx="11842">
                  <c:v>433.46500000000003</c:v>
                </c:pt>
                <c:pt idx="11843">
                  <c:v>433.50700000000001</c:v>
                </c:pt>
                <c:pt idx="11844">
                  <c:v>433.548</c:v>
                </c:pt>
                <c:pt idx="11845">
                  <c:v>433.589</c:v>
                </c:pt>
                <c:pt idx="11846">
                  <c:v>433.63</c:v>
                </c:pt>
                <c:pt idx="11847">
                  <c:v>433.67099999999999</c:v>
                </c:pt>
                <c:pt idx="11848">
                  <c:v>433.71199999999999</c:v>
                </c:pt>
                <c:pt idx="11849">
                  <c:v>433.75299999999999</c:v>
                </c:pt>
                <c:pt idx="11850">
                  <c:v>433.79399999999998</c:v>
                </c:pt>
                <c:pt idx="11851">
                  <c:v>433.83600000000001</c:v>
                </c:pt>
                <c:pt idx="11852">
                  <c:v>433.87700000000001</c:v>
                </c:pt>
                <c:pt idx="11853">
                  <c:v>433.91800000000001</c:v>
                </c:pt>
                <c:pt idx="11854">
                  <c:v>433.959</c:v>
                </c:pt>
                <c:pt idx="11855">
                  <c:v>434</c:v>
                </c:pt>
                <c:pt idx="11856">
                  <c:v>434.041</c:v>
                </c:pt>
                <c:pt idx="11857">
                  <c:v>434.08199999999999</c:v>
                </c:pt>
                <c:pt idx="11858">
                  <c:v>434.12299999999999</c:v>
                </c:pt>
                <c:pt idx="11859">
                  <c:v>434.16500000000002</c:v>
                </c:pt>
                <c:pt idx="11860">
                  <c:v>434.20600000000002</c:v>
                </c:pt>
                <c:pt idx="11861">
                  <c:v>434.24700000000001</c:v>
                </c:pt>
                <c:pt idx="11862">
                  <c:v>434.28800000000001</c:v>
                </c:pt>
                <c:pt idx="11863">
                  <c:v>434.32900000000001</c:v>
                </c:pt>
                <c:pt idx="11864">
                  <c:v>434.37</c:v>
                </c:pt>
                <c:pt idx="11865">
                  <c:v>434.411</c:v>
                </c:pt>
                <c:pt idx="11866">
                  <c:v>434.452</c:v>
                </c:pt>
                <c:pt idx="11867">
                  <c:v>434.49299999999999</c:v>
                </c:pt>
                <c:pt idx="11868">
                  <c:v>434.53399999999999</c:v>
                </c:pt>
                <c:pt idx="11869">
                  <c:v>434.57600000000002</c:v>
                </c:pt>
                <c:pt idx="11870">
                  <c:v>434.61700000000002</c:v>
                </c:pt>
                <c:pt idx="11871">
                  <c:v>434.65800000000002</c:v>
                </c:pt>
                <c:pt idx="11872">
                  <c:v>434.69900000000001</c:v>
                </c:pt>
                <c:pt idx="11873">
                  <c:v>434.74</c:v>
                </c:pt>
                <c:pt idx="11874">
                  <c:v>434.78100000000001</c:v>
                </c:pt>
                <c:pt idx="11875">
                  <c:v>434.822</c:v>
                </c:pt>
                <c:pt idx="11876">
                  <c:v>434.863</c:v>
                </c:pt>
                <c:pt idx="11877">
                  <c:v>434.90500000000003</c:v>
                </c:pt>
                <c:pt idx="11878">
                  <c:v>434.94600000000003</c:v>
                </c:pt>
                <c:pt idx="11879">
                  <c:v>434.98700000000002</c:v>
                </c:pt>
                <c:pt idx="11880">
                  <c:v>435.02800000000002</c:v>
                </c:pt>
                <c:pt idx="11881">
                  <c:v>435.06900000000002</c:v>
                </c:pt>
                <c:pt idx="11882">
                  <c:v>435.11099999999999</c:v>
                </c:pt>
                <c:pt idx="11883">
                  <c:v>435.15199999999999</c:v>
                </c:pt>
                <c:pt idx="11884">
                  <c:v>435.19299999999998</c:v>
                </c:pt>
                <c:pt idx="11885">
                  <c:v>435.23400000000004</c:v>
                </c:pt>
                <c:pt idx="11886">
                  <c:v>435.27500000000003</c:v>
                </c:pt>
                <c:pt idx="11887">
                  <c:v>435.31700000000001</c:v>
                </c:pt>
                <c:pt idx="11888">
                  <c:v>435.358</c:v>
                </c:pt>
                <c:pt idx="11889">
                  <c:v>435.399</c:v>
                </c:pt>
                <c:pt idx="11890">
                  <c:v>435.44</c:v>
                </c:pt>
                <c:pt idx="11891">
                  <c:v>435.48200000000003</c:v>
                </c:pt>
                <c:pt idx="11892">
                  <c:v>435.52300000000002</c:v>
                </c:pt>
                <c:pt idx="11893">
                  <c:v>435.56400000000002</c:v>
                </c:pt>
                <c:pt idx="11894">
                  <c:v>435.60500000000002</c:v>
                </c:pt>
                <c:pt idx="11895">
                  <c:v>435.64600000000002</c:v>
                </c:pt>
                <c:pt idx="11896">
                  <c:v>435.68799999999999</c:v>
                </c:pt>
                <c:pt idx="11897">
                  <c:v>435.72899999999998</c:v>
                </c:pt>
                <c:pt idx="11898">
                  <c:v>435.77</c:v>
                </c:pt>
                <c:pt idx="11899">
                  <c:v>435.81200000000001</c:v>
                </c:pt>
                <c:pt idx="11900">
                  <c:v>435.85300000000001</c:v>
                </c:pt>
                <c:pt idx="11901">
                  <c:v>435.89400000000001</c:v>
                </c:pt>
                <c:pt idx="11902">
                  <c:v>435.935</c:v>
                </c:pt>
                <c:pt idx="11903">
                  <c:v>435.97700000000003</c:v>
                </c:pt>
                <c:pt idx="11904">
                  <c:v>436.01800000000003</c:v>
                </c:pt>
                <c:pt idx="11905">
                  <c:v>436.05900000000003</c:v>
                </c:pt>
                <c:pt idx="11906">
                  <c:v>436.101</c:v>
                </c:pt>
                <c:pt idx="11907">
                  <c:v>436.142</c:v>
                </c:pt>
                <c:pt idx="11908">
                  <c:v>436.18299999999999</c:v>
                </c:pt>
                <c:pt idx="11909">
                  <c:v>436.22500000000002</c:v>
                </c:pt>
                <c:pt idx="11910">
                  <c:v>436.26600000000002</c:v>
                </c:pt>
                <c:pt idx="11911">
                  <c:v>436.30700000000002</c:v>
                </c:pt>
                <c:pt idx="11912">
                  <c:v>436.34800000000001</c:v>
                </c:pt>
                <c:pt idx="11913">
                  <c:v>436.38900000000001</c:v>
                </c:pt>
                <c:pt idx="11914">
                  <c:v>436.43099999999998</c:v>
                </c:pt>
                <c:pt idx="11915">
                  <c:v>436.47200000000004</c:v>
                </c:pt>
                <c:pt idx="11916">
                  <c:v>436.51300000000003</c:v>
                </c:pt>
                <c:pt idx="11917">
                  <c:v>436.55400000000003</c:v>
                </c:pt>
                <c:pt idx="11918">
                  <c:v>436.59500000000003</c:v>
                </c:pt>
                <c:pt idx="11919">
                  <c:v>436.637</c:v>
                </c:pt>
                <c:pt idx="11920">
                  <c:v>436.678</c:v>
                </c:pt>
                <c:pt idx="11921">
                  <c:v>436.71899999999999</c:v>
                </c:pt>
                <c:pt idx="11922">
                  <c:v>436.76</c:v>
                </c:pt>
                <c:pt idx="11923">
                  <c:v>436.80200000000002</c:v>
                </c:pt>
                <c:pt idx="11924">
                  <c:v>436.84300000000002</c:v>
                </c:pt>
                <c:pt idx="11925">
                  <c:v>436.88400000000001</c:v>
                </c:pt>
                <c:pt idx="11926">
                  <c:v>436.92500000000001</c:v>
                </c:pt>
                <c:pt idx="11927">
                  <c:v>436.96699999999998</c:v>
                </c:pt>
                <c:pt idx="11928">
                  <c:v>437.00799999999998</c:v>
                </c:pt>
                <c:pt idx="11929">
                  <c:v>437.04900000000004</c:v>
                </c:pt>
                <c:pt idx="11930">
                  <c:v>437.09000000000003</c:v>
                </c:pt>
                <c:pt idx="11931">
                  <c:v>437.13100000000003</c:v>
                </c:pt>
                <c:pt idx="11932">
                  <c:v>437.173</c:v>
                </c:pt>
                <c:pt idx="11933">
                  <c:v>437.214</c:v>
                </c:pt>
                <c:pt idx="11934">
                  <c:v>437.255</c:v>
                </c:pt>
                <c:pt idx="11935">
                  <c:v>437.29700000000003</c:v>
                </c:pt>
                <c:pt idx="11936">
                  <c:v>437.33800000000002</c:v>
                </c:pt>
                <c:pt idx="11937">
                  <c:v>437.37900000000002</c:v>
                </c:pt>
                <c:pt idx="11938">
                  <c:v>437.42</c:v>
                </c:pt>
                <c:pt idx="11939">
                  <c:v>437.46199999999999</c:v>
                </c:pt>
                <c:pt idx="11940">
                  <c:v>437.50299999999999</c:v>
                </c:pt>
                <c:pt idx="11941">
                  <c:v>437.54399999999998</c:v>
                </c:pt>
                <c:pt idx="11942">
                  <c:v>437.58500000000004</c:v>
                </c:pt>
                <c:pt idx="11943">
                  <c:v>437.62700000000001</c:v>
                </c:pt>
                <c:pt idx="11944">
                  <c:v>437.66800000000001</c:v>
                </c:pt>
                <c:pt idx="11945">
                  <c:v>437.709</c:v>
                </c:pt>
                <c:pt idx="11946">
                  <c:v>437.75</c:v>
                </c:pt>
                <c:pt idx="11947">
                  <c:v>437.79200000000003</c:v>
                </c:pt>
                <c:pt idx="11948">
                  <c:v>437.83300000000003</c:v>
                </c:pt>
                <c:pt idx="11949">
                  <c:v>437.87400000000002</c:v>
                </c:pt>
                <c:pt idx="11950">
                  <c:v>437.91500000000002</c:v>
                </c:pt>
                <c:pt idx="11951">
                  <c:v>437.95699999999999</c:v>
                </c:pt>
                <c:pt idx="11952">
                  <c:v>437.99799999999999</c:v>
                </c:pt>
                <c:pt idx="11953">
                  <c:v>438.03899999999999</c:v>
                </c:pt>
                <c:pt idx="11954">
                  <c:v>438.08</c:v>
                </c:pt>
                <c:pt idx="11955">
                  <c:v>438.12200000000001</c:v>
                </c:pt>
                <c:pt idx="11956">
                  <c:v>438.16300000000001</c:v>
                </c:pt>
                <c:pt idx="11957">
                  <c:v>438.20400000000001</c:v>
                </c:pt>
                <c:pt idx="11958">
                  <c:v>438.24599999999998</c:v>
                </c:pt>
                <c:pt idx="11959">
                  <c:v>438.28700000000003</c:v>
                </c:pt>
                <c:pt idx="11960">
                  <c:v>438.32800000000003</c:v>
                </c:pt>
                <c:pt idx="11961">
                  <c:v>438.37</c:v>
                </c:pt>
                <c:pt idx="11962">
                  <c:v>438.411</c:v>
                </c:pt>
                <c:pt idx="11963">
                  <c:v>438.452</c:v>
                </c:pt>
                <c:pt idx="11964">
                  <c:v>438.49400000000003</c:v>
                </c:pt>
                <c:pt idx="11965">
                  <c:v>438.53500000000003</c:v>
                </c:pt>
                <c:pt idx="11966">
                  <c:v>438.57600000000002</c:v>
                </c:pt>
                <c:pt idx="11967">
                  <c:v>438.61799999999999</c:v>
                </c:pt>
                <c:pt idx="11968">
                  <c:v>438.65899999999999</c:v>
                </c:pt>
                <c:pt idx="11969">
                  <c:v>438.7</c:v>
                </c:pt>
                <c:pt idx="11970">
                  <c:v>438.74200000000002</c:v>
                </c:pt>
                <c:pt idx="11971">
                  <c:v>438.78300000000002</c:v>
                </c:pt>
                <c:pt idx="11972">
                  <c:v>438.82400000000001</c:v>
                </c:pt>
                <c:pt idx="11973">
                  <c:v>438.86500000000001</c:v>
                </c:pt>
                <c:pt idx="11974">
                  <c:v>438.90699999999998</c:v>
                </c:pt>
                <c:pt idx="11975">
                  <c:v>438.94800000000004</c:v>
                </c:pt>
                <c:pt idx="11976">
                  <c:v>438.98900000000003</c:v>
                </c:pt>
                <c:pt idx="11977">
                  <c:v>439.03100000000001</c:v>
                </c:pt>
                <c:pt idx="11978">
                  <c:v>439.072</c:v>
                </c:pt>
                <c:pt idx="11979">
                  <c:v>439.113</c:v>
                </c:pt>
                <c:pt idx="11980">
                  <c:v>439.15500000000003</c:v>
                </c:pt>
                <c:pt idx="11981">
                  <c:v>439.19600000000003</c:v>
                </c:pt>
                <c:pt idx="11982">
                  <c:v>439.23700000000002</c:v>
                </c:pt>
                <c:pt idx="11983">
                  <c:v>439.279</c:v>
                </c:pt>
                <c:pt idx="11984">
                  <c:v>439.32</c:v>
                </c:pt>
                <c:pt idx="11985">
                  <c:v>439.36099999999999</c:v>
                </c:pt>
                <c:pt idx="11986">
                  <c:v>439.40199999999999</c:v>
                </c:pt>
                <c:pt idx="11987">
                  <c:v>439.44400000000002</c:v>
                </c:pt>
                <c:pt idx="11988">
                  <c:v>439.48500000000001</c:v>
                </c:pt>
                <c:pt idx="11989">
                  <c:v>439.52600000000001</c:v>
                </c:pt>
                <c:pt idx="11990">
                  <c:v>439.56799999999998</c:v>
                </c:pt>
                <c:pt idx="11991">
                  <c:v>439.60900000000004</c:v>
                </c:pt>
                <c:pt idx="11992">
                  <c:v>439.65100000000001</c:v>
                </c:pt>
                <c:pt idx="11993">
                  <c:v>439.69200000000001</c:v>
                </c:pt>
                <c:pt idx="11994">
                  <c:v>439.73400000000004</c:v>
                </c:pt>
                <c:pt idx="11995">
                  <c:v>439.77500000000003</c:v>
                </c:pt>
                <c:pt idx="11996">
                  <c:v>439.81700000000001</c:v>
                </c:pt>
                <c:pt idx="11997">
                  <c:v>439.858</c:v>
                </c:pt>
                <c:pt idx="11998">
                  <c:v>439.90000000000003</c:v>
                </c:pt>
                <c:pt idx="11999">
                  <c:v>439.94100000000003</c:v>
                </c:pt>
                <c:pt idx="12000">
                  <c:v>439.98200000000003</c:v>
                </c:pt>
                <c:pt idx="12001">
                  <c:v>440.024</c:v>
                </c:pt>
                <c:pt idx="12002">
                  <c:v>440.065</c:v>
                </c:pt>
                <c:pt idx="12003">
                  <c:v>440.10700000000003</c:v>
                </c:pt>
                <c:pt idx="12004">
                  <c:v>440.14800000000002</c:v>
                </c:pt>
                <c:pt idx="12005">
                  <c:v>440.18900000000002</c:v>
                </c:pt>
                <c:pt idx="12006">
                  <c:v>440.23</c:v>
                </c:pt>
                <c:pt idx="12007">
                  <c:v>440.27100000000002</c:v>
                </c:pt>
                <c:pt idx="12008">
                  <c:v>440.31299999999999</c:v>
                </c:pt>
                <c:pt idx="12009">
                  <c:v>440.35399999999998</c:v>
                </c:pt>
                <c:pt idx="12010">
                  <c:v>440.39499999999998</c:v>
                </c:pt>
                <c:pt idx="12011">
                  <c:v>440.43600000000004</c:v>
                </c:pt>
                <c:pt idx="12012">
                  <c:v>440.47700000000003</c:v>
                </c:pt>
                <c:pt idx="12013">
                  <c:v>440.51800000000003</c:v>
                </c:pt>
                <c:pt idx="12014">
                  <c:v>440.56</c:v>
                </c:pt>
                <c:pt idx="12015">
                  <c:v>440.601</c:v>
                </c:pt>
                <c:pt idx="12016">
                  <c:v>440.642</c:v>
                </c:pt>
                <c:pt idx="12017">
                  <c:v>440.68299999999999</c:v>
                </c:pt>
                <c:pt idx="12018">
                  <c:v>440.72399999999999</c:v>
                </c:pt>
                <c:pt idx="12019">
                  <c:v>440.76499999999999</c:v>
                </c:pt>
                <c:pt idx="12020">
                  <c:v>440.80599999999998</c:v>
                </c:pt>
                <c:pt idx="12021">
                  <c:v>440.84800000000001</c:v>
                </c:pt>
                <c:pt idx="12022">
                  <c:v>440.88900000000001</c:v>
                </c:pt>
                <c:pt idx="12023">
                  <c:v>440.93</c:v>
                </c:pt>
                <c:pt idx="12024">
                  <c:v>440.971</c:v>
                </c:pt>
                <c:pt idx="12025">
                  <c:v>441.012</c:v>
                </c:pt>
                <c:pt idx="12026">
                  <c:v>441.053</c:v>
                </c:pt>
                <c:pt idx="12027">
                  <c:v>441.09399999999999</c:v>
                </c:pt>
                <c:pt idx="12028">
                  <c:v>441.13600000000002</c:v>
                </c:pt>
                <c:pt idx="12029">
                  <c:v>441.17700000000002</c:v>
                </c:pt>
                <c:pt idx="12030">
                  <c:v>441.21800000000002</c:v>
                </c:pt>
                <c:pt idx="12031">
                  <c:v>441.25900000000001</c:v>
                </c:pt>
                <c:pt idx="12032">
                  <c:v>441.30099999999999</c:v>
                </c:pt>
                <c:pt idx="12033">
                  <c:v>441.34199999999998</c:v>
                </c:pt>
                <c:pt idx="12034">
                  <c:v>441.38299999999998</c:v>
                </c:pt>
                <c:pt idx="12035">
                  <c:v>441.42500000000001</c:v>
                </c:pt>
                <c:pt idx="12036">
                  <c:v>441.46600000000001</c:v>
                </c:pt>
                <c:pt idx="12037">
                  <c:v>441.50700000000001</c:v>
                </c:pt>
                <c:pt idx="12038">
                  <c:v>441.54900000000004</c:v>
                </c:pt>
                <c:pt idx="12039">
                  <c:v>441.59000000000003</c:v>
                </c:pt>
                <c:pt idx="12040">
                  <c:v>441.63200000000001</c:v>
                </c:pt>
                <c:pt idx="12041">
                  <c:v>441.673</c:v>
                </c:pt>
                <c:pt idx="12042">
                  <c:v>441.714</c:v>
                </c:pt>
                <c:pt idx="12043">
                  <c:v>441.755</c:v>
                </c:pt>
                <c:pt idx="12044">
                  <c:v>441.79700000000003</c:v>
                </c:pt>
                <c:pt idx="12045">
                  <c:v>441.83800000000002</c:v>
                </c:pt>
                <c:pt idx="12046">
                  <c:v>441.87900000000002</c:v>
                </c:pt>
                <c:pt idx="12047">
                  <c:v>441.92099999999999</c:v>
                </c:pt>
                <c:pt idx="12048">
                  <c:v>441.96199999999999</c:v>
                </c:pt>
                <c:pt idx="12049">
                  <c:v>442.00299999999999</c:v>
                </c:pt>
                <c:pt idx="12050">
                  <c:v>442.04399999999998</c:v>
                </c:pt>
                <c:pt idx="12051">
                  <c:v>442.08600000000001</c:v>
                </c:pt>
                <c:pt idx="12052">
                  <c:v>442.12700000000001</c:v>
                </c:pt>
                <c:pt idx="12053">
                  <c:v>442.16899999999998</c:v>
                </c:pt>
                <c:pt idx="12054">
                  <c:v>442.21000000000004</c:v>
                </c:pt>
                <c:pt idx="12055">
                  <c:v>442.25200000000001</c:v>
                </c:pt>
                <c:pt idx="12056">
                  <c:v>442.29300000000001</c:v>
                </c:pt>
                <c:pt idx="12057">
                  <c:v>442.334</c:v>
                </c:pt>
                <c:pt idx="12058">
                  <c:v>442.37600000000003</c:v>
                </c:pt>
                <c:pt idx="12059">
                  <c:v>442.41700000000003</c:v>
                </c:pt>
                <c:pt idx="12060">
                  <c:v>442.459</c:v>
                </c:pt>
                <c:pt idx="12061">
                  <c:v>442.5</c:v>
                </c:pt>
                <c:pt idx="12062">
                  <c:v>442.54200000000003</c:v>
                </c:pt>
                <c:pt idx="12063">
                  <c:v>442.58300000000003</c:v>
                </c:pt>
                <c:pt idx="12064">
                  <c:v>442.62400000000002</c:v>
                </c:pt>
                <c:pt idx="12065">
                  <c:v>442.666</c:v>
                </c:pt>
                <c:pt idx="12066">
                  <c:v>442.70699999999999</c:v>
                </c:pt>
                <c:pt idx="12067">
                  <c:v>442.74900000000002</c:v>
                </c:pt>
                <c:pt idx="12068">
                  <c:v>442.79</c:v>
                </c:pt>
                <c:pt idx="12069">
                  <c:v>442.83100000000002</c:v>
                </c:pt>
                <c:pt idx="12070">
                  <c:v>442.87299999999999</c:v>
                </c:pt>
                <c:pt idx="12071">
                  <c:v>442.91399999999999</c:v>
                </c:pt>
                <c:pt idx="12072">
                  <c:v>442.95600000000002</c:v>
                </c:pt>
                <c:pt idx="12073">
                  <c:v>442.99700000000001</c:v>
                </c:pt>
                <c:pt idx="12074">
                  <c:v>443.03899999999999</c:v>
                </c:pt>
                <c:pt idx="12075">
                  <c:v>443.08</c:v>
                </c:pt>
                <c:pt idx="12076">
                  <c:v>443.12200000000001</c:v>
                </c:pt>
                <c:pt idx="12077">
                  <c:v>443.16300000000001</c:v>
                </c:pt>
                <c:pt idx="12078">
                  <c:v>443.20499999999998</c:v>
                </c:pt>
                <c:pt idx="12079">
                  <c:v>443.24599999999998</c:v>
                </c:pt>
                <c:pt idx="12080">
                  <c:v>443.28800000000001</c:v>
                </c:pt>
                <c:pt idx="12081">
                  <c:v>443.32900000000001</c:v>
                </c:pt>
                <c:pt idx="12082">
                  <c:v>443.37</c:v>
                </c:pt>
                <c:pt idx="12083">
                  <c:v>443.41200000000003</c:v>
                </c:pt>
                <c:pt idx="12084">
                  <c:v>443.45300000000003</c:v>
                </c:pt>
                <c:pt idx="12085">
                  <c:v>443.495</c:v>
                </c:pt>
                <c:pt idx="12086">
                  <c:v>443.536</c:v>
                </c:pt>
                <c:pt idx="12087">
                  <c:v>443.577</c:v>
                </c:pt>
                <c:pt idx="12088">
                  <c:v>443.61900000000003</c:v>
                </c:pt>
                <c:pt idx="12089">
                  <c:v>443.66</c:v>
                </c:pt>
                <c:pt idx="12090">
                  <c:v>443.70100000000002</c:v>
                </c:pt>
                <c:pt idx="12091">
                  <c:v>443.74299999999999</c:v>
                </c:pt>
                <c:pt idx="12092">
                  <c:v>443.78399999999999</c:v>
                </c:pt>
                <c:pt idx="12093">
                  <c:v>443.82499999999999</c:v>
                </c:pt>
                <c:pt idx="12094">
                  <c:v>443.86700000000002</c:v>
                </c:pt>
                <c:pt idx="12095">
                  <c:v>443.90800000000002</c:v>
                </c:pt>
                <c:pt idx="12096">
                  <c:v>443.94900000000001</c:v>
                </c:pt>
                <c:pt idx="12097">
                  <c:v>443.99</c:v>
                </c:pt>
                <c:pt idx="12098">
                  <c:v>444.03199999999998</c:v>
                </c:pt>
                <c:pt idx="12099">
                  <c:v>444.07300000000004</c:v>
                </c:pt>
                <c:pt idx="12100">
                  <c:v>444.11400000000003</c:v>
                </c:pt>
                <c:pt idx="12101">
                  <c:v>444.15600000000001</c:v>
                </c:pt>
                <c:pt idx="12102">
                  <c:v>444.197</c:v>
                </c:pt>
                <c:pt idx="12103">
                  <c:v>444.238</c:v>
                </c:pt>
                <c:pt idx="12104">
                  <c:v>444.279</c:v>
                </c:pt>
                <c:pt idx="12105">
                  <c:v>444.32100000000003</c:v>
                </c:pt>
                <c:pt idx="12106">
                  <c:v>444.36200000000002</c:v>
                </c:pt>
                <c:pt idx="12107">
                  <c:v>444.40300000000002</c:v>
                </c:pt>
                <c:pt idx="12108">
                  <c:v>444.44400000000002</c:v>
                </c:pt>
                <c:pt idx="12109">
                  <c:v>444.48599999999999</c:v>
                </c:pt>
                <c:pt idx="12110">
                  <c:v>444.52699999999999</c:v>
                </c:pt>
                <c:pt idx="12111">
                  <c:v>444.56799999999998</c:v>
                </c:pt>
                <c:pt idx="12112">
                  <c:v>444.60900000000004</c:v>
                </c:pt>
                <c:pt idx="12113">
                  <c:v>444.65000000000003</c:v>
                </c:pt>
                <c:pt idx="12114">
                  <c:v>444.69200000000001</c:v>
                </c:pt>
                <c:pt idx="12115">
                  <c:v>444.733</c:v>
                </c:pt>
                <c:pt idx="12116">
                  <c:v>444.774</c:v>
                </c:pt>
                <c:pt idx="12117">
                  <c:v>444.815</c:v>
                </c:pt>
                <c:pt idx="12118">
                  <c:v>444.85599999999999</c:v>
                </c:pt>
                <c:pt idx="12119">
                  <c:v>444.89800000000002</c:v>
                </c:pt>
                <c:pt idx="12120">
                  <c:v>444.93900000000002</c:v>
                </c:pt>
                <c:pt idx="12121">
                  <c:v>444.98</c:v>
                </c:pt>
                <c:pt idx="12122">
                  <c:v>445.02100000000002</c:v>
                </c:pt>
                <c:pt idx="12123">
                  <c:v>445.06200000000001</c:v>
                </c:pt>
                <c:pt idx="12124">
                  <c:v>445.10399999999998</c:v>
                </c:pt>
                <c:pt idx="12125">
                  <c:v>445.14499999999998</c:v>
                </c:pt>
                <c:pt idx="12126">
                  <c:v>445.18600000000004</c:v>
                </c:pt>
                <c:pt idx="12127">
                  <c:v>445.22700000000003</c:v>
                </c:pt>
                <c:pt idx="12128">
                  <c:v>445.26800000000003</c:v>
                </c:pt>
                <c:pt idx="12129">
                  <c:v>445.30900000000003</c:v>
                </c:pt>
                <c:pt idx="12130">
                  <c:v>445.35</c:v>
                </c:pt>
                <c:pt idx="12131">
                  <c:v>445.392</c:v>
                </c:pt>
                <c:pt idx="12132">
                  <c:v>445.43299999999999</c:v>
                </c:pt>
                <c:pt idx="12133">
                  <c:v>445.47399999999999</c:v>
                </c:pt>
                <c:pt idx="12134">
                  <c:v>445.51499999999999</c:v>
                </c:pt>
                <c:pt idx="12135">
                  <c:v>445.55599999999998</c:v>
                </c:pt>
                <c:pt idx="12136">
                  <c:v>445.59800000000001</c:v>
                </c:pt>
                <c:pt idx="12137">
                  <c:v>445.63900000000001</c:v>
                </c:pt>
                <c:pt idx="12138">
                  <c:v>445.68</c:v>
                </c:pt>
                <c:pt idx="12139">
                  <c:v>445.721</c:v>
                </c:pt>
                <c:pt idx="12140">
                  <c:v>445.76300000000003</c:v>
                </c:pt>
                <c:pt idx="12141">
                  <c:v>445.80400000000003</c:v>
                </c:pt>
                <c:pt idx="12142">
                  <c:v>445.84500000000003</c:v>
                </c:pt>
                <c:pt idx="12143">
                  <c:v>445.887</c:v>
                </c:pt>
                <c:pt idx="12144">
                  <c:v>445.928</c:v>
                </c:pt>
                <c:pt idx="12145">
                  <c:v>445.96899999999999</c:v>
                </c:pt>
                <c:pt idx="12146">
                  <c:v>446.01100000000002</c:v>
                </c:pt>
                <c:pt idx="12147">
                  <c:v>446.05200000000002</c:v>
                </c:pt>
                <c:pt idx="12148">
                  <c:v>446.09300000000002</c:v>
                </c:pt>
                <c:pt idx="12149">
                  <c:v>446.13499999999999</c:v>
                </c:pt>
                <c:pt idx="12150">
                  <c:v>446.17599999999999</c:v>
                </c:pt>
                <c:pt idx="12151">
                  <c:v>446.21699999999998</c:v>
                </c:pt>
                <c:pt idx="12152">
                  <c:v>446.25799999999998</c:v>
                </c:pt>
                <c:pt idx="12153">
                  <c:v>446.3</c:v>
                </c:pt>
                <c:pt idx="12154">
                  <c:v>446.34100000000001</c:v>
                </c:pt>
                <c:pt idx="12155">
                  <c:v>446.38200000000001</c:v>
                </c:pt>
                <c:pt idx="12156">
                  <c:v>446.423</c:v>
                </c:pt>
                <c:pt idx="12157">
                  <c:v>446.46500000000003</c:v>
                </c:pt>
                <c:pt idx="12158">
                  <c:v>446.50600000000003</c:v>
                </c:pt>
                <c:pt idx="12159">
                  <c:v>446.54700000000003</c:v>
                </c:pt>
                <c:pt idx="12160">
                  <c:v>446.58800000000002</c:v>
                </c:pt>
                <c:pt idx="12161">
                  <c:v>446.62900000000002</c:v>
                </c:pt>
                <c:pt idx="12162">
                  <c:v>446.67099999999999</c:v>
                </c:pt>
                <c:pt idx="12163">
                  <c:v>446.71199999999999</c:v>
                </c:pt>
                <c:pt idx="12164">
                  <c:v>446.75299999999999</c:v>
                </c:pt>
                <c:pt idx="12165">
                  <c:v>446.79399999999998</c:v>
                </c:pt>
                <c:pt idx="12166">
                  <c:v>446.83600000000001</c:v>
                </c:pt>
                <c:pt idx="12167">
                  <c:v>446.87700000000001</c:v>
                </c:pt>
                <c:pt idx="12168">
                  <c:v>446.91800000000001</c:v>
                </c:pt>
                <c:pt idx="12169">
                  <c:v>446.96000000000004</c:v>
                </c:pt>
                <c:pt idx="12170">
                  <c:v>447.00100000000003</c:v>
                </c:pt>
                <c:pt idx="12171">
                  <c:v>447.04200000000003</c:v>
                </c:pt>
                <c:pt idx="12172">
                  <c:v>447.084</c:v>
                </c:pt>
                <c:pt idx="12173">
                  <c:v>447.125</c:v>
                </c:pt>
                <c:pt idx="12174">
                  <c:v>447.166</c:v>
                </c:pt>
                <c:pt idx="12175">
                  <c:v>447.20800000000003</c:v>
                </c:pt>
                <c:pt idx="12176">
                  <c:v>447.24900000000002</c:v>
                </c:pt>
                <c:pt idx="12177">
                  <c:v>447.29</c:v>
                </c:pt>
                <c:pt idx="12178">
                  <c:v>447.33199999999999</c:v>
                </c:pt>
                <c:pt idx="12179">
                  <c:v>447.37299999999999</c:v>
                </c:pt>
                <c:pt idx="12180">
                  <c:v>447.41399999999999</c:v>
                </c:pt>
                <c:pt idx="12181">
                  <c:v>447.45499999999998</c:v>
                </c:pt>
                <c:pt idx="12182">
                  <c:v>447.49700000000001</c:v>
                </c:pt>
                <c:pt idx="12183">
                  <c:v>447.53800000000001</c:v>
                </c:pt>
                <c:pt idx="12184">
                  <c:v>447.57900000000001</c:v>
                </c:pt>
                <c:pt idx="12185">
                  <c:v>447.62</c:v>
                </c:pt>
                <c:pt idx="12186">
                  <c:v>447.66200000000003</c:v>
                </c:pt>
                <c:pt idx="12187">
                  <c:v>447.70300000000003</c:v>
                </c:pt>
                <c:pt idx="12188">
                  <c:v>447.74400000000003</c:v>
                </c:pt>
                <c:pt idx="12189">
                  <c:v>447.78500000000003</c:v>
                </c:pt>
                <c:pt idx="12190">
                  <c:v>447.827</c:v>
                </c:pt>
                <c:pt idx="12191">
                  <c:v>447.86799999999999</c:v>
                </c:pt>
                <c:pt idx="12192">
                  <c:v>447.90899999999999</c:v>
                </c:pt>
                <c:pt idx="12193">
                  <c:v>447.95100000000002</c:v>
                </c:pt>
                <c:pt idx="12194">
                  <c:v>447.99200000000002</c:v>
                </c:pt>
                <c:pt idx="12195">
                  <c:v>448.03300000000002</c:v>
                </c:pt>
                <c:pt idx="12196">
                  <c:v>448.07499999999999</c:v>
                </c:pt>
                <c:pt idx="12197">
                  <c:v>448.11599999999999</c:v>
                </c:pt>
                <c:pt idx="12198">
                  <c:v>448.15699999999998</c:v>
                </c:pt>
                <c:pt idx="12199">
                  <c:v>448.19900000000001</c:v>
                </c:pt>
                <c:pt idx="12200">
                  <c:v>448.24</c:v>
                </c:pt>
                <c:pt idx="12201">
                  <c:v>448.28100000000001</c:v>
                </c:pt>
                <c:pt idx="12202">
                  <c:v>448.322</c:v>
                </c:pt>
                <c:pt idx="12203">
                  <c:v>448.36400000000003</c:v>
                </c:pt>
                <c:pt idx="12204">
                  <c:v>448.40500000000003</c:v>
                </c:pt>
                <c:pt idx="12205">
                  <c:v>448.44600000000003</c:v>
                </c:pt>
                <c:pt idx="12206">
                  <c:v>448.48700000000002</c:v>
                </c:pt>
                <c:pt idx="12207">
                  <c:v>448.52800000000002</c:v>
                </c:pt>
                <c:pt idx="12208">
                  <c:v>448.56900000000002</c:v>
                </c:pt>
                <c:pt idx="12209">
                  <c:v>448.61099999999999</c:v>
                </c:pt>
                <c:pt idx="12210">
                  <c:v>448.65199999999999</c:v>
                </c:pt>
                <c:pt idx="12211">
                  <c:v>448.69299999999998</c:v>
                </c:pt>
                <c:pt idx="12212">
                  <c:v>448.73400000000004</c:v>
                </c:pt>
                <c:pt idx="12213">
                  <c:v>448.77500000000003</c:v>
                </c:pt>
                <c:pt idx="12214">
                  <c:v>448.81600000000003</c:v>
                </c:pt>
                <c:pt idx="12215">
                  <c:v>448.85700000000003</c:v>
                </c:pt>
                <c:pt idx="12216">
                  <c:v>448.89800000000002</c:v>
                </c:pt>
                <c:pt idx="12217">
                  <c:v>448.93900000000002</c:v>
                </c:pt>
                <c:pt idx="12218">
                  <c:v>448.98</c:v>
                </c:pt>
                <c:pt idx="12219">
                  <c:v>449.02100000000002</c:v>
                </c:pt>
                <c:pt idx="12220">
                  <c:v>449.06200000000001</c:v>
                </c:pt>
                <c:pt idx="12221">
                  <c:v>449.10300000000001</c:v>
                </c:pt>
                <c:pt idx="12222">
                  <c:v>449.14400000000001</c:v>
                </c:pt>
                <c:pt idx="12223">
                  <c:v>449.185</c:v>
                </c:pt>
                <c:pt idx="12224">
                  <c:v>449.226</c:v>
                </c:pt>
                <c:pt idx="12225">
                  <c:v>449.267</c:v>
                </c:pt>
                <c:pt idx="12226">
                  <c:v>449.30799999999999</c:v>
                </c:pt>
                <c:pt idx="12227">
                  <c:v>449.35</c:v>
                </c:pt>
                <c:pt idx="12228">
                  <c:v>449.39100000000002</c:v>
                </c:pt>
                <c:pt idx="12229">
                  <c:v>449.43200000000002</c:v>
                </c:pt>
                <c:pt idx="12230">
                  <c:v>449.47300000000001</c:v>
                </c:pt>
                <c:pt idx="12231">
                  <c:v>449.51400000000001</c:v>
                </c:pt>
                <c:pt idx="12232">
                  <c:v>449.55599999999998</c:v>
                </c:pt>
                <c:pt idx="12233">
                  <c:v>449.59700000000004</c:v>
                </c:pt>
                <c:pt idx="12234">
                  <c:v>449.63800000000003</c:v>
                </c:pt>
                <c:pt idx="12235">
                  <c:v>449.67900000000003</c:v>
                </c:pt>
                <c:pt idx="12236">
                  <c:v>449.721</c:v>
                </c:pt>
                <c:pt idx="12237">
                  <c:v>449.762</c:v>
                </c:pt>
                <c:pt idx="12238">
                  <c:v>449.803</c:v>
                </c:pt>
                <c:pt idx="12239">
                  <c:v>449.84399999999999</c:v>
                </c:pt>
                <c:pt idx="12240">
                  <c:v>449.88600000000002</c:v>
                </c:pt>
                <c:pt idx="12241">
                  <c:v>449.92700000000002</c:v>
                </c:pt>
                <c:pt idx="12242">
                  <c:v>449.96800000000002</c:v>
                </c:pt>
                <c:pt idx="12243">
                  <c:v>450.00900000000001</c:v>
                </c:pt>
                <c:pt idx="12244">
                  <c:v>450.05099999999999</c:v>
                </c:pt>
                <c:pt idx="12245">
                  <c:v>450.09199999999998</c:v>
                </c:pt>
                <c:pt idx="12246">
                  <c:v>450.13299999999998</c:v>
                </c:pt>
                <c:pt idx="12247">
                  <c:v>450.17400000000004</c:v>
                </c:pt>
                <c:pt idx="12248">
                  <c:v>450.21600000000001</c:v>
                </c:pt>
                <c:pt idx="12249">
                  <c:v>450.25700000000001</c:v>
                </c:pt>
                <c:pt idx="12250">
                  <c:v>450.298</c:v>
                </c:pt>
                <c:pt idx="12251">
                  <c:v>450.339</c:v>
                </c:pt>
                <c:pt idx="12252">
                  <c:v>450.38100000000003</c:v>
                </c:pt>
                <c:pt idx="12253">
                  <c:v>450.42200000000003</c:v>
                </c:pt>
                <c:pt idx="12254">
                  <c:v>450.46300000000002</c:v>
                </c:pt>
                <c:pt idx="12255">
                  <c:v>450.50400000000002</c:v>
                </c:pt>
                <c:pt idx="12256">
                  <c:v>450.54500000000002</c:v>
                </c:pt>
                <c:pt idx="12257">
                  <c:v>450.58699999999999</c:v>
                </c:pt>
                <c:pt idx="12258">
                  <c:v>450.62799999999999</c:v>
                </c:pt>
                <c:pt idx="12259">
                  <c:v>450.66899999999998</c:v>
                </c:pt>
                <c:pt idx="12260">
                  <c:v>450.71000000000004</c:v>
                </c:pt>
                <c:pt idx="12261">
                  <c:v>450.75100000000003</c:v>
                </c:pt>
                <c:pt idx="12262">
                  <c:v>450.79200000000003</c:v>
                </c:pt>
                <c:pt idx="12263">
                  <c:v>450.83300000000003</c:v>
                </c:pt>
                <c:pt idx="12264">
                  <c:v>450.87400000000002</c:v>
                </c:pt>
                <c:pt idx="12265">
                  <c:v>450.91500000000002</c:v>
                </c:pt>
                <c:pt idx="12266">
                  <c:v>450.95600000000002</c:v>
                </c:pt>
                <c:pt idx="12267">
                  <c:v>450.99700000000001</c:v>
                </c:pt>
                <c:pt idx="12268">
                  <c:v>451.03800000000001</c:v>
                </c:pt>
                <c:pt idx="12269">
                  <c:v>451.08</c:v>
                </c:pt>
                <c:pt idx="12270">
                  <c:v>451.12100000000004</c:v>
                </c:pt>
                <c:pt idx="12271">
                  <c:v>451.16200000000003</c:v>
                </c:pt>
                <c:pt idx="12272">
                  <c:v>451.20300000000003</c:v>
                </c:pt>
                <c:pt idx="12273">
                  <c:v>451.24400000000003</c:v>
                </c:pt>
                <c:pt idx="12274">
                  <c:v>451.28500000000003</c:v>
                </c:pt>
                <c:pt idx="12275">
                  <c:v>451.32600000000002</c:v>
                </c:pt>
                <c:pt idx="12276">
                  <c:v>451.36700000000002</c:v>
                </c:pt>
                <c:pt idx="12277">
                  <c:v>451.40800000000002</c:v>
                </c:pt>
                <c:pt idx="12278">
                  <c:v>451.44900000000001</c:v>
                </c:pt>
                <c:pt idx="12279">
                  <c:v>451.49</c:v>
                </c:pt>
                <c:pt idx="12280">
                  <c:v>451.53100000000001</c:v>
                </c:pt>
                <c:pt idx="12281">
                  <c:v>451.572</c:v>
                </c:pt>
                <c:pt idx="12282">
                  <c:v>451.613</c:v>
                </c:pt>
                <c:pt idx="12283">
                  <c:v>451.654</c:v>
                </c:pt>
                <c:pt idx="12284">
                  <c:v>451.69499999999999</c:v>
                </c:pt>
                <c:pt idx="12285">
                  <c:v>451.73599999999999</c:v>
                </c:pt>
                <c:pt idx="12286">
                  <c:v>451.77699999999999</c:v>
                </c:pt>
                <c:pt idx="12287">
                  <c:v>451.81799999999998</c:v>
                </c:pt>
                <c:pt idx="12288">
                  <c:v>451.85900000000004</c:v>
                </c:pt>
                <c:pt idx="12289">
                  <c:v>451.90000000000003</c:v>
                </c:pt>
                <c:pt idx="12290">
                  <c:v>451.94100000000003</c:v>
                </c:pt>
                <c:pt idx="12291">
                  <c:v>451.98200000000003</c:v>
                </c:pt>
                <c:pt idx="12292">
                  <c:v>452.02300000000002</c:v>
                </c:pt>
                <c:pt idx="12293">
                  <c:v>452.06400000000002</c:v>
                </c:pt>
                <c:pt idx="12294">
                  <c:v>452.10500000000002</c:v>
                </c:pt>
                <c:pt idx="12295">
                  <c:v>452.14600000000002</c:v>
                </c:pt>
                <c:pt idx="12296">
                  <c:v>452.18700000000001</c:v>
                </c:pt>
                <c:pt idx="12297">
                  <c:v>452.22800000000001</c:v>
                </c:pt>
                <c:pt idx="12298">
                  <c:v>452.26900000000001</c:v>
                </c:pt>
                <c:pt idx="12299">
                  <c:v>452.31</c:v>
                </c:pt>
                <c:pt idx="12300">
                  <c:v>452.351</c:v>
                </c:pt>
                <c:pt idx="12301">
                  <c:v>452.392</c:v>
                </c:pt>
                <c:pt idx="12302">
                  <c:v>452.43299999999999</c:v>
                </c:pt>
                <c:pt idx="12303">
                  <c:v>452.47399999999999</c:v>
                </c:pt>
                <c:pt idx="12304">
                  <c:v>452.51499999999999</c:v>
                </c:pt>
                <c:pt idx="12305">
                  <c:v>452.55599999999998</c:v>
                </c:pt>
                <c:pt idx="12306">
                  <c:v>452.59700000000004</c:v>
                </c:pt>
                <c:pt idx="12307">
                  <c:v>452.63800000000003</c:v>
                </c:pt>
                <c:pt idx="12308">
                  <c:v>452.67900000000003</c:v>
                </c:pt>
                <c:pt idx="12309">
                  <c:v>452.72</c:v>
                </c:pt>
                <c:pt idx="12310">
                  <c:v>452.76100000000002</c:v>
                </c:pt>
                <c:pt idx="12311">
                  <c:v>452.80200000000002</c:v>
                </c:pt>
                <c:pt idx="12312">
                  <c:v>452.84300000000002</c:v>
                </c:pt>
                <c:pt idx="12313">
                  <c:v>452.88299999999998</c:v>
                </c:pt>
                <c:pt idx="12314">
                  <c:v>452.92400000000004</c:v>
                </c:pt>
                <c:pt idx="12315">
                  <c:v>452.96500000000003</c:v>
                </c:pt>
                <c:pt idx="12316">
                  <c:v>453.00600000000003</c:v>
                </c:pt>
                <c:pt idx="12317">
                  <c:v>453.04700000000003</c:v>
                </c:pt>
                <c:pt idx="12318">
                  <c:v>453.08800000000002</c:v>
                </c:pt>
                <c:pt idx="12319">
                  <c:v>453.12900000000002</c:v>
                </c:pt>
                <c:pt idx="12320">
                  <c:v>453.17</c:v>
                </c:pt>
                <c:pt idx="12321">
                  <c:v>453.21100000000001</c:v>
                </c:pt>
                <c:pt idx="12322">
                  <c:v>453.25200000000001</c:v>
                </c:pt>
                <c:pt idx="12323">
                  <c:v>453.29300000000001</c:v>
                </c:pt>
                <c:pt idx="12324">
                  <c:v>453.334</c:v>
                </c:pt>
                <c:pt idx="12325">
                  <c:v>453.375</c:v>
                </c:pt>
                <c:pt idx="12326">
                  <c:v>453.416</c:v>
                </c:pt>
                <c:pt idx="12327">
                  <c:v>453.45699999999999</c:v>
                </c:pt>
                <c:pt idx="12328">
                  <c:v>453.49900000000002</c:v>
                </c:pt>
                <c:pt idx="12329">
                  <c:v>453.54</c:v>
                </c:pt>
                <c:pt idx="12330">
                  <c:v>453.58100000000002</c:v>
                </c:pt>
                <c:pt idx="12331">
                  <c:v>453.62200000000001</c:v>
                </c:pt>
                <c:pt idx="12332">
                  <c:v>453.66300000000001</c:v>
                </c:pt>
                <c:pt idx="12333">
                  <c:v>453.70400000000001</c:v>
                </c:pt>
                <c:pt idx="12334">
                  <c:v>453.745</c:v>
                </c:pt>
                <c:pt idx="12335">
                  <c:v>453.786</c:v>
                </c:pt>
                <c:pt idx="12336">
                  <c:v>453.827</c:v>
                </c:pt>
                <c:pt idx="12337">
                  <c:v>453.86799999999999</c:v>
                </c:pt>
                <c:pt idx="12338">
                  <c:v>453.90899999999999</c:v>
                </c:pt>
                <c:pt idx="12339">
                  <c:v>453.95100000000002</c:v>
                </c:pt>
                <c:pt idx="12340">
                  <c:v>453.99200000000002</c:v>
                </c:pt>
                <c:pt idx="12341">
                  <c:v>454.03300000000002</c:v>
                </c:pt>
                <c:pt idx="12342">
                  <c:v>454.07400000000001</c:v>
                </c:pt>
                <c:pt idx="12343">
                  <c:v>454.11500000000001</c:v>
                </c:pt>
                <c:pt idx="12344">
                  <c:v>454.15600000000001</c:v>
                </c:pt>
                <c:pt idx="12345">
                  <c:v>454.197</c:v>
                </c:pt>
                <c:pt idx="12346">
                  <c:v>454.238</c:v>
                </c:pt>
                <c:pt idx="12347">
                  <c:v>454.279</c:v>
                </c:pt>
                <c:pt idx="12348">
                  <c:v>454.32</c:v>
                </c:pt>
                <c:pt idx="12349">
                  <c:v>454.36099999999999</c:v>
                </c:pt>
                <c:pt idx="12350">
                  <c:v>454.40199999999999</c:v>
                </c:pt>
                <c:pt idx="12351">
                  <c:v>454.44299999999998</c:v>
                </c:pt>
                <c:pt idx="12352">
                  <c:v>454.48400000000004</c:v>
                </c:pt>
                <c:pt idx="12353">
                  <c:v>454.52500000000003</c:v>
                </c:pt>
                <c:pt idx="12354">
                  <c:v>454.56600000000003</c:v>
                </c:pt>
                <c:pt idx="12355">
                  <c:v>454.60700000000003</c:v>
                </c:pt>
                <c:pt idx="12356">
                  <c:v>454.64800000000002</c:v>
                </c:pt>
                <c:pt idx="12357">
                  <c:v>454.68900000000002</c:v>
                </c:pt>
                <c:pt idx="12358">
                  <c:v>454.73</c:v>
                </c:pt>
                <c:pt idx="12359">
                  <c:v>454.77100000000002</c:v>
                </c:pt>
                <c:pt idx="12360">
                  <c:v>454.81200000000001</c:v>
                </c:pt>
                <c:pt idx="12361">
                  <c:v>454.85300000000001</c:v>
                </c:pt>
                <c:pt idx="12362">
                  <c:v>454.89400000000001</c:v>
                </c:pt>
                <c:pt idx="12363">
                  <c:v>454.93600000000004</c:v>
                </c:pt>
                <c:pt idx="12364">
                  <c:v>454.97700000000003</c:v>
                </c:pt>
                <c:pt idx="12365">
                  <c:v>455.01800000000003</c:v>
                </c:pt>
                <c:pt idx="12366">
                  <c:v>455.05900000000003</c:v>
                </c:pt>
                <c:pt idx="12367">
                  <c:v>455.1</c:v>
                </c:pt>
                <c:pt idx="12368">
                  <c:v>455.14100000000002</c:v>
                </c:pt>
                <c:pt idx="12369">
                  <c:v>455.18099999999998</c:v>
                </c:pt>
                <c:pt idx="12370">
                  <c:v>455.22200000000004</c:v>
                </c:pt>
                <c:pt idx="12371">
                  <c:v>455.26300000000003</c:v>
                </c:pt>
                <c:pt idx="12372">
                  <c:v>455.30400000000003</c:v>
                </c:pt>
                <c:pt idx="12373">
                  <c:v>455.34500000000003</c:v>
                </c:pt>
                <c:pt idx="12374">
                  <c:v>455.38600000000002</c:v>
                </c:pt>
                <c:pt idx="12375">
                  <c:v>455.42700000000002</c:v>
                </c:pt>
                <c:pt idx="12376">
                  <c:v>455.46800000000002</c:v>
                </c:pt>
                <c:pt idx="12377">
                  <c:v>455.50900000000001</c:v>
                </c:pt>
                <c:pt idx="12378">
                  <c:v>455.55</c:v>
                </c:pt>
                <c:pt idx="12379">
                  <c:v>455.59100000000001</c:v>
                </c:pt>
                <c:pt idx="12380">
                  <c:v>455.63200000000001</c:v>
                </c:pt>
                <c:pt idx="12381">
                  <c:v>455.673</c:v>
                </c:pt>
                <c:pt idx="12382">
                  <c:v>455.714</c:v>
                </c:pt>
                <c:pt idx="12383">
                  <c:v>455.755</c:v>
                </c:pt>
                <c:pt idx="12384">
                  <c:v>455.79599999999999</c:v>
                </c:pt>
                <c:pt idx="12385">
                  <c:v>455.83699999999999</c:v>
                </c:pt>
                <c:pt idx="12386">
                  <c:v>455.87799999999999</c:v>
                </c:pt>
                <c:pt idx="12387">
                  <c:v>455.91899999999998</c:v>
                </c:pt>
                <c:pt idx="12388">
                  <c:v>455.96000000000004</c:v>
                </c:pt>
                <c:pt idx="12389">
                  <c:v>456.00100000000003</c:v>
                </c:pt>
                <c:pt idx="12390">
                  <c:v>456.04200000000003</c:v>
                </c:pt>
                <c:pt idx="12391">
                  <c:v>456.08300000000003</c:v>
                </c:pt>
                <c:pt idx="12392">
                  <c:v>456.12400000000002</c:v>
                </c:pt>
                <c:pt idx="12393">
                  <c:v>456.16500000000002</c:v>
                </c:pt>
                <c:pt idx="12394">
                  <c:v>456.20600000000002</c:v>
                </c:pt>
                <c:pt idx="12395">
                  <c:v>456.24700000000001</c:v>
                </c:pt>
                <c:pt idx="12396">
                  <c:v>456.28800000000001</c:v>
                </c:pt>
                <c:pt idx="12397">
                  <c:v>456.32900000000001</c:v>
                </c:pt>
                <c:pt idx="12398">
                  <c:v>456.37</c:v>
                </c:pt>
                <c:pt idx="12399">
                  <c:v>456.411</c:v>
                </c:pt>
                <c:pt idx="12400">
                  <c:v>456.45100000000002</c:v>
                </c:pt>
                <c:pt idx="12401">
                  <c:v>456.49200000000002</c:v>
                </c:pt>
                <c:pt idx="12402">
                  <c:v>456.53300000000002</c:v>
                </c:pt>
                <c:pt idx="12403">
                  <c:v>456.57400000000001</c:v>
                </c:pt>
                <c:pt idx="12404">
                  <c:v>456.61500000000001</c:v>
                </c:pt>
                <c:pt idx="12405">
                  <c:v>456.65600000000001</c:v>
                </c:pt>
                <c:pt idx="12406">
                  <c:v>456.697</c:v>
                </c:pt>
                <c:pt idx="12407">
                  <c:v>456.738</c:v>
                </c:pt>
                <c:pt idx="12408">
                  <c:v>456.779</c:v>
                </c:pt>
                <c:pt idx="12409">
                  <c:v>456.82</c:v>
                </c:pt>
                <c:pt idx="12410">
                  <c:v>456.86</c:v>
                </c:pt>
                <c:pt idx="12411">
                  <c:v>456.90100000000001</c:v>
                </c:pt>
                <c:pt idx="12412">
                  <c:v>456.94200000000001</c:v>
                </c:pt>
                <c:pt idx="12413">
                  <c:v>456.983</c:v>
                </c:pt>
                <c:pt idx="12414">
                  <c:v>457.024</c:v>
                </c:pt>
                <c:pt idx="12415">
                  <c:v>457.065</c:v>
                </c:pt>
                <c:pt idx="12416">
                  <c:v>457.10599999999999</c:v>
                </c:pt>
                <c:pt idx="12417">
                  <c:v>457.14699999999999</c:v>
                </c:pt>
                <c:pt idx="12418">
                  <c:v>457.18799999999999</c:v>
                </c:pt>
                <c:pt idx="12419">
                  <c:v>457.22800000000001</c:v>
                </c:pt>
                <c:pt idx="12420">
                  <c:v>457.26900000000001</c:v>
                </c:pt>
                <c:pt idx="12421">
                  <c:v>457.31</c:v>
                </c:pt>
                <c:pt idx="12422">
                  <c:v>457.351</c:v>
                </c:pt>
                <c:pt idx="12423">
                  <c:v>457.392</c:v>
                </c:pt>
                <c:pt idx="12424">
                  <c:v>457.43299999999999</c:v>
                </c:pt>
                <c:pt idx="12425">
                  <c:v>457.47500000000002</c:v>
                </c:pt>
                <c:pt idx="12426">
                  <c:v>457.51600000000002</c:v>
                </c:pt>
                <c:pt idx="12427">
                  <c:v>457.55700000000002</c:v>
                </c:pt>
                <c:pt idx="12428">
                  <c:v>457.59800000000001</c:v>
                </c:pt>
                <c:pt idx="12429">
                  <c:v>457.63900000000001</c:v>
                </c:pt>
                <c:pt idx="12430">
                  <c:v>457.68</c:v>
                </c:pt>
                <c:pt idx="12431">
                  <c:v>457.72200000000004</c:v>
                </c:pt>
                <c:pt idx="12432">
                  <c:v>457.76300000000003</c:v>
                </c:pt>
                <c:pt idx="12433">
                  <c:v>457.80400000000003</c:v>
                </c:pt>
                <c:pt idx="12434">
                  <c:v>457.84500000000003</c:v>
                </c:pt>
                <c:pt idx="12435">
                  <c:v>457.88600000000002</c:v>
                </c:pt>
                <c:pt idx="12436">
                  <c:v>457.92700000000002</c:v>
                </c:pt>
                <c:pt idx="12437">
                  <c:v>457.96800000000002</c:v>
                </c:pt>
                <c:pt idx="12438">
                  <c:v>458.00900000000001</c:v>
                </c:pt>
                <c:pt idx="12439">
                  <c:v>458.05099999999999</c:v>
                </c:pt>
                <c:pt idx="12440">
                  <c:v>458.09199999999998</c:v>
                </c:pt>
                <c:pt idx="12441">
                  <c:v>458.13299999999998</c:v>
                </c:pt>
                <c:pt idx="12442">
                  <c:v>458.17400000000004</c:v>
                </c:pt>
                <c:pt idx="12443">
                  <c:v>458.21500000000003</c:v>
                </c:pt>
                <c:pt idx="12444">
                  <c:v>458.25600000000003</c:v>
                </c:pt>
                <c:pt idx="12445">
                  <c:v>458.29700000000003</c:v>
                </c:pt>
                <c:pt idx="12446">
                  <c:v>458.33800000000002</c:v>
                </c:pt>
                <c:pt idx="12447">
                  <c:v>458.37900000000002</c:v>
                </c:pt>
                <c:pt idx="12448">
                  <c:v>458.42</c:v>
                </c:pt>
                <c:pt idx="12449">
                  <c:v>458.46100000000001</c:v>
                </c:pt>
                <c:pt idx="12450">
                  <c:v>458.50200000000001</c:v>
                </c:pt>
                <c:pt idx="12451">
                  <c:v>458.54300000000001</c:v>
                </c:pt>
                <c:pt idx="12452">
                  <c:v>458.584</c:v>
                </c:pt>
                <c:pt idx="12453">
                  <c:v>458.625</c:v>
                </c:pt>
                <c:pt idx="12454">
                  <c:v>458.666</c:v>
                </c:pt>
                <c:pt idx="12455">
                  <c:v>458.70699999999999</c:v>
                </c:pt>
                <c:pt idx="12456">
                  <c:v>458.74799999999999</c:v>
                </c:pt>
                <c:pt idx="12457">
                  <c:v>458.78899999999999</c:v>
                </c:pt>
                <c:pt idx="12458">
                  <c:v>458.83</c:v>
                </c:pt>
                <c:pt idx="12459">
                  <c:v>458.87100000000004</c:v>
                </c:pt>
                <c:pt idx="12460">
                  <c:v>458.91200000000003</c:v>
                </c:pt>
                <c:pt idx="12461">
                  <c:v>458.95300000000003</c:v>
                </c:pt>
                <c:pt idx="12462">
                  <c:v>458.99400000000003</c:v>
                </c:pt>
                <c:pt idx="12463">
                  <c:v>459.03500000000003</c:v>
                </c:pt>
                <c:pt idx="12464">
                  <c:v>459.07600000000002</c:v>
                </c:pt>
                <c:pt idx="12465">
                  <c:v>459.11700000000002</c:v>
                </c:pt>
                <c:pt idx="12466">
                  <c:v>459.15800000000002</c:v>
                </c:pt>
                <c:pt idx="12467">
                  <c:v>459.19900000000001</c:v>
                </c:pt>
                <c:pt idx="12468">
                  <c:v>459.24</c:v>
                </c:pt>
                <c:pt idx="12469">
                  <c:v>459.28100000000001</c:v>
                </c:pt>
                <c:pt idx="12470">
                  <c:v>459.322</c:v>
                </c:pt>
                <c:pt idx="12471">
                  <c:v>459.363</c:v>
                </c:pt>
                <c:pt idx="12472">
                  <c:v>459.404</c:v>
                </c:pt>
                <c:pt idx="12473">
                  <c:v>459.44499999999999</c:v>
                </c:pt>
                <c:pt idx="12474">
                  <c:v>459.48599999999999</c:v>
                </c:pt>
                <c:pt idx="12475">
                  <c:v>459.52699999999999</c:v>
                </c:pt>
                <c:pt idx="12476">
                  <c:v>459.56799999999998</c:v>
                </c:pt>
                <c:pt idx="12477">
                  <c:v>459.60900000000004</c:v>
                </c:pt>
                <c:pt idx="12478">
                  <c:v>459.65000000000003</c:v>
                </c:pt>
                <c:pt idx="12479">
                  <c:v>459.69100000000003</c:v>
                </c:pt>
                <c:pt idx="12480">
                  <c:v>459.73200000000003</c:v>
                </c:pt>
                <c:pt idx="12481">
                  <c:v>459.77300000000002</c:v>
                </c:pt>
                <c:pt idx="12482">
                  <c:v>459.81299999999999</c:v>
                </c:pt>
                <c:pt idx="12483">
                  <c:v>459.85399999999998</c:v>
                </c:pt>
                <c:pt idx="12484">
                  <c:v>459.89499999999998</c:v>
                </c:pt>
                <c:pt idx="12485">
                  <c:v>459.93600000000004</c:v>
                </c:pt>
                <c:pt idx="12486">
                  <c:v>459.97700000000003</c:v>
                </c:pt>
                <c:pt idx="12487">
                  <c:v>460.01800000000003</c:v>
                </c:pt>
                <c:pt idx="12488">
                  <c:v>460.05900000000003</c:v>
                </c:pt>
                <c:pt idx="12489">
                  <c:v>460.1</c:v>
                </c:pt>
                <c:pt idx="12490">
                  <c:v>460.14100000000002</c:v>
                </c:pt>
                <c:pt idx="12491">
                  <c:v>460.18099999999998</c:v>
                </c:pt>
                <c:pt idx="12492">
                  <c:v>460.22200000000004</c:v>
                </c:pt>
                <c:pt idx="12493">
                  <c:v>460.26300000000003</c:v>
                </c:pt>
                <c:pt idx="12494">
                  <c:v>460.30400000000003</c:v>
                </c:pt>
                <c:pt idx="12495">
                  <c:v>460.34500000000003</c:v>
                </c:pt>
                <c:pt idx="12496">
                  <c:v>460.38600000000002</c:v>
                </c:pt>
                <c:pt idx="12497">
                  <c:v>460.42700000000002</c:v>
                </c:pt>
                <c:pt idx="12498">
                  <c:v>460.46800000000002</c:v>
                </c:pt>
                <c:pt idx="12499">
                  <c:v>460.50900000000001</c:v>
                </c:pt>
                <c:pt idx="12500">
                  <c:v>460.55</c:v>
                </c:pt>
                <c:pt idx="12501">
                  <c:v>460.59100000000001</c:v>
                </c:pt>
                <c:pt idx="12502">
                  <c:v>460.63100000000003</c:v>
                </c:pt>
                <c:pt idx="12503">
                  <c:v>460.67200000000003</c:v>
                </c:pt>
                <c:pt idx="12504">
                  <c:v>460.71300000000002</c:v>
                </c:pt>
                <c:pt idx="12505">
                  <c:v>460.75400000000002</c:v>
                </c:pt>
                <c:pt idx="12506">
                  <c:v>460.79500000000002</c:v>
                </c:pt>
                <c:pt idx="12507">
                  <c:v>460.83600000000001</c:v>
                </c:pt>
                <c:pt idx="12508">
                  <c:v>460.87700000000001</c:v>
                </c:pt>
                <c:pt idx="12509">
                  <c:v>460.91800000000001</c:v>
                </c:pt>
                <c:pt idx="12510">
                  <c:v>460.96000000000004</c:v>
                </c:pt>
                <c:pt idx="12511">
                  <c:v>461.00100000000003</c:v>
                </c:pt>
                <c:pt idx="12512">
                  <c:v>461.04200000000003</c:v>
                </c:pt>
                <c:pt idx="12513">
                  <c:v>461.08300000000003</c:v>
                </c:pt>
                <c:pt idx="12514">
                  <c:v>461.125</c:v>
                </c:pt>
                <c:pt idx="12515">
                  <c:v>461.166</c:v>
                </c:pt>
                <c:pt idx="12516">
                  <c:v>461.20699999999999</c:v>
                </c:pt>
                <c:pt idx="12517">
                  <c:v>461.24900000000002</c:v>
                </c:pt>
                <c:pt idx="12518">
                  <c:v>461.29</c:v>
                </c:pt>
                <c:pt idx="12519">
                  <c:v>461.33100000000002</c:v>
                </c:pt>
                <c:pt idx="12520">
                  <c:v>461.37299999999999</c:v>
                </c:pt>
                <c:pt idx="12521">
                  <c:v>461.41399999999999</c:v>
                </c:pt>
                <c:pt idx="12522">
                  <c:v>461.45499999999998</c:v>
                </c:pt>
                <c:pt idx="12523">
                  <c:v>461.49700000000001</c:v>
                </c:pt>
                <c:pt idx="12524">
                  <c:v>461.53800000000001</c:v>
                </c:pt>
                <c:pt idx="12525">
                  <c:v>461.57900000000001</c:v>
                </c:pt>
                <c:pt idx="12526">
                  <c:v>461.62100000000004</c:v>
                </c:pt>
                <c:pt idx="12527">
                  <c:v>461.66200000000003</c:v>
                </c:pt>
                <c:pt idx="12528">
                  <c:v>461.70300000000003</c:v>
                </c:pt>
                <c:pt idx="12529">
                  <c:v>461.745</c:v>
                </c:pt>
                <c:pt idx="12530">
                  <c:v>461.786</c:v>
                </c:pt>
                <c:pt idx="12531">
                  <c:v>461.827</c:v>
                </c:pt>
                <c:pt idx="12532">
                  <c:v>461.86900000000003</c:v>
                </c:pt>
                <c:pt idx="12533">
                  <c:v>461.91</c:v>
                </c:pt>
                <c:pt idx="12534">
                  <c:v>461.95100000000002</c:v>
                </c:pt>
                <c:pt idx="12535">
                  <c:v>461.99200000000002</c:v>
                </c:pt>
                <c:pt idx="12536">
                  <c:v>462.03399999999999</c:v>
                </c:pt>
                <c:pt idx="12537">
                  <c:v>462.07499999999999</c:v>
                </c:pt>
                <c:pt idx="12538">
                  <c:v>462.11599999999999</c:v>
                </c:pt>
                <c:pt idx="12539">
                  <c:v>462.15699999999998</c:v>
                </c:pt>
                <c:pt idx="12540">
                  <c:v>462.19800000000004</c:v>
                </c:pt>
                <c:pt idx="12541">
                  <c:v>462.23900000000003</c:v>
                </c:pt>
                <c:pt idx="12542">
                  <c:v>462.28000000000003</c:v>
                </c:pt>
                <c:pt idx="12543">
                  <c:v>462.32100000000003</c:v>
                </c:pt>
                <c:pt idx="12544">
                  <c:v>462.36200000000002</c:v>
                </c:pt>
                <c:pt idx="12545">
                  <c:v>462.40300000000002</c:v>
                </c:pt>
                <c:pt idx="12546">
                  <c:v>462.44499999999999</c:v>
                </c:pt>
                <c:pt idx="12547">
                  <c:v>462.48599999999999</c:v>
                </c:pt>
                <c:pt idx="12548">
                  <c:v>462.52699999999999</c:v>
                </c:pt>
                <c:pt idx="12549">
                  <c:v>462.56799999999998</c:v>
                </c:pt>
                <c:pt idx="12550">
                  <c:v>462.60900000000004</c:v>
                </c:pt>
                <c:pt idx="12551">
                  <c:v>462.65000000000003</c:v>
                </c:pt>
                <c:pt idx="12552">
                  <c:v>462.69100000000003</c:v>
                </c:pt>
                <c:pt idx="12553">
                  <c:v>462.733</c:v>
                </c:pt>
                <c:pt idx="12554">
                  <c:v>462.774</c:v>
                </c:pt>
                <c:pt idx="12555">
                  <c:v>462.815</c:v>
                </c:pt>
                <c:pt idx="12556">
                  <c:v>462.85599999999999</c:v>
                </c:pt>
                <c:pt idx="12557">
                  <c:v>462.89699999999999</c:v>
                </c:pt>
                <c:pt idx="12558">
                  <c:v>462.93799999999999</c:v>
                </c:pt>
                <c:pt idx="12559">
                  <c:v>462.97899999999998</c:v>
                </c:pt>
                <c:pt idx="12560">
                  <c:v>463.02</c:v>
                </c:pt>
                <c:pt idx="12561">
                  <c:v>463.06100000000004</c:v>
                </c:pt>
                <c:pt idx="12562">
                  <c:v>463.10200000000003</c:v>
                </c:pt>
                <c:pt idx="12563">
                  <c:v>463.14300000000003</c:v>
                </c:pt>
                <c:pt idx="12564">
                  <c:v>463.18400000000003</c:v>
                </c:pt>
                <c:pt idx="12565">
                  <c:v>463.22500000000002</c:v>
                </c:pt>
                <c:pt idx="12566">
                  <c:v>463.26600000000002</c:v>
                </c:pt>
                <c:pt idx="12567">
                  <c:v>463.30700000000002</c:v>
                </c:pt>
                <c:pt idx="12568">
                  <c:v>463.34800000000001</c:v>
                </c:pt>
                <c:pt idx="12569">
                  <c:v>463.38900000000001</c:v>
                </c:pt>
                <c:pt idx="12570">
                  <c:v>463.43</c:v>
                </c:pt>
                <c:pt idx="12571">
                  <c:v>463.471</c:v>
                </c:pt>
                <c:pt idx="12572">
                  <c:v>463.512</c:v>
                </c:pt>
                <c:pt idx="12573">
                  <c:v>463.553</c:v>
                </c:pt>
                <c:pt idx="12574">
                  <c:v>463.59300000000002</c:v>
                </c:pt>
                <c:pt idx="12575">
                  <c:v>463.63400000000001</c:v>
                </c:pt>
                <c:pt idx="12576">
                  <c:v>463.67500000000001</c:v>
                </c:pt>
                <c:pt idx="12577">
                  <c:v>463.71600000000001</c:v>
                </c:pt>
                <c:pt idx="12578">
                  <c:v>463.75700000000001</c:v>
                </c:pt>
                <c:pt idx="12579">
                  <c:v>463.798</c:v>
                </c:pt>
                <c:pt idx="12580">
                  <c:v>463.839</c:v>
                </c:pt>
                <c:pt idx="12581">
                  <c:v>463.88</c:v>
                </c:pt>
                <c:pt idx="12582">
                  <c:v>463.92099999999999</c:v>
                </c:pt>
                <c:pt idx="12583">
                  <c:v>463.96199999999999</c:v>
                </c:pt>
                <c:pt idx="12584">
                  <c:v>464.00299999999999</c:v>
                </c:pt>
                <c:pt idx="12585">
                  <c:v>464.04399999999998</c:v>
                </c:pt>
                <c:pt idx="12586">
                  <c:v>464.08500000000004</c:v>
                </c:pt>
                <c:pt idx="12587">
                  <c:v>464.12600000000003</c:v>
                </c:pt>
                <c:pt idx="12588">
                  <c:v>464.16700000000003</c:v>
                </c:pt>
                <c:pt idx="12589">
                  <c:v>464.20800000000003</c:v>
                </c:pt>
                <c:pt idx="12590">
                  <c:v>464.24900000000002</c:v>
                </c:pt>
                <c:pt idx="12591">
                  <c:v>464.29</c:v>
                </c:pt>
                <c:pt idx="12592">
                  <c:v>464.33100000000002</c:v>
                </c:pt>
                <c:pt idx="12593">
                  <c:v>464.37200000000001</c:v>
                </c:pt>
                <c:pt idx="12594">
                  <c:v>464.41300000000001</c:v>
                </c:pt>
                <c:pt idx="12595">
                  <c:v>464.45400000000001</c:v>
                </c:pt>
                <c:pt idx="12596">
                  <c:v>464.495</c:v>
                </c:pt>
                <c:pt idx="12597">
                  <c:v>464.536</c:v>
                </c:pt>
                <c:pt idx="12598">
                  <c:v>464.577</c:v>
                </c:pt>
                <c:pt idx="12599">
                  <c:v>464.61900000000003</c:v>
                </c:pt>
                <c:pt idx="12600">
                  <c:v>464.66</c:v>
                </c:pt>
                <c:pt idx="12601">
                  <c:v>464.70100000000002</c:v>
                </c:pt>
                <c:pt idx="12602">
                  <c:v>464.74200000000002</c:v>
                </c:pt>
                <c:pt idx="12603">
                  <c:v>464.78300000000002</c:v>
                </c:pt>
                <c:pt idx="12604">
                  <c:v>464.82400000000001</c:v>
                </c:pt>
                <c:pt idx="12605">
                  <c:v>464.86500000000001</c:v>
                </c:pt>
                <c:pt idx="12606">
                  <c:v>464.90600000000001</c:v>
                </c:pt>
                <c:pt idx="12607">
                  <c:v>464.947</c:v>
                </c:pt>
                <c:pt idx="12608">
                  <c:v>464.988</c:v>
                </c:pt>
                <c:pt idx="12609">
                  <c:v>465.029</c:v>
                </c:pt>
                <c:pt idx="12610">
                  <c:v>465.07</c:v>
                </c:pt>
                <c:pt idx="12611">
                  <c:v>465.11099999999999</c:v>
                </c:pt>
                <c:pt idx="12612">
                  <c:v>465.15199999999999</c:v>
                </c:pt>
                <c:pt idx="12613">
                  <c:v>465.19299999999998</c:v>
                </c:pt>
                <c:pt idx="12614">
                  <c:v>465.23400000000004</c:v>
                </c:pt>
                <c:pt idx="12615">
                  <c:v>465.27500000000003</c:v>
                </c:pt>
                <c:pt idx="12616">
                  <c:v>465.31600000000003</c:v>
                </c:pt>
                <c:pt idx="12617">
                  <c:v>465.35700000000003</c:v>
                </c:pt>
                <c:pt idx="12618">
                  <c:v>465.39699999999999</c:v>
                </c:pt>
                <c:pt idx="12619">
                  <c:v>465.43799999999999</c:v>
                </c:pt>
                <c:pt idx="12620">
                  <c:v>465.47899999999998</c:v>
                </c:pt>
                <c:pt idx="12621">
                  <c:v>465.52</c:v>
                </c:pt>
                <c:pt idx="12622">
                  <c:v>465.56100000000004</c:v>
                </c:pt>
                <c:pt idx="12623">
                  <c:v>465.60200000000003</c:v>
                </c:pt>
                <c:pt idx="12624">
                  <c:v>465.64300000000003</c:v>
                </c:pt>
                <c:pt idx="12625">
                  <c:v>465.68400000000003</c:v>
                </c:pt>
                <c:pt idx="12626">
                  <c:v>465.72500000000002</c:v>
                </c:pt>
                <c:pt idx="12627">
                  <c:v>465.76600000000002</c:v>
                </c:pt>
                <c:pt idx="12628">
                  <c:v>465.80700000000002</c:v>
                </c:pt>
                <c:pt idx="12629">
                  <c:v>465.84700000000004</c:v>
                </c:pt>
                <c:pt idx="12630">
                  <c:v>465.88800000000003</c:v>
                </c:pt>
                <c:pt idx="12631">
                  <c:v>465.92900000000003</c:v>
                </c:pt>
                <c:pt idx="12632">
                  <c:v>465.97</c:v>
                </c:pt>
                <c:pt idx="12633">
                  <c:v>466.01100000000002</c:v>
                </c:pt>
                <c:pt idx="12634">
                  <c:v>466.05200000000002</c:v>
                </c:pt>
                <c:pt idx="12635">
                  <c:v>466.09300000000002</c:v>
                </c:pt>
                <c:pt idx="12636">
                  <c:v>466.13400000000001</c:v>
                </c:pt>
                <c:pt idx="12637">
                  <c:v>466.17500000000001</c:v>
                </c:pt>
                <c:pt idx="12638">
                  <c:v>466.21600000000001</c:v>
                </c:pt>
                <c:pt idx="12639">
                  <c:v>466.25700000000001</c:v>
                </c:pt>
                <c:pt idx="12640">
                  <c:v>466.298</c:v>
                </c:pt>
                <c:pt idx="12641">
                  <c:v>466.339</c:v>
                </c:pt>
                <c:pt idx="12642">
                  <c:v>466.37900000000002</c:v>
                </c:pt>
                <c:pt idx="12643">
                  <c:v>466.42</c:v>
                </c:pt>
                <c:pt idx="12644">
                  <c:v>466.46100000000001</c:v>
                </c:pt>
                <c:pt idx="12645">
                  <c:v>466.50200000000001</c:v>
                </c:pt>
                <c:pt idx="12646">
                  <c:v>466.54300000000001</c:v>
                </c:pt>
                <c:pt idx="12647">
                  <c:v>466.584</c:v>
                </c:pt>
                <c:pt idx="12648">
                  <c:v>466.625</c:v>
                </c:pt>
                <c:pt idx="12649">
                  <c:v>466.666</c:v>
                </c:pt>
                <c:pt idx="12650">
                  <c:v>466.70699999999999</c:v>
                </c:pt>
                <c:pt idx="12651">
                  <c:v>466.74799999999999</c:v>
                </c:pt>
                <c:pt idx="12652">
                  <c:v>466.78899999999999</c:v>
                </c:pt>
                <c:pt idx="12653">
                  <c:v>466.82900000000001</c:v>
                </c:pt>
                <c:pt idx="12654">
                  <c:v>466.87</c:v>
                </c:pt>
                <c:pt idx="12655">
                  <c:v>466.911</c:v>
                </c:pt>
                <c:pt idx="12656">
                  <c:v>466.952</c:v>
                </c:pt>
                <c:pt idx="12657">
                  <c:v>466.99299999999999</c:v>
                </c:pt>
                <c:pt idx="12658">
                  <c:v>467.03399999999999</c:v>
                </c:pt>
                <c:pt idx="12659">
                  <c:v>467.07400000000001</c:v>
                </c:pt>
                <c:pt idx="12660">
                  <c:v>467.11500000000001</c:v>
                </c:pt>
                <c:pt idx="12661">
                  <c:v>467.15600000000001</c:v>
                </c:pt>
                <c:pt idx="12662">
                  <c:v>467.197</c:v>
                </c:pt>
                <c:pt idx="12663">
                  <c:v>467.238</c:v>
                </c:pt>
                <c:pt idx="12664">
                  <c:v>467.279</c:v>
                </c:pt>
                <c:pt idx="12665">
                  <c:v>467.32</c:v>
                </c:pt>
                <c:pt idx="12666">
                  <c:v>467.36099999999999</c:v>
                </c:pt>
                <c:pt idx="12667">
                  <c:v>467.40199999999999</c:v>
                </c:pt>
                <c:pt idx="12668">
                  <c:v>467.44299999999998</c:v>
                </c:pt>
                <c:pt idx="12669">
                  <c:v>467.48400000000004</c:v>
                </c:pt>
                <c:pt idx="12670">
                  <c:v>467.52500000000003</c:v>
                </c:pt>
                <c:pt idx="12671">
                  <c:v>467.56600000000003</c:v>
                </c:pt>
                <c:pt idx="12672">
                  <c:v>467.60700000000003</c:v>
                </c:pt>
                <c:pt idx="12673">
                  <c:v>467.64800000000002</c:v>
                </c:pt>
                <c:pt idx="12674">
                  <c:v>467.68900000000002</c:v>
                </c:pt>
                <c:pt idx="12675">
                  <c:v>467.73</c:v>
                </c:pt>
                <c:pt idx="12676">
                  <c:v>467.77</c:v>
                </c:pt>
                <c:pt idx="12677">
                  <c:v>467.81100000000004</c:v>
                </c:pt>
                <c:pt idx="12678">
                  <c:v>467.85200000000003</c:v>
                </c:pt>
                <c:pt idx="12679">
                  <c:v>467.89300000000003</c:v>
                </c:pt>
                <c:pt idx="12680">
                  <c:v>467.93400000000003</c:v>
                </c:pt>
                <c:pt idx="12681">
                  <c:v>467.97500000000002</c:v>
                </c:pt>
                <c:pt idx="12682">
                  <c:v>468.01600000000002</c:v>
                </c:pt>
                <c:pt idx="12683">
                  <c:v>468.05700000000002</c:v>
                </c:pt>
                <c:pt idx="12684">
                  <c:v>468.09800000000001</c:v>
                </c:pt>
                <c:pt idx="12685">
                  <c:v>468.13800000000003</c:v>
                </c:pt>
                <c:pt idx="12686">
                  <c:v>468.17900000000003</c:v>
                </c:pt>
                <c:pt idx="12687">
                  <c:v>468.22</c:v>
                </c:pt>
                <c:pt idx="12688">
                  <c:v>468.26100000000002</c:v>
                </c:pt>
                <c:pt idx="12689">
                  <c:v>468.30200000000002</c:v>
                </c:pt>
                <c:pt idx="12690">
                  <c:v>468.34300000000002</c:v>
                </c:pt>
                <c:pt idx="12691">
                  <c:v>468.38400000000001</c:v>
                </c:pt>
                <c:pt idx="12692">
                  <c:v>468.42500000000001</c:v>
                </c:pt>
                <c:pt idx="12693">
                  <c:v>468.46600000000001</c:v>
                </c:pt>
                <c:pt idx="12694">
                  <c:v>468.50700000000001</c:v>
                </c:pt>
                <c:pt idx="12695">
                  <c:v>468.548</c:v>
                </c:pt>
                <c:pt idx="12696">
                  <c:v>468.589</c:v>
                </c:pt>
                <c:pt idx="12697">
                  <c:v>468.63100000000003</c:v>
                </c:pt>
                <c:pt idx="12698">
                  <c:v>468.67200000000003</c:v>
                </c:pt>
                <c:pt idx="12699">
                  <c:v>468.71300000000002</c:v>
                </c:pt>
                <c:pt idx="12700">
                  <c:v>468.75400000000002</c:v>
                </c:pt>
                <c:pt idx="12701">
                  <c:v>468.79500000000002</c:v>
                </c:pt>
                <c:pt idx="12702">
                  <c:v>468.83600000000001</c:v>
                </c:pt>
                <c:pt idx="12703">
                  <c:v>468.87700000000001</c:v>
                </c:pt>
                <c:pt idx="12704">
                  <c:v>468.91800000000001</c:v>
                </c:pt>
                <c:pt idx="12705">
                  <c:v>468.96000000000004</c:v>
                </c:pt>
                <c:pt idx="12706">
                  <c:v>469.00100000000003</c:v>
                </c:pt>
                <c:pt idx="12707">
                  <c:v>469.04200000000003</c:v>
                </c:pt>
                <c:pt idx="12708">
                  <c:v>469.08300000000003</c:v>
                </c:pt>
                <c:pt idx="12709">
                  <c:v>469.12400000000002</c:v>
                </c:pt>
                <c:pt idx="12710">
                  <c:v>469.16500000000002</c:v>
                </c:pt>
                <c:pt idx="12711">
                  <c:v>469.20699999999999</c:v>
                </c:pt>
                <c:pt idx="12712">
                  <c:v>469.24799999999999</c:v>
                </c:pt>
                <c:pt idx="12713">
                  <c:v>469.28899999999999</c:v>
                </c:pt>
                <c:pt idx="12714">
                  <c:v>469.33</c:v>
                </c:pt>
                <c:pt idx="12715">
                  <c:v>469.37100000000004</c:v>
                </c:pt>
                <c:pt idx="12716">
                  <c:v>469.41200000000003</c:v>
                </c:pt>
                <c:pt idx="12717">
                  <c:v>469.45300000000003</c:v>
                </c:pt>
                <c:pt idx="12718">
                  <c:v>469.49400000000003</c:v>
                </c:pt>
                <c:pt idx="12719">
                  <c:v>469.53500000000003</c:v>
                </c:pt>
                <c:pt idx="12720">
                  <c:v>469.57600000000002</c:v>
                </c:pt>
                <c:pt idx="12721">
                  <c:v>469.61599999999999</c:v>
                </c:pt>
                <c:pt idx="12722">
                  <c:v>469.65699999999998</c:v>
                </c:pt>
                <c:pt idx="12723">
                  <c:v>469.69800000000004</c:v>
                </c:pt>
                <c:pt idx="12724">
                  <c:v>469.73900000000003</c:v>
                </c:pt>
                <c:pt idx="12725">
                  <c:v>469.78000000000003</c:v>
                </c:pt>
                <c:pt idx="12726">
                  <c:v>469.82100000000003</c:v>
                </c:pt>
                <c:pt idx="12727">
                  <c:v>469.86200000000002</c:v>
                </c:pt>
                <c:pt idx="12728">
                  <c:v>469.90300000000002</c:v>
                </c:pt>
                <c:pt idx="12729">
                  <c:v>469.94400000000002</c:v>
                </c:pt>
                <c:pt idx="12730">
                  <c:v>469.98500000000001</c:v>
                </c:pt>
                <c:pt idx="12731">
                  <c:v>470.02600000000001</c:v>
                </c:pt>
                <c:pt idx="12732">
                  <c:v>470.06700000000001</c:v>
                </c:pt>
                <c:pt idx="12733">
                  <c:v>470.108</c:v>
                </c:pt>
                <c:pt idx="12734">
                  <c:v>470.15000000000003</c:v>
                </c:pt>
                <c:pt idx="12735">
                  <c:v>470.19100000000003</c:v>
                </c:pt>
                <c:pt idx="12736">
                  <c:v>470.23200000000003</c:v>
                </c:pt>
                <c:pt idx="12737">
                  <c:v>470.274</c:v>
                </c:pt>
                <c:pt idx="12738">
                  <c:v>470.315</c:v>
                </c:pt>
                <c:pt idx="12739">
                  <c:v>470.35599999999999</c:v>
                </c:pt>
                <c:pt idx="12740">
                  <c:v>470.39699999999999</c:v>
                </c:pt>
                <c:pt idx="12741">
                  <c:v>470.43799999999999</c:v>
                </c:pt>
                <c:pt idx="12742">
                  <c:v>470.48</c:v>
                </c:pt>
                <c:pt idx="12743">
                  <c:v>470.52100000000002</c:v>
                </c:pt>
                <c:pt idx="12744">
                  <c:v>470.56200000000001</c:v>
                </c:pt>
                <c:pt idx="12745">
                  <c:v>470.60300000000001</c:v>
                </c:pt>
                <c:pt idx="12746">
                  <c:v>470.64400000000001</c:v>
                </c:pt>
                <c:pt idx="12747">
                  <c:v>470.685</c:v>
                </c:pt>
                <c:pt idx="12748">
                  <c:v>470.72700000000003</c:v>
                </c:pt>
                <c:pt idx="12749">
                  <c:v>470.76800000000003</c:v>
                </c:pt>
                <c:pt idx="12750">
                  <c:v>470.80900000000003</c:v>
                </c:pt>
                <c:pt idx="12751">
                  <c:v>470.851</c:v>
                </c:pt>
                <c:pt idx="12752">
                  <c:v>470.892</c:v>
                </c:pt>
                <c:pt idx="12753">
                  <c:v>470.93299999999999</c:v>
                </c:pt>
                <c:pt idx="12754">
                  <c:v>470.97500000000002</c:v>
                </c:pt>
                <c:pt idx="12755">
                  <c:v>471.01600000000002</c:v>
                </c:pt>
                <c:pt idx="12756">
                  <c:v>471.05700000000002</c:v>
                </c:pt>
                <c:pt idx="12757">
                  <c:v>471.09899999999999</c:v>
                </c:pt>
                <c:pt idx="12758">
                  <c:v>471.14</c:v>
                </c:pt>
                <c:pt idx="12759">
                  <c:v>471.18099999999998</c:v>
                </c:pt>
                <c:pt idx="12760">
                  <c:v>471.22300000000001</c:v>
                </c:pt>
                <c:pt idx="12761">
                  <c:v>471.26400000000001</c:v>
                </c:pt>
                <c:pt idx="12762">
                  <c:v>471.30500000000001</c:v>
                </c:pt>
                <c:pt idx="12763">
                  <c:v>471.346</c:v>
                </c:pt>
                <c:pt idx="12764">
                  <c:v>471.387</c:v>
                </c:pt>
                <c:pt idx="12765">
                  <c:v>471.428</c:v>
                </c:pt>
                <c:pt idx="12766">
                  <c:v>471.46899999999999</c:v>
                </c:pt>
                <c:pt idx="12767">
                  <c:v>471.51</c:v>
                </c:pt>
                <c:pt idx="12768">
                  <c:v>471.55099999999999</c:v>
                </c:pt>
                <c:pt idx="12769">
                  <c:v>471.59199999999998</c:v>
                </c:pt>
                <c:pt idx="12770">
                  <c:v>471.63300000000004</c:v>
                </c:pt>
                <c:pt idx="12771">
                  <c:v>471.67400000000004</c:v>
                </c:pt>
                <c:pt idx="12772">
                  <c:v>471.71500000000003</c:v>
                </c:pt>
                <c:pt idx="12773">
                  <c:v>471.75600000000003</c:v>
                </c:pt>
                <c:pt idx="12774">
                  <c:v>471.79700000000003</c:v>
                </c:pt>
                <c:pt idx="12775">
                  <c:v>471.83800000000002</c:v>
                </c:pt>
                <c:pt idx="12776">
                  <c:v>471.87799999999999</c:v>
                </c:pt>
                <c:pt idx="12777">
                  <c:v>471.91899999999998</c:v>
                </c:pt>
                <c:pt idx="12778">
                  <c:v>471.96000000000004</c:v>
                </c:pt>
                <c:pt idx="12779">
                  <c:v>472.00100000000003</c:v>
                </c:pt>
                <c:pt idx="12780">
                  <c:v>472.041</c:v>
                </c:pt>
                <c:pt idx="12781">
                  <c:v>472.08199999999999</c:v>
                </c:pt>
                <c:pt idx="12782">
                  <c:v>472.12299999999999</c:v>
                </c:pt>
                <c:pt idx="12783">
                  <c:v>472.16399999999999</c:v>
                </c:pt>
                <c:pt idx="12784">
                  <c:v>472.20400000000001</c:v>
                </c:pt>
                <c:pt idx="12785">
                  <c:v>472.245</c:v>
                </c:pt>
                <c:pt idx="12786">
                  <c:v>472.286</c:v>
                </c:pt>
                <c:pt idx="12787">
                  <c:v>472.32600000000002</c:v>
                </c:pt>
                <c:pt idx="12788">
                  <c:v>472.36700000000002</c:v>
                </c:pt>
                <c:pt idx="12789">
                  <c:v>472.40800000000002</c:v>
                </c:pt>
                <c:pt idx="12790">
                  <c:v>472.44900000000001</c:v>
                </c:pt>
                <c:pt idx="12791">
                  <c:v>472.48900000000003</c:v>
                </c:pt>
                <c:pt idx="12792">
                  <c:v>472.53000000000003</c:v>
                </c:pt>
                <c:pt idx="12793">
                  <c:v>472.57100000000003</c:v>
                </c:pt>
                <c:pt idx="12794">
                  <c:v>472.61200000000002</c:v>
                </c:pt>
                <c:pt idx="12795">
                  <c:v>472.65199999999999</c:v>
                </c:pt>
                <c:pt idx="12796">
                  <c:v>472.69299999999998</c:v>
                </c:pt>
                <c:pt idx="12797">
                  <c:v>472.73400000000004</c:v>
                </c:pt>
                <c:pt idx="12798">
                  <c:v>472.774</c:v>
                </c:pt>
                <c:pt idx="12799">
                  <c:v>472.815</c:v>
                </c:pt>
                <c:pt idx="12800">
                  <c:v>472.85599999999999</c:v>
                </c:pt>
                <c:pt idx="12801">
                  <c:v>472.89699999999999</c:v>
                </c:pt>
                <c:pt idx="12802">
                  <c:v>472.93700000000001</c:v>
                </c:pt>
                <c:pt idx="12803">
                  <c:v>472.97800000000001</c:v>
                </c:pt>
                <c:pt idx="12804">
                  <c:v>473.01900000000001</c:v>
                </c:pt>
                <c:pt idx="12805">
                  <c:v>473.06</c:v>
                </c:pt>
                <c:pt idx="12806">
                  <c:v>473.1</c:v>
                </c:pt>
                <c:pt idx="12807">
                  <c:v>473.14100000000002</c:v>
                </c:pt>
                <c:pt idx="12808">
                  <c:v>473.18200000000002</c:v>
                </c:pt>
                <c:pt idx="12809">
                  <c:v>473.22200000000004</c:v>
                </c:pt>
                <c:pt idx="12810">
                  <c:v>473.26300000000003</c:v>
                </c:pt>
                <c:pt idx="12811">
                  <c:v>473.30400000000003</c:v>
                </c:pt>
                <c:pt idx="12812">
                  <c:v>473.34399999999999</c:v>
                </c:pt>
                <c:pt idx="12813">
                  <c:v>473.38499999999999</c:v>
                </c:pt>
                <c:pt idx="12814">
                  <c:v>473.42599999999999</c:v>
                </c:pt>
                <c:pt idx="12815">
                  <c:v>473.46699999999998</c:v>
                </c:pt>
                <c:pt idx="12816">
                  <c:v>473.50700000000001</c:v>
                </c:pt>
                <c:pt idx="12817">
                  <c:v>473.548</c:v>
                </c:pt>
                <c:pt idx="12818">
                  <c:v>473.589</c:v>
                </c:pt>
                <c:pt idx="12819">
                  <c:v>473.62900000000002</c:v>
                </c:pt>
                <c:pt idx="12820">
                  <c:v>473.67</c:v>
                </c:pt>
                <c:pt idx="12821">
                  <c:v>473.71100000000001</c:v>
                </c:pt>
                <c:pt idx="12822">
                  <c:v>473.75100000000003</c:v>
                </c:pt>
                <c:pt idx="12823">
                  <c:v>473.79200000000003</c:v>
                </c:pt>
                <c:pt idx="12824">
                  <c:v>473.83300000000003</c:v>
                </c:pt>
                <c:pt idx="12825">
                  <c:v>473.87299999999999</c:v>
                </c:pt>
                <c:pt idx="12826">
                  <c:v>473.91399999999999</c:v>
                </c:pt>
                <c:pt idx="12827">
                  <c:v>473.95499999999998</c:v>
                </c:pt>
                <c:pt idx="12828">
                  <c:v>473.99600000000004</c:v>
                </c:pt>
                <c:pt idx="12829">
                  <c:v>474.036</c:v>
                </c:pt>
                <c:pt idx="12830">
                  <c:v>474.077</c:v>
                </c:pt>
                <c:pt idx="12831">
                  <c:v>474.11799999999999</c:v>
                </c:pt>
                <c:pt idx="12832">
                  <c:v>474.15800000000002</c:v>
                </c:pt>
                <c:pt idx="12833">
                  <c:v>474.19900000000001</c:v>
                </c:pt>
                <c:pt idx="12834">
                  <c:v>474.24</c:v>
                </c:pt>
                <c:pt idx="12835">
                  <c:v>474.28100000000001</c:v>
                </c:pt>
                <c:pt idx="12836">
                  <c:v>474.32100000000003</c:v>
                </c:pt>
                <c:pt idx="12837">
                  <c:v>474.36200000000002</c:v>
                </c:pt>
                <c:pt idx="12838">
                  <c:v>474.40300000000002</c:v>
                </c:pt>
                <c:pt idx="12839">
                  <c:v>474.44400000000002</c:v>
                </c:pt>
                <c:pt idx="12840">
                  <c:v>474.48400000000004</c:v>
                </c:pt>
                <c:pt idx="12841">
                  <c:v>474.52500000000003</c:v>
                </c:pt>
                <c:pt idx="12842">
                  <c:v>474.56600000000003</c:v>
                </c:pt>
                <c:pt idx="12843">
                  <c:v>474.60599999999999</c:v>
                </c:pt>
                <c:pt idx="12844">
                  <c:v>474.64699999999999</c:v>
                </c:pt>
                <c:pt idx="12845">
                  <c:v>474.68799999999999</c:v>
                </c:pt>
                <c:pt idx="12846">
                  <c:v>474.72800000000001</c:v>
                </c:pt>
                <c:pt idx="12847">
                  <c:v>474.76900000000001</c:v>
                </c:pt>
                <c:pt idx="12848">
                  <c:v>474.81</c:v>
                </c:pt>
                <c:pt idx="12849">
                  <c:v>474.851</c:v>
                </c:pt>
                <c:pt idx="12850">
                  <c:v>474.89100000000002</c:v>
                </c:pt>
                <c:pt idx="12851">
                  <c:v>474.93200000000002</c:v>
                </c:pt>
                <c:pt idx="12852">
                  <c:v>474.97300000000001</c:v>
                </c:pt>
                <c:pt idx="12853">
                  <c:v>475.01400000000001</c:v>
                </c:pt>
                <c:pt idx="12854">
                  <c:v>475.053</c:v>
                </c:pt>
                <c:pt idx="12855">
                  <c:v>475.09199999999998</c:v>
                </c:pt>
                <c:pt idx="12856">
                  <c:v>475.12900000000002</c:v>
                </c:pt>
                <c:pt idx="12857">
                  <c:v>475.16500000000002</c:v>
                </c:pt>
                <c:pt idx="12858">
                  <c:v>475.20100000000002</c:v>
                </c:pt>
                <c:pt idx="12859">
                  <c:v>475.238</c:v>
                </c:pt>
                <c:pt idx="12860">
                  <c:v>475.274</c:v>
                </c:pt>
                <c:pt idx="12861">
                  <c:v>475.31100000000004</c:v>
                </c:pt>
                <c:pt idx="12862">
                  <c:v>475.34700000000004</c:v>
                </c:pt>
                <c:pt idx="12863">
                  <c:v>475.38300000000004</c:v>
                </c:pt>
                <c:pt idx="12864">
                  <c:v>475.41899999999998</c:v>
                </c:pt>
                <c:pt idx="12865">
                  <c:v>475.45499999999998</c:v>
                </c:pt>
                <c:pt idx="12866">
                  <c:v>475.49099999999999</c:v>
                </c:pt>
                <c:pt idx="12867">
                  <c:v>475.52699999999999</c:v>
                </c:pt>
                <c:pt idx="12868">
                  <c:v>475.56299999999999</c:v>
                </c:pt>
                <c:pt idx="12869">
                  <c:v>475.59899999999999</c:v>
                </c:pt>
                <c:pt idx="12870">
                  <c:v>475.63499999999999</c:v>
                </c:pt>
                <c:pt idx="12871">
                  <c:v>475.67099999999999</c:v>
                </c:pt>
                <c:pt idx="12872">
                  <c:v>475.70699999999999</c:v>
                </c:pt>
                <c:pt idx="12873">
                  <c:v>475.74</c:v>
                </c:pt>
                <c:pt idx="12874">
                  <c:v>475.77300000000002</c:v>
                </c:pt>
                <c:pt idx="12875">
                  <c:v>475.80599999999998</c:v>
                </c:pt>
                <c:pt idx="12876">
                  <c:v>475.839</c:v>
                </c:pt>
                <c:pt idx="12877">
                  <c:v>475.87299999999999</c:v>
                </c:pt>
                <c:pt idx="12878">
                  <c:v>475.90600000000001</c:v>
                </c:pt>
                <c:pt idx="12879">
                  <c:v>475.93900000000002</c:v>
                </c:pt>
                <c:pt idx="12880">
                  <c:v>475.97200000000004</c:v>
                </c:pt>
                <c:pt idx="12881">
                  <c:v>476.005</c:v>
                </c:pt>
                <c:pt idx="12882">
                  <c:v>476.03800000000001</c:v>
                </c:pt>
                <c:pt idx="12883">
                  <c:v>476.07100000000003</c:v>
                </c:pt>
                <c:pt idx="12884">
                  <c:v>476.10399999999998</c:v>
                </c:pt>
                <c:pt idx="12885">
                  <c:v>476.13600000000002</c:v>
                </c:pt>
                <c:pt idx="12886">
                  <c:v>476.16899999999998</c:v>
                </c:pt>
                <c:pt idx="12887">
                  <c:v>476.202</c:v>
                </c:pt>
                <c:pt idx="12888">
                  <c:v>476.23500000000001</c:v>
                </c:pt>
                <c:pt idx="12889">
                  <c:v>476.26800000000003</c:v>
                </c:pt>
                <c:pt idx="12890">
                  <c:v>476.3</c:v>
                </c:pt>
                <c:pt idx="12891">
                  <c:v>476.33300000000003</c:v>
                </c:pt>
                <c:pt idx="12892">
                  <c:v>476.36599999999999</c:v>
                </c:pt>
                <c:pt idx="12893">
                  <c:v>476.399</c:v>
                </c:pt>
                <c:pt idx="12894">
                  <c:v>476.43099999999998</c:v>
                </c:pt>
                <c:pt idx="12895">
                  <c:v>476.464</c:v>
                </c:pt>
                <c:pt idx="12896">
                  <c:v>476.49700000000001</c:v>
                </c:pt>
                <c:pt idx="12897">
                  <c:v>476.529</c:v>
                </c:pt>
                <c:pt idx="12898">
                  <c:v>476.56200000000001</c:v>
                </c:pt>
                <c:pt idx="12899">
                  <c:v>476.59500000000003</c:v>
                </c:pt>
                <c:pt idx="12900">
                  <c:v>476.62700000000001</c:v>
                </c:pt>
                <c:pt idx="12901">
                  <c:v>476.66</c:v>
                </c:pt>
                <c:pt idx="12902">
                  <c:v>476.69299999999998</c:v>
                </c:pt>
                <c:pt idx="12903">
                  <c:v>476.726</c:v>
                </c:pt>
                <c:pt idx="12904">
                  <c:v>476.75900000000001</c:v>
                </c:pt>
                <c:pt idx="12905">
                  <c:v>476.791</c:v>
                </c:pt>
                <c:pt idx="12906">
                  <c:v>476.82400000000001</c:v>
                </c:pt>
                <c:pt idx="12907">
                  <c:v>476.85700000000003</c:v>
                </c:pt>
                <c:pt idx="12908">
                  <c:v>476.89</c:v>
                </c:pt>
                <c:pt idx="12909">
                  <c:v>476.923</c:v>
                </c:pt>
                <c:pt idx="12910">
                  <c:v>476.95600000000002</c:v>
                </c:pt>
                <c:pt idx="12911">
                  <c:v>476.988</c:v>
                </c:pt>
                <c:pt idx="12912">
                  <c:v>477.02100000000002</c:v>
                </c:pt>
                <c:pt idx="12913">
                  <c:v>477.05400000000003</c:v>
                </c:pt>
                <c:pt idx="12914">
                  <c:v>477.08699999999999</c:v>
                </c:pt>
                <c:pt idx="12915">
                  <c:v>477.12</c:v>
                </c:pt>
                <c:pt idx="12916">
                  <c:v>477.15199999999999</c:v>
                </c:pt>
                <c:pt idx="12917">
                  <c:v>477.185</c:v>
                </c:pt>
                <c:pt idx="12918">
                  <c:v>477.21800000000002</c:v>
                </c:pt>
                <c:pt idx="12919">
                  <c:v>477.25100000000003</c:v>
                </c:pt>
                <c:pt idx="12920">
                  <c:v>477.28300000000002</c:v>
                </c:pt>
                <c:pt idx="12921">
                  <c:v>477.31600000000003</c:v>
                </c:pt>
                <c:pt idx="12922">
                  <c:v>477.34899999999999</c:v>
                </c:pt>
                <c:pt idx="12923">
                  <c:v>477.38200000000001</c:v>
                </c:pt>
                <c:pt idx="12924">
                  <c:v>477.41399999999999</c:v>
                </c:pt>
                <c:pt idx="12925">
                  <c:v>477.447</c:v>
                </c:pt>
                <c:pt idx="12926">
                  <c:v>477.48</c:v>
                </c:pt>
                <c:pt idx="12927">
                  <c:v>477.512</c:v>
                </c:pt>
                <c:pt idx="12928">
                  <c:v>477.54500000000002</c:v>
                </c:pt>
                <c:pt idx="12929">
                  <c:v>477.57800000000003</c:v>
                </c:pt>
                <c:pt idx="12930">
                  <c:v>477.61</c:v>
                </c:pt>
                <c:pt idx="12931">
                  <c:v>477.64300000000003</c:v>
                </c:pt>
                <c:pt idx="12932">
                  <c:v>477.67599999999999</c:v>
                </c:pt>
                <c:pt idx="12933">
                  <c:v>477.709</c:v>
                </c:pt>
                <c:pt idx="12934">
                  <c:v>477.74099999999999</c:v>
                </c:pt>
                <c:pt idx="12935">
                  <c:v>477.774</c:v>
                </c:pt>
                <c:pt idx="12936">
                  <c:v>477.80700000000002</c:v>
                </c:pt>
                <c:pt idx="12937">
                  <c:v>477.84000000000003</c:v>
                </c:pt>
                <c:pt idx="12938">
                  <c:v>477.87200000000001</c:v>
                </c:pt>
                <c:pt idx="12939">
                  <c:v>477.90500000000003</c:v>
                </c:pt>
                <c:pt idx="12940">
                  <c:v>477.93799999999999</c:v>
                </c:pt>
                <c:pt idx="12941">
                  <c:v>477.971</c:v>
                </c:pt>
                <c:pt idx="12942">
                  <c:v>478.00299999999999</c:v>
                </c:pt>
                <c:pt idx="12943">
                  <c:v>478.036</c:v>
                </c:pt>
                <c:pt idx="12944">
                  <c:v>478.06900000000002</c:v>
                </c:pt>
                <c:pt idx="12945">
                  <c:v>478.10200000000003</c:v>
                </c:pt>
                <c:pt idx="12946">
                  <c:v>478.13499999999999</c:v>
                </c:pt>
                <c:pt idx="12947">
                  <c:v>478.16700000000003</c:v>
                </c:pt>
                <c:pt idx="12948">
                  <c:v>478.2</c:v>
                </c:pt>
                <c:pt idx="12949">
                  <c:v>478.233</c:v>
                </c:pt>
                <c:pt idx="12950">
                  <c:v>478.26600000000002</c:v>
                </c:pt>
                <c:pt idx="12951">
                  <c:v>478.298</c:v>
                </c:pt>
                <c:pt idx="12952">
                  <c:v>478.33100000000002</c:v>
                </c:pt>
                <c:pt idx="12953">
                  <c:v>478.36400000000003</c:v>
                </c:pt>
                <c:pt idx="12954">
                  <c:v>478.39699999999999</c:v>
                </c:pt>
                <c:pt idx="12955">
                  <c:v>478.42900000000003</c:v>
                </c:pt>
                <c:pt idx="12956">
                  <c:v>478.46199999999999</c:v>
                </c:pt>
                <c:pt idx="12957">
                  <c:v>478.495</c:v>
                </c:pt>
                <c:pt idx="12958">
                  <c:v>478.52699999999999</c:v>
                </c:pt>
                <c:pt idx="12959">
                  <c:v>478.56</c:v>
                </c:pt>
                <c:pt idx="12960">
                  <c:v>478.59300000000002</c:v>
                </c:pt>
                <c:pt idx="12961">
                  <c:v>478.625</c:v>
                </c:pt>
                <c:pt idx="12962">
                  <c:v>478.65800000000002</c:v>
                </c:pt>
                <c:pt idx="12963">
                  <c:v>478.69100000000003</c:v>
                </c:pt>
                <c:pt idx="12964">
                  <c:v>478.72399999999999</c:v>
                </c:pt>
                <c:pt idx="12965">
                  <c:v>478.75600000000003</c:v>
                </c:pt>
                <c:pt idx="12966">
                  <c:v>478.78899999999999</c:v>
                </c:pt>
                <c:pt idx="12967">
                  <c:v>478.822</c:v>
                </c:pt>
                <c:pt idx="12968">
                  <c:v>478.85399999999998</c:v>
                </c:pt>
                <c:pt idx="12969">
                  <c:v>478.887</c:v>
                </c:pt>
                <c:pt idx="12970">
                  <c:v>478.92</c:v>
                </c:pt>
                <c:pt idx="12971">
                  <c:v>478.95300000000003</c:v>
                </c:pt>
                <c:pt idx="12972">
                  <c:v>478.98599999999999</c:v>
                </c:pt>
                <c:pt idx="12973">
                  <c:v>479.01800000000003</c:v>
                </c:pt>
                <c:pt idx="12974">
                  <c:v>479.05099999999999</c:v>
                </c:pt>
                <c:pt idx="12975">
                  <c:v>479.084</c:v>
                </c:pt>
                <c:pt idx="12976">
                  <c:v>479.11599999999999</c:v>
                </c:pt>
                <c:pt idx="12977">
                  <c:v>479.149</c:v>
                </c:pt>
                <c:pt idx="12978">
                  <c:v>479.18200000000002</c:v>
                </c:pt>
                <c:pt idx="12979">
                  <c:v>479.214</c:v>
                </c:pt>
                <c:pt idx="12980">
                  <c:v>479.24700000000001</c:v>
                </c:pt>
                <c:pt idx="12981">
                  <c:v>479.28000000000003</c:v>
                </c:pt>
                <c:pt idx="12982">
                  <c:v>479.31200000000001</c:v>
                </c:pt>
                <c:pt idx="12983">
                  <c:v>479.34500000000003</c:v>
                </c:pt>
                <c:pt idx="12984">
                  <c:v>479.37799999999999</c:v>
                </c:pt>
                <c:pt idx="12985">
                  <c:v>479.411</c:v>
                </c:pt>
                <c:pt idx="12986">
                  <c:v>479.44299999999998</c:v>
                </c:pt>
                <c:pt idx="12987">
                  <c:v>479.476</c:v>
                </c:pt>
                <c:pt idx="12988">
                  <c:v>479.50800000000004</c:v>
                </c:pt>
                <c:pt idx="12989">
                  <c:v>479.541</c:v>
                </c:pt>
                <c:pt idx="12990">
                  <c:v>479.57400000000001</c:v>
                </c:pt>
                <c:pt idx="12991">
                  <c:v>479.60599999999999</c:v>
                </c:pt>
                <c:pt idx="12992">
                  <c:v>479.63900000000001</c:v>
                </c:pt>
                <c:pt idx="12993">
                  <c:v>479.67099999999999</c:v>
                </c:pt>
                <c:pt idx="12994">
                  <c:v>479.70400000000001</c:v>
                </c:pt>
                <c:pt idx="12995">
                  <c:v>479.73700000000002</c:v>
                </c:pt>
                <c:pt idx="12996">
                  <c:v>479.76900000000001</c:v>
                </c:pt>
                <c:pt idx="12997">
                  <c:v>479.80200000000002</c:v>
                </c:pt>
                <c:pt idx="12998">
                  <c:v>479.83500000000004</c:v>
                </c:pt>
                <c:pt idx="12999">
                  <c:v>479.86700000000002</c:v>
                </c:pt>
                <c:pt idx="13000">
                  <c:v>479.90000000000003</c:v>
                </c:pt>
                <c:pt idx="13001">
                  <c:v>479.93299999999999</c:v>
                </c:pt>
                <c:pt idx="13002">
                  <c:v>479.96500000000003</c:v>
                </c:pt>
                <c:pt idx="13003">
                  <c:v>479.99799999999999</c:v>
                </c:pt>
                <c:pt idx="13004">
                  <c:v>480.03100000000001</c:v>
                </c:pt>
                <c:pt idx="13005">
                  <c:v>480.06299999999999</c:v>
                </c:pt>
                <c:pt idx="13006">
                  <c:v>480.096</c:v>
                </c:pt>
                <c:pt idx="13007">
                  <c:v>480.12900000000002</c:v>
                </c:pt>
                <c:pt idx="13008">
                  <c:v>480.161</c:v>
                </c:pt>
                <c:pt idx="13009">
                  <c:v>480.19400000000002</c:v>
                </c:pt>
                <c:pt idx="13010">
                  <c:v>480.22700000000003</c:v>
                </c:pt>
                <c:pt idx="13011">
                  <c:v>480.25900000000001</c:v>
                </c:pt>
                <c:pt idx="13012">
                  <c:v>480.29200000000003</c:v>
                </c:pt>
                <c:pt idx="13013">
                  <c:v>480.32400000000001</c:v>
                </c:pt>
                <c:pt idx="13014">
                  <c:v>480.35700000000003</c:v>
                </c:pt>
                <c:pt idx="13015">
                  <c:v>480.39</c:v>
                </c:pt>
                <c:pt idx="13016">
                  <c:v>480.42200000000003</c:v>
                </c:pt>
                <c:pt idx="13017">
                  <c:v>480.45499999999998</c:v>
                </c:pt>
                <c:pt idx="13018">
                  <c:v>480.488</c:v>
                </c:pt>
                <c:pt idx="13019">
                  <c:v>480.52</c:v>
                </c:pt>
                <c:pt idx="13020">
                  <c:v>480.553</c:v>
                </c:pt>
                <c:pt idx="13021">
                  <c:v>480.58600000000001</c:v>
                </c:pt>
                <c:pt idx="13022">
                  <c:v>480.61900000000003</c:v>
                </c:pt>
                <c:pt idx="13023">
                  <c:v>480.65100000000001</c:v>
                </c:pt>
                <c:pt idx="13024">
                  <c:v>480.68400000000003</c:v>
                </c:pt>
                <c:pt idx="13025">
                  <c:v>480.71699999999998</c:v>
                </c:pt>
                <c:pt idx="13026">
                  <c:v>480.75</c:v>
                </c:pt>
                <c:pt idx="13027">
                  <c:v>480.78199999999998</c:v>
                </c:pt>
                <c:pt idx="13028">
                  <c:v>480.815</c:v>
                </c:pt>
                <c:pt idx="13029">
                  <c:v>480.84800000000001</c:v>
                </c:pt>
                <c:pt idx="13030">
                  <c:v>480.88</c:v>
                </c:pt>
                <c:pt idx="13031">
                  <c:v>480.91300000000001</c:v>
                </c:pt>
                <c:pt idx="13032">
                  <c:v>480.94600000000003</c:v>
                </c:pt>
                <c:pt idx="13033">
                  <c:v>480.97899999999998</c:v>
                </c:pt>
                <c:pt idx="13034">
                  <c:v>481.01100000000002</c:v>
                </c:pt>
                <c:pt idx="13035">
                  <c:v>481.04399999999998</c:v>
                </c:pt>
                <c:pt idx="13036">
                  <c:v>481.077</c:v>
                </c:pt>
                <c:pt idx="13037">
                  <c:v>481.11</c:v>
                </c:pt>
                <c:pt idx="13038">
                  <c:v>481.14300000000003</c:v>
                </c:pt>
                <c:pt idx="13039">
                  <c:v>481.17500000000001</c:v>
                </c:pt>
                <c:pt idx="13040">
                  <c:v>481.20800000000003</c:v>
                </c:pt>
                <c:pt idx="13041">
                  <c:v>481.24099999999999</c:v>
                </c:pt>
                <c:pt idx="13042">
                  <c:v>481.274</c:v>
                </c:pt>
                <c:pt idx="13043">
                  <c:v>481.30700000000002</c:v>
                </c:pt>
                <c:pt idx="13044">
                  <c:v>481.34000000000003</c:v>
                </c:pt>
                <c:pt idx="13045">
                  <c:v>481.37299999999999</c:v>
                </c:pt>
                <c:pt idx="13046">
                  <c:v>481.40500000000003</c:v>
                </c:pt>
                <c:pt idx="13047">
                  <c:v>481.43799999999999</c:v>
                </c:pt>
                <c:pt idx="13048">
                  <c:v>481.471</c:v>
                </c:pt>
                <c:pt idx="13049">
                  <c:v>481.50400000000002</c:v>
                </c:pt>
                <c:pt idx="13050">
                  <c:v>481.53700000000003</c:v>
                </c:pt>
                <c:pt idx="13051">
                  <c:v>481.57</c:v>
                </c:pt>
                <c:pt idx="13052">
                  <c:v>481.60300000000001</c:v>
                </c:pt>
                <c:pt idx="13053">
                  <c:v>481.63600000000002</c:v>
                </c:pt>
                <c:pt idx="13054">
                  <c:v>481.66899999999998</c:v>
                </c:pt>
                <c:pt idx="13055">
                  <c:v>481.70100000000002</c:v>
                </c:pt>
                <c:pt idx="13056">
                  <c:v>481.73400000000004</c:v>
                </c:pt>
                <c:pt idx="13057">
                  <c:v>481.767</c:v>
                </c:pt>
                <c:pt idx="13058">
                  <c:v>481.8</c:v>
                </c:pt>
                <c:pt idx="13059">
                  <c:v>481.83300000000003</c:v>
                </c:pt>
                <c:pt idx="13060">
                  <c:v>481.86500000000001</c:v>
                </c:pt>
                <c:pt idx="13061">
                  <c:v>481.89800000000002</c:v>
                </c:pt>
                <c:pt idx="13062">
                  <c:v>481.93099999999998</c:v>
                </c:pt>
                <c:pt idx="13063">
                  <c:v>481.964</c:v>
                </c:pt>
                <c:pt idx="13064">
                  <c:v>481.99600000000004</c:v>
                </c:pt>
                <c:pt idx="13065">
                  <c:v>482.029</c:v>
                </c:pt>
                <c:pt idx="13066">
                  <c:v>482.06100000000004</c:v>
                </c:pt>
                <c:pt idx="13067">
                  <c:v>482.09399999999999</c:v>
                </c:pt>
                <c:pt idx="13068">
                  <c:v>482.12700000000001</c:v>
                </c:pt>
                <c:pt idx="13069">
                  <c:v>482.15899999999999</c:v>
                </c:pt>
                <c:pt idx="13070">
                  <c:v>482.19200000000001</c:v>
                </c:pt>
                <c:pt idx="13071">
                  <c:v>482.22500000000002</c:v>
                </c:pt>
                <c:pt idx="13072">
                  <c:v>482.25700000000001</c:v>
                </c:pt>
                <c:pt idx="13073">
                  <c:v>482.29</c:v>
                </c:pt>
                <c:pt idx="13074">
                  <c:v>482.322</c:v>
                </c:pt>
                <c:pt idx="13075">
                  <c:v>482.35500000000002</c:v>
                </c:pt>
                <c:pt idx="13076">
                  <c:v>482.387</c:v>
                </c:pt>
                <c:pt idx="13077">
                  <c:v>482.42</c:v>
                </c:pt>
                <c:pt idx="13078">
                  <c:v>482.45300000000003</c:v>
                </c:pt>
                <c:pt idx="13079">
                  <c:v>482.48500000000001</c:v>
                </c:pt>
                <c:pt idx="13080">
                  <c:v>482.51800000000003</c:v>
                </c:pt>
              </c:numCache>
            </c:numRef>
          </c:val>
          <c:smooth val="0"/>
          <c:extLst>
            <c:ext xmlns:c16="http://schemas.microsoft.com/office/drawing/2014/chart" uri="{C3380CC4-5D6E-409C-BE32-E72D297353CC}">
              <c16:uniqueId val="{00000001-3B24-4BAA-B792-91B0C0BF66F1}"/>
            </c:ext>
          </c:extLst>
        </c:ser>
        <c:dLbls>
          <c:showLegendKey val="0"/>
          <c:showVal val="0"/>
          <c:showCatName val="0"/>
          <c:showSerName val="0"/>
          <c:showPercent val="0"/>
          <c:showBubbleSize val="0"/>
        </c:dLbls>
        <c:marker val="1"/>
        <c:smooth val="0"/>
        <c:axId val="628120976"/>
        <c:axId val="628122616"/>
      </c:lineChart>
      <c:catAx>
        <c:axId val="21635890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t-PT" sz="900"/>
                  <a:t>Tempo (h)</a:t>
                </a:r>
              </a:p>
            </c:rich>
          </c:tx>
          <c:layout>
            <c:manualLayout>
              <c:xMode val="edge"/>
              <c:yMode val="edge"/>
              <c:x val="0.4576900779173152"/>
              <c:y val="0.877989623586634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9525" cap="flat" cmpd="sng" algn="ctr">
            <a:solidFill>
              <a:schemeClr val="bg2">
                <a:lumMod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6359688"/>
        <c:crosses val="autoZero"/>
        <c:auto val="1"/>
        <c:lblAlgn val="ctr"/>
        <c:lblOffset val="100"/>
        <c:tickLblSkip val="2000"/>
        <c:tickMarkSkip val="2000"/>
        <c:noMultiLvlLbl val="0"/>
      </c:catAx>
      <c:valAx>
        <c:axId val="216359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t-PT" sz="900"/>
                  <a:t>Potência (kW)</a:t>
                </a:r>
              </a:p>
            </c:rich>
          </c:tx>
          <c:layout>
            <c:manualLayout>
              <c:xMode val="edge"/>
              <c:yMode val="edge"/>
              <c:x val="1.9406662269558542E-3"/>
              <c:y val="0.3348163712539070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a:solidFill>
              <a:schemeClr val="bg2">
                <a:lumMod val="75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t-PT"/>
          </a:p>
        </c:txPr>
        <c:crossAx val="216358904"/>
        <c:crosses val="autoZero"/>
        <c:crossBetween val="between"/>
      </c:valAx>
      <c:valAx>
        <c:axId val="628122616"/>
        <c:scaling>
          <c:orientation val="minMax"/>
        </c:scaling>
        <c:delete val="0"/>
        <c:axPos val="r"/>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t-PT" sz="900"/>
                  <a:t>Energia (kWh)</a:t>
                </a:r>
              </a:p>
            </c:rich>
          </c:tx>
          <c:layout>
            <c:manualLayout>
              <c:xMode val="edge"/>
              <c:yMode val="edge"/>
              <c:x val="0.96710563478753675"/>
              <c:y val="0.3266318832527411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out"/>
        <c:minorTickMark val="none"/>
        <c:tickLblPos val="nextTo"/>
        <c:spPr>
          <a:noFill/>
          <a:ln>
            <a:solidFill>
              <a:schemeClr val="bg2">
                <a:lumMod val="75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t-PT"/>
          </a:p>
        </c:txPr>
        <c:crossAx val="628120976"/>
        <c:crosses val="max"/>
        <c:crossBetween val="between"/>
      </c:valAx>
      <c:catAx>
        <c:axId val="628120976"/>
        <c:scaling>
          <c:orientation val="minMax"/>
        </c:scaling>
        <c:delete val="1"/>
        <c:axPos val="b"/>
        <c:majorTickMark val="out"/>
        <c:minorTickMark val="none"/>
        <c:tickLblPos val="nextTo"/>
        <c:crossAx val="628122616"/>
        <c:crosses val="autoZero"/>
        <c:auto val="1"/>
        <c:lblAlgn val="ctr"/>
        <c:lblOffset val="100"/>
        <c:noMultiLvlLbl val="0"/>
      </c:catAx>
      <c:spPr>
        <a:noFill/>
        <a:ln>
          <a:noFill/>
        </a:ln>
        <a:effectLst/>
      </c:spPr>
    </c:plotArea>
    <c:legend>
      <c:legendPos val="r"/>
      <c:layout>
        <c:manualLayout>
          <c:xMode val="edge"/>
          <c:yMode val="edge"/>
          <c:x val="0.56469092592592596"/>
          <c:y val="0.89201631944444448"/>
          <c:w val="0.42767222222222223"/>
          <c:h val="4.968334726486491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03919228137175"/>
          <c:y val="2.8880866425992781E-2"/>
          <c:w val="0.87120025262042766"/>
          <c:h val="0.82154808266295232"/>
        </c:manualLayout>
      </c:layout>
      <c:barChart>
        <c:barDir val="col"/>
        <c:grouping val="cluster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Pt>
            <c:idx val="0"/>
            <c:invertIfNegative val="0"/>
            <c:bubble3D val="0"/>
            <c:spPr>
              <a:pattFill prst="narHorz">
                <a:fgClr>
                  <a:srgbClr val="92D050"/>
                </a:fgClr>
                <a:bgClr>
                  <a:schemeClr val="bg1"/>
                </a:bgClr>
              </a:pattFill>
              <a:ln>
                <a:noFill/>
              </a:ln>
              <a:effectLst>
                <a:innerShdw blurRad="114300">
                  <a:srgbClr val="92D050"/>
                </a:innerShdw>
              </a:effectLst>
            </c:spPr>
            <c:extLst>
              <c:ext xmlns:c16="http://schemas.microsoft.com/office/drawing/2014/chart" uri="{C3380CC4-5D6E-409C-BE32-E72D297353CC}">
                <c16:uniqueId val="{00000001-096D-4DFC-92EA-063CD3A8315F}"/>
              </c:ext>
            </c:extLst>
          </c:dPt>
          <c:dPt>
            <c:idx val="1"/>
            <c:invertIfNegative val="0"/>
            <c:bubble3D val="0"/>
            <c:spPr>
              <a:pattFill prst="narHorz">
                <a:fgClr>
                  <a:schemeClr val="accent2"/>
                </a:fgClr>
                <a:bgClr>
                  <a:schemeClr val="bg1"/>
                </a:bgClr>
              </a:pattFill>
              <a:ln>
                <a:noFill/>
              </a:ln>
              <a:effectLst>
                <a:innerShdw blurRad="114300">
                  <a:schemeClr val="accent2"/>
                </a:innerShdw>
              </a:effectLst>
            </c:spPr>
            <c:extLst>
              <c:ext xmlns:c16="http://schemas.microsoft.com/office/drawing/2014/chart" uri="{C3380CC4-5D6E-409C-BE32-E72D297353CC}">
                <c16:uniqueId val="{00000003-096D-4DFC-92EA-063CD3A8315F}"/>
              </c:ext>
            </c:extLst>
          </c:dPt>
          <c:dPt>
            <c:idx val="2"/>
            <c:invertIfNegative val="0"/>
            <c:bubble3D val="0"/>
            <c:spPr>
              <a:pattFill prst="narHorz">
                <a:fgClr>
                  <a:schemeClr val="accent4"/>
                </a:fgClr>
                <a:bgClr>
                  <a:schemeClr val="bg1"/>
                </a:bgClr>
              </a:pattFill>
              <a:ln>
                <a:noFill/>
              </a:ln>
              <a:effectLst>
                <a:innerShdw blurRad="114300">
                  <a:schemeClr val="accent4"/>
                </a:innerShdw>
              </a:effectLst>
            </c:spPr>
            <c:extLst>
              <c:ext xmlns:c16="http://schemas.microsoft.com/office/drawing/2014/chart" uri="{C3380CC4-5D6E-409C-BE32-E72D297353CC}">
                <c16:uniqueId val="{00000005-096D-4DFC-92EA-063CD3A8315F}"/>
              </c:ext>
            </c:extLst>
          </c:dPt>
          <c:dPt>
            <c:idx val="3"/>
            <c:invertIfNegative val="0"/>
            <c:bubble3D val="0"/>
            <c:extLst>
              <c:ext xmlns:c16="http://schemas.microsoft.com/office/drawing/2014/chart" uri="{C3380CC4-5D6E-409C-BE32-E72D297353CC}">
                <c16:uniqueId val="{00000006-096D-4DFC-92EA-063CD3A8315F}"/>
              </c:ext>
            </c:extLst>
          </c:dPt>
          <c:dPt>
            <c:idx val="4"/>
            <c:invertIfNegative val="0"/>
            <c:bubble3D val="0"/>
            <c:spPr>
              <a:pattFill prst="narHorz">
                <a:fgClr>
                  <a:srgbClr val="00B050"/>
                </a:fgClr>
                <a:bgClr>
                  <a:schemeClr val="bg1"/>
                </a:bgClr>
              </a:pattFill>
              <a:ln>
                <a:noFill/>
              </a:ln>
              <a:effectLst>
                <a:innerShdw blurRad="114300">
                  <a:srgbClr val="00B050"/>
                </a:innerShdw>
              </a:effectLst>
            </c:spPr>
            <c:extLst>
              <c:ext xmlns:c16="http://schemas.microsoft.com/office/drawing/2014/chart" uri="{C3380CC4-5D6E-409C-BE32-E72D297353CC}">
                <c16:uniqueId val="{00000008-096D-4DFC-92EA-063CD3A8315F}"/>
              </c:ext>
            </c:extLst>
          </c:dPt>
          <c:dPt>
            <c:idx val="5"/>
            <c:invertIfNegative val="0"/>
            <c:bubble3D val="0"/>
            <c:spPr>
              <a:pattFill prst="narHorz">
                <a:fgClr>
                  <a:schemeClr val="tx2"/>
                </a:fgClr>
                <a:bgClr>
                  <a:schemeClr val="bg1"/>
                </a:bgClr>
              </a:pattFill>
              <a:ln>
                <a:noFill/>
              </a:ln>
              <a:effectLst>
                <a:innerShdw blurRad="114300">
                  <a:schemeClr val="tx2"/>
                </a:innerShdw>
              </a:effectLst>
            </c:spPr>
            <c:extLst>
              <c:ext xmlns:c16="http://schemas.microsoft.com/office/drawing/2014/chart" uri="{C3380CC4-5D6E-409C-BE32-E72D297353CC}">
                <c16:uniqueId val="{0000000A-096D-4DFC-92EA-063CD3A8315F}"/>
              </c:ext>
            </c:extLst>
          </c:dPt>
          <c:cat>
            <c:strRef>
              <c:f>'[Cópia de Cópia de Sofia Indicadores 6 adegas.xlsx]Folha1'!$B$1:$G$1</c:f>
              <c:strCache>
                <c:ptCount val="6"/>
                <c:pt idx="0">
                  <c:v>A</c:v>
                </c:pt>
                <c:pt idx="1">
                  <c:v>B</c:v>
                </c:pt>
                <c:pt idx="2">
                  <c:v>C</c:v>
                </c:pt>
                <c:pt idx="3">
                  <c:v>D</c:v>
                </c:pt>
                <c:pt idx="4">
                  <c:v>E</c:v>
                </c:pt>
                <c:pt idx="5">
                  <c:v>F</c:v>
                </c:pt>
              </c:strCache>
            </c:strRef>
          </c:cat>
          <c:val>
            <c:numRef>
              <c:f>'[Cópia de Cópia de Sofia Indicadores 6 adegas.xlsx]Folha1'!$B$4:$G$4</c:f>
              <c:numCache>
                <c:formatCode>General</c:formatCode>
                <c:ptCount val="6"/>
                <c:pt idx="0">
                  <c:v>1.8</c:v>
                </c:pt>
                <c:pt idx="1">
                  <c:v>14.5</c:v>
                </c:pt>
                <c:pt idx="2">
                  <c:v>10.9</c:v>
                </c:pt>
                <c:pt idx="3">
                  <c:v>6.5</c:v>
                </c:pt>
                <c:pt idx="4">
                  <c:v>5.6</c:v>
                </c:pt>
                <c:pt idx="5">
                  <c:v>5.7</c:v>
                </c:pt>
              </c:numCache>
            </c:numRef>
          </c:val>
          <c:extLst>
            <c:ext xmlns:c16="http://schemas.microsoft.com/office/drawing/2014/chart" uri="{C3380CC4-5D6E-409C-BE32-E72D297353CC}">
              <c16:uniqueId val="{0000000B-096D-4DFC-92EA-063CD3A8315F}"/>
            </c:ext>
          </c:extLst>
        </c:ser>
        <c:dLbls>
          <c:showLegendKey val="0"/>
          <c:showVal val="0"/>
          <c:showCatName val="0"/>
          <c:showSerName val="0"/>
          <c:showPercent val="0"/>
          <c:showBubbleSize val="0"/>
        </c:dLbls>
        <c:gapWidth val="50"/>
        <c:axId val="183726072"/>
        <c:axId val="241268144"/>
      </c:barChart>
      <c:lineChart>
        <c:grouping val="standard"/>
        <c:varyColors val="0"/>
        <c:ser>
          <c:idx val="1"/>
          <c:order val="1"/>
          <c:tx>
            <c:v>Valor de referência mínimo</c:v>
          </c:tx>
          <c:spPr>
            <a:ln w="28575" cap="rnd">
              <a:solidFill>
                <a:schemeClr val="accent2"/>
              </a:solidFill>
              <a:round/>
            </a:ln>
            <a:effectLst/>
          </c:spPr>
          <c:marker>
            <c:symbol val="none"/>
          </c:marker>
          <c:cat>
            <c:strRef>
              <c:f>'[Cópia de Cópia de Sofia Indicadores 6 adegas.xlsx]Folha1'!$B$1:$F$1</c:f>
              <c:strCache>
                <c:ptCount val="5"/>
                <c:pt idx="0">
                  <c:v>A</c:v>
                </c:pt>
                <c:pt idx="1">
                  <c:v>B</c:v>
                </c:pt>
                <c:pt idx="2">
                  <c:v>C</c:v>
                </c:pt>
                <c:pt idx="3">
                  <c:v>D</c:v>
                </c:pt>
                <c:pt idx="4">
                  <c:v>E</c:v>
                </c:pt>
              </c:strCache>
            </c:strRef>
          </c:cat>
          <c:val>
            <c:numRef>
              <c:f>'[Cópia de Cópia de Sofia Indicadores 6 adegas.xlsx]Folha1'!$I$2:$N$2</c:f>
              <c:numCache>
                <c:formatCode>General</c:formatCode>
                <c:ptCount val="6"/>
                <c:pt idx="0">
                  <c:v>1.2</c:v>
                </c:pt>
                <c:pt idx="1">
                  <c:v>1.2</c:v>
                </c:pt>
                <c:pt idx="2">
                  <c:v>1.2</c:v>
                </c:pt>
                <c:pt idx="3">
                  <c:v>1.2</c:v>
                </c:pt>
                <c:pt idx="4">
                  <c:v>1.2</c:v>
                </c:pt>
                <c:pt idx="5">
                  <c:v>1.2</c:v>
                </c:pt>
              </c:numCache>
            </c:numRef>
          </c:val>
          <c:smooth val="0"/>
          <c:extLst>
            <c:ext xmlns:c16="http://schemas.microsoft.com/office/drawing/2014/chart" uri="{C3380CC4-5D6E-409C-BE32-E72D297353CC}">
              <c16:uniqueId val="{0000000C-096D-4DFC-92EA-063CD3A8315F}"/>
            </c:ext>
          </c:extLst>
        </c:ser>
        <c:ser>
          <c:idx val="2"/>
          <c:order val="2"/>
          <c:tx>
            <c:v>Valor de referência máximo</c:v>
          </c:tx>
          <c:spPr>
            <a:ln w="28575" cap="rnd">
              <a:solidFill>
                <a:schemeClr val="accent3"/>
              </a:solidFill>
              <a:round/>
            </a:ln>
            <a:effectLst/>
          </c:spPr>
          <c:marker>
            <c:symbol val="none"/>
          </c:marker>
          <c:val>
            <c:numRef>
              <c:f>'[Cópia de Cópia de Sofia Indicadores 6 adegas.xlsx]Folha1'!$I$3:$N$3</c:f>
              <c:numCache>
                <c:formatCode>General</c:formatCode>
                <c:ptCount val="6"/>
                <c:pt idx="0">
                  <c:v>14.4</c:v>
                </c:pt>
                <c:pt idx="1">
                  <c:v>14.4</c:v>
                </c:pt>
                <c:pt idx="2">
                  <c:v>14.4</c:v>
                </c:pt>
                <c:pt idx="3">
                  <c:v>14.4</c:v>
                </c:pt>
                <c:pt idx="4">
                  <c:v>14.4</c:v>
                </c:pt>
                <c:pt idx="5">
                  <c:v>14.4</c:v>
                </c:pt>
              </c:numCache>
            </c:numRef>
          </c:val>
          <c:smooth val="0"/>
          <c:extLst>
            <c:ext xmlns:c16="http://schemas.microsoft.com/office/drawing/2014/chart" uri="{C3380CC4-5D6E-409C-BE32-E72D297353CC}">
              <c16:uniqueId val="{0000000D-096D-4DFC-92EA-063CD3A8315F}"/>
            </c:ext>
          </c:extLst>
        </c:ser>
        <c:dLbls>
          <c:showLegendKey val="0"/>
          <c:showVal val="0"/>
          <c:showCatName val="0"/>
          <c:showSerName val="0"/>
          <c:showPercent val="0"/>
          <c:showBubbleSize val="0"/>
        </c:dLbls>
        <c:marker val="1"/>
        <c:smooth val="0"/>
        <c:axId val="183726072"/>
        <c:axId val="241268144"/>
      </c:lineChart>
      <c:catAx>
        <c:axId val="183726072"/>
        <c:scaling>
          <c:orientation val="minMax"/>
        </c:scaling>
        <c:delete val="0"/>
        <c:axPos val="b"/>
        <c:numFmt formatCode="General" sourceLinked="0"/>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41268144"/>
        <c:crosses val="autoZero"/>
        <c:auto val="1"/>
        <c:lblAlgn val="ctr"/>
        <c:lblOffset val="100"/>
        <c:noMultiLvlLbl val="0"/>
      </c:catAx>
      <c:valAx>
        <c:axId val="241268144"/>
        <c:scaling>
          <c:orientation val="minMax"/>
          <c:max val="15"/>
          <c:min val="0"/>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pt-PT"/>
                  <a:t>Consumo específico de água (l</a:t>
                </a:r>
                <a:r>
                  <a:rPr lang="pt-PT" baseline="-25000"/>
                  <a:t>água</a:t>
                </a:r>
                <a:r>
                  <a:rPr lang="pt-PT"/>
                  <a:t>/l</a:t>
                </a:r>
                <a:r>
                  <a:rPr lang="pt-PT" baseline="-25000"/>
                  <a:t>vinho</a:t>
                </a:r>
                <a:r>
                  <a:rPr lang="pt-PT"/>
                  <a:t>)</a:t>
                </a:r>
              </a:p>
            </c:rich>
          </c:tx>
          <c:layout>
            <c:manualLayout>
              <c:xMode val="edge"/>
              <c:yMode val="edge"/>
              <c:x val="7.0563330589203813E-3"/>
              <c:y val="8.1829121540312882E-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pt-PT"/>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83726072"/>
        <c:crosses val="autoZero"/>
        <c:crossBetween val="between"/>
        <c:majorUnit val="2.5"/>
      </c:valAx>
      <c:spPr>
        <a:noFill/>
        <a:ln>
          <a:noFill/>
        </a:ln>
        <a:effectLst/>
      </c:spPr>
    </c:plotArea>
    <c:legend>
      <c:legendPos val="b"/>
      <c:legendEntry>
        <c:idx val="0"/>
        <c:delete val="1"/>
      </c:legendEntry>
      <c:layout>
        <c:manualLayout>
          <c:xMode val="edge"/>
          <c:yMode val="edge"/>
          <c:x val="0.15259903637530428"/>
          <c:y val="0.93321242786889902"/>
          <c:w val="0.70421037132795183"/>
          <c:h val="6.678757213110092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257232972892379E-2"/>
          <c:y val="2.6438121227626329E-2"/>
          <c:w val="0.90074276702710765"/>
          <c:h val="0.83117503813828331"/>
        </c:manualLayout>
      </c:layout>
      <c:barChart>
        <c:barDir val="col"/>
        <c:grouping val="cluster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Pt>
            <c:idx val="0"/>
            <c:invertIfNegative val="0"/>
            <c:bubble3D val="0"/>
            <c:spPr>
              <a:pattFill prst="narHorz">
                <a:fgClr>
                  <a:srgbClr val="92D050"/>
                </a:fgClr>
                <a:bgClr>
                  <a:schemeClr val="bg1"/>
                </a:bgClr>
              </a:pattFill>
              <a:ln>
                <a:noFill/>
              </a:ln>
              <a:effectLst>
                <a:innerShdw blurRad="114300">
                  <a:srgbClr val="92D050"/>
                </a:innerShdw>
              </a:effectLst>
            </c:spPr>
            <c:extLst>
              <c:ext xmlns:c16="http://schemas.microsoft.com/office/drawing/2014/chart" uri="{C3380CC4-5D6E-409C-BE32-E72D297353CC}">
                <c16:uniqueId val="{00000001-B272-4355-90F0-777211DBC373}"/>
              </c:ext>
            </c:extLst>
          </c:dPt>
          <c:dPt>
            <c:idx val="1"/>
            <c:invertIfNegative val="0"/>
            <c:bubble3D val="0"/>
            <c:spPr>
              <a:pattFill prst="narHorz">
                <a:fgClr>
                  <a:schemeClr val="accent2"/>
                </a:fgClr>
                <a:bgClr>
                  <a:schemeClr val="bg1"/>
                </a:bgClr>
              </a:pattFill>
              <a:ln>
                <a:noFill/>
              </a:ln>
              <a:effectLst>
                <a:innerShdw blurRad="114300">
                  <a:schemeClr val="accent2"/>
                </a:innerShdw>
              </a:effectLst>
            </c:spPr>
            <c:extLst>
              <c:ext xmlns:c16="http://schemas.microsoft.com/office/drawing/2014/chart" uri="{C3380CC4-5D6E-409C-BE32-E72D297353CC}">
                <c16:uniqueId val="{00000003-B272-4355-90F0-777211DBC373}"/>
              </c:ext>
            </c:extLst>
          </c:dPt>
          <c:dPt>
            <c:idx val="2"/>
            <c:invertIfNegative val="0"/>
            <c:bubble3D val="0"/>
            <c:spPr>
              <a:pattFill prst="narHorz">
                <a:fgClr>
                  <a:schemeClr val="accent4"/>
                </a:fgClr>
                <a:bgClr>
                  <a:schemeClr val="bg1"/>
                </a:bgClr>
              </a:pattFill>
              <a:ln>
                <a:noFill/>
              </a:ln>
              <a:effectLst>
                <a:innerShdw blurRad="114300">
                  <a:schemeClr val="accent4"/>
                </a:innerShdw>
              </a:effectLst>
            </c:spPr>
            <c:extLst>
              <c:ext xmlns:c16="http://schemas.microsoft.com/office/drawing/2014/chart" uri="{C3380CC4-5D6E-409C-BE32-E72D297353CC}">
                <c16:uniqueId val="{00000005-B272-4355-90F0-777211DBC373}"/>
              </c:ext>
            </c:extLst>
          </c:dPt>
          <c:dPt>
            <c:idx val="3"/>
            <c:invertIfNegative val="0"/>
            <c:bubble3D val="0"/>
            <c:extLst>
              <c:ext xmlns:c16="http://schemas.microsoft.com/office/drawing/2014/chart" uri="{C3380CC4-5D6E-409C-BE32-E72D297353CC}">
                <c16:uniqueId val="{00000006-B272-4355-90F0-777211DBC373}"/>
              </c:ext>
            </c:extLst>
          </c:dPt>
          <c:dPt>
            <c:idx val="4"/>
            <c:invertIfNegative val="0"/>
            <c:bubble3D val="0"/>
            <c:spPr>
              <a:pattFill prst="narHorz">
                <a:fgClr>
                  <a:srgbClr val="00B050"/>
                </a:fgClr>
                <a:bgClr>
                  <a:schemeClr val="bg1"/>
                </a:bgClr>
              </a:pattFill>
              <a:ln>
                <a:noFill/>
              </a:ln>
              <a:effectLst>
                <a:innerShdw blurRad="114300">
                  <a:srgbClr val="00B050"/>
                </a:innerShdw>
              </a:effectLst>
            </c:spPr>
            <c:extLst>
              <c:ext xmlns:c16="http://schemas.microsoft.com/office/drawing/2014/chart" uri="{C3380CC4-5D6E-409C-BE32-E72D297353CC}">
                <c16:uniqueId val="{00000008-B272-4355-90F0-777211DBC373}"/>
              </c:ext>
            </c:extLst>
          </c:dPt>
          <c:dPt>
            <c:idx val="5"/>
            <c:invertIfNegative val="0"/>
            <c:bubble3D val="0"/>
            <c:spPr>
              <a:pattFill prst="narHorz">
                <a:fgClr>
                  <a:schemeClr val="tx2"/>
                </a:fgClr>
                <a:bgClr>
                  <a:schemeClr val="bg1"/>
                </a:bgClr>
              </a:pattFill>
              <a:ln>
                <a:noFill/>
              </a:ln>
              <a:effectLst>
                <a:innerShdw blurRad="114300">
                  <a:schemeClr val="tx2"/>
                </a:innerShdw>
              </a:effectLst>
            </c:spPr>
            <c:extLst>
              <c:ext xmlns:c16="http://schemas.microsoft.com/office/drawing/2014/chart" uri="{C3380CC4-5D6E-409C-BE32-E72D297353CC}">
                <c16:uniqueId val="{0000000A-B272-4355-90F0-777211DBC373}"/>
              </c:ext>
            </c:extLst>
          </c:dPt>
          <c:cat>
            <c:strRef>
              <c:f>'[Cópia de Cópia de Sofia Indicadores 6 adegas.xlsx]Folha1'!$B$1:$G$1</c:f>
              <c:strCache>
                <c:ptCount val="6"/>
                <c:pt idx="0">
                  <c:v>A</c:v>
                </c:pt>
                <c:pt idx="1">
                  <c:v>B</c:v>
                </c:pt>
                <c:pt idx="2">
                  <c:v>C</c:v>
                </c:pt>
                <c:pt idx="3">
                  <c:v>D</c:v>
                </c:pt>
                <c:pt idx="4">
                  <c:v>E</c:v>
                </c:pt>
                <c:pt idx="5">
                  <c:v>F</c:v>
                </c:pt>
              </c:strCache>
            </c:strRef>
          </c:cat>
          <c:val>
            <c:numRef>
              <c:f>'[Cópia de Cópia de Sofia Indicadores 6 adegas.xlsx]Folha1'!$B$3:$G$3</c:f>
              <c:numCache>
                <c:formatCode>General</c:formatCode>
                <c:ptCount val="6"/>
                <c:pt idx="0">
                  <c:v>8.4000000000000005E-2</c:v>
                </c:pt>
                <c:pt idx="1">
                  <c:v>0.42299999999999999</c:v>
                </c:pt>
                <c:pt idx="2">
                  <c:v>0.5</c:v>
                </c:pt>
                <c:pt idx="3">
                  <c:v>0.38800000000000001</c:v>
                </c:pt>
                <c:pt idx="4">
                  <c:v>0.27800000000000002</c:v>
                </c:pt>
                <c:pt idx="5">
                  <c:v>1.5660000000000001</c:v>
                </c:pt>
              </c:numCache>
            </c:numRef>
          </c:val>
          <c:extLst>
            <c:ext xmlns:c16="http://schemas.microsoft.com/office/drawing/2014/chart" uri="{C3380CC4-5D6E-409C-BE32-E72D297353CC}">
              <c16:uniqueId val="{0000000B-B272-4355-90F0-777211DBC373}"/>
            </c:ext>
          </c:extLst>
        </c:ser>
        <c:dLbls>
          <c:showLegendKey val="0"/>
          <c:showVal val="0"/>
          <c:showCatName val="0"/>
          <c:showSerName val="0"/>
          <c:showPercent val="0"/>
          <c:showBubbleSize val="0"/>
        </c:dLbls>
        <c:gapWidth val="50"/>
        <c:overlap val="-25"/>
        <c:axId val="241268928"/>
        <c:axId val="241269320"/>
      </c:barChart>
      <c:lineChart>
        <c:grouping val="standard"/>
        <c:varyColors val="0"/>
        <c:ser>
          <c:idx val="1"/>
          <c:order val="1"/>
          <c:tx>
            <c:v>Valor de referência mínimo</c:v>
          </c:tx>
          <c:spPr>
            <a:ln w="28575" cap="rnd">
              <a:solidFill>
                <a:schemeClr val="accent2"/>
              </a:solidFill>
              <a:round/>
            </a:ln>
            <a:effectLst/>
          </c:spPr>
          <c:marker>
            <c:symbol val="none"/>
          </c:marker>
          <c:cat>
            <c:strRef>
              <c:f>'[Cópia de Cópia de Sofia Indicadores 6 adegas.xlsx]Folha1'!$B$1:$F$1</c:f>
              <c:strCache>
                <c:ptCount val="5"/>
                <c:pt idx="0">
                  <c:v>A</c:v>
                </c:pt>
                <c:pt idx="1">
                  <c:v>B</c:v>
                </c:pt>
                <c:pt idx="2">
                  <c:v>C</c:v>
                </c:pt>
                <c:pt idx="3">
                  <c:v>D</c:v>
                </c:pt>
                <c:pt idx="4">
                  <c:v>E</c:v>
                </c:pt>
              </c:strCache>
            </c:strRef>
          </c:cat>
          <c:val>
            <c:numRef>
              <c:f>'[Cópia de Cópia de Sofia Indicadores 6 adegas.xlsx]Folha1'!$I$4:$N$4</c:f>
              <c:numCache>
                <c:formatCode>General</c:formatCode>
                <c:ptCount val="6"/>
                <c:pt idx="0">
                  <c:v>0.04</c:v>
                </c:pt>
                <c:pt idx="1">
                  <c:v>0.04</c:v>
                </c:pt>
                <c:pt idx="2">
                  <c:v>0.04</c:v>
                </c:pt>
                <c:pt idx="3">
                  <c:v>0.04</c:v>
                </c:pt>
                <c:pt idx="4">
                  <c:v>0.04</c:v>
                </c:pt>
                <c:pt idx="5">
                  <c:v>0.04</c:v>
                </c:pt>
              </c:numCache>
            </c:numRef>
          </c:val>
          <c:smooth val="0"/>
          <c:extLst>
            <c:ext xmlns:c16="http://schemas.microsoft.com/office/drawing/2014/chart" uri="{C3380CC4-5D6E-409C-BE32-E72D297353CC}">
              <c16:uniqueId val="{0000000C-B272-4355-90F0-777211DBC373}"/>
            </c:ext>
          </c:extLst>
        </c:ser>
        <c:ser>
          <c:idx val="2"/>
          <c:order val="2"/>
          <c:tx>
            <c:v>Valor de referência máximo</c:v>
          </c:tx>
          <c:spPr>
            <a:ln w="28575" cap="rnd">
              <a:solidFill>
                <a:schemeClr val="accent3"/>
              </a:solidFill>
              <a:round/>
            </a:ln>
            <a:effectLst/>
          </c:spPr>
          <c:marker>
            <c:symbol val="none"/>
          </c:marker>
          <c:val>
            <c:numRef>
              <c:f>'[Cópia de Cópia de Sofia Indicadores 6 adegas.xlsx]Folha1'!$I$5:$N$5</c:f>
              <c:numCache>
                <c:formatCode>General</c:formatCode>
                <c:ptCount val="6"/>
                <c:pt idx="0">
                  <c:v>2.0649999999999999</c:v>
                </c:pt>
                <c:pt idx="1">
                  <c:v>2.0649999999999999</c:v>
                </c:pt>
                <c:pt idx="2">
                  <c:v>2.0649999999999999</c:v>
                </c:pt>
                <c:pt idx="3">
                  <c:v>2.0649999999999999</c:v>
                </c:pt>
                <c:pt idx="4">
                  <c:v>2.0649999999999999</c:v>
                </c:pt>
                <c:pt idx="5">
                  <c:v>2.0649999999999999</c:v>
                </c:pt>
              </c:numCache>
            </c:numRef>
          </c:val>
          <c:smooth val="0"/>
          <c:extLst>
            <c:ext xmlns:c16="http://schemas.microsoft.com/office/drawing/2014/chart" uri="{C3380CC4-5D6E-409C-BE32-E72D297353CC}">
              <c16:uniqueId val="{0000000D-B272-4355-90F0-777211DBC373}"/>
            </c:ext>
          </c:extLst>
        </c:ser>
        <c:dLbls>
          <c:showLegendKey val="0"/>
          <c:showVal val="0"/>
          <c:showCatName val="0"/>
          <c:showSerName val="0"/>
          <c:showPercent val="0"/>
          <c:showBubbleSize val="0"/>
        </c:dLbls>
        <c:marker val="1"/>
        <c:smooth val="0"/>
        <c:axId val="241268928"/>
        <c:axId val="241269320"/>
      </c:lineChart>
      <c:catAx>
        <c:axId val="241268928"/>
        <c:scaling>
          <c:orientation val="minMax"/>
        </c:scaling>
        <c:delete val="0"/>
        <c:axPos val="b"/>
        <c:numFmt formatCode="General" sourceLinked="0"/>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41269320"/>
        <c:crosses val="autoZero"/>
        <c:auto val="1"/>
        <c:lblAlgn val="ctr"/>
        <c:lblOffset val="100"/>
        <c:noMultiLvlLbl val="0"/>
      </c:catAx>
      <c:valAx>
        <c:axId val="241269320"/>
        <c:scaling>
          <c:orientation val="minMax"/>
          <c:max val="2.5"/>
          <c:min val="0"/>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pt-PT"/>
                  <a:t>Consumo elétrico específico (</a:t>
                </a:r>
                <a:r>
                  <a:rPr lang="pt-PT" baseline="-25000"/>
                  <a:t>kWh</a:t>
                </a:r>
                <a:r>
                  <a:rPr lang="pt-PT"/>
                  <a:t>/l</a:t>
                </a:r>
                <a:r>
                  <a:rPr lang="pt-PT" baseline="-25000"/>
                  <a:t>vinho</a:t>
                </a:r>
                <a:r>
                  <a:rPr lang="pt-PT"/>
                  <a:t>)</a:t>
                </a:r>
              </a:p>
            </c:rich>
          </c:tx>
          <c:layout>
            <c:manualLayout>
              <c:xMode val="edge"/>
              <c:yMode val="edge"/>
              <c:x val="1.1760555098200636E-2"/>
              <c:y val="5.7761732851985562E-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pt-PT"/>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41268928"/>
        <c:crosses val="autoZero"/>
        <c:crossBetween val="between"/>
        <c:majorUnit val="0.5"/>
      </c:valAx>
      <c:spPr>
        <a:noFill/>
        <a:ln>
          <a:noFill/>
        </a:ln>
        <a:effectLst/>
      </c:spPr>
    </c:plotArea>
    <c:legend>
      <c:legendPos val="b"/>
      <c:legendEntry>
        <c:idx val="0"/>
        <c:delete val="1"/>
      </c:legendEntry>
      <c:layout>
        <c:manualLayout>
          <c:xMode val="edge"/>
          <c:yMode val="edge"/>
          <c:x val="0.14789481433602406"/>
          <c:y val="0.93321242786889902"/>
          <c:w val="0.70421037132795183"/>
          <c:h val="6.678757213110092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67401960784314"/>
          <c:y val="3.7190428380187414E-2"/>
          <c:w val="0.85302205882352944"/>
          <c:h val="0.78002761044176694"/>
        </c:manualLayout>
      </c:layout>
      <c:scatterChart>
        <c:scatterStyle val="lineMarker"/>
        <c:varyColors val="0"/>
        <c:ser>
          <c:idx val="0"/>
          <c:order val="0"/>
          <c:tx>
            <c:strRef>
              <c:f>Sheet1!$F$9</c:f>
              <c:strCache>
                <c:ptCount val="1"/>
                <c:pt idx="0">
                  <c:v>kWh/l</c:v>
                </c:pt>
              </c:strCache>
            </c:strRef>
          </c:tx>
          <c:spPr>
            <a:ln w="28575" cap="rnd">
              <a:noFill/>
              <a:round/>
            </a:ln>
            <a:effectLst/>
          </c:spPr>
          <c:marker>
            <c:symbol val="diamond"/>
            <c:size val="7"/>
            <c:spPr>
              <a:solidFill>
                <a:schemeClr val="accent1"/>
              </a:solidFill>
              <a:ln w="9525">
                <a:solidFill>
                  <a:schemeClr val="accent1"/>
                </a:solidFill>
              </a:ln>
              <a:effectLst/>
            </c:spPr>
          </c:marker>
          <c:xVal>
            <c:numRef>
              <c:f>Sheet1!$C$3:$H$3</c:f>
              <c:numCache>
                <c:formatCode>General</c:formatCode>
                <c:ptCount val="6"/>
                <c:pt idx="0">
                  <c:v>8.4000000000000005E-2</c:v>
                </c:pt>
                <c:pt idx="1">
                  <c:v>0.42299999999999999</c:v>
                </c:pt>
                <c:pt idx="2">
                  <c:v>0.5</c:v>
                </c:pt>
                <c:pt idx="3">
                  <c:v>0.38800000000000001</c:v>
                </c:pt>
                <c:pt idx="4">
                  <c:v>0.27800000000000002</c:v>
                </c:pt>
                <c:pt idx="5">
                  <c:v>1.5660000000000001</c:v>
                </c:pt>
              </c:numCache>
            </c:numRef>
          </c:xVal>
          <c:yVal>
            <c:numRef>
              <c:f>Sheet1!$C$2:$H$2</c:f>
              <c:numCache>
                <c:formatCode>General</c:formatCode>
                <c:ptCount val="6"/>
                <c:pt idx="0">
                  <c:v>1.2999999999999999E-2</c:v>
                </c:pt>
                <c:pt idx="1">
                  <c:v>5.6000000000000001E-2</c:v>
                </c:pt>
                <c:pt idx="2">
                  <c:v>0.01</c:v>
                </c:pt>
                <c:pt idx="3">
                  <c:v>7.4999999999999997E-2</c:v>
                </c:pt>
                <c:pt idx="4">
                  <c:v>3.5000000000000003E-2</c:v>
                </c:pt>
                <c:pt idx="5">
                  <c:v>0.22</c:v>
                </c:pt>
              </c:numCache>
            </c:numRef>
          </c:yVal>
          <c:smooth val="0"/>
          <c:extLst>
            <c:ext xmlns:c16="http://schemas.microsoft.com/office/drawing/2014/chart" uri="{C3380CC4-5D6E-409C-BE32-E72D297353CC}">
              <c16:uniqueId val="{00000000-3765-40B8-9FB4-4CC1BCBAE379}"/>
            </c:ext>
          </c:extLst>
        </c:ser>
        <c:dLbls>
          <c:showLegendKey val="0"/>
          <c:showVal val="0"/>
          <c:showCatName val="0"/>
          <c:showSerName val="0"/>
          <c:showPercent val="0"/>
          <c:showBubbleSize val="0"/>
        </c:dLbls>
        <c:axId val="432813768"/>
        <c:axId val="432803600"/>
      </c:scatterChart>
      <c:valAx>
        <c:axId val="4328137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kWh/lvinho</a:t>
                </a:r>
              </a:p>
            </c:rich>
          </c:tx>
          <c:layout>
            <c:manualLayout>
              <c:xMode val="edge"/>
              <c:yMode val="edge"/>
              <c:x val="0.47680107344094941"/>
              <c:y val="0.911087780694079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432803600"/>
        <c:crosses val="autoZero"/>
        <c:crossBetween val="midCat"/>
      </c:valAx>
      <c:valAx>
        <c:axId val="432803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lvinho</a:t>
                </a:r>
              </a:p>
            </c:rich>
          </c:tx>
          <c:layout>
            <c:manualLayout>
              <c:xMode val="edge"/>
              <c:yMode val="edge"/>
              <c:x val="6.9084628670120895E-3"/>
              <c:y val="0.3258719743365412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43281376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472222222222237E-2"/>
          <c:y val="3.98071452476573E-2"/>
          <c:w val="0.84983946078431372"/>
          <c:h val="0.79222598728246307"/>
        </c:manualLayout>
      </c:layout>
      <c:scatterChart>
        <c:scatterStyle val="lineMarker"/>
        <c:varyColors val="0"/>
        <c:ser>
          <c:idx val="2"/>
          <c:order val="0"/>
          <c:tx>
            <c:strRef>
              <c:f>Sheet1!$E$9</c:f>
              <c:strCache>
                <c:ptCount val="1"/>
                <c:pt idx="0">
                  <c:v>€/l</c:v>
                </c:pt>
              </c:strCache>
            </c:strRef>
          </c:tx>
          <c:spPr>
            <a:ln w="25400" cap="rnd">
              <a:noFill/>
              <a:round/>
            </a:ln>
            <a:effectLst/>
          </c:spPr>
          <c:marker>
            <c:symbol val="circle"/>
            <c:size val="7"/>
            <c:spPr>
              <a:solidFill>
                <a:srgbClr val="7030A0"/>
              </a:solidFill>
              <a:ln w="9525">
                <a:solidFill>
                  <a:srgbClr val="7030A0"/>
                </a:solidFill>
              </a:ln>
              <a:effectLst/>
            </c:spPr>
          </c:marker>
          <c:xVal>
            <c:numRef>
              <c:f>Sheet1!$C$6:$H$6</c:f>
              <c:numCache>
                <c:formatCode>General</c:formatCode>
                <c:ptCount val="6"/>
                <c:pt idx="0" formatCode="#,##0">
                  <c:v>12000</c:v>
                </c:pt>
                <c:pt idx="1">
                  <c:v>600</c:v>
                </c:pt>
                <c:pt idx="2">
                  <c:v>573</c:v>
                </c:pt>
                <c:pt idx="3">
                  <c:v>450</c:v>
                </c:pt>
                <c:pt idx="4">
                  <c:v>445</c:v>
                </c:pt>
                <c:pt idx="5">
                  <c:v>333</c:v>
                </c:pt>
              </c:numCache>
            </c:numRef>
          </c:xVal>
          <c:yVal>
            <c:numRef>
              <c:f>Sheet1!$C$4:$H$4</c:f>
              <c:numCache>
                <c:formatCode>General</c:formatCode>
                <c:ptCount val="6"/>
                <c:pt idx="0">
                  <c:v>1.8</c:v>
                </c:pt>
                <c:pt idx="1">
                  <c:v>14.5</c:v>
                </c:pt>
                <c:pt idx="2">
                  <c:v>10.9</c:v>
                </c:pt>
                <c:pt idx="3">
                  <c:v>6.5</c:v>
                </c:pt>
                <c:pt idx="4">
                  <c:v>5.6</c:v>
                </c:pt>
                <c:pt idx="5">
                  <c:v>5.7</c:v>
                </c:pt>
              </c:numCache>
            </c:numRef>
          </c:yVal>
          <c:smooth val="0"/>
          <c:extLst>
            <c:ext xmlns:c16="http://schemas.microsoft.com/office/drawing/2014/chart" uri="{C3380CC4-5D6E-409C-BE32-E72D297353CC}">
              <c16:uniqueId val="{00000000-A2AC-4531-B372-B1633B7EFA5D}"/>
            </c:ext>
          </c:extLst>
        </c:ser>
        <c:dLbls>
          <c:showLegendKey val="0"/>
          <c:showVal val="0"/>
          <c:showCatName val="0"/>
          <c:showSerName val="0"/>
          <c:showPercent val="0"/>
          <c:showBubbleSize val="0"/>
        </c:dLbls>
        <c:axId val="57979968"/>
        <c:axId val="57979392"/>
      </c:scatterChart>
      <c:valAx>
        <c:axId val="57979968"/>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Produção de vinho (kl)</a:t>
                </a:r>
              </a:p>
            </c:rich>
          </c:tx>
          <c:layout>
            <c:manualLayout>
              <c:xMode val="edge"/>
              <c:yMode val="edge"/>
              <c:x val="0.37564807524059485"/>
              <c:y val="0.9296062992125984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7979392"/>
        <c:crosses val="autoZero"/>
        <c:crossBetween val="midCat"/>
      </c:valAx>
      <c:valAx>
        <c:axId val="5797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pt-PT" sz="1100" baseline="0"/>
                  <a:t>l</a:t>
                </a:r>
                <a:r>
                  <a:rPr lang="pt-PT" sz="1100" baseline="-25000"/>
                  <a:t>água/lvinho</a:t>
                </a:r>
              </a:p>
            </c:rich>
          </c:tx>
          <c:layout>
            <c:manualLayout>
              <c:xMode val="edge"/>
              <c:yMode val="edge"/>
              <c:x val="0"/>
              <c:y val="0.32480715952172645"/>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797996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063725490196096E-2"/>
          <c:y val="3.7190428380187414E-2"/>
          <c:w val="0.84924795751633986"/>
          <c:h val="0.77471469210174027"/>
        </c:manualLayout>
      </c:layout>
      <c:scatterChart>
        <c:scatterStyle val="lineMarker"/>
        <c:varyColors val="0"/>
        <c:ser>
          <c:idx val="2"/>
          <c:order val="0"/>
          <c:tx>
            <c:strRef>
              <c:f>Sheet1!$E$9</c:f>
              <c:strCache>
                <c:ptCount val="1"/>
                <c:pt idx="0">
                  <c:v>€/l</c:v>
                </c:pt>
              </c:strCache>
            </c:strRef>
          </c:tx>
          <c:spPr>
            <a:ln w="25400" cap="rnd">
              <a:noFill/>
              <a:round/>
            </a:ln>
            <a:effectLst/>
          </c:spPr>
          <c:marker>
            <c:symbol val="circle"/>
            <c:size val="7"/>
            <c:spPr>
              <a:solidFill>
                <a:srgbClr val="C00000"/>
              </a:solidFill>
              <a:ln w="9525">
                <a:solidFill>
                  <a:srgbClr val="C00000"/>
                </a:solidFill>
              </a:ln>
              <a:effectLst/>
            </c:spPr>
          </c:marker>
          <c:xVal>
            <c:numRef>
              <c:f>Sheet1!$C$6:$H$6</c:f>
              <c:numCache>
                <c:formatCode>General</c:formatCode>
                <c:ptCount val="6"/>
                <c:pt idx="0" formatCode="#,##0">
                  <c:v>12000</c:v>
                </c:pt>
                <c:pt idx="1">
                  <c:v>600</c:v>
                </c:pt>
                <c:pt idx="2">
                  <c:v>573</c:v>
                </c:pt>
                <c:pt idx="3">
                  <c:v>450</c:v>
                </c:pt>
                <c:pt idx="4">
                  <c:v>445</c:v>
                </c:pt>
                <c:pt idx="5">
                  <c:v>333</c:v>
                </c:pt>
              </c:numCache>
            </c:numRef>
          </c:xVal>
          <c:yVal>
            <c:numRef>
              <c:f>Sheet1!$C$3:$H$3</c:f>
              <c:numCache>
                <c:formatCode>General</c:formatCode>
                <c:ptCount val="6"/>
                <c:pt idx="0">
                  <c:v>8.4000000000000005E-2</c:v>
                </c:pt>
                <c:pt idx="1">
                  <c:v>0.42299999999999999</c:v>
                </c:pt>
                <c:pt idx="2">
                  <c:v>0.5</c:v>
                </c:pt>
                <c:pt idx="3">
                  <c:v>0.38800000000000001</c:v>
                </c:pt>
                <c:pt idx="4">
                  <c:v>0.27800000000000002</c:v>
                </c:pt>
                <c:pt idx="5">
                  <c:v>1.5660000000000001</c:v>
                </c:pt>
              </c:numCache>
            </c:numRef>
          </c:yVal>
          <c:smooth val="0"/>
          <c:extLst>
            <c:ext xmlns:c16="http://schemas.microsoft.com/office/drawing/2014/chart" uri="{C3380CC4-5D6E-409C-BE32-E72D297353CC}">
              <c16:uniqueId val="{00000000-916E-4A52-AFB1-DA556AE37ACA}"/>
            </c:ext>
          </c:extLst>
        </c:ser>
        <c:dLbls>
          <c:showLegendKey val="0"/>
          <c:showVal val="0"/>
          <c:showCatName val="0"/>
          <c:showSerName val="0"/>
          <c:showPercent val="0"/>
          <c:showBubbleSize val="0"/>
        </c:dLbls>
        <c:axId val="57979968"/>
        <c:axId val="57979392"/>
      </c:scatterChart>
      <c:valAx>
        <c:axId val="57979968"/>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Produção de vinho (l)</a:t>
                </a:r>
              </a:p>
            </c:rich>
          </c:tx>
          <c:layout>
            <c:manualLayout>
              <c:xMode val="edge"/>
              <c:yMode val="edge"/>
              <c:x val="0.40976618547681537"/>
              <c:y val="0.9057553805774277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7979392"/>
        <c:crosses val="autoZero"/>
        <c:crossBetween val="midCat"/>
      </c:valAx>
      <c:valAx>
        <c:axId val="5797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kWh/l</a:t>
                </a:r>
                <a:r>
                  <a:rPr lang="pt-PT" baseline="-25000"/>
                  <a:t>vinho</a:t>
                </a:r>
                <a:endParaRPr lang="pt-PT"/>
              </a:p>
            </c:rich>
          </c:tx>
          <c:layout>
            <c:manualLayout>
              <c:xMode val="edge"/>
              <c:yMode val="edge"/>
              <c:x val="0"/>
              <c:y val="0.3104258967629046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797996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08006535947715"/>
          <c:y val="4.7816265060240962E-2"/>
          <c:w val="0.83223161764705877"/>
          <c:h val="0.77471469210174027"/>
        </c:manualLayout>
      </c:layout>
      <c:scatterChart>
        <c:scatterStyle val="lineMarker"/>
        <c:varyColors val="0"/>
        <c:ser>
          <c:idx val="2"/>
          <c:order val="0"/>
          <c:tx>
            <c:strRef>
              <c:f>Sheet1!$E$9</c:f>
              <c:strCache>
                <c:ptCount val="1"/>
                <c:pt idx="0">
                  <c:v>€/l</c:v>
                </c:pt>
              </c:strCache>
            </c:strRef>
          </c:tx>
          <c:spPr>
            <a:ln w="25400" cap="rnd">
              <a:noFill/>
              <a:round/>
            </a:ln>
            <a:effectLst/>
          </c:spPr>
          <c:marker>
            <c:symbol val="circle"/>
            <c:size val="7"/>
            <c:spPr>
              <a:solidFill>
                <a:srgbClr val="FFC000"/>
              </a:solidFill>
              <a:ln w="9525">
                <a:solidFill>
                  <a:srgbClr val="FFC000"/>
                </a:solidFill>
              </a:ln>
              <a:effectLst/>
            </c:spPr>
          </c:marker>
          <c:xVal>
            <c:numRef>
              <c:f>Sheet1!$C$6:$H$6</c:f>
              <c:numCache>
                <c:formatCode>General</c:formatCode>
                <c:ptCount val="6"/>
                <c:pt idx="0" formatCode="#,##0">
                  <c:v>12000</c:v>
                </c:pt>
                <c:pt idx="1">
                  <c:v>600</c:v>
                </c:pt>
                <c:pt idx="2">
                  <c:v>573</c:v>
                </c:pt>
                <c:pt idx="3">
                  <c:v>450</c:v>
                </c:pt>
                <c:pt idx="4">
                  <c:v>445</c:v>
                </c:pt>
                <c:pt idx="5">
                  <c:v>333</c:v>
                </c:pt>
              </c:numCache>
            </c:numRef>
          </c:xVal>
          <c:yVal>
            <c:numRef>
              <c:f>Sheet1!$C$2:$H$2</c:f>
              <c:numCache>
                <c:formatCode>General</c:formatCode>
                <c:ptCount val="6"/>
                <c:pt idx="0">
                  <c:v>1.2999999999999999E-2</c:v>
                </c:pt>
                <c:pt idx="1">
                  <c:v>5.6000000000000001E-2</c:v>
                </c:pt>
                <c:pt idx="2">
                  <c:v>0.01</c:v>
                </c:pt>
                <c:pt idx="3">
                  <c:v>7.4999999999999997E-2</c:v>
                </c:pt>
                <c:pt idx="4">
                  <c:v>3.5000000000000003E-2</c:v>
                </c:pt>
                <c:pt idx="5">
                  <c:v>0.22</c:v>
                </c:pt>
              </c:numCache>
            </c:numRef>
          </c:yVal>
          <c:smooth val="0"/>
          <c:extLst>
            <c:ext xmlns:c16="http://schemas.microsoft.com/office/drawing/2014/chart" uri="{C3380CC4-5D6E-409C-BE32-E72D297353CC}">
              <c16:uniqueId val="{00000000-66E3-4DCD-B381-C1301E503826}"/>
            </c:ext>
          </c:extLst>
        </c:ser>
        <c:dLbls>
          <c:showLegendKey val="0"/>
          <c:showVal val="0"/>
          <c:showCatName val="0"/>
          <c:showSerName val="0"/>
          <c:showPercent val="0"/>
          <c:showBubbleSize val="0"/>
        </c:dLbls>
        <c:axId val="57979968"/>
        <c:axId val="57979392"/>
      </c:scatterChart>
      <c:valAx>
        <c:axId val="57979968"/>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Produção de vinho (l)</a:t>
                </a:r>
              </a:p>
            </c:rich>
          </c:tx>
          <c:layout>
            <c:manualLayout>
              <c:xMode val="edge"/>
              <c:yMode val="edge"/>
              <c:x val="0.42683966503267973"/>
              <c:y val="0.908591030789826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7979392"/>
        <c:crosses val="autoZero"/>
        <c:crossBetween val="midCat"/>
      </c:valAx>
      <c:valAx>
        <c:axId val="5797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l</a:t>
                </a:r>
                <a:r>
                  <a:rPr lang="pt-PT" baseline="-25000"/>
                  <a:t>vinho</a:t>
                </a:r>
                <a:endParaRPr lang="pt-PT"/>
              </a:p>
            </c:rich>
          </c:tx>
          <c:layout>
            <c:manualLayout>
              <c:xMode val="edge"/>
              <c:yMode val="edge"/>
              <c:x val="0"/>
              <c:y val="0.3202020582329317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797996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63235294117647"/>
          <c:y val="3.1877510040160643E-2"/>
          <c:w val="0.82767933006535943"/>
          <c:h val="0.80659220214190097"/>
        </c:manualLayout>
      </c:layout>
      <c:scatterChart>
        <c:scatterStyle val="lineMarker"/>
        <c:varyColors val="0"/>
        <c:ser>
          <c:idx val="2"/>
          <c:order val="0"/>
          <c:tx>
            <c:strRef>
              <c:f>Sheet1!$H$9</c:f>
              <c:strCache>
                <c:ptCount val="1"/>
                <c:pt idx="0">
                  <c:v>gCO2/l</c:v>
                </c:pt>
              </c:strCache>
            </c:strRef>
          </c:tx>
          <c:spPr>
            <a:ln w="25400" cap="rnd">
              <a:noFill/>
              <a:round/>
            </a:ln>
            <a:effectLst/>
          </c:spPr>
          <c:marker>
            <c:symbol val="circle"/>
            <c:size val="7"/>
            <c:spPr>
              <a:solidFill>
                <a:srgbClr val="92D050"/>
              </a:solidFill>
              <a:ln w="9525">
                <a:solidFill>
                  <a:srgbClr val="92D050"/>
                </a:solidFill>
              </a:ln>
              <a:effectLst/>
            </c:spPr>
          </c:marker>
          <c:xVal>
            <c:numRef>
              <c:f>Sheet1!$C$6:$H$6</c:f>
              <c:numCache>
                <c:formatCode>General</c:formatCode>
                <c:ptCount val="6"/>
                <c:pt idx="0" formatCode="#,##0">
                  <c:v>12000</c:v>
                </c:pt>
                <c:pt idx="1">
                  <c:v>600</c:v>
                </c:pt>
                <c:pt idx="2">
                  <c:v>573</c:v>
                </c:pt>
                <c:pt idx="3">
                  <c:v>450</c:v>
                </c:pt>
                <c:pt idx="4">
                  <c:v>445</c:v>
                </c:pt>
                <c:pt idx="5">
                  <c:v>333</c:v>
                </c:pt>
              </c:numCache>
            </c:numRef>
          </c:xVal>
          <c:yVal>
            <c:numRef>
              <c:f>Sheet1!$C$5:$H$5</c:f>
              <c:numCache>
                <c:formatCode>General</c:formatCode>
                <c:ptCount val="6"/>
                <c:pt idx="0">
                  <c:v>32</c:v>
                </c:pt>
                <c:pt idx="1">
                  <c:v>143</c:v>
                </c:pt>
                <c:pt idx="2">
                  <c:v>187</c:v>
                </c:pt>
                <c:pt idx="3">
                  <c:v>119</c:v>
                </c:pt>
                <c:pt idx="4">
                  <c:v>77</c:v>
                </c:pt>
                <c:pt idx="5">
                  <c:v>576</c:v>
                </c:pt>
              </c:numCache>
            </c:numRef>
          </c:yVal>
          <c:smooth val="0"/>
          <c:extLst>
            <c:ext xmlns:c16="http://schemas.microsoft.com/office/drawing/2014/chart" uri="{C3380CC4-5D6E-409C-BE32-E72D297353CC}">
              <c16:uniqueId val="{00000000-BC05-4AC0-9299-6BFA62B87D26}"/>
            </c:ext>
          </c:extLst>
        </c:ser>
        <c:dLbls>
          <c:showLegendKey val="0"/>
          <c:showVal val="0"/>
          <c:showCatName val="0"/>
          <c:showSerName val="0"/>
          <c:showPercent val="0"/>
          <c:showBubbleSize val="0"/>
        </c:dLbls>
        <c:axId val="57979968"/>
        <c:axId val="57979392"/>
      </c:scatterChart>
      <c:valAx>
        <c:axId val="57979968"/>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Produção de vinho (l)</a:t>
                </a:r>
              </a:p>
            </c:rich>
          </c:tx>
          <c:layout>
            <c:manualLayout>
              <c:xMode val="edge"/>
              <c:yMode val="edge"/>
              <c:x val="0.4317097630718954"/>
              <c:y val="0.919216867469879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7979392"/>
        <c:crosses val="autoZero"/>
        <c:crossBetween val="midCat"/>
      </c:valAx>
      <c:valAx>
        <c:axId val="5797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baseline="0"/>
                  <a:t>gCO2/l</a:t>
                </a:r>
                <a:r>
                  <a:rPr lang="pt-PT" baseline="-25000"/>
                  <a:t>vinho</a:t>
                </a:r>
              </a:p>
            </c:rich>
          </c:tx>
          <c:layout>
            <c:manualLayout>
              <c:xMode val="edge"/>
              <c:yMode val="edge"/>
              <c:x val="2.593954248366013E-3"/>
              <c:y val="0.3131488453815261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797996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009259259259276E-2"/>
          <c:y val="5.265034722222222E-2"/>
          <c:w val="0.83779851851851872"/>
          <c:h val="0.7538968749999998"/>
        </c:manualLayout>
      </c:layout>
      <c:lineChart>
        <c:grouping val="standard"/>
        <c:varyColors val="0"/>
        <c:ser>
          <c:idx val="0"/>
          <c:order val="0"/>
          <c:tx>
            <c:v>Curva Potência</c:v>
          </c:tx>
          <c:spPr>
            <a:ln w="19050" cap="rnd">
              <a:solidFill>
                <a:srgbClr val="92D050"/>
              </a:solidFill>
              <a:round/>
            </a:ln>
            <a:effectLst/>
          </c:spPr>
          <c:marker>
            <c:symbol val="none"/>
          </c:marker>
          <c:cat>
            <c:strRef>
              <c:f>Compressor!$A$5:$A$11097</c:f>
              <c:strCache>
                <c:ptCount val="11093"/>
                <c:pt idx="0">
                  <c:v>10:41:04</c:v>
                </c:pt>
                <c:pt idx="1">
                  <c:v>10:41:05</c:v>
                </c:pt>
                <c:pt idx="2">
                  <c:v>10:41:06</c:v>
                </c:pt>
                <c:pt idx="3">
                  <c:v>10:41:07</c:v>
                </c:pt>
                <c:pt idx="4">
                  <c:v>10:41:08</c:v>
                </c:pt>
                <c:pt idx="5">
                  <c:v>10:41:09</c:v>
                </c:pt>
                <c:pt idx="6">
                  <c:v>10:41:10</c:v>
                </c:pt>
                <c:pt idx="7">
                  <c:v>10:41:11</c:v>
                </c:pt>
                <c:pt idx="8">
                  <c:v>10:41:12</c:v>
                </c:pt>
                <c:pt idx="9">
                  <c:v>10:41:13</c:v>
                </c:pt>
                <c:pt idx="10">
                  <c:v>10:41:14</c:v>
                </c:pt>
                <c:pt idx="11">
                  <c:v>10:41:15</c:v>
                </c:pt>
                <c:pt idx="12">
                  <c:v>10:41:16</c:v>
                </c:pt>
                <c:pt idx="13">
                  <c:v>10:41:17</c:v>
                </c:pt>
                <c:pt idx="14">
                  <c:v>10:41:18</c:v>
                </c:pt>
                <c:pt idx="15">
                  <c:v>10:41:19</c:v>
                </c:pt>
                <c:pt idx="16">
                  <c:v>10:41:20</c:v>
                </c:pt>
                <c:pt idx="17">
                  <c:v>10:41:21</c:v>
                </c:pt>
                <c:pt idx="18">
                  <c:v>10:41:22</c:v>
                </c:pt>
                <c:pt idx="19">
                  <c:v>10:41:23</c:v>
                </c:pt>
                <c:pt idx="20">
                  <c:v>10:41:24</c:v>
                </c:pt>
                <c:pt idx="21">
                  <c:v>10:41:25</c:v>
                </c:pt>
                <c:pt idx="22">
                  <c:v>10:41:26</c:v>
                </c:pt>
                <c:pt idx="23">
                  <c:v>10:41:27</c:v>
                </c:pt>
                <c:pt idx="24">
                  <c:v>10:41:28</c:v>
                </c:pt>
                <c:pt idx="25">
                  <c:v>10:41:29</c:v>
                </c:pt>
                <c:pt idx="26">
                  <c:v>10:41:30</c:v>
                </c:pt>
                <c:pt idx="27">
                  <c:v>10:41:31</c:v>
                </c:pt>
                <c:pt idx="28">
                  <c:v>10:41:32</c:v>
                </c:pt>
                <c:pt idx="29">
                  <c:v>10:41:33</c:v>
                </c:pt>
                <c:pt idx="30">
                  <c:v>10:41:34</c:v>
                </c:pt>
                <c:pt idx="31">
                  <c:v>10:41:35</c:v>
                </c:pt>
                <c:pt idx="32">
                  <c:v>10:41:36</c:v>
                </c:pt>
                <c:pt idx="33">
                  <c:v>10:41:37</c:v>
                </c:pt>
                <c:pt idx="34">
                  <c:v>10:41:38</c:v>
                </c:pt>
                <c:pt idx="35">
                  <c:v>10:41:39</c:v>
                </c:pt>
                <c:pt idx="36">
                  <c:v>10:41:40</c:v>
                </c:pt>
                <c:pt idx="37">
                  <c:v>10:41:41</c:v>
                </c:pt>
                <c:pt idx="38">
                  <c:v>10:41:42</c:v>
                </c:pt>
                <c:pt idx="39">
                  <c:v>10:41:43</c:v>
                </c:pt>
                <c:pt idx="40">
                  <c:v>10:41:44</c:v>
                </c:pt>
                <c:pt idx="41">
                  <c:v>10:41:45</c:v>
                </c:pt>
                <c:pt idx="42">
                  <c:v>10:41:46</c:v>
                </c:pt>
                <c:pt idx="43">
                  <c:v>10:41:47</c:v>
                </c:pt>
                <c:pt idx="44">
                  <c:v>10:41:48</c:v>
                </c:pt>
                <c:pt idx="45">
                  <c:v>10:41:49</c:v>
                </c:pt>
                <c:pt idx="46">
                  <c:v>10:41:50</c:v>
                </c:pt>
                <c:pt idx="47">
                  <c:v>10:41:51</c:v>
                </c:pt>
                <c:pt idx="48">
                  <c:v>10:41:52</c:v>
                </c:pt>
                <c:pt idx="49">
                  <c:v>10:41:53</c:v>
                </c:pt>
                <c:pt idx="50">
                  <c:v>10:41:54</c:v>
                </c:pt>
                <c:pt idx="51">
                  <c:v>10:41:55</c:v>
                </c:pt>
                <c:pt idx="52">
                  <c:v>10:41:56</c:v>
                </c:pt>
                <c:pt idx="53">
                  <c:v>10:41:57</c:v>
                </c:pt>
                <c:pt idx="54">
                  <c:v>10:41:58</c:v>
                </c:pt>
                <c:pt idx="55">
                  <c:v>10:41:59</c:v>
                </c:pt>
                <c:pt idx="56">
                  <c:v>10:42:00</c:v>
                </c:pt>
                <c:pt idx="57">
                  <c:v>10:42:01</c:v>
                </c:pt>
                <c:pt idx="58">
                  <c:v>10:42:02</c:v>
                </c:pt>
                <c:pt idx="59">
                  <c:v>10:42:03</c:v>
                </c:pt>
                <c:pt idx="60">
                  <c:v>10:42:04</c:v>
                </c:pt>
                <c:pt idx="61">
                  <c:v>10:42:05</c:v>
                </c:pt>
                <c:pt idx="62">
                  <c:v>10:42:06</c:v>
                </c:pt>
                <c:pt idx="63">
                  <c:v>10:42:07</c:v>
                </c:pt>
                <c:pt idx="64">
                  <c:v>10:42:08</c:v>
                </c:pt>
                <c:pt idx="65">
                  <c:v>10:42:09</c:v>
                </c:pt>
                <c:pt idx="66">
                  <c:v>10:42:10</c:v>
                </c:pt>
                <c:pt idx="67">
                  <c:v>10:42:11</c:v>
                </c:pt>
                <c:pt idx="68">
                  <c:v>10:42:12</c:v>
                </c:pt>
                <c:pt idx="69">
                  <c:v>10:42:13</c:v>
                </c:pt>
                <c:pt idx="70">
                  <c:v>10:42:14</c:v>
                </c:pt>
                <c:pt idx="71">
                  <c:v>10:42:15</c:v>
                </c:pt>
                <c:pt idx="72">
                  <c:v>10:42:16</c:v>
                </c:pt>
                <c:pt idx="73">
                  <c:v>10:42:17</c:v>
                </c:pt>
                <c:pt idx="74">
                  <c:v>10:42:18</c:v>
                </c:pt>
                <c:pt idx="75">
                  <c:v>10:42:19</c:v>
                </c:pt>
                <c:pt idx="76">
                  <c:v>10:42:20</c:v>
                </c:pt>
                <c:pt idx="77">
                  <c:v>10:42:21</c:v>
                </c:pt>
                <c:pt idx="78">
                  <c:v>10:42:22</c:v>
                </c:pt>
                <c:pt idx="79">
                  <c:v>10:42:23</c:v>
                </c:pt>
                <c:pt idx="80">
                  <c:v>10:42:24</c:v>
                </c:pt>
                <c:pt idx="81">
                  <c:v>10:42:25</c:v>
                </c:pt>
                <c:pt idx="82">
                  <c:v>10:42:26</c:v>
                </c:pt>
                <c:pt idx="83">
                  <c:v>10:42:27</c:v>
                </c:pt>
                <c:pt idx="84">
                  <c:v>10:42:28</c:v>
                </c:pt>
                <c:pt idx="85">
                  <c:v>10:42:29</c:v>
                </c:pt>
                <c:pt idx="86">
                  <c:v>10:42:30</c:v>
                </c:pt>
                <c:pt idx="87">
                  <c:v>10:42:31</c:v>
                </c:pt>
                <c:pt idx="88">
                  <c:v>10:42:32</c:v>
                </c:pt>
                <c:pt idx="89">
                  <c:v>10:42:33</c:v>
                </c:pt>
                <c:pt idx="90">
                  <c:v>10:42:34</c:v>
                </c:pt>
                <c:pt idx="91">
                  <c:v>10:42:35</c:v>
                </c:pt>
                <c:pt idx="92">
                  <c:v>10:42:36</c:v>
                </c:pt>
                <c:pt idx="93">
                  <c:v>10:42:37</c:v>
                </c:pt>
                <c:pt idx="94">
                  <c:v>10:42:38</c:v>
                </c:pt>
                <c:pt idx="95">
                  <c:v>10:42:39</c:v>
                </c:pt>
                <c:pt idx="96">
                  <c:v>10:42:40</c:v>
                </c:pt>
                <c:pt idx="97">
                  <c:v>10:42:41</c:v>
                </c:pt>
                <c:pt idx="98">
                  <c:v>10:42:42</c:v>
                </c:pt>
                <c:pt idx="99">
                  <c:v>10:42:43</c:v>
                </c:pt>
                <c:pt idx="100">
                  <c:v>10:42:44</c:v>
                </c:pt>
                <c:pt idx="101">
                  <c:v>10:42:45</c:v>
                </c:pt>
                <c:pt idx="102">
                  <c:v>10:42:46</c:v>
                </c:pt>
                <c:pt idx="103">
                  <c:v>10:42:47</c:v>
                </c:pt>
                <c:pt idx="104">
                  <c:v>10:42:48</c:v>
                </c:pt>
                <c:pt idx="105">
                  <c:v>10:42:49</c:v>
                </c:pt>
                <c:pt idx="106">
                  <c:v>10:42:50</c:v>
                </c:pt>
                <c:pt idx="107">
                  <c:v>10:42:51</c:v>
                </c:pt>
                <c:pt idx="108">
                  <c:v>10:42:52</c:v>
                </c:pt>
                <c:pt idx="109">
                  <c:v>10:42:53</c:v>
                </c:pt>
                <c:pt idx="110">
                  <c:v>10:42:54</c:v>
                </c:pt>
                <c:pt idx="111">
                  <c:v>10:42:55</c:v>
                </c:pt>
                <c:pt idx="112">
                  <c:v>10:42:56</c:v>
                </c:pt>
                <c:pt idx="113">
                  <c:v>10:42:57</c:v>
                </c:pt>
                <c:pt idx="114">
                  <c:v>10:42:58</c:v>
                </c:pt>
                <c:pt idx="115">
                  <c:v>10:42:59</c:v>
                </c:pt>
                <c:pt idx="116">
                  <c:v>10:43:00</c:v>
                </c:pt>
                <c:pt idx="117">
                  <c:v>10:43:01</c:v>
                </c:pt>
                <c:pt idx="118">
                  <c:v>10:43:02</c:v>
                </c:pt>
                <c:pt idx="119">
                  <c:v>10:43:03</c:v>
                </c:pt>
                <c:pt idx="120">
                  <c:v>10:43:04</c:v>
                </c:pt>
                <c:pt idx="121">
                  <c:v>10:43:05</c:v>
                </c:pt>
                <c:pt idx="122">
                  <c:v>10:43:06</c:v>
                </c:pt>
                <c:pt idx="123">
                  <c:v>10:43:07</c:v>
                </c:pt>
                <c:pt idx="124">
                  <c:v>10:43:08</c:v>
                </c:pt>
                <c:pt idx="125">
                  <c:v>10:43:09</c:v>
                </c:pt>
                <c:pt idx="126">
                  <c:v>10:43:10</c:v>
                </c:pt>
                <c:pt idx="127">
                  <c:v>10:43:11</c:v>
                </c:pt>
                <c:pt idx="128">
                  <c:v>10:43:12</c:v>
                </c:pt>
                <c:pt idx="129">
                  <c:v>10:43:13</c:v>
                </c:pt>
                <c:pt idx="130">
                  <c:v>10:43:14</c:v>
                </c:pt>
                <c:pt idx="131">
                  <c:v>10:43:15</c:v>
                </c:pt>
                <c:pt idx="132">
                  <c:v>10:43:16</c:v>
                </c:pt>
                <c:pt idx="133">
                  <c:v>10:43:17</c:v>
                </c:pt>
                <c:pt idx="134">
                  <c:v>10:43:18</c:v>
                </c:pt>
                <c:pt idx="135">
                  <c:v>10:43:19</c:v>
                </c:pt>
                <c:pt idx="136">
                  <c:v>10:43:20</c:v>
                </c:pt>
                <c:pt idx="137">
                  <c:v>10:43:21</c:v>
                </c:pt>
                <c:pt idx="138">
                  <c:v>10:43:22</c:v>
                </c:pt>
                <c:pt idx="139">
                  <c:v>10:43:23</c:v>
                </c:pt>
                <c:pt idx="140">
                  <c:v>10:43:24</c:v>
                </c:pt>
                <c:pt idx="141">
                  <c:v>10:43:25</c:v>
                </c:pt>
                <c:pt idx="142">
                  <c:v>10:43:26</c:v>
                </c:pt>
                <c:pt idx="143">
                  <c:v>10:43:27</c:v>
                </c:pt>
                <c:pt idx="144">
                  <c:v>10:43:28</c:v>
                </c:pt>
                <c:pt idx="145">
                  <c:v>10:43:29</c:v>
                </c:pt>
                <c:pt idx="146">
                  <c:v>10:43:30</c:v>
                </c:pt>
                <c:pt idx="147">
                  <c:v>10:43:31</c:v>
                </c:pt>
                <c:pt idx="148">
                  <c:v>10:43:32</c:v>
                </c:pt>
                <c:pt idx="149">
                  <c:v>10:43:33</c:v>
                </c:pt>
                <c:pt idx="150">
                  <c:v>10:43:34</c:v>
                </c:pt>
                <c:pt idx="151">
                  <c:v>10:43:35</c:v>
                </c:pt>
                <c:pt idx="152">
                  <c:v>10:43:36</c:v>
                </c:pt>
                <c:pt idx="153">
                  <c:v>10:43:37</c:v>
                </c:pt>
                <c:pt idx="154">
                  <c:v>10:43:38</c:v>
                </c:pt>
                <c:pt idx="155">
                  <c:v>10:43:39</c:v>
                </c:pt>
                <c:pt idx="156">
                  <c:v>10:43:40</c:v>
                </c:pt>
                <c:pt idx="157">
                  <c:v>10:43:41</c:v>
                </c:pt>
                <c:pt idx="158">
                  <c:v>10:43:42</c:v>
                </c:pt>
                <c:pt idx="159">
                  <c:v>10:43:43</c:v>
                </c:pt>
                <c:pt idx="160">
                  <c:v>10:43:44</c:v>
                </c:pt>
                <c:pt idx="161">
                  <c:v>10:43:45</c:v>
                </c:pt>
                <c:pt idx="162">
                  <c:v>10:43:46</c:v>
                </c:pt>
                <c:pt idx="163">
                  <c:v>10:43:47</c:v>
                </c:pt>
                <c:pt idx="164">
                  <c:v>10:43:48</c:v>
                </c:pt>
                <c:pt idx="165">
                  <c:v>10:43:49</c:v>
                </c:pt>
                <c:pt idx="166">
                  <c:v>10:43:50</c:v>
                </c:pt>
                <c:pt idx="167">
                  <c:v>10:43:51</c:v>
                </c:pt>
                <c:pt idx="168">
                  <c:v>10:43:52</c:v>
                </c:pt>
                <c:pt idx="169">
                  <c:v>10:43:53</c:v>
                </c:pt>
                <c:pt idx="170">
                  <c:v>10:43:54</c:v>
                </c:pt>
                <c:pt idx="171">
                  <c:v>10:43:55</c:v>
                </c:pt>
                <c:pt idx="172">
                  <c:v>10:43:56</c:v>
                </c:pt>
                <c:pt idx="173">
                  <c:v>10:43:57</c:v>
                </c:pt>
                <c:pt idx="174">
                  <c:v>10:43:58</c:v>
                </c:pt>
                <c:pt idx="175">
                  <c:v>10:43:59</c:v>
                </c:pt>
                <c:pt idx="176">
                  <c:v>10:44:00</c:v>
                </c:pt>
                <c:pt idx="177">
                  <c:v>10:44:01</c:v>
                </c:pt>
                <c:pt idx="178">
                  <c:v>10:44:02</c:v>
                </c:pt>
                <c:pt idx="179">
                  <c:v>10:44:03</c:v>
                </c:pt>
                <c:pt idx="180">
                  <c:v>10:44:04</c:v>
                </c:pt>
                <c:pt idx="181">
                  <c:v>10:44:05</c:v>
                </c:pt>
                <c:pt idx="182">
                  <c:v>10:44:06</c:v>
                </c:pt>
                <c:pt idx="183">
                  <c:v>10:44:07</c:v>
                </c:pt>
                <c:pt idx="184">
                  <c:v>10:44:08</c:v>
                </c:pt>
                <c:pt idx="185">
                  <c:v>10:44:09</c:v>
                </c:pt>
                <c:pt idx="186">
                  <c:v>10:44:10</c:v>
                </c:pt>
                <c:pt idx="187">
                  <c:v>10:44:11</c:v>
                </c:pt>
                <c:pt idx="188">
                  <c:v>10:44:12</c:v>
                </c:pt>
                <c:pt idx="189">
                  <c:v>10:44:13</c:v>
                </c:pt>
                <c:pt idx="190">
                  <c:v>10:44:14</c:v>
                </c:pt>
                <c:pt idx="191">
                  <c:v>10:44:15</c:v>
                </c:pt>
                <c:pt idx="192">
                  <c:v>10:44:16</c:v>
                </c:pt>
                <c:pt idx="193">
                  <c:v>10:44:17</c:v>
                </c:pt>
                <c:pt idx="194">
                  <c:v>10:44:18</c:v>
                </c:pt>
                <c:pt idx="195">
                  <c:v>10:44:19</c:v>
                </c:pt>
                <c:pt idx="196">
                  <c:v>10:44:20</c:v>
                </c:pt>
                <c:pt idx="197">
                  <c:v>10:44:21</c:v>
                </c:pt>
                <c:pt idx="198">
                  <c:v>10:44:22</c:v>
                </c:pt>
                <c:pt idx="199">
                  <c:v>10:44:23</c:v>
                </c:pt>
                <c:pt idx="200">
                  <c:v>10:44:24</c:v>
                </c:pt>
                <c:pt idx="201">
                  <c:v>10:44:25</c:v>
                </c:pt>
                <c:pt idx="202">
                  <c:v>10:44:26</c:v>
                </c:pt>
                <c:pt idx="203">
                  <c:v>10:44:27</c:v>
                </c:pt>
                <c:pt idx="204">
                  <c:v>10:44:28</c:v>
                </c:pt>
                <c:pt idx="205">
                  <c:v>10:44:29</c:v>
                </c:pt>
                <c:pt idx="206">
                  <c:v>10:44:30</c:v>
                </c:pt>
                <c:pt idx="207">
                  <c:v>10:44:31</c:v>
                </c:pt>
                <c:pt idx="208">
                  <c:v>10:44:32</c:v>
                </c:pt>
                <c:pt idx="209">
                  <c:v>10:44:33</c:v>
                </c:pt>
                <c:pt idx="210">
                  <c:v>10:44:34</c:v>
                </c:pt>
                <c:pt idx="211">
                  <c:v>10:44:35</c:v>
                </c:pt>
                <c:pt idx="212">
                  <c:v>10:44:36</c:v>
                </c:pt>
                <c:pt idx="213">
                  <c:v>10:44:37</c:v>
                </c:pt>
                <c:pt idx="214">
                  <c:v>10:44:38</c:v>
                </c:pt>
                <c:pt idx="215">
                  <c:v>10:44:39</c:v>
                </c:pt>
                <c:pt idx="216">
                  <c:v>10:44:40</c:v>
                </c:pt>
                <c:pt idx="217">
                  <c:v>10:44:41</c:v>
                </c:pt>
                <c:pt idx="218">
                  <c:v>10:44:42</c:v>
                </c:pt>
                <c:pt idx="219">
                  <c:v>10:44:43</c:v>
                </c:pt>
                <c:pt idx="220">
                  <c:v>10:44:44</c:v>
                </c:pt>
                <c:pt idx="221">
                  <c:v>10:44:45</c:v>
                </c:pt>
                <c:pt idx="222">
                  <c:v>10:44:46</c:v>
                </c:pt>
                <c:pt idx="223">
                  <c:v>10:44:47</c:v>
                </c:pt>
                <c:pt idx="224">
                  <c:v>10:44:48</c:v>
                </c:pt>
                <c:pt idx="225">
                  <c:v>10:44:49</c:v>
                </c:pt>
                <c:pt idx="226">
                  <c:v>10:44:50</c:v>
                </c:pt>
                <c:pt idx="227">
                  <c:v>10:44:51</c:v>
                </c:pt>
                <c:pt idx="228">
                  <c:v>10:44:52</c:v>
                </c:pt>
                <c:pt idx="229">
                  <c:v>10:44:53</c:v>
                </c:pt>
                <c:pt idx="230">
                  <c:v>10:44:54</c:v>
                </c:pt>
                <c:pt idx="231">
                  <c:v>10:44:55</c:v>
                </c:pt>
                <c:pt idx="232">
                  <c:v>10:44:56</c:v>
                </c:pt>
                <c:pt idx="233">
                  <c:v>10:44:57</c:v>
                </c:pt>
                <c:pt idx="234">
                  <c:v>10:44:58</c:v>
                </c:pt>
                <c:pt idx="235">
                  <c:v>10:44:59</c:v>
                </c:pt>
                <c:pt idx="236">
                  <c:v>10:45:00</c:v>
                </c:pt>
                <c:pt idx="237">
                  <c:v>10:45:01</c:v>
                </c:pt>
                <c:pt idx="238">
                  <c:v>10:45:02</c:v>
                </c:pt>
                <c:pt idx="239">
                  <c:v>10:45:03</c:v>
                </c:pt>
                <c:pt idx="240">
                  <c:v>10:45:04</c:v>
                </c:pt>
                <c:pt idx="241">
                  <c:v>10:45:05</c:v>
                </c:pt>
                <c:pt idx="242">
                  <c:v>10:45:06</c:v>
                </c:pt>
                <c:pt idx="243">
                  <c:v>10:45:07</c:v>
                </c:pt>
                <c:pt idx="244">
                  <c:v>10:45:08</c:v>
                </c:pt>
                <c:pt idx="245">
                  <c:v>10:45:09</c:v>
                </c:pt>
                <c:pt idx="246">
                  <c:v>10:45:10</c:v>
                </c:pt>
                <c:pt idx="247">
                  <c:v>10:45:11</c:v>
                </c:pt>
                <c:pt idx="248">
                  <c:v>10:45:12</c:v>
                </c:pt>
                <c:pt idx="249">
                  <c:v>10:45:13</c:v>
                </c:pt>
                <c:pt idx="250">
                  <c:v>10:45:14</c:v>
                </c:pt>
                <c:pt idx="251">
                  <c:v>10:45:15</c:v>
                </c:pt>
                <c:pt idx="252">
                  <c:v>10:45:16</c:v>
                </c:pt>
                <c:pt idx="253">
                  <c:v>10:45:17</c:v>
                </c:pt>
                <c:pt idx="254">
                  <c:v>10:45:18</c:v>
                </c:pt>
                <c:pt idx="255">
                  <c:v>10:45:19</c:v>
                </c:pt>
                <c:pt idx="256">
                  <c:v>10:45:20</c:v>
                </c:pt>
                <c:pt idx="257">
                  <c:v>10:45:21</c:v>
                </c:pt>
                <c:pt idx="258">
                  <c:v>10:45:22</c:v>
                </c:pt>
                <c:pt idx="259">
                  <c:v>10:45:23</c:v>
                </c:pt>
                <c:pt idx="260">
                  <c:v>10:45:24</c:v>
                </c:pt>
                <c:pt idx="261">
                  <c:v>10:45:25</c:v>
                </c:pt>
                <c:pt idx="262">
                  <c:v>10:45:26</c:v>
                </c:pt>
                <c:pt idx="263">
                  <c:v>10:45:27</c:v>
                </c:pt>
                <c:pt idx="264">
                  <c:v>10:45:28</c:v>
                </c:pt>
                <c:pt idx="265">
                  <c:v>10:45:29</c:v>
                </c:pt>
                <c:pt idx="266">
                  <c:v>10:45:30</c:v>
                </c:pt>
                <c:pt idx="267">
                  <c:v>10:45:31</c:v>
                </c:pt>
                <c:pt idx="268">
                  <c:v>10:45:32</c:v>
                </c:pt>
                <c:pt idx="269">
                  <c:v>10:45:33</c:v>
                </c:pt>
                <c:pt idx="270">
                  <c:v>10:45:34</c:v>
                </c:pt>
                <c:pt idx="271">
                  <c:v>10:45:35</c:v>
                </c:pt>
                <c:pt idx="272">
                  <c:v>10:45:36</c:v>
                </c:pt>
                <c:pt idx="273">
                  <c:v>10:45:37</c:v>
                </c:pt>
                <c:pt idx="274">
                  <c:v>10:45:38</c:v>
                </c:pt>
                <c:pt idx="275">
                  <c:v>10:45:39</c:v>
                </c:pt>
                <c:pt idx="276">
                  <c:v>10:45:40</c:v>
                </c:pt>
                <c:pt idx="277">
                  <c:v>10:45:41</c:v>
                </c:pt>
                <c:pt idx="278">
                  <c:v>10:45:42</c:v>
                </c:pt>
                <c:pt idx="279">
                  <c:v>10:45:43</c:v>
                </c:pt>
                <c:pt idx="280">
                  <c:v>10:45:44</c:v>
                </c:pt>
                <c:pt idx="281">
                  <c:v>10:45:45</c:v>
                </c:pt>
                <c:pt idx="282">
                  <c:v>10:45:46</c:v>
                </c:pt>
                <c:pt idx="283">
                  <c:v>10:45:47</c:v>
                </c:pt>
                <c:pt idx="284">
                  <c:v>10:45:48</c:v>
                </c:pt>
                <c:pt idx="285">
                  <c:v>10:45:49</c:v>
                </c:pt>
                <c:pt idx="286">
                  <c:v>10:45:50</c:v>
                </c:pt>
                <c:pt idx="287">
                  <c:v>10:45:51</c:v>
                </c:pt>
                <c:pt idx="288">
                  <c:v>10:45:52</c:v>
                </c:pt>
                <c:pt idx="289">
                  <c:v>10:45:53</c:v>
                </c:pt>
                <c:pt idx="290">
                  <c:v>10:45:54</c:v>
                </c:pt>
                <c:pt idx="291">
                  <c:v>10:45:55</c:v>
                </c:pt>
                <c:pt idx="292">
                  <c:v>10:45:56</c:v>
                </c:pt>
                <c:pt idx="293">
                  <c:v>10:45:57</c:v>
                </c:pt>
                <c:pt idx="294">
                  <c:v>10:45:58</c:v>
                </c:pt>
                <c:pt idx="295">
                  <c:v>10:45:59</c:v>
                </c:pt>
                <c:pt idx="296">
                  <c:v>10:46:00</c:v>
                </c:pt>
                <c:pt idx="297">
                  <c:v>10:46:01</c:v>
                </c:pt>
                <c:pt idx="298">
                  <c:v>10:46:02</c:v>
                </c:pt>
                <c:pt idx="299">
                  <c:v>10:46:03</c:v>
                </c:pt>
                <c:pt idx="300">
                  <c:v>10:46:04</c:v>
                </c:pt>
                <c:pt idx="301">
                  <c:v>10:46:05</c:v>
                </c:pt>
                <c:pt idx="302">
                  <c:v>10:46:06</c:v>
                </c:pt>
                <c:pt idx="303">
                  <c:v>10:46:07</c:v>
                </c:pt>
                <c:pt idx="304">
                  <c:v>10:46:08</c:v>
                </c:pt>
                <c:pt idx="305">
                  <c:v>10:46:09</c:v>
                </c:pt>
                <c:pt idx="306">
                  <c:v>10:46:10</c:v>
                </c:pt>
                <c:pt idx="307">
                  <c:v>10:46:11</c:v>
                </c:pt>
                <c:pt idx="308">
                  <c:v>10:46:12</c:v>
                </c:pt>
                <c:pt idx="309">
                  <c:v>10:46:13</c:v>
                </c:pt>
                <c:pt idx="310">
                  <c:v>10:46:14</c:v>
                </c:pt>
                <c:pt idx="311">
                  <c:v>10:46:15</c:v>
                </c:pt>
                <c:pt idx="312">
                  <c:v>10:46:16</c:v>
                </c:pt>
                <c:pt idx="313">
                  <c:v>10:46:17</c:v>
                </c:pt>
                <c:pt idx="314">
                  <c:v>10:46:18</c:v>
                </c:pt>
                <c:pt idx="315">
                  <c:v>10:46:19</c:v>
                </c:pt>
                <c:pt idx="316">
                  <c:v>10:46:20</c:v>
                </c:pt>
                <c:pt idx="317">
                  <c:v>10:46:21</c:v>
                </c:pt>
                <c:pt idx="318">
                  <c:v>10:46:22</c:v>
                </c:pt>
                <c:pt idx="319">
                  <c:v>10:46:23</c:v>
                </c:pt>
                <c:pt idx="320">
                  <c:v>10:46:24</c:v>
                </c:pt>
                <c:pt idx="321">
                  <c:v>10:46:25</c:v>
                </c:pt>
                <c:pt idx="322">
                  <c:v>10:46:26</c:v>
                </c:pt>
                <c:pt idx="323">
                  <c:v>10:46:27</c:v>
                </c:pt>
                <c:pt idx="324">
                  <c:v>10:46:28</c:v>
                </c:pt>
                <c:pt idx="325">
                  <c:v>10:46:29</c:v>
                </c:pt>
                <c:pt idx="326">
                  <c:v>10:46:30</c:v>
                </c:pt>
                <c:pt idx="327">
                  <c:v>10:46:31</c:v>
                </c:pt>
                <c:pt idx="328">
                  <c:v>10:46:32</c:v>
                </c:pt>
                <c:pt idx="329">
                  <c:v>10:46:33</c:v>
                </c:pt>
                <c:pt idx="330">
                  <c:v>10:46:34</c:v>
                </c:pt>
                <c:pt idx="331">
                  <c:v>10:46:35</c:v>
                </c:pt>
                <c:pt idx="332">
                  <c:v>10:46:36</c:v>
                </c:pt>
                <c:pt idx="333">
                  <c:v>10:46:37</c:v>
                </c:pt>
                <c:pt idx="334">
                  <c:v>10:46:38</c:v>
                </c:pt>
                <c:pt idx="335">
                  <c:v>10:46:39</c:v>
                </c:pt>
                <c:pt idx="336">
                  <c:v>10:46:40</c:v>
                </c:pt>
                <c:pt idx="337">
                  <c:v>10:46:41</c:v>
                </c:pt>
                <c:pt idx="338">
                  <c:v>10:46:42</c:v>
                </c:pt>
                <c:pt idx="339">
                  <c:v>10:46:43</c:v>
                </c:pt>
                <c:pt idx="340">
                  <c:v>10:46:44</c:v>
                </c:pt>
                <c:pt idx="341">
                  <c:v>10:46:45</c:v>
                </c:pt>
                <c:pt idx="342">
                  <c:v>10:46:46</c:v>
                </c:pt>
                <c:pt idx="343">
                  <c:v>10:46:47</c:v>
                </c:pt>
                <c:pt idx="344">
                  <c:v>10:46:48</c:v>
                </c:pt>
                <c:pt idx="345">
                  <c:v>10:46:49</c:v>
                </c:pt>
                <c:pt idx="346">
                  <c:v>10:46:50</c:v>
                </c:pt>
                <c:pt idx="347">
                  <c:v>10:46:51</c:v>
                </c:pt>
                <c:pt idx="348">
                  <c:v>10:46:52</c:v>
                </c:pt>
                <c:pt idx="349">
                  <c:v>10:46:53</c:v>
                </c:pt>
                <c:pt idx="350">
                  <c:v>10:46:54</c:v>
                </c:pt>
                <c:pt idx="351">
                  <c:v>10:46:55</c:v>
                </c:pt>
                <c:pt idx="352">
                  <c:v>10:46:56</c:v>
                </c:pt>
                <c:pt idx="353">
                  <c:v>10:46:57</c:v>
                </c:pt>
                <c:pt idx="354">
                  <c:v>10:46:58</c:v>
                </c:pt>
                <c:pt idx="355">
                  <c:v>10:46:59</c:v>
                </c:pt>
                <c:pt idx="356">
                  <c:v>10:47:00</c:v>
                </c:pt>
                <c:pt idx="357">
                  <c:v>10:47:01</c:v>
                </c:pt>
                <c:pt idx="358">
                  <c:v>10:47:02</c:v>
                </c:pt>
                <c:pt idx="359">
                  <c:v>10:47:03</c:v>
                </c:pt>
                <c:pt idx="360">
                  <c:v>10:47:04</c:v>
                </c:pt>
                <c:pt idx="361">
                  <c:v>10:47:05</c:v>
                </c:pt>
                <c:pt idx="362">
                  <c:v>10:47:06</c:v>
                </c:pt>
                <c:pt idx="363">
                  <c:v>10:47:07</c:v>
                </c:pt>
                <c:pt idx="364">
                  <c:v>10:47:08</c:v>
                </c:pt>
                <c:pt idx="365">
                  <c:v>10:47:09</c:v>
                </c:pt>
                <c:pt idx="366">
                  <c:v>10:47:10</c:v>
                </c:pt>
                <c:pt idx="367">
                  <c:v>10:47:11</c:v>
                </c:pt>
                <c:pt idx="368">
                  <c:v>10:47:12</c:v>
                </c:pt>
                <c:pt idx="369">
                  <c:v>10:47:13</c:v>
                </c:pt>
                <c:pt idx="370">
                  <c:v>10:47:14</c:v>
                </c:pt>
                <c:pt idx="371">
                  <c:v>10:47:15</c:v>
                </c:pt>
                <c:pt idx="372">
                  <c:v>10:47:16</c:v>
                </c:pt>
                <c:pt idx="373">
                  <c:v>10:47:17</c:v>
                </c:pt>
                <c:pt idx="374">
                  <c:v>10:47:18</c:v>
                </c:pt>
                <c:pt idx="375">
                  <c:v>10:47:19</c:v>
                </c:pt>
                <c:pt idx="376">
                  <c:v>10:47:20</c:v>
                </c:pt>
                <c:pt idx="377">
                  <c:v>10:47:21</c:v>
                </c:pt>
                <c:pt idx="378">
                  <c:v>10:47:22</c:v>
                </c:pt>
                <c:pt idx="379">
                  <c:v>10:47:23</c:v>
                </c:pt>
                <c:pt idx="380">
                  <c:v>10:47:24</c:v>
                </c:pt>
                <c:pt idx="381">
                  <c:v>10:47:25</c:v>
                </c:pt>
                <c:pt idx="382">
                  <c:v>10:47:26</c:v>
                </c:pt>
                <c:pt idx="383">
                  <c:v>10:47:27</c:v>
                </c:pt>
                <c:pt idx="384">
                  <c:v>10:47:28</c:v>
                </c:pt>
                <c:pt idx="385">
                  <c:v>10:47:29</c:v>
                </c:pt>
                <c:pt idx="386">
                  <c:v>10:47:30</c:v>
                </c:pt>
                <c:pt idx="387">
                  <c:v>10:47:31</c:v>
                </c:pt>
                <c:pt idx="388">
                  <c:v>10:47:32</c:v>
                </c:pt>
                <c:pt idx="389">
                  <c:v>10:47:33</c:v>
                </c:pt>
                <c:pt idx="390">
                  <c:v>10:47:34</c:v>
                </c:pt>
                <c:pt idx="391">
                  <c:v>10:47:35</c:v>
                </c:pt>
                <c:pt idx="392">
                  <c:v>10:47:36</c:v>
                </c:pt>
                <c:pt idx="393">
                  <c:v>10:47:37</c:v>
                </c:pt>
                <c:pt idx="394">
                  <c:v>10:47:38</c:v>
                </c:pt>
                <c:pt idx="395">
                  <c:v>10:47:39</c:v>
                </c:pt>
                <c:pt idx="396">
                  <c:v>10:47:40</c:v>
                </c:pt>
                <c:pt idx="397">
                  <c:v>10:47:41</c:v>
                </c:pt>
                <c:pt idx="398">
                  <c:v>10:47:42</c:v>
                </c:pt>
                <c:pt idx="399">
                  <c:v>10:47:43</c:v>
                </c:pt>
                <c:pt idx="400">
                  <c:v>10:47:44</c:v>
                </c:pt>
                <c:pt idx="401">
                  <c:v>10:47:45</c:v>
                </c:pt>
                <c:pt idx="402">
                  <c:v>10:47:46</c:v>
                </c:pt>
                <c:pt idx="403">
                  <c:v>10:47:47</c:v>
                </c:pt>
                <c:pt idx="404">
                  <c:v>10:47:48</c:v>
                </c:pt>
                <c:pt idx="405">
                  <c:v>10:47:49</c:v>
                </c:pt>
                <c:pt idx="406">
                  <c:v>10:47:50</c:v>
                </c:pt>
                <c:pt idx="407">
                  <c:v>10:47:51</c:v>
                </c:pt>
                <c:pt idx="408">
                  <c:v>10:47:52</c:v>
                </c:pt>
                <c:pt idx="409">
                  <c:v>10:47:53</c:v>
                </c:pt>
                <c:pt idx="410">
                  <c:v>10:47:54</c:v>
                </c:pt>
                <c:pt idx="411">
                  <c:v>10:47:55</c:v>
                </c:pt>
                <c:pt idx="412">
                  <c:v>10:47:56</c:v>
                </c:pt>
                <c:pt idx="413">
                  <c:v>10:47:57</c:v>
                </c:pt>
                <c:pt idx="414">
                  <c:v>10:47:58</c:v>
                </c:pt>
                <c:pt idx="415">
                  <c:v>10:47:59</c:v>
                </c:pt>
                <c:pt idx="416">
                  <c:v>10:48:00</c:v>
                </c:pt>
                <c:pt idx="417">
                  <c:v>10:48:01</c:v>
                </c:pt>
                <c:pt idx="418">
                  <c:v>10:48:02</c:v>
                </c:pt>
                <c:pt idx="419">
                  <c:v>10:48:03</c:v>
                </c:pt>
                <c:pt idx="420">
                  <c:v>10:48:04</c:v>
                </c:pt>
                <c:pt idx="421">
                  <c:v>10:48:05</c:v>
                </c:pt>
                <c:pt idx="422">
                  <c:v>10:48:06</c:v>
                </c:pt>
                <c:pt idx="423">
                  <c:v>10:48:07</c:v>
                </c:pt>
                <c:pt idx="424">
                  <c:v>10:48:08</c:v>
                </c:pt>
                <c:pt idx="425">
                  <c:v>10:48:09</c:v>
                </c:pt>
                <c:pt idx="426">
                  <c:v>10:48:10</c:v>
                </c:pt>
                <c:pt idx="427">
                  <c:v>10:48:11</c:v>
                </c:pt>
                <c:pt idx="428">
                  <c:v>10:48:12</c:v>
                </c:pt>
                <c:pt idx="429">
                  <c:v>10:48:13</c:v>
                </c:pt>
                <c:pt idx="430">
                  <c:v>10:48:14</c:v>
                </c:pt>
                <c:pt idx="431">
                  <c:v>10:48:15</c:v>
                </c:pt>
                <c:pt idx="432">
                  <c:v>10:48:16</c:v>
                </c:pt>
                <c:pt idx="433">
                  <c:v>10:48:17</c:v>
                </c:pt>
                <c:pt idx="434">
                  <c:v>10:48:18</c:v>
                </c:pt>
                <c:pt idx="435">
                  <c:v>10:48:19</c:v>
                </c:pt>
                <c:pt idx="436">
                  <c:v>10:48:20</c:v>
                </c:pt>
                <c:pt idx="437">
                  <c:v>10:48:21</c:v>
                </c:pt>
                <c:pt idx="438">
                  <c:v>10:48:22</c:v>
                </c:pt>
                <c:pt idx="439">
                  <c:v>10:48:23</c:v>
                </c:pt>
                <c:pt idx="440">
                  <c:v>10:48:24</c:v>
                </c:pt>
                <c:pt idx="441">
                  <c:v>10:48:25</c:v>
                </c:pt>
                <c:pt idx="442">
                  <c:v>10:48:26</c:v>
                </c:pt>
                <c:pt idx="443">
                  <c:v>10:48:27</c:v>
                </c:pt>
                <c:pt idx="444">
                  <c:v>10:48:28</c:v>
                </c:pt>
                <c:pt idx="445">
                  <c:v>10:48:29</c:v>
                </c:pt>
                <c:pt idx="446">
                  <c:v>10:48:30</c:v>
                </c:pt>
                <c:pt idx="447">
                  <c:v>10:48:31</c:v>
                </c:pt>
                <c:pt idx="448">
                  <c:v>10:48:32</c:v>
                </c:pt>
                <c:pt idx="449">
                  <c:v>10:48:33</c:v>
                </c:pt>
                <c:pt idx="450">
                  <c:v>10:48:34</c:v>
                </c:pt>
                <c:pt idx="451">
                  <c:v>10:48:35</c:v>
                </c:pt>
                <c:pt idx="452">
                  <c:v>10:48:36</c:v>
                </c:pt>
                <c:pt idx="453">
                  <c:v>10:48:37</c:v>
                </c:pt>
                <c:pt idx="454">
                  <c:v>10:48:38</c:v>
                </c:pt>
                <c:pt idx="455">
                  <c:v>10:48:39</c:v>
                </c:pt>
                <c:pt idx="456">
                  <c:v>10:48:40</c:v>
                </c:pt>
                <c:pt idx="457">
                  <c:v>10:48:41</c:v>
                </c:pt>
                <c:pt idx="458">
                  <c:v>10:48:42</c:v>
                </c:pt>
                <c:pt idx="459">
                  <c:v>10:48:43</c:v>
                </c:pt>
                <c:pt idx="460">
                  <c:v>10:48:44</c:v>
                </c:pt>
                <c:pt idx="461">
                  <c:v>10:48:45</c:v>
                </c:pt>
                <c:pt idx="462">
                  <c:v>10:48:46</c:v>
                </c:pt>
                <c:pt idx="463">
                  <c:v>10:48:47</c:v>
                </c:pt>
                <c:pt idx="464">
                  <c:v>10:48:48</c:v>
                </c:pt>
                <c:pt idx="465">
                  <c:v>10:48:49</c:v>
                </c:pt>
                <c:pt idx="466">
                  <c:v>10:48:50</c:v>
                </c:pt>
                <c:pt idx="467">
                  <c:v>10:48:51</c:v>
                </c:pt>
                <c:pt idx="468">
                  <c:v>10:48:52</c:v>
                </c:pt>
                <c:pt idx="469">
                  <c:v>10:48:53</c:v>
                </c:pt>
                <c:pt idx="470">
                  <c:v>10:48:54</c:v>
                </c:pt>
                <c:pt idx="471">
                  <c:v>10:48:55</c:v>
                </c:pt>
                <c:pt idx="472">
                  <c:v>10:48:56</c:v>
                </c:pt>
                <c:pt idx="473">
                  <c:v>10:48:57</c:v>
                </c:pt>
                <c:pt idx="474">
                  <c:v>10:48:58</c:v>
                </c:pt>
                <c:pt idx="475">
                  <c:v>10:48:59</c:v>
                </c:pt>
                <c:pt idx="476">
                  <c:v>10:49:00</c:v>
                </c:pt>
                <c:pt idx="477">
                  <c:v>10:49:01</c:v>
                </c:pt>
                <c:pt idx="478">
                  <c:v>10:49:02</c:v>
                </c:pt>
                <c:pt idx="479">
                  <c:v>10:49:03</c:v>
                </c:pt>
                <c:pt idx="480">
                  <c:v>10:49:04</c:v>
                </c:pt>
                <c:pt idx="481">
                  <c:v>10:49:05</c:v>
                </c:pt>
                <c:pt idx="482">
                  <c:v>10:49:06</c:v>
                </c:pt>
                <c:pt idx="483">
                  <c:v>10:49:07</c:v>
                </c:pt>
                <c:pt idx="484">
                  <c:v>10:49:08</c:v>
                </c:pt>
                <c:pt idx="485">
                  <c:v>10:49:09</c:v>
                </c:pt>
                <c:pt idx="486">
                  <c:v>10:49:10</c:v>
                </c:pt>
                <c:pt idx="487">
                  <c:v>10:49:11</c:v>
                </c:pt>
                <c:pt idx="488">
                  <c:v>10:49:12</c:v>
                </c:pt>
                <c:pt idx="489">
                  <c:v>10:49:13</c:v>
                </c:pt>
                <c:pt idx="490">
                  <c:v>10:49:14</c:v>
                </c:pt>
                <c:pt idx="491">
                  <c:v>10:49:15</c:v>
                </c:pt>
                <c:pt idx="492">
                  <c:v>10:49:16</c:v>
                </c:pt>
                <c:pt idx="493">
                  <c:v>10:49:17</c:v>
                </c:pt>
                <c:pt idx="494">
                  <c:v>10:49:18</c:v>
                </c:pt>
                <c:pt idx="495">
                  <c:v>10:49:19</c:v>
                </c:pt>
                <c:pt idx="496">
                  <c:v>10:49:20</c:v>
                </c:pt>
                <c:pt idx="497">
                  <c:v>10:49:21</c:v>
                </c:pt>
                <c:pt idx="498">
                  <c:v>10:49:22</c:v>
                </c:pt>
                <c:pt idx="499">
                  <c:v>10:49:23</c:v>
                </c:pt>
                <c:pt idx="500">
                  <c:v>10:49:24</c:v>
                </c:pt>
                <c:pt idx="501">
                  <c:v>10:49:25</c:v>
                </c:pt>
                <c:pt idx="502">
                  <c:v>10:49:26</c:v>
                </c:pt>
                <c:pt idx="503">
                  <c:v>10:49:27</c:v>
                </c:pt>
                <c:pt idx="504">
                  <c:v>10:49:28</c:v>
                </c:pt>
                <c:pt idx="505">
                  <c:v>10:49:29</c:v>
                </c:pt>
                <c:pt idx="506">
                  <c:v>10:49:30</c:v>
                </c:pt>
                <c:pt idx="507">
                  <c:v>10:49:31</c:v>
                </c:pt>
                <c:pt idx="508">
                  <c:v>10:49:32</c:v>
                </c:pt>
                <c:pt idx="509">
                  <c:v>10:49:33</c:v>
                </c:pt>
                <c:pt idx="510">
                  <c:v>10:49:34</c:v>
                </c:pt>
                <c:pt idx="511">
                  <c:v>10:49:35</c:v>
                </c:pt>
                <c:pt idx="512">
                  <c:v>10:49:36</c:v>
                </c:pt>
                <c:pt idx="513">
                  <c:v>10:49:37</c:v>
                </c:pt>
                <c:pt idx="514">
                  <c:v>10:49:38</c:v>
                </c:pt>
                <c:pt idx="515">
                  <c:v>10:49:39</c:v>
                </c:pt>
                <c:pt idx="516">
                  <c:v>10:49:40</c:v>
                </c:pt>
                <c:pt idx="517">
                  <c:v>10:49:41</c:v>
                </c:pt>
                <c:pt idx="518">
                  <c:v>10:49:42</c:v>
                </c:pt>
                <c:pt idx="519">
                  <c:v>10:49:43</c:v>
                </c:pt>
                <c:pt idx="520">
                  <c:v>10:49:44</c:v>
                </c:pt>
                <c:pt idx="521">
                  <c:v>10:49:45</c:v>
                </c:pt>
                <c:pt idx="522">
                  <c:v>10:49:46</c:v>
                </c:pt>
                <c:pt idx="523">
                  <c:v>10:49:47</c:v>
                </c:pt>
                <c:pt idx="524">
                  <c:v>10:49:48</c:v>
                </c:pt>
                <c:pt idx="525">
                  <c:v>10:49:49</c:v>
                </c:pt>
                <c:pt idx="526">
                  <c:v>10:49:50</c:v>
                </c:pt>
                <c:pt idx="527">
                  <c:v>10:49:51</c:v>
                </c:pt>
                <c:pt idx="528">
                  <c:v>10:49:52</c:v>
                </c:pt>
                <c:pt idx="529">
                  <c:v>10:49:53</c:v>
                </c:pt>
                <c:pt idx="530">
                  <c:v>10:49:54</c:v>
                </c:pt>
                <c:pt idx="531">
                  <c:v>10:49:55</c:v>
                </c:pt>
                <c:pt idx="532">
                  <c:v>10:49:56</c:v>
                </c:pt>
                <c:pt idx="533">
                  <c:v>10:49:57</c:v>
                </c:pt>
                <c:pt idx="534">
                  <c:v>10:49:58</c:v>
                </c:pt>
                <c:pt idx="535">
                  <c:v>10:49:59</c:v>
                </c:pt>
                <c:pt idx="536">
                  <c:v>10:50:00</c:v>
                </c:pt>
                <c:pt idx="537">
                  <c:v>10:50:01</c:v>
                </c:pt>
                <c:pt idx="538">
                  <c:v>10:50:02</c:v>
                </c:pt>
                <c:pt idx="539">
                  <c:v>10:50:03</c:v>
                </c:pt>
                <c:pt idx="540">
                  <c:v>10:50:04</c:v>
                </c:pt>
                <c:pt idx="541">
                  <c:v>10:50:05</c:v>
                </c:pt>
                <c:pt idx="542">
                  <c:v>10:50:06</c:v>
                </c:pt>
                <c:pt idx="543">
                  <c:v>10:50:07</c:v>
                </c:pt>
                <c:pt idx="544">
                  <c:v>10:50:08</c:v>
                </c:pt>
                <c:pt idx="545">
                  <c:v>10:50:09</c:v>
                </c:pt>
                <c:pt idx="546">
                  <c:v>10:50:10</c:v>
                </c:pt>
                <c:pt idx="547">
                  <c:v>10:50:11</c:v>
                </c:pt>
                <c:pt idx="548">
                  <c:v>10:50:12</c:v>
                </c:pt>
                <c:pt idx="549">
                  <c:v>10:50:13</c:v>
                </c:pt>
                <c:pt idx="550">
                  <c:v>10:50:14</c:v>
                </c:pt>
                <c:pt idx="551">
                  <c:v>10:50:15</c:v>
                </c:pt>
                <c:pt idx="552">
                  <c:v>10:50:16</c:v>
                </c:pt>
                <c:pt idx="553">
                  <c:v>10:50:17</c:v>
                </c:pt>
                <c:pt idx="554">
                  <c:v>10:50:18</c:v>
                </c:pt>
                <c:pt idx="555">
                  <c:v>10:50:19</c:v>
                </c:pt>
                <c:pt idx="556">
                  <c:v>10:50:20</c:v>
                </c:pt>
                <c:pt idx="557">
                  <c:v>10:50:21</c:v>
                </c:pt>
                <c:pt idx="558">
                  <c:v>10:50:22</c:v>
                </c:pt>
                <c:pt idx="559">
                  <c:v>10:50:23</c:v>
                </c:pt>
                <c:pt idx="560">
                  <c:v>10:50:24</c:v>
                </c:pt>
                <c:pt idx="561">
                  <c:v>10:50:25</c:v>
                </c:pt>
                <c:pt idx="562">
                  <c:v>10:50:26</c:v>
                </c:pt>
                <c:pt idx="563">
                  <c:v>10:50:27</c:v>
                </c:pt>
                <c:pt idx="564">
                  <c:v>10:50:28</c:v>
                </c:pt>
                <c:pt idx="565">
                  <c:v>10:50:29</c:v>
                </c:pt>
                <c:pt idx="566">
                  <c:v>10:50:30</c:v>
                </c:pt>
                <c:pt idx="567">
                  <c:v>10:50:31</c:v>
                </c:pt>
                <c:pt idx="568">
                  <c:v>10:50:32</c:v>
                </c:pt>
                <c:pt idx="569">
                  <c:v>10:50:33</c:v>
                </c:pt>
                <c:pt idx="570">
                  <c:v>10:50:34</c:v>
                </c:pt>
                <c:pt idx="571">
                  <c:v>10:50:35</c:v>
                </c:pt>
                <c:pt idx="572">
                  <c:v>10:50:36</c:v>
                </c:pt>
                <c:pt idx="573">
                  <c:v>10:50:37</c:v>
                </c:pt>
                <c:pt idx="574">
                  <c:v>10:50:38</c:v>
                </c:pt>
                <c:pt idx="575">
                  <c:v>10:50:39</c:v>
                </c:pt>
                <c:pt idx="576">
                  <c:v>10:50:40</c:v>
                </c:pt>
                <c:pt idx="577">
                  <c:v>10:50:41</c:v>
                </c:pt>
                <c:pt idx="578">
                  <c:v>10:50:42</c:v>
                </c:pt>
                <c:pt idx="579">
                  <c:v>10:50:43</c:v>
                </c:pt>
                <c:pt idx="580">
                  <c:v>10:50:44</c:v>
                </c:pt>
                <c:pt idx="581">
                  <c:v>10:50:45</c:v>
                </c:pt>
                <c:pt idx="582">
                  <c:v>10:50:46</c:v>
                </c:pt>
                <c:pt idx="583">
                  <c:v>10:50:47</c:v>
                </c:pt>
                <c:pt idx="584">
                  <c:v>10:50:48</c:v>
                </c:pt>
                <c:pt idx="585">
                  <c:v>10:50:49</c:v>
                </c:pt>
                <c:pt idx="586">
                  <c:v>10:50:50</c:v>
                </c:pt>
                <c:pt idx="587">
                  <c:v>10:50:51</c:v>
                </c:pt>
                <c:pt idx="588">
                  <c:v>10:50:52</c:v>
                </c:pt>
                <c:pt idx="589">
                  <c:v>10:50:53</c:v>
                </c:pt>
                <c:pt idx="590">
                  <c:v>10:50:54</c:v>
                </c:pt>
                <c:pt idx="591">
                  <c:v>10:50:55</c:v>
                </c:pt>
                <c:pt idx="592">
                  <c:v>10:50:56</c:v>
                </c:pt>
                <c:pt idx="593">
                  <c:v>10:50:57</c:v>
                </c:pt>
                <c:pt idx="594">
                  <c:v>10:50:58</c:v>
                </c:pt>
                <c:pt idx="595">
                  <c:v>10:50:59</c:v>
                </c:pt>
                <c:pt idx="596">
                  <c:v>10:51:00</c:v>
                </c:pt>
                <c:pt idx="597">
                  <c:v>10:51:01</c:v>
                </c:pt>
                <c:pt idx="598">
                  <c:v>10:51:02</c:v>
                </c:pt>
                <c:pt idx="599">
                  <c:v>10:51:03</c:v>
                </c:pt>
                <c:pt idx="600">
                  <c:v>10:51:04</c:v>
                </c:pt>
                <c:pt idx="601">
                  <c:v>10:51:05</c:v>
                </c:pt>
                <c:pt idx="602">
                  <c:v>10:51:06</c:v>
                </c:pt>
                <c:pt idx="603">
                  <c:v>10:51:07</c:v>
                </c:pt>
                <c:pt idx="604">
                  <c:v>10:51:08</c:v>
                </c:pt>
                <c:pt idx="605">
                  <c:v>10:51:09</c:v>
                </c:pt>
                <c:pt idx="606">
                  <c:v>10:51:10</c:v>
                </c:pt>
                <c:pt idx="607">
                  <c:v>10:51:11</c:v>
                </c:pt>
                <c:pt idx="608">
                  <c:v>10:51:12</c:v>
                </c:pt>
                <c:pt idx="609">
                  <c:v>10:51:13</c:v>
                </c:pt>
                <c:pt idx="610">
                  <c:v>10:51:14</c:v>
                </c:pt>
                <c:pt idx="611">
                  <c:v>10:51:15</c:v>
                </c:pt>
                <c:pt idx="612">
                  <c:v>10:51:16</c:v>
                </c:pt>
                <c:pt idx="613">
                  <c:v>10:51:17</c:v>
                </c:pt>
                <c:pt idx="614">
                  <c:v>10:51:18</c:v>
                </c:pt>
                <c:pt idx="615">
                  <c:v>10:51:19</c:v>
                </c:pt>
                <c:pt idx="616">
                  <c:v>10:51:20</c:v>
                </c:pt>
                <c:pt idx="617">
                  <c:v>10:51:21</c:v>
                </c:pt>
                <c:pt idx="618">
                  <c:v>10:51:22</c:v>
                </c:pt>
                <c:pt idx="619">
                  <c:v>10:51:23</c:v>
                </c:pt>
                <c:pt idx="620">
                  <c:v>10:51:24</c:v>
                </c:pt>
                <c:pt idx="621">
                  <c:v>10:51:25</c:v>
                </c:pt>
                <c:pt idx="622">
                  <c:v>10:51:26</c:v>
                </c:pt>
                <c:pt idx="623">
                  <c:v>10:51:27</c:v>
                </c:pt>
                <c:pt idx="624">
                  <c:v>10:51:28</c:v>
                </c:pt>
                <c:pt idx="625">
                  <c:v>10:51:29</c:v>
                </c:pt>
                <c:pt idx="626">
                  <c:v>10:51:30</c:v>
                </c:pt>
                <c:pt idx="627">
                  <c:v>10:51:31</c:v>
                </c:pt>
                <c:pt idx="628">
                  <c:v>10:51:32</c:v>
                </c:pt>
                <c:pt idx="629">
                  <c:v>10:51:33</c:v>
                </c:pt>
                <c:pt idx="630">
                  <c:v>10:51:34</c:v>
                </c:pt>
                <c:pt idx="631">
                  <c:v>10:51:35</c:v>
                </c:pt>
                <c:pt idx="632">
                  <c:v>10:51:36</c:v>
                </c:pt>
                <c:pt idx="633">
                  <c:v>10:51:37</c:v>
                </c:pt>
                <c:pt idx="634">
                  <c:v>10:51:38</c:v>
                </c:pt>
                <c:pt idx="635">
                  <c:v>10:51:39</c:v>
                </c:pt>
                <c:pt idx="636">
                  <c:v>10:51:40</c:v>
                </c:pt>
                <c:pt idx="637">
                  <c:v>10:51:41</c:v>
                </c:pt>
                <c:pt idx="638">
                  <c:v>10:51:42</c:v>
                </c:pt>
                <c:pt idx="639">
                  <c:v>10:51:43</c:v>
                </c:pt>
                <c:pt idx="640">
                  <c:v>10:51:44</c:v>
                </c:pt>
                <c:pt idx="641">
                  <c:v>10:51:45</c:v>
                </c:pt>
                <c:pt idx="642">
                  <c:v>10:51:46</c:v>
                </c:pt>
                <c:pt idx="643">
                  <c:v>10:51:47</c:v>
                </c:pt>
                <c:pt idx="644">
                  <c:v>10:51:48</c:v>
                </c:pt>
                <c:pt idx="645">
                  <c:v>10:51:49</c:v>
                </c:pt>
                <c:pt idx="646">
                  <c:v>10:51:50</c:v>
                </c:pt>
                <c:pt idx="647">
                  <c:v>10:51:51</c:v>
                </c:pt>
                <c:pt idx="648">
                  <c:v>10:51:52</c:v>
                </c:pt>
                <c:pt idx="649">
                  <c:v>10:51:53</c:v>
                </c:pt>
                <c:pt idx="650">
                  <c:v>10:51:54</c:v>
                </c:pt>
                <c:pt idx="651">
                  <c:v>10:51:55</c:v>
                </c:pt>
                <c:pt idx="652">
                  <c:v>10:51:56</c:v>
                </c:pt>
                <c:pt idx="653">
                  <c:v>10:51:57</c:v>
                </c:pt>
                <c:pt idx="654">
                  <c:v>10:51:58</c:v>
                </c:pt>
                <c:pt idx="655">
                  <c:v>10:51:59</c:v>
                </c:pt>
                <c:pt idx="656">
                  <c:v>10:52:00</c:v>
                </c:pt>
                <c:pt idx="657">
                  <c:v>10:52:01</c:v>
                </c:pt>
                <c:pt idx="658">
                  <c:v>10:52:02</c:v>
                </c:pt>
                <c:pt idx="659">
                  <c:v>10:52:03</c:v>
                </c:pt>
                <c:pt idx="660">
                  <c:v>10:52:04</c:v>
                </c:pt>
                <c:pt idx="661">
                  <c:v>10:52:05</c:v>
                </c:pt>
                <c:pt idx="662">
                  <c:v>10:52:06</c:v>
                </c:pt>
                <c:pt idx="663">
                  <c:v>10:52:07</c:v>
                </c:pt>
                <c:pt idx="664">
                  <c:v>10:52:08</c:v>
                </c:pt>
                <c:pt idx="665">
                  <c:v>10:52:09</c:v>
                </c:pt>
                <c:pt idx="666">
                  <c:v>10:52:10</c:v>
                </c:pt>
                <c:pt idx="667">
                  <c:v>10:52:11</c:v>
                </c:pt>
                <c:pt idx="668">
                  <c:v>10:52:12</c:v>
                </c:pt>
                <c:pt idx="669">
                  <c:v>10:52:13</c:v>
                </c:pt>
                <c:pt idx="670">
                  <c:v>10:52:14</c:v>
                </c:pt>
                <c:pt idx="671">
                  <c:v>10:52:15</c:v>
                </c:pt>
                <c:pt idx="672">
                  <c:v>10:52:16</c:v>
                </c:pt>
                <c:pt idx="673">
                  <c:v>10:52:17</c:v>
                </c:pt>
                <c:pt idx="674">
                  <c:v>10:52:18</c:v>
                </c:pt>
                <c:pt idx="675">
                  <c:v>10:52:19</c:v>
                </c:pt>
                <c:pt idx="676">
                  <c:v>10:52:20</c:v>
                </c:pt>
                <c:pt idx="677">
                  <c:v>10:52:21</c:v>
                </c:pt>
                <c:pt idx="678">
                  <c:v>10:52:22</c:v>
                </c:pt>
                <c:pt idx="679">
                  <c:v>10:52:23</c:v>
                </c:pt>
                <c:pt idx="680">
                  <c:v>10:52:24</c:v>
                </c:pt>
                <c:pt idx="681">
                  <c:v>10:52:25</c:v>
                </c:pt>
                <c:pt idx="682">
                  <c:v>10:52:26</c:v>
                </c:pt>
                <c:pt idx="683">
                  <c:v>10:52:27</c:v>
                </c:pt>
                <c:pt idx="684">
                  <c:v>10:52:28</c:v>
                </c:pt>
                <c:pt idx="685">
                  <c:v>10:52:29</c:v>
                </c:pt>
                <c:pt idx="686">
                  <c:v>10:52:30</c:v>
                </c:pt>
                <c:pt idx="687">
                  <c:v>10:52:31</c:v>
                </c:pt>
                <c:pt idx="688">
                  <c:v>10:52:32</c:v>
                </c:pt>
                <c:pt idx="689">
                  <c:v>10:52:33</c:v>
                </c:pt>
                <c:pt idx="690">
                  <c:v>10:52:34</c:v>
                </c:pt>
                <c:pt idx="691">
                  <c:v>10:52:35</c:v>
                </c:pt>
                <c:pt idx="692">
                  <c:v>10:52:36</c:v>
                </c:pt>
                <c:pt idx="693">
                  <c:v>10:52:37</c:v>
                </c:pt>
                <c:pt idx="694">
                  <c:v>10:52:38</c:v>
                </c:pt>
                <c:pt idx="695">
                  <c:v>10:52:39</c:v>
                </c:pt>
                <c:pt idx="696">
                  <c:v>10:52:40</c:v>
                </c:pt>
                <c:pt idx="697">
                  <c:v>10:52:41</c:v>
                </c:pt>
                <c:pt idx="698">
                  <c:v>10:52:42</c:v>
                </c:pt>
                <c:pt idx="699">
                  <c:v>10:52:43</c:v>
                </c:pt>
                <c:pt idx="700">
                  <c:v>10:52:44</c:v>
                </c:pt>
                <c:pt idx="701">
                  <c:v>10:52:45</c:v>
                </c:pt>
                <c:pt idx="702">
                  <c:v>10:52:46</c:v>
                </c:pt>
                <c:pt idx="703">
                  <c:v>10:52:47</c:v>
                </c:pt>
                <c:pt idx="704">
                  <c:v>10:52:48</c:v>
                </c:pt>
                <c:pt idx="705">
                  <c:v>10:52:49</c:v>
                </c:pt>
                <c:pt idx="706">
                  <c:v>10:52:50</c:v>
                </c:pt>
                <c:pt idx="707">
                  <c:v>10:52:51</c:v>
                </c:pt>
                <c:pt idx="708">
                  <c:v>10:52:52</c:v>
                </c:pt>
                <c:pt idx="709">
                  <c:v>10:52:53</c:v>
                </c:pt>
                <c:pt idx="710">
                  <c:v>10:52:54</c:v>
                </c:pt>
                <c:pt idx="711">
                  <c:v>10:52:55</c:v>
                </c:pt>
                <c:pt idx="712">
                  <c:v>10:52:56</c:v>
                </c:pt>
                <c:pt idx="713">
                  <c:v>10:52:57</c:v>
                </c:pt>
                <c:pt idx="714">
                  <c:v>10:52:58</c:v>
                </c:pt>
                <c:pt idx="715">
                  <c:v>10:52:59</c:v>
                </c:pt>
                <c:pt idx="716">
                  <c:v>10:53:00</c:v>
                </c:pt>
                <c:pt idx="717">
                  <c:v>10:53:01</c:v>
                </c:pt>
                <c:pt idx="718">
                  <c:v>10:53:02</c:v>
                </c:pt>
                <c:pt idx="719">
                  <c:v>10:53:03</c:v>
                </c:pt>
                <c:pt idx="720">
                  <c:v>10:53:04</c:v>
                </c:pt>
                <c:pt idx="721">
                  <c:v>10:53:05</c:v>
                </c:pt>
                <c:pt idx="722">
                  <c:v>10:53:06</c:v>
                </c:pt>
                <c:pt idx="723">
                  <c:v>10:53:07</c:v>
                </c:pt>
                <c:pt idx="724">
                  <c:v>10:53:08</c:v>
                </c:pt>
                <c:pt idx="725">
                  <c:v>10:53:09</c:v>
                </c:pt>
                <c:pt idx="726">
                  <c:v>10:53:10</c:v>
                </c:pt>
                <c:pt idx="727">
                  <c:v>10:53:11</c:v>
                </c:pt>
                <c:pt idx="728">
                  <c:v>10:53:12</c:v>
                </c:pt>
                <c:pt idx="729">
                  <c:v>10:53:13</c:v>
                </c:pt>
                <c:pt idx="730">
                  <c:v>10:53:14</c:v>
                </c:pt>
                <c:pt idx="731">
                  <c:v>10:53:15</c:v>
                </c:pt>
                <c:pt idx="732">
                  <c:v>10:53:16</c:v>
                </c:pt>
                <c:pt idx="733">
                  <c:v>10:53:17</c:v>
                </c:pt>
                <c:pt idx="734">
                  <c:v>10:53:18</c:v>
                </c:pt>
                <c:pt idx="735">
                  <c:v>10:53:19</c:v>
                </c:pt>
                <c:pt idx="736">
                  <c:v>10:53:20</c:v>
                </c:pt>
                <c:pt idx="737">
                  <c:v>10:53:21</c:v>
                </c:pt>
                <c:pt idx="738">
                  <c:v>10:53:22</c:v>
                </c:pt>
                <c:pt idx="739">
                  <c:v>10:53:23</c:v>
                </c:pt>
                <c:pt idx="740">
                  <c:v>10:53:24</c:v>
                </c:pt>
                <c:pt idx="741">
                  <c:v>10:53:25</c:v>
                </c:pt>
                <c:pt idx="742">
                  <c:v>10:53:26</c:v>
                </c:pt>
                <c:pt idx="743">
                  <c:v>10:53:27</c:v>
                </c:pt>
                <c:pt idx="744">
                  <c:v>10:53:28</c:v>
                </c:pt>
                <c:pt idx="745">
                  <c:v>10:53:29</c:v>
                </c:pt>
                <c:pt idx="746">
                  <c:v>10:53:30</c:v>
                </c:pt>
                <c:pt idx="747">
                  <c:v>10:53:31</c:v>
                </c:pt>
                <c:pt idx="748">
                  <c:v>10:53:32</c:v>
                </c:pt>
                <c:pt idx="749">
                  <c:v>10:53:33</c:v>
                </c:pt>
                <c:pt idx="750">
                  <c:v>10:53:34</c:v>
                </c:pt>
                <c:pt idx="751">
                  <c:v>10:53:35</c:v>
                </c:pt>
                <c:pt idx="752">
                  <c:v>10:53:36</c:v>
                </c:pt>
                <c:pt idx="753">
                  <c:v>10:53:37</c:v>
                </c:pt>
                <c:pt idx="754">
                  <c:v>10:53:38</c:v>
                </c:pt>
                <c:pt idx="755">
                  <c:v>10:53:39</c:v>
                </c:pt>
                <c:pt idx="756">
                  <c:v>10:53:40</c:v>
                </c:pt>
                <c:pt idx="757">
                  <c:v>10:53:41</c:v>
                </c:pt>
                <c:pt idx="758">
                  <c:v>10:53:42</c:v>
                </c:pt>
                <c:pt idx="759">
                  <c:v>10:53:43</c:v>
                </c:pt>
                <c:pt idx="760">
                  <c:v>10:53:44</c:v>
                </c:pt>
                <c:pt idx="761">
                  <c:v>10:53:45</c:v>
                </c:pt>
                <c:pt idx="762">
                  <c:v>10:53:46</c:v>
                </c:pt>
                <c:pt idx="763">
                  <c:v>10:53:47</c:v>
                </c:pt>
                <c:pt idx="764">
                  <c:v>10:53:48</c:v>
                </c:pt>
                <c:pt idx="765">
                  <c:v>10:53:49</c:v>
                </c:pt>
                <c:pt idx="766">
                  <c:v>10:53:50</c:v>
                </c:pt>
                <c:pt idx="767">
                  <c:v>10:53:51</c:v>
                </c:pt>
                <c:pt idx="768">
                  <c:v>10:53:52</c:v>
                </c:pt>
                <c:pt idx="769">
                  <c:v>10:53:53</c:v>
                </c:pt>
                <c:pt idx="770">
                  <c:v>10:53:54</c:v>
                </c:pt>
                <c:pt idx="771">
                  <c:v>10:53:55</c:v>
                </c:pt>
                <c:pt idx="772">
                  <c:v>10:53:56</c:v>
                </c:pt>
                <c:pt idx="773">
                  <c:v>10:53:57</c:v>
                </c:pt>
                <c:pt idx="774">
                  <c:v>10:53:58</c:v>
                </c:pt>
                <c:pt idx="775">
                  <c:v>10:53:59</c:v>
                </c:pt>
                <c:pt idx="776">
                  <c:v>10:54:00</c:v>
                </c:pt>
                <c:pt idx="777">
                  <c:v>10:54:01</c:v>
                </c:pt>
                <c:pt idx="778">
                  <c:v>10:54:02</c:v>
                </c:pt>
                <c:pt idx="779">
                  <c:v>10:54:03</c:v>
                </c:pt>
                <c:pt idx="780">
                  <c:v>10:54:04</c:v>
                </c:pt>
                <c:pt idx="781">
                  <c:v>10:54:05</c:v>
                </c:pt>
                <c:pt idx="782">
                  <c:v>10:54:06</c:v>
                </c:pt>
                <c:pt idx="783">
                  <c:v>10:54:07</c:v>
                </c:pt>
                <c:pt idx="784">
                  <c:v>10:54:08</c:v>
                </c:pt>
                <c:pt idx="785">
                  <c:v>10:54:09</c:v>
                </c:pt>
                <c:pt idx="786">
                  <c:v>10:54:10</c:v>
                </c:pt>
                <c:pt idx="787">
                  <c:v>10:54:11</c:v>
                </c:pt>
                <c:pt idx="788">
                  <c:v>10:54:12</c:v>
                </c:pt>
                <c:pt idx="789">
                  <c:v>10:54:13</c:v>
                </c:pt>
                <c:pt idx="790">
                  <c:v>10:54:14</c:v>
                </c:pt>
                <c:pt idx="791">
                  <c:v>10:54:15</c:v>
                </c:pt>
                <c:pt idx="792">
                  <c:v>10:54:16</c:v>
                </c:pt>
                <c:pt idx="793">
                  <c:v>10:54:17</c:v>
                </c:pt>
                <c:pt idx="794">
                  <c:v>10:54:18</c:v>
                </c:pt>
                <c:pt idx="795">
                  <c:v>10:54:19</c:v>
                </c:pt>
                <c:pt idx="796">
                  <c:v>10:54:20</c:v>
                </c:pt>
                <c:pt idx="797">
                  <c:v>10:54:21</c:v>
                </c:pt>
                <c:pt idx="798">
                  <c:v>10:54:22</c:v>
                </c:pt>
                <c:pt idx="799">
                  <c:v>10:54:23</c:v>
                </c:pt>
                <c:pt idx="800">
                  <c:v>10:54:24</c:v>
                </c:pt>
                <c:pt idx="801">
                  <c:v>10:54:25</c:v>
                </c:pt>
                <c:pt idx="802">
                  <c:v>10:54:26</c:v>
                </c:pt>
                <c:pt idx="803">
                  <c:v>10:54:27</c:v>
                </c:pt>
                <c:pt idx="804">
                  <c:v>10:54:28</c:v>
                </c:pt>
                <c:pt idx="805">
                  <c:v>10:54:29</c:v>
                </c:pt>
                <c:pt idx="806">
                  <c:v>10:54:30</c:v>
                </c:pt>
                <c:pt idx="807">
                  <c:v>10:54:31</c:v>
                </c:pt>
                <c:pt idx="808">
                  <c:v>10:54:32</c:v>
                </c:pt>
                <c:pt idx="809">
                  <c:v>10:54:33</c:v>
                </c:pt>
                <c:pt idx="810">
                  <c:v>10:54:34</c:v>
                </c:pt>
                <c:pt idx="811">
                  <c:v>10:54:35</c:v>
                </c:pt>
                <c:pt idx="812">
                  <c:v>10:54:36</c:v>
                </c:pt>
                <c:pt idx="813">
                  <c:v>10:54:37</c:v>
                </c:pt>
                <c:pt idx="814">
                  <c:v>10:54:38</c:v>
                </c:pt>
                <c:pt idx="815">
                  <c:v>10:54:39</c:v>
                </c:pt>
                <c:pt idx="816">
                  <c:v>10:54:40</c:v>
                </c:pt>
                <c:pt idx="817">
                  <c:v>10:54:41</c:v>
                </c:pt>
                <c:pt idx="818">
                  <c:v>10:54:42</c:v>
                </c:pt>
                <c:pt idx="819">
                  <c:v>10:54:43</c:v>
                </c:pt>
                <c:pt idx="820">
                  <c:v>10:54:44</c:v>
                </c:pt>
                <c:pt idx="821">
                  <c:v>10:54:45</c:v>
                </c:pt>
                <c:pt idx="822">
                  <c:v>10:54:46</c:v>
                </c:pt>
                <c:pt idx="823">
                  <c:v>10:54:47</c:v>
                </c:pt>
                <c:pt idx="824">
                  <c:v>10:54:48</c:v>
                </c:pt>
                <c:pt idx="825">
                  <c:v>10:54:49</c:v>
                </c:pt>
                <c:pt idx="826">
                  <c:v>10:54:50</c:v>
                </c:pt>
                <c:pt idx="827">
                  <c:v>10:54:51</c:v>
                </c:pt>
                <c:pt idx="828">
                  <c:v>10:54:52</c:v>
                </c:pt>
                <c:pt idx="829">
                  <c:v>10:54:53</c:v>
                </c:pt>
                <c:pt idx="830">
                  <c:v>10:54:54</c:v>
                </c:pt>
                <c:pt idx="831">
                  <c:v>10:54:55</c:v>
                </c:pt>
                <c:pt idx="832">
                  <c:v>10:54:56</c:v>
                </c:pt>
                <c:pt idx="833">
                  <c:v>10:54:57</c:v>
                </c:pt>
                <c:pt idx="834">
                  <c:v>10:54:58</c:v>
                </c:pt>
                <c:pt idx="835">
                  <c:v>10:54:59</c:v>
                </c:pt>
                <c:pt idx="836">
                  <c:v>10:55:00</c:v>
                </c:pt>
                <c:pt idx="837">
                  <c:v>10:55:01</c:v>
                </c:pt>
                <c:pt idx="838">
                  <c:v>10:55:02</c:v>
                </c:pt>
                <c:pt idx="839">
                  <c:v>10:55:03</c:v>
                </c:pt>
                <c:pt idx="840">
                  <c:v>10:55:04</c:v>
                </c:pt>
                <c:pt idx="841">
                  <c:v>10:55:05</c:v>
                </c:pt>
                <c:pt idx="842">
                  <c:v>10:55:06</c:v>
                </c:pt>
                <c:pt idx="843">
                  <c:v>10:55:07</c:v>
                </c:pt>
                <c:pt idx="844">
                  <c:v>10:55:08</c:v>
                </c:pt>
                <c:pt idx="845">
                  <c:v>10:55:09</c:v>
                </c:pt>
                <c:pt idx="846">
                  <c:v>10:55:10</c:v>
                </c:pt>
                <c:pt idx="847">
                  <c:v>10:55:11</c:v>
                </c:pt>
                <c:pt idx="848">
                  <c:v>10:55:12</c:v>
                </c:pt>
                <c:pt idx="849">
                  <c:v>10:55:13</c:v>
                </c:pt>
                <c:pt idx="850">
                  <c:v>10:55:14</c:v>
                </c:pt>
                <c:pt idx="851">
                  <c:v>10:55:15</c:v>
                </c:pt>
                <c:pt idx="852">
                  <c:v>10:55:16</c:v>
                </c:pt>
                <c:pt idx="853">
                  <c:v>10:55:17</c:v>
                </c:pt>
                <c:pt idx="854">
                  <c:v>10:55:18</c:v>
                </c:pt>
                <c:pt idx="855">
                  <c:v>10:55:19</c:v>
                </c:pt>
                <c:pt idx="856">
                  <c:v>10:55:20</c:v>
                </c:pt>
                <c:pt idx="857">
                  <c:v>10:55:21</c:v>
                </c:pt>
                <c:pt idx="858">
                  <c:v>10:55:22</c:v>
                </c:pt>
                <c:pt idx="859">
                  <c:v>10:55:23</c:v>
                </c:pt>
                <c:pt idx="860">
                  <c:v>10:55:24</c:v>
                </c:pt>
                <c:pt idx="861">
                  <c:v>10:55:25</c:v>
                </c:pt>
                <c:pt idx="862">
                  <c:v>10:55:26</c:v>
                </c:pt>
                <c:pt idx="863">
                  <c:v>10:55:27</c:v>
                </c:pt>
                <c:pt idx="864">
                  <c:v>10:55:28</c:v>
                </c:pt>
                <c:pt idx="865">
                  <c:v>10:55:29</c:v>
                </c:pt>
                <c:pt idx="866">
                  <c:v>10:55:30</c:v>
                </c:pt>
                <c:pt idx="867">
                  <c:v>10:55:31</c:v>
                </c:pt>
                <c:pt idx="868">
                  <c:v>10:55:32</c:v>
                </c:pt>
                <c:pt idx="869">
                  <c:v>10:55:33</c:v>
                </c:pt>
                <c:pt idx="870">
                  <c:v>10:55:34</c:v>
                </c:pt>
                <c:pt idx="871">
                  <c:v>10:55:35</c:v>
                </c:pt>
                <c:pt idx="872">
                  <c:v>10:55:36</c:v>
                </c:pt>
                <c:pt idx="873">
                  <c:v>10:55:37</c:v>
                </c:pt>
                <c:pt idx="874">
                  <c:v>10:55:38</c:v>
                </c:pt>
                <c:pt idx="875">
                  <c:v>10:55:39</c:v>
                </c:pt>
                <c:pt idx="876">
                  <c:v>10:55:40</c:v>
                </c:pt>
                <c:pt idx="877">
                  <c:v>10:55:41</c:v>
                </c:pt>
                <c:pt idx="878">
                  <c:v>10:55:42</c:v>
                </c:pt>
                <c:pt idx="879">
                  <c:v>10:55:43</c:v>
                </c:pt>
                <c:pt idx="880">
                  <c:v>10:55:44</c:v>
                </c:pt>
                <c:pt idx="881">
                  <c:v>10:55:45</c:v>
                </c:pt>
                <c:pt idx="882">
                  <c:v>10:55:46</c:v>
                </c:pt>
                <c:pt idx="883">
                  <c:v>10:55:47</c:v>
                </c:pt>
                <c:pt idx="884">
                  <c:v>10:55:48</c:v>
                </c:pt>
                <c:pt idx="885">
                  <c:v>10:55:49</c:v>
                </c:pt>
                <c:pt idx="886">
                  <c:v>10:55:50</c:v>
                </c:pt>
                <c:pt idx="887">
                  <c:v>10:55:51</c:v>
                </c:pt>
                <c:pt idx="888">
                  <c:v>10:55:52</c:v>
                </c:pt>
                <c:pt idx="889">
                  <c:v>10:55:53</c:v>
                </c:pt>
                <c:pt idx="890">
                  <c:v>10:55:54</c:v>
                </c:pt>
                <c:pt idx="891">
                  <c:v>10:55:55</c:v>
                </c:pt>
                <c:pt idx="892">
                  <c:v>10:55:56</c:v>
                </c:pt>
                <c:pt idx="893">
                  <c:v>10:55:57</c:v>
                </c:pt>
                <c:pt idx="894">
                  <c:v>10:55:58</c:v>
                </c:pt>
                <c:pt idx="895">
                  <c:v>10:55:59</c:v>
                </c:pt>
                <c:pt idx="896">
                  <c:v>10:56:00</c:v>
                </c:pt>
                <c:pt idx="897">
                  <c:v>10:56:01</c:v>
                </c:pt>
                <c:pt idx="898">
                  <c:v>10:56:02</c:v>
                </c:pt>
                <c:pt idx="899">
                  <c:v>10:56:03</c:v>
                </c:pt>
                <c:pt idx="900">
                  <c:v>10:56:04</c:v>
                </c:pt>
                <c:pt idx="901">
                  <c:v>10:56:05</c:v>
                </c:pt>
                <c:pt idx="902">
                  <c:v>10:56:06</c:v>
                </c:pt>
                <c:pt idx="903">
                  <c:v>10:56:07</c:v>
                </c:pt>
                <c:pt idx="904">
                  <c:v>10:56:08</c:v>
                </c:pt>
                <c:pt idx="905">
                  <c:v>10:56:09</c:v>
                </c:pt>
                <c:pt idx="906">
                  <c:v>10:56:10</c:v>
                </c:pt>
                <c:pt idx="907">
                  <c:v>10:56:11</c:v>
                </c:pt>
                <c:pt idx="908">
                  <c:v>10:56:12</c:v>
                </c:pt>
                <c:pt idx="909">
                  <c:v>10:56:13</c:v>
                </c:pt>
                <c:pt idx="910">
                  <c:v>10:56:14</c:v>
                </c:pt>
                <c:pt idx="911">
                  <c:v>10:56:15</c:v>
                </c:pt>
                <c:pt idx="912">
                  <c:v>10:56:16</c:v>
                </c:pt>
                <c:pt idx="913">
                  <c:v>10:56:17</c:v>
                </c:pt>
                <c:pt idx="914">
                  <c:v>10:56:18</c:v>
                </c:pt>
                <c:pt idx="915">
                  <c:v>10:56:19</c:v>
                </c:pt>
                <c:pt idx="916">
                  <c:v>10:56:20</c:v>
                </c:pt>
                <c:pt idx="917">
                  <c:v>10:56:21</c:v>
                </c:pt>
                <c:pt idx="918">
                  <c:v>10:56:22</c:v>
                </c:pt>
                <c:pt idx="919">
                  <c:v>10:56:23</c:v>
                </c:pt>
                <c:pt idx="920">
                  <c:v>10:56:24</c:v>
                </c:pt>
                <c:pt idx="921">
                  <c:v>10:56:25</c:v>
                </c:pt>
                <c:pt idx="922">
                  <c:v>10:56:26</c:v>
                </c:pt>
                <c:pt idx="923">
                  <c:v>10:56:27</c:v>
                </c:pt>
                <c:pt idx="924">
                  <c:v>10:56:28</c:v>
                </c:pt>
                <c:pt idx="925">
                  <c:v>10:56:29</c:v>
                </c:pt>
                <c:pt idx="926">
                  <c:v>10:56:30</c:v>
                </c:pt>
                <c:pt idx="927">
                  <c:v>10:56:31</c:v>
                </c:pt>
                <c:pt idx="928">
                  <c:v>10:56:32</c:v>
                </c:pt>
                <c:pt idx="929">
                  <c:v>10:56:33</c:v>
                </c:pt>
                <c:pt idx="930">
                  <c:v>10:56:34</c:v>
                </c:pt>
                <c:pt idx="931">
                  <c:v>10:56:35</c:v>
                </c:pt>
                <c:pt idx="932">
                  <c:v>10:56:36</c:v>
                </c:pt>
                <c:pt idx="933">
                  <c:v>10:56:37</c:v>
                </c:pt>
                <c:pt idx="934">
                  <c:v>10:56:38</c:v>
                </c:pt>
                <c:pt idx="935">
                  <c:v>10:56:39</c:v>
                </c:pt>
                <c:pt idx="936">
                  <c:v>10:56:40</c:v>
                </c:pt>
                <c:pt idx="937">
                  <c:v>10:56:41</c:v>
                </c:pt>
                <c:pt idx="938">
                  <c:v>10:56:42</c:v>
                </c:pt>
                <c:pt idx="939">
                  <c:v>10:56:43</c:v>
                </c:pt>
                <c:pt idx="940">
                  <c:v>10:56:44</c:v>
                </c:pt>
                <c:pt idx="941">
                  <c:v>10:56:45</c:v>
                </c:pt>
                <c:pt idx="942">
                  <c:v>10:56:46</c:v>
                </c:pt>
                <c:pt idx="943">
                  <c:v>10:56:47</c:v>
                </c:pt>
                <c:pt idx="944">
                  <c:v>10:56:48</c:v>
                </c:pt>
                <c:pt idx="945">
                  <c:v>10:56:49</c:v>
                </c:pt>
                <c:pt idx="946">
                  <c:v>10:56:50</c:v>
                </c:pt>
                <c:pt idx="947">
                  <c:v>10:56:51</c:v>
                </c:pt>
                <c:pt idx="948">
                  <c:v>10:56:52</c:v>
                </c:pt>
                <c:pt idx="949">
                  <c:v>10:56:53</c:v>
                </c:pt>
                <c:pt idx="950">
                  <c:v>10:56:54</c:v>
                </c:pt>
                <c:pt idx="951">
                  <c:v>10:56:55</c:v>
                </c:pt>
                <c:pt idx="952">
                  <c:v>10:56:56</c:v>
                </c:pt>
                <c:pt idx="953">
                  <c:v>10:56:57</c:v>
                </c:pt>
                <c:pt idx="954">
                  <c:v>10:56:58</c:v>
                </c:pt>
                <c:pt idx="955">
                  <c:v>10:56:59</c:v>
                </c:pt>
                <c:pt idx="956">
                  <c:v>10:57:00</c:v>
                </c:pt>
                <c:pt idx="957">
                  <c:v>10:57:01</c:v>
                </c:pt>
                <c:pt idx="958">
                  <c:v>10:57:02</c:v>
                </c:pt>
                <c:pt idx="959">
                  <c:v>10:57:03</c:v>
                </c:pt>
                <c:pt idx="960">
                  <c:v>10:57:04</c:v>
                </c:pt>
                <c:pt idx="961">
                  <c:v>10:57:05</c:v>
                </c:pt>
                <c:pt idx="962">
                  <c:v>10:57:06</c:v>
                </c:pt>
                <c:pt idx="963">
                  <c:v>10:57:07</c:v>
                </c:pt>
                <c:pt idx="964">
                  <c:v>10:57:08</c:v>
                </c:pt>
                <c:pt idx="965">
                  <c:v>10:57:09</c:v>
                </c:pt>
                <c:pt idx="966">
                  <c:v>10:57:10</c:v>
                </c:pt>
                <c:pt idx="967">
                  <c:v>10:57:11</c:v>
                </c:pt>
                <c:pt idx="968">
                  <c:v>10:57:12</c:v>
                </c:pt>
                <c:pt idx="969">
                  <c:v>10:57:13</c:v>
                </c:pt>
                <c:pt idx="970">
                  <c:v>10:57:14</c:v>
                </c:pt>
                <c:pt idx="971">
                  <c:v>10:57:15</c:v>
                </c:pt>
                <c:pt idx="972">
                  <c:v>10:57:16</c:v>
                </c:pt>
                <c:pt idx="973">
                  <c:v>10:57:17</c:v>
                </c:pt>
                <c:pt idx="974">
                  <c:v>10:57:18</c:v>
                </c:pt>
                <c:pt idx="975">
                  <c:v>10:57:19</c:v>
                </c:pt>
                <c:pt idx="976">
                  <c:v>10:57:20</c:v>
                </c:pt>
                <c:pt idx="977">
                  <c:v>10:57:21</c:v>
                </c:pt>
                <c:pt idx="978">
                  <c:v>10:57:22</c:v>
                </c:pt>
                <c:pt idx="979">
                  <c:v>10:57:23</c:v>
                </c:pt>
                <c:pt idx="980">
                  <c:v>10:57:24</c:v>
                </c:pt>
                <c:pt idx="981">
                  <c:v>10:57:25</c:v>
                </c:pt>
                <c:pt idx="982">
                  <c:v>10:57:26</c:v>
                </c:pt>
                <c:pt idx="983">
                  <c:v>10:57:27</c:v>
                </c:pt>
                <c:pt idx="984">
                  <c:v>10:57:28</c:v>
                </c:pt>
                <c:pt idx="985">
                  <c:v>10:57:29</c:v>
                </c:pt>
                <c:pt idx="986">
                  <c:v>10:57:30</c:v>
                </c:pt>
                <c:pt idx="987">
                  <c:v>10:57:31</c:v>
                </c:pt>
                <c:pt idx="988">
                  <c:v>10:57:32</c:v>
                </c:pt>
                <c:pt idx="989">
                  <c:v>10:57:33</c:v>
                </c:pt>
                <c:pt idx="990">
                  <c:v>10:57:34</c:v>
                </c:pt>
                <c:pt idx="991">
                  <c:v>10:57:35</c:v>
                </c:pt>
                <c:pt idx="992">
                  <c:v>10:57:36</c:v>
                </c:pt>
                <c:pt idx="993">
                  <c:v>10:57:37</c:v>
                </c:pt>
                <c:pt idx="994">
                  <c:v>10:57:38</c:v>
                </c:pt>
                <c:pt idx="995">
                  <c:v>10:57:39</c:v>
                </c:pt>
                <c:pt idx="996">
                  <c:v>10:57:40</c:v>
                </c:pt>
                <c:pt idx="997">
                  <c:v>10:57:41</c:v>
                </c:pt>
                <c:pt idx="998">
                  <c:v>10:57:42</c:v>
                </c:pt>
                <c:pt idx="999">
                  <c:v>10:57:43</c:v>
                </c:pt>
                <c:pt idx="1000">
                  <c:v>10:57:44</c:v>
                </c:pt>
                <c:pt idx="1001">
                  <c:v>10:57:45</c:v>
                </c:pt>
                <c:pt idx="1002">
                  <c:v>10:57:46</c:v>
                </c:pt>
                <c:pt idx="1003">
                  <c:v>10:57:47</c:v>
                </c:pt>
                <c:pt idx="1004">
                  <c:v>10:57:48</c:v>
                </c:pt>
                <c:pt idx="1005">
                  <c:v>10:57:49</c:v>
                </c:pt>
                <c:pt idx="1006">
                  <c:v>10:57:50</c:v>
                </c:pt>
                <c:pt idx="1007">
                  <c:v>10:57:51</c:v>
                </c:pt>
                <c:pt idx="1008">
                  <c:v>10:57:52</c:v>
                </c:pt>
                <c:pt idx="1009">
                  <c:v>10:57:53</c:v>
                </c:pt>
                <c:pt idx="1010">
                  <c:v>10:57:54</c:v>
                </c:pt>
                <c:pt idx="1011">
                  <c:v>10:57:55</c:v>
                </c:pt>
                <c:pt idx="1012">
                  <c:v>10:57:56</c:v>
                </c:pt>
                <c:pt idx="1013">
                  <c:v>10:57:57</c:v>
                </c:pt>
                <c:pt idx="1014">
                  <c:v>10:57:58</c:v>
                </c:pt>
                <c:pt idx="1015">
                  <c:v>10:57:59</c:v>
                </c:pt>
                <c:pt idx="1016">
                  <c:v>10:58:00</c:v>
                </c:pt>
                <c:pt idx="1017">
                  <c:v>10:58:01</c:v>
                </c:pt>
                <c:pt idx="1018">
                  <c:v>10:58:02</c:v>
                </c:pt>
                <c:pt idx="1019">
                  <c:v>10:58:03</c:v>
                </c:pt>
                <c:pt idx="1020">
                  <c:v>10:58:04</c:v>
                </c:pt>
                <c:pt idx="1021">
                  <c:v>10:58:05</c:v>
                </c:pt>
                <c:pt idx="1022">
                  <c:v>10:58:06</c:v>
                </c:pt>
                <c:pt idx="1023">
                  <c:v>10:58:07</c:v>
                </c:pt>
                <c:pt idx="1024">
                  <c:v>10:58:08</c:v>
                </c:pt>
                <c:pt idx="1025">
                  <c:v>10:58:09</c:v>
                </c:pt>
                <c:pt idx="1026">
                  <c:v>10:58:10</c:v>
                </c:pt>
                <c:pt idx="1027">
                  <c:v>10:58:11</c:v>
                </c:pt>
                <c:pt idx="1028">
                  <c:v>10:58:12</c:v>
                </c:pt>
                <c:pt idx="1029">
                  <c:v>10:58:13</c:v>
                </c:pt>
                <c:pt idx="1030">
                  <c:v>10:58:14</c:v>
                </c:pt>
                <c:pt idx="1031">
                  <c:v>10:58:15</c:v>
                </c:pt>
                <c:pt idx="1032">
                  <c:v>10:58:16</c:v>
                </c:pt>
                <c:pt idx="1033">
                  <c:v>10:58:17</c:v>
                </c:pt>
                <c:pt idx="1034">
                  <c:v>10:58:18</c:v>
                </c:pt>
                <c:pt idx="1035">
                  <c:v>10:58:19</c:v>
                </c:pt>
                <c:pt idx="1036">
                  <c:v>10:58:20</c:v>
                </c:pt>
                <c:pt idx="1037">
                  <c:v>10:58:21</c:v>
                </c:pt>
                <c:pt idx="1038">
                  <c:v>10:58:22</c:v>
                </c:pt>
                <c:pt idx="1039">
                  <c:v>10:58:23</c:v>
                </c:pt>
                <c:pt idx="1040">
                  <c:v>10:58:24</c:v>
                </c:pt>
                <c:pt idx="1041">
                  <c:v>10:58:25</c:v>
                </c:pt>
                <c:pt idx="1042">
                  <c:v>10:58:26</c:v>
                </c:pt>
                <c:pt idx="1043">
                  <c:v>10:58:27</c:v>
                </c:pt>
                <c:pt idx="1044">
                  <c:v>10:58:28</c:v>
                </c:pt>
                <c:pt idx="1045">
                  <c:v>10:58:29</c:v>
                </c:pt>
                <c:pt idx="1046">
                  <c:v>10:58:30</c:v>
                </c:pt>
                <c:pt idx="1047">
                  <c:v>10:58:31</c:v>
                </c:pt>
                <c:pt idx="1048">
                  <c:v>10:58:32</c:v>
                </c:pt>
                <c:pt idx="1049">
                  <c:v>10:58:33</c:v>
                </c:pt>
                <c:pt idx="1050">
                  <c:v>10:58:34</c:v>
                </c:pt>
                <c:pt idx="1051">
                  <c:v>10:58:35</c:v>
                </c:pt>
                <c:pt idx="1052">
                  <c:v>10:58:36</c:v>
                </c:pt>
                <c:pt idx="1053">
                  <c:v>10:58:37</c:v>
                </c:pt>
                <c:pt idx="1054">
                  <c:v>10:58:38</c:v>
                </c:pt>
                <c:pt idx="1055">
                  <c:v>10:58:39</c:v>
                </c:pt>
                <c:pt idx="1056">
                  <c:v>10:58:40</c:v>
                </c:pt>
                <c:pt idx="1057">
                  <c:v>10:58:41</c:v>
                </c:pt>
                <c:pt idx="1058">
                  <c:v>10:58:42</c:v>
                </c:pt>
                <c:pt idx="1059">
                  <c:v>10:58:43</c:v>
                </c:pt>
                <c:pt idx="1060">
                  <c:v>10:58:44</c:v>
                </c:pt>
                <c:pt idx="1061">
                  <c:v>10:58:45</c:v>
                </c:pt>
                <c:pt idx="1062">
                  <c:v>10:58:46</c:v>
                </c:pt>
                <c:pt idx="1063">
                  <c:v>10:58:47</c:v>
                </c:pt>
                <c:pt idx="1064">
                  <c:v>10:58:48</c:v>
                </c:pt>
                <c:pt idx="1065">
                  <c:v>10:58:49</c:v>
                </c:pt>
                <c:pt idx="1066">
                  <c:v>10:58:50</c:v>
                </c:pt>
                <c:pt idx="1067">
                  <c:v>10:58:51</c:v>
                </c:pt>
                <c:pt idx="1068">
                  <c:v>10:58:52</c:v>
                </c:pt>
                <c:pt idx="1069">
                  <c:v>10:58:53</c:v>
                </c:pt>
                <c:pt idx="1070">
                  <c:v>10:58:54</c:v>
                </c:pt>
                <c:pt idx="1071">
                  <c:v>10:58:55</c:v>
                </c:pt>
                <c:pt idx="1072">
                  <c:v>10:58:56</c:v>
                </c:pt>
                <c:pt idx="1073">
                  <c:v>10:58:57</c:v>
                </c:pt>
                <c:pt idx="1074">
                  <c:v>10:58:58</c:v>
                </c:pt>
                <c:pt idx="1075">
                  <c:v>10:58:59</c:v>
                </c:pt>
                <c:pt idx="1076">
                  <c:v>10:59:00</c:v>
                </c:pt>
                <c:pt idx="1077">
                  <c:v>10:59:01</c:v>
                </c:pt>
                <c:pt idx="1078">
                  <c:v>10:59:02</c:v>
                </c:pt>
                <c:pt idx="1079">
                  <c:v>10:59:03</c:v>
                </c:pt>
                <c:pt idx="1080">
                  <c:v>10:59:04</c:v>
                </c:pt>
                <c:pt idx="1081">
                  <c:v>10:59:05</c:v>
                </c:pt>
                <c:pt idx="1082">
                  <c:v>10:59:06</c:v>
                </c:pt>
                <c:pt idx="1083">
                  <c:v>10:59:07</c:v>
                </c:pt>
                <c:pt idx="1084">
                  <c:v>10:59:08</c:v>
                </c:pt>
                <c:pt idx="1085">
                  <c:v>10:59:09</c:v>
                </c:pt>
                <c:pt idx="1086">
                  <c:v>10:59:10</c:v>
                </c:pt>
                <c:pt idx="1087">
                  <c:v>10:59:11</c:v>
                </c:pt>
                <c:pt idx="1088">
                  <c:v>10:59:12</c:v>
                </c:pt>
                <c:pt idx="1089">
                  <c:v>10:59:13</c:v>
                </c:pt>
                <c:pt idx="1090">
                  <c:v>10:59:14</c:v>
                </c:pt>
                <c:pt idx="1091">
                  <c:v>10:59:15</c:v>
                </c:pt>
                <c:pt idx="1092">
                  <c:v>10:59:16</c:v>
                </c:pt>
                <c:pt idx="1093">
                  <c:v>10:59:17</c:v>
                </c:pt>
                <c:pt idx="1094">
                  <c:v>10:59:18</c:v>
                </c:pt>
                <c:pt idx="1095">
                  <c:v>10:59:19</c:v>
                </c:pt>
                <c:pt idx="1096">
                  <c:v>10:59:20</c:v>
                </c:pt>
                <c:pt idx="1097">
                  <c:v>10:59:21</c:v>
                </c:pt>
                <c:pt idx="1098">
                  <c:v>10:59:22</c:v>
                </c:pt>
                <c:pt idx="1099">
                  <c:v>10:59:23</c:v>
                </c:pt>
                <c:pt idx="1100">
                  <c:v>10:59:24</c:v>
                </c:pt>
                <c:pt idx="1101">
                  <c:v>10:59:25</c:v>
                </c:pt>
                <c:pt idx="1102">
                  <c:v>10:59:26</c:v>
                </c:pt>
                <c:pt idx="1103">
                  <c:v>10:59:27</c:v>
                </c:pt>
                <c:pt idx="1104">
                  <c:v>10:59:28</c:v>
                </c:pt>
                <c:pt idx="1105">
                  <c:v>10:59:29</c:v>
                </c:pt>
                <c:pt idx="1106">
                  <c:v>10:59:30</c:v>
                </c:pt>
                <c:pt idx="1107">
                  <c:v>10:59:31</c:v>
                </c:pt>
                <c:pt idx="1108">
                  <c:v>10:59:32</c:v>
                </c:pt>
                <c:pt idx="1109">
                  <c:v>10:59:33</c:v>
                </c:pt>
                <c:pt idx="1110">
                  <c:v>10:59:34</c:v>
                </c:pt>
                <c:pt idx="1111">
                  <c:v>10:59:35</c:v>
                </c:pt>
                <c:pt idx="1112">
                  <c:v>10:59:36</c:v>
                </c:pt>
                <c:pt idx="1113">
                  <c:v>10:59:37</c:v>
                </c:pt>
                <c:pt idx="1114">
                  <c:v>10:59:38</c:v>
                </c:pt>
                <c:pt idx="1115">
                  <c:v>10:59:39</c:v>
                </c:pt>
                <c:pt idx="1116">
                  <c:v>10:59:40</c:v>
                </c:pt>
                <c:pt idx="1117">
                  <c:v>10:59:41</c:v>
                </c:pt>
                <c:pt idx="1118">
                  <c:v>10:59:42</c:v>
                </c:pt>
                <c:pt idx="1119">
                  <c:v>10:59:43</c:v>
                </c:pt>
                <c:pt idx="1120">
                  <c:v>10:59:44</c:v>
                </c:pt>
                <c:pt idx="1121">
                  <c:v>10:59:45</c:v>
                </c:pt>
                <c:pt idx="1122">
                  <c:v>10:59:46</c:v>
                </c:pt>
                <c:pt idx="1123">
                  <c:v>10:59:47</c:v>
                </c:pt>
                <c:pt idx="1124">
                  <c:v>10:59:48</c:v>
                </c:pt>
                <c:pt idx="1125">
                  <c:v>10:59:49</c:v>
                </c:pt>
                <c:pt idx="1126">
                  <c:v>10:59:50</c:v>
                </c:pt>
                <c:pt idx="1127">
                  <c:v>10:59:51</c:v>
                </c:pt>
                <c:pt idx="1128">
                  <c:v>10:59:52</c:v>
                </c:pt>
                <c:pt idx="1129">
                  <c:v>10:59:53</c:v>
                </c:pt>
                <c:pt idx="1130">
                  <c:v>10:59:54</c:v>
                </c:pt>
                <c:pt idx="1131">
                  <c:v>10:59:55</c:v>
                </c:pt>
                <c:pt idx="1132">
                  <c:v>10:59:56</c:v>
                </c:pt>
                <c:pt idx="1133">
                  <c:v>10:59:57</c:v>
                </c:pt>
                <c:pt idx="1134">
                  <c:v>10:59:58</c:v>
                </c:pt>
                <c:pt idx="1135">
                  <c:v>10:59:59</c:v>
                </c:pt>
                <c:pt idx="1136">
                  <c:v>11:00:00</c:v>
                </c:pt>
                <c:pt idx="1137">
                  <c:v>11:00:01</c:v>
                </c:pt>
                <c:pt idx="1138">
                  <c:v>11:00:02</c:v>
                </c:pt>
                <c:pt idx="1139">
                  <c:v>11:00:03</c:v>
                </c:pt>
                <c:pt idx="1140">
                  <c:v>11:00:04</c:v>
                </c:pt>
                <c:pt idx="1141">
                  <c:v>11:00:05</c:v>
                </c:pt>
                <c:pt idx="1142">
                  <c:v>11:00:06</c:v>
                </c:pt>
                <c:pt idx="1143">
                  <c:v>11:00:07</c:v>
                </c:pt>
                <c:pt idx="1144">
                  <c:v>11:00:08</c:v>
                </c:pt>
                <c:pt idx="1145">
                  <c:v>11:00:09</c:v>
                </c:pt>
                <c:pt idx="1146">
                  <c:v>11:00:10</c:v>
                </c:pt>
                <c:pt idx="1147">
                  <c:v>11:00:11</c:v>
                </c:pt>
                <c:pt idx="1148">
                  <c:v>11:00:12</c:v>
                </c:pt>
                <c:pt idx="1149">
                  <c:v>11:00:13</c:v>
                </c:pt>
                <c:pt idx="1150">
                  <c:v>11:00:14</c:v>
                </c:pt>
                <c:pt idx="1151">
                  <c:v>11:00:15</c:v>
                </c:pt>
                <c:pt idx="1152">
                  <c:v>11:00:16</c:v>
                </c:pt>
                <c:pt idx="1153">
                  <c:v>11:00:17</c:v>
                </c:pt>
                <c:pt idx="1154">
                  <c:v>11:00:18</c:v>
                </c:pt>
                <c:pt idx="1155">
                  <c:v>11:00:19</c:v>
                </c:pt>
                <c:pt idx="1156">
                  <c:v>11:00:20</c:v>
                </c:pt>
                <c:pt idx="1157">
                  <c:v>11:00:21</c:v>
                </c:pt>
                <c:pt idx="1158">
                  <c:v>11:00:22</c:v>
                </c:pt>
                <c:pt idx="1159">
                  <c:v>11:00:23</c:v>
                </c:pt>
                <c:pt idx="1160">
                  <c:v>11:00:24</c:v>
                </c:pt>
                <c:pt idx="1161">
                  <c:v>11:00:25</c:v>
                </c:pt>
                <c:pt idx="1162">
                  <c:v>11:00:26</c:v>
                </c:pt>
                <c:pt idx="1163">
                  <c:v>11:00:27</c:v>
                </c:pt>
                <c:pt idx="1164">
                  <c:v>11:00:28</c:v>
                </c:pt>
                <c:pt idx="1165">
                  <c:v>11:00:29</c:v>
                </c:pt>
                <c:pt idx="1166">
                  <c:v>11:00:30</c:v>
                </c:pt>
                <c:pt idx="1167">
                  <c:v>11:00:31</c:v>
                </c:pt>
                <c:pt idx="1168">
                  <c:v>11:00:32</c:v>
                </c:pt>
                <c:pt idx="1169">
                  <c:v>11:00:33</c:v>
                </c:pt>
                <c:pt idx="1170">
                  <c:v>11:00:34</c:v>
                </c:pt>
                <c:pt idx="1171">
                  <c:v>11:00:35</c:v>
                </c:pt>
                <c:pt idx="1172">
                  <c:v>11:00:36</c:v>
                </c:pt>
                <c:pt idx="1173">
                  <c:v>11:00:37</c:v>
                </c:pt>
                <c:pt idx="1174">
                  <c:v>11:00:38</c:v>
                </c:pt>
                <c:pt idx="1175">
                  <c:v>11:00:39</c:v>
                </c:pt>
                <c:pt idx="1176">
                  <c:v>11:00:40</c:v>
                </c:pt>
                <c:pt idx="1177">
                  <c:v>11:00:41</c:v>
                </c:pt>
                <c:pt idx="1178">
                  <c:v>11:00:42</c:v>
                </c:pt>
                <c:pt idx="1179">
                  <c:v>11:00:43</c:v>
                </c:pt>
                <c:pt idx="1180">
                  <c:v>11:00:44</c:v>
                </c:pt>
                <c:pt idx="1181">
                  <c:v>11:00:45</c:v>
                </c:pt>
                <c:pt idx="1182">
                  <c:v>11:00:46</c:v>
                </c:pt>
                <c:pt idx="1183">
                  <c:v>11:00:47</c:v>
                </c:pt>
                <c:pt idx="1184">
                  <c:v>11:00:48</c:v>
                </c:pt>
                <c:pt idx="1185">
                  <c:v>11:00:49</c:v>
                </c:pt>
                <c:pt idx="1186">
                  <c:v>11:00:50</c:v>
                </c:pt>
                <c:pt idx="1187">
                  <c:v>11:00:51</c:v>
                </c:pt>
                <c:pt idx="1188">
                  <c:v>11:00:52</c:v>
                </c:pt>
                <c:pt idx="1189">
                  <c:v>11:00:53</c:v>
                </c:pt>
                <c:pt idx="1190">
                  <c:v>11:00:54</c:v>
                </c:pt>
                <c:pt idx="1191">
                  <c:v>11:00:55</c:v>
                </c:pt>
                <c:pt idx="1192">
                  <c:v>11:00:56</c:v>
                </c:pt>
                <c:pt idx="1193">
                  <c:v>11:00:57</c:v>
                </c:pt>
                <c:pt idx="1194">
                  <c:v>11:00:58</c:v>
                </c:pt>
                <c:pt idx="1195">
                  <c:v>11:00:59</c:v>
                </c:pt>
                <c:pt idx="1196">
                  <c:v>11:01:00</c:v>
                </c:pt>
                <c:pt idx="1197">
                  <c:v>11:01:01</c:v>
                </c:pt>
                <c:pt idx="1198">
                  <c:v>11:01:02</c:v>
                </c:pt>
                <c:pt idx="1199">
                  <c:v>11:01:03</c:v>
                </c:pt>
                <c:pt idx="1200">
                  <c:v>11:01:04</c:v>
                </c:pt>
                <c:pt idx="1201">
                  <c:v>11:01:05</c:v>
                </c:pt>
                <c:pt idx="1202">
                  <c:v>11:01:06</c:v>
                </c:pt>
                <c:pt idx="1203">
                  <c:v>11:01:07</c:v>
                </c:pt>
                <c:pt idx="1204">
                  <c:v>11:01:08</c:v>
                </c:pt>
                <c:pt idx="1205">
                  <c:v>11:01:09</c:v>
                </c:pt>
                <c:pt idx="1206">
                  <c:v>11:01:10</c:v>
                </c:pt>
                <c:pt idx="1207">
                  <c:v>11:01:11</c:v>
                </c:pt>
                <c:pt idx="1208">
                  <c:v>11:01:12</c:v>
                </c:pt>
                <c:pt idx="1209">
                  <c:v>11:01:13</c:v>
                </c:pt>
                <c:pt idx="1210">
                  <c:v>11:01:14</c:v>
                </c:pt>
                <c:pt idx="1211">
                  <c:v>11:01:15</c:v>
                </c:pt>
                <c:pt idx="1212">
                  <c:v>11:01:16</c:v>
                </c:pt>
                <c:pt idx="1213">
                  <c:v>11:01:17</c:v>
                </c:pt>
                <c:pt idx="1214">
                  <c:v>11:01:18</c:v>
                </c:pt>
                <c:pt idx="1215">
                  <c:v>11:01:19</c:v>
                </c:pt>
                <c:pt idx="1216">
                  <c:v>11:01:20</c:v>
                </c:pt>
                <c:pt idx="1217">
                  <c:v>11:01:21</c:v>
                </c:pt>
                <c:pt idx="1218">
                  <c:v>11:01:22</c:v>
                </c:pt>
                <c:pt idx="1219">
                  <c:v>11:01:23</c:v>
                </c:pt>
                <c:pt idx="1220">
                  <c:v>11:01:24</c:v>
                </c:pt>
                <c:pt idx="1221">
                  <c:v>11:01:25</c:v>
                </c:pt>
                <c:pt idx="1222">
                  <c:v>11:01:26</c:v>
                </c:pt>
                <c:pt idx="1223">
                  <c:v>11:01:27</c:v>
                </c:pt>
                <c:pt idx="1224">
                  <c:v>11:01:28</c:v>
                </c:pt>
                <c:pt idx="1225">
                  <c:v>11:01:29</c:v>
                </c:pt>
                <c:pt idx="1226">
                  <c:v>11:01:30</c:v>
                </c:pt>
                <c:pt idx="1227">
                  <c:v>11:01:31</c:v>
                </c:pt>
                <c:pt idx="1228">
                  <c:v>11:01:32</c:v>
                </c:pt>
                <c:pt idx="1229">
                  <c:v>11:01:33</c:v>
                </c:pt>
                <c:pt idx="1230">
                  <c:v>11:01:34</c:v>
                </c:pt>
                <c:pt idx="1231">
                  <c:v>11:01:35</c:v>
                </c:pt>
                <c:pt idx="1232">
                  <c:v>11:01:36</c:v>
                </c:pt>
                <c:pt idx="1233">
                  <c:v>11:01:37</c:v>
                </c:pt>
                <c:pt idx="1234">
                  <c:v>11:01:38</c:v>
                </c:pt>
                <c:pt idx="1235">
                  <c:v>11:01:39</c:v>
                </c:pt>
                <c:pt idx="1236">
                  <c:v>11:01:40</c:v>
                </c:pt>
                <c:pt idx="1237">
                  <c:v>11:01:41</c:v>
                </c:pt>
                <c:pt idx="1238">
                  <c:v>11:01:42</c:v>
                </c:pt>
                <c:pt idx="1239">
                  <c:v>11:01:43</c:v>
                </c:pt>
                <c:pt idx="1240">
                  <c:v>11:01:44</c:v>
                </c:pt>
                <c:pt idx="1241">
                  <c:v>11:01:45</c:v>
                </c:pt>
                <c:pt idx="1242">
                  <c:v>11:01:46</c:v>
                </c:pt>
                <c:pt idx="1243">
                  <c:v>11:01:47</c:v>
                </c:pt>
                <c:pt idx="1244">
                  <c:v>11:01:48</c:v>
                </c:pt>
                <c:pt idx="1245">
                  <c:v>11:01:49</c:v>
                </c:pt>
                <c:pt idx="1246">
                  <c:v>11:01:50</c:v>
                </c:pt>
                <c:pt idx="1247">
                  <c:v>11:01:51</c:v>
                </c:pt>
                <c:pt idx="1248">
                  <c:v>11:01:52</c:v>
                </c:pt>
                <c:pt idx="1249">
                  <c:v>11:01:53</c:v>
                </c:pt>
                <c:pt idx="1250">
                  <c:v>11:01:54</c:v>
                </c:pt>
                <c:pt idx="1251">
                  <c:v>11:01:55</c:v>
                </c:pt>
                <c:pt idx="1252">
                  <c:v>11:01:56</c:v>
                </c:pt>
                <c:pt idx="1253">
                  <c:v>11:01:57</c:v>
                </c:pt>
                <c:pt idx="1254">
                  <c:v>11:01:58</c:v>
                </c:pt>
                <c:pt idx="1255">
                  <c:v>11:01:59</c:v>
                </c:pt>
                <c:pt idx="1256">
                  <c:v>11:02:00</c:v>
                </c:pt>
                <c:pt idx="1257">
                  <c:v>11:02:01</c:v>
                </c:pt>
                <c:pt idx="1258">
                  <c:v>11:02:02</c:v>
                </c:pt>
                <c:pt idx="1259">
                  <c:v>11:02:03</c:v>
                </c:pt>
                <c:pt idx="1260">
                  <c:v>11:02:04</c:v>
                </c:pt>
                <c:pt idx="1261">
                  <c:v>11:02:05</c:v>
                </c:pt>
                <c:pt idx="1262">
                  <c:v>11:02:06</c:v>
                </c:pt>
                <c:pt idx="1263">
                  <c:v>11:02:07</c:v>
                </c:pt>
                <c:pt idx="1264">
                  <c:v>11:02:08</c:v>
                </c:pt>
                <c:pt idx="1265">
                  <c:v>11:02:09</c:v>
                </c:pt>
                <c:pt idx="1266">
                  <c:v>11:02:10</c:v>
                </c:pt>
                <c:pt idx="1267">
                  <c:v>11:02:11</c:v>
                </c:pt>
                <c:pt idx="1268">
                  <c:v>11:02:12</c:v>
                </c:pt>
                <c:pt idx="1269">
                  <c:v>11:02:13</c:v>
                </c:pt>
                <c:pt idx="1270">
                  <c:v>11:02:14</c:v>
                </c:pt>
                <c:pt idx="1271">
                  <c:v>11:02:15</c:v>
                </c:pt>
                <c:pt idx="1272">
                  <c:v>11:02:16</c:v>
                </c:pt>
                <c:pt idx="1273">
                  <c:v>11:02:17</c:v>
                </c:pt>
                <c:pt idx="1274">
                  <c:v>11:02:18</c:v>
                </c:pt>
                <c:pt idx="1275">
                  <c:v>11:02:19</c:v>
                </c:pt>
                <c:pt idx="1276">
                  <c:v>11:02:20</c:v>
                </c:pt>
                <c:pt idx="1277">
                  <c:v>11:02:21</c:v>
                </c:pt>
                <c:pt idx="1278">
                  <c:v>11:02:22</c:v>
                </c:pt>
                <c:pt idx="1279">
                  <c:v>11:02:23</c:v>
                </c:pt>
                <c:pt idx="1280">
                  <c:v>11:02:24</c:v>
                </c:pt>
                <c:pt idx="1281">
                  <c:v>11:02:25</c:v>
                </c:pt>
                <c:pt idx="1282">
                  <c:v>11:02:26</c:v>
                </c:pt>
                <c:pt idx="1283">
                  <c:v>11:02:27</c:v>
                </c:pt>
                <c:pt idx="1284">
                  <c:v>11:02:28</c:v>
                </c:pt>
                <c:pt idx="1285">
                  <c:v>11:02:29</c:v>
                </c:pt>
                <c:pt idx="1286">
                  <c:v>11:02:30</c:v>
                </c:pt>
                <c:pt idx="1287">
                  <c:v>11:02:31</c:v>
                </c:pt>
                <c:pt idx="1288">
                  <c:v>11:02:32</c:v>
                </c:pt>
                <c:pt idx="1289">
                  <c:v>11:02:33</c:v>
                </c:pt>
                <c:pt idx="1290">
                  <c:v>11:02:34</c:v>
                </c:pt>
                <c:pt idx="1291">
                  <c:v>11:02:35</c:v>
                </c:pt>
                <c:pt idx="1292">
                  <c:v>11:02:36</c:v>
                </c:pt>
                <c:pt idx="1293">
                  <c:v>11:02:37</c:v>
                </c:pt>
                <c:pt idx="1294">
                  <c:v>11:02:38</c:v>
                </c:pt>
                <c:pt idx="1295">
                  <c:v>11:02:39</c:v>
                </c:pt>
                <c:pt idx="1296">
                  <c:v>11:02:40</c:v>
                </c:pt>
                <c:pt idx="1297">
                  <c:v>11:02:41</c:v>
                </c:pt>
                <c:pt idx="1298">
                  <c:v>11:02:42</c:v>
                </c:pt>
                <c:pt idx="1299">
                  <c:v>11:02:43</c:v>
                </c:pt>
                <c:pt idx="1300">
                  <c:v>11:02:44</c:v>
                </c:pt>
                <c:pt idx="1301">
                  <c:v>11:02:45</c:v>
                </c:pt>
                <c:pt idx="1302">
                  <c:v>11:02:46</c:v>
                </c:pt>
                <c:pt idx="1303">
                  <c:v>11:02:47</c:v>
                </c:pt>
                <c:pt idx="1304">
                  <c:v>11:02:48</c:v>
                </c:pt>
                <c:pt idx="1305">
                  <c:v>11:02:49</c:v>
                </c:pt>
                <c:pt idx="1306">
                  <c:v>11:02:50</c:v>
                </c:pt>
                <c:pt idx="1307">
                  <c:v>11:02:51</c:v>
                </c:pt>
                <c:pt idx="1308">
                  <c:v>11:02:52</c:v>
                </c:pt>
                <c:pt idx="1309">
                  <c:v>11:02:53</c:v>
                </c:pt>
                <c:pt idx="1310">
                  <c:v>11:02:54</c:v>
                </c:pt>
                <c:pt idx="1311">
                  <c:v>11:02:55</c:v>
                </c:pt>
                <c:pt idx="1312">
                  <c:v>11:02:56</c:v>
                </c:pt>
                <c:pt idx="1313">
                  <c:v>11:02:57</c:v>
                </c:pt>
                <c:pt idx="1314">
                  <c:v>11:02:58</c:v>
                </c:pt>
                <c:pt idx="1315">
                  <c:v>11:02:59</c:v>
                </c:pt>
                <c:pt idx="1316">
                  <c:v>11:03:00</c:v>
                </c:pt>
                <c:pt idx="1317">
                  <c:v>11:03:01</c:v>
                </c:pt>
                <c:pt idx="1318">
                  <c:v>11:03:02</c:v>
                </c:pt>
                <c:pt idx="1319">
                  <c:v>11:03:03</c:v>
                </c:pt>
                <c:pt idx="1320">
                  <c:v>11:03:04</c:v>
                </c:pt>
                <c:pt idx="1321">
                  <c:v>11:03:05</c:v>
                </c:pt>
                <c:pt idx="1322">
                  <c:v>11:03:06</c:v>
                </c:pt>
                <c:pt idx="1323">
                  <c:v>11:03:07</c:v>
                </c:pt>
                <c:pt idx="1324">
                  <c:v>11:03:08</c:v>
                </c:pt>
                <c:pt idx="1325">
                  <c:v>11:03:09</c:v>
                </c:pt>
                <c:pt idx="1326">
                  <c:v>11:03:10</c:v>
                </c:pt>
                <c:pt idx="1327">
                  <c:v>11:03:11</c:v>
                </c:pt>
                <c:pt idx="1328">
                  <c:v>11:03:12</c:v>
                </c:pt>
                <c:pt idx="1329">
                  <c:v>11:03:13</c:v>
                </c:pt>
                <c:pt idx="1330">
                  <c:v>11:03:14</c:v>
                </c:pt>
                <c:pt idx="1331">
                  <c:v>11:03:15</c:v>
                </c:pt>
                <c:pt idx="1332">
                  <c:v>11:03:16</c:v>
                </c:pt>
                <c:pt idx="1333">
                  <c:v>11:03:17</c:v>
                </c:pt>
                <c:pt idx="1334">
                  <c:v>11:03:18</c:v>
                </c:pt>
                <c:pt idx="1335">
                  <c:v>11:03:19</c:v>
                </c:pt>
                <c:pt idx="1336">
                  <c:v>11:03:20</c:v>
                </c:pt>
                <c:pt idx="1337">
                  <c:v>11:03:21</c:v>
                </c:pt>
                <c:pt idx="1338">
                  <c:v>11:03:22</c:v>
                </c:pt>
                <c:pt idx="1339">
                  <c:v>11:03:23</c:v>
                </c:pt>
                <c:pt idx="1340">
                  <c:v>11:03:24</c:v>
                </c:pt>
                <c:pt idx="1341">
                  <c:v>11:03:25</c:v>
                </c:pt>
                <c:pt idx="1342">
                  <c:v>11:03:26</c:v>
                </c:pt>
                <c:pt idx="1343">
                  <c:v>11:03:27</c:v>
                </c:pt>
                <c:pt idx="1344">
                  <c:v>11:03:28</c:v>
                </c:pt>
                <c:pt idx="1345">
                  <c:v>11:03:29</c:v>
                </c:pt>
                <c:pt idx="1346">
                  <c:v>11:03:30</c:v>
                </c:pt>
                <c:pt idx="1347">
                  <c:v>11:03:31</c:v>
                </c:pt>
                <c:pt idx="1348">
                  <c:v>11:03:32</c:v>
                </c:pt>
                <c:pt idx="1349">
                  <c:v>11:03:33</c:v>
                </c:pt>
                <c:pt idx="1350">
                  <c:v>11:03:34</c:v>
                </c:pt>
                <c:pt idx="1351">
                  <c:v>11:03:35</c:v>
                </c:pt>
                <c:pt idx="1352">
                  <c:v>11:03:36</c:v>
                </c:pt>
                <c:pt idx="1353">
                  <c:v>11:03:37</c:v>
                </c:pt>
                <c:pt idx="1354">
                  <c:v>11:03:38</c:v>
                </c:pt>
                <c:pt idx="1355">
                  <c:v>11:03:39</c:v>
                </c:pt>
                <c:pt idx="1356">
                  <c:v>11:03:40</c:v>
                </c:pt>
                <c:pt idx="1357">
                  <c:v>11:03:41</c:v>
                </c:pt>
                <c:pt idx="1358">
                  <c:v>11:03:42</c:v>
                </c:pt>
                <c:pt idx="1359">
                  <c:v>11:03:43</c:v>
                </c:pt>
                <c:pt idx="1360">
                  <c:v>11:03:44</c:v>
                </c:pt>
                <c:pt idx="1361">
                  <c:v>11:03:45</c:v>
                </c:pt>
                <c:pt idx="1362">
                  <c:v>11:03:46</c:v>
                </c:pt>
                <c:pt idx="1363">
                  <c:v>11:03:47</c:v>
                </c:pt>
                <c:pt idx="1364">
                  <c:v>11:03:48</c:v>
                </c:pt>
                <c:pt idx="1365">
                  <c:v>11:03:49</c:v>
                </c:pt>
                <c:pt idx="1366">
                  <c:v>11:03:50</c:v>
                </c:pt>
                <c:pt idx="1367">
                  <c:v>11:03:51</c:v>
                </c:pt>
                <c:pt idx="1368">
                  <c:v>11:03:52</c:v>
                </c:pt>
                <c:pt idx="1369">
                  <c:v>11:03:53</c:v>
                </c:pt>
                <c:pt idx="1370">
                  <c:v>11:03:54</c:v>
                </c:pt>
                <c:pt idx="1371">
                  <c:v>11:03:55</c:v>
                </c:pt>
                <c:pt idx="1372">
                  <c:v>11:03:56</c:v>
                </c:pt>
                <c:pt idx="1373">
                  <c:v>11:03:57</c:v>
                </c:pt>
                <c:pt idx="1374">
                  <c:v>11:03:58</c:v>
                </c:pt>
                <c:pt idx="1375">
                  <c:v>11:03:59</c:v>
                </c:pt>
                <c:pt idx="1376">
                  <c:v>11:04:00</c:v>
                </c:pt>
                <c:pt idx="1377">
                  <c:v>11:04:01</c:v>
                </c:pt>
                <c:pt idx="1378">
                  <c:v>11:04:02</c:v>
                </c:pt>
                <c:pt idx="1379">
                  <c:v>11:04:03</c:v>
                </c:pt>
                <c:pt idx="1380">
                  <c:v>11:04:04</c:v>
                </c:pt>
                <c:pt idx="1381">
                  <c:v>11:04:05</c:v>
                </c:pt>
                <c:pt idx="1382">
                  <c:v>11:04:06</c:v>
                </c:pt>
                <c:pt idx="1383">
                  <c:v>11:04:07</c:v>
                </c:pt>
                <c:pt idx="1384">
                  <c:v>11:04:08</c:v>
                </c:pt>
                <c:pt idx="1385">
                  <c:v>11:04:09</c:v>
                </c:pt>
                <c:pt idx="1386">
                  <c:v>11:04:10</c:v>
                </c:pt>
                <c:pt idx="1387">
                  <c:v>11:04:11</c:v>
                </c:pt>
                <c:pt idx="1388">
                  <c:v>11:04:12</c:v>
                </c:pt>
                <c:pt idx="1389">
                  <c:v>11:04:13</c:v>
                </c:pt>
                <c:pt idx="1390">
                  <c:v>11:04:14</c:v>
                </c:pt>
                <c:pt idx="1391">
                  <c:v>11:04:15</c:v>
                </c:pt>
                <c:pt idx="1392">
                  <c:v>11:04:16</c:v>
                </c:pt>
                <c:pt idx="1393">
                  <c:v>11:04:17</c:v>
                </c:pt>
                <c:pt idx="1394">
                  <c:v>11:04:18</c:v>
                </c:pt>
                <c:pt idx="1395">
                  <c:v>11:04:19</c:v>
                </c:pt>
                <c:pt idx="1396">
                  <c:v>11:04:20</c:v>
                </c:pt>
                <c:pt idx="1397">
                  <c:v>11:04:21</c:v>
                </c:pt>
                <c:pt idx="1398">
                  <c:v>11:04:22</c:v>
                </c:pt>
                <c:pt idx="1399">
                  <c:v>11:04:23</c:v>
                </c:pt>
                <c:pt idx="1400">
                  <c:v>11:04:24</c:v>
                </c:pt>
                <c:pt idx="1401">
                  <c:v>11:04:25</c:v>
                </c:pt>
                <c:pt idx="1402">
                  <c:v>11:04:26</c:v>
                </c:pt>
                <c:pt idx="1403">
                  <c:v>11:04:27</c:v>
                </c:pt>
                <c:pt idx="1404">
                  <c:v>11:04:28</c:v>
                </c:pt>
                <c:pt idx="1405">
                  <c:v>11:04:29</c:v>
                </c:pt>
                <c:pt idx="1406">
                  <c:v>11:04:30</c:v>
                </c:pt>
                <c:pt idx="1407">
                  <c:v>11:04:31</c:v>
                </c:pt>
                <c:pt idx="1408">
                  <c:v>11:04:32</c:v>
                </c:pt>
                <c:pt idx="1409">
                  <c:v>11:04:33</c:v>
                </c:pt>
                <c:pt idx="1410">
                  <c:v>11:04:34</c:v>
                </c:pt>
                <c:pt idx="1411">
                  <c:v>11:04:35</c:v>
                </c:pt>
                <c:pt idx="1412">
                  <c:v>11:04:36</c:v>
                </c:pt>
                <c:pt idx="1413">
                  <c:v>11:04:37</c:v>
                </c:pt>
                <c:pt idx="1414">
                  <c:v>11:04:38</c:v>
                </c:pt>
                <c:pt idx="1415">
                  <c:v>11:04:39</c:v>
                </c:pt>
                <c:pt idx="1416">
                  <c:v>11:04:40</c:v>
                </c:pt>
                <c:pt idx="1417">
                  <c:v>11:04:41</c:v>
                </c:pt>
                <c:pt idx="1418">
                  <c:v>11:04:42</c:v>
                </c:pt>
                <c:pt idx="1419">
                  <c:v>11:04:43</c:v>
                </c:pt>
                <c:pt idx="1420">
                  <c:v>11:04:44</c:v>
                </c:pt>
                <c:pt idx="1421">
                  <c:v>11:04:45</c:v>
                </c:pt>
                <c:pt idx="1422">
                  <c:v>11:04:46</c:v>
                </c:pt>
                <c:pt idx="1423">
                  <c:v>11:04:47</c:v>
                </c:pt>
                <c:pt idx="1424">
                  <c:v>11:04:48</c:v>
                </c:pt>
                <c:pt idx="1425">
                  <c:v>11:04:49</c:v>
                </c:pt>
                <c:pt idx="1426">
                  <c:v>11:04:50</c:v>
                </c:pt>
                <c:pt idx="1427">
                  <c:v>11:04:51</c:v>
                </c:pt>
                <c:pt idx="1428">
                  <c:v>11:04:52</c:v>
                </c:pt>
                <c:pt idx="1429">
                  <c:v>11:04:53</c:v>
                </c:pt>
                <c:pt idx="1430">
                  <c:v>11:04:54</c:v>
                </c:pt>
                <c:pt idx="1431">
                  <c:v>11:04:55</c:v>
                </c:pt>
                <c:pt idx="1432">
                  <c:v>11:04:56</c:v>
                </c:pt>
                <c:pt idx="1433">
                  <c:v>11:04:57</c:v>
                </c:pt>
                <c:pt idx="1434">
                  <c:v>11:04:58</c:v>
                </c:pt>
                <c:pt idx="1435">
                  <c:v>11:04:59</c:v>
                </c:pt>
                <c:pt idx="1436">
                  <c:v>11:05:00</c:v>
                </c:pt>
                <c:pt idx="1437">
                  <c:v>11:05:01</c:v>
                </c:pt>
                <c:pt idx="1438">
                  <c:v>11:05:02</c:v>
                </c:pt>
                <c:pt idx="1439">
                  <c:v>11:05:03</c:v>
                </c:pt>
                <c:pt idx="1440">
                  <c:v>11:05:04</c:v>
                </c:pt>
                <c:pt idx="1441">
                  <c:v>11:05:05</c:v>
                </c:pt>
                <c:pt idx="1442">
                  <c:v>11:05:06</c:v>
                </c:pt>
                <c:pt idx="1443">
                  <c:v>11:05:07</c:v>
                </c:pt>
                <c:pt idx="1444">
                  <c:v>11:05:08</c:v>
                </c:pt>
                <c:pt idx="1445">
                  <c:v>11:05:09</c:v>
                </c:pt>
                <c:pt idx="1446">
                  <c:v>11:05:10</c:v>
                </c:pt>
                <c:pt idx="1447">
                  <c:v>11:05:11</c:v>
                </c:pt>
                <c:pt idx="1448">
                  <c:v>11:05:12</c:v>
                </c:pt>
                <c:pt idx="1449">
                  <c:v>11:05:13</c:v>
                </c:pt>
                <c:pt idx="1450">
                  <c:v>11:05:14</c:v>
                </c:pt>
                <c:pt idx="1451">
                  <c:v>11:05:15</c:v>
                </c:pt>
                <c:pt idx="1452">
                  <c:v>11:05:16</c:v>
                </c:pt>
                <c:pt idx="1453">
                  <c:v>11:05:17</c:v>
                </c:pt>
                <c:pt idx="1454">
                  <c:v>11:05:18</c:v>
                </c:pt>
                <c:pt idx="1455">
                  <c:v>11:05:19</c:v>
                </c:pt>
                <c:pt idx="1456">
                  <c:v>11:05:20</c:v>
                </c:pt>
                <c:pt idx="1457">
                  <c:v>11:05:21</c:v>
                </c:pt>
                <c:pt idx="1458">
                  <c:v>11:05:22</c:v>
                </c:pt>
                <c:pt idx="1459">
                  <c:v>11:05:23</c:v>
                </c:pt>
                <c:pt idx="1460">
                  <c:v>11:05:24</c:v>
                </c:pt>
                <c:pt idx="1461">
                  <c:v>11:05:25</c:v>
                </c:pt>
                <c:pt idx="1462">
                  <c:v>11:05:26</c:v>
                </c:pt>
                <c:pt idx="1463">
                  <c:v>11:05:27</c:v>
                </c:pt>
                <c:pt idx="1464">
                  <c:v>11:05:28</c:v>
                </c:pt>
                <c:pt idx="1465">
                  <c:v>11:05:29</c:v>
                </c:pt>
                <c:pt idx="1466">
                  <c:v>11:05:30</c:v>
                </c:pt>
                <c:pt idx="1467">
                  <c:v>11:05:31</c:v>
                </c:pt>
                <c:pt idx="1468">
                  <c:v>11:05:32</c:v>
                </c:pt>
                <c:pt idx="1469">
                  <c:v>11:05:33</c:v>
                </c:pt>
                <c:pt idx="1470">
                  <c:v>11:05:34</c:v>
                </c:pt>
                <c:pt idx="1471">
                  <c:v>11:05:35</c:v>
                </c:pt>
                <c:pt idx="1472">
                  <c:v>11:05:36</c:v>
                </c:pt>
                <c:pt idx="1473">
                  <c:v>11:05:37</c:v>
                </c:pt>
                <c:pt idx="1474">
                  <c:v>11:05:38</c:v>
                </c:pt>
                <c:pt idx="1475">
                  <c:v>11:05:39</c:v>
                </c:pt>
                <c:pt idx="1476">
                  <c:v>11:05:40</c:v>
                </c:pt>
                <c:pt idx="1477">
                  <c:v>11:05:41</c:v>
                </c:pt>
                <c:pt idx="1478">
                  <c:v>11:05:42</c:v>
                </c:pt>
                <c:pt idx="1479">
                  <c:v>11:05:43</c:v>
                </c:pt>
                <c:pt idx="1480">
                  <c:v>11:05:44</c:v>
                </c:pt>
                <c:pt idx="1481">
                  <c:v>11:05:45</c:v>
                </c:pt>
                <c:pt idx="1482">
                  <c:v>11:05:46</c:v>
                </c:pt>
                <c:pt idx="1483">
                  <c:v>11:05:47</c:v>
                </c:pt>
                <c:pt idx="1484">
                  <c:v>11:05:48</c:v>
                </c:pt>
                <c:pt idx="1485">
                  <c:v>11:05:49</c:v>
                </c:pt>
                <c:pt idx="1486">
                  <c:v>11:05:50</c:v>
                </c:pt>
                <c:pt idx="1487">
                  <c:v>11:05:51</c:v>
                </c:pt>
                <c:pt idx="1488">
                  <c:v>11:05:52</c:v>
                </c:pt>
                <c:pt idx="1489">
                  <c:v>11:05:53</c:v>
                </c:pt>
                <c:pt idx="1490">
                  <c:v>11:05:54</c:v>
                </c:pt>
                <c:pt idx="1491">
                  <c:v>11:05:55</c:v>
                </c:pt>
                <c:pt idx="1492">
                  <c:v>11:05:56</c:v>
                </c:pt>
                <c:pt idx="1493">
                  <c:v>11:05:57</c:v>
                </c:pt>
                <c:pt idx="1494">
                  <c:v>11:05:58</c:v>
                </c:pt>
                <c:pt idx="1495">
                  <c:v>11:05:59</c:v>
                </c:pt>
                <c:pt idx="1496">
                  <c:v>11:06:00</c:v>
                </c:pt>
                <c:pt idx="1497">
                  <c:v>11:06:01</c:v>
                </c:pt>
                <c:pt idx="1498">
                  <c:v>11:06:02</c:v>
                </c:pt>
                <c:pt idx="1499">
                  <c:v>11:06:03</c:v>
                </c:pt>
                <c:pt idx="1500">
                  <c:v>11:06:04</c:v>
                </c:pt>
                <c:pt idx="1501">
                  <c:v>11:06:05</c:v>
                </c:pt>
                <c:pt idx="1502">
                  <c:v>11:06:06</c:v>
                </c:pt>
                <c:pt idx="1503">
                  <c:v>11:06:07</c:v>
                </c:pt>
                <c:pt idx="1504">
                  <c:v>11:06:08</c:v>
                </c:pt>
                <c:pt idx="1505">
                  <c:v>11:06:09</c:v>
                </c:pt>
                <c:pt idx="1506">
                  <c:v>11:06:10</c:v>
                </c:pt>
                <c:pt idx="1507">
                  <c:v>11:06:11</c:v>
                </c:pt>
                <c:pt idx="1508">
                  <c:v>11:06:12</c:v>
                </c:pt>
                <c:pt idx="1509">
                  <c:v>11:06:13</c:v>
                </c:pt>
                <c:pt idx="1510">
                  <c:v>11:06:14</c:v>
                </c:pt>
                <c:pt idx="1511">
                  <c:v>11:06:15</c:v>
                </c:pt>
                <c:pt idx="1512">
                  <c:v>11:06:16</c:v>
                </c:pt>
                <c:pt idx="1513">
                  <c:v>11:06:17</c:v>
                </c:pt>
                <c:pt idx="1514">
                  <c:v>11:06:18</c:v>
                </c:pt>
                <c:pt idx="1515">
                  <c:v>11:06:19</c:v>
                </c:pt>
                <c:pt idx="1516">
                  <c:v>11:06:20</c:v>
                </c:pt>
                <c:pt idx="1517">
                  <c:v>11:06:21</c:v>
                </c:pt>
                <c:pt idx="1518">
                  <c:v>11:06:22</c:v>
                </c:pt>
                <c:pt idx="1519">
                  <c:v>11:06:23</c:v>
                </c:pt>
                <c:pt idx="1520">
                  <c:v>11:06:24</c:v>
                </c:pt>
                <c:pt idx="1521">
                  <c:v>11:06:25</c:v>
                </c:pt>
                <c:pt idx="1522">
                  <c:v>11:06:26</c:v>
                </c:pt>
                <c:pt idx="1523">
                  <c:v>11:06:27</c:v>
                </c:pt>
                <c:pt idx="1524">
                  <c:v>11:06:28</c:v>
                </c:pt>
                <c:pt idx="1525">
                  <c:v>11:06:29</c:v>
                </c:pt>
                <c:pt idx="1526">
                  <c:v>11:06:30</c:v>
                </c:pt>
                <c:pt idx="1527">
                  <c:v>11:06:31</c:v>
                </c:pt>
                <c:pt idx="1528">
                  <c:v>11:06:32</c:v>
                </c:pt>
                <c:pt idx="1529">
                  <c:v>11:06:33</c:v>
                </c:pt>
                <c:pt idx="1530">
                  <c:v>11:06:34</c:v>
                </c:pt>
                <c:pt idx="1531">
                  <c:v>11:06:35</c:v>
                </c:pt>
                <c:pt idx="1532">
                  <c:v>11:06:36</c:v>
                </c:pt>
                <c:pt idx="1533">
                  <c:v>11:06:37</c:v>
                </c:pt>
                <c:pt idx="1534">
                  <c:v>11:06:38</c:v>
                </c:pt>
                <c:pt idx="1535">
                  <c:v>11:06:39</c:v>
                </c:pt>
                <c:pt idx="1536">
                  <c:v>11:06:40</c:v>
                </c:pt>
                <c:pt idx="1537">
                  <c:v>11:06:41</c:v>
                </c:pt>
                <c:pt idx="1538">
                  <c:v>11:06:42</c:v>
                </c:pt>
                <c:pt idx="1539">
                  <c:v>11:06:43</c:v>
                </c:pt>
                <c:pt idx="1540">
                  <c:v>11:06:44</c:v>
                </c:pt>
                <c:pt idx="1541">
                  <c:v>11:06:45</c:v>
                </c:pt>
                <c:pt idx="1542">
                  <c:v>11:06:46</c:v>
                </c:pt>
                <c:pt idx="1543">
                  <c:v>11:06:47</c:v>
                </c:pt>
                <c:pt idx="1544">
                  <c:v>11:06:48</c:v>
                </c:pt>
                <c:pt idx="1545">
                  <c:v>11:06:49</c:v>
                </c:pt>
                <c:pt idx="1546">
                  <c:v>11:06:50</c:v>
                </c:pt>
                <c:pt idx="1547">
                  <c:v>11:06:51</c:v>
                </c:pt>
                <c:pt idx="1548">
                  <c:v>11:06:52</c:v>
                </c:pt>
                <c:pt idx="1549">
                  <c:v>11:06:53</c:v>
                </c:pt>
                <c:pt idx="1550">
                  <c:v>11:06:54</c:v>
                </c:pt>
                <c:pt idx="1551">
                  <c:v>11:06:55</c:v>
                </c:pt>
                <c:pt idx="1552">
                  <c:v>11:06:56</c:v>
                </c:pt>
                <c:pt idx="1553">
                  <c:v>11:06:57</c:v>
                </c:pt>
                <c:pt idx="1554">
                  <c:v>11:06:58</c:v>
                </c:pt>
                <c:pt idx="1555">
                  <c:v>11:06:59</c:v>
                </c:pt>
                <c:pt idx="1556">
                  <c:v>11:07:00</c:v>
                </c:pt>
                <c:pt idx="1557">
                  <c:v>11:07:01</c:v>
                </c:pt>
                <c:pt idx="1558">
                  <c:v>11:07:02</c:v>
                </c:pt>
                <c:pt idx="1559">
                  <c:v>11:07:03</c:v>
                </c:pt>
                <c:pt idx="1560">
                  <c:v>11:07:04</c:v>
                </c:pt>
                <c:pt idx="1561">
                  <c:v>11:07:05</c:v>
                </c:pt>
                <c:pt idx="1562">
                  <c:v>11:07:06</c:v>
                </c:pt>
                <c:pt idx="1563">
                  <c:v>11:07:07</c:v>
                </c:pt>
                <c:pt idx="1564">
                  <c:v>11:07:08</c:v>
                </c:pt>
                <c:pt idx="1565">
                  <c:v>11:07:09</c:v>
                </c:pt>
                <c:pt idx="1566">
                  <c:v>11:07:10</c:v>
                </c:pt>
                <c:pt idx="1567">
                  <c:v>11:07:11</c:v>
                </c:pt>
                <c:pt idx="1568">
                  <c:v>11:07:12</c:v>
                </c:pt>
                <c:pt idx="1569">
                  <c:v>11:07:13</c:v>
                </c:pt>
                <c:pt idx="1570">
                  <c:v>11:07:14</c:v>
                </c:pt>
                <c:pt idx="1571">
                  <c:v>11:07:15</c:v>
                </c:pt>
                <c:pt idx="1572">
                  <c:v>11:07:16</c:v>
                </c:pt>
                <c:pt idx="1573">
                  <c:v>11:07:17</c:v>
                </c:pt>
                <c:pt idx="1574">
                  <c:v>11:07:18</c:v>
                </c:pt>
                <c:pt idx="1575">
                  <c:v>11:07:19</c:v>
                </c:pt>
                <c:pt idx="1576">
                  <c:v>11:07:20</c:v>
                </c:pt>
                <c:pt idx="1577">
                  <c:v>11:07:21</c:v>
                </c:pt>
                <c:pt idx="1578">
                  <c:v>11:07:22</c:v>
                </c:pt>
                <c:pt idx="1579">
                  <c:v>11:07:23</c:v>
                </c:pt>
                <c:pt idx="1580">
                  <c:v>11:07:24</c:v>
                </c:pt>
                <c:pt idx="1581">
                  <c:v>11:07:25</c:v>
                </c:pt>
                <c:pt idx="1582">
                  <c:v>11:07:26</c:v>
                </c:pt>
                <c:pt idx="1583">
                  <c:v>11:07:27</c:v>
                </c:pt>
                <c:pt idx="1584">
                  <c:v>11:07:28</c:v>
                </c:pt>
                <c:pt idx="1585">
                  <c:v>11:07:29</c:v>
                </c:pt>
                <c:pt idx="1586">
                  <c:v>11:07:30</c:v>
                </c:pt>
                <c:pt idx="1587">
                  <c:v>11:07:31</c:v>
                </c:pt>
                <c:pt idx="1588">
                  <c:v>11:07:32</c:v>
                </c:pt>
                <c:pt idx="1589">
                  <c:v>11:07:33</c:v>
                </c:pt>
                <c:pt idx="1590">
                  <c:v>11:07:34</c:v>
                </c:pt>
                <c:pt idx="1591">
                  <c:v>11:07:35</c:v>
                </c:pt>
                <c:pt idx="1592">
                  <c:v>11:07:36</c:v>
                </c:pt>
                <c:pt idx="1593">
                  <c:v>11:07:37</c:v>
                </c:pt>
                <c:pt idx="1594">
                  <c:v>11:07:38</c:v>
                </c:pt>
                <c:pt idx="1595">
                  <c:v>11:07:39</c:v>
                </c:pt>
                <c:pt idx="1596">
                  <c:v>11:07:40</c:v>
                </c:pt>
                <c:pt idx="1597">
                  <c:v>11:07:41</c:v>
                </c:pt>
                <c:pt idx="1598">
                  <c:v>11:07:42</c:v>
                </c:pt>
                <c:pt idx="1599">
                  <c:v>11:07:43</c:v>
                </c:pt>
                <c:pt idx="1600">
                  <c:v>11:07:44</c:v>
                </c:pt>
                <c:pt idx="1601">
                  <c:v>11:07:45</c:v>
                </c:pt>
                <c:pt idx="1602">
                  <c:v>11:07:46</c:v>
                </c:pt>
                <c:pt idx="1603">
                  <c:v>11:07:47</c:v>
                </c:pt>
                <c:pt idx="1604">
                  <c:v>11:07:48</c:v>
                </c:pt>
                <c:pt idx="1605">
                  <c:v>11:07:49</c:v>
                </c:pt>
                <c:pt idx="1606">
                  <c:v>11:07:50</c:v>
                </c:pt>
                <c:pt idx="1607">
                  <c:v>11:07:51</c:v>
                </c:pt>
                <c:pt idx="1608">
                  <c:v>11:07:52</c:v>
                </c:pt>
                <c:pt idx="1609">
                  <c:v>11:07:53</c:v>
                </c:pt>
                <c:pt idx="1610">
                  <c:v>11:07:54</c:v>
                </c:pt>
                <c:pt idx="1611">
                  <c:v>11:07:55</c:v>
                </c:pt>
                <c:pt idx="1612">
                  <c:v>11:07:56</c:v>
                </c:pt>
                <c:pt idx="1613">
                  <c:v>11:07:57</c:v>
                </c:pt>
                <c:pt idx="1614">
                  <c:v>11:07:58</c:v>
                </c:pt>
                <c:pt idx="1615">
                  <c:v>11:07:59</c:v>
                </c:pt>
                <c:pt idx="1616">
                  <c:v>11:08:00</c:v>
                </c:pt>
                <c:pt idx="1617">
                  <c:v>11:08:01</c:v>
                </c:pt>
                <c:pt idx="1618">
                  <c:v>11:08:02</c:v>
                </c:pt>
                <c:pt idx="1619">
                  <c:v>11:08:03</c:v>
                </c:pt>
                <c:pt idx="1620">
                  <c:v>11:08:04</c:v>
                </c:pt>
                <c:pt idx="1621">
                  <c:v>11:08:05</c:v>
                </c:pt>
                <c:pt idx="1622">
                  <c:v>11:08:06</c:v>
                </c:pt>
                <c:pt idx="1623">
                  <c:v>11:08:07</c:v>
                </c:pt>
                <c:pt idx="1624">
                  <c:v>11:08:08</c:v>
                </c:pt>
                <c:pt idx="1625">
                  <c:v>11:08:09</c:v>
                </c:pt>
                <c:pt idx="1626">
                  <c:v>11:08:10</c:v>
                </c:pt>
                <c:pt idx="1627">
                  <c:v>11:08:11</c:v>
                </c:pt>
                <c:pt idx="1628">
                  <c:v>11:08:12</c:v>
                </c:pt>
                <c:pt idx="1629">
                  <c:v>11:08:13</c:v>
                </c:pt>
                <c:pt idx="1630">
                  <c:v>11:08:14</c:v>
                </c:pt>
                <c:pt idx="1631">
                  <c:v>11:08:15</c:v>
                </c:pt>
                <c:pt idx="1632">
                  <c:v>11:08:16</c:v>
                </c:pt>
                <c:pt idx="1633">
                  <c:v>11:08:17</c:v>
                </c:pt>
                <c:pt idx="1634">
                  <c:v>11:08:18</c:v>
                </c:pt>
                <c:pt idx="1635">
                  <c:v>11:08:19</c:v>
                </c:pt>
                <c:pt idx="1636">
                  <c:v>11:08:20</c:v>
                </c:pt>
                <c:pt idx="1637">
                  <c:v>11:08:21</c:v>
                </c:pt>
                <c:pt idx="1638">
                  <c:v>11:08:22</c:v>
                </c:pt>
                <c:pt idx="1639">
                  <c:v>11:08:23</c:v>
                </c:pt>
                <c:pt idx="1640">
                  <c:v>11:08:24</c:v>
                </c:pt>
                <c:pt idx="1641">
                  <c:v>11:08:25</c:v>
                </c:pt>
                <c:pt idx="1642">
                  <c:v>11:08:26</c:v>
                </c:pt>
                <c:pt idx="1643">
                  <c:v>11:08:27</c:v>
                </c:pt>
                <c:pt idx="1644">
                  <c:v>11:08:28</c:v>
                </c:pt>
                <c:pt idx="1645">
                  <c:v>11:08:29</c:v>
                </c:pt>
                <c:pt idx="1646">
                  <c:v>11:08:30</c:v>
                </c:pt>
                <c:pt idx="1647">
                  <c:v>11:08:31</c:v>
                </c:pt>
                <c:pt idx="1648">
                  <c:v>11:08:32</c:v>
                </c:pt>
                <c:pt idx="1649">
                  <c:v>11:08:33</c:v>
                </c:pt>
                <c:pt idx="1650">
                  <c:v>11:08:34</c:v>
                </c:pt>
                <c:pt idx="1651">
                  <c:v>11:08:35</c:v>
                </c:pt>
                <c:pt idx="1652">
                  <c:v>11:08:36</c:v>
                </c:pt>
                <c:pt idx="1653">
                  <c:v>11:08:37</c:v>
                </c:pt>
                <c:pt idx="1654">
                  <c:v>11:08:38</c:v>
                </c:pt>
                <c:pt idx="1655">
                  <c:v>11:08:39</c:v>
                </c:pt>
                <c:pt idx="1656">
                  <c:v>11:08:40</c:v>
                </c:pt>
                <c:pt idx="1657">
                  <c:v>11:08:41</c:v>
                </c:pt>
                <c:pt idx="1658">
                  <c:v>11:08:42</c:v>
                </c:pt>
                <c:pt idx="1659">
                  <c:v>11:08:43</c:v>
                </c:pt>
                <c:pt idx="1660">
                  <c:v>11:08:44</c:v>
                </c:pt>
                <c:pt idx="1661">
                  <c:v>11:08:45</c:v>
                </c:pt>
                <c:pt idx="1662">
                  <c:v>11:08:46</c:v>
                </c:pt>
                <c:pt idx="1663">
                  <c:v>11:08:47</c:v>
                </c:pt>
                <c:pt idx="1664">
                  <c:v>11:08:48</c:v>
                </c:pt>
                <c:pt idx="1665">
                  <c:v>11:08:49</c:v>
                </c:pt>
                <c:pt idx="1666">
                  <c:v>11:08:50</c:v>
                </c:pt>
                <c:pt idx="1667">
                  <c:v>11:08:51</c:v>
                </c:pt>
                <c:pt idx="1668">
                  <c:v>11:08:52</c:v>
                </c:pt>
                <c:pt idx="1669">
                  <c:v>11:08:53</c:v>
                </c:pt>
                <c:pt idx="1670">
                  <c:v>11:08:54</c:v>
                </c:pt>
                <c:pt idx="1671">
                  <c:v>11:08:55</c:v>
                </c:pt>
                <c:pt idx="1672">
                  <c:v>11:08:56</c:v>
                </c:pt>
                <c:pt idx="1673">
                  <c:v>11:08:57</c:v>
                </c:pt>
                <c:pt idx="1674">
                  <c:v>11:08:58</c:v>
                </c:pt>
                <c:pt idx="1675">
                  <c:v>11:08:59</c:v>
                </c:pt>
                <c:pt idx="1676">
                  <c:v>11:09:00</c:v>
                </c:pt>
                <c:pt idx="1677">
                  <c:v>11:09:01</c:v>
                </c:pt>
                <c:pt idx="1678">
                  <c:v>11:09:02</c:v>
                </c:pt>
                <c:pt idx="1679">
                  <c:v>11:09:03</c:v>
                </c:pt>
                <c:pt idx="1680">
                  <c:v>11:09:04</c:v>
                </c:pt>
                <c:pt idx="1681">
                  <c:v>11:09:05</c:v>
                </c:pt>
                <c:pt idx="1682">
                  <c:v>11:09:06</c:v>
                </c:pt>
                <c:pt idx="1683">
                  <c:v>11:09:07</c:v>
                </c:pt>
                <c:pt idx="1684">
                  <c:v>11:09:08</c:v>
                </c:pt>
                <c:pt idx="1685">
                  <c:v>11:09:09</c:v>
                </c:pt>
                <c:pt idx="1686">
                  <c:v>11:09:10</c:v>
                </c:pt>
                <c:pt idx="1687">
                  <c:v>11:09:11</c:v>
                </c:pt>
                <c:pt idx="1688">
                  <c:v>11:09:12</c:v>
                </c:pt>
                <c:pt idx="1689">
                  <c:v>11:09:13</c:v>
                </c:pt>
                <c:pt idx="1690">
                  <c:v>11:09:14</c:v>
                </c:pt>
                <c:pt idx="1691">
                  <c:v>11:09:15</c:v>
                </c:pt>
                <c:pt idx="1692">
                  <c:v>11:09:16</c:v>
                </c:pt>
                <c:pt idx="1693">
                  <c:v>11:09:17</c:v>
                </c:pt>
                <c:pt idx="1694">
                  <c:v>11:09:18</c:v>
                </c:pt>
                <c:pt idx="1695">
                  <c:v>11:09:19</c:v>
                </c:pt>
                <c:pt idx="1696">
                  <c:v>11:09:20</c:v>
                </c:pt>
                <c:pt idx="1697">
                  <c:v>11:09:21</c:v>
                </c:pt>
                <c:pt idx="1698">
                  <c:v>11:09:22</c:v>
                </c:pt>
                <c:pt idx="1699">
                  <c:v>11:09:23</c:v>
                </c:pt>
                <c:pt idx="1700">
                  <c:v>11:09:24</c:v>
                </c:pt>
                <c:pt idx="1701">
                  <c:v>11:09:25</c:v>
                </c:pt>
                <c:pt idx="1702">
                  <c:v>11:09:26</c:v>
                </c:pt>
                <c:pt idx="1703">
                  <c:v>11:09:27</c:v>
                </c:pt>
                <c:pt idx="1704">
                  <c:v>11:09:28</c:v>
                </c:pt>
                <c:pt idx="1705">
                  <c:v>11:09:29</c:v>
                </c:pt>
                <c:pt idx="1706">
                  <c:v>11:09:30</c:v>
                </c:pt>
                <c:pt idx="1707">
                  <c:v>11:09:31</c:v>
                </c:pt>
                <c:pt idx="1708">
                  <c:v>11:09:32</c:v>
                </c:pt>
                <c:pt idx="1709">
                  <c:v>11:09:33</c:v>
                </c:pt>
                <c:pt idx="1710">
                  <c:v>11:09:34</c:v>
                </c:pt>
                <c:pt idx="1711">
                  <c:v>11:09:35</c:v>
                </c:pt>
                <c:pt idx="1712">
                  <c:v>11:09:36</c:v>
                </c:pt>
                <c:pt idx="1713">
                  <c:v>11:09:37</c:v>
                </c:pt>
                <c:pt idx="1714">
                  <c:v>11:09:38</c:v>
                </c:pt>
                <c:pt idx="1715">
                  <c:v>11:09:39</c:v>
                </c:pt>
                <c:pt idx="1716">
                  <c:v>11:09:40</c:v>
                </c:pt>
                <c:pt idx="1717">
                  <c:v>11:09:41</c:v>
                </c:pt>
                <c:pt idx="1718">
                  <c:v>11:09:42</c:v>
                </c:pt>
                <c:pt idx="1719">
                  <c:v>11:09:43</c:v>
                </c:pt>
                <c:pt idx="1720">
                  <c:v>11:09:44</c:v>
                </c:pt>
                <c:pt idx="1721">
                  <c:v>11:09:45</c:v>
                </c:pt>
                <c:pt idx="1722">
                  <c:v>11:09:46</c:v>
                </c:pt>
                <c:pt idx="1723">
                  <c:v>11:09:47</c:v>
                </c:pt>
                <c:pt idx="1724">
                  <c:v>11:09:48</c:v>
                </c:pt>
                <c:pt idx="1725">
                  <c:v>11:09:49</c:v>
                </c:pt>
                <c:pt idx="1726">
                  <c:v>11:09:50</c:v>
                </c:pt>
                <c:pt idx="1727">
                  <c:v>11:09:51</c:v>
                </c:pt>
                <c:pt idx="1728">
                  <c:v>11:09:52</c:v>
                </c:pt>
                <c:pt idx="1729">
                  <c:v>11:09:53</c:v>
                </c:pt>
                <c:pt idx="1730">
                  <c:v>11:09:54</c:v>
                </c:pt>
                <c:pt idx="1731">
                  <c:v>11:09:55</c:v>
                </c:pt>
                <c:pt idx="1732">
                  <c:v>11:09:56</c:v>
                </c:pt>
                <c:pt idx="1733">
                  <c:v>11:09:57</c:v>
                </c:pt>
                <c:pt idx="1734">
                  <c:v>11:09:58</c:v>
                </c:pt>
                <c:pt idx="1735">
                  <c:v>11:09:59</c:v>
                </c:pt>
                <c:pt idx="1736">
                  <c:v>11:10:00</c:v>
                </c:pt>
                <c:pt idx="1737">
                  <c:v>11:10:01</c:v>
                </c:pt>
                <c:pt idx="1738">
                  <c:v>11:10:02</c:v>
                </c:pt>
                <c:pt idx="1739">
                  <c:v>11:10:03</c:v>
                </c:pt>
                <c:pt idx="1740">
                  <c:v>11:10:04</c:v>
                </c:pt>
                <c:pt idx="1741">
                  <c:v>11:10:05</c:v>
                </c:pt>
                <c:pt idx="1742">
                  <c:v>11:10:06</c:v>
                </c:pt>
                <c:pt idx="1743">
                  <c:v>11:10:07</c:v>
                </c:pt>
                <c:pt idx="1744">
                  <c:v>11:10:08</c:v>
                </c:pt>
                <c:pt idx="1745">
                  <c:v>11:10:09</c:v>
                </c:pt>
                <c:pt idx="1746">
                  <c:v>11:10:10</c:v>
                </c:pt>
                <c:pt idx="1747">
                  <c:v>11:10:11</c:v>
                </c:pt>
                <c:pt idx="1748">
                  <c:v>11:10:12</c:v>
                </c:pt>
                <c:pt idx="1749">
                  <c:v>11:10:13</c:v>
                </c:pt>
                <c:pt idx="1750">
                  <c:v>11:10:14</c:v>
                </c:pt>
                <c:pt idx="1751">
                  <c:v>11:10:15</c:v>
                </c:pt>
                <c:pt idx="1752">
                  <c:v>11:10:16</c:v>
                </c:pt>
                <c:pt idx="1753">
                  <c:v>11:10:17</c:v>
                </c:pt>
                <c:pt idx="1754">
                  <c:v>11:10:18</c:v>
                </c:pt>
                <c:pt idx="1755">
                  <c:v>11:10:19</c:v>
                </c:pt>
                <c:pt idx="1756">
                  <c:v>11:10:20</c:v>
                </c:pt>
                <c:pt idx="1757">
                  <c:v>11:10:21</c:v>
                </c:pt>
                <c:pt idx="1758">
                  <c:v>11:10:22</c:v>
                </c:pt>
                <c:pt idx="1759">
                  <c:v>11:10:23</c:v>
                </c:pt>
                <c:pt idx="1760">
                  <c:v>11:10:24</c:v>
                </c:pt>
                <c:pt idx="1761">
                  <c:v>11:10:25</c:v>
                </c:pt>
                <c:pt idx="1762">
                  <c:v>11:10:26</c:v>
                </c:pt>
                <c:pt idx="1763">
                  <c:v>11:10:27</c:v>
                </c:pt>
                <c:pt idx="1764">
                  <c:v>11:10:28</c:v>
                </c:pt>
                <c:pt idx="1765">
                  <c:v>11:10:29</c:v>
                </c:pt>
                <c:pt idx="1766">
                  <c:v>11:10:30</c:v>
                </c:pt>
                <c:pt idx="1767">
                  <c:v>11:10:31</c:v>
                </c:pt>
                <c:pt idx="1768">
                  <c:v>11:10:32</c:v>
                </c:pt>
                <c:pt idx="1769">
                  <c:v>11:10:33</c:v>
                </c:pt>
                <c:pt idx="1770">
                  <c:v>11:10:34</c:v>
                </c:pt>
                <c:pt idx="1771">
                  <c:v>11:10:35</c:v>
                </c:pt>
                <c:pt idx="1772">
                  <c:v>11:10:36</c:v>
                </c:pt>
                <c:pt idx="1773">
                  <c:v>11:10:37</c:v>
                </c:pt>
                <c:pt idx="1774">
                  <c:v>11:10:38</c:v>
                </c:pt>
                <c:pt idx="1775">
                  <c:v>11:10:39</c:v>
                </c:pt>
                <c:pt idx="1776">
                  <c:v>11:10:40</c:v>
                </c:pt>
                <c:pt idx="1777">
                  <c:v>11:10:41</c:v>
                </c:pt>
                <c:pt idx="1778">
                  <c:v>11:10:42</c:v>
                </c:pt>
                <c:pt idx="1779">
                  <c:v>11:10:43</c:v>
                </c:pt>
                <c:pt idx="1780">
                  <c:v>11:10:44</c:v>
                </c:pt>
                <c:pt idx="1781">
                  <c:v>11:10:45</c:v>
                </c:pt>
                <c:pt idx="1782">
                  <c:v>11:10:46</c:v>
                </c:pt>
                <c:pt idx="1783">
                  <c:v>11:10:47</c:v>
                </c:pt>
                <c:pt idx="1784">
                  <c:v>11:10:48</c:v>
                </c:pt>
                <c:pt idx="1785">
                  <c:v>11:10:49</c:v>
                </c:pt>
                <c:pt idx="1786">
                  <c:v>11:10:50</c:v>
                </c:pt>
                <c:pt idx="1787">
                  <c:v>11:10:51</c:v>
                </c:pt>
                <c:pt idx="1788">
                  <c:v>11:10:52</c:v>
                </c:pt>
                <c:pt idx="1789">
                  <c:v>11:10:53</c:v>
                </c:pt>
                <c:pt idx="1790">
                  <c:v>11:10:54</c:v>
                </c:pt>
                <c:pt idx="1791">
                  <c:v>11:10:55</c:v>
                </c:pt>
                <c:pt idx="1792">
                  <c:v>11:10:56</c:v>
                </c:pt>
                <c:pt idx="1793">
                  <c:v>11:10:57</c:v>
                </c:pt>
                <c:pt idx="1794">
                  <c:v>11:10:58</c:v>
                </c:pt>
                <c:pt idx="1795">
                  <c:v>11:10:59</c:v>
                </c:pt>
                <c:pt idx="1796">
                  <c:v>11:11:00</c:v>
                </c:pt>
                <c:pt idx="1797">
                  <c:v>11:11:01</c:v>
                </c:pt>
                <c:pt idx="1798">
                  <c:v>11:11:02</c:v>
                </c:pt>
                <c:pt idx="1799">
                  <c:v>11:11:03</c:v>
                </c:pt>
                <c:pt idx="1800">
                  <c:v>11:11:04</c:v>
                </c:pt>
                <c:pt idx="1801">
                  <c:v>11:11:05</c:v>
                </c:pt>
                <c:pt idx="1802">
                  <c:v>11:11:06</c:v>
                </c:pt>
                <c:pt idx="1803">
                  <c:v>11:11:07</c:v>
                </c:pt>
                <c:pt idx="1804">
                  <c:v>11:11:08</c:v>
                </c:pt>
                <c:pt idx="1805">
                  <c:v>11:11:09</c:v>
                </c:pt>
                <c:pt idx="1806">
                  <c:v>11:11:10</c:v>
                </c:pt>
                <c:pt idx="1807">
                  <c:v>11:11:11</c:v>
                </c:pt>
                <c:pt idx="1808">
                  <c:v>11:11:12</c:v>
                </c:pt>
                <c:pt idx="1809">
                  <c:v>11:11:13</c:v>
                </c:pt>
                <c:pt idx="1810">
                  <c:v>11:11:14</c:v>
                </c:pt>
                <c:pt idx="1811">
                  <c:v>11:11:15</c:v>
                </c:pt>
                <c:pt idx="1812">
                  <c:v>11:11:16</c:v>
                </c:pt>
                <c:pt idx="1813">
                  <c:v>11:11:17</c:v>
                </c:pt>
                <c:pt idx="1814">
                  <c:v>11:11:18</c:v>
                </c:pt>
                <c:pt idx="1815">
                  <c:v>11:11:19</c:v>
                </c:pt>
                <c:pt idx="1816">
                  <c:v>11:11:20</c:v>
                </c:pt>
                <c:pt idx="1817">
                  <c:v>11:11:21</c:v>
                </c:pt>
                <c:pt idx="1818">
                  <c:v>11:11:22</c:v>
                </c:pt>
                <c:pt idx="1819">
                  <c:v>11:11:23</c:v>
                </c:pt>
                <c:pt idx="1820">
                  <c:v>11:11:24</c:v>
                </c:pt>
                <c:pt idx="1821">
                  <c:v>11:11:25</c:v>
                </c:pt>
                <c:pt idx="1822">
                  <c:v>11:11:26</c:v>
                </c:pt>
                <c:pt idx="1823">
                  <c:v>11:11:27</c:v>
                </c:pt>
                <c:pt idx="1824">
                  <c:v>11:11:28</c:v>
                </c:pt>
                <c:pt idx="1825">
                  <c:v>11:11:29</c:v>
                </c:pt>
                <c:pt idx="1826">
                  <c:v>11:11:30</c:v>
                </c:pt>
                <c:pt idx="1827">
                  <c:v>11:11:31</c:v>
                </c:pt>
                <c:pt idx="1828">
                  <c:v>11:11:32</c:v>
                </c:pt>
                <c:pt idx="1829">
                  <c:v>11:11:33</c:v>
                </c:pt>
                <c:pt idx="1830">
                  <c:v>11:11:34</c:v>
                </c:pt>
                <c:pt idx="1831">
                  <c:v>11:11:35</c:v>
                </c:pt>
                <c:pt idx="1832">
                  <c:v>11:11:36</c:v>
                </c:pt>
                <c:pt idx="1833">
                  <c:v>11:11:37</c:v>
                </c:pt>
                <c:pt idx="1834">
                  <c:v>11:11:38</c:v>
                </c:pt>
                <c:pt idx="1835">
                  <c:v>11:11:39</c:v>
                </c:pt>
                <c:pt idx="1836">
                  <c:v>11:11:40</c:v>
                </c:pt>
                <c:pt idx="1837">
                  <c:v>11:11:41</c:v>
                </c:pt>
                <c:pt idx="1838">
                  <c:v>11:11:42</c:v>
                </c:pt>
                <c:pt idx="1839">
                  <c:v>11:11:43</c:v>
                </c:pt>
                <c:pt idx="1840">
                  <c:v>11:11:44</c:v>
                </c:pt>
                <c:pt idx="1841">
                  <c:v>11:11:45</c:v>
                </c:pt>
                <c:pt idx="1842">
                  <c:v>11:11:46</c:v>
                </c:pt>
                <c:pt idx="1843">
                  <c:v>11:11:47</c:v>
                </c:pt>
                <c:pt idx="1844">
                  <c:v>11:11:48</c:v>
                </c:pt>
                <c:pt idx="1845">
                  <c:v>11:11:49</c:v>
                </c:pt>
                <c:pt idx="1846">
                  <c:v>11:11:50</c:v>
                </c:pt>
                <c:pt idx="1847">
                  <c:v>11:11:51</c:v>
                </c:pt>
                <c:pt idx="1848">
                  <c:v>11:11:52</c:v>
                </c:pt>
                <c:pt idx="1849">
                  <c:v>11:11:53</c:v>
                </c:pt>
                <c:pt idx="1850">
                  <c:v>11:11:54</c:v>
                </c:pt>
                <c:pt idx="1851">
                  <c:v>11:11:55</c:v>
                </c:pt>
                <c:pt idx="1852">
                  <c:v>11:11:56</c:v>
                </c:pt>
                <c:pt idx="1853">
                  <c:v>11:11:57</c:v>
                </c:pt>
                <c:pt idx="1854">
                  <c:v>11:11:58</c:v>
                </c:pt>
                <c:pt idx="1855">
                  <c:v>11:11:59</c:v>
                </c:pt>
                <c:pt idx="1856">
                  <c:v>11:12:00</c:v>
                </c:pt>
                <c:pt idx="1857">
                  <c:v>11:12:01</c:v>
                </c:pt>
                <c:pt idx="1858">
                  <c:v>11:12:02</c:v>
                </c:pt>
                <c:pt idx="1859">
                  <c:v>11:12:03</c:v>
                </c:pt>
                <c:pt idx="1860">
                  <c:v>11:12:04</c:v>
                </c:pt>
                <c:pt idx="1861">
                  <c:v>11:12:05</c:v>
                </c:pt>
                <c:pt idx="1862">
                  <c:v>11:12:06</c:v>
                </c:pt>
                <c:pt idx="1863">
                  <c:v>11:12:07</c:v>
                </c:pt>
                <c:pt idx="1864">
                  <c:v>11:12:08</c:v>
                </c:pt>
                <c:pt idx="1865">
                  <c:v>11:12:09</c:v>
                </c:pt>
                <c:pt idx="1866">
                  <c:v>11:12:10</c:v>
                </c:pt>
                <c:pt idx="1867">
                  <c:v>11:12:11</c:v>
                </c:pt>
                <c:pt idx="1868">
                  <c:v>11:12:12</c:v>
                </c:pt>
                <c:pt idx="1869">
                  <c:v>11:12:13</c:v>
                </c:pt>
                <c:pt idx="1870">
                  <c:v>11:12:14</c:v>
                </c:pt>
                <c:pt idx="1871">
                  <c:v>11:12:15</c:v>
                </c:pt>
                <c:pt idx="1872">
                  <c:v>11:12:16</c:v>
                </c:pt>
                <c:pt idx="1873">
                  <c:v>11:12:17</c:v>
                </c:pt>
                <c:pt idx="1874">
                  <c:v>11:12:18</c:v>
                </c:pt>
                <c:pt idx="1875">
                  <c:v>11:12:19</c:v>
                </c:pt>
                <c:pt idx="1876">
                  <c:v>11:12:20</c:v>
                </c:pt>
                <c:pt idx="1877">
                  <c:v>11:12:21</c:v>
                </c:pt>
                <c:pt idx="1878">
                  <c:v>11:12:22</c:v>
                </c:pt>
                <c:pt idx="1879">
                  <c:v>11:12:23</c:v>
                </c:pt>
                <c:pt idx="1880">
                  <c:v>11:12:24</c:v>
                </c:pt>
                <c:pt idx="1881">
                  <c:v>11:12:25</c:v>
                </c:pt>
                <c:pt idx="1882">
                  <c:v>11:12:26</c:v>
                </c:pt>
                <c:pt idx="1883">
                  <c:v>11:12:27</c:v>
                </c:pt>
                <c:pt idx="1884">
                  <c:v>11:12:28</c:v>
                </c:pt>
                <c:pt idx="1885">
                  <c:v>11:12:29</c:v>
                </c:pt>
                <c:pt idx="1886">
                  <c:v>11:12:30</c:v>
                </c:pt>
                <c:pt idx="1887">
                  <c:v>11:12:31</c:v>
                </c:pt>
                <c:pt idx="1888">
                  <c:v>11:12:32</c:v>
                </c:pt>
                <c:pt idx="1889">
                  <c:v>11:12:33</c:v>
                </c:pt>
                <c:pt idx="1890">
                  <c:v>11:12:34</c:v>
                </c:pt>
                <c:pt idx="1891">
                  <c:v>11:12:35</c:v>
                </c:pt>
                <c:pt idx="1892">
                  <c:v>11:12:36</c:v>
                </c:pt>
                <c:pt idx="1893">
                  <c:v>11:12:37</c:v>
                </c:pt>
                <c:pt idx="1894">
                  <c:v>11:12:38</c:v>
                </c:pt>
                <c:pt idx="1895">
                  <c:v>11:12:39</c:v>
                </c:pt>
                <c:pt idx="1896">
                  <c:v>11:12:40</c:v>
                </c:pt>
                <c:pt idx="1897">
                  <c:v>11:12:41</c:v>
                </c:pt>
                <c:pt idx="1898">
                  <c:v>11:12:42</c:v>
                </c:pt>
                <c:pt idx="1899">
                  <c:v>11:12:43</c:v>
                </c:pt>
                <c:pt idx="1900">
                  <c:v>11:12:44</c:v>
                </c:pt>
                <c:pt idx="1901">
                  <c:v>11:12:45</c:v>
                </c:pt>
                <c:pt idx="1902">
                  <c:v>11:12:46</c:v>
                </c:pt>
                <c:pt idx="1903">
                  <c:v>11:12:47</c:v>
                </c:pt>
                <c:pt idx="1904">
                  <c:v>11:12:48</c:v>
                </c:pt>
                <c:pt idx="1905">
                  <c:v>11:12:49</c:v>
                </c:pt>
                <c:pt idx="1906">
                  <c:v>11:12:50</c:v>
                </c:pt>
                <c:pt idx="1907">
                  <c:v>11:12:51</c:v>
                </c:pt>
                <c:pt idx="1908">
                  <c:v>11:12:52</c:v>
                </c:pt>
                <c:pt idx="1909">
                  <c:v>11:12:53</c:v>
                </c:pt>
                <c:pt idx="1910">
                  <c:v>11:12:54</c:v>
                </c:pt>
                <c:pt idx="1911">
                  <c:v>11:12:55</c:v>
                </c:pt>
                <c:pt idx="1912">
                  <c:v>11:12:56</c:v>
                </c:pt>
                <c:pt idx="1913">
                  <c:v>11:12:57</c:v>
                </c:pt>
                <c:pt idx="1914">
                  <c:v>11:12:58</c:v>
                </c:pt>
                <c:pt idx="1915">
                  <c:v>11:12:59</c:v>
                </c:pt>
                <c:pt idx="1916">
                  <c:v>11:13:00</c:v>
                </c:pt>
                <c:pt idx="1917">
                  <c:v>11:13:01</c:v>
                </c:pt>
                <c:pt idx="1918">
                  <c:v>11:13:02</c:v>
                </c:pt>
                <c:pt idx="1919">
                  <c:v>11:13:03</c:v>
                </c:pt>
                <c:pt idx="1920">
                  <c:v>11:13:04</c:v>
                </c:pt>
                <c:pt idx="1921">
                  <c:v>11:13:05</c:v>
                </c:pt>
                <c:pt idx="1922">
                  <c:v>11:13:06</c:v>
                </c:pt>
                <c:pt idx="1923">
                  <c:v>11:13:07</c:v>
                </c:pt>
                <c:pt idx="1924">
                  <c:v>11:13:08</c:v>
                </c:pt>
                <c:pt idx="1925">
                  <c:v>11:13:09</c:v>
                </c:pt>
                <c:pt idx="1926">
                  <c:v>11:13:10</c:v>
                </c:pt>
                <c:pt idx="1927">
                  <c:v>11:13:11</c:v>
                </c:pt>
                <c:pt idx="1928">
                  <c:v>11:13:12</c:v>
                </c:pt>
                <c:pt idx="1929">
                  <c:v>11:13:13</c:v>
                </c:pt>
                <c:pt idx="1930">
                  <c:v>11:13:14</c:v>
                </c:pt>
                <c:pt idx="1931">
                  <c:v>11:13:15</c:v>
                </c:pt>
                <c:pt idx="1932">
                  <c:v>11:13:16</c:v>
                </c:pt>
                <c:pt idx="1933">
                  <c:v>11:13:17</c:v>
                </c:pt>
                <c:pt idx="1934">
                  <c:v>11:13:18</c:v>
                </c:pt>
                <c:pt idx="1935">
                  <c:v>11:13:19</c:v>
                </c:pt>
                <c:pt idx="1936">
                  <c:v>11:13:20</c:v>
                </c:pt>
                <c:pt idx="1937">
                  <c:v>11:13:21</c:v>
                </c:pt>
                <c:pt idx="1938">
                  <c:v>11:13:22</c:v>
                </c:pt>
                <c:pt idx="1939">
                  <c:v>11:13:23</c:v>
                </c:pt>
                <c:pt idx="1940">
                  <c:v>11:13:24</c:v>
                </c:pt>
                <c:pt idx="1941">
                  <c:v>11:13:25</c:v>
                </c:pt>
                <c:pt idx="1942">
                  <c:v>11:13:26</c:v>
                </c:pt>
                <c:pt idx="1943">
                  <c:v>11:13:27</c:v>
                </c:pt>
                <c:pt idx="1944">
                  <c:v>11:13:28</c:v>
                </c:pt>
                <c:pt idx="1945">
                  <c:v>11:13:29</c:v>
                </c:pt>
                <c:pt idx="1946">
                  <c:v>11:13:30</c:v>
                </c:pt>
                <c:pt idx="1947">
                  <c:v>11:13:31</c:v>
                </c:pt>
                <c:pt idx="1948">
                  <c:v>11:13:32</c:v>
                </c:pt>
                <c:pt idx="1949">
                  <c:v>11:13:33</c:v>
                </c:pt>
                <c:pt idx="1950">
                  <c:v>11:13:34</c:v>
                </c:pt>
                <c:pt idx="1951">
                  <c:v>11:13:35</c:v>
                </c:pt>
                <c:pt idx="1952">
                  <c:v>11:13:36</c:v>
                </c:pt>
                <c:pt idx="1953">
                  <c:v>11:13:37</c:v>
                </c:pt>
                <c:pt idx="1954">
                  <c:v>11:13:38</c:v>
                </c:pt>
                <c:pt idx="1955">
                  <c:v>11:13:39</c:v>
                </c:pt>
                <c:pt idx="1956">
                  <c:v>11:13:40</c:v>
                </c:pt>
                <c:pt idx="1957">
                  <c:v>11:13:41</c:v>
                </c:pt>
                <c:pt idx="1958">
                  <c:v>11:13:42</c:v>
                </c:pt>
                <c:pt idx="1959">
                  <c:v>11:13:43</c:v>
                </c:pt>
                <c:pt idx="1960">
                  <c:v>11:13:44</c:v>
                </c:pt>
                <c:pt idx="1961">
                  <c:v>11:13:45</c:v>
                </c:pt>
                <c:pt idx="1962">
                  <c:v>11:13:46</c:v>
                </c:pt>
                <c:pt idx="1963">
                  <c:v>11:13:47</c:v>
                </c:pt>
                <c:pt idx="1964">
                  <c:v>11:13:48</c:v>
                </c:pt>
                <c:pt idx="1965">
                  <c:v>11:13:49</c:v>
                </c:pt>
                <c:pt idx="1966">
                  <c:v>11:13:50</c:v>
                </c:pt>
                <c:pt idx="1967">
                  <c:v>11:13:51</c:v>
                </c:pt>
                <c:pt idx="1968">
                  <c:v>11:13:52</c:v>
                </c:pt>
                <c:pt idx="1969">
                  <c:v>11:13:53</c:v>
                </c:pt>
                <c:pt idx="1970">
                  <c:v>11:13:54</c:v>
                </c:pt>
                <c:pt idx="1971">
                  <c:v>11:13:55</c:v>
                </c:pt>
                <c:pt idx="1972">
                  <c:v>11:13:56</c:v>
                </c:pt>
                <c:pt idx="1973">
                  <c:v>11:13:57</c:v>
                </c:pt>
                <c:pt idx="1974">
                  <c:v>11:13:58</c:v>
                </c:pt>
                <c:pt idx="1975">
                  <c:v>11:13:59</c:v>
                </c:pt>
                <c:pt idx="1976">
                  <c:v>11:14:00</c:v>
                </c:pt>
                <c:pt idx="1977">
                  <c:v>11:14:01</c:v>
                </c:pt>
                <c:pt idx="1978">
                  <c:v>11:14:02</c:v>
                </c:pt>
                <c:pt idx="1979">
                  <c:v>11:14:03</c:v>
                </c:pt>
                <c:pt idx="1980">
                  <c:v>11:14:04</c:v>
                </c:pt>
                <c:pt idx="1981">
                  <c:v>11:14:05</c:v>
                </c:pt>
                <c:pt idx="1982">
                  <c:v>11:14:06</c:v>
                </c:pt>
                <c:pt idx="1983">
                  <c:v>11:14:07</c:v>
                </c:pt>
                <c:pt idx="1984">
                  <c:v>11:14:08</c:v>
                </c:pt>
                <c:pt idx="1985">
                  <c:v>11:14:09</c:v>
                </c:pt>
                <c:pt idx="1986">
                  <c:v>11:14:10</c:v>
                </c:pt>
                <c:pt idx="1987">
                  <c:v>11:14:11</c:v>
                </c:pt>
                <c:pt idx="1988">
                  <c:v>11:14:12</c:v>
                </c:pt>
                <c:pt idx="1989">
                  <c:v>11:14:13</c:v>
                </c:pt>
                <c:pt idx="1990">
                  <c:v>11:14:14</c:v>
                </c:pt>
                <c:pt idx="1991">
                  <c:v>11:14:15</c:v>
                </c:pt>
                <c:pt idx="1992">
                  <c:v>11:14:16</c:v>
                </c:pt>
                <c:pt idx="1993">
                  <c:v>11:14:17</c:v>
                </c:pt>
                <c:pt idx="1994">
                  <c:v>11:14:18</c:v>
                </c:pt>
                <c:pt idx="1995">
                  <c:v>11:14:19</c:v>
                </c:pt>
                <c:pt idx="1996">
                  <c:v>11:14:20</c:v>
                </c:pt>
                <c:pt idx="1997">
                  <c:v>11:14:21</c:v>
                </c:pt>
                <c:pt idx="1998">
                  <c:v>11:14:22</c:v>
                </c:pt>
                <c:pt idx="1999">
                  <c:v>11:14:23</c:v>
                </c:pt>
                <c:pt idx="2000">
                  <c:v>11:14:24</c:v>
                </c:pt>
                <c:pt idx="2001">
                  <c:v>11:14:25</c:v>
                </c:pt>
                <c:pt idx="2002">
                  <c:v>11:14:26</c:v>
                </c:pt>
                <c:pt idx="2003">
                  <c:v>11:14:27</c:v>
                </c:pt>
                <c:pt idx="2004">
                  <c:v>11:14:28</c:v>
                </c:pt>
                <c:pt idx="2005">
                  <c:v>11:14:29</c:v>
                </c:pt>
                <c:pt idx="2006">
                  <c:v>11:14:30</c:v>
                </c:pt>
                <c:pt idx="2007">
                  <c:v>11:14:31</c:v>
                </c:pt>
                <c:pt idx="2008">
                  <c:v>11:14:32</c:v>
                </c:pt>
                <c:pt idx="2009">
                  <c:v>11:14:33</c:v>
                </c:pt>
                <c:pt idx="2010">
                  <c:v>11:14:34</c:v>
                </c:pt>
                <c:pt idx="2011">
                  <c:v>11:14:35</c:v>
                </c:pt>
                <c:pt idx="2012">
                  <c:v>11:14:36</c:v>
                </c:pt>
                <c:pt idx="2013">
                  <c:v>11:14:37</c:v>
                </c:pt>
                <c:pt idx="2014">
                  <c:v>11:14:38</c:v>
                </c:pt>
                <c:pt idx="2015">
                  <c:v>11:14:39</c:v>
                </c:pt>
                <c:pt idx="2016">
                  <c:v>11:14:40</c:v>
                </c:pt>
                <c:pt idx="2017">
                  <c:v>11:14:41</c:v>
                </c:pt>
                <c:pt idx="2018">
                  <c:v>11:14:42</c:v>
                </c:pt>
                <c:pt idx="2019">
                  <c:v>11:14:43</c:v>
                </c:pt>
                <c:pt idx="2020">
                  <c:v>11:14:44</c:v>
                </c:pt>
                <c:pt idx="2021">
                  <c:v>11:14:45</c:v>
                </c:pt>
                <c:pt idx="2022">
                  <c:v>11:14:46</c:v>
                </c:pt>
                <c:pt idx="2023">
                  <c:v>11:14:47</c:v>
                </c:pt>
                <c:pt idx="2024">
                  <c:v>11:14:48</c:v>
                </c:pt>
                <c:pt idx="2025">
                  <c:v>11:14:49</c:v>
                </c:pt>
                <c:pt idx="2026">
                  <c:v>11:14:50</c:v>
                </c:pt>
                <c:pt idx="2027">
                  <c:v>11:14:51</c:v>
                </c:pt>
                <c:pt idx="2028">
                  <c:v>11:14:52</c:v>
                </c:pt>
                <c:pt idx="2029">
                  <c:v>11:14:53</c:v>
                </c:pt>
                <c:pt idx="2030">
                  <c:v>11:14:54</c:v>
                </c:pt>
                <c:pt idx="2031">
                  <c:v>11:14:55</c:v>
                </c:pt>
                <c:pt idx="2032">
                  <c:v>11:14:56</c:v>
                </c:pt>
                <c:pt idx="2033">
                  <c:v>11:14:57</c:v>
                </c:pt>
                <c:pt idx="2034">
                  <c:v>11:14:58</c:v>
                </c:pt>
                <c:pt idx="2035">
                  <c:v>11:14:59</c:v>
                </c:pt>
                <c:pt idx="2036">
                  <c:v>11:15:00</c:v>
                </c:pt>
                <c:pt idx="2037">
                  <c:v>11:15:01</c:v>
                </c:pt>
                <c:pt idx="2038">
                  <c:v>11:15:02</c:v>
                </c:pt>
                <c:pt idx="2039">
                  <c:v>11:15:03</c:v>
                </c:pt>
                <c:pt idx="2040">
                  <c:v>11:15:04</c:v>
                </c:pt>
                <c:pt idx="2041">
                  <c:v>11:15:05</c:v>
                </c:pt>
                <c:pt idx="2042">
                  <c:v>11:15:06</c:v>
                </c:pt>
                <c:pt idx="2043">
                  <c:v>11:15:07</c:v>
                </c:pt>
                <c:pt idx="2044">
                  <c:v>11:15:08</c:v>
                </c:pt>
                <c:pt idx="2045">
                  <c:v>11:15:09</c:v>
                </c:pt>
                <c:pt idx="2046">
                  <c:v>11:15:10</c:v>
                </c:pt>
                <c:pt idx="2047">
                  <c:v>11:15:11</c:v>
                </c:pt>
                <c:pt idx="2048">
                  <c:v>11:15:12</c:v>
                </c:pt>
                <c:pt idx="2049">
                  <c:v>11:15:13</c:v>
                </c:pt>
                <c:pt idx="2050">
                  <c:v>11:15:14</c:v>
                </c:pt>
                <c:pt idx="2051">
                  <c:v>11:15:15</c:v>
                </c:pt>
                <c:pt idx="2052">
                  <c:v>11:15:16</c:v>
                </c:pt>
                <c:pt idx="2053">
                  <c:v>11:15:17</c:v>
                </c:pt>
                <c:pt idx="2054">
                  <c:v>11:15:18</c:v>
                </c:pt>
                <c:pt idx="2055">
                  <c:v>11:15:19</c:v>
                </c:pt>
                <c:pt idx="2056">
                  <c:v>11:15:20</c:v>
                </c:pt>
                <c:pt idx="2057">
                  <c:v>11:15:21</c:v>
                </c:pt>
                <c:pt idx="2058">
                  <c:v>11:15:22</c:v>
                </c:pt>
                <c:pt idx="2059">
                  <c:v>11:15:23</c:v>
                </c:pt>
                <c:pt idx="2060">
                  <c:v>11:15:24</c:v>
                </c:pt>
                <c:pt idx="2061">
                  <c:v>11:15:25</c:v>
                </c:pt>
                <c:pt idx="2062">
                  <c:v>11:15:26</c:v>
                </c:pt>
                <c:pt idx="2063">
                  <c:v>11:15:27</c:v>
                </c:pt>
                <c:pt idx="2064">
                  <c:v>11:15:28</c:v>
                </c:pt>
                <c:pt idx="2065">
                  <c:v>11:15:29</c:v>
                </c:pt>
                <c:pt idx="2066">
                  <c:v>11:15:30</c:v>
                </c:pt>
                <c:pt idx="2067">
                  <c:v>11:15:31</c:v>
                </c:pt>
                <c:pt idx="2068">
                  <c:v>11:15:32</c:v>
                </c:pt>
                <c:pt idx="2069">
                  <c:v>11:15:33</c:v>
                </c:pt>
                <c:pt idx="2070">
                  <c:v>11:15:34</c:v>
                </c:pt>
                <c:pt idx="2071">
                  <c:v>11:15:35</c:v>
                </c:pt>
                <c:pt idx="2072">
                  <c:v>11:15:36</c:v>
                </c:pt>
                <c:pt idx="2073">
                  <c:v>11:15:37</c:v>
                </c:pt>
                <c:pt idx="2074">
                  <c:v>11:15:38</c:v>
                </c:pt>
                <c:pt idx="2075">
                  <c:v>11:15:39</c:v>
                </c:pt>
                <c:pt idx="2076">
                  <c:v>11:15:40</c:v>
                </c:pt>
                <c:pt idx="2077">
                  <c:v>11:15:41</c:v>
                </c:pt>
                <c:pt idx="2078">
                  <c:v>11:15:42</c:v>
                </c:pt>
                <c:pt idx="2079">
                  <c:v>11:15:43</c:v>
                </c:pt>
                <c:pt idx="2080">
                  <c:v>11:15:44</c:v>
                </c:pt>
                <c:pt idx="2081">
                  <c:v>11:15:45</c:v>
                </c:pt>
                <c:pt idx="2082">
                  <c:v>11:15:46</c:v>
                </c:pt>
                <c:pt idx="2083">
                  <c:v>11:15:47</c:v>
                </c:pt>
                <c:pt idx="2084">
                  <c:v>11:15:48</c:v>
                </c:pt>
                <c:pt idx="2085">
                  <c:v>11:15:49</c:v>
                </c:pt>
                <c:pt idx="2086">
                  <c:v>11:15:50</c:v>
                </c:pt>
                <c:pt idx="2087">
                  <c:v>11:15:51</c:v>
                </c:pt>
                <c:pt idx="2088">
                  <c:v>11:15:52</c:v>
                </c:pt>
                <c:pt idx="2089">
                  <c:v>11:15:53</c:v>
                </c:pt>
                <c:pt idx="2090">
                  <c:v>11:15:54</c:v>
                </c:pt>
                <c:pt idx="2091">
                  <c:v>11:15:55</c:v>
                </c:pt>
                <c:pt idx="2092">
                  <c:v>11:15:56</c:v>
                </c:pt>
                <c:pt idx="2093">
                  <c:v>11:15:57</c:v>
                </c:pt>
                <c:pt idx="2094">
                  <c:v>11:15:58</c:v>
                </c:pt>
                <c:pt idx="2095">
                  <c:v>11:15:59</c:v>
                </c:pt>
                <c:pt idx="2096">
                  <c:v>11:16:00</c:v>
                </c:pt>
                <c:pt idx="2097">
                  <c:v>11:16:01</c:v>
                </c:pt>
                <c:pt idx="2098">
                  <c:v>11:16:02</c:v>
                </c:pt>
                <c:pt idx="2099">
                  <c:v>11:16:03</c:v>
                </c:pt>
                <c:pt idx="2100">
                  <c:v>11:16:04</c:v>
                </c:pt>
                <c:pt idx="2101">
                  <c:v>11:16:05</c:v>
                </c:pt>
                <c:pt idx="2102">
                  <c:v>11:16:06</c:v>
                </c:pt>
                <c:pt idx="2103">
                  <c:v>11:16:07</c:v>
                </c:pt>
                <c:pt idx="2104">
                  <c:v>11:16:08</c:v>
                </c:pt>
                <c:pt idx="2105">
                  <c:v>11:16:09</c:v>
                </c:pt>
                <c:pt idx="2106">
                  <c:v>11:16:10</c:v>
                </c:pt>
                <c:pt idx="2107">
                  <c:v>11:16:11</c:v>
                </c:pt>
                <c:pt idx="2108">
                  <c:v>11:16:12</c:v>
                </c:pt>
                <c:pt idx="2109">
                  <c:v>11:16:13</c:v>
                </c:pt>
                <c:pt idx="2110">
                  <c:v>11:16:14</c:v>
                </c:pt>
                <c:pt idx="2111">
                  <c:v>11:16:15</c:v>
                </c:pt>
                <c:pt idx="2112">
                  <c:v>11:16:16</c:v>
                </c:pt>
                <c:pt idx="2113">
                  <c:v>11:16:17</c:v>
                </c:pt>
                <c:pt idx="2114">
                  <c:v>11:16:18</c:v>
                </c:pt>
                <c:pt idx="2115">
                  <c:v>11:16:19</c:v>
                </c:pt>
                <c:pt idx="2116">
                  <c:v>11:16:20</c:v>
                </c:pt>
                <c:pt idx="2117">
                  <c:v>11:16:21</c:v>
                </c:pt>
                <c:pt idx="2118">
                  <c:v>11:16:22</c:v>
                </c:pt>
                <c:pt idx="2119">
                  <c:v>11:16:23</c:v>
                </c:pt>
                <c:pt idx="2120">
                  <c:v>11:16:24</c:v>
                </c:pt>
                <c:pt idx="2121">
                  <c:v>11:16:25</c:v>
                </c:pt>
                <c:pt idx="2122">
                  <c:v>11:16:26</c:v>
                </c:pt>
                <c:pt idx="2123">
                  <c:v>11:16:27</c:v>
                </c:pt>
                <c:pt idx="2124">
                  <c:v>11:16:28</c:v>
                </c:pt>
                <c:pt idx="2125">
                  <c:v>11:16:29</c:v>
                </c:pt>
                <c:pt idx="2126">
                  <c:v>11:16:30</c:v>
                </c:pt>
                <c:pt idx="2127">
                  <c:v>11:16:31</c:v>
                </c:pt>
                <c:pt idx="2128">
                  <c:v>11:16:32</c:v>
                </c:pt>
                <c:pt idx="2129">
                  <c:v>11:16:33</c:v>
                </c:pt>
                <c:pt idx="2130">
                  <c:v>11:16:34</c:v>
                </c:pt>
                <c:pt idx="2131">
                  <c:v>11:16:35</c:v>
                </c:pt>
                <c:pt idx="2132">
                  <c:v>11:16:36</c:v>
                </c:pt>
                <c:pt idx="2133">
                  <c:v>11:16:37</c:v>
                </c:pt>
                <c:pt idx="2134">
                  <c:v>11:16:38</c:v>
                </c:pt>
                <c:pt idx="2135">
                  <c:v>11:16:39</c:v>
                </c:pt>
                <c:pt idx="2136">
                  <c:v>11:16:40</c:v>
                </c:pt>
                <c:pt idx="2137">
                  <c:v>11:16:41</c:v>
                </c:pt>
                <c:pt idx="2138">
                  <c:v>11:16:42</c:v>
                </c:pt>
                <c:pt idx="2139">
                  <c:v>11:16:43</c:v>
                </c:pt>
                <c:pt idx="2140">
                  <c:v>11:16:44</c:v>
                </c:pt>
                <c:pt idx="2141">
                  <c:v>11:16:45</c:v>
                </c:pt>
                <c:pt idx="2142">
                  <c:v>11:16:46</c:v>
                </c:pt>
                <c:pt idx="2143">
                  <c:v>11:16:47</c:v>
                </c:pt>
                <c:pt idx="2144">
                  <c:v>11:16:48</c:v>
                </c:pt>
                <c:pt idx="2145">
                  <c:v>11:16:49</c:v>
                </c:pt>
                <c:pt idx="2146">
                  <c:v>11:16:50</c:v>
                </c:pt>
                <c:pt idx="2147">
                  <c:v>11:16:51</c:v>
                </c:pt>
                <c:pt idx="2148">
                  <c:v>11:16:52</c:v>
                </c:pt>
                <c:pt idx="2149">
                  <c:v>11:16:53</c:v>
                </c:pt>
                <c:pt idx="2150">
                  <c:v>11:16:54</c:v>
                </c:pt>
                <c:pt idx="2151">
                  <c:v>11:16:55</c:v>
                </c:pt>
                <c:pt idx="2152">
                  <c:v>11:16:56</c:v>
                </c:pt>
                <c:pt idx="2153">
                  <c:v>11:16:57</c:v>
                </c:pt>
                <c:pt idx="2154">
                  <c:v>11:16:58</c:v>
                </c:pt>
                <c:pt idx="2155">
                  <c:v>11:16:59</c:v>
                </c:pt>
                <c:pt idx="2156">
                  <c:v>11:17:00</c:v>
                </c:pt>
                <c:pt idx="2157">
                  <c:v>11:17:01</c:v>
                </c:pt>
                <c:pt idx="2158">
                  <c:v>11:17:02</c:v>
                </c:pt>
                <c:pt idx="2159">
                  <c:v>11:17:03</c:v>
                </c:pt>
                <c:pt idx="2160">
                  <c:v>11:17:04</c:v>
                </c:pt>
                <c:pt idx="2161">
                  <c:v>11:17:05</c:v>
                </c:pt>
                <c:pt idx="2162">
                  <c:v>11:17:06</c:v>
                </c:pt>
                <c:pt idx="2163">
                  <c:v>11:17:07</c:v>
                </c:pt>
                <c:pt idx="2164">
                  <c:v>11:17:08</c:v>
                </c:pt>
                <c:pt idx="2165">
                  <c:v>11:17:09</c:v>
                </c:pt>
                <c:pt idx="2166">
                  <c:v>11:17:10</c:v>
                </c:pt>
                <c:pt idx="2167">
                  <c:v>11:17:11</c:v>
                </c:pt>
                <c:pt idx="2168">
                  <c:v>11:17:12</c:v>
                </c:pt>
                <c:pt idx="2169">
                  <c:v>11:17:13</c:v>
                </c:pt>
                <c:pt idx="2170">
                  <c:v>11:17:14</c:v>
                </c:pt>
                <c:pt idx="2171">
                  <c:v>11:17:15</c:v>
                </c:pt>
                <c:pt idx="2172">
                  <c:v>11:17:16</c:v>
                </c:pt>
                <c:pt idx="2173">
                  <c:v>11:17:17</c:v>
                </c:pt>
                <c:pt idx="2174">
                  <c:v>11:17:18</c:v>
                </c:pt>
                <c:pt idx="2175">
                  <c:v>11:17:19</c:v>
                </c:pt>
                <c:pt idx="2176">
                  <c:v>11:17:20</c:v>
                </c:pt>
                <c:pt idx="2177">
                  <c:v>11:17:21</c:v>
                </c:pt>
                <c:pt idx="2178">
                  <c:v>11:17:22</c:v>
                </c:pt>
                <c:pt idx="2179">
                  <c:v>11:17:23</c:v>
                </c:pt>
                <c:pt idx="2180">
                  <c:v>11:17:24</c:v>
                </c:pt>
                <c:pt idx="2181">
                  <c:v>11:17:25</c:v>
                </c:pt>
                <c:pt idx="2182">
                  <c:v>11:17:26</c:v>
                </c:pt>
                <c:pt idx="2183">
                  <c:v>11:17:27</c:v>
                </c:pt>
                <c:pt idx="2184">
                  <c:v>11:17:28</c:v>
                </c:pt>
                <c:pt idx="2185">
                  <c:v>11:17:29</c:v>
                </c:pt>
                <c:pt idx="2186">
                  <c:v>11:17:30</c:v>
                </c:pt>
                <c:pt idx="2187">
                  <c:v>11:17:31</c:v>
                </c:pt>
                <c:pt idx="2188">
                  <c:v>11:17:32</c:v>
                </c:pt>
                <c:pt idx="2189">
                  <c:v>11:17:33</c:v>
                </c:pt>
                <c:pt idx="2190">
                  <c:v>11:17:34</c:v>
                </c:pt>
                <c:pt idx="2191">
                  <c:v>11:17:35</c:v>
                </c:pt>
                <c:pt idx="2192">
                  <c:v>11:17:36</c:v>
                </c:pt>
                <c:pt idx="2193">
                  <c:v>11:17:37</c:v>
                </c:pt>
                <c:pt idx="2194">
                  <c:v>11:17:38</c:v>
                </c:pt>
                <c:pt idx="2195">
                  <c:v>11:17:39</c:v>
                </c:pt>
                <c:pt idx="2196">
                  <c:v>11:17:40</c:v>
                </c:pt>
                <c:pt idx="2197">
                  <c:v>11:17:41</c:v>
                </c:pt>
                <c:pt idx="2198">
                  <c:v>11:17:42</c:v>
                </c:pt>
                <c:pt idx="2199">
                  <c:v>11:17:43</c:v>
                </c:pt>
                <c:pt idx="2200">
                  <c:v>11:17:44</c:v>
                </c:pt>
                <c:pt idx="2201">
                  <c:v>11:17:45</c:v>
                </c:pt>
                <c:pt idx="2202">
                  <c:v>11:17:46</c:v>
                </c:pt>
                <c:pt idx="2203">
                  <c:v>11:17:47</c:v>
                </c:pt>
                <c:pt idx="2204">
                  <c:v>11:17:48</c:v>
                </c:pt>
                <c:pt idx="2205">
                  <c:v>11:17:49</c:v>
                </c:pt>
                <c:pt idx="2206">
                  <c:v>11:17:50</c:v>
                </c:pt>
                <c:pt idx="2207">
                  <c:v>11:17:51</c:v>
                </c:pt>
                <c:pt idx="2208">
                  <c:v>11:17:52</c:v>
                </c:pt>
                <c:pt idx="2209">
                  <c:v>11:17:53</c:v>
                </c:pt>
                <c:pt idx="2210">
                  <c:v>11:17:54</c:v>
                </c:pt>
                <c:pt idx="2211">
                  <c:v>11:17:55</c:v>
                </c:pt>
                <c:pt idx="2212">
                  <c:v>11:17:56</c:v>
                </c:pt>
                <c:pt idx="2213">
                  <c:v>11:17:57</c:v>
                </c:pt>
                <c:pt idx="2214">
                  <c:v>11:17:58</c:v>
                </c:pt>
                <c:pt idx="2215">
                  <c:v>11:17:59</c:v>
                </c:pt>
                <c:pt idx="2216">
                  <c:v>11:18:00</c:v>
                </c:pt>
                <c:pt idx="2217">
                  <c:v>11:18:01</c:v>
                </c:pt>
                <c:pt idx="2218">
                  <c:v>11:18:02</c:v>
                </c:pt>
                <c:pt idx="2219">
                  <c:v>11:18:03</c:v>
                </c:pt>
                <c:pt idx="2220">
                  <c:v>11:18:04</c:v>
                </c:pt>
                <c:pt idx="2221">
                  <c:v>11:18:05</c:v>
                </c:pt>
                <c:pt idx="2222">
                  <c:v>11:18:06</c:v>
                </c:pt>
                <c:pt idx="2223">
                  <c:v>11:18:07</c:v>
                </c:pt>
                <c:pt idx="2224">
                  <c:v>11:18:08</c:v>
                </c:pt>
                <c:pt idx="2225">
                  <c:v>11:18:09</c:v>
                </c:pt>
                <c:pt idx="2226">
                  <c:v>11:18:10</c:v>
                </c:pt>
                <c:pt idx="2227">
                  <c:v>11:18:11</c:v>
                </c:pt>
                <c:pt idx="2228">
                  <c:v>11:18:12</c:v>
                </c:pt>
                <c:pt idx="2229">
                  <c:v>11:18:13</c:v>
                </c:pt>
                <c:pt idx="2230">
                  <c:v>11:18:14</c:v>
                </c:pt>
                <c:pt idx="2231">
                  <c:v>11:18:15</c:v>
                </c:pt>
                <c:pt idx="2232">
                  <c:v>11:18:16</c:v>
                </c:pt>
                <c:pt idx="2233">
                  <c:v>11:18:17</c:v>
                </c:pt>
                <c:pt idx="2234">
                  <c:v>11:18:18</c:v>
                </c:pt>
                <c:pt idx="2235">
                  <c:v>11:18:19</c:v>
                </c:pt>
                <c:pt idx="2236">
                  <c:v>11:18:20</c:v>
                </c:pt>
                <c:pt idx="2237">
                  <c:v>11:18:21</c:v>
                </c:pt>
                <c:pt idx="2238">
                  <c:v>11:18:22</c:v>
                </c:pt>
                <c:pt idx="2239">
                  <c:v>11:18:23</c:v>
                </c:pt>
                <c:pt idx="2240">
                  <c:v>11:18:24</c:v>
                </c:pt>
                <c:pt idx="2241">
                  <c:v>11:18:25</c:v>
                </c:pt>
                <c:pt idx="2242">
                  <c:v>11:18:26</c:v>
                </c:pt>
                <c:pt idx="2243">
                  <c:v>11:18:27</c:v>
                </c:pt>
                <c:pt idx="2244">
                  <c:v>11:18:28</c:v>
                </c:pt>
                <c:pt idx="2245">
                  <c:v>11:18:29</c:v>
                </c:pt>
                <c:pt idx="2246">
                  <c:v>11:18:30</c:v>
                </c:pt>
                <c:pt idx="2247">
                  <c:v>11:18:31</c:v>
                </c:pt>
                <c:pt idx="2248">
                  <c:v>11:18:32</c:v>
                </c:pt>
                <c:pt idx="2249">
                  <c:v>11:18:33</c:v>
                </c:pt>
                <c:pt idx="2250">
                  <c:v>11:18:34</c:v>
                </c:pt>
                <c:pt idx="2251">
                  <c:v>11:18:35</c:v>
                </c:pt>
                <c:pt idx="2252">
                  <c:v>11:18:36</c:v>
                </c:pt>
                <c:pt idx="2253">
                  <c:v>11:18:37</c:v>
                </c:pt>
                <c:pt idx="2254">
                  <c:v>11:18:38</c:v>
                </c:pt>
                <c:pt idx="2255">
                  <c:v>11:18:39</c:v>
                </c:pt>
                <c:pt idx="2256">
                  <c:v>11:18:40</c:v>
                </c:pt>
                <c:pt idx="2257">
                  <c:v>11:18:41</c:v>
                </c:pt>
                <c:pt idx="2258">
                  <c:v>11:18:42</c:v>
                </c:pt>
                <c:pt idx="2259">
                  <c:v>11:18:43</c:v>
                </c:pt>
                <c:pt idx="2260">
                  <c:v>11:18:44</c:v>
                </c:pt>
                <c:pt idx="2261">
                  <c:v>11:18:45</c:v>
                </c:pt>
                <c:pt idx="2262">
                  <c:v>11:18:46</c:v>
                </c:pt>
                <c:pt idx="2263">
                  <c:v>11:18:47</c:v>
                </c:pt>
                <c:pt idx="2264">
                  <c:v>11:18:48</c:v>
                </c:pt>
                <c:pt idx="2265">
                  <c:v>11:18:49</c:v>
                </c:pt>
                <c:pt idx="2266">
                  <c:v>11:18:50</c:v>
                </c:pt>
                <c:pt idx="2267">
                  <c:v>11:18:51</c:v>
                </c:pt>
                <c:pt idx="2268">
                  <c:v>11:18:52</c:v>
                </c:pt>
                <c:pt idx="2269">
                  <c:v>11:18:53</c:v>
                </c:pt>
                <c:pt idx="2270">
                  <c:v>11:18:54</c:v>
                </c:pt>
                <c:pt idx="2271">
                  <c:v>11:18:55</c:v>
                </c:pt>
                <c:pt idx="2272">
                  <c:v>11:18:56</c:v>
                </c:pt>
                <c:pt idx="2273">
                  <c:v>11:18:57</c:v>
                </c:pt>
                <c:pt idx="2274">
                  <c:v>11:18:58</c:v>
                </c:pt>
                <c:pt idx="2275">
                  <c:v>11:18:59</c:v>
                </c:pt>
                <c:pt idx="2276">
                  <c:v>11:19:00</c:v>
                </c:pt>
                <c:pt idx="2277">
                  <c:v>11:19:01</c:v>
                </c:pt>
                <c:pt idx="2278">
                  <c:v>11:19:02</c:v>
                </c:pt>
                <c:pt idx="2279">
                  <c:v>11:19:03</c:v>
                </c:pt>
                <c:pt idx="2280">
                  <c:v>11:19:04</c:v>
                </c:pt>
                <c:pt idx="2281">
                  <c:v>11:19:05</c:v>
                </c:pt>
                <c:pt idx="2282">
                  <c:v>11:19:06</c:v>
                </c:pt>
                <c:pt idx="2283">
                  <c:v>11:19:07</c:v>
                </c:pt>
                <c:pt idx="2284">
                  <c:v>11:19:08</c:v>
                </c:pt>
                <c:pt idx="2285">
                  <c:v>11:19:09</c:v>
                </c:pt>
                <c:pt idx="2286">
                  <c:v>11:19:10</c:v>
                </c:pt>
                <c:pt idx="2287">
                  <c:v>11:19:11</c:v>
                </c:pt>
                <c:pt idx="2288">
                  <c:v>11:19:12</c:v>
                </c:pt>
                <c:pt idx="2289">
                  <c:v>11:19:13</c:v>
                </c:pt>
                <c:pt idx="2290">
                  <c:v>11:19:14</c:v>
                </c:pt>
                <c:pt idx="2291">
                  <c:v>11:19:15</c:v>
                </c:pt>
                <c:pt idx="2292">
                  <c:v>11:19:16</c:v>
                </c:pt>
                <c:pt idx="2293">
                  <c:v>11:19:17</c:v>
                </c:pt>
                <c:pt idx="2294">
                  <c:v>11:19:18</c:v>
                </c:pt>
                <c:pt idx="2295">
                  <c:v>11:19:19</c:v>
                </c:pt>
                <c:pt idx="2296">
                  <c:v>11:19:20</c:v>
                </c:pt>
                <c:pt idx="2297">
                  <c:v>11:19:21</c:v>
                </c:pt>
                <c:pt idx="2298">
                  <c:v>11:19:22</c:v>
                </c:pt>
                <c:pt idx="2299">
                  <c:v>11:19:23</c:v>
                </c:pt>
                <c:pt idx="2300">
                  <c:v>11:19:24</c:v>
                </c:pt>
                <c:pt idx="2301">
                  <c:v>11:19:25</c:v>
                </c:pt>
                <c:pt idx="2302">
                  <c:v>11:19:26</c:v>
                </c:pt>
                <c:pt idx="2303">
                  <c:v>11:19:27</c:v>
                </c:pt>
                <c:pt idx="2304">
                  <c:v>11:19:28</c:v>
                </c:pt>
                <c:pt idx="2305">
                  <c:v>11:19:29</c:v>
                </c:pt>
                <c:pt idx="2306">
                  <c:v>11:19:30</c:v>
                </c:pt>
                <c:pt idx="2307">
                  <c:v>11:19:31</c:v>
                </c:pt>
                <c:pt idx="2308">
                  <c:v>11:19:32</c:v>
                </c:pt>
                <c:pt idx="2309">
                  <c:v>11:19:33</c:v>
                </c:pt>
                <c:pt idx="2310">
                  <c:v>11:19:34</c:v>
                </c:pt>
                <c:pt idx="2311">
                  <c:v>11:19:35</c:v>
                </c:pt>
                <c:pt idx="2312">
                  <c:v>11:19:36</c:v>
                </c:pt>
                <c:pt idx="2313">
                  <c:v>11:19:37</c:v>
                </c:pt>
                <c:pt idx="2314">
                  <c:v>11:19:38</c:v>
                </c:pt>
                <c:pt idx="2315">
                  <c:v>11:19:39</c:v>
                </c:pt>
                <c:pt idx="2316">
                  <c:v>11:19:40</c:v>
                </c:pt>
                <c:pt idx="2317">
                  <c:v>11:19:41</c:v>
                </c:pt>
                <c:pt idx="2318">
                  <c:v>11:19:42</c:v>
                </c:pt>
                <c:pt idx="2319">
                  <c:v>11:19:43</c:v>
                </c:pt>
                <c:pt idx="2320">
                  <c:v>11:19:44</c:v>
                </c:pt>
                <c:pt idx="2321">
                  <c:v>11:19:45</c:v>
                </c:pt>
                <c:pt idx="2322">
                  <c:v>11:19:46</c:v>
                </c:pt>
                <c:pt idx="2323">
                  <c:v>11:19:47</c:v>
                </c:pt>
                <c:pt idx="2324">
                  <c:v>11:19:48</c:v>
                </c:pt>
                <c:pt idx="2325">
                  <c:v>11:19:49</c:v>
                </c:pt>
                <c:pt idx="2326">
                  <c:v>11:19:50</c:v>
                </c:pt>
                <c:pt idx="2327">
                  <c:v>11:19:51</c:v>
                </c:pt>
                <c:pt idx="2328">
                  <c:v>11:19:52</c:v>
                </c:pt>
                <c:pt idx="2329">
                  <c:v>11:19:53</c:v>
                </c:pt>
                <c:pt idx="2330">
                  <c:v>11:19:54</c:v>
                </c:pt>
                <c:pt idx="2331">
                  <c:v>11:19:55</c:v>
                </c:pt>
                <c:pt idx="2332">
                  <c:v>11:19:56</c:v>
                </c:pt>
                <c:pt idx="2333">
                  <c:v>11:19:57</c:v>
                </c:pt>
                <c:pt idx="2334">
                  <c:v>11:19:58</c:v>
                </c:pt>
                <c:pt idx="2335">
                  <c:v>11:19:59</c:v>
                </c:pt>
                <c:pt idx="2336">
                  <c:v>11:20:00</c:v>
                </c:pt>
                <c:pt idx="2337">
                  <c:v>11:20:01</c:v>
                </c:pt>
                <c:pt idx="2338">
                  <c:v>11:20:02</c:v>
                </c:pt>
                <c:pt idx="2339">
                  <c:v>11:20:03</c:v>
                </c:pt>
                <c:pt idx="2340">
                  <c:v>11:20:04</c:v>
                </c:pt>
                <c:pt idx="2341">
                  <c:v>11:20:05</c:v>
                </c:pt>
                <c:pt idx="2342">
                  <c:v>11:20:06</c:v>
                </c:pt>
                <c:pt idx="2343">
                  <c:v>11:20:07</c:v>
                </c:pt>
                <c:pt idx="2344">
                  <c:v>11:20:08</c:v>
                </c:pt>
                <c:pt idx="2345">
                  <c:v>11:20:09</c:v>
                </c:pt>
                <c:pt idx="2346">
                  <c:v>11:20:10</c:v>
                </c:pt>
                <c:pt idx="2347">
                  <c:v>11:20:11</c:v>
                </c:pt>
                <c:pt idx="2348">
                  <c:v>11:20:12</c:v>
                </c:pt>
                <c:pt idx="2349">
                  <c:v>11:20:13</c:v>
                </c:pt>
                <c:pt idx="2350">
                  <c:v>11:20:14</c:v>
                </c:pt>
                <c:pt idx="2351">
                  <c:v>11:20:15</c:v>
                </c:pt>
                <c:pt idx="2352">
                  <c:v>11:20:16</c:v>
                </c:pt>
                <c:pt idx="2353">
                  <c:v>11:20:17</c:v>
                </c:pt>
                <c:pt idx="2354">
                  <c:v>11:20:18</c:v>
                </c:pt>
                <c:pt idx="2355">
                  <c:v>11:20:19</c:v>
                </c:pt>
                <c:pt idx="2356">
                  <c:v>11:20:20</c:v>
                </c:pt>
                <c:pt idx="2357">
                  <c:v>11:20:21</c:v>
                </c:pt>
                <c:pt idx="2358">
                  <c:v>11:20:22</c:v>
                </c:pt>
                <c:pt idx="2359">
                  <c:v>11:20:23</c:v>
                </c:pt>
                <c:pt idx="2360">
                  <c:v>11:20:24</c:v>
                </c:pt>
                <c:pt idx="2361">
                  <c:v>11:20:25</c:v>
                </c:pt>
                <c:pt idx="2362">
                  <c:v>11:20:26</c:v>
                </c:pt>
                <c:pt idx="2363">
                  <c:v>11:20:27</c:v>
                </c:pt>
                <c:pt idx="2364">
                  <c:v>11:20:28</c:v>
                </c:pt>
                <c:pt idx="2365">
                  <c:v>11:20:29</c:v>
                </c:pt>
                <c:pt idx="2366">
                  <c:v>11:20:30</c:v>
                </c:pt>
                <c:pt idx="2367">
                  <c:v>11:20:31</c:v>
                </c:pt>
                <c:pt idx="2368">
                  <c:v>11:20:32</c:v>
                </c:pt>
                <c:pt idx="2369">
                  <c:v>11:20:33</c:v>
                </c:pt>
                <c:pt idx="2370">
                  <c:v>11:20:34</c:v>
                </c:pt>
                <c:pt idx="2371">
                  <c:v>11:20:35</c:v>
                </c:pt>
                <c:pt idx="2372">
                  <c:v>11:20:36</c:v>
                </c:pt>
                <c:pt idx="2373">
                  <c:v>11:20:37</c:v>
                </c:pt>
                <c:pt idx="2374">
                  <c:v>11:20:38</c:v>
                </c:pt>
                <c:pt idx="2375">
                  <c:v>11:20:39</c:v>
                </c:pt>
                <c:pt idx="2376">
                  <c:v>11:20:40</c:v>
                </c:pt>
                <c:pt idx="2377">
                  <c:v>11:20:41</c:v>
                </c:pt>
                <c:pt idx="2378">
                  <c:v>11:20:42</c:v>
                </c:pt>
                <c:pt idx="2379">
                  <c:v>11:20:43</c:v>
                </c:pt>
                <c:pt idx="2380">
                  <c:v>11:20:44</c:v>
                </c:pt>
                <c:pt idx="2381">
                  <c:v>11:20:45</c:v>
                </c:pt>
                <c:pt idx="2382">
                  <c:v>11:20:46</c:v>
                </c:pt>
                <c:pt idx="2383">
                  <c:v>11:20:47</c:v>
                </c:pt>
                <c:pt idx="2384">
                  <c:v>11:20:48</c:v>
                </c:pt>
                <c:pt idx="2385">
                  <c:v>11:20:49</c:v>
                </c:pt>
                <c:pt idx="2386">
                  <c:v>11:20:50</c:v>
                </c:pt>
                <c:pt idx="2387">
                  <c:v>11:20:51</c:v>
                </c:pt>
                <c:pt idx="2388">
                  <c:v>11:20:52</c:v>
                </c:pt>
                <c:pt idx="2389">
                  <c:v>11:20:53</c:v>
                </c:pt>
                <c:pt idx="2390">
                  <c:v>11:20:54</c:v>
                </c:pt>
                <c:pt idx="2391">
                  <c:v>11:20:55</c:v>
                </c:pt>
                <c:pt idx="2392">
                  <c:v>11:20:56</c:v>
                </c:pt>
                <c:pt idx="2393">
                  <c:v>11:20:57</c:v>
                </c:pt>
                <c:pt idx="2394">
                  <c:v>11:20:58</c:v>
                </c:pt>
                <c:pt idx="2395">
                  <c:v>11:20:59</c:v>
                </c:pt>
                <c:pt idx="2396">
                  <c:v>11:21:00</c:v>
                </c:pt>
                <c:pt idx="2397">
                  <c:v>11:21:01</c:v>
                </c:pt>
                <c:pt idx="2398">
                  <c:v>11:21:02</c:v>
                </c:pt>
                <c:pt idx="2399">
                  <c:v>11:21:03</c:v>
                </c:pt>
                <c:pt idx="2400">
                  <c:v>11:21:04</c:v>
                </c:pt>
                <c:pt idx="2401">
                  <c:v>11:21:05</c:v>
                </c:pt>
                <c:pt idx="2402">
                  <c:v>11:21:06</c:v>
                </c:pt>
                <c:pt idx="2403">
                  <c:v>11:21:07</c:v>
                </c:pt>
                <c:pt idx="2404">
                  <c:v>11:21:08</c:v>
                </c:pt>
                <c:pt idx="2405">
                  <c:v>11:21:09</c:v>
                </c:pt>
                <c:pt idx="2406">
                  <c:v>11:21:10</c:v>
                </c:pt>
                <c:pt idx="2407">
                  <c:v>11:21:11</c:v>
                </c:pt>
                <c:pt idx="2408">
                  <c:v>11:21:12</c:v>
                </c:pt>
                <c:pt idx="2409">
                  <c:v>11:21:13</c:v>
                </c:pt>
                <c:pt idx="2410">
                  <c:v>11:21:14</c:v>
                </c:pt>
                <c:pt idx="2411">
                  <c:v>11:21:15</c:v>
                </c:pt>
                <c:pt idx="2412">
                  <c:v>11:21:16</c:v>
                </c:pt>
                <c:pt idx="2413">
                  <c:v>11:21:17</c:v>
                </c:pt>
                <c:pt idx="2414">
                  <c:v>11:21:18</c:v>
                </c:pt>
                <c:pt idx="2415">
                  <c:v>11:21:19</c:v>
                </c:pt>
                <c:pt idx="2416">
                  <c:v>11:21:20</c:v>
                </c:pt>
                <c:pt idx="2417">
                  <c:v>11:21:21</c:v>
                </c:pt>
                <c:pt idx="2418">
                  <c:v>11:21:22</c:v>
                </c:pt>
                <c:pt idx="2419">
                  <c:v>11:21:23</c:v>
                </c:pt>
                <c:pt idx="2420">
                  <c:v>11:21:24</c:v>
                </c:pt>
                <c:pt idx="2421">
                  <c:v>11:21:25</c:v>
                </c:pt>
                <c:pt idx="2422">
                  <c:v>11:21:26</c:v>
                </c:pt>
                <c:pt idx="2423">
                  <c:v>11:21:27</c:v>
                </c:pt>
                <c:pt idx="2424">
                  <c:v>11:21:28</c:v>
                </c:pt>
                <c:pt idx="2425">
                  <c:v>11:21:29</c:v>
                </c:pt>
                <c:pt idx="2426">
                  <c:v>11:21:30</c:v>
                </c:pt>
                <c:pt idx="2427">
                  <c:v>11:21:31</c:v>
                </c:pt>
                <c:pt idx="2428">
                  <c:v>11:21:32</c:v>
                </c:pt>
                <c:pt idx="2429">
                  <c:v>11:21:33</c:v>
                </c:pt>
                <c:pt idx="2430">
                  <c:v>11:21:34</c:v>
                </c:pt>
                <c:pt idx="2431">
                  <c:v>11:21:35</c:v>
                </c:pt>
                <c:pt idx="2432">
                  <c:v>11:21:36</c:v>
                </c:pt>
                <c:pt idx="2433">
                  <c:v>11:21:37</c:v>
                </c:pt>
                <c:pt idx="2434">
                  <c:v>11:21:38</c:v>
                </c:pt>
                <c:pt idx="2435">
                  <c:v>11:21:39</c:v>
                </c:pt>
                <c:pt idx="2436">
                  <c:v>11:21:40</c:v>
                </c:pt>
                <c:pt idx="2437">
                  <c:v>11:21:41</c:v>
                </c:pt>
                <c:pt idx="2438">
                  <c:v>11:21:42</c:v>
                </c:pt>
                <c:pt idx="2439">
                  <c:v>11:21:43</c:v>
                </c:pt>
                <c:pt idx="2440">
                  <c:v>11:21:44</c:v>
                </c:pt>
                <c:pt idx="2441">
                  <c:v>11:21:45</c:v>
                </c:pt>
                <c:pt idx="2442">
                  <c:v>11:21:46</c:v>
                </c:pt>
                <c:pt idx="2443">
                  <c:v>11:21:47</c:v>
                </c:pt>
                <c:pt idx="2444">
                  <c:v>11:21:48</c:v>
                </c:pt>
                <c:pt idx="2445">
                  <c:v>11:21:49</c:v>
                </c:pt>
                <c:pt idx="2446">
                  <c:v>11:21:50</c:v>
                </c:pt>
                <c:pt idx="2447">
                  <c:v>11:21:51</c:v>
                </c:pt>
                <c:pt idx="2448">
                  <c:v>11:21:52</c:v>
                </c:pt>
                <c:pt idx="2449">
                  <c:v>11:21:53</c:v>
                </c:pt>
                <c:pt idx="2450">
                  <c:v>11:21:54</c:v>
                </c:pt>
                <c:pt idx="2451">
                  <c:v>11:21:55</c:v>
                </c:pt>
                <c:pt idx="2452">
                  <c:v>11:21:56</c:v>
                </c:pt>
                <c:pt idx="2453">
                  <c:v>11:21:57</c:v>
                </c:pt>
                <c:pt idx="2454">
                  <c:v>11:21:58</c:v>
                </c:pt>
                <c:pt idx="2455">
                  <c:v>11:21:59</c:v>
                </c:pt>
                <c:pt idx="2456">
                  <c:v>11:22:00</c:v>
                </c:pt>
                <c:pt idx="2457">
                  <c:v>11:22:01</c:v>
                </c:pt>
                <c:pt idx="2458">
                  <c:v>11:22:02</c:v>
                </c:pt>
                <c:pt idx="2459">
                  <c:v>11:22:03</c:v>
                </c:pt>
                <c:pt idx="2460">
                  <c:v>11:22:04</c:v>
                </c:pt>
                <c:pt idx="2461">
                  <c:v>11:22:05</c:v>
                </c:pt>
                <c:pt idx="2462">
                  <c:v>11:22:06</c:v>
                </c:pt>
                <c:pt idx="2463">
                  <c:v>11:22:07</c:v>
                </c:pt>
                <c:pt idx="2464">
                  <c:v>11:22:08</c:v>
                </c:pt>
                <c:pt idx="2465">
                  <c:v>11:22:09</c:v>
                </c:pt>
                <c:pt idx="2466">
                  <c:v>11:22:10</c:v>
                </c:pt>
                <c:pt idx="2467">
                  <c:v>11:22:11</c:v>
                </c:pt>
                <c:pt idx="2468">
                  <c:v>11:22:12</c:v>
                </c:pt>
                <c:pt idx="2469">
                  <c:v>11:22:13</c:v>
                </c:pt>
                <c:pt idx="2470">
                  <c:v>11:22:14</c:v>
                </c:pt>
                <c:pt idx="2471">
                  <c:v>11:22:15</c:v>
                </c:pt>
                <c:pt idx="2472">
                  <c:v>11:22:16</c:v>
                </c:pt>
                <c:pt idx="2473">
                  <c:v>11:22:17</c:v>
                </c:pt>
                <c:pt idx="2474">
                  <c:v>11:22:18</c:v>
                </c:pt>
                <c:pt idx="2475">
                  <c:v>11:22:19</c:v>
                </c:pt>
                <c:pt idx="2476">
                  <c:v>11:22:20</c:v>
                </c:pt>
                <c:pt idx="2477">
                  <c:v>11:22:21</c:v>
                </c:pt>
                <c:pt idx="2478">
                  <c:v>11:22:22</c:v>
                </c:pt>
                <c:pt idx="2479">
                  <c:v>11:22:23</c:v>
                </c:pt>
                <c:pt idx="2480">
                  <c:v>11:22:24</c:v>
                </c:pt>
                <c:pt idx="2481">
                  <c:v>11:22:25</c:v>
                </c:pt>
                <c:pt idx="2482">
                  <c:v>11:22:26</c:v>
                </c:pt>
                <c:pt idx="2483">
                  <c:v>11:22:27</c:v>
                </c:pt>
                <c:pt idx="2484">
                  <c:v>11:22:28</c:v>
                </c:pt>
                <c:pt idx="2485">
                  <c:v>11:22:29</c:v>
                </c:pt>
                <c:pt idx="2486">
                  <c:v>11:22:30</c:v>
                </c:pt>
                <c:pt idx="2487">
                  <c:v>11:22:31</c:v>
                </c:pt>
                <c:pt idx="2488">
                  <c:v>11:22:32</c:v>
                </c:pt>
                <c:pt idx="2489">
                  <c:v>11:22:33</c:v>
                </c:pt>
                <c:pt idx="2490">
                  <c:v>11:22:34</c:v>
                </c:pt>
                <c:pt idx="2491">
                  <c:v>11:22:35</c:v>
                </c:pt>
                <c:pt idx="2492">
                  <c:v>11:22:36</c:v>
                </c:pt>
                <c:pt idx="2493">
                  <c:v>11:22:37</c:v>
                </c:pt>
                <c:pt idx="2494">
                  <c:v>11:22:38</c:v>
                </c:pt>
                <c:pt idx="2495">
                  <c:v>11:22:39</c:v>
                </c:pt>
                <c:pt idx="2496">
                  <c:v>11:22:40</c:v>
                </c:pt>
                <c:pt idx="2497">
                  <c:v>11:22:41</c:v>
                </c:pt>
                <c:pt idx="2498">
                  <c:v>11:22:42</c:v>
                </c:pt>
                <c:pt idx="2499">
                  <c:v>11:22:43</c:v>
                </c:pt>
                <c:pt idx="2500">
                  <c:v>11:22:44</c:v>
                </c:pt>
                <c:pt idx="2501">
                  <c:v>11:22:45</c:v>
                </c:pt>
                <c:pt idx="2502">
                  <c:v>11:22:46</c:v>
                </c:pt>
                <c:pt idx="2503">
                  <c:v>11:22:47</c:v>
                </c:pt>
                <c:pt idx="2504">
                  <c:v>11:22:48</c:v>
                </c:pt>
                <c:pt idx="2505">
                  <c:v>11:22:49</c:v>
                </c:pt>
                <c:pt idx="2506">
                  <c:v>11:22:50</c:v>
                </c:pt>
                <c:pt idx="2507">
                  <c:v>11:22:51</c:v>
                </c:pt>
                <c:pt idx="2508">
                  <c:v>11:22:52</c:v>
                </c:pt>
                <c:pt idx="2509">
                  <c:v>11:22:53</c:v>
                </c:pt>
                <c:pt idx="2510">
                  <c:v>11:22:54</c:v>
                </c:pt>
                <c:pt idx="2511">
                  <c:v>11:22:55</c:v>
                </c:pt>
                <c:pt idx="2512">
                  <c:v>11:22:56</c:v>
                </c:pt>
                <c:pt idx="2513">
                  <c:v>11:22:57</c:v>
                </c:pt>
                <c:pt idx="2514">
                  <c:v>11:22:58</c:v>
                </c:pt>
                <c:pt idx="2515">
                  <c:v>11:22:59</c:v>
                </c:pt>
                <c:pt idx="2516">
                  <c:v>11:23:00</c:v>
                </c:pt>
                <c:pt idx="2517">
                  <c:v>11:23:01</c:v>
                </c:pt>
                <c:pt idx="2518">
                  <c:v>11:23:02</c:v>
                </c:pt>
                <c:pt idx="2519">
                  <c:v>11:23:03</c:v>
                </c:pt>
                <c:pt idx="2520">
                  <c:v>11:23:04</c:v>
                </c:pt>
                <c:pt idx="2521">
                  <c:v>11:23:05</c:v>
                </c:pt>
                <c:pt idx="2522">
                  <c:v>11:23:06</c:v>
                </c:pt>
                <c:pt idx="2523">
                  <c:v>11:23:07</c:v>
                </c:pt>
                <c:pt idx="2524">
                  <c:v>11:23:08</c:v>
                </c:pt>
                <c:pt idx="2525">
                  <c:v>11:23:09</c:v>
                </c:pt>
                <c:pt idx="2526">
                  <c:v>11:23:10</c:v>
                </c:pt>
                <c:pt idx="2527">
                  <c:v>11:23:11</c:v>
                </c:pt>
                <c:pt idx="2528">
                  <c:v>11:23:12</c:v>
                </c:pt>
                <c:pt idx="2529">
                  <c:v>11:23:13</c:v>
                </c:pt>
                <c:pt idx="2530">
                  <c:v>11:23:14</c:v>
                </c:pt>
                <c:pt idx="2531">
                  <c:v>11:23:15</c:v>
                </c:pt>
                <c:pt idx="2532">
                  <c:v>11:23:16</c:v>
                </c:pt>
                <c:pt idx="2533">
                  <c:v>11:23:17</c:v>
                </c:pt>
                <c:pt idx="2534">
                  <c:v>11:23:18</c:v>
                </c:pt>
                <c:pt idx="2535">
                  <c:v>11:23:19</c:v>
                </c:pt>
                <c:pt idx="2536">
                  <c:v>11:23:20</c:v>
                </c:pt>
                <c:pt idx="2537">
                  <c:v>11:23:21</c:v>
                </c:pt>
                <c:pt idx="2538">
                  <c:v>11:23:22</c:v>
                </c:pt>
                <c:pt idx="2539">
                  <c:v>11:23:23</c:v>
                </c:pt>
                <c:pt idx="2540">
                  <c:v>11:23:24</c:v>
                </c:pt>
                <c:pt idx="2541">
                  <c:v>11:23:25</c:v>
                </c:pt>
                <c:pt idx="2542">
                  <c:v>11:23:26</c:v>
                </c:pt>
                <c:pt idx="2543">
                  <c:v>11:23:27</c:v>
                </c:pt>
                <c:pt idx="2544">
                  <c:v>11:23:28</c:v>
                </c:pt>
                <c:pt idx="2545">
                  <c:v>11:23:29</c:v>
                </c:pt>
                <c:pt idx="2546">
                  <c:v>11:23:30</c:v>
                </c:pt>
                <c:pt idx="2547">
                  <c:v>11:23:31</c:v>
                </c:pt>
                <c:pt idx="2548">
                  <c:v>11:23:32</c:v>
                </c:pt>
                <c:pt idx="2549">
                  <c:v>11:23:33</c:v>
                </c:pt>
                <c:pt idx="2550">
                  <c:v>11:23:34</c:v>
                </c:pt>
                <c:pt idx="2551">
                  <c:v>11:23:35</c:v>
                </c:pt>
                <c:pt idx="2552">
                  <c:v>11:23:36</c:v>
                </c:pt>
                <c:pt idx="2553">
                  <c:v>11:23:37</c:v>
                </c:pt>
                <c:pt idx="2554">
                  <c:v>11:23:38</c:v>
                </c:pt>
                <c:pt idx="2555">
                  <c:v>11:23:39</c:v>
                </c:pt>
                <c:pt idx="2556">
                  <c:v>11:23:40</c:v>
                </c:pt>
                <c:pt idx="2557">
                  <c:v>11:23:41</c:v>
                </c:pt>
                <c:pt idx="2558">
                  <c:v>11:23:42</c:v>
                </c:pt>
                <c:pt idx="2559">
                  <c:v>11:23:43</c:v>
                </c:pt>
                <c:pt idx="2560">
                  <c:v>11:23:44</c:v>
                </c:pt>
                <c:pt idx="2561">
                  <c:v>11:23:45</c:v>
                </c:pt>
                <c:pt idx="2562">
                  <c:v>11:23:46</c:v>
                </c:pt>
                <c:pt idx="2563">
                  <c:v>11:23:47</c:v>
                </c:pt>
                <c:pt idx="2564">
                  <c:v>11:23:48</c:v>
                </c:pt>
                <c:pt idx="2565">
                  <c:v>11:23:49</c:v>
                </c:pt>
                <c:pt idx="2566">
                  <c:v>11:23:50</c:v>
                </c:pt>
                <c:pt idx="2567">
                  <c:v>11:23:51</c:v>
                </c:pt>
                <c:pt idx="2568">
                  <c:v>11:23:52</c:v>
                </c:pt>
                <c:pt idx="2569">
                  <c:v>11:23:53</c:v>
                </c:pt>
                <c:pt idx="2570">
                  <c:v>11:23:54</c:v>
                </c:pt>
                <c:pt idx="2571">
                  <c:v>11:23:55</c:v>
                </c:pt>
                <c:pt idx="2572">
                  <c:v>11:23:56</c:v>
                </c:pt>
                <c:pt idx="2573">
                  <c:v>11:23:57</c:v>
                </c:pt>
                <c:pt idx="2574">
                  <c:v>11:23:58</c:v>
                </c:pt>
                <c:pt idx="2575">
                  <c:v>11:23:59</c:v>
                </c:pt>
                <c:pt idx="2576">
                  <c:v>11:24:00</c:v>
                </c:pt>
                <c:pt idx="2577">
                  <c:v>11:24:01</c:v>
                </c:pt>
                <c:pt idx="2578">
                  <c:v>11:24:02</c:v>
                </c:pt>
                <c:pt idx="2579">
                  <c:v>11:24:03</c:v>
                </c:pt>
                <c:pt idx="2580">
                  <c:v>11:24:04</c:v>
                </c:pt>
                <c:pt idx="2581">
                  <c:v>11:24:05</c:v>
                </c:pt>
                <c:pt idx="2582">
                  <c:v>11:24:06</c:v>
                </c:pt>
                <c:pt idx="2583">
                  <c:v>11:24:07</c:v>
                </c:pt>
                <c:pt idx="2584">
                  <c:v>11:24:08</c:v>
                </c:pt>
                <c:pt idx="2585">
                  <c:v>11:24:09</c:v>
                </c:pt>
                <c:pt idx="2586">
                  <c:v>11:24:10</c:v>
                </c:pt>
                <c:pt idx="2587">
                  <c:v>11:24:11</c:v>
                </c:pt>
                <c:pt idx="2588">
                  <c:v>11:24:12</c:v>
                </c:pt>
                <c:pt idx="2589">
                  <c:v>11:24:13</c:v>
                </c:pt>
                <c:pt idx="2590">
                  <c:v>11:24:14</c:v>
                </c:pt>
                <c:pt idx="2591">
                  <c:v>11:24:15</c:v>
                </c:pt>
                <c:pt idx="2592">
                  <c:v>11:24:16</c:v>
                </c:pt>
                <c:pt idx="2593">
                  <c:v>11:24:17</c:v>
                </c:pt>
                <c:pt idx="2594">
                  <c:v>11:24:18</c:v>
                </c:pt>
                <c:pt idx="2595">
                  <c:v>11:24:19</c:v>
                </c:pt>
                <c:pt idx="2596">
                  <c:v>11:24:20</c:v>
                </c:pt>
                <c:pt idx="2597">
                  <c:v>11:24:21</c:v>
                </c:pt>
                <c:pt idx="2598">
                  <c:v>11:24:22</c:v>
                </c:pt>
                <c:pt idx="2599">
                  <c:v>11:24:23</c:v>
                </c:pt>
                <c:pt idx="2600">
                  <c:v>11:24:24</c:v>
                </c:pt>
                <c:pt idx="2601">
                  <c:v>11:24:25</c:v>
                </c:pt>
                <c:pt idx="2602">
                  <c:v>11:24:26</c:v>
                </c:pt>
                <c:pt idx="2603">
                  <c:v>11:24:27</c:v>
                </c:pt>
                <c:pt idx="2604">
                  <c:v>11:24:28</c:v>
                </c:pt>
                <c:pt idx="2605">
                  <c:v>11:24:29</c:v>
                </c:pt>
                <c:pt idx="2606">
                  <c:v>11:24:30</c:v>
                </c:pt>
                <c:pt idx="2607">
                  <c:v>11:24:31</c:v>
                </c:pt>
                <c:pt idx="2608">
                  <c:v>11:24:32</c:v>
                </c:pt>
                <c:pt idx="2609">
                  <c:v>11:24:33</c:v>
                </c:pt>
                <c:pt idx="2610">
                  <c:v>11:24:34</c:v>
                </c:pt>
                <c:pt idx="2611">
                  <c:v>11:24:35</c:v>
                </c:pt>
                <c:pt idx="2612">
                  <c:v>11:24:36</c:v>
                </c:pt>
                <c:pt idx="2613">
                  <c:v>11:24:37</c:v>
                </c:pt>
                <c:pt idx="2614">
                  <c:v>11:24:38</c:v>
                </c:pt>
                <c:pt idx="2615">
                  <c:v>11:24:39</c:v>
                </c:pt>
                <c:pt idx="2616">
                  <c:v>11:24:40</c:v>
                </c:pt>
                <c:pt idx="2617">
                  <c:v>11:24:41</c:v>
                </c:pt>
                <c:pt idx="2618">
                  <c:v>11:24:42</c:v>
                </c:pt>
                <c:pt idx="2619">
                  <c:v>11:24:43</c:v>
                </c:pt>
                <c:pt idx="2620">
                  <c:v>11:24:44</c:v>
                </c:pt>
                <c:pt idx="2621">
                  <c:v>11:24:45</c:v>
                </c:pt>
                <c:pt idx="2622">
                  <c:v>11:24:46</c:v>
                </c:pt>
                <c:pt idx="2623">
                  <c:v>11:24:47</c:v>
                </c:pt>
                <c:pt idx="2624">
                  <c:v>11:24:48</c:v>
                </c:pt>
                <c:pt idx="2625">
                  <c:v>11:24:49</c:v>
                </c:pt>
                <c:pt idx="2626">
                  <c:v>11:24:50</c:v>
                </c:pt>
                <c:pt idx="2627">
                  <c:v>11:24:51</c:v>
                </c:pt>
                <c:pt idx="2628">
                  <c:v>11:24:52</c:v>
                </c:pt>
                <c:pt idx="2629">
                  <c:v>11:24:53</c:v>
                </c:pt>
                <c:pt idx="2630">
                  <c:v>11:24:54</c:v>
                </c:pt>
                <c:pt idx="2631">
                  <c:v>11:24:55</c:v>
                </c:pt>
                <c:pt idx="2632">
                  <c:v>11:24:56</c:v>
                </c:pt>
                <c:pt idx="2633">
                  <c:v>11:24:57</c:v>
                </c:pt>
                <c:pt idx="2634">
                  <c:v>11:24:58</c:v>
                </c:pt>
                <c:pt idx="2635">
                  <c:v>11:24:59</c:v>
                </c:pt>
                <c:pt idx="2636">
                  <c:v>11:25:00</c:v>
                </c:pt>
                <c:pt idx="2637">
                  <c:v>11:25:01</c:v>
                </c:pt>
                <c:pt idx="2638">
                  <c:v>11:25:02</c:v>
                </c:pt>
                <c:pt idx="2639">
                  <c:v>11:25:03</c:v>
                </c:pt>
                <c:pt idx="2640">
                  <c:v>11:25:04</c:v>
                </c:pt>
                <c:pt idx="2641">
                  <c:v>11:25:05</c:v>
                </c:pt>
                <c:pt idx="2642">
                  <c:v>11:25:06</c:v>
                </c:pt>
                <c:pt idx="2643">
                  <c:v>11:25:07</c:v>
                </c:pt>
                <c:pt idx="2644">
                  <c:v>11:25:08</c:v>
                </c:pt>
                <c:pt idx="2645">
                  <c:v>11:25:09</c:v>
                </c:pt>
                <c:pt idx="2646">
                  <c:v>11:25:10</c:v>
                </c:pt>
                <c:pt idx="2647">
                  <c:v>11:25:11</c:v>
                </c:pt>
                <c:pt idx="2648">
                  <c:v>11:25:12</c:v>
                </c:pt>
                <c:pt idx="2649">
                  <c:v>11:25:13</c:v>
                </c:pt>
                <c:pt idx="2650">
                  <c:v>11:25:14</c:v>
                </c:pt>
                <c:pt idx="2651">
                  <c:v>11:25:15</c:v>
                </c:pt>
                <c:pt idx="2652">
                  <c:v>11:25:16</c:v>
                </c:pt>
                <c:pt idx="2653">
                  <c:v>11:25:17</c:v>
                </c:pt>
                <c:pt idx="2654">
                  <c:v>11:25:18</c:v>
                </c:pt>
                <c:pt idx="2655">
                  <c:v>11:25:19</c:v>
                </c:pt>
                <c:pt idx="2656">
                  <c:v>11:25:20</c:v>
                </c:pt>
                <c:pt idx="2657">
                  <c:v>11:25:21</c:v>
                </c:pt>
                <c:pt idx="2658">
                  <c:v>11:25:22</c:v>
                </c:pt>
                <c:pt idx="2659">
                  <c:v>11:25:23</c:v>
                </c:pt>
                <c:pt idx="2660">
                  <c:v>11:25:24</c:v>
                </c:pt>
                <c:pt idx="2661">
                  <c:v>11:25:25</c:v>
                </c:pt>
                <c:pt idx="2662">
                  <c:v>11:25:26</c:v>
                </c:pt>
                <c:pt idx="2663">
                  <c:v>11:25:27</c:v>
                </c:pt>
                <c:pt idx="2664">
                  <c:v>11:25:28</c:v>
                </c:pt>
                <c:pt idx="2665">
                  <c:v>11:25:29</c:v>
                </c:pt>
                <c:pt idx="2666">
                  <c:v>11:25:30</c:v>
                </c:pt>
                <c:pt idx="2667">
                  <c:v>11:25:31</c:v>
                </c:pt>
                <c:pt idx="2668">
                  <c:v>11:25:32</c:v>
                </c:pt>
                <c:pt idx="2669">
                  <c:v>11:25:33</c:v>
                </c:pt>
                <c:pt idx="2670">
                  <c:v>11:25:34</c:v>
                </c:pt>
                <c:pt idx="2671">
                  <c:v>11:25:35</c:v>
                </c:pt>
                <c:pt idx="2672">
                  <c:v>11:25:36</c:v>
                </c:pt>
                <c:pt idx="2673">
                  <c:v>11:25:37</c:v>
                </c:pt>
                <c:pt idx="2674">
                  <c:v>11:25:38</c:v>
                </c:pt>
                <c:pt idx="2675">
                  <c:v>11:25:39</c:v>
                </c:pt>
                <c:pt idx="2676">
                  <c:v>11:25:40</c:v>
                </c:pt>
                <c:pt idx="2677">
                  <c:v>11:25:41</c:v>
                </c:pt>
                <c:pt idx="2678">
                  <c:v>11:25:42</c:v>
                </c:pt>
                <c:pt idx="2679">
                  <c:v>11:25:43</c:v>
                </c:pt>
                <c:pt idx="2680">
                  <c:v>11:25:44</c:v>
                </c:pt>
                <c:pt idx="2681">
                  <c:v>11:25:45</c:v>
                </c:pt>
                <c:pt idx="2682">
                  <c:v>11:25:46</c:v>
                </c:pt>
                <c:pt idx="2683">
                  <c:v>11:25:47</c:v>
                </c:pt>
                <c:pt idx="2684">
                  <c:v>11:25:48</c:v>
                </c:pt>
                <c:pt idx="2685">
                  <c:v>11:25:49</c:v>
                </c:pt>
                <c:pt idx="2686">
                  <c:v>11:25:50</c:v>
                </c:pt>
                <c:pt idx="2687">
                  <c:v>11:25:51</c:v>
                </c:pt>
                <c:pt idx="2688">
                  <c:v>11:25:52</c:v>
                </c:pt>
                <c:pt idx="2689">
                  <c:v>11:25:53</c:v>
                </c:pt>
                <c:pt idx="2690">
                  <c:v>11:25:54</c:v>
                </c:pt>
                <c:pt idx="2691">
                  <c:v>11:25:55</c:v>
                </c:pt>
                <c:pt idx="2692">
                  <c:v>11:25:56</c:v>
                </c:pt>
                <c:pt idx="2693">
                  <c:v>11:25:57</c:v>
                </c:pt>
                <c:pt idx="2694">
                  <c:v>11:25:58</c:v>
                </c:pt>
                <c:pt idx="2695">
                  <c:v>11:25:59</c:v>
                </c:pt>
                <c:pt idx="2696">
                  <c:v>11:26:00</c:v>
                </c:pt>
                <c:pt idx="2697">
                  <c:v>11:26:01</c:v>
                </c:pt>
                <c:pt idx="2698">
                  <c:v>11:26:02</c:v>
                </c:pt>
                <c:pt idx="2699">
                  <c:v>11:26:03</c:v>
                </c:pt>
                <c:pt idx="2700">
                  <c:v>11:26:04</c:v>
                </c:pt>
                <c:pt idx="2701">
                  <c:v>11:26:05</c:v>
                </c:pt>
                <c:pt idx="2702">
                  <c:v>11:26:06</c:v>
                </c:pt>
                <c:pt idx="2703">
                  <c:v>11:26:07</c:v>
                </c:pt>
                <c:pt idx="2704">
                  <c:v>11:26:08</c:v>
                </c:pt>
                <c:pt idx="2705">
                  <c:v>11:26:09</c:v>
                </c:pt>
                <c:pt idx="2706">
                  <c:v>11:26:10</c:v>
                </c:pt>
                <c:pt idx="2707">
                  <c:v>11:26:11</c:v>
                </c:pt>
                <c:pt idx="2708">
                  <c:v>11:26:12</c:v>
                </c:pt>
                <c:pt idx="2709">
                  <c:v>11:26:13</c:v>
                </c:pt>
                <c:pt idx="2710">
                  <c:v>11:26:14</c:v>
                </c:pt>
                <c:pt idx="2711">
                  <c:v>11:26:15</c:v>
                </c:pt>
                <c:pt idx="2712">
                  <c:v>11:26:16</c:v>
                </c:pt>
                <c:pt idx="2713">
                  <c:v>11:26:17</c:v>
                </c:pt>
                <c:pt idx="2714">
                  <c:v>11:26:18</c:v>
                </c:pt>
                <c:pt idx="2715">
                  <c:v>11:26:19</c:v>
                </c:pt>
                <c:pt idx="2716">
                  <c:v>11:26:20</c:v>
                </c:pt>
                <c:pt idx="2717">
                  <c:v>11:26:21</c:v>
                </c:pt>
                <c:pt idx="2718">
                  <c:v>11:26:22</c:v>
                </c:pt>
                <c:pt idx="2719">
                  <c:v>11:26:23</c:v>
                </c:pt>
                <c:pt idx="2720">
                  <c:v>11:26:24</c:v>
                </c:pt>
                <c:pt idx="2721">
                  <c:v>11:26:25</c:v>
                </c:pt>
                <c:pt idx="2722">
                  <c:v>11:26:26</c:v>
                </c:pt>
                <c:pt idx="2723">
                  <c:v>11:26:27</c:v>
                </c:pt>
                <c:pt idx="2724">
                  <c:v>11:26:28</c:v>
                </c:pt>
                <c:pt idx="2725">
                  <c:v>11:26:29</c:v>
                </c:pt>
                <c:pt idx="2726">
                  <c:v>11:26:30</c:v>
                </c:pt>
                <c:pt idx="2727">
                  <c:v>11:26:31</c:v>
                </c:pt>
                <c:pt idx="2728">
                  <c:v>11:26:32</c:v>
                </c:pt>
                <c:pt idx="2729">
                  <c:v>11:26:33</c:v>
                </c:pt>
                <c:pt idx="2730">
                  <c:v>11:26:34</c:v>
                </c:pt>
                <c:pt idx="2731">
                  <c:v>11:26:35</c:v>
                </c:pt>
                <c:pt idx="2732">
                  <c:v>11:26:36</c:v>
                </c:pt>
                <c:pt idx="2733">
                  <c:v>11:26:37</c:v>
                </c:pt>
                <c:pt idx="2734">
                  <c:v>11:26:38</c:v>
                </c:pt>
                <c:pt idx="2735">
                  <c:v>11:26:39</c:v>
                </c:pt>
                <c:pt idx="2736">
                  <c:v>11:26:40</c:v>
                </c:pt>
                <c:pt idx="2737">
                  <c:v>11:26:41</c:v>
                </c:pt>
                <c:pt idx="2738">
                  <c:v>11:26:42</c:v>
                </c:pt>
                <c:pt idx="2739">
                  <c:v>11:26:43</c:v>
                </c:pt>
                <c:pt idx="2740">
                  <c:v>11:26:44</c:v>
                </c:pt>
                <c:pt idx="2741">
                  <c:v>11:26:45</c:v>
                </c:pt>
                <c:pt idx="2742">
                  <c:v>11:26:46</c:v>
                </c:pt>
                <c:pt idx="2743">
                  <c:v>11:26:47</c:v>
                </c:pt>
                <c:pt idx="2744">
                  <c:v>11:26:48</c:v>
                </c:pt>
                <c:pt idx="2745">
                  <c:v>11:26:49</c:v>
                </c:pt>
                <c:pt idx="2746">
                  <c:v>11:26:50</c:v>
                </c:pt>
                <c:pt idx="2747">
                  <c:v>11:26:51</c:v>
                </c:pt>
                <c:pt idx="2748">
                  <c:v>11:26:52</c:v>
                </c:pt>
                <c:pt idx="2749">
                  <c:v>11:26:53</c:v>
                </c:pt>
                <c:pt idx="2750">
                  <c:v>11:26:54</c:v>
                </c:pt>
                <c:pt idx="2751">
                  <c:v>11:26:55</c:v>
                </c:pt>
                <c:pt idx="2752">
                  <c:v>11:26:56</c:v>
                </c:pt>
                <c:pt idx="2753">
                  <c:v>11:26:57</c:v>
                </c:pt>
                <c:pt idx="2754">
                  <c:v>11:26:58</c:v>
                </c:pt>
                <c:pt idx="2755">
                  <c:v>11:26:59</c:v>
                </c:pt>
                <c:pt idx="2756">
                  <c:v>11:27:00</c:v>
                </c:pt>
                <c:pt idx="2757">
                  <c:v>11:27:01</c:v>
                </c:pt>
                <c:pt idx="2758">
                  <c:v>11:27:02</c:v>
                </c:pt>
                <c:pt idx="2759">
                  <c:v>11:27:03</c:v>
                </c:pt>
                <c:pt idx="2760">
                  <c:v>11:27:04</c:v>
                </c:pt>
                <c:pt idx="2761">
                  <c:v>11:27:05</c:v>
                </c:pt>
                <c:pt idx="2762">
                  <c:v>11:27:06</c:v>
                </c:pt>
                <c:pt idx="2763">
                  <c:v>11:27:07</c:v>
                </c:pt>
                <c:pt idx="2764">
                  <c:v>11:27:08</c:v>
                </c:pt>
                <c:pt idx="2765">
                  <c:v>11:27:09</c:v>
                </c:pt>
                <c:pt idx="2766">
                  <c:v>11:27:10</c:v>
                </c:pt>
                <c:pt idx="2767">
                  <c:v>11:27:11</c:v>
                </c:pt>
                <c:pt idx="2768">
                  <c:v>11:27:12</c:v>
                </c:pt>
                <c:pt idx="2769">
                  <c:v>11:27:13</c:v>
                </c:pt>
                <c:pt idx="2770">
                  <c:v>11:27:14</c:v>
                </c:pt>
                <c:pt idx="2771">
                  <c:v>11:27:15</c:v>
                </c:pt>
                <c:pt idx="2772">
                  <c:v>11:27:16</c:v>
                </c:pt>
                <c:pt idx="2773">
                  <c:v>11:27:17</c:v>
                </c:pt>
                <c:pt idx="2774">
                  <c:v>11:27:18</c:v>
                </c:pt>
                <c:pt idx="2775">
                  <c:v>11:27:19</c:v>
                </c:pt>
                <c:pt idx="2776">
                  <c:v>11:27:20</c:v>
                </c:pt>
                <c:pt idx="2777">
                  <c:v>11:27:21</c:v>
                </c:pt>
                <c:pt idx="2778">
                  <c:v>11:27:22</c:v>
                </c:pt>
                <c:pt idx="2779">
                  <c:v>11:27:23</c:v>
                </c:pt>
                <c:pt idx="2780">
                  <c:v>11:27:24</c:v>
                </c:pt>
                <c:pt idx="2781">
                  <c:v>11:27:25</c:v>
                </c:pt>
                <c:pt idx="2782">
                  <c:v>11:27:26</c:v>
                </c:pt>
                <c:pt idx="2783">
                  <c:v>11:27:27</c:v>
                </c:pt>
                <c:pt idx="2784">
                  <c:v>11:27:28</c:v>
                </c:pt>
                <c:pt idx="2785">
                  <c:v>11:27:29</c:v>
                </c:pt>
                <c:pt idx="2786">
                  <c:v>11:27:30</c:v>
                </c:pt>
                <c:pt idx="2787">
                  <c:v>11:27:31</c:v>
                </c:pt>
                <c:pt idx="2788">
                  <c:v>11:27:32</c:v>
                </c:pt>
                <c:pt idx="2789">
                  <c:v>11:27:33</c:v>
                </c:pt>
                <c:pt idx="2790">
                  <c:v>11:27:34</c:v>
                </c:pt>
                <c:pt idx="2791">
                  <c:v>11:27:35</c:v>
                </c:pt>
                <c:pt idx="2792">
                  <c:v>11:27:36</c:v>
                </c:pt>
                <c:pt idx="2793">
                  <c:v>11:27:37</c:v>
                </c:pt>
                <c:pt idx="2794">
                  <c:v>11:27:38</c:v>
                </c:pt>
                <c:pt idx="2795">
                  <c:v>11:27:39</c:v>
                </c:pt>
                <c:pt idx="2796">
                  <c:v>11:27:40</c:v>
                </c:pt>
                <c:pt idx="2797">
                  <c:v>11:27:41</c:v>
                </c:pt>
                <c:pt idx="2798">
                  <c:v>11:27:42</c:v>
                </c:pt>
                <c:pt idx="2799">
                  <c:v>11:27:43</c:v>
                </c:pt>
                <c:pt idx="2800">
                  <c:v>11:27:44</c:v>
                </c:pt>
                <c:pt idx="2801">
                  <c:v>11:27:45</c:v>
                </c:pt>
                <c:pt idx="2802">
                  <c:v>11:27:46</c:v>
                </c:pt>
                <c:pt idx="2803">
                  <c:v>11:27:47</c:v>
                </c:pt>
                <c:pt idx="2804">
                  <c:v>11:27:48</c:v>
                </c:pt>
                <c:pt idx="2805">
                  <c:v>11:27:49</c:v>
                </c:pt>
                <c:pt idx="2806">
                  <c:v>11:27:50</c:v>
                </c:pt>
                <c:pt idx="2807">
                  <c:v>11:27:51</c:v>
                </c:pt>
                <c:pt idx="2808">
                  <c:v>11:27:52</c:v>
                </c:pt>
                <c:pt idx="2809">
                  <c:v>11:27:53</c:v>
                </c:pt>
                <c:pt idx="2810">
                  <c:v>11:27:54</c:v>
                </c:pt>
                <c:pt idx="2811">
                  <c:v>11:27:55</c:v>
                </c:pt>
                <c:pt idx="2812">
                  <c:v>11:27:56</c:v>
                </c:pt>
                <c:pt idx="2813">
                  <c:v>11:27:57</c:v>
                </c:pt>
                <c:pt idx="2814">
                  <c:v>11:27:58</c:v>
                </c:pt>
                <c:pt idx="2815">
                  <c:v>11:27:59</c:v>
                </c:pt>
                <c:pt idx="2816">
                  <c:v>11:28:00</c:v>
                </c:pt>
                <c:pt idx="2817">
                  <c:v>11:28:01</c:v>
                </c:pt>
                <c:pt idx="2818">
                  <c:v>11:28:02</c:v>
                </c:pt>
                <c:pt idx="2819">
                  <c:v>11:28:03</c:v>
                </c:pt>
                <c:pt idx="2820">
                  <c:v>11:28:04</c:v>
                </c:pt>
                <c:pt idx="2821">
                  <c:v>11:28:05</c:v>
                </c:pt>
                <c:pt idx="2822">
                  <c:v>11:28:06</c:v>
                </c:pt>
                <c:pt idx="2823">
                  <c:v>11:28:07</c:v>
                </c:pt>
                <c:pt idx="2824">
                  <c:v>11:28:08</c:v>
                </c:pt>
                <c:pt idx="2825">
                  <c:v>11:28:09</c:v>
                </c:pt>
                <c:pt idx="2826">
                  <c:v>11:28:10</c:v>
                </c:pt>
                <c:pt idx="2827">
                  <c:v>11:28:11</c:v>
                </c:pt>
                <c:pt idx="2828">
                  <c:v>11:28:12</c:v>
                </c:pt>
                <c:pt idx="2829">
                  <c:v>11:28:13</c:v>
                </c:pt>
                <c:pt idx="2830">
                  <c:v>11:28:14</c:v>
                </c:pt>
                <c:pt idx="2831">
                  <c:v>11:28:15</c:v>
                </c:pt>
                <c:pt idx="2832">
                  <c:v>11:28:16</c:v>
                </c:pt>
                <c:pt idx="2833">
                  <c:v>11:28:17</c:v>
                </c:pt>
                <c:pt idx="2834">
                  <c:v>11:28:18</c:v>
                </c:pt>
                <c:pt idx="2835">
                  <c:v>11:28:19</c:v>
                </c:pt>
                <c:pt idx="2836">
                  <c:v>11:28:20</c:v>
                </c:pt>
                <c:pt idx="2837">
                  <c:v>11:28:21</c:v>
                </c:pt>
                <c:pt idx="2838">
                  <c:v>11:28:22</c:v>
                </c:pt>
                <c:pt idx="2839">
                  <c:v>11:28:23</c:v>
                </c:pt>
                <c:pt idx="2840">
                  <c:v>11:28:24</c:v>
                </c:pt>
                <c:pt idx="2841">
                  <c:v>11:28:25</c:v>
                </c:pt>
                <c:pt idx="2842">
                  <c:v>11:28:26</c:v>
                </c:pt>
                <c:pt idx="2843">
                  <c:v>11:28:27</c:v>
                </c:pt>
                <c:pt idx="2844">
                  <c:v>11:28:28</c:v>
                </c:pt>
                <c:pt idx="2845">
                  <c:v>11:28:29</c:v>
                </c:pt>
                <c:pt idx="2846">
                  <c:v>11:28:30</c:v>
                </c:pt>
                <c:pt idx="2847">
                  <c:v>11:28:31</c:v>
                </c:pt>
                <c:pt idx="2848">
                  <c:v>11:28:32</c:v>
                </c:pt>
                <c:pt idx="2849">
                  <c:v>11:28:33</c:v>
                </c:pt>
                <c:pt idx="2850">
                  <c:v>11:28:34</c:v>
                </c:pt>
                <c:pt idx="2851">
                  <c:v>11:28:35</c:v>
                </c:pt>
                <c:pt idx="2852">
                  <c:v>11:28:36</c:v>
                </c:pt>
                <c:pt idx="2853">
                  <c:v>11:28:37</c:v>
                </c:pt>
                <c:pt idx="2854">
                  <c:v>11:28:38</c:v>
                </c:pt>
                <c:pt idx="2855">
                  <c:v>11:28:39</c:v>
                </c:pt>
                <c:pt idx="2856">
                  <c:v>11:28:40</c:v>
                </c:pt>
                <c:pt idx="2857">
                  <c:v>11:28:41</c:v>
                </c:pt>
                <c:pt idx="2858">
                  <c:v>11:28:42</c:v>
                </c:pt>
                <c:pt idx="2859">
                  <c:v>11:28:43</c:v>
                </c:pt>
                <c:pt idx="2860">
                  <c:v>11:28:44</c:v>
                </c:pt>
                <c:pt idx="2861">
                  <c:v>11:28:45</c:v>
                </c:pt>
                <c:pt idx="2862">
                  <c:v>11:28:46</c:v>
                </c:pt>
                <c:pt idx="2863">
                  <c:v>11:28:47</c:v>
                </c:pt>
                <c:pt idx="2864">
                  <c:v>11:28:48</c:v>
                </c:pt>
                <c:pt idx="2865">
                  <c:v>11:28:49</c:v>
                </c:pt>
                <c:pt idx="2866">
                  <c:v>11:28:50</c:v>
                </c:pt>
                <c:pt idx="2867">
                  <c:v>11:28:51</c:v>
                </c:pt>
                <c:pt idx="2868">
                  <c:v>11:28:52</c:v>
                </c:pt>
                <c:pt idx="2869">
                  <c:v>11:28:53</c:v>
                </c:pt>
                <c:pt idx="2870">
                  <c:v>11:28:54</c:v>
                </c:pt>
                <c:pt idx="2871">
                  <c:v>11:28:55</c:v>
                </c:pt>
                <c:pt idx="2872">
                  <c:v>11:28:56</c:v>
                </c:pt>
                <c:pt idx="2873">
                  <c:v>11:28:57</c:v>
                </c:pt>
                <c:pt idx="2874">
                  <c:v>11:28:58</c:v>
                </c:pt>
                <c:pt idx="2875">
                  <c:v>11:28:59</c:v>
                </c:pt>
                <c:pt idx="2876">
                  <c:v>11:29:00</c:v>
                </c:pt>
                <c:pt idx="2877">
                  <c:v>11:29:01</c:v>
                </c:pt>
                <c:pt idx="2878">
                  <c:v>11:29:02</c:v>
                </c:pt>
                <c:pt idx="2879">
                  <c:v>11:29:03</c:v>
                </c:pt>
                <c:pt idx="2880">
                  <c:v>11:29:04</c:v>
                </c:pt>
                <c:pt idx="2881">
                  <c:v>11:29:05</c:v>
                </c:pt>
                <c:pt idx="2882">
                  <c:v>11:29:06</c:v>
                </c:pt>
                <c:pt idx="2883">
                  <c:v>11:29:07</c:v>
                </c:pt>
                <c:pt idx="2884">
                  <c:v>11:29:08</c:v>
                </c:pt>
                <c:pt idx="2885">
                  <c:v>11:29:09</c:v>
                </c:pt>
                <c:pt idx="2886">
                  <c:v>11:29:10</c:v>
                </c:pt>
                <c:pt idx="2887">
                  <c:v>11:29:11</c:v>
                </c:pt>
                <c:pt idx="2888">
                  <c:v>11:29:12</c:v>
                </c:pt>
                <c:pt idx="2889">
                  <c:v>11:29:13</c:v>
                </c:pt>
                <c:pt idx="2890">
                  <c:v>11:29:14</c:v>
                </c:pt>
                <c:pt idx="2891">
                  <c:v>11:29:15</c:v>
                </c:pt>
                <c:pt idx="2892">
                  <c:v>11:29:16</c:v>
                </c:pt>
                <c:pt idx="2893">
                  <c:v>11:29:17</c:v>
                </c:pt>
                <c:pt idx="2894">
                  <c:v>11:29:18</c:v>
                </c:pt>
                <c:pt idx="2895">
                  <c:v>11:29:19</c:v>
                </c:pt>
                <c:pt idx="2896">
                  <c:v>11:29:20</c:v>
                </c:pt>
                <c:pt idx="2897">
                  <c:v>11:29:21</c:v>
                </c:pt>
                <c:pt idx="2898">
                  <c:v>11:29:22</c:v>
                </c:pt>
                <c:pt idx="2899">
                  <c:v>11:29:23</c:v>
                </c:pt>
                <c:pt idx="2900">
                  <c:v>11:29:24</c:v>
                </c:pt>
                <c:pt idx="2901">
                  <c:v>11:29:25</c:v>
                </c:pt>
                <c:pt idx="2902">
                  <c:v>11:29:26</c:v>
                </c:pt>
                <c:pt idx="2903">
                  <c:v>11:29:27</c:v>
                </c:pt>
                <c:pt idx="2904">
                  <c:v>11:29:28</c:v>
                </c:pt>
                <c:pt idx="2905">
                  <c:v>11:29:29</c:v>
                </c:pt>
                <c:pt idx="2906">
                  <c:v>11:29:30</c:v>
                </c:pt>
                <c:pt idx="2907">
                  <c:v>11:29:31</c:v>
                </c:pt>
                <c:pt idx="2908">
                  <c:v>11:29:32</c:v>
                </c:pt>
                <c:pt idx="2909">
                  <c:v>11:29:33</c:v>
                </c:pt>
                <c:pt idx="2910">
                  <c:v>11:29:34</c:v>
                </c:pt>
                <c:pt idx="2911">
                  <c:v>11:29:35</c:v>
                </c:pt>
                <c:pt idx="2912">
                  <c:v>11:29:36</c:v>
                </c:pt>
                <c:pt idx="2913">
                  <c:v>11:29:37</c:v>
                </c:pt>
                <c:pt idx="2914">
                  <c:v>11:29:38</c:v>
                </c:pt>
                <c:pt idx="2915">
                  <c:v>11:29:39</c:v>
                </c:pt>
                <c:pt idx="2916">
                  <c:v>11:29:40</c:v>
                </c:pt>
                <c:pt idx="2917">
                  <c:v>11:29:41</c:v>
                </c:pt>
                <c:pt idx="2918">
                  <c:v>11:29:42</c:v>
                </c:pt>
                <c:pt idx="2919">
                  <c:v>11:29:43</c:v>
                </c:pt>
                <c:pt idx="2920">
                  <c:v>11:29:44</c:v>
                </c:pt>
                <c:pt idx="2921">
                  <c:v>11:29:45</c:v>
                </c:pt>
                <c:pt idx="2922">
                  <c:v>11:29:46</c:v>
                </c:pt>
                <c:pt idx="2923">
                  <c:v>11:29:47</c:v>
                </c:pt>
                <c:pt idx="2924">
                  <c:v>11:29:48</c:v>
                </c:pt>
                <c:pt idx="2925">
                  <c:v>11:29:49</c:v>
                </c:pt>
                <c:pt idx="2926">
                  <c:v>11:29:50</c:v>
                </c:pt>
                <c:pt idx="2927">
                  <c:v>11:29:51</c:v>
                </c:pt>
                <c:pt idx="2928">
                  <c:v>11:29:52</c:v>
                </c:pt>
                <c:pt idx="2929">
                  <c:v>11:29:53</c:v>
                </c:pt>
                <c:pt idx="2930">
                  <c:v>11:29:54</c:v>
                </c:pt>
                <c:pt idx="2931">
                  <c:v>11:29:55</c:v>
                </c:pt>
                <c:pt idx="2932">
                  <c:v>11:29:56</c:v>
                </c:pt>
                <c:pt idx="2933">
                  <c:v>11:29:57</c:v>
                </c:pt>
                <c:pt idx="2934">
                  <c:v>11:29:58</c:v>
                </c:pt>
                <c:pt idx="2935">
                  <c:v>11:29:59</c:v>
                </c:pt>
                <c:pt idx="2936">
                  <c:v>11:30:00</c:v>
                </c:pt>
                <c:pt idx="2937">
                  <c:v>11:30:01</c:v>
                </c:pt>
                <c:pt idx="2938">
                  <c:v>11:30:02</c:v>
                </c:pt>
                <c:pt idx="2939">
                  <c:v>11:30:03</c:v>
                </c:pt>
                <c:pt idx="2940">
                  <c:v>11:30:04</c:v>
                </c:pt>
                <c:pt idx="2941">
                  <c:v>11:30:05</c:v>
                </c:pt>
                <c:pt idx="2942">
                  <c:v>11:30:06</c:v>
                </c:pt>
                <c:pt idx="2943">
                  <c:v>11:30:07</c:v>
                </c:pt>
                <c:pt idx="2944">
                  <c:v>11:30:08</c:v>
                </c:pt>
                <c:pt idx="2945">
                  <c:v>11:30:09</c:v>
                </c:pt>
                <c:pt idx="2946">
                  <c:v>11:30:10</c:v>
                </c:pt>
                <c:pt idx="2947">
                  <c:v>11:30:11</c:v>
                </c:pt>
                <c:pt idx="2948">
                  <c:v>11:30:12</c:v>
                </c:pt>
                <c:pt idx="2949">
                  <c:v>11:30:13</c:v>
                </c:pt>
                <c:pt idx="2950">
                  <c:v>11:30:14</c:v>
                </c:pt>
                <c:pt idx="2951">
                  <c:v>11:30:15</c:v>
                </c:pt>
                <c:pt idx="2952">
                  <c:v>11:30:16</c:v>
                </c:pt>
                <c:pt idx="2953">
                  <c:v>11:30:17</c:v>
                </c:pt>
                <c:pt idx="2954">
                  <c:v>11:30:18</c:v>
                </c:pt>
                <c:pt idx="2955">
                  <c:v>11:30:19</c:v>
                </c:pt>
                <c:pt idx="2956">
                  <c:v>11:30:20</c:v>
                </c:pt>
                <c:pt idx="2957">
                  <c:v>11:30:21</c:v>
                </c:pt>
                <c:pt idx="2958">
                  <c:v>11:30:22</c:v>
                </c:pt>
                <c:pt idx="2959">
                  <c:v>11:30:23</c:v>
                </c:pt>
                <c:pt idx="2960">
                  <c:v>11:30:24</c:v>
                </c:pt>
                <c:pt idx="2961">
                  <c:v>11:30:25</c:v>
                </c:pt>
                <c:pt idx="2962">
                  <c:v>11:30:26</c:v>
                </c:pt>
                <c:pt idx="2963">
                  <c:v>11:30:27</c:v>
                </c:pt>
                <c:pt idx="2964">
                  <c:v>11:30:28</c:v>
                </c:pt>
                <c:pt idx="2965">
                  <c:v>11:30:29</c:v>
                </c:pt>
                <c:pt idx="2966">
                  <c:v>11:30:30</c:v>
                </c:pt>
                <c:pt idx="2967">
                  <c:v>11:30:31</c:v>
                </c:pt>
                <c:pt idx="2968">
                  <c:v>11:30:32</c:v>
                </c:pt>
                <c:pt idx="2969">
                  <c:v>11:30:33</c:v>
                </c:pt>
                <c:pt idx="2970">
                  <c:v>11:30:34</c:v>
                </c:pt>
                <c:pt idx="2971">
                  <c:v>11:30:35</c:v>
                </c:pt>
                <c:pt idx="2972">
                  <c:v>11:30:36</c:v>
                </c:pt>
                <c:pt idx="2973">
                  <c:v>11:30:37</c:v>
                </c:pt>
                <c:pt idx="2974">
                  <c:v>11:30:38</c:v>
                </c:pt>
                <c:pt idx="2975">
                  <c:v>11:30:39</c:v>
                </c:pt>
                <c:pt idx="2976">
                  <c:v>11:30:40</c:v>
                </c:pt>
                <c:pt idx="2977">
                  <c:v>11:30:41</c:v>
                </c:pt>
                <c:pt idx="2978">
                  <c:v>11:30:42</c:v>
                </c:pt>
                <c:pt idx="2979">
                  <c:v>11:30:43</c:v>
                </c:pt>
                <c:pt idx="2980">
                  <c:v>11:30:44</c:v>
                </c:pt>
                <c:pt idx="2981">
                  <c:v>11:30:45</c:v>
                </c:pt>
                <c:pt idx="2982">
                  <c:v>11:30:46</c:v>
                </c:pt>
                <c:pt idx="2983">
                  <c:v>11:30:47</c:v>
                </c:pt>
                <c:pt idx="2984">
                  <c:v>11:30:48</c:v>
                </c:pt>
                <c:pt idx="2985">
                  <c:v>11:30:49</c:v>
                </c:pt>
                <c:pt idx="2986">
                  <c:v>11:30:50</c:v>
                </c:pt>
                <c:pt idx="2987">
                  <c:v>11:30:51</c:v>
                </c:pt>
                <c:pt idx="2988">
                  <c:v>11:30:52</c:v>
                </c:pt>
                <c:pt idx="2989">
                  <c:v>11:30:53</c:v>
                </c:pt>
                <c:pt idx="2990">
                  <c:v>11:30:54</c:v>
                </c:pt>
                <c:pt idx="2991">
                  <c:v>11:30:55</c:v>
                </c:pt>
                <c:pt idx="2992">
                  <c:v>11:30:56</c:v>
                </c:pt>
                <c:pt idx="2993">
                  <c:v>11:30:57</c:v>
                </c:pt>
                <c:pt idx="2994">
                  <c:v>11:30:58</c:v>
                </c:pt>
                <c:pt idx="2995">
                  <c:v>11:30:59</c:v>
                </c:pt>
                <c:pt idx="2996">
                  <c:v>11:31:00</c:v>
                </c:pt>
                <c:pt idx="2997">
                  <c:v>11:31:01</c:v>
                </c:pt>
                <c:pt idx="2998">
                  <c:v>11:31:02</c:v>
                </c:pt>
                <c:pt idx="2999">
                  <c:v>11:31:03</c:v>
                </c:pt>
                <c:pt idx="3000">
                  <c:v>11:31:04</c:v>
                </c:pt>
                <c:pt idx="3001">
                  <c:v>11:31:05</c:v>
                </c:pt>
                <c:pt idx="3002">
                  <c:v>11:31:06</c:v>
                </c:pt>
                <c:pt idx="3003">
                  <c:v>11:31:07</c:v>
                </c:pt>
                <c:pt idx="3004">
                  <c:v>11:31:08</c:v>
                </c:pt>
                <c:pt idx="3005">
                  <c:v>11:31:09</c:v>
                </c:pt>
                <c:pt idx="3006">
                  <c:v>11:31:10</c:v>
                </c:pt>
                <c:pt idx="3007">
                  <c:v>11:31:11</c:v>
                </c:pt>
                <c:pt idx="3008">
                  <c:v>11:31:12</c:v>
                </c:pt>
                <c:pt idx="3009">
                  <c:v>11:31:13</c:v>
                </c:pt>
                <c:pt idx="3010">
                  <c:v>11:31:14</c:v>
                </c:pt>
                <c:pt idx="3011">
                  <c:v>11:31:15</c:v>
                </c:pt>
                <c:pt idx="3012">
                  <c:v>11:31:16</c:v>
                </c:pt>
                <c:pt idx="3013">
                  <c:v>11:31:17</c:v>
                </c:pt>
                <c:pt idx="3014">
                  <c:v>11:31:18</c:v>
                </c:pt>
                <c:pt idx="3015">
                  <c:v>11:31:19</c:v>
                </c:pt>
                <c:pt idx="3016">
                  <c:v>11:31:20</c:v>
                </c:pt>
                <c:pt idx="3017">
                  <c:v>11:31:21</c:v>
                </c:pt>
                <c:pt idx="3018">
                  <c:v>11:31:22</c:v>
                </c:pt>
                <c:pt idx="3019">
                  <c:v>11:31:23</c:v>
                </c:pt>
                <c:pt idx="3020">
                  <c:v>11:31:24</c:v>
                </c:pt>
                <c:pt idx="3021">
                  <c:v>11:31:25</c:v>
                </c:pt>
                <c:pt idx="3022">
                  <c:v>11:31:26</c:v>
                </c:pt>
                <c:pt idx="3023">
                  <c:v>11:31:27</c:v>
                </c:pt>
                <c:pt idx="3024">
                  <c:v>11:31:28</c:v>
                </c:pt>
                <c:pt idx="3025">
                  <c:v>11:31:29</c:v>
                </c:pt>
                <c:pt idx="3026">
                  <c:v>11:31:30</c:v>
                </c:pt>
                <c:pt idx="3027">
                  <c:v>11:31:31</c:v>
                </c:pt>
                <c:pt idx="3028">
                  <c:v>11:31:32</c:v>
                </c:pt>
                <c:pt idx="3029">
                  <c:v>11:31:33</c:v>
                </c:pt>
                <c:pt idx="3030">
                  <c:v>11:31:34</c:v>
                </c:pt>
                <c:pt idx="3031">
                  <c:v>11:31:35</c:v>
                </c:pt>
                <c:pt idx="3032">
                  <c:v>11:31:36</c:v>
                </c:pt>
                <c:pt idx="3033">
                  <c:v>11:31:37</c:v>
                </c:pt>
                <c:pt idx="3034">
                  <c:v>11:31:38</c:v>
                </c:pt>
                <c:pt idx="3035">
                  <c:v>11:31:39</c:v>
                </c:pt>
                <c:pt idx="3036">
                  <c:v>11:31:40</c:v>
                </c:pt>
                <c:pt idx="3037">
                  <c:v>11:31:41</c:v>
                </c:pt>
                <c:pt idx="3038">
                  <c:v>11:31:42</c:v>
                </c:pt>
                <c:pt idx="3039">
                  <c:v>11:31:43</c:v>
                </c:pt>
                <c:pt idx="3040">
                  <c:v>11:31:44</c:v>
                </c:pt>
                <c:pt idx="3041">
                  <c:v>11:31:45</c:v>
                </c:pt>
                <c:pt idx="3042">
                  <c:v>11:31:46</c:v>
                </c:pt>
                <c:pt idx="3043">
                  <c:v>11:31:47</c:v>
                </c:pt>
                <c:pt idx="3044">
                  <c:v>11:31:48</c:v>
                </c:pt>
                <c:pt idx="3045">
                  <c:v>11:31:49</c:v>
                </c:pt>
                <c:pt idx="3046">
                  <c:v>11:31:50</c:v>
                </c:pt>
                <c:pt idx="3047">
                  <c:v>11:31:51</c:v>
                </c:pt>
                <c:pt idx="3048">
                  <c:v>11:31:52</c:v>
                </c:pt>
                <c:pt idx="3049">
                  <c:v>11:31:53</c:v>
                </c:pt>
                <c:pt idx="3050">
                  <c:v>11:31:54</c:v>
                </c:pt>
                <c:pt idx="3051">
                  <c:v>11:31:55</c:v>
                </c:pt>
                <c:pt idx="3052">
                  <c:v>11:31:56</c:v>
                </c:pt>
                <c:pt idx="3053">
                  <c:v>11:31:57</c:v>
                </c:pt>
                <c:pt idx="3054">
                  <c:v>11:31:58</c:v>
                </c:pt>
                <c:pt idx="3055">
                  <c:v>11:31:59</c:v>
                </c:pt>
                <c:pt idx="3056">
                  <c:v>11:32:00</c:v>
                </c:pt>
                <c:pt idx="3057">
                  <c:v>11:32:01</c:v>
                </c:pt>
                <c:pt idx="3058">
                  <c:v>11:32:02</c:v>
                </c:pt>
                <c:pt idx="3059">
                  <c:v>11:32:03</c:v>
                </c:pt>
                <c:pt idx="3060">
                  <c:v>11:32:04</c:v>
                </c:pt>
                <c:pt idx="3061">
                  <c:v>11:32:05</c:v>
                </c:pt>
                <c:pt idx="3062">
                  <c:v>11:32:06</c:v>
                </c:pt>
                <c:pt idx="3063">
                  <c:v>11:32:07</c:v>
                </c:pt>
                <c:pt idx="3064">
                  <c:v>11:32:08</c:v>
                </c:pt>
                <c:pt idx="3065">
                  <c:v>11:32:09</c:v>
                </c:pt>
                <c:pt idx="3066">
                  <c:v>11:32:10</c:v>
                </c:pt>
                <c:pt idx="3067">
                  <c:v>11:32:11</c:v>
                </c:pt>
                <c:pt idx="3068">
                  <c:v>11:32:12</c:v>
                </c:pt>
                <c:pt idx="3069">
                  <c:v>11:32:13</c:v>
                </c:pt>
                <c:pt idx="3070">
                  <c:v>11:32:14</c:v>
                </c:pt>
                <c:pt idx="3071">
                  <c:v>11:32:15</c:v>
                </c:pt>
                <c:pt idx="3072">
                  <c:v>11:32:16</c:v>
                </c:pt>
                <c:pt idx="3073">
                  <c:v>11:32:17</c:v>
                </c:pt>
                <c:pt idx="3074">
                  <c:v>11:32:18</c:v>
                </c:pt>
                <c:pt idx="3075">
                  <c:v>11:32:19</c:v>
                </c:pt>
                <c:pt idx="3076">
                  <c:v>11:32:20</c:v>
                </c:pt>
                <c:pt idx="3077">
                  <c:v>11:32:21</c:v>
                </c:pt>
                <c:pt idx="3078">
                  <c:v>11:32:22</c:v>
                </c:pt>
                <c:pt idx="3079">
                  <c:v>11:32:23</c:v>
                </c:pt>
                <c:pt idx="3080">
                  <c:v>11:32:24</c:v>
                </c:pt>
                <c:pt idx="3081">
                  <c:v>11:32:25</c:v>
                </c:pt>
                <c:pt idx="3082">
                  <c:v>11:32:26</c:v>
                </c:pt>
                <c:pt idx="3083">
                  <c:v>11:32:27</c:v>
                </c:pt>
                <c:pt idx="3084">
                  <c:v>11:32:28</c:v>
                </c:pt>
                <c:pt idx="3085">
                  <c:v>11:32:29</c:v>
                </c:pt>
                <c:pt idx="3086">
                  <c:v>11:32:30</c:v>
                </c:pt>
                <c:pt idx="3087">
                  <c:v>11:32:31</c:v>
                </c:pt>
                <c:pt idx="3088">
                  <c:v>11:32:32</c:v>
                </c:pt>
                <c:pt idx="3089">
                  <c:v>11:32:33</c:v>
                </c:pt>
                <c:pt idx="3090">
                  <c:v>11:32:34</c:v>
                </c:pt>
                <c:pt idx="3091">
                  <c:v>11:32:35</c:v>
                </c:pt>
                <c:pt idx="3092">
                  <c:v>11:32:36</c:v>
                </c:pt>
                <c:pt idx="3093">
                  <c:v>11:32:37</c:v>
                </c:pt>
                <c:pt idx="3094">
                  <c:v>11:32:38</c:v>
                </c:pt>
                <c:pt idx="3095">
                  <c:v>11:32:39</c:v>
                </c:pt>
                <c:pt idx="3096">
                  <c:v>11:32:40</c:v>
                </c:pt>
                <c:pt idx="3097">
                  <c:v>11:32:41</c:v>
                </c:pt>
                <c:pt idx="3098">
                  <c:v>11:32:42</c:v>
                </c:pt>
                <c:pt idx="3099">
                  <c:v>11:32:43</c:v>
                </c:pt>
                <c:pt idx="3100">
                  <c:v>11:32:44</c:v>
                </c:pt>
                <c:pt idx="3101">
                  <c:v>11:32:45</c:v>
                </c:pt>
                <c:pt idx="3102">
                  <c:v>11:32:46</c:v>
                </c:pt>
                <c:pt idx="3103">
                  <c:v>11:32:47</c:v>
                </c:pt>
                <c:pt idx="3104">
                  <c:v>11:32:48</c:v>
                </c:pt>
                <c:pt idx="3105">
                  <c:v>11:32:49</c:v>
                </c:pt>
                <c:pt idx="3106">
                  <c:v>11:32:50</c:v>
                </c:pt>
                <c:pt idx="3107">
                  <c:v>11:32:51</c:v>
                </c:pt>
                <c:pt idx="3108">
                  <c:v>11:32:52</c:v>
                </c:pt>
                <c:pt idx="3109">
                  <c:v>11:32:53</c:v>
                </c:pt>
                <c:pt idx="3110">
                  <c:v>11:32:54</c:v>
                </c:pt>
                <c:pt idx="3111">
                  <c:v>11:32:55</c:v>
                </c:pt>
                <c:pt idx="3112">
                  <c:v>11:32:56</c:v>
                </c:pt>
                <c:pt idx="3113">
                  <c:v>11:32:57</c:v>
                </c:pt>
                <c:pt idx="3114">
                  <c:v>11:32:58</c:v>
                </c:pt>
                <c:pt idx="3115">
                  <c:v>11:32:59</c:v>
                </c:pt>
                <c:pt idx="3116">
                  <c:v>11:33:00</c:v>
                </c:pt>
                <c:pt idx="3117">
                  <c:v>11:33:01</c:v>
                </c:pt>
                <c:pt idx="3118">
                  <c:v>11:33:02</c:v>
                </c:pt>
                <c:pt idx="3119">
                  <c:v>11:33:03</c:v>
                </c:pt>
                <c:pt idx="3120">
                  <c:v>11:33:04</c:v>
                </c:pt>
                <c:pt idx="3121">
                  <c:v>11:33:05</c:v>
                </c:pt>
                <c:pt idx="3122">
                  <c:v>11:33:06</c:v>
                </c:pt>
                <c:pt idx="3123">
                  <c:v>11:33:07</c:v>
                </c:pt>
                <c:pt idx="3124">
                  <c:v>11:33:08</c:v>
                </c:pt>
                <c:pt idx="3125">
                  <c:v>11:33:09</c:v>
                </c:pt>
                <c:pt idx="3126">
                  <c:v>11:33:10</c:v>
                </c:pt>
                <c:pt idx="3127">
                  <c:v>11:33:11</c:v>
                </c:pt>
                <c:pt idx="3128">
                  <c:v>11:33:12</c:v>
                </c:pt>
                <c:pt idx="3129">
                  <c:v>11:33:13</c:v>
                </c:pt>
                <c:pt idx="3130">
                  <c:v>11:33:14</c:v>
                </c:pt>
                <c:pt idx="3131">
                  <c:v>11:33:15</c:v>
                </c:pt>
                <c:pt idx="3132">
                  <c:v>11:33:16</c:v>
                </c:pt>
                <c:pt idx="3133">
                  <c:v>11:33:17</c:v>
                </c:pt>
                <c:pt idx="3134">
                  <c:v>11:33:18</c:v>
                </c:pt>
                <c:pt idx="3135">
                  <c:v>11:33:19</c:v>
                </c:pt>
                <c:pt idx="3136">
                  <c:v>11:33:20</c:v>
                </c:pt>
                <c:pt idx="3137">
                  <c:v>11:33:21</c:v>
                </c:pt>
                <c:pt idx="3138">
                  <c:v>11:33:22</c:v>
                </c:pt>
                <c:pt idx="3139">
                  <c:v>11:33:23</c:v>
                </c:pt>
                <c:pt idx="3140">
                  <c:v>11:33:24</c:v>
                </c:pt>
                <c:pt idx="3141">
                  <c:v>11:33:25</c:v>
                </c:pt>
                <c:pt idx="3142">
                  <c:v>11:33:26</c:v>
                </c:pt>
                <c:pt idx="3143">
                  <c:v>11:33:27</c:v>
                </c:pt>
                <c:pt idx="3144">
                  <c:v>11:33:28</c:v>
                </c:pt>
                <c:pt idx="3145">
                  <c:v>11:33:29</c:v>
                </c:pt>
                <c:pt idx="3146">
                  <c:v>11:33:30</c:v>
                </c:pt>
                <c:pt idx="3147">
                  <c:v>11:33:31</c:v>
                </c:pt>
                <c:pt idx="3148">
                  <c:v>11:33:32</c:v>
                </c:pt>
                <c:pt idx="3149">
                  <c:v>11:33:33</c:v>
                </c:pt>
                <c:pt idx="3150">
                  <c:v>11:33:34</c:v>
                </c:pt>
                <c:pt idx="3151">
                  <c:v>11:33:35</c:v>
                </c:pt>
                <c:pt idx="3152">
                  <c:v>11:33:36</c:v>
                </c:pt>
                <c:pt idx="3153">
                  <c:v>11:33:37</c:v>
                </c:pt>
                <c:pt idx="3154">
                  <c:v>11:33:38</c:v>
                </c:pt>
                <c:pt idx="3155">
                  <c:v>11:33:39</c:v>
                </c:pt>
                <c:pt idx="3156">
                  <c:v>11:33:40</c:v>
                </c:pt>
                <c:pt idx="3157">
                  <c:v>11:33:41</c:v>
                </c:pt>
                <c:pt idx="3158">
                  <c:v>11:33:42</c:v>
                </c:pt>
                <c:pt idx="3159">
                  <c:v>11:33:43</c:v>
                </c:pt>
                <c:pt idx="3160">
                  <c:v>11:33:44</c:v>
                </c:pt>
                <c:pt idx="3161">
                  <c:v>11:33:45</c:v>
                </c:pt>
                <c:pt idx="3162">
                  <c:v>11:33:46</c:v>
                </c:pt>
                <c:pt idx="3163">
                  <c:v>11:33:47</c:v>
                </c:pt>
                <c:pt idx="3164">
                  <c:v>11:33:48</c:v>
                </c:pt>
                <c:pt idx="3165">
                  <c:v>11:33:49</c:v>
                </c:pt>
                <c:pt idx="3166">
                  <c:v>11:33:50</c:v>
                </c:pt>
                <c:pt idx="3167">
                  <c:v>11:33:51</c:v>
                </c:pt>
                <c:pt idx="3168">
                  <c:v>11:33:52</c:v>
                </c:pt>
                <c:pt idx="3169">
                  <c:v>11:33:53</c:v>
                </c:pt>
                <c:pt idx="3170">
                  <c:v>11:33:54</c:v>
                </c:pt>
                <c:pt idx="3171">
                  <c:v>11:33:55</c:v>
                </c:pt>
                <c:pt idx="3172">
                  <c:v>11:33:56</c:v>
                </c:pt>
                <c:pt idx="3173">
                  <c:v>11:33:57</c:v>
                </c:pt>
                <c:pt idx="3174">
                  <c:v>11:33:58</c:v>
                </c:pt>
                <c:pt idx="3175">
                  <c:v>11:33:59</c:v>
                </c:pt>
                <c:pt idx="3176">
                  <c:v>11:34:00</c:v>
                </c:pt>
                <c:pt idx="3177">
                  <c:v>11:34:01</c:v>
                </c:pt>
                <c:pt idx="3178">
                  <c:v>11:34:02</c:v>
                </c:pt>
                <c:pt idx="3179">
                  <c:v>11:34:03</c:v>
                </c:pt>
                <c:pt idx="3180">
                  <c:v>11:34:04</c:v>
                </c:pt>
                <c:pt idx="3181">
                  <c:v>11:34:05</c:v>
                </c:pt>
                <c:pt idx="3182">
                  <c:v>11:34:06</c:v>
                </c:pt>
                <c:pt idx="3183">
                  <c:v>11:34:07</c:v>
                </c:pt>
                <c:pt idx="3184">
                  <c:v>11:34:08</c:v>
                </c:pt>
                <c:pt idx="3185">
                  <c:v>11:34:09</c:v>
                </c:pt>
                <c:pt idx="3186">
                  <c:v>11:34:10</c:v>
                </c:pt>
                <c:pt idx="3187">
                  <c:v>11:34:11</c:v>
                </c:pt>
                <c:pt idx="3188">
                  <c:v>11:34:12</c:v>
                </c:pt>
                <c:pt idx="3189">
                  <c:v>11:34:13</c:v>
                </c:pt>
                <c:pt idx="3190">
                  <c:v>11:34:14</c:v>
                </c:pt>
                <c:pt idx="3191">
                  <c:v>11:34:15</c:v>
                </c:pt>
                <c:pt idx="3192">
                  <c:v>11:34:16</c:v>
                </c:pt>
                <c:pt idx="3193">
                  <c:v>11:34:17</c:v>
                </c:pt>
                <c:pt idx="3194">
                  <c:v>11:34:18</c:v>
                </c:pt>
                <c:pt idx="3195">
                  <c:v>11:34:19</c:v>
                </c:pt>
                <c:pt idx="3196">
                  <c:v>11:34:20</c:v>
                </c:pt>
                <c:pt idx="3197">
                  <c:v>11:34:21</c:v>
                </c:pt>
                <c:pt idx="3198">
                  <c:v>11:34:22</c:v>
                </c:pt>
                <c:pt idx="3199">
                  <c:v>11:34:23</c:v>
                </c:pt>
                <c:pt idx="3200">
                  <c:v>11:34:24</c:v>
                </c:pt>
                <c:pt idx="3201">
                  <c:v>11:34:25</c:v>
                </c:pt>
                <c:pt idx="3202">
                  <c:v>11:34:26</c:v>
                </c:pt>
                <c:pt idx="3203">
                  <c:v>11:34:27</c:v>
                </c:pt>
                <c:pt idx="3204">
                  <c:v>11:34:28</c:v>
                </c:pt>
                <c:pt idx="3205">
                  <c:v>11:34:29</c:v>
                </c:pt>
                <c:pt idx="3206">
                  <c:v>11:34:30</c:v>
                </c:pt>
                <c:pt idx="3207">
                  <c:v>11:34:31</c:v>
                </c:pt>
                <c:pt idx="3208">
                  <c:v>11:34:32</c:v>
                </c:pt>
                <c:pt idx="3209">
                  <c:v>11:34:33</c:v>
                </c:pt>
                <c:pt idx="3210">
                  <c:v>11:34:34</c:v>
                </c:pt>
                <c:pt idx="3211">
                  <c:v>11:34:35</c:v>
                </c:pt>
                <c:pt idx="3212">
                  <c:v>11:34:36</c:v>
                </c:pt>
                <c:pt idx="3213">
                  <c:v>11:34:37</c:v>
                </c:pt>
                <c:pt idx="3214">
                  <c:v>11:34:38</c:v>
                </c:pt>
                <c:pt idx="3215">
                  <c:v>11:34:39</c:v>
                </c:pt>
                <c:pt idx="3216">
                  <c:v>11:34:40</c:v>
                </c:pt>
                <c:pt idx="3217">
                  <c:v>11:34:41</c:v>
                </c:pt>
                <c:pt idx="3218">
                  <c:v>11:34:42</c:v>
                </c:pt>
                <c:pt idx="3219">
                  <c:v>11:34:43</c:v>
                </c:pt>
                <c:pt idx="3220">
                  <c:v>11:34:44</c:v>
                </c:pt>
                <c:pt idx="3221">
                  <c:v>11:34:45</c:v>
                </c:pt>
                <c:pt idx="3222">
                  <c:v>11:34:46</c:v>
                </c:pt>
                <c:pt idx="3223">
                  <c:v>11:34:47</c:v>
                </c:pt>
                <c:pt idx="3224">
                  <c:v>11:34:48</c:v>
                </c:pt>
                <c:pt idx="3225">
                  <c:v>11:34:49</c:v>
                </c:pt>
                <c:pt idx="3226">
                  <c:v>11:34:50</c:v>
                </c:pt>
                <c:pt idx="3227">
                  <c:v>11:34:51</c:v>
                </c:pt>
                <c:pt idx="3228">
                  <c:v>11:34:52</c:v>
                </c:pt>
                <c:pt idx="3229">
                  <c:v>11:34:53</c:v>
                </c:pt>
                <c:pt idx="3230">
                  <c:v>11:34:54</c:v>
                </c:pt>
                <c:pt idx="3231">
                  <c:v>11:34:55</c:v>
                </c:pt>
                <c:pt idx="3232">
                  <c:v>11:34:56</c:v>
                </c:pt>
                <c:pt idx="3233">
                  <c:v>11:34:57</c:v>
                </c:pt>
                <c:pt idx="3234">
                  <c:v>11:34:58</c:v>
                </c:pt>
                <c:pt idx="3235">
                  <c:v>11:34:59</c:v>
                </c:pt>
                <c:pt idx="3236">
                  <c:v>11:35:00</c:v>
                </c:pt>
                <c:pt idx="3237">
                  <c:v>11:35:01</c:v>
                </c:pt>
                <c:pt idx="3238">
                  <c:v>11:35:02</c:v>
                </c:pt>
                <c:pt idx="3239">
                  <c:v>11:35:03</c:v>
                </c:pt>
                <c:pt idx="3240">
                  <c:v>11:35:04</c:v>
                </c:pt>
                <c:pt idx="3241">
                  <c:v>11:35:05</c:v>
                </c:pt>
                <c:pt idx="3242">
                  <c:v>11:35:06</c:v>
                </c:pt>
                <c:pt idx="3243">
                  <c:v>11:35:07</c:v>
                </c:pt>
                <c:pt idx="3244">
                  <c:v>11:35:08</c:v>
                </c:pt>
                <c:pt idx="3245">
                  <c:v>11:35:09</c:v>
                </c:pt>
                <c:pt idx="3246">
                  <c:v>11:35:10</c:v>
                </c:pt>
                <c:pt idx="3247">
                  <c:v>11:35:11</c:v>
                </c:pt>
                <c:pt idx="3248">
                  <c:v>11:35:12</c:v>
                </c:pt>
                <c:pt idx="3249">
                  <c:v>11:35:13</c:v>
                </c:pt>
                <c:pt idx="3250">
                  <c:v>11:35:14</c:v>
                </c:pt>
                <c:pt idx="3251">
                  <c:v>11:35:15</c:v>
                </c:pt>
                <c:pt idx="3252">
                  <c:v>11:35:16</c:v>
                </c:pt>
                <c:pt idx="3253">
                  <c:v>11:35:17</c:v>
                </c:pt>
                <c:pt idx="3254">
                  <c:v>11:35:18</c:v>
                </c:pt>
                <c:pt idx="3255">
                  <c:v>11:35:19</c:v>
                </c:pt>
                <c:pt idx="3256">
                  <c:v>11:35:20</c:v>
                </c:pt>
                <c:pt idx="3257">
                  <c:v>11:35:21</c:v>
                </c:pt>
                <c:pt idx="3258">
                  <c:v>11:35:22</c:v>
                </c:pt>
                <c:pt idx="3259">
                  <c:v>11:35:23</c:v>
                </c:pt>
                <c:pt idx="3260">
                  <c:v>11:35:24</c:v>
                </c:pt>
                <c:pt idx="3261">
                  <c:v>11:35:25</c:v>
                </c:pt>
                <c:pt idx="3262">
                  <c:v>11:35:26</c:v>
                </c:pt>
                <c:pt idx="3263">
                  <c:v>11:35:27</c:v>
                </c:pt>
                <c:pt idx="3264">
                  <c:v>11:35:28</c:v>
                </c:pt>
                <c:pt idx="3265">
                  <c:v>11:35:29</c:v>
                </c:pt>
                <c:pt idx="3266">
                  <c:v>11:35:30</c:v>
                </c:pt>
                <c:pt idx="3267">
                  <c:v>11:35:31</c:v>
                </c:pt>
                <c:pt idx="3268">
                  <c:v>11:35:32</c:v>
                </c:pt>
                <c:pt idx="3269">
                  <c:v>11:35:33</c:v>
                </c:pt>
                <c:pt idx="3270">
                  <c:v>11:35:34</c:v>
                </c:pt>
                <c:pt idx="3271">
                  <c:v>11:35:35</c:v>
                </c:pt>
                <c:pt idx="3272">
                  <c:v>11:35:36</c:v>
                </c:pt>
                <c:pt idx="3273">
                  <c:v>11:35:37</c:v>
                </c:pt>
                <c:pt idx="3274">
                  <c:v>11:35:38</c:v>
                </c:pt>
                <c:pt idx="3275">
                  <c:v>11:35:39</c:v>
                </c:pt>
                <c:pt idx="3276">
                  <c:v>11:35:40</c:v>
                </c:pt>
                <c:pt idx="3277">
                  <c:v>11:35:41</c:v>
                </c:pt>
                <c:pt idx="3278">
                  <c:v>11:35:42</c:v>
                </c:pt>
                <c:pt idx="3279">
                  <c:v>11:35:43</c:v>
                </c:pt>
                <c:pt idx="3280">
                  <c:v>11:35:44</c:v>
                </c:pt>
                <c:pt idx="3281">
                  <c:v>11:35:45</c:v>
                </c:pt>
                <c:pt idx="3282">
                  <c:v>11:35:46</c:v>
                </c:pt>
                <c:pt idx="3283">
                  <c:v>11:35:47</c:v>
                </c:pt>
                <c:pt idx="3284">
                  <c:v>11:35:48</c:v>
                </c:pt>
                <c:pt idx="3285">
                  <c:v>11:35:49</c:v>
                </c:pt>
                <c:pt idx="3286">
                  <c:v>11:35:50</c:v>
                </c:pt>
                <c:pt idx="3287">
                  <c:v>11:35:51</c:v>
                </c:pt>
                <c:pt idx="3288">
                  <c:v>11:35:52</c:v>
                </c:pt>
                <c:pt idx="3289">
                  <c:v>11:35:53</c:v>
                </c:pt>
                <c:pt idx="3290">
                  <c:v>11:35:54</c:v>
                </c:pt>
                <c:pt idx="3291">
                  <c:v>11:35:55</c:v>
                </c:pt>
                <c:pt idx="3292">
                  <c:v>11:35:56</c:v>
                </c:pt>
                <c:pt idx="3293">
                  <c:v>11:35:57</c:v>
                </c:pt>
                <c:pt idx="3294">
                  <c:v>11:35:58</c:v>
                </c:pt>
                <c:pt idx="3295">
                  <c:v>11:35:59</c:v>
                </c:pt>
                <c:pt idx="3296">
                  <c:v>11:36:00</c:v>
                </c:pt>
                <c:pt idx="3297">
                  <c:v>11:36:01</c:v>
                </c:pt>
                <c:pt idx="3298">
                  <c:v>11:36:02</c:v>
                </c:pt>
                <c:pt idx="3299">
                  <c:v>11:36:03</c:v>
                </c:pt>
                <c:pt idx="3300">
                  <c:v>11:36:04</c:v>
                </c:pt>
                <c:pt idx="3301">
                  <c:v>11:36:05</c:v>
                </c:pt>
                <c:pt idx="3302">
                  <c:v>11:36:06</c:v>
                </c:pt>
                <c:pt idx="3303">
                  <c:v>11:36:07</c:v>
                </c:pt>
                <c:pt idx="3304">
                  <c:v>11:36:08</c:v>
                </c:pt>
                <c:pt idx="3305">
                  <c:v>11:36:09</c:v>
                </c:pt>
                <c:pt idx="3306">
                  <c:v>11:36:10</c:v>
                </c:pt>
                <c:pt idx="3307">
                  <c:v>11:36:11</c:v>
                </c:pt>
                <c:pt idx="3308">
                  <c:v>11:36:12</c:v>
                </c:pt>
                <c:pt idx="3309">
                  <c:v>11:36:13</c:v>
                </c:pt>
                <c:pt idx="3310">
                  <c:v>11:36:14</c:v>
                </c:pt>
                <c:pt idx="3311">
                  <c:v>11:36:15</c:v>
                </c:pt>
                <c:pt idx="3312">
                  <c:v>11:36:16</c:v>
                </c:pt>
                <c:pt idx="3313">
                  <c:v>11:36:17</c:v>
                </c:pt>
                <c:pt idx="3314">
                  <c:v>11:36:18</c:v>
                </c:pt>
                <c:pt idx="3315">
                  <c:v>11:36:19</c:v>
                </c:pt>
                <c:pt idx="3316">
                  <c:v>11:36:20</c:v>
                </c:pt>
                <c:pt idx="3317">
                  <c:v>11:36:21</c:v>
                </c:pt>
                <c:pt idx="3318">
                  <c:v>11:36:22</c:v>
                </c:pt>
                <c:pt idx="3319">
                  <c:v>11:36:23</c:v>
                </c:pt>
                <c:pt idx="3320">
                  <c:v>11:36:24</c:v>
                </c:pt>
                <c:pt idx="3321">
                  <c:v>11:36:25</c:v>
                </c:pt>
                <c:pt idx="3322">
                  <c:v>11:36:26</c:v>
                </c:pt>
                <c:pt idx="3323">
                  <c:v>11:36:27</c:v>
                </c:pt>
                <c:pt idx="3324">
                  <c:v>11:36:28</c:v>
                </c:pt>
                <c:pt idx="3325">
                  <c:v>11:36:29</c:v>
                </c:pt>
                <c:pt idx="3326">
                  <c:v>11:36:30</c:v>
                </c:pt>
                <c:pt idx="3327">
                  <c:v>11:36:31</c:v>
                </c:pt>
                <c:pt idx="3328">
                  <c:v>11:36:32</c:v>
                </c:pt>
                <c:pt idx="3329">
                  <c:v>11:36:33</c:v>
                </c:pt>
                <c:pt idx="3330">
                  <c:v>11:36:34</c:v>
                </c:pt>
                <c:pt idx="3331">
                  <c:v>11:36:35</c:v>
                </c:pt>
                <c:pt idx="3332">
                  <c:v>11:36:36</c:v>
                </c:pt>
                <c:pt idx="3333">
                  <c:v>11:36:37</c:v>
                </c:pt>
                <c:pt idx="3334">
                  <c:v>11:36:38</c:v>
                </c:pt>
                <c:pt idx="3335">
                  <c:v>11:36:39</c:v>
                </c:pt>
                <c:pt idx="3336">
                  <c:v>11:36:40</c:v>
                </c:pt>
                <c:pt idx="3337">
                  <c:v>11:36:41</c:v>
                </c:pt>
                <c:pt idx="3338">
                  <c:v>11:36:42</c:v>
                </c:pt>
                <c:pt idx="3339">
                  <c:v>11:36:43</c:v>
                </c:pt>
                <c:pt idx="3340">
                  <c:v>11:36:44</c:v>
                </c:pt>
                <c:pt idx="3341">
                  <c:v>11:36:45</c:v>
                </c:pt>
                <c:pt idx="3342">
                  <c:v>11:36:46</c:v>
                </c:pt>
                <c:pt idx="3343">
                  <c:v>11:36:47</c:v>
                </c:pt>
                <c:pt idx="3344">
                  <c:v>11:36:48</c:v>
                </c:pt>
                <c:pt idx="3345">
                  <c:v>11:36:49</c:v>
                </c:pt>
                <c:pt idx="3346">
                  <c:v>11:36:50</c:v>
                </c:pt>
                <c:pt idx="3347">
                  <c:v>11:36:51</c:v>
                </c:pt>
                <c:pt idx="3348">
                  <c:v>11:36:52</c:v>
                </c:pt>
                <c:pt idx="3349">
                  <c:v>11:36:53</c:v>
                </c:pt>
                <c:pt idx="3350">
                  <c:v>11:36:54</c:v>
                </c:pt>
                <c:pt idx="3351">
                  <c:v>11:36:55</c:v>
                </c:pt>
                <c:pt idx="3352">
                  <c:v>11:36:56</c:v>
                </c:pt>
                <c:pt idx="3353">
                  <c:v>11:36:57</c:v>
                </c:pt>
                <c:pt idx="3354">
                  <c:v>11:36:58</c:v>
                </c:pt>
                <c:pt idx="3355">
                  <c:v>11:36:59</c:v>
                </c:pt>
                <c:pt idx="3356">
                  <c:v>11:37:00</c:v>
                </c:pt>
                <c:pt idx="3357">
                  <c:v>11:37:01</c:v>
                </c:pt>
                <c:pt idx="3358">
                  <c:v>11:37:02</c:v>
                </c:pt>
                <c:pt idx="3359">
                  <c:v>11:37:03</c:v>
                </c:pt>
                <c:pt idx="3360">
                  <c:v>11:37:04</c:v>
                </c:pt>
                <c:pt idx="3361">
                  <c:v>11:37:05</c:v>
                </c:pt>
                <c:pt idx="3362">
                  <c:v>11:37:06</c:v>
                </c:pt>
                <c:pt idx="3363">
                  <c:v>11:37:07</c:v>
                </c:pt>
                <c:pt idx="3364">
                  <c:v>11:37:08</c:v>
                </c:pt>
                <c:pt idx="3365">
                  <c:v>11:37:09</c:v>
                </c:pt>
                <c:pt idx="3366">
                  <c:v>11:37:10</c:v>
                </c:pt>
                <c:pt idx="3367">
                  <c:v>11:37:11</c:v>
                </c:pt>
                <c:pt idx="3368">
                  <c:v>11:37:12</c:v>
                </c:pt>
                <c:pt idx="3369">
                  <c:v>11:37:13</c:v>
                </c:pt>
                <c:pt idx="3370">
                  <c:v>11:37:14</c:v>
                </c:pt>
                <c:pt idx="3371">
                  <c:v>11:37:15</c:v>
                </c:pt>
                <c:pt idx="3372">
                  <c:v>11:37:16</c:v>
                </c:pt>
                <c:pt idx="3373">
                  <c:v>11:37:17</c:v>
                </c:pt>
                <c:pt idx="3374">
                  <c:v>11:37:18</c:v>
                </c:pt>
                <c:pt idx="3375">
                  <c:v>11:37:19</c:v>
                </c:pt>
                <c:pt idx="3376">
                  <c:v>11:37:20</c:v>
                </c:pt>
                <c:pt idx="3377">
                  <c:v>11:37:21</c:v>
                </c:pt>
                <c:pt idx="3378">
                  <c:v>11:37:22</c:v>
                </c:pt>
                <c:pt idx="3379">
                  <c:v>11:37:23</c:v>
                </c:pt>
                <c:pt idx="3380">
                  <c:v>11:37:24</c:v>
                </c:pt>
                <c:pt idx="3381">
                  <c:v>11:37:25</c:v>
                </c:pt>
                <c:pt idx="3382">
                  <c:v>11:37:26</c:v>
                </c:pt>
                <c:pt idx="3383">
                  <c:v>11:37:27</c:v>
                </c:pt>
                <c:pt idx="3384">
                  <c:v>11:37:28</c:v>
                </c:pt>
                <c:pt idx="3385">
                  <c:v>11:37:29</c:v>
                </c:pt>
                <c:pt idx="3386">
                  <c:v>11:37:30</c:v>
                </c:pt>
                <c:pt idx="3387">
                  <c:v>11:37:31</c:v>
                </c:pt>
                <c:pt idx="3388">
                  <c:v>11:37:32</c:v>
                </c:pt>
                <c:pt idx="3389">
                  <c:v>11:37:33</c:v>
                </c:pt>
                <c:pt idx="3390">
                  <c:v>11:37:34</c:v>
                </c:pt>
                <c:pt idx="3391">
                  <c:v>11:37:35</c:v>
                </c:pt>
                <c:pt idx="3392">
                  <c:v>11:37:36</c:v>
                </c:pt>
                <c:pt idx="3393">
                  <c:v>11:37:37</c:v>
                </c:pt>
                <c:pt idx="3394">
                  <c:v>11:37:38</c:v>
                </c:pt>
                <c:pt idx="3395">
                  <c:v>11:37:39</c:v>
                </c:pt>
                <c:pt idx="3396">
                  <c:v>11:37:40</c:v>
                </c:pt>
                <c:pt idx="3397">
                  <c:v>11:37:41</c:v>
                </c:pt>
                <c:pt idx="3398">
                  <c:v>11:37:42</c:v>
                </c:pt>
                <c:pt idx="3399">
                  <c:v>11:37:43</c:v>
                </c:pt>
                <c:pt idx="3400">
                  <c:v>11:37:44</c:v>
                </c:pt>
                <c:pt idx="3401">
                  <c:v>11:37:45</c:v>
                </c:pt>
                <c:pt idx="3402">
                  <c:v>11:37:46</c:v>
                </c:pt>
                <c:pt idx="3403">
                  <c:v>11:37:47</c:v>
                </c:pt>
                <c:pt idx="3404">
                  <c:v>11:37:48</c:v>
                </c:pt>
                <c:pt idx="3405">
                  <c:v>11:37:49</c:v>
                </c:pt>
                <c:pt idx="3406">
                  <c:v>11:37:50</c:v>
                </c:pt>
                <c:pt idx="3407">
                  <c:v>11:37:51</c:v>
                </c:pt>
                <c:pt idx="3408">
                  <c:v>11:37:52</c:v>
                </c:pt>
                <c:pt idx="3409">
                  <c:v>11:37:53</c:v>
                </c:pt>
                <c:pt idx="3410">
                  <c:v>11:37:54</c:v>
                </c:pt>
                <c:pt idx="3411">
                  <c:v>11:37:55</c:v>
                </c:pt>
                <c:pt idx="3412">
                  <c:v>11:37:56</c:v>
                </c:pt>
                <c:pt idx="3413">
                  <c:v>11:37:57</c:v>
                </c:pt>
                <c:pt idx="3414">
                  <c:v>11:37:58</c:v>
                </c:pt>
                <c:pt idx="3415">
                  <c:v>11:37:59</c:v>
                </c:pt>
                <c:pt idx="3416">
                  <c:v>11:38:00</c:v>
                </c:pt>
                <c:pt idx="3417">
                  <c:v>11:38:01</c:v>
                </c:pt>
                <c:pt idx="3418">
                  <c:v>11:38:02</c:v>
                </c:pt>
                <c:pt idx="3419">
                  <c:v>11:38:03</c:v>
                </c:pt>
                <c:pt idx="3420">
                  <c:v>11:38:04</c:v>
                </c:pt>
                <c:pt idx="3421">
                  <c:v>11:38:05</c:v>
                </c:pt>
                <c:pt idx="3422">
                  <c:v>11:38:06</c:v>
                </c:pt>
                <c:pt idx="3423">
                  <c:v>11:38:07</c:v>
                </c:pt>
                <c:pt idx="3424">
                  <c:v>11:38:08</c:v>
                </c:pt>
                <c:pt idx="3425">
                  <c:v>11:38:09</c:v>
                </c:pt>
                <c:pt idx="3426">
                  <c:v>11:38:10</c:v>
                </c:pt>
                <c:pt idx="3427">
                  <c:v>11:38:11</c:v>
                </c:pt>
                <c:pt idx="3428">
                  <c:v>11:38:12</c:v>
                </c:pt>
                <c:pt idx="3429">
                  <c:v>11:38:13</c:v>
                </c:pt>
                <c:pt idx="3430">
                  <c:v>11:38:14</c:v>
                </c:pt>
                <c:pt idx="3431">
                  <c:v>11:38:15</c:v>
                </c:pt>
                <c:pt idx="3432">
                  <c:v>11:38:16</c:v>
                </c:pt>
                <c:pt idx="3433">
                  <c:v>11:38:17</c:v>
                </c:pt>
                <c:pt idx="3434">
                  <c:v>11:38:18</c:v>
                </c:pt>
                <c:pt idx="3435">
                  <c:v>11:38:19</c:v>
                </c:pt>
                <c:pt idx="3436">
                  <c:v>11:38:20</c:v>
                </c:pt>
                <c:pt idx="3437">
                  <c:v>11:38:21</c:v>
                </c:pt>
                <c:pt idx="3438">
                  <c:v>11:38:22</c:v>
                </c:pt>
                <c:pt idx="3439">
                  <c:v>11:38:23</c:v>
                </c:pt>
                <c:pt idx="3440">
                  <c:v>11:38:24</c:v>
                </c:pt>
                <c:pt idx="3441">
                  <c:v>11:38:25</c:v>
                </c:pt>
                <c:pt idx="3442">
                  <c:v>11:38:26</c:v>
                </c:pt>
                <c:pt idx="3443">
                  <c:v>11:38:27</c:v>
                </c:pt>
                <c:pt idx="3444">
                  <c:v>11:38:28</c:v>
                </c:pt>
                <c:pt idx="3445">
                  <c:v>11:38:29</c:v>
                </c:pt>
                <c:pt idx="3446">
                  <c:v>11:38:30</c:v>
                </c:pt>
                <c:pt idx="3447">
                  <c:v>11:38:31</c:v>
                </c:pt>
                <c:pt idx="3448">
                  <c:v>11:38:32</c:v>
                </c:pt>
                <c:pt idx="3449">
                  <c:v>11:38:33</c:v>
                </c:pt>
                <c:pt idx="3450">
                  <c:v>11:38:34</c:v>
                </c:pt>
                <c:pt idx="3451">
                  <c:v>11:38:35</c:v>
                </c:pt>
                <c:pt idx="3452">
                  <c:v>11:38:36</c:v>
                </c:pt>
                <c:pt idx="3453">
                  <c:v>11:38:37</c:v>
                </c:pt>
                <c:pt idx="3454">
                  <c:v>11:38:38</c:v>
                </c:pt>
                <c:pt idx="3455">
                  <c:v>11:38:39</c:v>
                </c:pt>
                <c:pt idx="3456">
                  <c:v>11:38:40</c:v>
                </c:pt>
                <c:pt idx="3457">
                  <c:v>11:38:41</c:v>
                </c:pt>
                <c:pt idx="3458">
                  <c:v>11:38:42</c:v>
                </c:pt>
                <c:pt idx="3459">
                  <c:v>11:38:43</c:v>
                </c:pt>
                <c:pt idx="3460">
                  <c:v>11:38:44</c:v>
                </c:pt>
                <c:pt idx="3461">
                  <c:v>11:38:45</c:v>
                </c:pt>
                <c:pt idx="3462">
                  <c:v>11:38:46</c:v>
                </c:pt>
                <c:pt idx="3463">
                  <c:v>11:38:47</c:v>
                </c:pt>
                <c:pt idx="3464">
                  <c:v>11:38:48</c:v>
                </c:pt>
                <c:pt idx="3465">
                  <c:v>11:38:49</c:v>
                </c:pt>
                <c:pt idx="3466">
                  <c:v>11:38:50</c:v>
                </c:pt>
                <c:pt idx="3467">
                  <c:v>11:38:51</c:v>
                </c:pt>
                <c:pt idx="3468">
                  <c:v>11:38:52</c:v>
                </c:pt>
                <c:pt idx="3469">
                  <c:v>11:38:53</c:v>
                </c:pt>
                <c:pt idx="3470">
                  <c:v>11:38:54</c:v>
                </c:pt>
                <c:pt idx="3471">
                  <c:v>11:38:55</c:v>
                </c:pt>
                <c:pt idx="3472">
                  <c:v>11:38:56</c:v>
                </c:pt>
                <c:pt idx="3473">
                  <c:v>11:38:57</c:v>
                </c:pt>
                <c:pt idx="3474">
                  <c:v>11:38:58</c:v>
                </c:pt>
                <c:pt idx="3475">
                  <c:v>11:38:59</c:v>
                </c:pt>
                <c:pt idx="3476">
                  <c:v>11:39:00</c:v>
                </c:pt>
                <c:pt idx="3477">
                  <c:v>11:39:01</c:v>
                </c:pt>
                <c:pt idx="3478">
                  <c:v>11:39:02</c:v>
                </c:pt>
                <c:pt idx="3479">
                  <c:v>11:39:03</c:v>
                </c:pt>
                <c:pt idx="3480">
                  <c:v>11:39:04</c:v>
                </c:pt>
                <c:pt idx="3481">
                  <c:v>11:39:05</c:v>
                </c:pt>
                <c:pt idx="3482">
                  <c:v>11:39:06</c:v>
                </c:pt>
                <c:pt idx="3483">
                  <c:v>11:39:07</c:v>
                </c:pt>
                <c:pt idx="3484">
                  <c:v>11:39:08</c:v>
                </c:pt>
                <c:pt idx="3485">
                  <c:v>11:39:09</c:v>
                </c:pt>
                <c:pt idx="3486">
                  <c:v>11:39:10</c:v>
                </c:pt>
                <c:pt idx="3487">
                  <c:v>11:39:11</c:v>
                </c:pt>
                <c:pt idx="3488">
                  <c:v>11:39:12</c:v>
                </c:pt>
                <c:pt idx="3489">
                  <c:v>11:39:13</c:v>
                </c:pt>
                <c:pt idx="3490">
                  <c:v>11:39:14</c:v>
                </c:pt>
                <c:pt idx="3491">
                  <c:v>11:39:15</c:v>
                </c:pt>
                <c:pt idx="3492">
                  <c:v>11:39:16</c:v>
                </c:pt>
                <c:pt idx="3493">
                  <c:v>11:39:17</c:v>
                </c:pt>
                <c:pt idx="3494">
                  <c:v>11:39:18</c:v>
                </c:pt>
                <c:pt idx="3495">
                  <c:v>11:39:19</c:v>
                </c:pt>
                <c:pt idx="3496">
                  <c:v>11:39:20</c:v>
                </c:pt>
                <c:pt idx="3497">
                  <c:v>11:39:21</c:v>
                </c:pt>
                <c:pt idx="3498">
                  <c:v>11:39:22</c:v>
                </c:pt>
                <c:pt idx="3499">
                  <c:v>11:39:23</c:v>
                </c:pt>
                <c:pt idx="3500">
                  <c:v>11:39:24</c:v>
                </c:pt>
                <c:pt idx="3501">
                  <c:v>11:39:25</c:v>
                </c:pt>
                <c:pt idx="3502">
                  <c:v>11:39:26</c:v>
                </c:pt>
                <c:pt idx="3503">
                  <c:v>11:39:27</c:v>
                </c:pt>
                <c:pt idx="3504">
                  <c:v>11:39:28</c:v>
                </c:pt>
                <c:pt idx="3505">
                  <c:v>11:39:29</c:v>
                </c:pt>
                <c:pt idx="3506">
                  <c:v>11:39:30</c:v>
                </c:pt>
                <c:pt idx="3507">
                  <c:v>11:39:31</c:v>
                </c:pt>
                <c:pt idx="3508">
                  <c:v>11:39:32</c:v>
                </c:pt>
                <c:pt idx="3509">
                  <c:v>11:39:33</c:v>
                </c:pt>
                <c:pt idx="3510">
                  <c:v>11:39:34</c:v>
                </c:pt>
                <c:pt idx="3511">
                  <c:v>11:39:35</c:v>
                </c:pt>
                <c:pt idx="3512">
                  <c:v>11:39:36</c:v>
                </c:pt>
                <c:pt idx="3513">
                  <c:v>11:39:37</c:v>
                </c:pt>
                <c:pt idx="3514">
                  <c:v>11:39:38</c:v>
                </c:pt>
                <c:pt idx="3515">
                  <c:v>11:39:39</c:v>
                </c:pt>
                <c:pt idx="3516">
                  <c:v>11:39:40</c:v>
                </c:pt>
                <c:pt idx="3517">
                  <c:v>11:39:41</c:v>
                </c:pt>
                <c:pt idx="3518">
                  <c:v>11:39:42</c:v>
                </c:pt>
                <c:pt idx="3519">
                  <c:v>11:39:43</c:v>
                </c:pt>
                <c:pt idx="3520">
                  <c:v>11:39:44</c:v>
                </c:pt>
                <c:pt idx="3521">
                  <c:v>11:39:45</c:v>
                </c:pt>
                <c:pt idx="3522">
                  <c:v>11:39:46</c:v>
                </c:pt>
                <c:pt idx="3523">
                  <c:v>11:39:47</c:v>
                </c:pt>
                <c:pt idx="3524">
                  <c:v>11:39:48</c:v>
                </c:pt>
                <c:pt idx="3525">
                  <c:v>11:39:49</c:v>
                </c:pt>
                <c:pt idx="3526">
                  <c:v>11:39:50</c:v>
                </c:pt>
                <c:pt idx="3527">
                  <c:v>11:39:51</c:v>
                </c:pt>
                <c:pt idx="3528">
                  <c:v>11:39:52</c:v>
                </c:pt>
                <c:pt idx="3529">
                  <c:v>11:39:53</c:v>
                </c:pt>
                <c:pt idx="3530">
                  <c:v>11:39:54</c:v>
                </c:pt>
                <c:pt idx="3531">
                  <c:v>11:39:55</c:v>
                </c:pt>
                <c:pt idx="3532">
                  <c:v>11:39:56</c:v>
                </c:pt>
                <c:pt idx="3533">
                  <c:v>11:39:57</c:v>
                </c:pt>
                <c:pt idx="3534">
                  <c:v>11:39:58</c:v>
                </c:pt>
                <c:pt idx="3535">
                  <c:v>11:39:59</c:v>
                </c:pt>
                <c:pt idx="3536">
                  <c:v>11:40:00</c:v>
                </c:pt>
                <c:pt idx="3537">
                  <c:v>11:40:01</c:v>
                </c:pt>
                <c:pt idx="3538">
                  <c:v>11:40:02</c:v>
                </c:pt>
                <c:pt idx="3539">
                  <c:v>11:40:03</c:v>
                </c:pt>
                <c:pt idx="3540">
                  <c:v>11:40:04</c:v>
                </c:pt>
                <c:pt idx="3541">
                  <c:v>11:40:05</c:v>
                </c:pt>
                <c:pt idx="3542">
                  <c:v>11:40:06</c:v>
                </c:pt>
                <c:pt idx="3543">
                  <c:v>11:40:07</c:v>
                </c:pt>
                <c:pt idx="3544">
                  <c:v>11:40:08</c:v>
                </c:pt>
                <c:pt idx="3545">
                  <c:v>11:40:09</c:v>
                </c:pt>
                <c:pt idx="3546">
                  <c:v>11:40:10</c:v>
                </c:pt>
                <c:pt idx="3547">
                  <c:v>11:40:11</c:v>
                </c:pt>
                <c:pt idx="3548">
                  <c:v>11:40:12</c:v>
                </c:pt>
                <c:pt idx="3549">
                  <c:v>11:40:13</c:v>
                </c:pt>
                <c:pt idx="3550">
                  <c:v>11:40:14</c:v>
                </c:pt>
                <c:pt idx="3551">
                  <c:v>11:40:15</c:v>
                </c:pt>
                <c:pt idx="3552">
                  <c:v>11:40:16</c:v>
                </c:pt>
                <c:pt idx="3553">
                  <c:v>11:40:17</c:v>
                </c:pt>
                <c:pt idx="3554">
                  <c:v>11:40:18</c:v>
                </c:pt>
                <c:pt idx="3555">
                  <c:v>11:40:19</c:v>
                </c:pt>
                <c:pt idx="3556">
                  <c:v>11:40:20</c:v>
                </c:pt>
                <c:pt idx="3557">
                  <c:v>11:40:21</c:v>
                </c:pt>
                <c:pt idx="3558">
                  <c:v>11:40:22</c:v>
                </c:pt>
                <c:pt idx="3559">
                  <c:v>11:40:23</c:v>
                </c:pt>
                <c:pt idx="3560">
                  <c:v>11:40:24</c:v>
                </c:pt>
                <c:pt idx="3561">
                  <c:v>11:40:25</c:v>
                </c:pt>
                <c:pt idx="3562">
                  <c:v>11:40:26</c:v>
                </c:pt>
                <c:pt idx="3563">
                  <c:v>11:40:27</c:v>
                </c:pt>
                <c:pt idx="3564">
                  <c:v>11:40:28</c:v>
                </c:pt>
                <c:pt idx="3565">
                  <c:v>11:40:29</c:v>
                </c:pt>
                <c:pt idx="3566">
                  <c:v>11:40:30</c:v>
                </c:pt>
                <c:pt idx="3567">
                  <c:v>11:40:31</c:v>
                </c:pt>
                <c:pt idx="3568">
                  <c:v>11:40:32</c:v>
                </c:pt>
                <c:pt idx="3569">
                  <c:v>11:40:33</c:v>
                </c:pt>
                <c:pt idx="3570">
                  <c:v>11:40:34</c:v>
                </c:pt>
                <c:pt idx="3571">
                  <c:v>11:40:35</c:v>
                </c:pt>
                <c:pt idx="3572">
                  <c:v>11:40:36</c:v>
                </c:pt>
                <c:pt idx="3573">
                  <c:v>11:40:37</c:v>
                </c:pt>
                <c:pt idx="3574">
                  <c:v>11:40:38</c:v>
                </c:pt>
                <c:pt idx="3575">
                  <c:v>11:40:39</c:v>
                </c:pt>
                <c:pt idx="3576">
                  <c:v>11:40:40</c:v>
                </c:pt>
                <c:pt idx="3577">
                  <c:v>11:40:41</c:v>
                </c:pt>
                <c:pt idx="3578">
                  <c:v>11:40:42</c:v>
                </c:pt>
                <c:pt idx="3579">
                  <c:v>11:40:43</c:v>
                </c:pt>
                <c:pt idx="3580">
                  <c:v>11:40:44</c:v>
                </c:pt>
                <c:pt idx="3581">
                  <c:v>11:40:45</c:v>
                </c:pt>
                <c:pt idx="3582">
                  <c:v>11:40:46</c:v>
                </c:pt>
                <c:pt idx="3583">
                  <c:v>11:40:47</c:v>
                </c:pt>
                <c:pt idx="3584">
                  <c:v>11:40:48</c:v>
                </c:pt>
                <c:pt idx="3585">
                  <c:v>11:40:49</c:v>
                </c:pt>
                <c:pt idx="3586">
                  <c:v>11:40:50</c:v>
                </c:pt>
                <c:pt idx="3587">
                  <c:v>11:40:51</c:v>
                </c:pt>
                <c:pt idx="3588">
                  <c:v>11:40:52</c:v>
                </c:pt>
                <c:pt idx="3589">
                  <c:v>11:40:53</c:v>
                </c:pt>
                <c:pt idx="3590">
                  <c:v>11:40:54</c:v>
                </c:pt>
                <c:pt idx="3591">
                  <c:v>11:40:55</c:v>
                </c:pt>
                <c:pt idx="3592">
                  <c:v>11:40:56</c:v>
                </c:pt>
                <c:pt idx="3593">
                  <c:v>11:40:57</c:v>
                </c:pt>
                <c:pt idx="3594">
                  <c:v>11:40:58</c:v>
                </c:pt>
                <c:pt idx="3595">
                  <c:v>11:40:59</c:v>
                </c:pt>
                <c:pt idx="3596">
                  <c:v>11:41:00</c:v>
                </c:pt>
                <c:pt idx="3597">
                  <c:v>11:41:01</c:v>
                </c:pt>
                <c:pt idx="3598">
                  <c:v>11:41:02</c:v>
                </c:pt>
                <c:pt idx="3599">
                  <c:v>11:41:03</c:v>
                </c:pt>
                <c:pt idx="3600">
                  <c:v>11:41:04</c:v>
                </c:pt>
                <c:pt idx="3601">
                  <c:v>11:41:05</c:v>
                </c:pt>
                <c:pt idx="3602">
                  <c:v>11:41:06</c:v>
                </c:pt>
                <c:pt idx="3603">
                  <c:v>11:41:07</c:v>
                </c:pt>
                <c:pt idx="3604">
                  <c:v>11:41:08</c:v>
                </c:pt>
                <c:pt idx="3605">
                  <c:v>11:41:09</c:v>
                </c:pt>
                <c:pt idx="3606">
                  <c:v>11:41:10</c:v>
                </c:pt>
                <c:pt idx="3607">
                  <c:v>11:41:11</c:v>
                </c:pt>
                <c:pt idx="3608">
                  <c:v>11:41:12</c:v>
                </c:pt>
                <c:pt idx="3609">
                  <c:v>11:41:13</c:v>
                </c:pt>
                <c:pt idx="3610">
                  <c:v>11:41:14</c:v>
                </c:pt>
                <c:pt idx="3611">
                  <c:v>11:41:15</c:v>
                </c:pt>
                <c:pt idx="3612">
                  <c:v>11:41:16</c:v>
                </c:pt>
                <c:pt idx="3613">
                  <c:v>11:41:17</c:v>
                </c:pt>
                <c:pt idx="3614">
                  <c:v>11:41:18</c:v>
                </c:pt>
                <c:pt idx="3615">
                  <c:v>11:41:19</c:v>
                </c:pt>
                <c:pt idx="3616">
                  <c:v>11:41:20</c:v>
                </c:pt>
                <c:pt idx="3617">
                  <c:v>11:41:21</c:v>
                </c:pt>
                <c:pt idx="3618">
                  <c:v>11:41:22</c:v>
                </c:pt>
                <c:pt idx="3619">
                  <c:v>11:41:23</c:v>
                </c:pt>
                <c:pt idx="3620">
                  <c:v>11:41:24</c:v>
                </c:pt>
                <c:pt idx="3621">
                  <c:v>11:41:25</c:v>
                </c:pt>
                <c:pt idx="3622">
                  <c:v>11:41:26</c:v>
                </c:pt>
                <c:pt idx="3623">
                  <c:v>11:41:27</c:v>
                </c:pt>
                <c:pt idx="3624">
                  <c:v>11:41:28</c:v>
                </c:pt>
                <c:pt idx="3625">
                  <c:v>11:41:29</c:v>
                </c:pt>
                <c:pt idx="3626">
                  <c:v>11:41:30</c:v>
                </c:pt>
                <c:pt idx="3627">
                  <c:v>11:41:31</c:v>
                </c:pt>
                <c:pt idx="3628">
                  <c:v>11:41:32</c:v>
                </c:pt>
                <c:pt idx="3629">
                  <c:v>11:41:33</c:v>
                </c:pt>
                <c:pt idx="3630">
                  <c:v>11:41:34</c:v>
                </c:pt>
                <c:pt idx="3631">
                  <c:v>11:41:35</c:v>
                </c:pt>
                <c:pt idx="3632">
                  <c:v>11:41:36</c:v>
                </c:pt>
                <c:pt idx="3633">
                  <c:v>11:41:37</c:v>
                </c:pt>
                <c:pt idx="3634">
                  <c:v>11:41:38</c:v>
                </c:pt>
                <c:pt idx="3635">
                  <c:v>11:41:39</c:v>
                </c:pt>
                <c:pt idx="3636">
                  <c:v>11:41:40</c:v>
                </c:pt>
                <c:pt idx="3637">
                  <c:v>11:41:41</c:v>
                </c:pt>
                <c:pt idx="3638">
                  <c:v>11:41:42</c:v>
                </c:pt>
                <c:pt idx="3639">
                  <c:v>11:41:43</c:v>
                </c:pt>
                <c:pt idx="3640">
                  <c:v>11:41:44</c:v>
                </c:pt>
                <c:pt idx="3641">
                  <c:v>11:41:45</c:v>
                </c:pt>
                <c:pt idx="3642">
                  <c:v>11:41:46</c:v>
                </c:pt>
                <c:pt idx="3643">
                  <c:v>11:41:47</c:v>
                </c:pt>
                <c:pt idx="3644">
                  <c:v>11:41:48</c:v>
                </c:pt>
                <c:pt idx="3645">
                  <c:v>11:41:49</c:v>
                </c:pt>
                <c:pt idx="3646">
                  <c:v>11:41:50</c:v>
                </c:pt>
                <c:pt idx="3647">
                  <c:v>11:41:51</c:v>
                </c:pt>
                <c:pt idx="3648">
                  <c:v>11:41:52</c:v>
                </c:pt>
                <c:pt idx="3649">
                  <c:v>11:41:53</c:v>
                </c:pt>
                <c:pt idx="3650">
                  <c:v>11:41:54</c:v>
                </c:pt>
                <c:pt idx="3651">
                  <c:v>11:41:55</c:v>
                </c:pt>
                <c:pt idx="3652">
                  <c:v>11:41:56</c:v>
                </c:pt>
                <c:pt idx="3653">
                  <c:v>11:41:57</c:v>
                </c:pt>
                <c:pt idx="3654">
                  <c:v>11:41:58</c:v>
                </c:pt>
                <c:pt idx="3655">
                  <c:v>11:41:59</c:v>
                </c:pt>
                <c:pt idx="3656">
                  <c:v>11:42:00</c:v>
                </c:pt>
                <c:pt idx="3657">
                  <c:v>11:42:01</c:v>
                </c:pt>
                <c:pt idx="3658">
                  <c:v>11:42:02</c:v>
                </c:pt>
                <c:pt idx="3659">
                  <c:v>11:42:03</c:v>
                </c:pt>
                <c:pt idx="3660">
                  <c:v>11:42:04</c:v>
                </c:pt>
                <c:pt idx="3661">
                  <c:v>11:42:05</c:v>
                </c:pt>
                <c:pt idx="3662">
                  <c:v>11:42:06</c:v>
                </c:pt>
                <c:pt idx="3663">
                  <c:v>11:42:07</c:v>
                </c:pt>
                <c:pt idx="3664">
                  <c:v>11:42:08</c:v>
                </c:pt>
                <c:pt idx="3665">
                  <c:v>11:42:09</c:v>
                </c:pt>
                <c:pt idx="3666">
                  <c:v>11:42:10</c:v>
                </c:pt>
                <c:pt idx="3667">
                  <c:v>11:42:11</c:v>
                </c:pt>
                <c:pt idx="3668">
                  <c:v>11:42:12</c:v>
                </c:pt>
                <c:pt idx="3669">
                  <c:v>11:42:13</c:v>
                </c:pt>
                <c:pt idx="3670">
                  <c:v>11:42:14</c:v>
                </c:pt>
                <c:pt idx="3671">
                  <c:v>11:42:15</c:v>
                </c:pt>
                <c:pt idx="3672">
                  <c:v>11:42:16</c:v>
                </c:pt>
                <c:pt idx="3673">
                  <c:v>11:42:17</c:v>
                </c:pt>
                <c:pt idx="3674">
                  <c:v>11:42:18</c:v>
                </c:pt>
                <c:pt idx="3675">
                  <c:v>11:42:19</c:v>
                </c:pt>
                <c:pt idx="3676">
                  <c:v>11:42:20</c:v>
                </c:pt>
                <c:pt idx="3677">
                  <c:v>11:42:21</c:v>
                </c:pt>
                <c:pt idx="3678">
                  <c:v>11:42:22</c:v>
                </c:pt>
                <c:pt idx="3679">
                  <c:v>11:42:23</c:v>
                </c:pt>
                <c:pt idx="3680">
                  <c:v>11:42:24</c:v>
                </c:pt>
                <c:pt idx="3681">
                  <c:v>11:42:25</c:v>
                </c:pt>
                <c:pt idx="3682">
                  <c:v>11:42:26</c:v>
                </c:pt>
                <c:pt idx="3683">
                  <c:v>11:42:27</c:v>
                </c:pt>
                <c:pt idx="3684">
                  <c:v>11:42:28</c:v>
                </c:pt>
                <c:pt idx="3685">
                  <c:v>11:42:29</c:v>
                </c:pt>
                <c:pt idx="3686">
                  <c:v>11:42:30</c:v>
                </c:pt>
                <c:pt idx="3687">
                  <c:v>11:42:31</c:v>
                </c:pt>
                <c:pt idx="3688">
                  <c:v>11:42:32</c:v>
                </c:pt>
                <c:pt idx="3689">
                  <c:v>11:42:33</c:v>
                </c:pt>
                <c:pt idx="3690">
                  <c:v>11:42:34</c:v>
                </c:pt>
                <c:pt idx="3691">
                  <c:v>11:42:35</c:v>
                </c:pt>
                <c:pt idx="3692">
                  <c:v>11:42:36</c:v>
                </c:pt>
                <c:pt idx="3693">
                  <c:v>11:42:37</c:v>
                </c:pt>
                <c:pt idx="3694">
                  <c:v>11:42:38</c:v>
                </c:pt>
                <c:pt idx="3695">
                  <c:v>11:42:39</c:v>
                </c:pt>
                <c:pt idx="3696">
                  <c:v>11:42:40</c:v>
                </c:pt>
                <c:pt idx="3697">
                  <c:v>11:42:41</c:v>
                </c:pt>
                <c:pt idx="3698">
                  <c:v>11:42:42</c:v>
                </c:pt>
                <c:pt idx="3699">
                  <c:v>11:42:43</c:v>
                </c:pt>
                <c:pt idx="3700">
                  <c:v>11:42:44</c:v>
                </c:pt>
                <c:pt idx="3701">
                  <c:v>11:42:45</c:v>
                </c:pt>
                <c:pt idx="3702">
                  <c:v>11:42:46</c:v>
                </c:pt>
                <c:pt idx="3703">
                  <c:v>11:42:47</c:v>
                </c:pt>
                <c:pt idx="3704">
                  <c:v>11:42:48</c:v>
                </c:pt>
                <c:pt idx="3705">
                  <c:v>11:42:49</c:v>
                </c:pt>
                <c:pt idx="3706">
                  <c:v>11:42:50</c:v>
                </c:pt>
                <c:pt idx="3707">
                  <c:v>11:42:51</c:v>
                </c:pt>
                <c:pt idx="3708">
                  <c:v>11:42:52</c:v>
                </c:pt>
                <c:pt idx="3709">
                  <c:v>11:42:53</c:v>
                </c:pt>
                <c:pt idx="3710">
                  <c:v>11:42:54</c:v>
                </c:pt>
                <c:pt idx="3711">
                  <c:v>11:42:55</c:v>
                </c:pt>
                <c:pt idx="3712">
                  <c:v>11:42:56</c:v>
                </c:pt>
                <c:pt idx="3713">
                  <c:v>11:42:57</c:v>
                </c:pt>
                <c:pt idx="3714">
                  <c:v>11:42:58</c:v>
                </c:pt>
                <c:pt idx="3715">
                  <c:v>11:42:59</c:v>
                </c:pt>
                <c:pt idx="3716">
                  <c:v>11:43:00</c:v>
                </c:pt>
                <c:pt idx="3717">
                  <c:v>11:43:01</c:v>
                </c:pt>
                <c:pt idx="3718">
                  <c:v>11:43:02</c:v>
                </c:pt>
                <c:pt idx="3719">
                  <c:v>11:43:03</c:v>
                </c:pt>
                <c:pt idx="3720">
                  <c:v>11:43:04</c:v>
                </c:pt>
                <c:pt idx="3721">
                  <c:v>11:43:05</c:v>
                </c:pt>
                <c:pt idx="3722">
                  <c:v>11:43:06</c:v>
                </c:pt>
                <c:pt idx="3723">
                  <c:v>11:43:07</c:v>
                </c:pt>
                <c:pt idx="3724">
                  <c:v>11:43:08</c:v>
                </c:pt>
                <c:pt idx="3725">
                  <c:v>11:43:09</c:v>
                </c:pt>
                <c:pt idx="3726">
                  <c:v>11:43:10</c:v>
                </c:pt>
                <c:pt idx="3727">
                  <c:v>11:43:11</c:v>
                </c:pt>
                <c:pt idx="3728">
                  <c:v>11:43:12</c:v>
                </c:pt>
                <c:pt idx="3729">
                  <c:v>11:43:13</c:v>
                </c:pt>
                <c:pt idx="3730">
                  <c:v>11:43:14</c:v>
                </c:pt>
                <c:pt idx="3731">
                  <c:v>11:43:15</c:v>
                </c:pt>
                <c:pt idx="3732">
                  <c:v>11:43:16</c:v>
                </c:pt>
                <c:pt idx="3733">
                  <c:v>11:43:17</c:v>
                </c:pt>
                <c:pt idx="3734">
                  <c:v>11:43:18</c:v>
                </c:pt>
                <c:pt idx="3735">
                  <c:v>11:43:19</c:v>
                </c:pt>
                <c:pt idx="3736">
                  <c:v>11:43:20</c:v>
                </c:pt>
                <c:pt idx="3737">
                  <c:v>11:43:21</c:v>
                </c:pt>
                <c:pt idx="3738">
                  <c:v>11:43:22</c:v>
                </c:pt>
                <c:pt idx="3739">
                  <c:v>11:43:23</c:v>
                </c:pt>
                <c:pt idx="3740">
                  <c:v>11:43:24</c:v>
                </c:pt>
                <c:pt idx="3741">
                  <c:v>11:43:25</c:v>
                </c:pt>
                <c:pt idx="3742">
                  <c:v>11:43:26</c:v>
                </c:pt>
                <c:pt idx="3743">
                  <c:v>11:43:27</c:v>
                </c:pt>
                <c:pt idx="3744">
                  <c:v>11:43:28</c:v>
                </c:pt>
                <c:pt idx="3745">
                  <c:v>11:43:29</c:v>
                </c:pt>
                <c:pt idx="3746">
                  <c:v>11:43:30</c:v>
                </c:pt>
                <c:pt idx="3747">
                  <c:v>11:43:31</c:v>
                </c:pt>
                <c:pt idx="3748">
                  <c:v>11:43:32</c:v>
                </c:pt>
                <c:pt idx="3749">
                  <c:v>11:43:33</c:v>
                </c:pt>
                <c:pt idx="3750">
                  <c:v>11:43:34</c:v>
                </c:pt>
                <c:pt idx="3751">
                  <c:v>11:43:35</c:v>
                </c:pt>
                <c:pt idx="3752">
                  <c:v>11:43:36</c:v>
                </c:pt>
                <c:pt idx="3753">
                  <c:v>11:43:37</c:v>
                </c:pt>
                <c:pt idx="3754">
                  <c:v>11:43:38</c:v>
                </c:pt>
                <c:pt idx="3755">
                  <c:v>11:43:39</c:v>
                </c:pt>
                <c:pt idx="3756">
                  <c:v>11:43:40</c:v>
                </c:pt>
                <c:pt idx="3757">
                  <c:v>11:43:41</c:v>
                </c:pt>
                <c:pt idx="3758">
                  <c:v>11:43:42</c:v>
                </c:pt>
                <c:pt idx="3759">
                  <c:v>11:43:43</c:v>
                </c:pt>
                <c:pt idx="3760">
                  <c:v>11:43:44</c:v>
                </c:pt>
                <c:pt idx="3761">
                  <c:v>11:43:45</c:v>
                </c:pt>
                <c:pt idx="3762">
                  <c:v>11:43:46</c:v>
                </c:pt>
                <c:pt idx="3763">
                  <c:v>11:43:47</c:v>
                </c:pt>
                <c:pt idx="3764">
                  <c:v>11:43:48</c:v>
                </c:pt>
                <c:pt idx="3765">
                  <c:v>11:43:49</c:v>
                </c:pt>
                <c:pt idx="3766">
                  <c:v>11:43:50</c:v>
                </c:pt>
                <c:pt idx="3767">
                  <c:v>11:43:51</c:v>
                </c:pt>
                <c:pt idx="3768">
                  <c:v>11:43:52</c:v>
                </c:pt>
                <c:pt idx="3769">
                  <c:v>11:43:53</c:v>
                </c:pt>
                <c:pt idx="3770">
                  <c:v>11:43:54</c:v>
                </c:pt>
                <c:pt idx="3771">
                  <c:v>11:43:55</c:v>
                </c:pt>
                <c:pt idx="3772">
                  <c:v>11:43:56</c:v>
                </c:pt>
                <c:pt idx="3773">
                  <c:v>11:43:57</c:v>
                </c:pt>
                <c:pt idx="3774">
                  <c:v>11:43:58</c:v>
                </c:pt>
                <c:pt idx="3775">
                  <c:v>11:43:59</c:v>
                </c:pt>
                <c:pt idx="3776">
                  <c:v>11:44:00</c:v>
                </c:pt>
                <c:pt idx="3777">
                  <c:v>11:44:01</c:v>
                </c:pt>
                <c:pt idx="3778">
                  <c:v>11:44:02</c:v>
                </c:pt>
                <c:pt idx="3779">
                  <c:v>11:44:03</c:v>
                </c:pt>
                <c:pt idx="3780">
                  <c:v>11:44:04</c:v>
                </c:pt>
                <c:pt idx="3781">
                  <c:v>11:44:05</c:v>
                </c:pt>
                <c:pt idx="3782">
                  <c:v>11:44:06</c:v>
                </c:pt>
                <c:pt idx="3783">
                  <c:v>11:44:07</c:v>
                </c:pt>
                <c:pt idx="3784">
                  <c:v>11:44:08</c:v>
                </c:pt>
                <c:pt idx="3785">
                  <c:v>11:44:09</c:v>
                </c:pt>
                <c:pt idx="3786">
                  <c:v>11:44:10</c:v>
                </c:pt>
                <c:pt idx="3787">
                  <c:v>11:44:11</c:v>
                </c:pt>
                <c:pt idx="3788">
                  <c:v>11:44:12</c:v>
                </c:pt>
                <c:pt idx="3789">
                  <c:v>11:44:13</c:v>
                </c:pt>
                <c:pt idx="3790">
                  <c:v>11:44:14</c:v>
                </c:pt>
                <c:pt idx="3791">
                  <c:v>11:44:15</c:v>
                </c:pt>
                <c:pt idx="3792">
                  <c:v>11:44:16</c:v>
                </c:pt>
                <c:pt idx="3793">
                  <c:v>11:44:17</c:v>
                </c:pt>
                <c:pt idx="3794">
                  <c:v>11:44:18</c:v>
                </c:pt>
                <c:pt idx="3795">
                  <c:v>11:44:19</c:v>
                </c:pt>
                <c:pt idx="3796">
                  <c:v>11:44:20</c:v>
                </c:pt>
                <c:pt idx="3797">
                  <c:v>11:44:21</c:v>
                </c:pt>
                <c:pt idx="3798">
                  <c:v>11:44:22</c:v>
                </c:pt>
                <c:pt idx="3799">
                  <c:v>11:44:23</c:v>
                </c:pt>
                <c:pt idx="3800">
                  <c:v>11:44:24</c:v>
                </c:pt>
                <c:pt idx="3801">
                  <c:v>11:44:25</c:v>
                </c:pt>
                <c:pt idx="3802">
                  <c:v>11:44:26</c:v>
                </c:pt>
                <c:pt idx="3803">
                  <c:v>11:44:27</c:v>
                </c:pt>
                <c:pt idx="3804">
                  <c:v>11:44:28</c:v>
                </c:pt>
                <c:pt idx="3805">
                  <c:v>11:44:29</c:v>
                </c:pt>
                <c:pt idx="3806">
                  <c:v>11:44:30</c:v>
                </c:pt>
                <c:pt idx="3807">
                  <c:v>11:44:31</c:v>
                </c:pt>
                <c:pt idx="3808">
                  <c:v>11:44:32</c:v>
                </c:pt>
                <c:pt idx="3809">
                  <c:v>11:44:33</c:v>
                </c:pt>
                <c:pt idx="3810">
                  <c:v>11:44:34</c:v>
                </c:pt>
                <c:pt idx="3811">
                  <c:v>11:44:35</c:v>
                </c:pt>
                <c:pt idx="3812">
                  <c:v>11:44:36</c:v>
                </c:pt>
                <c:pt idx="3813">
                  <c:v>11:44:37</c:v>
                </c:pt>
                <c:pt idx="3814">
                  <c:v>11:44:38</c:v>
                </c:pt>
                <c:pt idx="3815">
                  <c:v>11:44:39</c:v>
                </c:pt>
                <c:pt idx="3816">
                  <c:v>11:44:40</c:v>
                </c:pt>
                <c:pt idx="3817">
                  <c:v>11:44:41</c:v>
                </c:pt>
                <c:pt idx="3818">
                  <c:v>11:44:42</c:v>
                </c:pt>
                <c:pt idx="3819">
                  <c:v>11:44:43</c:v>
                </c:pt>
                <c:pt idx="3820">
                  <c:v>11:44:44</c:v>
                </c:pt>
                <c:pt idx="3821">
                  <c:v>11:44:45</c:v>
                </c:pt>
                <c:pt idx="3822">
                  <c:v>11:44:46</c:v>
                </c:pt>
                <c:pt idx="3823">
                  <c:v>11:44:47</c:v>
                </c:pt>
                <c:pt idx="3824">
                  <c:v>11:44:48</c:v>
                </c:pt>
                <c:pt idx="3825">
                  <c:v>11:44:49</c:v>
                </c:pt>
                <c:pt idx="3826">
                  <c:v>11:44:50</c:v>
                </c:pt>
                <c:pt idx="3827">
                  <c:v>11:44:51</c:v>
                </c:pt>
                <c:pt idx="3828">
                  <c:v>11:44:52</c:v>
                </c:pt>
                <c:pt idx="3829">
                  <c:v>11:44:53</c:v>
                </c:pt>
                <c:pt idx="3830">
                  <c:v>11:44:54</c:v>
                </c:pt>
                <c:pt idx="3831">
                  <c:v>11:44:55</c:v>
                </c:pt>
                <c:pt idx="3832">
                  <c:v>11:44:56</c:v>
                </c:pt>
                <c:pt idx="3833">
                  <c:v>11:44:57</c:v>
                </c:pt>
                <c:pt idx="3834">
                  <c:v>11:44:58</c:v>
                </c:pt>
                <c:pt idx="3835">
                  <c:v>11:44:59</c:v>
                </c:pt>
                <c:pt idx="3836">
                  <c:v>11:45:00</c:v>
                </c:pt>
                <c:pt idx="3837">
                  <c:v>11:45:01</c:v>
                </c:pt>
                <c:pt idx="3838">
                  <c:v>11:45:02</c:v>
                </c:pt>
                <c:pt idx="3839">
                  <c:v>11:45:03</c:v>
                </c:pt>
                <c:pt idx="3840">
                  <c:v>11:45:04</c:v>
                </c:pt>
                <c:pt idx="3841">
                  <c:v>11:45:05</c:v>
                </c:pt>
                <c:pt idx="3842">
                  <c:v>11:45:06</c:v>
                </c:pt>
                <c:pt idx="3843">
                  <c:v>11:45:07</c:v>
                </c:pt>
                <c:pt idx="3844">
                  <c:v>11:45:08</c:v>
                </c:pt>
                <c:pt idx="3845">
                  <c:v>11:45:09</c:v>
                </c:pt>
                <c:pt idx="3846">
                  <c:v>11:45:10</c:v>
                </c:pt>
                <c:pt idx="3847">
                  <c:v>11:45:11</c:v>
                </c:pt>
                <c:pt idx="3848">
                  <c:v>11:45:12</c:v>
                </c:pt>
                <c:pt idx="3849">
                  <c:v>11:45:13</c:v>
                </c:pt>
                <c:pt idx="3850">
                  <c:v>11:45:14</c:v>
                </c:pt>
                <c:pt idx="3851">
                  <c:v>11:45:15</c:v>
                </c:pt>
                <c:pt idx="3852">
                  <c:v>11:45:16</c:v>
                </c:pt>
                <c:pt idx="3853">
                  <c:v>11:45:17</c:v>
                </c:pt>
                <c:pt idx="3854">
                  <c:v>11:45:18</c:v>
                </c:pt>
                <c:pt idx="3855">
                  <c:v>11:45:19</c:v>
                </c:pt>
                <c:pt idx="3856">
                  <c:v>11:45:20</c:v>
                </c:pt>
                <c:pt idx="3857">
                  <c:v>11:45:21</c:v>
                </c:pt>
                <c:pt idx="3858">
                  <c:v>11:45:22</c:v>
                </c:pt>
                <c:pt idx="3859">
                  <c:v>11:45:23</c:v>
                </c:pt>
                <c:pt idx="3860">
                  <c:v>11:45:24</c:v>
                </c:pt>
                <c:pt idx="3861">
                  <c:v>11:45:25</c:v>
                </c:pt>
                <c:pt idx="3862">
                  <c:v>11:45:26</c:v>
                </c:pt>
                <c:pt idx="3863">
                  <c:v>11:45:27</c:v>
                </c:pt>
                <c:pt idx="3864">
                  <c:v>11:45:28</c:v>
                </c:pt>
                <c:pt idx="3865">
                  <c:v>11:45:29</c:v>
                </c:pt>
                <c:pt idx="3866">
                  <c:v>11:45:30</c:v>
                </c:pt>
                <c:pt idx="3867">
                  <c:v>11:45:31</c:v>
                </c:pt>
                <c:pt idx="3868">
                  <c:v>11:45:32</c:v>
                </c:pt>
                <c:pt idx="3869">
                  <c:v>11:45:33</c:v>
                </c:pt>
                <c:pt idx="3870">
                  <c:v>11:45:34</c:v>
                </c:pt>
                <c:pt idx="3871">
                  <c:v>11:45:35</c:v>
                </c:pt>
                <c:pt idx="3872">
                  <c:v>11:45:36</c:v>
                </c:pt>
                <c:pt idx="3873">
                  <c:v>11:45:37</c:v>
                </c:pt>
                <c:pt idx="3874">
                  <c:v>11:45:38</c:v>
                </c:pt>
                <c:pt idx="3875">
                  <c:v>11:45:39</c:v>
                </c:pt>
                <c:pt idx="3876">
                  <c:v>11:45:40</c:v>
                </c:pt>
                <c:pt idx="3877">
                  <c:v>11:45:41</c:v>
                </c:pt>
                <c:pt idx="3878">
                  <c:v>11:45:42</c:v>
                </c:pt>
                <c:pt idx="3879">
                  <c:v>11:45:43</c:v>
                </c:pt>
                <c:pt idx="3880">
                  <c:v>11:45:44</c:v>
                </c:pt>
                <c:pt idx="3881">
                  <c:v>11:45:45</c:v>
                </c:pt>
                <c:pt idx="3882">
                  <c:v>11:45:46</c:v>
                </c:pt>
                <c:pt idx="3883">
                  <c:v>11:45:47</c:v>
                </c:pt>
                <c:pt idx="3884">
                  <c:v>11:45:48</c:v>
                </c:pt>
                <c:pt idx="3885">
                  <c:v>11:45:49</c:v>
                </c:pt>
                <c:pt idx="3886">
                  <c:v>11:45:50</c:v>
                </c:pt>
                <c:pt idx="3887">
                  <c:v>11:45:51</c:v>
                </c:pt>
                <c:pt idx="3888">
                  <c:v>11:45:52</c:v>
                </c:pt>
                <c:pt idx="3889">
                  <c:v>11:45:53</c:v>
                </c:pt>
                <c:pt idx="3890">
                  <c:v>11:45:54</c:v>
                </c:pt>
                <c:pt idx="3891">
                  <c:v>11:45:55</c:v>
                </c:pt>
                <c:pt idx="3892">
                  <c:v>11:45:56</c:v>
                </c:pt>
                <c:pt idx="3893">
                  <c:v>11:45:57</c:v>
                </c:pt>
                <c:pt idx="3894">
                  <c:v>11:45:58</c:v>
                </c:pt>
                <c:pt idx="3895">
                  <c:v>11:45:59</c:v>
                </c:pt>
                <c:pt idx="3896">
                  <c:v>11:46:00</c:v>
                </c:pt>
                <c:pt idx="3897">
                  <c:v>11:46:01</c:v>
                </c:pt>
                <c:pt idx="3898">
                  <c:v>11:46:02</c:v>
                </c:pt>
                <c:pt idx="3899">
                  <c:v>11:46:03</c:v>
                </c:pt>
                <c:pt idx="3900">
                  <c:v>11:46:04</c:v>
                </c:pt>
                <c:pt idx="3901">
                  <c:v>11:46:05</c:v>
                </c:pt>
                <c:pt idx="3902">
                  <c:v>11:46:06</c:v>
                </c:pt>
                <c:pt idx="3903">
                  <c:v>11:46:07</c:v>
                </c:pt>
                <c:pt idx="3904">
                  <c:v>11:46:08</c:v>
                </c:pt>
                <c:pt idx="3905">
                  <c:v>11:46:09</c:v>
                </c:pt>
                <c:pt idx="3906">
                  <c:v>11:46:10</c:v>
                </c:pt>
                <c:pt idx="3907">
                  <c:v>11:46:11</c:v>
                </c:pt>
                <c:pt idx="3908">
                  <c:v>11:46:12</c:v>
                </c:pt>
                <c:pt idx="3909">
                  <c:v>11:46:13</c:v>
                </c:pt>
                <c:pt idx="3910">
                  <c:v>11:46:14</c:v>
                </c:pt>
                <c:pt idx="3911">
                  <c:v>11:46:15</c:v>
                </c:pt>
                <c:pt idx="3912">
                  <c:v>11:46:16</c:v>
                </c:pt>
                <c:pt idx="3913">
                  <c:v>11:46:17</c:v>
                </c:pt>
                <c:pt idx="3914">
                  <c:v>11:46:18</c:v>
                </c:pt>
                <c:pt idx="3915">
                  <c:v>11:46:19</c:v>
                </c:pt>
                <c:pt idx="3916">
                  <c:v>11:46:20</c:v>
                </c:pt>
                <c:pt idx="3917">
                  <c:v>11:46:21</c:v>
                </c:pt>
                <c:pt idx="3918">
                  <c:v>11:46:22</c:v>
                </c:pt>
                <c:pt idx="3919">
                  <c:v>11:46:23</c:v>
                </c:pt>
                <c:pt idx="3920">
                  <c:v>11:46:24</c:v>
                </c:pt>
                <c:pt idx="3921">
                  <c:v>11:46:25</c:v>
                </c:pt>
                <c:pt idx="3922">
                  <c:v>11:46:26</c:v>
                </c:pt>
                <c:pt idx="3923">
                  <c:v>11:46:27</c:v>
                </c:pt>
                <c:pt idx="3924">
                  <c:v>11:46:28</c:v>
                </c:pt>
                <c:pt idx="3925">
                  <c:v>11:46:29</c:v>
                </c:pt>
                <c:pt idx="3926">
                  <c:v>11:46:30</c:v>
                </c:pt>
                <c:pt idx="3927">
                  <c:v>11:46:31</c:v>
                </c:pt>
                <c:pt idx="3928">
                  <c:v>11:46:32</c:v>
                </c:pt>
                <c:pt idx="3929">
                  <c:v>11:46:33</c:v>
                </c:pt>
                <c:pt idx="3930">
                  <c:v>11:46:34</c:v>
                </c:pt>
                <c:pt idx="3931">
                  <c:v>11:46:35</c:v>
                </c:pt>
                <c:pt idx="3932">
                  <c:v>11:46:36</c:v>
                </c:pt>
                <c:pt idx="3933">
                  <c:v>11:46:37</c:v>
                </c:pt>
                <c:pt idx="3934">
                  <c:v>11:46:38</c:v>
                </c:pt>
                <c:pt idx="3935">
                  <c:v>11:46:39</c:v>
                </c:pt>
                <c:pt idx="3936">
                  <c:v>11:46:40</c:v>
                </c:pt>
                <c:pt idx="3937">
                  <c:v>11:46:41</c:v>
                </c:pt>
                <c:pt idx="3938">
                  <c:v>11:46:42</c:v>
                </c:pt>
                <c:pt idx="3939">
                  <c:v>11:46:43</c:v>
                </c:pt>
                <c:pt idx="3940">
                  <c:v>11:46:44</c:v>
                </c:pt>
                <c:pt idx="3941">
                  <c:v>11:46:45</c:v>
                </c:pt>
                <c:pt idx="3942">
                  <c:v>11:46:46</c:v>
                </c:pt>
                <c:pt idx="3943">
                  <c:v>11:46:47</c:v>
                </c:pt>
                <c:pt idx="3944">
                  <c:v>11:46:48</c:v>
                </c:pt>
                <c:pt idx="3945">
                  <c:v>11:46:49</c:v>
                </c:pt>
                <c:pt idx="3946">
                  <c:v>11:46:50</c:v>
                </c:pt>
                <c:pt idx="3947">
                  <c:v>11:46:51</c:v>
                </c:pt>
                <c:pt idx="3948">
                  <c:v>11:46:52</c:v>
                </c:pt>
                <c:pt idx="3949">
                  <c:v>11:46:53</c:v>
                </c:pt>
                <c:pt idx="3950">
                  <c:v>11:46:54</c:v>
                </c:pt>
                <c:pt idx="3951">
                  <c:v>11:46:55</c:v>
                </c:pt>
                <c:pt idx="3952">
                  <c:v>11:46:56</c:v>
                </c:pt>
                <c:pt idx="3953">
                  <c:v>11:46:57</c:v>
                </c:pt>
                <c:pt idx="3954">
                  <c:v>11:46:58</c:v>
                </c:pt>
                <c:pt idx="3955">
                  <c:v>11:46:59</c:v>
                </c:pt>
                <c:pt idx="3956">
                  <c:v>11:47:00</c:v>
                </c:pt>
                <c:pt idx="3957">
                  <c:v>11:47:01</c:v>
                </c:pt>
                <c:pt idx="3958">
                  <c:v>11:47:02</c:v>
                </c:pt>
                <c:pt idx="3959">
                  <c:v>11:47:03</c:v>
                </c:pt>
                <c:pt idx="3960">
                  <c:v>11:47:04</c:v>
                </c:pt>
                <c:pt idx="3961">
                  <c:v>11:47:05</c:v>
                </c:pt>
                <c:pt idx="3962">
                  <c:v>11:47:06</c:v>
                </c:pt>
                <c:pt idx="3963">
                  <c:v>11:47:07</c:v>
                </c:pt>
                <c:pt idx="3964">
                  <c:v>11:47:08</c:v>
                </c:pt>
                <c:pt idx="3965">
                  <c:v>11:47:09</c:v>
                </c:pt>
                <c:pt idx="3966">
                  <c:v>11:47:10</c:v>
                </c:pt>
                <c:pt idx="3967">
                  <c:v>11:47:11</c:v>
                </c:pt>
                <c:pt idx="3968">
                  <c:v>11:47:12</c:v>
                </c:pt>
                <c:pt idx="3969">
                  <c:v>11:47:13</c:v>
                </c:pt>
                <c:pt idx="3970">
                  <c:v>11:47:14</c:v>
                </c:pt>
                <c:pt idx="3971">
                  <c:v>11:47:15</c:v>
                </c:pt>
                <c:pt idx="3972">
                  <c:v>11:47:16</c:v>
                </c:pt>
                <c:pt idx="3973">
                  <c:v>11:47:17</c:v>
                </c:pt>
                <c:pt idx="3974">
                  <c:v>11:47:18</c:v>
                </c:pt>
                <c:pt idx="3975">
                  <c:v>11:47:19</c:v>
                </c:pt>
                <c:pt idx="3976">
                  <c:v>11:47:20</c:v>
                </c:pt>
                <c:pt idx="3977">
                  <c:v>11:47:21</c:v>
                </c:pt>
                <c:pt idx="3978">
                  <c:v>11:47:22</c:v>
                </c:pt>
                <c:pt idx="3979">
                  <c:v>11:47:23</c:v>
                </c:pt>
                <c:pt idx="3980">
                  <c:v>11:47:24</c:v>
                </c:pt>
                <c:pt idx="3981">
                  <c:v>11:47:25</c:v>
                </c:pt>
                <c:pt idx="3982">
                  <c:v>11:47:26</c:v>
                </c:pt>
                <c:pt idx="3983">
                  <c:v>11:47:27</c:v>
                </c:pt>
                <c:pt idx="3984">
                  <c:v>11:47:28</c:v>
                </c:pt>
                <c:pt idx="3985">
                  <c:v>11:47:29</c:v>
                </c:pt>
                <c:pt idx="3986">
                  <c:v>11:47:30</c:v>
                </c:pt>
                <c:pt idx="3987">
                  <c:v>11:47:31</c:v>
                </c:pt>
                <c:pt idx="3988">
                  <c:v>11:47:32</c:v>
                </c:pt>
                <c:pt idx="3989">
                  <c:v>11:47:33</c:v>
                </c:pt>
                <c:pt idx="3990">
                  <c:v>11:47:34</c:v>
                </c:pt>
                <c:pt idx="3991">
                  <c:v>11:47:35</c:v>
                </c:pt>
                <c:pt idx="3992">
                  <c:v>11:47:36</c:v>
                </c:pt>
                <c:pt idx="3993">
                  <c:v>11:47:37</c:v>
                </c:pt>
                <c:pt idx="3994">
                  <c:v>11:47:38</c:v>
                </c:pt>
                <c:pt idx="3995">
                  <c:v>11:47:39</c:v>
                </c:pt>
                <c:pt idx="3996">
                  <c:v>11:47:40</c:v>
                </c:pt>
                <c:pt idx="3997">
                  <c:v>11:47:41</c:v>
                </c:pt>
                <c:pt idx="3998">
                  <c:v>11:47:42</c:v>
                </c:pt>
                <c:pt idx="3999">
                  <c:v>11:47:43</c:v>
                </c:pt>
                <c:pt idx="4000">
                  <c:v>11:47:44</c:v>
                </c:pt>
                <c:pt idx="4001">
                  <c:v>11:47:45</c:v>
                </c:pt>
                <c:pt idx="4002">
                  <c:v>11:47:46</c:v>
                </c:pt>
                <c:pt idx="4003">
                  <c:v>11:47:47</c:v>
                </c:pt>
                <c:pt idx="4004">
                  <c:v>11:47:48</c:v>
                </c:pt>
                <c:pt idx="4005">
                  <c:v>11:47:49</c:v>
                </c:pt>
                <c:pt idx="4006">
                  <c:v>11:47:50</c:v>
                </c:pt>
                <c:pt idx="4007">
                  <c:v>11:47:51</c:v>
                </c:pt>
                <c:pt idx="4008">
                  <c:v>11:47:52</c:v>
                </c:pt>
                <c:pt idx="4009">
                  <c:v>11:47:53</c:v>
                </c:pt>
                <c:pt idx="4010">
                  <c:v>11:47:54</c:v>
                </c:pt>
                <c:pt idx="4011">
                  <c:v>11:47:55</c:v>
                </c:pt>
                <c:pt idx="4012">
                  <c:v>11:47:56</c:v>
                </c:pt>
                <c:pt idx="4013">
                  <c:v>11:47:57</c:v>
                </c:pt>
                <c:pt idx="4014">
                  <c:v>11:47:58</c:v>
                </c:pt>
                <c:pt idx="4015">
                  <c:v>11:47:59</c:v>
                </c:pt>
                <c:pt idx="4016">
                  <c:v>11:48:00</c:v>
                </c:pt>
                <c:pt idx="4017">
                  <c:v>11:48:01</c:v>
                </c:pt>
                <c:pt idx="4018">
                  <c:v>11:48:02</c:v>
                </c:pt>
                <c:pt idx="4019">
                  <c:v>11:48:03</c:v>
                </c:pt>
                <c:pt idx="4020">
                  <c:v>11:48:04</c:v>
                </c:pt>
                <c:pt idx="4021">
                  <c:v>11:48:05</c:v>
                </c:pt>
                <c:pt idx="4022">
                  <c:v>11:48:06</c:v>
                </c:pt>
                <c:pt idx="4023">
                  <c:v>11:48:07</c:v>
                </c:pt>
                <c:pt idx="4024">
                  <c:v>11:48:08</c:v>
                </c:pt>
                <c:pt idx="4025">
                  <c:v>11:48:09</c:v>
                </c:pt>
                <c:pt idx="4026">
                  <c:v>11:48:10</c:v>
                </c:pt>
                <c:pt idx="4027">
                  <c:v>11:48:11</c:v>
                </c:pt>
                <c:pt idx="4028">
                  <c:v>11:48:12</c:v>
                </c:pt>
                <c:pt idx="4029">
                  <c:v>11:48:13</c:v>
                </c:pt>
                <c:pt idx="4030">
                  <c:v>11:48:14</c:v>
                </c:pt>
                <c:pt idx="4031">
                  <c:v>11:48:15</c:v>
                </c:pt>
                <c:pt idx="4032">
                  <c:v>11:48:16</c:v>
                </c:pt>
                <c:pt idx="4033">
                  <c:v>11:48:17</c:v>
                </c:pt>
                <c:pt idx="4034">
                  <c:v>11:48:18</c:v>
                </c:pt>
                <c:pt idx="4035">
                  <c:v>11:48:19</c:v>
                </c:pt>
                <c:pt idx="4036">
                  <c:v>11:48:20</c:v>
                </c:pt>
                <c:pt idx="4037">
                  <c:v>11:48:21</c:v>
                </c:pt>
                <c:pt idx="4038">
                  <c:v>11:48:22</c:v>
                </c:pt>
                <c:pt idx="4039">
                  <c:v>11:48:23</c:v>
                </c:pt>
                <c:pt idx="4040">
                  <c:v>11:48:24</c:v>
                </c:pt>
                <c:pt idx="4041">
                  <c:v>11:48:25</c:v>
                </c:pt>
                <c:pt idx="4042">
                  <c:v>11:48:26</c:v>
                </c:pt>
                <c:pt idx="4043">
                  <c:v>11:48:27</c:v>
                </c:pt>
                <c:pt idx="4044">
                  <c:v>11:48:28</c:v>
                </c:pt>
                <c:pt idx="4045">
                  <c:v>11:48:29</c:v>
                </c:pt>
                <c:pt idx="4046">
                  <c:v>11:48:30</c:v>
                </c:pt>
                <c:pt idx="4047">
                  <c:v>11:48:31</c:v>
                </c:pt>
                <c:pt idx="4048">
                  <c:v>11:48:32</c:v>
                </c:pt>
                <c:pt idx="4049">
                  <c:v>11:48:33</c:v>
                </c:pt>
                <c:pt idx="4050">
                  <c:v>11:48:34</c:v>
                </c:pt>
                <c:pt idx="4051">
                  <c:v>11:48:35</c:v>
                </c:pt>
                <c:pt idx="4052">
                  <c:v>11:48:36</c:v>
                </c:pt>
                <c:pt idx="4053">
                  <c:v>11:48:37</c:v>
                </c:pt>
                <c:pt idx="4054">
                  <c:v>11:48:38</c:v>
                </c:pt>
                <c:pt idx="4055">
                  <c:v>11:48:39</c:v>
                </c:pt>
                <c:pt idx="4056">
                  <c:v>11:48:40</c:v>
                </c:pt>
                <c:pt idx="4057">
                  <c:v>11:48:41</c:v>
                </c:pt>
                <c:pt idx="4058">
                  <c:v>11:48:42</c:v>
                </c:pt>
                <c:pt idx="4059">
                  <c:v>11:48:43</c:v>
                </c:pt>
                <c:pt idx="4060">
                  <c:v>11:48:44</c:v>
                </c:pt>
                <c:pt idx="4061">
                  <c:v>11:48:45</c:v>
                </c:pt>
                <c:pt idx="4062">
                  <c:v>11:48:46</c:v>
                </c:pt>
                <c:pt idx="4063">
                  <c:v>11:48:47</c:v>
                </c:pt>
                <c:pt idx="4064">
                  <c:v>11:48:48</c:v>
                </c:pt>
                <c:pt idx="4065">
                  <c:v>11:48:49</c:v>
                </c:pt>
                <c:pt idx="4066">
                  <c:v>11:48:50</c:v>
                </c:pt>
                <c:pt idx="4067">
                  <c:v>11:48:51</c:v>
                </c:pt>
                <c:pt idx="4068">
                  <c:v>11:48:52</c:v>
                </c:pt>
                <c:pt idx="4069">
                  <c:v>11:48:53</c:v>
                </c:pt>
                <c:pt idx="4070">
                  <c:v>11:48:54</c:v>
                </c:pt>
                <c:pt idx="4071">
                  <c:v>11:48:55</c:v>
                </c:pt>
                <c:pt idx="4072">
                  <c:v>11:48:56</c:v>
                </c:pt>
                <c:pt idx="4073">
                  <c:v>11:48:57</c:v>
                </c:pt>
                <c:pt idx="4074">
                  <c:v>11:48:58</c:v>
                </c:pt>
                <c:pt idx="4075">
                  <c:v>11:48:59</c:v>
                </c:pt>
                <c:pt idx="4076">
                  <c:v>11:49:00</c:v>
                </c:pt>
                <c:pt idx="4077">
                  <c:v>11:49:01</c:v>
                </c:pt>
                <c:pt idx="4078">
                  <c:v>11:49:02</c:v>
                </c:pt>
                <c:pt idx="4079">
                  <c:v>11:49:03</c:v>
                </c:pt>
                <c:pt idx="4080">
                  <c:v>11:49:04</c:v>
                </c:pt>
                <c:pt idx="4081">
                  <c:v>11:49:05</c:v>
                </c:pt>
                <c:pt idx="4082">
                  <c:v>11:49:06</c:v>
                </c:pt>
                <c:pt idx="4083">
                  <c:v>11:49:07</c:v>
                </c:pt>
                <c:pt idx="4084">
                  <c:v>11:49:08</c:v>
                </c:pt>
                <c:pt idx="4085">
                  <c:v>11:49:09</c:v>
                </c:pt>
                <c:pt idx="4086">
                  <c:v>11:49:10</c:v>
                </c:pt>
                <c:pt idx="4087">
                  <c:v>11:49:11</c:v>
                </c:pt>
                <c:pt idx="4088">
                  <c:v>11:49:12</c:v>
                </c:pt>
                <c:pt idx="4089">
                  <c:v>11:49:13</c:v>
                </c:pt>
                <c:pt idx="4090">
                  <c:v>11:49:14</c:v>
                </c:pt>
                <c:pt idx="4091">
                  <c:v>11:49:15</c:v>
                </c:pt>
                <c:pt idx="4092">
                  <c:v>11:49:16</c:v>
                </c:pt>
                <c:pt idx="4093">
                  <c:v>11:49:17</c:v>
                </c:pt>
                <c:pt idx="4094">
                  <c:v>11:49:18</c:v>
                </c:pt>
                <c:pt idx="4095">
                  <c:v>11:49:19</c:v>
                </c:pt>
                <c:pt idx="4096">
                  <c:v>11:49:20</c:v>
                </c:pt>
                <c:pt idx="4097">
                  <c:v>11:49:21</c:v>
                </c:pt>
                <c:pt idx="4098">
                  <c:v>11:49:22</c:v>
                </c:pt>
                <c:pt idx="4099">
                  <c:v>11:49:23</c:v>
                </c:pt>
                <c:pt idx="4100">
                  <c:v>11:49:24</c:v>
                </c:pt>
                <c:pt idx="4101">
                  <c:v>11:49:25</c:v>
                </c:pt>
                <c:pt idx="4102">
                  <c:v>11:49:26</c:v>
                </c:pt>
                <c:pt idx="4103">
                  <c:v>11:49:27</c:v>
                </c:pt>
                <c:pt idx="4104">
                  <c:v>11:49:28</c:v>
                </c:pt>
                <c:pt idx="4105">
                  <c:v>11:49:29</c:v>
                </c:pt>
                <c:pt idx="4106">
                  <c:v>11:49:30</c:v>
                </c:pt>
                <c:pt idx="4107">
                  <c:v>11:49:31</c:v>
                </c:pt>
                <c:pt idx="4108">
                  <c:v>11:49:32</c:v>
                </c:pt>
                <c:pt idx="4109">
                  <c:v>11:49:33</c:v>
                </c:pt>
                <c:pt idx="4110">
                  <c:v>11:49:34</c:v>
                </c:pt>
                <c:pt idx="4111">
                  <c:v>11:49:35</c:v>
                </c:pt>
                <c:pt idx="4112">
                  <c:v>11:49:36</c:v>
                </c:pt>
                <c:pt idx="4113">
                  <c:v>11:49:37</c:v>
                </c:pt>
                <c:pt idx="4114">
                  <c:v>11:49:38</c:v>
                </c:pt>
                <c:pt idx="4115">
                  <c:v>11:49:39</c:v>
                </c:pt>
                <c:pt idx="4116">
                  <c:v>11:49:40</c:v>
                </c:pt>
                <c:pt idx="4117">
                  <c:v>11:49:41</c:v>
                </c:pt>
                <c:pt idx="4118">
                  <c:v>11:49:42</c:v>
                </c:pt>
                <c:pt idx="4119">
                  <c:v>11:49:43</c:v>
                </c:pt>
                <c:pt idx="4120">
                  <c:v>11:49:44</c:v>
                </c:pt>
                <c:pt idx="4121">
                  <c:v>11:49:45</c:v>
                </c:pt>
                <c:pt idx="4122">
                  <c:v>11:49:46</c:v>
                </c:pt>
                <c:pt idx="4123">
                  <c:v>11:49:47</c:v>
                </c:pt>
                <c:pt idx="4124">
                  <c:v>11:49:48</c:v>
                </c:pt>
                <c:pt idx="4125">
                  <c:v>11:49:49</c:v>
                </c:pt>
                <c:pt idx="4126">
                  <c:v>11:49:50</c:v>
                </c:pt>
                <c:pt idx="4127">
                  <c:v>11:49:51</c:v>
                </c:pt>
                <c:pt idx="4128">
                  <c:v>11:49:52</c:v>
                </c:pt>
                <c:pt idx="4129">
                  <c:v>11:49:53</c:v>
                </c:pt>
                <c:pt idx="4130">
                  <c:v>11:49:54</c:v>
                </c:pt>
                <c:pt idx="4131">
                  <c:v>11:49:55</c:v>
                </c:pt>
                <c:pt idx="4132">
                  <c:v>11:49:56</c:v>
                </c:pt>
                <c:pt idx="4133">
                  <c:v>11:49:57</c:v>
                </c:pt>
                <c:pt idx="4134">
                  <c:v>11:49:58</c:v>
                </c:pt>
                <c:pt idx="4135">
                  <c:v>11:49:59</c:v>
                </c:pt>
                <c:pt idx="4136">
                  <c:v>11:50:00</c:v>
                </c:pt>
                <c:pt idx="4137">
                  <c:v>11:50:01</c:v>
                </c:pt>
                <c:pt idx="4138">
                  <c:v>11:50:02</c:v>
                </c:pt>
                <c:pt idx="4139">
                  <c:v>11:50:03</c:v>
                </c:pt>
                <c:pt idx="4140">
                  <c:v>11:50:04</c:v>
                </c:pt>
                <c:pt idx="4141">
                  <c:v>11:50:05</c:v>
                </c:pt>
                <c:pt idx="4142">
                  <c:v>11:50:06</c:v>
                </c:pt>
                <c:pt idx="4143">
                  <c:v>11:50:07</c:v>
                </c:pt>
                <c:pt idx="4144">
                  <c:v>11:50:08</c:v>
                </c:pt>
                <c:pt idx="4145">
                  <c:v>11:50:09</c:v>
                </c:pt>
                <c:pt idx="4146">
                  <c:v>11:50:10</c:v>
                </c:pt>
                <c:pt idx="4147">
                  <c:v>11:50:11</c:v>
                </c:pt>
                <c:pt idx="4148">
                  <c:v>11:50:12</c:v>
                </c:pt>
                <c:pt idx="4149">
                  <c:v>11:50:13</c:v>
                </c:pt>
                <c:pt idx="4150">
                  <c:v>11:50:14</c:v>
                </c:pt>
                <c:pt idx="4151">
                  <c:v>11:50:15</c:v>
                </c:pt>
                <c:pt idx="4152">
                  <c:v>11:50:16</c:v>
                </c:pt>
                <c:pt idx="4153">
                  <c:v>11:50:17</c:v>
                </c:pt>
                <c:pt idx="4154">
                  <c:v>11:50:18</c:v>
                </c:pt>
                <c:pt idx="4155">
                  <c:v>11:50:19</c:v>
                </c:pt>
                <c:pt idx="4156">
                  <c:v>11:50:20</c:v>
                </c:pt>
                <c:pt idx="4157">
                  <c:v>11:50:21</c:v>
                </c:pt>
                <c:pt idx="4158">
                  <c:v>11:50:22</c:v>
                </c:pt>
                <c:pt idx="4159">
                  <c:v>11:50:23</c:v>
                </c:pt>
                <c:pt idx="4160">
                  <c:v>11:50:24</c:v>
                </c:pt>
                <c:pt idx="4161">
                  <c:v>11:50:25</c:v>
                </c:pt>
                <c:pt idx="4162">
                  <c:v>11:50:26</c:v>
                </c:pt>
                <c:pt idx="4163">
                  <c:v>11:50:27</c:v>
                </c:pt>
                <c:pt idx="4164">
                  <c:v>11:50:28</c:v>
                </c:pt>
                <c:pt idx="4165">
                  <c:v>11:50:29</c:v>
                </c:pt>
                <c:pt idx="4166">
                  <c:v>11:50:30</c:v>
                </c:pt>
                <c:pt idx="4167">
                  <c:v>11:50:31</c:v>
                </c:pt>
                <c:pt idx="4168">
                  <c:v>11:50:32</c:v>
                </c:pt>
                <c:pt idx="4169">
                  <c:v>11:50:33</c:v>
                </c:pt>
                <c:pt idx="4170">
                  <c:v>11:50:34</c:v>
                </c:pt>
                <c:pt idx="4171">
                  <c:v>11:50:35</c:v>
                </c:pt>
                <c:pt idx="4172">
                  <c:v>11:50:36</c:v>
                </c:pt>
                <c:pt idx="4173">
                  <c:v>11:50:37</c:v>
                </c:pt>
                <c:pt idx="4174">
                  <c:v>11:50:38</c:v>
                </c:pt>
                <c:pt idx="4175">
                  <c:v>11:50:39</c:v>
                </c:pt>
                <c:pt idx="4176">
                  <c:v>11:50:40</c:v>
                </c:pt>
                <c:pt idx="4177">
                  <c:v>11:50:41</c:v>
                </c:pt>
                <c:pt idx="4178">
                  <c:v>11:50:42</c:v>
                </c:pt>
                <c:pt idx="4179">
                  <c:v>11:50:43</c:v>
                </c:pt>
                <c:pt idx="4180">
                  <c:v>11:50:44</c:v>
                </c:pt>
                <c:pt idx="4181">
                  <c:v>11:50:45</c:v>
                </c:pt>
                <c:pt idx="4182">
                  <c:v>11:50:46</c:v>
                </c:pt>
                <c:pt idx="4183">
                  <c:v>11:50:47</c:v>
                </c:pt>
                <c:pt idx="4184">
                  <c:v>11:50:48</c:v>
                </c:pt>
                <c:pt idx="4185">
                  <c:v>11:50:49</c:v>
                </c:pt>
                <c:pt idx="4186">
                  <c:v>11:50:50</c:v>
                </c:pt>
                <c:pt idx="4187">
                  <c:v>11:50:51</c:v>
                </c:pt>
                <c:pt idx="4188">
                  <c:v>11:50:52</c:v>
                </c:pt>
                <c:pt idx="4189">
                  <c:v>11:50:53</c:v>
                </c:pt>
                <c:pt idx="4190">
                  <c:v>11:50:54</c:v>
                </c:pt>
                <c:pt idx="4191">
                  <c:v>11:50:55</c:v>
                </c:pt>
                <c:pt idx="4192">
                  <c:v>11:50:56</c:v>
                </c:pt>
                <c:pt idx="4193">
                  <c:v>11:50:57</c:v>
                </c:pt>
                <c:pt idx="4194">
                  <c:v>11:50:58</c:v>
                </c:pt>
                <c:pt idx="4195">
                  <c:v>11:50:59</c:v>
                </c:pt>
                <c:pt idx="4196">
                  <c:v>11:51:00</c:v>
                </c:pt>
                <c:pt idx="4197">
                  <c:v>11:51:01</c:v>
                </c:pt>
                <c:pt idx="4198">
                  <c:v>11:51:02</c:v>
                </c:pt>
                <c:pt idx="4199">
                  <c:v>11:51:03</c:v>
                </c:pt>
                <c:pt idx="4200">
                  <c:v>11:51:04</c:v>
                </c:pt>
                <c:pt idx="4201">
                  <c:v>11:51:05</c:v>
                </c:pt>
                <c:pt idx="4202">
                  <c:v>11:51:06</c:v>
                </c:pt>
                <c:pt idx="4203">
                  <c:v>11:51:07</c:v>
                </c:pt>
                <c:pt idx="4204">
                  <c:v>11:51:08</c:v>
                </c:pt>
                <c:pt idx="4205">
                  <c:v>11:51:09</c:v>
                </c:pt>
                <c:pt idx="4206">
                  <c:v>11:51:10</c:v>
                </c:pt>
                <c:pt idx="4207">
                  <c:v>11:51:11</c:v>
                </c:pt>
                <c:pt idx="4208">
                  <c:v>11:51:12</c:v>
                </c:pt>
                <c:pt idx="4209">
                  <c:v>11:51:13</c:v>
                </c:pt>
                <c:pt idx="4210">
                  <c:v>11:51:14</c:v>
                </c:pt>
                <c:pt idx="4211">
                  <c:v>11:51:15</c:v>
                </c:pt>
                <c:pt idx="4212">
                  <c:v>11:51:16</c:v>
                </c:pt>
                <c:pt idx="4213">
                  <c:v>11:51:17</c:v>
                </c:pt>
                <c:pt idx="4214">
                  <c:v>11:51:18</c:v>
                </c:pt>
                <c:pt idx="4215">
                  <c:v>11:51:19</c:v>
                </c:pt>
                <c:pt idx="4216">
                  <c:v>11:51:20</c:v>
                </c:pt>
                <c:pt idx="4217">
                  <c:v>11:51:21</c:v>
                </c:pt>
                <c:pt idx="4218">
                  <c:v>11:51:22</c:v>
                </c:pt>
                <c:pt idx="4219">
                  <c:v>11:51:23</c:v>
                </c:pt>
                <c:pt idx="4220">
                  <c:v>11:51:24</c:v>
                </c:pt>
                <c:pt idx="4221">
                  <c:v>11:51:25</c:v>
                </c:pt>
                <c:pt idx="4222">
                  <c:v>11:51:26</c:v>
                </c:pt>
                <c:pt idx="4223">
                  <c:v>11:51:27</c:v>
                </c:pt>
                <c:pt idx="4224">
                  <c:v>11:51:28</c:v>
                </c:pt>
                <c:pt idx="4225">
                  <c:v>11:51:29</c:v>
                </c:pt>
                <c:pt idx="4226">
                  <c:v>11:51:30</c:v>
                </c:pt>
                <c:pt idx="4227">
                  <c:v>11:51:31</c:v>
                </c:pt>
                <c:pt idx="4228">
                  <c:v>11:51:32</c:v>
                </c:pt>
                <c:pt idx="4229">
                  <c:v>11:51:33</c:v>
                </c:pt>
                <c:pt idx="4230">
                  <c:v>11:51:34</c:v>
                </c:pt>
                <c:pt idx="4231">
                  <c:v>11:51:35</c:v>
                </c:pt>
                <c:pt idx="4232">
                  <c:v>11:51:36</c:v>
                </c:pt>
                <c:pt idx="4233">
                  <c:v>11:51:37</c:v>
                </c:pt>
                <c:pt idx="4234">
                  <c:v>11:51:38</c:v>
                </c:pt>
                <c:pt idx="4235">
                  <c:v>11:51:39</c:v>
                </c:pt>
                <c:pt idx="4236">
                  <c:v>11:51:40</c:v>
                </c:pt>
                <c:pt idx="4237">
                  <c:v>11:51:41</c:v>
                </c:pt>
                <c:pt idx="4238">
                  <c:v>11:51:42</c:v>
                </c:pt>
                <c:pt idx="4239">
                  <c:v>11:51:43</c:v>
                </c:pt>
                <c:pt idx="4240">
                  <c:v>11:51:44</c:v>
                </c:pt>
                <c:pt idx="4241">
                  <c:v>11:51:45</c:v>
                </c:pt>
                <c:pt idx="4242">
                  <c:v>11:51:46</c:v>
                </c:pt>
                <c:pt idx="4243">
                  <c:v>11:51:47</c:v>
                </c:pt>
                <c:pt idx="4244">
                  <c:v>11:51:48</c:v>
                </c:pt>
                <c:pt idx="4245">
                  <c:v>11:51:49</c:v>
                </c:pt>
                <c:pt idx="4246">
                  <c:v>11:51:50</c:v>
                </c:pt>
                <c:pt idx="4247">
                  <c:v>11:51:51</c:v>
                </c:pt>
                <c:pt idx="4248">
                  <c:v>11:51:52</c:v>
                </c:pt>
                <c:pt idx="4249">
                  <c:v>11:51:53</c:v>
                </c:pt>
                <c:pt idx="4250">
                  <c:v>11:51:54</c:v>
                </c:pt>
                <c:pt idx="4251">
                  <c:v>11:51:55</c:v>
                </c:pt>
                <c:pt idx="4252">
                  <c:v>11:51:56</c:v>
                </c:pt>
                <c:pt idx="4253">
                  <c:v>11:51:57</c:v>
                </c:pt>
                <c:pt idx="4254">
                  <c:v>11:51:58</c:v>
                </c:pt>
                <c:pt idx="4255">
                  <c:v>11:51:59</c:v>
                </c:pt>
                <c:pt idx="4256">
                  <c:v>11:52:00</c:v>
                </c:pt>
                <c:pt idx="4257">
                  <c:v>11:52:01</c:v>
                </c:pt>
                <c:pt idx="4258">
                  <c:v>11:52:02</c:v>
                </c:pt>
                <c:pt idx="4259">
                  <c:v>11:52:03</c:v>
                </c:pt>
                <c:pt idx="4260">
                  <c:v>11:52:04</c:v>
                </c:pt>
                <c:pt idx="4261">
                  <c:v>11:52:05</c:v>
                </c:pt>
                <c:pt idx="4262">
                  <c:v>11:52:06</c:v>
                </c:pt>
                <c:pt idx="4263">
                  <c:v>11:52:07</c:v>
                </c:pt>
                <c:pt idx="4264">
                  <c:v>11:52:08</c:v>
                </c:pt>
                <c:pt idx="4265">
                  <c:v>11:52:09</c:v>
                </c:pt>
                <c:pt idx="4266">
                  <c:v>11:52:10</c:v>
                </c:pt>
                <c:pt idx="4267">
                  <c:v>11:52:11</c:v>
                </c:pt>
                <c:pt idx="4268">
                  <c:v>11:52:12</c:v>
                </c:pt>
                <c:pt idx="4269">
                  <c:v>11:52:13</c:v>
                </c:pt>
                <c:pt idx="4270">
                  <c:v>11:52:14</c:v>
                </c:pt>
                <c:pt idx="4271">
                  <c:v>11:52:15</c:v>
                </c:pt>
                <c:pt idx="4272">
                  <c:v>11:52:16</c:v>
                </c:pt>
                <c:pt idx="4273">
                  <c:v>11:52:17</c:v>
                </c:pt>
                <c:pt idx="4274">
                  <c:v>11:52:18</c:v>
                </c:pt>
                <c:pt idx="4275">
                  <c:v>11:52:19</c:v>
                </c:pt>
                <c:pt idx="4276">
                  <c:v>11:52:20</c:v>
                </c:pt>
                <c:pt idx="4277">
                  <c:v>11:52:21</c:v>
                </c:pt>
                <c:pt idx="4278">
                  <c:v>11:52:22</c:v>
                </c:pt>
                <c:pt idx="4279">
                  <c:v>11:52:23</c:v>
                </c:pt>
                <c:pt idx="4280">
                  <c:v>11:52:24</c:v>
                </c:pt>
                <c:pt idx="4281">
                  <c:v>11:52:25</c:v>
                </c:pt>
                <c:pt idx="4282">
                  <c:v>11:52:26</c:v>
                </c:pt>
                <c:pt idx="4283">
                  <c:v>11:52:27</c:v>
                </c:pt>
                <c:pt idx="4284">
                  <c:v>11:52:28</c:v>
                </c:pt>
                <c:pt idx="4285">
                  <c:v>11:52:29</c:v>
                </c:pt>
                <c:pt idx="4286">
                  <c:v>11:52:30</c:v>
                </c:pt>
                <c:pt idx="4287">
                  <c:v>11:52:31</c:v>
                </c:pt>
                <c:pt idx="4288">
                  <c:v>11:52:32</c:v>
                </c:pt>
                <c:pt idx="4289">
                  <c:v>11:52:33</c:v>
                </c:pt>
                <c:pt idx="4290">
                  <c:v>11:52:34</c:v>
                </c:pt>
                <c:pt idx="4291">
                  <c:v>11:52:35</c:v>
                </c:pt>
                <c:pt idx="4292">
                  <c:v>11:52:36</c:v>
                </c:pt>
                <c:pt idx="4293">
                  <c:v>11:52:37</c:v>
                </c:pt>
                <c:pt idx="4294">
                  <c:v>11:52:38</c:v>
                </c:pt>
                <c:pt idx="4295">
                  <c:v>11:52:39</c:v>
                </c:pt>
                <c:pt idx="4296">
                  <c:v>11:52:40</c:v>
                </c:pt>
                <c:pt idx="4297">
                  <c:v>11:52:41</c:v>
                </c:pt>
                <c:pt idx="4298">
                  <c:v>11:52:42</c:v>
                </c:pt>
                <c:pt idx="4299">
                  <c:v>11:52:43</c:v>
                </c:pt>
                <c:pt idx="4300">
                  <c:v>11:52:44</c:v>
                </c:pt>
                <c:pt idx="4301">
                  <c:v>11:52:45</c:v>
                </c:pt>
                <c:pt idx="4302">
                  <c:v>11:52:46</c:v>
                </c:pt>
                <c:pt idx="4303">
                  <c:v>11:52:47</c:v>
                </c:pt>
                <c:pt idx="4304">
                  <c:v>11:52:48</c:v>
                </c:pt>
                <c:pt idx="4305">
                  <c:v>11:52:49</c:v>
                </c:pt>
                <c:pt idx="4306">
                  <c:v>11:52:50</c:v>
                </c:pt>
                <c:pt idx="4307">
                  <c:v>11:52:51</c:v>
                </c:pt>
                <c:pt idx="4308">
                  <c:v>11:52:52</c:v>
                </c:pt>
                <c:pt idx="4309">
                  <c:v>11:52:53</c:v>
                </c:pt>
                <c:pt idx="4310">
                  <c:v>11:52:54</c:v>
                </c:pt>
                <c:pt idx="4311">
                  <c:v>11:52:55</c:v>
                </c:pt>
                <c:pt idx="4312">
                  <c:v>11:52:56</c:v>
                </c:pt>
                <c:pt idx="4313">
                  <c:v>11:52:57</c:v>
                </c:pt>
                <c:pt idx="4314">
                  <c:v>11:52:58</c:v>
                </c:pt>
                <c:pt idx="4315">
                  <c:v>11:52:59</c:v>
                </c:pt>
                <c:pt idx="4316">
                  <c:v>11:53:00</c:v>
                </c:pt>
                <c:pt idx="4317">
                  <c:v>11:53:01</c:v>
                </c:pt>
                <c:pt idx="4318">
                  <c:v>11:53:02</c:v>
                </c:pt>
                <c:pt idx="4319">
                  <c:v>11:53:03</c:v>
                </c:pt>
                <c:pt idx="4320">
                  <c:v>11:53:04</c:v>
                </c:pt>
                <c:pt idx="4321">
                  <c:v>11:53:05</c:v>
                </c:pt>
                <c:pt idx="4322">
                  <c:v>11:53:06</c:v>
                </c:pt>
                <c:pt idx="4323">
                  <c:v>11:53:07</c:v>
                </c:pt>
                <c:pt idx="4324">
                  <c:v>11:53:08</c:v>
                </c:pt>
                <c:pt idx="4325">
                  <c:v>11:53:09</c:v>
                </c:pt>
                <c:pt idx="4326">
                  <c:v>11:53:10</c:v>
                </c:pt>
                <c:pt idx="4327">
                  <c:v>11:53:11</c:v>
                </c:pt>
                <c:pt idx="4328">
                  <c:v>11:53:12</c:v>
                </c:pt>
                <c:pt idx="4329">
                  <c:v>11:53:13</c:v>
                </c:pt>
                <c:pt idx="4330">
                  <c:v>11:53:14</c:v>
                </c:pt>
                <c:pt idx="4331">
                  <c:v>11:53:15</c:v>
                </c:pt>
                <c:pt idx="4332">
                  <c:v>11:53:16</c:v>
                </c:pt>
                <c:pt idx="4333">
                  <c:v>11:53:17</c:v>
                </c:pt>
                <c:pt idx="4334">
                  <c:v>11:53:18</c:v>
                </c:pt>
                <c:pt idx="4335">
                  <c:v>11:53:19</c:v>
                </c:pt>
                <c:pt idx="4336">
                  <c:v>11:53:20</c:v>
                </c:pt>
                <c:pt idx="4337">
                  <c:v>11:53:21</c:v>
                </c:pt>
                <c:pt idx="4338">
                  <c:v>11:53:22</c:v>
                </c:pt>
                <c:pt idx="4339">
                  <c:v>11:53:23</c:v>
                </c:pt>
                <c:pt idx="4340">
                  <c:v>11:53:24</c:v>
                </c:pt>
                <c:pt idx="4341">
                  <c:v>11:53:25</c:v>
                </c:pt>
                <c:pt idx="4342">
                  <c:v>11:53:26</c:v>
                </c:pt>
                <c:pt idx="4343">
                  <c:v>11:53:27</c:v>
                </c:pt>
                <c:pt idx="4344">
                  <c:v>11:53:28</c:v>
                </c:pt>
                <c:pt idx="4345">
                  <c:v>11:53:29</c:v>
                </c:pt>
                <c:pt idx="4346">
                  <c:v>11:53:30</c:v>
                </c:pt>
                <c:pt idx="4347">
                  <c:v>11:53:31</c:v>
                </c:pt>
                <c:pt idx="4348">
                  <c:v>11:53:32</c:v>
                </c:pt>
                <c:pt idx="4349">
                  <c:v>11:53:33</c:v>
                </c:pt>
                <c:pt idx="4350">
                  <c:v>11:53:34</c:v>
                </c:pt>
                <c:pt idx="4351">
                  <c:v>11:53:35</c:v>
                </c:pt>
                <c:pt idx="4352">
                  <c:v>11:53:36</c:v>
                </c:pt>
                <c:pt idx="4353">
                  <c:v>11:53:37</c:v>
                </c:pt>
                <c:pt idx="4354">
                  <c:v>11:53:38</c:v>
                </c:pt>
                <c:pt idx="4355">
                  <c:v>11:53:39</c:v>
                </c:pt>
                <c:pt idx="4356">
                  <c:v>11:53:40</c:v>
                </c:pt>
                <c:pt idx="4357">
                  <c:v>11:53:41</c:v>
                </c:pt>
                <c:pt idx="4358">
                  <c:v>11:53:42</c:v>
                </c:pt>
                <c:pt idx="4359">
                  <c:v>11:53:43</c:v>
                </c:pt>
                <c:pt idx="4360">
                  <c:v>11:53:44</c:v>
                </c:pt>
                <c:pt idx="4361">
                  <c:v>11:53:45</c:v>
                </c:pt>
                <c:pt idx="4362">
                  <c:v>11:53:46</c:v>
                </c:pt>
                <c:pt idx="4363">
                  <c:v>11:53:47</c:v>
                </c:pt>
                <c:pt idx="4364">
                  <c:v>11:53:48</c:v>
                </c:pt>
                <c:pt idx="4365">
                  <c:v>11:53:49</c:v>
                </c:pt>
                <c:pt idx="4366">
                  <c:v>11:53:50</c:v>
                </c:pt>
                <c:pt idx="4367">
                  <c:v>11:53:51</c:v>
                </c:pt>
                <c:pt idx="4368">
                  <c:v>11:53:52</c:v>
                </c:pt>
                <c:pt idx="4369">
                  <c:v>11:53:53</c:v>
                </c:pt>
                <c:pt idx="4370">
                  <c:v>11:53:54</c:v>
                </c:pt>
                <c:pt idx="4371">
                  <c:v>11:53:55</c:v>
                </c:pt>
                <c:pt idx="4372">
                  <c:v>11:53:56</c:v>
                </c:pt>
                <c:pt idx="4373">
                  <c:v>11:53:57</c:v>
                </c:pt>
                <c:pt idx="4374">
                  <c:v>11:53:58</c:v>
                </c:pt>
                <c:pt idx="4375">
                  <c:v>11:53:59</c:v>
                </c:pt>
                <c:pt idx="4376">
                  <c:v>11:54:00</c:v>
                </c:pt>
                <c:pt idx="4377">
                  <c:v>11:54:01</c:v>
                </c:pt>
                <c:pt idx="4378">
                  <c:v>11:54:02</c:v>
                </c:pt>
                <c:pt idx="4379">
                  <c:v>11:54:03</c:v>
                </c:pt>
                <c:pt idx="4380">
                  <c:v>11:54:04</c:v>
                </c:pt>
                <c:pt idx="4381">
                  <c:v>11:54:05</c:v>
                </c:pt>
                <c:pt idx="4382">
                  <c:v>11:54:06</c:v>
                </c:pt>
                <c:pt idx="4383">
                  <c:v>11:54:07</c:v>
                </c:pt>
                <c:pt idx="4384">
                  <c:v>11:54:08</c:v>
                </c:pt>
                <c:pt idx="4385">
                  <c:v>11:54:09</c:v>
                </c:pt>
                <c:pt idx="4386">
                  <c:v>11:54:10</c:v>
                </c:pt>
                <c:pt idx="4387">
                  <c:v>11:54:11</c:v>
                </c:pt>
                <c:pt idx="4388">
                  <c:v>11:54:12</c:v>
                </c:pt>
                <c:pt idx="4389">
                  <c:v>11:54:13</c:v>
                </c:pt>
                <c:pt idx="4390">
                  <c:v>11:54:14</c:v>
                </c:pt>
                <c:pt idx="4391">
                  <c:v>11:54:15</c:v>
                </c:pt>
                <c:pt idx="4392">
                  <c:v>11:54:16</c:v>
                </c:pt>
                <c:pt idx="4393">
                  <c:v>11:54:17</c:v>
                </c:pt>
                <c:pt idx="4394">
                  <c:v>11:54:18</c:v>
                </c:pt>
                <c:pt idx="4395">
                  <c:v>11:54:19</c:v>
                </c:pt>
                <c:pt idx="4396">
                  <c:v>11:54:20</c:v>
                </c:pt>
                <c:pt idx="4397">
                  <c:v>11:54:21</c:v>
                </c:pt>
                <c:pt idx="4398">
                  <c:v>11:54:22</c:v>
                </c:pt>
                <c:pt idx="4399">
                  <c:v>11:54:23</c:v>
                </c:pt>
                <c:pt idx="4400">
                  <c:v>11:54:24</c:v>
                </c:pt>
                <c:pt idx="4401">
                  <c:v>11:54:25</c:v>
                </c:pt>
                <c:pt idx="4402">
                  <c:v>11:54:26</c:v>
                </c:pt>
                <c:pt idx="4403">
                  <c:v>11:54:27</c:v>
                </c:pt>
                <c:pt idx="4404">
                  <c:v>11:54:28</c:v>
                </c:pt>
                <c:pt idx="4405">
                  <c:v>11:54:29</c:v>
                </c:pt>
                <c:pt idx="4406">
                  <c:v>11:54:30</c:v>
                </c:pt>
                <c:pt idx="4407">
                  <c:v>11:54:31</c:v>
                </c:pt>
                <c:pt idx="4408">
                  <c:v>11:54:32</c:v>
                </c:pt>
                <c:pt idx="4409">
                  <c:v>11:54:33</c:v>
                </c:pt>
                <c:pt idx="4410">
                  <c:v>11:54:34</c:v>
                </c:pt>
                <c:pt idx="4411">
                  <c:v>11:54:35</c:v>
                </c:pt>
                <c:pt idx="4412">
                  <c:v>11:54:36</c:v>
                </c:pt>
                <c:pt idx="4413">
                  <c:v>11:54:37</c:v>
                </c:pt>
                <c:pt idx="4414">
                  <c:v>11:54:38</c:v>
                </c:pt>
                <c:pt idx="4415">
                  <c:v>11:54:39</c:v>
                </c:pt>
                <c:pt idx="4416">
                  <c:v>11:54:40</c:v>
                </c:pt>
                <c:pt idx="4417">
                  <c:v>11:54:41</c:v>
                </c:pt>
                <c:pt idx="4418">
                  <c:v>11:54:42</c:v>
                </c:pt>
                <c:pt idx="4419">
                  <c:v>11:54:43</c:v>
                </c:pt>
                <c:pt idx="4420">
                  <c:v>11:54:44</c:v>
                </c:pt>
                <c:pt idx="4421">
                  <c:v>11:54:45</c:v>
                </c:pt>
                <c:pt idx="4422">
                  <c:v>11:54:46</c:v>
                </c:pt>
                <c:pt idx="4423">
                  <c:v>11:54:47</c:v>
                </c:pt>
                <c:pt idx="4424">
                  <c:v>11:54:48</c:v>
                </c:pt>
                <c:pt idx="4425">
                  <c:v>11:54:49</c:v>
                </c:pt>
                <c:pt idx="4426">
                  <c:v>11:54:50</c:v>
                </c:pt>
                <c:pt idx="4427">
                  <c:v>11:54:51</c:v>
                </c:pt>
                <c:pt idx="4428">
                  <c:v>11:54:52</c:v>
                </c:pt>
                <c:pt idx="4429">
                  <c:v>11:54:53</c:v>
                </c:pt>
                <c:pt idx="4430">
                  <c:v>11:54:54</c:v>
                </c:pt>
                <c:pt idx="4431">
                  <c:v>11:54:55</c:v>
                </c:pt>
                <c:pt idx="4432">
                  <c:v>11:54:56</c:v>
                </c:pt>
                <c:pt idx="4433">
                  <c:v>11:54:57</c:v>
                </c:pt>
                <c:pt idx="4434">
                  <c:v>11:54:58</c:v>
                </c:pt>
                <c:pt idx="4435">
                  <c:v>11:54:59</c:v>
                </c:pt>
                <c:pt idx="4436">
                  <c:v>11:55:00</c:v>
                </c:pt>
                <c:pt idx="4437">
                  <c:v>11:55:01</c:v>
                </c:pt>
                <c:pt idx="4438">
                  <c:v>11:55:02</c:v>
                </c:pt>
                <c:pt idx="4439">
                  <c:v>11:55:03</c:v>
                </c:pt>
                <c:pt idx="4440">
                  <c:v>11:55:04</c:v>
                </c:pt>
                <c:pt idx="4441">
                  <c:v>11:55:05</c:v>
                </c:pt>
                <c:pt idx="4442">
                  <c:v>11:55:06</c:v>
                </c:pt>
                <c:pt idx="4443">
                  <c:v>11:55:07</c:v>
                </c:pt>
                <c:pt idx="4444">
                  <c:v>11:55:08</c:v>
                </c:pt>
                <c:pt idx="4445">
                  <c:v>11:55:09</c:v>
                </c:pt>
                <c:pt idx="4446">
                  <c:v>11:55:10</c:v>
                </c:pt>
                <c:pt idx="4447">
                  <c:v>11:55:11</c:v>
                </c:pt>
                <c:pt idx="4448">
                  <c:v>11:55:12</c:v>
                </c:pt>
                <c:pt idx="4449">
                  <c:v>11:55:13</c:v>
                </c:pt>
                <c:pt idx="4450">
                  <c:v>11:55:14</c:v>
                </c:pt>
                <c:pt idx="4451">
                  <c:v>11:55:15</c:v>
                </c:pt>
                <c:pt idx="4452">
                  <c:v>11:55:16</c:v>
                </c:pt>
                <c:pt idx="4453">
                  <c:v>11:55:17</c:v>
                </c:pt>
                <c:pt idx="4454">
                  <c:v>11:55:18</c:v>
                </c:pt>
                <c:pt idx="4455">
                  <c:v>11:55:19</c:v>
                </c:pt>
                <c:pt idx="4456">
                  <c:v>11:55:20</c:v>
                </c:pt>
                <c:pt idx="4457">
                  <c:v>11:55:21</c:v>
                </c:pt>
                <c:pt idx="4458">
                  <c:v>11:55:22</c:v>
                </c:pt>
                <c:pt idx="4459">
                  <c:v>11:55:23</c:v>
                </c:pt>
                <c:pt idx="4460">
                  <c:v>11:55:24</c:v>
                </c:pt>
                <c:pt idx="4461">
                  <c:v>11:55:25</c:v>
                </c:pt>
                <c:pt idx="4462">
                  <c:v>11:55:26</c:v>
                </c:pt>
                <c:pt idx="4463">
                  <c:v>11:55:27</c:v>
                </c:pt>
                <c:pt idx="4464">
                  <c:v>11:55:28</c:v>
                </c:pt>
                <c:pt idx="4465">
                  <c:v>11:55:29</c:v>
                </c:pt>
                <c:pt idx="4466">
                  <c:v>11:55:30</c:v>
                </c:pt>
                <c:pt idx="4467">
                  <c:v>11:55:31</c:v>
                </c:pt>
                <c:pt idx="4468">
                  <c:v>11:55:32</c:v>
                </c:pt>
                <c:pt idx="4469">
                  <c:v>11:55:33</c:v>
                </c:pt>
                <c:pt idx="4470">
                  <c:v>11:55:34</c:v>
                </c:pt>
                <c:pt idx="4471">
                  <c:v>11:55:35</c:v>
                </c:pt>
                <c:pt idx="4472">
                  <c:v>11:55:36</c:v>
                </c:pt>
                <c:pt idx="4473">
                  <c:v>11:55:37</c:v>
                </c:pt>
                <c:pt idx="4474">
                  <c:v>11:55:38</c:v>
                </c:pt>
                <c:pt idx="4475">
                  <c:v>11:55:39</c:v>
                </c:pt>
                <c:pt idx="4476">
                  <c:v>11:55:40</c:v>
                </c:pt>
                <c:pt idx="4477">
                  <c:v>11:55:41</c:v>
                </c:pt>
                <c:pt idx="4478">
                  <c:v>11:55:42</c:v>
                </c:pt>
                <c:pt idx="4479">
                  <c:v>11:55:43</c:v>
                </c:pt>
                <c:pt idx="4480">
                  <c:v>11:55:44</c:v>
                </c:pt>
                <c:pt idx="4481">
                  <c:v>11:55:45</c:v>
                </c:pt>
                <c:pt idx="4482">
                  <c:v>11:55:46</c:v>
                </c:pt>
                <c:pt idx="4483">
                  <c:v>11:55:47</c:v>
                </c:pt>
                <c:pt idx="4484">
                  <c:v>11:55:48</c:v>
                </c:pt>
                <c:pt idx="4485">
                  <c:v>11:55:49</c:v>
                </c:pt>
                <c:pt idx="4486">
                  <c:v>11:55:50</c:v>
                </c:pt>
                <c:pt idx="4487">
                  <c:v>11:55:51</c:v>
                </c:pt>
                <c:pt idx="4488">
                  <c:v>11:55:52</c:v>
                </c:pt>
                <c:pt idx="4489">
                  <c:v>11:55:53</c:v>
                </c:pt>
                <c:pt idx="4490">
                  <c:v>11:55:54</c:v>
                </c:pt>
                <c:pt idx="4491">
                  <c:v>11:55:55</c:v>
                </c:pt>
                <c:pt idx="4492">
                  <c:v>11:55:56</c:v>
                </c:pt>
                <c:pt idx="4493">
                  <c:v>11:55:57</c:v>
                </c:pt>
                <c:pt idx="4494">
                  <c:v>11:55:58</c:v>
                </c:pt>
                <c:pt idx="4495">
                  <c:v>11:55:59</c:v>
                </c:pt>
                <c:pt idx="4496">
                  <c:v>11:56:00</c:v>
                </c:pt>
                <c:pt idx="4497">
                  <c:v>11:56:01</c:v>
                </c:pt>
                <c:pt idx="4498">
                  <c:v>11:56:02</c:v>
                </c:pt>
                <c:pt idx="4499">
                  <c:v>11:56:03</c:v>
                </c:pt>
                <c:pt idx="4500">
                  <c:v>11:56:04</c:v>
                </c:pt>
                <c:pt idx="4501">
                  <c:v>11:56:05</c:v>
                </c:pt>
                <c:pt idx="4502">
                  <c:v>11:56:06</c:v>
                </c:pt>
                <c:pt idx="4503">
                  <c:v>11:56:07</c:v>
                </c:pt>
                <c:pt idx="4504">
                  <c:v>11:56:08</c:v>
                </c:pt>
                <c:pt idx="4505">
                  <c:v>11:56:09</c:v>
                </c:pt>
                <c:pt idx="4506">
                  <c:v>11:56:10</c:v>
                </c:pt>
                <c:pt idx="4507">
                  <c:v>11:56:11</c:v>
                </c:pt>
                <c:pt idx="4508">
                  <c:v>11:56:12</c:v>
                </c:pt>
                <c:pt idx="4509">
                  <c:v>11:56:13</c:v>
                </c:pt>
                <c:pt idx="4510">
                  <c:v>11:56:14</c:v>
                </c:pt>
                <c:pt idx="4511">
                  <c:v>11:56:15</c:v>
                </c:pt>
                <c:pt idx="4512">
                  <c:v>11:56:16</c:v>
                </c:pt>
                <c:pt idx="4513">
                  <c:v>11:56:17</c:v>
                </c:pt>
                <c:pt idx="4514">
                  <c:v>11:56:18</c:v>
                </c:pt>
                <c:pt idx="4515">
                  <c:v>11:56:19</c:v>
                </c:pt>
                <c:pt idx="4516">
                  <c:v>11:56:20</c:v>
                </c:pt>
                <c:pt idx="4517">
                  <c:v>11:56:21</c:v>
                </c:pt>
                <c:pt idx="4518">
                  <c:v>11:56:22</c:v>
                </c:pt>
                <c:pt idx="4519">
                  <c:v>11:56:23</c:v>
                </c:pt>
                <c:pt idx="4520">
                  <c:v>11:56:24</c:v>
                </c:pt>
                <c:pt idx="4521">
                  <c:v>11:56:25</c:v>
                </c:pt>
                <c:pt idx="4522">
                  <c:v>11:56:26</c:v>
                </c:pt>
                <c:pt idx="4523">
                  <c:v>11:56:27</c:v>
                </c:pt>
                <c:pt idx="4524">
                  <c:v>11:56:28</c:v>
                </c:pt>
                <c:pt idx="4525">
                  <c:v>11:56:29</c:v>
                </c:pt>
                <c:pt idx="4526">
                  <c:v>11:56:30</c:v>
                </c:pt>
                <c:pt idx="4527">
                  <c:v>11:56:31</c:v>
                </c:pt>
                <c:pt idx="4528">
                  <c:v>11:56:32</c:v>
                </c:pt>
                <c:pt idx="4529">
                  <c:v>11:56:33</c:v>
                </c:pt>
                <c:pt idx="4530">
                  <c:v>11:56:34</c:v>
                </c:pt>
                <c:pt idx="4531">
                  <c:v>11:56:35</c:v>
                </c:pt>
                <c:pt idx="4532">
                  <c:v>11:56:36</c:v>
                </c:pt>
                <c:pt idx="4533">
                  <c:v>11:56:37</c:v>
                </c:pt>
                <c:pt idx="4534">
                  <c:v>11:56:38</c:v>
                </c:pt>
                <c:pt idx="4535">
                  <c:v>11:56:39</c:v>
                </c:pt>
                <c:pt idx="4536">
                  <c:v>11:56:40</c:v>
                </c:pt>
                <c:pt idx="4537">
                  <c:v>11:56:41</c:v>
                </c:pt>
                <c:pt idx="4538">
                  <c:v>11:56:42</c:v>
                </c:pt>
                <c:pt idx="4539">
                  <c:v>11:56:43</c:v>
                </c:pt>
                <c:pt idx="4540">
                  <c:v>11:56:44</c:v>
                </c:pt>
                <c:pt idx="4541">
                  <c:v>11:56:45</c:v>
                </c:pt>
                <c:pt idx="4542">
                  <c:v>11:56:46</c:v>
                </c:pt>
                <c:pt idx="4543">
                  <c:v>11:56:47</c:v>
                </c:pt>
                <c:pt idx="4544">
                  <c:v>11:56:48</c:v>
                </c:pt>
                <c:pt idx="4545">
                  <c:v>11:56:49</c:v>
                </c:pt>
                <c:pt idx="4546">
                  <c:v>11:56:50</c:v>
                </c:pt>
                <c:pt idx="4547">
                  <c:v>11:56:51</c:v>
                </c:pt>
                <c:pt idx="4548">
                  <c:v>11:56:52</c:v>
                </c:pt>
                <c:pt idx="4549">
                  <c:v>11:56:53</c:v>
                </c:pt>
                <c:pt idx="4550">
                  <c:v>11:56:54</c:v>
                </c:pt>
                <c:pt idx="4551">
                  <c:v>11:56:55</c:v>
                </c:pt>
                <c:pt idx="4552">
                  <c:v>11:56:56</c:v>
                </c:pt>
                <c:pt idx="4553">
                  <c:v>11:56:57</c:v>
                </c:pt>
                <c:pt idx="4554">
                  <c:v>11:56:58</c:v>
                </c:pt>
                <c:pt idx="4555">
                  <c:v>11:56:59</c:v>
                </c:pt>
                <c:pt idx="4556">
                  <c:v>11:57:00</c:v>
                </c:pt>
                <c:pt idx="4557">
                  <c:v>11:57:01</c:v>
                </c:pt>
                <c:pt idx="4558">
                  <c:v>11:57:02</c:v>
                </c:pt>
                <c:pt idx="4559">
                  <c:v>11:57:03</c:v>
                </c:pt>
                <c:pt idx="4560">
                  <c:v>11:57:04</c:v>
                </c:pt>
                <c:pt idx="4561">
                  <c:v>11:57:05</c:v>
                </c:pt>
                <c:pt idx="4562">
                  <c:v>11:57:06</c:v>
                </c:pt>
                <c:pt idx="4563">
                  <c:v>11:57:07</c:v>
                </c:pt>
                <c:pt idx="4564">
                  <c:v>11:57:08</c:v>
                </c:pt>
                <c:pt idx="4565">
                  <c:v>11:57:09</c:v>
                </c:pt>
                <c:pt idx="4566">
                  <c:v>11:57:10</c:v>
                </c:pt>
                <c:pt idx="4567">
                  <c:v>11:57:11</c:v>
                </c:pt>
                <c:pt idx="4568">
                  <c:v>11:57:12</c:v>
                </c:pt>
                <c:pt idx="4569">
                  <c:v>11:57:13</c:v>
                </c:pt>
                <c:pt idx="4570">
                  <c:v>11:57:14</c:v>
                </c:pt>
                <c:pt idx="4571">
                  <c:v>11:57:15</c:v>
                </c:pt>
                <c:pt idx="4572">
                  <c:v>11:57:16</c:v>
                </c:pt>
                <c:pt idx="4573">
                  <c:v>11:57:17</c:v>
                </c:pt>
                <c:pt idx="4574">
                  <c:v>11:57:18</c:v>
                </c:pt>
                <c:pt idx="4575">
                  <c:v>11:57:19</c:v>
                </c:pt>
                <c:pt idx="4576">
                  <c:v>11:57:20</c:v>
                </c:pt>
                <c:pt idx="4577">
                  <c:v>11:57:21</c:v>
                </c:pt>
                <c:pt idx="4578">
                  <c:v>11:57:22</c:v>
                </c:pt>
                <c:pt idx="4579">
                  <c:v>11:57:23</c:v>
                </c:pt>
                <c:pt idx="4580">
                  <c:v>11:57:24</c:v>
                </c:pt>
                <c:pt idx="4581">
                  <c:v>11:57:25</c:v>
                </c:pt>
                <c:pt idx="4582">
                  <c:v>11:57:26</c:v>
                </c:pt>
                <c:pt idx="4583">
                  <c:v>11:57:27</c:v>
                </c:pt>
                <c:pt idx="4584">
                  <c:v>11:57:28</c:v>
                </c:pt>
                <c:pt idx="4585">
                  <c:v>11:57:29</c:v>
                </c:pt>
                <c:pt idx="4586">
                  <c:v>11:57:30</c:v>
                </c:pt>
                <c:pt idx="4587">
                  <c:v>11:57:31</c:v>
                </c:pt>
                <c:pt idx="4588">
                  <c:v>11:57:32</c:v>
                </c:pt>
                <c:pt idx="4589">
                  <c:v>11:57:33</c:v>
                </c:pt>
                <c:pt idx="4590">
                  <c:v>11:57:34</c:v>
                </c:pt>
                <c:pt idx="4591">
                  <c:v>11:57:35</c:v>
                </c:pt>
                <c:pt idx="4592">
                  <c:v>11:57:36</c:v>
                </c:pt>
                <c:pt idx="4593">
                  <c:v>11:57:37</c:v>
                </c:pt>
                <c:pt idx="4594">
                  <c:v>11:57:38</c:v>
                </c:pt>
                <c:pt idx="4595">
                  <c:v>11:57:39</c:v>
                </c:pt>
                <c:pt idx="4596">
                  <c:v>11:57:40</c:v>
                </c:pt>
                <c:pt idx="4597">
                  <c:v>11:57:41</c:v>
                </c:pt>
                <c:pt idx="4598">
                  <c:v>11:57:42</c:v>
                </c:pt>
                <c:pt idx="4599">
                  <c:v>11:57:43</c:v>
                </c:pt>
                <c:pt idx="4600">
                  <c:v>11:57:44</c:v>
                </c:pt>
                <c:pt idx="4601">
                  <c:v>11:57:45</c:v>
                </c:pt>
                <c:pt idx="4602">
                  <c:v>11:57:46</c:v>
                </c:pt>
                <c:pt idx="4603">
                  <c:v>11:57:47</c:v>
                </c:pt>
                <c:pt idx="4604">
                  <c:v>11:57:48</c:v>
                </c:pt>
                <c:pt idx="4605">
                  <c:v>11:57:49</c:v>
                </c:pt>
                <c:pt idx="4606">
                  <c:v>11:57:50</c:v>
                </c:pt>
                <c:pt idx="4607">
                  <c:v>11:57:51</c:v>
                </c:pt>
                <c:pt idx="4608">
                  <c:v>11:57:52</c:v>
                </c:pt>
                <c:pt idx="4609">
                  <c:v>11:57:53</c:v>
                </c:pt>
                <c:pt idx="4610">
                  <c:v>11:57:54</c:v>
                </c:pt>
                <c:pt idx="4611">
                  <c:v>11:57:55</c:v>
                </c:pt>
                <c:pt idx="4612">
                  <c:v>11:57:56</c:v>
                </c:pt>
                <c:pt idx="4613">
                  <c:v>11:57:57</c:v>
                </c:pt>
                <c:pt idx="4614">
                  <c:v>11:57:58</c:v>
                </c:pt>
                <c:pt idx="4615">
                  <c:v>11:57:59</c:v>
                </c:pt>
                <c:pt idx="4616">
                  <c:v>11:58:00</c:v>
                </c:pt>
                <c:pt idx="4617">
                  <c:v>11:58:01</c:v>
                </c:pt>
                <c:pt idx="4618">
                  <c:v>11:58:02</c:v>
                </c:pt>
                <c:pt idx="4619">
                  <c:v>11:58:03</c:v>
                </c:pt>
                <c:pt idx="4620">
                  <c:v>11:58:04</c:v>
                </c:pt>
                <c:pt idx="4621">
                  <c:v>11:58:05</c:v>
                </c:pt>
                <c:pt idx="4622">
                  <c:v>11:58:06</c:v>
                </c:pt>
                <c:pt idx="4623">
                  <c:v>11:58:07</c:v>
                </c:pt>
                <c:pt idx="4624">
                  <c:v>11:58:08</c:v>
                </c:pt>
                <c:pt idx="4625">
                  <c:v>11:58:09</c:v>
                </c:pt>
                <c:pt idx="4626">
                  <c:v>11:58:10</c:v>
                </c:pt>
                <c:pt idx="4627">
                  <c:v>11:58:11</c:v>
                </c:pt>
                <c:pt idx="4628">
                  <c:v>11:58:12</c:v>
                </c:pt>
                <c:pt idx="4629">
                  <c:v>11:58:13</c:v>
                </c:pt>
                <c:pt idx="4630">
                  <c:v>11:58:14</c:v>
                </c:pt>
                <c:pt idx="4631">
                  <c:v>11:58:15</c:v>
                </c:pt>
                <c:pt idx="4632">
                  <c:v>11:58:16</c:v>
                </c:pt>
                <c:pt idx="4633">
                  <c:v>11:58:17</c:v>
                </c:pt>
                <c:pt idx="4634">
                  <c:v>11:58:18</c:v>
                </c:pt>
                <c:pt idx="4635">
                  <c:v>11:58:19</c:v>
                </c:pt>
                <c:pt idx="4636">
                  <c:v>11:58:20</c:v>
                </c:pt>
                <c:pt idx="4637">
                  <c:v>11:58:21</c:v>
                </c:pt>
                <c:pt idx="4638">
                  <c:v>11:58:22</c:v>
                </c:pt>
                <c:pt idx="4639">
                  <c:v>11:58:23</c:v>
                </c:pt>
                <c:pt idx="4640">
                  <c:v>11:58:24</c:v>
                </c:pt>
                <c:pt idx="4641">
                  <c:v>11:58:25</c:v>
                </c:pt>
                <c:pt idx="4642">
                  <c:v>11:58:26</c:v>
                </c:pt>
                <c:pt idx="4643">
                  <c:v>11:58:27</c:v>
                </c:pt>
                <c:pt idx="4644">
                  <c:v>11:58:28</c:v>
                </c:pt>
                <c:pt idx="4645">
                  <c:v>11:58:29</c:v>
                </c:pt>
                <c:pt idx="4646">
                  <c:v>11:58:30</c:v>
                </c:pt>
                <c:pt idx="4647">
                  <c:v>11:58:31</c:v>
                </c:pt>
                <c:pt idx="4648">
                  <c:v>11:58:32</c:v>
                </c:pt>
                <c:pt idx="4649">
                  <c:v>11:58:33</c:v>
                </c:pt>
                <c:pt idx="4650">
                  <c:v>11:58:34</c:v>
                </c:pt>
                <c:pt idx="4651">
                  <c:v>11:58:35</c:v>
                </c:pt>
                <c:pt idx="4652">
                  <c:v>11:58:36</c:v>
                </c:pt>
                <c:pt idx="4653">
                  <c:v>11:58:37</c:v>
                </c:pt>
                <c:pt idx="4654">
                  <c:v>11:58:38</c:v>
                </c:pt>
                <c:pt idx="4655">
                  <c:v>11:58:39</c:v>
                </c:pt>
                <c:pt idx="4656">
                  <c:v>11:58:40</c:v>
                </c:pt>
                <c:pt idx="4657">
                  <c:v>11:58:41</c:v>
                </c:pt>
                <c:pt idx="4658">
                  <c:v>11:58:42</c:v>
                </c:pt>
                <c:pt idx="4659">
                  <c:v>11:58:43</c:v>
                </c:pt>
                <c:pt idx="4660">
                  <c:v>11:58:44</c:v>
                </c:pt>
                <c:pt idx="4661">
                  <c:v>11:58:45</c:v>
                </c:pt>
                <c:pt idx="4662">
                  <c:v>11:58:46</c:v>
                </c:pt>
                <c:pt idx="4663">
                  <c:v>11:58:47</c:v>
                </c:pt>
                <c:pt idx="4664">
                  <c:v>11:58:48</c:v>
                </c:pt>
                <c:pt idx="4665">
                  <c:v>11:58:49</c:v>
                </c:pt>
                <c:pt idx="4666">
                  <c:v>11:58:50</c:v>
                </c:pt>
                <c:pt idx="4667">
                  <c:v>11:58:51</c:v>
                </c:pt>
                <c:pt idx="4668">
                  <c:v>11:58:52</c:v>
                </c:pt>
                <c:pt idx="4669">
                  <c:v>11:58:53</c:v>
                </c:pt>
                <c:pt idx="4670">
                  <c:v>11:58:54</c:v>
                </c:pt>
                <c:pt idx="4671">
                  <c:v>11:58:55</c:v>
                </c:pt>
                <c:pt idx="4672">
                  <c:v>11:58:56</c:v>
                </c:pt>
                <c:pt idx="4673">
                  <c:v>11:58:57</c:v>
                </c:pt>
                <c:pt idx="4674">
                  <c:v>11:58:58</c:v>
                </c:pt>
                <c:pt idx="4675">
                  <c:v>11:58:59</c:v>
                </c:pt>
                <c:pt idx="4676">
                  <c:v>11:59:00</c:v>
                </c:pt>
                <c:pt idx="4677">
                  <c:v>11:59:01</c:v>
                </c:pt>
                <c:pt idx="4678">
                  <c:v>11:59:02</c:v>
                </c:pt>
                <c:pt idx="4679">
                  <c:v>11:59:03</c:v>
                </c:pt>
                <c:pt idx="4680">
                  <c:v>11:59:04</c:v>
                </c:pt>
                <c:pt idx="4681">
                  <c:v>11:59:05</c:v>
                </c:pt>
                <c:pt idx="4682">
                  <c:v>11:59:06</c:v>
                </c:pt>
                <c:pt idx="4683">
                  <c:v>11:59:07</c:v>
                </c:pt>
                <c:pt idx="4684">
                  <c:v>11:59:08</c:v>
                </c:pt>
                <c:pt idx="4685">
                  <c:v>11:59:09</c:v>
                </c:pt>
                <c:pt idx="4686">
                  <c:v>11:59:10</c:v>
                </c:pt>
                <c:pt idx="4687">
                  <c:v>11:59:11</c:v>
                </c:pt>
                <c:pt idx="4688">
                  <c:v>11:59:12</c:v>
                </c:pt>
                <c:pt idx="4689">
                  <c:v>11:59:13</c:v>
                </c:pt>
                <c:pt idx="4690">
                  <c:v>11:59:14</c:v>
                </c:pt>
                <c:pt idx="4691">
                  <c:v>11:59:15</c:v>
                </c:pt>
                <c:pt idx="4692">
                  <c:v>11:59:16</c:v>
                </c:pt>
                <c:pt idx="4693">
                  <c:v>11:59:17</c:v>
                </c:pt>
                <c:pt idx="4694">
                  <c:v>11:59:18</c:v>
                </c:pt>
                <c:pt idx="4695">
                  <c:v>11:59:19</c:v>
                </c:pt>
                <c:pt idx="4696">
                  <c:v>11:59:20</c:v>
                </c:pt>
                <c:pt idx="4697">
                  <c:v>11:59:21</c:v>
                </c:pt>
                <c:pt idx="4698">
                  <c:v>11:59:22</c:v>
                </c:pt>
                <c:pt idx="4699">
                  <c:v>11:59:23</c:v>
                </c:pt>
                <c:pt idx="4700">
                  <c:v>11:59:24</c:v>
                </c:pt>
                <c:pt idx="4701">
                  <c:v>11:59:25</c:v>
                </c:pt>
                <c:pt idx="4702">
                  <c:v>11:59:26</c:v>
                </c:pt>
                <c:pt idx="4703">
                  <c:v>11:59:27</c:v>
                </c:pt>
                <c:pt idx="4704">
                  <c:v>11:59:28</c:v>
                </c:pt>
                <c:pt idx="4705">
                  <c:v>11:59:29</c:v>
                </c:pt>
                <c:pt idx="4706">
                  <c:v>11:59:30</c:v>
                </c:pt>
                <c:pt idx="4707">
                  <c:v>11:59:31</c:v>
                </c:pt>
                <c:pt idx="4708">
                  <c:v>11:59:32</c:v>
                </c:pt>
                <c:pt idx="4709">
                  <c:v>11:59:33</c:v>
                </c:pt>
                <c:pt idx="4710">
                  <c:v>11:59:34</c:v>
                </c:pt>
                <c:pt idx="4711">
                  <c:v>11:59:35</c:v>
                </c:pt>
                <c:pt idx="4712">
                  <c:v>11:59:36</c:v>
                </c:pt>
                <c:pt idx="4713">
                  <c:v>11:59:37</c:v>
                </c:pt>
                <c:pt idx="4714">
                  <c:v>11:59:38</c:v>
                </c:pt>
                <c:pt idx="4715">
                  <c:v>11:59:39</c:v>
                </c:pt>
                <c:pt idx="4716">
                  <c:v>11:59:40</c:v>
                </c:pt>
                <c:pt idx="4717">
                  <c:v>11:59:41</c:v>
                </c:pt>
                <c:pt idx="4718">
                  <c:v>11:59:42</c:v>
                </c:pt>
                <c:pt idx="4719">
                  <c:v>11:59:43</c:v>
                </c:pt>
                <c:pt idx="4720">
                  <c:v>11:59:44</c:v>
                </c:pt>
                <c:pt idx="4721">
                  <c:v>11:59:45</c:v>
                </c:pt>
                <c:pt idx="4722">
                  <c:v>11:59:46</c:v>
                </c:pt>
                <c:pt idx="4723">
                  <c:v>11:59:47</c:v>
                </c:pt>
                <c:pt idx="4724">
                  <c:v>11:59:48</c:v>
                </c:pt>
                <c:pt idx="4725">
                  <c:v>11:59:49</c:v>
                </c:pt>
                <c:pt idx="4726">
                  <c:v>11:59:50</c:v>
                </c:pt>
                <c:pt idx="4727">
                  <c:v>11:59:51</c:v>
                </c:pt>
                <c:pt idx="4728">
                  <c:v>11:59:52</c:v>
                </c:pt>
                <c:pt idx="4729">
                  <c:v>11:59:53</c:v>
                </c:pt>
                <c:pt idx="4730">
                  <c:v>11:59:54</c:v>
                </c:pt>
                <c:pt idx="4731">
                  <c:v>11:59:55</c:v>
                </c:pt>
                <c:pt idx="4732">
                  <c:v>11:59:56</c:v>
                </c:pt>
                <c:pt idx="4733">
                  <c:v>11:59:57</c:v>
                </c:pt>
                <c:pt idx="4734">
                  <c:v>11:59:58</c:v>
                </c:pt>
                <c:pt idx="4735">
                  <c:v>11:59:59</c:v>
                </c:pt>
                <c:pt idx="4736">
                  <c:v>12:00:00</c:v>
                </c:pt>
                <c:pt idx="4737">
                  <c:v>12:00:01</c:v>
                </c:pt>
                <c:pt idx="4738">
                  <c:v>12:00:02</c:v>
                </c:pt>
                <c:pt idx="4739">
                  <c:v>12:00:03</c:v>
                </c:pt>
                <c:pt idx="4740">
                  <c:v>12:00:04</c:v>
                </c:pt>
                <c:pt idx="4741">
                  <c:v>12:00:05</c:v>
                </c:pt>
                <c:pt idx="4742">
                  <c:v>12:00:06</c:v>
                </c:pt>
                <c:pt idx="4743">
                  <c:v>12:00:07</c:v>
                </c:pt>
                <c:pt idx="4744">
                  <c:v>12:00:08</c:v>
                </c:pt>
                <c:pt idx="4745">
                  <c:v>12:00:09</c:v>
                </c:pt>
                <c:pt idx="4746">
                  <c:v>12:00:10</c:v>
                </c:pt>
                <c:pt idx="4747">
                  <c:v>12:00:11</c:v>
                </c:pt>
                <c:pt idx="4748">
                  <c:v>12:00:12</c:v>
                </c:pt>
                <c:pt idx="4749">
                  <c:v>12:00:13</c:v>
                </c:pt>
                <c:pt idx="4750">
                  <c:v>12:00:14</c:v>
                </c:pt>
                <c:pt idx="4751">
                  <c:v>12:00:15</c:v>
                </c:pt>
                <c:pt idx="4752">
                  <c:v>12:00:16</c:v>
                </c:pt>
                <c:pt idx="4753">
                  <c:v>12:00:17</c:v>
                </c:pt>
                <c:pt idx="4754">
                  <c:v>12:00:18</c:v>
                </c:pt>
                <c:pt idx="4755">
                  <c:v>12:00:19</c:v>
                </c:pt>
                <c:pt idx="4756">
                  <c:v>12:00:20</c:v>
                </c:pt>
                <c:pt idx="4757">
                  <c:v>12:00:21</c:v>
                </c:pt>
                <c:pt idx="4758">
                  <c:v>12:00:22</c:v>
                </c:pt>
                <c:pt idx="4759">
                  <c:v>12:00:23</c:v>
                </c:pt>
                <c:pt idx="4760">
                  <c:v>12:00:24</c:v>
                </c:pt>
                <c:pt idx="4761">
                  <c:v>12:00:25</c:v>
                </c:pt>
                <c:pt idx="4762">
                  <c:v>12:00:26</c:v>
                </c:pt>
                <c:pt idx="4763">
                  <c:v>12:00:27</c:v>
                </c:pt>
                <c:pt idx="4764">
                  <c:v>12:00:28</c:v>
                </c:pt>
                <c:pt idx="4765">
                  <c:v>12:00:29</c:v>
                </c:pt>
                <c:pt idx="4766">
                  <c:v>12:00:30</c:v>
                </c:pt>
                <c:pt idx="4767">
                  <c:v>12:00:31</c:v>
                </c:pt>
                <c:pt idx="4768">
                  <c:v>12:00:32</c:v>
                </c:pt>
                <c:pt idx="4769">
                  <c:v>12:00:33</c:v>
                </c:pt>
                <c:pt idx="4770">
                  <c:v>12:00:34</c:v>
                </c:pt>
                <c:pt idx="4771">
                  <c:v>12:00:35</c:v>
                </c:pt>
                <c:pt idx="4772">
                  <c:v>12:00:36</c:v>
                </c:pt>
                <c:pt idx="4773">
                  <c:v>12:00:37</c:v>
                </c:pt>
                <c:pt idx="4774">
                  <c:v>12:00:38</c:v>
                </c:pt>
                <c:pt idx="4775">
                  <c:v>12:00:39</c:v>
                </c:pt>
                <c:pt idx="4776">
                  <c:v>12:00:40</c:v>
                </c:pt>
                <c:pt idx="4777">
                  <c:v>12:00:41</c:v>
                </c:pt>
                <c:pt idx="4778">
                  <c:v>12:00:42</c:v>
                </c:pt>
                <c:pt idx="4779">
                  <c:v>12:00:43</c:v>
                </c:pt>
                <c:pt idx="4780">
                  <c:v>12:00:44</c:v>
                </c:pt>
                <c:pt idx="4781">
                  <c:v>12:00:45</c:v>
                </c:pt>
                <c:pt idx="4782">
                  <c:v>12:00:46</c:v>
                </c:pt>
                <c:pt idx="4783">
                  <c:v>12:00:47</c:v>
                </c:pt>
                <c:pt idx="4784">
                  <c:v>12:00:48</c:v>
                </c:pt>
                <c:pt idx="4785">
                  <c:v>12:00:49</c:v>
                </c:pt>
                <c:pt idx="4786">
                  <c:v>12:00:50</c:v>
                </c:pt>
                <c:pt idx="4787">
                  <c:v>12:00:51</c:v>
                </c:pt>
                <c:pt idx="4788">
                  <c:v>12:00:52</c:v>
                </c:pt>
                <c:pt idx="4789">
                  <c:v>12:00:53</c:v>
                </c:pt>
                <c:pt idx="4790">
                  <c:v>12:00:54</c:v>
                </c:pt>
                <c:pt idx="4791">
                  <c:v>12:00:55</c:v>
                </c:pt>
                <c:pt idx="4792">
                  <c:v>12:00:56</c:v>
                </c:pt>
                <c:pt idx="4793">
                  <c:v>12:00:57</c:v>
                </c:pt>
                <c:pt idx="4794">
                  <c:v>12:00:58</c:v>
                </c:pt>
                <c:pt idx="4795">
                  <c:v>12:00:59</c:v>
                </c:pt>
                <c:pt idx="4796">
                  <c:v>12:01:00</c:v>
                </c:pt>
                <c:pt idx="4797">
                  <c:v>12:01:01</c:v>
                </c:pt>
                <c:pt idx="4798">
                  <c:v>12:01:02</c:v>
                </c:pt>
                <c:pt idx="4799">
                  <c:v>12:01:03</c:v>
                </c:pt>
                <c:pt idx="4800">
                  <c:v>12:01:04</c:v>
                </c:pt>
                <c:pt idx="4801">
                  <c:v>12:01:05</c:v>
                </c:pt>
                <c:pt idx="4802">
                  <c:v>12:01:06</c:v>
                </c:pt>
                <c:pt idx="4803">
                  <c:v>12:01:07</c:v>
                </c:pt>
                <c:pt idx="4804">
                  <c:v>12:01:08</c:v>
                </c:pt>
                <c:pt idx="4805">
                  <c:v>12:01:09</c:v>
                </c:pt>
                <c:pt idx="4806">
                  <c:v>12:01:10</c:v>
                </c:pt>
                <c:pt idx="4807">
                  <c:v>12:01:11</c:v>
                </c:pt>
                <c:pt idx="4808">
                  <c:v>12:01:12</c:v>
                </c:pt>
                <c:pt idx="4809">
                  <c:v>12:01:13</c:v>
                </c:pt>
                <c:pt idx="4810">
                  <c:v>12:01:14</c:v>
                </c:pt>
                <c:pt idx="4811">
                  <c:v>12:01:15</c:v>
                </c:pt>
                <c:pt idx="4812">
                  <c:v>12:01:16</c:v>
                </c:pt>
                <c:pt idx="4813">
                  <c:v>12:01:17</c:v>
                </c:pt>
                <c:pt idx="4814">
                  <c:v>12:01:18</c:v>
                </c:pt>
                <c:pt idx="4815">
                  <c:v>12:01:19</c:v>
                </c:pt>
                <c:pt idx="4816">
                  <c:v>12:01:20</c:v>
                </c:pt>
                <c:pt idx="4817">
                  <c:v>12:01:21</c:v>
                </c:pt>
                <c:pt idx="4818">
                  <c:v>12:01:22</c:v>
                </c:pt>
                <c:pt idx="4819">
                  <c:v>12:01:23</c:v>
                </c:pt>
                <c:pt idx="4820">
                  <c:v>12:01:24</c:v>
                </c:pt>
                <c:pt idx="4821">
                  <c:v>12:01:25</c:v>
                </c:pt>
                <c:pt idx="4822">
                  <c:v>12:01:26</c:v>
                </c:pt>
                <c:pt idx="4823">
                  <c:v>12:01:27</c:v>
                </c:pt>
                <c:pt idx="4824">
                  <c:v>12:01:28</c:v>
                </c:pt>
                <c:pt idx="4825">
                  <c:v>12:01:29</c:v>
                </c:pt>
                <c:pt idx="4826">
                  <c:v>12:01:30</c:v>
                </c:pt>
                <c:pt idx="4827">
                  <c:v>12:01:31</c:v>
                </c:pt>
                <c:pt idx="4828">
                  <c:v>12:01:32</c:v>
                </c:pt>
                <c:pt idx="4829">
                  <c:v>12:01:33</c:v>
                </c:pt>
                <c:pt idx="4830">
                  <c:v>12:01:34</c:v>
                </c:pt>
                <c:pt idx="4831">
                  <c:v>12:01:35</c:v>
                </c:pt>
                <c:pt idx="4832">
                  <c:v>12:01:36</c:v>
                </c:pt>
                <c:pt idx="4833">
                  <c:v>12:01:37</c:v>
                </c:pt>
                <c:pt idx="4834">
                  <c:v>12:01:38</c:v>
                </c:pt>
                <c:pt idx="4835">
                  <c:v>12:01:39</c:v>
                </c:pt>
                <c:pt idx="4836">
                  <c:v>12:01:40</c:v>
                </c:pt>
                <c:pt idx="4837">
                  <c:v>12:01:41</c:v>
                </c:pt>
                <c:pt idx="4838">
                  <c:v>12:01:42</c:v>
                </c:pt>
                <c:pt idx="4839">
                  <c:v>12:01:43</c:v>
                </c:pt>
                <c:pt idx="4840">
                  <c:v>12:01:44</c:v>
                </c:pt>
                <c:pt idx="4841">
                  <c:v>12:01:45</c:v>
                </c:pt>
                <c:pt idx="4842">
                  <c:v>12:01:46</c:v>
                </c:pt>
                <c:pt idx="4843">
                  <c:v>12:01:47</c:v>
                </c:pt>
                <c:pt idx="4844">
                  <c:v>12:01:48</c:v>
                </c:pt>
                <c:pt idx="4845">
                  <c:v>12:01:49</c:v>
                </c:pt>
                <c:pt idx="4846">
                  <c:v>12:01:50</c:v>
                </c:pt>
                <c:pt idx="4847">
                  <c:v>12:01:51</c:v>
                </c:pt>
                <c:pt idx="4848">
                  <c:v>12:01:52</c:v>
                </c:pt>
                <c:pt idx="4849">
                  <c:v>12:01:53</c:v>
                </c:pt>
                <c:pt idx="4850">
                  <c:v>12:01:54</c:v>
                </c:pt>
                <c:pt idx="4851">
                  <c:v>12:01:55</c:v>
                </c:pt>
                <c:pt idx="4852">
                  <c:v>12:01:56</c:v>
                </c:pt>
                <c:pt idx="4853">
                  <c:v>12:01:57</c:v>
                </c:pt>
                <c:pt idx="4854">
                  <c:v>12:01:58</c:v>
                </c:pt>
                <c:pt idx="4855">
                  <c:v>12:01:59</c:v>
                </c:pt>
                <c:pt idx="4856">
                  <c:v>12:02:00</c:v>
                </c:pt>
                <c:pt idx="4857">
                  <c:v>12:02:01</c:v>
                </c:pt>
                <c:pt idx="4858">
                  <c:v>12:02:02</c:v>
                </c:pt>
                <c:pt idx="4859">
                  <c:v>12:02:03</c:v>
                </c:pt>
                <c:pt idx="4860">
                  <c:v>12:02:04</c:v>
                </c:pt>
                <c:pt idx="4861">
                  <c:v>12:02:05</c:v>
                </c:pt>
                <c:pt idx="4862">
                  <c:v>12:02:06</c:v>
                </c:pt>
                <c:pt idx="4863">
                  <c:v>12:02:07</c:v>
                </c:pt>
                <c:pt idx="4864">
                  <c:v>12:02:08</c:v>
                </c:pt>
                <c:pt idx="4865">
                  <c:v>12:02:09</c:v>
                </c:pt>
                <c:pt idx="4866">
                  <c:v>12:02:10</c:v>
                </c:pt>
                <c:pt idx="4867">
                  <c:v>12:02:11</c:v>
                </c:pt>
                <c:pt idx="4868">
                  <c:v>12:02:12</c:v>
                </c:pt>
                <c:pt idx="4869">
                  <c:v>12:02:13</c:v>
                </c:pt>
                <c:pt idx="4870">
                  <c:v>12:02:14</c:v>
                </c:pt>
                <c:pt idx="4871">
                  <c:v>12:02:15</c:v>
                </c:pt>
                <c:pt idx="4872">
                  <c:v>12:02:16</c:v>
                </c:pt>
                <c:pt idx="4873">
                  <c:v>12:02:17</c:v>
                </c:pt>
                <c:pt idx="4874">
                  <c:v>12:02:18</c:v>
                </c:pt>
                <c:pt idx="4875">
                  <c:v>12:02:19</c:v>
                </c:pt>
                <c:pt idx="4876">
                  <c:v>12:02:20</c:v>
                </c:pt>
                <c:pt idx="4877">
                  <c:v>12:02:21</c:v>
                </c:pt>
                <c:pt idx="4878">
                  <c:v>12:02:22</c:v>
                </c:pt>
                <c:pt idx="4879">
                  <c:v>12:02:23</c:v>
                </c:pt>
                <c:pt idx="4880">
                  <c:v>12:02:24</c:v>
                </c:pt>
                <c:pt idx="4881">
                  <c:v>12:02:25</c:v>
                </c:pt>
                <c:pt idx="4882">
                  <c:v>12:02:26</c:v>
                </c:pt>
                <c:pt idx="4883">
                  <c:v>12:02:27</c:v>
                </c:pt>
                <c:pt idx="4884">
                  <c:v>12:02:28</c:v>
                </c:pt>
                <c:pt idx="4885">
                  <c:v>12:02:29</c:v>
                </c:pt>
                <c:pt idx="4886">
                  <c:v>12:02:30</c:v>
                </c:pt>
                <c:pt idx="4887">
                  <c:v>12:02:31</c:v>
                </c:pt>
                <c:pt idx="4888">
                  <c:v>12:02:32</c:v>
                </c:pt>
                <c:pt idx="4889">
                  <c:v>12:02:33</c:v>
                </c:pt>
                <c:pt idx="4890">
                  <c:v>12:02:34</c:v>
                </c:pt>
                <c:pt idx="4891">
                  <c:v>12:02:35</c:v>
                </c:pt>
                <c:pt idx="4892">
                  <c:v>12:02:36</c:v>
                </c:pt>
                <c:pt idx="4893">
                  <c:v>12:02:37</c:v>
                </c:pt>
                <c:pt idx="4894">
                  <c:v>12:02:38</c:v>
                </c:pt>
                <c:pt idx="4895">
                  <c:v>12:02:39</c:v>
                </c:pt>
                <c:pt idx="4896">
                  <c:v>12:02:40</c:v>
                </c:pt>
                <c:pt idx="4897">
                  <c:v>12:02:41</c:v>
                </c:pt>
                <c:pt idx="4898">
                  <c:v>12:02:42</c:v>
                </c:pt>
                <c:pt idx="4899">
                  <c:v>12:02:43</c:v>
                </c:pt>
                <c:pt idx="4900">
                  <c:v>12:02:44</c:v>
                </c:pt>
                <c:pt idx="4901">
                  <c:v>12:02:45</c:v>
                </c:pt>
                <c:pt idx="4902">
                  <c:v>12:02:46</c:v>
                </c:pt>
                <c:pt idx="4903">
                  <c:v>12:02:47</c:v>
                </c:pt>
                <c:pt idx="4904">
                  <c:v>12:02:48</c:v>
                </c:pt>
                <c:pt idx="4905">
                  <c:v>12:02:49</c:v>
                </c:pt>
                <c:pt idx="4906">
                  <c:v>12:02:50</c:v>
                </c:pt>
                <c:pt idx="4907">
                  <c:v>12:02:51</c:v>
                </c:pt>
                <c:pt idx="4908">
                  <c:v>12:02:52</c:v>
                </c:pt>
                <c:pt idx="4909">
                  <c:v>12:02:53</c:v>
                </c:pt>
                <c:pt idx="4910">
                  <c:v>12:02:54</c:v>
                </c:pt>
                <c:pt idx="4911">
                  <c:v>12:02:55</c:v>
                </c:pt>
                <c:pt idx="4912">
                  <c:v>12:02:56</c:v>
                </c:pt>
                <c:pt idx="4913">
                  <c:v>12:02:57</c:v>
                </c:pt>
                <c:pt idx="4914">
                  <c:v>12:02:58</c:v>
                </c:pt>
                <c:pt idx="4915">
                  <c:v>12:02:59</c:v>
                </c:pt>
                <c:pt idx="4916">
                  <c:v>12:03:00</c:v>
                </c:pt>
                <c:pt idx="4917">
                  <c:v>12:03:01</c:v>
                </c:pt>
                <c:pt idx="4918">
                  <c:v>12:03:02</c:v>
                </c:pt>
                <c:pt idx="4919">
                  <c:v>12:03:03</c:v>
                </c:pt>
                <c:pt idx="4920">
                  <c:v>12:03:04</c:v>
                </c:pt>
                <c:pt idx="4921">
                  <c:v>12:03:05</c:v>
                </c:pt>
                <c:pt idx="4922">
                  <c:v>12:03:06</c:v>
                </c:pt>
                <c:pt idx="4923">
                  <c:v>12:03:07</c:v>
                </c:pt>
                <c:pt idx="4924">
                  <c:v>12:03:08</c:v>
                </c:pt>
                <c:pt idx="4925">
                  <c:v>12:03:09</c:v>
                </c:pt>
                <c:pt idx="4926">
                  <c:v>12:03:10</c:v>
                </c:pt>
                <c:pt idx="4927">
                  <c:v>12:03:11</c:v>
                </c:pt>
                <c:pt idx="4928">
                  <c:v>12:03:12</c:v>
                </c:pt>
                <c:pt idx="4929">
                  <c:v>12:03:13</c:v>
                </c:pt>
                <c:pt idx="4930">
                  <c:v>12:03:14</c:v>
                </c:pt>
                <c:pt idx="4931">
                  <c:v>12:03:15</c:v>
                </c:pt>
                <c:pt idx="4932">
                  <c:v>12:03:16</c:v>
                </c:pt>
                <c:pt idx="4933">
                  <c:v>12:03:17</c:v>
                </c:pt>
                <c:pt idx="4934">
                  <c:v>12:03:18</c:v>
                </c:pt>
                <c:pt idx="4935">
                  <c:v>12:03:19</c:v>
                </c:pt>
                <c:pt idx="4936">
                  <c:v>12:03:20</c:v>
                </c:pt>
                <c:pt idx="4937">
                  <c:v>12:03:21</c:v>
                </c:pt>
                <c:pt idx="4938">
                  <c:v>12:03:22</c:v>
                </c:pt>
                <c:pt idx="4939">
                  <c:v>12:03:23</c:v>
                </c:pt>
                <c:pt idx="4940">
                  <c:v>12:03:24</c:v>
                </c:pt>
                <c:pt idx="4941">
                  <c:v>12:03:25</c:v>
                </c:pt>
                <c:pt idx="4942">
                  <c:v>12:03:26</c:v>
                </c:pt>
                <c:pt idx="4943">
                  <c:v>12:03:27</c:v>
                </c:pt>
                <c:pt idx="4944">
                  <c:v>12:03:28</c:v>
                </c:pt>
                <c:pt idx="4945">
                  <c:v>12:03:29</c:v>
                </c:pt>
                <c:pt idx="4946">
                  <c:v>12:03:30</c:v>
                </c:pt>
                <c:pt idx="4947">
                  <c:v>12:03:31</c:v>
                </c:pt>
                <c:pt idx="4948">
                  <c:v>12:03:32</c:v>
                </c:pt>
                <c:pt idx="4949">
                  <c:v>12:03:33</c:v>
                </c:pt>
                <c:pt idx="4950">
                  <c:v>12:03:34</c:v>
                </c:pt>
                <c:pt idx="4951">
                  <c:v>12:03:35</c:v>
                </c:pt>
                <c:pt idx="4952">
                  <c:v>12:03:36</c:v>
                </c:pt>
                <c:pt idx="4953">
                  <c:v>12:03:37</c:v>
                </c:pt>
                <c:pt idx="4954">
                  <c:v>12:03:38</c:v>
                </c:pt>
                <c:pt idx="4955">
                  <c:v>12:03:39</c:v>
                </c:pt>
                <c:pt idx="4956">
                  <c:v>12:03:40</c:v>
                </c:pt>
                <c:pt idx="4957">
                  <c:v>12:03:41</c:v>
                </c:pt>
                <c:pt idx="4958">
                  <c:v>12:03:42</c:v>
                </c:pt>
                <c:pt idx="4959">
                  <c:v>12:03:43</c:v>
                </c:pt>
                <c:pt idx="4960">
                  <c:v>12:03:44</c:v>
                </c:pt>
                <c:pt idx="4961">
                  <c:v>12:03:45</c:v>
                </c:pt>
                <c:pt idx="4962">
                  <c:v>12:03:46</c:v>
                </c:pt>
                <c:pt idx="4963">
                  <c:v>12:03:47</c:v>
                </c:pt>
                <c:pt idx="4964">
                  <c:v>12:03:48</c:v>
                </c:pt>
                <c:pt idx="4965">
                  <c:v>12:03:49</c:v>
                </c:pt>
                <c:pt idx="4966">
                  <c:v>12:03:50</c:v>
                </c:pt>
                <c:pt idx="4967">
                  <c:v>12:03:51</c:v>
                </c:pt>
                <c:pt idx="4968">
                  <c:v>12:03:52</c:v>
                </c:pt>
                <c:pt idx="4969">
                  <c:v>12:03:53</c:v>
                </c:pt>
                <c:pt idx="4970">
                  <c:v>12:03:54</c:v>
                </c:pt>
                <c:pt idx="4971">
                  <c:v>12:03:55</c:v>
                </c:pt>
                <c:pt idx="4972">
                  <c:v>12:03:56</c:v>
                </c:pt>
                <c:pt idx="4973">
                  <c:v>12:03:57</c:v>
                </c:pt>
                <c:pt idx="4974">
                  <c:v>12:03:58</c:v>
                </c:pt>
                <c:pt idx="4975">
                  <c:v>12:03:59</c:v>
                </c:pt>
                <c:pt idx="4976">
                  <c:v>12:04:00</c:v>
                </c:pt>
                <c:pt idx="4977">
                  <c:v>12:04:01</c:v>
                </c:pt>
                <c:pt idx="4978">
                  <c:v>12:04:02</c:v>
                </c:pt>
                <c:pt idx="4979">
                  <c:v>12:04:03</c:v>
                </c:pt>
                <c:pt idx="4980">
                  <c:v>12:04:04</c:v>
                </c:pt>
                <c:pt idx="4981">
                  <c:v>12:04:05</c:v>
                </c:pt>
                <c:pt idx="4982">
                  <c:v>12:04:06</c:v>
                </c:pt>
                <c:pt idx="4983">
                  <c:v>12:04:07</c:v>
                </c:pt>
                <c:pt idx="4984">
                  <c:v>12:04:08</c:v>
                </c:pt>
                <c:pt idx="4985">
                  <c:v>12:04:09</c:v>
                </c:pt>
                <c:pt idx="4986">
                  <c:v>12:04:10</c:v>
                </c:pt>
                <c:pt idx="4987">
                  <c:v>12:04:11</c:v>
                </c:pt>
                <c:pt idx="4988">
                  <c:v>12:04:12</c:v>
                </c:pt>
                <c:pt idx="4989">
                  <c:v>12:04:13</c:v>
                </c:pt>
                <c:pt idx="4990">
                  <c:v>12:04:14</c:v>
                </c:pt>
                <c:pt idx="4991">
                  <c:v>12:04:15</c:v>
                </c:pt>
                <c:pt idx="4992">
                  <c:v>12:04:16</c:v>
                </c:pt>
                <c:pt idx="4993">
                  <c:v>12:04:17</c:v>
                </c:pt>
                <c:pt idx="4994">
                  <c:v>12:04:18</c:v>
                </c:pt>
                <c:pt idx="4995">
                  <c:v>12:04:19</c:v>
                </c:pt>
                <c:pt idx="4996">
                  <c:v>12:04:20</c:v>
                </c:pt>
                <c:pt idx="4997">
                  <c:v>12:04:21</c:v>
                </c:pt>
                <c:pt idx="4998">
                  <c:v>12:04:22</c:v>
                </c:pt>
                <c:pt idx="4999">
                  <c:v>12:04:23</c:v>
                </c:pt>
                <c:pt idx="5000">
                  <c:v>12:04:24</c:v>
                </c:pt>
                <c:pt idx="5001">
                  <c:v>12:04:25</c:v>
                </c:pt>
                <c:pt idx="5002">
                  <c:v>12:04:26</c:v>
                </c:pt>
                <c:pt idx="5003">
                  <c:v>12:04:27</c:v>
                </c:pt>
                <c:pt idx="5004">
                  <c:v>12:04:28</c:v>
                </c:pt>
                <c:pt idx="5005">
                  <c:v>12:04:29</c:v>
                </c:pt>
                <c:pt idx="5006">
                  <c:v>12:04:30</c:v>
                </c:pt>
                <c:pt idx="5007">
                  <c:v>12:04:31</c:v>
                </c:pt>
                <c:pt idx="5008">
                  <c:v>12:04:32</c:v>
                </c:pt>
                <c:pt idx="5009">
                  <c:v>12:04:33</c:v>
                </c:pt>
                <c:pt idx="5010">
                  <c:v>12:04:34</c:v>
                </c:pt>
                <c:pt idx="5011">
                  <c:v>12:04:35</c:v>
                </c:pt>
                <c:pt idx="5012">
                  <c:v>12:04:36</c:v>
                </c:pt>
                <c:pt idx="5013">
                  <c:v>12:04:37</c:v>
                </c:pt>
                <c:pt idx="5014">
                  <c:v>12:04:38</c:v>
                </c:pt>
                <c:pt idx="5015">
                  <c:v>12:04:39</c:v>
                </c:pt>
                <c:pt idx="5016">
                  <c:v>12:04:40</c:v>
                </c:pt>
                <c:pt idx="5017">
                  <c:v>12:04:41</c:v>
                </c:pt>
                <c:pt idx="5018">
                  <c:v>12:04:42</c:v>
                </c:pt>
                <c:pt idx="5019">
                  <c:v>12:04:43</c:v>
                </c:pt>
                <c:pt idx="5020">
                  <c:v>12:04:44</c:v>
                </c:pt>
                <c:pt idx="5021">
                  <c:v>12:04:45</c:v>
                </c:pt>
                <c:pt idx="5022">
                  <c:v>12:04:46</c:v>
                </c:pt>
                <c:pt idx="5023">
                  <c:v>12:04:47</c:v>
                </c:pt>
                <c:pt idx="5024">
                  <c:v>12:04:48</c:v>
                </c:pt>
                <c:pt idx="5025">
                  <c:v>12:04:49</c:v>
                </c:pt>
                <c:pt idx="5026">
                  <c:v>12:04:50</c:v>
                </c:pt>
                <c:pt idx="5027">
                  <c:v>12:04:51</c:v>
                </c:pt>
                <c:pt idx="5028">
                  <c:v>12:04:52</c:v>
                </c:pt>
                <c:pt idx="5029">
                  <c:v>12:04:53</c:v>
                </c:pt>
                <c:pt idx="5030">
                  <c:v>12:04:54</c:v>
                </c:pt>
                <c:pt idx="5031">
                  <c:v>12:04:55</c:v>
                </c:pt>
                <c:pt idx="5032">
                  <c:v>12:04:56</c:v>
                </c:pt>
                <c:pt idx="5033">
                  <c:v>12:04:57</c:v>
                </c:pt>
                <c:pt idx="5034">
                  <c:v>12:04:58</c:v>
                </c:pt>
                <c:pt idx="5035">
                  <c:v>12:04:59</c:v>
                </c:pt>
                <c:pt idx="5036">
                  <c:v>12:05:00</c:v>
                </c:pt>
                <c:pt idx="5037">
                  <c:v>12:05:01</c:v>
                </c:pt>
                <c:pt idx="5038">
                  <c:v>12:05:02</c:v>
                </c:pt>
                <c:pt idx="5039">
                  <c:v>12:05:03</c:v>
                </c:pt>
                <c:pt idx="5040">
                  <c:v>12:05:04</c:v>
                </c:pt>
                <c:pt idx="5041">
                  <c:v>12:05:05</c:v>
                </c:pt>
                <c:pt idx="5042">
                  <c:v>12:05:06</c:v>
                </c:pt>
                <c:pt idx="5043">
                  <c:v>12:05:07</c:v>
                </c:pt>
                <c:pt idx="5044">
                  <c:v>12:05:08</c:v>
                </c:pt>
                <c:pt idx="5045">
                  <c:v>12:05:09</c:v>
                </c:pt>
                <c:pt idx="5046">
                  <c:v>12:05:10</c:v>
                </c:pt>
                <c:pt idx="5047">
                  <c:v>12:05:11</c:v>
                </c:pt>
                <c:pt idx="5048">
                  <c:v>12:05:12</c:v>
                </c:pt>
                <c:pt idx="5049">
                  <c:v>12:05:13</c:v>
                </c:pt>
                <c:pt idx="5050">
                  <c:v>12:05:14</c:v>
                </c:pt>
                <c:pt idx="5051">
                  <c:v>12:05:15</c:v>
                </c:pt>
                <c:pt idx="5052">
                  <c:v>12:05:16</c:v>
                </c:pt>
                <c:pt idx="5053">
                  <c:v>12:05:17</c:v>
                </c:pt>
                <c:pt idx="5054">
                  <c:v>12:05:18</c:v>
                </c:pt>
                <c:pt idx="5055">
                  <c:v>12:05:19</c:v>
                </c:pt>
                <c:pt idx="5056">
                  <c:v>12:05:20</c:v>
                </c:pt>
                <c:pt idx="5057">
                  <c:v>12:05:21</c:v>
                </c:pt>
                <c:pt idx="5058">
                  <c:v>12:05:22</c:v>
                </c:pt>
                <c:pt idx="5059">
                  <c:v>12:05:23</c:v>
                </c:pt>
                <c:pt idx="5060">
                  <c:v>12:05:24</c:v>
                </c:pt>
                <c:pt idx="5061">
                  <c:v>12:05:25</c:v>
                </c:pt>
                <c:pt idx="5062">
                  <c:v>12:05:26</c:v>
                </c:pt>
                <c:pt idx="5063">
                  <c:v>12:05:27</c:v>
                </c:pt>
                <c:pt idx="5064">
                  <c:v>12:05:28</c:v>
                </c:pt>
                <c:pt idx="5065">
                  <c:v>12:05:29</c:v>
                </c:pt>
                <c:pt idx="5066">
                  <c:v>12:05:30</c:v>
                </c:pt>
                <c:pt idx="5067">
                  <c:v>12:05:31</c:v>
                </c:pt>
                <c:pt idx="5068">
                  <c:v>12:05:32</c:v>
                </c:pt>
                <c:pt idx="5069">
                  <c:v>12:05:33</c:v>
                </c:pt>
                <c:pt idx="5070">
                  <c:v>12:05:34</c:v>
                </c:pt>
                <c:pt idx="5071">
                  <c:v>12:05:35</c:v>
                </c:pt>
                <c:pt idx="5072">
                  <c:v>12:05:36</c:v>
                </c:pt>
                <c:pt idx="5073">
                  <c:v>12:05:37</c:v>
                </c:pt>
                <c:pt idx="5074">
                  <c:v>12:05:38</c:v>
                </c:pt>
                <c:pt idx="5075">
                  <c:v>12:05:39</c:v>
                </c:pt>
                <c:pt idx="5076">
                  <c:v>12:05:40</c:v>
                </c:pt>
                <c:pt idx="5077">
                  <c:v>12:05:41</c:v>
                </c:pt>
                <c:pt idx="5078">
                  <c:v>12:05:42</c:v>
                </c:pt>
                <c:pt idx="5079">
                  <c:v>12:05:43</c:v>
                </c:pt>
                <c:pt idx="5080">
                  <c:v>12:05:44</c:v>
                </c:pt>
                <c:pt idx="5081">
                  <c:v>12:05:45</c:v>
                </c:pt>
                <c:pt idx="5082">
                  <c:v>12:05:46</c:v>
                </c:pt>
                <c:pt idx="5083">
                  <c:v>12:05:47</c:v>
                </c:pt>
                <c:pt idx="5084">
                  <c:v>12:05:48</c:v>
                </c:pt>
                <c:pt idx="5085">
                  <c:v>12:05:49</c:v>
                </c:pt>
                <c:pt idx="5086">
                  <c:v>12:05:50</c:v>
                </c:pt>
                <c:pt idx="5087">
                  <c:v>12:05:51</c:v>
                </c:pt>
                <c:pt idx="5088">
                  <c:v>12:05:52</c:v>
                </c:pt>
                <c:pt idx="5089">
                  <c:v>12:05:53</c:v>
                </c:pt>
                <c:pt idx="5090">
                  <c:v>12:05:54</c:v>
                </c:pt>
                <c:pt idx="5091">
                  <c:v>12:05:55</c:v>
                </c:pt>
                <c:pt idx="5092">
                  <c:v>12:05:56</c:v>
                </c:pt>
                <c:pt idx="5093">
                  <c:v>12:05:57</c:v>
                </c:pt>
                <c:pt idx="5094">
                  <c:v>12:05:58</c:v>
                </c:pt>
                <c:pt idx="5095">
                  <c:v>12:05:59</c:v>
                </c:pt>
                <c:pt idx="5096">
                  <c:v>12:06:00</c:v>
                </c:pt>
                <c:pt idx="5097">
                  <c:v>12:06:01</c:v>
                </c:pt>
                <c:pt idx="5098">
                  <c:v>12:06:02</c:v>
                </c:pt>
                <c:pt idx="5099">
                  <c:v>12:06:03</c:v>
                </c:pt>
                <c:pt idx="5100">
                  <c:v>12:06:04</c:v>
                </c:pt>
                <c:pt idx="5101">
                  <c:v>12:06:05</c:v>
                </c:pt>
                <c:pt idx="5102">
                  <c:v>12:06:06</c:v>
                </c:pt>
                <c:pt idx="5103">
                  <c:v>12:06:07</c:v>
                </c:pt>
                <c:pt idx="5104">
                  <c:v>12:06:08</c:v>
                </c:pt>
                <c:pt idx="5105">
                  <c:v>12:06:09</c:v>
                </c:pt>
                <c:pt idx="5106">
                  <c:v>12:06:10</c:v>
                </c:pt>
                <c:pt idx="5107">
                  <c:v>12:06:11</c:v>
                </c:pt>
                <c:pt idx="5108">
                  <c:v>12:06:12</c:v>
                </c:pt>
                <c:pt idx="5109">
                  <c:v>12:06:13</c:v>
                </c:pt>
                <c:pt idx="5110">
                  <c:v>12:06:14</c:v>
                </c:pt>
                <c:pt idx="5111">
                  <c:v>12:06:15</c:v>
                </c:pt>
                <c:pt idx="5112">
                  <c:v>12:06:16</c:v>
                </c:pt>
                <c:pt idx="5113">
                  <c:v>12:06:17</c:v>
                </c:pt>
                <c:pt idx="5114">
                  <c:v>12:06:18</c:v>
                </c:pt>
                <c:pt idx="5115">
                  <c:v>12:06:19</c:v>
                </c:pt>
                <c:pt idx="5116">
                  <c:v>12:06:20</c:v>
                </c:pt>
                <c:pt idx="5117">
                  <c:v>12:06:21</c:v>
                </c:pt>
                <c:pt idx="5118">
                  <c:v>12:06:22</c:v>
                </c:pt>
                <c:pt idx="5119">
                  <c:v>12:06:23</c:v>
                </c:pt>
                <c:pt idx="5120">
                  <c:v>12:06:24</c:v>
                </c:pt>
                <c:pt idx="5121">
                  <c:v>12:06:25</c:v>
                </c:pt>
                <c:pt idx="5122">
                  <c:v>12:06:26</c:v>
                </c:pt>
                <c:pt idx="5123">
                  <c:v>12:06:27</c:v>
                </c:pt>
                <c:pt idx="5124">
                  <c:v>12:06:28</c:v>
                </c:pt>
                <c:pt idx="5125">
                  <c:v>12:06:29</c:v>
                </c:pt>
                <c:pt idx="5126">
                  <c:v>12:06:30</c:v>
                </c:pt>
                <c:pt idx="5127">
                  <c:v>12:06:31</c:v>
                </c:pt>
                <c:pt idx="5128">
                  <c:v>12:06:32</c:v>
                </c:pt>
                <c:pt idx="5129">
                  <c:v>12:06:33</c:v>
                </c:pt>
                <c:pt idx="5130">
                  <c:v>12:06:34</c:v>
                </c:pt>
                <c:pt idx="5131">
                  <c:v>12:06:35</c:v>
                </c:pt>
                <c:pt idx="5132">
                  <c:v>12:06:36</c:v>
                </c:pt>
                <c:pt idx="5133">
                  <c:v>12:06:37</c:v>
                </c:pt>
                <c:pt idx="5134">
                  <c:v>12:06:38</c:v>
                </c:pt>
                <c:pt idx="5135">
                  <c:v>12:06:39</c:v>
                </c:pt>
                <c:pt idx="5136">
                  <c:v>12:06:40</c:v>
                </c:pt>
                <c:pt idx="5137">
                  <c:v>12:06:41</c:v>
                </c:pt>
                <c:pt idx="5138">
                  <c:v>12:06:42</c:v>
                </c:pt>
                <c:pt idx="5139">
                  <c:v>12:06:43</c:v>
                </c:pt>
                <c:pt idx="5140">
                  <c:v>12:06:44</c:v>
                </c:pt>
                <c:pt idx="5141">
                  <c:v>12:06:45</c:v>
                </c:pt>
                <c:pt idx="5142">
                  <c:v>12:06:46</c:v>
                </c:pt>
                <c:pt idx="5143">
                  <c:v>12:06:47</c:v>
                </c:pt>
                <c:pt idx="5144">
                  <c:v>12:06:48</c:v>
                </c:pt>
                <c:pt idx="5145">
                  <c:v>12:06:49</c:v>
                </c:pt>
                <c:pt idx="5146">
                  <c:v>12:06:50</c:v>
                </c:pt>
                <c:pt idx="5147">
                  <c:v>12:06:51</c:v>
                </c:pt>
                <c:pt idx="5148">
                  <c:v>12:06:52</c:v>
                </c:pt>
                <c:pt idx="5149">
                  <c:v>12:06:53</c:v>
                </c:pt>
                <c:pt idx="5150">
                  <c:v>12:06:54</c:v>
                </c:pt>
                <c:pt idx="5151">
                  <c:v>12:06:55</c:v>
                </c:pt>
                <c:pt idx="5152">
                  <c:v>12:06:56</c:v>
                </c:pt>
                <c:pt idx="5153">
                  <c:v>12:06:57</c:v>
                </c:pt>
                <c:pt idx="5154">
                  <c:v>12:06:58</c:v>
                </c:pt>
                <c:pt idx="5155">
                  <c:v>12:06:59</c:v>
                </c:pt>
                <c:pt idx="5156">
                  <c:v>12:07:00</c:v>
                </c:pt>
                <c:pt idx="5157">
                  <c:v>12:07:01</c:v>
                </c:pt>
                <c:pt idx="5158">
                  <c:v>12:07:02</c:v>
                </c:pt>
                <c:pt idx="5159">
                  <c:v>12:07:03</c:v>
                </c:pt>
                <c:pt idx="5160">
                  <c:v>12:07:04</c:v>
                </c:pt>
                <c:pt idx="5161">
                  <c:v>12:07:05</c:v>
                </c:pt>
                <c:pt idx="5162">
                  <c:v>12:07:06</c:v>
                </c:pt>
                <c:pt idx="5163">
                  <c:v>12:07:07</c:v>
                </c:pt>
                <c:pt idx="5164">
                  <c:v>12:07:08</c:v>
                </c:pt>
                <c:pt idx="5165">
                  <c:v>12:07:09</c:v>
                </c:pt>
                <c:pt idx="5166">
                  <c:v>12:07:10</c:v>
                </c:pt>
                <c:pt idx="5167">
                  <c:v>12:07:11</c:v>
                </c:pt>
                <c:pt idx="5168">
                  <c:v>12:07:12</c:v>
                </c:pt>
                <c:pt idx="5169">
                  <c:v>12:07:13</c:v>
                </c:pt>
                <c:pt idx="5170">
                  <c:v>12:07:14</c:v>
                </c:pt>
                <c:pt idx="5171">
                  <c:v>12:07:15</c:v>
                </c:pt>
                <c:pt idx="5172">
                  <c:v>12:07:16</c:v>
                </c:pt>
                <c:pt idx="5173">
                  <c:v>12:07:17</c:v>
                </c:pt>
                <c:pt idx="5174">
                  <c:v>12:07:18</c:v>
                </c:pt>
                <c:pt idx="5175">
                  <c:v>12:07:19</c:v>
                </c:pt>
                <c:pt idx="5176">
                  <c:v>12:07:20</c:v>
                </c:pt>
                <c:pt idx="5177">
                  <c:v>12:07:21</c:v>
                </c:pt>
                <c:pt idx="5178">
                  <c:v>12:07:22</c:v>
                </c:pt>
                <c:pt idx="5179">
                  <c:v>12:07:23</c:v>
                </c:pt>
                <c:pt idx="5180">
                  <c:v>12:07:24</c:v>
                </c:pt>
                <c:pt idx="5181">
                  <c:v>12:07:25</c:v>
                </c:pt>
                <c:pt idx="5182">
                  <c:v>12:07:26</c:v>
                </c:pt>
                <c:pt idx="5183">
                  <c:v>12:07:27</c:v>
                </c:pt>
                <c:pt idx="5184">
                  <c:v>12:07:28</c:v>
                </c:pt>
                <c:pt idx="5185">
                  <c:v>12:07:29</c:v>
                </c:pt>
                <c:pt idx="5186">
                  <c:v>12:07:30</c:v>
                </c:pt>
                <c:pt idx="5187">
                  <c:v>12:07:31</c:v>
                </c:pt>
                <c:pt idx="5188">
                  <c:v>12:07:32</c:v>
                </c:pt>
                <c:pt idx="5189">
                  <c:v>12:07:33</c:v>
                </c:pt>
                <c:pt idx="5190">
                  <c:v>12:07:34</c:v>
                </c:pt>
                <c:pt idx="5191">
                  <c:v>12:07:35</c:v>
                </c:pt>
                <c:pt idx="5192">
                  <c:v>12:07:36</c:v>
                </c:pt>
                <c:pt idx="5193">
                  <c:v>12:07:37</c:v>
                </c:pt>
                <c:pt idx="5194">
                  <c:v>12:07:38</c:v>
                </c:pt>
                <c:pt idx="5195">
                  <c:v>12:07:39</c:v>
                </c:pt>
                <c:pt idx="5196">
                  <c:v>12:07:40</c:v>
                </c:pt>
                <c:pt idx="5197">
                  <c:v>12:07:41</c:v>
                </c:pt>
                <c:pt idx="5198">
                  <c:v>12:07:42</c:v>
                </c:pt>
                <c:pt idx="5199">
                  <c:v>12:07:43</c:v>
                </c:pt>
                <c:pt idx="5200">
                  <c:v>12:07:44</c:v>
                </c:pt>
                <c:pt idx="5201">
                  <c:v>12:07:45</c:v>
                </c:pt>
                <c:pt idx="5202">
                  <c:v>12:07:46</c:v>
                </c:pt>
                <c:pt idx="5203">
                  <c:v>12:07:47</c:v>
                </c:pt>
                <c:pt idx="5204">
                  <c:v>12:07:48</c:v>
                </c:pt>
                <c:pt idx="5205">
                  <c:v>12:07:49</c:v>
                </c:pt>
                <c:pt idx="5206">
                  <c:v>12:07:50</c:v>
                </c:pt>
                <c:pt idx="5207">
                  <c:v>12:07:51</c:v>
                </c:pt>
                <c:pt idx="5208">
                  <c:v>12:07:52</c:v>
                </c:pt>
                <c:pt idx="5209">
                  <c:v>12:07:53</c:v>
                </c:pt>
                <c:pt idx="5210">
                  <c:v>12:07:54</c:v>
                </c:pt>
                <c:pt idx="5211">
                  <c:v>12:07:55</c:v>
                </c:pt>
                <c:pt idx="5212">
                  <c:v>12:07:56</c:v>
                </c:pt>
                <c:pt idx="5213">
                  <c:v>12:07:57</c:v>
                </c:pt>
                <c:pt idx="5214">
                  <c:v>12:07:58</c:v>
                </c:pt>
                <c:pt idx="5215">
                  <c:v>12:07:59</c:v>
                </c:pt>
                <c:pt idx="5216">
                  <c:v>12:08:00</c:v>
                </c:pt>
                <c:pt idx="5217">
                  <c:v>12:08:01</c:v>
                </c:pt>
                <c:pt idx="5218">
                  <c:v>12:08:02</c:v>
                </c:pt>
                <c:pt idx="5219">
                  <c:v>12:08:03</c:v>
                </c:pt>
                <c:pt idx="5220">
                  <c:v>12:08:04</c:v>
                </c:pt>
                <c:pt idx="5221">
                  <c:v>12:08:05</c:v>
                </c:pt>
                <c:pt idx="5222">
                  <c:v>12:08:06</c:v>
                </c:pt>
                <c:pt idx="5223">
                  <c:v>12:08:07</c:v>
                </c:pt>
                <c:pt idx="5224">
                  <c:v>12:08:08</c:v>
                </c:pt>
                <c:pt idx="5225">
                  <c:v>12:08:09</c:v>
                </c:pt>
                <c:pt idx="5226">
                  <c:v>12:08:10</c:v>
                </c:pt>
                <c:pt idx="5227">
                  <c:v>12:08:11</c:v>
                </c:pt>
                <c:pt idx="5228">
                  <c:v>12:08:12</c:v>
                </c:pt>
                <c:pt idx="5229">
                  <c:v>12:08:13</c:v>
                </c:pt>
                <c:pt idx="5230">
                  <c:v>12:08:14</c:v>
                </c:pt>
                <c:pt idx="5231">
                  <c:v>12:08:15</c:v>
                </c:pt>
                <c:pt idx="5232">
                  <c:v>12:08:16</c:v>
                </c:pt>
                <c:pt idx="5233">
                  <c:v>12:08:17</c:v>
                </c:pt>
                <c:pt idx="5234">
                  <c:v>12:08:18</c:v>
                </c:pt>
                <c:pt idx="5235">
                  <c:v>12:08:19</c:v>
                </c:pt>
                <c:pt idx="5236">
                  <c:v>12:08:20</c:v>
                </c:pt>
                <c:pt idx="5237">
                  <c:v>12:08:21</c:v>
                </c:pt>
                <c:pt idx="5238">
                  <c:v>12:08:22</c:v>
                </c:pt>
                <c:pt idx="5239">
                  <c:v>12:08:23</c:v>
                </c:pt>
                <c:pt idx="5240">
                  <c:v>12:08:24</c:v>
                </c:pt>
                <c:pt idx="5241">
                  <c:v>12:08:25</c:v>
                </c:pt>
                <c:pt idx="5242">
                  <c:v>12:08:26</c:v>
                </c:pt>
                <c:pt idx="5243">
                  <c:v>12:08:27</c:v>
                </c:pt>
                <c:pt idx="5244">
                  <c:v>12:08:28</c:v>
                </c:pt>
                <c:pt idx="5245">
                  <c:v>12:08:29</c:v>
                </c:pt>
                <c:pt idx="5246">
                  <c:v>12:08:30</c:v>
                </c:pt>
                <c:pt idx="5247">
                  <c:v>12:08:31</c:v>
                </c:pt>
                <c:pt idx="5248">
                  <c:v>12:08:32</c:v>
                </c:pt>
                <c:pt idx="5249">
                  <c:v>12:08:33</c:v>
                </c:pt>
                <c:pt idx="5250">
                  <c:v>12:08:34</c:v>
                </c:pt>
                <c:pt idx="5251">
                  <c:v>12:08:35</c:v>
                </c:pt>
                <c:pt idx="5252">
                  <c:v>12:08:36</c:v>
                </c:pt>
                <c:pt idx="5253">
                  <c:v>12:08:37</c:v>
                </c:pt>
                <c:pt idx="5254">
                  <c:v>12:08:38</c:v>
                </c:pt>
                <c:pt idx="5255">
                  <c:v>12:08:39</c:v>
                </c:pt>
                <c:pt idx="5256">
                  <c:v>12:08:40</c:v>
                </c:pt>
                <c:pt idx="5257">
                  <c:v>12:08:41</c:v>
                </c:pt>
                <c:pt idx="5258">
                  <c:v>12:08:42</c:v>
                </c:pt>
                <c:pt idx="5259">
                  <c:v>12:08:43</c:v>
                </c:pt>
                <c:pt idx="5260">
                  <c:v>12:08:44</c:v>
                </c:pt>
                <c:pt idx="5261">
                  <c:v>12:08:45</c:v>
                </c:pt>
                <c:pt idx="5262">
                  <c:v>12:08:46</c:v>
                </c:pt>
                <c:pt idx="5263">
                  <c:v>12:08:47</c:v>
                </c:pt>
                <c:pt idx="5264">
                  <c:v>12:08:48</c:v>
                </c:pt>
                <c:pt idx="5265">
                  <c:v>12:08:49</c:v>
                </c:pt>
                <c:pt idx="5266">
                  <c:v>12:08:50</c:v>
                </c:pt>
                <c:pt idx="5267">
                  <c:v>12:08:51</c:v>
                </c:pt>
                <c:pt idx="5268">
                  <c:v>12:08:52</c:v>
                </c:pt>
                <c:pt idx="5269">
                  <c:v>12:08:53</c:v>
                </c:pt>
                <c:pt idx="5270">
                  <c:v>12:08:54</c:v>
                </c:pt>
                <c:pt idx="5271">
                  <c:v>12:08:55</c:v>
                </c:pt>
                <c:pt idx="5272">
                  <c:v>12:08:56</c:v>
                </c:pt>
                <c:pt idx="5273">
                  <c:v>12:08:57</c:v>
                </c:pt>
                <c:pt idx="5274">
                  <c:v>12:08:58</c:v>
                </c:pt>
                <c:pt idx="5275">
                  <c:v>12:08:59</c:v>
                </c:pt>
                <c:pt idx="5276">
                  <c:v>12:09:00</c:v>
                </c:pt>
                <c:pt idx="5277">
                  <c:v>12:09:01</c:v>
                </c:pt>
                <c:pt idx="5278">
                  <c:v>12:09:02</c:v>
                </c:pt>
                <c:pt idx="5279">
                  <c:v>12:09:03</c:v>
                </c:pt>
                <c:pt idx="5280">
                  <c:v>12:09:04</c:v>
                </c:pt>
                <c:pt idx="5281">
                  <c:v>12:09:05</c:v>
                </c:pt>
                <c:pt idx="5282">
                  <c:v>12:09:06</c:v>
                </c:pt>
                <c:pt idx="5283">
                  <c:v>12:09:07</c:v>
                </c:pt>
                <c:pt idx="5284">
                  <c:v>12:09:08</c:v>
                </c:pt>
                <c:pt idx="5285">
                  <c:v>12:09:09</c:v>
                </c:pt>
                <c:pt idx="5286">
                  <c:v>12:09:10</c:v>
                </c:pt>
                <c:pt idx="5287">
                  <c:v>12:09:11</c:v>
                </c:pt>
                <c:pt idx="5288">
                  <c:v>12:09:12</c:v>
                </c:pt>
                <c:pt idx="5289">
                  <c:v>12:09:13</c:v>
                </c:pt>
                <c:pt idx="5290">
                  <c:v>12:09:14</c:v>
                </c:pt>
                <c:pt idx="5291">
                  <c:v>12:09:15</c:v>
                </c:pt>
                <c:pt idx="5292">
                  <c:v>12:09:16</c:v>
                </c:pt>
                <c:pt idx="5293">
                  <c:v>12:09:17</c:v>
                </c:pt>
                <c:pt idx="5294">
                  <c:v>12:09:18</c:v>
                </c:pt>
                <c:pt idx="5295">
                  <c:v>12:09:19</c:v>
                </c:pt>
                <c:pt idx="5296">
                  <c:v>12:09:20</c:v>
                </c:pt>
                <c:pt idx="5297">
                  <c:v>12:09:21</c:v>
                </c:pt>
                <c:pt idx="5298">
                  <c:v>12:09:22</c:v>
                </c:pt>
                <c:pt idx="5299">
                  <c:v>12:09:23</c:v>
                </c:pt>
                <c:pt idx="5300">
                  <c:v>12:09:24</c:v>
                </c:pt>
                <c:pt idx="5301">
                  <c:v>12:09:25</c:v>
                </c:pt>
                <c:pt idx="5302">
                  <c:v>12:09:26</c:v>
                </c:pt>
                <c:pt idx="5303">
                  <c:v>12:09:27</c:v>
                </c:pt>
                <c:pt idx="5304">
                  <c:v>12:09:28</c:v>
                </c:pt>
                <c:pt idx="5305">
                  <c:v>12:09:29</c:v>
                </c:pt>
                <c:pt idx="5306">
                  <c:v>12:09:30</c:v>
                </c:pt>
                <c:pt idx="5307">
                  <c:v>12:09:31</c:v>
                </c:pt>
                <c:pt idx="5308">
                  <c:v>12:09:32</c:v>
                </c:pt>
                <c:pt idx="5309">
                  <c:v>12:09:33</c:v>
                </c:pt>
                <c:pt idx="5310">
                  <c:v>12:09:34</c:v>
                </c:pt>
                <c:pt idx="5311">
                  <c:v>12:09:35</c:v>
                </c:pt>
                <c:pt idx="5312">
                  <c:v>12:09:36</c:v>
                </c:pt>
                <c:pt idx="5313">
                  <c:v>12:09:37</c:v>
                </c:pt>
                <c:pt idx="5314">
                  <c:v>12:09:38</c:v>
                </c:pt>
                <c:pt idx="5315">
                  <c:v>12:09:39</c:v>
                </c:pt>
                <c:pt idx="5316">
                  <c:v>12:09:40</c:v>
                </c:pt>
                <c:pt idx="5317">
                  <c:v>12:09:41</c:v>
                </c:pt>
                <c:pt idx="5318">
                  <c:v>12:09:42</c:v>
                </c:pt>
                <c:pt idx="5319">
                  <c:v>12:09:43</c:v>
                </c:pt>
                <c:pt idx="5320">
                  <c:v>12:09:44</c:v>
                </c:pt>
                <c:pt idx="5321">
                  <c:v>12:09:45</c:v>
                </c:pt>
                <c:pt idx="5322">
                  <c:v>12:09:46</c:v>
                </c:pt>
                <c:pt idx="5323">
                  <c:v>12:09:47</c:v>
                </c:pt>
                <c:pt idx="5324">
                  <c:v>12:09:48</c:v>
                </c:pt>
                <c:pt idx="5325">
                  <c:v>12:09:49</c:v>
                </c:pt>
                <c:pt idx="5326">
                  <c:v>12:09:50</c:v>
                </c:pt>
                <c:pt idx="5327">
                  <c:v>12:09:51</c:v>
                </c:pt>
                <c:pt idx="5328">
                  <c:v>12:09:52</c:v>
                </c:pt>
                <c:pt idx="5329">
                  <c:v>12:09:53</c:v>
                </c:pt>
                <c:pt idx="5330">
                  <c:v>12:09:54</c:v>
                </c:pt>
                <c:pt idx="5331">
                  <c:v>12:09:55</c:v>
                </c:pt>
                <c:pt idx="5332">
                  <c:v>12:09:56</c:v>
                </c:pt>
                <c:pt idx="5333">
                  <c:v>12:09:57</c:v>
                </c:pt>
                <c:pt idx="5334">
                  <c:v>12:09:58</c:v>
                </c:pt>
                <c:pt idx="5335">
                  <c:v>12:09:59</c:v>
                </c:pt>
                <c:pt idx="5336">
                  <c:v>12:10:00</c:v>
                </c:pt>
                <c:pt idx="5337">
                  <c:v>12:10:01</c:v>
                </c:pt>
                <c:pt idx="5338">
                  <c:v>12:10:02</c:v>
                </c:pt>
                <c:pt idx="5339">
                  <c:v>12:10:03</c:v>
                </c:pt>
                <c:pt idx="5340">
                  <c:v>12:10:04</c:v>
                </c:pt>
                <c:pt idx="5341">
                  <c:v>12:10:05</c:v>
                </c:pt>
                <c:pt idx="5342">
                  <c:v>12:10:06</c:v>
                </c:pt>
                <c:pt idx="5343">
                  <c:v>12:10:07</c:v>
                </c:pt>
                <c:pt idx="5344">
                  <c:v>12:10:08</c:v>
                </c:pt>
                <c:pt idx="5345">
                  <c:v>12:10:09</c:v>
                </c:pt>
                <c:pt idx="5346">
                  <c:v>12:10:10</c:v>
                </c:pt>
                <c:pt idx="5347">
                  <c:v>12:10:11</c:v>
                </c:pt>
                <c:pt idx="5348">
                  <c:v>12:10:12</c:v>
                </c:pt>
                <c:pt idx="5349">
                  <c:v>12:10:13</c:v>
                </c:pt>
                <c:pt idx="5350">
                  <c:v>12:10:14</c:v>
                </c:pt>
                <c:pt idx="5351">
                  <c:v>12:10:15</c:v>
                </c:pt>
                <c:pt idx="5352">
                  <c:v>12:10:16</c:v>
                </c:pt>
                <c:pt idx="5353">
                  <c:v>12:10:17</c:v>
                </c:pt>
                <c:pt idx="5354">
                  <c:v>12:10:18</c:v>
                </c:pt>
                <c:pt idx="5355">
                  <c:v>12:10:19</c:v>
                </c:pt>
                <c:pt idx="5356">
                  <c:v>12:10:20</c:v>
                </c:pt>
                <c:pt idx="5357">
                  <c:v>12:10:21</c:v>
                </c:pt>
                <c:pt idx="5358">
                  <c:v>12:10:22</c:v>
                </c:pt>
                <c:pt idx="5359">
                  <c:v>12:10:23</c:v>
                </c:pt>
                <c:pt idx="5360">
                  <c:v>12:10:24</c:v>
                </c:pt>
                <c:pt idx="5361">
                  <c:v>12:10:25</c:v>
                </c:pt>
                <c:pt idx="5362">
                  <c:v>12:10:26</c:v>
                </c:pt>
                <c:pt idx="5363">
                  <c:v>12:10:27</c:v>
                </c:pt>
                <c:pt idx="5364">
                  <c:v>12:10:28</c:v>
                </c:pt>
                <c:pt idx="5365">
                  <c:v>12:10:29</c:v>
                </c:pt>
                <c:pt idx="5366">
                  <c:v>12:10:30</c:v>
                </c:pt>
                <c:pt idx="5367">
                  <c:v>12:10:31</c:v>
                </c:pt>
                <c:pt idx="5368">
                  <c:v>12:10:32</c:v>
                </c:pt>
                <c:pt idx="5369">
                  <c:v>12:10:33</c:v>
                </c:pt>
                <c:pt idx="5370">
                  <c:v>12:10:34</c:v>
                </c:pt>
                <c:pt idx="5371">
                  <c:v>12:10:35</c:v>
                </c:pt>
                <c:pt idx="5372">
                  <c:v>12:10:36</c:v>
                </c:pt>
                <c:pt idx="5373">
                  <c:v>12:10:37</c:v>
                </c:pt>
                <c:pt idx="5374">
                  <c:v>12:10:38</c:v>
                </c:pt>
                <c:pt idx="5375">
                  <c:v>12:10:39</c:v>
                </c:pt>
                <c:pt idx="5376">
                  <c:v>12:10:40</c:v>
                </c:pt>
                <c:pt idx="5377">
                  <c:v>12:10:41</c:v>
                </c:pt>
                <c:pt idx="5378">
                  <c:v>12:10:42</c:v>
                </c:pt>
                <c:pt idx="5379">
                  <c:v>12:10:43</c:v>
                </c:pt>
                <c:pt idx="5380">
                  <c:v>12:10:44</c:v>
                </c:pt>
                <c:pt idx="5381">
                  <c:v>12:10:45</c:v>
                </c:pt>
                <c:pt idx="5382">
                  <c:v>12:10:46</c:v>
                </c:pt>
                <c:pt idx="5383">
                  <c:v>12:10:47</c:v>
                </c:pt>
                <c:pt idx="5384">
                  <c:v>12:10:48</c:v>
                </c:pt>
                <c:pt idx="5385">
                  <c:v>12:10:49</c:v>
                </c:pt>
                <c:pt idx="5386">
                  <c:v>12:10:50</c:v>
                </c:pt>
                <c:pt idx="5387">
                  <c:v>12:10:51</c:v>
                </c:pt>
                <c:pt idx="5388">
                  <c:v>12:10:52</c:v>
                </c:pt>
                <c:pt idx="5389">
                  <c:v>12:10:53</c:v>
                </c:pt>
                <c:pt idx="5390">
                  <c:v>12:10:54</c:v>
                </c:pt>
                <c:pt idx="5391">
                  <c:v>12:10:55</c:v>
                </c:pt>
                <c:pt idx="5392">
                  <c:v>12:10:56</c:v>
                </c:pt>
                <c:pt idx="5393">
                  <c:v>12:10:57</c:v>
                </c:pt>
                <c:pt idx="5394">
                  <c:v>12:10:58</c:v>
                </c:pt>
                <c:pt idx="5395">
                  <c:v>12:10:59</c:v>
                </c:pt>
                <c:pt idx="5396">
                  <c:v>12:11:00</c:v>
                </c:pt>
                <c:pt idx="5397">
                  <c:v>12:11:01</c:v>
                </c:pt>
                <c:pt idx="5398">
                  <c:v>12:11:02</c:v>
                </c:pt>
                <c:pt idx="5399">
                  <c:v>12:11:03</c:v>
                </c:pt>
                <c:pt idx="5400">
                  <c:v>12:11:04</c:v>
                </c:pt>
                <c:pt idx="5401">
                  <c:v>12:11:05</c:v>
                </c:pt>
                <c:pt idx="5402">
                  <c:v>12:11:06</c:v>
                </c:pt>
                <c:pt idx="5403">
                  <c:v>12:11:07</c:v>
                </c:pt>
                <c:pt idx="5404">
                  <c:v>12:11:08</c:v>
                </c:pt>
                <c:pt idx="5405">
                  <c:v>12:11:09</c:v>
                </c:pt>
                <c:pt idx="5406">
                  <c:v>12:11:10</c:v>
                </c:pt>
                <c:pt idx="5407">
                  <c:v>12:11:11</c:v>
                </c:pt>
                <c:pt idx="5408">
                  <c:v>12:11:12</c:v>
                </c:pt>
                <c:pt idx="5409">
                  <c:v>12:11:13</c:v>
                </c:pt>
                <c:pt idx="5410">
                  <c:v>12:11:14</c:v>
                </c:pt>
                <c:pt idx="5411">
                  <c:v>12:11:15</c:v>
                </c:pt>
                <c:pt idx="5412">
                  <c:v>12:11:16</c:v>
                </c:pt>
                <c:pt idx="5413">
                  <c:v>12:11:17</c:v>
                </c:pt>
                <c:pt idx="5414">
                  <c:v>12:11:18</c:v>
                </c:pt>
                <c:pt idx="5415">
                  <c:v>12:11:19</c:v>
                </c:pt>
                <c:pt idx="5416">
                  <c:v>12:11:20</c:v>
                </c:pt>
                <c:pt idx="5417">
                  <c:v>12:11:21</c:v>
                </c:pt>
                <c:pt idx="5418">
                  <c:v>12:11:22</c:v>
                </c:pt>
                <c:pt idx="5419">
                  <c:v>12:11:23</c:v>
                </c:pt>
                <c:pt idx="5420">
                  <c:v>12:11:24</c:v>
                </c:pt>
                <c:pt idx="5421">
                  <c:v>12:11:25</c:v>
                </c:pt>
                <c:pt idx="5422">
                  <c:v>12:11:26</c:v>
                </c:pt>
                <c:pt idx="5423">
                  <c:v>12:11:27</c:v>
                </c:pt>
                <c:pt idx="5424">
                  <c:v>12:11:28</c:v>
                </c:pt>
                <c:pt idx="5425">
                  <c:v>12:11:29</c:v>
                </c:pt>
                <c:pt idx="5426">
                  <c:v>12:11:30</c:v>
                </c:pt>
                <c:pt idx="5427">
                  <c:v>12:11:31</c:v>
                </c:pt>
                <c:pt idx="5428">
                  <c:v>12:11:32</c:v>
                </c:pt>
                <c:pt idx="5429">
                  <c:v>12:11:33</c:v>
                </c:pt>
                <c:pt idx="5430">
                  <c:v>12:11:34</c:v>
                </c:pt>
                <c:pt idx="5431">
                  <c:v>12:11:35</c:v>
                </c:pt>
                <c:pt idx="5432">
                  <c:v>12:11:36</c:v>
                </c:pt>
                <c:pt idx="5433">
                  <c:v>12:11:37</c:v>
                </c:pt>
                <c:pt idx="5434">
                  <c:v>12:11:38</c:v>
                </c:pt>
                <c:pt idx="5435">
                  <c:v>12:11:39</c:v>
                </c:pt>
                <c:pt idx="5436">
                  <c:v>12:11:40</c:v>
                </c:pt>
                <c:pt idx="5437">
                  <c:v>12:11:41</c:v>
                </c:pt>
                <c:pt idx="5438">
                  <c:v>12:11:42</c:v>
                </c:pt>
                <c:pt idx="5439">
                  <c:v>12:11:43</c:v>
                </c:pt>
                <c:pt idx="5440">
                  <c:v>12:11:44</c:v>
                </c:pt>
                <c:pt idx="5441">
                  <c:v>12:11:45</c:v>
                </c:pt>
                <c:pt idx="5442">
                  <c:v>12:11:46</c:v>
                </c:pt>
                <c:pt idx="5443">
                  <c:v>12:11:47</c:v>
                </c:pt>
                <c:pt idx="5444">
                  <c:v>12:11:48</c:v>
                </c:pt>
                <c:pt idx="5445">
                  <c:v>12:11:49</c:v>
                </c:pt>
                <c:pt idx="5446">
                  <c:v>12:11:50</c:v>
                </c:pt>
                <c:pt idx="5447">
                  <c:v>12:11:51</c:v>
                </c:pt>
                <c:pt idx="5448">
                  <c:v>12:11:52</c:v>
                </c:pt>
                <c:pt idx="5449">
                  <c:v>12:11:53</c:v>
                </c:pt>
                <c:pt idx="5450">
                  <c:v>12:11:54</c:v>
                </c:pt>
                <c:pt idx="5451">
                  <c:v>12:11:55</c:v>
                </c:pt>
                <c:pt idx="5452">
                  <c:v>12:11:56</c:v>
                </c:pt>
                <c:pt idx="5453">
                  <c:v>12:11:57</c:v>
                </c:pt>
                <c:pt idx="5454">
                  <c:v>12:11:58</c:v>
                </c:pt>
                <c:pt idx="5455">
                  <c:v>12:11:59</c:v>
                </c:pt>
                <c:pt idx="5456">
                  <c:v>12:12:00</c:v>
                </c:pt>
                <c:pt idx="5457">
                  <c:v>12:12:01</c:v>
                </c:pt>
                <c:pt idx="5458">
                  <c:v>12:12:02</c:v>
                </c:pt>
                <c:pt idx="5459">
                  <c:v>12:12:03</c:v>
                </c:pt>
                <c:pt idx="5460">
                  <c:v>12:12:04</c:v>
                </c:pt>
                <c:pt idx="5461">
                  <c:v>12:12:05</c:v>
                </c:pt>
                <c:pt idx="5462">
                  <c:v>12:12:06</c:v>
                </c:pt>
                <c:pt idx="5463">
                  <c:v>12:12:07</c:v>
                </c:pt>
                <c:pt idx="5464">
                  <c:v>12:12:08</c:v>
                </c:pt>
                <c:pt idx="5465">
                  <c:v>12:12:09</c:v>
                </c:pt>
                <c:pt idx="5466">
                  <c:v>12:12:10</c:v>
                </c:pt>
                <c:pt idx="5467">
                  <c:v>12:12:11</c:v>
                </c:pt>
                <c:pt idx="5468">
                  <c:v>12:12:12</c:v>
                </c:pt>
                <c:pt idx="5469">
                  <c:v>12:12:13</c:v>
                </c:pt>
                <c:pt idx="5470">
                  <c:v>12:12:14</c:v>
                </c:pt>
                <c:pt idx="5471">
                  <c:v>12:12:15</c:v>
                </c:pt>
                <c:pt idx="5472">
                  <c:v>12:12:16</c:v>
                </c:pt>
                <c:pt idx="5473">
                  <c:v>12:12:17</c:v>
                </c:pt>
                <c:pt idx="5474">
                  <c:v>12:12:18</c:v>
                </c:pt>
                <c:pt idx="5475">
                  <c:v>12:12:19</c:v>
                </c:pt>
                <c:pt idx="5476">
                  <c:v>12:12:20</c:v>
                </c:pt>
                <c:pt idx="5477">
                  <c:v>12:12:21</c:v>
                </c:pt>
                <c:pt idx="5478">
                  <c:v>12:12:22</c:v>
                </c:pt>
                <c:pt idx="5479">
                  <c:v>12:12:23</c:v>
                </c:pt>
                <c:pt idx="5480">
                  <c:v>12:12:24</c:v>
                </c:pt>
                <c:pt idx="5481">
                  <c:v>12:12:25</c:v>
                </c:pt>
                <c:pt idx="5482">
                  <c:v>12:12:26</c:v>
                </c:pt>
                <c:pt idx="5483">
                  <c:v>12:12:27</c:v>
                </c:pt>
                <c:pt idx="5484">
                  <c:v>12:12:28</c:v>
                </c:pt>
                <c:pt idx="5485">
                  <c:v>12:12:29</c:v>
                </c:pt>
                <c:pt idx="5486">
                  <c:v>12:12:30</c:v>
                </c:pt>
                <c:pt idx="5487">
                  <c:v>12:12:31</c:v>
                </c:pt>
                <c:pt idx="5488">
                  <c:v>12:12:32</c:v>
                </c:pt>
                <c:pt idx="5489">
                  <c:v>12:12:33</c:v>
                </c:pt>
                <c:pt idx="5490">
                  <c:v>12:12:34</c:v>
                </c:pt>
                <c:pt idx="5491">
                  <c:v>12:12:35</c:v>
                </c:pt>
                <c:pt idx="5492">
                  <c:v>12:12:36</c:v>
                </c:pt>
                <c:pt idx="5493">
                  <c:v>12:12:37</c:v>
                </c:pt>
                <c:pt idx="5494">
                  <c:v>12:12:38</c:v>
                </c:pt>
                <c:pt idx="5495">
                  <c:v>12:12:39</c:v>
                </c:pt>
                <c:pt idx="5496">
                  <c:v>12:12:40</c:v>
                </c:pt>
                <c:pt idx="5497">
                  <c:v>12:12:41</c:v>
                </c:pt>
                <c:pt idx="5498">
                  <c:v>12:12:42</c:v>
                </c:pt>
                <c:pt idx="5499">
                  <c:v>12:12:43</c:v>
                </c:pt>
                <c:pt idx="5500">
                  <c:v>12:12:44</c:v>
                </c:pt>
                <c:pt idx="5501">
                  <c:v>12:12:45</c:v>
                </c:pt>
                <c:pt idx="5502">
                  <c:v>12:12:46</c:v>
                </c:pt>
                <c:pt idx="5503">
                  <c:v>12:12:47</c:v>
                </c:pt>
                <c:pt idx="5504">
                  <c:v>12:12:48</c:v>
                </c:pt>
                <c:pt idx="5505">
                  <c:v>12:12:49</c:v>
                </c:pt>
                <c:pt idx="5506">
                  <c:v>12:12:50</c:v>
                </c:pt>
                <c:pt idx="5507">
                  <c:v>12:12:51</c:v>
                </c:pt>
                <c:pt idx="5508">
                  <c:v>12:12:52</c:v>
                </c:pt>
                <c:pt idx="5509">
                  <c:v>12:12:53</c:v>
                </c:pt>
                <c:pt idx="5510">
                  <c:v>12:12:54</c:v>
                </c:pt>
                <c:pt idx="5511">
                  <c:v>12:12:55</c:v>
                </c:pt>
                <c:pt idx="5512">
                  <c:v>12:12:56</c:v>
                </c:pt>
                <c:pt idx="5513">
                  <c:v>12:12:57</c:v>
                </c:pt>
                <c:pt idx="5514">
                  <c:v>12:12:58</c:v>
                </c:pt>
                <c:pt idx="5515">
                  <c:v>12:12:59</c:v>
                </c:pt>
                <c:pt idx="5516">
                  <c:v>12:13:00</c:v>
                </c:pt>
                <c:pt idx="5517">
                  <c:v>12:13:01</c:v>
                </c:pt>
                <c:pt idx="5518">
                  <c:v>12:13:02</c:v>
                </c:pt>
                <c:pt idx="5519">
                  <c:v>12:13:03</c:v>
                </c:pt>
                <c:pt idx="5520">
                  <c:v>12:13:04</c:v>
                </c:pt>
                <c:pt idx="5521">
                  <c:v>12:13:05</c:v>
                </c:pt>
                <c:pt idx="5522">
                  <c:v>12:13:06</c:v>
                </c:pt>
                <c:pt idx="5523">
                  <c:v>12:13:07</c:v>
                </c:pt>
                <c:pt idx="5524">
                  <c:v>12:13:08</c:v>
                </c:pt>
                <c:pt idx="5525">
                  <c:v>12:13:09</c:v>
                </c:pt>
                <c:pt idx="5526">
                  <c:v>12:13:10</c:v>
                </c:pt>
                <c:pt idx="5527">
                  <c:v>12:13:11</c:v>
                </c:pt>
                <c:pt idx="5528">
                  <c:v>12:13:12</c:v>
                </c:pt>
                <c:pt idx="5529">
                  <c:v>12:13:13</c:v>
                </c:pt>
                <c:pt idx="5530">
                  <c:v>12:13:14</c:v>
                </c:pt>
                <c:pt idx="5531">
                  <c:v>12:13:15</c:v>
                </c:pt>
                <c:pt idx="5532">
                  <c:v>12:13:16</c:v>
                </c:pt>
                <c:pt idx="5533">
                  <c:v>12:13:17</c:v>
                </c:pt>
                <c:pt idx="5534">
                  <c:v>12:13:18</c:v>
                </c:pt>
                <c:pt idx="5535">
                  <c:v>12:13:19</c:v>
                </c:pt>
                <c:pt idx="5536">
                  <c:v>12:13:20</c:v>
                </c:pt>
                <c:pt idx="5537">
                  <c:v>12:13:21</c:v>
                </c:pt>
                <c:pt idx="5538">
                  <c:v>12:13:22</c:v>
                </c:pt>
                <c:pt idx="5539">
                  <c:v>12:13:23</c:v>
                </c:pt>
                <c:pt idx="5540">
                  <c:v>12:13:24</c:v>
                </c:pt>
                <c:pt idx="5541">
                  <c:v>12:13:25</c:v>
                </c:pt>
                <c:pt idx="5542">
                  <c:v>12:13:26</c:v>
                </c:pt>
                <c:pt idx="5543">
                  <c:v>12:13:27</c:v>
                </c:pt>
                <c:pt idx="5544">
                  <c:v>12:13:28</c:v>
                </c:pt>
                <c:pt idx="5545">
                  <c:v>12:13:29</c:v>
                </c:pt>
                <c:pt idx="5546">
                  <c:v>12:13:30</c:v>
                </c:pt>
                <c:pt idx="5547">
                  <c:v>12:13:31</c:v>
                </c:pt>
                <c:pt idx="5548">
                  <c:v>12:13:32</c:v>
                </c:pt>
                <c:pt idx="5549">
                  <c:v>12:13:33</c:v>
                </c:pt>
                <c:pt idx="5550">
                  <c:v>12:13:34</c:v>
                </c:pt>
                <c:pt idx="5551">
                  <c:v>12:13:35</c:v>
                </c:pt>
                <c:pt idx="5552">
                  <c:v>12:13:36</c:v>
                </c:pt>
                <c:pt idx="5553">
                  <c:v>12:13:37</c:v>
                </c:pt>
                <c:pt idx="5554">
                  <c:v>12:13:38</c:v>
                </c:pt>
                <c:pt idx="5555">
                  <c:v>12:13:39</c:v>
                </c:pt>
                <c:pt idx="5556">
                  <c:v>12:13:40</c:v>
                </c:pt>
                <c:pt idx="5557">
                  <c:v>12:13:41</c:v>
                </c:pt>
                <c:pt idx="5558">
                  <c:v>12:13:42</c:v>
                </c:pt>
                <c:pt idx="5559">
                  <c:v>12:13:43</c:v>
                </c:pt>
                <c:pt idx="5560">
                  <c:v>12:13:44</c:v>
                </c:pt>
                <c:pt idx="5561">
                  <c:v>12:13:45</c:v>
                </c:pt>
                <c:pt idx="5562">
                  <c:v>12:13:46</c:v>
                </c:pt>
                <c:pt idx="5563">
                  <c:v>12:13:47</c:v>
                </c:pt>
                <c:pt idx="5564">
                  <c:v>12:13:48</c:v>
                </c:pt>
                <c:pt idx="5565">
                  <c:v>12:13:49</c:v>
                </c:pt>
                <c:pt idx="5566">
                  <c:v>12:13:50</c:v>
                </c:pt>
                <c:pt idx="5567">
                  <c:v>12:13:51</c:v>
                </c:pt>
                <c:pt idx="5568">
                  <c:v>12:13:52</c:v>
                </c:pt>
                <c:pt idx="5569">
                  <c:v>12:13:53</c:v>
                </c:pt>
                <c:pt idx="5570">
                  <c:v>12:13:54</c:v>
                </c:pt>
                <c:pt idx="5571">
                  <c:v>12:13:55</c:v>
                </c:pt>
                <c:pt idx="5572">
                  <c:v>12:13:56</c:v>
                </c:pt>
                <c:pt idx="5573">
                  <c:v>12:13:57</c:v>
                </c:pt>
                <c:pt idx="5574">
                  <c:v>12:13:58</c:v>
                </c:pt>
                <c:pt idx="5575">
                  <c:v>12:13:59</c:v>
                </c:pt>
                <c:pt idx="5576">
                  <c:v>12:14:00</c:v>
                </c:pt>
                <c:pt idx="5577">
                  <c:v>12:14:01</c:v>
                </c:pt>
                <c:pt idx="5578">
                  <c:v>12:14:02</c:v>
                </c:pt>
                <c:pt idx="5579">
                  <c:v>12:14:03</c:v>
                </c:pt>
                <c:pt idx="5580">
                  <c:v>12:14:04</c:v>
                </c:pt>
                <c:pt idx="5581">
                  <c:v>12:14:05</c:v>
                </c:pt>
                <c:pt idx="5582">
                  <c:v>12:14:06</c:v>
                </c:pt>
                <c:pt idx="5583">
                  <c:v>12:14:07</c:v>
                </c:pt>
                <c:pt idx="5584">
                  <c:v>12:14:08</c:v>
                </c:pt>
                <c:pt idx="5585">
                  <c:v>12:14:09</c:v>
                </c:pt>
                <c:pt idx="5586">
                  <c:v>12:14:10</c:v>
                </c:pt>
                <c:pt idx="5587">
                  <c:v>12:14:11</c:v>
                </c:pt>
                <c:pt idx="5588">
                  <c:v>12:14:12</c:v>
                </c:pt>
                <c:pt idx="5589">
                  <c:v>12:14:13</c:v>
                </c:pt>
                <c:pt idx="5590">
                  <c:v>12:14:14</c:v>
                </c:pt>
                <c:pt idx="5591">
                  <c:v>12:14:15</c:v>
                </c:pt>
                <c:pt idx="5592">
                  <c:v>12:14:16</c:v>
                </c:pt>
                <c:pt idx="5593">
                  <c:v>12:14:17</c:v>
                </c:pt>
                <c:pt idx="5594">
                  <c:v>12:14:18</c:v>
                </c:pt>
                <c:pt idx="5595">
                  <c:v>12:14:19</c:v>
                </c:pt>
                <c:pt idx="5596">
                  <c:v>12:14:20</c:v>
                </c:pt>
                <c:pt idx="5597">
                  <c:v>12:14:21</c:v>
                </c:pt>
                <c:pt idx="5598">
                  <c:v>12:14:22</c:v>
                </c:pt>
                <c:pt idx="5599">
                  <c:v>12:14:23</c:v>
                </c:pt>
                <c:pt idx="5600">
                  <c:v>12:14:24</c:v>
                </c:pt>
                <c:pt idx="5601">
                  <c:v>12:14:25</c:v>
                </c:pt>
                <c:pt idx="5602">
                  <c:v>12:14:26</c:v>
                </c:pt>
                <c:pt idx="5603">
                  <c:v>12:14:27</c:v>
                </c:pt>
                <c:pt idx="5604">
                  <c:v>12:14:28</c:v>
                </c:pt>
                <c:pt idx="5605">
                  <c:v>12:14:29</c:v>
                </c:pt>
                <c:pt idx="5606">
                  <c:v>12:14:30</c:v>
                </c:pt>
                <c:pt idx="5607">
                  <c:v>12:14:31</c:v>
                </c:pt>
                <c:pt idx="5608">
                  <c:v>12:14:32</c:v>
                </c:pt>
                <c:pt idx="5609">
                  <c:v>12:14:33</c:v>
                </c:pt>
                <c:pt idx="5610">
                  <c:v>12:14:34</c:v>
                </c:pt>
                <c:pt idx="5611">
                  <c:v>12:14:35</c:v>
                </c:pt>
                <c:pt idx="5612">
                  <c:v>12:14:36</c:v>
                </c:pt>
                <c:pt idx="5613">
                  <c:v>12:14:37</c:v>
                </c:pt>
                <c:pt idx="5614">
                  <c:v>12:14:38</c:v>
                </c:pt>
                <c:pt idx="5615">
                  <c:v>12:14:39</c:v>
                </c:pt>
                <c:pt idx="5616">
                  <c:v>12:14:40</c:v>
                </c:pt>
                <c:pt idx="5617">
                  <c:v>12:14:41</c:v>
                </c:pt>
                <c:pt idx="5618">
                  <c:v>12:14:42</c:v>
                </c:pt>
                <c:pt idx="5619">
                  <c:v>12:14:43</c:v>
                </c:pt>
                <c:pt idx="5620">
                  <c:v>12:14:44</c:v>
                </c:pt>
                <c:pt idx="5621">
                  <c:v>12:14:45</c:v>
                </c:pt>
                <c:pt idx="5622">
                  <c:v>12:14:46</c:v>
                </c:pt>
                <c:pt idx="5623">
                  <c:v>12:14:47</c:v>
                </c:pt>
                <c:pt idx="5624">
                  <c:v>12:14:48</c:v>
                </c:pt>
                <c:pt idx="5625">
                  <c:v>12:14:49</c:v>
                </c:pt>
                <c:pt idx="5626">
                  <c:v>12:14:50</c:v>
                </c:pt>
                <c:pt idx="5627">
                  <c:v>12:14:51</c:v>
                </c:pt>
                <c:pt idx="5628">
                  <c:v>12:14:52</c:v>
                </c:pt>
                <c:pt idx="5629">
                  <c:v>12:14:53</c:v>
                </c:pt>
                <c:pt idx="5630">
                  <c:v>12:14:54</c:v>
                </c:pt>
                <c:pt idx="5631">
                  <c:v>12:14:55</c:v>
                </c:pt>
                <c:pt idx="5632">
                  <c:v>12:14:56</c:v>
                </c:pt>
                <c:pt idx="5633">
                  <c:v>12:14:57</c:v>
                </c:pt>
                <c:pt idx="5634">
                  <c:v>12:14:58</c:v>
                </c:pt>
                <c:pt idx="5635">
                  <c:v>12:14:59</c:v>
                </c:pt>
                <c:pt idx="5636">
                  <c:v>12:15:00</c:v>
                </c:pt>
                <c:pt idx="5637">
                  <c:v>12:15:01</c:v>
                </c:pt>
                <c:pt idx="5638">
                  <c:v>12:15:02</c:v>
                </c:pt>
                <c:pt idx="5639">
                  <c:v>12:15:03</c:v>
                </c:pt>
                <c:pt idx="5640">
                  <c:v>12:15:04</c:v>
                </c:pt>
                <c:pt idx="5641">
                  <c:v>12:15:05</c:v>
                </c:pt>
                <c:pt idx="5642">
                  <c:v>12:15:06</c:v>
                </c:pt>
                <c:pt idx="5643">
                  <c:v>12:15:07</c:v>
                </c:pt>
                <c:pt idx="5644">
                  <c:v>12:15:08</c:v>
                </c:pt>
                <c:pt idx="5645">
                  <c:v>12:15:09</c:v>
                </c:pt>
                <c:pt idx="5646">
                  <c:v>12:15:10</c:v>
                </c:pt>
                <c:pt idx="5647">
                  <c:v>12:15:11</c:v>
                </c:pt>
                <c:pt idx="5648">
                  <c:v>12:15:12</c:v>
                </c:pt>
                <c:pt idx="5649">
                  <c:v>12:15:13</c:v>
                </c:pt>
                <c:pt idx="5650">
                  <c:v>12:15:14</c:v>
                </c:pt>
                <c:pt idx="5651">
                  <c:v>12:15:15</c:v>
                </c:pt>
                <c:pt idx="5652">
                  <c:v>12:15:16</c:v>
                </c:pt>
                <c:pt idx="5653">
                  <c:v>12:15:17</c:v>
                </c:pt>
                <c:pt idx="5654">
                  <c:v>12:15:18</c:v>
                </c:pt>
                <c:pt idx="5655">
                  <c:v>12:15:19</c:v>
                </c:pt>
                <c:pt idx="5656">
                  <c:v>12:15:20</c:v>
                </c:pt>
                <c:pt idx="5657">
                  <c:v>12:15:21</c:v>
                </c:pt>
                <c:pt idx="5658">
                  <c:v>12:15:22</c:v>
                </c:pt>
                <c:pt idx="5659">
                  <c:v>12:15:23</c:v>
                </c:pt>
                <c:pt idx="5660">
                  <c:v>12:15:24</c:v>
                </c:pt>
                <c:pt idx="5661">
                  <c:v>12:15:25</c:v>
                </c:pt>
                <c:pt idx="5662">
                  <c:v>12:15:26</c:v>
                </c:pt>
                <c:pt idx="5663">
                  <c:v>12:15:27</c:v>
                </c:pt>
                <c:pt idx="5664">
                  <c:v>12:15:28</c:v>
                </c:pt>
                <c:pt idx="5665">
                  <c:v>12:15:29</c:v>
                </c:pt>
                <c:pt idx="5666">
                  <c:v>12:15:30</c:v>
                </c:pt>
                <c:pt idx="5667">
                  <c:v>12:15:31</c:v>
                </c:pt>
                <c:pt idx="5668">
                  <c:v>12:15:32</c:v>
                </c:pt>
                <c:pt idx="5669">
                  <c:v>12:15:33</c:v>
                </c:pt>
                <c:pt idx="5670">
                  <c:v>12:15:34</c:v>
                </c:pt>
                <c:pt idx="5671">
                  <c:v>12:15:35</c:v>
                </c:pt>
                <c:pt idx="5672">
                  <c:v>12:15:36</c:v>
                </c:pt>
                <c:pt idx="5673">
                  <c:v>12:15:37</c:v>
                </c:pt>
                <c:pt idx="5674">
                  <c:v>12:15:38</c:v>
                </c:pt>
                <c:pt idx="5675">
                  <c:v>12:15:39</c:v>
                </c:pt>
                <c:pt idx="5676">
                  <c:v>12:15:40</c:v>
                </c:pt>
                <c:pt idx="5677">
                  <c:v>12:15:41</c:v>
                </c:pt>
                <c:pt idx="5678">
                  <c:v>12:15:42</c:v>
                </c:pt>
                <c:pt idx="5679">
                  <c:v>12:15:43</c:v>
                </c:pt>
                <c:pt idx="5680">
                  <c:v>12:15:44</c:v>
                </c:pt>
                <c:pt idx="5681">
                  <c:v>12:15:45</c:v>
                </c:pt>
                <c:pt idx="5682">
                  <c:v>12:15:46</c:v>
                </c:pt>
                <c:pt idx="5683">
                  <c:v>12:15:47</c:v>
                </c:pt>
                <c:pt idx="5684">
                  <c:v>12:15:48</c:v>
                </c:pt>
                <c:pt idx="5685">
                  <c:v>12:15:49</c:v>
                </c:pt>
                <c:pt idx="5686">
                  <c:v>12:15:50</c:v>
                </c:pt>
                <c:pt idx="5687">
                  <c:v>12:15:51</c:v>
                </c:pt>
                <c:pt idx="5688">
                  <c:v>12:15:52</c:v>
                </c:pt>
                <c:pt idx="5689">
                  <c:v>12:15:53</c:v>
                </c:pt>
                <c:pt idx="5690">
                  <c:v>12:15:54</c:v>
                </c:pt>
                <c:pt idx="5691">
                  <c:v>12:15:55</c:v>
                </c:pt>
                <c:pt idx="5692">
                  <c:v>12:15:56</c:v>
                </c:pt>
                <c:pt idx="5693">
                  <c:v>12:15:57</c:v>
                </c:pt>
                <c:pt idx="5694">
                  <c:v>12:15:58</c:v>
                </c:pt>
                <c:pt idx="5695">
                  <c:v>12:15:59</c:v>
                </c:pt>
                <c:pt idx="5696">
                  <c:v>12:16:00</c:v>
                </c:pt>
                <c:pt idx="5697">
                  <c:v>12:16:01</c:v>
                </c:pt>
                <c:pt idx="5698">
                  <c:v>12:16:02</c:v>
                </c:pt>
                <c:pt idx="5699">
                  <c:v>12:16:03</c:v>
                </c:pt>
                <c:pt idx="5700">
                  <c:v>12:16:04</c:v>
                </c:pt>
                <c:pt idx="5701">
                  <c:v>12:16:05</c:v>
                </c:pt>
                <c:pt idx="5702">
                  <c:v>12:16:06</c:v>
                </c:pt>
                <c:pt idx="5703">
                  <c:v>12:16:07</c:v>
                </c:pt>
                <c:pt idx="5704">
                  <c:v>12:16:08</c:v>
                </c:pt>
                <c:pt idx="5705">
                  <c:v>12:16:09</c:v>
                </c:pt>
                <c:pt idx="5706">
                  <c:v>12:16:10</c:v>
                </c:pt>
                <c:pt idx="5707">
                  <c:v>12:16:11</c:v>
                </c:pt>
                <c:pt idx="5708">
                  <c:v>12:16:12</c:v>
                </c:pt>
                <c:pt idx="5709">
                  <c:v>12:16:13</c:v>
                </c:pt>
                <c:pt idx="5710">
                  <c:v>12:16:14</c:v>
                </c:pt>
                <c:pt idx="5711">
                  <c:v>12:16:15</c:v>
                </c:pt>
                <c:pt idx="5712">
                  <c:v>12:16:16</c:v>
                </c:pt>
                <c:pt idx="5713">
                  <c:v>12:16:17</c:v>
                </c:pt>
                <c:pt idx="5714">
                  <c:v>12:16:18</c:v>
                </c:pt>
                <c:pt idx="5715">
                  <c:v>12:16:19</c:v>
                </c:pt>
                <c:pt idx="5716">
                  <c:v>12:16:20</c:v>
                </c:pt>
                <c:pt idx="5717">
                  <c:v>12:16:21</c:v>
                </c:pt>
                <c:pt idx="5718">
                  <c:v>12:16:22</c:v>
                </c:pt>
                <c:pt idx="5719">
                  <c:v>12:16:23</c:v>
                </c:pt>
                <c:pt idx="5720">
                  <c:v>12:16:24</c:v>
                </c:pt>
                <c:pt idx="5721">
                  <c:v>12:16:25</c:v>
                </c:pt>
                <c:pt idx="5722">
                  <c:v>12:16:26</c:v>
                </c:pt>
                <c:pt idx="5723">
                  <c:v>12:16:27</c:v>
                </c:pt>
                <c:pt idx="5724">
                  <c:v>12:16:28</c:v>
                </c:pt>
                <c:pt idx="5725">
                  <c:v>12:16:29</c:v>
                </c:pt>
                <c:pt idx="5726">
                  <c:v>12:16:30</c:v>
                </c:pt>
                <c:pt idx="5727">
                  <c:v>12:16:31</c:v>
                </c:pt>
                <c:pt idx="5728">
                  <c:v>12:16:32</c:v>
                </c:pt>
                <c:pt idx="5729">
                  <c:v>12:16:33</c:v>
                </c:pt>
                <c:pt idx="5730">
                  <c:v>12:16:34</c:v>
                </c:pt>
                <c:pt idx="5731">
                  <c:v>12:16:35</c:v>
                </c:pt>
                <c:pt idx="5732">
                  <c:v>12:16:36</c:v>
                </c:pt>
                <c:pt idx="5733">
                  <c:v>12:16:37</c:v>
                </c:pt>
                <c:pt idx="5734">
                  <c:v>12:16:38</c:v>
                </c:pt>
                <c:pt idx="5735">
                  <c:v>12:16:39</c:v>
                </c:pt>
                <c:pt idx="5736">
                  <c:v>12:16:40</c:v>
                </c:pt>
                <c:pt idx="5737">
                  <c:v>12:16:41</c:v>
                </c:pt>
                <c:pt idx="5738">
                  <c:v>12:16:42</c:v>
                </c:pt>
                <c:pt idx="5739">
                  <c:v>12:16:43</c:v>
                </c:pt>
                <c:pt idx="5740">
                  <c:v>12:16:44</c:v>
                </c:pt>
                <c:pt idx="5741">
                  <c:v>12:16:45</c:v>
                </c:pt>
                <c:pt idx="5742">
                  <c:v>12:16:46</c:v>
                </c:pt>
                <c:pt idx="5743">
                  <c:v>12:16:47</c:v>
                </c:pt>
                <c:pt idx="5744">
                  <c:v>12:16:48</c:v>
                </c:pt>
                <c:pt idx="5745">
                  <c:v>12:16:49</c:v>
                </c:pt>
                <c:pt idx="5746">
                  <c:v>12:16:50</c:v>
                </c:pt>
                <c:pt idx="5747">
                  <c:v>12:16:51</c:v>
                </c:pt>
                <c:pt idx="5748">
                  <c:v>12:16:52</c:v>
                </c:pt>
                <c:pt idx="5749">
                  <c:v>12:16:53</c:v>
                </c:pt>
                <c:pt idx="5750">
                  <c:v>12:16:54</c:v>
                </c:pt>
                <c:pt idx="5751">
                  <c:v>12:16:55</c:v>
                </c:pt>
                <c:pt idx="5752">
                  <c:v>12:16:56</c:v>
                </c:pt>
                <c:pt idx="5753">
                  <c:v>12:16:57</c:v>
                </c:pt>
                <c:pt idx="5754">
                  <c:v>12:16:58</c:v>
                </c:pt>
                <c:pt idx="5755">
                  <c:v>12:16:59</c:v>
                </c:pt>
                <c:pt idx="5756">
                  <c:v>12:17:00</c:v>
                </c:pt>
                <c:pt idx="5757">
                  <c:v>12:17:01</c:v>
                </c:pt>
                <c:pt idx="5758">
                  <c:v>12:17:02</c:v>
                </c:pt>
                <c:pt idx="5759">
                  <c:v>12:17:03</c:v>
                </c:pt>
                <c:pt idx="5760">
                  <c:v>12:17:04</c:v>
                </c:pt>
                <c:pt idx="5761">
                  <c:v>12:17:05</c:v>
                </c:pt>
                <c:pt idx="5762">
                  <c:v>12:17:06</c:v>
                </c:pt>
                <c:pt idx="5763">
                  <c:v>12:17:07</c:v>
                </c:pt>
                <c:pt idx="5764">
                  <c:v>12:17:08</c:v>
                </c:pt>
                <c:pt idx="5765">
                  <c:v>12:17:09</c:v>
                </c:pt>
                <c:pt idx="5766">
                  <c:v>12:17:10</c:v>
                </c:pt>
                <c:pt idx="5767">
                  <c:v>12:17:11</c:v>
                </c:pt>
                <c:pt idx="5768">
                  <c:v>12:17:12</c:v>
                </c:pt>
                <c:pt idx="5769">
                  <c:v>12:17:13</c:v>
                </c:pt>
                <c:pt idx="5770">
                  <c:v>12:17:14</c:v>
                </c:pt>
                <c:pt idx="5771">
                  <c:v>12:17:15</c:v>
                </c:pt>
                <c:pt idx="5772">
                  <c:v>12:17:16</c:v>
                </c:pt>
                <c:pt idx="5773">
                  <c:v>12:17:17</c:v>
                </c:pt>
                <c:pt idx="5774">
                  <c:v>12:17:18</c:v>
                </c:pt>
                <c:pt idx="5775">
                  <c:v>12:17:19</c:v>
                </c:pt>
                <c:pt idx="5776">
                  <c:v>12:17:20</c:v>
                </c:pt>
                <c:pt idx="5777">
                  <c:v>12:17:21</c:v>
                </c:pt>
                <c:pt idx="5778">
                  <c:v>12:17:22</c:v>
                </c:pt>
                <c:pt idx="5779">
                  <c:v>12:17:23</c:v>
                </c:pt>
                <c:pt idx="5780">
                  <c:v>12:17:24</c:v>
                </c:pt>
                <c:pt idx="5781">
                  <c:v>12:17:25</c:v>
                </c:pt>
                <c:pt idx="5782">
                  <c:v>12:17:26</c:v>
                </c:pt>
                <c:pt idx="5783">
                  <c:v>12:17:27</c:v>
                </c:pt>
                <c:pt idx="5784">
                  <c:v>12:17:28</c:v>
                </c:pt>
                <c:pt idx="5785">
                  <c:v>12:17:29</c:v>
                </c:pt>
                <c:pt idx="5786">
                  <c:v>12:17:30</c:v>
                </c:pt>
                <c:pt idx="5787">
                  <c:v>12:17:31</c:v>
                </c:pt>
                <c:pt idx="5788">
                  <c:v>12:17:32</c:v>
                </c:pt>
                <c:pt idx="5789">
                  <c:v>12:17:33</c:v>
                </c:pt>
                <c:pt idx="5790">
                  <c:v>12:17:34</c:v>
                </c:pt>
                <c:pt idx="5791">
                  <c:v>12:17:35</c:v>
                </c:pt>
                <c:pt idx="5792">
                  <c:v>12:17:36</c:v>
                </c:pt>
                <c:pt idx="5793">
                  <c:v>12:17:37</c:v>
                </c:pt>
                <c:pt idx="5794">
                  <c:v>12:17:38</c:v>
                </c:pt>
                <c:pt idx="5795">
                  <c:v>12:17:39</c:v>
                </c:pt>
                <c:pt idx="5796">
                  <c:v>12:17:40</c:v>
                </c:pt>
                <c:pt idx="5797">
                  <c:v>12:17:41</c:v>
                </c:pt>
                <c:pt idx="5798">
                  <c:v>12:17:42</c:v>
                </c:pt>
                <c:pt idx="5799">
                  <c:v>12:17:43</c:v>
                </c:pt>
                <c:pt idx="5800">
                  <c:v>12:17:44</c:v>
                </c:pt>
                <c:pt idx="5801">
                  <c:v>12:17:45</c:v>
                </c:pt>
                <c:pt idx="5802">
                  <c:v>12:17:46</c:v>
                </c:pt>
                <c:pt idx="5803">
                  <c:v>12:17:47</c:v>
                </c:pt>
                <c:pt idx="5804">
                  <c:v>12:17:48</c:v>
                </c:pt>
                <c:pt idx="5805">
                  <c:v>12:17:49</c:v>
                </c:pt>
                <c:pt idx="5806">
                  <c:v>12:17:50</c:v>
                </c:pt>
                <c:pt idx="5807">
                  <c:v>12:17:51</c:v>
                </c:pt>
                <c:pt idx="5808">
                  <c:v>12:17:52</c:v>
                </c:pt>
                <c:pt idx="5809">
                  <c:v>12:17:53</c:v>
                </c:pt>
                <c:pt idx="5810">
                  <c:v>12:17:54</c:v>
                </c:pt>
                <c:pt idx="5811">
                  <c:v>12:17:55</c:v>
                </c:pt>
                <c:pt idx="5812">
                  <c:v>12:17:56</c:v>
                </c:pt>
                <c:pt idx="5813">
                  <c:v>12:17:57</c:v>
                </c:pt>
                <c:pt idx="5814">
                  <c:v>12:17:58</c:v>
                </c:pt>
                <c:pt idx="5815">
                  <c:v>12:17:59</c:v>
                </c:pt>
                <c:pt idx="5816">
                  <c:v>12:18:00</c:v>
                </c:pt>
                <c:pt idx="5817">
                  <c:v>12:18:01</c:v>
                </c:pt>
                <c:pt idx="5818">
                  <c:v>12:18:02</c:v>
                </c:pt>
                <c:pt idx="5819">
                  <c:v>12:18:03</c:v>
                </c:pt>
                <c:pt idx="5820">
                  <c:v>12:18:04</c:v>
                </c:pt>
                <c:pt idx="5821">
                  <c:v>12:18:05</c:v>
                </c:pt>
                <c:pt idx="5822">
                  <c:v>12:18:06</c:v>
                </c:pt>
                <c:pt idx="5823">
                  <c:v>12:18:07</c:v>
                </c:pt>
                <c:pt idx="5824">
                  <c:v>12:18:08</c:v>
                </c:pt>
                <c:pt idx="5825">
                  <c:v>12:18:09</c:v>
                </c:pt>
                <c:pt idx="5826">
                  <c:v>12:18:10</c:v>
                </c:pt>
                <c:pt idx="5827">
                  <c:v>12:18:11</c:v>
                </c:pt>
                <c:pt idx="5828">
                  <c:v>12:18:12</c:v>
                </c:pt>
                <c:pt idx="5829">
                  <c:v>12:18:13</c:v>
                </c:pt>
                <c:pt idx="5830">
                  <c:v>12:18:14</c:v>
                </c:pt>
                <c:pt idx="5831">
                  <c:v>12:18:15</c:v>
                </c:pt>
                <c:pt idx="5832">
                  <c:v>12:18:16</c:v>
                </c:pt>
                <c:pt idx="5833">
                  <c:v>12:18:17</c:v>
                </c:pt>
                <c:pt idx="5834">
                  <c:v>12:18:18</c:v>
                </c:pt>
                <c:pt idx="5835">
                  <c:v>12:18:19</c:v>
                </c:pt>
                <c:pt idx="5836">
                  <c:v>12:18:20</c:v>
                </c:pt>
                <c:pt idx="5837">
                  <c:v>12:18:21</c:v>
                </c:pt>
                <c:pt idx="5838">
                  <c:v>12:18:22</c:v>
                </c:pt>
                <c:pt idx="5839">
                  <c:v>12:18:23</c:v>
                </c:pt>
                <c:pt idx="5840">
                  <c:v>12:18:24</c:v>
                </c:pt>
                <c:pt idx="5841">
                  <c:v>12:18:25</c:v>
                </c:pt>
                <c:pt idx="5842">
                  <c:v>12:18:26</c:v>
                </c:pt>
                <c:pt idx="5843">
                  <c:v>12:18:27</c:v>
                </c:pt>
                <c:pt idx="5844">
                  <c:v>12:18:28</c:v>
                </c:pt>
                <c:pt idx="5845">
                  <c:v>12:18:29</c:v>
                </c:pt>
                <c:pt idx="5846">
                  <c:v>12:18:30</c:v>
                </c:pt>
                <c:pt idx="5847">
                  <c:v>12:18:31</c:v>
                </c:pt>
                <c:pt idx="5848">
                  <c:v>12:18:32</c:v>
                </c:pt>
                <c:pt idx="5849">
                  <c:v>12:18:33</c:v>
                </c:pt>
                <c:pt idx="5850">
                  <c:v>12:18:34</c:v>
                </c:pt>
                <c:pt idx="5851">
                  <c:v>12:18:35</c:v>
                </c:pt>
                <c:pt idx="5852">
                  <c:v>12:18:36</c:v>
                </c:pt>
                <c:pt idx="5853">
                  <c:v>12:18:37</c:v>
                </c:pt>
                <c:pt idx="5854">
                  <c:v>12:18:38</c:v>
                </c:pt>
                <c:pt idx="5855">
                  <c:v>12:18:39</c:v>
                </c:pt>
                <c:pt idx="5856">
                  <c:v>12:18:40</c:v>
                </c:pt>
                <c:pt idx="5857">
                  <c:v>12:18:41</c:v>
                </c:pt>
                <c:pt idx="5858">
                  <c:v>12:18:42</c:v>
                </c:pt>
                <c:pt idx="5859">
                  <c:v>12:18:43</c:v>
                </c:pt>
                <c:pt idx="5860">
                  <c:v>12:18:44</c:v>
                </c:pt>
                <c:pt idx="5861">
                  <c:v>12:18:45</c:v>
                </c:pt>
                <c:pt idx="5862">
                  <c:v>12:18:46</c:v>
                </c:pt>
                <c:pt idx="5863">
                  <c:v>12:18:47</c:v>
                </c:pt>
                <c:pt idx="5864">
                  <c:v>12:18:48</c:v>
                </c:pt>
                <c:pt idx="5865">
                  <c:v>12:18:49</c:v>
                </c:pt>
                <c:pt idx="5866">
                  <c:v>12:18:50</c:v>
                </c:pt>
                <c:pt idx="5867">
                  <c:v>12:18:51</c:v>
                </c:pt>
                <c:pt idx="5868">
                  <c:v>12:18:52</c:v>
                </c:pt>
                <c:pt idx="5869">
                  <c:v>12:18:53</c:v>
                </c:pt>
                <c:pt idx="5870">
                  <c:v>12:18:54</c:v>
                </c:pt>
                <c:pt idx="5871">
                  <c:v>12:18:55</c:v>
                </c:pt>
                <c:pt idx="5872">
                  <c:v>12:18:56</c:v>
                </c:pt>
                <c:pt idx="5873">
                  <c:v>12:18:57</c:v>
                </c:pt>
                <c:pt idx="5874">
                  <c:v>12:18:58</c:v>
                </c:pt>
                <c:pt idx="5875">
                  <c:v>12:18:59</c:v>
                </c:pt>
                <c:pt idx="5876">
                  <c:v>12:19:00</c:v>
                </c:pt>
                <c:pt idx="5877">
                  <c:v>12:19:01</c:v>
                </c:pt>
                <c:pt idx="5878">
                  <c:v>12:19:02</c:v>
                </c:pt>
                <c:pt idx="5879">
                  <c:v>12:19:03</c:v>
                </c:pt>
                <c:pt idx="5880">
                  <c:v>12:19:04</c:v>
                </c:pt>
                <c:pt idx="5881">
                  <c:v>12:19:05</c:v>
                </c:pt>
                <c:pt idx="5882">
                  <c:v>12:19:06</c:v>
                </c:pt>
                <c:pt idx="5883">
                  <c:v>12:19:07</c:v>
                </c:pt>
                <c:pt idx="5884">
                  <c:v>12:19:08</c:v>
                </c:pt>
                <c:pt idx="5885">
                  <c:v>12:19:09</c:v>
                </c:pt>
                <c:pt idx="5886">
                  <c:v>12:19:10</c:v>
                </c:pt>
                <c:pt idx="5887">
                  <c:v>12:19:11</c:v>
                </c:pt>
                <c:pt idx="5888">
                  <c:v>12:19:12</c:v>
                </c:pt>
                <c:pt idx="5889">
                  <c:v>12:19:13</c:v>
                </c:pt>
                <c:pt idx="5890">
                  <c:v>12:19:14</c:v>
                </c:pt>
                <c:pt idx="5891">
                  <c:v>12:19:15</c:v>
                </c:pt>
                <c:pt idx="5892">
                  <c:v>12:19:16</c:v>
                </c:pt>
                <c:pt idx="5893">
                  <c:v>12:19:17</c:v>
                </c:pt>
                <c:pt idx="5894">
                  <c:v>12:19:18</c:v>
                </c:pt>
                <c:pt idx="5895">
                  <c:v>12:19:19</c:v>
                </c:pt>
                <c:pt idx="5896">
                  <c:v>12:19:20</c:v>
                </c:pt>
                <c:pt idx="5897">
                  <c:v>12:19:21</c:v>
                </c:pt>
                <c:pt idx="5898">
                  <c:v>12:19:22</c:v>
                </c:pt>
                <c:pt idx="5899">
                  <c:v>12:19:23</c:v>
                </c:pt>
                <c:pt idx="5900">
                  <c:v>12:19:24</c:v>
                </c:pt>
                <c:pt idx="5901">
                  <c:v>12:19:25</c:v>
                </c:pt>
                <c:pt idx="5902">
                  <c:v>12:19:26</c:v>
                </c:pt>
                <c:pt idx="5903">
                  <c:v>12:19:27</c:v>
                </c:pt>
                <c:pt idx="5904">
                  <c:v>12:19:28</c:v>
                </c:pt>
                <c:pt idx="5905">
                  <c:v>12:19:29</c:v>
                </c:pt>
                <c:pt idx="5906">
                  <c:v>12:19:30</c:v>
                </c:pt>
                <c:pt idx="5907">
                  <c:v>12:19:31</c:v>
                </c:pt>
                <c:pt idx="5908">
                  <c:v>12:19:32</c:v>
                </c:pt>
                <c:pt idx="5909">
                  <c:v>12:19:33</c:v>
                </c:pt>
                <c:pt idx="5910">
                  <c:v>12:19:34</c:v>
                </c:pt>
                <c:pt idx="5911">
                  <c:v>12:19:35</c:v>
                </c:pt>
                <c:pt idx="5912">
                  <c:v>12:19:36</c:v>
                </c:pt>
                <c:pt idx="5913">
                  <c:v>12:19:37</c:v>
                </c:pt>
                <c:pt idx="5914">
                  <c:v>12:19:38</c:v>
                </c:pt>
                <c:pt idx="5915">
                  <c:v>12:19:39</c:v>
                </c:pt>
                <c:pt idx="5916">
                  <c:v>12:19:40</c:v>
                </c:pt>
                <c:pt idx="5917">
                  <c:v>12:19:41</c:v>
                </c:pt>
                <c:pt idx="5918">
                  <c:v>12:19:42</c:v>
                </c:pt>
                <c:pt idx="5919">
                  <c:v>12:19:43</c:v>
                </c:pt>
                <c:pt idx="5920">
                  <c:v>12:19:44</c:v>
                </c:pt>
                <c:pt idx="5921">
                  <c:v>12:19:45</c:v>
                </c:pt>
                <c:pt idx="5922">
                  <c:v>12:19:46</c:v>
                </c:pt>
                <c:pt idx="5923">
                  <c:v>12:19:47</c:v>
                </c:pt>
                <c:pt idx="5924">
                  <c:v>12:19:48</c:v>
                </c:pt>
                <c:pt idx="5925">
                  <c:v>12:19:49</c:v>
                </c:pt>
                <c:pt idx="5926">
                  <c:v>12:19:50</c:v>
                </c:pt>
                <c:pt idx="5927">
                  <c:v>12:19:51</c:v>
                </c:pt>
                <c:pt idx="5928">
                  <c:v>12:19:52</c:v>
                </c:pt>
                <c:pt idx="5929">
                  <c:v>12:19:53</c:v>
                </c:pt>
                <c:pt idx="5930">
                  <c:v>12:19:54</c:v>
                </c:pt>
                <c:pt idx="5931">
                  <c:v>12:19:55</c:v>
                </c:pt>
                <c:pt idx="5932">
                  <c:v>12:19:56</c:v>
                </c:pt>
                <c:pt idx="5933">
                  <c:v>12:19:57</c:v>
                </c:pt>
                <c:pt idx="5934">
                  <c:v>12:19:58</c:v>
                </c:pt>
                <c:pt idx="5935">
                  <c:v>12:19:59</c:v>
                </c:pt>
                <c:pt idx="5936">
                  <c:v>12:20:00</c:v>
                </c:pt>
                <c:pt idx="5937">
                  <c:v>12:20:01</c:v>
                </c:pt>
                <c:pt idx="5938">
                  <c:v>12:20:02</c:v>
                </c:pt>
                <c:pt idx="5939">
                  <c:v>12:20:03</c:v>
                </c:pt>
                <c:pt idx="5940">
                  <c:v>12:20:04</c:v>
                </c:pt>
                <c:pt idx="5941">
                  <c:v>12:20:05</c:v>
                </c:pt>
                <c:pt idx="5942">
                  <c:v>12:20:06</c:v>
                </c:pt>
                <c:pt idx="5943">
                  <c:v>12:20:07</c:v>
                </c:pt>
                <c:pt idx="5944">
                  <c:v>12:20:08</c:v>
                </c:pt>
                <c:pt idx="5945">
                  <c:v>12:20:09</c:v>
                </c:pt>
                <c:pt idx="5946">
                  <c:v>12:20:10</c:v>
                </c:pt>
                <c:pt idx="5947">
                  <c:v>12:20:11</c:v>
                </c:pt>
                <c:pt idx="5948">
                  <c:v>12:20:12</c:v>
                </c:pt>
                <c:pt idx="5949">
                  <c:v>12:20:13</c:v>
                </c:pt>
                <c:pt idx="5950">
                  <c:v>12:20:14</c:v>
                </c:pt>
                <c:pt idx="5951">
                  <c:v>12:20:15</c:v>
                </c:pt>
                <c:pt idx="5952">
                  <c:v>12:20:16</c:v>
                </c:pt>
                <c:pt idx="5953">
                  <c:v>12:20:17</c:v>
                </c:pt>
                <c:pt idx="5954">
                  <c:v>12:20:18</c:v>
                </c:pt>
                <c:pt idx="5955">
                  <c:v>12:20:19</c:v>
                </c:pt>
                <c:pt idx="5956">
                  <c:v>12:20:20</c:v>
                </c:pt>
                <c:pt idx="5957">
                  <c:v>12:20:21</c:v>
                </c:pt>
                <c:pt idx="5958">
                  <c:v>12:20:22</c:v>
                </c:pt>
                <c:pt idx="5959">
                  <c:v>12:20:23</c:v>
                </c:pt>
                <c:pt idx="5960">
                  <c:v>12:20:24</c:v>
                </c:pt>
                <c:pt idx="5961">
                  <c:v>12:20:25</c:v>
                </c:pt>
                <c:pt idx="5962">
                  <c:v>12:20:26</c:v>
                </c:pt>
                <c:pt idx="5963">
                  <c:v>12:20:27</c:v>
                </c:pt>
                <c:pt idx="5964">
                  <c:v>12:20:28</c:v>
                </c:pt>
                <c:pt idx="5965">
                  <c:v>12:20:29</c:v>
                </c:pt>
                <c:pt idx="5966">
                  <c:v>12:20:30</c:v>
                </c:pt>
                <c:pt idx="5967">
                  <c:v>12:20:31</c:v>
                </c:pt>
                <c:pt idx="5968">
                  <c:v>12:20:32</c:v>
                </c:pt>
                <c:pt idx="5969">
                  <c:v>12:20:33</c:v>
                </c:pt>
                <c:pt idx="5970">
                  <c:v>12:20:34</c:v>
                </c:pt>
                <c:pt idx="5971">
                  <c:v>12:20:35</c:v>
                </c:pt>
                <c:pt idx="5972">
                  <c:v>12:20:36</c:v>
                </c:pt>
                <c:pt idx="5973">
                  <c:v>12:20:37</c:v>
                </c:pt>
                <c:pt idx="5974">
                  <c:v>12:20:38</c:v>
                </c:pt>
                <c:pt idx="5975">
                  <c:v>12:20:39</c:v>
                </c:pt>
                <c:pt idx="5976">
                  <c:v>12:20:40</c:v>
                </c:pt>
                <c:pt idx="5977">
                  <c:v>12:20:41</c:v>
                </c:pt>
                <c:pt idx="5978">
                  <c:v>12:20:42</c:v>
                </c:pt>
                <c:pt idx="5979">
                  <c:v>12:20:43</c:v>
                </c:pt>
                <c:pt idx="5980">
                  <c:v>12:20:44</c:v>
                </c:pt>
                <c:pt idx="5981">
                  <c:v>12:20:45</c:v>
                </c:pt>
                <c:pt idx="5982">
                  <c:v>12:20:46</c:v>
                </c:pt>
                <c:pt idx="5983">
                  <c:v>12:20:47</c:v>
                </c:pt>
                <c:pt idx="5984">
                  <c:v>12:20:48</c:v>
                </c:pt>
                <c:pt idx="5985">
                  <c:v>12:20:49</c:v>
                </c:pt>
                <c:pt idx="5986">
                  <c:v>12:20:50</c:v>
                </c:pt>
                <c:pt idx="5987">
                  <c:v>12:20:51</c:v>
                </c:pt>
                <c:pt idx="5988">
                  <c:v>12:20:52</c:v>
                </c:pt>
                <c:pt idx="5989">
                  <c:v>12:20:53</c:v>
                </c:pt>
                <c:pt idx="5990">
                  <c:v>12:20:54</c:v>
                </c:pt>
                <c:pt idx="5991">
                  <c:v>12:20:55</c:v>
                </c:pt>
                <c:pt idx="5992">
                  <c:v>12:20:56</c:v>
                </c:pt>
                <c:pt idx="5993">
                  <c:v>12:20:57</c:v>
                </c:pt>
                <c:pt idx="5994">
                  <c:v>12:20:58</c:v>
                </c:pt>
                <c:pt idx="5995">
                  <c:v>12:20:59</c:v>
                </c:pt>
                <c:pt idx="5996">
                  <c:v>12:21:00</c:v>
                </c:pt>
                <c:pt idx="5997">
                  <c:v>12:21:01</c:v>
                </c:pt>
                <c:pt idx="5998">
                  <c:v>12:21:02</c:v>
                </c:pt>
                <c:pt idx="5999">
                  <c:v>12:21:03</c:v>
                </c:pt>
                <c:pt idx="6000">
                  <c:v>12:21:04</c:v>
                </c:pt>
                <c:pt idx="6001">
                  <c:v>12:21:05</c:v>
                </c:pt>
                <c:pt idx="6002">
                  <c:v>12:21:06</c:v>
                </c:pt>
                <c:pt idx="6003">
                  <c:v>12:21:07</c:v>
                </c:pt>
                <c:pt idx="6004">
                  <c:v>12:21:08</c:v>
                </c:pt>
                <c:pt idx="6005">
                  <c:v>12:21:09</c:v>
                </c:pt>
                <c:pt idx="6006">
                  <c:v>12:21:10</c:v>
                </c:pt>
                <c:pt idx="6007">
                  <c:v>12:21:11</c:v>
                </c:pt>
                <c:pt idx="6008">
                  <c:v>12:21:12</c:v>
                </c:pt>
                <c:pt idx="6009">
                  <c:v>12:21:13</c:v>
                </c:pt>
                <c:pt idx="6010">
                  <c:v>12:21:14</c:v>
                </c:pt>
                <c:pt idx="6011">
                  <c:v>12:21:15</c:v>
                </c:pt>
                <c:pt idx="6012">
                  <c:v>12:21:16</c:v>
                </c:pt>
                <c:pt idx="6013">
                  <c:v>12:21:17</c:v>
                </c:pt>
                <c:pt idx="6014">
                  <c:v>12:21:18</c:v>
                </c:pt>
                <c:pt idx="6015">
                  <c:v>12:21:19</c:v>
                </c:pt>
                <c:pt idx="6016">
                  <c:v>12:21:20</c:v>
                </c:pt>
                <c:pt idx="6017">
                  <c:v>12:21:21</c:v>
                </c:pt>
                <c:pt idx="6018">
                  <c:v>12:21:22</c:v>
                </c:pt>
                <c:pt idx="6019">
                  <c:v>12:21:23</c:v>
                </c:pt>
                <c:pt idx="6020">
                  <c:v>12:21:24</c:v>
                </c:pt>
                <c:pt idx="6021">
                  <c:v>12:21:25</c:v>
                </c:pt>
                <c:pt idx="6022">
                  <c:v>12:21:26</c:v>
                </c:pt>
                <c:pt idx="6023">
                  <c:v>12:21:27</c:v>
                </c:pt>
                <c:pt idx="6024">
                  <c:v>12:21:28</c:v>
                </c:pt>
                <c:pt idx="6025">
                  <c:v>12:21:29</c:v>
                </c:pt>
                <c:pt idx="6026">
                  <c:v>12:21:30</c:v>
                </c:pt>
                <c:pt idx="6027">
                  <c:v>12:21:31</c:v>
                </c:pt>
                <c:pt idx="6028">
                  <c:v>12:21:32</c:v>
                </c:pt>
                <c:pt idx="6029">
                  <c:v>12:21:33</c:v>
                </c:pt>
                <c:pt idx="6030">
                  <c:v>12:21:34</c:v>
                </c:pt>
                <c:pt idx="6031">
                  <c:v>12:21:35</c:v>
                </c:pt>
                <c:pt idx="6032">
                  <c:v>12:21:36</c:v>
                </c:pt>
                <c:pt idx="6033">
                  <c:v>12:21:37</c:v>
                </c:pt>
                <c:pt idx="6034">
                  <c:v>12:21:38</c:v>
                </c:pt>
                <c:pt idx="6035">
                  <c:v>12:21:39</c:v>
                </c:pt>
                <c:pt idx="6036">
                  <c:v>12:21:40</c:v>
                </c:pt>
                <c:pt idx="6037">
                  <c:v>12:21:41</c:v>
                </c:pt>
                <c:pt idx="6038">
                  <c:v>12:21:42</c:v>
                </c:pt>
                <c:pt idx="6039">
                  <c:v>12:21:43</c:v>
                </c:pt>
                <c:pt idx="6040">
                  <c:v>12:21:44</c:v>
                </c:pt>
                <c:pt idx="6041">
                  <c:v>12:21:45</c:v>
                </c:pt>
                <c:pt idx="6042">
                  <c:v>12:21:46</c:v>
                </c:pt>
                <c:pt idx="6043">
                  <c:v>12:21:47</c:v>
                </c:pt>
                <c:pt idx="6044">
                  <c:v>12:21:48</c:v>
                </c:pt>
                <c:pt idx="6045">
                  <c:v>12:21:49</c:v>
                </c:pt>
                <c:pt idx="6046">
                  <c:v>12:21:50</c:v>
                </c:pt>
                <c:pt idx="6047">
                  <c:v>12:21:51</c:v>
                </c:pt>
                <c:pt idx="6048">
                  <c:v>12:21:52</c:v>
                </c:pt>
                <c:pt idx="6049">
                  <c:v>12:21:53</c:v>
                </c:pt>
                <c:pt idx="6050">
                  <c:v>12:21:54</c:v>
                </c:pt>
                <c:pt idx="6051">
                  <c:v>12:21:55</c:v>
                </c:pt>
                <c:pt idx="6052">
                  <c:v>12:21:56</c:v>
                </c:pt>
                <c:pt idx="6053">
                  <c:v>12:21:57</c:v>
                </c:pt>
                <c:pt idx="6054">
                  <c:v>12:21:58</c:v>
                </c:pt>
                <c:pt idx="6055">
                  <c:v>12:21:59</c:v>
                </c:pt>
                <c:pt idx="6056">
                  <c:v>12:22:00</c:v>
                </c:pt>
                <c:pt idx="6057">
                  <c:v>12:22:01</c:v>
                </c:pt>
                <c:pt idx="6058">
                  <c:v>12:22:02</c:v>
                </c:pt>
                <c:pt idx="6059">
                  <c:v>12:22:03</c:v>
                </c:pt>
                <c:pt idx="6060">
                  <c:v>12:22:04</c:v>
                </c:pt>
                <c:pt idx="6061">
                  <c:v>12:22:05</c:v>
                </c:pt>
                <c:pt idx="6062">
                  <c:v>12:22:06</c:v>
                </c:pt>
                <c:pt idx="6063">
                  <c:v>12:22:07</c:v>
                </c:pt>
                <c:pt idx="6064">
                  <c:v>12:22:08</c:v>
                </c:pt>
                <c:pt idx="6065">
                  <c:v>12:22:09</c:v>
                </c:pt>
                <c:pt idx="6066">
                  <c:v>12:22:10</c:v>
                </c:pt>
                <c:pt idx="6067">
                  <c:v>12:22:11</c:v>
                </c:pt>
                <c:pt idx="6068">
                  <c:v>12:22:12</c:v>
                </c:pt>
                <c:pt idx="6069">
                  <c:v>12:22:13</c:v>
                </c:pt>
                <c:pt idx="6070">
                  <c:v>12:22:14</c:v>
                </c:pt>
                <c:pt idx="6071">
                  <c:v>12:22:15</c:v>
                </c:pt>
                <c:pt idx="6072">
                  <c:v>12:22:16</c:v>
                </c:pt>
                <c:pt idx="6073">
                  <c:v>12:22:17</c:v>
                </c:pt>
                <c:pt idx="6074">
                  <c:v>12:22:18</c:v>
                </c:pt>
                <c:pt idx="6075">
                  <c:v>12:22:19</c:v>
                </c:pt>
                <c:pt idx="6076">
                  <c:v>12:22:20</c:v>
                </c:pt>
                <c:pt idx="6077">
                  <c:v>12:22:21</c:v>
                </c:pt>
                <c:pt idx="6078">
                  <c:v>12:22:22</c:v>
                </c:pt>
                <c:pt idx="6079">
                  <c:v>12:22:23</c:v>
                </c:pt>
                <c:pt idx="6080">
                  <c:v>12:22:24</c:v>
                </c:pt>
                <c:pt idx="6081">
                  <c:v>12:22:25</c:v>
                </c:pt>
                <c:pt idx="6082">
                  <c:v>12:22:26</c:v>
                </c:pt>
                <c:pt idx="6083">
                  <c:v>12:22:27</c:v>
                </c:pt>
                <c:pt idx="6084">
                  <c:v>12:22:28</c:v>
                </c:pt>
                <c:pt idx="6085">
                  <c:v>12:22:29</c:v>
                </c:pt>
                <c:pt idx="6086">
                  <c:v>12:22:30</c:v>
                </c:pt>
                <c:pt idx="6087">
                  <c:v>12:22:31</c:v>
                </c:pt>
                <c:pt idx="6088">
                  <c:v>12:22:32</c:v>
                </c:pt>
                <c:pt idx="6089">
                  <c:v>12:22:33</c:v>
                </c:pt>
                <c:pt idx="6090">
                  <c:v>12:22:34</c:v>
                </c:pt>
                <c:pt idx="6091">
                  <c:v>12:22:35</c:v>
                </c:pt>
                <c:pt idx="6092">
                  <c:v>12:22:36</c:v>
                </c:pt>
                <c:pt idx="6093">
                  <c:v>12:22:37</c:v>
                </c:pt>
                <c:pt idx="6094">
                  <c:v>12:22:38</c:v>
                </c:pt>
                <c:pt idx="6095">
                  <c:v>12:22:39</c:v>
                </c:pt>
                <c:pt idx="6096">
                  <c:v>12:22:40</c:v>
                </c:pt>
                <c:pt idx="6097">
                  <c:v>12:22:41</c:v>
                </c:pt>
                <c:pt idx="6098">
                  <c:v>12:22:42</c:v>
                </c:pt>
                <c:pt idx="6099">
                  <c:v>12:22:43</c:v>
                </c:pt>
                <c:pt idx="6100">
                  <c:v>12:22:44</c:v>
                </c:pt>
                <c:pt idx="6101">
                  <c:v>12:22:45</c:v>
                </c:pt>
                <c:pt idx="6102">
                  <c:v>12:22:46</c:v>
                </c:pt>
                <c:pt idx="6103">
                  <c:v>12:22:47</c:v>
                </c:pt>
                <c:pt idx="6104">
                  <c:v>12:22:48</c:v>
                </c:pt>
                <c:pt idx="6105">
                  <c:v>12:22:49</c:v>
                </c:pt>
                <c:pt idx="6106">
                  <c:v>12:22:50</c:v>
                </c:pt>
                <c:pt idx="6107">
                  <c:v>12:22:51</c:v>
                </c:pt>
                <c:pt idx="6108">
                  <c:v>12:22:52</c:v>
                </c:pt>
                <c:pt idx="6109">
                  <c:v>12:22:53</c:v>
                </c:pt>
                <c:pt idx="6110">
                  <c:v>12:22:54</c:v>
                </c:pt>
                <c:pt idx="6111">
                  <c:v>12:22:55</c:v>
                </c:pt>
                <c:pt idx="6112">
                  <c:v>12:22:56</c:v>
                </c:pt>
                <c:pt idx="6113">
                  <c:v>12:22:57</c:v>
                </c:pt>
                <c:pt idx="6114">
                  <c:v>12:22:58</c:v>
                </c:pt>
                <c:pt idx="6115">
                  <c:v>12:22:59</c:v>
                </c:pt>
                <c:pt idx="6116">
                  <c:v>12:23:00</c:v>
                </c:pt>
                <c:pt idx="6117">
                  <c:v>12:23:01</c:v>
                </c:pt>
                <c:pt idx="6118">
                  <c:v>12:23:02</c:v>
                </c:pt>
                <c:pt idx="6119">
                  <c:v>12:23:03</c:v>
                </c:pt>
                <c:pt idx="6120">
                  <c:v>12:23:04</c:v>
                </c:pt>
                <c:pt idx="6121">
                  <c:v>12:23:05</c:v>
                </c:pt>
                <c:pt idx="6122">
                  <c:v>12:23:06</c:v>
                </c:pt>
                <c:pt idx="6123">
                  <c:v>12:23:07</c:v>
                </c:pt>
                <c:pt idx="6124">
                  <c:v>12:23:08</c:v>
                </c:pt>
                <c:pt idx="6125">
                  <c:v>12:23:09</c:v>
                </c:pt>
                <c:pt idx="6126">
                  <c:v>12:23:10</c:v>
                </c:pt>
                <c:pt idx="6127">
                  <c:v>12:23:11</c:v>
                </c:pt>
                <c:pt idx="6128">
                  <c:v>12:23:12</c:v>
                </c:pt>
                <c:pt idx="6129">
                  <c:v>12:23:13</c:v>
                </c:pt>
                <c:pt idx="6130">
                  <c:v>12:23:14</c:v>
                </c:pt>
                <c:pt idx="6131">
                  <c:v>12:23:15</c:v>
                </c:pt>
                <c:pt idx="6132">
                  <c:v>12:23:16</c:v>
                </c:pt>
                <c:pt idx="6133">
                  <c:v>12:23:17</c:v>
                </c:pt>
                <c:pt idx="6134">
                  <c:v>12:23:18</c:v>
                </c:pt>
                <c:pt idx="6135">
                  <c:v>12:23:19</c:v>
                </c:pt>
                <c:pt idx="6136">
                  <c:v>12:23:20</c:v>
                </c:pt>
                <c:pt idx="6137">
                  <c:v>12:23:21</c:v>
                </c:pt>
                <c:pt idx="6138">
                  <c:v>12:23:22</c:v>
                </c:pt>
                <c:pt idx="6139">
                  <c:v>12:23:23</c:v>
                </c:pt>
                <c:pt idx="6140">
                  <c:v>12:23:24</c:v>
                </c:pt>
                <c:pt idx="6141">
                  <c:v>12:23:25</c:v>
                </c:pt>
                <c:pt idx="6142">
                  <c:v>12:23:26</c:v>
                </c:pt>
                <c:pt idx="6143">
                  <c:v>12:23:27</c:v>
                </c:pt>
                <c:pt idx="6144">
                  <c:v>12:23:28</c:v>
                </c:pt>
                <c:pt idx="6145">
                  <c:v>12:23:29</c:v>
                </c:pt>
                <c:pt idx="6146">
                  <c:v>12:23:30</c:v>
                </c:pt>
                <c:pt idx="6147">
                  <c:v>12:23:31</c:v>
                </c:pt>
                <c:pt idx="6148">
                  <c:v>12:23:32</c:v>
                </c:pt>
                <c:pt idx="6149">
                  <c:v>12:23:33</c:v>
                </c:pt>
                <c:pt idx="6150">
                  <c:v>12:23:34</c:v>
                </c:pt>
                <c:pt idx="6151">
                  <c:v>12:23:35</c:v>
                </c:pt>
                <c:pt idx="6152">
                  <c:v>12:23:36</c:v>
                </c:pt>
                <c:pt idx="6153">
                  <c:v>12:23:37</c:v>
                </c:pt>
                <c:pt idx="6154">
                  <c:v>12:23:38</c:v>
                </c:pt>
                <c:pt idx="6155">
                  <c:v>12:23:39</c:v>
                </c:pt>
                <c:pt idx="6156">
                  <c:v>12:23:40</c:v>
                </c:pt>
                <c:pt idx="6157">
                  <c:v>12:23:41</c:v>
                </c:pt>
                <c:pt idx="6158">
                  <c:v>12:23:42</c:v>
                </c:pt>
                <c:pt idx="6159">
                  <c:v>12:23:43</c:v>
                </c:pt>
                <c:pt idx="6160">
                  <c:v>12:23:44</c:v>
                </c:pt>
                <c:pt idx="6161">
                  <c:v>12:23:45</c:v>
                </c:pt>
                <c:pt idx="6162">
                  <c:v>12:23:46</c:v>
                </c:pt>
                <c:pt idx="6163">
                  <c:v>12:23:47</c:v>
                </c:pt>
                <c:pt idx="6164">
                  <c:v>12:23:48</c:v>
                </c:pt>
                <c:pt idx="6165">
                  <c:v>12:23:49</c:v>
                </c:pt>
                <c:pt idx="6166">
                  <c:v>12:23:50</c:v>
                </c:pt>
                <c:pt idx="6167">
                  <c:v>12:23:51</c:v>
                </c:pt>
                <c:pt idx="6168">
                  <c:v>12:23:52</c:v>
                </c:pt>
                <c:pt idx="6169">
                  <c:v>12:23:53</c:v>
                </c:pt>
                <c:pt idx="6170">
                  <c:v>12:23:54</c:v>
                </c:pt>
                <c:pt idx="6171">
                  <c:v>12:23:55</c:v>
                </c:pt>
                <c:pt idx="6172">
                  <c:v>12:23:56</c:v>
                </c:pt>
                <c:pt idx="6173">
                  <c:v>12:23:57</c:v>
                </c:pt>
                <c:pt idx="6174">
                  <c:v>12:23:58</c:v>
                </c:pt>
                <c:pt idx="6175">
                  <c:v>12:23:59</c:v>
                </c:pt>
                <c:pt idx="6176">
                  <c:v>12:24:00</c:v>
                </c:pt>
                <c:pt idx="6177">
                  <c:v>12:24:01</c:v>
                </c:pt>
                <c:pt idx="6178">
                  <c:v>12:24:02</c:v>
                </c:pt>
                <c:pt idx="6179">
                  <c:v>12:24:03</c:v>
                </c:pt>
                <c:pt idx="6180">
                  <c:v>12:24:04</c:v>
                </c:pt>
                <c:pt idx="6181">
                  <c:v>12:24:05</c:v>
                </c:pt>
                <c:pt idx="6182">
                  <c:v>12:24:06</c:v>
                </c:pt>
                <c:pt idx="6183">
                  <c:v>12:24:07</c:v>
                </c:pt>
                <c:pt idx="6184">
                  <c:v>12:24:08</c:v>
                </c:pt>
                <c:pt idx="6185">
                  <c:v>12:24:09</c:v>
                </c:pt>
                <c:pt idx="6186">
                  <c:v>12:24:10</c:v>
                </c:pt>
                <c:pt idx="6187">
                  <c:v>12:24:11</c:v>
                </c:pt>
                <c:pt idx="6188">
                  <c:v>12:24:12</c:v>
                </c:pt>
                <c:pt idx="6189">
                  <c:v>12:24:13</c:v>
                </c:pt>
                <c:pt idx="6190">
                  <c:v>12:24:14</c:v>
                </c:pt>
                <c:pt idx="6191">
                  <c:v>12:24:15</c:v>
                </c:pt>
                <c:pt idx="6192">
                  <c:v>12:24:16</c:v>
                </c:pt>
                <c:pt idx="6193">
                  <c:v>12:24:17</c:v>
                </c:pt>
                <c:pt idx="6194">
                  <c:v>12:24:18</c:v>
                </c:pt>
                <c:pt idx="6195">
                  <c:v>12:24:19</c:v>
                </c:pt>
                <c:pt idx="6196">
                  <c:v>12:24:20</c:v>
                </c:pt>
                <c:pt idx="6197">
                  <c:v>12:24:21</c:v>
                </c:pt>
                <c:pt idx="6198">
                  <c:v>12:24:22</c:v>
                </c:pt>
                <c:pt idx="6199">
                  <c:v>12:24:23</c:v>
                </c:pt>
                <c:pt idx="6200">
                  <c:v>12:24:24</c:v>
                </c:pt>
                <c:pt idx="6201">
                  <c:v>12:24:25</c:v>
                </c:pt>
                <c:pt idx="6202">
                  <c:v>12:24:26</c:v>
                </c:pt>
                <c:pt idx="6203">
                  <c:v>12:24:27</c:v>
                </c:pt>
                <c:pt idx="6204">
                  <c:v>12:24:28</c:v>
                </c:pt>
                <c:pt idx="6205">
                  <c:v>12:24:29</c:v>
                </c:pt>
                <c:pt idx="6206">
                  <c:v>12:24:30</c:v>
                </c:pt>
                <c:pt idx="6207">
                  <c:v>12:24:31</c:v>
                </c:pt>
                <c:pt idx="6208">
                  <c:v>12:24:32</c:v>
                </c:pt>
                <c:pt idx="6209">
                  <c:v>12:24:33</c:v>
                </c:pt>
                <c:pt idx="6210">
                  <c:v>12:24:34</c:v>
                </c:pt>
                <c:pt idx="6211">
                  <c:v>12:24:35</c:v>
                </c:pt>
                <c:pt idx="6212">
                  <c:v>12:24:36</c:v>
                </c:pt>
                <c:pt idx="6213">
                  <c:v>12:24:37</c:v>
                </c:pt>
                <c:pt idx="6214">
                  <c:v>12:24:38</c:v>
                </c:pt>
                <c:pt idx="6215">
                  <c:v>12:24:39</c:v>
                </c:pt>
                <c:pt idx="6216">
                  <c:v>12:24:40</c:v>
                </c:pt>
                <c:pt idx="6217">
                  <c:v>12:24:41</c:v>
                </c:pt>
                <c:pt idx="6218">
                  <c:v>12:24:42</c:v>
                </c:pt>
                <c:pt idx="6219">
                  <c:v>12:24:43</c:v>
                </c:pt>
                <c:pt idx="6220">
                  <c:v>12:24:44</c:v>
                </c:pt>
                <c:pt idx="6221">
                  <c:v>12:24:45</c:v>
                </c:pt>
                <c:pt idx="6222">
                  <c:v>12:24:46</c:v>
                </c:pt>
                <c:pt idx="6223">
                  <c:v>12:24:47</c:v>
                </c:pt>
                <c:pt idx="6224">
                  <c:v>12:24:48</c:v>
                </c:pt>
                <c:pt idx="6225">
                  <c:v>12:24:49</c:v>
                </c:pt>
                <c:pt idx="6226">
                  <c:v>12:24:50</c:v>
                </c:pt>
                <c:pt idx="6227">
                  <c:v>12:24:51</c:v>
                </c:pt>
                <c:pt idx="6228">
                  <c:v>12:24:52</c:v>
                </c:pt>
                <c:pt idx="6229">
                  <c:v>12:24:53</c:v>
                </c:pt>
                <c:pt idx="6230">
                  <c:v>12:24:54</c:v>
                </c:pt>
                <c:pt idx="6231">
                  <c:v>12:24:55</c:v>
                </c:pt>
                <c:pt idx="6232">
                  <c:v>12:24:56</c:v>
                </c:pt>
                <c:pt idx="6233">
                  <c:v>12:24:57</c:v>
                </c:pt>
                <c:pt idx="6234">
                  <c:v>12:24:58</c:v>
                </c:pt>
                <c:pt idx="6235">
                  <c:v>12:24:59</c:v>
                </c:pt>
                <c:pt idx="6236">
                  <c:v>12:25:00</c:v>
                </c:pt>
                <c:pt idx="6237">
                  <c:v>12:25:01</c:v>
                </c:pt>
                <c:pt idx="6238">
                  <c:v>12:25:02</c:v>
                </c:pt>
                <c:pt idx="6239">
                  <c:v>12:25:03</c:v>
                </c:pt>
                <c:pt idx="6240">
                  <c:v>12:25:04</c:v>
                </c:pt>
                <c:pt idx="6241">
                  <c:v>12:25:05</c:v>
                </c:pt>
                <c:pt idx="6242">
                  <c:v>12:25:06</c:v>
                </c:pt>
                <c:pt idx="6243">
                  <c:v>12:25:07</c:v>
                </c:pt>
                <c:pt idx="6244">
                  <c:v>12:25:08</c:v>
                </c:pt>
                <c:pt idx="6245">
                  <c:v>12:25:09</c:v>
                </c:pt>
                <c:pt idx="6246">
                  <c:v>12:25:10</c:v>
                </c:pt>
                <c:pt idx="6247">
                  <c:v>12:25:11</c:v>
                </c:pt>
                <c:pt idx="6248">
                  <c:v>12:25:12</c:v>
                </c:pt>
                <c:pt idx="6249">
                  <c:v>12:25:13</c:v>
                </c:pt>
                <c:pt idx="6250">
                  <c:v>12:25:14</c:v>
                </c:pt>
                <c:pt idx="6251">
                  <c:v>12:25:15</c:v>
                </c:pt>
                <c:pt idx="6252">
                  <c:v>12:25:16</c:v>
                </c:pt>
                <c:pt idx="6253">
                  <c:v>12:25:17</c:v>
                </c:pt>
                <c:pt idx="6254">
                  <c:v>12:25:18</c:v>
                </c:pt>
                <c:pt idx="6255">
                  <c:v>12:25:19</c:v>
                </c:pt>
                <c:pt idx="6256">
                  <c:v>12:25:20</c:v>
                </c:pt>
                <c:pt idx="6257">
                  <c:v>12:25:21</c:v>
                </c:pt>
                <c:pt idx="6258">
                  <c:v>12:25:22</c:v>
                </c:pt>
                <c:pt idx="6259">
                  <c:v>12:25:23</c:v>
                </c:pt>
                <c:pt idx="6260">
                  <c:v>12:25:24</c:v>
                </c:pt>
                <c:pt idx="6261">
                  <c:v>12:25:25</c:v>
                </c:pt>
                <c:pt idx="6262">
                  <c:v>12:25:26</c:v>
                </c:pt>
                <c:pt idx="6263">
                  <c:v>12:25:27</c:v>
                </c:pt>
                <c:pt idx="6264">
                  <c:v>12:25:28</c:v>
                </c:pt>
                <c:pt idx="6265">
                  <c:v>12:25:29</c:v>
                </c:pt>
                <c:pt idx="6266">
                  <c:v>12:25:30</c:v>
                </c:pt>
                <c:pt idx="6267">
                  <c:v>12:25:31</c:v>
                </c:pt>
                <c:pt idx="6268">
                  <c:v>12:25:32</c:v>
                </c:pt>
                <c:pt idx="6269">
                  <c:v>12:25:33</c:v>
                </c:pt>
                <c:pt idx="6270">
                  <c:v>12:25:34</c:v>
                </c:pt>
                <c:pt idx="6271">
                  <c:v>12:25:35</c:v>
                </c:pt>
                <c:pt idx="6272">
                  <c:v>12:25:36</c:v>
                </c:pt>
                <c:pt idx="6273">
                  <c:v>12:25:37</c:v>
                </c:pt>
                <c:pt idx="6274">
                  <c:v>12:25:38</c:v>
                </c:pt>
                <c:pt idx="6275">
                  <c:v>12:25:39</c:v>
                </c:pt>
                <c:pt idx="6276">
                  <c:v>12:25:40</c:v>
                </c:pt>
                <c:pt idx="6277">
                  <c:v>12:25:41</c:v>
                </c:pt>
                <c:pt idx="6278">
                  <c:v>12:25:42</c:v>
                </c:pt>
                <c:pt idx="6279">
                  <c:v>12:25:43</c:v>
                </c:pt>
                <c:pt idx="6280">
                  <c:v>12:25:44</c:v>
                </c:pt>
                <c:pt idx="6281">
                  <c:v>12:25:45</c:v>
                </c:pt>
                <c:pt idx="6282">
                  <c:v>12:25:46</c:v>
                </c:pt>
                <c:pt idx="6283">
                  <c:v>12:25:47</c:v>
                </c:pt>
                <c:pt idx="6284">
                  <c:v>12:25:48</c:v>
                </c:pt>
                <c:pt idx="6285">
                  <c:v>12:25:49</c:v>
                </c:pt>
                <c:pt idx="6286">
                  <c:v>12:25:50</c:v>
                </c:pt>
                <c:pt idx="6287">
                  <c:v>12:25:51</c:v>
                </c:pt>
                <c:pt idx="6288">
                  <c:v>12:25:52</c:v>
                </c:pt>
                <c:pt idx="6289">
                  <c:v>12:25:53</c:v>
                </c:pt>
                <c:pt idx="6290">
                  <c:v>12:25:54</c:v>
                </c:pt>
                <c:pt idx="6291">
                  <c:v>12:25:55</c:v>
                </c:pt>
                <c:pt idx="6292">
                  <c:v>12:25:56</c:v>
                </c:pt>
                <c:pt idx="6293">
                  <c:v>12:25:57</c:v>
                </c:pt>
                <c:pt idx="6294">
                  <c:v>12:25:58</c:v>
                </c:pt>
                <c:pt idx="6295">
                  <c:v>12:25:59</c:v>
                </c:pt>
                <c:pt idx="6296">
                  <c:v>12:26:00</c:v>
                </c:pt>
                <c:pt idx="6297">
                  <c:v>12:26:01</c:v>
                </c:pt>
                <c:pt idx="6298">
                  <c:v>12:26:02</c:v>
                </c:pt>
                <c:pt idx="6299">
                  <c:v>12:26:03</c:v>
                </c:pt>
                <c:pt idx="6300">
                  <c:v>12:26:04</c:v>
                </c:pt>
                <c:pt idx="6301">
                  <c:v>12:26:05</c:v>
                </c:pt>
                <c:pt idx="6302">
                  <c:v>12:26:06</c:v>
                </c:pt>
                <c:pt idx="6303">
                  <c:v>12:26:07</c:v>
                </c:pt>
                <c:pt idx="6304">
                  <c:v>12:26:08</c:v>
                </c:pt>
                <c:pt idx="6305">
                  <c:v>12:26:09</c:v>
                </c:pt>
                <c:pt idx="6306">
                  <c:v>12:26:10</c:v>
                </c:pt>
                <c:pt idx="6307">
                  <c:v>12:26:11</c:v>
                </c:pt>
                <c:pt idx="6308">
                  <c:v>12:26:12</c:v>
                </c:pt>
                <c:pt idx="6309">
                  <c:v>12:26:13</c:v>
                </c:pt>
                <c:pt idx="6310">
                  <c:v>12:26:14</c:v>
                </c:pt>
                <c:pt idx="6311">
                  <c:v>12:26:15</c:v>
                </c:pt>
                <c:pt idx="6312">
                  <c:v>12:26:16</c:v>
                </c:pt>
                <c:pt idx="6313">
                  <c:v>12:26:17</c:v>
                </c:pt>
                <c:pt idx="6314">
                  <c:v>12:26:18</c:v>
                </c:pt>
                <c:pt idx="6315">
                  <c:v>12:26:19</c:v>
                </c:pt>
                <c:pt idx="6316">
                  <c:v>12:26:20</c:v>
                </c:pt>
                <c:pt idx="6317">
                  <c:v>12:26:21</c:v>
                </c:pt>
                <c:pt idx="6318">
                  <c:v>12:26:22</c:v>
                </c:pt>
                <c:pt idx="6319">
                  <c:v>12:26:23</c:v>
                </c:pt>
                <c:pt idx="6320">
                  <c:v>12:26:24</c:v>
                </c:pt>
                <c:pt idx="6321">
                  <c:v>12:26:25</c:v>
                </c:pt>
                <c:pt idx="6322">
                  <c:v>12:26:26</c:v>
                </c:pt>
                <c:pt idx="6323">
                  <c:v>12:26:27</c:v>
                </c:pt>
                <c:pt idx="6324">
                  <c:v>12:26:28</c:v>
                </c:pt>
                <c:pt idx="6325">
                  <c:v>12:26:29</c:v>
                </c:pt>
                <c:pt idx="6326">
                  <c:v>12:26:30</c:v>
                </c:pt>
                <c:pt idx="6327">
                  <c:v>12:26:31</c:v>
                </c:pt>
                <c:pt idx="6328">
                  <c:v>12:26:32</c:v>
                </c:pt>
                <c:pt idx="6329">
                  <c:v>12:26:33</c:v>
                </c:pt>
                <c:pt idx="6330">
                  <c:v>12:26:34</c:v>
                </c:pt>
                <c:pt idx="6331">
                  <c:v>12:26:35</c:v>
                </c:pt>
                <c:pt idx="6332">
                  <c:v>12:26:36</c:v>
                </c:pt>
                <c:pt idx="6333">
                  <c:v>12:26:37</c:v>
                </c:pt>
                <c:pt idx="6334">
                  <c:v>12:26:38</c:v>
                </c:pt>
                <c:pt idx="6335">
                  <c:v>12:26:39</c:v>
                </c:pt>
                <c:pt idx="6336">
                  <c:v>12:26:40</c:v>
                </c:pt>
                <c:pt idx="6337">
                  <c:v>12:26:41</c:v>
                </c:pt>
                <c:pt idx="6338">
                  <c:v>12:26:42</c:v>
                </c:pt>
                <c:pt idx="6339">
                  <c:v>12:26:43</c:v>
                </c:pt>
                <c:pt idx="6340">
                  <c:v>12:26:44</c:v>
                </c:pt>
                <c:pt idx="6341">
                  <c:v>12:26:45</c:v>
                </c:pt>
                <c:pt idx="6342">
                  <c:v>12:26:46</c:v>
                </c:pt>
                <c:pt idx="6343">
                  <c:v>12:26:47</c:v>
                </c:pt>
                <c:pt idx="6344">
                  <c:v>12:26:48</c:v>
                </c:pt>
                <c:pt idx="6345">
                  <c:v>12:26:49</c:v>
                </c:pt>
                <c:pt idx="6346">
                  <c:v>12:26:50</c:v>
                </c:pt>
                <c:pt idx="6347">
                  <c:v>12:26:51</c:v>
                </c:pt>
                <c:pt idx="6348">
                  <c:v>12:26:52</c:v>
                </c:pt>
                <c:pt idx="6349">
                  <c:v>12:26:53</c:v>
                </c:pt>
                <c:pt idx="6350">
                  <c:v>12:26:54</c:v>
                </c:pt>
                <c:pt idx="6351">
                  <c:v>12:26:55</c:v>
                </c:pt>
                <c:pt idx="6352">
                  <c:v>12:26:56</c:v>
                </c:pt>
                <c:pt idx="6353">
                  <c:v>12:26:57</c:v>
                </c:pt>
                <c:pt idx="6354">
                  <c:v>12:26:58</c:v>
                </c:pt>
                <c:pt idx="6355">
                  <c:v>12:26:59</c:v>
                </c:pt>
                <c:pt idx="6356">
                  <c:v>12:27:00</c:v>
                </c:pt>
                <c:pt idx="6357">
                  <c:v>12:27:01</c:v>
                </c:pt>
                <c:pt idx="6358">
                  <c:v>12:27:02</c:v>
                </c:pt>
                <c:pt idx="6359">
                  <c:v>12:27:03</c:v>
                </c:pt>
                <c:pt idx="6360">
                  <c:v>12:27:04</c:v>
                </c:pt>
                <c:pt idx="6361">
                  <c:v>12:27:05</c:v>
                </c:pt>
                <c:pt idx="6362">
                  <c:v>12:27:06</c:v>
                </c:pt>
                <c:pt idx="6363">
                  <c:v>12:27:07</c:v>
                </c:pt>
                <c:pt idx="6364">
                  <c:v>12:27:08</c:v>
                </c:pt>
                <c:pt idx="6365">
                  <c:v>12:27:09</c:v>
                </c:pt>
                <c:pt idx="6366">
                  <c:v>12:27:10</c:v>
                </c:pt>
                <c:pt idx="6367">
                  <c:v>12:27:11</c:v>
                </c:pt>
                <c:pt idx="6368">
                  <c:v>12:27:12</c:v>
                </c:pt>
                <c:pt idx="6369">
                  <c:v>12:27:13</c:v>
                </c:pt>
                <c:pt idx="6370">
                  <c:v>12:27:14</c:v>
                </c:pt>
                <c:pt idx="6371">
                  <c:v>12:27:15</c:v>
                </c:pt>
                <c:pt idx="6372">
                  <c:v>12:27:16</c:v>
                </c:pt>
                <c:pt idx="6373">
                  <c:v>12:27:17</c:v>
                </c:pt>
                <c:pt idx="6374">
                  <c:v>12:27:18</c:v>
                </c:pt>
                <c:pt idx="6375">
                  <c:v>12:27:19</c:v>
                </c:pt>
                <c:pt idx="6376">
                  <c:v>12:27:20</c:v>
                </c:pt>
                <c:pt idx="6377">
                  <c:v>12:27:21</c:v>
                </c:pt>
                <c:pt idx="6378">
                  <c:v>12:27:22</c:v>
                </c:pt>
                <c:pt idx="6379">
                  <c:v>12:27:23</c:v>
                </c:pt>
                <c:pt idx="6380">
                  <c:v>12:27:24</c:v>
                </c:pt>
                <c:pt idx="6381">
                  <c:v>12:27:25</c:v>
                </c:pt>
                <c:pt idx="6382">
                  <c:v>12:27:26</c:v>
                </c:pt>
                <c:pt idx="6383">
                  <c:v>12:27:27</c:v>
                </c:pt>
                <c:pt idx="6384">
                  <c:v>12:27:28</c:v>
                </c:pt>
                <c:pt idx="6385">
                  <c:v>12:27:29</c:v>
                </c:pt>
                <c:pt idx="6386">
                  <c:v>12:27:30</c:v>
                </c:pt>
                <c:pt idx="6387">
                  <c:v>12:27:31</c:v>
                </c:pt>
                <c:pt idx="6388">
                  <c:v>12:27:32</c:v>
                </c:pt>
                <c:pt idx="6389">
                  <c:v>12:27:33</c:v>
                </c:pt>
                <c:pt idx="6390">
                  <c:v>12:27:34</c:v>
                </c:pt>
                <c:pt idx="6391">
                  <c:v>12:27:35</c:v>
                </c:pt>
                <c:pt idx="6392">
                  <c:v>12:27:36</c:v>
                </c:pt>
                <c:pt idx="6393">
                  <c:v>12:27:37</c:v>
                </c:pt>
                <c:pt idx="6394">
                  <c:v>12:27:38</c:v>
                </c:pt>
                <c:pt idx="6395">
                  <c:v>12:27:39</c:v>
                </c:pt>
                <c:pt idx="6396">
                  <c:v>12:27:40</c:v>
                </c:pt>
                <c:pt idx="6397">
                  <c:v>12:27:41</c:v>
                </c:pt>
                <c:pt idx="6398">
                  <c:v>12:27:42</c:v>
                </c:pt>
                <c:pt idx="6399">
                  <c:v>12:27:43</c:v>
                </c:pt>
                <c:pt idx="6400">
                  <c:v>12:27:44</c:v>
                </c:pt>
                <c:pt idx="6401">
                  <c:v>12:27:45</c:v>
                </c:pt>
                <c:pt idx="6402">
                  <c:v>12:27:46</c:v>
                </c:pt>
                <c:pt idx="6403">
                  <c:v>12:27:47</c:v>
                </c:pt>
                <c:pt idx="6404">
                  <c:v>12:27:48</c:v>
                </c:pt>
                <c:pt idx="6405">
                  <c:v>12:27:49</c:v>
                </c:pt>
                <c:pt idx="6406">
                  <c:v>12:27:50</c:v>
                </c:pt>
                <c:pt idx="6407">
                  <c:v>12:27:51</c:v>
                </c:pt>
                <c:pt idx="6408">
                  <c:v>12:27:52</c:v>
                </c:pt>
                <c:pt idx="6409">
                  <c:v>12:27:53</c:v>
                </c:pt>
                <c:pt idx="6410">
                  <c:v>12:27:54</c:v>
                </c:pt>
                <c:pt idx="6411">
                  <c:v>12:27:55</c:v>
                </c:pt>
                <c:pt idx="6412">
                  <c:v>12:27:56</c:v>
                </c:pt>
                <c:pt idx="6413">
                  <c:v>12:27:57</c:v>
                </c:pt>
                <c:pt idx="6414">
                  <c:v>12:27:58</c:v>
                </c:pt>
                <c:pt idx="6415">
                  <c:v>12:27:59</c:v>
                </c:pt>
                <c:pt idx="6416">
                  <c:v>12:28:00</c:v>
                </c:pt>
                <c:pt idx="6417">
                  <c:v>12:28:01</c:v>
                </c:pt>
                <c:pt idx="6418">
                  <c:v>12:28:02</c:v>
                </c:pt>
                <c:pt idx="6419">
                  <c:v>12:28:03</c:v>
                </c:pt>
                <c:pt idx="6420">
                  <c:v>12:28:04</c:v>
                </c:pt>
                <c:pt idx="6421">
                  <c:v>12:28:05</c:v>
                </c:pt>
                <c:pt idx="6422">
                  <c:v>12:28:06</c:v>
                </c:pt>
                <c:pt idx="6423">
                  <c:v>12:28:07</c:v>
                </c:pt>
                <c:pt idx="6424">
                  <c:v>12:28:08</c:v>
                </c:pt>
                <c:pt idx="6425">
                  <c:v>12:28:09</c:v>
                </c:pt>
                <c:pt idx="6426">
                  <c:v>12:28:10</c:v>
                </c:pt>
                <c:pt idx="6427">
                  <c:v>12:28:11</c:v>
                </c:pt>
                <c:pt idx="6428">
                  <c:v>12:28:12</c:v>
                </c:pt>
                <c:pt idx="6429">
                  <c:v>12:28:13</c:v>
                </c:pt>
                <c:pt idx="6430">
                  <c:v>12:28:14</c:v>
                </c:pt>
                <c:pt idx="6431">
                  <c:v>12:28:15</c:v>
                </c:pt>
                <c:pt idx="6432">
                  <c:v>12:28:16</c:v>
                </c:pt>
                <c:pt idx="6433">
                  <c:v>12:28:17</c:v>
                </c:pt>
                <c:pt idx="6434">
                  <c:v>12:28:18</c:v>
                </c:pt>
                <c:pt idx="6435">
                  <c:v>12:28:19</c:v>
                </c:pt>
                <c:pt idx="6436">
                  <c:v>12:28:20</c:v>
                </c:pt>
                <c:pt idx="6437">
                  <c:v>12:28:21</c:v>
                </c:pt>
                <c:pt idx="6438">
                  <c:v>12:28:22</c:v>
                </c:pt>
                <c:pt idx="6439">
                  <c:v>12:28:23</c:v>
                </c:pt>
                <c:pt idx="6440">
                  <c:v>12:28:24</c:v>
                </c:pt>
                <c:pt idx="6441">
                  <c:v>12:28:25</c:v>
                </c:pt>
                <c:pt idx="6442">
                  <c:v>12:28:26</c:v>
                </c:pt>
                <c:pt idx="6443">
                  <c:v>12:28:27</c:v>
                </c:pt>
                <c:pt idx="6444">
                  <c:v>12:28:28</c:v>
                </c:pt>
                <c:pt idx="6445">
                  <c:v>12:28:29</c:v>
                </c:pt>
                <c:pt idx="6446">
                  <c:v>12:28:30</c:v>
                </c:pt>
                <c:pt idx="6447">
                  <c:v>12:28:31</c:v>
                </c:pt>
                <c:pt idx="6448">
                  <c:v>12:28:32</c:v>
                </c:pt>
                <c:pt idx="6449">
                  <c:v>12:28:33</c:v>
                </c:pt>
                <c:pt idx="6450">
                  <c:v>12:28:34</c:v>
                </c:pt>
                <c:pt idx="6451">
                  <c:v>12:28:35</c:v>
                </c:pt>
                <c:pt idx="6452">
                  <c:v>12:28:36</c:v>
                </c:pt>
                <c:pt idx="6453">
                  <c:v>12:28:37</c:v>
                </c:pt>
                <c:pt idx="6454">
                  <c:v>12:28:38</c:v>
                </c:pt>
                <c:pt idx="6455">
                  <c:v>12:28:39</c:v>
                </c:pt>
                <c:pt idx="6456">
                  <c:v>12:28:40</c:v>
                </c:pt>
                <c:pt idx="6457">
                  <c:v>12:28:41</c:v>
                </c:pt>
                <c:pt idx="6458">
                  <c:v>12:28:42</c:v>
                </c:pt>
                <c:pt idx="6459">
                  <c:v>12:28:43</c:v>
                </c:pt>
                <c:pt idx="6460">
                  <c:v>12:28:44</c:v>
                </c:pt>
                <c:pt idx="6461">
                  <c:v>12:28:45</c:v>
                </c:pt>
                <c:pt idx="6462">
                  <c:v>12:28:46</c:v>
                </c:pt>
                <c:pt idx="6463">
                  <c:v>12:28:47</c:v>
                </c:pt>
                <c:pt idx="6464">
                  <c:v>12:28:48</c:v>
                </c:pt>
                <c:pt idx="6465">
                  <c:v>12:28:49</c:v>
                </c:pt>
                <c:pt idx="6466">
                  <c:v>12:28:50</c:v>
                </c:pt>
                <c:pt idx="6467">
                  <c:v>12:28:51</c:v>
                </c:pt>
                <c:pt idx="6468">
                  <c:v>12:28:52</c:v>
                </c:pt>
                <c:pt idx="6469">
                  <c:v>12:28:53</c:v>
                </c:pt>
                <c:pt idx="6470">
                  <c:v>12:28:54</c:v>
                </c:pt>
                <c:pt idx="6471">
                  <c:v>12:28:55</c:v>
                </c:pt>
                <c:pt idx="6472">
                  <c:v>12:28:56</c:v>
                </c:pt>
                <c:pt idx="6473">
                  <c:v>12:28:57</c:v>
                </c:pt>
                <c:pt idx="6474">
                  <c:v>12:28:58</c:v>
                </c:pt>
                <c:pt idx="6475">
                  <c:v>12:28:59</c:v>
                </c:pt>
                <c:pt idx="6476">
                  <c:v>12:29:00</c:v>
                </c:pt>
                <c:pt idx="6477">
                  <c:v>12:29:01</c:v>
                </c:pt>
                <c:pt idx="6478">
                  <c:v>12:29:02</c:v>
                </c:pt>
                <c:pt idx="6479">
                  <c:v>12:29:03</c:v>
                </c:pt>
                <c:pt idx="6480">
                  <c:v>12:29:04</c:v>
                </c:pt>
                <c:pt idx="6481">
                  <c:v>12:29:05</c:v>
                </c:pt>
                <c:pt idx="6482">
                  <c:v>12:29:06</c:v>
                </c:pt>
                <c:pt idx="6483">
                  <c:v>12:29:07</c:v>
                </c:pt>
                <c:pt idx="6484">
                  <c:v>12:29:08</c:v>
                </c:pt>
                <c:pt idx="6485">
                  <c:v>12:29:09</c:v>
                </c:pt>
                <c:pt idx="6486">
                  <c:v>12:29:10</c:v>
                </c:pt>
                <c:pt idx="6487">
                  <c:v>12:29:11</c:v>
                </c:pt>
                <c:pt idx="6488">
                  <c:v>12:29:12</c:v>
                </c:pt>
                <c:pt idx="6489">
                  <c:v>12:29:13</c:v>
                </c:pt>
                <c:pt idx="6490">
                  <c:v>12:29:14</c:v>
                </c:pt>
                <c:pt idx="6491">
                  <c:v>12:29:15</c:v>
                </c:pt>
                <c:pt idx="6492">
                  <c:v>12:29:16</c:v>
                </c:pt>
                <c:pt idx="6493">
                  <c:v>12:29:17</c:v>
                </c:pt>
                <c:pt idx="6494">
                  <c:v>12:29:18</c:v>
                </c:pt>
                <c:pt idx="6495">
                  <c:v>12:29:19</c:v>
                </c:pt>
                <c:pt idx="6496">
                  <c:v>12:29:20</c:v>
                </c:pt>
                <c:pt idx="6497">
                  <c:v>12:29:21</c:v>
                </c:pt>
                <c:pt idx="6498">
                  <c:v>12:29:22</c:v>
                </c:pt>
                <c:pt idx="6499">
                  <c:v>12:29:23</c:v>
                </c:pt>
                <c:pt idx="6500">
                  <c:v>12:29:24</c:v>
                </c:pt>
                <c:pt idx="6501">
                  <c:v>12:29:25</c:v>
                </c:pt>
                <c:pt idx="6502">
                  <c:v>12:29:26</c:v>
                </c:pt>
                <c:pt idx="6503">
                  <c:v>12:29:27</c:v>
                </c:pt>
                <c:pt idx="6504">
                  <c:v>12:29:28</c:v>
                </c:pt>
                <c:pt idx="6505">
                  <c:v>12:29:29</c:v>
                </c:pt>
                <c:pt idx="6506">
                  <c:v>12:29:30</c:v>
                </c:pt>
                <c:pt idx="6507">
                  <c:v>12:29:31</c:v>
                </c:pt>
                <c:pt idx="6508">
                  <c:v>12:29:32</c:v>
                </c:pt>
                <c:pt idx="6509">
                  <c:v>12:29:33</c:v>
                </c:pt>
                <c:pt idx="6510">
                  <c:v>12:29:34</c:v>
                </c:pt>
                <c:pt idx="6511">
                  <c:v>12:29:35</c:v>
                </c:pt>
                <c:pt idx="6512">
                  <c:v>12:29:36</c:v>
                </c:pt>
                <c:pt idx="6513">
                  <c:v>12:29:37</c:v>
                </c:pt>
                <c:pt idx="6514">
                  <c:v>12:29:38</c:v>
                </c:pt>
                <c:pt idx="6515">
                  <c:v>12:29:39</c:v>
                </c:pt>
                <c:pt idx="6516">
                  <c:v>12:29:40</c:v>
                </c:pt>
                <c:pt idx="6517">
                  <c:v>12:29:41</c:v>
                </c:pt>
                <c:pt idx="6518">
                  <c:v>12:29:42</c:v>
                </c:pt>
                <c:pt idx="6519">
                  <c:v>12:29:43</c:v>
                </c:pt>
                <c:pt idx="6520">
                  <c:v>12:29:44</c:v>
                </c:pt>
                <c:pt idx="6521">
                  <c:v>12:29:45</c:v>
                </c:pt>
                <c:pt idx="6522">
                  <c:v>12:29:46</c:v>
                </c:pt>
                <c:pt idx="6523">
                  <c:v>12:29:47</c:v>
                </c:pt>
                <c:pt idx="6524">
                  <c:v>12:29:48</c:v>
                </c:pt>
                <c:pt idx="6525">
                  <c:v>12:29:49</c:v>
                </c:pt>
                <c:pt idx="6526">
                  <c:v>12:29:50</c:v>
                </c:pt>
                <c:pt idx="6527">
                  <c:v>12:29:51</c:v>
                </c:pt>
                <c:pt idx="6528">
                  <c:v>12:29:52</c:v>
                </c:pt>
                <c:pt idx="6529">
                  <c:v>12:29:53</c:v>
                </c:pt>
                <c:pt idx="6530">
                  <c:v>12:29:54</c:v>
                </c:pt>
                <c:pt idx="6531">
                  <c:v>12:29:55</c:v>
                </c:pt>
                <c:pt idx="6532">
                  <c:v>12:29:56</c:v>
                </c:pt>
                <c:pt idx="6533">
                  <c:v>12:29:57</c:v>
                </c:pt>
                <c:pt idx="6534">
                  <c:v>12:29:58</c:v>
                </c:pt>
                <c:pt idx="6535">
                  <c:v>12:29:59</c:v>
                </c:pt>
                <c:pt idx="6536">
                  <c:v>12:30:00</c:v>
                </c:pt>
                <c:pt idx="6537">
                  <c:v>12:30:01</c:v>
                </c:pt>
                <c:pt idx="6538">
                  <c:v>12:30:02</c:v>
                </c:pt>
                <c:pt idx="6539">
                  <c:v>12:30:03</c:v>
                </c:pt>
                <c:pt idx="6540">
                  <c:v>12:30:04</c:v>
                </c:pt>
                <c:pt idx="6541">
                  <c:v>12:30:05</c:v>
                </c:pt>
                <c:pt idx="6542">
                  <c:v>12:30:06</c:v>
                </c:pt>
                <c:pt idx="6543">
                  <c:v>12:30:07</c:v>
                </c:pt>
                <c:pt idx="6544">
                  <c:v>12:30:08</c:v>
                </c:pt>
                <c:pt idx="6545">
                  <c:v>12:30:09</c:v>
                </c:pt>
                <c:pt idx="6546">
                  <c:v>12:30:10</c:v>
                </c:pt>
                <c:pt idx="6547">
                  <c:v>12:30:11</c:v>
                </c:pt>
                <c:pt idx="6548">
                  <c:v>12:30:12</c:v>
                </c:pt>
                <c:pt idx="6549">
                  <c:v>12:30:13</c:v>
                </c:pt>
                <c:pt idx="6550">
                  <c:v>12:30:14</c:v>
                </c:pt>
                <c:pt idx="6551">
                  <c:v>12:30:15</c:v>
                </c:pt>
                <c:pt idx="6552">
                  <c:v>12:30:16</c:v>
                </c:pt>
                <c:pt idx="6553">
                  <c:v>12:30:17</c:v>
                </c:pt>
                <c:pt idx="6554">
                  <c:v>12:30:18</c:v>
                </c:pt>
                <c:pt idx="6555">
                  <c:v>12:30:19</c:v>
                </c:pt>
                <c:pt idx="6556">
                  <c:v>12:30:20</c:v>
                </c:pt>
                <c:pt idx="6557">
                  <c:v>12:30:21</c:v>
                </c:pt>
                <c:pt idx="6558">
                  <c:v>12:30:22</c:v>
                </c:pt>
                <c:pt idx="6559">
                  <c:v>12:30:23</c:v>
                </c:pt>
                <c:pt idx="6560">
                  <c:v>12:30:24</c:v>
                </c:pt>
                <c:pt idx="6561">
                  <c:v>12:30:25</c:v>
                </c:pt>
                <c:pt idx="6562">
                  <c:v>12:30:26</c:v>
                </c:pt>
                <c:pt idx="6563">
                  <c:v>12:30:27</c:v>
                </c:pt>
                <c:pt idx="6564">
                  <c:v>12:30:28</c:v>
                </c:pt>
                <c:pt idx="6565">
                  <c:v>12:30:29</c:v>
                </c:pt>
                <c:pt idx="6566">
                  <c:v>12:30:30</c:v>
                </c:pt>
                <c:pt idx="6567">
                  <c:v>12:30:31</c:v>
                </c:pt>
                <c:pt idx="6568">
                  <c:v>12:30:32</c:v>
                </c:pt>
                <c:pt idx="6569">
                  <c:v>12:30:33</c:v>
                </c:pt>
                <c:pt idx="6570">
                  <c:v>12:30:34</c:v>
                </c:pt>
                <c:pt idx="6571">
                  <c:v>12:30:35</c:v>
                </c:pt>
                <c:pt idx="6572">
                  <c:v>12:30:36</c:v>
                </c:pt>
                <c:pt idx="6573">
                  <c:v>12:30:37</c:v>
                </c:pt>
                <c:pt idx="6574">
                  <c:v>12:30:38</c:v>
                </c:pt>
                <c:pt idx="6575">
                  <c:v>12:30:39</c:v>
                </c:pt>
                <c:pt idx="6576">
                  <c:v>12:30:40</c:v>
                </c:pt>
                <c:pt idx="6577">
                  <c:v>12:30:41</c:v>
                </c:pt>
                <c:pt idx="6578">
                  <c:v>12:30:42</c:v>
                </c:pt>
                <c:pt idx="6579">
                  <c:v>12:30:43</c:v>
                </c:pt>
                <c:pt idx="6580">
                  <c:v>12:30:44</c:v>
                </c:pt>
                <c:pt idx="6581">
                  <c:v>12:30:45</c:v>
                </c:pt>
                <c:pt idx="6582">
                  <c:v>12:30:46</c:v>
                </c:pt>
                <c:pt idx="6583">
                  <c:v>12:30:47</c:v>
                </c:pt>
                <c:pt idx="6584">
                  <c:v>12:30:48</c:v>
                </c:pt>
                <c:pt idx="6585">
                  <c:v>12:30:49</c:v>
                </c:pt>
                <c:pt idx="6586">
                  <c:v>12:30:50</c:v>
                </c:pt>
                <c:pt idx="6587">
                  <c:v>12:30:51</c:v>
                </c:pt>
                <c:pt idx="6588">
                  <c:v>12:30:52</c:v>
                </c:pt>
                <c:pt idx="6589">
                  <c:v>12:30:53</c:v>
                </c:pt>
                <c:pt idx="6590">
                  <c:v>12:30:54</c:v>
                </c:pt>
                <c:pt idx="6591">
                  <c:v>12:30:55</c:v>
                </c:pt>
                <c:pt idx="6592">
                  <c:v>12:30:56</c:v>
                </c:pt>
                <c:pt idx="6593">
                  <c:v>12:30:57</c:v>
                </c:pt>
                <c:pt idx="6594">
                  <c:v>12:30:58</c:v>
                </c:pt>
                <c:pt idx="6595">
                  <c:v>12:30:59</c:v>
                </c:pt>
                <c:pt idx="6596">
                  <c:v>12:31:00</c:v>
                </c:pt>
                <c:pt idx="6597">
                  <c:v>12:31:01</c:v>
                </c:pt>
                <c:pt idx="6598">
                  <c:v>12:31:02</c:v>
                </c:pt>
                <c:pt idx="6599">
                  <c:v>12:31:03</c:v>
                </c:pt>
                <c:pt idx="6600">
                  <c:v>12:31:04</c:v>
                </c:pt>
                <c:pt idx="6601">
                  <c:v>12:31:05</c:v>
                </c:pt>
                <c:pt idx="6602">
                  <c:v>12:31:06</c:v>
                </c:pt>
                <c:pt idx="6603">
                  <c:v>12:31:07</c:v>
                </c:pt>
                <c:pt idx="6604">
                  <c:v>12:31:08</c:v>
                </c:pt>
                <c:pt idx="6605">
                  <c:v>12:31:09</c:v>
                </c:pt>
                <c:pt idx="6606">
                  <c:v>12:31:10</c:v>
                </c:pt>
                <c:pt idx="6607">
                  <c:v>12:31:11</c:v>
                </c:pt>
                <c:pt idx="6608">
                  <c:v>12:31:12</c:v>
                </c:pt>
                <c:pt idx="6609">
                  <c:v>12:31:13</c:v>
                </c:pt>
                <c:pt idx="6610">
                  <c:v>12:31:14</c:v>
                </c:pt>
                <c:pt idx="6611">
                  <c:v>12:31:15</c:v>
                </c:pt>
                <c:pt idx="6612">
                  <c:v>12:31:16</c:v>
                </c:pt>
                <c:pt idx="6613">
                  <c:v>12:31:17</c:v>
                </c:pt>
                <c:pt idx="6614">
                  <c:v>12:31:18</c:v>
                </c:pt>
                <c:pt idx="6615">
                  <c:v>12:31:19</c:v>
                </c:pt>
                <c:pt idx="6616">
                  <c:v>12:31:20</c:v>
                </c:pt>
                <c:pt idx="6617">
                  <c:v>12:31:21</c:v>
                </c:pt>
                <c:pt idx="6618">
                  <c:v>12:31:22</c:v>
                </c:pt>
                <c:pt idx="6619">
                  <c:v>12:31:23</c:v>
                </c:pt>
                <c:pt idx="6620">
                  <c:v>12:31:24</c:v>
                </c:pt>
                <c:pt idx="6621">
                  <c:v>12:31:25</c:v>
                </c:pt>
                <c:pt idx="6622">
                  <c:v>12:31:26</c:v>
                </c:pt>
                <c:pt idx="6623">
                  <c:v>12:31:27</c:v>
                </c:pt>
                <c:pt idx="6624">
                  <c:v>12:31:28</c:v>
                </c:pt>
                <c:pt idx="6625">
                  <c:v>12:31:29</c:v>
                </c:pt>
                <c:pt idx="6626">
                  <c:v>12:31:30</c:v>
                </c:pt>
                <c:pt idx="6627">
                  <c:v>12:31:31</c:v>
                </c:pt>
                <c:pt idx="6628">
                  <c:v>12:31:32</c:v>
                </c:pt>
                <c:pt idx="6629">
                  <c:v>12:31:33</c:v>
                </c:pt>
                <c:pt idx="6630">
                  <c:v>12:31:34</c:v>
                </c:pt>
                <c:pt idx="6631">
                  <c:v>12:31:35</c:v>
                </c:pt>
                <c:pt idx="6632">
                  <c:v>12:31:36</c:v>
                </c:pt>
                <c:pt idx="6633">
                  <c:v>12:31:37</c:v>
                </c:pt>
                <c:pt idx="6634">
                  <c:v>12:31:38</c:v>
                </c:pt>
                <c:pt idx="6635">
                  <c:v>12:31:39</c:v>
                </c:pt>
                <c:pt idx="6636">
                  <c:v>12:31:40</c:v>
                </c:pt>
                <c:pt idx="6637">
                  <c:v>12:31:41</c:v>
                </c:pt>
                <c:pt idx="6638">
                  <c:v>12:31:42</c:v>
                </c:pt>
                <c:pt idx="6639">
                  <c:v>12:31:43</c:v>
                </c:pt>
                <c:pt idx="6640">
                  <c:v>12:31:44</c:v>
                </c:pt>
                <c:pt idx="6641">
                  <c:v>12:31:45</c:v>
                </c:pt>
                <c:pt idx="6642">
                  <c:v>12:31:46</c:v>
                </c:pt>
                <c:pt idx="6643">
                  <c:v>12:31:47</c:v>
                </c:pt>
                <c:pt idx="6644">
                  <c:v>12:31:48</c:v>
                </c:pt>
                <c:pt idx="6645">
                  <c:v>12:31:49</c:v>
                </c:pt>
                <c:pt idx="6646">
                  <c:v>12:31:50</c:v>
                </c:pt>
                <c:pt idx="6647">
                  <c:v>12:31:51</c:v>
                </c:pt>
                <c:pt idx="6648">
                  <c:v>12:31:52</c:v>
                </c:pt>
                <c:pt idx="6649">
                  <c:v>12:31:53</c:v>
                </c:pt>
                <c:pt idx="6650">
                  <c:v>12:31:54</c:v>
                </c:pt>
                <c:pt idx="6651">
                  <c:v>12:31:55</c:v>
                </c:pt>
                <c:pt idx="6652">
                  <c:v>12:31:56</c:v>
                </c:pt>
                <c:pt idx="6653">
                  <c:v>12:31:57</c:v>
                </c:pt>
                <c:pt idx="6654">
                  <c:v>12:31:58</c:v>
                </c:pt>
                <c:pt idx="6655">
                  <c:v>12:31:59</c:v>
                </c:pt>
                <c:pt idx="6656">
                  <c:v>12:32:00</c:v>
                </c:pt>
                <c:pt idx="6657">
                  <c:v>12:32:01</c:v>
                </c:pt>
                <c:pt idx="6658">
                  <c:v>12:32:02</c:v>
                </c:pt>
                <c:pt idx="6659">
                  <c:v>12:32:03</c:v>
                </c:pt>
                <c:pt idx="6660">
                  <c:v>12:32:04</c:v>
                </c:pt>
                <c:pt idx="6661">
                  <c:v>12:32:05</c:v>
                </c:pt>
                <c:pt idx="6662">
                  <c:v>12:32:06</c:v>
                </c:pt>
                <c:pt idx="6663">
                  <c:v>12:32:07</c:v>
                </c:pt>
                <c:pt idx="6664">
                  <c:v>12:32:08</c:v>
                </c:pt>
                <c:pt idx="6665">
                  <c:v>12:32:09</c:v>
                </c:pt>
                <c:pt idx="6666">
                  <c:v>12:32:10</c:v>
                </c:pt>
                <c:pt idx="6667">
                  <c:v>12:32:11</c:v>
                </c:pt>
                <c:pt idx="6668">
                  <c:v>12:32:12</c:v>
                </c:pt>
                <c:pt idx="6669">
                  <c:v>12:32:13</c:v>
                </c:pt>
                <c:pt idx="6670">
                  <c:v>12:32:14</c:v>
                </c:pt>
                <c:pt idx="6671">
                  <c:v>12:32:15</c:v>
                </c:pt>
                <c:pt idx="6672">
                  <c:v>12:32:16</c:v>
                </c:pt>
                <c:pt idx="6673">
                  <c:v>12:32:17</c:v>
                </c:pt>
                <c:pt idx="6674">
                  <c:v>12:32:18</c:v>
                </c:pt>
                <c:pt idx="6675">
                  <c:v>12:32:19</c:v>
                </c:pt>
                <c:pt idx="6676">
                  <c:v>12:32:20</c:v>
                </c:pt>
                <c:pt idx="6677">
                  <c:v>12:32:21</c:v>
                </c:pt>
                <c:pt idx="6678">
                  <c:v>12:32:22</c:v>
                </c:pt>
                <c:pt idx="6679">
                  <c:v>12:32:23</c:v>
                </c:pt>
                <c:pt idx="6680">
                  <c:v>12:32:24</c:v>
                </c:pt>
                <c:pt idx="6681">
                  <c:v>12:32:25</c:v>
                </c:pt>
                <c:pt idx="6682">
                  <c:v>12:32:26</c:v>
                </c:pt>
                <c:pt idx="6683">
                  <c:v>12:32:27</c:v>
                </c:pt>
                <c:pt idx="6684">
                  <c:v>12:32:28</c:v>
                </c:pt>
                <c:pt idx="6685">
                  <c:v>12:32:29</c:v>
                </c:pt>
                <c:pt idx="6686">
                  <c:v>12:32:30</c:v>
                </c:pt>
                <c:pt idx="6687">
                  <c:v>12:32:31</c:v>
                </c:pt>
                <c:pt idx="6688">
                  <c:v>12:32:32</c:v>
                </c:pt>
                <c:pt idx="6689">
                  <c:v>12:32:33</c:v>
                </c:pt>
                <c:pt idx="6690">
                  <c:v>12:32:34</c:v>
                </c:pt>
                <c:pt idx="6691">
                  <c:v>12:32:35</c:v>
                </c:pt>
                <c:pt idx="6692">
                  <c:v>12:32:36</c:v>
                </c:pt>
                <c:pt idx="6693">
                  <c:v>12:32:37</c:v>
                </c:pt>
                <c:pt idx="6694">
                  <c:v>12:32:38</c:v>
                </c:pt>
                <c:pt idx="6695">
                  <c:v>12:32:39</c:v>
                </c:pt>
                <c:pt idx="6696">
                  <c:v>12:32:40</c:v>
                </c:pt>
                <c:pt idx="6697">
                  <c:v>12:32:41</c:v>
                </c:pt>
                <c:pt idx="6698">
                  <c:v>12:32:42</c:v>
                </c:pt>
                <c:pt idx="6699">
                  <c:v>12:32:43</c:v>
                </c:pt>
                <c:pt idx="6700">
                  <c:v>12:32:44</c:v>
                </c:pt>
                <c:pt idx="6701">
                  <c:v>12:32:45</c:v>
                </c:pt>
                <c:pt idx="6702">
                  <c:v>12:32:46</c:v>
                </c:pt>
                <c:pt idx="6703">
                  <c:v>12:32:47</c:v>
                </c:pt>
                <c:pt idx="6704">
                  <c:v>12:32:48</c:v>
                </c:pt>
                <c:pt idx="6705">
                  <c:v>12:32:49</c:v>
                </c:pt>
                <c:pt idx="6706">
                  <c:v>12:32:50</c:v>
                </c:pt>
                <c:pt idx="6707">
                  <c:v>12:32:51</c:v>
                </c:pt>
                <c:pt idx="6708">
                  <c:v>12:32:52</c:v>
                </c:pt>
                <c:pt idx="6709">
                  <c:v>12:32:53</c:v>
                </c:pt>
                <c:pt idx="6710">
                  <c:v>12:32:54</c:v>
                </c:pt>
                <c:pt idx="6711">
                  <c:v>12:32:55</c:v>
                </c:pt>
                <c:pt idx="6712">
                  <c:v>12:32:56</c:v>
                </c:pt>
                <c:pt idx="6713">
                  <c:v>12:32:57</c:v>
                </c:pt>
                <c:pt idx="6714">
                  <c:v>12:32:58</c:v>
                </c:pt>
                <c:pt idx="6715">
                  <c:v>12:32:59</c:v>
                </c:pt>
                <c:pt idx="6716">
                  <c:v>12:33:00</c:v>
                </c:pt>
                <c:pt idx="6717">
                  <c:v>12:33:01</c:v>
                </c:pt>
                <c:pt idx="6718">
                  <c:v>12:33:02</c:v>
                </c:pt>
                <c:pt idx="6719">
                  <c:v>12:33:03</c:v>
                </c:pt>
                <c:pt idx="6720">
                  <c:v>12:33:04</c:v>
                </c:pt>
                <c:pt idx="6721">
                  <c:v>12:33:05</c:v>
                </c:pt>
                <c:pt idx="6722">
                  <c:v>12:33:06</c:v>
                </c:pt>
                <c:pt idx="6723">
                  <c:v>12:33:07</c:v>
                </c:pt>
                <c:pt idx="6724">
                  <c:v>12:33:08</c:v>
                </c:pt>
                <c:pt idx="6725">
                  <c:v>12:33:09</c:v>
                </c:pt>
                <c:pt idx="6726">
                  <c:v>12:33:10</c:v>
                </c:pt>
                <c:pt idx="6727">
                  <c:v>12:33:11</c:v>
                </c:pt>
                <c:pt idx="6728">
                  <c:v>12:33:12</c:v>
                </c:pt>
                <c:pt idx="6729">
                  <c:v>12:33:13</c:v>
                </c:pt>
                <c:pt idx="6730">
                  <c:v>12:33:14</c:v>
                </c:pt>
                <c:pt idx="6731">
                  <c:v>12:33:15</c:v>
                </c:pt>
                <c:pt idx="6732">
                  <c:v>12:33:16</c:v>
                </c:pt>
                <c:pt idx="6733">
                  <c:v>12:33:17</c:v>
                </c:pt>
                <c:pt idx="6734">
                  <c:v>12:33:18</c:v>
                </c:pt>
                <c:pt idx="6735">
                  <c:v>12:33:19</c:v>
                </c:pt>
                <c:pt idx="6736">
                  <c:v>12:33:20</c:v>
                </c:pt>
                <c:pt idx="6737">
                  <c:v>12:33:21</c:v>
                </c:pt>
                <c:pt idx="6738">
                  <c:v>12:33:22</c:v>
                </c:pt>
                <c:pt idx="6739">
                  <c:v>12:33:23</c:v>
                </c:pt>
                <c:pt idx="6740">
                  <c:v>12:33:24</c:v>
                </c:pt>
                <c:pt idx="6741">
                  <c:v>12:33:25</c:v>
                </c:pt>
                <c:pt idx="6742">
                  <c:v>12:33:26</c:v>
                </c:pt>
                <c:pt idx="6743">
                  <c:v>12:33:27</c:v>
                </c:pt>
                <c:pt idx="6744">
                  <c:v>12:33:28</c:v>
                </c:pt>
                <c:pt idx="6745">
                  <c:v>12:33:29</c:v>
                </c:pt>
                <c:pt idx="6746">
                  <c:v>12:33:30</c:v>
                </c:pt>
                <c:pt idx="6747">
                  <c:v>12:33:31</c:v>
                </c:pt>
                <c:pt idx="6748">
                  <c:v>12:33:32</c:v>
                </c:pt>
                <c:pt idx="6749">
                  <c:v>12:33:33</c:v>
                </c:pt>
                <c:pt idx="6750">
                  <c:v>12:33:34</c:v>
                </c:pt>
                <c:pt idx="6751">
                  <c:v>12:33:35</c:v>
                </c:pt>
                <c:pt idx="6752">
                  <c:v>12:33:36</c:v>
                </c:pt>
                <c:pt idx="6753">
                  <c:v>12:33:37</c:v>
                </c:pt>
                <c:pt idx="6754">
                  <c:v>12:33:38</c:v>
                </c:pt>
                <c:pt idx="6755">
                  <c:v>12:33:39</c:v>
                </c:pt>
                <c:pt idx="6756">
                  <c:v>12:33:40</c:v>
                </c:pt>
                <c:pt idx="6757">
                  <c:v>12:33:41</c:v>
                </c:pt>
                <c:pt idx="6758">
                  <c:v>12:33:42</c:v>
                </c:pt>
                <c:pt idx="6759">
                  <c:v>12:33:43</c:v>
                </c:pt>
                <c:pt idx="6760">
                  <c:v>12:33:44</c:v>
                </c:pt>
                <c:pt idx="6761">
                  <c:v>12:33:45</c:v>
                </c:pt>
                <c:pt idx="6762">
                  <c:v>12:33:46</c:v>
                </c:pt>
                <c:pt idx="6763">
                  <c:v>12:33:47</c:v>
                </c:pt>
                <c:pt idx="6764">
                  <c:v>12:33:48</c:v>
                </c:pt>
                <c:pt idx="6765">
                  <c:v>12:33:49</c:v>
                </c:pt>
                <c:pt idx="6766">
                  <c:v>12:33:50</c:v>
                </c:pt>
                <c:pt idx="6767">
                  <c:v>12:33:51</c:v>
                </c:pt>
                <c:pt idx="6768">
                  <c:v>12:33:52</c:v>
                </c:pt>
                <c:pt idx="6769">
                  <c:v>12:33:53</c:v>
                </c:pt>
                <c:pt idx="6770">
                  <c:v>12:33:54</c:v>
                </c:pt>
                <c:pt idx="6771">
                  <c:v>12:33:55</c:v>
                </c:pt>
                <c:pt idx="6772">
                  <c:v>12:33:56</c:v>
                </c:pt>
                <c:pt idx="6773">
                  <c:v>12:33:57</c:v>
                </c:pt>
                <c:pt idx="6774">
                  <c:v>12:33:58</c:v>
                </c:pt>
                <c:pt idx="6775">
                  <c:v>12:33:59</c:v>
                </c:pt>
                <c:pt idx="6776">
                  <c:v>12:34:00</c:v>
                </c:pt>
                <c:pt idx="6777">
                  <c:v>12:34:01</c:v>
                </c:pt>
                <c:pt idx="6778">
                  <c:v>12:34:02</c:v>
                </c:pt>
                <c:pt idx="6779">
                  <c:v>12:34:03</c:v>
                </c:pt>
                <c:pt idx="6780">
                  <c:v>12:34:04</c:v>
                </c:pt>
                <c:pt idx="6781">
                  <c:v>12:34:05</c:v>
                </c:pt>
                <c:pt idx="6782">
                  <c:v>12:34:06</c:v>
                </c:pt>
                <c:pt idx="6783">
                  <c:v>12:34:07</c:v>
                </c:pt>
                <c:pt idx="6784">
                  <c:v>12:34:08</c:v>
                </c:pt>
                <c:pt idx="6785">
                  <c:v>12:34:09</c:v>
                </c:pt>
                <c:pt idx="6786">
                  <c:v>12:34:10</c:v>
                </c:pt>
                <c:pt idx="6787">
                  <c:v>12:34:11</c:v>
                </c:pt>
                <c:pt idx="6788">
                  <c:v>12:34:12</c:v>
                </c:pt>
                <c:pt idx="6789">
                  <c:v>12:34:13</c:v>
                </c:pt>
                <c:pt idx="6790">
                  <c:v>12:34:14</c:v>
                </c:pt>
                <c:pt idx="6791">
                  <c:v>12:34:15</c:v>
                </c:pt>
                <c:pt idx="6792">
                  <c:v>12:34:16</c:v>
                </c:pt>
                <c:pt idx="6793">
                  <c:v>12:34:17</c:v>
                </c:pt>
                <c:pt idx="6794">
                  <c:v>12:34:18</c:v>
                </c:pt>
                <c:pt idx="6795">
                  <c:v>12:34:19</c:v>
                </c:pt>
                <c:pt idx="6796">
                  <c:v>12:34:20</c:v>
                </c:pt>
                <c:pt idx="6797">
                  <c:v>12:34:21</c:v>
                </c:pt>
                <c:pt idx="6798">
                  <c:v>12:34:22</c:v>
                </c:pt>
                <c:pt idx="6799">
                  <c:v>12:34:23</c:v>
                </c:pt>
                <c:pt idx="6800">
                  <c:v>12:34:24</c:v>
                </c:pt>
                <c:pt idx="6801">
                  <c:v>12:34:25</c:v>
                </c:pt>
                <c:pt idx="6802">
                  <c:v>12:34:26</c:v>
                </c:pt>
                <c:pt idx="6803">
                  <c:v>12:34:27</c:v>
                </c:pt>
                <c:pt idx="6804">
                  <c:v>12:34:28</c:v>
                </c:pt>
                <c:pt idx="6805">
                  <c:v>12:34:29</c:v>
                </c:pt>
                <c:pt idx="6806">
                  <c:v>12:34:30</c:v>
                </c:pt>
                <c:pt idx="6807">
                  <c:v>12:34:31</c:v>
                </c:pt>
                <c:pt idx="6808">
                  <c:v>12:34:32</c:v>
                </c:pt>
                <c:pt idx="6809">
                  <c:v>12:34:33</c:v>
                </c:pt>
                <c:pt idx="6810">
                  <c:v>12:34:34</c:v>
                </c:pt>
                <c:pt idx="6811">
                  <c:v>12:34:35</c:v>
                </c:pt>
                <c:pt idx="6812">
                  <c:v>12:34:36</c:v>
                </c:pt>
                <c:pt idx="6813">
                  <c:v>12:34:37</c:v>
                </c:pt>
                <c:pt idx="6814">
                  <c:v>12:34:38</c:v>
                </c:pt>
                <c:pt idx="6815">
                  <c:v>12:34:39</c:v>
                </c:pt>
                <c:pt idx="6816">
                  <c:v>12:34:40</c:v>
                </c:pt>
                <c:pt idx="6817">
                  <c:v>12:34:41</c:v>
                </c:pt>
                <c:pt idx="6818">
                  <c:v>12:34:42</c:v>
                </c:pt>
                <c:pt idx="6819">
                  <c:v>12:34:43</c:v>
                </c:pt>
                <c:pt idx="6820">
                  <c:v>12:34:44</c:v>
                </c:pt>
                <c:pt idx="6821">
                  <c:v>12:34:45</c:v>
                </c:pt>
                <c:pt idx="6822">
                  <c:v>12:34:46</c:v>
                </c:pt>
                <c:pt idx="6823">
                  <c:v>12:34:47</c:v>
                </c:pt>
                <c:pt idx="6824">
                  <c:v>12:34:48</c:v>
                </c:pt>
                <c:pt idx="6825">
                  <c:v>12:34:49</c:v>
                </c:pt>
                <c:pt idx="6826">
                  <c:v>12:34:50</c:v>
                </c:pt>
                <c:pt idx="6827">
                  <c:v>12:34:51</c:v>
                </c:pt>
                <c:pt idx="6828">
                  <c:v>12:34:52</c:v>
                </c:pt>
                <c:pt idx="6829">
                  <c:v>12:34:53</c:v>
                </c:pt>
                <c:pt idx="6830">
                  <c:v>12:34:54</c:v>
                </c:pt>
                <c:pt idx="6831">
                  <c:v>12:34:55</c:v>
                </c:pt>
                <c:pt idx="6832">
                  <c:v>12:34:56</c:v>
                </c:pt>
                <c:pt idx="6833">
                  <c:v>12:34:57</c:v>
                </c:pt>
                <c:pt idx="6834">
                  <c:v>12:34:58</c:v>
                </c:pt>
                <c:pt idx="6835">
                  <c:v>12:34:59</c:v>
                </c:pt>
                <c:pt idx="6836">
                  <c:v>12:35:00</c:v>
                </c:pt>
                <c:pt idx="6837">
                  <c:v>12:35:01</c:v>
                </c:pt>
                <c:pt idx="6838">
                  <c:v>12:35:02</c:v>
                </c:pt>
                <c:pt idx="6839">
                  <c:v>12:35:03</c:v>
                </c:pt>
                <c:pt idx="6840">
                  <c:v>12:35:04</c:v>
                </c:pt>
                <c:pt idx="6841">
                  <c:v>12:35:05</c:v>
                </c:pt>
                <c:pt idx="6842">
                  <c:v>12:35:06</c:v>
                </c:pt>
                <c:pt idx="6843">
                  <c:v>12:35:07</c:v>
                </c:pt>
                <c:pt idx="6844">
                  <c:v>12:35:08</c:v>
                </c:pt>
                <c:pt idx="6845">
                  <c:v>12:35:09</c:v>
                </c:pt>
                <c:pt idx="6846">
                  <c:v>12:35:10</c:v>
                </c:pt>
                <c:pt idx="6847">
                  <c:v>12:35:11</c:v>
                </c:pt>
                <c:pt idx="6848">
                  <c:v>12:35:12</c:v>
                </c:pt>
                <c:pt idx="6849">
                  <c:v>12:35:13</c:v>
                </c:pt>
                <c:pt idx="6850">
                  <c:v>12:35:14</c:v>
                </c:pt>
                <c:pt idx="6851">
                  <c:v>12:35:15</c:v>
                </c:pt>
                <c:pt idx="6852">
                  <c:v>12:35:16</c:v>
                </c:pt>
                <c:pt idx="6853">
                  <c:v>12:35:17</c:v>
                </c:pt>
                <c:pt idx="6854">
                  <c:v>12:35:18</c:v>
                </c:pt>
                <c:pt idx="6855">
                  <c:v>12:35:19</c:v>
                </c:pt>
                <c:pt idx="6856">
                  <c:v>12:35:20</c:v>
                </c:pt>
                <c:pt idx="6857">
                  <c:v>12:35:21</c:v>
                </c:pt>
                <c:pt idx="6858">
                  <c:v>12:35:22</c:v>
                </c:pt>
                <c:pt idx="6859">
                  <c:v>12:35:23</c:v>
                </c:pt>
                <c:pt idx="6860">
                  <c:v>12:35:24</c:v>
                </c:pt>
                <c:pt idx="6861">
                  <c:v>12:35:25</c:v>
                </c:pt>
                <c:pt idx="6862">
                  <c:v>12:35:26</c:v>
                </c:pt>
                <c:pt idx="6863">
                  <c:v>12:35:27</c:v>
                </c:pt>
                <c:pt idx="6864">
                  <c:v>12:35:28</c:v>
                </c:pt>
                <c:pt idx="6865">
                  <c:v>12:35:29</c:v>
                </c:pt>
                <c:pt idx="6866">
                  <c:v>12:35:30</c:v>
                </c:pt>
                <c:pt idx="6867">
                  <c:v>12:35:31</c:v>
                </c:pt>
                <c:pt idx="6868">
                  <c:v>12:35:32</c:v>
                </c:pt>
                <c:pt idx="6869">
                  <c:v>12:35:33</c:v>
                </c:pt>
                <c:pt idx="6870">
                  <c:v>12:35:34</c:v>
                </c:pt>
                <c:pt idx="6871">
                  <c:v>12:35:35</c:v>
                </c:pt>
                <c:pt idx="6872">
                  <c:v>12:35:36</c:v>
                </c:pt>
                <c:pt idx="6873">
                  <c:v>12:35:37</c:v>
                </c:pt>
                <c:pt idx="6874">
                  <c:v>12:35:38</c:v>
                </c:pt>
                <c:pt idx="6875">
                  <c:v>12:35:39</c:v>
                </c:pt>
                <c:pt idx="6876">
                  <c:v>12:35:40</c:v>
                </c:pt>
                <c:pt idx="6877">
                  <c:v>12:35:41</c:v>
                </c:pt>
                <c:pt idx="6878">
                  <c:v>12:35:42</c:v>
                </c:pt>
                <c:pt idx="6879">
                  <c:v>12:35:43</c:v>
                </c:pt>
                <c:pt idx="6880">
                  <c:v>12:35:44</c:v>
                </c:pt>
                <c:pt idx="6881">
                  <c:v>12:35:45</c:v>
                </c:pt>
                <c:pt idx="6882">
                  <c:v>12:35:46</c:v>
                </c:pt>
                <c:pt idx="6883">
                  <c:v>12:35:47</c:v>
                </c:pt>
                <c:pt idx="6884">
                  <c:v>12:35:48</c:v>
                </c:pt>
                <c:pt idx="6885">
                  <c:v>12:35:49</c:v>
                </c:pt>
                <c:pt idx="6886">
                  <c:v>12:35:50</c:v>
                </c:pt>
                <c:pt idx="6887">
                  <c:v>12:35:51</c:v>
                </c:pt>
                <c:pt idx="6888">
                  <c:v>12:35:52</c:v>
                </c:pt>
                <c:pt idx="6889">
                  <c:v>12:35:53</c:v>
                </c:pt>
                <c:pt idx="6890">
                  <c:v>12:35:54</c:v>
                </c:pt>
                <c:pt idx="6891">
                  <c:v>12:35:55</c:v>
                </c:pt>
                <c:pt idx="6892">
                  <c:v>12:35:56</c:v>
                </c:pt>
                <c:pt idx="6893">
                  <c:v>12:35:57</c:v>
                </c:pt>
                <c:pt idx="6894">
                  <c:v>12:35:58</c:v>
                </c:pt>
                <c:pt idx="6895">
                  <c:v>12:35:59</c:v>
                </c:pt>
                <c:pt idx="6896">
                  <c:v>12:36:00</c:v>
                </c:pt>
                <c:pt idx="6897">
                  <c:v>12:36:01</c:v>
                </c:pt>
                <c:pt idx="6898">
                  <c:v>12:36:02</c:v>
                </c:pt>
                <c:pt idx="6899">
                  <c:v>12:36:03</c:v>
                </c:pt>
                <c:pt idx="6900">
                  <c:v>12:36:04</c:v>
                </c:pt>
                <c:pt idx="6901">
                  <c:v>12:36:05</c:v>
                </c:pt>
                <c:pt idx="6902">
                  <c:v>12:36:06</c:v>
                </c:pt>
                <c:pt idx="6903">
                  <c:v>12:36:07</c:v>
                </c:pt>
                <c:pt idx="6904">
                  <c:v>12:36:08</c:v>
                </c:pt>
                <c:pt idx="6905">
                  <c:v>12:36:09</c:v>
                </c:pt>
                <c:pt idx="6906">
                  <c:v>12:36:10</c:v>
                </c:pt>
                <c:pt idx="6907">
                  <c:v>12:36:11</c:v>
                </c:pt>
                <c:pt idx="6908">
                  <c:v>12:36:12</c:v>
                </c:pt>
                <c:pt idx="6909">
                  <c:v>12:36:13</c:v>
                </c:pt>
                <c:pt idx="6910">
                  <c:v>12:36:14</c:v>
                </c:pt>
                <c:pt idx="6911">
                  <c:v>12:36:15</c:v>
                </c:pt>
                <c:pt idx="6912">
                  <c:v>12:36:16</c:v>
                </c:pt>
                <c:pt idx="6913">
                  <c:v>12:36:17</c:v>
                </c:pt>
                <c:pt idx="6914">
                  <c:v>12:36:18</c:v>
                </c:pt>
                <c:pt idx="6915">
                  <c:v>12:36:19</c:v>
                </c:pt>
                <c:pt idx="6916">
                  <c:v>12:36:20</c:v>
                </c:pt>
                <c:pt idx="6917">
                  <c:v>12:36:21</c:v>
                </c:pt>
                <c:pt idx="6918">
                  <c:v>12:36:22</c:v>
                </c:pt>
                <c:pt idx="6919">
                  <c:v>12:36:23</c:v>
                </c:pt>
                <c:pt idx="6920">
                  <c:v>12:36:24</c:v>
                </c:pt>
                <c:pt idx="6921">
                  <c:v>12:36:25</c:v>
                </c:pt>
                <c:pt idx="6922">
                  <c:v>12:36:26</c:v>
                </c:pt>
                <c:pt idx="6923">
                  <c:v>12:36:27</c:v>
                </c:pt>
                <c:pt idx="6924">
                  <c:v>12:36:28</c:v>
                </c:pt>
                <c:pt idx="6925">
                  <c:v>12:36:29</c:v>
                </c:pt>
                <c:pt idx="6926">
                  <c:v>12:36:30</c:v>
                </c:pt>
                <c:pt idx="6927">
                  <c:v>12:36:31</c:v>
                </c:pt>
                <c:pt idx="6928">
                  <c:v>12:36:32</c:v>
                </c:pt>
                <c:pt idx="6929">
                  <c:v>12:36:33</c:v>
                </c:pt>
                <c:pt idx="6930">
                  <c:v>12:36:34</c:v>
                </c:pt>
                <c:pt idx="6931">
                  <c:v>12:36:35</c:v>
                </c:pt>
                <c:pt idx="6932">
                  <c:v>12:36:36</c:v>
                </c:pt>
                <c:pt idx="6933">
                  <c:v>12:36:37</c:v>
                </c:pt>
                <c:pt idx="6934">
                  <c:v>12:36:38</c:v>
                </c:pt>
                <c:pt idx="6935">
                  <c:v>12:36:39</c:v>
                </c:pt>
                <c:pt idx="6936">
                  <c:v>12:36:40</c:v>
                </c:pt>
                <c:pt idx="6937">
                  <c:v>12:36:41</c:v>
                </c:pt>
                <c:pt idx="6938">
                  <c:v>12:36:42</c:v>
                </c:pt>
                <c:pt idx="6939">
                  <c:v>12:36:43</c:v>
                </c:pt>
                <c:pt idx="6940">
                  <c:v>12:36:44</c:v>
                </c:pt>
                <c:pt idx="6941">
                  <c:v>12:36:45</c:v>
                </c:pt>
                <c:pt idx="6942">
                  <c:v>12:36:46</c:v>
                </c:pt>
                <c:pt idx="6943">
                  <c:v>12:36:47</c:v>
                </c:pt>
                <c:pt idx="6944">
                  <c:v>12:36:48</c:v>
                </c:pt>
                <c:pt idx="6945">
                  <c:v>12:36:49</c:v>
                </c:pt>
                <c:pt idx="6946">
                  <c:v>12:36:50</c:v>
                </c:pt>
                <c:pt idx="6947">
                  <c:v>12:36:51</c:v>
                </c:pt>
                <c:pt idx="6948">
                  <c:v>12:36:52</c:v>
                </c:pt>
                <c:pt idx="6949">
                  <c:v>12:36:53</c:v>
                </c:pt>
                <c:pt idx="6950">
                  <c:v>12:36:54</c:v>
                </c:pt>
                <c:pt idx="6951">
                  <c:v>12:36:55</c:v>
                </c:pt>
                <c:pt idx="6952">
                  <c:v>12:36:56</c:v>
                </c:pt>
                <c:pt idx="6953">
                  <c:v>12:36:57</c:v>
                </c:pt>
                <c:pt idx="6954">
                  <c:v>12:36:58</c:v>
                </c:pt>
                <c:pt idx="6955">
                  <c:v>12:36:59</c:v>
                </c:pt>
                <c:pt idx="6956">
                  <c:v>12:37:00</c:v>
                </c:pt>
                <c:pt idx="6957">
                  <c:v>12:37:01</c:v>
                </c:pt>
                <c:pt idx="6958">
                  <c:v>12:37:02</c:v>
                </c:pt>
                <c:pt idx="6959">
                  <c:v>12:37:03</c:v>
                </c:pt>
                <c:pt idx="6960">
                  <c:v>12:37:04</c:v>
                </c:pt>
                <c:pt idx="6961">
                  <c:v>12:37:05</c:v>
                </c:pt>
                <c:pt idx="6962">
                  <c:v>12:37:06</c:v>
                </c:pt>
                <c:pt idx="6963">
                  <c:v>12:37:07</c:v>
                </c:pt>
                <c:pt idx="6964">
                  <c:v>12:37:08</c:v>
                </c:pt>
                <c:pt idx="6965">
                  <c:v>12:37:09</c:v>
                </c:pt>
                <c:pt idx="6966">
                  <c:v>12:37:10</c:v>
                </c:pt>
                <c:pt idx="6967">
                  <c:v>12:37:11</c:v>
                </c:pt>
                <c:pt idx="6968">
                  <c:v>12:37:12</c:v>
                </c:pt>
                <c:pt idx="6969">
                  <c:v>12:37:13</c:v>
                </c:pt>
                <c:pt idx="6970">
                  <c:v>12:37:14</c:v>
                </c:pt>
                <c:pt idx="6971">
                  <c:v>12:37:15</c:v>
                </c:pt>
                <c:pt idx="6972">
                  <c:v>12:37:16</c:v>
                </c:pt>
                <c:pt idx="6973">
                  <c:v>12:37:17</c:v>
                </c:pt>
                <c:pt idx="6974">
                  <c:v>12:37:18</c:v>
                </c:pt>
                <c:pt idx="6975">
                  <c:v>12:37:19</c:v>
                </c:pt>
                <c:pt idx="6976">
                  <c:v>12:37:20</c:v>
                </c:pt>
                <c:pt idx="6977">
                  <c:v>12:37:21</c:v>
                </c:pt>
                <c:pt idx="6978">
                  <c:v>12:37:22</c:v>
                </c:pt>
                <c:pt idx="6979">
                  <c:v>12:37:23</c:v>
                </c:pt>
                <c:pt idx="6980">
                  <c:v>12:37:24</c:v>
                </c:pt>
                <c:pt idx="6981">
                  <c:v>12:37:25</c:v>
                </c:pt>
                <c:pt idx="6982">
                  <c:v>12:37:26</c:v>
                </c:pt>
                <c:pt idx="6983">
                  <c:v>12:37:27</c:v>
                </c:pt>
                <c:pt idx="6984">
                  <c:v>12:37:28</c:v>
                </c:pt>
                <c:pt idx="6985">
                  <c:v>12:37:29</c:v>
                </c:pt>
                <c:pt idx="6986">
                  <c:v>12:37:30</c:v>
                </c:pt>
                <c:pt idx="6987">
                  <c:v>12:37:31</c:v>
                </c:pt>
                <c:pt idx="6988">
                  <c:v>12:37:32</c:v>
                </c:pt>
                <c:pt idx="6989">
                  <c:v>12:37:33</c:v>
                </c:pt>
                <c:pt idx="6990">
                  <c:v>12:37:34</c:v>
                </c:pt>
                <c:pt idx="6991">
                  <c:v>12:37:35</c:v>
                </c:pt>
                <c:pt idx="6992">
                  <c:v>12:37:36</c:v>
                </c:pt>
                <c:pt idx="6993">
                  <c:v>12:37:37</c:v>
                </c:pt>
                <c:pt idx="6994">
                  <c:v>12:37:38</c:v>
                </c:pt>
                <c:pt idx="6995">
                  <c:v>12:37:39</c:v>
                </c:pt>
                <c:pt idx="6996">
                  <c:v>12:37:40</c:v>
                </c:pt>
                <c:pt idx="6997">
                  <c:v>12:37:41</c:v>
                </c:pt>
                <c:pt idx="6998">
                  <c:v>12:37:42</c:v>
                </c:pt>
                <c:pt idx="6999">
                  <c:v>12:37:43</c:v>
                </c:pt>
                <c:pt idx="7000">
                  <c:v>12:37:44</c:v>
                </c:pt>
                <c:pt idx="7001">
                  <c:v>12:37:45</c:v>
                </c:pt>
                <c:pt idx="7002">
                  <c:v>12:37:46</c:v>
                </c:pt>
                <c:pt idx="7003">
                  <c:v>12:37:47</c:v>
                </c:pt>
                <c:pt idx="7004">
                  <c:v>12:37:48</c:v>
                </c:pt>
                <c:pt idx="7005">
                  <c:v>12:37:49</c:v>
                </c:pt>
                <c:pt idx="7006">
                  <c:v>12:37:50</c:v>
                </c:pt>
                <c:pt idx="7007">
                  <c:v>12:37:51</c:v>
                </c:pt>
                <c:pt idx="7008">
                  <c:v>12:37:52</c:v>
                </c:pt>
                <c:pt idx="7009">
                  <c:v>12:37:53</c:v>
                </c:pt>
                <c:pt idx="7010">
                  <c:v>12:37:54</c:v>
                </c:pt>
                <c:pt idx="7011">
                  <c:v>12:37:55</c:v>
                </c:pt>
                <c:pt idx="7012">
                  <c:v>12:37:56</c:v>
                </c:pt>
                <c:pt idx="7013">
                  <c:v>12:37:57</c:v>
                </c:pt>
                <c:pt idx="7014">
                  <c:v>12:37:58</c:v>
                </c:pt>
                <c:pt idx="7015">
                  <c:v>12:37:59</c:v>
                </c:pt>
                <c:pt idx="7016">
                  <c:v>12:38:00</c:v>
                </c:pt>
                <c:pt idx="7017">
                  <c:v>12:38:01</c:v>
                </c:pt>
                <c:pt idx="7018">
                  <c:v>12:38:02</c:v>
                </c:pt>
                <c:pt idx="7019">
                  <c:v>12:38:03</c:v>
                </c:pt>
                <c:pt idx="7020">
                  <c:v>12:38:04</c:v>
                </c:pt>
                <c:pt idx="7021">
                  <c:v>12:38:05</c:v>
                </c:pt>
                <c:pt idx="7022">
                  <c:v>12:38:06</c:v>
                </c:pt>
                <c:pt idx="7023">
                  <c:v>12:38:07</c:v>
                </c:pt>
                <c:pt idx="7024">
                  <c:v>12:38:08</c:v>
                </c:pt>
                <c:pt idx="7025">
                  <c:v>12:38:09</c:v>
                </c:pt>
                <c:pt idx="7026">
                  <c:v>12:38:10</c:v>
                </c:pt>
                <c:pt idx="7027">
                  <c:v>12:38:11</c:v>
                </c:pt>
                <c:pt idx="7028">
                  <c:v>12:38:12</c:v>
                </c:pt>
                <c:pt idx="7029">
                  <c:v>12:38:13</c:v>
                </c:pt>
                <c:pt idx="7030">
                  <c:v>12:38:14</c:v>
                </c:pt>
                <c:pt idx="7031">
                  <c:v>12:38:15</c:v>
                </c:pt>
                <c:pt idx="7032">
                  <c:v>12:38:16</c:v>
                </c:pt>
                <c:pt idx="7033">
                  <c:v>12:38:17</c:v>
                </c:pt>
                <c:pt idx="7034">
                  <c:v>12:38:18</c:v>
                </c:pt>
                <c:pt idx="7035">
                  <c:v>12:38:19</c:v>
                </c:pt>
                <c:pt idx="7036">
                  <c:v>12:38:20</c:v>
                </c:pt>
                <c:pt idx="7037">
                  <c:v>12:38:21</c:v>
                </c:pt>
                <c:pt idx="7038">
                  <c:v>12:38:22</c:v>
                </c:pt>
                <c:pt idx="7039">
                  <c:v>12:38:23</c:v>
                </c:pt>
                <c:pt idx="7040">
                  <c:v>12:38:24</c:v>
                </c:pt>
                <c:pt idx="7041">
                  <c:v>12:38:25</c:v>
                </c:pt>
                <c:pt idx="7042">
                  <c:v>12:38:26</c:v>
                </c:pt>
                <c:pt idx="7043">
                  <c:v>12:38:27</c:v>
                </c:pt>
                <c:pt idx="7044">
                  <c:v>12:38:28</c:v>
                </c:pt>
                <c:pt idx="7045">
                  <c:v>12:38:29</c:v>
                </c:pt>
                <c:pt idx="7046">
                  <c:v>12:38:30</c:v>
                </c:pt>
                <c:pt idx="7047">
                  <c:v>12:38:31</c:v>
                </c:pt>
                <c:pt idx="7048">
                  <c:v>12:38:32</c:v>
                </c:pt>
                <c:pt idx="7049">
                  <c:v>12:38:33</c:v>
                </c:pt>
                <c:pt idx="7050">
                  <c:v>12:38:34</c:v>
                </c:pt>
                <c:pt idx="7051">
                  <c:v>12:38:35</c:v>
                </c:pt>
                <c:pt idx="7052">
                  <c:v>12:38:36</c:v>
                </c:pt>
                <c:pt idx="7053">
                  <c:v>12:38:37</c:v>
                </c:pt>
                <c:pt idx="7054">
                  <c:v>12:38:38</c:v>
                </c:pt>
                <c:pt idx="7055">
                  <c:v>12:38:39</c:v>
                </c:pt>
                <c:pt idx="7056">
                  <c:v>12:38:40</c:v>
                </c:pt>
                <c:pt idx="7057">
                  <c:v>12:38:41</c:v>
                </c:pt>
                <c:pt idx="7058">
                  <c:v>12:38:42</c:v>
                </c:pt>
                <c:pt idx="7059">
                  <c:v>12:38:43</c:v>
                </c:pt>
                <c:pt idx="7060">
                  <c:v>12:38:44</c:v>
                </c:pt>
                <c:pt idx="7061">
                  <c:v>12:38:45</c:v>
                </c:pt>
                <c:pt idx="7062">
                  <c:v>12:38:46</c:v>
                </c:pt>
                <c:pt idx="7063">
                  <c:v>12:38:47</c:v>
                </c:pt>
                <c:pt idx="7064">
                  <c:v>12:38:48</c:v>
                </c:pt>
                <c:pt idx="7065">
                  <c:v>12:38:49</c:v>
                </c:pt>
                <c:pt idx="7066">
                  <c:v>12:38:50</c:v>
                </c:pt>
                <c:pt idx="7067">
                  <c:v>12:38:51</c:v>
                </c:pt>
                <c:pt idx="7068">
                  <c:v>12:38:52</c:v>
                </c:pt>
                <c:pt idx="7069">
                  <c:v>12:38:53</c:v>
                </c:pt>
                <c:pt idx="7070">
                  <c:v>12:38:54</c:v>
                </c:pt>
                <c:pt idx="7071">
                  <c:v>12:38:55</c:v>
                </c:pt>
                <c:pt idx="7072">
                  <c:v>12:38:56</c:v>
                </c:pt>
                <c:pt idx="7073">
                  <c:v>12:38:57</c:v>
                </c:pt>
                <c:pt idx="7074">
                  <c:v>12:38:58</c:v>
                </c:pt>
                <c:pt idx="7075">
                  <c:v>12:38:59</c:v>
                </c:pt>
                <c:pt idx="7076">
                  <c:v>12:39:00</c:v>
                </c:pt>
                <c:pt idx="7077">
                  <c:v>12:39:01</c:v>
                </c:pt>
                <c:pt idx="7078">
                  <c:v>12:39:02</c:v>
                </c:pt>
                <c:pt idx="7079">
                  <c:v>12:39:03</c:v>
                </c:pt>
                <c:pt idx="7080">
                  <c:v>12:39:04</c:v>
                </c:pt>
                <c:pt idx="7081">
                  <c:v>12:39:05</c:v>
                </c:pt>
                <c:pt idx="7082">
                  <c:v>12:39:06</c:v>
                </c:pt>
                <c:pt idx="7083">
                  <c:v>12:39:07</c:v>
                </c:pt>
                <c:pt idx="7084">
                  <c:v>12:39:08</c:v>
                </c:pt>
                <c:pt idx="7085">
                  <c:v>12:39:09</c:v>
                </c:pt>
                <c:pt idx="7086">
                  <c:v>12:39:10</c:v>
                </c:pt>
                <c:pt idx="7087">
                  <c:v>12:39:11</c:v>
                </c:pt>
                <c:pt idx="7088">
                  <c:v>12:39:12</c:v>
                </c:pt>
                <c:pt idx="7089">
                  <c:v>12:39:13</c:v>
                </c:pt>
                <c:pt idx="7090">
                  <c:v>12:39:14</c:v>
                </c:pt>
                <c:pt idx="7091">
                  <c:v>12:39:15</c:v>
                </c:pt>
                <c:pt idx="7092">
                  <c:v>12:39:16</c:v>
                </c:pt>
                <c:pt idx="7093">
                  <c:v>12:39:17</c:v>
                </c:pt>
                <c:pt idx="7094">
                  <c:v>12:39:18</c:v>
                </c:pt>
                <c:pt idx="7095">
                  <c:v>12:39:19</c:v>
                </c:pt>
                <c:pt idx="7096">
                  <c:v>12:39:20</c:v>
                </c:pt>
                <c:pt idx="7097">
                  <c:v>12:39:21</c:v>
                </c:pt>
                <c:pt idx="7098">
                  <c:v>12:39:22</c:v>
                </c:pt>
                <c:pt idx="7099">
                  <c:v>12:39:23</c:v>
                </c:pt>
                <c:pt idx="7100">
                  <c:v>12:39:24</c:v>
                </c:pt>
                <c:pt idx="7101">
                  <c:v>12:39:25</c:v>
                </c:pt>
                <c:pt idx="7102">
                  <c:v>12:39:26</c:v>
                </c:pt>
                <c:pt idx="7103">
                  <c:v>12:39:27</c:v>
                </c:pt>
                <c:pt idx="7104">
                  <c:v>12:39:28</c:v>
                </c:pt>
                <c:pt idx="7105">
                  <c:v>12:39:29</c:v>
                </c:pt>
                <c:pt idx="7106">
                  <c:v>12:39:30</c:v>
                </c:pt>
                <c:pt idx="7107">
                  <c:v>12:39:31</c:v>
                </c:pt>
                <c:pt idx="7108">
                  <c:v>12:39:32</c:v>
                </c:pt>
                <c:pt idx="7109">
                  <c:v>12:39:33</c:v>
                </c:pt>
                <c:pt idx="7110">
                  <c:v>12:39:34</c:v>
                </c:pt>
                <c:pt idx="7111">
                  <c:v>12:39:35</c:v>
                </c:pt>
                <c:pt idx="7112">
                  <c:v>12:39:36</c:v>
                </c:pt>
                <c:pt idx="7113">
                  <c:v>12:39:37</c:v>
                </c:pt>
                <c:pt idx="7114">
                  <c:v>12:39:38</c:v>
                </c:pt>
                <c:pt idx="7115">
                  <c:v>12:39:39</c:v>
                </c:pt>
                <c:pt idx="7116">
                  <c:v>12:39:40</c:v>
                </c:pt>
                <c:pt idx="7117">
                  <c:v>12:39:41</c:v>
                </c:pt>
                <c:pt idx="7118">
                  <c:v>12:39:42</c:v>
                </c:pt>
                <c:pt idx="7119">
                  <c:v>12:39:43</c:v>
                </c:pt>
                <c:pt idx="7120">
                  <c:v>12:39:44</c:v>
                </c:pt>
                <c:pt idx="7121">
                  <c:v>12:39:45</c:v>
                </c:pt>
                <c:pt idx="7122">
                  <c:v>12:39:46</c:v>
                </c:pt>
                <c:pt idx="7123">
                  <c:v>12:39:47</c:v>
                </c:pt>
                <c:pt idx="7124">
                  <c:v>12:39:48</c:v>
                </c:pt>
                <c:pt idx="7125">
                  <c:v>12:39:49</c:v>
                </c:pt>
                <c:pt idx="7126">
                  <c:v>12:39:50</c:v>
                </c:pt>
                <c:pt idx="7127">
                  <c:v>12:39:51</c:v>
                </c:pt>
                <c:pt idx="7128">
                  <c:v>12:39:52</c:v>
                </c:pt>
                <c:pt idx="7129">
                  <c:v>12:39:53</c:v>
                </c:pt>
                <c:pt idx="7130">
                  <c:v>12:39:54</c:v>
                </c:pt>
                <c:pt idx="7131">
                  <c:v>12:39:55</c:v>
                </c:pt>
                <c:pt idx="7132">
                  <c:v>12:39:56</c:v>
                </c:pt>
                <c:pt idx="7133">
                  <c:v>12:39:57</c:v>
                </c:pt>
                <c:pt idx="7134">
                  <c:v>12:39:58</c:v>
                </c:pt>
                <c:pt idx="7135">
                  <c:v>12:39:59</c:v>
                </c:pt>
                <c:pt idx="7136">
                  <c:v>12:40:00</c:v>
                </c:pt>
                <c:pt idx="7137">
                  <c:v>12:40:01</c:v>
                </c:pt>
                <c:pt idx="7138">
                  <c:v>12:40:02</c:v>
                </c:pt>
                <c:pt idx="7139">
                  <c:v>12:40:03</c:v>
                </c:pt>
                <c:pt idx="7140">
                  <c:v>12:40:04</c:v>
                </c:pt>
                <c:pt idx="7141">
                  <c:v>12:40:05</c:v>
                </c:pt>
                <c:pt idx="7142">
                  <c:v>12:40:06</c:v>
                </c:pt>
                <c:pt idx="7143">
                  <c:v>12:40:07</c:v>
                </c:pt>
                <c:pt idx="7144">
                  <c:v>12:40:08</c:v>
                </c:pt>
                <c:pt idx="7145">
                  <c:v>12:40:09</c:v>
                </c:pt>
                <c:pt idx="7146">
                  <c:v>12:40:10</c:v>
                </c:pt>
                <c:pt idx="7147">
                  <c:v>12:40:11</c:v>
                </c:pt>
                <c:pt idx="7148">
                  <c:v>12:40:12</c:v>
                </c:pt>
                <c:pt idx="7149">
                  <c:v>12:40:13</c:v>
                </c:pt>
                <c:pt idx="7150">
                  <c:v>12:40:14</c:v>
                </c:pt>
                <c:pt idx="7151">
                  <c:v>12:40:15</c:v>
                </c:pt>
                <c:pt idx="7152">
                  <c:v>12:40:16</c:v>
                </c:pt>
                <c:pt idx="7153">
                  <c:v>12:40:17</c:v>
                </c:pt>
                <c:pt idx="7154">
                  <c:v>12:40:18</c:v>
                </c:pt>
                <c:pt idx="7155">
                  <c:v>12:40:19</c:v>
                </c:pt>
                <c:pt idx="7156">
                  <c:v>12:40:20</c:v>
                </c:pt>
                <c:pt idx="7157">
                  <c:v>12:40:21</c:v>
                </c:pt>
                <c:pt idx="7158">
                  <c:v>12:40:22</c:v>
                </c:pt>
                <c:pt idx="7159">
                  <c:v>12:40:23</c:v>
                </c:pt>
                <c:pt idx="7160">
                  <c:v>12:40:24</c:v>
                </c:pt>
                <c:pt idx="7161">
                  <c:v>12:40:25</c:v>
                </c:pt>
                <c:pt idx="7162">
                  <c:v>12:40:26</c:v>
                </c:pt>
                <c:pt idx="7163">
                  <c:v>12:40:27</c:v>
                </c:pt>
                <c:pt idx="7164">
                  <c:v>12:40:28</c:v>
                </c:pt>
                <c:pt idx="7165">
                  <c:v>12:40:29</c:v>
                </c:pt>
                <c:pt idx="7166">
                  <c:v>12:40:30</c:v>
                </c:pt>
                <c:pt idx="7167">
                  <c:v>12:40:31</c:v>
                </c:pt>
                <c:pt idx="7168">
                  <c:v>12:40:32</c:v>
                </c:pt>
                <c:pt idx="7169">
                  <c:v>12:40:33</c:v>
                </c:pt>
                <c:pt idx="7170">
                  <c:v>12:40:34</c:v>
                </c:pt>
                <c:pt idx="7171">
                  <c:v>12:40:35</c:v>
                </c:pt>
                <c:pt idx="7172">
                  <c:v>12:40:36</c:v>
                </c:pt>
                <c:pt idx="7173">
                  <c:v>12:40:37</c:v>
                </c:pt>
                <c:pt idx="7174">
                  <c:v>12:40:38</c:v>
                </c:pt>
                <c:pt idx="7175">
                  <c:v>12:40:39</c:v>
                </c:pt>
                <c:pt idx="7176">
                  <c:v>12:40:40</c:v>
                </c:pt>
                <c:pt idx="7177">
                  <c:v>12:40:41</c:v>
                </c:pt>
                <c:pt idx="7178">
                  <c:v>12:40:42</c:v>
                </c:pt>
                <c:pt idx="7179">
                  <c:v>12:40:43</c:v>
                </c:pt>
                <c:pt idx="7180">
                  <c:v>12:40:44</c:v>
                </c:pt>
                <c:pt idx="7181">
                  <c:v>12:40:45</c:v>
                </c:pt>
                <c:pt idx="7182">
                  <c:v>12:40:46</c:v>
                </c:pt>
                <c:pt idx="7183">
                  <c:v>12:40:47</c:v>
                </c:pt>
                <c:pt idx="7184">
                  <c:v>12:40:48</c:v>
                </c:pt>
                <c:pt idx="7185">
                  <c:v>12:40:49</c:v>
                </c:pt>
                <c:pt idx="7186">
                  <c:v>12:40:50</c:v>
                </c:pt>
                <c:pt idx="7187">
                  <c:v>12:40:51</c:v>
                </c:pt>
                <c:pt idx="7188">
                  <c:v>12:40:52</c:v>
                </c:pt>
                <c:pt idx="7189">
                  <c:v>12:40:53</c:v>
                </c:pt>
                <c:pt idx="7190">
                  <c:v>12:40:54</c:v>
                </c:pt>
                <c:pt idx="7191">
                  <c:v>12:40:55</c:v>
                </c:pt>
                <c:pt idx="7192">
                  <c:v>12:40:56</c:v>
                </c:pt>
                <c:pt idx="7193">
                  <c:v>12:40:57</c:v>
                </c:pt>
                <c:pt idx="7194">
                  <c:v>12:40:58</c:v>
                </c:pt>
                <c:pt idx="7195">
                  <c:v>12:40:59</c:v>
                </c:pt>
                <c:pt idx="7196">
                  <c:v>12:41:00</c:v>
                </c:pt>
                <c:pt idx="7197">
                  <c:v>12:41:01</c:v>
                </c:pt>
                <c:pt idx="7198">
                  <c:v>12:41:02</c:v>
                </c:pt>
                <c:pt idx="7199">
                  <c:v>12:41:03</c:v>
                </c:pt>
                <c:pt idx="7200">
                  <c:v>12:41:04</c:v>
                </c:pt>
                <c:pt idx="7201">
                  <c:v>12:41:05</c:v>
                </c:pt>
                <c:pt idx="7202">
                  <c:v>12:41:06</c:v>
                </c:pt>
                <c:pt idx="7203">
                  <c:v>12:41:07</c:v>
                </c:pt>
                <c:pt idx="7204">
                  <c:v>12:41:08</c:v>
                </c:pt>
                <c:pt idx="7205">
                  <c:v>12:41:09</c:v>
                </c:pt>
                <c:pt idx="7206">
                  <c:v>12:41:10</c:v>
                </c:pt>
                <c:pt idx="7207">
                  <c:v>12:41:11</c:v>
                </c:pt>
                <c:pt idx="7208">
                  <c:v>12:41:12</c:v>
                </c:pt>
                <c:pt idx="7209">
                  <c:v>12:41:13</c:v>
                </c:pt>
                <c:pt idx="7210">
                  <c:v>12:41:14</c:v>
                </c:pt>
                <c:pt idx="7211">
                  <c:v>12:41:15</c:v>
                </c:pt>
                <c:pt idx="7212">
                  <c:v>12:41:16</c:v>
                </c:pt>
                <c:pt idx="7213">
                  <c:v>12:41:17</c:v>
                </c:pt>
                <c:pt idx="7214">
                  <c:v>12:41:18</c:v>
                </c:pt>
                <c:pt idx="7215">
                  <c:v>12:41:19</c:v>
                </c:pt>
                <c:pt idx="7216">
                  <c:v>12:41:20</c:v>
                </c:pt>
                <c:pt idx="7217">
                  <c:v>12:41:21</c:v>
                </c:pt>
                <c:pt idx="7218">
                  <c:v>12:41:22</c:v>
                </c:pt>
                <c:pt idx="7219">
                  <c:v>12:41:23</c:v>
                </c:pt>
                <c:pt idx="7220">
                  <c:v>12:41:24</c:v>
                </c:pt>
                <c:pt idx="7221">
                  <c:v>12:41:25</c:v>
                </c:pt>
                <c:pt idx="7222">
                  <c:v>12:41:26</c:v>
                </c:pt>
                <c:pt idx="7223">
                  <c:v>12:41:27</c:v>
                </c:pt>
                <c:pt idx="7224">
                  <c:v>12:41:28</c:v>
                </c:pt>
                <c:pt idx="7225">
                  <c:v>12:41:29</c:v>
                </c:pt>
                <c:pt idx="7226">
                  <c:v>12:41:30</c:v>
                </c:pt>
                <c:pt idx="7227">
                  <c:v>12:41:31</c:v>
                </c:pt>
                <c:pt idx="7228">
                  <c:v>12:41:32</c:v>
                </c:pt>
                <c:pt idx="7229">
                  <c:v>12:41:33</c:v>
                </c:pt>
                <c:pt idx="7230">
                  <c:v>12:41:34</c:v>
                </c:pt>
                <c:pt idx="7231">
                  <c:v>12:41:35</c:v>
                </c:pt>
                <c:pt idx="7232">
                  <c:v>12:41:36</c:v>
                </c:pt>
                <c:pt idx="7233">
                  <c:v>12:41:37</c:v>
                </c:pt>
                <c:pt idx="7234">
                  <c:v>12:41:38</c:v>
                </c:pt>
                <c:pt idx="7235">
                  <c:v>12:41:39</c:v>
                </c:pt>
                <c:pt idx="7236">
                  <c:v>12:41:40</c:v>
                </c:pt>
                <c:pt idx="7237">
                  <c:v>12:41:41</c:v>
                </c:pt>
                <c:pt idx="7238">
                  <c:v>12:41:42</c:v>
                </c:pt>
                <c:pt idx="7239">
                  <c:v>12:41:43</c:v>
                </c:pt>
                <c:pt idx="7240">
                  <c:v>12:41:44</c:v>
                </c:pt>
                <c:pt idx="7241">
                  <c:v>12:41:45</c:v>
                </c:pt>
                <c:pt idx="7242">
                  <c:v>12:41:46</c:v>
                </c:pt>
                <c:pt idx="7243">
                  <c:v>12:41:47</c:v>
                </c:pt>
                <c:pt idx="7244">
                  <c:v>12:41:48</c:v>
                </c:pt>
                <c:pt idx="7245">
                  <c:v>12:41:49</c:v>
                </c:pt>
                <c:pt idx="7246">
                  <c:v>12:41:50</c:v>
                </c:pt>
                <c:pt idx="7247">
                  <c:v>12:41:51</c:v>
                </c:pt>
                <c:pt idx="7248">
                  <c:v>12:41:52</c:v>
                </c:pt>
                <c:pt idx="7249">
                  <c:v>12:41:53</c:v>
                </c:pt>
                <c:pt idx="7250">
                  <c:v>12:41:54</c:v>
                </c:pt>
                <c:pt idx="7251">
                  <c:v>12:41:55</c:v>
                </c:pt>
                <c:pt idx="7252">
                  <c:v>12:41:56</c:v>
                </c:pt>
                <c:pt idx="7253">
                  <c:v>12:41:57</c:v>
                </c:pt>
                <c:pt idx="7254">
                  <c:v>12:41:58</c:v>
                </c:pt>
                <c:pt idx="7255">
                  <c:v>12:41:59</c:v>
                </c:pt>
                <c:pt idx="7256">
                  <c:v>12:42:00</c:v>
                </c:pt>
                <c:pt idx="7257">
                  <c:v>12:42:01</c:v>
                </c:pt>
                <c:pt idx="7258">
                  <c:v>12:42:02</c:v>
                </c:pt>
                <c:pt idx="7259">
                  <c:v>12:42:03</c:v>
                </c:pt>
                <c:pt idx="7260">
                  <c:v>12:42:04</c:v>
                </c:pt>
                <c:pt idx="7261">
                  <c:v>12:42:05</c:v>
                </c:pt>
                <c:pt idx="7262">
                  <c:v>12:42:06</c:v>
                </c:pt>
                <c:pt idx="7263">
                  <c:v>12:42:07</c:v>
                </c:pt>
                <c:pt idx="7264">
                  <c:v>12:42:08</c:v>
                </c:pt>
                <c:pt idx="7265">
                  <c:v>12:42:09</c:v>
                </c:pt>
                <c:pt idx="7266">
                  <c:v>12:42:10</c:v>
                </c:pt>
                <c:pt idx="7267">
                  <c:v>12:42:11</c:v>
                </c:pt>
                <c:pt idx="7268">
                  <c:v>12:42:12</c:v>
                </c:pt>
                <c:pt idx="7269">
                  <c:v>12:42:13</c:v>
                </c:pt>
                <c:pt idx="7270">
                  <c:v>12:42:14</c:v>
                </c:pt>
                <c:pt idx="7271">
                  <c:v>12:42:15</c:v>
                </c:pt>
                <c:pt idx="7272">
                  <c:v>12:42:16</c:v>
                </c:pt>
                <c:pt idx="7273">
                  <c:v>12:42:17</c:v>
                </c:pt>
                <c:pt idx="7274">
                  <c:v>12:42:18</c:v>
                </c:pt>
                <c:pt idx="7275">
                  <c:v>12:42:19</c:v>
                </c:pt>
                <c:pt idx="7276">
                  <c:v>12:42:20</c:v>
                </c:pt>
                <c:pt idx="7277">
                  <c:v>12:42:21</c:v>
                </c:pt>
                <c:pt idx="7278">
                  <c:v>12:42:22</c:v>
                </c:pt>
                <c:pt idx="7279">
                  <c:v>12:42:23</c:v>
                </c:pt>
                <c:pt idx="7280">
                  <c:v>12:42:24</c:v>
                </c:pt>
                <c:pt idx="7281">
                  <c:v>12:42:25</c:v>
                </c:pt>
                <c:pt idx="7282">
                  <c:v>12:42:26</c:v>
                </c:pt>
                <c:pt idx="7283">
                  <c:v>12:42:27</c:v>
                </c:pt>
                <c:pt idx="7284">
                  <c:v>12:42:28</c:v>
                </c:pt>
                <c:pt idx="7285">
                  <c:v>12:42:29</c:v>
                </c:pt>
                <c:pt idx="7286">
                  <c:v>12:42:30</c:v>
                </c:pt>
                <c:pt idx="7287">
                  <c:v>12:42:31</c:v>
                </c:pt>
                <c:pt idx="7288">
                  <c:v>12:42:32</c:v>
                </c:pt>
                <c:pt idx="7289">
                  <c:v>12:42:33</c:v>
                </c:pt>
                <c:pt idx="7290">
                  <c:v>12:42:34</c:v>
                </c:pt>
                <c:pt idx="7291">
                  <c:v>12:42:35</c:v>
                </c:pt>
                <c:pt idx="7292">
                  <c:v>12:42:36</c:v>
                </c:pt>
                <c:pt idx="7293">
                  <c:v>12:42:37</c:v>
                </c:pt>
                <c:pt idx="7294">
                  <c:v>12:42:38</c:v>
                </c:pt>
                <c:pt idx="7295">
                  <c:v>12:42:39</c:v>
                </c:pt>
                <c:pt idx="7296">
                  <c:v>12:42:40</c:v>
                </c:pt>
                <c:pt idx="7297">
                  <c:v>12:42:41</c:v>
                </c:pt>
                <c:pt idx="7298">
                  <c:v>12:42:42</c:v>
                </c:pt>
                <c:pt idx="7299">
                  <c:v>12:42:43</c:v>
                </c:pt>
                <c:pt idx="7300">
                  <c:v>12:42:44</c:v>
                </c:pt>
                <c:pt idx="7301">
                  <c:v>12:42:45</c:v>
                </c:pt>
                <c:pt idx="7302">
                  <c:v>12:42:46</c:v>
                </c:pt>
                <c:pt idx="7303">
                  <c:v>12:42:47</c:v>
                </c:pt>
                <c:pt idx="7304">
                  <c:v>12:42:48</c:v>
                </c:pt>
                <c:pt idx="7305">
                  <c:v>12:42:49</c:v>
                </c:pt>
                <c:pt idx="7306">
                  <c:v>12:42:50</c:v>
                </c:pt>
                <c:pt idx="7307">
                  <c:v>12:42:51</c:v>
                </c:pt>
                <c:pt idx="7308">
                  <c:v>12:42:52</c:v>
                </c:pt>
                <c:pt idx="7309">
                  <c:v>12:42:53</c:v>
                </c:pt>
                <c:pt idx="7310">
                  <c:v>12:42:54</c:v>
                </c:pt>
                <c:pt idx="7311">
                  <c:v>12:42:55</c:v>
                </c:pt>
                <c:pt idx="7312">
                  <c:v>12:42:56</c:v>
                </c:pt>
                <c:pt idx="7313">
                  <c:v>12:42:57</c:v>
                </c:pt>
                <c:pt idx="7314">
                  <c:v>12:42:58</c:v>
                </c:pt>
                <c:pt idx="7315">
                  <c:v>12:42:59</c:v>
                </c:pt>
                <c:pt idx="7316">
                  <c:v>12:43:00</c:v>
                </c:pt>
                <c:pt idx="7317">
                  <c:v>12:43:01</c:v>
                </c:pt>
                <c:pt idx="7318">
                  <c:v>12:43:02</c:v>
                </c:pt>
                <c:pt idx="7319">
                  <c:v>12:43:03</c:v>
                </c:pt>
                <c:pt idx="7320">
                  <c:v>12:43:04</c:v>
                </c:pt>
                <c:pt idx="7321">
                  <c:v>12:43:05</c:v>
                </c:pt>
                <c:pt idx="7322">
                  <c:v>12:43:06</c:v>
                </c:pt>
                <c:pt idx="7323">
                  <c:v>12:43:07</c:v>
                </c:pt>
                <c:pt idx="7324">
                  <c:v>12:43:08</c:v>
                </c:pt>
                <c:pt idx="7325">
                  <c:v>12:43:09</c:v>
                </c:pt>
                <c:pt idx="7326">
                  <c:v>12:43:10</c:v>
                </c:pt>
                <c:pt idx="7327">
                  <c:v>12:43:11</c:v>
                </c:pt>
                <c:pt idx="7328">
                  <c:v>12:43:12</c:v>
                </c:pt>
                <c:pt idx="7329">
                  <c:v>12:43:13</c:v>
                </c:pt>
                <c:pt idx="7330">
                  <c:v>12:43:14</c:v>
                </c:pt>
                <c:pt idx="7331">
                  <c:v>12:43:15</c:v>
                </c:pt>
                <c:pt idx="7332">
                  <c:v>12:43:16</c:v>
                </c:pt>
                <c:pt idx="7333">
                  <c:v>12:43:17</c:v>
                </c:pt>
                <c:pt idx="7334">
                  <c:v>12:43:18</c:v>
                </c:pt>
                <c:pt idx="7335">
                  <c:v>12:43:19</c:v>
                </c:pt>
                <c:pt idx="7336">
                  <c:v>12:43:20</c:v>
                </c:pt>
                <c:pt idx="7337">
                  <c:v>12:43:21</c:v>
                </c:pt>
                <c:pt idx="7338">
                  <c:v>12:43:22</c:v>
                </c:pt>
                <c:pt idx="7339">
                  <c:v>12:43:23</c:v>
                </c:pt>
                <c:pt idx="7340">
                  <c:v>12:43:24</c:v>
                </c:pt>
                <c:pt idx="7341">
                  <c:v>12:43:25</c:v>
                </c:pt>
                <c:pt idx="7342">
                  <c:v>12:43:26</c:v>
                </c:pt>
                <c:pt idx="7343">
                  <c:v>12:43:27</c:v>
                </c:pt>
                <c:pt idx="7344">
                  <c:v>12:43:28</c:v>
                </c:pt>
                <c:pt idx="7345">
                  <c:v>12:43:29</c:v>
                </c:pt>
                <c:pt idx="7346">
                  <c:v>12:43:30</c:v>
                </c:pt>
                <c:pt idx="7347">
                  <c:v>12:43:31</c:v>
                </c:pt>
                <c:pt idx="7348">
                  <c:v>12:43:32</c:v>
                </c:pt>
                <c:pt idx="7349">
                  <c:v>12:43:33</c:v>
                </c:pt>
                <c:pt idx="7350">
                  <c:v>12:43:34</c:v>
                </c:pt>
                <c:pt idx="7351">
                  <c:v>12:43:35</c:v>
                </c:pt>
                <c:pt idx="7352">
                  <c:v>12:43:36</c:v>
                </c:pt>
                <c:pt idx="7353">
                  <c:v>12:43:37</c:v>
                </c:pt>
                <c:pt idx="7354">
                  <c:v>12:43:38</c:v>
                </c:pt>
                <c:pt idx="7355">
                  <c:v>12:43:39</c:v>
                </c:pt>
                <c:pt idx="7356">
                  <c:v>12:43:40</c:v>
                </c:pt>
                <c:pt idx="7357">
                  <c:v>12:43:41</c:v>
                </c:pt>
                <c:pt idx="7358">
                  <c:v>12:43:42</c:v>
                </c:pt>
                <c:pt idx="7359">
                  <c:v>12:43:43</c:v>
                </c:pt>
                <c:pt idx="7360">
                  <c:v>12:43:44</c:v>
                </c:pt>
                <c:pt idx="7361">
                  <c:v>12:43:45</c:v>
                </c:pt>
                <c:pt idx="7362">
                  <c:v>12:43:46</c:v>
                </c:pt>
                <c:pt idx="7363">
                  <c:v>12:43:47</c:v>
                </c:pt>
                <c:pt idx="7364">
                  <c:v>12:43:48</c:v>
                </c:pt>
                <c:pt idx="7365">
                  <c:v>12:43:49</c:v>
                </c:pt>
                <c:pt idx="7366">
                  <c:v>12:43:50</c:v>
                </c:pt>
                <c:pt idx="7367">
                  <c:v>12:43:51</c:v>
                </c:pt>
                <c:pt idx="7368">
                  <c:v>12:43:52</c:v>
                </c:pt>
                <c:pt idx="7369">
                  <c:v>12:43:53</c:v>
                </c:pt>
                <c:pt idx="7370">
                  <c:v>12:43:54</c:v>
                </c:pt>
                <c:pt idx="7371">
                  <c:v>12:43:55</c:v>
                </c:pt>
                <c:pt idx="7372">
                  <c:v>12:43:56</c:v>
                </c:pt>
                <c:pt idx="7373">
                  <c:v>12:43:57</c:v>
                </c:pt>
                <c:pt idx="7374">
                  <c:v>12:43:58</c:v>
                </c:pt>
                <c:pt idx="7375">
                  <c:v>12:43:59</c:v>
                </c:pt>
                <c:pt idx="7376">
                  <c:v>12:44:00</c:v>
                </c:pt>
                <c:pt idx="7377">
                  <c:v>12:44:01</c:v>
                </c:pt>
                <c:pt idx="7378">
                  <c:v>12:44:02</c:v>
                </c:pt>
                <c:pt idx="7379">
                  <c:v>12:44:03</c:v>
                </c:pt>
                <c:pt idx="7380">
                  <c:v>12:44:04</c:v>
                </c:pt>
                <c:pt idx="7381">
                  <c:v>12:44:05</c:v>
                </c:pt>
                <c:pt idx="7382">
                  <c:v>12:44:06</c:v>
                </c:pt>
                <c:pt idx="7383">
                  <c:v>12:44:07</c:v>
                </c:pt>
                <c:pt idx="7384">
                  <c:v>12:44:08</c:v>
                </c:pt>
                <c:pt idx="7385">
                  <c:v>12:44:09</c:v>
                </c:pt>
                <c:pt idx="7386">
                  <c:v>12:44:10</c:v>
                </c:pt>
                <c:pt idx="7387">
                  <c:v>12:44:11</c:v>
                </c:pt>
                <c:pt idx="7388">
                  <c:v>12:44:12</c:v>
                </c:pt>
                <c:pt idx="7389">
                  <c:v>12:44:13</c:v>
                </c:pt>
                <c:pt idx="7390">
                  <c:v>12:44:14</c:v>
                </c:pt>
                <c:pt idx="7391">
                  <c:v>12:44:15</c:v>
                </c:pt>
                <c:pt idx="7392">
                  <c:v>12:44:16</c:v>
                </c:pt>
                <c:pt idx="7393">
                  <c:v>12:44:17</c:v>
                </c:pt>
                <c:pt idx="7394">
                  <c:v>12:44:18</c:v>
                </c:pt>
                <c:pt idx="7395">
                  <c:v>12:44:19</c:v>
                </c:pt>
                <c:pt idx="7396">
                  <c:v>12:44:20</c:v>
                </c:pt>
                <c:pt idx="7397">
                  <c:v>12:44:21</c:v>
                </c:pt>
                <c:pt idx="7398">
                  <c:v>12:44:22</c:v>
                </c:pt>
                <c:pt idx="7399">
                  <c:v>12:44:23</c:v>
                </c:pt>
                <c:pt idx="7400">
                  <c:v>12:44:24</c:v>
                </c:pt>
                <c:pt idx="7401">
                  <c:v>12:44:25</c:v>
                </c:pt>
                <c:pt idx="7402">
                  <c:v>12:44:26</c:v>
                </c:pt>
                <c:pt idx="7403">
                  <c:v>12:44:27</c:v>
                </c:pt>
                <c:pt idx="7404">
                  <c:v>12:44:28</c:v>
                </c:pt>
                <c:pt idx="7405">
                  <c:v>12:44:29</c:v>
                </c:pt>
                <c:pt idx="7406">
                  <c:v>12:44:30</c:v>
                </c:pt>
                <c:pt idx="7407">
                  <c:v>12:44:31</c:v>
                </c:pt>
                <c:pt idx="7408">
                  <c:v>12:44:32</c:v>
                </c:pt>
                <c:pt idx="7409">
                  <c:v>12:44:33</c:v>
                </c:pt>
                <c:pt idx="7410">
                  <c:v>12:44:34</c:v>
                </c:pt>
                <c:pt idx="7411">
                  <c:v>12:44:35</c:v>
                </c:pt>
                <c:pt idx="7412">
                  <c:v>12:44:36</c:v>
                </c:pt>
                <c:pt idx="7413">
                  <c:v>12:44:37</c:v>
                </c:pt>
                <c:pt idx="7414">
                  <c:v>12:44:38</c:v>
                </c:pt>
                <c:pt idx="7415">
                  <c:v>12:44:39</c:v>
                </c:pt>
                <c:pt idx="7416">
                  <c:v>12:44:40</c:v>
                </c:pt>
                <c:pt idx="7417">
                  <c:v>12:44:41</c:v>
                </c:pt>
                <c:pt idx="7418">
                  <c:v>12:44:42</c:v>
                </c:pt>
                <c:pt idx="7419">
                  <c:v>12:44:43</c:v>
                </c:pt>
                <c:pt idx="7420">
                  <c:v>12:44:44</c:v>
                </c:pt>
                <c:pt idx="7421">
                  <c:v>12:44:45</c:v>
                </c:pt>
                <c:pt idx="7422">
                  <c:v>12:44:46</c:v>
                </c:pt>
                <c:pt idx="7423">
                  <c:v>12:44:47</c:v>
                </c:pt>
                <c:pt idx="7424">
                  <c:v>12:44:48</c:v>
                </c:pt>
                <c:pt idx="7425">
                  <c:v>12:44:49</c:v>
                </c:pt>
                <c:pt idx="7426">
                  <c:v>12:44:50</c:v>
                </c:pt>
                <c:pt idx="7427">
                  <c:v>12:44:51</c:v>
                </c:pt>
                <c:pt idx="7428">
                  <c:v>12:44:52</c:v>
                </c:pt>
                <c:pt idx="7429">
                  <c:v>12:44:53</c:v>
                </c:pt>
                <c:pt idx="7430">
                  <c:v>12:44:54</c:v>
                </c:pt>
                <c:pt idx="7431">
                  <c:v>12:44:55</c:v>
                </c:pt>
                <c:pt idx="7432">
                  <c:v>12:44:56</c:v>
                </c:pt>
                <c:pt idx="7433">
                  <c:v>12:44:57</c:v>
                </c:pt>
                <c:pt idx="7434">
                  <c:v>12:44:58</c:v>
                </c:pt>
                <c:pt idx="7435">
                  <c:v>12:44:59</c:v>
                </c:pt>
                <c:pt idx="7436">
                  <c:v>12:45:00</c:v>
                </c:pt>
                <c:pt idx="7437">
                  <c:v>12:45:01</c:v>
                </c:pt>
                <c:pt idx="7438">
                  <c:v>12:45:02</c:v>
                </c:pt>
                <c:pt idx="7439">
                  <c:v>12:45:03</c:v>
                </c:pt>
                <c:pt idx="7440">
                  <c:v>12:45:04</c:v>
                </c:pt>
                <c:pt idx="7441">
                  <c:v>12:45:05</c:v>
                </c:pt>
                <c:pt idx="7442">
                  <c:v>12:45:06</c:v>
                </c:pt>
                <c:pt idx="7443">
                  <c:v>12:45:07</c:v>
                </c:pt>
                <c:pt idx="7444">
                  <c:v>12:45:08</c:v>
                </c:pt>
                <c:pt idx="7445">
                  <c:v>12:45:09</c:v>
                </c:pt>
                <c:pt idx="7446">
                  <c:v>12:45:10</c:v>
                </c:pt>
                <c:pt idx="7447">
                  <c:v>12:45:11</c:v>
                </c:pt>
                <c:pt idx="7448">
                  <c:v>12:45:12</c:v>
                </c:pt>
                <c:pt idx="7449">
                  <c:v>12:45:13</c:v>
                </c:pt>
                <c:pt idx="7450">
                  <c:v>12:45:14</c:v>
                </c:pt>
                <c:pt idx="7451">
                  <c:v>12:45:15</c:v>
                </c:pt>
                <c:pt idx="7452">
                  <c:v>12:45:16</c:v>
                </c:pt>
                <c:pt idx="7453">
                  <c:v>12:45:17</c:v>
                </c:pt>
                <c:pt idx="7454">
                  <c:v>12:45:18</c:v>
                </c:pt>
                <c:pt idx="7455">
                  <c:v>12:45:19</c:v>
                </c:pt>
                <c:pt idx="7456">
                  <c:v>12:45:20</c:v>
                </c:pt>
                <c:pt idx="7457">
                  <c:v>12:45:21</c:v>
                </c:pt>
                <c:pt idx="7458">
                  <c:v>12:45:22</c:v>
                </c:pt>
                <c:pt idx="7459">
                  <c:v>12:45:23</c:v>
                </c:pt>
                <c:pt idx="7460">
                  <c:v>12:45:24</c:v>
                </c:pt>
                <c:pt idx="7461">
                  <c:v>12:45:25</c:v>
                </c:pt>
                <c:pt idx="7462">
                  <c:v>12:45:26</c:v>
                </c:pt>
                <c:pt idx="7463">
                  <c:v>12:45:27</c:v>
                </c:pt>
                <c:pt idx="7464">
                  <c:v>12:45:28</c:v>
                </c:pt>
                <c:pt idx="7465">
                  <c:v>12:45:29</c:v>
                </c:pt>
                <c:pt idx="7466">
                  <c:v>12:45:30</c:v>
                </c:pt>
                <c:pt idx="7467">
                  <c:v>12:45:31</c:v>
                </c:pt>
                <c:pt idx="7468">
                  <c:v>12:45:32</c:v>
                </c:pt>
                <c:pt idx="7469">
                  <c:v>12:45:33</c:v>
                </c:pt>
                <c:pt idx="7470">
                  <c:v>12:45:34</c:v>
                </c:pt>
                <c:pt idx="7471">
                  <c:v>12:45:35</c:v>
                </c:pt>
                <c:pt idx="7472">
                  <c:v>12:45:36</c:v>
                </c:pt>
                <c:pt idx="7473">
                  <c:v>12:45:37</c:v>
                </c:pt>
                <c:pt idx="7474">
                  <c:v>12:45:38</c:v>
                </c:pt>
                <c:pt idx="7475">
                  <c:v>12:45:39</c:v>
                </c:pt>
                <c:pt idx="7476">
                  <c:v>12:45:40</c:v>
                </c:pt>
                <c:pt idx="7477">
                  <c:v>12:45:41</c:v>
                </c:pt>
                <c:pt idx="7478">
                  <c:v>12:45:42</c:v>
                </c:pt>
                <c:pt idx="7479">
                  <c:v>12:45:43</c:v>
                </c:pt>
                <c:pt idx="7480">
                  <c:v>12:45:44</c:v>
                </c:pt>
                <c:pt idx="7481">
                  <c:v>12:45:45</c:v>
                </c:pt>
                <c:pt idx="7482">
                  <c:v>12:45:46</c:v>
                </c:pt>
                <c:pt idx="7483">
                  <c:v>12:45:47</c:v>
                </c:pt>
                <c:pt idx="7484">
                  <c:v>12:45:48</c:v>
                </c:pt>
                <c:pt idx="7485">
                  <c:v>12:45:49</c:v>
                </c:pt>
                <c:pt idx="7486">
                  <c:v>12:45:50</c:v>
                </c:pt>
                <c:pt idx="7487">
                  <c:v>12:45:51</c:v>
                </c:pt>
                <c:pt idx="7488">
                  <c:v>12:45:52</c:v>
                </c:pt>
                <c:pt idx="7489">
                  <c:v>12:45:53</c:v>
                </c:pt>
                <c:pt idx="7490">
                  <c:v>12:45:54</c:v>
                </c:pt>
                <c:pt idx="7491">
                  <c:v>12:45:55</c:v>
                </c:pt>
                <c:pt idx="7492">
                  <c:v>12:45:56</c:v>
                </c:pt>
                <c:pt idx="7493">
                  <c:v>12:45:57</c:v>
                </c:pt>
                <c:pt idx="7494">
                  <c:v>12:45:58</c:v>
                </c:pt>
                <c:pt idx="7495">
                  <c:v>12:45:59</c:v>
                </c:pt>
                <c:pt idx="7496">
                  <c:v>12:46:00</c:v>
                </c:pt>
                <c:pt idx="7497">
                  <c:v>12:46:01</c:v>
                </c:pt>
                <c:pt idx="7498">
                  <c:v>12:46:02</c:v>
                </c:pt>
                <c:pt idx="7499">
                  <c:v>12:46:03</c:v>
                </c:pt>
                <c:pt idx="7500">
                  <c:v>12:46:04</c:v>
                </c:pt>
                <c:pt idx="7501">
                  <c:v>12:46:05</c:v>
                </c:pt>
                <c:pt idx="7502">
                  <c:v>12:46:06</c:v>
                </c:pt>
                <c:pt idx="7503">
                  <c:v>12:46:07</c:v>
                </c:pt>
                <c:pt idx="7504">
                  <c:v>12:46:08</c:v>
                </c:pt>
                <c:pt idx="7505">
                  <c:v>12:46:09</c:v>
                </c:pt>
                <c:pt idx="7506">
                  <c:v>12:46:10</c:v>
                </c:pt>
                <c:pt idx="7507">
                  <c:v>12:46:11</c:v>
                </c:pt>
                <c:pt idx="7508">
                  <c:v>12:46:12</c:v>
                </c:pt>
                <c:pt idx="7509">
                  <c:v>12:46:13</c:v>
                </c:pt>
                <c:pt idx="7510">
                  <c:v>12:46:14</c:v>
                </c:pt>
                <c:pt idx="7511">
                  <c:v>12:46:15</c:v>
                </c:pt>
                <c:pt idx="7512">
                  <c:v>12:46:16</c:v>
                </c:pt>
                <c:pt idx="7513">
                  <c:v>12:46:17</c:v>
                </c:pt>
                <c:pt idx="7514">
                  <c:v>12:46:18</c:v>
                </c:pt>
                <c:pt idx="7515">
                  <c:v>12:46:19</c:v>
                </c:pt>
                <c:pt idx="7516">
                  <c:v>12:46:20</c:v>
                </c:pt>
                <c:pt idx="7517">
                  <c:v>12:46:21</c:v>
                </c:pt>
                <c:pt idx="7518">
                  <c:v>12:46:22</c:v>
                </c:pt>
                <c:pt idx="7519">
                  <c:v>12:46:23</c:v>
                </c:pt>
                <c:pt idx="7520">
                  <c:v>12:46:24</c:v>
                </c:pt>
                <c:pt idx="7521">
                  <c:v>12:46:25</c:v>
                </c:pt>
                <c:pt idx="7522">
                  <c:v>12:46:26</c:v>
                </c:pt>
                <c:pt idx="7523">
                  <c:v>12:46:27</c:v>
                </c:pt>
                <c:pt idx="7524">
                  <c:v>12:46:28</c:v>
                </c:pt>
                <c:pt idx="7525">
                  <c:v>12:46:29</c:v>
                </c:pt>
                <c:pt idx="7526">
                  <c:v>12:46:30</c:v>
                </c:pt>
                <c:pt idx="7527">
                  <c:v>12:46:31</c:v>
                </c:pt>
                <c:pt idx="7528">
                  <c:v>12:46:32</c:v>
                </c:pt>
                <c:pt idx="7529">
                  <c:v>12:46:33</c:v>
                </c:pt>
                <c:pt idx="7530">
                  <c:v>12:46:34</c:v>
                </c:pt>
                <c:pt idx="7531">
                  <c:v>12:46:35</c:v>
                </c:pt>
                <c:pt idx="7532">
                  <c:v>12:46:36</c:v>
                </c:pt>
                <c:pt idx="7533">
                  <c:v>12:46:37</c:v>
                </c:pt>
                <c:pt idx="7534">
                  <c:v>12:46:38</c:v>
                </c:pt>
                <c:pt idx="7535">
                  <c:v>12:46:39</c:v>
                </c:pt>
                <c:pt idx="7536">
                  <c:v>12:46:40</c:v>
                </c:pt>
                <c:pt idx="7537">
                  <c:v>12:46:41</c:v>
                </c:pt>
                <c:pt idx="7538">
                  <c:v>12:46:42</c:v>
                </c:pt>
                <c:pt idx="7539">
                  <c:v>12:46:43</c:v>
                </c:pt>
                <c:pt idx="7540">
                  <c:v>12:46:44</c:v>
                </c:pt>
                <c:pt idx="7541">
                  <c:v>12:46:45</c:v>
                </c:pt>
                <c:pt idx="7542">
                  <c:v>12:46:46</c:v>
                </c:pt>
                <c:pt idx="7543">
                  <c:v>12:46:47</c:v>
                </c:pt>
                <c:pt idx="7544">
                  <c:v>12:46:48</c:v>
                </c:pt>
                <c:pt idx="7545">
                  <c:v>12:46:49</c:v>
                </c:pt>
                <c:pt idx="7546">
                  <c:v>12:46:50</c:v>
                </c:pt>
                <c:pt idx="7547">
                  <c:v>12:46:51</c:v>
                </c:pt>
                <c:pt idx="7548">
                  <c:v>12:46:52</c:v>
                </c:pt>
                <c:pt idx="7549">
                  <c:v>12:46:53</c:v>
                </c:pt>
                <c:pt idx="7550">
                  <c:v>12:46:54</c:v>
                </c:pt>
                <c:pt idx="7551">
                  <c:v>12:46:55</c:v>
                </c:pt>
                <c:pt idx="7552">
                  <c:v>12:46:56</c:v>
                </c:pt>
                <c:pt idx="7553">
                  <c:v>12:46:57</c:v>
                </c:pt>
                <c:pt idx="7554">
                  <c:v>12:46:58</c:v>
                </c:pt>
                <c:pt idx="7555">
                  <c:v>12:46:59</c:v>
                </c:pt>
                <c:pt idx="7556">
                  <c:v>12:47:00</c:v>
                </c:pt>
                <c:pt idx="7557">
                  <c:v>12:47:01</c:v>
                </c:pt>
                <c:pt idx="7558">
                  <c:v>12:47:02</c:v>
                </c:pt>
                <c:pt idx="7559">
                  <c:v>12:47:03</c:v>
                </c:pt>
                <c:pt idx="7560">
                  <c:v>12:47:04</c:v>
                </c:pt>
                <c:pt idx="7561">
                  <c:v>12:47:05</c:v>
                </c:pt>
                <c:pt idx="7562">
                  <c:v>12:47:06</c:v>
                </c:pt>
                <c:pt idx="7563">
                  <c:v>12:47:07</c:v>
                </c:pt>
                <c:pt idx="7564">
                  <c:v>12:47:08</c:v>
                </c:pt>
                <c:pt idx="7565">
                  <c:v>12:47:09</c:v>
                </c:pt>
                <c:pt idx="7566">
                  <c:v>12:47:10</c:v>
                </c:pt>
                <c:pt idx="7567">
                  <c:v>12:47:11</c:v>
                </c:pt>
                <c:pt idx="7568">
                  <c:v>12:47:12</c:v>
                </c:pt>
                <c:pt idx="7569">
                  <c:v>12:47:13</c:v>
                </c:pt>
                <c:pt idx="7570">
                  <c:v>12:47:14</c:v>
                </c:pt>
                <c:pt idx="7571">
                  <c:v>12:47:15</c:v>
                </c:pt>
                <c:pt idx="7572">
                  <c:v>12:47:16</c:v>
                </c:pt>
                <c:pt idx="7573">
                  <c:v>12:47:17</c:v>
                </c:pt>
                <c:pt idx="7574">
                  <c:v>12:47:18</c:v>
                </c:pt>
                <c:pt idx="7575">
                  <c:v>12:47:19</c:v>
                </c:pt>
                <c:pt idx="7576">
                  <c:v>12:47:20</c:v>
                </c:pt>
                <c:pt idx="7577">
                  <c:v>12:47:21</c:v>
                </c:pt>
                <c:pt idx="7578">
                  <c:v>12:47:22</c:v>
                </c:pt>
                <c:pt idx="7579">
                  <c:v>12:47:23</c:v>
                </c:pt>
                <c:pt idx="7580">
                  <c:v>12:47:24</c:v>
                </c:pt>
                <c:pt idx="7581">
                  <c:v>12:47:25</c:v>
                </c:pt>
                <c:pt idx="7582">
                  <c:v>12:47:26</c:v>
                </c:pt>
                <c:pt idx="7583">
                  <c:v>12:47:27</c:v>
                </c:pt>
                <c:pt idx="7584">
                  <c:v>12:47:28</c:v>
                </c:pt>
                <c:pt idx="7585">
                  <c:v>12:47:29</c:v>
                </c:pt>
                <c:pt idx="7586">
                  <c:v>12:47:30</c:v>
                </c:pt>
                <c:pt idx="7587">
                  <c:v>12:47:31</c:v>
                </c:pt>
                <c:pt idx="7588">
                  <c:v>12:47:32</c:v>
                </c:pt>
                <c:pt idx="7589">
                  <c:v>12:47:33</c:v>
                </c:pt>
                <c:pt idx="7590">
                  <c:v>12:47:34</c:v>
                </c:pt>
                <c:pt idx="7591">
                  <c:v>12:47:35</c:v>
                </c:pt>
                <c:pt idx="7592">
                  <c:v>12:47:36</c:v>
                </c:pt>
                <c:pt idx="7593">
                  <c:v>12:47:37</c:v>
                </c:pt>
                <c:pt idx="7594">
                  <c:v>12:47:38</c:v>
                </c:pt>
                <c:pt idx="7595">
                  <c:v>12:47:39</c:v>
                </c:pt>
                <c:pt idx="7596">
                  <c:v>12:47:40</c:v>
                </c:pt>
                <c:pt idx="7597">
                  <c:v>12:47:41</c:v>
                </c:pt>
                <c:pt idx="7598">
                  <c:v>12:47:42</c:v>
                </c:pt>
                <c:pt idx="7599">
                  <c:v>12:47:43</c:v>
                </c:pt>
                <c:pt idx="7600">
                  <c:v>12:47:44</c:v>
                </c:pt>
                <c:pt idx="7601">
                  <c:v>12:47:45</c:v>
                </c:pt>
                <c:pt idx="7602">
                  <c:v>12:47:46</c:v>
                </c:pt>
                <c:pt idx="7603">
                  <c:v>12:47:47</c:v>
                </c:pt>
                <c:pt idx="7604">
                  <c:v>12:47:48</c:v>
                </c:pt>
                <c:pt idx="7605">
                  <c:v>12:47:49</c:v>
                </c:pt>
                <c:pt idx="7606">
                  <c:v>12:47:50</c:v>
                </c:pt>
                <c:pt idx="7607">
                  <c:v>12:47:51</c:v>
                </c:pt>
                <c:pt idx="7608">
                  <c:v>12:47:52</c:v>
                </c:pt>
                <c:pt idx="7609">
                  <c:v>12:47:53</c:v>
                </c:pt>
                <c:pt idx="7610">
                  <c:v>12:47:54</c:v>
                </c:pt>
                <c:pt idx="7611">
                  <c:v>12:47:55</c:v>
                </c:pt>
                <c:pt idx="7612">
                  <c:v>12:47:56</c:v>
                </c:pt>
                <c:pt idx="7613">
                  <c:v>12:47:57</c:v>
                </c:pt>
                <c:pt idx="7614">
                  <c:v>12:47:58</c:v>
                </c:pt>
                <c:pt idx="7615">
                  <c:v>12:47:59</c:v>
                </c:pt>
                <c:pt idx="7616">
                  <c:v>12:48:00</c:v>
                </c:pt>
                <c:pt idx="7617">
                  <c:v>12:48:01</c:v>
                </c:pt>
                <c:pt idx="7618">
                  <c:v>12:48:02</c:v>
                </c:pt>
                <c:pt idx="7619">
                  <c:v>12:48:03</c:v>
                </c:pt>
                <c:pt idx="7620">
                  <c:v>12:48:04</c:v>
                </c:pt>
                <c:pt idx="7621">
                  <c:v>12:48:05</c:v>
                </c:pt>
                <c:pt idx="7622">
                  <c:v>12:48:06</c:v>
                </c:pt>
                <c:pt idx="7623">
                  <c:v>12:48:07</c:v>
                </c:pt>
                <c:pt idx="7624">
                  <c:v>12:48:08</c:v>
                </c:pt>
                <c:pt idx="7625">
                  <c:v>12:48:09</c:v>
                </c:pt>
                <c:pt idx="7626">
                  <c:v>12:48:10</c:v>
                </c:pt>
                <c:pt idx="7627">
                  <c:v>12:48:11</c:v>
                </c:pt>
                <c:pt idx="7628">
                  <c:v>12:48:12</c:v>
                </c:pt>
                <c:pt idx="7629">
                  <c:v>12:48:13</c:v>
                </c:pt>
                <c:pt idx="7630">
                  <c:v>12:48:14</c:v>
                </c:pt>
                <c:pt idx="7631">
                  <c:v>12:48:15</c:v>
                </c:pt>
                <c:pt idx="7632">
                  <c:v>12:48:16</c:v>
                </c:pt>
                <c:pt idx="7633">
                  <c:v>12:48:17</c:v>
                </c:pt>
                <c:pt idx="7634">
                  <c:v>12:48:18</c:v>
                </c:pt>
                <c:pt idx="7635">
                  <c:v>12:48:19</c:v>
                </c:pt>
                <c:pt idx="7636">
                  <c:v>12:48:20</c:v>
                </c:pt>
                <c:pt idx="7637">
                  <c:v>12:48:21</c:v>
                </c:pt>
                <c:pt idx="7638">
                  <c:v>12:48:22</c:v>
                </c:pt>
                <c:pt idx="7639">
                  <c:v>12:48:23</c:v>
                </c:pt>
                <c:pt idx="7640">
                  <c:v>12:48:24</c:v>
                </c:pt>
                <c:pt idx="7641">
                  <c:v>12:48:25</c:v>
                </c:pt>
                <c:pt idx="7642">
                  <c:v>12:48:26</c:v>
                </c:pt>
                <c:pt idx="7643">
                  <c:v>12:48:27</c:v>
                </c:pt>
                <c:pt idx="7644">
                  <c:v>12:48:28</c:v>
                </c:pt>
                <c:pt idx="7645">
                  <c:v>12:48:29</c:v>
                </c:pt>
                <c:pt idx="7646">
                  <c:v>12:48:30</c:v>
                </c:pt>
                <c:pt idx="7647">
                  <c:v>12:48:31</c:v>
                </c:pt>
                <c:pt idx="7648">
                  <c:v>12:48:32</c:v>
                </c:pt>
                <c:pt idx="7649">
                  <c:v>12:48:33</c:v>
                </c:pt>
                <c:pt idx="7650">
                  <c:v>12:48:34</c:v>
                </c:pt>
                <c:pt idx="7651">
                  <c:v>12:48:35</c:v>
                </c:pt>
                <c:pt idx="7652">
                  <c:v>12:48:36</c:v>
                </c:pt>
                <c:pt idx="7653">
                  <c:v>12:48:37</c:v>
                </c:pt>
                <c:pt idx="7654">
                  <c:v>12:48:38</c:v>
                </c:pt>
                <c:pt idx="7655">
                  <c:v>12:48:39</c:v>
                </c:pt>
                <c:pt idx="7656">
                  <c:v>12:48:40</c:v>
                </c:pt>
                <c:pt idx="7657">
                  <c:v>12:48:41</c:v>
                </c:pt>
                <c:pt idx="7658">
                  <c:v>12:48:42</c:v>
                </c:pt>
                <c:pt idx="7659">
                  <c:v>12:48:43</c:v>
                </c:pt>
                <c:pt idx="7660">
                  <c:v>12:48:44</c:v>
                </c:pt>
                <c:pt idx="7661">
                  <c:v>12:48:45</c:v>
                </c:pt>
                <c:pt idx="7662">
                  <c:v>12:48:46</c:v>
                </c:pt>
                <c:pt idx="7663">
                  <c:v>12:48:47</c:v>
                </c:pt>
                <c:pt idx="7664">
                  <c:v>12:48:48</c:v>
                </c:pt>
                <c:pt idx="7665">
                  <c:v>12:48:49</c:v>
                </c:pt>
                <c:pt idx="7666">
                  <c:v>12:48:50</c:v>
                </c:pt>
                <c:pt idx="7667">
                  <c:v>12:48:51</c:v>
                </c:pt>
                <c:pt idx="7668">
                  <c:v>12:48:52</c:v>
                </c:pt>
                <c:pt idx="7669">
                  <c:v>12:48:53</c:v>
                </c:pt>
                <c:pt idx="7670">
                  <c:v>12:48:54</c:v>
                </c:pt>
                <c:pt idx="7671">
                  <c:v>12:48:55</c:v>
                </c:pt>
                <c:pt idx="7672">
                  <c:v>12:48:56</c:v>
                </c:pt>
                <c:pt idx="7673">
                  <c:v>12:48:57</c:v>
                </c:pt>
                <c:pt idx="7674">
                  <c:v>12:48:58</c:v>
                </c:pt>
                <c:pt idx="7675">
                  <c:v>12:48:59</c:v>
                </c:pt>
                <c:pt idx="7676">
                  <c:v>12:49:00</c:v>
                </c:pt>
                <c:pt idx="7677">
                  <c:v>12:49:01</c:v>
                </c:pt>
                <c:pt idx="7678">
                  <c:v>12:49:02</c:v>
                </c:pt>
                <c:pt idx="7679">
                  <c:v>12:49:03</c:v>
                </c:pt>
                <c:pt idx="7680">
                  <c:v>12:49:04</c:v>
                </c:pt>
                <c:pt idx="7681">
                  <c:v>12:49:05</c:v>
                </c:pt>
                <c:pt idx="7682">
                  <c:v>12:49:06</c:v>
                </c:pt>
                <c:pt idx="7683">
                  <c:v>12:49:07</c:v>
                </c:pt>
                <c:pt idx="7684">
                  <c:v>12:49:08</c:v>
                </c:pt>
                <c:pt idx="7685">
                  <c:v>12:49:09</c:v>
                </c:pt>
                <c:pt idx="7686">
                  <c:v>12:49:10</c:v>
                </c:pt>
                <c:pt idx="7687">
                  <c:v>12:49:11</c:v>
                </c:pt>
                <c:pt idx="7688">
                  <c:v>12:49:12</c:v>
                </c:pt>
                <c:pt idx="7689">
                  <c:v>12:49:13</c:v>
                </c:pt>
                <c:pt idx="7690">
                  <c:v>12:49:14</c:v>
                </c:pt>
                <c:pt idx="7691">
                  <c:v>12:49:15</c:v>
                </c:pt>
                <c:pt idx="7692">
                  <c:v>12:49:16</c:v>
                </c:pt>
                <c:pt idx="7693">
                  <c:v>12:49:17</c:v>
                </c:pt>
                <c:pt idx="7694">
                  <c:v>12:49:18</c:v>
                </c:pt>
                <c:pt idx="7695">
                  <c:v>12:49:19</c:v>
                </c:pt>
                <c:pt idx="7696">
                  <c:v>12:49:20</c:v>
                </c:pt>
                <c:pt idx="7697">
                  <c:v>12:49:21</c:v>
                </c:pt>
                <c:pt idx="7698">
                  <c:v>12:49:22</c:v>
                </c:pt>
                <c:pt idx="7699">
                  <c:v>12:49:23</c:v>
                </c:pt>
                <c:pt idx="7700">
                  <c:v>12:49:24</c:v>
                </c:pt>
                <c:pt idx="7701">
                  <c:v>12:49:25</c:v>
                </c:pt>
                <c:pt idx="7702">
                  <c:v>12:49:26</c:v>
                </c:pt>
                <c:pt idx="7703">
                  <c:v>12:49:27</c:v>
                </c:pt>
                <c:pt idx="7704">
                  <c:v>12:49:28</c:v>
                </c:pt>
                <c:pt idx="7705">
                  <c:v>12:49:29</c:v>
                </c:pt>
                <c:pt idx="7706">
                  <c:v>12:49:30</c:v>
                </c:pt>
                <c:pt idx="7707">
                  <c:v>12:49:31</c:v>
                </c:pt>
                <c:pt idx="7708">
                  <c:v>12:49:32</c:v>
                </c:pt>
                <c:pt idx="7709">
                  <c:v>12:49:33</c:v>
                </c:pt>
                <c:pt idx="7710">
                  <c:v>12:49:34</c:v>
                </c:pt>
                <c:pt idx="7711">
                  <c:v>12:49:35</c:v>
                </c:pt>
                <c:pt idx="7712">
                  <c:v>12:49:36</c:v>
                </c:pt>
                <c:pt idx="7713">
                  <c:v>12:49:37</c:v>
                </c:pt>
                <c:pt idx="7714">
                  <c:v>12:49:38</c:v>
                </c:pt>
                <c:pt idx="7715">
                  <c:v>12:49:39</c:v>
                </c:pt>
                <c:pt idx="7716">
                  <c:v>12:49:40</c:v>
                </c:pt>
                <c:pt idx="7717">
                  <c:v>12:49:41</c:v>
                </c:pt>
                <c:pt idx="7718">
                  <c:v>12:49:42</c:v>
                </c:pt>
                <c:pt idx="7719">
                  <c:v>12:49:43</c:v>
                </c:pt>
                <c:pt idx="7720">
                  <c:v>12:49:44</c:v>
                </c:pt>
                <c:pt idx="7721">
                  <c:v>12:49:45</c:v>
                </c:pt>
                <c:pt idx="7722">
                  <c:v>12:49:46</c:v>
                </c:pt>
                <c:pt idx="7723">
                  <c:v>12:49:47</c:v>
                </c:pt>
                <c:pt idx="7724">
                  <c:v>12:49:48</c:v>
                </c:pt>
                <c:pt idx="7725">
                  <c:v>12:49:49</c:v>
                </c:pt>
                <c:pt idx="7726">
                  <c:v>12:49:50</c:v>
                </c:pt>
                <c:pt idx="7727">
                  <c:v>12:49:51</c:v>
                </c:pt>
                <c:pt idx="7728">
                  <c:v>12:49:52</c:v>
                </c:pt>
                <c:pt idx="7729">
                  <c:v>12:49:53</c:v>
                </c:pt>
                <c:pt idx="7730">
                  <c:v>12:49:54</c:v>
                </c:pt>
                <c:pt idx="7731">
                  <c:v>12:49:55</c:v>
                </c:pt>
                <c:pt idx="7732">
                  <c:v>12:49:56</c:v>
                </c:pt>
                <c:pt idx="7733">
                  <c:v>12:49:57</c:v>
                </c:pt>
                <c:pt idx="7734">
                  <c:v>12:49:58</c:v>
                </c:pt>
                <c:pt idx="7735">
                  <c:v>12:49:59</c:v>
                </c:pt>
                <c:pt idx="7736">
                  <c:v>12:50:00</c:v>
                </c:pt>
                <c:pt idx="7737">
                  <c:v>12:50:01</c:v>
                </c:pt>
                <c:pt idx="7738">
                  <c:v>12:50:02</c:v>
                </c:pt>
                <c:pt idx="7739">
                  <c:v>12:50:03</c:v>
                </c:pt>
                <c:pt idx="7740">
                  <c:v>12:50:04</c:v>
                </c:pt>
                <c:pt idx="7741">
                  <c:v>12:50:05</c:v>
                </c:pt>
                <c:pt idx="7742">
                  <c:v>12:50:06</c:v>
                </c:pt>
                <c:pt idx="7743">
                  <c:v>12:50:07</c:v>
                </c:pt>
                <c:pt idx="7744">
                  <c:v>12:50:08</c:v>
                </c:pt>
                <c:pt idx="7745">
                  <c:v>12:50:09</c:v>
                </c:pt>
                <c:pt idx="7746">
                  <c:v>12:50:10</c:v>
                </c:pt>
                <c:pt idx="7747">
                  <c:v>12:50:11</c:v>
                </c:pt>
                <c:pt idx="7748">
                  <c:v>12:50:12</c:v>
                </c:pt>
                <c:pt idx="7749">
                  <c:v>12:50:13</c:v>
                </c:pt>
                <c:pt idx="7750">
                  <c:v>12:50:14</c:v>
                </c:pt>
                <c:pt idx="7751">
                  <c:v>12:50:15</c:v>
                </c:pt>
                <c:pt idx="7752">
                  <c:v>12:50:16</c:v>
                </c:pt>
                <c:pt idx="7753">
                  <c:v>12:50:17</c:v>
                </c:pt>
                <c:pt idx="7754">
                  <c:v>12:50:18</c:v>
                </c:pt>
                <c:pt idx="7755">
                  <c:v>12:50:19</c:v>
                </c:pt>
                <c:pt idx="7756">
                  <c:v>12:50:20</c:v>
                </c:pt>
                <c:pt idx="7757">
                  <c:v>12:50:21</c:v>
                </c:pt>
                <c:pt idx="7758">
                  <c:v>12:50:22</c:v>
                </c:pt>
                <c:pt idx="7759">
                  <c:v>12:50:23</c:v>
                </c:pt>
                <c:pt idx="7760">
                  <c:v>12:50:24</c:v>
                </c:pt>
                <c:pt idx="7761">
                  <c:v>12:50:25</c:v>
                </c:pt>
                <c:pt idx="7762">
                  <c:v>12:50:26</c:v>
                </c:pt>
                <c:pt idx="7763">
                  <c:v>12:50:27</c:v>
                </c:pt>
                <c:pt idx="7764">
                  <c:v>12:50:28</c:v>
                </c:pt>
                <c:pt idx="7765">
                  <c:v>12:50:29</c:v>
                </c:pt>
                <c:pt idx="7766">
                  <c:v>12:50:30</c:v>
                </c:pt>
                <c:pt idx="7767">
                  <c:v>12:50:31</c:v>
                </c:pt>
                <c:pt idx="7768">
                  <c:v>12:50:32</c:v>
                </c:pt>
                <c:pt idx="7769">
                  <c:v>12:50:33</c:v>
                </c:pt>
                <c:pt idx="7770">
                  <c:v>12:50:34</c:v>
                </c:pt>
                <c:pt idx="7771">
                  <c:v>12:50:35</c:v>
                </c:pt>
                <c:pt idx="7772">
                  <c:v>12:50:36</c:v>
                </c:pt>
                <c:pt idx="7773">
                  <c:v>12:50:37</c:v>
                </c:pt>
                <c:pt idx="7774">
                  <c:v>12:50:38</c:v>
                </c:pt>
                <c:pt idx="7775">
                  <c:v>12:50:39</c:v>
                </c:pt>
                <c:pt idx="7776">
                  <c:v>12:50:40</c:v>
                </c:pt>
                <c:pt idx="7777">
                  <c:v>12:50:41</c:v>
                </c:pt>
                <c:pt idx="7778">
                  <c:v>12:50:42</c:v>
                </c:pt>
                <c:pt idx="7779">
                  <c:v>12:50:43</c:v>
                </c:pt>
                <c:pt idx="7780">
                  <c:v>12:50:44</c:v>
                </c:pt>
                <c:pt idx="7781">
                  <c:v>12:50:45</c:v>
                </c:pt>
                <c:pt idx="7782">
                  <c:v>12:50:46</c:v>
                </c:pt>
                <c:pt idx="7783">
                  <c:v>12:50:47</c:v>
                </c:pt>
                <c:pt idx="7784">
                  <c:v>12:50:48</c:v>
                </c:pt>
                <c:pt idx="7785">
                  <c:v>12:50:49</c:v>
                </c:pt>
                <c:pt idx="7786">
                  <c:v>12:50:50</c:v>
                </c:pt>
                <c:pt idx="7787">
                  <c:v>12:50:51</c:v>
                </c:pt>
                <c:pt idx="7788">
                  <c:v>12:50:52</c:v>
                </c:pt>
                <c:pt idx="7789">
                  <c:v>12:50:53</c:v>
                </c:pt>
                <c:pt idx="7790">
                  <c:v>12:50:54</c:v>
                </c:pt>
                <c:pt idx="7791">
                  <c:v>12:50:55</c:v>
                </c:pt>
                <c:pt idx="7792">
                  <c:v>12:50:56</c:v>
                </c:pt>
                <c:pt idx="7793">
                  <c:v>12:50:57</c:v>
                </c:pt>
                <c:pt idx="7794">
                  <c:v>12:50:58</c:v>
                </c:pt>
                <c:pt idx="7795">
                  <c:v>12:50:59</c:v>
                </c:pt>
                <c:pt idx="7796">
                  <c:v>12:51:00</c:v>
                </c:pt>
                <c:pt idx="7797">
                  <c:v>12:51:01</c:v>
                </c:pt>
                <c:pt idx="7798">
                  <c:v>12:51:02</c:v>
                </c:pt>
                <c:pt idx="7799">
                  <c:v>12:51:03</c:v>
                </c:pt>
                <c:pt idx="7800">
                  <c:v>12:51:04</c:v>
                </c:pt>
                <c:pt idx="7801">
                  <c:v>12:51:05</c:v>
                </c:pt>
                <c:pt idx="7802">
                  <c:v>12:51:06</c:v>
                </c:pt>
                <c:pt idx="7803">
                  <c:v>12:51:07</c:v>
                </c:pt>
                <c:pt idx="7804">
                  <c:v>12:51:08</c:v>
                </c:pt>
                <c:pt idx="7805">
                  <c:v>12:51:09</c:v>
                </c:pt>
                <c:pt idx="7806">
                  <c:v>12:51:10</c:v>
                </c:pt>
                <c:pt idx="7807">
                  <c:v>12:51:11</c:v>
                </c:pt>
                <c:pt idx="7808">
                  <c:v>12:51:12</c:v>
                </c:pt>
                <c:pt idx="7809">
                  <c:v>12:51:13</c:v>
                </c:pt>
                <c:pt idx="7810">
                  <c:v>12:51:14</c:v>
                </c:pt>
                <c:pt idx="7811">
                  <c:v>12:51:15</c:v>
                </c:pt>
                <c:pt idx="7812">
                  <c:v>12:51:16</c:v>
                </c:pt>
                <c:pt idx="7813">
                  <c:v>12:51:17</c:v>
                </c:pt>
                <c:pt idx="7814">
                  <c:v>12:51:18</c:v>
                </c:pt>
                <c:pt idx="7815">
                  <c:v>12:51:19</c:v>
                </c:pt>
                <c:pt idx="7816">
                  <c:v>12:51:20</c:v>
                </c:pt>
                <c:pt idx="7817">
                  <c:v>12:51:21</c:v>
                </c:pt>
                <c:pt idx="7818">
                  <c:v>12:51:22</c:v>
                </c:pt>
                <c:pt idx="7819">
                  <c:v>12:51:23</c:v>
                </c:pt>
                <c:pt idx="7820">
                  <c:v>12:51:24</c:v>
                </c:pt>
                <c:pt idx="7821">
                  <c:v>12:51:25</c:v>
                </c:pt>
                <c:pt idx="7822">
                  <c:v>12:51:26</c:v>
                </c:pt>
                <c:pt idx="7823">
                  <c:v>12:51:27</c:v>
                </c:pt>
                <c:pt idx="7824">
                  <c:v>12:51:28</c:v>
                </c:pt>
                <c:pt idx="7825">
                  <c:v>12:51:29</c:v>
                </c:pt>
                <c:pt idx="7826">
                  <c:v>12:51:30</c:v>
                </c:pt>
                <c:pt idx="7827">
                  <c:v>12:51:31</c:v>
                </c:pt>
                <c:pt idx="7828">
                  <c:v>12:51:32</c:v>
                </c:pt>
                <c:pt idx="7829">
                  <c:v>12:51:33</c:v>
                </c:pt>
                <c:pt idx="7830">
                  <c:v>12:51:34</c:v>
                </c:pt>
                <c:pt idx="7831">
                  <c:v>12:51:35</c:v>
                </c:pt>
                <c:pt idx="7832">
                  <c:v>12:51:36</c:v>
                </c:pt>
                <c:pt idx="7833">
                  <c:v>12:51:37</c:v>
                </c:pt>
                <c:pt idx="7834">
                  <c:v>12:51:38</c:v>
                </c:pt>
                <c:pt idx="7835">
                  <c:v>12:51:39</c:v>
                </c:pt>
                <c:pt idx="7836">
                  <c:v>12:51:40</c:v>
                </c:pt>
                <c:pt idx="7837">
                  <c:v>12:51:41</c:v>
                </c:pt>
                <c:pt idx="7838">
                  <c:v>12:51:42</c:v>
                </c:pt>
                <c:pt idx="7839">
                  <c:v>12:51:43</c:v>
                </c:pt>
                <c:pt idx="7840">
                  <c:v>12:51:44</c:v>
                </c:pt>
                <c:pt idx="7841">
                  <c:v>12:51:45</c:v>
                </c:pt>
                <c:pt idx="7842">
                  <c:v>12:51:46</c:v>
                </c:pt>
                <c:pt idx="7843">
                  <c:v>12:51:47</c:v>
                </c:pt>
                <c:pt idx="7844">
                  <c:v>12:51:48</c:v>
                </c:pt>
                <c:pt idx="7845">
                  <c:v>12:51:49</c:v>
                </c:pt>
                <c:pt idx="7846">
                  <c:v>12:51:50</c:v>
                </c:pt>
                <c:pt idx="7847">
                  <c:v>12:51:51</c:v>
                </c:pt>
                <c:pt idx="7848">
                  <c:v>12:51:52</c:v>
                </c:pt>
                <c:pt idx="7849">
                  <c:v>12:51:53</c:v>
                </c:pt>
                <c:pt idx="7850">
                  <c:v>12:51:54</c:v>
                </c:pt>
                <c:pt idx="7851">
                  <c:v>12:51:55</c:v>
                </c:pt>
                <c:pt idx="7852">
                  <c:v>12:51:56</c:v>
                </c:pt>
                <c:pt idx="7853">
                  <c:v>12:51:57</c:v>
                </c:pt>
                <c:pt idx="7854">
                  <c:v>12:51:58</c:v>
                </c:pt>
                <c:pt idx="7855">
                  <c:v>12:51:59</c:v>
                </c:pt>
                <c:pt idx="7856">
                  <c:v>12:52:00</c:v>
                </c:pt>
                <c:pt idx="7857">
                  <c:v>12:52:01</c:v>
                </c:pt>
                <c:pt idx="7858">
                  <c:v>12:52:02</c:v>
                </c:pt>
                <c:pt idx="7859">
                  <c:v>12:52:03</c:v>
                </c:pt>
                <c:pt idx="7860">
                  <c:v>12:52:04</c:v>
                </c:pt>
                <c:pt idx="7861">
                  <c:v>12:52:05</c:v>
                </c:pt>
                <c:pt idx="7862">
                  <c:v>12:52:06</c:v>
                </c:pt>
                <c:pt idx="7863">
                  <c:v>12:52:07</c:v>
                </c:pt>
                <c:pt idx="7864">
                  <c:v>12:52:08</c:v>
                </c:pt>
                <c:pt idx="7865">
                  <c:v>12:52:09</c:v>
                </c:pt>
                <c:pt idx="7866">
                  <c:v>12:52:10</c:v>
                </c:pt>
                <c:pt idx="7867">
                  <c:v>12:52:11</c:v>
                </c:pt>
                <c:pt idx="7868">
                  <c:v>12:52:12</c:v>
                </c:pt>
                <c:pt idx="7869">
                  <c:v>12:52:13</c:v>
                </c:pt>
                <c:pt idx="7870">
                  <c:v>12:52:14</c:v>
                </c:pt>
                <c:pt idx="7871">
                  <c:v>12:52:15</c:v>
                </c:pt>
                <c:pt idx="7872">
                  <c:v>12:52:16</c:v>
                </c:pt>
                <c:pt idx="7873">
                  <c:v>12:52:17</c:v>
                </c:pt>
                <c:pt idx="7874">
                  <c:v>12:52:18</c:v>
                </c:pt>
                <c:pt idx="7875">
                  <c:v>12:52:19</c:v>
                </c:pt>
                <c:pt idx="7876">
                  <c:v>12:52:20</c:v>
                </c:pt>
                <c:pt idx="7877">
                  <c:v>12:52:21</c:v>
                </c:pt>
                <c:pt idx="7878">
                  <c:v>12:52:22</c:v>
                </c:pt>
                <c:pt idx="7879">
                  <c:v>12:52:23</c:v>
                </c:pt>
                <c:pt idx="7880">
                  <c:v>12:52:24</c:v>
                </c:pt>
                <c:pt idx="7881">
                  <c:v>12:52:25</c:v>
                </c:pt>
                <c:pt idx="7882">
                  <c:v>12:52:26</c:v>
                </c:pt>
                <c:pt idx="7883">
                  <c:v>12:52:27</c:v>
                </c:pt>
                <c:pt idx="7884">
                  <c:v>12:52:28</c:v>
                </c:pt>
                <c:pt idx="7885">
                  <c:v>12:52:29</c:v>
                </c:pt>
                <c:pt idx="7886">
                  <c:v>12:52:30</c:v>
                </c:pt>
                <c:pt idx="7887">
                  <c:v>12:52:31</c:v>
                </c:pt>
                <c:pt idx="7888">
                  <c:v>12:52:32</c:v>
                </c:pt>
                <c:pt idx="7889">
                  <c:v>12:52:33</c:v>
                </c:pt>
                <c:pt idx="7890">
                  <c:v>12:52:34</c:v>
                </c:pt>
                <c:pt idx="7891">
                  <c:v>12:52:35</c:v>
                </c:pt>
                <c:pt idx="7892">
                  <c:v>12:52:36</c:v>
                </c:pt>
                <c:pt idx="7893">
                  <c:v>12:52:37</c:v>
                </c:pt>
                <c:pt idx="7894">
                  <c:v>12:52:38</c:v>
                </c:pt>
                <c:pt idx="7895">
                  <c:v>12:52:39</c:v>
                </c:pt>
                <c:pt idx="7896">
                  <c:v>12:52:40</c:v>
                </c:pt>
                <c:pt idx="7897">
                  <c:v>12:52:41</c:v>
                </c:pt>
                <c:pt idx="7898">
                  <c:v>12:52:42</c:v>
                </c:pt>
                <c:pt idx="7899">
                  <c:v>12:52:43</c:v>
                </c:pt>
                <c:pt idx="7900">
                  <c:v>12:52:44</c:v>
                </c:pt>
                <c:pt idx="7901">
                  <c:v>12:52:45</c:v>
                </c:pt>
                <c:pt idx="7902">
                  <c:v>12:52:46</c:v>
                </c:pt>
                <c:pt idx="7903">
                  <c:v>12:52:47</c:v>
                </c:pt>
                <c:pt idx="7904">
                  <c:v>12:52:48</c:v>
                </c:pt>
                <c:pt idx="7905">
                  <c:v>12:52:49</c:v>
                </c:pt>
                <c:pt idx="7906">
                  <c:v>12:52:50</c:v>
                </c:pt>
                <c:pt idx="7907">
                  <c:v>12:52:51</c:v>
                </c:pt>
                <c:pt idx="7908">
                  <c:v>12:52:52</c:v>
                </c:pt>
                <c:pt idx="7909">
                  <c:v>12:52:53</c:v>
                </c:pt>
                <c:pt idx="7910">
                  <c:v>12:52:54</c:v>
                </c:pt>
                <c:pt idx="7911">
                  <c:v>12:52:55</c:v>
                </c:pt>
                <c:pt idx="7912">
                  <c:v>12:52:56</c:v>
                </c:pt>
                <c:pt idx="7913">
                  <c:v>12:52:57</c:v>
                </c:pt>
                <c:pt idx="7914">
                  <c:v>12:52:58</c:v>
                </c:pt>
                <c:pt idx="7915">
                  <c:v>12:52:59</c:v>
                </c:pt>
                <c:pt idx="7916">
                  <c:v>12:53:00</c:v>
                </c:pt>
                <c:pt idx="7917">
                  <c:v>12:53:01</c:v>
                </c:pt>
                <c:pt idx="7918">
                  <c:v>12:53:02</c:v>
                </c:pt>
                <c:pt idx="7919">
                  <c:v>12:53:03</c:v>
                </c:pt>
                <c:pt idx="7920">
                  <c:v>12:53:04</c:v>
                </c:pt>
                <c:pt idx="7921">
                  <c:v>12:53:05</c:v>
                </c:pt>
                <c:pt idx="7922">
                  <c:v>12:53:06</c:v>
                </c:pt>
                <c:pt idx="7923">
                  <c:v>12:53:07</c:v>
                </c:pt>
                <c:pt idx="7924">
                  <c:v>12:53:08</c:v>
                </c:pt>
                <c:pt idx="7925">
                  <c:v>12:53:09</c:v>
                </c:pt>
                <c:pt idx="7926">
                  <c:v>12:53:10</c:v>
                </c:pt>
                <c:pt idx="7927">
                  <c:v>12:53:11</c:v>
                </c:pt>
                <c:pt idx="7928">
                  <c:v>12:53:12</c:v>
                </c:pt>
                <c:pt idx="7929">
                  <c:v>12:53:13</c:v>
                </c:pt>
                <c:pt idx="7930">
                  <c:v>12:53:14</c:v>
                </c:pt>
                <c:pt idx="7931">
                  <c:v>12:53:15</c:v>
                </c:pt>
                <c:pt idx="7932">
                  <c:v>12:53:16</c:v>
                </c:pt>
                <c:pt idx="7933">
                  <c:v>12:53:17</c:v>
                </c:pt>
                <c:pt idx="7934">
                  <c:v>12:53:18</c:v>
                </c:pt>
                <c:pt idx="7935">
                  <c:v>12:53:19</c:v>
                </c:pt>
                <c:pt idx="7936">
                  <c:v>12:53:20</c:v>
                </c:pt>
                <c:pt idx="7937">
                  <c:v>12:53:21</c:v>
                </c:pt>
                <c:pt idx="7938">
                  <c:v>12:53:22</c:v>
                </c:pt>
                <c:pt idx="7939">
                  <c:v>12:53:23</c:v>
                </c:pt>
                <c:pt idx="7940">
                  <c:v>12:53:24</c:v>
                </c:pt>
                <c:pt idx="7941">
                  <c:v>12:53:25</c:v>
                </c:pt>
                <c:pt idx="7942">
                  <c:v>12:53:26</c:v>
                </c:pt>
                <c:pt idx="7943">
                  <c:v>12:53:27</c:v>
                </c:pt>
                <c:pt idx="7944">
                  <c:v>12:53:28</c:v>
                </c:pt>
                <c:pt idx="7945">
                  <c:v>12:53:29</c:v>
                </c:pt>
                <c:pt idx="7946">
                  <c:v>12:53:30</c:v>
                </c:pt>
                <c:pt idx="7947">
                  <c:v>12:53:31</c:v>
                </c:pt>
                <c:pt idx="7948">
                  <c:v>12:53:32</c:v>
                </c:pt>
                <c:pt idx="7949">
                  <c:v>12:53:33</c:v>
                </c:pt>
                <c:pt idx="7950">
                  <c:v>12:53:34</c:v>
                </c:pt>
                <c:pt idx="7951">
                  <c:v>12:53:35</c:v>
                </c:pt>
                <c:pt idx="7952">
                  <c:v>12:53:36</c:v>
                </c:pt>
                <c:pt idx="7953">
                  <c:v>12:53:37</c:v>
                </c:pt>
                <c:pt idx="7954">
                  <c:v>12:53:38</c:v>
                </c:pt>
                <c:pt idx="7955">
                  <c:v>12:53:39</c:v>
                </c:pt>
                <c:pt idx="7956">
                  <c:v>12:53:40</c:v>
                </c:pt>
                <c:pt idx="7957">
                  <c:v>12:53:41</c:v>
                </c:pt>
                <c:pt idx="7958">
                  <c:v>12:53:42</c:v>
                </c:pt>
                <c:pt idx="7959">
                  <c:v>12:53:43</c:v>
                </c:pt>
                <c:pt idx="7960">
                  <c:v>12:53:44</c:v>
                </c:pt>
                <c:pt idx="7961">
                  <c:v>12:53:45</c:v>
                </c:pt>
                <c:pt idx="7962">
                  <c:v>12:53:46</c:v>
                </c:pt>
                <c:pt idx="7963">
                  <c:v>12:53:47</c:v>
                </c:pt>
                <c:pt idx="7964">
                  <c:v>12:53:48</c:v>
                </c:pt>
                <c:pt idx="7965">
                  <c:v>12:53:49</c:v>
                </c:pt>
                <c:pt idx="7966">
                  <c:v>12:53:50</c:v>
                </c:pt>
                <c:pt idx="7967">
                  <c:v>12:53:51</c:v>
                </c:pt>
                <c:pt idx="7968">
                  <c:v>12:53:52</c:v>
                </c:pt>
                <c:pt idx="7969">
                  <c:v>12:53:53</c:v>
                </c:pt>
                <c:pt idx="7970">
                  <c:v>12:53:54</c:v>
                </c:pt>
                <c:pt idx="7971">
                  <c:v>12:53:55</c:v>
                </c:pt>
                <c:pt idx="7972">
                  <c:v>12:53:56</c:v>
                </c:pt>
                <c:pt idx="7973">
                  <c:v>12:53:57</c:v>
                </c:pt>
                <c:pt idx="7974">
                  <c:v>12:53:58</c:v>
                </c:pt>
                <c:pt idx="7975">
                  <c:v>12:53:59</c:v>
                </c:pt>
                <c:pt idx="7976">
                  <c:v>12:54:00</c:v>
                </c:pt>
                <c:pt idx="7977">
                  <c:v>12:54:01</c:v>
                </c:pt>
                <c:pt idx="7978">
                  <c:v>12:54:02</c:v>
                </c:pt>
                <c:pt idx="7979">
                  <c:v>12:54:03</c:v>
                </c:pt>
                <c:pt idx="7980">
                  <c:v>12:54:04</c:v>
                </c:pt>
                <c:pt idx="7981">
                  <c:v>12:54:05</c:v>
                </c:pt>
                <c:pt idx="7982">
                  <c:v>12:54:06</c:v>
                </c:pt>
                <c:pt idx="7983">
                  <c:v>12:54:07</c:v>
                </c:pt>
                <c:pt idx="7984">
                  <c:v>12:54:08</c:v>
                </c:pt>
                <c:pt idx="7985">
                  <c:v>12:54:09</c:v>
                </c:pt>
                <c:pt idx="7986">
                  <c:v>12:54:10</c:v>
                </c:pt>
                <c:pt idx="7987">
                  <c:v>12:54:11</c:v>
                </c:pt>
                <c:pt idx="7988">
                  <c:v>12:54:12</c:v>
                </c:pt>
                <c:pt idx="7989">
                  <c:v>12:54:13</c:v>
                </c:pt>
                <c:pt idx="7990">
                  <c:v>12:54:14</c:v>
                </c:pt>
                <c:pt idx="7991">
                  <c:v>12:54:15</c:v>
                </c:pt>
                <c:pt idx="7992">
                  <c:v>12:54:16</c:v>
                </c:pt>
                <c:pt idx="7993">
                  <c:v>12:54:17</c:v>
                </c:pt>
                <c:pt idx="7994">
                  <c:v>12:54:18</c:v>
                </c:pt>
                <c:pt idx="7995">
                  <c:v>12:54:19</c:v>
                </c:pt>
                <c:pt idx="7996">
                  <c:v>12:54:20</c:v>
                </c:pt>
                <c:pt idx="7997">
                  <c:v>12:54:21</c:v>
                </c:pt>
                <c:pt idx="7998">
                  <c:v>12:54:22</c:v>
                </c:pt>
                <c:pt idx="7999">
                  <c:v>12:54:23</c:v>
                </c:pt>
                <c:pt idx="8000">
                  <c:v>12:54:24</c:v>
                </c:pt>
                <c:pt idx="8001">
                  <c:v>12:54:25</c:v>
                </c:pt>
                <c:pt idx="8002">
                  <c:v>12:54:26</c:v>
                </c:pt>
                <c:pt idx="8003">
                  <c:v>12:54:27</c:v>
                </c:pt>
                <c:pt idx="8004">
                  <c:v>12:54:28</c:v>
                </c:pt>
                <c:pt idx="8005">
                  <c:v>12:54:29</c:v>
                </c:pt>
                <c:pt idx="8006">
                  <c:v>12:54:30</c:v>
                </c:pt>
                <c:pt idx="8007">
                  <c:v>12:54:31</c:v>
                </c:pt>
                <c:pt idx="8008">
                  <c:v>12:54:32</c:v>
                </c:pt>
                <c:pt idx="8009">
                  <c:v>12:54:33</c:v>
                </c:pt>
                <c:pt idx="8010">
                  <c:v>12:54:34</c:v>
                </c:pt>
                <c:pt idx="8011">
                  <c:v>12:54:35</c:v>
                </c:pt>
                <c:pt idx="8012">
                  <c:v>12:54:36</c:v>
                </c:pt>
                <c:pt idx="8013">
                  <c:v>12:54:37</c:v>
                </c:pt>
                <c:pt idx="8014">
                  <c:v>12:54:38</c:v>
                </c:pt>
                <c:pt idx="8015">
                  <c:v>12:54:39</c:v>
                </c:pt>
                <c:pt idx="8016">
                  <c:v>12:54:40</c:v>
                </c:pt>
                <c:pt idx="8017">
                  <c:v>12:54:41</c:v>
                </c:pt>
                <c:pt idx="8018">
                  <c:v>12:54:42</c:v>
                </c:pt>
                <c:pt idx="8019">
                  <c:v>12:54:43</c:v>
                </c:pt>
                <c:pt idx="8020">
                  <c:v>12:54:44</c:v>
                </c:pt>
                <c:pt idx="8021">
                  <c:v>12:54:45</c:v>
                </c:pt>
                <c:pt idx="8022">
                  <c:v>12:54:46</c:v>
                </c:pt>
                <c:pt idx="8023">
                  <c:v>12:54:47</c:v>
                </c:pt>
                <c:pt idx="8024">
                  <c:v>12:54:48</c:v>
                </c:pt>
                <c:pt idx="8025">
                  <c:v>12:54:49</c:v>
                </c:pt>
                <c:pt idx="8026">
                  <c:v>12:54:50</c:v>
                </c:pt>
                <c:pt idx="8027">
                  <c:v>12:54:51</c:v>
                </c:pt>
                <c:pt idx="8028">
                  <c:v>12:54:52</c:v>
                </c:pt>
                <c:pt idx="8029">
                  <c:v>12:54:53</c:v>
                </c:pt>
                <c:pt idx="8030">
                  <c:v>12:54:54</c:v>
                </c:pt>
                <c:pt idx="8031">
                  <c:v>12:54:55</c:v>
                </c:pt>
                <c:pt idx="8032">
                  <c:v>12:54:56</c:v>
                </c:pt>
                <c:pt idx="8033">
                  <c:v>12:54:57</c:v>
                </c:pt>
                <c:pt idx="8034">
                  <c:v>12:54:58</c:v>
                </c:pt>
                <c:pt idx="8035">
                  <c:v>12:54:59</c:v>
                </c:pt>
                <c:pt idx="8036">
                  <c:v>12:55:00</c:v>
                </c:pt>
                <c:pt idx="8037">
                  <c:v>12:55:01</c:v>
                </c:pt>
                <c:pt idx="8038">
                  <c:v>12:55:02</c:v>
                </c:pt>
                <c:pt idx="8039">
                  <c:v>12:55:03</c:v>
                </c:pt>
                <c:pt idx="8040">
                  <c:v>12:55:04</c:v>
                </c:pt>
                <c:pt idx="8041">
                  <c:v>12:55:05</c:v>
                </c:pt>
                <c:pt idx="8042">
                  <c:v>12:55:06</c:v>
                </c:pt>
                <c:pt idx="8043">
                  <c:v>12:55:07</c:v>
                </c:pt>
                <c:pt idx="8044">
                  <c:v>12:55:08</c:v>
                </c:pt>
                <c:pt idx="8045">
                  <c:v>12:55:09</c:v>
                </c:pt>
                <c:pt idx="8046">
                  <c:v>12:55:10</c:v>
                </c:pt>
                <c:pt idx="8047">
                  <c:v>12:55:11</c:v>
                </c:pt>
                <c:pt idx="8048">
                  <c:v>12:55:12</c:v>
                </c:pt>
                <c:pt idx="8049">
                  <c:v>12:55:13</c:v>
                </c:pt>
                <c:pt idx="8050">
                  <c:v>12:55:14</c:v>
                </c:pt>
                <c:pt idx="8051">
                  <c:v>12:55:15</c:v>
                </c:pt>
                <c:pt idx="8052">
                  <c:v>12:55:16</c:v>
                </c:pt>
                <c:pt idx="8053">
                  <c:v>12:55:17</c:v>
                </c:pt>
                <c:pt idx="8054">
                  <c:v>12:55:18</c:v>
                </c:pt>
                <c:pt idx="8055">
                  <c:v>12:55:19</c:v>
                </c:pt>
                <c:pt idx="8056">
                  <c:v>12:55:20</c:v>
                </c:pt>
                <c:pt idx="8057">
                  <c:v>12:55:21</c:v>
                </c:pt>
                <c:pt idx="8058">
                  <c:v>12:55:22</c:v>
                </c:pt>
                <c:pt idx="8059">
                  <c:v>12:55:23</c:v>
                </c:pt>
                <c:pt idx="8060">
                  <c:v>12:55:24</c:v>
                </c:pt>
                <c:pt idx="8061">
                  <c:v>12:55:25</c:v>
                </c:pt>
                <c:pt idx="8062">
                  <c:v>12:55:26</c:v>
                </c:pt>
                <c:pt idx="8063">
                  <c:v>12:55:27</c:v>
                </c:pt>
                <c:pt idx="8064">
                  <c:v>12:55:28</c:v>
                </c:pt>
                <c:pt idx="8065">
                  <c:v>12:55:29</c:v>
                </c:pt>
                <c:pt idx="8066">
                  <c:v>12:55:30</c:v>
                </c:pt>
                <c:pt idx="8067">
                  <c:v>12:55:31</c:v>
                </c:pt>
                <c:pt idx="8068">
                  <c:v>12:55:32</c:v>
                </c:pt>
                <c:pt idx="8069">
                  <c:v>12:55:33</c:v>
                </c:pt>
                <c:pt idx="8070">
                  <c:v>12:55:34</c:v>
                </c:pt>
                <c:pt idx="8071">
                  <c:v>12:55:35</c:v>
                </c:pt>
                <c:pt idx="8072">
                  <c:v>12:55:36</c:v>
                </c:pt>
                <c:pt idx="8073">
                  <c:v>12:55:37</c:v>
                </c:pt>
                <c:pt idx="8074">
                  <c:v>12:55:38</c:v>
                </c:pt>
                <c:pt idx="8075">
                  <c:v>12:55:39</c:v>
                </c:pt>
                <c:pt idx="8076">
                  <c:v>12:55:40</c:v>
                </c:pt>
                <c:pt idx="8077">
                  <c:v>12:55:41</c:v>
                </c:pt>
                <c:pt idx="8078">
                  <c:v>12:55:42</c:v>
                </c:pt>
                <c:pt idx="8079">
                  <c:v>12:55:43</c:v>
                </c:pt>
                <c:pt idx="8080">
                  <c:v>12:55:44</c:v>
                </c:pt>
                <c:pt idx="8081">
                  <c:v>12:55:45</c:v>
                </c:pt>
                <c:pt idx="8082">
                  <c:v>12:55:46</c:v>
                </c:pt>
                <c:pt idx="8083">
                  <c:v>12:55:47</c:v>
                </c:pt>
                <c:pt idx="8084">
                  <c:v>12:55:48</c:v>
                </c:pt>
                <c:pt idx="8085">
                  <c:v>12:55:49</c:v>
                </c:pt>
                <c:pt idx="8086">
                  <c:v>12:55:50</c:v>
                </c:pt>
                <c:pt idx="8087">
                  <c:v>12:55:51</c:v>
                </c:pt>
                <c:pt idx="8088">
                  <c:v>12:55:52</c:v>
                </c:pt>
                <c:pt idx="8089">
                  <c:v>12:55:53</c:v>
                </c:pt>
                <c:pt idx="8090">
                  <c:v>12:55:54</c:v>
                </c:pt>
                <c:pt idx="8091">
                  <c:v>12:55:55</c:v>
                </c:pt>
                <c:pt idx="8092">
                  <c:v>12:55:56</c:v>
                </c:pt>
                <c:pt idx="8093">
                  <c:v>12:55:57</c:v>
                </c:pt>
                <c:pt idx="8094">
                  <c:v>12:55:58</c:v>
                </c:pt>
                <c:pt idx="8095">
                  <c:v>12:55:59</c:v>
                </c:pt>
                <c:pt idx="8096">
                  <c:v>12:56:00</c:v>
                </c:pt>
                <c:pt idx="8097">
                  <c:v>12:56:01</c:v>
                </c:pt>
                <c:pt idx="8098">
                  <c:v>12:56:02</c:v>
                </c:pt>
                <c:pt idx="8099">
                  <c:v>12:56:03</c:v>
                </c:pt>
                <c:pt idx="8100">
                  <c:v>12:56:04</c:v>
                </c:pt>
                <c:pt idx="8101">
                  <c:v>12:56:05</c:v>
                </c:pt>
                <c:pt idx="8102">
                  <c:v>12:56:06</c:v>
                </c:pt>
                <c:pt idx="8103">
                  <c:v>12:56:07</c:v>
                </c:pt>
                <c:pt idx="8104">
                  <c:v>12:56:08</c:v>
                </c:pt>
                <c:pt idx="8105">
                  <c:v>12:56:09</c:v>
                </c:pt>
                <c:pt idx="8106">
                  <c:v>12:56:10</c:v>
                </c:pt>
                <c:pt idx="8107">
                  <c:v>12:56:11</c:v>
                </c:pt>
                <c:pt idx="8108">
                  <c:v>12:56:12</c:v>
                </c:pt>
                <c:pt idx="8109">
                  <c:v>12:56:13</c:v>
                </c:pt>
                <c:pt idx="8110">
                  <c:v>12:56:14</c:v>
                </c:pt>
                <c:pt idx="8111">
                  <c:v>12:56:15</c:v>
                </c:pt>
                <c:pt idx="8112">
                  <c:v>12:56:16</c:v>
                </c:pt>
                <c:pt idx="8113">
                  <c:v>12:56:17</c:v>
                </c:pt>
                <c:pt idx="8114">
                  <c:v>12:56:18</c:v>
                </c:pt>
                <c:pt idx="8115">
                  <c:v>12:56:19</c:v>
                </c:pt>
                <c:pt idx="8116">
                  <c:v>12:56:20</c:v>
                </c:pt>
                <c:pt idx="8117">
                  <c:v>12:56:21</c:v>
                </c:pt>
                <c:pt idx="8118">
                  <c:v>12:56:22</c:v>
                </c:pt>
                <c:pt idx="8119">
                  <c:v>12:56:23</c:v>
                </c:pt>
                <c:pt idx="8120">
                  <c:v>12:56:24</c:v>
                </c:pt>
                <c:pt idx="8121">
                  <c:v>12:56:25</c:v>
                </c:pt>
                <c:pt idx="8122">
                  <c:v>12:56:26</c:v>
                </c:pt>
                <c:pt idx="8123">
                  <c:v>12:56:27</c:v>
                </c:pt>
                <c:pt idx="8124">
                  <c:v>12:56:28</c:v>
                </c:pt>
                <c:pt idx="8125">
                  <c:v>12:56:29</c:v>
                </c:pt>
                <c:pt idx="8126">
                  <c:v>12:56:30</c:v>
                </c:pt>
                <c:pt idx="8127">
                  <c:v>12:56:31</c:v>
                </c:pt>
                <c:pt idx="8128">
                  <c:v>12:56:32</c:v>
                </c:pt>
                <c:pt idx="8129">
                  <c:v>12:56:33</c:v>
                </c:pt>
                <c:pt idx="8130">
                  <c:v>12:56:34</c:v>
                </c:pt>
                <c:pt idx="8131">
                  <c:v>12:56:35</c:v>
                </c:pt>
                <c:pt idx="8132">
                  <c:v>12:56:36</c:v>
                </c:pt>
                <c:pt idx="8133">
                  <c:v>12:56:37</c:v>
                </c:pt>
                <c:pt idx="8134">
                  <c:v>12:56:38</c:v>
                </c:pt>
                <c:pt idx="8135">
                  <c:v>12:56:39</c:v>
                </c:pt>
                <c:pt idx="8136">
                  <c:v>12:56:40</c:v>
                </c:pt>
                <c:pt idx="8137">
                  <c:v>12:56:41</c:v>
                </c:pt>
                <c:pt idx="8138">
                  <c:v>12:56:42</c:v>
                </c:pt>
                <c:pt idx="8139">
                  <c:v>12:56:43</c:v>
                </c:pt>
                <c:pt idx="8140">
                  <c:v>12:56:44</c:v>
                </c:pt>
                <c:pt idx="8141">
                  <c:v>12:56:45</c:v>
                </c:pt>
                <c:pt idx="8142">
                  <c:v>12:56:46</c:v>
                </c:pt>
                <c:pt idx="8143">
                  <c:v>12:56:47</c:v>
                </c:pt>
                <c:pt idx="8144">
                  <c:v>12:56:48</c:v>
                </c:pt>
                <c:pt idx="8145">
                  <c:v>12:56:49</c:v>
                </c:pt>
                <c:pt idx="8146">
                  <c:v>12:56:50</c:v>
                </c:pt>
                <c:pt idx="8147">
                  <c:v>12:56:51</c:v>
                </c:pt>
                <c:pt idx="8148">
                  <c:v>12:56:52</c:v>
                </c:pt>
                <c:pt idx="8149">
                  <c:v>12:56:53</c:v>
                </c:pt>
                <c:pt idx="8150">
                  <c:v>12:56:54</c:v>
                </c:pt>
                <c:pt idx="8151">
                  <c:v>12:56:55</c:v>
                </c:pt>
                <c:pt idx="8152">
                  <c:v>12:56:56</c:v>
                </c:pt>
                <c:pt idx="8153">
                  <c:v>12:56:57</c:v>
                </c:pt>
                <c:pt idx="8154">
                  <c:v>12:56:58</c:v>
                </c:pt>
                <c:pt idx="8155">
                  <c:v>12:56:59</c:v>
                </c:pt>
                <c:pt idx="8156">
                  <c:v>12:57:00</c:v>
                </c:pt>
                <c:pt idx="8157">
                  <c:v>12:57:01</c:v>
                </c:pt>
                <c:pt idx="8158">
                  <c:v>12:57:02</c:v>
                </c:pt>
                <c:pt idx="8159">
                  <c:v>12:57:03</c:v>
                </c:pt>
                <c:pt idx="8160">
                  <c:v>12:57:04</c:v>
                </c:pt>
                <c:pt idx="8161">
                  <c:v>12:57:05</c:v>
                </c:pt>
                <c:pt idx="8162">
                  <c:v>12:57:06</c:v>
                </c:pt>
                <c:pt idx="8163">
                  <c:v>12:57:07</c:v>
                </c:pt>
                <c:pt idx="8164">
                  <c:v>12:57:08</c:v>
                </c:pt>
                <c:pt idx="8165">
                  <c:v>12:57:09</c:v>
                </c:pt>
                <c:pt idx="8166">
                  <c:v>12:57:10</c:v>
                </c:pt>
                <c:pt idx="8167">
                  <c:v>12:57:11</c:v>
                </c:pt>
                <c:pt idx="8168">
                  <c:v>12:57:12</c:v>
                </c:pt>
                <c:pt idx="8169">
                  <c:v>12:57:13</c:v>
                </c:pt>
                <c:pt idx="8170">
                  <c:v>12:57:14</c:v>
                </c:pt>
                <c:pt idx="8171">
                  <c:v>12:57:15</c:v>
                </c:pt>
                <c:pt idx="8172">
                  <c:v>12:57:16</c:v>
                </c:pt>
                <c:pt idx="8173">
                  <c:v>12:57:17</c:v>
                </c:pt>
                <c:pt idx="8174">
                  <c:v>12:57:18</c:v>
                </c:pt>
                <c:pt idx="8175">
                  <c:v>12:57:19</c:v>
                </c:pt>
                <c:pt idx="8176">
                  <c:v>12:57:20</c:v>
                </c:pt>
                <c:pt idx="8177">
                  <c:v>12:57:21</c:v>
                </c:pt>
                <c:pt idx="8178">
                  <c:v>12:57:22</c:v>
                </c:pt>
                <c:pt idx="8179">
                  <c:v>12:57:23</c:v>
                </c:pt>
                <c:pt idx="8180">
                  <c:v>12:57:24</c:v>
                </c:pt>
                <c:pt idx="8181">
                  <c:v>12:57:25</c:v>
                </c:pt>
                <c:pt idx="8182">
                  <c:v>12:57:26</c:v>
                </c:pt>
                <c:pt idx="8183">
                  <c:v>12:57:27</c:v>
                </c:pt>
                <c:pt idx="8184">
                  <c:v>12:57:28</c:v>
                </c:pt>
                <c:pt idx="8185">
                  <c:v>12:57:29</c:v>
                </c:pt>
                <c:pt idx="8186">
                  <c:v>12:57:30</c:v>
                </c:pt>
                <c:pt idx="8187">
                  <c:v>12:57:31</c:v>
                </c:pt>
                <c:pt idx="8188">
                  <c:v>12:57:32</c:v>
                </c:pt>
                <c:pt idx="8189">
                  <c:v>12:57:33</c:v>
                </c:pt>
                <c:pt idx="8190">
                  <c:v>12:57:34</c:v>
                </c:pt>
                <c:pt idx="8191">
                  <c:v>12:57:35</c:v>
                </c:pt>
                <c:pt idx="8192">
                  <c:v>12:57:36</c:v>
                </c:pt>
                <c:pt idx="8193">
                  <c:v>12:57:37</c:v>
                </c:pt>
                <c:pt idx="8194">
                  <c:v>12:57:38</c:v>
                </c:pt>
                <c:pt idx="8195">
                  <c:v>12:57:39</c:v>
                </c:pt>
                <c:pt idx="8196">
                  <c:v>12:57:40</c:v>
                </c:pt>
                <c:pt idx="8197">
                  <c:v>12:57:41</c:v>
                </c:pt>
                <c:pt idx="8198">
                  <c:v>12:57:42</c:v>
                </c:pt>
                <c:pt idx="8199">
                  <c:v>12:57:43</c:v>
                </c:pt>
                <c:pt idx="8200">
                  <c:v>12:57:44</c:v>
                </c:pt>
                <c:pt idx="8201">
                  <c:v>12:57:45</c:v>
                </c:pt>
                <c:pt idx="8202">
                  <c:v>12:57:46</c:v>
                </c:pt>
                <c:pt idx="8203">
                  <c:v>12:57:47</c:v>
                </c:pt>
                <c:pt idx="8204">
                  <c:v>12:57:48</c:v>
                </c:pt>
                <c:pt idx="8205">
                  <c:v>12:57:49</c:v>
                </c:pt>
                <c:pt idx="8206">
                  <c:v>12:57:50</c:v>
                </c:pt>
                <c:pt idx="8207">
                  <c:v>12:57:51</c:v>
                </c:pt>
                <c:pt idx="8208">
                  <c:v>12:57:52</c:v>
                </c:pt>
                <c:pt idx="8209">
                  <c:v>12:57:53</c:v>
                </c:pt>
                <c:pt idx="8210">
                  <c:v>12:57:54</c:v>
                </c:pt>
                <c:pt idx="8211">
                  <c:v>12:57:55</c:v>
                </c:pt>
                <c:pt idx="8212">
                  <c:v>12:57:56</c:v>
                </c:pt>
                <c:pt idx="8213">
                  <c:v>12:57:57</c:v>
                </c:pt>
                <c:pt idx="8214">
                  <c:v>12:57:58</c:v>
                </c:pt>
                <c:pt idx="8215">
                  <c:v>12:57:59</c:v>
                </c:pt>
                <c:pt idx="8216">
                  <c:v>12:58:00</c:v>
                </c:pt>
                <c:pt idx="8217">
                  <c:v>12:58:01</c:v>
                </c:pt>
                <c:pt idx="8218">
                  <c:v>12:58:02</c:v>
                </c:pt>
                <c:pt idx="8219">
                  <c:v>12:58:03</c:v>
                </c:pt>
                <c:pt idx="8220">
                  <c:v>12:58:04</c:v>
                </c:pt>
                <c:pt idx="8221">
                  <c:v>12:58:05</c:v>
                </c:pt>
                <c:pt idx="8222">
                  <c:v>12:58:06</c:v>
                </c:pt>
                <c:pt idx="8223">
                  <c:v>12:58:07</c:v>
                </c:pt>
                <c:pt idx="8224">
                  <c:v>12:58:08</c:v>
                </c:pt>
                <c:pt idx="8225">
                  <c:v>12:58:09</c:v>
                </c:pt>
                <c:pt idx="8226">
                  <c:v>12:58:10</c:v>
                </c:pt>
                <c:pt idx="8227">
                  <c:v>12:58:11</c:v>
                </c:pt>
                <c:pt idx="8228">
                  <c:v>12:58:12</c:v>
                </c:pt>
                <c:pt idx="8229">
                  <c:v>12:58:13</c:v>
                </c:pt>
                <c:pt idx="8230">
                  <c:v>12:58:14</c:v>
                </c:pt>
                <c:pt idx="8231">
                  <c:v>12:58:15</c:v>
                </c:pt>
                <c:pt idx="8232">
                  <c:v>12:58:16</c:v>
                </c:pt>
                <c:pt idx="8233">
                  <c:v>12:58:17</c:v>
                </c:pt>
                <c:pt idx="8234">
                  <c:v>12:58:18</c:v>
                </c:pt>
                <c:pt idx="8235">
                  <c:v>12:58:19</c:v>
                </c:pt>
                <c:pt idx="8236">
                  <c:v>12:58:20</c:v>
                </c:pt>
                <c:pt idx="8237">
                  <c:v>12:58:21</c:v>
                </c:pt>
                <c:pt idx="8238">
                  <c:v>12:58:22</c:v>
                </c:pt>
                <c:pt idx="8239">
                  <c:v>12:58:23</c:v>
                </c:pt>
                <c:pt idx="8240">
                  <c:v>12:58:24</c:v>
                </c:pt>
                <c:pt idx="8241">
                  <c:v>12:58:25</c:v>
                </c:pt>
                <c:pt idx="8242">
                  <c:v>12:58:26</c:v>
                </c:pt>
                <c:pt idx="8243">
                  <c:v>12:58:27</c:v>
                </c:pt>
                <c:pt idx="8244">
                  <c:v>12:58:28</c:v>
                </c:pt>
                <c:pt idx="8245">
                  <c:v>12:58:29</c:v>
                </c:pt>
                <c:pt idx="8246">
                  <c:v>12:58:30</c:v>
                </c:pt>
                <c:pt idx="8247">
                  <c:v>12:58:31</c:v>
                </c:pt>
                <c:pt idx="8248">
                  <c:v>12:58:32</c:v>
                </c:pt>
                <c:pt idx="8249">
                  <c:v>12:58:33</c:v>
                </c:pt>
                <c:pt idx="8250">
                  <c:v>12:58:34</c:v>
                </c:pt>
                <c:pt idx="8251">
                  <c:v>12:58:35</c:v>
                </c:pt>
                <c:pt idx="8252">
                  <c:v>12:58:36</c:v>
                </c:pt>
                <c:pt idx="8253">
                  <c:v>12:58:37</c:v>
                </c:pt>
                <c:pt idx="8254">
                  <c:v>12:58:38</c:v>
                </c:pt>
                <c:pt idx="8255">
                  <c:v>12:58:39</c:v>
                </c:pt>
                <c:pt idx="8256">
                  <c:v>12:58:40</c:v>
                </c:pt>
                <c:pt idx="8257">
                  <c:v>12:58:41</c:v>
                </c:pt>
                <c:pt idx="8258">
                  <c:v>12:58:42</c:v>
                </c:pt>
                <c:pt idx="8259">
                  <c:v>12:58:43</c:v>
                </c:pt>
                <c:pt idx="8260">
                  <c:v>12:58:44</c:v>
                </c:pt>
                <c:pt idx="8261">
                  <c:v>12:58:45</c:v>
                </c:pt>
                <c:pt idx="8262">
                  <c:v>12:58:46</c:v>
                </c:pt>
                <c:pt idx="8263">
                  <c:v>12:58:47</c:v>
                </c:pt>
                <c:pt idx="8264">
                  <c:v>12:58:48</c:v>
                </c:pt>
                <c:pt idx="8265">
                  <c:v>12:58:49</c:v>
                </c:pt>
                <c:pt idx="8266">
                  <c:v>12:58:50</c:v>
                </c:pt>
                <c:pt idx="8267">
                  <c:v>12:58:51</c:v>
                </c:pt>
                <c:pt idx="8268">
                  <c:v>12:58:52</c:v>
                </c:pt>
                <c:pt idx="8269">
                  <c:v>12:58:53</c:v>
                </c:pt>
                <c:pt idx="8270">
                  <c:v>12:58:54</c:v>
                </c:pt>
                <c:pt idx="8271">
                  <c:v>12:58:55</c:v>
                </c:pt>
                <c:pt idx="8272">
                  <c:v>12:58:56</c:v>
                </c:pt>
                <c:pt idx="8273">
                  <c:v>12:58:57</c:v>
                </c:pt>
                <c:pt idx="8274">
                  <c:v>12:58:58</c:v>
                </c:pt>
                <c:pt idx="8275">
                  <c:v>12:58:59</c:v>
                </c:pt>
                <c:pt idx="8276">
                  <c:v>12:59:00</c:v>
                </c:pt>
                <c:pt idx="8277">
                  <c:v>12:59:01</c:v>
                </c:pt>
                <c:pt idx="8278">
                  <c:v>12:59:02</c:v>
                </c:pt>
                <c:pt idx="8279">
                  <c:v>12:59:03</c:v>
                </c:pt>
                <c:pt idx="8280">
                  <c:v>12:59:04</c:v>
                </c:pt>
                <c:pt idx="8281">
                  <c:v>12:59:05</c:v>
                </c:pt>
                <c:pt idx="8282">
                  <c:v>12:59:06</c:v>
                </c:pt>
                <c:pt idx="8283">
                  <c:v>12:59:07</c:v>
                </c:pt>
                <c:pt idx="8284">
                  <c:v>12:59:08</c:v>
                </c:pt>
                <c:pt idx="8285">
                  <c:v>12:59:09</c:v>
                </c:pt>
                <c:pt idx="8286">
                  <c:v>12:59:10</c:v>
                </c:pt>
                <c:pt idx="8287">
                  <c:v>12:59:11</c:v>
                </c:pt>
                <c:pt idx="8288">
                  <c:v>12:59:12</c:v>
                </c:pt>
                <c:pt idx="8289">
                  <c:v>12:59:13</c:v>
                </c:pt>
                <c:pt idx="8290">
                  <c:v>12:59:14</c:v>
                </c:pt>
                <c:pt idx="8291">
                  <c:v>12:59:15</c:v>
                </c:pt>
                <c:pt idx="8292">
                  <c:v>12:59:16</c:v>
                </c:pt>
                <c:pt idx="8293">
                  <c:v>12:59:17</c:v>
                </c:pt>
                <c:pt idx="8294">
                  <c:v>12:59:18</c:v>
                </c:pt>
                <c:pt idx="8295">
                  <c:v>12:59:19</c:v>
                </c:pt>
                <c:pt idx="8296">
                  <c:v>12:59:20</c:v>
                </c:pt>
                <c:pt idx="8297">
                  <c:v>12:59:21</c:v>
                </c:pt>
                <c:pt idx="8298">
                  <c:v>12:59:22</c:v>
                </c:pt>
                <c:pt idx="8299">
                  <c:v>12:59:23</c:v>
                </c:pt>
                <c:pt idx="8300">
                  <c:v>12:59:24</c:v>
                </c:pt>
                <c:pt idx="8301">
                  <c:v>12:59:25</c:v>
                </c:pt>
                <c:pt idx="8302">
                  <c:v>12:59:26</c:v>
                </c:pt>
                <c:pt idx="8303">
                  <c:v>12:59:27</c:v>
                </c:pt>
                <c:pt idx="8304">
                  <c:v>12:59:28</c:v>
                </c:pt>
                <c:pt idx="8305">
                  <c:v>12:59:29</c:v>
                </c:pt>
                <c:pt idx="8306">
                  <c:v>12:59:30</c:v>
                </c:pt>
                <c:pt idx="8307">
                  <c:v>12:59:31</c:v>
                </c:pt>
                <c:pt idx="8308">
                  <c:v>12:59:32</c:v>
                </c:pt>
                <c:pt idx="8309">
                  <c:v>12:59:33</c:v>
                </c:pt>
                <c:pt idx="8310">
                  <c:v>12:59:34</c:v>
                </c:pt>
                <c:pt idx="8311">
                  <c:v>12:59:35</c:v>
                </c:pt>
                <c:pt idx="8312">
                  <c:v>12:59:36</c:v>
                </c:pt>
                <c:pt idx="8313">
                  <c:v>12:59:37</c:v>
                </c:pt>
                <c:pt idx="8314">
                  <c:v>12:59:38</c:v>
                </c:pt>
                <c:pt idx="8315">
                  <c:v>12:59:39</c:v>
                </c:pt>
                <c:pt idx="8316">
                  <c:v>12:59:40</c:v>
                </c:pt>
                <c:pt idx="8317">
                  <c:v>12:59:41</c:v>
                </c:pt>
                <c:pt idx="8318">
                  <c:v>12:59:42</c:v>
                </c:pt>
                <c:pt idx="8319">
                  <c:v>12:59:43</c:v>
                </c:pt>
                <c:pt idx="8320">
                  <c:v>12:59:44</c:v>
                </c:pt>
                <c:pt idx="8321">
                  <c:v>12:59:45</c:v>
                </c:pt>
                <c:pt idx="8322">
                  <c:v>12:59:46</c:v>
                </c:pt>
                <c:pt idx="8323">
                  <c:v>12:59:47</c:v>
                </c:pt>
                <c:pt idx="8324">
                  <c:v>12:59:48</c:v>
                </c:pt>
                <c:pt idx="8325">
                  <c:v>12:59:49</c:v>
                </c:pt>
                <c:pt idx="8326">
                  <c:v>12:59:50</c:v>
                </c:pt>
                <c:pt idx="8327">
                  <c:v>12:59:51</c:v>
                </c:pt>
                <c:pt idx="8328">
                  <c:v>12:59:52</c:v>
                </c:pt>
                <c:pt idx="8329">
                  <c:v>12:59:53</c:v>
                </c:pt>
                <c:pt idx="8330">
                  <c:v>12:59:54</c:v>
                </c:pt>
                <c:pt idx="8331">
                  <c:v>12:59:55</c:v>
                </c:pt>
                <c:pt idx="8332">
                  <c:v>12:59:56</c:v>
                </c:pt>
                <c:pt idx="8333">
                  <c:v>12:59:57</c:v>
                </c:pt>
                <c:pt idx="8334">
                  <c:v>12:59:58</c:v>
                </c:pt>
                <c:pt idx="8335">
                  <c:v>12:59:59</c:v>
                </c:pt>
                <c:pt idx="8336">
                  <c:v>13:00:00</c:v>
                </c:pt>
                <c:pt idx="8337">
                  <c:v>13:00:01</c:v>
                </c:pt>
                <c:pt idx="8338">
                  <c:v>13:00:02</c:v>
                </c:pt>
                <c:pt idx="8339">
                  <c:v>13:00:03</c:v>
                </c:pt>
                <c:pt idx="8340">
                  <c:v>13:00:04</c:v>
                </c:pt>
                <c:pt idx="8341">
                  <c:v>13:00:05</c:v>
                </c:pt>
                <c:pt idx="8342">
                  <c:v>13:00:06</c:v>
                </c:pt>
                <c:pt idx="8343">
                  <c:v>13:00:07</c:v>
                </c:pt>
                <c:pt idx="8344">
                  <c:v>13:00:08</c:v>
                </c:pt>
                <c:pt idx="8345">
                  <c:v>13:00:09</c:v>
                </c:pt>
                <c:pt idx="8346">
                  <c:v>13:00:10</c:v>
                </c:pt>
                <c:pt idx="8347">
                  <c:v>13:00:11</c:v>
                </c:pt>
                <c:pt idx="8348">
                  <c:v>13:00:12</c:v>
                </c:pt>
                <c:pt idx="8349">
                  <c:v>13:00:13</c:v>
                </c:pt>
                <c:pt idx="8350">
                  <c:v>13:00:14</c:v>
                </c:pt>
                <c:pt idx="8351">
                  <c:v>13:00:15</c:v>
                </c:pt>
                <c:pt idx="8352">
                  <c:v>13:00:16</c:v>
                </c:pt>
                <c:pt idx="8353">
                  <c:v>13:00:17</c:v>
                </c:pt>
                <c:pt idx="8354">
                  <c:v>13:00:18</c:v>
                </c:pt>
                <c:pt idx="8355">
                  <c:v>13:00:19</c:v>
                </c:pt>
                <c:pt idx="8356">
                  <c:v>13:00:20</c:v>
                </c:pt>
                <c:pt idx="8357">
                  <c:v>13:00:21</c:v>
                </c:pt>
                <c:pt idx="8358">
                  <c:v>13:00:22</c:v>
                </c:pt>
                <c:pt idx="8359">
                  <c:v>13:00:23</c:v>
                </c:pt>
                <c:pt idx="8360">
                  <c:v>13:00:24</c:v>
                </c:pt>
                <c:pt idx="8361">
                  <c:v>13:00:25</c:v>
                </c:pt>
                <c:pt idx="8362">
                  <c:v>13:00:26</c:v>
                </c:pt>
                <c:pt idx="8363">
                  <c:v>13:00:27</c:v>
                </c:pt>
                <c:pt idx="8364">
                  <c:v>13:00:28</c:v>
                </c:pt>
                <c:pt idx="8365">
                  <c:v>13:00:29</c:v>
                </c:pt>
                <c:pt idx="8366">
                  <c:v>13:00:30</c:v>
                </c:pt>
                <c:pt idx="8367">
                  <c:v>13:00:31</c:v>
                </c:pt>
                <c:pt idx="8368">
                  <c:v>13:00:32</c:v>
                </c:pt>
                <c:pt idx="8369">
                  <c:v>13:00:33</c:v>
                </c:pt>
                <c:pt idx="8370">
                  <c:v>13:00:34</c:v>
                </c:pt>
                <c:pt idx="8371">
                  <c:v>13:00:35</c:v>
                </c:pt>
                <c:pt idx="8372">
                  <c:v>13:00:36</c:v>
                </c:pt>
                <c:pt idx="8373">
                  <c:v>13:00:37</c:v>
                </c:pt>
                <c:pt idx="8374">
                  <c:v>13:00:38</c:v>
                </c:pt>
                <c:pt idx="8375">
                  <c:v>13:00:39</c:v>
                </c:pt>
                <c:pt idx="8376">
                  <c:v>13:00:40</c:v>
                </c:pt>
                <c:pt idx="8377">
                  <c:v>13:00:41</c:v>
                </c:pt>
                <c:pt idx="8378">
                  <c:v>13:00:42</c:v>
                </c:pt>
                <c:pt idx="8379">
                  <c:v>13:00:43</c:v>
                </c:pt>
                <c:pt idx="8380">
                  <c:v>13:00:44</c:v>
                </c:pt>
                <c:pt idx="8381">
                  <c:v>13:00:45</c:v>
                </c:pt>
                <c:pt idx="8382">
                  <c:v>13:00:46</c:v>
                </c:pt>
                <c:pt idx="8383">
                  <c:v>13:00:47</c:v>
                </c:pt>
                <c:pt idx="8384">
                  <c:v>13:00:48</c:v>
                </c:pt>
                <c:pt idx="8385">
                  <c:v>13:00:49</c:v>
                </c:pt>
                <c:pt idx="8386">
                  <c:v>13:00:50</c:v>
                </c:pt>
                <c:pt idx="8387">
                  <c:v>13:00:51</c:v>
                </c:pt>
                <c:pt idx="8388">
                  <c:v>13:00:52</c:v>
                </c:pt>
                <c:pt idx="8389">
                  <c:v>13:00:53</c:v>
                </c:pt>
                <c:pt idx="8390">
                  <c:v>13:00:54</c:v>
                </c:pt>
                <c:pt idx="8391">
                  <c:v>13:00:55</c:v>
                </c:pt>
                <c:pt idx="8392">
                  <c:v>13:00:56</c:v>
                </c:pt>
                <c:pt idx="8393">
                  <c:v>13:00:57</c:v>
                </c:pt>
                <c:pt idx="8394">
                  <c:v>13:00:58</c:v>
                </c:pt>
                <c:pt idx="8395">
                  <c:v>13:00:59</c:v>
                </c:pt>
                <c:pt idx="8396">
                  <c:v>13:01:00</c:v>
                </c:pt>
                <c:pt idx="8397">
                  <c:v>13:01:01</c:v>
                </c:pt>
                <c:pt idx="8398">
                  <c:v>13:01:02</c:v>
                </c:pt>
                <c:pt idx="8399">
                  <c:v>13:01:03</c:v>
                </c:pt>
                <c:pt idx="8400">
                  <c:v>13:01:04</c:v>
                </c:pt>
                <c:pt idx="8401">
                  <c:v>13:01:05</c:v>
                </c:pt>
                <c:pt idx="8402">
                  <c:v>13:01:06</c:v>
                </c:pt>
                <c:pt idx="8403">
                  <c:v>13:01:07</c:v>
                </c:pt>
                <c:pt idx="8404">
                  <c:v>13:01:08</c:v>
                </c:pt>
                <c:pt idx="8405">
                  <c:v>13:01:09</c:v>
                </c:pt>
                <c:pt idx="8406">
                  <c:v>13:01:10</c:v>
                </c:pt>
                <c:pt idx="8407">
                  <c:v>13:01:11</c:v>
                </c:pt>
                <c:pt idx="8408">
                  <c:v>13:01:12</c:v>
                </c:pt>
                <c:pt idx="8409">
                  <c:v>13:01:13</c:v>
                </c:pt>
                <c:pt idx="8410">
                  <c:v>13:01:14</c:v>
                </c:pt>
                <c:pt idx="8411">
                  <c:v>13:01:15</c:v>
                </c:pt>
                <c:pt idx="8412">
                  <c:v>13:01:16</c:v>
                </c:pt>
                <c:pt idx="8413">
                  <c:v>13:01:17</c:v>
                </c:pt>
                <c:pt idx="8414">
                  <c:v>13:01:18</c:v>
                </c:pt>
                <c:pt idx="8415">
                  <c:v>13:01:19</c:v>
                </c:pt>
                <c:pt idx="8416">
                  <c:v>13:01:20</c:v>
                </c:pt>
                <c:pt idx="8417">
                  <c:v>13:01:21</c:v>
                </c:pt>
                <c:pt idx="8418">
                  <c:v>13:01:22</c:v>
                </c:pt>
                <c:pt idx="8419">
                  <c:v>13:01:23</c:v>
                </c:pt>
                <c:pt idx="8420">
                  <c:v>13:01:24</c:v>
                </c:pt>
                <c:pt idx="8421">
                  <c:v>13:01:25</c:v>
                </c:pt>
                <c:pt idx="8422">
                  <c:v>13:01:26</c:v>
                </c:pt>
                <c:pt idx="8423">
                  <c:v>13:01:27</c:v>
                </c:pt>
                <c:pt idx="8424">
                  <c:v>13:01:28</c:v>
                </c:pt>
                <c:pt idx="8425">
                  <c:v>13:01:29</c:v>
                </c:pt>
                <c:pt idx="8426">
                  <c:v>13:01:30</c:v>
                </c:pt>
                <c:pt idx="8427">
                  <c:v>13:01:31</c:v>
                </c:pt>
                <c:pt idx="8428">
                  <c:v>13:01:32</c:v>
                </c:pt>
                <c:pt idx="8429">
                  <c:v>13:01:33</c:v>
                </c:pt>
                <c:pt idx="8430">
                  <c:v>13:01:34</c:v>
                </c:pt>
                <c:pt idx="8431">
                  <c:v>13:01:35</c:v>
                </c:pt>
                <c:pt idx="8432">
                  <c:v>13:01:36</c:v>
                </c:pt>
                <c:pt idx="8433">
                  <c:v>13:01:37</c:v>
                </c:pt>
                <c:pt idx="8434">
                  <c:v>13:01:38</c:v>
                </c:pt>
                <c:pt idx="8435">
                  <c:v>13:01:39</c:v>
                </c:pt>
                <c:pt idx="8436">
                  <c:v>13:01:40</c:v>
                </c:pt>
                <c:pt idx="8437">
                  <c:v>13:01:41</c:v>
                </c:pt>
                <c:pt idx="8438">
                  <c:v>13:01:42</c:v>
                </c:pt>
                <c:pt idx="8439">
                  <c:v>13:01:43</c:v>
                </c:pt>
                <c:pt idx="8440">
                  <c:v>13:01:44</c:v>
                </c:pt>
                <c:pt idx="8441">
                  <c:v>13:01:45</c:v>
                </c:pt>
                <c:pt idx="8442">
                  <c:v>13:01:46</c:v>
                </c:pt>
                <c:pt idx="8443">
                  <c:v>13:01:47</c:v>
                </c:pt>
                <c:pt idx="8444">
                  <c:v>13:01:48</c:v>
                </c:pt>
                <c:pt idx="8445">
                  <c:v>13:01:49</c:v>
                </c:pt>
                <c:pt idx="8446">
                  <c:v>13:01:50</c:v>
                </c:pt>
                <c:pt idx="8447">
                  <c:v>13:01:51</c:v>
                </c:pt>
                <c:pt idx="8448">
                  <c:v>13:01:52</c:v>
                </c:pt>
                <c:pt idx="8449">
                  <c:v>13:01:53</c:v>
                </c:pt>
                <c:pt idx="8450">
                  <c:v>13:01:54</c:v>
                </c:pt>
                <c:pt idx="8451">
                  <c:v>13:01:55</c:v>
                </c:pt>
                <c:pt idx="8452">
                  <c:v>13:01:56</c:v>
                </c:pt>
                <c:pt idx="8453">
                  <c:v>13:01:57</c:v>
                </c:pt>
                <c:pt idx="8454">
                  <c:v>13:01:58</c:v>
                </c:pt>
                <c:pt idx="8455">
                  <c:v>13:01:59</c:v>
                </c:pt>
                <c:pt idx="8456">
                  <c:v>13:02:00</c:v>
                </c:pt>
                <c:pt idx="8457">
                  <c:v>13:02:01</c:v>
                </c:pt>
                <c:pt idx="8458">
                  <c:v>13:02:02</c:v>
                </c:pt>
                <c:pt idx="8459">
                  <c:v>13:02:03</c:v>
                </c:pt>
                <c:pt idx="8460">
                  <c:v>13:02:04</c:v>
                </c:pt>
                <c:pt idx="8461">
                  <c:v>13:02:05</c:v>
                </c:pt>
                <c:pt idx="8462">
                  <c:v>13:02:06</c:v>
                </c:pt>
                <c:pt idx="8463">
                  <c:v>13:02:07</c:v>
                </c:pt>
                <c:pt idx="8464">
                  <c:v>13:02:08</c:v>
                </c:pt>
                <c:pt idx="8465">
                  <c:v>13:02:09</c:v>
                </c:pt>
                <c:pt idx="8466">
                  <c:v>13:02:10</c:v>
                </c:pt>
                <c:pt idx="8467">
                  <c:v>13:02:11</c:v>
                </c:pt>
                <c:pt idx="8468">
                  <c:v>13:02:12</c:v>
                </c:pt>
                <c:pt idx="8469">
                  <c:v>13:02:13</c:v>
                </c:pt>
                <c:pt idx="8470">
                  <c:v>13:02:14</c:v>
                </c:pt>
                <c:pt idx="8471">
                  <c:v>13:02:15</c:v>
                </c:pt>
                <c:pt idx="8472">
                  <c:v>13:02:16</c:v>
                </c:pt>
                <c:pt idx="8473">
                  <c:v>13:02:17</c:v>
                </c:pt>
                <c:pt idx="8474">
                  <c:v>13:02:18</c:v>
                </c:pt>
                <c:pt idx="8475">
                  <c:v>13:02:19</c:v>
                </c:pt>
                <c:pt idx="8476">
                  <c:v>13:02:20</c:v>
                </c:pt>
                <c:pt idx="8477">
                  <c:v>13:02:21</c:v>
                </c:pt>
                <c:pt idx="8478">
                  <c:v>13:02:22</c:v>
                </c:pt>
                <c:pt idx="8479">
                  <c:v>13:02:23</c:v>
                </c:pt>
                <c:pt idx="8480">
                  <c:v>13:02:24</c:v>
                </c:pt>
                <c:pt idx="8481">
                  <c:v>13:02:25</c:v>
                </c:pt>
                <c:pt idx="8482">
                  <c:v>13:02:26</c:v>
                </c:pt>
                <c:pt idx="8483">
                  <c:v>13:02:27</c:v>
                </c:pt>
                <c:pt idx="8484">
                  <c:v>13:02:28</c:v>
                </c:pt>
                <c:pt idx="8485">
                  <c:v>13:02:29</c:v>
                </c:pt>
                <c:pt idx="8486">
                  <c:v>13:02:30</c:v>
                </c:pt>
                <c:pt idx="8487">
                  <c:v>13:02:31</c:v>
                </c:pt>
                <c:pt idx="8488">
                  <c:v>13:02:32</c:v>
                </c:pt>
                <c:pt idx="8489">
                  <c:v>13:02:33</c:v>
                </c:pt>
                <c:pt idx="8490">
                  <c:v>13:02:34</c:v>
                </c:pt>
                <c:pt idx="8491">
                  <c:v>13:02:35</c:v>
                </c:pt>
                <c:pt idx="8492">
                  <c:v>13:02:36</c:v>
                </c:pt>
                <c:pt idx="8493">
                  <c:v>13:02:37</c:v>
                </c:pt>
                <c:pt idx="8494">
                  <c:v>13:02:38</c:v>
                </c:pt>
                <c:pt idx="8495">
                  <c:v>13:02:39</c:v>
                </c:pt>
                <c:pt idx="8496">
                  <c:v>13:02:40</c:v>
                </c:pt>
                <c:pt idx="8497">
                  <c:v>13:02:41</c:v>
                </c:pt>
                <c:pt idx="8498">
                  <c:v>13:02:42</c:v>
                </c:pt>
                <c:pt idx="8499">
                  <c:v>13:02:43</c:v>
                </c:pt>
                <c:pt idx="8500">
                  <c:v>13:02:44</c:v>
                </c:pt>
                <c:pt idx="8501">
                  <c:v>13:02:45</c:v>
                </c:pt>
                <c:pt idx="8502">
                  <c:v>13:02:46</c:v>
                </c:pt>
                <c:pt idx="8503">
                  <c:v>13:02:47</c:v>
                </c:pt>
                <c:pt idx="8504">
                  <c:v>13:02:48</c:v>
                </c:pt>
                <c:pt idx="8505">
                  <c:v>13:02:49</c:v>
                </c:pt>
                <c:pt idx="8506">
                  <c:v>13:02:50</c:v>
                </c:pt>
                <c:pt idx="8507">
                  <c:v>13:02:51</c:v>
                </c:pt>
                <c:pt idx="8508">
                  <c:v>13:02:52</c:v>
                </c:pt>
                <c:pt idx="8509">
                  <c:v>13:02:53</c:v>
                </c:pt>
                <c:pt idx="8510">
                  <c:v>13:02:54</c:v>
                </c:pt>
                <c:pt idx="8511">
                  <c:v>13:02:55</c:v>
                </c:pt>
                <c:pt idx="8512">
                  <c:v>13:02:56</c:v>
                </c:pt>
                <c:pt idx="8513">
                  <c:v>13:02:57</c:v>
                </c:pt>
                <c:pt idx="8514">
                  <c:v>13:02:58</c:v>
                </c:pt>
                <c:pt idx="8515">
                  <c:v>13:02:59</c:v>
                </c:pt>
                <c:pt idx="8516">
                  <c:v>13:03:00</c:v>
                </c:pt>
                <c:pt idx="8517">
                  <c:v>13:03:01</c:v>
                </c:pt>
                <c:pt idx="8518">
                  <c:v>13:03:02</c:v>
                </c:pt>
                <c:pt idx="8519">
                  <c:v>13:03:03</c:v>
                </c:pt>
                <c:pt idx="8520">
                  <c:v>13:03:04</c:v>
                </c:pt>
                <c:pt idx="8521">
                  <c:v>13:03:05</c:v>
                </c:pt>
                <c:pt idx="8522">
                  <c:v>13:03:06</c:v>
                </c:pt>
                <c:pt idx="8523">
                  <c:v>13:03:07</c:v>
                </c:pt>
                <c:pt idx="8524">
                  <c:v>13:03:08</c:v>
                </c:pt>
                <c:pt idx="8525">
                  <c:v>13:03:09</c:v>
                </c:pt>
                <c:pt idx="8526">
                  <c:v>13:03:10</c:v>
                </c:pt>
                <c:pt idx="8527">
                  <c:v>13:03:11</c:v>
                </c:pt>
                <c:pt idx="8528">
                  <c:v>13:03:12</c:v>
                </c:pt>
                <c:pt idx="8529">
                  <c:v>13:03:13</c:v>
                </c:pt>
                <c:pt idx="8530">
                  <c:v>13:03:14</c:v>
                </c:pt>
                <c:pt idx="8531">
                  <c:v>13:03:15</c:v>
                </c:pt>
                <c:pt idx="8532">
                  <c:v>13:03:16</c:v>
                </c:pt>
                <c:pt idx="8533">
                  <c:v>13:03:17</c:v>
                </c:pt>
                <c:pt idx="8534">
                  <c:v>13:03:18</c:v>
                </c:pt>
                <c:pt idx="8535">
                  <c:v>13:03:19</c:v>
                </c:pt>
                <c:pt idx="8536">
                  <c:v>13:03:20</c:v>
                </c:pt>
                <c:pt idx="8537">
                  <c:v>13:03:21</c:v>
                </c:pt>
                <c:pt idx="8538">
                  <c:v>13:03:22</c:v>
                </c:pt>
                <c:pt idx="8539">
                  <c:v>13:03:23</c:v>
                </c:pt>
                <c:pt idx="8540">
                  <c:v>13:03:24</c:v>
                </c:pt>
                <c:pt idx="8541">
                  <c:v>13:03:25</c:v>
                </c:pt>
                <c:pt idx="8542">
                  <c:v>13:03:26</c:v>
                </c:pt>
                <c:pt idx="8543">
                  <c:v>13:03:27</c:v>
                </c:pt>
                <c:pt idx="8544">
                  <c:v>13:03:28</c:v>
                </c:pt>
                <c:pt idx="8545">
                  <c:v>13:03:29</c:v>
                </c:pt>
                <c:pt idx="8546">
                  <c:v>13:03:30</c:v>
                </c:pt>
                <c:pt idx="8547">
                  <c:v>13:03:31</c:v>
                </c:pt>
                <c:pt idx="8548">
                  <c:v>13:03:32</c:v>
                </c:pt>
                <c:pt idx="8549">
                  <c:v>13:03:33</c:v>
                </c:pt>
                <c:pt idx="8550">
                  <c:v>13:03:34</c:v>
                </c:pt>
                <c:pt idx="8551">
                  <c:v>13:03:35</c:v>
                </c:pt>
                <c:pt idx="8552">
                  <c:v>13:03:36</c:v>
                </c:pt>
                <c:pt idx="8553">
                  <c:v>13:03:37</c:v>
                </c:pt>
                <c:pt idx="8554">
                  <c:v>13:03:38</c:v>
                </c:pt>
                <c:pt idx="8555">
                  <c:v>13:03:39</c:v>
                </c:pt>
                <c:pt idx="8556">
                  <c:v>13:03:40</c:v>
                </c:pt>
                <c:pt idx="8557">
                  <c:v>13:03:41</c:v>
                </c:pt>
                <c:pt idx="8558">
                  <c:v>13:03:42</c:v>
                </c:pt>
                <c:pt idx="8559">
                  <c:v>13:03:43</c:v>
                </c:pt>
                <c:pt idx="8560">
                  <c:v>13:03:44</c:v>
                </c:pt>
                <c:pt idx="8561">
                  <c:v>13:03:45</c:v>
                </c:pt>
                <c:pt idx="8562">
                  <c:v>13:03:46</c:v>
                </c:pt>
                <c:pt idx="8563">
                  <c:v>13:03:47</c:v>
                </c:pt>
                <c:pt idx="8564">
                  <c:v>13:03:48</c:v>
                </c:pt>
                <c:pt idx="8565">
                  <c:v>13:03:49</c:v>
                </c:pt>
                <c:pt idx="8566">
                  <c:v>13:03:50</c:v>
                </c:pt>
                <c:pt idx="8567">
                  <c:v>13:03:51</c:v>
                </c:pt>
                <c:pt idx="8568">
                  <c:v>13:03:52</c:v>
                </c:pt>
                <c:pt idx="8569">
                  <c:v>13:03:53</c:v>
                </c:pt>
                <c:pt idx="8570">
                  <c:v>13:03:54</c:v>
                </c:pt>
                <c:pt idx="8571">
                  <c:v>13:03:55</c:v>
                </c:pt>
                <c:pt idx="8572">
                  <c:v>13:03:56</c:v>
                </c:pt>
                <c:pt idx="8573">
                  <c:v>13:03:57</c:v>
                </c:pt>
                <c:pt idx="8574">
                  <c:v>13:03:58</c:v>
                </c:pt>
                <c:pt idx="8575">
                  <c:v>13:03:59</c:v>
                </c:pt>
                <c:pt idx="8576">
                  <c:v>13:04:00</c:v>
                </c:pt>
                <c:pt idx="8577">
                  <c:v>13:04:01</c:v>
                </c:pt>
                <c:pt idx="8578">
                  <c:v>13:04:02</c:v>
                </c:pt>
                <c:pt idx="8579">
                  <c:v>13:04:03</c:v>
                </c:pt>
                <c:pt idx="8580">
                  <c:v>13:04:04</c:v>
                </c:pt>
                <c:pt idx="8581">
                  <c:v>13:04:05</c:v>
                </c:pt>
                <c:pt idx="8582">
                  <c:v>13:04:06</c:v>
                </c:pt>
                <c:pt idx="8583">
                  <c:v>13:04:07</c:v>
                </c:pt>
                <c:pt idx="8584">
                  <c:v>13:04:08</c:v>
                </c:pt>
                <c:pt idx="8585">
                  <c:v>13:04:09</c:v>
                </c:pt>
                <c:pt idx="8586">
                  <c:v>13:04:10</c:v>
                </c:pt>
                <c:pt idx="8587">
                  <c:v>13:04:11</c:v>
                </c:pt>
                <c:pt idx="8588">
                  <c:v>13:04:12</c:v>
                </c:pt>
                <c:pt idx="8589">
                  <c:v>13:04:13</c:v>
                </c:pt>
                <c:pt idx="8590">
                  <c:v>13:04:14</c:v>
                </c:pt>
                <c:pt idx="8591">
                  <c:v>13:04:15</c:v>
                </c:pt>
                <c:pt idx="8592">
                  <c:v>13:04:16</c:v>
                </c:pt>
                <c:pt idx="8593">
                  <c:v>13:04:17</c:v>
                </c:pt>
                <c:pt idx="8594">
                  <c:v>13:04:18</c:v>
                </c:pt>
                <c:pt idx="8595">
                  <c:v>13:04:19</c:v>
                </c:pt>
                <c:pt idx="8596">
                  <c:v>13:04:20</c:v>
                </c:pt>
                <c:pt idx="8597">
                  <c:v>13:04:21</c:v>
                </c:pt>
                <c:pt idx="8598">
                  <c:v>13:04:22</c:v>
                </c:pt>
                <c:pt idx="8599">
                  <c:v>13:04:23</c:v>
                </c:pt>
                <c:pt idx="8600">
                  <c:v>13:04:24</c:v>
                </c:pt>
                <c:pt idx="8601">
                  <c:v>13:04:25</c:v>
                </c:pt>
                <c:pt idx="8602">
                  <c:v>13:04:26</c:v>
                </c:pt>
                <c:pt idx="8603">
                  <c:v>13:04:27</c:v>
                </c:pt>
                <c:pt idx="8604">
                  <c:v>13:04:28</c:v>
                </c:pt>
                <c:pt idx="8605">
                  <c:v>13:04:29</c:v>
                </c:pt>
                <c:pt idx="8606">
                  <c:v>13:04:30</c:v>
                </c:pt>
                <c:pt idx="8607">
                  <c:v>13:04:31</c:v>
                </c:pt>
                <c:pt idx="8608">
                  <c:v>13:04:32</c:v>
                </c:pt>
                <c:pt idx="8609">
                  <c:v>13:04:33</c:v>
                </c:pt>
                <c:pt idx="8610">
                  <c:v>13:04:34</c:v>
                </c:pt>
                <c:pt idx="8611">
                  <c:v>13:04:35</c:v>
                </c:pt>
                <c:pt idx="8612">
                  <c:v>13:04:36</c:v>
                </c:pt>
                <c:pt idx="8613">
                  <c:v>13:04:37</c:v>
                </c:pt>
                <c:pt idx="8614">
                  <c:v>13:04:38</c:v>
                </c:pt>
                <c:pt idx="8615">
                  <c:v>13:04:39</c:v>
                </c:pt>
                <c:pt idx="8616">
                  <c:v>13:04:40</c:v>
                </c:pt>
                <c:pt idx="8617">
                  <c:v>13:04:41</c:v>
                </c:pt>
                <c:pt idx="8618">
                  <c:v>13:04:42</c:v>
                </c:pt>
                <c:pt idx="8619">
                  <c:v>13:04:43</c:v>
                </c:pt>
                <c:pt idx="8620">
                  <c:v>13:04:44</c:v>
                </c:pt>
                <c:pt idx="8621">
                  <c:v>13:04:45</c:v>
                </c:pt>
                <c:pt idx="8622">
                  <c:v>13:04:46</c:v>
                </c:pt>
                <c:pt idx="8623">
                  <c:v>13:04:47</c:v>
                </c:pt>
                <c:pt idx="8624">
                  <c:v>13:04:48</c:v>
                </c:pt>
                <c:pt idx="8625">
                  <c:v>13:04:49</c:v>
                </c:pt>
                <c:pt idx="8626">
                  <c:v>13:04:50</c:v>
                </c:pt>
                <c:pt idx="8627">
                  <c:v>13:04:51</c:v>
                </c:pt>
                <c:pt idx="8628">
                  <c:v>13:04:52</c:v>
                </c:pt>
                <c:pt idx="8629">
                  <c:v>13:04:53</c:v>
                </c:pt>
                <c:pt idx="8630">
                  <c:v>13:04:54</c:v>
                </c:pt>
                <c:pt idx="8631">
                  <c:v>13:04:55</c:v>
                </c:pt>
                <c:pt idx="8632">
                  <c:v>13:04:56</c:v>
                </c:pt>
                <c:pt idx="8633">
                  <c:v>13:04:57</c:v>
                </c:pt>
                <c:pt idx="8634">
                  <c:v>13:04:58</c:v>
                </c:pt>
                <c:pt idx="8635">
                  <c:v>13:04:59</c:v>
                </c:pt>
                <c:pt idx="8636">
                  <c:v>13:05:00</c:v>
                </c:pt>
                <c:pt idx="8637">
                  <c:v>13:05:01</c:v>
                </c:pt>
                <c:pt idx="8638">
                  <c:v>13:05:02</c:v>
                </c:pt>
                <c:pt idx="8639">
                  <c:v>13:05:03</c:v>
                </c:pt>
                <c:pt idx="8640">
                  <c:v>13:05:04</c:v>
                </c:pt>
                <c:pt idx="8641">
                  <c:v>13:05:05</c:v>
                </c:pt>
                <c:pt idx="8642">
                  <c:v>13:05:06</c:v>
                </c:pt>
                <c:pt idx="8643">
                  <c:v>13:05:07</c:v>
                </c:pt>
                <c:pt idx="8644">
                  <c:v>13:05:08</c:v>
                </c:pt>
                <c:pt idx="8645">
                  <c:v>13:05:09</c:v>
                </c:pt>
                <c:pt idx="8646">
                  <c:v>13:05:10</c:v>
                </c:pt>
                <c:pt idx="8647">
                  <c:v>13:05:11</c:v>
                </c:pt>
                <c:pt idx="8648">
                  <c:v>13:05:12</c:v>
                </c:pt>
                <c:pt idx="8649">
                  <c:v>13:05:13</c:v>
                </c:pt>
                <c:pt idx="8650">
                  <c:v>13:05:14</c:v>
                </c:pt>
                <c:pt idx="8651">
                  <c:v>13:05:15</c:v>
                </c:pt>
                <c:pt idx="8652">
                  <c:v>13:05:16</c:v>
                </c:pt>
                <c:pt idx="8653">
                  <c:v>13:05:17</c:v>
                </c:pt>
                <c:pt idx="8654">
                  <c:v>13:05:18</c:v>
                </c:pt>
                <c:pt idx="8655">
                  <c:v>13:05:19</c:v>
                </c:pt>
                <c:pt idx="8656">
                  <c:v>13:05:20</c:v>
                </c:pt>
                <c:pt idx="8657">
                  <c:v>13:05:21</c:v>
                </c:pt>
                <c:pt idx="8658">
                  <c:v>13:05:22</c:v>
                </c:pt>
                <c:pt idx="8659">
                  <c:v>13:05:23</c:v>
                </c:pt>
                <c:pt idx="8660">
                  <c:v>13:05:24</c:v>
                </c:pt>
                <c:pt idx="8661">
                  <c:v>13:05:25</c:v>
                </c:pt>
                <c:pt idx="8662">
                  <c:v>13:05:26</c:v>
                </c:pt>
                <c:pt idx="8663">
                  <c:v>13:05:27</c:v>
                </c:pt>
                <c:pt idx="8664">
                  <c:v>13:05:28</c:v>
                </c:pt>
                <c:pt idx="8665">
                  <c:v>13:05:29</c:v>
                </c:pt>
                <c:pt idx="8666">
                  <c:v>13:05:30</c:v>
                </c:pt>
                <c:pt idx="8667">
                  <c:v>13:05:31</c:v>
                </c:pt>
                <c:pt idx="8668">
                  <c:v>13:05:32</c:v>
                </c:pt>
                <c:pt idx="8669">
                  <c:v>13:05:33</c:v>
                </c:pt>
                <c:pt idx="8670">
                  <c:v>13:05:34</c:v>
                </c:pt>
                <c:pt idx="8671">
                  <c:v>13:05:35</c:v>
                </c:pt>
                <c:pt idx="8672">
                  <c:v>13:05:36</c:v>
                </c:pt>
                <c:pt idx="8673">
                  <c:v>13:05:37</c:v>
                </c:pt>
                <c:pt idx="8674">
                  <c:v>13:05:38</c:v>
                </c:pt>
                <c:pt idx="8675">
                  <c:v>13:05:39</c:v>
                </c:pt>
                <c:pt idx="8676">
                  <c:v>13:05:40</c:v>
                </c:pt>
                <c:pt idx="8677">
                  <c:v>13:05:41</c:v>
                </c:pt>
                <c:pt idx="8678">
                  <c:v>13:05:42</c:v>
                </c:pt>
                <c:pt idx="8679">
                  <c:v>13:05:43</c:v>
                </c:pt>
                <c:pt idx="8680">
                  <c:v>13:05:44</c:v>
                </c:pt>
                <c:pt idx="8681">
                  <c:v>13:05:45</c:v>
                </c:pt>
                <c:pt idx="8682">
                  <c:v>13:05:46</c:v>
                </c:pt>
                <c:pt idx="8683">
                  <c:v>13:05:47</c:v>
                </c:pt>
                <c:pt idx="8684">
                  <c:v>13:05:48</c:v>
                </c:pt>
                <c:pt idx="8685">
                  <c:v>13:05:49</c:v>
                </c:pt>
                <c:pt idx="8686">
                  <c:v>13:05:50</c:v>
                </c:pt>
                <c:pt idx="8687">
                  <c:v>13:05:51</c:v>
                </c:pt>
                <c:pt idx="8688">
                  <c:v>13:05:52</c:v>
                </c:pt>
                <c:pt idx="8689">
                  <c:v>13:05:53</c:v>
                </c:pt>
                <c:pt idx="8690">
                  <c:v>13:05:54</c:v>
                </c:pt>
                <c:pt idx="8691">
                  <c:v>13:05:55</c:v>
                </c:pt>
                <c:pt idx="8692">
                  <c:v>13:05:56</c:v>
                </c:pt>
                <c:pt idx="8693">
                  <c:v>13:05:57</c:v>
                </c:pt>
                <c:pt idx="8694">
                  <c:v>13:05:58</c:v>
                </c:pt>
                <c:pt idx="8695">
                  <c:v>13:05:59</c:v>
                </c:pt>
                <c:pt idx="8696">
                  <c:v>13:06:00</c:v>
                </c:pt>
                <c:pt idx="8697">
                  <c:v>13:06:01</c:v>
                </c:pt>
                <c:pt idx="8698">
                  <c:v>13:06:02</c:v>
                </c:pt>
                <c:pt idx="8699">
                  <c:v>13:06:03</c:v>
                </c:pt>
                <c:pt idx="8700">
                  <c:v>13:06:04</c:v>
                </c:pt>
                <c:pt idx="8701">
                  <c:v>13:06:05</c:v>
                </c:pt>
                <c:pt idx="8702">
                  <c:v>13:06:06</c:v>
                </c:pt>
                <c:pt idx="8703">
                  <c:v>13:06:07</c:v>
                </c:pt>
                <c:pt idx="8704">
                  <c:v>13:06:08</c:v>
                </c:pt>
                <c:pt idx="8705">
                  <c:v>13:06:09</c:v>
                </c:pt>
                <c:pt idx="8706">
                  <c:v>13:06:10</c:v>
                </c:pt>
                <c:pt idx="8707">
                  <c:v>13:06:11</c:v>
                </c:pt>
                <c:pt idx="8708">
                  <c:v>13:06:12</c:v>
                </c:pt>
                <c:pt idx="8709">
                  <c:v>13:06:13</c:v>
                </c:pt>
                <c:pt idx="8710">
                  <c:v>13:06:14</c:v>
                </c:pt>
                <c:pt idx="8711">
                  <c:v>13:06:15</c:v>
                </c:pt>
                <c:pt idx="8712">
                  <c:v>13:06:16</c:v>
                </c:pt>
                <c:pt idx="8713">
                  <c:v>13:06:17</c:v>
                </c:pt>
                <c:pt idx="8714">
                  <c:v>13:06:18</c:v>
                </c:pt>
                <c:pt idx="8715">
                  <c:v>13:06:19</c:v>
                </c:pt>
                <c:pt idx="8716">
                  <c:v>13:06:20</c:v>
                </c:pt>
                <c:pt idx="8717">
                  <c:v>13:06:21</c:v>
                </c:pt>
                <c:pt idx="8718">
                  <c:v>13:06:22</c:v>
                </c:pt>
                <c:pt idx="8719">
                  <c:v>13:06:23</c:v>
                </c:pt>
                <c:pt idx="8720">
                  <c:v>13:06:24</c:v>
                </c:pt>
                <c:pt idx="8721">
                  <c:v>13:06:25</c:v>
                </c:pt>
                <c:pt idx="8722">
                  <c:v>13:06:26</c:v>
                </c:pt>
                <c:pt idx="8723">
                  <c:v>13:06:27</c:v>
                </c:pt>
                <c:pt idx="8724">
                  <c:v>13:06:28</c:v>
                </c:pt>
                <c:pt idx="8725">
                  <c:v>13:06:29</c:v>
                </c:pt>
                <c:pt idx="8726">
                  <c:v>13:06:30</c:v>
                </c:pt>
                <c:pt idx="8727">
                  <c:v>13:06:31</c:v>
                </c:pt>
                <c:pt idx="8728">
                  <c:v>13:06:32</c:v>
                </c:pt>
                <c:pt idx="8729">
                  <c:v>13:06:33</c:v>
                </c:pt>
                <c:pt idx="8730">
                  <c:v>13:06:34</c:v>
                </c:pt>
                <c:pt idx="8731">
                  <c:v>13:06:35</c:v>
                </c:pt>
                <c:pt idx="8732">
                  <c:v>13:06:36</c:v>
                </c:pt>
                <c:pt idx="8733">
                  <c:v>13:06:37</c:v>
                </c:pt>
                <c:pt idx="8734">
                  <c:v>13:06:38</c:v>
                </c:pt>
                <c:pt idx="8735">
                  <c:v>13:06:39</c:v>
                </c:pt>
                <c:pt idx="8736">
                  <c:v>13:06:40</c:v>
                </c:pt>
                <c:pt idx="8737">
                  <c:v>13:06:41</c:v>
                </c:pt>
                <c:pt idx="8738">
                  <c:v>13:06:42</c:v>
                </c:pt>
                <c:pt idx="8739">
                  <c:v>13:06:43</c:v>
                </c:pt>
                <c:pt idx="8740">
                  <c:v>13:06:44</c:v>
                </c:pt>
                <c:pt idx="8741">
                  <c:v>13:06:45</c:v>
                </c:pt>
                <c:pt idx="8742">
                  <c:v>13:06:46</c:v>
                </c:pt>
                <c:pt idx="8743">
                  <c:v>13:06:47</c:v>
                </c:pt>
                <c:pt idx="8744">
                  <c:v>13:06:48</c:v>
                </c:pt>
                <c:pt idx="8745">
                  <c:v>13:06:49</c:v>
                </c:pt>
                <c:pt idx="8746">
                  <c:v>13:06:50</c:v>
                </c:pt>
                <c:pt idx="8747">
                  <c:v>13:06:51</c:v>
                </c:pt>
                <c:pt idx="8748">
                  <c:v>13:06:52</c:v>
                </c:pt>
                <c:pt idx="8749">
                  <c:v>13:06:53</c:v>
                </c:pt>
                <c:pt idx="8750">
                  <c:v>13:06:54</c:v>
                </c:pt>
                <c:pt idx="8751">
                  <c:v>13:06:55</c:v>
                </c:pt>
                <c:pt idx="8752">
                  <c:v>13:06:56</c:v>
                </c:pt>
                <c:pt idx="8753">
                  <c:v>13:06:57</c:v>
                </c:pt>
                <c:pt idx="8754">
                  <c:v>13:06:58</c:v>
                </c:pt>
                <c:pt idx="8755">
                  <c:v>13:06:59</c:v>
                </c:pt>
                <c:pt idx="8756">
                  <c:v>13:07:00</c:v>
                </c:pt>
                <c:pt idx="8757">
                  <c:v>13:07:01</c:v>
                </c:pt>
                <c:pt idx="8758">
                  <c:v>13:07:02</c:v>
                </c:pt>
                <c:pt idx="8759">
                  <c:v>13:07:03</c:v>
                </c:pt>
                <c:pt idx="8760">
                  <c:v>13:07:04</c:v>
                </c:pt>
                <c:pt idx="8761">
                  <c:v>13:07:05</c:v>
                </c:pt>
                <c:pt idx="8762">
                  <c:v>13:07:06</c:v>
                </c:pt>
                <c:pt idx="8763">
                  <c:v>13:07:07</c:v>
                </c:pt>
                <c:pt idx="8764">
                  <c:v>13:07:08</c:v>
                </c:pt>
                <c:pt idx="8765">
                  <c:v>13:07:09</c:v>
                </c:pt>
                <c:pt idx="8766">
                  <c:v>13:07:10</c:v>
                </c:pt>
                <c:pt idx="8767">
                  <c:v>13:07:11</c:v>
                </c:pt>
                <c:pt idx="8768">
                  <c:v>13:07:12</c:v>
                </c:pt>
                <c:pt idx="8769">
                  <c:v>13:07:13</c:v>
                </c:pt>
                <c:pt idx="8770">
                  <c:v>13:07:14</c:v>
                </c:pt>
                <c:pt idx="8771">
                  <c:v>13:07:15</c:v>
                </c:pt>
                <c:pt idx="8772">
                  <c:v>13:07:16</c:v>
                </c:pt>
                <c:pt idx="8773">
                  <c:v>13:07:17</c:v>
                </c:pt>
                <c:pt idx="8774">
                  <c:v>13:07:18</c:v>
                </c:pt>
                <c:pt idx="8775">
                  <c:v>13:07:19</c:v>
                </c:pt>
                <c:pt idx="8776">
                  <c:v>13:07:20</c:v>
                </c:pt>
                <c:pt idx="8777">
                  <c:v>13:07:21</c:v>
                </c:pt>
                <c:pt idx="8778">
                  <c:v>13:07:22</c:v>
                </c:pt>
                <c:pt idx="8779">
                  <c:v>13:07:23</c:v>
                </c:pt>
                <c:pt idx="8780">
                  <c:v>13:07:24</c:v>
                </c:pt>
                <c:pt idx="8781">
                  <c:v>13:07:25</c:v>
                </c:pt>
                <c:pt idx="8782">
                  <c:v>13:07:26</c:v>
                </c:pt>
                <c:pt idx="8783">
                  <c:v>13:07:27</c:v>
                </c:pt>
                <c:pt idx="8784">
                  <c:v>13:07:28</c:v>
                </c:pt>
                <c:pt idx="8785">
                  <c:v>13:07:29</c:v>
                </c:pt>
                <c:pt idx="8786">
                  <c:v>13:07:30</c:v>
                </c:pt>
                <c:pt idx="8787">
                  <c:v>13:07:31</c:v>
                </c:pt>
                <c:pt idx="8788">
                  <c:v>13:07:32</c:v>
                </c:pt>
                <c:pt idx="8789">
                  <c:v>13:07:33</c:v>
                </c:pt>
                <c:pt idx="8790">
                  <c:v>13:07:34</c:v>
                </c:pt>
                <c:pt idx="8791">
                  <c:v>13:07:35</c:v>
                </c:pt>
                <c:pt idx="8792">
                  <c:v>13:07:36</c:v>
                </c:pt>
                <c:pt idx="8793">
                  <c:v>13:07:37</c:v>
                </c:pt>
                <c:pt idx="8794">
                  <c:v>13:07:38</c:v>
                </c:pt>
                <c:pt idx="8795">
                  <c:v>13:07:39</c:v>
                </c:pt>
                <c:pt idx="8796">
                  <c:v>13:07:40</c:v>
                </c:pt>
                <c:pt idx="8797">
                  <c:v>13:07:41</c:v>
                </c:pt>
                <c:pt idx="8798">
                  <c:v>13:07:42</c:v>
                </c:pt>
                <c:pt idx="8799">
                  <c:v>13:07:43</c:v>
                </c:pt>
                <c:pt idx="8800">
                  <c:v>13:07:44</c:v>
                </c:pt>
                <c:pt idx="8801">
                  <c:v>13:07:45</c:v>
                </c:pt>
                <c:pt idx="8802">
                  <c:v>13:07:46</c:v>
                </c:pt>
                <c:pt idx="8803">
                  <c:v>13:07:47</c:v>
                </c:pt>
                <c:pt idx="8804">
                  <c:v>13:07:48</c:v>
                </c:pt>
                <c:pt idx="8805">
                  <c:v>13:07:49</c:v>
                </c:pt>
                <c:pt idx="8806">
                  <c:v>13:07:50</c:v>
                </c:pt>
                <c:pt idx="8807">
                  <c:v>13:07:51</c:v>
                </c:pt>
                <c:pt idx="8808">
                  <c:v>13:07:52</c:v>
                </c:pt>
                <c:pt idx="8809">
                  <c:v>13:07:53</c:v>
                </c:pt>
                <c:pt idx="8810">
                  <c:v>13:07:54</c:v>
                </c:pt>
                <c:pt idx="8811">
                  <c:v>13:07:55</c:v>
                </c:pt>
                <c:pt idx="8812">
                  <c:v>13:07:56</c:v>
                </c:pt>
                <c:pt idx="8813">
                  <c:v>13:07:57</c:v>
                </c:pt>
                <c:pt idx="8814">
                  <c:v>13:07:58</c:v>
                </c:pt>
                <c:pt idx="8815">
                  <c:v>13:07:59</c:v>
                </c:pt>
                <c:pt idx="8816">
                  <c:v>13:08:00</c:v>
                </c:pt>
                <c:pt idx="8817">
                  <c:v>13:08:01</c:v>
                </c:pt>
                <c:pt idx="8818">
                  <c:v>13:08:02</c:v>
                </c:pt>
                <c:pt idx="8819">
                  <c:v>13:08:03</c:v>
                </c:pt>
                <c:pt idx="8820">
                  <c:v>13:08:04</c:v>
                </c:pt>
                <c:pt idx="8821">
                  <c:v>13:08:05</c:v>
                </c:pt>
                <c:pt idx="8822">
                  <c:v>13:08:06</c:v>
                </c:pt>
                <c:pt idx="8823">
                  <c:v>13:08:07</c:v>
                </c:pt>
                <c:pt idx="8824">
                  <c:v>13:08:08</c:v>
                </c:pt>
                <c:pt idx="8825">
                  <c:v>13:08:09</c:v>
                </c:pt>
                <c:pt idx="8826">
                  <c:v>13:08:10</c:v>
                </c:pt>
                <c:pt idx="8827">
                  <c:v>13:08:11</c:v>
                </c:pt>
                <c:pt idx="8828">
                  <c:v>13:08:12</c:v>
                </c:pt>
                <c:pt idx="8829">
                  <c:v>13:08:13</c:v>
                </c:pt>
                <c:pt idx="8830">
                  <c:v>13:08:14</c:v>
                </c:pt>
                <c:pt idx="8831">
                  <c:v>13:08:15</c:v>
                </c:pt>
                <c:pt idx="8832">
                  <c:v>13:08:16</c:v>
                </c:pt>
                <c:pt idx="8833">
                  <c:v>13:08:17</c:v>
                </c:pt>
                <c:pt idx="8834">
                  <c:v>13:08:18</c:v>
                </c:pt>
                <c:pt idx="8835">
                  <c:v>13:08:19</c:v>
                </c:pt>
                <c:pt idx="8836">
                  <c:v>13:08:20</c:v>
                </c:pt>
                <c:pt idx="8837">
                  <c:v>13:08:21</c:v>
                </c:pt>
                <c:pt idx="8838">
                  <c:v>13:08:22</c:v>
                </c:pt>
                <c:pt idx="8839">
                  <c:v>13:08:23</c:v>
                </c:pt>
                <c:pt idx="8840">
                  <c:v>13:08:24</c:v>
                </c:pt>
                <c:pt idx="8841">
                  <c:v>13:08:25</c:v>
                </c:pt>
                <c:pt idx="8842">
                  <c:v>13:08:26</c:v>
                </c:pt>
                <c:pt idx="8843">
                  <c:v>13:08:27</c:v>
                </c:pt>
                <c:pt idx="8844">
                  <c:v>13:08:28</c:v>
                </c:pt>
                <c:pt idx="8845">
                  <c:v>13:08:29</c:v>
                </c:pt>
                <c:pt idx="8846">
                  <c:v>13:08:30</c:v>
                </c:pt>
                <c:pt idx="8847">
                  <c:v>13:08:31</c:v>
                </c:pt>
                <c:pt idx="8848">
                  <c:v>13:08:32</c:v>
                </c:pt>
                <c:pt idx="8849">
                  <c:v>13:08:33</c:v>
                </c:pt>
                <c:pt idx="8850">
                  <c:v>13:08:34</c:v>
                </c:pt>
                <c:pt idx="8851">
                  <c:v>13:08:35</c:v>
                </c:pt>
                <c:pt idx="8852">
                  <c:v>13:08:36</c:v>
                </c:pt>
                <c:pt idx="8853">
                  <c:v>13:08:37</c:v>
                </c:pt>
                <c:pt idx="8854">
                  <c:v>13:08:38</c:v>
                </c:pt>
                <c:pt idx="8855">
                  <c:v>13:08:39</c:v>
                </c:pt>
                <c:pt idx="8856">
                  <c:v>13:08:40</c:v>
                </c:pt>
                <c:pt idx="8857">
                  <c:v>13:08:41</c:v>
                </c:pt>
                <c:pt idx="8858">
                  <c:v>13:08:42</c:v>
                </c:pt>
                <c:pt idx="8859">
                  <c:v>13:08:43</c:v>
                </c:pt>
                <c:pt idx="8860">
                  <c:v>13:08:44</c:v>
                </c:pt>
                <c:pt idx="8861">
                  <c:v>13:08:45</c:v>
                </c:pt>
                <c:pt idx="8862">
                  <c:v>13:08:46</c:v>
                </c:pt>
                <c:pt idx="8863">
                  <c:v>13:08:47</c:v>
                </c:pt>
                <c:pt idx="8864">
                  <c:v>13:08:48</c:v>
                </c:pt>
                <c:pt idx="8865">
                  <c:v>13:08:49</c:v>
                </c:pt>
                <c:pt idx="8866">
                  <c:v>13:08:50</c:v>
                </c:pt>
                <c:pt idx="8867">
                  <c:v>13:08:51</c:v>
                </c:pt>
                <c:pt idx="8868">
                  <c:v>13:08:52</c:v>
                </c:pt>
                <c:pt idx="8869">
                  <c:v>13:08:53</c:v>
                </c:pt>
                <c:pt idx="8870">
                  <c:v>13:08:54</c:v>
                </c:pt>
                <c:pt idx="8871">
                  <c:v>13:08:55</c:v>
                </c:pt>
                <c:pt idx="8872">
                  <c:v>13:08:56</c:v>
                </c:pt>
                <c:pt idx="8873">
                  <c:v>13:08:57</c:v>
                </c:pt>
                <c:pt idx="8874">
                  <c:v>13:08:58</c:v>
                </c:pt>
                <c:pt idx="8875">
                  <c:v>13:08:59</c:v>
                </c:pt>
                <c:pt idx="8876">
                  <c:v>13:09:00</c:v>
                </c:pt>
                <c:pt idx="8877">
                  <c:v>13:09:01</c:v>
                </c:pt>
                <c:pt idx="8878">
                  <c:v>13:09:02</c:v>
                </c:pt>
                <c:pt idx="8879">
                  <c:v>13:09:03</c:v>
                </c:pt>
                <c:pt idx="8880">
                  <c:v>13:09:04</c:v>
                </c:pt>
                <c:pt idx="8881">
                  <c:v>13:09:05</c:v>
                </c:pt>
                <c:pt idx="8882">
                  <c:v>13:09:06</c:v>
                </c:pt>
                <c:pt idx="8883">
                  <c:v>13:09:07</c:v>
                </c:pt>
                <c:pt idx="8884">
                  <c:v>13:09:08</c:v>
                </c:pt>
                <c:pt idx="8885">
                  <c:v>13:09:09</c:v>
                </c:pt>
                <c:pt idx="8886">
                  <c:v>13:09:10</c:v>
                </c:pt>
                <c:pt idx="8887">
                  <c:v>13:09:11</c:v>
                </c:pt>
                <c:pt idx="8888">
                  <c:v>13:09:12</c:v>
                </c:pt>
                <c:pt idx="8889">
                  <c:v>13:09:13</c:v>
                </c:pt>
                <c:pt idx="8890">
                  <c:v>13:09:14</c:v>
                </c:pt>
                <c:pt idx="8891">
                  <c:v>13:09:15</c:v>
                </c:pt>
                <c:pt idx="8892">
                  <c:v>13:09:16</c:v>
                </c:pt>
                <c:pt idx="8893">
                  <c:v>13:09:17</c:v>
                </c:pt>
                <c:pt idx="8894">
                  <c:v>13:09:18</c:v>
                </c:pt>
                <c:pt idx="8895">
                  <c:v>13:09:19</c:v>
                </c:pt>
                <c:pt idx="8896">
                  <c:v>13:09:20</c:v>
                </c:pt>
                <c:pt idx="8897">
                  <c:v>13:09:21</c:v>
                </c:pt>
                <c:pt idx="8898">
                  <c:v>13:09:22</c:v>
                </c:pt>
                <c:pt idx="8899">
                  <c:v>13:09:23</c:v>
                </c:pt>
                <c:pt idx="8900">
                  <c:v>13:09:24</c:v>
                </c:pt>
                <c:pt idx="8901">
                  <c:v>13:09:25</c:v>
                </c:pt>
                <c:pt idx="8902">
                  <c:v>13:09:26</c:v>
                </c:pt>
                <c:pt idx="8903">
                  <c:v>13:09:27</c:v>
                </c:pt>
                <c:pt idx="8904">
                  <c:v>13:09:28</c:v>
                </c:pt>
                <c:pt idx="8905">
                  <c:v>13:09:29</c:v>
                </c:pt>
                <c:pt idx="8906">
                  <c:v>13:09:30</c:v>
                </c:pt>
                <c:pt idx="8907">
                  <c:v>13:09:31</c:v>
                </c:pt>
                <c:pt idx="8908">
                  <c:v>13:09:32</c:v>
                </c:pt>
                <c:pt idx="8909">
                  <c:v>13:09:33</c:v>
                </c:pt>
                <c:pt idx="8910">
                  <c:v>13:09:34</c:v>
                </c:pt>
                <c:pt idx="8911">
                  <c:v>13:09:35</c:v>
                </c:pt>
                <c:pt idx="8912">
                  <c:v>13:09:36</c:v>
                </c:pt>
                <c:pt idx="8913">
                  <c:v>13:09:37</c:v>
                </c:pt>
                <c:pt idx="8914">
                  <c:v>13:09:38</c:v>
                </c:pt>
                <c:pt idx="8915">
                  <c:v>13:09:39</c:v>
                </c:pt>
                <c:pt idx="8916">
                  <c:v>13:09:40</c:v>
                </c:pt>
                <c:pt idx="8917">
                  <c:v>13:09:41</c:v>
                </c:pt>
                <c:pt idx="8918">
                  <c:v>13:09:42</c:v>
                </c:pt>
                <c:pt idx="8919">
                  <c:v>13:09:43</c:v>
                </c:pt>
                <c:pt idx="8920">
                  <c:v>13:09:44</c:v>
                </c:pt>
                <c:pt idx="8921">
                  <c:v>13:09:45</c:v>
                </c:pt>
                <c:pt idx="8922">
                  <c:v>13:09:46</c:v>
                </c:pt>
                <c:pt idx="8923">
                  <c:v>13:09:47</c:v>
                </c:pt>
                <c:pt idx="8924">
                  <c:v>13:09:48</c:v>
                </c:pt>
                <c:pt idx="8925">
                  <c:v>13:09:49</c:v>
                </c:pt>
                <c:pt idx="8926">
                  <c:v>13:09:50</c:v>
                </c:pt>
                <c:pt idx="8927">
                  <c:v>13:09:51</c:v>
                </c:pt>
                <c:pt idx="8928">
                  <c:v>13:09:52</c:v>
                </c:pt>
                <c:pt idx="8929">
                  <c:v>13:09:53</c:v>
                </c:pt>
                <c:pt idx="8930">
                  <c:v>13:09:54</c:v>
                </c:pt>
                <c:pt idx="8931">
                  <c:v>13:09:55</c:v>
                </c:pt>
                <c:pt idx="8932">
                  <c:v>13:09:56</c:v>
                </c:pt>
                <c:pt idx="8933">
                  <c:v>13:09:57</c:v>
                </c:pt>
                <c:pt idx="8934">
                  <c:v>13:09:58</c:v>
                </c:pt>
                <c:pt idx="8935">
                  <c:v>13:09:59</c:v>
                </c:pt>
                <c:pt idx="8936">
                  <c:v>13:10:00</c:v>
                </c:pt>
                <c:pt idx="8937">
                  <c:v>13:10:01</c:v>
                </c:pt>
                <c:pt idx="8938">
                  <c:v>13:10:02</c:v>
                </c:pt>
                <c:pt idx="8939">
                  <c:v>13:10:03</c:v>
                </c:pt>
                <c:pt idx="8940">
                  <c:v>13:10:04</c:v>
                </c:pt>
                <c:pt idx="8941">
                  <c:v>13:10:05</c:v>
                </c:pt>
                <c:pt idx="8942">
                  <c:v>13:10:06</c:v>
                </c:pt>
                <c:pt idx="8943">
                  <c:v>13:10:07</c:v>
                </c:pt>
                <c:pt idx="8944">
                  <c:v>13:10:08</c:v>
                </c:pt>
                <c:pt idx="8945">
                  <c:v>13:10:09</c:v>
                </c:pt>
                <c:pt idx="8946">
                  <c:v>13:10:10</c:v>
                </c:pt>
                <c:pt idx="8947">
                  <c:v>13:10:11</c:v>
                </c:pt>
                <c:pt idx="8948">
                  <c:v>13:10:12</c:v>
                </c:pt>
                <c:pt idx="8949">
                  <c:v>13:10:13</c:v>
                </c:pt>
                <c:pt idx="8950">
                  <c:v>13:10:14</c:v>
                </c:pt>
                <c:pt idx="8951">
                  <c:v>13:10:15</c:v>
                </c:pt>
                <c:pt idx="8952">
                  <c:v>13:10:16</c:v>
                </c:pt>
                <c:pt idx="8953">
                  <c:v>13:10:17</c:v>
                </c:pt>
                <c:pt idx="8954">
                  <c:v>13:10:18</c:v>
                </c:pt>
                <c:pt idx="8955">
                  <c:v>13:10:19</c:v>
                </c:pt>
                <c:pt idx="8956">
                  <c:v>13:10:20</c:v>
                </c:pt>
                <c:pt idx="8957">
                  <c:v>13:10:21</c:v>
                </c:pt>
                <c:pt idx="8958">
                  <c:v>13:10:22</c:v>
                </c:pt>
                <c:pt idx="8959">
                  <c:v>13:10:23</c:v>
                </c:pt>
                <c:pt idx="8960">
                  <c:v>13:10:24</c:v>
                </c:pt>
                <c:pt idx="8961">
                  <c:v>13:10:25</c:v>
                </c:pt>
                <c:pt idx="8962">
                  <c:v>13:10:26</c:v>
                </c:pt>
                <c:pt idx="8963">
                  <c:v>13:10:27</c:v>
                </c:pt>
                <c:pt idx="8964">
                  <c:v>13:10:28</c:v>
                </c:pt>
                <c:pt idx="8965">
                  <c:v>13:10:29</c:v>
                </c:pt>
                <c:pt idx="8966">
                  <c:v>13:10:30</c:v>
                </c:pt>
                <c:pt idx="8967">
                  <c:v>13:10:31</c:v>
                </c:pt>
                <c:pt idx="8968">
                  <c:v>13:10:32</c:v>
                </c:pt>
                <c:pt idx="8969">
                  <c:v>13:10:33</c:v>
                </c:pt>
                <c:pt idx="8970">
                  <c:v>13:10:34</c:v>
                </c:pt>
                <c:pt idx="8971">
                  <c:v>13:10:35</c:v>
                </c:pt>
                <c:pt idx="8972">
                  <c:v>13:10:36</c:v>
                </c:pt>
                <c:pt idx="8973">
                  <c:v>13:10:37</c:v>
                </c:pt>
                <c:pt idx="8974">
                  <c:v>13:10:38</c:v>
                </c:pt>
                <c:pt idx="8975">
                  <c:v>13:10:39</c:v>
                </c:pt>
                <c:pt idx="8976">
                  <c:v>13:10:40</c:v>
                </c:pt>
                <c:pt idx="8977">
                  <c:v>13:10:41</c:v>
                </c:pt>
                <c:pt idx="8978">
                  <c:v>13:10:42</c:v>
                </c:pt>
                <c:pt idx="8979">
                  <c:v>13:10:43</c:v>
                </c:pt>
                <c:pt idx="8980">
                  <c:v>13:10:44</c:v>
                </c:pt>
                <c:pt idx="8981">
                  <c:v>13:10:45</c:v>
                </c:pt>
                <c:pt idx="8982">
                  <c:v>13:10:46</c:v>
                </c:pt>
                <c:pt idx="8983">
                  <c:v>13:10:47</c:v>
                </c:pt>
                <c:pt idx="8984">
                  <c:v>13:10:48</c:v>
                </c:pt>
                <c:pt idx="8985">
                  <c:v>13:10:49</c:v>
                </c:pt>
                <c:pt idx="8986">
                  <c:v>13:10:50</c:v>
                </c:pt>
                <c:pt idx="8987">
                  <c:v>13:10:51</c:v>
                </c:pt>
                <c:pt idx="8988">
                  <c:v>13:10:52</c:v>
                </c:pt>
                <c:pt idx="8989">
                  <c:v>13:10:53</c:v>
                </c:pt>
                <c:pt idx="8990">
                  <c:v>13:10:54</c:v>
                </c:pt>
                <c:pt idx="8991">
                  <c:v>13:10:55</c:v>
                </c:pt>
                <c:pt idx="8992">
                  <c:v>13:10:56</c:v>
                </c:pt>
                <c:pt idx="8993">
                  <c:v>13:10:57</c:v>
                </c:pt>
                <c:pt idx="8994">
                  <c:v>13:10:58</c:v>
                </c:pt>
                <c:pt idx="8995">
                  <c:v>13:10:59</c:v>
                </c:pt>
                <c:pt idx="8996">
                  <c:v>13:11:00</c:v>
                </c:pt>
                <c:pt idx="8997">
                  <c:v>13:11:01</c:v>
                </c:pt>
                <c:pt idx="8998">
                  <c:v>13:11:02</c:v>
                </c:pt>
                <c:pt idx="8999">
                  <c:v>13:11:03</c:v>
                </c:pt>
                <c:pt idx="9000">
                  <c:v>13:11:04</c:v>
                </c:pt>
                <c:pt idx="9001">
                  <c:v>13:11:05</c:v>
                </c:pt>
                <c:pt idx="9002">
                  <c:v>13:11:06</c:v>
                </c:pt>
                <c:pt idx="9003">
                  <c:v>13:11:07</c:v>
                </c:pt>
                <c:pt idx="9004">
                  <c:v>13:11:08</c:v>
                </c:pt>
                <c:pt idx="9005">
                  <c:v>13:11:09</c:v>
                </c:pt>
                <c:pt idx="9006">
                  <c:v>13:11:10</c:v>
                </c:pt>
                <c:pt idx="9007">
                  <c:v>13:11:11</c:v>
                </c:pt>
                <c:pt idx="9008">
                  <c:v>13:11:12</c:v>
                </c:pt>
                <c:pt idx="9009">
                  <c:v>13:11:13</c:v>
                </c:pt>
                <c:pt idx="9010">
                  <c:v>13:11:14</c:v>
                </c:pt>
                <c:pt idx="9011">
                  <c:v>13:11:15</c:v>
                </c:pt>
                <c:pt idx="9012">
                  <c:v>13:11:16</c:v>
                </c:pt>
                <c:pt idx="9013">
                  <c:v>13:11:17</c:v>
                </c:pt>
                <c:pt idx="9014">
                  <c:v>13:11:18</c:v>
                </c:pt>
                <c:pt idx="9015">
                  <c:v>13:11:19</c:v>
                </c:pt>
                <c:pt idx="9016">
                  <c:v>13:11:20</c:v>
                </c:pt>
                <c:pt idx="9017">
                  <c:v>13:11:21</c:v>
                </c:pt>
                <c:pt idx="9018">
                  <c:v>13:11:22</c:v>
                </c:pt>
                <c:pt idx="9019">
                  <c:v>13:11:23</c:v>
                </c:pt>
                <c:pt idx="9020">
                  <c:v>13:11:24</c:v>
                </c:pt>
                <c:pt idx="9021">
                  <c:v>13:11:25</c:v>
                </c:pt>
                <c:pt idx="9022">
                  <c:v>13:11:26</c:v>
                </c:pt>
                <c:pt idx="9023">
                  <c:v>13:11:27</c:v>
                </c:pt>
                <c:pt idx="9024">
                  <c:v>13:11:28</c:v>
                </c:pt>
                <c:pt idx="9025">
                  <c:v>13:11:29</c:v>
                </c:pt>
                <c:pt idx="9026">
                  <c:v>13:11:30</c:v>
                </c:pt>
                <c:pt idx="9027">
                  <c:v>13:11:31</c:v>
                </c:pt>
                <c:pt idx="9028">
                  <c:v>13:11:32</c:v>
                </c:pt>
                <c:pt idx="9029">
                  <c:v>13:11:33</c:v>
                </c:pt>
                <c:pt idx="9030">
                  <c:v>13:11:34</c:v>
                </c:pt>
                <c:pt idx="9031">
                  <c:v>13:11:35</c:v>
                </c:pt>
                <c:pt idx="9032">
                  <c:v>13:11:36</c:v>
                </c:pt>
                <c:pt idx="9033">
                  <c:v>13:11:37</c:v>
                </c:pt>
                <c:pt idx="9034">
                  <c:v>13:11:38</c:v>
                </c:pt>
                <c:pt idx="9035">
                  <c:v>13:11:39</c:v>
                </c:pt>
                <c:pt idx="9036">
                  <c:v>13:11:40</c:v>
                </c:pt>
                <c:pt idx="9037">
                  <c:v>13:11:41</c:v>
                </c:pt>
                <c:pt idx="9038">
                  <c:v>13:11:42</c:v>
                </c:pt>
                <c:pt idx="9039">
                  <c:v>13:11:43</c:v>
                </c:pt>
                <c:pt idx="9040">
                  <c:v>13:11:44</c:v>
                </c:pt>
                <c:pt idx="9041">
                  <c:v>13:11:45</c:v>
                </c:pt>
                <c:pt idx="9042">
                  <c:v>13:11:46</c:v>
                </c:pt>
                <c:pt idx="9043">
                  <c:v>13:11:47</c:v>
                </c:pt>
                <c:pt idx="9044">
                  <c:v>13:11:48</c:v>
                </c:pt>
                <c:pt idx="9045">
                  <c:v>13:11:49</c:v>
                </c:pt>
                <c:pt idx="9046">
                  <c:v>13:11:50</c:v>
                </c:pt>
                <c:pt idx="9047">
                  <c:v>13:11:51</c:v>
                </c:pt>
                <c:pt idx="9048">
                  <c:v>13:11:52</c:v>
                </c:pt>
                <c:pt idx="9049">
                  <c:v>13:11:53</c:v>
                </c:pt>
                <c:pt idx="9050">
                  <c:v>13:11:54</c:v>
                </c:pt>
                <c:pt idx="9051">
                  <c:v>13:11:55</c:v>
                </c:pt>
                <c:pt idx="9052">
                  <c:v>13:11:56</c:v>
                </c:pt>
                <c:pt idx="9053">
                  <c:v>13:11:57</c:v>
                </c:pt>
                <c:pt idx="9054">
                  <c:v>13:11:58</c:v>
                </c:pt>
                <c:pt idx="9055">
                  <c:v>13:11:59</c:v>
                </c:pt>
                <c:pt idx="9056">
                  <c:v>13:12:00</c:v>
                </c:pt>
                <c:pt idx="9057">
                  <c:v>13:12:01</c:v>
                </c:pt>
                <c:pt idx="9058">
                  <c:v>13:12:02</c:v>
                </c:pt>
                <c:pt idx="9059">
                  <c:v>13:12:03</c:v>
                </c:pt>
                <c:pt idx="9060">
                  <c:v>13:12:04</c:v>
                </c:pt>
                <c:pt idx="9061">
                  <c:v>13:12:05</c:v>
                </c:pt>
                <c:pt idx="9062">
                  <c:v>13:12:06</c:v>
                </c:pt>
                <c:pt idx="9063">
                  <c:v>13:12:07</c:v>
                </c:pt>
                <c:pt idx="9064">
                  <c:v>13:12:08</c:v>
                </c:pt>
                <c:pt idx="9065">
                  <c:v>13:12:09</c:v>
                </c:pt>
                <c:pt idx="9066">
                  <c:v>13:12:10</c:v>
                </c:pt>
                <c:pt idx="9067">
                  <c:v>13:12:11</c:v>
                </c:pt>
                <c:pt idx="9068">
                  <c:v>13:12:12</c:v>
                </c:pt>
                <c:pt idx="9069">
                  <c:v>13:12:13</c:v>
                </c:pt>
                <c:pt idx="9070">
                  <c:v>13:12:14</c:v>
                </c:pt>
                <c:pt idx="9071">
                  <c:v>13:12:15</c:v>
                </c:pt>
                <c:pt idx="9072">
                  <c:v>13:12:16</c:v>
                </c:pt>
                <c:pt idx="9073">
                  <c:v>13:12:17</c:v>
                </c:pt>
                <c:pt idx="9074">
                  <c:v>13:12:18</c:v>
                </c:pt>
                <c:pt idx="9075">
                  <c:v>13:12:19</c:v>
                </c:pt>
                <c:pt idx="9076">
                  <c:v>13:12:20</c:v>
                </c:pt>
                <c:pt idx="9077">
                  <c:v>13:12:21</c:v>
                </c:pt>
                <c:pt idx="9078">
                  <c:v>13:12:22</c:v>
                </c:pt>
                <c:pt idx="9079">
                  <c:v>13:12:23</c:v>
                </c:pt>
                <c:pt idx="9080">
                  <c:v>13:12:24</c:v>
                </c:pt>
                <c:pt idx="9081">
                  <c:v>13:12:25</c:v>
                </c:pt>
                <c:pt idx="9082">
                  <c:v>13:12:26</c:v>
                </c:pt>
                <c:pt idx="9083">
                  <c:v>13:12:27</c:v>
                </c:pt>
                <c:pt idx="9084">
                  <c:v>13:12:28</c:v>
                </c:pt>
                <c:pt idx="9085">
                  <c:v>13:12:29</c:v>
                </c:pt>
                <c:pt idx="9086">
                  <c:v>13:12:30</c:v>
                </c:pt>
                <c:pt idx="9087">
                  <c:v>13:12:31</c:v>
                </c:pt>
                <c:pt idx="9088">
                  <c:v>13:12:32</c:v>
                </c:pt>
                <c:pt idx="9089">
                  <c:v>13:12:33</c:v>
                </c:pt>
                <c:pt idx="9090">
                  <c:v>13:12:34</c:v>
                </c:pt>
                <c:pt idx="9091">
                  <c:v>13:12:35</c:v>
                </c:pt>
                <c:pt idx="9092">
                  <c:v>13:12:36</c:v>
                </c:pt>
                <c:pt idx="9093">
                  <c:v>13:12:37</c:v>
                </c:pt>
                <c:pt idx="9094">
                  <c:v>13:12:38</c:v>
                </c:pt>
                <c:pt idx="9095">
                  <c:v>13:12:39</c:v>
                </c:pt>
                <c:pt idx="9096">
                  <c:v>13:12:40</c:v>
                </c:pt>
                <c:pt idx="9097">
                  <c:v>13:12:41</c:v>
                </c:pt>
                <c:pt idx="9098">
                  <c:v>13:12:42</c:v>
                </c:pt>
                <c:pt idx="9099">
                  <c:v>13:12:43</c:v>
                </c:pt>
                <c:pt idx="9100">
                  <c:v>13:12:44</c:v>
                </c:pt>
                <c:pt idx="9101">
                  <c:v>13:12:45</c:v>
                </c:pt>
                <c:pt idx="9102">
                  <c:v>13:12:46</c:v>
                </c:pt>
                <c:pt idx="9103">
                  <c:v>13:12:47</c:v>
                </c:pt>
                <c:pt idx="9104">
                  <c:v>13:12:48</c:v>
                </c:pt>
                <c:pt idx="9105">
                  <c:v>13:12:49</c:v>
                </c:pt>
                <c:pt idx="9106">
                  <c:v>13:12:50</c:v>
                </c:pt>
                <c:pt idx="9107">
                  <c:v>13:12:51</c:v>
                </c:pt>
                <c:pt idx="9108">
                  <c:v>13:12:52</c:v>
                </c:pt>
                <c:pt idx="9109">
                  <c:v>13:12:53</c:v>
                </c:pt>
                <c:pt idx="9110">
                  <c:v>13:12:54</c:v>
                </c:pt>
                <c:pt idx="9111">
                  <c:v>13:12:55</c:v>
                </c:pt>
                <c:pt idx="9112">
                  <c:v>13:12:56</c:v>
                </c:pt>
                <c:pt idx="9113">
                  <c:v>13:12:57</c:v>
                </c:pt>
                <c:pt idx="9114">
                  <c:v>13:12:58</c:v>
                </c:pt>
                <c:pt idx="9115">
                  <c:v>13:12:59</c:v>
                </c:pt>
                <c:pt idx="9116">
                  <c:v>13:13:00</c:v>
                </c:pt>
                <c:pt idx="9117">
                  <c:v>13:13:01</c:v>
                </c:pt>
                <c:pt idx="9118">
                  <c:v>13:13:02</c:v>
                </c:pt>
                <c:pt idx="9119">
                  <c:v>13:13:03</c:v>
                </c:pt>
                <c:pt idx="9120">
                  <c:v>13:13:04</c:v>
                </c:pt>
                <c:pt idx="9121">
                  <c:v>13:13:05</c:v>
                </c:pt>
                <c:pt idx="9122">
                  <c:v>13:13:06</c:v>
                </c:pt>
                <c:pt idx="9123">
                  <c:v>13:13:07</c:v>
                </c:pt>
                <c:pt idx="9124">
                  <c:v>13:13:08</c:v>
                </c:pt>
                <c:pt idx="9125">
                  <c:v>13:13:09</c:v>
                </c:pt>
                <c:pt idx="9126">
                  <c:v>13:13:10</c:v>
                </c:pt>
                <c:pt idx="9127">
                  <c:v>13:13:11</c:v>
                </c:pt>
                <c:pt idx="9128">
                  <c:v>13:13:12</c:v>
                </c:pt>
                <c:pt idx="9129">
                  <c:v>13:13:13</c:v>
                </c:pt>
                <c:pt idx="9130">
                  <c:v>13:13:14</c:v>
                </c:pt>
                <c:pt idx="9131">
                  <c:v>13:13:15</c:v>
                </c:pt>
                <c:pt idx="9132">
                  <c:v>13:13:16</c:v>
                </c:pt>
                <c:pt idx="9133">
                  <c:v>13:13:17</c:v>
                </c:pt>
                <c:pt idx="9134">
                  <c:v>13:13:18</c:v>
                </c:pt>
                <c:pt idx="9135">
                  <c:v>13:13:19</c:v>
                </c:pt>
                <c:pt idx="9136">
                  <c:v>13:13:20</c:v>
                </c:pt>
                <c:pt idx="9137">
                  <c:v>13:13:21</c:v>
                </c:pt>
                <c:pt idx="9138">
                  <c:v>13:13:22</c:v>
                </c:pt>
                <c:pt idx="9139">
                  <c:v>13:13:23</c:v>
                </c:pt>
                <c:pt idx="9140">
                  <c:v>13:13:24</c:v>
                </c:pt>
                <c:pt idx="9141">
                  <c:v>13:13:25</c:v>
                </c:pt>
                <c:pt idx="9142">
                  <c:v>13:13:26</c:v>
                </c:pt>
                <c:pt idx="9143">
                  <c:v>13:13:27</c:v>
                </c:pt>
                <c:pt idx="9144">
                  <c:v>13:13:28</c:v>
                </c:pt>
                <c:pt idx="9145">
                  <c:v>13:13:29</c:v>
                </c:pt>
                <c:pt idx="9146">
                  <c:v>13:13:30</c:v>
                </c:pt>
                <c:pt idx="9147">
                  <c:v>13:13:31</c:v>
                </c:pt>
                <c:pt idx="9148">
                  <c:v>13:13:32</c:v>
                </c:pt>
                <c:pt idx="9149">
                  <c:v>13:13:33</c:v>
                </c:pt>
                <c:pt idx="9150">
                  <c:v>13:13:34</c:v>
                </c:pt>
                <c:pt idx="9151">
                  <c:v>13:13:35</c:v>
                </c:pt>
                <c:pt idx="9152">
                  <c:v>13:13:36</c:v>
                </c:pt>
                <c:pt idx="9153">
                  <c:v>13:13:37</c:v>
                </c:pt>
                <c:pt idx="9154">
                  <c:v>13:13:38</c:v>
                </c:pt>
                <c:pt idx="9155">
                  <c:v>13:13:39</c:v>
                </c:pt>
                <c:pt idx="9156">
                  <c:v>13:13:40</c:v>
                </c:pt>
                <c:pt idx="9157">
                  <c:v>13:13:41</c:v>
                </c:pt>
                <c:pt idx="9158">
                  <c:v>13:13:42</c:v>
                </c:pt>
                <c:pt idx="9159">
                  <c:v>13:13:43</c:v>
                </c:pt>
                <c:pt idx="9160">
                  <c:v>13:13:44</c:v>
                </c:pt>
                <c:pt idx="9161">
                  <c:v>13:13:45</c:v>
                </c:pt>
                <c:pt idx="9162">
                  <c:v>13:13:46</c:v>
                </c:pt>
                <c:pt idx="9163">
                  <c:v>13:13:47</c:v>
                </c:pt>
                <c:pt idx="9164">
                  <c:v>13:13:48</c:v>
                </c:pt>
                <c:pt idx="9165">
                  <c:v>13:13:49</c:v>
                </c:pt>
                <c:pt idx="9166">
                  <c:v>13:13:50</c:v>
                </c:pt>
                <c:pt idx="9167">
                  <c:v>13:13:51</c:v>
                </c:pt>
                <c:pt idx="9168">
                  <c:v>13:13:52</c:v>
                </c:pt>
                <c:pt idx="9169">
                  <c:v>13:13:53</c:v>
                </c:pt>
                <c:pt idx="9170">
                  <c:v>13:13:54</c:v>
                </c:pt>
                <c:pt idx="9171">
                  <c:v>13:13:55</c:v>
                </c:pt>
                <c:pt idx="9172">
                  <c:v>13:13:56</c:v>
                </c:pt>
                <c:pt idx="9173">
                  <c:v>13:13:57</c:v>
                </c:pt>
                <c:pt idx="9174">
                  <c:v>13:13:58</c:v>
                </c:pt>
                <c:pt idx="9175">
                  <c:v>13:13:59</c:v>
                </c:pt>
                <c:pt idx="9176">
                  <c:v>13:14:00</c:v>
                </c:pt>
                <c:pt idx="9177">
                  <c:v>13:14:01</c:v>
                </c:pt>
                <c:pt idx="9178">
                  <c:v>13:14:02</c:v>
                </c:pt>
                <c:pt idx="9179">
                  <c:v>13:14:03</c:v>
                </c:pt>
                <c:pt idx="9180">
                  <c:v>13:14:04</c:v>
                </c:pt>
                <c:pt idx="9181">
                  <c:v>13:14:05</c:v>
                </c:pt>
                <c:pt idx="9182">
                  <c:v>13:14:06</c:v>
                </c:pt>
                <c:pt idx="9183">
                  <c:v>13:14:07</c:v>
                </c:pt>
                <c:pt idx="9184">
                  <c:v>13:14:08</c:v>
                </c:pt>
                <c:pt idx="9185">
                  <c:v>13:14:09</c:v>
                </c:pt>
                <c:pt idx="9186">
                  <c:v>13:14:10</c:v>
                </c:pt>
                <c:pt idx="9187">
                  <c:v>13:14:11</c:v>
                </c:pt>
                <c:pt idx="9188">
                  <c:v>13:14:12</c:v>
                </c:pt>
                <c:pt idx="9189">
                  <c:v>13:14:13</c:v>
                </c:pt>
                <c:pt idx="9190">
                  <c:v>13:14:14</c:v>
                </c:pt>
                <c:pt idx="9191">
                  <c:v>13:14:15</c:v>
                </c:pt>
                <c:pt idx="9192">
                  <c:v>13:14:16</c:v>
                </c:pt>
                <c:pt idx="9193">
                  <c:v>13:14:17</c:v>
                </c:pt>
                <c:pt idx="9194">
                  <c:v>13:14:18</c:v>
                </c:pt>
                <c:pt idx="9195">
                  <c:v>13:14:19</c:v>
                </c:pt>
                <c:pt idx="9196">
                  <c:v>13:14:20</c:v>
                </c:pt>
                <c:pt idx="9197">
                  <c:v>13:14:21</c:v>
                </c:pt>
                <c:pt idx="9198">
                  <c:v>13:14:22</c:v>
                </c:pt>
                <c:pt idx="9199">
                  <c:v>13:14:23</c:v>
                </c:pt>
                <c:pt idx="9200">
                  <c:v>13:14:24</c:v>
                </c:pt>
                <c:pt idx="9201">
                  <c:v>13:14:25</c:v>
                </c:pt>
                <c:pt idx="9202">
                  <c:v>13:14:26</c:v>
                </c:pt>
                <c:pt idx="9203">
                  <c:v>13:14:27</c:v>
                </c:pt>
                <c:pt idx="9204">
                  <c:v>13:14:28</c:v>
                </c:pt>
                <c:pt idx="9205">
                  <c:v>13:14:29</c:v>
                </c:pt>
                <c:pt idx="9206">
                  <c:v>13:14:30</c:v>
                </c:pt>
                <c:pt idx="9207">
                  <c:v>13:14:31</c:v>
                </c:pt>
                <c:pt idx="9208">
                  <c:v>13:14:32</c:v>
                </c:pt>
                <c:pt idx="9209">
                  <c:v>13:14:33</c:v>
                </c:pt>
                <c:pt idx="9210">
                  <c:v>13:14:34</c:v>
                </c:pt>
                <c:pt idx="9211">
                  <c:v>13:14:35</c:v>
                </c:pt>
                <c:pt idx="9212">
                  <c:v>13:14:36</c:v>
                </c:pt>
                <c:pt idx="9213">
                  <c:v>13:14:37</c:v>
                </c:pt>
                <c:pt idx="9214">
                  <c:v>13:14:38</c:v>
                </c:pt>
                <c:pt idx="9215">
                  <c:v>13:14:39</c:v>
                </c:pt>
                <c:pt idx="9216">
                  <c:v>13:14:40</c:v>
                </c:pt>
                <c:pt idx="9217">
                  <c:v>13:14:41</c:v>
                </c:pt>
                <c:pt idx="9218">
                  <c:v>13:14:42</c:v>
                </c:pt>
                <c:pt idx="9219">
                  <c:v>13:14:43</c:v>
                </c:pt>
                <c:pt idx="9220">
                  <c:v>13:14:44</c:v>
                </c:pt>
                <c:pt idx="9221">
                  <c:v>13:14:45</c:v>
                </c:pt>
                <c:pt idx="9222">
                  <c:v>13:14:46</c:v>
                </c:pt>
                <c:pt idx="9223">
                  <c:v>13:14:47</c:v>
                </c:pt>
                <c:pt idx="9224">
                  <c:v>13:14:48</c:v>
                </c:pt>
                <c:pt idx="9225">
                  <c:v>13:14:49</c:v>
                </c:pt>
                <c:pt idx="9226">
                  <c:v>13:14:50</c:v>
                </c:pt>
                <c:pt idx="9227">
                  <c:v>13:14:51</c:v>
                </c:pt>
                <c:pt idx="9228">
                  <c:v>13:14:52</c:v>
                </c:pt>
                <c:pt idx="9229">
                  <c:v>13:14:53</c:v>
                </c:pt>
                <c:pt idx="9230">
                  <c:v>13:14:54</c:v>
                </c:pt>
                <c:pt idx="9231">
                  <c:v>13:14:55</c:v>
                </c:pt>
                <c:pt idx="9232">
                  <c:v>13:14:56</c:v>
                </c:pt>
                <c:pt idx="9233">
                  <c:v>13:14:57</c:v>
                </c:pt>
                <c:pt idx="9234">
                  <c:v>13:14:58</c:v>
                </c:pt>
                <c:pt idx="9235">
                  <c:v>13:14:59</c:v>
                </c:pt>
                <c:pt idx="9236">
                  <c:v>13:15:00</c:v>
                </c:pt>
                <c:pt idx="9237">
                  <c:v>13:15:01</c:v>
                </c:pt>
                <c:pt idx="9238">
                  <c:v>13:15:02</c:v>
                </c:pt>
                <c:pt idx="9239">
                  <c:v>13:15:03</c:v>
                </c:pt>
                <c:pt idx="9240">
                  <c:v>13:15:04</c:v>
                </c:pt>
                <c:pt idx="9241">
                  <c:v>13:15:05</c:v>
                </c:pt>
                <c:pt idx="9242">
                  <c:v>13:15:06</c:v>
                </c:pt>
                <c:pt idx="9243">
                  <c:v>13:15:07</c:v>
                </c:pt>
                <c:pt idx="9244">
                  <c:v>13:15:08</c:v>
                </c:pt>
                <c:pt idx="9245">
                  <c:v>13:15:09</c:v>
                </c:pt>
                <c:pt idx="9246">
                  <c:v>13:15:10</c:v>
                </c:pt>
                <c:pt idx="9247">
                  <c:v>13:15:11</c:v>
                </c:pt>
                <c:pt idx="9248">
                  <c:v>13:15:12</c:v>
                </c:pt>
                <c:pt idx="9249">
                  <c:v>13:15:13</c:v>
                </c:pt>
                <c:pt idx="9250">
                  <c:v>13:15:14</c:v>
                </c:pt>
                <c:pt idx="9251">
                  <c:v>13:15:15</c:v>
                </c:pt>
                <c:pt idx="9252">
                  <c:v>13:15:16</c:v>
                </c:pt>
                <c:pt idx="9253">
                  <c:v>13:15:17</c:v>
                </c:pt>
                <c:pt idx="9254">
                  <c:v>13:15:18</c:v>
                </c:pt>
                <c:pt idx="9255">
                  <c:v>13:15:19</c:v>
                </c:pt>
                <c:pt idx="9256">
                  <c:v>13:15:20</c:v>
                </c:pt>
                <c:pt idx="9257">
                  <c:v>13:15:21</c:v>
                </c:pt>
                <c:pt idx="9258">
                  <c:v>13:15:22</c:v>
                </c:pt>
                <c:pt idx="9259">
                  <c:v>13:15:23</c:v>
                </c:pt>
                <c:pt idx="9260">
                  <c:v>13:15:24</c:v>
                </c:pt>
                <c:pt idx="9261">
                  <c:v>13:15:25</c:v>
                </c:pt>
                <c:pt idx="9262">
                  <c:v>13:15:26</c:v>
                </c:pt>
                <c:pt idx="9263">
                  <c:v>13:15:27</c:v>
                </c:pt>
                <c:pt idx="9264">
                  <c:v>13:15:28</c:v>
                </c:pt>
                <c:pt idx="9265">
                  <c:v>13:15:29</c:v>
                </c:pt>
                <c:pt idx="9266">
                  <c:v>13:15:30</c:v>
                </c:pt>
                <c:pt idx="9267">
                  <c:v>13:15:31</c:v>
                </c:pt>
                <c:pt idx="9268">
                  <c:v>13:15:32</c:v>
                </c:pt>
                <c:pt idx="9269">
                  <c:v>13:15:33</c:v>
                </c:pt>
                <c:pt idx="9270">
                  <c:v>13:15:34</c:v>
                </c:pt>
                <c:pt idx="9271">
                  <c:v>13:15:35</c:v>
                </c:pt>
                <c:pt idx="9272">
                  <c:v>13:15:36</c:v>
                </c:pt>
                <c:pt idx="9273">
                  <c:v>13:15:37</c:v>
                </c:pt>
                <c:pt idx="9274">
                  <c:v>13:15:38</c:v>
                </c:pt>
                <c:pt idx="9275">
                  <c:v>13:15:39</c:v>
                </c:pt>
                <c:pt idx="9276">
                  <c:v>13:15:40</c:v>
                </c:pt>
                <c:pt idx="9277">
                  <c:v>13:15:41</c:v>
                </c:pt>
                <c:pt idx="9278">
                  <c:v>13:15:42</c:v>
                </c:pt>
                <c:pt idx="9279">
                  <c:v>13:15:43</c:v>
                </c:pt>
                <c:pt idx="9280">
                  <c:v>13:15:44</c:v>
                </c:pt>
                <c:pt idx="9281">
                  <c:v>13:15:45</c:v>
                </c:pt>
                <c:pt idx="9282">
                  <c:v>13:15:46</c:v>
                </c:pt>
                <c:pt idx="9283">
                  <c:v>13:15:47</c:v>
                </c:pt>
                <c:pt idx="9284">
                  <c:v>13:15:48</c:v>
                </c:pt>
                <c:pt idx="9285">
                  <c:v>13:15:49</c:v>
                </c:pt>
                <c:pt idx="9286">
                  <c:v>13:15:50</c:v>
                </c:pt>
                <c:pt idx="9287">
                  <c:v>13:15:51</c:v>
                </c:pt>
                <c:pt idx="9288">
                  <c:v>13:15:52</c:v>
                </c:pt>
                <c:pt idx="9289">
                  <c:v>13:15:53</c:v>
                </c:pt>
                <c:pt idx="9290">
                  <c:v>13:15:54</c:v>
                </c:pt>
                <c:pt idx="9291">
                  <c:v>13:15:55</c:v>
                </c:pt>
                <c:pt idx="9292">
                  <c:v>13:15:56</c:v>
                </c:pt>
                <c:pt idx="9293">
                  <c:v>13:15:57</c:v>
                </c:pt>
                <c:pt idx="9294">
                  <c:v>13:15:58</c:v>
                </c:pt>
                <c:pt idx="9295">
                  <c:v>13:15:59</c:v>
                </c:pt>
                <c:pt idx="9296">
                  <c:v>13:16:00</c:v>
                </c:pt>
                <c:pt idx="9297">
                  <c:v>13:16:01</c:v>
                </c:pt>
                <c:pt idx="9298">
                  <c:v>13:16:02</c:v>
                </c:pt>
                <c:pt idx="9299">
                  <c:v>13:16:03</c:v>
                </c:pt>
                <c:pt idx="9300">
                  <c:v>13:16:04</c:v>
                </c:pt>
                <c:pt idx="9301">
                  <c:v>13:16:05</c:v>
                </c:pt>
                <c:pt idx="9302">
                  <c:v>13:16:06</c:v>
                </c:pt>
                <c:pt idx="9303">
                  <c:v>13:16:07</c:v>
                </c:pt>
                <c:pt idx="9304">
                  <c:v>13:16:08</c:v>
                </c:pt>
                <c:pt idx="9305">
                  <c:v>13:16:09</c:v>
                </c:pt>
                <c:pt idx="9306">
                  <c:v>13:16:10</c:v>
                </c:pt>
                <c:pt idx="9307">
                  <c:v>13:16:11</c:v>
                </c:pt>
                <c:pt idx="9308">
                  <c:v>13:16:12</c:v>
                </c:pt>
                <c:pt idx="9309">
                  <c:v>13:16:13</c:v>
                </c:pt>
                <c:pt idx="9310">
                  <c:v>13:16:14</c:v>
                </c:pt>
                <c:pt idx="9311">
                  <c:v>13:16:15</c:v>
                </c:pt>
                <c:pt idx="9312">
                  <c:v>13:16:16</c:v>
                </c:pt>
                <c:pt idx="9313">
                  <c:v>13:16:17</c:v>
                </c:pt>
                <c:pt idx="9314">
                  <c:v>13:16:18</c:v>
                </c:pt>
                <c:pt idx="9315">
                  <c:v>13:16:19</c:v>
                </c:pt>
                <c:pt idx="9316">
                  <c:v>13:16:20</c:v>
                </c:pt>
                <c:pt idx="9317">
                  <c:v>13:16:21</c:v>
                </c:pt>
                <c:pt idx="9318">
                  <c:v>13:16:22</c:v>
                </c:pt>
                <c:pt idx="9319">
                  <c:v>13:16:23</c:v>
                </c:pt>
                <c:pt idx="9320">
                  <c:v>13:16:24</c:v>
                </c:pt>
                <c:pt idx="9321">
                  <c:v>13:16:25</c:v>
                </c:pt>
                <c:pt idx="9322">
                  <c:v>13:16:26</c:v>
                </c:pt>
                <c:pt idx="9323">
                  <c:v>13:16:27</c:v>
                </c:pt>
                <c:pt idx="9324">
                  <c:v>13:16:28</c:v>
                </c:pt>
                <c:pt idx="9325">
                  <c:v>13:16:29</c:v>
                </c:pt>
                <c:pt idx="9326">
                  <c:v>13:16:30</c:v>
                </c:pt>
                <c:pt idx="9327">
                  <c:v>13:16:31</c:v>
                </c:pt>
                <c:pt idx="9328">
                  <c:v>13:16:32</c:v>
                </c:pt>
                <c:pt idx="9329">
                  <c:v>13:16:33</c:v>
                </c:pt>
                <c:pt idx="9330">
                  <c:v>13:16:34</c:v>
                </c:pt>
                <c:pt idx="9331">
                  <c:v>13:16:35</c:v>
                </c:pt>
                <c:pt idx="9332">
                  <c:v>13:16:36</c:v>
                </c:pt>
                <c:pt idx="9333">
                  <c:v>13:16:37</c:v>
                </c:pt>
                <c:pt idx="9334">
                  <c:v>13:16:38</c:v>
                </c:pt>
                <c:pt idx="9335">
                  <c:v>13:16:39</c:v>
                </c:pt>
                <c:pt idx="9336">
                  <c:v>13:16:40</c:v>
                </c:pt>
                <c:pt idx="9337">
                  <c:v>13:16:41</c:v>
                </c:pt>
                <c:pt idx="9338">
                  <c:v>13:16:42</c:v>
                </c:pt>
                <c:pt idx="9339">
                  <c:v>13:16:43</c:v>
                </c:pt>
                <c:pt idx="9340">
                  <c:v>13:16:44</c:v>
                </c:pt>
                <c:pt idx="9341">
                  <c:v>13:16:45</c:v>
                </c:pt>
                <c:pt idx="9342">
                  <c:v>13:16:46</c:v>
                </c:pt>
                <c:pt idx="9343">
                  <c:v>13:16:47</c:v>
                </c:pt>
                <c:pt idx="9344">
                  <c:v>13:16:48</c:v>
                </c:pt>
                <c:pt idx="9345">
                  <c:v>13:16:49</c:v>
                </c:pt>
                <c:pt idx="9346">
                  <c:v>13:16:50</c:v>
                </c:pt>
                <c:pt idx="9347">
                  <c:v>13:16:51</c:v>
                </c:pt>
                <c:pt idx="9348">
                  <c:v>13:16:52</c:v>
                </c:pt>
                <c:pt idx="9349">
                  <c:v>13:16:53</c:v>
                </c:pt>
                <c:pt idx="9350">
                  <c:v>13:16:54</c:v>
                </c:pt>
                <c:pt idx="9351">
                  <c:v>13:16:55</c:v>
                </c:pt>
                <c:pt idx="9352">
                  <c:v>13:16:56</c:v>
                </c:pt>
                <c:pt idx="9353">
                  <c:v>13:16:57</c:v>
                </c:pt>
                <c:pt idx="9354">
                  <c:v>13:16:58</c:v>
                </c:pt>
                <c:pt idx="9355">
                  <c:v>13:16:59</c:v>
                </c:pt>
                <c:pt idx="9356">
                  <c:v>13:17:00</c:v>
                </c:pt>
                <c:pt idx="9357">
                  <c:v>13:17:01</c:v>
                </c:pt>
                <c:pt idx="9358">
                  <c:v>13:17:02</c:v>
                </c:pt>
                <c:pt idx="9359">
                  <c:v>13:17:03</c:v>
                </c:pt>
                <c:pt idx="9360">
                  <c:v>13:17:04</c:v>
                </c:pt>
                <c:pt idx="9361">
                  <c:v>13:17:05</c:v>
                </c:pt>
                <c:pt idx="9362">
                  <c:v>13:17:06</c:v>
                </c:pt>
                <c:pt idx="9363">
                  <c:v>13:17:07</c:v>
                </c:pt>
                <c:pt idx="9364">
                  <c:v>13:17:08</c:v>
                </c:pt>
                <c:pt idx="9365">
                  <c:v>13:17:09</c:v>
                </c:pt>
                <c:pt idx="9366">
                  <c:v>13:17:10</c:v>
                </c:pt>
                <c:pt idx="9367">
                  <c:v>13:17:11</c:v>
                </c:pt>
                <c:pt idx="9368">
                  <c:v>13:17:12</c:v>
                </c:pt>
                <c:pt idx="9369">
                  <c:v>13:17:13</c:v>
                </c:pt>
                <c:pt idx="9370">
                  <c:v>13:17:14</c:v>
                </c:pt>
                <c:pt idx="9371">
                  <c:v>13:17:15</c:v>
                </c:pt>
                <c:pt idx="9372">
                  <c:v>13:17:16</c:v>
                </c:pt>
                <c:pt idx="9373">
                  <c:v>13:17:17</c:v>
                </c:pt>
                <c:pt idx="9374">
                  <c:v>13:17:18</c:v>
                </c:pt>
                <c:pt idx="9375">
                  <c:v>13:17:19</c:v>
                </c:pt>
                <c:pt idx="9376">
                  <c:v>13:17:20</c:v>
                </c:pt>
                <c:pt idx="9377">
                  <c:v>13:17:21</c:v>
                </c:pt>
                <c:pt idx="9378">
                  <c:v>13:17:22</c:v>
                </c:pt>
                <c:pt idx="9379">
                  <c:v>13:17:23</c:v>
                </c:pt>
                <c:pt idx="9380">
                  <c:v>13:17:24</c:v>
                </c:pt>
                <c:pt idx="9381">
                  <c:v>13:17:25</c:v>
                </c:pt>
                <c:pt idx="9382">
                  <c:v>13:17:26</c:v>
                </c:pt>
                <c:pt idx="9383">
                  <c:v>13:17:27</c:v>
                </c:pt>
                <c:pt idx="9384">
                  <c:v>13:17:28</c:v>
                </c:pt>
                <c:pt idx="9385">
                  <c:v>13:17:29</c:v>
                </c:pt>
                <c:pt idx="9386">
                  <c:v>13:17:30</c:v>
                </c:pt>
                <c:pt idx="9387">
                  <c:v>13:17:31</c:v>
                </c:pt>
                <c:pt idx="9388">
                  <c:v>13:17:32</c:v>
                </c:pt>
                <c:pt idx="9389">
                  <c:v>13:17:33</c:v>
                </c:pt>
                <c:pt idx="9390">
                  <c:v>13:17:34</c:v>
                </c:pt>
                <c:pt idx="9391">
                  <c:v>13:17:35</c:v>
                </c:pt>
                <c:pt idx="9392">
                  <c:v>13:17:36</c:v>
                </c:pt>
                <c:pt idx="9393">
                  <c:v>13:17:37</c:v>
                </c:pt>
                <c:pt idx="9394">
                  <c:v>13:17:38</c:v>
                </c:pt>
                <c:pt idx="9395">
                  <c:v>13:17:39</c:v>
                </c:pt>
                <c:pt idx="9396">
                  <c:v>13:17:40</c:v>
                </c:pt>
                <c:pt idx="9397">
                  <c:v>13:17:41</c:v>
                </c:pt>
                <c:pt idx="9398">
                  <c:v>13:17:42</c:v>
                </c:pt>
                <c:pt idx="9399">
                  <c:v>13:17:43</c:v>
                </c:pt>
                <c:pt idx="9400">
                  <c:v>13:17:44</c:v>
                </c:pt>
                <c:pt idx="9401">
                  <c:v>13:17:45</c:v>
                </c:pt>
                <c:pt idx="9402">
                  <c:v>13:17:46</c:v>
                </c:pt>
                <c:pt idx="9403">
                  <c:v>13:17:47</c:v>
                </c:pt>
                <c:pt idx="9404">
                  <c:v>13:17:48</c:v>
                </c:pt>
                <c:pt idx="9405">
                  <c:v>13:17:49</c:v>
                </c:pt>
                <c:pt idx="9406">
                  <c:v>13:17:50</c:v>
                </c:pt>
                <c:pt idx="9407">
                  <c:v>13:17:51</c:v>
                </c:pt>
                <c:pt idx="9408">
                  <c:v>13:17:52</c:v>
                </c:pt>
                <c:pt idx="9409">
                  <c:v>13:17:53</c:v>
                </c:pt>
                <c:pt idx="9410">
                  <c:v>13:17:54</c:v>
                </c:pt>
                <c:pt idx="9411">
                  <c:v>13:17:55</c:v>
                </c:pt>
                <c:pt idx="9412">
                  <c:v>13:17:56</c:v>
                </c:pt>
                <c:pt idx="9413">
                  <c:v>13:17:57</c:v>
                </c:pt>
                <c:pt idx="9414">
                  <c:v>13:17:58</c:v>
                </c:pt>
                <c:pt idx="9415">
                  <c:v>13:17:59</c:v>
                </c:pt>
                <c:pt idx="9416">
                  <c:v>13:18:00</c:v>
                </c:pt>
                <c:pt idx="9417">
                  <c:v>13:18:01</c:v>
                </c:pt>
                <c:pt idx="9418">
                  <c:v>13:18:02</c:v>
                </c:pt>
                <c:pt idx="9419">
                  <c:v>13:18:03</c:v>
                </c:pt>
                <c:pt idx="9420">
                  <c:v>13:18:04</c:v>
                </c:pt>
                <c:pt idx="9421">
                  <c:v>13:18:05</c:v>
                </c:pt>
                <c:pt idx="9422">
                  <c:v>13:18:06</c:v>
                </c:pt>
                <c:pt idx="9423">
                  <c:v>13:18:07</c:v>
                </c:pt>
                <c:pt idx="9424">
                  <c:v>13:18:08</c:v>
                </c:pt>
                <c:pt idx="9425">
                  <c:v>13:18:09</c:v>
                </c:pt>
                <c:pt idx="9426">
                  <c:v>13:18:10</c:v>
                </c:pt>
                <c:pt idx="9427">
                  <c:v>13:18:11</c:v>
                </c:pt>
                <c:pt idx="9428">
                  <c:v>13:18:12</c:v>
                </c:pt>
                <c:pt idx="9429">
                  <c:v>13:18:13</c:v>
                </c:pt>
                <c:pt idx="9430">
                  <c:v>13:18:14</c:v>
                </c:pt>
                <c:pt idx="9431">
                  <c:v>13:18:15</c:v>
                </c:pt>
                <c:pt idx="9432">
                  <c:v>13:18:16</c:v>
                </c:pt>
                <c:pt idx="9433">
                  <c:v>13:18:17</c:v>
                </c:pt>
                <c:pt idx="9434">
                  <c:v>13:18:18</c:v>
                </c:pt>
                <c:pt idx="9435">
                  <c:v>13:18:19</c:v>
                </c:pt>
                <c:pt idx="9436">
                  <c:v>13:18:20</c:v>
                </c:pt>
                <c:pt idx="9437">
                  <c:v>13:18:21</c:v>
                </c:pt>
                <c:pt idx="9438">
                  <c:v>13:18:22</c:v>
                </c:pt>
                <c:pt idx="9439">
                  <c:v>13:18:23</c:v>
                </c:pt>
                <c:pt idx="9440">
                  <c:v>13:18:24</c:v>
                </c:pt>
                <c:pt idx="9441">
                  <c:v>13:18:25</c:v>
                </c:pt>
                <c:pt idx="9442">
                  <c:v>13:18:26</c:v>
                </c:pt>
                <c:pt idx="9443">
                  <c:v>13:18:27</c:v>
                </c:pt>
                <c:pt idx="9444">
                  <c:v>13:18:28</c:v>
                </c:pt>
                <c:pt idx="9445">
                  <c:v>13:18:29</c:v>
                </c:pt>
                <c:pt idx="9446">
                  <c:v>13:18:30</c:v>
                </c:pt>
                <c:pt idx="9447">
                  <c:v>13:18:31</c:v>
                </c:pt>
                <c:pt idx="9448">
                  <c:v>13:18:32</c:v>
                </c:pt>
                <c:pt idx="9449">
                  <c:v>13:18:33</c:v>
                </c:pt>
                <c:pt idx="9450">
                  <c:v>13:18:34</c:v>
                </c:pt>
                <c:pt idx="9451">
                  <c:v>13:18:35</c:v>
                </c:pt>
                <c:pt idx="9452">
                  <c:v>13:18:36</c:v>
                </c:pt>
                <c:pt idx="9453">
                  <c:v>13:18:37</c:v>
                </c:pt>
                <c:pt idx="9454">
                  <c:v>13:18:38</c:v>
                </c:pt>
                <c:pt idx="9455">
                  <c:v>13:18:39</c:v>
                </c:pt>
                <c:pt idx="9456">
                  <c:v>13:18:40</c:v>
                </c:pt>
                <c:pt idx="9457">
                  <c:v>13:18:41</c:v>
                </c:pt>
                <c:pt idx="9458">
                  <c:v>13:18:42</c:v>
                </c:pt>
                <c:pt idx="9459">
                  <c:v>13:18:43</c:v>
                </c:pt>
                <c:pt idx="9460">
                  <c:v>13:18:44</c:v>
                </c:pt>
                <c:pt idx="9461">
                  <c:v>13:18:45</c:v>
                </c:pt>
                <c:pt idx="9462">
                  <c:v>13:18:46</c:v>
                </c:pt>
                <c:pt idx="9463">
                  <c:v>13:18:47</c:v>
                </c:pt>
                <c:pt idx="9464">
                  <c:v>13:18:48</c:v>
                </c:pt>
                <c:pt idx="9465">
                  <c:v>13:18:49</c:v>
                </c:pt>
                <c:pt idx="9466">
                  <c:v>13:18:50</c:v>
                </c:pt>
                <c:pt idx="9467">
                  <c:v>13:18:51</c:v>
                </c:pt>
                <c:pt idx="9468">
                  <c:v>13:18:52</c:v>
                </c:pt>
                <c:pt idx="9469">
                  <c:v>13:18:53</c:v>
                </c:pt>
                <c:pt idx="9470">
                  <c:v>13:18:54</c:v>
                </c:pt>
                <c:pt idx="9471">
                  <c:v>13:18:55</c:v>
                </c:pt>
                <c:pt idx="9472">
                  <c:v>13:18:56</c:v>
                </c:pt>
                <c:pt idx="9473">
                  <c:v>13:18:57</c:v>
                </c:pt>
                <c:pt idx="9474">
                  <c:v>13:18:58</c:v>
                </c:pt>
                <c:pt idx="9475">
                  <c:v>13:18:59</c:v>
                </c:pt>
                <c:pt idx="9476">
                  <c:v>13:19:00</c:v>
                </c:pt>
                <c:pt idx="9477">
                  <c:v>13:19:01</c:v>
                </c:pt>
                <c:pt idx="9478">
                  <c:v>13:19:02</c:v>
                </c:pt>
                <c:pt idx="9479">
                  <c:v>13:19:03</c:v>
                </c:pt>
                <c:pt idx="9480">
                  <c:v>13:19:04</c:v>
                </c:pt>
                <c:pt idx="9481">
                  <c:v>13:19:05</c:v>
                </c:pt>
                <c:pt idx="9482">
                  <c:v>13:19:06</c:v>
                </c:pt>
                <c:pt idx="9483">
                  <c:v>13:19:07</c:v>
                </c:pt>
                <c:pt idx="9484">
                  <c:v>13:19:08</c:v>
                </c:pt>
                <c:pt idx="9485">
                  <c:v>13:19:09</c:v>
                </c:pt>
                <c:pt idx="9486">
                  <c:v>13:19:10</c:v>
                </c:pt>
                <c:pt idx="9487">
                  <c:v>13:19:11</c:v>
                </c:pt>
                <c:pt idx="9488">
                  <c:v>13:19:12</c:v>
                </c:pt>
                <c:pt idx="9489">
                  <c:v>13:19:13</c:v>
                </c:pt>
                <c:pt idx="9490">
                  <c:v>13:19:14</c:v>
                </c:pt>
                <c:pt idx="9491">
                  <c:v>13:19:15</c:v>
                </c:pt>
                <c:pt idx="9492">
                  <c:v>13:19:16</c:v>
                </c:pt>
                <c:pt idx="9493">
                  <c:v>13:19:17</c:v>
                </c:pt>
                <c:pt idx="9494">
                  <c:v>13:19:18</c:v>
                </c:pt>
                <c:pt idx="9495">
                  <c:v>13:19:19</c:v>
                </c:pt>
                <c:pt idx="9496">
                  <c:v>13:19:20</c:v>
                </c:pt>
                <c:pt idx="9497">
                  <c:v>13:19:21</c:v>
                </c:pt>
                <c:pt idx="9498">
                  <c:v>13:19:22</c:v>
                </c:pt>
                <c:pt idx="9499">
                  <c:v>13:19:23</c:v>
                </c:pt>
                <c:pt idx="9500">
                  <c:v>13:19:24</c:v>
                </c:pt>
                <c:pt idx="9501">
                  <c:v>13:19:25</c:v>
                </c:pt>
                <c:pt idx="9502">
                  <c:v>13:19:26</c:v>
                </c:pt>
                <c:pt idx="9503">
                  <c:v>13:19:27</c:v>
                </c:pt>
                <c:pt idx="9504">
                  <c:v>13:19:28</c:v>
                </c:pt>
                <c:pt idx="9505">
                  <c:v>13:19:29</c:v>
                </c:pt>
                <c:pt idx="9506">
                  <c:v>13:19:30</c:v>
                </c:pt>
                <c:pt idx="9507">
                  <c:v>13:19:31</c:v>
                </c:pt>
                <c:pt idx="9508">
                  <c:v>13:19:32</c:v>
                </c:pt>
                <c:pt idx="9509">
                  <c:v>13:19:33</c:v>
                </c:pt>
                <c:pt idx="9510">
                  <c:v>13:19:34</c:v>
                </c:pt>
                <c:pt idx="9511">
                  <c:v>13:19:35</c:v>
                </c:pt>
                <c:pt idx="9512">
                  <c:v>13:19:36</c:v>
                </c:pt>
                <c:pt idx="9513">
                  <c:v>13:19:37</c:v>
                </c:pt>
                <c:pt idx="9514">
                  <c:v>13:19:38</c:v>
                </c:pt>
                <c:pt idx="9515">
                  <c:v>13:19:39</c:v>
                </c:pt>
                <c:pt idx="9516">
                  <c:v>13:19:40</c:v>
                </c:pt>
                <c:pt idx="9517">
                  <c:v>13:19:41</c:v>
                </c:pt>
                <c:pt idx="9518">
                  <c:v>13:19:42</c:v>
                </c:pt>
                <c:pt idx="9519">
                  <c:v>13:19:43</c:v>
                </c:pt>
                <c:pt idx="9520">
                  <c:v>13:19:44</c:v>
                </c:pt>
                <c:pt idx="9521">
                  <c:v>13:19:45</c:v>
                </c:pt>
                <c:pt idx="9522">
                  <c:v>13:19:46</c:v>
                </c:pt>
                <c:pt idx="9523">
                  <c:v>13:19:47</c:v>
                </c:pt>
                <c:pt idx="9524">
                  <c:v>13:19:48</c:v>
                </c:pt>
                <c:pt idx="9525">
                  <c:v>13:19:49</c:v>
                </c:pt>
                <c:pt idx="9526">
                  <c:v>13:19:50</c:v>
                </c:pt>
                <c:pt idx="9527">
                  <c:v>13:19:51</c:v>
                </c:pt>
                <c:pt idx="9528">
                  <c:v>13:19:52</c:v>
                </c:pt>
                <c:pt idx="9529">
                  <c:v>13:19:53</c:v>
                </c:pt>
                <c:pt idx="9530">
                  <c:v>13:19:54</c:v>
                </c:pt>
                <c:pt idx="9531">
                  <c:v>13:19:55</c:v>
                </c:pt>
                <c:pt idx="9532">
                  <c:v>13:19:56</c:v>
                </c:pt>
                <c:pt idx="9533">
                  <c:v>13:19:57</c:v>
                </c:pt>
                <c:pt idx="9534">
                  <c:v>13:19:58</c:v>
                </c:pt>
                <c:pt idx="9535">
                  <c:v>13:19:59</c:v>
                </c:pt>
                <c:pt idx="9536">
                  <c:v>13:20:00</c:v>
                </c:pt>
                <c:pt idx="9537">
                  <c:v>13:20:01</c:v>
                </c:pt>
                <c:pt idx="9538">
                  <c:v>13:20:02</c:v>
                </c:pt>
                <c:pt idx="9539">
                  <c:v>13:20:03</c:v>
                </c:pt>
                <c:pt idx="9540">
                  <c:v>13:20:04</c:v>
                </c:pt>
                <c:pt idx="9541">
                  <c:v>13:20:05</c:v>
                </c:pt>
                <c:pt idx="9542">
                  <c:v>13:20:06</c:v>
                </c:pt>
                <c:pt idx="9543">
                  <c:v>13:20:07</c:v>
                </c:pt>
                <c:pt idx="9544">
                  <c:v>13:20:08</c:v>
                </c:pt>
                <c:pt idx="9545">
                  <c:v>13:20:09</c:v>
                </c:pt>
                <c:pt idx="9546">
                  <c:v>13:20:10</c:v>
                </c:pt>
                <c:pt idx="9547">
                  <c:v>13:20:11</c:v>
                </c:pt>
                <c:pt idx="9548">
                  <c:v>13:20:12</c:v>
                </c:pt>
                <c:pt idx="9549">
                  <c:v>13:20:13</c:v>
                </c:pt>
                <c:pt idx="9550">
                  <c:v>13:20:14</c:v>
                </c:pt>
                <c:pt idx="9551">
                  <c:v>13:20:15</c:v>
                </c:pt>
                <c:pt idx="9552">
                  <c:v>13:20:16</c:v>
                </c:pt>
                <c:pt idx="9553">
                  <c:v>13:20:17</c:v>
                </c:pt>
                <c:pt idx="9554">
                  <c:v>13:20:18</c:v>
                </c:pt>
                <c:pt idx="9555">
                  <c:v>13:20:19</c:v>
                </c:pt>
                <c:pt idx="9556">
                  <c:v>13:20:20</c:v>
                </c:pt>
                <c:pt idx="9557">
                  <c:v>13:20:21</c:v>
                </c:pt>
                <c:pt idx="9558">
                  <c:v>13:20:22</c:v>
                </c:pt>
                <c:pt idx="9559">
                  <c:v>13:20:23</c:v>
                </c:pt>
                <c:pt idx="9560">
                  <c:v>13:20:24</c:v>
                </c:pt>
                <c:pt idx="9561">
                  <c:v>13:20:25</c:v>
                </c:pt>
                <c:pt idx="9562">
                  <c:v>13:20:26</c:v>
                </c:pt>
                <c:pt idx="9563">
                  <c:v>13:20:27</c:v>
                </c:pt>
                <c:pt idx="9564">
                  <c:v>13:20:28</c:v>
                </c:pt>
                <c:pt idx="9565">
                  <c:v>13:20:29</c:v>
                </c:pt>
                <c:pt idx="9566">
                  <c:v>13:20:30</c:v>
                </c:pt>
                <c:pt idx="9567">
                  <c:v>13:20:31</c:v>
                </c:pt>
                <c:pt idx="9568">
                  <c:v>13:20:32</c:v>
                </c:pt>
                <c:pt idx="9569">
                  <c:v>13:20:33</c:v>
                </c:pt>
                <c:pt idx="9570">
                  <c:v>13:20:34</c:v>
                </c:pt>
                <c:pt idx="9571">
                  <c:v>13:20:35</c:v>
                </c:pt>
                <c:pt idx="9572">
                  <c:v>13:20:36</c:v>
                </c:pt>
                <c:pt idx="9573">
                  <c:v>13:20:37</c:v>
                </c:pt>
                <c:pt idx="9574">
                  <c:v>13:20:38</c:v>
                </c:pt>
                <c:pt idx="9575">
                  <c:v>13:20:39</c:v>
                </c:pt>
                <c:pt idx="9576">
                  <c:v>13:20:40</c:v>
                </c:pt>
                <c:pt idx="9577">
                  <c:v>13:20:41</c:v>
                </c:pt>
                <c:pt idx="9578">
                  <c:v>13:20:42</c:v>
                </c:pt>
                <c:pt idx="9579">
                  <c:v>13:20:43</c:v>
                </c:pt>
                <c:pt idx="9580">
                  <c:v>13:20:44</c:v>
                </c:pt>
                <c:pt idx="9581">
                  <c:v>13:20:45</c:v>
                </c:pt>
                <c:pt idx="9582">
                  <c:v>13:20:46</c:v>
                </c:pt>
                <c:pt idx="9583">
                  <c:v>13:20:47</c:v>
                </c:pt>
                <c:pt idx="9584">
                  <c:v>13:20:48</c:v>
                </c:pt>
                <c:pt idx="9585">
                  <c:v>13:20:49</c:v>
                </c:pt>
                <c:pt idx="9586">
                  <c:v>13:20:50</c:v>
                </c:pt>
                <c:pt idx="9587">
                  <c:v>13:20:51</c:v>
                </c:pt>
                <c:pt idx="9588">
                  <c:v>13:20:52</c:v>
                </c:pt>
                <c:pt idx="9589">
                  <c:v>13:20:53</c:v>
                </c:pt>
                <c:pt idx="9590">
                  <c:v>13:20:54</c:v>
                </c:pt>
                <c:pt idx="9591">
                  <c:v>13:20:55</c:v>
                </c:pt>
                <c:pt idx="9592">
                  <c:v>13:20:56</c:v>
                </c:pt>
                <c:pt idx="9593">
                  <c:v>13:20:57</c:v>
                </c:pt>
                <c:pt idx="9594">
                  <c:v>13:20:58</c:v>
                </c:pt>
                <c:pt idx="9595">
                  <c:v>13:20:59</c:v>
                </c:pt>
                <c:pt idx="9596">
                  <c:v>13:21:00</c:v>
                </c:pt>
                <c:pt idx="9597">
                  <c:v>13:21:01</c:v>
                </c:pt>
                <c:pt idx="9598">
                  <c:v>13:21:02</c:v>
                </c:pt>
                <c:pt idx="9599">
                  <c:v>13:21:03</c:v>
                </c:pt>
                <c:pt idx="9600">
                  <c:v>13:21:04</c:v>
                </c:pt>
                <c:pt idx="9601">
                  <c:v>13:21:05</c:v>
                </c:pt>
                <c:pt idx="9602">
                  <c:v>13:21:06</c:v>
                </c:pt>
                <c:pt idx="9603">
                  <c:v>13:21:07</c:v>
                </c:pt>
                <c:pt idx="9604">
                  <c:v>13:21:08</c:v>
                </c:pt>
                <c:pt idx="9605">
                  <c:v>13:21:09</c:v>
                </c:pt>
                <c:pt idx="9606">
                  <c:v>13:21:10</c:v>
                </c:pt>
                <c:pt idx="9607">
                  <c:v>13:21:11</c:v>
                </c:pt>
                <c:pt idx="9608">
                  <c:v>13:21:12</c:v>
                </c:pt>
                <c:pt idx="9609">
                  <c:v>13:21:13</c:v>
                </c:pt>
                <c:pt idx="9610">
                  <c:v>13:21:14</c:v>
                </c:pt>
                <c:pt idx="9611">
                  <c:v>13:21:15</c:v>
                </c:pt>
                <c:pt idx="9612">
                  <c:v>13:21:16</c:v>
                </c:pt>
                <c:pt idx="9613">
                  <c:v>13:21:17</c:v>
                </c:pt>
                <c:pt idx="9614">
                  <c:v>13:21:18</c:v>
                </c:pt>
                <c:pt idx="9615">
                  <c:v>13:21:19</c:v>
                </c:pt>
                <c:pt idx="9616">
                  <c:v>13:21:20</c:v>
                </c:pt>
                <c:pt idx="9617">
                  <c:v>13:21:21</c:v>
                </c:pt>
                <c:pt idx="9618">
                  <c:v>13:21:22</c:v>
                </c:pt>
                <c:pt idx="9619">
                  <c:v>13:21:23</c:v>
                </c:pt>
                <c:pt idx="9620">
                  <c:v>13:21:24</c:v>
                </c:pt>
                <c:pt idx="9621">
                  <c:v>13:21:25</c:v>
                </c:pt>
                <c:pt idx="9622">
                  <c:v>13:21:26</c:v>
                </c:pt>
                <c:pt idx="9623">
                  <c:v>13:21:27</c:v>
                </c:pt>
                <c:pt idx="9624">
                  <c:v>13:21:28</c:v>
                </c:pt>
                <c:pt idx="9625">
                  <c:v>13:21:29</c:v>
                </c:pt>
                <c:pt idx="9626">
                  <c:v>13:21:30</c:v>
                </c:pt>
                <c:pt idx="9627">
                  <c:v>13:21:31</c:v>
                </c:pt>
                <c:pt idx="9628">
                  <c:v>13:21:32</c:v>
                </c:pt>
                <c:pt idx="9629">
                  <c:v>13:21:33</c:v>
                </c:pt>
                <c:pt idx="9630">
                  <c:v>13:21:34</c:v>
                </c:pt>
                <c:pt idx="9631">
                  <c:v>13:21:35</c:v>
                </c:pt>
                <c:pt idx="9632">
                  <c:v>13:21:36</c:v>
                </c:pt>
                <c:pt idx="9633">
                  <c:v>13:21:37</c:v>
                </c:pt>
                <c:pt idx="9634">
                  <c:v>13:21:38</c:v>
                </c:pt>
                <c:pt idx="9635">
                  <c:v>13:21:39</c:v>
                </c:pt>
                <c:pt idx="9636">
                  <c:v>13:21:40</c:v>
                </c:pt>
                <c:pt idx="9637">
                  <c:v>13:21:41</c:v>
                </c:pt>
                <c:pt idx="9638">
                  <c:v>13:21:42</c:v>
                </c:pt>
                <c:pt idx="9639">
                  <c:v>13:21:43</c:v>
                </c:pt>
                <c:pt idx="9640">
                  <c:v>13:21:44</c:v>
                </c:pt>
                <c:pt idx="9641">
                  <c:v>13:21:45</c:v>
                </c:pt>
                <c:pt idx="9642">
                  <c:v>13:21:46</c:v>
                </c:pt>
                <c:pt idx="9643">
                  <c:v>13:21:47</c:v>
                </c:pt>
                <c:pt idx="9644">
                  <c:v>13:21:48</c:v>
                </c:pt>
                <c:pt idx="9645">
                  <c:v>13:21:49</c:v>
                </c:pt>
                <c:pt idx="9646">
                  <c:v>13:21:50</c:v>
                </c:pt>
                <c:pt idx="9647">
                  <c:v>13:21:51</c:v>
                </c:pt>
                <c:pt idx="9648">
                  <c:v>13:21:52</c:v>
                </c:pt>
                <c:pt idx="9649">
                  <c:v>13:21:53</c:v>
                </c:pt>
                <c:pt idx="9650">
                  <c:v>13:21:54</c:v>
                </c:pt>
                <c:pt idx="9651">
                  <c:v>13:21:55</c:v>
                </c:pt>
                <c:pt idx="9652">
                  <c:v>13:21:56</c:v>
                </c:pt>
                <c:pt idx="9653">
                  <c:v>13:21:57</c:v>
                </c:pt>
                <c:pt idx="9654">
                  <c:v>13:21:58</c:v>
                </c:pt>
                <c:pt idx="9655">
                  <c:v>13:21:59</c:v>
                </c:pt>
                <c:pt idx="9656">
                  <c:v>13:22:00</c:v>
                </c:pt>
                <c:pt idx="9657">
                  <c:v>13:22:01</c:v>
                </c:pt>
                <c:pt idx="9658">
                  <c:v>13:22:02</c:v>
                </c:pt>
                <c:pt idx="9659">
                  <c:v>13:22:03</c:v>
                </c:pt>
                <c:pt idx="9660">
                  <c:v>13:22:04</c:v>
                </c:pt>
                <c:pt idx="9661">
                  <c:v>13:22:05</c:v>
                </c:pt>
                <c:pt idx="9662">
                  <c:v>13:22:06</c:v>
                </c:pt>
                <c:pt idx="9663">
                  <c:v>13:22:07</c:v>
                </c:pt>
                <c:pt idx="9664">
                  <c:v>13:22:08</c:v>
                </c:pt>
                <c:pt idx="9665">
                  <c:v>13:22:09</c:v>
                </c:pt>
                <c:pt idx="9666">
                  <c:v>13:22:10</c:v>
                </c:pt>
                <c:pt idx="9667">
                  <c:v>13:22:11</c:v>
                </c:pt>
                <c:pt idx="9668">
                  <c:v>13:22:12</c:v>
                </c:pt>
                <c:pt idx="9669">
                  <c:v>13:22:13</c:v>
                </c:pt>
                <c:pt idx="9670">
                  <c:v>13:22:14</c:v>
                </c:pt>
                <c:pt idx="9671">
                  <c:v>13:22:15</c:v>
                </c:pt>
                <c:pt idx="9672">
                  <c:v>13:22:16</c:v>
                </c:pt>
                <c:pt idx="9673">
                  <c:v>13:22:17</c:v>
                </c:pt>
                <c:pt idx="9674">
                  <c:v>13:22:18</c:v>
                </c:pt>
                <c:pt idx="9675">
                  <c:v>13:22:19</c:v>
                </c:pt>
                <c:pt idx="9676">
                  <c:v>13:22:20</c:v>
                </c:pt>
                <c:pt idx="9677">
                  <c:v>13:22:21</c:v>
                </c:pt>
                <c:pt idx="9678">
                  <c:v>13:22:22</c:v>
                </c:pt>
                <c:pt idx="9679">
                  <c:v>13:22:23</c:v>
                </c:pt>
                <c:pt idx="9680">
                  <c:v>13:22:24</c:v>
                </c:pt>
                <c:pt idx="9681">
                  <c:v>13:22:25</c:v>
                </c:pt>
                <c:pt idx="9682">
                  <c:v>13:22:26</c:v>
                </c:pt>
                <c:pt idx="9683">
                  <c:v>13:22:27</c:v>
                </c:pt>
                <c:pt idx="9684">
                  <c:v>13:22:28</c:v>
                </c:pt>
                <c:pt idx="9685">
                  <c:v>13:22:29</c:v>
                </c:pt>
                <c:pt idx="9686">
                  <c:v>13:22:30</c:v>
                </c:pt>
                <c:pt idx="9687">
                  <c:v>13:22:31</c:v>
                </c:pt>
                <c:pt idx="9688">
                  <c:v>13:22:32</c:v>
                </c:pt>
                <c:pt idx="9689">
                  <c:v>13:22:33</c:v>
                </c:pt>
                <c:pt idx="9690">
                  <c:v>13:22:34</c:v>
                </c:pt>
                <c:pt idx="9691">
                  <c:v>13:22:35</c:v>
                </c:pt>
                <c:pt idx="9692">
                  <c:v>13:22:36</c:v>
                </c:pt>
                <c:pt idx="9693">
                  <c:v>13:22:37</c:v>
                </c:pt>
                <c:pt idx="9694">
                  <c:v>13:22:38</c:v>
                </c:pt>
                <c:pt idx="9695">
                  <c:v>13:22:39</c:v>
                </c:pt>
                <c:pt idx="9696">
                  <c:v>13:22:40</c:v>
                </c:pt>
                <c:pt idx="9697">
                  <c:v>13:22:41</c:v>
                </c:pt>
                <c:pt idx="9698">
                  <c:v>13:22:42</c:v>
                </c:pt>
                <c:pt idx="9699">
                  <c:v>13:22:43</c:v>
                </c:pt>
                <c:pt idx="9700">
                  <c:v>13:22:44</c:v>
                </c:pt>
                <c:pt idx="9701">
                  <c:v>13:22:45</c:v>
                </c:pt>
                <c:pt idx="9702">
                  <c:v>13:22:46</c:v>
                </c:pt>
                <c:pt idx="9703">
                  <c:v>13:22:47</c:v>
                </c:pt>
                <c:pt idx="9704">
                  <c:v>13:22:48</c:v>
                </c:pt>
                <c:pt idx="9705">
                  <c:v>13:22:49</c:v>
                </c:pt>
                <c:pt idx="9706">
                  <c:v>13:22:50</c:v>
                </c:pt>
                <c:pt idx="9707">
                  <c:v>13:22:51</c:v>
                </c:pt>
                <c:pt idx="9708">
                  <c:v>13:22:52</c:v>
                </c:pt>
                <c:pt idx="9709">
                  <c:v>13:22:53</c:v>
                </c:pt>
                <c:pt idx="9710">
                  <c:v>13:22:54</c:v>
                </c:pt>
                <c:pt idx="9711">
                  <c:v>13:22:55</c:v>
                </c:pt>
                <c:pt idx="9712">
                  <c:v>13:22:56</c:v>
                </c:pt>
                <c:pt idx="9713">
                  <c:v>13:22:57</c:v>
                </c:pt>
                <c:pt idx="9714">
                  <c:v>13:22:58</c:v>
                </c:pt>
                <c:pt idx="9715">
                  <c:v>13:22:59</c:v>
                </c:pt>
                <c:pt idx="9716">
                  <c:v>13:23:00</c:v>
                </c:pt>
                <c:pt idx="9717">
                  <c:v>13:23:01</c:v>
                </c:pt>
                <c:pt idx="9718">
                  <c:v>13:23:02</c:v>
                </c:pt>
                <c:pt idx="9719">
                  <c:v>13:23:03</c:v>
                </c:pt>
                <c:pt idx="9720">
                  <c:v>13:23:04</c:v>
                </c:pt>
                <c:pt idx="9721">
                  <c:v>13:23:05</c:v>
                </c:pt>
                <c:pt idx="9722">
                  <c:v>13:23:06</c:v>
                </c:pt>
                <c:pt idx="9723">
                  <c:v>13:23:07</c:v>
                </c:pt>
                <c:pt idx="9724">
                  <c:v>13:23:08</c:v>
                </c:pt>
                <c:pt idx="9725">
                  <c:v>13:23:09</c:v>
                </c:pt>
                <c:pt idx="9726">
                  <c:v>13:23:10</c:v>
                </c:pt>
                <c:pt idx="9727">
                  <c:v>13:23:11</c:v>
                </c:pt>
                <c:pt idx="9728">
                  <c:v>13:23:12</c:v>
                </c:pt>
                <c:pt idx="9729">
                  <c:v>13:23:13</c:v>
                </c:pt>
                <c:pt idx="9730">
                  <c:v>13:23:14</c:v>
                </c:pt>
                <c:pt idx="9731">
                  <c:v>13:23:15</c:v>
                </c:pt>
                <c:pt idx="9732">
                  <c:v>13:23:16</c:v>
                </c:pt>
                <c:pt idx="9733">
                  <c:v>13:23:17</c:v>
                </c:pt>
                <c:pt idx="9734">
                  <c:v>13:23:18</c:v>
                </c:pt>
                <c:pt idx="9735">
                  <c:v>13:23:19</c:v>
                </c:pt>
                <c:pt idx="9736">
                  <c:v>13:23:20</c:v>
                </c:pt>
                <c:pt idx="9737">
                  <c:v>13:23:21</c:v>
                </c:pt>
                <c:pt idx="9738">
                  <c:v>13:23:22</c:v>
                </c:pt>
                <c:pt idx="9739">
                  <c:v>13:23:23</c:v>
                </c:pt>
                <c:pt idx="9740">
                  <c:v>13:23:24</c:v>
                </c:pt>
                <c:pt idx="9741">
                  <c:v>13:23:25</c:v>
                </c:pt>
                <c:pt idx="9742">
                  <c:v>13:23:26</c:v>
                </c:pt>
                <c:pt idx="9743">
                  <c:v>13:23:27</c:v>
                </c:pt>
                <c:pt idx="9744">
                  <c:v>13:23:28</c:v>
                </c:pt>
                <c:pt idx="9745">
                  <c:v>13:23:29</c:v>
                </c:pt>
                <c:pt idx="9746">
                  <c:v>13:23:30</c:v>
                </c:pt>
                <c:pt idx="9747">
                  <c:v>13:23:31</c:v>
                </c:pt>
                <c:pt idx="9748">
                  <c:v>13:23:32</c:v>
                </c:pt>
                <c:pt idx="9749">
                  <c:v>13:23:33</c:v>
                </c:pt>
                <c:pt idx="9750">
                  <c:v>13:23:34</c:v>
                </c:pt>
                <c:pt idx="9751">
                  <c:v>13:23:35</c:v>
                </c:pt>
                <c:pt idx="9752">
                  <c:v>13:23:36</c:v>
                </c:pt>
                <c:pt idx="9753">
                  <c:v>13:23:37</c:v>
                </c:pt>
                <c:pt idx="9754">
                  <c:v>13:23:38</c:v>
                </c:pt>
                <c:pt idx="9755">
                  <c:v>13:23:39</c:v>
                </c:pt>
                <c:pt idx="9756">
                  <c:v>13:23:40</c:v>
                </c:pt>
                <c:pt idx="9757">
                  <c:v>13:23:41</c:v>
                </c:pt>
                <c:pt idx="9758">
                  <c:v>13:23:42</c:v>
                </c:pt>
                <c:pt idx="9759">
                  <c:v>13:23:43</c:v>
                </c:pt>
                <c:pt idx="9760">
                  <c:v>13:23:44</c:v>
                </c:pt>
                <c:pt idx="9761">
                  <c:v>13:23:45</c:v>
                </c:pt>
                <c:pt idx="9762">
                  <c:v>13:23:46</c:v>
                </c:pt>
                <c:pt idx="9763">
                  <c:v>13:23:47</c:v>
                </c:pt>
                <c:pt idx="9764">
                  <c:v>13:23:48</c:v>
                </c:pt>
                <c:pt idx="9765">
                  <c:v>13:23:49</c:v>
                </c:pt>
                <c:pt idx="9766">
                  <c:v>13:23:50</c:v>
                </c:pt>
                <c:pt idx="9767">
                  <c:v>13:23:51</c:v>
                </c:pt>
                <c:pt idx="9768">
                  <c:v>13:23:52</c:v>
                </c:pt>
                <c:pt idx="9769">
                  <c:v>13:23:53</c:v>
                </c:pt>
                <c:pt idx="9770">
                  <c:v>13:23:54</c:v>
                </c:pt>
                <c:pt idx="9771">
                  <c:v>13:23:55</c:v>
                </c:pt>
                <c:pt idx="9772">
                  <c:v>13:23:56</c:v>
                </c:pt>
                <c:pt idx="9773">
                  <c:v>13:23:57</c:v>
                </c:pt>
                <c:pt idx="9774">
                  <c:v>13:23:58</c:v>
                </c:pt>
                <c:pt idx="9775">
                  <c:v>13:23:59</c:v>
                </c:pt>
                <c:pt idx="9776">
                  <c:v>13:24:00</c:v>
                </c:pt>
                <c:pt idx="9777">
                  <c:v>13:24:01</c:v>
                </c:pt>
                <c:pt idx="9778">
                  <c:v>13:24:02</c:v>
                </c:pt>
                <c:pt idx="9779">
                  <c:v>13:24:03</c:v>
                </c:pt>
                <c:pt idx="9780">
                  <c:v>13:24:04</c:v>
                </c:pt>
                <c:pt idx="9781">
                  <c:v>13:24:05</c:v>
                </c:pt>
                <c:pt idx="9782">
                  <c:v>13:24:06</c:v>
                </c:pt>
                <c:pt idx="9783">
                  <c:v>13:24:07</c:v>
                </c:pt>
                <c:pt idx="9784">
                  <c:v>13:24:08</c:v>
                </c:pt>
                <c:pt idx="9785">
                  <c:v>13:24:09</c:v>
                </c:pt>
                <c:pt idx="9786">
                  <c:v>13:24:10</c:v>
                </c:pt>
                <c:pt idx="9787">
                  <c:v>13:24:11</c:v>
                </c:pt>
                <c:pt idx="9788">
                  <c:v>13:24:12</c:v>
                </c:pt>
                <c:pt idx="9789">
                  <c:v>13:24:13</c:v>
                </c:pt>
                <c:pt idx="9790">
                  <c:v>13:24:14</c:v>
                </c:pt>
                <c:pt idx="9791">
                  <c:v>13:24:15</c:v>
                </c:pt>
                <c:pt idx="9792">
                  <c:v>13:24:16</c:v>
                </c:pt>
                <c:pt idx="9793">
                  <c:v>13:24:17</c:v>
                </c:pt>
                <c:pt idx="9794">
                  <c:v>13:24:18</c:v>
                </c:pt>
                <c:pt idx="9795">
                  <c:v>13:24:19</c:v>
                </c:pt>
                <c:pt idx="9796">
                  <c:v>13:24:20</c:v>
                </c:pt>
                <c:pt idx="9797">
                  <c:v>13:24:21</c:v>
                </c:pt>
                <c:pt idx="9798">
                  <c:v>13:24:22</c:v>
                </c:pt>
                <c:pt idx="9799">
                  <c:v>13:24:23</c:v>
                </c:pt>
                <c:pt idx="9800">
                  <c:v>13:24:24</c:v>
                </c:pt>
                <c:pt idx="9801">
                  <c:v>13:24:25</c:v>
                </c:pt>
                <c:pt idx="9802">
                  <c:v>13:24:26</c:v>
                </c:pt>
                <c:pt idx="9803">
                  <c:v>13:24:27</c:v>
                </c:pt>
                <c:pt idx="9804">
                  <c:v>13:24:28</c:v>
                </c:pt>
                <c:pt idx="9805">
                  <c:v>13:24:29</c:v>
                </c:pt>
                <c:pt idx="9806">
                  <c:v>13:24:30</c:v>
                </c:pt>
                <c:pt idx="9807">
                  <c:v>13:24:31</c:v>
                </c:pt>
                <c:pt idx="9808">
                  <c:v>13:24:32</c:v>
                </c:pt>
                <c:pt idx="9809">
                  <c:v>13:24:33</c:v>
                </c:pt>
                <c:pt idx="9810">
                  <c:v>13:24:34</c:v>
                </c:pt>
                <c:pt idx="9811">
                  <c:v>13:24:35</c:v>
                </c:pt>
                <c:pt idx="9812">
                  <c:v>13:24:36</c:v>
                </c:pt>
                <c:pt idx="9813">
                  <c:v>13:24:37</c:v>
                </c:pt>
                <c:pt idx="9814">
                  <c:v>13:24:38</c:v>
                </c:pt>
                <c:pt idx="9815">
                  <c:v>13:24:39</c:v>
                </c:pt>
                <c:pt idx="9816">
                  <c:v>13:24:40</c:v>
                </c:pt>
                <c:pt idx="9817">
                  <c:v>13:24:41</c:v>
                </c:pt>
                <c:pt idx="9818">
                  <c:v>13:24:42</c:v>
                </c:pt>
                <c:pt idx="9819">
                  <c:v>13:24:43</c:v>
                </c:pt>
                <c:pt idx="9820">
                  <c:v>13:24:44</c:v>
                </c:pt>
                <c:pt idx="9821">
                  <c:v>13:24:45</c:v>
                </c:pt>
                <c:pt idx="9822">
                  <c:v>13:24:46</c:v>
                </c:pt>
                <c:pt idx="9823">
                  <c:v>13:24:47</c:v>
                </c:pt>
                <c:pt idx="9824">
                  <c:v>13:24:48</c:v>
                </c:pt>
                <c:pt idx="9825">
                  <c:v>13:24:49</c:v>
                </c:pt>
                <c:pt idx="9826">
                  <c:v>13:24:50</c:v>
                </c:pt>
                <c:pt idx="9827">
                  <c:v>13:24:51</c:v>
                </c:pt>
                <c:pt idx="9828">
                  <c:v>13:24:52</c:v>
                </c:pt>
                <c:pt idx="9829">
                  <c:v>13:24:53</c:v>
                </c:pt>
                <c:pt idx="9830">
                  <c:v>13:24:54</c:v>
                </c:pt>
                <c:pt idx="9831">
                  <c:v>13:24:55</c:v>
                </c:pt>
                <c:pt idx="9832">
                  <c:v>13:24:56</c:v>
                </c:pt>
                <c:pt idx="9833">
                  <c:v>13:24:57</c:v>
                </c:pt>
                <c:pt idx="9834">
                  <c:v>13:24:58</c:v>
                </c:pt>
                <c:pt idx="9835">
                  <c:v>13:24:59</c:v>
                </c:pt>
                <c:pt idx="9836">
                  <c:v>13:25:00</c:v>
                </c:pt>
                <c:pt idx="9837">
                  <c:v>13:25:01</c:v>
                </c:pt>
                <c:pt idx="9838">
                  <c:v>13:25:02</c:v>
                </c:pt>
                <c:pt idx="9839">
                  <c:v>13:25:03</c:v>
                </c:pt>
                <c:pt idx="9840">
                  <c:v>13:25:04</c:v>
                </c:pt>
                <c:pt idx="9841">
                  <c:v>13:25:05</c:v>
                </c:pt>
                <c:pt idx="9842">
                  <c:v>13:25:06</c:v>
                </c:pt>
                <c:pt idx="9843">
                  <c:v>13:25:07</c:v>
                </c:pt>
                <c:pt idx="9844">
                  <c:v>13:25:08</c:v>
                </c:pt>
                <c:pt idx="9845">
                  <c:v>13:25:09</c:v>
                </c:pt>
                <c:pt idx="9846">
                  <c:v>13:25:10</c:v>
                </c:pt>
                <c:pt idx="9847">
                  <c:v>13:25:11</c:v>
                </c:pt>
                <c:pt idx="9848">
                  <c:v>13:25:12</c:v>
                </c:pt>
                <c:pt idx="9849">
                  <c:v>13:25:13</c:v>
                </c:pt>
                <c:pt idx="9850">
                  <c:v>13:25:14</c:v>
                </c:pt>
                <c:pt idx="9851">
                  <c:v>13:25:15</c:v>
                </c:pt>
                <c:pt idx="9852">
                  <c:v>13:25:16</c:v>
                </c:pt>
                <c:pt idx="9853">
                  <c:v>13:25:17</c:v>
                </c:pt>
                <c:pt idx="9854">
                  <c:v>13:25:18</c:v>
                </c:pt>
                <c:pt idx="9855">
                  <c:v>13:25:19</c:v>
                </c:pt>
                <c:pt idx="9856">
                  <c:v>13:25:20</c:v>
                </c:pt>
                <c:pt idx="9857">
                  <c:v>13:25:21</c:v>
                </c:pt>
                <c:pt idx="9858">
                  <c:v>13:25:22</c:v>
                </c:pt>
                <c:pt idx="9859">
                  <c:v>13:25:23</c:v>
                </c:pt>
                <c:pt idx="9860">
                  <c:v>13:25:24</c:v>
                </c:pt>
                <c:pt idx="9861">
                  <c:v>13:25:25</c:v>
                </c:pt>
                <c:pt idx="9862">
                  <c:v>13:25:26</c:v>
                </c:pt>
                <c:pt idx="9863">
                  <c:v>13:25:27</c:v>
                </c:pt>
                <c:pt idx="9864">
                  <c:v>13:25:28</c:v>
                </c:pt>
                <c:pt idx="9865">
                  <c:v>13:25:29</c:v>
                </c:pt>
                <c:pt idx="9866">
                  <c:v>13:25:30</c:v>
                </c:pt>
                <c:pt idx="9867">
                  <c:v>13:25:31</c:v>
                </c:pt>
                <c:pt idx="9868">
                  <c:v>13:25:32</c:v>
                </c:pt>
                <c:pt idx="9869">
                  <c:v>13:25:33</c:v>
                </c:pt>
                <c:pt idx="9870">
                  <c:v>13:25:34</c:v>
                </c:pt>
                <c:pt idx="9871">
                  <c:v>13:25:35</c:v>
                </c:pt>
                <c:pt idx="9872">
                  <c:v>13:25:36</c:v>
                </c:pt>
                <c:pt idx="9873">
                  <c:v>13:25:37</c:v>
                </c:pt>
                <c:pt idx="9874">
                  <c:v>13:25:38</c:v>
                </c:pt>
                <c:pt idx="9875">
                  <c:v>13:25:39</c:v>
                </c:pt>
                <c:pt idx="9876">
                  <c:v>13:25:40</c:v>
                </c:pt>
                <c:pt idx="9877">
                  <c:v>13:25:41</c:v>
                </c:pt>
                <c:pt idx="9878">
                  <c:v>13:25:42</c:v>
                </c:pt>
                <c:pt idx="9879">
                  <c:v>13:25:43</c:v>
                </c:pt>
                <c:pt idx="9880">
                  <c:v>13:25:44</c:v>
                </c:pt>
                <c:pt idx="9881">
                  <c:v>13:25:45</c:v>
                </c:pt>
                <c:pt idx="9882">
                  <c:v>13:25:46</c:v>
                </c:pt>
                <c:pt idx="9883">
                  <c:v>13:25:47</c:v>
                </c:pt>
                <c:pt idx="9884">
                  <c:v>13:25:48</c:v>
                </c:pt>
                <c:pt idx="9885">
                  <c:v>13:25:49</c:v>
                </c:pt>
                <c:pt idx="9886">
                  <c:v>13:25:50</c:v>
                </c:pt>
                <c:pt idx="9887">
                  <c:v>13:25:51</c:v>
                </c:pt>
                <c:pt idx="9888">
                  <c:v>13:25:52</c:v>
                </c:pt>
                <c:pt idx="9889">
                  <c:v>13:25:53</c:v>
                </c:pt>
                <c:pt idx="9890">
                  <c:v>13:25:54</c:v>
                </c:pt>
                <c:pt idx="9891">
                  <c:v>13:25:55</c:v>
                </c:pt>
                <c:pt idx="9892">
                  <c:v>13:25:56</c:v>
                </c:pt>
                <c:pt idx="9893">
                  <c:v>13:25:57</c:v>
                </c:pt>
                <c:pt idx="9894">
                  <c:v>13:25:58</c:v>
                </c:pt>
                <c:pt idx="9895">
                  <c:v>13:25:59</c:v>
                </c:pt>
                <c:pt idx="9896">
                  <c:v>13:26:00</c:v>
                </c:pt>
                <c:pt idx="9897">
                  <c:v>13:26:01</c:v>
                </c:pt>
                <c:pt idx="9898">
                  <c:v>13:26:02</c:v>
                </c:pt>
                <c:pt idx="9899">
                  <c:v>13:26:03</c:v>
                </c:pt>
                <c:pt idx="9900">
                  <c:v>13:26:04</c:v>
                </c:pt>
                <c:pt idx="9901">
                  <c:v>13:26:05</c:v>
                </c:pt>
                <c:pt idx="9902">
                  <c:v>13:26:06</c:v>
                </c:pt>
                <c:pt idx="9903">
                  <c:v>13:26:07</c:v>
                </c:pt>
                <c:pt idx="9904">
                  <c:v>13:26:08</c:v>
                </c:pt>
                <c:pt idx="9905">
                  <c:v>13:26:09</c:v>
                </c:pt>
                <c:pt idx="9906">
                  <c:v>13:26:10</c:v>
                </c:pt>
                <c:pt idx="9907">
                  <c:v>13:26:11</c:v>
                </c:pt>
                <c:pt idx="9908">
                  <c:v>13:26:12</c:v>
                </c:pt>
                <c:pt idx="9909">
                  <c:v>13:26:13</c:v>
                </c:pt>
                <c:pt idx="9910">
                  <c:v>13:26:14</c:v>
                </c:pt>
                <c:pt idx="9911">
                  <c:v>13:26:15</c:v>
                </c:pt>
                <c:pt idx="9912">
                  <c:v>13:26:16</c:v>
                </c:pt>
                <c:pt idx="9913">
                  <c:v>13:26:17</c:v>
                </c:pt>
                <c:pt idx="9914">
                  <c:v>13:26:18</c:v>
                </c:pt>
                <c:pt idx="9915">
                  <c:v>13:26:19</c:v>
                </c:pt>
                <c:pt idx="9916">
                  <c:v>13:26:20</c:v>
                </c:pt>
                <c:pt idx="9917">
                  <c:v>13:26:21</c:v>
                </c:pt>
                <c:pt idx="9918">
                  <c:v>13:26:22</c:v>
                </c:pt>
                <c:pt idx="9919">
                  <c:v>13:26:23</c:v>
                </c:pt>
                <c:pt idx="9920">
                  <c:v>13:26:24</c:v>
                </c:pt>
                <c:pt idx="9921">
                  <c:v>13:26:25</c:v>
                </c:pt>
                <c:pt idx="9922">
                  <c:v>13:26:26</c:v>
                </c:pt>
                <c:pt idx="9923">
                  <c:v>13:26:27</c:v>
                </c:pt>
                <c:pt idx="9924">
                  <c:v>13:26:28</c:v>
                </c:pt>
                <c:pt idx="9925">
                  <c:v>13:26:29</c:v>
                </c:pt>
                <c:pt idx="9926">
                  <c:v>13:26:30</c:v>
                </c:pt>
                <c:pt idx="9927">
                  <c:v>13:26:31</c:v>
                </c:pt>
                <c:pt idx="9928">
                  <c:v>13:26:32</c:v>
                </c:pt>
                <c:pt idx="9929">
                  <c:v>13:26:33</c:v>
                </c:pt>
                <c:pt idx="9930">
                  <c:v>13:26:34</c:v>
                </c:pt>
                <c:pt idx="9931">
                  <c:v>13:26:35</c:v>
                </c:pt>
                <c:pt idx="9932">
                  <c:v>13:26:36</c:v>
                </c:pt>
                <c:pt idx="9933">
                  <c:v>13:26:37</c:v>
                </c:pt>
                <c:pt idx="9934">
                  <c:v>13:26:38</c:v>
                </c:pt>
                <c:pt idx="9935">
                  <c:v>13:26:39</c:v>
                </c:pt>
                <c:pt idx="9936">
                  <c:v>13:26:40</c:v>
                </c:pt>
                <c:pt idx="9937">
                  <c:v>13:26:41</c:v>
                </c:pt>
                <c:pt idx="9938">
                  <c:v>13:26:42</c:v>
                </c:pt>
                <c:pt idx="9939">
                  <c:v>13:26:43</c:v>
                </c:pt>
                <c:pt idx="9940">
                  <c:v>13:26:44</c:v>
                </c:pt>
                <c:pt idx="9941">
                  <c:v>13:26:45</c:v>
                </c:pt>
                <c:pt idx="9942">
                  <c:v>13:26:46</c:v>
                </c:pt>
                <c:pt idx="9943">
                  <c:v>13:26:47</c:v>
                </c:pt>
                <c:pt idx="9944">
                  <c:v>13:26:48</c:v>
                </c:pt>
                <c:pt idx="9945">
                  <c:v>13:26:49</c:v>
                </c:pt>
                <c:pt idx="9946">
                  <c:v>13:26:50</c:v>
                </c:pt>
                <c:pt idx="9947">
                  <c:v>13:26:51</c:v>
                </c:pt>
                <c:pt idx="9948">
                  <c:v>13:26:52</c:v>
                </c:pt>
                <c:pt idx="9949">
                  <c:v>13:26:53</c:v>
                </c:pt>
                <c:pt idx="9950">
                  <c:v>13:26:54</c:v>
                </c:pt>
                <c:pt idx="9951">
                  <c:v>13:26:55</c:v>
                </c:pt>
                <c:pt idx="9952">
                  <c:v>13:26:56</c:v>
                </c:pt>
                <c:pt idx="9953">
                  <c:v>13:26:57</c:v>
                </c:pt>
                <c:pt idx="9954">
                  <c:v>13:26:58</c:v>
                </c:pt>
                <c:pt idx="9955">
                  <c:v>13:26:59</c:v>
                </c:pt>
                <c:pt idx="9956">
                  <c:v>13:27:00</c:v>
                </c:pt>
                <c:pt idx="9957">
                  <c:v>13:27:01</c:v>
                </c:pt>
                <c:pt idx="9958">
                  <c:v>13:27:02</c:v>
                </c:pt>
                <c:pt idx="9959">
                  <c:v>13:27:03</c:v>
                </c:pt>
                <c:pt idx="9960">
                  <c:v>13:27:04</c:v>
                </c:pt>
                <c:pt idx="9961">
                  <c:v>13:27:05</c:v>
                </c:pt>
                <c:pt idx="9962">
                  <c:v>13:27:06</c:v>
                </c:pt>
                <c:pt idx="9963">
                  <c:v>13:27:07</c:v>
                </c:pt>
                <c:pt idx="9964">
                  <c:v>13:27:08</c:v>
                </c:pt>
                <c:pt idx="9965">
                  <c:v>13:27:09</c:v>
                </c:pt>
                <c:pt idx="9966">
                  <c:v>13:27:10</c:v>
                </c:pt>
                <c:pt idx="9967">
                  <c:v>13:27:11</c:v>
                </c:pt>
                <c:pt idx="9968">
                  <c:v>13:27:12</c:v>
                </c:pt>
                <c:pt idx="9969">
                  <c:v>13:27:13</c:v>
                </c:pt>
                <c:pt idx="9970">
                  <c:v>13:27:14</c:v>
                </c:pt>
                <c:pt idx="9971">
                  <c:v>13:27:15</c:v>
                </c:pt>
                <c:pt idx="9972">
                  <c:v>13:27:16</c:v>
                </c:pt>
                <c:pt idx="9973">
                  <c:v>13:27:17</c:v>
                </c:pt>
                <c:pt idx="9974">
                  <c:v>13:27:18</c:v>
                </c:pt>
                <c:pt idx="9975">
                  <c:v>13:27:19</c:v>
                </c:pt>
                <c:pt idx="9976">
                  <c:v>13:27:20</c:v>
                </c:pt>
                <c:pt idx="9977">
                  <c:v>13:27:21</c:v>
                </c:pt>
                <c:pt idx="9978">
                  <c:v>13:27:22</c:v>
                </c:pt>
                <c:pt idx="9979">
                  <c:v>13:27:23</c:v>
                </c:pt>
                <c:pt idx="9980">
                  <c:v>13:27:24</c:v>
                </c:pt>
                <c:pt idx="9981">
                  <c:v>13:27:25</c:v>
                </c:pt>
                <c:pt idx="9982">
                  <c:v>13:27:26</c:v>
                </c:pt>
                <c:pt idx="9983">
                  <c:v>13:27:27</c:v>
                </c:pt>
                <c:pt idx="9984">
                  <c:v>13:27:28</c:v>
                </c:pt>
                <c:pt idx="9985">
                  <c:v>13:27:29</c:v>
                </c:pt>
                <c:pt idx="9986">
                  <c:v>13:27:30</c:v>
                </c:pt>
                <c:pt idx="9987">
                  <c:v>13:27:31</c:v>
                </c:pt>
                <c:pt idx="9988">
                  <c:v>13:27:32</c:v>
                </c:pt>
                <c:pt idx="9989">
                  <c:v>13:27:33</c:v>
                </c:pt>
                <c:pt idx="9990">
                  <c:v>13:27:34</c:v>
                </c:pt>
                <c:pt idx="9991">
                  <c:v>13:27:35</c:v>
                </c:pt>
                <c:pt idx="9992">
                  <c:v>13:27:36</c:v>
                </c:pt>
                <c:pt idx="9993">
                  <c:v>13:27:37</c:v>
                </c:pt>
                <c:pt idx="9994">
                  <c:v>13:27:38</c:v>
                </c:pt>
                <c:pt idx="9995">
                  <c:v>13:27:39</c:v>
                </c:pt>
                <c:pt idx="9996">
                  <c:v>13:27:40</c:v>
                </c:pt>
                <c:pt idx="9997">
                  <c:v>13:27:41</c:v>
                </c:pt>
                <c:pt idx="9998">
                  <c:v>13:27:42</c:v>
                </c:pt>
                <c:pt idx="9999">
                  <c:v>13:27:43</c:v>
                </c:pt>
                <c:pt idx="10000">
                  <c:v>13:27:44</c:v>
                </c:pt>
                <c:pt idx="10001">
                  <c:v>13:27:45</c:v>
                </c:pt>
                <c:pt idx="10002">
                  <c:v>13:27:46</c:v>
                </c:pt>
                <c:pt idx="10003">
                  <c:v>13:27:47</c:v>
                </c:pt>
                <c:pt idx="10004">
                  <c:v>13:27:48</c:v>
                </c:pt>
                <c:pt idx="10005">
                  <c:v>13:27:49</c:v>
                </c:pt>
                <c:pt idx="10006">
                  <c:v>13:27:50</c:v>
                </c:pt>
                <c:pt idx="10007">
                  <c:v>13:27:51</c:v>
                </c:pt>
                <c:pt idx="10008">
                  <c:v>13:27:52</c:v>
                </c:pt>
                <c:pt idx="10009">
                  <c:v>13:27:53</c:v>
                </c:pt>
                <c:pt idx="10010">
                  <c:v>13:27:54</c:v>
                </c:pt>
                <c:pt idx="10011">
                  <c:v>13:27:55</c:v>
                </c:pt>
                <c:pt idx="10012">
                  <c:v>13:27:56</c:v>
                </c:pt>
                <c:pt idx="10013">
                  <c:v>13:27:57</c:v>
                </c:pt>
                <c:pt idx="10014">
                  <c:v>13:27:58</c:v>
                </c:pt>
                <c:pt idx="10015">
                  <c:v>13:27:59</c:v>
                </c:pt>
                <c:pt idx="10016">
                  <c:v>13:28:00</c:v>
                </c:pt>
                <c:pt idx="10017">
                  <c:v>13:28:01</c:v>
                </c:pt>
                <c:pt idx="10018">
                  <c:v>13:28:02</c:v>
                </c:pt>
                <c:pt idx="10019">
                  <c:v>13:28:03</c:v>
                </c:pt>
                <c:pt idx="10020">
                  <c:v>13:28:04</c:v>
                </c:pt>
                <c:pt idx="10021">
                  <c:v>13:28:05</c:v>
                </c:pt>
                <c:pt idx="10022">
                  <c:v>13:28:06</c:v>
                </c:pt>
                <c:pt idx="10023">
                  <c:v>13:28:07</c:v>
                </c:pt>
                <c:pt idx="10024">
                  <c:v>13:28:08</c:v>
                </c:pt>
                <c:pt idx="10025">
                  <c:v>13:28:09</c:v>
                </c:pt>
                <c:pt idx="10026">
                  <c:v>13:28:10</c:v>
                </c:pt>
                <c:pt idx="10027">
                  <c:v>13:28:11</c:v>
                </c:pt>
                <c:pt idx="10028">
                  <c:v>13:28:12</c:v>
                </c:pt>
                <c:pt idx="10029">
                  <c:v>13:28:13</c:v>
                </c:pt>
                <c:pt idx="10030">
                  <c:v>13:28:14</c:v>
                </c:pt>
                <c:pt idx="10031">
                  <c:v>13:28:15</c:v>
                </c:pt>
                <c:pt idx="10032">
                  <c:v>13:28:16</c:v>
                </c:pt>
                <c:pt idx="10033">
                  <c:v>13:28:17</c:v>
                </c:pt>
                <c:pt idx="10034">
                  <c:v>13:28:18</c:v>
                </c:pt>
                <c:pt idx="10035">
                  <c:v>13:28:19</c:v>
                </c:pt>
                <c:pt idx="10036">
                  <c:v>13:28:20</c:v>
                </c:pt>
                <c:pt idx="10037">
                  <c:v>13:28:21</c:v>
                </c:pt>
                <c:pt idx="10038">
                  <c:v>13:28:22</c:v>
                </c:pt>
                <c:pt idx="10039">
                  <c:v>13:28:23</c:v>
                </c:pt>
                <c:pt idx="10040">
                  <c:v>13:28:24</c:v>
                </c:pt>
                <c:pt idx="10041">
                  <c:v>13:28:25</c:v>
                </c:pt>
                <c:pt idx="10042">
                  <c:v>13:28:26</c:v>
                </c:pt>
                <c:pt idx="10043">
                  <c:v>13:28:27</c:v>
                </c:pt>
                <c:pt idx="10044">
                  <c:v>13:28:28</c:v>
                </c:pt>
                <c:pt idx="10045">
                  <c:v>13:28:29</c:v>
                </c:pt>
                <c:pt idx="10046">
                  <c:v>13:28:30</c:v>
                </c:pt>
                <c:pt idx="10047">
                  <c:v>13:28:31</c:v>
                </c:pt>
                <c:pt idx="10048">
                  <c:v>13:28:32</c:v>
                </c:pt>
                <c:pt idx="10049">
                  <c:v>13:28:33</c:v>
                </c:pt>
                <c:pt idx="10050">
                  <c:v>13:28:34</c:v>
                </c:pt>
                <c:pt idx="10051">
                  <c:v>13:28:35</c:v>
                </c:pt>
                <c:pt idx="10052">
                  <c:v>13:28:36</c:v>
                </c:pt>
                <c:pt idx="10053">
                  <c:v>13:28:37</c:v>
                </c:pt>
                <c:pt idx="10054">
                  <c:v>13:28:38</c:v>
                </c:pt>
                <c:pt idx="10055">
                  <c:v>13:28:39</c:v>
                </c:pt>
                <c:pt idx="10056">
                  <c:v>13:28:40</c:v>
                </c:pt>
                <c:pt idx="10057">
                  <c:v>13:28:41</c:v>
                </c:pt>
                <c:pt idx="10058">
                  <c:v>13:28:42</c:v>
                </c:pt>
                <c:pt idx="10059">
                  <c:v>13:28:43</c:v>
                </c:pt>
                <c:pt idx="10060">
                  <c:v>13:28:44</c:v>
                </c:pt>
                <c:pt idx="10061">
                  <c:v>13:28:45</c:v>
                </c:pt>
                <c:pt idx="10062">
                  <c:v>13:28:46</c:v>
                </c:pt>
                <c:pt idx="10063">
                  <c:v>13:28:47</c:v>
                </c:pt>
                <c:pt idx="10064">
                  <c:v>13:28:48</c:v>
                </c:pt>
                <c:pt idx="10065">
                  <c:v>13:28:49</c:v>
                </c:pt>
                <c:pt idx="10066">
                  <c:v>13:28:50</c:v>
                </c:pt>
                <c:pt idx="10067">
                  <c:v>13:28:51</c:v>
                </c:pt>
                <c:pt idx="10068">
                  <c:v>13:28:52</c:v>
                </c:pt>
                <c:pt idx="10069">
                  <c:v>13:28:53</c:v>
                </c:pt>
                <c:pt idx="10070">
                  <c:v>13:28:54</c:v>
                </c:pt>
                <c:pt idx="10071">
                  <c:v>13:28:55</c:v>
                </c:pt>
                <c:pt idx="10072">
                  <c:v>13:28:56</c:v>
                </c:pt>
                <c:pt idx="10073">
                  <c:v>13:28:57</c:v>
                </c:pt>
                <c:pt idx="10074">
                  <c:v>13:28:58</c:v>
                </c:pt>
                <c:pt idx="10075">
                  <c:v>13:28:59</c:v>
                </c:pt>
                <c:pt idx="10076">
                  <c:v>13:29:00</c:v>
                </c:pt>
                <c:pt idx="10077">
                  <c:v>13:29:01</c:v>
                </c:pt>
                <c:pt idx="10078">
                  <c:v>13:29:02</c:v>
                </c:pt>
                <c:pt idx="10079">
                  <c:v>13:29:03</c:v>
                </c:pt>
                <c:pt idx="10080">
                  <c:v>13:29:04</c:v>
                </c:pt>
                <c:pt idx="10081">
                  <c:v>13:29:05</c:v>
                </c:pt>
                <c:pt idx="10082">
                  <c:v>13:29:06</c:v>
                </c:pt>
                <c:pt idx="10083">
                  <c:v>13:29:07</c:v>
                </c:pt>
                <c:pt idx="10084">
                  <c:v>13:29:08</c:v>
                </c:pt>
                <c:pt idx="10085">
                  <c:v>13:29:09</c:v>
                </c:pt>
                <c:pt idx="10086">
                  <c:v>13:29:10</c:v>
                </c:pt>
                <c:pt idx="10087">
                  <c:v>13:29:11</c:v>
                </c:pt>
                <c:pt idx="10088">
                  <c:v>13:29:12</c:v>
                </c:pt>
                <c:pt idx="10089">
                  <c:v>13:29:13</c:v>
                </c:pt>
                <c:pt idx="10090">
                  <c:v>13:29:14</c:v>
                </c:pt>
                <c:pt idx="10091">
                  <c:v>13:29:15</c:v>
                </c:pt>
                <c:pt idx="10092">
                  <c:v>13:29:16</c:v>
                </c:pt>
                <c:pt idx="10093">
                  <c:v>13:29:17</c:v>
                </c:pt>
                <c:pt idx="10094">
                  <c:v>13:29:18</c:v>
                </c:pt>
                <c:pt idx="10095">
                  <c:v>13:29:19</c:v>
                </c:pt>
                <c:pt idx="10096">
                  <c:v>13:29:20</c:v>
                </c:pt>
                <c:pt idx="10097">
                  <c:v>13:29:21</c:v>
                </c:pt>
                <c:pt idx="10098">
                  <c:v>13:29:22</c:v>
                </c:pt>
                <c:pt idx="10099">
                  <c:v>13:29:23</c:v>
                </c:pt>
                <c:pt idx="10100">
                  <c:v>13:29:24</c:v>
                </c:pt>
                <c:pt idx="10101">
                  <c:v>13:29:25</c:v>
                </c:pt>
                <c:pt idx="10102">
                  <c:v>13:29:26</c:v>
                </c:pt>
                <c:pt idx="10103">
                  <c:v>13:29:27</c:v>
                </c:pt>
                <c:pt idx="10104">
                  <c:v>13:29:28</c:v>
                </c:pt>
                <c:pt idx="10105">
                  <c:v>13:29:29</c:v>
                </c:pt>
                <c:pt idx="10106">
                  <c:v>13:29:30</c:v>
                </c:pt>
                <c:pt idx="10107">
                  <c:v>13:29:31</c:v>
                </c:pt>
                <c:pt idx="10108">
                  <c:v>13:29:32</c:v>
                </c:pt>
                <c:pt idx="10109">
                  <c:v>13:29:33</c:v>
                </c:pt>
                <c:pt idx="10110">
                  <c:v>13:29:34</c:v>
                </c:pt>
                <c:pt idx="10111">
                  <c:v>13:29:35</c:v>
                </c:pt>
                <c:pt idx="10112">
                  <c:v>13:29:36</c:v>
                </c:pt>
                <c:pt idx="10113">
                  <c:v>13:29:37</c:v>
                </c:pt>
                <c:pt idx="10114">
                  <c:v>13:29:38</c:v>
                </c:pt>
                <c:pt idx="10115">
                  <c:v>13:29:39</c:v>
                </c:pt>
                <c:pt idx="10116">
                  <c:v>13:29:40</c:v>
                </c:pt>
                <c:pt idx="10117">
                  <c:v>13:29:41</c:v>
                </c:pt>
                <c:pt idx="10118">
                  <c:v>13:29:42</c:v>
                </c:pt>
                <c:pt idx="10119">
                  <c:v>13:29:43</c:v>
                </c:pt>
                <c:pt idx="10120">
                  <c:v>13:29:44</c:v>
                </c:pt>
                <c:pt idx="10121">
                  <c:v>13:29:45</c:v>
                </c:pt>
                <c:pt idx="10122">
                  <c:v>13:29:46</c:v>
                </c:pt>
                <c:pt idx="10123">
                  <c:v>13:29:47</c:v>
                </c:pt>
                <c:pt idx="10124">
                  <c:v>13:29:48</c:v>
                </c:pt>
                <c:pt idx="10125">
                  <c:v>13:29:49</c:v>
                </c:pt>
                <c:pt idx="10126">
                  <c:v>13:29:50</c:v>
                </c:pt>
                <c:pt idx="10127">
                  <c:v>13:29:51</c:v>
                </c:pt>
                <c:pt idx="10128">
                  <c:v>13:29:52</c:v>
                </c:pt>
                <c:pt idx="10129">
                  <c:v>13:29:53</c:v>
                </c:pt>
                <c:pt idx="10130">
                  <c:v>13:29:54</c:v>
                </c:pt>
                <c:pt idx="10131">
                  <c:v>13:29:55</c:v>
                </c:pt>
                <c:pt idx="10132">
                  <c:v>13:29:56</c:v>
                </c:pt>
                <c:pt idx="10133">
                  <c:v>13:29:57</c:v>
                </c:pt>
                <c:pt idx="10134">
                  <c:v>13:29:58</c:v>
                </c:pt>
                <c:pt idx="10135">
                  <c:v>13:29:59</c:v>
                </c:pt>
                <c:pt idx="10136">
                  <c:v>13:30:00</c:v>
                </c:pt>
                <c:pt idx="10137">
                  <c:v>13:30:01</c:v>
                </c:pt>
                <c:pt idx="10138">
                  <c:v>13:30:02</c:v>
                </c:pt>
                <c:pt idx="10139">
                  <c:v>13:30:03</c:v>
                </c:pt>
                <c:pt idx="10140">
                  <c:v>13:30:04</c:v>
                </c:pt>
                <c:pt idx="10141">
                  <c:v>13:30:05</c:v>
                </c:pt>
                <c:pt idx="10142">
                  <c:v>13:30:06</c:v>
                </c:pt>
                <c:pt idx="10143">
                  <c:v>13:30:07</c:v>
                </c:pt>
                <c:pt idx="10144">
                  <c:v>13:30:08</c:v>
                </c:pt>
                <c:pt idx="10145">
                  <c:v>13:30:09</c:v>
                </c:pt>
                <c:pt idx="10146">
                  <c:v>13:30:10</c:v>
                </c:pt>
                <c:pt idx="10147">
                  <c:v>13:30:11</c:v>
                </c:pt>
                <c:pt idx="10148">
                  <c:v>13:30:12</c:v>
                </c:pt>
                <c:pt idx="10149">
                  <c:v>13:30:13</c:v>
                </c:pt>
                <c:pt idx="10150">
                  <c:v>13:30:14</c:v>
                </c:pt>
                <c:pt idx="10151">
                  <c:v>13:30:15</c:v>
                </c:pt>
                <c:pt idx="10152">
                  <c:v>13:30:16</c:v>
                </c:pt>
                <c:pt idx="10153">
                  <c:v>13:30:17</c:v>
                </c:pt>
                <c:pt idx="10154">
                  <c:v>13:30:18</c:v>
                </c:pt>
                <c:pt idx="10155">
                  <c:v>13:30:19</c:v>
                </c:pt>
                <c:pt idx="10156">
                  <c:v>13:30:20</c:v>
                </c:pt>
                <c:pt idx="10157">
                  <c:v>13:30:21</c:v>
                </c:pt>
                <c:pt idx="10158">
                  <c:v>13:30:22</c:v>
                </c:pt>
                <c:pt idx="10159">
                  <c:v>13:30:23</c:v>
                </c:pt>
                <c:pt idx="10160">
                  <c:v>13:30:24</c:v>
                </c:pt>
                <c:pt idx="10161">
                  <c:v>13:30:25</c:v>
                </c:pt>
                <c:pt idx="10162">
                  <c:v>13:30:26</c:v>
                </c:pt>
                <c:pt idx="10163">
                  <c:v>13:30:27</c:v>
                </c:pt>
                <c:pt idx="10164">
                  <c:v>13:30:28</c:v>
                </c:pt>
                <c:pt idx="10165">
                  <c:v>13:30:29</c:v>
                </c:pt>
                <c:pt idx="10166">
                  <c:v>13:30:30</c:v>
                </c:pt>
                <c:pt idx="10167">
                  <c:v>13:30:31</c:v>
                </c:pt>
                <c:pt idx="10168">
                  <c:v>13:30:32</c:v>
                </c:pt>
                <c:pt idx="10169">
                  <c:v>13:30:33</c:v>
                </c:pt>
                <c:pt idx="10170">
                  <c:v>13:30:34</c:v>
                </c:pt>
                <c:pt idx="10171">
                  <c:v>13:30:35</c:v>
                </c:pt>
                <c:pt idx="10172">
                  <c:v>13:30:36</c:v>
                </c:pt>
                <c:pt idx="10173">
                  <c:v>13:30:37</c:v>
                </c:pt>
                <c:pt idx="10174">
                  <c:v>13:30:38</c:v>
                </c:pt>
                <c:pt idx="10175">
                  <c:v>13:30:39</c:v>
                </c:pt>
                <c:pt idx="10176">
                  <c:v>13:30:40</c:v>
                </c:pt>
                <c:pt idx="10177">
                  <c:v>13:30:41</c:v>
                </c:pt>
                <c:pt idx="10178">
                  <c:v>13:30:42</c:v>
                </c:pt>
                <c:pt idx="10179">
                  <c:v>13:30:43</c:v>
                </c:pt>
                <c:pt idx="10180">
                  <c:v>13:30:44</c:v>
                </c:pt>
                <c:pt idx="10181">
                  <c:v>13:30:45</c:v>
                </c:pt>
                <c:pt idx="10182">
                  <c:v>13:30:46</c:v>
                </c:pt>
                <c:pt idx="10183">
                  <c:v>13:30:47</c:v>
                </c:pt>
                <c:pt idx="10184">
                  <c:v>13:30:48</c:v>
                </c:pt>
                <c:pt idx="10185">
                  <c:v>13:30:49</c:v>
                </c:pt>
                <c:pt idx="10186">
                  <c:v>13:30:50</c:v>
                </c:pt>
                <c:pt idx="10187">
                  <c:v>13:30:51</c:v>
                </c:pt>
                <c:pt idx="10188">
                  <c:v>13:30:52</c:v>
                </c:pt>
                <c:pt idx="10189">
                  <c:v>13:30:53</c:v>
                </c:pt>
                <c:pt idx="10190">
                  <c:v>13:30:54</c:v>
                </c:pt>
                <c:pt idx="10191">
                  <c:v>13:30:55</c:v>
                </c:pt>
                <c:pt idx="10192">
                  <c:v>13:30:56</c:v>
                </c:pt>
                <c:pt idx="10193">
                  <c:v>13:30:57</c:v>
                </c:pt>
                <c:pt idx="10194">
                  <c:v>13:30:58</c:v>
                </c:pt>
                <c:pt idx="10195">
                  <c:v>13:30:59</c:v>
                </c:pt>
                <c:pt idx="10196">
                  <c:v>13:31:00</c:v>
                </c:pt>
                <c:pt idx="10197">
                  <c:v>13:31:01</c:v>
                </c:pt>
                <c:pt idx="10198">
                  <c:v>13:31:02</c:v>
                </c:pt>
                <c:pt idx="10199">
                  <c:v>13:31:03</c:v>
                </c:pt>
                <c:pt idx="10200">
                  <c:v>13:31:04</c:v>
                </c:pt>
                <c:pt idx="10201">
                  <c:v>13:31:05</c:v>
                </c:pt>
                <c:pt idx="10202">
                  <c:v>13:31:06</c:v>
                </c:pt>
                <c:pt idx="10203">
                  <c:v>13:31:07</c:v>
                </c:pt>
                <c:pt idx="10204">
                  <c:v>13:31:08</c:v>
                </c:pt>
                <c:pt idx="10205">
                  <c:v>13:31:09</c:v>
                </c:pt>
                <c:pt idx="10206">
                  <c:v>13:31:10</c:v>
                </c:pt>
                <c:pt idx="10207">
                  <c:v>13:31:11</c:v>
                </c:pt>
                <c:pt idx="10208">
                  <c:v>13:31:12</c:v>
                </c:pt>
                <c:pt idx="10209">
                  <c:v>13:31:13</c:v>
                </c:pt>
                <c:pt idx="10210">
                  <c:v>13:31:14</c:v>
                </c:pt>
                <c:pt idx="10211">
                  <c:v>13:31:15</c:v>
                </c:pt>
                <c:pt idx="10212">
                  <c:v>13:31:16</c:v>
                </c:pt>
                <c:pt idx="10213">
                  <c:v>13:31:17</c:v>
                </c:pt>
                <c:pt idx="10214">
                  <c:v>13:31:18</c:v>
                </c:pt>
                <c:pt idx="10215">
                  <c:v>13:31:19</c:v>
                </c:pt>
                <c:pt idx="10216">
                  <c:v>13:31:20</c:v>
                </c:pt>
                <c:pt idx="10217">
                  <c:v>13:31:21</c:v>
                </c:pt>
                <c:pt idx="10218">
                  <c:v>13:31:22</c:v>
                </c:pt>
                <c:pt idx="10219">
                  <c:v>13:31:23</c:v>
                </c:pt>
                <c:pt idx="10220">
                  <c:v>13:31:24</c:v>
                </c:pt>
                <c:pt idx="10221">
                  <c:v>13:31:25</c:v>
                </c:pt>
                <c:pt idx="10222">
                  <c:v>13:31:26</c:v>
                </c:pt>
                <c:pt idx="10223">
                  <c:v>13:31:27</c:v>
                </c:pt>
                <c:pt idx="10224">
                  <c:v>13:31:28</c:v>
                </c:pt>
                <c:pt idx="10225">
                  <c:v>13:31:29</c:v>
                </c:pt>
                <c:pt idx="10226">
                  <c:v>13:31:30</c:v>
                </c:pt>
                <c:pt idx="10227">
                  <c:v>13:31:31</c:v>
                </c:pt>
                <c:pt idx="10228">
                  <c:v>13:31:32</c:v>
                </c:pt>
                <c:pt idx="10229">
                  <c:v>13:31:33</c:v>
                </c:pt>
                <c:pt idx="10230">
                  <c:v>13:31:34</c:v>
                </c:pt>
                <c:pt idx="10231">
                  <c:v>13:31:35</c:v>
                </c:pt>
                <c:pt idx="10232">
                  <c:v>13:31:36</c:v>
                </c:pt>
                <c:pt idx="10233">
                  <c:v>13:31:37</c:v>
                </c:pt>
                <c:pt idx="10234">
                  <c:v>13:31:38</c:v>
                </c:pt>
                <c:pt idx="10235">
                  <c:v>13:31:39</c:v>
                </c:pt>
                <c:pt idx="10236">
                  <c:v>13:31:40</c:v>
                </c:pt>
                <c:pt idx="10237">
                  <c:v>13:31:41</c:v>
                </c:pt>
                <c:pt idx="10238">
                  <c:v>13:31:42</c:v>
                </c:pt>
                <c:pt idx="10239">
                  <c:v>13:31:43</c:v>
                </c:pt>
                <c:pt idx="10240">
                  <c:v>13:31:44</c:v>
                </c:pt>
                <c:pt idx="10241">
                  <c:v>13:31:45</c:v>
                </c:pt>
                <c:pt idx="10242">
                  <c:v>13:31:46</c:v>
                </c:pt>
                <c:pt idx="10243">
                  <c:v>13:31:47</c:v>
                </c:pt>
                <c:pt idx="10244">
                  <c:v>13:31:48</c:v>
                </c:pt>
                <c:pt idx="10245">
                  <c:v>13:31:49</c:v>
                </c:pt>
                <c:pt idx="10246">
                  <c:v>13:31:50</c:v>
                </c:pt>
                <c:pt idx="10247">
                  <c:v>13:31:51</c:v>
                </c:pt>
                <c:pt idx="10248">
                  <c:v>13:31:52</c:v>
                </c:pt>
                <c:pt idx="10249">
                  <c:v>13:31:53</c:v>
                </c:pt>
                <c:pt idx="10250">
                  <c:v>13:31:54</c:v>
                </c:pt>
                <c:pt idx="10251">
                  <c:v>13:31:55</c:v>
                </c:pt>
                <c:pt idx="10252">
                  <c:v>13:31:56</c:v>
                </c:pt>
                <c:pt idx="10253">
                  <c:v>13:31:57</c:v>
                </c:pt>
                <c:pt idx="10254">
                  <c:v>13:31:58</c:v>
                </c:pt>
                <c:pt idx="10255">
                  <c:v>13:31:59</c:v>
                </c:pt>
                <c:pt idx="10256">
                  <c:v>13:32:00</c:v>
                </c:pt>
                <c:pt idx="10257">
                  <c:v>13:32:01</c:v>
                </c:pt>
                <c:pt idx="10258">
                  <c:v>13:32:02</c:v>
                </c:pt>
                <c:pt idx="10259">
                  <c:v>13:32:03</c:v>
                </c:pt>
                <c:pt idx="10260">
                  <c:v>13:32:04</c:v>
                </c:pt>
                <c:pt idx="10261">
                  <c:v>13:32:05</c:v>
                </c:pt>
                <c:pt idx="10262">
                  <c:v>13:32:06</c:v>
                </c:pt>
                <c:pt idx="10263">
                  <c:v>13:32:07</c:v>
                </c:pt>
                <c:pt idx="10264">
                  <c:v>13:32:08</c:v>
                </c:pt>
                <c:pt idx="10265">
                  <c:v>13:32:09</c:v>
                </c:pt>
                <c:pt idx="10266">
                  <c:v>13:32:10</c:v>
                </c:pt>
                <c:pt idx="10267">
                  <c:v>13:32:11</c:v>
                </c:pt>
                <c:pt idx="10268">
                  <c:v>13:32:12</c:v>
                </c:pt>
                <c:pt idx="10269">
                  <c:v>13:32:13</c:v>
                </c:pt>
                <c:pt idx="10270">
                  <c:v>13:32:14</c:v>
                </c:pt>
                <c:pt idx="10271">
                  <c:v>13:32:15</c:v>
                </c:pt>
                <c:pt idx="10272">
                  <c:v>13:32:16</c:v>
                </c:pt>
                <c:pt idx="10273">
                  <c:v>13:32:17</c:v>
                </c:pt>
                <c:pt idx="10274">
                  <c:v>13:32:18</c:v>
                </c:pt>
                <c:pt idx="10275">
                  <c:v>13:32:19</c:v>
                </c:pt>
                <c:pt idx="10276">
                  <c:v>13:32:20</c:v>
                </c:pt>
                <c:pt idx="10277">
                  <c:v>13:32:21</c:v>
                </c:pt>
                <c:pt idx="10278">
                  <c:v>13:32:22</c:v>
                </c:pt>
                <c:pt idx="10279">
                  <c:v>13:32:23</c:v>
                </c:pt>
                <c:pt idx="10280">
                  <c:v>13:32:24</c:v>
                </c:pt>
                <c:pt idx="10281">
                  <c:v>13:32:25</c:v>
                </c:pt>
                <c:pt idx="10282">
                  <c:v>13:32:26</c:v>
                </c:pt>
                <c:pt idx="10283">
                  <c:v>13:32:27</c:v>
                </c:pt>
                <c:pt idx="10284">
                  <c:v>13:32:28</c:v>
                </c:pt>
                <c:pt idx="10285">
                  <c:v>13:32:29</c:v>
                </c:pt>
                <c:pt idx="10286">
                  <c:v>13:32:30</c:v>
                </c:pt>
                <c:pt idx="10287">
                  <c:v>13:32:31</c:v>
                </c:pt>
                <c:pt idx="10288">
                  <c:v>13:32:32</c:v>
                </c:pt>
                <c:pt idx="10289">
                  <c:v>13:32:33</c:v>
                </c:pt>
                <c:pt idx="10290">
                  <c:v>13:32:34</c:v>
                </c:pt>
                <c:pt idx="10291">
                  <c:v>13:32:35</c:v>
                </c:pt>
                <c:pt idx="10292">
                  <c:v>13:32:36</c:v>
                </c:pt>
                <c:pt idx="10293">
                  <c:v>13:32:37</c:v>
                </c:pt>
                <c:pt idx="10294">
                  <c:v>13:32:38</c:v>
                </c:pt>
                <c:pt idx="10295">
                  <c:v>13:32:39</c:v>
                </c:pt>
                <c:pt idx="10296">
                  <c:v>13:32:40</c:v>
                </c:pt>
                <c:pt idx="10297">
                  <c:v>13:32:41</c:v>
                </c:pt>
                <c:pt idx="10298">
                  <c:v>13:32:42</c:v>
                </c:pt>
                <c:pt idx="10299">
                  <c:v>13:32:43</c:v>
                </c:pt>
                <c:pt idx="10300">
                  <c:v>13:32:44</c:v>
                </c:pt>
                <c:pt idx="10301">
                  <c:v>13:32:45</c:v>
                </c:pt>
                <c:pt idx="10302">
                  <c:v>13:32:46</c:v>
                </c:pt>
                <c:pt idx="10303">
                  <c:v>13:32:47</c:v>
                </c:pt>
                <c:pt idx="10304">
                  <c:v>13:32:48</c:v>
                </c:pt>
                <c:pt idx="10305">
                  <c:v>13:32:49</c:v>
                </c:pt>
                <c:pt idx="10306">
                  <c:v>13:32:50</c:v>
                </c:pt>
                <c:pt idx="10307">
                  <c:v>13:32:51</c:v>
                </c:pt>
                <c:pt idx="10308">
                  <c:v>13:32:52</c:v>
                </c:pt>
                <c:pt idx="10309">
                  <c:v>13:32:53</c:v>
                </c:pt>
                <c:pt idx="10310">
                  <c:v>13:32:54</c:v>
                </c:pt>
                <c:pt idx="10311">
                  <c:v>13:32:55</c:v>
                </c:pt>
                <c:pt idx="10312">
                  <c:v>13:32:56</c:v>
                </c:pt>
                <c:pt idx="10313">
                  <c:v>13:32:57</c:v>
                </c:pt>
                <c:pt idx="10314">
                  <c:v>13:32:58</c:v>
                </c:pt>
                <c:pt idx="10315">
                  <c:v>13:32:59</c:v>
                </c:pt>
                <c:pt idx="10316">
                  <c:v>13:33:00</c:v>
                </c:pt>
                <c:pt idx="10317">
                  <c:v>13:33:01</c:v>
                </c:pt>
                <c:pt idx="10318">
                  <c:v>13:33:02</c:v>
                </c:pt>
                <c:pt idx="10319">
                  <c:v>13:33:03</c:v>
                </c:pt>
                <c:pt idx="10320">
                  <c:v>13:33:04</c:v>
                </c:pt>
                <c:pt idx="10321">
                  <c:v>13:33:05</c:v>
                </c:pt>
                <c:pt idx="10322">
                  <c:v>13:33:06</c:v>
                </c:pt>
                <c:pt idx="10323">
                  <c:v>13:33:07</c:v>
                </c:pt>
                <c:pt idx="10324">
                  <c:v>13:33:08</c:v>
                </c:pt>
                <c:pt idx="10325">
                  <c:v>13:33:09</c:v>
                </c:pt>
                <c:pt idx="10326">
                  <c:v>13:33:10</c:v>
                </c:pt>
                <c:pt idx="10327">
                  <c:v>13:33:11</c:v>
                </c:pt>
                <c:pt idx="10328">
                  <c:v>13:33:12</c:v>
                </c:pt>
                <c:pt idx="10329">
                  <c:v>13:33:13</c:v>
                </c:pt>
                <c:pt idx="10330">
                  <c:v>13:33:14</c:v>
                </c:pt>
                <c:pt idx="10331">
                  <c:v>13:33:15</c:v>
                </c:pt>
                <c:pt idx="10332">
                  <c:v>13:33:16</c:v>
                </c:pt>
                <c:pt idx="10333">
                  <c:v>13:33:17</c:v>
                </c:pt>
                <c:pt idx="10334">
                  <c:v>13:33:18</c:v>
                </c:pt>
                <c:pt idx="10335">
                  <c:v>13:33:19</c:v>
                </c:pt>
                <c:pt idx="10336">
                  <c:v>13:33:20</c:v>
                </c:pt>
                <c:pt idx="10337">
                  <c:v>13:33:21</c:v>
                </c:pt>
                <c:pt idx="10338">
                  <c:v>13:33:22</c:v>
                </c:pt>
                <c:pt idx="10339">
                  <c:v>13:33:23</c:v>
                </c:pt>
                <c:pt idx="10340">
                  <c:v>13:33:24</c:v>
                </c:pt>
                <c:pt idx="10341">
                  <c:v>13:33:25</c:v>
                </c:pt>
                <c:pt idx="10342">
                  <c:v>13:33:26</c:v>
                </c:pt>
                <c:pt idx="10343">
                  <c:v>13:33:27</c:v>
                </c:pt>
                <c:pt idx="10344">
                  <c:v>13:33:28</c:v>
                </c:pt>
                <c:pt idx="10345">
                  <c:v>13:33:29</c:v>
                </c:pt>
                <c:pt idx="10346">
                  <c:v>13:33:30</c:v>
                </c:pt>
                <c:pt idx="10347">
                  <c:v>13:33:31</c:v>
                </c:pt>
                <c:pt idx="10348">
                  <c:v>13:33:32</c:v>
                </c:pt>
                <c:pt idx="10349">
                  <c:v>13:33:33</c:v>
                </c:pt>
                <c:pt idx="10350">
                  <c:v>13:33:34</c:v>
                </c:pt>
                <c:pt idx="10351">
                  <c:v>13:33:35</c:v>
                </c:pt>
                <c:pt idx="10352">
                  <c:v>13:33:36</c:v>
                </c:pt>
                <c:pt idx="10353">
                  <c:v>13:33:37</c:v>
                </c:pt>
                <c:pt idx="10354">
                  <c:v>13:33:38</c:v>
                </c:pt>
                <c:pt idx="10355">
                  <c:v>13:33:39</c:v>
                </c:pt>
                <c:pt idx="10356">
                  <c:v>13:33:40</c:v>
                </c:pt>
                <c:pt idx="10357">
                  <c:v>13:33:41</c:v>
                </c:pt>
                <c:pt idx="10358">
                  <c:v>13:33:42</c:v>
                </c:pt>
                <c:pt idx="10359">
                  <c:v>13:33:43</c:v>
                </c:pt>
                <c:pt idx="10360">
                  <c:v>13:33:44</c:v>
                </c:pt>
                <c:pt idx="10361">
                  <c:v>13:33:45</c:v>
                </c:pt>
                <c:pt idx="10362">
                  <c:v>13:33:46</c:v>
                </c:pt>
                <c:pt idx="10363">
                  <c:v>13:33:47</c:v>
                </c:pt>
                <c:pt idx="10364">
                  <c:v>13:33:48</c:v>
                </c:pt>
                <c:pt idx="10365">
                  <c:v>13:33:49</c:v>
                </c:pt>
                <c:pt idx="10366">
                  <c:v>13:33:50</c:v>
                </c:pt>
                <c:pt idx="10367">
                  <c:v>13:33:51</c:v>
                </c:pt>
                <c:pt idx="10368">
                  <c:v>13:33:52</c:v>
                </c:pt>
                <c:pt idx="10369">
                  <c:v>13:33:53</c:v>
                </c:pt>
                <c:pt idx="10370">
                  <c:v>13:33:54</c:v>
                </c:pt>
                <c:pt idx="10371">
                  <c:v>13:33:55</c:v>
                </c:pt>
                <c:pt idx="10372">
                  <c:v>13:33:56</c:v>
                </c:pt>
                <c:pt idx="10373">
                  <c:v>13:33:57</c:v>
                </c:pt>
                <c:pt idx="10374">
                  <c:v>13:33:58</c:v>
                </c:pt>
                <c:pt idx="10375">
                  <c:v>13:33:59</c:v>
                </c:pt>
                <c:pt idx="10376">
                  <c:v>13:34:00</c:v>
                </c:pt>
                <c:pt idx="10377">
                  <c:v>13:34:01</c:v>
                </c:pt>
                <c:pt idx="10378">
                  <c:v>13:34:02</c:v>
                </c:pt>
                <c:pt idx="10379">
                  <c:v>13:34:03</c:v>
                </c:pt>
                <c:pt idx="10380">
                  <c:v>13:34:04</c:v>
                </c:pt>
                <c:pt idx="10381">
                  <c:v>13:34:05</c:v>
                </c:pt>
                <c:pt idx="10382">
                  <c:v>13:34:06</c:v>
                </c:pt>
                <c:pt idx="10383">
                  <c:v>13:34:07</c:v>
                </c:pt>
                <c:pt idx="10384">
                  <c:v>13:34:08</c:v>
                </c:pt>
                <c:pt idx="10385">
                  <c:v>13:34:09</c:v>
                </c:pt>
                <c:pt idx="10386">
                  <c:v>13:34:10</c:v>
                </c:pt>
                <c:pt idx="10387">
                  <c:v>13:34:11</c:v>
                </c:pt>
                <c:pt idx="10388">
                  <c:v>13:34:12</c:v>
                </c:pt>
                <c:pt idx="10389">
                  <c:v>13:34:13</c:v>
                </c:pt>
                <c:pt idx="10390">
                  <c:v>13:34:14</c:v>
                </c:pt>
                <c:pt idx="10391">
                  <c:v>13:34:15</c:v>
                </c:pt>
                <c:pt idx="10392">
                  <c:v>13:34:16</c:v>
                </c:pt>
                <c:pt idx="10393">
                  <c:v>13:34:17</c:v>
                </c:pt>
                <c:pt idx="10394">
                  <c:v>13:34:18</c:v>
                </c:pt>
                <c:pt idx="10395">
                  <c:v>13:34:19</c:v>
                </c:pt>
                <c:pt idx="10396">
                  <c:v>13:34:20</c:v>
                </c:pt>
                <c:pt idx="10397">
                  <c:v>13:34:21</c:v>
                </c:pt>
                <c:pt idx="10398">
                  <c:v>13:34:22</c:v>
                </c:pt>
                <c:pt idx="10399">
                  <c:v>13:34:23</c:v>
                </c:pt>
                <c:pt idx="10400">
                  <c:v>13:34:24</c:v>
                </c:pt>
                <c:pt idx="10401">
                  <c:v>13:34:25</c:v>
                </c:pt>
                <c:pt idx="10402">
                  <c:v>13:34:26</c:v>
                </c:pt>
                <c:pt idx="10403">
                  <c:v>13:34:27</c:v>
                </c:pt>
                <c:pt idx="10404">
                  <c:v>13:34:28</c:v>
                </c:pt>
                <c:pt idx="10405">
                  <c:v>13:34:29</c:v>
                </c:pt>
                <c:pt idx="10406">
                  <c:v>13:34:30</c:v>
                </c:pt>
                <c:pt idx="10407">
                  <c:v>13:34:31</c:v>
                </c:pt>
                <c:pt idx="10408">
                  <c:v>13:34:32</c:v>
                </c:pt>
                <c:pt idx="10409">
                  <c:v>13:34:33</c:v>
                </c:pt>
                <c:pt idx="10410">
                  <c:v>13:34:34</c:v>
                </c:pt>
                <c:pt idx="10411">
                  <c:v>13:34:35</c:v>
                </c:pt>
                <c:pt idx="10412">
                  <c:v>13:34:36</c:v>
                </c:pt>
                <c:pt idx="10413">
                  <c:v>13:34:37</c:v>
                </c:pt>
                <c:pt idx="10414">
                  <c:v>13:34:38</c:v>
                </c:pt>
                <c:pt idx="10415">
                  <c:v>13:34:39</c:v>
                </c:pt>
                <c:pt idx="10416">
                  <c:v>13:34:40</c:v>
                </c:pt>
                <c:pt idx="10417">
                  <c:v>13:34:41</c:v>
                </c:pt>
                <c:pt idx="10418">
                  <c:v>13:34:42</c:v>
                </c:pt>
                <c:pt idx="10419">
                  <c:v>13:34:43</c:v>
                </c:pt>
                <c:pt idx="10420">
                  <c:v>13:34:44</c:v>
                </c:pt>
                <c:pt idx="10421">
                  <c:v>13:34:45</c:v>
                </c:pt>
                <c:pt idx="10422">
                  <c:v>13:34:46</c:v>
                </c:pt>
                <c:pt idx="10423">
                  <c:v>13:34:47</c:v>
                </c:pt>
                <c:pt idx="10424">
                  <c:v>13:34:48</c:v>
                </c:pt>
                <c:pt idx="10425">
                  <c:v>13:34:49</c:v>
                </c:pt>
                <c:pt idx="10426">
                  <c:v>13:34:50</c:v>
                </c:pt>
                <c:pt idx="10427">
                  <c:v>13:34:51</c:v>
                </c:pt>
                <c:pt idx="10428">
                  <c:v>13:34:52</c:v>
                </c:pt>
                <c:pt idx="10429">
                  <c:v>13:34:53</c:v>
                </c:pt>
                <c:pt idx="10430">
                  <c:v>13:34:54</c:v>
                </c:pt>
                <c:pt idx="10431">
                  <c:v>13:34:55</c:v>
                </c:pt>
                <c:pt idx="10432">
                  <c:v>13:34:56</c:v>
                </c:pt>
                <c:pt idx="10433">
                  <c:v>13:34:57</c:v>
                </c:pt>
                <c:pt idx="10434">
                  <c:v>13:34:58</c:v>
                </c:pt>
                <c:pt idx="10435">
                  <c:v>13:34:59</c:v>
                </c:pt>
                <c:pt idx="10436">
                  <c:v>13:35:00</c:v>
                </c:pt>
                <c:pt idx="10437">
                  <c:v>13:35:01</c:v>
                </c:pt>
                <c:pt idx="10438">
                  <c:v>13:35:02</c:v>
                </c:pt>
                <c:pt idx="10439">
                  <c:v>13:35:03</c:v>
                </c:pt>
                <c:pt idx="10440">
                  <c:v>13:35:04</c:v>
                </c:pt>
                <c:pt idx="10441">
                  <c:v>13:35:05</c:v>
                </c:pt>
                <c:pt idx="10442">
                  <c:v>13:35:06</c:v>
                </c:pt>
                <c:pt idx="10443">
                  <c:v>13:35:07</c:v>
                </c:pt>
                <c:pt idx="10444">
                  <c:v>13:35:08</c:v>
                </c:pt>
                <c:pt idx="10445">
                  <c:v>13:35:09</c:v>
                </c:pt>
                <c:pt idx="10446">
                  <c:v>13:35:10</c:v>
                </c:pt>
                <c:pt idx="10447">
                  <c:v>13:35:11</c:v>
                </c:pt>
                <c:pt idx="10448">
                  <c:v>13:35:12</c:v>
                </c:pt>
                <c:pt idx="10449">
                  <c:v>13:35:13</c:v>
                </c:pt>
                <c:pt idx="10450">
                  <c:v>13:35:14</c:v>
                </c:pt>
                <c:pt idx="10451">
                  <c:v>13:35:15</c:v>
                </c:pt>
                <c:pt idx="10452">
                  <c:v>13:35:16</c:v>
                </c:pt>
                <c:pt idx="10453">
                  <c:v>13:35:17</c:v>
                </c:pt>
                <c:pt idx="10454">
                  <c:v>13:35:18</c:v>
                </c:pt>
                <c:pt idx="10455">
                  <c:v>13:35:19</c:v>
                </c:pt>
                <c:pt idx="10456">
                  <c:v>13:35:20</c:v>
                </c:pt>
                <c:pt idx="10457">
                  <c:v>13:35:21</c:v>
                </c:pt>
                <c:pt idx="10458">
                  <c:v>13:35:22</c:v>
                </c:pt>
                <c:pt idx="10459">
                  <c:v>13:35:23</c:v>
                </c:pt>
                <c:pt idx="10460">
                  <c:v>13:35:24</c:v>
                </c:pt>
                <c:pt idx="10461">
                  <c:v>13:35:25</c:v>
                </c:pt>
                <c:pt idx="10462">
                  <c:v>13:35:26</c:v>
                </c:pt>
                <c:pt idx="10463">
                  <c:v>13:35:27</c:v>
                </c:pt>
                <c:pt idx="10464">
                  <c:v>13:35:28</c:v>
                </c:pt>
                <c:pt idx="10465">
                  <c:v>13:35:29</c:v>
                </c:pt>
                <c:pt idx="10466">
                  <c:v>13:35:30</c:v>
                </c:pt>
                <c:pt idx="10467">
                  <c:v>13:35:31</c:v>
                </c:pt>
                <c:pt idx="10468">
                  <c:v>13:35:32</c:v>
                </c:pt>
                <c:pt idx="10469">
                  <c:v>13:35:33</c:v>
                </c:pt>
                <c:pt idx="10470">
                  <c:v>13:35:34</c:v>
                </c:pt>
                <c:pt idx="10471">
                  <c:v>13:35:35</c:v>
                </c:pt>
                <c:pt idx="10472">
                  <c:v>13:35:36</c:v>
                </c:pt>
                <c:pt idx="10473">
                  <c:v>13:35:37</c:v>
                </c:pt>
                <c:pt idx="10474">
                  <c:v>13:35:38</c:v>
                </c:pt>
                <c:pt idx="10475">
                  <c:v>13:35:39</c:v>
                </c:pt>
                <c:pt idx="10476">
                  <c:v>13:35:40</c:v>
                </c:pt>
                <c:pt idx="10477">
                  <c:v>13:35:41</c:v>
                </c:pt>
                <c:pt idx="10478">
                  <c:v>13:35:42</c:v>
                </c:pt>
                <c:pt idx="10479">
                  <c:v>13:35:43</c:v>
                </c:pt>
                <c:pt idx="10480">
                  <c:v>13:35:44</c:v>
                </c:pt>
                <c:pt idx="10481">
                  <c:v>13:35:45</c:v>
                </c:pt>
                <c:pt idx="10482">
                  <c:v>13:35:46</c:v>
                </c:pt>
                <c:pt idx="10483">
                  <c:v>13:35:47</c:v>
                </c:pt>
                <c:pt idx="10484">
                  <c:v>13:35:48</c:v>
                </c:pt>
                <c:pt idx="10485">
                  <c:v>13:35:49</c:v>
                </c:pt>
                <c:pt idx="10486">
                  <c:v>13:35:50</c:v>
                </c:pt>
                <c:pt idx="10487">
                  <c:v>13:35:51</c:v>
                </c:pt>
                <c:pt idx="10488">
                  <c:v>13:35:52</c:v>
                </c:pt>
                <c:pt idx="10489">
                  <c:v>13:35:53</c:v>
                </c:pt>
                <c:pt idx="10490">
                  <c:v>13:35:54</c:v>
                </c:pt>
                <c:pt idx="10491">
                  <c:v>13:35:55</c:v>
                </c:pt>
                <c:pt idx="10492">
                  <c:v>13:35:56</c:v>
                </c:pt>
                <c:pt idx="10493">
                  <c:v>13:35:57</c:v>
                </c:pt>
                <c:pt idx="10494">
                  <c:v>13:35:58</c:v>
                </c:pt>
                <c:pt idx="10495">
                  <c:v>13:35:59</c:v>
                </c:pt>
                <c:pt idx="10496">
                  <c:v>13:36:00</c:v>
                </c:pt>
                <c:pt idx="10497">
                  <c:v>13:36:01</c:v>
                </c:pt>
                <c:pt idx="10498">
                  <c:v>13:36:02</c:v>
                </c:pt>
                <c:pt idx="10499">
                  <c:v>13:36:03</c:v>
                </c:pt>
                <c:pt idx="10500">
                  <c:v>13:36:04</c:v>
                </c:pt>
                <c:pt idx="10501">
                  <c:v>13:36:05</c:v>
                </c:pt>
                <c:pt idx="10502">
                  <c:v>13:36:06</c:v>
                </c:pt>
                <c:pt idx="10503">
                  <c:v>13:36:07</c:v>
                </c:pt>
                <c:pt idx="10504">
                  <c:v>13:36:08</c:v>
                </c:pt>
                <c:pt idx="10505">
                  <c:v>13:36:09</c:v>
                </c:pt>
                <c:pt idx="10506">
                  <c:v>13:36:10</c:v>
                </c:pt>
                <c:pt idx="10507">
                  <c:v>13:36:11</c:v>
                </c:pt>
                <c:pt idx="10508">
                  <c:v>13:36:12</c:v>
                </c:pt>
                <c:pt idx="10509">
                  <c:v>13:36:13</c:v>
                </c:pt>
                <c:pt idx="10510">
                  <c:v>13:36:14</c:v>
                </c:pt>
                <c:pt idx="10511">
                  <c:v>13:36:15</c:v>
                </c:pt>
                <c:pt idx="10512">
                  <c:v>13:36:16</c:v>
                </c:pt>
                <c:pt idx="10513">
                  <c:v>13:36:17</c:v>
                </c:pt>
                <c:pt idx="10514">
                  <c:v>13:36:18</c:v>
                </c:pt>
                <c:pt idx="10515">
                  <c:v>13:36:19</c:v>
                </c:pt>
                <c:pt idx="10516">
                  <c:v>13:36:20</c:v>
                </c:pt>
                <c:pt idx="10517">
                  <c:v>13:36:21</c:v>
                </c:pt>
                <c:pt idx="10518">
                  <c:v>13:36:22</c:v>
                </c:pt>
                <c:pt idx="10519">
                  <c:v>13:36:23</c:v>
                </c:pt>
                <c:pt idx="10520">
                  <c:v>13:36:24</c:v>
                </c:pt>
                <c:pt idx="10521">
                  <c:v>13:36:25</c:v>
                </c:pt>
                <c:pt idx="10522">
                  <c:v>13:36:26</c:v>
                </c:pt>
                <c:pt idx="10523">
                  <c:v>13:36:27</c:v>
                </c:pt>
                <c:pt idx="10524">
                  <c:v>13:36:28</c:v>
                </c:pt>
                <c:pt idx="10525">
                  <c:v>13:36:29</c:v>
                </c:pt>
                <c:pt idx="10526">
                  <c:v>13:36:30</c:v>
                </c:pt>
                <c:pt idx="10527">
                  <c:v>13:36:31</c:v>
                </c:pt>
                <c:pt idx="10528">
                  <c:v>13:36:32</c:v>
                </c:pt>
                <c:pt idx="10529">
                  <c:v>13:36:33</c:v>
                </c:pt>
                <c:pt idx="10530">
                  <c:v>13:36:34</c:v>
                </c:pt>
                <c:pt idx="10531">
                  <c:v>13:36:35</c:v>
                </c:pt>
                <c:pt idx="10532">
                  <c:v>13:36:36</c:v>
                </c:pt>
                <c:pt idx="10533">
                  <c:v>13:36:37</c:v>
                </c:pt>
                <c:pt idx="10534">
                  <c:v>13:36:38</c:v>
                </c:pt>
                <c:pt idx="10535">
                  <c:v>13:36:39</c:v>
                </c:pt>
                <c:pt idx="10536">
                  <c:v>13:36:40</c:v>
                </c:pt>
                <c:pt idx="10537">
                  <c:v>13:36:41</c:v>
                </c:pt>
                <c:pt idx="10538">
                  <c:v>13:36:42</c:v>
                </c:pt>
                <c:pt idx="10539">
                  <c:v>13:36:43</c:v>
                </c:pt>
                <c:pt idx="10540">
                  <c:v>13:36:44</c:v>
                </c:pt>
                <c:pt idx="10541">
                  <c:v>13:36:45</c:v>
                </c:pt>
                <c:pt idx="10542">
                  <c:v>13:36:46</c:v>
                </c:pt>
                <c:pt idx="10543">
                  <c:v>13:36:47</c:v>
                </c:pt>
                <c:pt idx="10544">
                  <c:v>13:36:48</c:v>
                </c:pt>
                <c:pt idx="10545">
                  <c:v>13:36:49</c:v>
                </c:pt>
                <c:pt idx="10546">
                  <c:v>13:36:50</c:v>
                </c:pt>
                <c:pt idx="10547">
                  <c:v>13:36:51</c:v>
                </c:pt>
                <c:pt idx="10548">
                  <c:v>13:36:52</c:v>
                </c:pt>
                <c:pt idx="10549">
                  <c:v>13:36:53</c:v>
                </c:pt>
                <c:pt idx="10550">
                  <c:v>13:36:54</c:v>
                </c:pt>
                <c:pt idx="10551">
                  <c:v>13:36:55</c:v>
                </c:pt>
                <c:pt idx="10552">
                  <c:v>13:36:56</c:v>
                </c:pt>
                <c:pt idx="10553">
                  <c:v>13:36:57</c:v>
                </c:pt>
                <c:pt idx="10554">
                  <c:v>13:36:58</c:v>
                </c:pt>
                <c:pt idx="10555">
                  <c:v>13:36:59</c:v>
                </c:pt>
                <c:pt idx="10556">
                  <c:v>13:37:00</c:v>
                </c:pt>
                <c:pt idx="10557">
                  <c:v>13:37:01</c:v>
                </c:pt>
                <c:pt idx="10558">
                  <c:v>13:37:02</c:v>
                </c:pt>
                <c:pt idx="10559">
                  <c:v>13:37:03</c:v>
                </c:pt>
                <c:pt idx="10560">
                  <c:v>13:37:04</c:v>
                </c:pt>
                <c:pt idx="10561">
                  <c:v>13:37:05</c:v>
                </c:pt>
                <c:pt idx="10562">
                  <c:v>13:37:06</c:v>
                </c:pt>
                <c:pt idx="10563">
                  <c:v>13:37:07</c:v>
                </c:pt>
                <c:pt idx="10564">
                  <c:v>13:37:08</c:v>
                </c:pt>
                <c:pt idx="10565">
                  <c:v>13:37:09</c:v>
                </c:pt>
                <c:pt idx="10566">
                  <c:v>13:37:10</c:v>
                </c:pt>
                <c:pt idx="10567">
                  <c:v>13:37:11</c:v>
                </c:pt>
                <c:pt idx="10568">
                  <c:v>13:37:12</c:v>
                </c:pt>
                <c:pt idx="10569">
                  <c:v>13:37:13</c:v>
                </c:pt>
                <c:pt idx="10570">
                  <c:v>13:37:14</c:v>
                </c:pt>
                <c:pt idx="10571">
                  <c:v>13:37:15</c:v>
                </c:pt>
                <c:pt idx="10572">
                  <c:v>13:37:16</c:v>
                </c:pt>
                <c:pt idx="10573">
                  <c:v>13:37:17</c:v>
                </c:pt>
                <c:pt idx="10574">
                  <c:v>13:37:18</c:v>
                </c:pt>
                <c:pt idx="10575">
                  <c:v>13:37:19</c:v>
                </c:pt>
                <c:pt idx="10576">
                  <c:v>13:37:20</c:v>
                </c:pt>
                <c:pt idx="10577">
                  <c:v>13:37:21</c:v>
                </c:pt>
                <c:pt idx="10578">
                  <c:v>13:37:22</c:v>
                </c:pt>
                <c:pt idx="10579">
                  <c:v>13:37:23</c:v>
                </c:pt>
                <c:pt idx="10580">
                  <c:v>13:37:24</c:v>
                </c:pt>
                <c:pt idx="10581">
                  <c:v>13:37:25</c:v>
                </c:pt>
                <c:pt idx="10582">
                  <c:v>13:37:26</c:v>
                </c:pt>
                <c:pt idx="10583">
                  <c:v>13:37:27</c:v>
                </c:pt>
                <c:pt idx="10584">
                  <c:v>13:37:28</c:v>
                </c:pt>
                <c:pt idx="10585">
                  <c:v>13:37:29</c:v>
                </c:pt>
                <c:pt idx="10586">
                  <c:v>13:37:30</c:v>
                </c:pt>
                <c:pt idx="10587">
                  <c:v>13:37:31</c:v>
                </c:pt>
                <c:pt idx="10588">
                  <c:v>13:37:32</c:v>
                </c:pt>
                <c:pt idx="10589">
                  <c:v>13:37:33</c:v>
                </c:pt>
                <c:pt idx="10590">
                  <c:v>13:37:34</c:v>
                </c:pt>
                <c:pt idx="10591">
                  <c:v>13:37:35</c:v>
                </c:pt>
                <c:pt idx="10592">
                  <c:v>13:37:36</c:v>
                </c:pt>
                <c:pt idx="10593">
                  <c:v>13:37:37</c:v>
                </c:pt>
                <c:pt idx="10594">
                  <c:v>13:37:38</c:v>
                </c:pt>
                <c:pt idx="10595">
                  <c:v>13:37:39</c:v>
                </c:pt>
                <c:pt idx="10596">
                  <c:v>13:37:40</c:v>
                </c:pt>
                <c:pt idx="10597">
                  <c:v>13:37:41</c:v>
                </c:pt>
                <c:pt idx="10598">
                  <c:v>13:37:42</c:v>
                </c:pt>
                <c:pt idx="10599">
                  <c:v>13:37:43</c:v>
                </c:pt>
                <c:pt idx="10600">
                  <c:v>13:37:44</c:v>
                </c:pt>
                <c:pt idx="10601">
                  <c:v>13:37:45</c:v>
                </c:pt>
                <c:pt idx="10602">
                  <c:v>13:37:46</c:v>
                </c:pt>
                <c:pt idx="10603">
                  <c:v>13:37:47</c:v>
                </c:pt>
                <c:pt idx="10604">
                  <c:v>13:37:48</c:v>
                </c:pt>
                <c:pt idx="10605">
                  <c:v>13:37:49</c:v>
                </c:pt>
                <c:pt idx="10606">
                  <c:v>13:37:50</c:v>
                </c:pt>
                <c:pt idx="10607">
                  <c:v>13:37:51</c:v>
                </c:pt>
                <c:pt idx="10608">
                  <c:v>13:37:52</c:v>
                </c:pt>
                <c:pt idx="10609">
                  <c:v>13:37:53</c:v>
                </c:pt>
                <c:pt idx="10610">
                  <c:v>13:37:54</c:v>
                </c:pt>
                <c:pt idx="10611">
                  <c:v>13:37:55</c:v>
                </c:pt>
                <c:pt idx="10612">
                  <c:v>13:37:56</c:v>
                </c:pt>
                <c:pt idx="10613">
                  <c:v>13:37:57</c:v>
                </c:pt>
                <c:pt idx="10614">
                  <c:v>13:37:58</c:v>
                </c:pt>
                <c:pt idx="10615">
                  <c:v>13:37:59</c:v>
                </c:pt>
                <c:pt idx="10616">
                  <c:v>13:38:00</c:v>
                </c:pt>
                <c:pt idx="10617">
                  <c:v>13:38:01</c:v>
                </c:pt>
                <c:pt idx="10618">
                  <c:v>13:38:02</c:v>
                </c:pt>
                <c:pt idx="10619">
                  <c:v>13:38:03</c:v>
                </c:pt>
                <c:pt idx="10620">
                  <c:v>13:38:04</c:v>
                </c:pt>
                <c:pt idx="10621">
                  <c:v>13:38:05</c:v>
                </c:pt>
                <c:pt idx="10622">
                  <c:v>13:38:06</c:v>
                </c:pt>
                <c:pt idx="10623">
                  <c:v>13:38:07</c:v>
                </c:pt>
                <c:pt idx="10624">
                  <c:v>13:38:08</c:v>
                </c:pt>
                <c:pt idx="10625">
                  <c:v>13:38:09</c:v>
                </c:pt>
                <c:pt idx="10626">
                  <c:v>13:38:10</c:v>
                </c:pt>
                <c:pt idx="10627">
                  <c:v>13:38:11</c:v>
                </c:pt>
                <c:pt idx="10628">
                  <c:v>13:38:12</c:v>
                </c:pt>
                <c:pt idx="10629">
                  <c:v>13:38:13</c:v>
                </c:pt>
                <c:pt idx="10630">
                  <c:v>13:38:14</c:v>
                </c:pt>
                <c:pt idx="10631">
                  <c:v>13:38:15</c:v>
                </c:pt>
                <c:pt idx="10632">
                  <c:v>13:38:16</c:v>
                </c:pt>
                <c:pt idx="10633">
                  <c:v>13:38:17</c:v>
                </c:pt>
                <c:pt idx="10634">
                  <c:v>13:38:18</c:v>
                </c:pt>
                <c:pt idx="10635">
                  <c:v>13:38:19</c:v>
                </c:pt>
                <c:pt idx="10636">
                  <c:v>13:38:20</c:v>
                </c:pt>
                <c:pt idx="10637">
                  <c:v>13:38:21</c:v>
                </c:pt>
                <c:pt idx="10638">
                  <c:v>13:38:22</c:v>
                </c:pt>
                <c:pt idx="10639">
                  <c:v>13:38:23</c:v>
                </c:pt>
                <c:pt idx="10640">
                  <c:v>13:38:24</c:v>
                </c:pt>
                <c:pt idx="10641">
                  <c:v>13:38:25</c:v>
                </c:pt>
                <c:pt idx="10642">
                  <c:v>13:38:26</c:v>
                </c:pt>
                <c:pt idx="10643">
                  <c:v>13:38:27</c:v>
                </c:pt>
                <c:pt idx="10644">
                  <c:v>13:38:28</c:v>
                </c:pt>
                <c:pt idx="10645">
                  <c:v>13:38:29</c:v>
                </c:pt>
                <c:pt idx="10646">
                  <c:v>13:38:30</c:v>
                </c:pt>
                <c:pt idx="10647">
                  <c:v>13:38:31</c:v>
                </c:pt>
                <c:pt idx="10648">
                  <c:v>13:38:32</c:v>
                </c:pt>
                <c:pt idx="10649">
                  <c:v>13:38:33</c:v>
                </c:pt>
                <c:pt idx="10650">
                  <c:v>13:38:34</c:v>
                </c:pt>
                <c:pt idx="10651">
                  <c:v>13:38:35</c:v>
                </c:pt>
                <c:pt idx="10652">
                  <c:v>13:38:36</c:v>
                </c:pt>
                <c:pt idx="10653">
                  <c:v>13:38:37</c:v>
                </c:pt>
                <c:pt idx="10654">
                  <c:v>13:38:38</c:v>
                </c:pt>
                <c:pt idx="10655">
                  <c:v>13:38:39</c:v>
                </c:pt>
                <c:pt idx="10656">
                  <c:v>13:38:40</c:v>
                </c:pt>
                <c:pt idx="10657">
                  <c:v>13:38:41</c:v>
                </c:pt>
                <c:pt idx="10658">
                  <c:v>13:38:42</c:v>
                </c:pt>
                <c:pt idx="10659">
                  <c:v>13:38:43</c:v>
                </c:pt>
                <c:pt idx="10660">
                  <c:v>13:38:44</c:v>
                </c:pt>
                <c:pt idx="10661">
                  <c:v>13:38:45</c:v>
                </c:pt>
                <c:pt idx="10662">
                  <c:v>13:38:46</c:v>
                </c:pt>
                <c:pt idx="10663">
                  <c:v>13:38:47</c:v>
                </c:pt>
                <c:pt idx="10664">
                  <c:v>13:38:48</c:v>
                </c:pt>
                <c:pt idx="10665">
                  <c:v>13:38:49</c:v>
                </c:pt>
                <c:pt idx="10666">
                  <c:v>13:38:50</c:v>
                </c:pt>
                <c:pt idx="10667">
                  <c:v>13:38:51</c:v>
                </c:pt>
                <c:pt idx="10668">
                  <c:v>13:38:52</c:v>
                </c:pt>
                <c:pt idx="10669">
                  <c:v>13:38:53</c:v>
                </c:pt>
                <c:pt idx="10670">
                  <c:v>13:38:54</c:v>
                </c:pt>
                <c:pt idx="10671">
                  <c:v>13:38:55</c:v>
                </c:pt>
                <c:pt idx="10672">
                  <c:v>13:38:56</c:v>
                </c:pt>
                <c:pt idx="10673">
                  <c:v>13:38:57</c:v>
                </c:pt>
                <c:pt idx="10674">
                  <c:v>13:38:58</c:v>
                </c:pt>
                <c:pt idx="10675">
                  <c:v>13:38:59</c:v>
                </c:pt>
                <c:pt idx="10676">
                  <c:v>13:39:00</c:v>
                </c:pt>
                <c:pt idx="10677">
                  <c:v>13:39:01</c:v>
                </c:pt>
                <c:pt idx="10678">
                  <c:v>13:39:02</c:v>
                </c:pt>
                <c:pt idx="10679">
                  <c:v>13:39:03</c:v>
                </c:pt>
                <c:pt idx="10680">
                  <c:v>13:39:04</c:v>
                </c:pt>
                <c:pt idx="10681">
                  <c:v>13:39:05</c:v>
                </c:pt>
                <c:pt idx="10682">
                  <c:v>13:39:06</c:v>
                </c:pt>
                <c:pt idx="10683">
                  <c:v>13:39:07</c:v>
                </c:pt>
                <c:pt idx="10684">
                  <c:v>13:39:08</c:v>
                </c:pt>
                <c:pt idx="10685">
                  <c:v>13:39:09</c:v>
                </c:pt>
                <c:pt idx="10686">
                  <c:v>13:39:10</c:v>
                </c:pt>
                <c:pt idx="10687">
                  <c:v>13:39:11</c:v>
                </c:pt>
                <c:pt idx="10688">
                  <c:v>13:39:12</c:v>
                </c:pt>
                <c:pt idx="10689">
                  <c:v>13:39:13</c:v>
                </c:pt>
                <c:pt idx="10690">
                  <c:v>13:39:14</c:v>
                </c:pt>
                <c:pt idx="10691">
                  <c:v>13:39:15</c:v>
                </c:pt>
                <c:pt idx="10692">
                  <c:v>13:39:16</c:v>
                </c:pt>
                <c:pt idx="10693">
                  <c:v>13:39:17</c:v>
                </c:pt>
                <c:pt idx="10694">
                  <c:v>13:39:18</c:v>
                </c:pt>
                <c:pt idx="10695">
                  <c:v>13:39:19</c:v>
                </c:pt>
                <c:pt idx="10696">
                  <c:v>13:39:20</c:v>
                </c:pt>
                <c:pt idx="10697">
                  <c:v>13:39:21</c:v>
                </c:pt>
                <c:pt idx="10698">
                  <c:v>13:39:22</c:v>
                </c:pt>
                <c:pt idx="10699">
                  <c:v>13:39:23</c:v>
                </c:pt>
                <c:pt idx="10700">
                  <c:v>13:39:24</c:v>
                </c:pt>
                <c:pt idx="10701">
                  <c:v>13:39:25</c:v>
                </c:pt>
                <c:pt idx="10702">
                  <c:v>13:39:26</c:v>
                </c:pt>
                <c:pt idx="10703">
                  <c:v>13:39:27</c:v>
                </c:pt>
                <c:pt idx="10704">
                  <c:v>13:39:28</c:v>
                </c:pt>
                <c:pt idx="10705">
                  <c:v>13:39:29</c:v>
                </c:pt>
                <c:pt idx="10706">
                  <c:v>13:39:30</c:v>
                </c:pt>
                <c:pt idx="10707">
                  <c:v>13:39:31</c:v>
                </c:pt>
                <c:pt idx="10708">
                  <c:v>13:39:32</c:v>
                </c:pt>
                <c:pt idx="10709">
                  <c:v>13:39:33</c:v>
                </c:pt>
                <c:pt idx="10710">
                  <c:v>13:39:34</c:v>
                </c:pt>
                <c:pt idx="10711">
                  <c:v>13:39:35</c:v>
                </c:pt>
                <c:pt idx="10712">
                  <c:v>13:39:36</c:v>
                </c:pt>
                <c:pt idx="10713">
                  <c:v>13:39:37</c:v>
                </c:pt>
                <c:pt idx="10714">
                  <c:v>13:39:38</c:v>
                </c:pt>
                <c:pt idx="10715">
                  <c:v>13:39:39</c:v>
                </c:pt>
                <c:pt idx="10716">
                  <c:v>13:39:40</c:v>
                </c:pt>
                <c:pt idx="10717">
                  <c:v>13:39:41</c:v>
                </c:pt>
                <c:pt idx="10718">
                  <c:v>13:39:42</c:v>
                </c:pt>
                <c:pt idx="10719">
                  <c:v>13:39:43</c:v>
                </c:pt>
                <c:pt idx="10720">
                  <c:v>13:39:44</c:v>
                </c:pt>
                <c:pt idx="10721">
                  <c:v>13:39:45</c:v>
                </c:pt>
                <c:pt idx="10722">
                  <c:v>13:39:46</c:v>
                </c:pt>
                <c:pt idx="10723">
                  <c:v>13:39:47</c:v>
                </c:pt>
                <c:pt idx="10724">
                  <c:v>13:39:48</c:v>
                </c:pt>
                <c:pt idx="10725">
                  <c:v>13:39:49</c:v>
                </c:pt>
                <c:pt idx="10726">
                  <c:v>13:39:50</c:v>
                </c:pt>
                <c:pt idx="10727">
                  <c:v>13:39:51</c:v>
                </c:pt>
                <c:pt idx="10728">
                  <c:v>13:39:52</c:v>
                </c:pt>
                <c:pt idx="10729">
                  <c:v>13:39:53</c:v>
                </c:pt>
                <c:pt idx="10730">
                  <c:v>13:39:54</c:v>
                </c:pt>
                <c:pt idx="10731">
                  <c:v>13:39:55</c:v>
                </c:pt>
                <c:pt idx="10732">
                  <c:v>13:39:56</c:v>
                </c:pt>
                <c:pt idx="10733">
                  <c:v>13:39:57</c:v>
                </c:pt>
                <c:pt idx="10734">
                  <c:v>13:39:58</c:v>
                </c:pt>
                <c:pt idx="10735">
                  <c:v>13:39:59</c:v>
                </c:pt>
                <c:pt idx="10736">
                  <c:v>13:40:00</c:v>
                </c:pt>
                <c:pt idx="10737">
                  <c:v>13:40:01</c:v>
                </c:pt>
                <c:pt idx="10738">
                  <c:v>13:40:02</c:v>
                </c:pt>
                <c:pt idx="10739">
                  <c:v>13:40:03</c:v>
                </c:pt>
                <c:pt idx="10740">
                  <c:v>13:40:04</c:v>
                </c:pt>
                <c:pt idx="10741">
                  <c:v>13:40:05</c:v>
                </c:pt>
                <c:pt idx="10742">
                  <c:v>13:40:06</c:v>
                </c:pt>
                <c:pt idx="10743">
                  <c:v>13:40:07</c:v>
                </c:pt>
                <c:pt idx="10744">
                  <c:v>13:40:08</c:v>
                </c:pt>
                <c:pt idx="10745">
                  <c:v>13:40:09</c:v>
                </c:pt>
                <c:pt idx="10746">
                  <c:v>13:40:10</c:v>
                </c:pt>
                <c:pt idx="10747">
                  <c:v>13:40:11</c:v>
                </c:pt>
                <c:pt idx="10748">
                  <c:v>13:40:12</c:v>
                </c:pt>
                <c:pt idx="10749">
                  <c:v>13:40:13</c:v>
                </c:pt>
                <c:pt idx="10750">
                  <c:v>13:40:14</c:v>
                </c:pt>
                <c:pt idx="10751">
                  <c:v>13:40:15</c:v>
                </c:pt>
                <c:pt idx="10752">
                  <c:v>13:40:16</c:v>
                </c:pt>
                <c:pt idx="10753">
                  <c:v>13:40:17</c:v>
                </c:pt>
                <c:pt idx="10754">
                  <c:v>13:40:18</c:v>
                </c:pt>
                <c:pt idx="10755">
                  <c:v>13:40:19</c:v>
                </c:pt>
                <c:pt idx="10756">
                  <c:v>13:40:20</c:v>
                </c:pt>
                <c:pt idx="10757">
                  <c:v>13:40:21</c:v>
                </c:pt>
                <c:pt idx="10758">
                  <c:v>13:40:22</c:v>
                </c:pt>
                <c:pt idx="10759">
                  <c:v>13:40:23</c:v>
                </c:pt>
                <c:pt idx="10760">
                  <c:v>13:40:24</c:v>
                </c:pt>
                <c:pt idx="10761">
                  <c:v>13:40:25</c:v>
                </c:pt>
                <c:pt idx="10762">
                  <c:v>13:40:26</c:v>
                </c:pt>
                <c:pt idx="10763">
                  <c:v>13:40:27</c:v>
                </c:pt>
                <c:pt idx="10764">
                  <c:v>13:40:28</c:v>
                </c:pt>
                <c:pt idx="10765">
                  <c:v>13:40:29</c:v>
                </c:pt>
                <c:pt idx="10766">
                  <c:v>13:40:30</c:v>
                </c:pt>
                <c:pt idx="10767">
                  <c:v>13:40:31</c:v>
                </c:pt>
                <c:pt idx="10768">
                  <c:v>13:40:32</c:v>
                </c:pt>
                <c:pt idx="10769">
                  <c:v>13:40:33</c:v>
                </c:pt>
                <c:pt idx="10770">
                  <c:v>13:40:34</c:v>
                </c:pt>
                <c:pt idx="10771">
                  <c:v>13:40:35</c:v>
                </c:pt>
                <c:pt idx="10772">
                  <c:v>13:40:36</c:v>
                </c:pt>
                <c:pt idx="10773">
                  <c:v>13:40:37</c:v>
                </c:pt>
                <c:pt idx="10774">
                  <c:v>13:40:38</c:v>
                </c:pt>
                <c:pt idx="10775">
                  <c:v>13:40:39</c:v>
                </c:pt>
                <c:pt idx="10776">
                  <c:v>13:40:40</c:v>
                </c:pt>
                <c:pt idx="10777">
                  <c:v>13:40:41</c:v>
                </c:pt>
                <c:pt idx="10778">
                  <c:v>13:40:42</c:v>
                </c:pt>
                <c:pt idx="10779">
                  <c:v>13:40:43</c:v>
                </c:pt>
                <c:pt idx="10780">
                  <c:v>13:40:44</c:v>
                </c:pt>
                <c:pt idx="10781">
                  <c:v>13:40:45</c:v>
                </c:pt>
                <c:pt idx="10782">
                  <c:v>13:40:46</c:v>
                </c:pt>
                <c:pt idx="10783">
                  <c:v>13:40:47</c:v>
                </c:pt>
                <c:pt idx="10784">
                  <c:v>13:40:48</c:v>
                </c:pt>
                <c:pt idx="10785">
                  <c:v>13:40:49</c:v>
                </c:pt>
                <c:pt idx="10786">
                  <c:v>13:40:50</c:v>
                </c:pt>
                <c:pt idx="10787">
                  <c:v>13:40:51</c:v>
                </c:pt>
                <c:pt idx="10788">
                  <c:v>13:40:52</c:v>
                </c:pt>
                <c:pt idx="10789">
                  <c:v>13:40:53</c:v>
                </c:pt>
                <c:pt idx="10790">
                  <c:v>13:40:54</c:v>
                </c:pt>
                <c:pt idx="10791">
                  <c:v>13:40:55</c:v>
                </c:pt>
                <c:pt idx="10792">
                  <c:v>13:40:56</c:v>
                </c:pt>
                <c:pt idx="10793">
                  <c:v>13:40:57</c:v>
                </c:pt>
                <c:pt idx="10794">
                  <c:v>13:40:58</c:v>
                </c:pt>
                <c:pt idx="10795">
                  <c:v>13:40:59</c:v>
                </c:pt>
                <c:pt idx="10796">
                  <c:v>13:41:00</c:v>
                </c:pt>
                <c:pt idx="10797">
                  <c:v>13:41:01</c:v>
                </c:pt>
                <c:pt idx="10798">
                  <c:v>13:41:02</c:v>
                </c:pt>
                <c:pt idx="10799">
                  <c:v>13:41:03</c:v>
                </c:pt>
                <c:pt idx="10800">
                  <c:v>13:41:04</c:v>
                </c:pt>
                <c:pt idx="10801">
                  <c:v>13:41:05</c:v>
                </c:pt>
                <c:pt idx="10802">
                  <c:v>13:41:06</c:v>
                </c:pt>
                <c:pt idx="10803">
                  <c:v>13:41:07</c:v>
                </c:pt>
                <c:pt idx="10804">
                  <c:v>13:41:08</c:v>
                </c:pt>
                <c:pt idx="10805">
                  <c:v>13:41:09</c:v>
                </c:pt>
                <c:pt idx="10806">
                  <c:v>13:41:10</c:v>
                </c:pt>
                <c:pt idx="10807">
                  <c:v>13:41:11</c:v>
                </c:pt>
                <c:pt idx="10808">
                  <c:v>13:41:12</c:v>
                </c:pt>
                <c:pt idx="10809">
                  <c:v>13:41:13</c:v>
                </c:pt>
                <c:pt idx="10810">
                  <c:v>13:41:14</c:v>
                </c:pt>
                <c:pt idx="10811">
                  <c:v>13:41:15</c:v>
                </c:pt>
                <c:pt idx="10812">
                  <c:v>13:41:16</c:v>
                </c:pt>
                <c:pt idx="10813">
                  <c:v>13:41:17</c:v>
                </c:pt>
                <c:pt idx="10814">
                  <c:v>13:41:18</c:v>
                </c:pt>
                <c:pt idx="10815">
                  <c:v>13:41:19</c:v>
                </c:pt>
                <c:pt idx="10816">
                  <c:v>13:41:20</c:v>
                </c:pt>
                <c:pt idx="10817">
                  <c:v>13:41:21</c:v>
                </c:pt>
                <c:pt idx="10818">
                  <c:v>13:41:22</c:v>
                </c:pt>
                <c:pt idx="10819">
                  <c:v>13:41:23</c:v>
                </c:pt>
                <c:pt idx="10820">
                  <c:v>13:41:24</c:v>
                </c:pt>
                <c:pt idx="10821">
                  <c:v>13:41:25</c:v>
                </c:pt>
                <c:pt idx="10822">
                  <c:v>13:41:26</c:v>
                </c:pt>
                <c:pt idx="10823">
                  <c:v>13:41:27</c:v>
                </c:pt>
                <c:pt idx="10824">
                  <c:v>13:41:28</c:v>
                </c:pt>
                <c:pt idx="10825">
                  <c:v>13:41:29</c:v>
                </c:pt>
                <c:pt idx="10826">
                  <c:v>13:41:30</c:v>
                </c:pt>
                <c:pt idx="10827">
                  <c:v>13:41:31</c:v>
                </c:pt>
                <c:pt idx="10828">
                  <c:v>13:41:32</c:v>
                </c:pt>
                <c:pt idx="10829">
                  <c:v>13:41:33</c:v>
                </c:pt>
                <c:pt idx="10830">
                  <c:v>13:41:34</c:v>
                </c:pt>
                <c:pt idx="10831">
                  <c:v>13:41:35</c:v>
                </c:pt>
                <c:pt idx="10832">
                  <c:v>13:41:36</c:v>
                </c:pt>
                <c:pt idx="10833">
                  <c:v>13:41:37</c:v>
                </c:pt>
                <c:pt idx="10834">
                  <c:v>13:41:38</c:v>
                </c:pt>
                <c:pt idx="10835">
                  <c:v>13:41:39</c:v>
                </c:pt>
                <c:pt idx="10836">
                  <c:v>13:41:40</c:v>
                </c:pt>
                <c:pt idx="10837">
                  <c:v>13:41:41</c:v>
                </c:pt>
                <c:pt idx="10838">
                  <c:v>13:41:42</c:v>
                </c:pt>
                <c:pt idx="10839">
                  <c:v>13:41:43</c:v>
                </c:pt>
                <c:pt idx="10840">
                  <c:v>13:41:44</c:v>
                </c:pt>
                <c:pt idx="10841">
                  <c:v>13:41:45</c:v>
                </c:pt>
                <c:pt idx="10842">
                  <c:v>13:41:46</c:v>
                </c:pt>
                <c:pt idx="10843">
                  <c:v>13:41:47</c:v>
                </c:pt>
                <c:pt idx="10844">
                  <c:v>13:41:48</c:v>
                </c:pt>
                <c:pt idx="10845">
                  <c:v>13:41:49</c:v>
                </c:pt>
                <c:pt idx="10846">
                  <c:v>13:41:50</c:v>
                </c:pt>
                <c:pt idx="10847">
                  <c:v>13:41:51</c:v>
                </c:pt>
                <c:pt idx="10848">
                  <c:v>13:41:52</c:v>
                </c:pt>
                <c:pt idx="10849">
                  <c:v>13:41:53</c:v>
                </c:pt>
                <c:pt idx="10850">
                  <c:v>13:41:54</c:v>
                </c:pt>
                <c:pt idx="10851">
                  <c:v>13:41:55</c:v>
                </c:pt>
                <c:pt idx="10852">
                  <c:v>13:41:56</c:v>
                </c:pt>
                <c:pt idx="10853">
                  <c:v>13:41:57</c:v>
                </c:pt>
                <c:pt idx="10854">
                  <c:v>13:41:58</c:v>
                </c:pt>
                <c:pt idx="10855">
                  <c:v>13:41:59</c:v>
                </c:pt>
                <c:pt idx="10856">
                  <c:v>13:42:00</c:v>
                </c:pt>
                <c:pt idx="10857">
                  <c:v>13:42:01</c:v>
                </c:pt>
                <c:pt idx="10858">
                  <c:v>13:42:02</c:v>
                </c:pt>
                <c:pt idx="10859">
                  <c:v>13:42:03</c:v>
                </c:pt>
                <c:pt idx="10860">
                  <c:v>13:42:04</c:v>
                </c:pt>
                <c:pt idx="10861">
                  <c:v>13:42:05</c:v>
                </c:pt>
                <c:pt idx="10862">
                  <c:v>13:42:06</c:v>
                </c:pt>
                <c:pt idx="10863">
                  <c:v>13:42:07</c:v>
                </c:pt>
                <c:pt idx="10864">
                  <c:v>13:42:08</c:v>
                </c:pt>
                <c:pt idx="10865">
                  <c:v>13:42:09</c:v>
                </c:pt>
                <c:pt idx="10866">
                  <c:v>13:42:10</c:v>
                </c:pt>
                <c:pt idx="10867">
                  <c:v>13:42:11</c:v>
                </c:pt>
                <c:pt idx="10868">
                  <c:v>13:42:12</c:v>
                </c:pt>
                <c:pt idx="10869">
                  <c:v>13:42:13</c:v>
                </c:pt>
                <c:pt idx="10870">
                  <c:v>13:42:14</c:v>
                </c:pt>
                <c:pt idx="10871">
                  <c:v>13:42:15</c:v>
                </c:pt>
                <c:pt idx="10872">
                  <c:v>13:42:16</c:v>
                </c:pt>
                <c:pt idx="10873">
                  <c:v>13:42:17</c:v>
                </c:pt>
                <c:pt idx="10874">
                  <c:v>13:42:18</c:v>
                </c:pt>
                <c:pt idx="10875">
                  <c:v>13:42:19</c:v>
                </c:pt>
                <c:pt idx="10876">
                  <c:v>13:42:20</c:v>
                </c:pt>
                <c:pt idx="10877">
                  <c:v>13:42:21</c:v>
                </c:pt>
                <c:pt idx="10878">
                  <c:v>13:42:22</c:v>
                </c:pt>
                <c:pt idx="10879">
                  <c:v>13:42:23</c:v>
                </c:pt>
                <c:pt idx="10880">
                  <c:v>13:42:24</c:v>
                </c:pt>
                <c:pt idx="10881">
                  <c:v>13:42:25</c:v>
                </c:pt>
                <c:pt idx="10882">
                  <c:v>13:42:26</c:v>
                </c:pt>
                <c:pt idx="10883">
                  <c:v>13:42:27</c:v>
                </c:pt>
                <c:pt idx="10884">
                  <c:v>13:42:28</c:v>
                </c:pt>
                <c:pt idx="10885">
                  <c:v>13:42:29</c:v>
                </c:pt>
                <c:pt idx="10886">
                  <c:v>13:42:30</c:v>
                </c:pt>
                <c:pt idx="10887">
                  <c:v>13:42:31</c:v>
                </c:pt>
                <c:pt idx="10888">
                  <c:v>13:42:32</c:v>
                </c:pt>
                <c:pt idx="10889">
                  <c:v>13:42:33</c:v>
                </c:pt>
                <c:pt idx="10890">
                  <c:v>13:42:34</c:v>
                </c:pt>
                <c:pt idx="10891">
                  <c:v>13:42:35</c:v>
                </c:pt>
                <c:pt idx="10892">
                  <c:v>13:42:36</c:v>
                </c:pt>
                <c:pt idx="10893">
                  <c:v>13:42:37</c:v>
                </c:pt>
                <c:pt idx="10894">
                  <c:v>13:42:38</c:v>
                </c:pt>
                <c:pt idx="10895">
                  <c:v>13:42:39</c:v>
                </c:pt>
                <c:pt idx="10896">
                  <c:v>13:42:40</c:v>
                </c:pt>
                <c:pt idx="10897">
                  <c:v>13:42:41</c:v>
                </c:pt>
                <c:pt idx="10898">
                  <c:v>13:42:42</c:v>
                </c:pt>
                <c:pt idx="10899">
                  <c:v>13:42:43</c:v>
                </c:pt>
                <c:pt idx="10900">
                  <c:v>13:42:44</c:v>
                </c:pt>
                <c:pt idx="10901">
                  <c:v>13:42:45</c:v>
                </c:pt>
                <c:pt idx="10902">
                  <c:v>13:42:46</c:v>
                </c:pt>
                <c:pt idx="10903">
                  <c:v>13:42:47</c:v>
                </c:pt>
                <c:pt idx="10904">
                  <c:v>13:42:48</c:v>
                </c:pt>
                <c:pt idx="10905">
                  <c:v>13:42:49</c:v>
                </c:pt>
                <c:pt idx="10906">
                  <c:v>13:42:50</c:v>
                </c:pt>
                <c:pt idx="10907">
                  <c:v>13:42:51</c:v>
                </c:pt>
                <c:pt idx="10908">
                  <c:v>13:42:52</c:v>
                </c:pt>
                <c:pt idx="10909">
                  <c:v>13:42:53</c:v>
                </c:pt>
                <c:pt idx="10910">
                  <c:v>13:42:54</c:v>
                </c:pt>
                <c:pt idx="10911">
                  <c:v>13:42:55</c:v>
                </c:pt>
                <c:pt idx="10912">
                  <c:v>13:42:56</c:v>
                </c:pt>
                <c:pt idx="10913">
                  <c:v>13:42:57</c:v>
                </c:pt>
                <c:pt idx="10914">
                  <c:v>13:42:58</c:v>
                </c:pt>
                <c:pt idx="10915">
                  <c:v>13:42:59</c:v>
                </c:pt>
                <c:pt idx="10916">
                  <c:v>13:43:00</c:v>
                </c:pt>
                <c:pt idx="10917">
                  <c:v>13:43:01</c:v>
                </c:pt>
                <c:pt idx="10918">
                  <c:v>13:43:02</c:v>
                </c:pt>
                <c:pt idx="10919">
                  <c:v>13:43:03</c:v>
                </c:pt>
                <c:pt idx="10920">
                  <c:v>13:43:04</c:v>
                </c:pt>
                <c:pt idx="10921">
                  <c:v>13:43:05</c:v>
                </c:pt>
                <c:pt idx="10922">
                  <c:v>13:43:06</c:v>
                </c:pt>
                <c:pt idx="10923">
                  <c:v>13:43:07</c:v>
                </c:pt>
                <c:pt idx="10924">
                  <c:v>13:43:08</c:v>
                </c:pt>
                <c:pt idx="10925">
                  <c:v>13:43:09</c:v>
                </c:pt>
                <c:pt idx="10926">
                  <c:v>13:43:10</c:v>
                </c:pt>
                <c:pt idx="10927">
                  <c:v>13:43:11</c:v>
                </c:pt>
                <c:pt idx="10928">
                  <c:v>13:43:12</c:v>
                </c:pt>
                <c:pt idx="10929">
                  <c:v>13:43:13</c:v>
                </c:pt>
                <c:pt idx="10930">
                  <c:v>13:43:14</c:v>
                </c:pt>
                <c:pt idx="10931">
                  <c:v>13:43:15</c:v>
                </c:pt>
                <c:pt idx="10932">
                  <c:v>13:43:16</c:v>
                </c:pt>
                <c:pt idx="10933">
                  <c:v>13:43:17</c:v>
                </c:pt>
                <c:pt idx="10934">
                  <c:v>13:43:18</c:v>
                </c:pt>
                <c:pt idx="10935">
                  <c:v>13:43:19</c:v>
                </c:pt>
                <c:pt idx="10936">
                  <c:v>13:43:20</c:v>
                </c:pt>
                <c:pt idx="10937">
                  <c:v>13:43:21</c:v>
                </c:pt>
                <c:pt idx="10938">
                  <c:v>13:43:22</c:v>
                </c:pt>
                <c:pt idx="10939">
                  <c:v>13:43:23</c:v>
                </c:pt>
                <c:pt idx="10940">
                  <c:v>13:43:24</c:v>
                </c:pt>
                <c:pt idx="10941">
                  <c:v>13:43:25</c:v>
                </c:pt>
                <c:pt idx="10942">
                  <c:v>13:43:26</c:v>
                </c:pt>
                <c:pt idx="10943">
                  <c:v>13:43:27</c:v>
                </c:pt>
                <c:pt idx="10944">
                  <c:v>13:43:28</c:v>
                </c:pt>
                <c:pt idx="10945">
                  <c:v>13:43:29</c:v>
                </c:pt>
                <c:pt idx="10946">
                  <c:v>13:43:30</c:v>
                </c:pt>
                <c:pt idx="10947">
                  <c:v>13:43:31</c:v>
                </c:pt>
                <c:pt idx="10948">
                  <c:v>13:43:32</c:v>
                </c:pt>
                <c:pt idx="10949">
                  <c:v>13:43:33</c:v>
                </c:pt>
                <c:pt idx="10950">
                  <c:v>13:43:34</c:v>
                </c:pt>
                <c:pt idx="10951">
                  <c:v>13:43:35</c:v>
                </c:pt>
                <c:pt idx="10952">
                  <c:v>13:43:36</c:v>
                </c:pt>
                <c:pt idx="10953">
                  <c:v>13:43:37</c:v>
                </c:pt>
                <c:pt idx="10954">
                  <c:v>13:43:38</c:v>
                </c:pt>
                <c:pt idx="10955">
                  <c:v>13:43:39</c:v>
                </c:pt>
                <c:pt idx="10956">
                  <c:v>13:43:40</c:v>
                </c:pt>
                <c:pt idx="10957">
                  <c:v>13:43:41</c:v>
                </c:pt>
                <c:pt idx="10958">
                  <c:v>13:43:42</c:v>
                </c:pt>
                <c:pt idx="10959">
                  <c:v>13:43:43</c:v>
                </c:pt>
                <c:pt idx="10960">
                  <c:v>13:43:44</c:v>
                </c:pt>
                <c:pt idx="10961">
                  <c:v>13:43:45</c:v>
                </c:pt>
                <c:pt idx="10962">
                  <c:v>13:43:46</c:v>
                </c:pt>
                <c:pt idx="10963">
                  <c:v>13:43:47</c:v>
                </c:pt>
                <c:pt idx="10964">
                  <c:v>13:43:48</c:v>
                </c:pt>
                <c:pt idx="10965">
                  <c:v>13:43:49</c:v>
                </c:pt>
                <c:pt idx="10966">
                  <c:v>13:43:50</c:v>
                </c:pt>
                <c:pt idx="10967">
                  <c:v>13:43:51</c:v>
                </c:pt>
                <c:pt idx="10968">
                  <c:v>13:43:52</c:v>
                </c:pt>
                <c:pt idx="10969">
                  <c:v>13:43:53</c:v>
                </c:pt>
                <c:pt idx="10970">
                  <c:v>13:43:54</c:v>
                </c:pt>
                <c:pt idx="10971">
                  <c:v>13:43:55</c:v>
                </c:pt>
                <c:pt idx="10972">
                  <c:v>13:43:56</c:v>
                </c:pt>
                <c:pt idx="10973">
                  <c:v>13:43:57</c:v>
                </c:pt>
                <c:pt idx="10974">
                  <c:v>13:43:58</c:v>
                </c:pt>
                <c:pt idx="10975">
                  <c:v>13:43:59</c:v>
                </c:pt>
                <c:pt idx="10976">
                  <c:v>13:44:00</c:v>
                </c:pt>
                <c:pt idx="10977">
                  <c:v>13:44:01</c:v>
                </c:pt>
                <c:pt idx="10978">
                  <c:v>13:44:02</c:v>
                </c:pt>
                <c:pt idx="10979">
                  <c:v>13:44:03</c:v>
                </c:pt>
                <c:pt idx="10980">
                  <c:v>13:44:04</c:v>
                </c:pt>
                <c:pt idx="10981">
                  <c:v>13:44:05</c:v>
                </c:pt>
                <c:pt idx="10982">
                  <c:v>13:44:06</c:v>
                </c:pt>
                <c:pt idx="10983">
                  <c:v>13:44:07</c:v>
                </c:pt>
                <c:pt idx="10984">
                  <c:v>13:44:08</c:v>
                </c:pt>
                <c:pt idx="10985">
                  <c:v>13:44:09</c:v>
                </c:pt>
                <c:pt idx="10986">
                  <c:v>13:44:10</c:v>
                </c:pt>
                <c:pt idx="10987">
                  <c:v>13:44:11</c:v>
                </c:pt>
                <c:pt idx="10988">
                  <c:v>13:44:12</c:v>
                </c:pt>
                <c:pt idx="10989">
                  <c:v>13:44:13</c:v>
                </c:pt>
                <c:pt idx="10990">
                  <c:v>13:44:14</c:v>
                </c:pt>
                <c:pt idx="10991">
                  <c:v>13:44:15</c:v>
                </c:pt>
                <c:pt idx="10992">
                  <c:v>13:44:16</c:v>
                </c:pt>
                <c:pt idx="10993">
                  <c:v>13:44:17</c:v>
                </c:pt>
                <c:pt idx="10994">
                  <c:v>13:44:18</c:v>
                </c:pt>
                <c:pt idx="10995">
                  <c:v>13:44:19</c:v>
                </c:pt>
                <c:pt idx="10996">
                  <c:v>13:44:20</c:v>
                </c:pt>
                <c:pt idx="10997">
                  <c:v>13:44:21</c:v>
                </c:pt>
                <c:pt idx="10998">
                  <c:v>13:44:22</c:v>
                </c:pt>
                <c:pt idx="10999">
                  <c:v>13:44:23</c:v>
                </c:pt>
                <c:pt idx="11000">
                  <c:v>13:44:24</c:v>
                </c:pt>
                <c:pt idx="11001">
                  <c:v>13:44:25</c:v>
                </c:pt>
                <c:pt idx="11002">
                  <c:v>13:44:26</c:v>
                </c:pt>
                <c:pt idx="11003">
                  <c:v>13:44:27</c:v>
                </c:pt>
                <c:pt idx="11004">
                  <c:v>13:44:28</c:v>
                </c:pt>
                <c:pt idx="11005">
                  <c:v>13:44:29</c:v>
                </c:pt>
                <c:pt idx="11006">
                  <c:v>13:44:30</c:v>
                </c:pt>
                <c:pt idx="11007">
                  <c:v>13:44:31</c:v>
                </c:pt>
                <c:pt idx="11008">
                  <c:v>13:44:32</c:v>
                </c:pt>
                <c:pt idx="11009">
                  <c:v>13:44:33</c:v>
                </c:pt>
                <c:pt idx="11010">
                  <c:v>13:44:34</c:v>
                </c:pt>
                <c:pt idx="11011">
                  <c:v>13:44:35</c:v>
                </c:pt>
                <c:pt idx="11012">
                  <c:v>13:44:36</c:v>
                </c:pt>
                <c:pt idx="11013">
                  <c:v>13:44:37</c:v>
                </c:pt>
                <c:pt idx="11014">
                  <c:v>13:44:38</c:v>
                </c:pt>
                <c:pt idx="11015">
                  <c:v>13:44:39</c:v>
                </c:pt>
                <c:pt idx="11016">
                  <c:v>13:44:40</c:v>
                </c:pt>
                <c:pt idx="11017">
                  <c:v>13:44:41</c:v>
                </c:pt>
                <c:pt idx="11018">
                  <c:v>13:44:42</c:v>
                </c:pt>
                <c:pt idx="11019">
                  <c:v>13:44:43</c:v>
                </c:pt>
                <c:pt idx="11020">
                  <c:v>13:44:44</c:v>
                </c:pt>
                <c:pt idx="11021">
                  <c:v>13:44:45</c:v>
                </c:pt>
                <c:pt idx="11022">
                  <c:v>13:44:46</c:v>
                </c:pt>
                <c:pt idx="11023">
                  <c:v>13:44:47</c:v>
                </c:pt>
                <c:pt idx="11024">
                  <c:v>13:44:48</c:v>
                </c:pt>
                <c:pt idx="11025">
                  <c:v>13:44:49</c:v>
                </c:pt>
                <c:pt idx="11026">
                  <c:v>13:44:50</c:v>
                </c:pt>
                <c:pt idx="11027">
                  <c:v>13:44:51</c:v>
                </c:pt>
                <c:pt idx="11028">
                  <c:v>13:44:52</c:v>
                </c:pt>
                <c:pt idx="11029">
                  <c:v>13:44:53</c:v>
                </c:pt>
                <c:pt idx="11030">
                  <c:v>13:44:54</c:v>
                </c:pt>
                <c:pt idx="11031">
                  <c:v>13:44:55</c:v>
                </c:pt>
                <c:pt idx="11032">
                  <c:v>13:44:56</c:v>
                </c:pt>
                <c:pt idx="11033">
                  <c:v>13:44:57</c:v>
                </c:pt>
                <c:pt idx="11034">
                  <c:v>13:44:58</c:v>
                </c:pt>
                <c:pt idx="11035">
                  <c:v>13:44:59</c:v>
                </c:pt>
                <c:pt idx="11036">
                  <c:v>13:45:00</c:v>
                </c:pt>
                <c:pt idx="11037">
                  <c:v>13:45:01</c:v>
                </c:pt>
                <c:pt idx="11038">
                  <c:v>13:45:02</c:v>
                </c:pt>
                <c:pt idx="11039">
                  <c:v>13:45:03</c:v>
                </c:pt>
                <c:pt idx="11040">
                  <c:v>13:45:04</c:v>
                </c:pt>
                <c:pt idx="11041">
                  <c:v>13:45:05</c:v>
                </c:pt>
                <c:pt idx="11042">
                  <c:v>13:45:06</c:v>
                </c:pt>
                <c:pt idx="11043">
                  <c:v>13:45:07</c:v>
                </c:pt>
                <c:pt idx="11044">
                  <c:v>13:45:08</c:v>
                </c:pt>
                <c:pt idx="11045">
                  <c:v>13:45:09</c:v>
                </c:pt>
                <c:pt idx="11046">
                  <c:v>13:45:10</c:v>
                </c:pt>
                <c:pt idx="11047">
                  <c:v>13:45:11</c:v>
                </c:pt>
                <c:pt idx="11048">
                  <c:v>13:45:12</c:v>
                </c:pt>
                <c:pt idx="11049">
                  <c:v>13:45:13</c:v>
                </c:pt>
                <c:pt idx="11050">
                  <c:v>13:45:14</c:v>
                </c:pt>
                <c:pt idx="11051">
                  <c:v>13:45:15</c:v>
                </c:pt>
                <c:pt idx="11052">
                  <c:v>13:45:16</c:v>
                </c:pt>
                <c:pt idx="11053">
                  <c:v>13:45:17</c:v>
                </c:pt>
                <c:pt idx="11054">
                  <c:v>13:45:18</c:v>
                </c:pt>
                <c:pt idx="11055">
                  <c:v>13:45:19</c:v>
                </c:pt>
                <c:pt idx="11056">
                  <c:v>13:45:20</c:v>
                </c:pt>
                <c:pt idx="11057">
                  <c:v>13:45:21</c:v>
                </c:pt>
                <c:pt idx="11058">
                  <c:v>13:45:22</c:v>
                </c:pt>
                <c:pt idx="11059">
                  <c:v>13:45:23</c:v>
                </c:pt>
                <c:pt idx="11060">
                  <c:v>13:45:24</c:v>
                </c:pt>
                <c:pt idx="11061">
                  <c:v>13:45:25</c:v>
                </c:pt>
                <c:pt idx="11062">
                  <c:v>13:45:26</c:v>
                </c:pt>
                <c:pt idx="11063">
                  <c:v>13:45:27</c:v>
                </c:pt>
                <c:pt idx="11064">
                  <c:v>13:45:28</c:v>
                </c:pt>
                <c:pt idx="11065">
                  <c:v>13:45:29</c:v>
                </c:pt>
                <c:pt idx="11066">
                  <c:v>13:45:30</c:v>
                </c:pt>
                <c:pt idx="11067">
                  <c:v>13:45:31</c:v>
                </c:pt>
                <c:pt idx="11068">
                  <c:v>13:45:32</c:v>
                </c:pt>
                <c:pt idx="11069">
                  <c:v>13:45:33</c:v>
                </c:pt>
                <c:pt idx="11070">
                  <c:v>13:45:34</c:v>
                </c:pt>
                <c:pt idx="11071">
                  <c:v>13:45:35</c:v>
                </c:pt>
                <c:pt idx="11072">
                  <c:v>13:45:36</c:v>
                </c:pt>
                <c:pt idx="11073">
                  <c:v>13:45:37</c:v>
                </c:pt>
                <c:pt idx="11074">
                  <c:v>13:45:38</c:v>
                </c:pt>
                <c:pt idx="11075">
                  <c:v>13:45:39</c:v>
                </c:pt>
                <c:pt idx="11076">
                  <c:v>13:45:40</c:v>
                </c:pt>
                <c:pt idx="11077">
                  <c:v>13:45:41</c:v>
                </c:pt>
                <c:pt idx="11078">
                  <c:v>13:45:42</c:v>
                </c:pt>
                <c:pt idx="11079">
                  <c:v>13:45:43</c:v>
                </c:pt>
                <c:pt idx="11080">
                  <c:v>13:45:44</c:v>
                </c:pt>
                <c:pt idx="11081">
                  <c:v>13:45:45</c:v>
                </c:pt>
                <c:pt idx="11082">
                  <c:v>13:45:46</c:v>
                </c:pt>
                <c:pt idx="11083">
                  <c:v>13:45:47</c:v>
                </c:pt>
                <c:pt idx="11084">
                  <c:v>13:45:48</c:v>
                </c:pt>
                <c:pt idx="11085">
                  <c:v>13:45:49</c:v>
                </c:pt>
                <c:pt idx="11086">
                  <c:v>13:45:50</c:v>
                </c:pt>
                <c:pt idx="11087">
                  <c:v>13:45:51</c:v>
                </c:pt>
                <c:pt idx="11088">
                  <c:v>13:45:52</c:v>
                </c:pt>
                <c:pt idx="11089">
                  <c:v>13:45:53</c:v>
                </c:pt>
                <c:pt idx="11090">
                  <c:v>13:45:54</c:v>
                </c:pt>
                <c:pt idx="11091">
                  <c:v>13:45:55</c:v>
                </c:pt>
                <c:pt idx="11092">
                  <c:v>13:45:56</c:v>
                </c:pt>
              </c:strCache>
            </c:strRef>
          </c:cat>
          <c:val>
            <c:numRef>
              <c:f>Compressor!$B$5:$B$11097</c:f>
              <c:numCache>
                <c:formatCode>General</c:formatCode>
                <c:ptCount val="11093"/>
                <c:pt idx="0">
                  <c:v>5.7000000000000002E-2</c:v>
                </c:pt>
                <c:pt idx="1">
                  <c:v>5.5E-2</c:v>
                </c:pt>
                <c:pt idx="2">
                  <c:v>5.2999999999999999E-2</c:v>
                </c:pt>
                <c:pt idx="3">
                  <c:v>5.5E-2</c:v>
                </c:pt>
                <c:pt idx="4">
                  <c:v>5.7000000000000002E-2</c:v>
                </c:pt>
                <c:pt idx="5">
                  <c:v>5.7000000000000002E-2</c:v>
                </c:pt>
                <c:pt idx="6">
                  <c:v>5.5E-2</c:v>
                </c:pt>
                <c:pt idx="7">
                  <c:v>5.3999999999999999E-2</c:v>
                </c:pt>
                <c:pt idx="8">
                  <c:v>5.6000000000000001E-2</c:v>
                </c:pt>
                <c:pt idx="9">
                  <c:v>5.8000000000000003E-2</c:v>
                </c:pt>
                <c:pt idx="10">
                  <c:v>5.6000000000000001E-2</c:v>
                </c:pt>
                <c:pt idx="11">
                  <c:v>5.6000000000000001E-2</c:v>
                </c:pt>
                <c:pt idx="12">
                  <c:v>5.8000000000000003E-2</c:v>
                </c:pt>
                <c:pt idx="13">
                  <c:v>5.8000000000000003E-2</c:v>
                </c:pt>
                <c:pt idx="14">
                  <c:v>5.6000000000000001E-2</c:v>
                </c:pt>
                <c:pt idx="15">
                  <c:v>5.5E-2</c:v>
                </c:pt>
                <c:pt idx="16">
                  <c:v>5.9000000000000004E-2</c:v>
                </c:pt>
                <c:pt idx="17">
                  <c:v>5.8000000000000003E-2</c:v>
                </c:pt>
                <c:pt idx="18">
                  <c:v>5.2999999999999999E-2</c:v>
                </c:pt>
                <c:pt idx="19">
                  <c:v>5.7000000000000002E-2</c:v>
                </c:pt>
                <c:pt idx="20">
                  <c:v>5.6000000000000001E-2</c:v>
                </c:pt>
                <c:pt idx="21">
                  <c:v>5.5E-2</c:v>
                </c:pt>
                <c:pt idx="22">
                  <c:v>5.8000000000000003E-2</c:v>
                </c:pt>
                <c:pt idx="23">
                  <c:v>5.9000000000000004E-2</c:v>
                </c:pt>
                <c:pt idx="24">
                  <c:v>5.9000000000000004E-2</c:v>
                </c:pt>
                <c:pt idx="25">
                  <c:v>6.4000000000000001E-2</c:v>
                </c:pt>
                <c:pt idx="26">
                  <c:v>6.3E-2</c:v>
                </c:pt>
                <c:pt idx="27">
                  <c:v>6.0999999999999999E-2</c:v>
                </c:pt>
                <c:pt idx="28">
                  <c:v>6.8000000000000005E-2</c:v>
                </c:pt>
                <c:pt idx="29">
                  <c:v>6.3E-2</c:v>
                </c:pt>
                <c:pt idx="30">
                  <c:v>6.3E-2</c:v>
                </c:pt>
                <c:pt idx="31">
                  <c:v>6.5000000000000002E-2</c:v>
                </c:pt>
                <c:pt idx="32">
                  <c:v>6.2E-2</c:v>
                </c:pt>
                <c:pt idx="33">
                  <c:v>6.5000000000000002E-2</c:v>
                </c:pt>
                <c:pt idx="34">
                  <c:v>6.2E-2</c:v>
                </c:pt>
                <c:pt idx="35">
                  <c:v>6.3E-2</c:v>
                </c:pt>
                <c:pt idx="36">
                  <c:v>6.5000000000000002E-2</c:v>
                </c:pt>
                <c:pt idx="37">
                  <c:v>5.8000000000000003E-2</c:v>
                </c:pt>
                <c:pt idx="38">
                  <c:v>6.2E-2</c:v>
                </c:pt>
                <c:pt idx="39">
                  <c:v>5.7000000000000002E-2</c:v>
                </c:pt>
                <c:pt idx="40">
                  <c:v>6.2E-2</c:v>
                </c:pt>
                <c:pt idx="41">
                  <c:v>5.9000000000000004E-2</c:v>
                </c:pt>
                <c:pt idx="42">
                  <c:v>0.06</c:v>
                </c:pt>
                <c:pt idx="43">
                  <c:v>6.3E-2</c:v>
                </c:pt>
                <c:pt idx="44">
                  <c:v>5.9000000000000004E-2</c:v>
                </c:pt>
                <c:pt idx="45">
                  <c:v>6.0999999999999999E-2</c:v>
                </c:pt>
                <c:pt idx="46">
                  <c:v>6.0999999999999999E-2</c:v>
                </c:pt>
                <c:pt idx="47">
                  <c:v>6.2E-2</c:v>
                </c:pt>
                <c:pt idx="48">
                  <c:v>6.3E-2</c:v>
                </c:pt>
                <c:pt idx="49">
                  <c:v>6.2E-2</c:v>
                </c:pt>
                <c:pt idx="50">
                  <c:v>6.4000000000000001E-2</c:v>
                </c:pt>
                <c:pt idx="51">
                  <c:v>6.3E-2</c:v>
                </c:pt>
                <c:pt idx="52">
                  <c:v>6.4000000000000001E-2</c:v>
                </c:pt>
                <c:pt idx="53">
                  <c:v>6.0999999999999999E-2</c:v>
                </c:pt>
                <c:pt idx="54">
                  <c:v>6.2E-2</c:v>
                </c:pt>
                <c:pt idx="55">
                  <c:v>6.3E-2</c:v>
                </c:pt>
                <c:pt idx="56">
                  <c:v>6.4000000000000001E-2</c:v>
                </c:pt>
                <c:pt idx="57">
                  <c:v>6.4000000000000001E-2</c:v>
                </c:pt>
                <c:pt idx="58">
                  <c:v>6.5000000000000002E-2</c:v>
                </c:pt>
                <c:pt idx="59">
                  <c:v>6.8000000000000005E-2</c:v>
                </c:pt>
                <c:pt idx="60">
                  <c:v>6.7000000000000004E-2</c:v>
                </c:pt>
                <c:pt idx="61">
                  <c:v>6.7000000000000004E-2</c:v>
                </c:pt>
                <c:pt idx="62">
                  <c:v>6.8000000000000005E-2</c:v>
                </c:pt>
                <c:pt idx="63">
                  <c:v>6.6000000000000003E-2</c:v>
                </c:pt>
                <c:pt idx="64">
                  <c:v>6.6000000000000003E-2</c:v>
                </c:pt>
                <c:pt idx="65">
                  <c:v>6.6000000000000003E-2</c:v>
                </c:pt>
                <c:pt idx="66">
                  <c:v>6.6000000000000003E-2</c:v>
                </c:pt>
                <c:pt idx="67">
                  <c:v>6.5000000000000002E-2</c:v>
                </c:pt>
                <c:pt idx="68">
                  <c:v>6.8000000000000005E-2</c:v>
                </c:pt>
                <c:pt idx="69">
                  <c:v>6.8000000000000005E-2</c:v>
                </c:pt>
                <c:pt idx="70">
                  <c:v>6.6000000000000003E-2</c:v>
                </c:pt>
                <c:pt idx="71">
                  <c:v>6.3E-2</c:v>
                </c:pt>
                <c:pt idx="72">
                  <c:v>5.6000000000000001E-2</c:v>
                </c:pt>
                <c:pt idx="73">
                  <c:v>5.3999999999999999E-2</c:v>
                </c:pt>
                <c:pt idx="74">
                  <c:v>5.2000000000000005E-2</c:v>
                </c:pt>
                <c:pt idx="75">
                  <c:v>5.6000000000000001E-2</c:v>
                </c:pt>
                <c:pt idx="76">
                  <c:v>5.7000000000000002E-2</c:v>
                </c:pt>
                <c:pt idx="77">
                  <c:v>5.9000000000000004E-2</c:v>
                </c:pt>
                <c:pt idx="78">
                  <c:v>6.0999999999999999E-2</c:v>
                </c:pt>
                <c:pt idx="79">
                  <c:v>5.9000000000000004E-2</c:v>
                </c:pt>
                <c:pt idx="80">
                  <c:v>5.9000000000000004E-2</c:v>
                </c:pt>
                <c:pt idx="81">
                  <c:v>5.9000000000000004E-2</c:v>
                </c:pt>
                <c:pt idx="82">
                  <c:v>6.0999999999999999E-2</c:v>
                </c:pt>
                <c:pt idx="83">
                  <c:v>5.9000000000000004E-2</c:v>
                </c:pt>
                <c:pt idx="84">
                  <c:v>6.2E-2</c:v>
                </c:pt>
                <c:pt idx="85">
                  <c:v>5.9000000000000004E-2</c:v>
                </c:pt>
                <c:pt idx="86">
                  <c:v>0.06</c:v>
                </c:pt>
                <c:pt idx="87">
                  <c:v>6.0999999999999999E-2</c:v>
                </c:pt>
                <c:pt idx="88">
                  <c:v>6.0999999999999999E-2</c:v>
                </c:pt>
                <c:pt idx="89">
                  <c:v>6.3E-2</c:v>
                </c:pt>
                <c:pt idx="90">
                  <c:v>6.0999999999999999E-2</c:v>
                </c:pt>
                <c:pt idx="91">
                  <c:v>0.06</c:v>
                </c:pt>
                <c:pt idx="92">
                  <c:v>0.06</c:v>
                </c:pt>
                <c:pt idx="93">
                  <c:v>6.6000000000000003E-2</c:v>
                </c:pt>
                <c:pt idx="94">
                  <c:v>6.4000000000000001E-2</c:v>
                </c:pt>
                <c:pt idx="95">
                  <c:v>6.0999999999999999E-2</c:v>
                </c:pt>
                <c:pt idx="96">
                  <c:v>5.9000000000000004E-2</c:v>
                </c:pt>
                <c:pt idx="97">
                  <c:v>6.3E-2</c:v>
                </c:pt>
                <c:pt idx="98">
                  <c:v>6.5000000000000002E-2</c:v>
                </c:pt>
                <c:pt idx="99">
                  <c:v>6.2E-2</c:v>
                </c:pt>
                <c:pt idx="100">
                  <c:v>6.5000000000000002E-2</c:v>
                </c:pt>
                <c:pt idx="101">
                  <c:v>6.7000000000000004E-2</c:v>
                </c:pt>
                <c:pt idx="102">
                  <c:v>6.5000000000000002E-2</c:v>
                </c:pt>
                <c:pt idx="103">
                  <c:v>6.2E-2</c:v>
                </c:pt>
                <c:pt idx="104">
                  <c:v>6.7000000000000004E-2</c:v>
                </c:pt>
                <c:pt idx="105">
                  <c:v>6.7000000000000004E-2</c:v>
                </c:pt>
                <c:pt idx="106">
                  <c:v>6.4000000000000001E-2</c:v>
                </c:pt>
                <c:pt idx="107">
                  <c:v>6.6000000000000003E-2</c:v>
                </c:pt>
                <c:pt idx="108">
                  <c:v>6.5000000000000002E-2</c:v>
                </c:pt>
                <c:pt idx="109">
                  <c:v>6.2E-2</c:v>
                </c:pt>
                <c:pt idx="110">
                  <c:v>5.1000000000000004E-2</c:v>
                </c:pt>
                <c:pt idx="111">
                  <c:v>5.6000000000000001E-2</c:v>
                </c:pt>
                <c:pt idx="112">
                  <c:v>4.7E-2</c:v>
                </c:pt>
                <c:pt idx="113">
                  <c:v>5.3999999999999999E-2</c:v>
                </c:pt>
                <c:pt idx="114">
                  <c:v>5.7000000000000002E-2</c:v>
                </c:pt>
                <c:pt idx="115">
                  <c:v>6.3E-2</c:v>
                </c:pt>
                <c:pt idx="116">
                  <c:v>5.8000000000000003E-2</c:v>
                </c:pt>
                <c:pt idx="117">
                  <c:v>5.7000000000000002E-2</c:v>
                </c:pt>
                <c:pt idx="118">
                  <c:v>5.6000000000000001E-2</c:v>
                </c:pt>
                <c:pt idx="119">
                  <c:v>6.0999999999999999E-2</c:v>
                </c:pt>
                <c:pt idx="120">
                  <c:v>4.9000000000000002E-2</c:v>
                </c:pt>
                <c:pt idx="121">
                  <c:v>4.5999999999999999E-2</c:v>
                </c:pt>
                <c:pt idx="122">
                  <c:v>5.2000000000000005E-2</c:v>
                </c:pt>
                <c:pt idx="123">
                  <c:v>4.5999999999999999E-2</c:v>
                </c:pt>
                <c:pt idx="124">
                  <c:v>6.2E-2</c:v>
                </c:pt>
                <c:pt idx="125">
                  <c:v>0.06</c:v>
                </c:pt>
                <c:pt idx="126">
                  <c:v>6.4000000000000001E-2</c:v>
                </c:pt>
                <c:pt idx="127">
                  <c:v>6.0999999999999999E-2</c:v>
                </c:pt>
                <c:pt idx="128">
                  <c:v>6.0999999999999999E-2</c:v>
                </c:pt>
                <c:pt idx="129">
                  <c:v>6.5000000000000002E-2</c:v>
                </c:pt>
                <c:pt idx="130">
                  <c:v>5.6000000000000001E-2</c:v>
                </c:pt>
                <c:pt idx="131">
                  <c:v>5.8000000000000003E-2</c:v>
                </c:pt>
                <c:pt idx="132">
                  <c:v>4.8000000000000001E-2</c:v>
                </c:pt>
                <c:pt idx="133">
                  <c:v>5.8000000000000003E-2</c:v>
                </c:pt>
                <c:pt idx="134">
                  <c:v>5.9000000000000004E-2</c:v>
                </c:pt>
                <c:pt idx="135">
                  <c:v>5.8000000000000003E-2</c:v>
                </c:pt>
                <c:pt idx="136">
                  <c:v>5.3999999999999999E-2</c:v>
                </c:pt>
                <c:pt idx="137">
                  <c:v>5.8000000000000003E-2</c:v>
                </c:pt>
                <c:pt idx="138">
                  <c:v>0.06</c:v>
                </c:pt>
                <c:pt idx="139">
                  <c:v>5.8000000000000003E-2</c:v>
                </c:pt>
                <c:pt idx="140">
                  <c:v>5.9000000000000004E-2</c:v>
                </c:pt>
                <c:pt idx="141">
                  <c:v>5.9000000000000004E-2</c:v>
                </c:pt>
                <c:pt idx="142">
                  <c:v>0.06</c:v>
                </c:pt>
                <c:pt idx="143">
                  <c:v>5.7000000000000002E-2</c:v>
                </c:pt>
                <c:pt idx="144">
                  <c:v>5.7000000000000002E-2</c:v>
                </c:pt>
                <c:pt idx="145">
                  <c:v>5.6000000000000001E-2</c:v>
                </c:pt>
                <c:pt idx="146">
                  <c:v>5.5E-2</c:v>
                </c:pt>
                <c:pt idx="147">
                  <c:v>5.3999999999999999E-2</c:v>
                </c:pt>
                <c:pt idx="148">
                  <c:v>5.3999999999999999E-2</c:v>
                </c:pt>
                <c:pt idx="149">
                  <c:v>0.06</c:v>
                </c:pt>
                <c:pt idx="150">
                  <c:v>5.3999999999999999E-2</c:v>
                </c:pt>
                <c:pt idx="151">
                  <c:v>6.3E-2</c:v>
                </c:pt>
                <c:pt idx="152">
                  <c:v>5.9000000000000004E-2</c:v>
                </c:pt>
                <c:pt idx="153">
                  <c:v>5.9000000000000004E-2</c:v>
                </c:pt>
                <c:pt idx="154">
                  <c:v>5.3999999999999999E-2</c:v>
                </c:pt>
                <c:pt idx="155">
                  <c:v>5.7000000000000002E-2</c:v>
                </c:pt>
                <c:pt idx="156">
                  <c:v>5.3999999999999999E-2</c:v>
                </c:pt>
                <c:pt idx="157">
                  <c:v>5.2000000000000005E-2</c:v>
                </c:pt>
                <c:pt idx="158">
                  <c:v>4.9000000000000002E-2</c:v>
                </c:pt>
                <c:pt idx="159">
                  <c:v>5.2000000000000005E-2</c:v>
                </c:pt>
                <c:pt idx="160">
                  <c:v>5.5E-2</c:v>
                </c:pt>
                <c:pt idx="161">
                  <c:v>5.3999999999999999E-2</c:v>
                </c:pt>
                <c:pt idx="162">
                  <c:v>5.6000000000000001E-2</c:v>
                </c:pt>
                <c:pt idx="163">
                  <c:v>5.2000000000000005E-2</c:v>
                </c:pt>
                <c:pt idx="164">
                  <c:v>5.2000000000000005E-2</c:v>
                </c:pt>
                <c:pt idx="165">
                  <c:v>5.2999999999999999E-2</c:v>
                </c:pt>
                <c:pt idx="166">
                  <c:v>5.7000000000000002E-2</c:v>
                </c:pt>
                <c:pt idx="167">
                  <c:v>0.06</c:v>
                </c:pt>
                <c:pt idx="168">
                  <c:v>5.9000000000000004E-2</c:v>
                </c:pt>
                <c:pt idx="169">
                  <c:v>5.6000000000000001E-2</c:v>
                </c:pt>
                <c:pt idx="170">
                  <c:v>4.8000000000000001E-2</c:v>
                </c:pt>
                <c:pt idx="171">
                  <c:v>4.9000000000000002E-2</c:v>
                </c:pt>
                <c:pt idx="172">
                  <c:v>4.7E-2</c:v>
                </c:pt>
                <c:pt idx="173">
                  <c:v>5.2999999999999999E-2</c:v>
                </c:pt>
                <c:pt idx="174">
                  <c:v>5.5E-2</c:v>
                </c:pt>
                <c:pt idx="175">
                  <c:v>5.5E-2</c:v>
                </c:pt>
                <c:pt idx="176">
                  <c:v>5.3999999999999999E-2</c:v>
                </c:pt>
                <c:pt idx="177">
                  <c:v>5.2000000000000005E-2</c:v>
                </c:pt>
                <c:pt idx="178">
                  <c:v>0.05</c:v>
                </c:pt>
                <c:pt idx="179">
                  <c:v>4.9000000000000002E-2</c:v>
                </c:pt>
                <c:pt idx="180">
                  <c:v>4.9000000000000002E-2</c:v>
                </c:pt>
                <c:pt idx="181">
                  <c:v>4.8000000000000001E-2</c:v>
                </c:pt>
                <c:pt idx="182">
                  <c:v>4.9000000000000002E-2</c:v>
                </c:pt>
                <c:pt idx="183">
                  <c:v>5.2999999999999999E-2</c:v>
                </c:pt>
                <c:pt idx="184">
                  <c:v>5.9000000000000004E-2</c:v>
                </c:pt>
                <c:pt idx="185">
                  <c:v>5.6000000000000001E-2</c:v>
                </c:pt>
                <c:pt idx="186">
                  <c:v>5.8000000000000003E-2</c:v>
                </c:pt>
                <c:pt idx="187">
                  <c:v>5.6000000000000001E-2</c:v>
                </c:pt>
                <c:pt idx="188">
                  <c:v>5.6000000000000001E-2</c:v>
                </c:pt>
                <c:pt idx="189">
                  <c:v>5.5E-2</c:v>
                </c:pt>
                <c:pt idx="190">
                  <c:v>5.2999999999999999E-2</c:v>
                </c:pt>
                <c:pt idx="191">
                  <c:v>5.7000000000000002E-2</c:v>
                </c:pt>
                <c:pt idx="192">
                  <c:v>5.1000000000000004E-2</c:v>
                </c:pt>
                <c:pt idx="193">
                  <c:v>4.3999999999999997E-2</c:v>
                </c:pt>
                <c:pt idx="194">
                  <c:v>4.5999999999999999E-2</c:v>
                </c:pt>
                <c:pt idx="195">
                  <c:v>4.9000000000000002E-2</c:v>
                </c:pt>
                <c:pt idx="196">
                  <c:v>4.5999999999999999E-2</c:v>
                </c:pt>
                <c:pt idx="197">
                  <c:v>4.5999999999999999E-2</c:v>
                </c:pt>
                <c:pt idx="198">
                  <c:v>0.05</c:v>
                </c:pt>
                <c:pt idx="199">
                  <c:v>4.7E-2</c:v>
                </c:pt>
                <c:pt idx="200">
                  <c:v>4.8000000000000001E-2</c:v>
                </c:pt>
                <c:pt idx="201">
                  <c:v>4.9000000000000002E-2</c:v>
                </c:pt>
                <c:pt idx="202">
                  <c:v>4.3999999999999997E-2</c:v>
                </c:pt>
                <c:pt idx="203">
                  <c:v>4.3000000000000003E-2</c:v>
                </c:pt>
                <c:pt idx="204">
                  <c:v>4.7E-2</c:v>
                </c:pt>
                <c:pt idx="205">
                  <c:v>4.2000000000000003E-2</c:v>
                </c:pt>
                <c:pt idx="206">
                  <c:v>4.3000000000000003E-2</c:v>
                </c:pt>
                <c:pt idx="207">
                  <c:v>4.5999999999999999E-2</c:v>
                </c:pt>
                <c:pt idx="208">
                  <c:v>4.3000000000000003E-2</c:v>
                </c:pt>
                <c:pt idx="209">
                  <c:v>4.7E-2</c:v>
                </c:pt>
                <c:pt idx="210">
                  <c:v>4.5999999999999999E-2</c:v>
                </c:pt>
                <c:pt idx="211">
                  <c:v>4.2000000000000003E-2</c:v>
                </c:pt>
                <c:pt idx="212">
                  <c:v>4.7E-2</c:v>
                </c:pt>
                <c:pt idx="213">
                  <c:v>4.2000000000000003E-2</c:v>
                </c:pt>
                <c:pt idx="214">
                  <c:v>4.4999999999999998E-2</c:v>
                </c:pt>
                <c:pt idx="215">
                  <c:v>4.5999999999999999E-2</c:v>
                </c:pt>
                <c:pt idx="216">
                  <c:v>4.3999999999999997E-2</c:v>
                </c:pt>
                <c:pt idx="217">
                  <c:v>4.7E-2</c:v>
                </c:pt>
                <c:pt idx="218">
                  <c:v>4.1000000000000002E-2</c:v>
                </c:pt>
                <c:pt idx="219">
                  <c:v>4.5999999999999999E-2</c:v>
                </c:pt>
                <c:pt idx="220">
                  <c:v>4.1000000000000002E-2</c:v>
                </c:pt>
                <c:pt idx="221">
                  <c:v>4.3999999999999997E-2</c:v>
                </c:pt>
                <c:pt idx="222">
                  <c:v>4.2000000000000003E-2</c:v>
                </c:pt>
                <c:pt idx="223">
                  <c:v>4.3000000000000003E-2</c:v>
                </c:pt>
                <c:pt idx="224">
                  <c:v>4.4999999999999998E-2</c:v>
                </c:pt>
                <c:pt idx="225">
                  <c:v>4.2000000000000003E-2</c:v>
                </c:pt>
                <c:pt idx="226">
                  <c:v>4.3999999999999997E-2</c:v>
                </c:pt>
                <c:pt idx="227">
                  <c:v>4.5999999999999999E-2</c:v>
                </c:pt>
                <c:pt idx="228">
                  <c:v>4.4999999999999998E-2</c:v>
                </c:pt>
                <c:pt idx="229">
                  <c:v>4.3999999999999997E-2</c:v>
                </c:pt>
                <c:pt idx="230">
                  <c:v>4.3999999999999997E-2</c:v>
                </c:pt>
                <c:pt idx="231">
                  <c:v>4.3000000000000003E-2</c:v>
                </c:pt>
                <c:pt idx="232">
                  <c:v>4.3000000000000003E-2</c:v>
                </c:pt>
                <c:pt idx="233">
                  <c:v>4.3000000000000003E-2</c:v>
                </c:pt>
                <c:pt idx="234">
                  <c:v>4.3000000000000003E-2</c:v>
                </c:pt>
                <c:pt idx="235">
                  <c:v>4.3999999999999997E-2</c:v>
                </c:pt>
                <c:pt idx="236">
                  <c:v>4.4999999999999998E-2</c:v>
                </c:pt>
                <c:pt idx="237">
                  <c:v>4.4999999999999998E-2</c:v>
                </c:pt>
                <c:pt idx="238">
                  <c:v>4.4999999999999998E-2</c:v>
                </c:pt>
                <c:pt idx="239">
                  <c:v>4.3999999999999997E-2</c:v>
                </c:pt>
                <c:pt idx="240">
                  <c:v>4.3999999999999997E-2</c:v>
                </c:pt>
                <c:pt idx="241">
                  <c:v>4.3000000000000003E-2</c:v>
                </c:pt>
                <c:pt idx="242">
                  <c:v>4.2000000000000003E-2</c:v>
                </c:pt>
                <c:pt idx="243">
                  <c:v>4.3999999999999997E-2</c:v>
                </c:pt>
                <c:pt idx="244">
                  <c:v>4.2000000000000003E-2</c:v>
                </c:pt>
                <c:pt idx="245">
                  <c:v>4.3999999999999997E-2</c:v>
                </c:pt>
                <c:pt idx="246">
                  <c:v>4.4999999999999998E-2</c:v>
                </c:pt>
                <c:pt idx="247">
                  <c:v>4.5999999999999999E-2</c:v>
                </c:pt>
                <c:pt idx="248">
                  <c:v>4.4999999999999998E-2</c:v>
                </c:pt>
                <c:pt idx="249">
                  <c:v>4.3999999999999997E-2</c:v>
                </c:pt>
                <c:pt idx="250">
                  <c:v>4.3000000000000003E-2</c:v>
                </c:pt>
                <c:pt idx="251">
                  <c:v>4.3000000000000003E-2</c:v>
                </c:pt>
                <c:pt idx="252">
                  <c:v>4.3000000000000003E-2</c:v>
                </c:pt>
                <c:pt idx="253">
                  <c:v>4.3999999999999997E-2</c:v>
                </c:pt>
                <c:pt idx="254">
                  <c:v>4.4999999999999998E-2</c:v>
                </c:pt>
                <c:pt idx="255">
                  <c:v>4.4999999999999998E-2</c:v>
                </c:pt>
                <c:pt idx="256">
                  <c:v>4.4999999999999998E-2</c:v>
                </c:pt>
                <c:pt idx="257">
                  <c:v>4.3999999999999997E-2</c:v>
                </c:pt>
                <c:pt idx="258">
                  <c:v>4.3000000000000003E-2</c:v>
                </c:pt>
                <c:pt idx="259">
                  <c:v>4.3000000000000003E-2</c:v>
                </c:pt>
                <c:pt idx="260">
                  <c:v>4.3999999999999997E-2</c:v>
                </c:pt>
                <c:pt idx="261">
                  <c:v>4.5999999999999999E-2</c:v>
                </c:pt>
                <c:pt idx="262">
                  <c:v>4.4999999999999998E-2</c:v>
                </c:pt>
                <c:pt idx="263">
                  <c:v>4.3999999999999997E-2</c:v>
                </c:pt>
                <c:pt idx="264">
                  <c:v>4.3999999999999997E-2</c:v>
                </c:pt>
                <c:pt idx="265">
                  <c:v>4.3000000000000003E-2</c:v>
                </c:pt>
                <c:pt idx="266">
                  <c:v>4.4999999999999998E-2</c:v>
                </c:pt>
                <c:pt idx="267">
                  <c:v>4.5999999999999999E-2</c:v>
                </c:pt>
                <c:pt idx="268">
                  <c:v>4.5999999999999999E-2</c:v>
                </c:pt>
                <c:pt idx="269">
                  <c:v>4.3999999999999997E-2</c:v>
                </c:pt>
                <c:pt idx="270">
                  <c:v>4.1000000000000002E-2</c:v>
                </c:pt>
                <c:pt idx="271">
                  <c:v>4.3999999999999997E-2</c:v>
                </c:pt>
                <c:pt idx="272">
                  <c:v>4.7E-2</c:v>
                </c:pt>
                <c:pt idx="273">
                  <c:v>4.7E-2</c:v>
                </c:pt>
                <c:pt idx="274">
                  <c:v>4.2000000000000003E-2</c:v>
                </c:pt>
                <c:pt idx="275">
                  <c:v>4.3000000000000003E-2</c:v>
                </c:pt>
                <c:pt idx="276">
                  <c:v>4.5999999999999999E-2</c:v>
                </c:pt>
                <c:pt idx="277">
                  <c:v>4.8000000000000001E-2</c:v>
                </c:pt>
                <c:pt idx="278">
                  <c:v>4.5999999999999999E-2</c:v>
                </c:pt>
                <c:pt idx="279">
                  <c:v>4.7E-2</c:v>
                </c:pt>
                <c:pt idx="280">
                  <c:v>5.1000000000000004E-2</c:v>
                </c:pt>
                <c:pt idx="281">
                  <c:v>5.1000000000000004E-2</c:v>
                </c:pt>
                <c:pt idx="282">
                  <c:v>4.5999999999999999E-2</c:v>
                </c:pt>
                <c:pt idx="283">
                  <c:v>4.5999999999999999E-2</c:v>
                </c:pt>
                <c:pt idx="284">
                  <c:v>4.9000000000000002E-2</c:v>
                </c:pt>
                <c:pt idx="285">
                  <c:v>4.4999999999999998E-2</c:v>
                </c:pt>
                <c:pt idx="286">
                  <c:v>4.3999999999999997E-2</c:v>
                </c:pt>
                <c:pt idx="287">
                  <c:v>4.8000000000000001E-2</c:v>
                </c:pt>
                <c:pt idx="288">
                  <c:v>4.4999999999999998E-2</c:v>
                </c:pt>
                <c:pt idx="289">
                  <c:v>4.3000000000000003E-2</c:v>
                </c:pt>
                <c:pt idx="290">
                  <c:v>4.8000000000000001E-2</c:v>
                </c:pt>
                <c:pt idx="291">
                  <c:v>4.5999999999999999E-2</c:v>
                </c:pt>
                <c:pt idx="292">
                  <c:v>4.3000000000000003E-2</c:v>
                </c:pt>
                <c:pt idx="293">
                  <c:v>4.8000000000000001E-2</c:v>
                </c:pt>
                <c:pt idx="294">
                  <c:v>4.7E-2</c:v>
                </c:pt>
                <c:pt idx="295">
                  <c:v>4.3000000000000003E-2</c:v>
                </c:pt>
                <c:pt idx="296">
                  <c:v>4.7E-2</c:v>
                </c:pt>
                <c:pt idx="297">
                  <c:v>4.4999999999999998E-2</c:v>
                </c:pt>
                <c:pt idx="298">
                  <c:v>4.7E-2</c:v>
                </c:pt>
                <c:pt idx="299">
                  <c:v>4.9000000000000002E-2</c:v>
                </c:pt>
                <c:pt idx="300">
                  <c:v>4.3000000000000003E-2</c:v>
                </c:pt>
                <c:pt idx="301">
                  <c:v>4.5999999999999999E-2</c:v>
                </c:pt>
                <c:pt idx="302">
                  <c:v>4.7E-2</c:v>
                </c:pt>
                <c:pt idx="303">
                  <c:v>4.3999999999999997E-2</c:v>
                </c:pt>
                <c:pt idx="304">
                  <c:v>4.9000000000000002E-2</c:v>
                </c:pt>
                <c:pt idx="305">
                  <c:v>4.3000000000000003E-2</c:v>
                </c:pt>
                <c:pt idx="306">
                  <c:v>4.5999999999999999E-2</c:v>
                </c:pt>
                <c:pt idx="307">
                  <c:v>4.4999999999999998E-2</c:v>
                </c:pt>
                <c:pt idx="308">
                  <c:v>4.3000000000000003E-2</c:v>
                </c:pt>
                <c:pt idx="309">
                  <c:v>4.9000000000000002E-2</c:v>
                </c:pt>
                <c:pt idx="310">
                  <c:v>4.3999999999999997E-2</c:v>
                </c:pt>
                <c:pt idx="311">
                  <c:v>5.1000000000000004E-2</c:v>
                </c:pt>
                <c:pt idx="312">
                  <c:v>4.5999999999999999E-2</c:v>
                </c:pt>
                <c:pt idx="313">
                  <c:v>4.8000000000000001E-2</c:v>
                </c:pt>
                <c:pt idx="314">
                  <c:v>4.5999999999999999E-2</c:v>
                </c:pt>
                <c:pt idx="315">
                  <c:v>4.3999999999999997E-2</c:v>
                </c:pt>
                <c:pt idx="316">
                  <c:v>4.8000000000000001E-2</c:v>
                </c:pt>
                <c:pt idx="317">
                  <c:v>4.9000000000000002E-2</c:v>
                </c:pt>
                <c:pt idx="318">
                  <c:v>4.8000000000000001E-2</c:v>
                </c:pt>
                <c:pt idx="319">
                  <c:v>4.9000000000000002E-2</c:v>
                </c:pt>
                <c:pt idx="320">
                  <c:v>4.9000000000000002E-2</c:v>
                </c:pt>
                <c:pt idx="321">
                  <c:v>4.5999999999999999E-2</c:v>
                </c:pt>
                <c:pt idx="322">
                  <c:v>4.7E-2</c:v>
                </c:pt>
                <c:pt idx="323">
                  <c:v>4.5999999999999999E-2</c:v>
                </c:pt>
                <c:pt idx="324">
                  <c:v>0.05</c:v>
                </c:pt>
                <c:pt idx="325">
                  <c:v>5.2000000000000005E-2</c:v>
                </c:pt>
                <c:pt idx="326">
                  <c:v>4.8000000000000001E-2</c:v>
                </c:pt>
                <c:pt idx="327">
                  <c:v>4.9000000000000002E-2</c:v>
                </c:pt>
                <c:pt idx="328">
                  <c:v>4.8000000000000001E-2</c:v>
                </c:pt>
                <c:pt idx="329">
                  <c:v>4.8000000000000001E-2</c:v>
                </c:pt>
                <c:pt idx="330">
                  <c:v>4.5999999999999999E-2</c:v>
                </c:pt>
                <c:pt idx="331">
                  <c:v>4.4999999999999998E-2</c:v>
                </c:pt>
                <c:pt idx="332">
                  <c:v>4.4999999999999998E-2</c:v>
                </c:pt>
                <c:pt idx="333">
                  <c:v>4.4999999999999998E-2</c:v>
                </c:pt>
                <c:pt idx="334">
                  <c:v>4.5999999999999999E-2</c:v>
                </c:pt>
                <c:pt idx="335">
                  <c:v>4.8000000000000001E-2</c:v>
                </c:pt>
                <c:pt idx="336">
                  <c:v>4.9000000000000002E-2</c:v>
                </c:pt>
                <c:pt idx="337">
                  <c:v>4.8000000000000001E-2</c:v>
                </c:pt>
                <c:pt idx="338">
                  <c:v>0.05</c:v>
                </c:pt>
                <c:pt idx="339">
                  <c:v>4.8000000000000001E-2</c:v>
                </c:pt>
                <c:pt idx="340">
                  <c:v>4.8000000000000001E-2</c:v>
                </c:pt>
                <c:pt idx="341">
                  <c:v>4.4999999999999998E-2</c:v>
                </c:pt>
                <c:pt idx="342">
                  <c:v>5.2999999999999999E-2</c:v>
                </c:pt>
                <c:pt idx="343">
                  <c:v>4.3999999999999997E-2</c:v>
                </c:pt>
                <c:pt idx="344">
                  <c:v>4.7E-2</c:v>
                </c:pt>
                <c:pt idx="345">
                  <c:v>4.8000000000000001E-2</c:v>
                </c:pt>
                <c:pt idx="346">
                  <c:v>5.1000000000000004E-2</c:v>
                </c:pt>
                <c:pt idx="347">
                  <c:v>4.8000000000000001E-2</c:v>
                </c:pt>
                <c:pt idx="348">
                  <c:v>4.7E-2</c:v>
                </c:pt>
                <c:pt idx="349">
                  <c:v>4.7E-2</c:v>
                </c:pt>
                <c:pt idx="350">
                  <c:v>4.7E-2</c:v>
                </c:pt>
                <c:pt idx="351">
                  <c:v>4.7E-2</c:v>
                </c:pt>
                <c:pt idx="352">
                  <c:v>4.8000000000000001E-2</c:v>
                </c:pt>
                <c:pt idx="353">
                  <c:v>4.8000000000000001E-2</c:v>
                </c:pt>
                <c:pt idx="354">
                  <c:v>4.8000000000000001E-2</c:v>
                </c:pt>
                <c:pt idx="355">
                  <c:v>4.7E-2</c:v>
                </c:pt>
                <c:pt idx="356">
                  <c:v>5.2999999999999999E-2</c:v>
                </c:pt>
                <c:pt idx="357">
                  <c:v>5.6000000000000001E-2</c:v>
                </c:pt>
                <c:pt idx="358">
                  <c:v>5.7000000000000002E-2</c:v>
                </c:pt>
                <c:pt idx="359">
                  <c:v>5.5E-2</c:v>
                </c:pt>
                <c:pt idx="360">
                  <c:v>5.3999999999999999E-2</c:v>
                </c:pt>
                <c:pt idx="361">
                  <c:v>5.1000000000000004E-2</c:v>
                </c:pt>
                <c:pt idx="362">
                  <c:v>5.2000000000000005E-2</c:v>
                </c:pt>
                <c:pt idx="363">
                  <c:v>5.2000000000000005E-2</c:v>
                </c:pt>
                <c:pt idx="364">
                  <c:v>4.9000000000000002E-2</c:v>
                </c:pt>
                <c:pt idx="365">
                  <c:v>4.7E-2</c:v>
                </c:pt>
                <c:pt idx="366">
                  <c:v>5.1000000000000004E-2</c:v>
                </c:pt>
                <c:pt idx="367">
                  <c:v>5.2999999999999999E-2</c:v>
                </c:pt>
                <c:pt idx="368">
                  <c:v>4.8000000000000001E-2</c:v>
                </c:pt>
                <c:pt idx="369">
                  <c:v>4.5999999999999999E-2</c:v>
                </c:pt>
                <c:pt idx="370">
                  <c:v>5.2000000000000005E-2</c:v>
                </c:pt>
                <c:pt idx="371">
                  <c:v>5.2000000000000005E-2</c:v>
                </c:pt>
                <c:pt idx="372">
                  <c:v>4.5999999999999999E-2</c:v>
                </c:pt>
                <c:pt idx="373">
                  <c:v>4.2000000000000003E-2</c:v>
                </c:pt>
                <c:pt idx="374">
                  <c:v>4.4999999999999998E-2</c:v>
                </c:pt>
                <c:pt idx="375">
                  <c:v>4.7E-2</c:v>
                </c:pt>
                <c:pt idx="376">
                  <c:v>4.3999999999999997E-2</c:v>
                </c:pt>
                <c:pt idx="377">
                  <c:v>0.05</c:v>
                </c:pt>
                <c:pt idx="378">
                  <c:v>5.3999999999999999E-2</c:v>
                </c:pt>
                <c:pt idx="379">
                  <c:v>5.2000000000000005E-2</c:v>
                </c:pt>
                <c:pt idx="380">
                  <c:v>5.1000000000000004E-2</c:v>
                </c:pt>
                <c:pt idx="381">
                  <c:v>5.2000000000000005E-2</c:v>
                </c:pt>
                <c:pt idx="382">
                  <c:v>4.5999999999999999E-2</c:v>
                </c:pt>
                <c:pt idx="383">
                  <c:v>4.5999999999999999E-2</c:v>
                </c:pt>
                <c:pt idx="384">
                  <c:v>0.05</c:v>
                </c:pt>
                <c:pt idx="385">
                  <c:v>4.4999999999999998E-2</c:v>
                </c:pt>
                <c:pt idx="386">
                  <c:v>4.4999999999999998E-2</c:v>
                </c:pt>
                <c:pt idx="387">
                  <c:v>4.9000000000000002E-2</c:v>
                </c:pt>
                <c:pt idx="388">
                  <c:v>4.7E-2</c:v>
                </c:pt>
                <c:pt idx="389">
                  <c:v>4.9000000000000002E-2</c:v>
                </c:pt>
                <c:pt idx="390">
                  <c:v>5.5E-2</c:v>
                </c:pt>
                <c:pt idx="391">
                  <c:v>5.1000000000000004E-2</c:v>
                </c:pt>
                <c:pt idx="392">
                  <c:v>5.5E-2</c:v>
                </c:pt>
                <c:pt idx="393">
                  <c:v>5.2999999999999999E-2</c:v>
                </c:pt>
                <c:pt idx="394">
                  <c:v>5.1000000000000004E-2</c:v>
                </c:pt>
                <c:pt idx="395">
                  <c:v>5.5E-2</c:v>
                </c:pt>
                <c:pt idx="396">
                  <c:v>5.2999999999999999E-2</c:v>
                </c:pt>
                <c:pt idx="397">
                  <c:v>5.5E-2</c:v>
                </c:pt>
                <c:pt idx="398">
                  <c:v>5.3999999999999999E-2</c:v>
                </c:pt>
                <c:pt idx="399">
                  <c:v>5.2999999999999999E-2</c:v>
                </c:pt>
                <c:pt idx="400">
                  <c:v>5.9000000000000004E-2</c:v>
                </c:pt>
                <c:pt idx="401">
                  <c:v>5.1000000000000004E-2</c:v>
                </c:pt>
                <c:pt idx="402">
                  <c:v>0.06</c:v>
                </c:pt>
                <c:pt idx="403">
                  <c:v>4.8000000000000001E-2</c:v>
                </c:pt>
                <c:pt idx="404">
                  <c:v>5.1000000000000004E-2</c:v>
                </c:pt>
                <c:pt idx="405">
                  <c:v>4.7E-2</c:v>
                </c:pt>
                <c:pt idx="406">
                  <c:v>4.7E-2</c:v>
                </c:pt>
                <c:pt idx="407">
                  <c:v>5.3999999999999999E-2</c:v>
                </c:pt>
                <c:pt idx="408">
                  <c:v>5.1000000000000004E-2</c:v>
                </c:pt>
                <c:pt idx="409">
                  <c:v>4.8000000000000001E-2</c:v>
                </c:pt>
                <c:pt idx="410">
                  <c:v>0.05</c:v>
                </c:pt>
                <c:pt idx="411">
                  <c:v>4.8000000000000001E-2</c:v>
                </c:pt>
                <c:pt idx="412">
                  <c:v>4.7E-2</c:v>
                </c:pt>
                <c:pt idx="413">
                  <c:v>4.4999999999999998E-2</c:v>
                </c:pt>
                <c:pt idx="414">
                  <c:v>4.5999999999999999E-2</c:v>
                </c:pt>
                <c:pt idx="415">
                  <c:v>4.5999999999999999E-2</c:v>
                </c:pt>
                <c:pt idx="416">
                  <c:v>4.7E-2</c:v>
                </c:pt>
                <c:pt idx="417">
                  <c:v>4.8000000000000001E-2</c:v>
                </c:pt>
                <c:pt idx="418">
                  <c:v>4.7E-2</c:v>
                </c:pt>
                <c:pt idx="419">
                  <c:v>4.3999999999999997E-2</c:v>
                </c:pt>
                <c:pt idx="420">
                  <c:v>4.3000000000000003E-2</c:v>
                </c:pt>
                <c:pt idx="421">
                  <c:v>4.5999999999999999E-2</c:v>
                </c:pt>
                <c:pt idx="422">
                  <c:v>4.9000000000000002E-2</c:v>
                </c:pt>
                <c:pt idx="423">
                  <c:v>4.9000000000000002E-2</c:v>
                </c:pt>
                <c:pt idx="424">
                  <c:v>4.8000000000000001E-2</c:v>
                </c:pt>
                <c:pt idx="425">
                  <c:v>5.2999999999999999E-2</c:v>
                </c:pt>
                <c:pt idx="426">
                  <c:v>5.3999999999999999E-2</c:v>
                </c:pt>
                <c:pt idx="427">
                  <c:v>5.5E-2</c:v>
                </c:pt>
                <c:pt idx="428">
                  <c:v>5.3999999999999999E-2</c:v>
                </c:pt>
                <c:pt idx="429">
                  <c:v>5.3999999999999999E-2</c:v>
                </c:pt>
                <c:pt idx="430">
                  <c:v>5.2999999999999999E-2</c:v>
                </c:pt>
                <c:pt idx="431">
                  <c:v>5.2999999999999999E-2</c:v>
                </c:pt>
                <c:pt idx="432">
                  <c:v>5.3999999999999999E-2</c:v>
                </c:pt>
                <c:pt idx="433">
                  <c:v>5.6000000000000001E-2</c:v>
                </c:pt>
                <c:pt idx="434">
                  <c:v>5.5E-2</c:v>
                </c:pt>
                <c:pt idx="435">
                  <c:v>5.6000000000000001E-2</c:v>
                </c:pt>
                <c:pt idx="436">
                  <c:v>5.3999999999999999E-2</c:v>
                </c:pt>
                <c:pt idx="437">
                  <c:v>5.2000000000000005E-2</c:v>
                </c:pt>
                <c:pt idx="438">
                  <c:v>0.05</c:v>
                </c:pt>
                <c:pt idx="439">
                  <c:v>0.05</c:v>
                </c:pt>
                <c:pt idx="440">
                  <c:v>4.9000000000000002E-2</c:v>
                </c:pt>
                <c:pt idx="441">
                  <c:v>4.8000000000000001E-2</c:v>
                </c:pt>
                <c:pt idx="442">
                  <c:v>4.7E-2</c:v>
                </c:pt>
                <c:pt idx="443">
                  <c:v>4.5999999999999999E-2</c:v>
                </c:pt>
                <c:pt idx="444">
                  <c:v>4.3999999999999997E-2</c:v>
                </c:pt>
                <c:pt idx="445">
                  <c:v>4.3999999999999997E-2</c:v>
                </c:pt>
                <c:pt idx="446">
                  <c:v>4.4999999999999998E-2</c:v>
                </c:pt>
                <c:pt idx="447">
                  <c:v>4.8000000000000001E-2</c:v>
                </c:pt>
                <c:pt idx="448">
                  <c:v>4.8000000000000001E-2</c:v>
                </c:pt>
                <c:pt idx="449">
                  <c:v>4.5999999999999999E-2</c:v>
                </c:pt>
                <c:pt idx="450">
                  <c:v>4.4999999999999998E-2</c:v>
                </c:pt>
                <c:pt idx="451">
                  <c:v>4.5999999999999999E-2</c:v>
                </c:pt>
                <c:pt idx="452">
                  <c:v>4.7E-2</c:v>
                </c:pt>
                <c:pt idx="453">
                  <c:v>4.8000000000000001E-2</c:v>
                </c:pt>
                <c:pt idx="454">
                  <c:v>4.8000000000000001E-2</c:v>
                </c:pt>
                <c:pt idx="455">
                  <c:v>4.3000000000000003E-2</c:v>
                </c:pt>
                <c:pt idx="456">
                  <c:v>4.3999999999999997E-2</c:v>
                </c:pt>
                <c:pt idx="457">
                  <c:v>0.05</c:v>
                </c:pt>
                <c:pt idx="458">
                  <c:v>5.2000000000000005E-2</c:v>
                </c:pt>
                <c:pt idx="459">
                  <c:v>4.7E-2</c:v>
                </c:pt>
                <c:pt idx="460">
                  <c:v>0.05</c:v>
                </c:pt>
                <c:pt idx="461">
                  <c:v>5.2999999999999999E-2</c:v>
                </c:pt>
                <c:pt idx="462">
                  <c:v>5.5E-2</c:v>
                </c:pt>
                <c:pt idx="463">
                  <c:v>5.2999999999999999E-2</c:v>
                </c:pt>
                <c:pt idx="464">
                  <c:v>5.5E-2</c:v>
                </c:pt>
                <c:pt idx="465">
                  <c:v>5.7000000000000002E-2</c:v>
                </c:pt>
                <c:pt idx="466">
                  <c:v>5.2000000000000005E-2</c:v>
                </c:pt>
                <c:pt idx="467">
                  <c:v>5.1000000000000004E-2</c:v>
                </c:pt>
                <c:pt idx="468">
                  <c:v>5.6000000000000001E-2</c:v>
                </c:pt>
                <c:pt idx="469">
                  <c:v>6.0999999999999999E-2</c:v>
                </c:pt>
                <c:pt idx="470">
                  <c:v>5.5E-2</c:v>
                </c:pt>
                <c:pt idx="471">
                  <c:v>5.6000000000000001E-2</c:v>
                </c:pt>
                <c:pt idx="472">
                  <c:v>5.7000000000000002E-2</c:v>
                </c:pt>
                <c:pt idx="473">
                  <c:v>0.05</c:v>
                </c:pt>
                <c:pt idx="474">
                  <c:v>5.3999999999999999E-2</c:v>
                </c:pt>
                <c:pt idx="475">
                  <c:v>5.5E-2</c:v>
                </c:pt>
                <c:pt idx="476">
                  <c:v>5.1000000000000004E-2</c:v>
                </c:pt>
                <c:pt idx="477">
                  <c:v>5.2999999999999999E-2</c:v>
                </c:pt>
                <c:pt idx="478">
                  <c:v>5.5E-2</c:v>
                </c:pt>
                <c:pt idx="479">
                  <c:v>5.1000000000000004E-2</c:v>
                </c:pt>
                <c:pt idx="480">
                  <c:v>5.9000000000000004E-2</c:v>
                </c:pt>
                <c:pt idx="481">
                  <c:v>5.9000000000000004E-2</c:v>
                </c:pt>
                <c:pt idx="482">
                  <c:v>5.5E-2</c:v>
                </c:pt>
                <c:pt idx="483">
                  <c:v>0.06</c:v>
                </c:pt>
                <c:pt idx="484">
                  <c:v>5.8000000000000003E-2</c:v>
                </c:pt>
                <c:pt idx="485">
                  <c:v>0.06</c:v>
                </c:pt>
                <c:pt idx="486">
                  <c:v>5.6000000000000001E-2</c:v>
                </c:pt>
                <c:pt idx="487">
                  <c:v>5.2000000000000005E-2</c:v>
                </c:pt>
                <c:pt idx="488">
                  <c:v>5.6000000000000001E-2</c:v>
                </c:pt>
                <c:pt idx="489">
                  <c:v>5.5E-2</c:v>
                </c:pt>
                <c:pt idx="490">
                  <c:v>5.6000000000000001E-2</c:v>
                </c:pt>
                <c:pt idx="491">
                  <c:v>0.06</c:v>
                </c:pt>
                <c:pt idx="492">
                  <c:v>0.05</c:v>
                </c:pt>
                <c:pt idx="493">
                  <c:v>5.2000000000000005E-2</c:v>
                </c:pt>
                <c:pt idx="494">
                  <c:v>0.05</c:v>
                </c:pt>
                <c:pt idx="495">
                  <c:v>5.5E-2</c:v>
                </c:pt>
                <c:pt idx="496">
                  <c:v>4.9000000000000002E-2</c:v>
                </c:pt>
                <c:pt idx="497">
                  <c:v>5.5E-2</c:v>
                </c:pt>
                <c:pt idx="498">
                  <c:v>5.5E-2</c:v>
                </c:pt>
                <c:pt idx="499">
                  <c:v>0.06</c:v>
                </c:pt>
                <c:pt idx="500">
                  <c:v>6.7000000000000004E-2</c:v>
                </c:pt>
                <c:pt idx="501">
                  <c:v>6.4000000000000001E-2</c:v>
                </c:pt>
                <c:pt idx="502">
                  <c:v>6.5000000000000002E-2</c:v>
                </c:pt>
                <c:pt idx="503">
                  <c:v>6.5000000000000002E-2</c:v>
                </c:pt>
                <c:pt idx="504">
                  <c:v>6.5000000000000002E-2</c:v>
                </c:pt>
                <c:pt idx="505">
                  <c:v>6.5000000000000002E-2</c:v>
                </c:pt>
                <c:pt idx="506">
                  <c:v>6.6000000000000003E-2</c:v>
                </c:pt>
                <c:pt idx="507">
                  <c:v>6.7000000000000004E-2</c:v>
                </c:pt>
                <c:pt idx="508">
                  <c:v>6.5000000000000002E-2</c:v>
                </c:pt>
                <c:pt idx="509">
                  <c:v>6.5000000000000002E-2</c:v>
                </c:pt>
                <c:pt idx="510">
                  <c:v>6.0999999999999999E-2</c:v>
                </c:pt>
                <c:pt idx="511">
                  <c:v>0.06</c:v>
                </c:pt>
                <c:pt idx="512">
                  <c:v>5.6000000000000001E-2</c:v>
                </c:pt>
                <c:pt idx="513">
                  <c:v>5.5E-2</c:v>
                </c:pt>
                <c:pt idx="514">
                  <c:v>5.5E-2</c:v>
                </c:pt>
                <c:pt idx="515">
                  <c:v>5.7000000000000002E-2</c:v>
                </c:pt>
                <c:pt idx="516">
                  <c:v>5.8000000000000003E-2</c:v>
                </c:pt>
                <c:pt idx="517">
                  <c:v>5.7000000000000002E-2</c:v>
                </c:pt>
                <c:pt idx="518">
                  <c:v>5.9000000000000004E-2</c:v>
                </c:pt>
                <c:pt idx="519">
                  <c:v>5.6000000000000001E-2</c:v>
                </c:pt>
                <c:pt idx="520">
                  <c:v>5.8000000000000003E-2</c:v>
                </c:pt>
                <c:pt idx="521">
                  <c:v>5.8000000000000003E-2</c:v>
                </c:pt>
                <c:pt idx="522">
                  <c:v>5.9000000000000004E-2</c:v>
                </c:pt>
                <c:pt idx="523">
                  <c:v>5.5E-2</c:v>
                </c:pt>
                <c:pt idx="524">
                  <c:v>5.3999999999999999E-2</c:v>
                </c:pt>
                <c:pt idx="525">
                  <c:v>5.6000000000000001E-2</c:v>
                </c:pt>
                <c:pt idx="526">
                  <c:v>5.3999999999999999E-2</c:v>
                </c:pt>
                <c:pt idx="527">
                  <c:v>5.8000000000000003E-2</c:v>
                </c:pt>
                <c:pt idx="528">
                  <c:v>5.8000000000000003E-2</c:v>
                </c:pt>
                <c:pt idx="529">
                  <c:v>6.0999999999999999E-2</c:v>
                </c:pt>
                <c:pt idx="530">
                  <c:v>5.8000000000000003E-2</c:v>
                </c:pt>
                <c:pt idx="531">
                  <c:v>5.9000000000000004E-2</c:v>
                </c:pt>
                <c:pt idx="532">
                  <c:v>5.7000000000000002E-2</c:v>
                </c:pt>
                <c:pt idx="533">
                  <c:v>5.8000000000000003E-2</c:v>
                </c:pt>
                <c:pt idx="534">
                  <c:v>6.0999999999999999E-2</c:v>
                </c:pt>
                <c:pt idx="535">
                  <c:v>6.3E-2</c:v>
                </c:pt>
                <c:pt idx="536">
                  <c:v>6.3E-2</c:v>
                </c:pt>
                <c:pt idx="537">
                  <c:v>0.06</c:v>
                </c:pt>
                <c:pt idx="538">
                  <c:v>5.7000000000000002E-2</c:v>
                </c:pt>
                <c:pt idx="539">
                  <c:v>5.3999999999999999E-2</c:v>
                </c:pt>
                <c:pt idx="540">
                  <c:v>5.8000000000000003E-2</c:v>
                </c:pt>
                <c:pt idx="541">
                  <c:v>5.7000000000000002E-2</c:v>
                </c:pt>
                <c:pt idx="542">
                  <c:v>5.8000000000000003E-2</c:v>
                </c:pt>
                <c:pt idx="543">
                  <c:v>5.6000000000000001E-2</c:v>
                </c:pt>
                <c:pt idx="544">
                  <c:v>5.9000000000000004E-2</c:v>
                </c:pt>
                <c:pt idx="545">
                  <c:v>6.0999999999999999E-2</c:v>
                </c:pt>
                <c:pt idx="546">
                  <c:v>5.8000000000000003E-2</c:v>
                </c:pt>
                <c:pt idx="547">
                  <c:v>6.3E-2</c:v>
                </c:pt>
                <c:pt idx="548">
                  <c:v>5.6000000000000001E-2</c:v>
                </c:pt>
                <c:pt idx="549">
                  <c:v>0.06</c:v>
                </c:pt>
                <c:pt idx="550">
                  <c:v>5.9000000000000004E-2</c:v>
                </c:pt>
                <c:pt idx="551">
                  <c:v>6.3E-2</c:v>
                </c:pt>
                <c:pt idx="552">
                  <c:v>0.06</c:v>
                </c:pt>
                <c:pt idx="553">
                  <c:v>6.4000000000000001E-2</c:v>
                </c:pt>
                <c:pt idx="554">
                  <c:v>0.06</c:v>
                </c:pt>
                <c:pt idx="555">
                  <c:v>0.06</c:v>
                </c:pt>
                <c:pt idx="556">
                  <c:v>5.5E-2</c:v>
                </c:pt>
                <c:pt idx="557">
                  <c:v>4.8000000000000001E-2</c:v>
                </c:pt>
                <c:pt idx="558">
                  <c:v>5.3999999999999999E-2</c:v>
                </c:pt>
                <c:pt idx="559">
                  <c:v>5.2000000000000005E-2</c:v>
                </c:pt>
                <c:pt idx="560">
                  <c:v>5.2000000000000005E-2</c:v>
                </c:pt>
                <c:pt idx="561">
                  <c:v>5.1000000000000004E-2</c:v>
                </c:pt>
                <c:pt idx="562">
                  <c:v>5.2999999999999999E-2</c:v>
                </c:pt>
                <c:pt idx="563">
                  <c:v>4.7E-2</c:v>
                </c:pt>
                <c:pt idx="564">
                  <c:v>4.7E-2</c:v>
                </c:pt>
                <c:pt idx="565">
                  <c:v>5.1000000000000004E-2</c:v>
                </c:pt>
                <c:pt idx="566">
                  <c:v>4.5999999999999999E-2</c:v>
                </c:pt>
                <c:pt idx="567">
                  <c:v>4.7E-2</c:v>
                </c:pt>
                <c:pt idx="568">
                  <c:v>0.05</c:v>
                </c:pt>
                <c:pt idx="569">
                  <c:v>0.05</c:v>
                </c:pt>
                <c:pt idx="570">
                  <c:v>0.05</c:v>
                </c:pt>
                <c:pt idx="571">
                  <c:v>5.9000000000000004E-2</c:v>
                </c:pt>
                <c:pt idx="572">
                  <c:v>0.05</c:v>
                </c:pt>
                <c:pt idx="573">
                  <c:v>0.05</c:v>
                </c:pt>
                <c:pt idx="574">
                  <c:v>5.3999999999999999E-2</c:v>
                </c:pt>
                <c:pt idx="575">
                  <c:v>0.05</c:v>
                </c:pt>
                <c:pt idx="576">
                  <c:v>5.2000000000000005E-2</c:v>
                </c:pt>
                <c:pt idx="577">
                  <c:v>5.2000000000000005E-2</c:v>
                </c:pt>
                <c:pt idx="578">
                  <c:v>4.9000000000000002E-2</c:v>
                </c:pt>
                <c:pt idx="579">
                  <c:v>5.5E-2</c:v>
                </c:pt>
                <c:pt idx="580">
                  <c:v>5.1000000000000004E-2</c:v>
                </c:pt>
                <c:pt idx="581">
                  <c:v>4.8000000000000001E-2</c:v>
                </c:pt>
                <c:pt idx="582">
                  <c:v>5.2000000000000005E-2</c:v>
                </c:pt>
                <c:pt idx="583">
                  <c:v>4.9000000000000002E-2</c:v>
                </c:pt>
                <c:pt idx="584">
                  <c:v>5.7000000000000002E-2</c:v>
                </c:pt>
                <c:pt idx="585">
                  <c:v>5.1000000000000004E-2</c:v>
                </c:pt>
                <c:pt idx="586">
                  <c:v>5.7000000000000002E-2</c:v>
                </c:pt>
                <c:pt idx="587">
                  <c:v>5.5E-2</c:v>
                </c:pt>
                <c:pt idx="588">
                  <c:v>5.5E-2</c:v>
                </c:pt>
                <c:pt idx="589">
                  <c:v>5.9000000000000004E-2</c:v>
                </c:pt>
                <c:pt idx="590">
                  <c:v>5.1000000000000004E-2</c:v>
                </c:pt>
                <c:pt idx="591">
                  <c:v>5.6000000000000001E-2</c:v>
                </c:pt>
                <c:pt idx="592">
                  <c:v>0.05</c:v>
                </c:pt>
                <c:pt idx="593">
                  <c:v>5.3999999999999999E-2</c:v>
                </c:pt>
                <c:pt idx="594">
                  <c:v>5.2000000000000005E-2</c:v>
                </c:pt>
                <c:pt idx="595">
                  <c:v>5.2000000000000005E-2</c:v>
                </c:pt>
                <c:pt idx="596">
                  <c:v>5.1000000000000004E-2</c:v>
                </c:pt>
                <c:pt idx="597">
                  <c:v>5.2000000000000005E-2</c:v>
                </c:pt>
                <c:pt idx="598">
                  <c:v>5.3999999999999999E-2</c:v>
                </c:pt>
                <c:pt idx="599">
                  <c:v>4.9000000000000002E-2</c:v>
                </c:pt>
                <c:pt idx="600">
                  <c:v>5.2000000000000005E-2</c:v>
                </c:pt>
                <c:pt idx="601">
                  <c:v>4.8000000000000001E-2</c:v>
                </c:pt>
                <c:pt idx="602">
                  <c:v>4.9000000000000002E-2</c:v>
                </c:pt>
                <c:pt idx="603">
                  <c:v>4.7E-2</c:v>
                </c:pt>
                <c:pt idx="604">
                  <c:v>4.8000000000000001E-2</c:v>
                </c:pt>
                <c:pt idx="605">
                  <c:v>4.4999999999999998E-2</c:v>
                </c:pt>
                <c:pt idx="606">
                  <c:v>4.5999999999999999E-2</c:v>
                </c:pt>
                <c:pt idx="607">
                  <c:v>4.7E-2</c:v>
                </c:pt>
                <c:pt idx="608">
                  <c:v>4.5999999999999999E-2</c:v>
                </c:pt>
                <c:pt idx="609">
                  <c:v>4.9000000000000002E-2</c:v>
                </c:pt>
                <c:pt idx="610">
                  <c:v>5.2000000000000005E-2</c:v>
                </c:pt>
                <c:pt idx="611">
                  <c:v>5.2999999999999999E-2</c:v>
                </c:pt>
                <c:pt idx="612">
                  <c:v>5.9000000000000004E-2</c:v>
                </c:pt>
                <c:pt idx="613">
                  <c:v>6.0999999999999999E-2</c:v>
                </c:pt>
                <c:pt idx="614">
                  <c:v>6.3E-2</c:v>
                </c:pt>
                <c:pt idx="615">
                  <c:v>6.2E-2</c:v>
                </c:pt>
                <c:pt idx="616">
                  <c:v>5.6000000000000001E-2</c:v>
                </c:pt>
                <c:pt idx="617">
                  <c:v>0.06</c:v>
                </c:pt>
                <c:pt idx="618">
                  <c:v>6.0999999999999999E-2</c:v>
                </c:pt>
                <c:pt idx="619">
                  <c:v>6.2E-2</c:v>
                </c:pt>
                <c:pt idx="620">
                  <c:v>6.3E-2</c:v>
                </c:pt>
                <c:pt idx="621">
                  <c:v>6.4000000000000001E-2</c:v>
                </c:pt>
                <c:pt idx="622">
                  <c:v>6.4000000000000001E-2</c:v>
                </c:pt>
                <c:pt idx="623">
                  <c:v>6.3E-2</c:v>
                </c:pt>
                <c:pt idx="624">
                  <c:v>6.0999999999999999E-2</c:v>
                </c:pt>
                <c:pt idx="625">
                  <c:v>0.06</c:v>
                </c:pt>
                <c:pt idx="626">
                  <c:v>6.3E-2</c:v>
                </c:pt>
                <c:pt idx="627">
                  <c:v>6.4000000000000001E-2</c:v>
                </c:pt>
                <c:pt idx="628">
                  <c:v>6.6000000000000003E-2</c:v>
                </c:pt>
                <c:pt idx="629">
                  <c:v>6.8000000000000005E-2</c:v>
                </c:pt>
                <c:pt idx="630">
                  <c:v>6.9000000000000006E-2</c:v>
                </c:pt>
                <c:pt idx="631">
                  <c:v>6.6000000000000003E-2</c:v>
                </c:pt>
                <c:pt idx="632">
                  <c:v>6.4000000000000001E-2</c:v>
                </c:pt>
                <c:pt idx="633">
                  <c:v>6.4000000000000001E-2</c:v>
                </c:pt>
                <c:pt idx="634">
                  <c:v>6.6000000000000003E-2</c:v>
                </c:pt>
                <c:pt idx="635">
                  <c:v>6.7000000000000004E-2</c:v>
                </c:pt>
                <c:pt idx="636">
                  <c:v>6.8000000000000005E-2</c:v>
                </c:pt>
                <c:pt idx="637">
                  <c:v>6.7000000000000004E-2</c:v>
                </c:pt>
                <c:pt idx="638">
                  <c:v>6.6000000000000003E-2</c:v>
                </c:pt>
                <c:pt idx="639">
                  <c:v>6.5000000000000002E-2</c:v>
                </c:pt>
                <c:pt idx="640">
                  <c:v>6.6000000000000003E-2</c:v>
                </c:pt>
                <c:pt idx="641">
                  <c:v>6.9000000000000006E-2</c:v>
                </c:pt>
                <c:pt idx="642">
                  <c:v>6.8000000000000005E-2</c:v>
                </c:pt>
                <c:pt idx="643">
                  <c:v>6.0999999999999999E-2</c:v>
                </c:pt>
                <c:pt idx="644">
                  <c:v>6.4000000000000001E-2</c:v>
                </c:pt>
                <c:pt idx="645">
                  <c:v>6.2E-2</c:v>
                </c:pt>
                <c:pt idx="646">
                  <c:v>6.7000000000000004E-2</c:v>
                </c:pt>
                <c:pt idx="647">
                  <c:v>6.3E-2</c:v>
                </c:pt>
                <c:pt idx="648">
                  <c:v>0.06</c:v>
                </c:pt>
                <c:pt idx="649">
                  <c:v>6.4000000000000001E-2</c:v>
                </c:pt>
                <c:pt idx="650">
                  <c:v>6.7000000000000004E-2</c:v>
                </c:pt>
                <c:pt idx="651">
                  <c:v>6.5000000000000002E-2</c:v>
                </c:pt>
                <c:pt idx="652">
                  <c:v>6.3E-2</c:v>
                </c:pt>
                <c:pt idx="653">
                  <c:v>6.6000000000000003E-2</c:v>
                </c:pt>
                <c:pt idx="654">
                  <c:v>6.5000000000000002E-2</c:v>
                </c:pt>
                <c:pt idx="655">
                  <c:v>6.3E-2</c:v>
                </c:pt>
                <c:pt idx="656">
                  <c:v>6.2E-2</c:v>
                </c:pt>
                <c:pt idx="657">
                  <c:v>6.5000000000000002E-2</c:v>
                </c:pt>
                <c:pt idx="658">
                  <c:v>6.4000000000000001E-2</c:v>
                </c:pt>
                <c:pt idx="659">
                  <c:v>6.0999999999999999E-2</c:v>
                </c:pt>
                <c:pt idx="660">
                  <c:v>6.6000000000000003E-2</c:v>
                </c:pt>
                <c:pt idx="661">
                  <c:v>6.5000000000000002E-2</c:v>
                </c:pt>
                <c:pt idx="662">
                  <c:v>6.0999999999999999E-2</c:v>
                </c:pt>
                <c:pt idx="663">
                  <c:v>6.5000000000000002E-2</c:v>
                </c:pt>
                <c:pt idx="664">
                  <c:v>6.7000000000000004E-2</c:v>
                </c:pt>
                <c:pt idx="665">
                  <c:v>6.4000000000000001E-2</c:v>
                </c:pt>
                <c:pt idx="666">
                  <c:v>6.6000000000000003E-2</c:v>
                </c:pt>
                <c:pt idx="667">
                  <c:v>6.7000000000000004E-2</c:v>
                </c:pt>
                <c:pt idx="668">
                  <c:v>6.2E-2</c:v>
                </c:pt>
                <c:pt idx="669">
                  <c:v>6.5000000000000002E-2</c:v>
                </c:pt>
                <c:pt idx="670">
                  <c:v>0.06</c:v>
                </c:pt>
                <c:pt idx="671">
                  <c:v>5.3999999999999999E-2</c:v>
                </c:pt>
                <c:pt idx="672">
                  <c:v>0.06</c:v>
                </c:pt>
                <c:pt idx="673">
                  <c:v>5.2999999999999999E-2</c:v>
                </c:pt>
                <c:pt idx="674">
                  <c:v>5.5E-2</c:v>
                </c:pt>
                <c:pt idx="675">
                  <c:v>5.7000000000000002E-2</c:v>
                </c:pt>
                <c:pt idx="676">
                  <c:v>5.3999999999999999E-2</c:v>
                </c:pt>
                <c:pt idx="677">
                  <c:v>5.9000000000000004E-2</c:v>
                </c:pt>
                <c:pt idx="678">
                  <c:v>5.5E-2</c:v>
                </c:pt>
                <c:pt idx="679">
                  <c:v>0.06</c:v>
                </c:pt>
                <c:pt idx="680">
                  <c:v>5.9000000000000004E-2</c:v>
                </c:pt>
                <c:pt idx="681">
                  <c:v>5.5E-2</c:v>
                </c:pt>
                <c:pt idx="682">
                  <c:v>6.2E-2</c:v>
                </c:pt>
                <c:pt idx="683">
                  <c:v>5.5E-2</c:v>
                </c:pt>
                <c:pt idx="684">
                  <c:v>5.6000000000000001E-2</c:v>
                </c:pt>
                <c:pt idx="685">
                  <c:v>5.6000000000000001E-2</c:v>
                </c:pt>
                <c:pt idx="686">
                  <c:v>6.2E-2</c:v>
                </c:pt>
                <c:pt idx="687">
                  <c:v>5.8000000000000003E-2</c:v>
                </c:pt>
                <c:pt idx="688">
                  <c:v>5.9000000000000004E-2</c:v>
                </c:pt>
                <c:pt idx="689">
                  <c:v>5.3999999999999999E-2</c:v>
                </c:pt>
                <c:pt idx="690">
                  <c:v>5.2999999999999999E-2</c:v>
                </c:pt>
                <c:pt idx="691">
                  <c:v>5.3999999999999999E-2</c:v>
                </c:pt>
                <c:pt idx="692">
                  <c:v>5.3999999999999999E-2</c:v>
                </c:pt>
                <c:pt idx="693">
                  <c:v>0.05</c:v>
                </c:pt>
                <c:pt idx="694">
                  <c:v>5.2000000000000005E-2</c:v>
                </c:pt>
                <c:pt idx="695">
                  <c:v>5.1000000000000004E-2</c:v>
                </c:pt>
                <c:pt idx="696">
                  <c:v>5.3999999999999999E-2</c:v>
                </c:pt>
                <c:pt idx="697">
                  <c:v>5.7000000000000002E-2</c:v>
                </c:pt>
                <c:pt idx="698">
                  <c:v>5.6000000000000001E-2</c:v>
                </c:pt>
                <c:pt idx="699">
                  <c:v>5.9000000000000004E-2</c:v>
                </c:pt>
                <c:pt idx="700">
                  <c:v>6.0999999999999999E-2</c:v>
                </c:pt>
                <c:pt idx="701">
                  <c:v>6.0999999999999999E-2</c:v>
                </c:pt>
                <c:pt idx="702">
                  <c:v>0.06</c:v>
                </c:pt>
                <c:pt idx="703">
                  <c:v>5.9000000000000004E-2</c:v>
                </c:pt>
                <c:pt idx="704">
                  <c:v>5.8000000000000003E-2</c:v>
                </c:pt>
                <c:pt idx="705">
                  <c:v>5.6000000000000001E-2</c:v>
                </c:pt>
                <c:pt idx="706">
                  <c:v>5.5E-2</c:v>
                </c:pt>
                <c:pt idx="707">
                  <c:v>5.2000000000000005E-2</c:v>
                </c:pt>
                <c:pt idx="708">
                  <c:v>5.8000000000000003E-2</c:v>
                </c:pt>
                <c:pt idx="709">
                  <c:v>6.2E-2</c:v>
                </c:pt>
                <c:pt idx="710">
                  <c:v>6.5000000000000002E-2</c:v>
                </c:pt>
                <c:pt idx="711">
                  <c:v>6.0999999999999999E-2</c:v>
                </c:pt>
                <c:pt idx="712">
                  <c:v>5.9000000000000004E-2</c:v>
                </c:pt>
                <c:pt idx="713">
                  <c:v>5.5E-2</c:v>
                </c:pt>
                <c:pt idx="714">
                  <c:v>5.3999999999999999E-2</c:v>
                </c:pt>
                <c:pt idx="715">
                  <c:v>5.2000000000000005E-2</c:v>
                </c:pt>
                <c:pt idx="716">
                  <c:v>5.2000000000000005E-2</c:v>
                </c:pt>
                <c:pt idx="717">
                  <c:v>0.05</c:v>
                </c:pt>
                <c:pt idx="718">
                  <c:v>4.8000000000000001E-2</c:v>
                </c:pt>
                <c:pt idx="719">
                  <c:v>4.5999999999999999E-2</c:v>
                </c:pt>
                <c:pt idx="720">
                  <c:v>4.4999999999999998E-2</c:v>
                </c:pt>
                <c:pt idx="721">
                  <c:v>4.4999999999999998E-2</c:v>
                </c:pt>
                <c:pt idx="722">
                  <c:v>4.7E-2</c:v>
                </c:pt>
                <c:pt idx="723">
                  <c:v>4.5999999999999999E-2</c:v>
                </c:pt>
                <c:pt idx="724">
                  <c:v>4.8000000000000001E-2</c:v>
                </c:pt>
                <c:pt idx="725">
                  <c:v>5.2000000000000005E-2</c:v>
                </c:pt>
                <c:pt idx="726">
                  <c:v>5.3999999999999999E-2</c:v>
                </c:pt>
                <c:pt idx="727">
                  <c:v>5.2999999999999999E-2</c:v>
                </c:pt>
                <c:pt idx="728">
                  <c:v>5.1000000000000004E-2</c:v>
                </c:pt>
                <c:pt idx="729">
                  <c:v>4.9000000000000002E-2</c:v>
                </c:pt>
                <c:pt idx="730">
                  <c:v>0.05</c:v>
                </c:pt>
                <c:pt idx="731">
                  <c:v>5.2999999999999999E-2</c:v>
                </c:pt>
                <c:pt idx="732">
                  <c:v>5.6000000000000001E-2</c:v>
                </c:pt>
                <c:pt idx="733">
                  <c:v>5.2999999999999999E-2</c:v>
                </c:pt>
                <c:pt idx="734">
                  <c:v>0.05</c:v>
                </c:pt>
                <c:pt idx="735">
                  <c:v>0.05</c:v>
                </c:pt>
                <c:pt idx="736">
                  <c:v>5.5E-2</c:v>
                </c:pt>
                <c:pt idx="737">
                  <c:v>5.2999999999999999E-2</c:v>
                </c:pt>
                <c:pt idx="738">
                  <c:v>0.05</c:v>
                </c:pt>
                <c:pt idx="739">
                  <c:v>4.7E-2</c:v>
                </c:pt>
                <c:pt idx="740">
                  <c:v>4.5999999999999999E-2</c:v>
                </c:pt>
                <c:pt idx="741">
                  <c:v>4.9000000000000002E-2</c:v>
                </c:pt>
                <c:pt idx="742">
                  <c:v>4.8000000000000001E-2</c:v>
                </c:pt>
                <c:pt idx="743">
                  <c:v>4.9000000000000002E-2</c:v>
                </c:pt>
                <c:pt idx="744">
                  <c:v>4.4999999999999998E-2</c:v>
                </c:pt>
                <c:pt idx="745">
                  <c:v>0.05</c:v>
                </c:pt>
                <c:pt idx="746">
                  <c:v>4.7E-2</c:v>
                </c:pt>
                <c:pt idx="747">
                  <c:v>4.5999999999999999E-2</c:v>
                </c:pt>
                <c:pt idx="748">
                  <c:v>4.3000000000000003E-2</c:v>
                </c:pt>
                <c:pt idx="749">
                  <c:v>4.8000000000000001E-2</c:v>
                </c:pt>
                <c:pt idx="750">
                  <c:v>0.05</c:v>
                </c:pt>
                <c:pt idx="751">
                  <c:v>4.5999999999999999E-2</c:v>
                </c:pt>
                <c:pt idx="752">
                  <c:v>4.8000000000000001E-2</c:v>
                </c:pt>
                <c:pt idx="753">
                  <c:v>5.1000000000000004E-2</c:v>
                </c:pt>
                <c:pt idx="754">
                  <c:v>5.3999999999999999E-2</c:v>
                </c:pt>
                <c:pt idx="755">
                  <c:v>4.9000000000000002E-2</c:v>
                </c:pt>
                <c:pt idx="756">
                  <c:v>5.2000000000000005E-2</c:v>
                </c:pt>
                <c:pt idx="757">
                  <c:v>4.9000000000000002E-2</c:v>
                </c:pt>
                <c:pt idx="758">
                  <c:v>4.5999999999999999E-2</c:v>
                </c:pt>
                <c:pt idx="759">
                  <c:v>4.7E-2</c:v>
                </c:pt>
                <c:pt idx="760">
                  <c:v>5.1000000000000004E-2</c:v>
                </c:pt>
                <c:pt idx="761">
                  <c:v>4.7E-2</c:v>
                </c:pt>
                <c:pt idx="762">
                  <c:v>4.5999999999999999E-2</c:v>
                </c:pt>
                <c:pt idx="763">
                  <c:v>5.2999999999999999E-2</c:v>
                </c:pt>
                <c:pt idx="764">
                  <c:v>0.05</c:v>
                </c:pt>
                <c:pt idx="765">
                  <c:v>5.3999999999999999E-2</c:v>
                </c:pt>
                <c:pt idx="766">
                  <c:v>5.6000000000000001E-2</c:v>
                </c:pt>
                <c:pt idx="767">
                  <c:v>5.5E-2</c:v>
                </c:pt>
                <c:pt idx="768">
                  <c:v>5.3999999999999999E-2</c:v>
                </c:pt>
                <c:pt idx="769">
                  <c:v>5.7000000000000002E-2</c:v>
                </c:pt>
                <c:pt idx="770">
                  <c:v>0.05</c:v>
                </c:pt>
                <c:pt idx="771">
                  <c:v>5.5E-2</c:v>
                </c:pt>
                <c:pt idx="772">
                  <c:v>5.3999999999999999E-2</c:v>
                </c:pt>
                <c:pt idx="773">
                  <c:v>5.1000000000000004E-2</c:v>
                </c:pt>
                <c:pt idx="774">
                  <c:v>5.6000000000000001E-2</c:v>
                </c:pt>
                <c:pt idx="775">
                  <c:v>4.8000000000000001E-2</c:v>
                </c:pt>
                <c:pt idx="776">
                  <c:v>5.5E-2</c:v>
                </c:pt>
                <c:pt idx="777">
                  <c:v>5.3999999999999999E-2</c:v>
                </c:pt>
                <c:pt idx="778">
                  <c:v>5.3999999999999999E-2</c:v>
                </c:pt>
                <c:pt idx="779">
                  <c:v>5.8000000000000003E-2</c:v>
                </c:pt>
                <c:pt idx="780">
                  <c:v>5.3999999999999999E-2</c:v>
                </c:pt>
                <c:pt idx="781">
                  <c:v>0.06</c:v>
                </c:pt>
                <c:pt idx="782">
                  <c:v>5.3999999999999999E-2</c:v>
                </c:pt>
                <c:pt idx="783">
                  <c:v>6.2E-2</c:v>
                </c:pt>
                <c:pt idx="784">
                  <c:v>5.8000000000000003E-2</c:v>
                </c:pt>
                <c:pt idx="785">
                  <c:v>5.2999999999999999E-2</c:v>
                </c:pt>
                <c:pt idx="786">
                  <c:v>5.3999999999999999E-2</c:v>
                </c:pt>
                <c:pt idx="787">
                  <c:v>5.2000000000000005E-2</c:v>
                </c:pt>
                <c:pt idx="788">
                  <c:v>5.7000000000000002E-2</c:v>
                </c:pt>
                <c:pt idx="789">
                  <c:v>5.5E-2</c:v>
                </c:pt>
                <c:pt idx="790">
                  <c:v>5.2999999999999999E-2</c:v>
                </c:pt>
                <c:pt idx="791">
                  <c:v>5.6000000000000001E-2</c:v>
                </c:pt>
                <c:pt idx="792">
                  <c:v>5.8000000000000003E-2</c:v>
                </c:pt>
                <c:pt idx="793">
                  <c:v>5.7000000000000002E-2</c:v>
                </c:pt>
                <c:pt idx="794">
                  <c:v>5.6000000000000001E-2</c:v>
                </c:pt>
                <c:pt idx="795">
                  <c:v>5.2000000000000005E-2</c:v>
                </c:pt>
                <c:pt idx="796">
                  <c:v>5.5E-2</c:v>
                </c:pt>
                <c:pt idx="797">
                  <c:v>5.6000000000000001E-2</c:v>
                </c:pt>
                <c:pt idx="798">
                  <c:v>5.9000000000000004E-2</c:v>
                </c:pt>
                <c:pt idx="799">
                  <c:v>5.7000000000000002E-2</c:v>
                </c:pt>
                <c:pt idx="800">
                  <c:v>5.9000000000000004E-2</c:v>
                </c:pt>
                <c:pt idx="801">
                  <c:v>5.9000000000000004E-2</c:v>
                </c:pt>
                <c:pt idx="802">
                  <c:v>5.9000000000000004E-2</c:v>
                </c:pt>
                <c:pt idx="803">
                  <c:v>5.8000000000000003E-2</c:v>
                </c:pt>
                <c:pt idx="804">
                  <c:v>5.6000000000000001E-2</c:v>
                </c:pt>
                <c:pt idx="805">
                  <c:v>5.6000000000000001E-2</c:v>
                </c:pt>
                <c:pt idx="806">
                  <c:v>5.1000000000000004E-2</c:v>
                </c:pt>
                <c:pt idx="807">
                  <c:v>5.1000000000000004E-2</c:v>
                </c:pt>
                <c:pt idx="808">
                  <c:v>5.1000000000000004E-2</c:v>
                </c:pt>
                <c:pt idx="809">
                  <c:v>5.3999999999999999E-2</c:v>
                </c:pt>
                <c:pt idx="810">
                  <c:v>5.3999999999999999E-2</c:v>
                </c:pt>
                <c:pt idx="811">
                  <c:v>5.7000000000000002E-2</c:v>
                </c:pt>
                <c:pt idx="812">
                  <c:v>6.0999999999999999E-2</c:v>
                </c:pt>
                <c:pt idx="813">
                  <c:v>6.4000000000000001E-2</c:v>
                </c:pt>
                <c:pt idx="814">
                  <c:v>6.6000000000000003E-2</c:v>
                </c:pt>
                <c:pt idx="815">
                  <c:v>6.8000000000000005E-2</c:v>
                </c:pt>
                <c:pt idx="816">
                  <c:v>6.7000000000000004E-2</c:v>
                </c:pt>
                <c:pt idx="817">
                  <c:v>6.6000000000000003E-2</c:v>
                </c:pt>
                <c:pt idx="818">
                  <c:v>6.5000000000000002E-2</c:v>
                </c:pt>
                <c:pt idx="819">
                  <c:v>6.5000000000000002E-2</c:v>
                </c:pt>
                <c:pt idx="820">
                  <c:v>6.7000000000000004E-2</c:v>
                </c:pt>
                <c:pt idx="821">
                  <c:v>6.8000000000000005E-2</c:v>
                </c:pt>
                <c:pt idx="822">
                  <c:v>6.8000000000000005E-2</c:v>
                </c:pt>
                <c:pt idx="823">
                  <c:v>6.7000000000000004E-2</c:v>
                </c:pt>
                <c:pt idx="824">
                  <c:v>6.6000000000000003E-2</c:v>
                </c:pt>
                <c:pt idx="825">
                  <c:v>6.5000000000000002E-2</c:v>
                </c:pt>
                <c:pt idx="826">
                  <c:v>6.4000000000000001E-2</c:v>
                </c:pt>
                <c:pt idx="827">
                  <c:v>6.4000000000000001E-2</c:v>
                </c:pt>
                <c:pt idx="828">
                  <c:v>6.3E-2</c:v>
                </c:pt>
                <c:pt idx="829">
                  <c:v>5.9000000000000004E-2</c:v>
                </c:pt>
                <c:pt idx="830">
                  <c:v>5.2999999999999999E-2</c:v>
                </c:pt>
                <c:pt idx="831">
                  <c:v>0.05</c:v>
                </c:pt>
                <c:pt idx="832">
                  <c:v>5.6000000000000001E-2</c:v>
                </c:pt>
                <c:pt idx="833">
                  <c:v>5.8000000000000003E-2</c:v>
                </c:pt>
                <c:pt idx="834">
                  <c:v>6.0999999999999999E-2</c:v>
                </c:pt>
                <c:pt idx="835">
                  <c:v>5.6000000000000001E-2</c:v>
                </c:pt>
                <c:pt idx="836">
                  <c:v>5.3999999999999999E-2</c:v>
                </c:pt>
                <c:pt idx="837">
                  <c:v>5.6000000000000001E-2</c:v>
                </c:pt>
                <c:pt idx="838">
                  <c:v>5.5E-2</c:v>
                </c:pt>
                <c:pt idx="839">
                  <c:v>5.8000000000000003E-2</c:v>
                </c:pt>
                <c:pt idx="840">
                  <c:v>6.0999999999999999E-2</c:v>
                </c:pt>
                <c:pt idx="841">
                  <c:v>5.8000000000000003E-2</c:v>
                </c:pt>
                <c:pt idx="842">
                  <c:v>5.8000000000000003E-2</c:v>
                </c:pt>
                <c:pt idx="843">
                  <c:v>6.3E-2</c:v>
                </c:pt>
                <c:pt idx="844">
                  <c:v>0.06</c:v>
                </c:pt>
                <c:pt idx="845">
                  <c:v>6.0999999999999999E-2</c:v>
                </c:pt>
                <c:pt idx="846">
                  <c:v>6.2E-2</c:v>
                </c:pt>
                <c:pt idx="847">
                  <c:v>6.3E-2</c:v>
                </c:pt>
                <c:pt idx="848">
                  <c:v>6.3E-2</c:v>
                </c:pt>
                <c:pt idx="849">
                  <c:v>6.0999999999999999E-2</c:v>
                </c:pt>
                <c:pt idx="850">
                  <c:v>5.9000000000000004E-2</c:v>
                </c:pt>
                <c:pt idx="851">
                  <c:v>6.3E-2</c:v>
                </c:pt>
                <c:pt idx="852">
                  <c:v>5.9000000000000004E-2</c:v>
                </c:pt>
                <c:pt idx="853">
                  <c:v>5.8000000000000003E-2</c:v>
                </c:pt>
                <c:pt idx="854">
                  <c:v>5.9000000000000004E-2</c:v>
                </c:pt>
                <c:pt idx="855">
                  <c:v>6.3E-2</c:v>
                </c:pt>
                <c:pt idx="856">
                  <c:v>5.5E-2</c:v>
                </c:pt>
                <c:pt idx="857">
                  <c:v>5.8000000000000003E-2</c:v>
                </c:pt>
                <c:pt idx="858">
                  <c:v>0.06</c:v>
                </c:pt>
                <c:pt idx="859">
                  <c:v>0.06</c:v>
                </c:pt>
                <c:pt idx="860">
                  <c:v>6.4000000000000001E-2</c:v>
                </c:pt>
                <c:pt idx="861">
                  <c:v>6.6000000000000003E-2</c:v>
                </c:pt>
                <c:pt idx="862">
                  <c:v>0.06</c:v>
                </c:pt>
                <c:pt idx="863">
                  <c:v>6.3E-2</c:v>
                </c:pt>
                <c:pt idx="864">
                  <c:v>6.4000000000000001E-2</c:v>
                </c:pt>
                <c:pt idx="865">
                  <c:v>5.8000000000000003E-2</c:v>
                </c:pt>
                <c:pt idx="866">
                  <c:v>6.3E-2</c:v>
                </c:pt>
                <c:pt idx="867">
                  <c:v>0.06</c:v>
                </c:pt>
                <c:pt idx="868">
                  <c:v>6.3E-2</c:v>
                </c:pt>
                <c:pt idx="869">
                  <c:v>6.6000000000000003E-2</c:v>
                </c:pt>
                <c:pt idx="870">
                  <c:v>6.4000000000000001E-2</c:v>
                </c:pt>
                <c:pt idx="871">
                  <c:v>6.9000000000000006E-2</c:v>
                </c:pt>
                <c:pt idx="872">
                  <c:v>6.5000000000000002E-2</c:v>
                </c:pt>
                <c:pt idx="873">
                  <c:v>6.2E-2</c:v>
                </c:pt>
                <c:pt idx="874">
                  <c:v>6.3E-2</c:v>
                </c:pt>
                <c:pt idx="875">
                  <c:v>0.06</c:v>
                </c:pt>
                <c:pt idx="876">
                  <c:v>6.7000000000000004E-2</c:v>
                </c:pt>
                <c:pt idx="877">
                  <c:v>6.2E-2</c:v>
                </c:pt>
                <c:pt idx="878">
                  <c:v>6.6000000000000003E-2</c:v>
                </c:pt>
                <c:pt idx="879">
                  <c:v>6.2E-2</c:v>
                </c:pt>
                <c:pt idx="880">
                  <c:v>7.0000000000000007E-2</c:v>
                </c:pt>
                <c:pt idx="881">
                  <c:v>0.26</c:v>
                </c:pt>
                <c:pt idx="882">
                  <c:v>0.39</c:v>
                </c:pt>
                <c:pt idx="883">
                  <c:v>0.71599999999999997</c:v>
                </c:pt>
                <c:pt idx="884">
                  <c:v>0.97499999999999998</c:v>
                </c:pt>
                <c:pt idx="885">
                  <c:v>1.1180000000000001</c:v>
                </c:pt>
                <c:pt idx="886">
                  <c:v>1.234</c:v>
                </c:pt>
                <c:pt idx="887">
                  <c:v>1.3620000000000001</c:v>
                </c:pt>
                <c:pt idx="888">
                  <c:v>1.4590000000000001</c:v>
                </c:pt>
                <c:pt idx="889">
                  <c:v>1.7030000000000001</c:v>
                </c:pt>
                <c:pt idx="890">
                  <c:v>1.873</c:v>
                </c:pt>
                <c:pt idx="891">
                  <c:v>1.962</c:v>
                </c:pt>
                <c:pt idx="892">
                  <c:v>2.0220000000000002</c:v>
                </c:pt>
                <c:pt idx="893">
                  <c:v>2.1270000000000002</c:v>
                </c:pt>
                <c:pt idx="894">
                  <c:v>2.258</c:v>
                </c:pt>
                <c:pt idx="895">
                  <c:v>2.3890000000000002</c:v>
                </c:pt>
                <c:pt idx="896">
                  <c:v>2.4609999999999999</c:v>
                </c:pt>
                <c:pt idx="897">
                  <c:v>2.46</c:v>
                </c:pt>
                <c:pt idx="898">
                  <c:v>2.3940000000000001</c:v>
                </c:pt>
                <c:pt idx="899">
                  <c:v>2.3420000000000001</c:v>
                </c:pt>
                <c:pt idx="900">
                  <c:v>2.278</c:v>
                </c:pt>
                <c:pt idx="901">
                  <c:v>2.2250000000000001</c:v>
                </c:pt>
                <c:pt idx="902">
                  <c:v>2.1550000000000002</c:v>
                </c:pt>
                <c:pt idx="903">
                  <c:v>2.133</c:v>
                </c:pt>
                <c:pt idx="904">
                  <c:v>2.1419999999999999</c:v>
                </c:pt>
                <c:pt idx="905">
                  <c:v>2.1360000000000001</c:v>
                </c:pt>
                <c:pt idx="906">
                  <c:v>2.137</c:v>
                </c:pt>
                <c:pt idx="907">
                  <c:v>2.149</c:v>
                </c:pt>
                <c:pt idx="908">
                  <c:v>2.1640000000000001</c:v>
                </c:pt>
                <c:pt idx="909">
                  <c:v>2.17</c:v>
                </c:pt>
                <c:pt idx="910">
                  <c:v>2.202</c:v>
                </c:pt>
                <c:pt idx="911">
                  <c:v>2.1850000000000001</c:v>
                </c:pt>
                <c:pt idx="912">
                  <c:v>2.1789999999999998</c:v>
                </c:pt>
                <c:pt idx="913">
                  <c:v>2.1930000000000001</c:v>
                </c:pt>
                <c:pt idx="914">
                  <c:v>2.1909999999999998</c:v>
                </c:pt>
                <c:pt idx="915">
                  <c:v>2.177</c:v>
                </c:pt>
                <c:pt idx="916">
                  <c:v>2.1419999999999999</c:v>
                </c:pt>
                <c:pt idx="917">
                  <c:v>2.137</c:v>
                </c:pt>
                <c:pt idx="918">
                  <c:v>2.1539999999999999</c:v>
                </c:pt>
                <c:pt idx="919">
                  <c:v>2.1590000000000003</c:v>
                </c:pt>
                <c:pt idx="920">
                  <c:v>2.1640000000000001</c:v>
                </c:pt>
                <c:pt idx="921">
                  <c:v>2.1829999999999998</c:v>
                </c:pt>
                <c:pt idx="922">
                  <c:v>2.1819999999999999</c:v>
                </c:pt>
                <c:pt idx="923">
                  <c:v>2.17</c:v>
                </c:pt>
                <c:pt idx="924">
                  <c:v>2.1659999999999999</c:v>
                </c:pt>
                <c:pt idx="925">
                  <c:v>2.1880000000000002</c:v>
                </c:pt>
                <c:pt idx="926">
                  <c:v>2.1850000000000001</c:v>
                </c:pt>
                <c:pt idx="927">
                  <c:v>2.165</c:v>
                </c:pt>
                <c:pt idx="928">
                  <c:v>2.1720000000000002</c:v>
                </c:pt>
                <c:pt idx="929">
                  <c:v>2.1859999999999999</c:v>
                </c:pt>
                <c:pt idx="930">
                  <c:v>2.1909999999999998</c:v>
                </c:pt>
                <c:pt idx="931">
                  <c:v>2.2000000000000002</c:v>
                </c:pt>
                <c:pt idx="932">
                  <c:v>2.1909999999999998</c:v>
                </c:pt>
                <c:pt idx="933">
                  <c:v>2.194</c:v>
                </c:pt>
                <c:pt idx="934">
                  <c:v>2.1960000000000002</c:v>
                </c:pt>
                <c:pt idx="935">
                  <c:v>2.1850000000000001</c:v>
                </c:pt>
                <c:pt idx="936">
                  <c:v>2.1909999999999998</c:v>
                </c:pt>
                <c:pt idx="937">
                  <c:v>2.1960000000000002</c:v>
                </c:pt>
                <c:pt idx="938">
                  <c:v>2.1960000000000002</c:v>
                </c:pt>
                <c:pt idx="939">
                  <c:v>2.1840000000000002</c:v>
                </c:pt>
                <c:pt idx="940">
                  <c:v>2.1850000000000001</c:v>
                </c:pt>
                <c:pt idx="941">
                  <c:v>2.2050000000000001</c:v>
                </c:pt>
                <c:pt idx="942">
                  <c:v>2.1750000000000003</c:v>
                </c:pt>
                <c:pt idx="943">
                  <c:v>2.1739999999999999</c:v>
                </c:pt>
                <c:pt idx="944">
                  <c:v>2.1670000000000003</c:v>
                </c:pt>
                <c:pt idx="945">
                  <c:v>2.1710000000000003</c:v>
                </c:pt>
                <c:pt idx="946">
                  <c:v>2.1750000000000003</c:v>
                </c:pt>
                <c:pt idx="947">
                  <c:v>2.1760000000000002</c:v>
                </c:pt>
                <c:pt idx="948">
                  <c:v>2.1920000000000002</c:v>
                </c:pt>
                <c:pt idx="949">
                  <c:v>2.19</c:v>
                </c:pt>
                <c:pt idx="950">
                  <c:v>2.19</c:v>
                </c:pt>
                <c:pt idx="951">
                  <c:v>2.2240000000000002</c:v>
                </c:pt>
                <c:pt idx="952">
                  <c:v>2.2010000000000001</c:v>
                </c:pt>
                <c:pt idx="953">
                  <c:v>2.1949999999999998</c:v>
                </c:pt>
                <c:pt idx="954">
                  <c:v>2.1819999999999999</c:v>
                </c:pt>
                <c:pt idx="955">
                  <c:v>2.1630000000000003</c:v>
                </c:pt>
                <c:pt idx="956">
                  <c:v>2.1680000000000001</c:v>
                </c:pt>
                <c:pt idx="957">
                  <c:v>2.1880000000000002</c:v>
                </c:pt>
                <c:pt idx="958">
                  <c:v>2.2000000000000002</c:v>
                </c:pt>
                <c:pt idx="959">
                  <c:v>2.1989999999999998</c:v>
                </c:pt>
                <c:pt idx="960">
                  <c:v>2.1949999999999998</c:v>
                </c:pt>
                <c:pt idx="961">
                  <c:v>2.206</c:v>
                </c:pt>
                <c:pt idx="962">
                  <c:v>2.214</c:v>
                </c:pt>
                <c:pt idx="963">
                  <c:v>2.2090000000000001</c:v>
                </c:pt>
                <c:pt idx="964">
                  <c:v>2.2000000000000002</c:v>
                </c:pt>
                <c:pt idx="965">
                  <c:v>2.2000000000000002</c:v>
                </c:pt>
                <c:pt idx="966">
                  <c:v>2.2069999999999999</c:v>
                </c:pt>
                <c:pt idx="967">
                  <c:v>2.206</c:v>
                </c:pt>
                <c:pt idx="968">
                  <c:v>2.2200000000000002</c:v>
                </c:pt>
                <c:pt idx="969">
                  <c:v>2.2189999999999999</c:v>
                </c:pt>
                <c:pt idx="970">
                  <c:v>2.2200000000000002</c:v>
                </c:pt>
                <c:pt idx="971">
                  <c:v>2.226</c:v>
                </c:pt>
                <c:pt idx="972">
                  <c:v>2.234</c:v>
                </c:pt>
                <c:pt idx="973">
                  <c:v>2.2309999999999999</c:v>
                </c:pt>
                <c:pt idx="974">
                  <c:v>2.226</c:v>
                </c:pt>
                <c:pt idx="975">
                  <c:v>2.2320000000000002</c:v>
                </c:pt>
                <c:pt idx="976">
                  <c:v>2.2349999999999999</c:v>
                </c:pt>
                <c:pt idx="977">
                  <c:v>2.2429999999999999</c:v>
                </c:pt>
                <c:pt idx="978">
                  <c:v>2.226</c:v>
                </c:pt>
                <c:pt idx="979">
                  <c:v>2.2130000000000001</c:v>
                </c:pt>
                <c:pt idx="980">
                  <c:v>2.226</c:v>
                </c:pt>
                <c:pt idx="981">
                  <c:v>2.2349999999999999</c:v>
                </c:pt>
                <c:pt idx="982">
                  <c:v>2.2440000000000002</c:v>
                </c:pt>
                <c:pt idx="983">
                  <c:v>2.2330000000000001</c:v>
                </c:pt>
                <c:pt idx="984">
                  <c:v>2.2429999999999999</c:v>
                </c:pt>
                <c:pt idx="985">
                  <c:v>2.2309999999999999</c:v>
                </c:pt>
                <c:pt idx="986">
                  <c:v>2.238</c:v>
                </c:pt>
                <c:pt idx="987">
                  <c:v>2.226</c:v>
                </c:pt>
                <c:pt idx="988">
                  <c:v>2.2280000000000002</c:v>
                </c:pt>
                <c:pt idx="989">
                  <c:v>2.2360000000000002</c:v>
                </c:pt>
                <c:pt idx="990">
                  <c:v>2.218</c:v>
                </c:pt>
                <c:pt idx="991">
                  <c:v>2.2429999999999999</c:v>
                </c:pt>
                <c:pt idx="992">
                  <c:v>2.2210000000000001</c:v>
                </c:pt>
                <c:pt idx="993">
                  <c:v>2.2370000000000001</c:v>
                </c:pt>
                <c:pt idx="994">
                  <c:v>2.2429999999999999</c:v>
                </c:pt>
                <c:pt idx="995">
                  <c:v>2.238</c:v>
                </c:pt>
                <c:pt idx="996">
                  <c:v>2.2370000000000001</c:v>
                </c:pt>
                <c:pt idx="997">
                  <c:v>2.226</c:v>
                </c:pt>
                <c:pt idx="998">
                  <c:v>2.2400000000000002</c:v>
                </c:pt>
                <c:pt idx="999">
                  <c:v>2.2269999999999999</c:v>
                </c:pt>
                <c:pt idx="1000">
                  <c:v>2.2450000000000001</c:v>
                </c:pt>
                <c:pt idx="1001">
                  <c:v>2.2610000000000001</c:v>
                </c:pt>
                <c:pt idx="1002">
                  <c:v>2.254</c:v>
                </c:pt>
                <c:pt idx="1003">
                  <c:v>2.2570000000000001</c:v>
                </c:pt>
                <c:pt idx="1004">
                  <c:v>2.2330000000000001</c:v>
                </c:pt>
                <c:pt idx="1005">
                  <c:v>2.2429999999999999</c:v>
                </c:pt>
                <c:pt idx="1006">
                  <c:v>2.2469999999999999</c:v>
                </c:pt>
                <c:pt idx="1007">
                  <c:v>2.2520000000000002</c:v>
                </c:pt>
                <c:pt idx="1008">
                  <c:v>2.2440000000000002</c:v>
                </c:pt>
                <c:pt idx="1009">
                  <c:v>2.2570000000000001</c:v>
                </c:pt>
                <c:pt idx="1010">
                  <c:v>2.2549999999999999</c:v>
                </c:pt>
                <c:pt idx="1011">
                  <c:v>2.2530000000000001</c:v>
                </c:pt>
                <c:pt idx="1012">
                  <c:v>2.2520000000000002</c:v>
                </c:pt>
                <c:pt idx="1013">
                  <c:v>2.2570000000000001</c:v>
                </c:pt>
                <c:pt idx="1014">
                  <c:v>2.2509999999999999</c:v>
                </c:pt>
                <c:pt idx="1015">
                  <c:v>2.2269999999999999</c:v>
                </c:pt>
                <c:pt idx="1016">
                  <c:v>2.2210000000000001</c:v>
                </c:pt>
                <c:pt idx="1017">
                  <c:v>2.21</c:v>
                </c:pt>
                <c:pt idx="1018">
                  <c:v>2.2370000000000001</c:v>
                </c:pt>
                <c:pt idx="1019">
                  <c:v>2.2450000000000001</c:v>
                </c:pt>
                <c:pt idx="1020">
                  <c:v>2.2669999999999999</c:v>
                </c:pt>
                <c:pt idx="1021">
                  <c:v>2.2469999999999999</c:v>
                </c:pt>
                <c:pt idx="1022">
                  <c:v>2.2669999999999999</c:v>
                </c:pt>
                <c:pt idx="1023">
                  <c:v>2.2530000000000001</c:v>
                </c:pt>
                <c:pt idx="1024">
                  <c:v>2.2560000000000002</c:v>
                </c:pt>
                <c:pt idx="1025">
                  <c:v>2.258</c:v>
                </c:pt>
                <c:pt idx="1026">
                  <c:v>2.254</c:v>
                </c:pt>
                <c:pt idx="1027">
                  <c:v>2.2389999999999999</c:v>
                </c:pt>
                <c:pt idx="1028">
                  <c:v>2.2389999999999999</c:v>
                </c:pt>
                <c:pt idx="1029">
                  <c:v>2.2389999999999999</c:v>
                </c:pt>
                <c:pt idx="1030">
                  <c:v>2.2600000000000002</c:v>
                </c:pt>
                <c:pt idx="1031">
                  <c:v>2.282</c:v>
                </c:pt>
                <c:pt idx="1032">
                  <c:v>2.2650000000000001</c:v>
                </c:pt>
                <c:pt idx="1033">
                  <c:v>2.2690000000000001</c:v>
                </c:pt>
                <c:pt idx="1034">
                  <c:v>2.2770000000000001</c:v>
                </c:pt>
                <c:pt idx="1035">
                  <c:v>2.2650000000000001</c:v>
                </c:pt>
                <c:pt idx="1036">
                  <c:v>2.274</c:v>
                </c:pt>
                <c:pt idx="1037">
                  <c:v>2.258</c:v>
                </c:pt>
                <c:pt idx="1038">
                  <c:v>2.2720000000000002</c:v>
                </c:pt>
                <c:pt idx="1039">
                  <c:v>2.27</c:v>
                </c:pt>
                <c:pt idx="1040">
                  <c:v>2.2730000000000001</c:v>
                </c:pt>
                <c:pt idx="1041">
                  <c:v>2.258</c:v>
                </c:pt>
                <c:pt idx="1042">
                  <c:v>2.2720000000000002</c:v>
                </c:pt>
                <c:pt idx="1043">
                  <c:v>2.2789999999999999</c:v>
                </c:pt>
                <c:pt idx="1044">
                  <c:v>2.2760000000000002</c:v>
                </c:pt>
                <c:pt idx="1045">
                  <c:v>2.2600000000000002</c:v>
                </c:pt>
                <c:pt idx="1046">
                  <c:v>2.2629999999999999</c:v>
                </c:pt>
                <c:pt idx="1047">
                  <c:v>2.2570000000000001</c:v>
                </c:pt>
                <c:pt idx="1048">
                  <c:v>2.282</c:v>
                </c:pt>
                <c:pt idx="1049">
                  <c:v>2.2680000000000002</c:v>
                </c:pt>
                <c:pt idx="1050">
                  <c:v>2.2589999999999999</c:v>
                </c:pt>
                <c:pt idx="1051">
                  <c:v>2.2629999999999999</c:v>
                </c:pt>
                <c:pt idx="1052">
                  <c:v>2.2610000000000001</c:v>
                </c:pt>
                <c:pt idx="1053">
                  <c:v>2.258</c:v>
                </c:pt>
                <c:pt idx="1054">
                  <c:v>2.2650000000000001</c:v>
                </c:pt>
                <c:pt idx="1055">
                  <c:v>2.2640000000000002</c:v>
                </c:pt>
                <c:pt idx="1056">
                  <c:v>2.2509999999999999</c:v>
                </c:pt>
                <c:pt idx="1057">
                  <c:v>2.2800000000000002</c:v>
                </c:pt>
                <c:pt idx="1058">
                  <c:v>2.2549999999999999</c:v>
                </c:pt>
                <c:pt idx="1059">
                  <c:v>2.258</c:v>
                </c:pt>
                <c:pt idx="1060">
                  <c:v>2.2440000000000002</c:v>
                </c:pt>
                <c:pt idx="1061">
                  <c:v>2.258</c:v>
                </c:pt>
                <c:pt idx="1062">
                  <c:v>2.2629999999999999</c:v>
                </c:pt>
                <c:pt idx="1063">
                  <c:v>2.2680000000000002</c:v>
                </c:pt>
                <c:pt idx="1064">
                  <c:v>2.2709999999999999</c:v>
                </c:pt>
                <c:pt idx="1065">
                  <c:v>2.2520000000000002</c:v>
                </c:pt>
                <c:pt idx="1066">
                  <c:v>2.2749999999999999</c:v>
                </c:pt>
                <c:pt idx="1067">
                  <c:v>2.2869999999999999</c:v>
                </c:pt>
                <c:pt idx="1068">
                  <c:v>2.2709999999999999</c:v>
                </c:pt>
                <c:pt idx="1069">
                  <c:v>2.2850000000000001</c:v>
                </c:pt>
                <c:pt idx="1070">
                  <c:v>2.2800000000000002</c:v>
                </c:pt>
                <c:pt idx="1071">
                  <c:v>2.286</c:v>
                </c:pt>
                <c:pt idx="1072">
                  <c:v>2.2840000000000003</c:v>
                </c:pt>
                <c:pt idx="1073">
                  <c:v>2.2810000000000001</c:v>
                </c:pt>
                <c:pt idx="1074">
                  <c:v>2.27</c:v>
                </c:pt>
                <c:pt idx="1075">
                  <c:v>2.2850000000000001</c:v>
                </c:pt>
                <c:pt idx="1076">
                  <c:v>2.2810000000000001</c:v>
                </c:pt>
                <c:pt idx="1077">
                  <c:v>2.2610000000000001</c:v>
                </c:pt>
                <c:pt idx="1078">
                  <c:v>2.2690000000000001</c:v>
                </c:pt>
                <c:pt idx="1079">
                  <c:v>2.2730000000000001</c:v>
                </c:pt>
                <c:pt idx="1080">
                  <c:v>2.2720000000000002</c:v>
                </c:pt>
                <c:pt idx="1081">
                  <c:v>2.2749999999999999</c:v>
                </c:pt>
                <c:pt idx="1082">
                  <c:v>2.2850000000000001</c:v>
                </c:pt>
                <c:pt idx="1083">
                  <c:v>2.2730000000000001</c:v>
                </c:pt>
                <c:pt idx="1084">
                  <c:v>2.2749999999999999</c:v>
                </c:pt>
                <c:pt idx="1085">
                  <c:v>2.2709999999999999</c:v>
                </c:pt>
                <c:pt idx="1086">
                  <c:v>2.2749999999999999</c:v>
                </c:pt>
                <c:pt idx="1087">
                  <c:v>2.2690000000000001</c:v>
                </c:pt>
                <c:pt idx="1088">
                  <c:v>2.2789999999999999</c:v>
                </c:pt>
                <c:pt idx="1089">
                  <c:v>2.2749999999999999</c:v>
                </c:pt>
                <c:pt idx="1090">
                  <c:v>2.2749999999999999</c:v>
                </c:pt>
                <c:pt idx="1091">
                  <c:v>1.8440000000000001</c:v>
                </c:pt>
                <c:pt idx="1092">
                  <c:v>5.6000000000000001E-2</c:v>
                </c:pt>
                <c:pt idx="1093">
                  <c:v>5.8000000000000003E-2</c:v>
                </c:pt>
                <c:pt idx="1094">
                  <c:v>5.9000000000000004E-2</c:v>
                </c:pt>
                <c:pt idx="1095">
                  <c:v>6.0999999999999999E-2</c:v>
                </c:pt>
                <c:pt idx="1096">
                  <c:v>6.4000000000000001E-2</c:v>
                </c:pt>
                <c:pt idx="1097">
                  <c:v>6.8000000000000005E-2</c:v>
                </c:pt>
                <c:pt idx="1098">
                  <c:v>6.0999999999999999E-2</c:v>
                </c:pt>
                <c:pt idx="1099">
                  <c:v>5.7000000000000002E-2</c:v>
                </c:pt>
                <c:pt idx="1100">
                  <c:v>5.8000000000000003E-2</c:v>
                </c:pt>
                <c:pt idx="1101">
                  <c:v>0.06</c:v>
                </c:pt>
                <c:pt idx="1102">
                  <c:v>5.7000000000000002E-2</c:v>
                </c:pt>
                <c:pt idx="1103">
                  <c:v>5.6000000000000001E-2</c:v>
                </c:pt>
                <c:pt idx="1104">
                  <c:v>6.0999999999999999E-2</c:v>
                </c:pt>
                <c:pt idx="1105">
                  <c:v>6.3E-2</c:v>
                </c:pt>
                <c:pt idx="1106">
                  <c:v>5.8000000000000003E-2</c:v>
                </c:pt>
                <c:pt idx="1107">
                  <c:v>6.2E-2</c:v>
                </c:pt>
                <c:pt idx="1108">
                  <c:v>6.0999999999999999E-2</c:v>
                </c:pt>
                <c:pt idx="1109">
                  <c:v>5.9000000000000004E-2</c:v>
                </c:pt>
                <c:pt idx="1110">
                  <c:v>5.8000000000000003E-2</c:v>
                </c:pt>
                <c:pt idx="1111">
                  <c:v>6.0999999999999999E-2</c:v>
                </c:pt>
                <c:pt idx="1112">
                  <c:v>0.06</c:v>
                </c:pt>
                <c:pt idx="1113">
                  <c:v>5.6000000000000001E-2</c:v>
                </c:pt>
                <c:pt idx="1114">
                  <c:v>0.06</c:v>
                </c:pt>
                <c:pt idx="1115">
                  <c:v>5.8000000000000003E-2</c:v>
                </c:pt>
                <c:pt idx="1116">
                  <c:v>6.0999999999999999E-2</c:v>
                </c:pt>
                <c:pt idx="1117">
                  <c:v>6.7000000000000004E-2</c:v>
                </c:pt>
                <c:pt idx="1118">
                  <c:v>6.3E-2</c:v>
                </c:pt>
                <c:pt idx="1119">
                  <c:v>6.2E-2</c:v>
                </c:pt>
                <c:pt idx="1120">
                  <c:v>6.9000000000000006E-2</c:v>
                </c:pt>
                <c:pt idx="1121">
                  <c:v>6.0999999999999999E-2</c:v>
                </c:pt>
                <c:pt idx="1122">
                  <c:v>5.3999999999999999E-2</c:v>
                </c:pt>
                <c:pt idx="1123">
                  <c:v>5.2999999999999999E-2</c:v>
                </c:pt>
                <c:pt idx="1124">
                  <c:v>5.5E-2</c:v>
                </c:pt>
                <c:pt idx="1125">
                  <c:v>5.9000000000000004E-2</c:v>
                </c:pt>
                <c:pt idx="1126">
                  <c:v>5.2000000000000005E-2</c:v>
                </c:pt>
                <c:pt idx="1127">
                  <c:v>5.7000000000000002E-2</c:v>
                </c:pt>
                <c:pt idx="1128">
                  <c:v>5.1000000000000004E-2</c:v>
                </c:pt>
                <c:pt idx="1129">
                  <c:v>5.6000000000000001E-2</c:v>
                </c:pt>
                <c:pt idx="1130">
                  <c:v>5.7000000000000002E-2</c:v>
                </c:pt>
                <c:pt idx="1131">
                  <c:v>5.2999999999999999E-2</c:v>
                </c:pt>
                <c:pt idx="1132">
                  <c:v>5.9000000000000004E-2</c:v>
                </c:pt>
                <c:pt idx="1133">
                  <c:v>5.8000000000000003E-2</c:v>
                </c:pt>
                <c:pt idx="1134">
                  <c:v>5.6000000000000001E-2</c:v>
                </c:pt>
                <c:pt idx="1135">
                  <c:v>5.5E-2</c:v>
                </c:pt>
                <c:pt idx="1136">
                  <c:v>0.06</c:v>
                </c:pt>
                <c:pt idx="1137">
                  <c:v>5.9000000000000004E-2</c:v>
                </c:pt>
                <c:pt idx="1138">
                  <c:v>5.9000000000000004E-2</c:v>
                </c:pt>
                <c:pt idx="1139">
                  <c:v>5.3999999999999999E-2</c:v>
                </c:pt>
                <c:pt idx="1140">
                  <c:v>5.7000000000000002E-2</c:v>
                </c:pt>
                <c:pt idx="1141">
                  <c:v>5.7000000000000002E-2</c:v>
                </c:pt>
                <c:pt idx="1142">
                  <c:v>5.6000000000000001E-2</c:v>
                </c:pt>
                <c:pt idx="1143">
                  <c:v>5.1000000000000004E-2</c:v>
                </c:pt>
                <c:pt idx="1144">
                  <c:v>5.2999999999999999E-2</c:v>
                </c:pt>
                <c:pt idx="1145">
                  <c:v>0.05</c:v>
                </c:pt>
                <c:pt idx="1146">
                  <c:v>4.9000000000000002E-2</c:v>
                </c:pt>
                <c:pt idx="1147">
                  <c:v>4.9000000000000002E-2</c:v>
                </c:pt>
                <c:pt idx="1148">
                  <c:v>0.05</c:v>
                </c:pt>
                <c:pt idx="1149">
                  <c:v>5.1000000000000004E-2</c:v>
                </c:pt>
                <c:pt idx="1150">
                  <c:v>5.2000000000000005E-2</c:v>
                </c:pt>
                <c:pt idx="1151">
                  <c:v>5.2000000000000005E-2</c:v>
                </c:pt>
                <c:pt idx="1152">
                  <c:v>0.05</c:v>
                </c:pt>
                <c:pt idx="1153">
                  <c:v>5.1000000000000004E-2</c:v>
                </c:pt>
                <c:pt idx="1154">
                  <c:v>5.1000000000000004E-2</c:v>
                </c:pt>
                <c:pt idx="1155">
                  <c:v>4.9000000000000002E-2</c:v>
                </c:pt>
                <c:pt idx="1156">
                  <c:v>0.05</c:v>
                </c:pt>
                <c:pt idx="1157">
                  <c:v>4.7E-2</c:v>
                </c:pt>
                <c:pt idx="1158">
                  <c:v>0.05</c:v>
                </c:pt>
                <c:pt idx="1159">
                  <c:v>4.7E-2</c:v>
                </c:pt>
                <c:pt idx="1160">
                  <c:v>4.5999999999999999E-2</c:v>
                </c:pt>
                <c:pt idx="1161">
                  <c:v>4.5999999999999999E-2</c:v>
                </c:pt>
                <c:pt idx="1162">
                  <c:v>0.05</c:v>
                </c:pt>
                <c:pt idx="1163">
                  <c:v>4.8000000000000001E-2</c:v>
                </c:pt>
                <c:pt idx="1164">
                  <c:v>4.7E-2</c:v>
                </c:pt>
                <c:pt idx="1165">
                  <c:v>4.7E-2</c:v>
                </c:pt>
                <c:pt idx="1166">
                  <c:v>4.9000000000000002E-2</c:v>
                </c:pt>
                <c:pt idx="1167">
                  <c:v>5.2999999999999999E-2</c:v>
                </c:pt>
                <c:pt idx="1168">
                  <c:v>4.9000000000000002E-2</c:v>
                </c:pt>
                <c:pt idx="1169">
                  <c:v>5.2999999999999999E-2</c:v>
                </c:pt>
                <c:pt idx="1170">
                  <c:v>5.2000000000000005E-2</c:v>
                </c:pt>
                <c:pt idx="1171">
                  <c:v>0.05</c:v>
                </c:pt>
                <c:pt idx="1172">
                  <c:v>4.8000000000000001E-2</c:v>
                </c:pt>
                <c:pt idx="1173">
                  <c:v>5.2999999999999999E-2</c:v>
                </c:pt>
                <c:pt idx="1174">
                  <c:v>5.7000000000000002E-2</c:v>
                </c:pt>
                <c:pt idx="1175">
                  <c:v>5.7000000000000002E-2</c:v>
                </c:pt>
                <c:pt idx="1176">
                  <c:v>5.6000000000000001E-2</c:v>
                </c:pt>
                <c:pt idx="1177">
                  <c:v>5.3999999999999999E-2</c:v>
                </c:pt>
                <c:pt idx="1178">
                  <c:v>5.5E-2</c:v>
                </c:pt>
                <c:pt idx="1179">
                  <c:v>5.2000000000000005E-2</c:v>
                </c:pt>
                <c:pt idx="1180">
                  <c:v>5.7000000000000002E-2</c:v>
                </c:pt>
                <c:pt idx="1181">
                  <c:v>5.5E-2</c:v>
                </c:pt>
                <c:pt idx="1182">
                  <c:v>5.2999999999999999E-2</c:v>
                </c:pt>
                <c:pt idx="1183">
                  <c:v>5.2999999999999999E-2</c:v>
                </c:pt>
                <c:pt idx="1184">
                  <c:v>5.7000000000000002E-2</c:v>
                </c:pt>
                <c:pt idx="1185">
                  <c:v>5.6000000000000001E-2</c:v>
                </c:pt>
                <c:pt idx="1186">
                  <c:v>5.3999999999999999E-2</c:v>
                </c:pt>
                <c:pt idx="1187">
                  <c:v>5.3999999999999999E-2</c:v>
                </c:pt>
                <c:pt idx="1188">
                  <c:v>5.2999999999999999E-2</c:v>
                </c:pt>
                <c:pt idx="1189">
                  <c:v>5.5E-2</c:v>
                </c:pt>
                <c:pt idx="1190">
                  <c:v>5.2000000000000005E-2</c:v>
                </c:pt>
                <c:pt idx="1191">
                  <c:v>5.5E-2</c:v>
                </c:pt>
                <c:pt idx="1192">
                  <c:v>5.6000000000000001E-2</c:v>
                </c:pt>
                <c:pt idx="1193">
                  <c:v>5.6000000000000001E-2</c:v>
                </c:pt>
                <c:pt idx="1194">
                  <c:v>5.5E-2</c:v>
                </c:pt>
                <c:pt idx="1195">
                  <c:v>5.9000000000000004E-2</c:v>
                </c:pt>
                <c:pt idx="1196">
                  <c:v>5.7000000000000002E-2</c:v>
                </c:pt>
                <c:pt idx="1197">
                  <c:v>5.6000000000000001E-2</c:v>
                </c:pt>
                <c:pt idx="1198">
                  <c:v>6.2E-2</c:v>
                </c:pt>
                <c:pt idx="1199">
                  <c:v>0.06</c:v>
                </c:pt>
                <c:pt idx="1200">
                  <c:v>6.0999999999999999E-2</c:v>
                </c:pt>
                <c:pt idx="1201">
                  <c:v>6.7000000000000004E-2</c:v>
                </c:pt>
                <c:pt idx="1202">
                  <c:v>6.4000000000000001E-2</c:v>
                </c:pt>
                <c:pt idx="1203">
                  <c:v>6.5000000000000002E-2</c:v>
                </c:pt>
                <c:pt idx="1204">
                  <c:v>6.7000000000000004E-2</c:v>
                </c:pt>
                <c:pt idx="1205">
                  <c:v>5.9000000000000004E-2</c:v>
                </c:pt>
                <c:pt idx="1206">
                  <c:v>6.4000000000000001E-2</c:v>
                </c:pt>
                <c:pt idx="1207">
                  <c:v>6.3E-2</c:v>
                </c:pt>
                <c:pt idx="1208">
                  <c:v>0.06</c:v>
                </c:pt>
                <c:pt idx="1209">
                  <c:v>6.5000000000000002E-2</c:v>
                </c:pt>
                <c:pt idx="1210">
                  <c:v>0.06</c:v>
                </c:pt>
                <c:pt idx="1211">
                  <c:v>6.7000000000000004E-2</c:v>
                </c:pt>
                <c:pt idx="1212">
                  <c:v>6.2E-2</c:v>
                </c:pt>
                <c:pt idx="1213">
                  <c:v>6.4000000000000001E-2</c:v>
                </c:pt>
                <c:pt idx="1214">
                  <c:v>6.4000000000000001E-2</c:v>
                </c:pt>
                <c:pt idx="1215">
                  <c:v>6.3E-2</c:v>
                </c:pt>
                <c:pt idx="1216">
                  <c:v>6.7000000000000004E-2</c:v>
                </c:pt>
                <c:pt idx="1217">
                  <c:v>0.06</c:v>
                </c:pt>
                <c:pt idx="1218">
                  <c:v>6.7000000000000004E-2</c:v>
                </c:pt>
                <c:pt idx="1219">
                  <c:v>6.4000000000000001E-2</c:v>
                </c:pt>
                <c:pt idx="1220">
                  <c:v>6.8000000000000005E-2</c:v>
                </c:pt>
                <c:pt idx="1221">
                  <c:v>6.4000000000000001E-2</c:v>
                </c:pt>
                <c:pt idx="1222">
                  <c:v>6.2E-2</c:v>
                </c:pt>
                <c:pt idx="1223">
                  <c:v>6.2E-2</c:v>
                </c:pt>
                <c:pt idx="1224">
                  <c:v>6.4000000000000001E-2</c:v>
                </c:pt>
                <c:pt idx="1225">
                  <c:v>6.0999999999999999E-2</c:v>
                </c:pt>
                <c:pt idx="1226">
                  <c:v>6.0999999999999999E-2</c:v>
                </c:pt>
                <c:pt idx="1227">
                  <c:v>6.3E-2</c:v>
                </c:pt>
                <c:pt idx="1228">
                  <c:v>6.2E-2</c:v>
                </c:pt>
                <c:pt idx="1229">
                  <c:v>6.3E-2</c:v>
                </c:pt>
                <c:pt idx="1230">
                  <c:v>6.2E-2</c:v>
                </c:pt>
                <c:pt idx="1231">
                  <c:v>6.2E-2</c:v>
                </c:pt>
                <c:pt idx="1232">
                  <c:v>6.2E-2</c:v>
                </c:pt>
                <c:pt idx="1233">
                  <c:v>6.4000000000000001E-2</c:v>
                </c:pt>
                <c:pt idx="1234">
                  <c:v>6.2E-2</c:v>
                </c:pt>
                <c:pt idx="1235">
                  <c:v>6.0999999999999999E-2</c:v>
                </c:pt>
                <c:pt idx="1236">
                  <c:v>6.2E-2</c:v>
                </c:pt>
                <c:pt idx="1237">
                  <c:v>6.3E-2</c:v>
                </c:pt>
                <c:pt idx="1238">
                  <c:v>6.4000000000000001E-2</c:v>
                </c:pt>
                <c:pt idx="1239">
                  <c:v>6.3E-2</c:v>
                </c:pt>
                <c:pt idx="1240">
                  <c:v>6.4000000000000001E-2</c:v>
                </c:pt>
                <c:pt idx="1241">
                  <c:v>5.5E-2</c:v>
                </c:pt>
                <c:pt idx="1242">
                  <c:v>5.8000000000000003E-2</c:v>
                </c:pt>
                <c:pt idx="1243">
                  <c:v>5.6000000000000001E-2</c:v>
                </c:pt>
                <c:pt idx="1244">
                  <c:v>5.9000000000000004E-2</c:v>
                </c:pt>
                <c:pt idx="1245">
                  <c:v>5.8000000000000003E-2</c:v>
                </c:pt>
                <c:pt idx="1246">
                  <c:v>5.7000000000000002E-2</c:v>
                </c:pt>
                <c:pt idx="1247">
                  <c:v>5.8000000000000003E-2</c:v>
                </c:pt>
                <c:pt idx="1248">
                  <c:v>5.8000000000000003E-2</c:v>
                </c:pt>
                <c:pt idx="1249">
                  <c:v>5.9000000000000004E-2</c:v>
                </c:pt>
                <c:pt idx="1250">
                  <c:v>5.7000000000000002E-2</c:v>
                </c:pt>
                <c:pt idx="1251">
                  <c:v>5.7000000000000002E-2</c:v>
                </c:pt>
                <c:pt idx="1252">
                  <c:v>5.2000000000000005E-2</c:v>
                </c:pt>
                <c:pt idx="1253">
                  <c:v>5.1000000000000004E-2</c:v>
                </c:pt>
                <c:pt idx="1254">
                  <c:v>5.3999999999999999E-2</c:v>
                </c:pt>
                <c:pt idx="1255">
                  <c:v>5.1000000000000004E-2</c:v>
                </c:pt>
                <c:pt idx="1256">
                  <c:v>5.1000000000000004E-2</c:v>
                </c:pt>
                <c:pt idx="1257">
                  <c:v>4.9000000000000002E-2</c:v>
                </c:pt>
                <c:pt idx="1258">
                  <c:v>4.8000000000000001E-2</c:v>
                </c:pt>
                <c:pt idx="1259">
                  <c:v>4.9000000000000002E-2</c:v>
                </c:pt>
                <c:pt idx="1260">
                  <c:v>0.05</c:v>
                </c:pt>
                <c:pt idx="1261">
                  <c:v>5.1000000000000004E-2</c:v>
                </c:pt>
                <c:pt idx="1262">
                  <c:v>4.9000000000000002E-2</c:v>
                </c:pt>
                <c:pt idx="1263">
                  <c:v>4.7E-2</c:v>
                </c:pt>
                <c:pt idx="1264">
                  <c:v>4.7E-2</c:v>
                </c:pt>
                <c:pt idx="1265">
                  <c:v>4.8000000000000001E-2</c:v>
                </c:pt>
                <c:pt idx="1266">
                  <c:v>5.1000000000000004E-2</c:v>
                </c:pt>
                <c:pt idx="1267">
                  <c:v>0.05</c:v>
                </c:pt>
                <c:pt idx="1268">
                  <c:v>5.2000000000000005E-2</c:v>
                </c:pt>
                <c:pt idx="1269">
                  <c:v>5.2999999999999999E-2</c:v>
                </c:pt>
                <c:pt idx="1270">
                  <c:v>5.1000000000000004E-2</c:v>
                </c:pt>
                <c:pt idx="1271">
                  <c:v>5.2999999999999999E-2</c:v>
                </c:pt>
                <c:pt idx="1272">
                  <c:v>4.7E-2</c:v>
                </c:pt>
                <c:pt idx="1273">
                  <c:v>5.1000000000000004E-2</c:v>
                </c:pt>
                <c:pt idx="1274">
                  <c:v>4.9000000000000002E-2</c:v>
                </c:pt>
                <c:pt idx="1275">
                  <c:v>0.05</c:v>
                </c:pt>
                <c:pt idx="1276">
                  <c:v>5.1000000000000004E-2</c:v>
                </c:pt>
                <c:pt idx="1277">
                  <c:v>5.2999999999999999E-2</c:v>
                </c:pt>
                <c:pt idx="1278">
                  <c:v>5.1000000000000004E-2</c:v>
                </c:pt>
                <c:pt idx="1279">
                  <c:v>4.9000000000000002E-2</c:v>
                </c:pt>
                <c:pt idx="1280">
                  <c:v>5.2000000000000005E-2</c:v>
                </c:pt>
                <c:pt idx="1281">
                  <c:v>4.5999999999999999E-2</c:v>
                </c:pt>
                <c:pt idx="1282">
                  <c:v>5.2000000000000005E-2</c:v>
                </c:pt>
                <c:pt idx="1283">
                  <c:v>5.1000000000000004E-2</c:v>
                </c:pt>
                <c:pt idx="1284">
                  <c:v>4.9000000000000002E-2</c:v>
                </c:pt>
                <c:pt idx="1285">
                  <c:v>5.1000000000000004E-2</c:v>
                </c:pt>
                <c:pt idx="1286">
                  <c:v>5.1000000000000004E-2</c:v>
                </c:pt>
                <c:pt idx="1287">
                  <c:v>4.8000000000000001E-2</c:v>
                </c:pt>
                <c:pt idx="1288">
                  <c:v>5.2000000000000005E-2</c:v>
                </c:pt>
                <c:pt idx="1289">
                  <c:v>5.2999999999999999E-2</c:v>
                </c:pt>
                <c:pt idx="1290">
                  <c:v>5.1000000000000004E-2</c:v>
                </c:pt>
                <c:pt idx="1291">
                  <c:v>5.6000000000000001E-2</c:v>
                </c:pt>
                <c:pt idx="1292">
                  <c:v>5.3999999999999999E-2</c:v>
                </c:pt>
                <c:pt idx="1293">
                  <c:v>5.2999999999999999E-2</c:v>
                </c:pt>
                <c:pt idx="1294">
                  <c:v>5.5E-2</c:v>
                </c:pt>
                <c:pt idx="1295">
                  <c:v>5.1000000000000004E-2</c:v>
                </c:pt>
                <c:pt idx="1296">
                  <c:v>5.3999999999999999E-2</c:v>
                </c:pt>
                <c:pt idx="1297">
                  <c:v>4.9000000000000002E-2</c:v>
                </c:pt>
                <c:pt idx="1298">
                  <c:v>5.2000000000000005E-2</c:v>
                </c:pt>
                <c:pt idx="1299">
                  <c:v>5.5E-2</c:v>
                </c:pt>
                <c:pt idx="1300">
                  <c:v>5.2000000000000005E-2</c:v>
                </c:pt>
                <c:pt idx="1301">
                  <c:v>5.3999999999999999E-2</c:v>
                </c:pt>
                <c:pt idx="1302">
                  <c:v>4.9000000000000002E-2</c:v>
                </c:pt>
                <c:pt idx="1303">
                  <c:v>5.2999999999999999E-2</c:v>
                </c:pt>
                <c:pt idx="1304">
                  <c:v>4.5999999999999999E-2</c:v>
                </c:pt>
                <c:pt idx="1305">
                  <c:v>5.2000000000000005E-2</c:v>
                </c:pt>
                <c:pt idx="1306">
                  <c:v>5.2999999999999999E-2</c:v>
                </c:pt>
                <c:pt idx="1307">
                  <c:v>5.3999999999999999E-2</c:v>
                </c:pt>
                <c:pt idx="1308">
                  <c:v>0.06</c:v>
                </c:pt>
                <c:pt idx="1309">
                  <c:v>5.8000000000000003E-2</c:v>
                </c:pt>
                <c:pt idx="1310">
                  <c:v>5.6000000000000001E-2</c:v>
                </c:pt>
                <c:pt idx="1311">
                  <c:v>5.8000000000000003E-2</c:v>
                </c:pt>
                <c:pt idx="1312">
                  <c:v>5.3999999999999999E-2</c:v>
                </c:pt>
                <c:pt idx="1313">
                  <c:v>5.6000000000000001E-2</c:v>
                </c:pt>
                <c:pt idx="1314">
                  <c:v>5.5E-2</c:v>
                </c:pt>
                <c:pt idx="1315">
                  <c:v>5.5E-2</c:v>
                </c:pt>
                <c:pt idx="1316">
                  <c:v>5.3999999999999999E-2</c:v>
                </c:pt>
                <c:pt idx="1317">
                  <c:v>5.2999999999999999E-2</c:v>
                </c:pt>
                <c:pt idx="1318">
                  <c:v>5.1000000000000004E-2</c:v>
                </c:pt>
                <c:pt idx="1319">
                  <c:v>4.9000000000000002E-2</c:v>
                </c:pt>
                <c:pt idx="1320">
                  <c:v>4.9000000000000002E-2</c:v>
                </c:pt>
                <c:pt idx="1321">
                  <c:v>5.1000000000000004E-2</c:v>
                </c:pt>
                <c:pt idx="1322">
                  <c:v>5.5E-2</c:v>
                </c:pt>
                <c:pt idx="1323">
                  <c:v>5.2999999999999999E-2</c:v>
                </c:pt>
                <c:pt idx="1324">
                  <c:v>5.2999999999999999E-2</c:v>
                </c:pt>
                <c:pt idx="1325">
                  <c:v>5.1000000000000004E-2</c:v>
                </c:pt>
                <c:pt idx="1326">
                  <c:v>5.3999999999999999E-2</c:v>
                </c:pt>
                <c:pt idx="1327">
                  <c:v>5.1000000000000004E-2</c:v>
                </c:pt>
                <c:pt idx="1328">
                  <c:v>5.2000000000000005E-2</c:v>
                </c:pt>
                <c:pt idx="1329">
                  <c:v>5.2000000000000005E-2</c:v>
                </c:pt>
                <c:pt idx="1330">
                  <c:v>5.2000000000000005E-2</c:v>
                </c:pt>
                <c:pt idx="1331">
                  <c:v>5.5E-2</c:v>
                </c:pt>
                <c:pt idx="1332">
                  <c:v>5.5E-2</c:v>
                </c:pt>
                <c:pt idx="1333">
                  <c:v>5.5E-2</c:v>
                </c:pt>
                <c:pt idx="1334">
                  <c:v>5.3999999999999999E-2</c:v>
                </c:pt>
                <c:pt idx="1335">
                  <c:v>5.3999999999999999E-2</c:v>
                </c:pt>
                <c:pt idx="1336">
                  <c:v>5.2999999999999999E-2</c:v>
                </c:pt>
                <c:pt idx="1337">
                  <c:v>5.5E-2</c:v>
                </c:pt>
                <c:pt idx="1338">
                  <c:v>5.2000000000000005E-2</c:v>
                </c:pt>
                <c:pt idx="1339">
                  <c:v>5.2000000000000005E-2</c:v>
                </c:pt>
                <c:pt idx="1340">
                  <c:v>5.2999999999999999E-2</c:v>
                </c:pt>
                <c:pt idx="1341">
                  <c:v>5.1000000000000004E-2</c:v>
                </c:pt>
                <c:pt idx="1342">
                  <c:v>5.1000000000000004E-2</c:v>
                </c:pt>
                <c:pt idx="1343">
                  <c:v>5.2000000000000005E-2</c:v>
                </c:pt>
                <c:pt idx="1344">
                  <c:v>5.6000000000000001E-2</c:v>
                </c:pt>
                <c:pt idx="1345">
                  <c:v>5.6000000000000001E-2</c:v>
                </c:pt>
                <c:pt idx="1346">
                  <c:v>0.06</c:v>
                </c:pt>
                <c:pt idx="1347">
                  <c:v>5.9000000000000004E-2</c:v>
                </c:pt>
                <c:pt idx="1348">
                  <c:v>5.8000000000000003E-2</c:v>
                </c:pt>
                <c:pt idx="1349">
                  <c:v>5.6000000000000001E-2</c:v>
                </c:pt>
                <c:pt idx="1350">
                  <c:v>5.8000000000000003E-2</c:v>
                </c:pt>
                <c:pt idx="1351">
                  <c:v>0.06</c:v>
                </c:pt>
                <c:pt idx="1352">
                  <c:v>5.8000000000000003E-2</c:v>
                </c:pt>
                <c:pt idx="1353">
                  <c:v>5.5E-2</c:v>
                </c:pt>
                <c:pt idx="1354">
                  <c:v>4.7E-2</c:v>
                </c:pt>
                <c:pt idx="1355">
                  <c:v>5.1000000000000004E-2</c:v>
                </c:pt>
                <c:pt idx="1356">
                  <c:v>5.2000000000000005E-2</c:v>
                </c:pt>
                <c:pt idx="1357">
                  <c:v>5.9000000000000004E-2</c:v>
                </c:pt>
                <c:pt idx="1358">
                  <c:v>5.8000000000000003E-2</c:v>
                </c:pt>
                <c:pt idx="1359">
                  <c:v>6.4000000000000001E-2</c:v>
                </c:pt>
                <c:pt idx="1360">
                  <c:v>5.8000000000000003E-2</c:v>
                </c:pt>
                <c:pt idx="1361">
                  <c:v>5.2000000000000005E-2</c:v>
                </c:pt>
                <c:pt idx="1362">
                  <c:v>5.7000000000000002E-2</c:v>
                </c:pt>
                <c:pt idx="1363">
                  <c:v>6.2E-2</c:v>
                </c:pt>
                <c:pt idx="1364">
                  <c:v>6.5000000000000002E-2</c:v>
                </c:pt>
                <c:pt idx="1365">
                  <c:v>5.9000000000000004E-2</c:v>
                </c:pt>
                <c:pt idx="1366">
                  <c:v>6.5000000000000002E-2</c:v>
                </c:pt>
                <c:pt idx="1367">
                  <c:v>6.4000000000000001E-2</c:v>
                </c:pt>
                <c:pt idx="1368">
                  <c:v>6.2E-2</c:v>
                </c:pt>
                <c:pt idx="1369">
                  <c:v>6.0999999999999999E-2</c:v>
                </c:pt>
                <c:pt idx="1370">
                  <c:v>5.9000000000000004E-2</c:v>
                </c:pt>
                <c:pt idx="1371">
                  <c:v>5.2999999999999999E-2</c:v>
                </c:pt>
                <c:pt idx="1372">
                  <c:v>5.6000000000000001E-2</c:v>
                </c:pt>
                <c:pt idx="1373">
                  <c:v>6.2E-2</c:v>
                </c:pt>
                <c:pt idx="1374">
                  <c:v>5.8000000000000003E-2</c:v>
                </c:pt>
                <c:pt idx="1375">
                  <c:v>6.0999999999999999E-2</c:v>
                </c:pt>
                <c:pt idx="1376">
                  <c:v>6.0999999999999999E-2</c:v>
                </c:pt>
                <c:pt idx="1377">
                  <c:v>5.8000000000000003E-2</c:v>
                </c:pt>
                <c:pt idx="1378">
                  <c:v>5.5E-2</c:v>
                </c:pt>
                <c:pt idx="1379">
                  <c:v>5.7000000000000002E-2</c:v>
                </c:pt>
                <c:pt idx="1380">
                  <c:v>5.3999999999999999E-2</c:v>
                </c:pt>
                <c:pt idx="1381">
                  <c:v>5.8000000000000003E-2</c:v>
                </c:pt>
                <c:pt idx="1382">
                  <c:v>5.5E-2</c:v>
                </c:pt>
                <c:pt idx="1383">
                  <c:v>5.2999999999999999E-2</c:v>
                </c:pt>
                <c:pt idx="1384">
                  <c:v>5.9000000000000004E-2</c:v>
                </c:pt>
                <c:pt idx="1385">
                  <c:v>4.9000000000000002E-2</c:v>
                </c:pt>
                <c:pt idx="1386">
                  <c:v>5.3999999999999999E-2</c:v>
                </c:pt>
                <c:pt idx="1387">
                  <c:v>4.9000000000000002E-2</c:v>
                </c:pt>
                <c:pt idx="1388">
                  <c:v>5.8000000000000003E-2</c:v>
                </c:pt>
                <c:pt idx="1389">
                  <c:v>5.6000000000000001E-2</c:v>
                </c:pt>
                <c:pt idx="1390">
                  <c:v>0.05</c:v>
                </c:pt>
                <c:pt idx="1391">
                  <c:v>5.2999999999999999E-2</c:v>
                </c:pt>
                <c:pt idx="1392">
                  <c:v>4.4999999999999998E-2</c:v>
                </c:pt>
                <c:pt idx="1393">
                  <c:v>5.1000000000000004E-2</c:v>
                </c:pt>
                <c:pt idx="1394">
                  <c:v>4.5999999999999999E-2</c:v>
                </c:pt>
                <c:pt idx="1395">
                  <c:v>5.3999999999999999E-2</c:v>
                </c:pt>
                <c:pt idx="1396">
                  <c:v>5.2000000000000005E-2</c:v>
                </c:pt>
                <c:pt idx="1397">
                  <c:v>0.05</c:v>
                </c:pt>
                <c:pt idx="1398">
                  <c:v>5.1000000000000004E-2</c:v>
                </c:pt>
                <c:pt idx="1399">
                  <c:v>5.2000000000000005E-2</c:v>
                </c:pt>
                <c:pt idx="1400">
                  <c:v>4.9000000000000002E-2</c:v>
                </c:pt>
                <c:pt idx="1401">
                  <c:v>4.5999999999999999E-2</c:v>
                </c:pt>
                <c:pt idx="1402">
                  <c:v>4.5999999999999999E-2</c:v>
                </c:pt>
                <c:pt idx="1403">
                  <c:v>4.8000000000000001E-2</c:v>
                </c:pt>
                <c:pt idx="1404">
                  <c:v>5.1000000000000004E-2</c:v>
                </c:pt>
                <c:pt idx="1405">
                  <c:v>5.1000000000000004E-2</c:v>
                </c:pt>
                <c:pt idx="1406">
                  <c:v>4.9000000000000002E-2</c:v>
                </c:pt>
                <c:pt idx="1407">
                  <c:v>4.7E-2</c:v>
                </c:pt>
                <c:pt idx="1408">
                  <c:v>4.9000000000000002E-2</c:v>
                </c:pt>
                <c:pt idx="1409">
                  <c:v>4.9000000000000002E-2</c:v>
                </c:pt>
                <c:pt idx="1410">
                  <c:v>4.9000000000000002E-2</c:v>
                </c:pt>
                <c:pt idx="1411">
                  <c:v>5.5E-2</c:v>
                </c:pt>
                <c:pt idx="1412">
                  <c:v>5.2000000000000005E-2</c:v>
                </c:pt>
                <c:pt idx="1413">
                  <c:v>0.05</c:v>
                </c:pt>
                <c:pt idx="1414">
                  <c:v>4.9000000000000002E-2</c:v>
                </c:pt>
                <c:pt idx="1415">
                  <c:v>5.2000000000000005E-2</c:v>
                </c:pt>
                <c:pt idx="1416">
                  <c:v>0.05</c:v>
                </c:pt>
                <c:pt idx="1417">
                  <c:v>5.1000000000000004E-2</c:v>
                </c:pt>
                <c:pt idx="1418">
                  <c:v>0.05</c:v>
                </c:pt>
                <c:pt idx="1419">
                  <c:v>5.2000000000000005E-2</c:v>
                </c:pt>
                <c:pt idx="1420">
                  <c:v>5.1000000000000004E-2</c:v>
                </c:pt>
                <c:pt idx="1421">
                  <c:v>5.1000000000000004E-2</c:v>
                </c:pt>
                <c:pt idx="1422">
                  <c:v>5.2999999999999999E-2</c:v>
                </c:pt>
                <c:pt idx="1423">
                  <c:v>5.2000000000000005E-2</c:v>
                </c:pt>
                <c:pt idx="1424">
                  <c:v>5.2000000000000005E-2</c:v>
                </c:pt>
                <c:pt idx="1425">
                  <c:v>0.05</c:v>
                </c:pt>
                <c:pt idx="1426">
                  <c:v>5.2000000000000005E-2</c:v>
                </c:pt>
                <c:pt idx="1427">
                  <c:v>4.9000000000000002E-2</c:v>
                </c:pt>
                <c:pt idx="1428">
                  <c:v>4.7E-2</c:v>
                </c:pt>
                <c:pt idx="1429">
                  <c:v>4.7E-2</c:v>
                </c:pt>
                <c:pt idx="1430">
                  <c:v>5.2000000000000005E-2</c:v>
                </c:pt>
                <c:pt idx="1431">
                  <c:v>5.5E-2</c:v>
                </c:pt>
                <c:pt idx="1432">
                  <c:v>6.3E-2</c:v>
                </c:pt>
                <c:pt idx="1433">
                  <c:v>6.3E-2</c:v>
                </c:pt>
                <c:pt idx="1434">
                  <c:v>5.2999999999999999E-2</c:v>
                </c:pt>
                <c:pt idx="1435">
                  <c:v>5.1000000000000004E-2</c:v>
                </c:pt>
                <c:pt idx="1436">
                  <c:v>5.8000000000000003E-2</c:v>
                </c:pt>
                <c:pt idx="1437">
                  <c:v>6.3E-2</c:v>
                </c:pt>
                <c:pt idx="1438">
                  <c:v>0.06</c:v>
                </c:pt>
                <c:pt idx="1439">
                  <c:v>5.9000000000000004E-2</c:v>
                </c:pt>
                <c:pt idx="1440">
                  <c:v>5.9000000000000004E-2</c:v>
                </c:pt>
                <c:pt idx="1441">
                  <c:v>6.3E-2</c:v>
                </c:pt>
                <c:pt idx="1442">
                  <c:v>6.3E-2</c:v>
                </c:pt>
                <c:pt idx="1443">
                  <c:v>0.06</c:v>
                </c:pt>
                <c:pt idx="1444">
                  <c:v>5.7000000000000002E-2</c:v>
                </c:pt>
                <c:pt idx="1445">
                  <c:v>5.3999999999999999E-2</c:v>
                </c:pt>
                <c:pt idx="1446">
                  <c:v>6.2E-2</c:v>
                </c:pt>
                <c:pt idx="1447">
                  <c:v>0.06</c:v>
                </c:pt>
                <c:pt idx="1448">
                  <c:v>5.8000000000000003E-2</c:v>
                </c:pt>
                <c:pt idx="1449">
                  <c:v>5.7000000000000002E-2</c:v>
                </c:pt>
                <c:pt idx="1450">
                  <c:v>6.2E-2</c:v>
                </c:pt>
                <c:pt idx="1451">
                  <c:v>6.0999999999999999E-2</c:v>
                </c:pt>
                <c:pt idx="1452">
                  <c:v>5.3999999999999999E-2</c:v>
                </c:pt>
                <c:pt idx="1453">
                  <c:v>5.3999999999999999E-2</c:v>
                </c:pt>
                <c:pt idx="1454">
                  <c:v>5.8000000000000003E-2</c:v>
                </c:pt>
                <c:pt idx="1455">
                  <c:v>5.8000000000000003E-2</c:v>
                </c:pt>
                <c:pt idx="1456">
                  <c:v>5.3999999999999999E-2</c:v>
                </c:pt>
                <c:pt idx="1457">
                  <c:v>6.2E-2</c:v>
                </c:pt>
                <c:pt idx="1458">
                  <c:v>0.06</c:v>
                </c:pt>
                <c:pt idx="1459">
                  <c:v>5.9000000000000004E-2</c:v>
                </c:pt>
                <c:pt idx="1460">
                  <c:v>5.7000000000000002E-2</c:v>
                </c:pt>
                <c:pt idx="1461">
                  <c:v>0.06</c:v>
                </c:pt>
                <c:pt idx="1462">
                  <c:v>5.1000000000000004E-2</c:v>
                </c:pt>
                <c:pt idx="1463">
                  <c:v>5.7000000000000002E-2</c:v>
                </c:pt>
                <c:pt idx="1464">
                  <c:v>6.0999999999999999E-2</c:v>
                </c:pt>
                <c:pt idx="1465">
                  <c:v>5.2000000000000005E-2</c:v>
                </c:pt>
                <c:pt idx="1466">
                  <c:v>5.8000000000000003E-2</c:v>
                </c:pt>
                <c:pt idx="1467">
                  <c:v>5.2999999999999999E-2</c:v>
                </c:pt>
                <c:pt idx="1468">
                  <c:v>5.3999999999999999E-2</c:v>
                </c:pt>
                <c:pt idx="1469">
                  <c:v>5.9000000000000004E-2</c:v>
                </c:pt>
                <c:pt idx="1470">
                  <c:v>6.2E-2</c:v>
                </c:pt>
                <c:pt idx="1471">
                  <c:v>5.2999999999999999E-2</c:v>
                </c:pt>
                <c:pt idx="1472">
                  <c:v>5.5E-2</c:v>
                </c:pt>
                <c:pt idx="1473">
                  <c:v>5.6000000000000001E-2</c:v>
                </c:pt>
                <c:pt idx="1474">
                  <c:v>5.8000000000000003E-2</c:v>
                </c:pt>
                <c:pt idx="1475">
                  <c:v>0.05</c:v>
                </c:pt>
                <c:pt idx="1476">
                  <c:v>4.9000000000000002E-2</c:v>
                </c:pt>
                <c:pt idx="1477">
                  <c:v>5.5E-2</c:v>
                </c:pt>
                <c:pt idx="1478">
                  <c:v>5.1000000000000004E-2</c:v>
                </c:pt>
                <c:pt idx="1479">
                  <c:v>5.8000000000000003E-2</c:v>
                </c:pt>
                <c:pt idx="1480">
                  <c:v>5.2000000000000005E-2</c:v>
                </c:pt>
                <c:pt idx="1481">
                  <c:v>5.8000000000000003E-2</c:v>
                </c:pt>
                <c:pt idx="1482">
                  <c:v>5.3999999999999999E-2</c:v>
                </c:pt>
                <c:pt idx="1483">
                  <c:v>5.7000000000000002E-2</c:v>
                </c:pt>
                <c:pt idx="1484">
                  <c:v>5.8000000000000003E-2</c:v>
                </c:pt>
                <c:pt idx="1485">
                  <c:v>5.3999999999999999E-2</c:v>
                </c:pt>
                <c:pt idx="1486">
                  <c:v>5.8000000000000003E-2</c:v>
                </c:pt>
                <c:pt idx="1487">
                  <c:v>0.05</c:v>
                </c:pt>
                <c:pt idx="1488">
                  <c:v>0.05</c:v>
                </c:pt>
                <c:pt idx="1489">
                  <c:v>5.1000000000000004E-2</c:v>
                </c:pt>
                <c:pt idx="1490">
                  <c:v>5.6000000000000001E-2</c:v>
                </c:pt>
                <c:pt idx="1491">
                  <c:v>5.6000000000000001E-2</c:v>
                </c:pt>
                <c:pt idx="1492">
                  <c:v>5.8000000000000003E-2</c:v>
                </c:pt>
                <c:pt idx="1493">
                  <c:v>5.6000000000000001E-2</c:v>
                </c:pt>
                <c:pt idx="1494">
                  <c:v>5.6000000000000001E-2</c:v>
                </c:pt>
                <c:pt idx="1495">
                  <c:v>5.7000000000000002E-2</c:v>
                </c:pt>
                <c:pt idx="1496">
                  <c:v>5.5E-2</c:v>
                </c:pt>
                <c:pt idx="1497">
                  <c:v>5.7000000000000002E-2</c:v>
                </c:pt>
                <c:pt idx="1498">
                  <c:v>5.3999999999999999E-2</c:v>
                </c:pt>
                <c:pt idx="1499">
                  <c:v>5.5E-2</c:v>
                </c:pt>
                <c:pt idx="1500">
                  <c:v>5.3999999999999999E-2</c:v>
                </c:pt>
                <c:pt idx="1501">
                  <c:v>5.2999999999999999E-2</c:v>
                </c:pt>
                <c:pt idx="1502">
                  <c:v>0.05</c:v>
                </c:pt>
                <c:pt idx="1503">
                  <c:v>5.8000000000000003E-2</c:v>
                </c:pt>
                <c:pt idx="1504">
                  <c:v>5.2999999999999999E-2</c:v>
                </c:pt>
                <c:pt idx="1505">
                  <c:v>5.2999999999999999E-2</c:v>
                </c:pt>
                <c:pt idx="1506">
                  <c:v>5.5E-2</c:v>
                </c:pt>
                <c:pt idx="1507">
                  <c:v>5.3999999999999999E-2</c:v>
                </c:pt>
                <c:pt idx="1508">
                  <c:v>5.6000000000000001E-2</c:v>
                </c:pt>
                <c:pt idx="1509">
                  <c:v>5.5E-2</c:v>
                </c:pt>
                <c:pt idx="1510">
                  <c:v>5.5E-2</c:v>
                </c:pt>
                <c:pt idx="1511">
                  <c:v>5.6000000000000001E-2</c:v>
                </c:pt>
                <c:pt idx="1512">
                  <c:v>5.7000000000000002E-2</c:v>
                </c:pt>
                <c:pt idx="1513">
                  <c:v>5.6000000000000001E-2</c:v>
                </c:pt>
                <c:pt idx="1514">
                  <c:v>5.5E-2</c:v>
                </c:pt>
                <c:pt idx="1515">
                  <c:v>5.6000000000000001E-2</c:v>
                </c:pt>
                <c:pt idx="1516">
                  <c:v>5.7000000000000002E-2</c:v>
                </c:pt>
                <c:pt idx="1517">
                  <c:v>5.6000000000000001E-2</c:v>
                </c:pt>
                <c:pt idx="1518">
                  <c:v>5.5E-2</c:v>
                </c:pt>
                <c:pt idx="1519">
                  <c:v>5.6000000000000001E-2</c:v>
                </c:pt>
                <c:pt idx="1520">
                  <c:v>5.6000000000000001E-2</c:v>
                </c:pt>
                <c:pt idx="1521">
                  <c:v>0.06</c:v>
                </c:pt>
                <c:pt idx="1522">
                  <c:v>6.0999999999999999E-2</c:v>
                </c:pt>
                <c:pt idx="1523">
                  <c:v>5.7000000000000002E-2</c:v>
                </c:pt>
                <c:pt idx="1524">
                  <c:v>5.6000000000000001E-2</c:v>
                </c:pt>
                <c:pt idx="1525">
                  <c:v>5.7000000000000002E-2</c:v>
                </c:pt>
                <c:pt idx="1526">
                  <c:v>5.9000000000000004E-2</c:v>
                </c:pt>
                <c:pt idx="1527">
                  <c:v>5.7000000000000002E-2</c:v>
                </c:pt>
                <c:pt idx="1528">
                  <c:v>5.7000000000000002E-2</c:v>
                </c:pt>
                <c:pt idx="1529">
                  <c:v>5.6000000000000001E-2</c:v>
                </c:pt>
                <c:pt idx="1530">
                  <c:v>5.6000000000000001E-2</c:v>
                </c:pt>
                <c:pt idx="1531">
                  <c:v>5.8000000000000003E-2</c:v>
                </c:pt>
                <c:pt idx="1532">
                  <c:v>5.9000000000000004E-2</c:v>
                </c:pt>
                <c:pt idx="1533">
                  <c:v>0.05</c:v>
                </c:pt>
                <c:pt idx="1534">
                  <c:v>4.7E-2</c:v>
                </c:pt>
                <c:pt idx="1535">
                  <c:v>4.9000000000000002E-2</c:v>
                </c:pt>
                <c:pt idx="1536">
                  <c:v>4.9000000000000002E-2</c:v>
                </c:pt>
                <c:pt idx="1537">
                  <c:v>5.2000000000000005E-2</c:v>
                </c:pt>
                <c:pt idx="1538">
                  <c:v>4.8000000000000001E-2</c:v>
                </c:pt>
                <c:pt idx="1539">
                  <c:v>0.05</c:v>
                </c:pt>
                <c:pt idx="1540">
                  <c:v>5.1000000000000004E-2</c:v>
                </c:pt>
                <c:pt idx="1541">
                  <c:v>5.2000000000000005E-2</c:v>
                </c:pt>
                <c:pt idx="1542">
                  <c:v>4.7E-2</c:v>
                </c:pt>
                <c:pt idx="1543">
                  <c:v>4.5999999999999999E-2</c:v>
                </c:pt>
                <c:pt idx="1544">
                  <c:v>4.9000000000000002E-2</c:v>
                </c:pt>
                <c:pt idx="1545">
                  <c:v>4.5999999999999999E-2</c:v>
                </c:pt>
                <c:pt idx="1546">
                  <c:v>4.5999999999999999E-2</c:v>
                </c:pt>
                <c:pt idx="1547">
                  <c:v>4.8000000000000001E-2</c:v>
                </c:pt>
                <c:pt idx="1548">
                  <c:v>0.05</c:v>
                </c:pt>
                <c:pt idx="1549">
                  <c:v>4.5999999999999999E-2</c:v>
                </c:pt>
                <c:pt idx="1550">
                  <c:v>4.4999999999999998E-2</c:v>
                </c:pt>
                <c:pt idx="1551">
                  <c:v>0.05</c:v>
                </c:pt>
                <c:pt idx="1552">
                  <c:v>4.7E-2</c:v>
                </c:pt>
                <c:pt idx="1553">
                  <c:v>4.7E-2</c:v>
                </c:pt>
                <c:pt idx="1554">
                  <c:v>5.2999999999999999E-2</c:v>
                </c:pt>
                <c:pt idx="1555">
                  <c:v>5.2999999999999999E-2</c:v>
                </c:pt>
                <c:pt idx="1556">
                  <c:v>5.3999999999999999E-2</c:v>
                </c:pt>
                <c:pt idx="1557">
                  <c:v>5.9000000000000004E-2</c:v>
                </c:pt>
                <c:pt idx="1558">
                  <c:v>5.3999999999999999E-2</c:v>
                </c:pt>
                <c:pt idx="1559">
                  <c:v>5.5E-2</c:v>
                </c:pt>
                <c:pt idx="1560">
                  <c:v>5.7000000000000002E-2</c:v>
                </c:pt>
                <c:pt idx="1561">
                  <c:v>5.6000000000000001E-2</c:v>
                </c:pt>
                <c:pt idx="1562">
                  <c:v>5.6000000000000001E-2</c:v>
                </c:pt>
                <c:pt idx="1563">
                  <c:v>5.7000000000000002E-2</c:v>
                </c:pt>
                <c:pt idx="1564">
                  <c:v>0.05</c:v>
                </c:pt>
                <c:pt idx="1565">
                  <c:v>5.8000000000000003E-2</c:v>
                </c:pt>
                <c:pt idx="1566">
                  <c:v>5.3999999999999999E-2</c:v>
                </c:pt>
                <c:pt idx="1567">
                  <c:v>5.6000000000000001E-2</c:v>
                </c:pt>
                <c:pt idx="1568">
                  <c:v>5.7000000000000002E-2</c:v>
                </c:pt>
                <c:pt idx="1569">
                  <c:v>6.0999999999999999E-2</c:v>
                </c:pt>
                <c:pt idx="1570">
                  <c:v>5.7000000000000002E-2</c:v>
                </c:pt>
                <c:pt idx="1571">
                  <c:v>5.1000000000000004E-2</c:v>
                </c:pt>
                <c:pt idx="1572">
                  <c:v>5.7000000000000002E-2</c:v>
                </c:pt>
                <c:pt idx="1573">
                  <c:v>4.9000000000000002E-2</c:v>
                </c:pt>
                <c:pt idx="1574">
                  <c:v>4.9000000000000002E-2</c:v>
                </c:pt>
                <c:pt idx="1575">
                  <c:v>4.7E-2</c:v>
                </c:pt>
                <c:pt idx="1576">
                  <c:v>4.4999999999999998E-2</c:v>
                </c:pt>
                <c:pt idx="1577">
                  <c:v>4.9000000000000002E-2</c:v>
                </c:pt>
                <c:pt idx="1578">
                  <c:v>4.1000000000000002E-2</c:v>
                </c:pt>
                <c:pt idx="1579">
                  <c:v>4.7E-2</c:v>
                </c:pt>
                <c:pt idx="1580">
                  <c:v>4.3999999999999997E-2</c:v>
                </c:pt>
                <c:pt idx="1581">
                  <c:v>4.4999999999999998E-2</c:v>
                </c:pt>
                <c:pt idx="1582">
                  <c:v>4.4999999999999998E-2</c:v>
                </c:pt>
                <c:pt idx="1583">
                  <c:v>5.2000000000000005E-2</c:v>
                </c:pt>
                <c:pt idx="1584">
                  <c:v>5.3999999999999999E-2</c:v>
                </c:pt>
                <c:pt idx="1585">
                  <c:v>5.8000000000000003E-2</c:v>
                </c:pt>
                <c:pt idx="1586">
                  <c:v>5.8000000000000003E-2</c:v>
                </c:pt>
                <c:pt idx="1587">
                  <c:v>5.6000000000000001E-2</c:v>
                </c:pt>
                <c:pt idx="1588">
                  <c:v>5.3999999999999999E-2</c:v>
                </c:pt>
                <c:pt idx="1589">
                  <c:v>5.1000000000000004E-2</c:v>
                </c:pt>
                <c:pt idx="1590">
                  <c:v>5.3999999999999999E-2</c:v>
                </c:pt>
                <c:pt idx="1591">
                  <c:v>5.1000000000000004E-2</c:v>
                </c:pt>
                <c:pt idx="1592">
                  <c:v>0.05</c:v>
                </c:pt>
                <c:pt idx="1593">
                  <c:v>4.8000000000000001E-2</c:v>
                </c:pt>
                <c:pt idx="1594">
                  <c:v>4.8000000000000001E-2</c:v>
                </c:pt>
                <c:pt idx="1595">
                  <c:v>4.7E-2</c:v>
                </c:pt>
                <c:pt idx="1596">
                  <c:v>4.5999999999999999E-2</c:v>
                </c:pt>
                <c:pt idx="1597">
                  <c:v>4.8000000000000001E-2</c:v>
                </c:pt>
                <c:pt idx="1598">
                  <c:v>5.2999999999999999E-2</c:v>
                </c:pt>
                <c:pt idx="1599">
                  <c:v>5.2999999999999999E-2</c:v>
                </c:pt>
                <c:pt idx="1600">
                  <c:v>4.7E-2</c:v>
                </c:pt>
                <c:pt idx="1601">
                  <c:v>4.8000000000000001E-2</c:v>
                </c:pt>
                <c:pt idx="1602">
                  <c:v>4.8000000000000001E-2</c:v>
                </c:pt>
                <c:pt idx="1603">
                  <c:v>4.7E-2</c:v>
                </c:pt>
                <c:pt idx="1604">
                  <c:v>4.7E-2</c:v>
                </c:pt>
                <c:pt idx="1605">
                  <c:v>5.2000000000000005E-2</c:v>
                </c:pt>
                <c:pt idx="1606">
                  <c:v>5.3999999999999999E-2</c:v>
                </c:pt>
                <c:pt idx="1607">
                  <c:v>0.05</c:v>
                </c:pt>
                <c:pt idx="1608">
                  <c:v>4.9000000000000002E-2</c:v>
                </c:pt>
                <c:pt idx="1609">
                  <c:v>0.05</c:v>
                </c:pt>
                <c:pt idx="1610">
                  <c:v>5.6000000000000001E-2</c:v>
                </c:pt>
                <c:pt idx="1611">
                  <c:v>4.9000000000000002E-2</c:v>
                </c:pt>
                <c:pt idx="1612">
                  <c:v>4.9000000000000002E-2</c:v>
                </c:pt>
                <c:pt idx="1613">
                  <c:v>4.9000000000000002E-2</c:v>
                </c:pt>
                <c:pt idx="1614">
                  <c:v>5.7000000000000002E-2</c:v>
                </c:pt>
                <c:pt idx="1615">
                  <c:v>0.06</c:v>
                </c:pt>
                <c:pt idx="1616">
                  <c:v>6.2E-2</c:v>
                </c:pt>
                <c:pt idx="1617">
                  <c:v>6.2E-2</c:v>
                </c:pt>
                <c:pt idx="1618">
                  <c:v>6.4000000000000001E-2</c:v>
                </c:pt>
                <c:pt idx="1619">
                  <c:v>6.5000000000000002E-2</c:v>
                </c:pt>
                <c:pt idx="1620">
                  <c:v>6.3E-2</c:v>
                </c:pt>
                <c:pt idx="1621">
                  <c:v>6.2E-2</c:v>
                </c:pt>
                <c:pt idx="1622">
                  <c:v>5.6000000000000001E-2</c:v>
                </c:pt>
                <c:pt idx="1623">
                  <c:v>5.2000000000000005E-2</c:v>
                </c:pt>
                <c:pt idx="1624">
                  <c:v>5.5E-2</c:v>
                </c:pt>
                <c:pt idx="1625">
                  <c:v>5.3999999999999999E-2</c:v>
                </c:pt>
                <c:pt idx="1626">
                  <c:v>5.2999999999999999E-2</c:v>
                </c:pt>
                <c:pt idx="1627">
                  <c:v>5.9000000000000004E-2</c:v>
                </c:pt>
                <c:pt idx="1628">
                  <c:v>6.2E-2</c:v>
                </c:pt>
                <c:pt idx="1629">
                  <c:v>6.3E-2</c:v>
                </c:pt>
                <c:pt idx="1630">
                  <c:v>6.2E-2</c:v>
                </c:pt>
                <c:pt idx="1631">
                  <c:v>0.06</c:v>
                </c:pt>
                <c:pt idx="1632">
                  <c:v>6.2E-2</c:v>
                </c:pt>
                <c:pt idx="1633">
                  <c:v>5.7000000000000002E-2</c:v>
                </c:pt>
                <c:pt idx="1634">
                  <c:v>5.7000000000000002E-2</c:v>
                </c:pt>
                <c:pt idx="1635">
                  <c:v>5.5E-2</c:v>
                </c:pt>
                <c:pt idx="1636">
                  <c:v>5.2999999999999999E-2</c:v>
                </c:pt>
                <c:pt idx="1637">
                  <c:v>4.9000000000000002E-2</c:v>
                </c:pt>
                <c:pt idx="1638">
                  <c:v>4.3000000000000003E-2</c:v>
                </c:pt>
                <c:pt idx="1639">
                  <c:v>4.2000000000000003E-2</c:v>
                </c:pt>
                <c:pt idx="1640">
                  <c:v>4.5999999999999999E-2</c:v>
                </c:pt>
                <c:pt idx="1641">
                  <c:v>5.6000000000000001E-2</c:v>
                </c:pt>
                <c:pt idx="1642">
                  <c:v>5.9000000000000004E-2</c:v>
                </c:pt>
                <c:pt idx="1643">
                  <c:v>6.4000000000000001E-2</c:v>
                </c:pt>
                <c:pt idx="1644">
                  <c:v>0.06</c:v>
                </c:pt>
                <c:pt idx="1645">
                  <c:v>5.7000000000000002E-2</c:v>
                </c:pt>
                <c:pt idx="1646">
                  <c:v>5.9000000000000004E-2</c:v>
                </c:pt>
                <c:pt idx="1647">
                  <c:v>6.6000000000000003E-2</c:v>
                </c:pt>
                <c:pt idx="1648">
                  <c:v>5.9000000000000004E-2</c:v>
                </c:pt>
                <c:pt idx="1649">
                  <c:v>0.05</c:v>
                </c:pt>
                <c:pt idx="1650">
                  <c:v>0.05</c:v>
                </c:pt>
                <c:pt idx="1651">
                  <c:v>4.5999999999999999E-2</c:v>
                </c:pt>
                <c:pt idx="1652">
                  <c:v>4.7E-2</c:v>
                </c:pt>
                <c:pt idx="1653">
                  <c:v>4.8000000000000001E-2</c:v>
                </c:pt>
                <c:pt idx="1654">
                  <c:v>4.4999999999999998E-2</c:v>
                </c:pt>
                <c:pt idx="1655">
                  <c:v>5.1000000000000004E-2</c:v>
                </c:pt>
                <c:pt idx="1656">
                  <c:v>6.4000000000000001E-2</c:v>
                </c:pt>
                <c:pt idx="1657">
                  <c:v>5.9000000000000004E-2</c:v>
                </c:pt>
                <c:pt idx="1658">
                  <c:v>6.5000000000000002E-2</c:v>
                </c:pt>
                <c:pt idx="1659">
                  <c:v>0.06</c:v>
                </c:pt>
                <c:pt idx="1660">
                  <c:v>0.06</c:v>
                </c:pt>
                <c:pt idx="1661">
                  <c:v>5.9000000000000004E-2</c:v>
                </c:pt>
                <c:pt idx="1662">
                  <c:v>4.7E-2</c:v>
                </c:pt>
                <c:pt idx="1663">
                  <c:v>5.2000000000000005E-2</c:v>
                </c:pt>
                <c:pt idx="1664">
                  <c:v>4.7E-2</c:v>
                </c:pt>
                <c:pt idx="1665">
                  <c:v>0.05</c:v>
                </c:pt>
                <c:pt idx="1666">
                  <c:v>5.3999999999999999E-2</c:v>
                </c:pt>
                <c:pt idx="1667">
                  <c:v>5.3999999999999999E-2</c:v>
                </c:pt>
                <c:pt idx="1668">
                  <c:v>5.9000000000000004E-2</c:v>
                </c:pt>
                <c:pt idx="1669">
                  <c:v>0.06</c:v>
                </c:pt>
                <c:pt idx="1670">
                  <c:v>6.7000000000000004E-2</c:v>
                </c:pt>
                <c:pt idx="1671">
                  <c:v>6.0999999999999999E-2</c:v>
                </c:pt>
                <c:pt idx="1672">
                  <c:v>6.5000000000000002E-2</c:v>
                </c:pt>
                <c:pt idx="1673">
                  <c:v>5.9000000000000004E-2</c:v>
                </c:pt>
                <c:pt idx="1674">
                  <c:v>0.05</c:v>
                </c:pt>
                <c:pt idx="1675">
                  <c:v>4.5999999999999999E-2</c:v>
                </c:pt>
                <c:pt idx="1676">
                  <c:v>4.5999999999999999E-2</c:v>
                </c:pt>
                <c:pt idx="1677">
                  <c:v>4.3000000000000003E-2</c:v>
                </c:pt>
                <c:pt idx="1678">
                  <c:v>4.7E-2</c:v>
                </c:pt>
                <c:pt idx="1679">
                  <c:v>5.7000000000000002E-2</c:v>
                </c:pt>
                <c:pt idx="1680">
                  <c:v>6.0999999999999999E-2</c:v>
                </c:pt>
                <c:pt idx="1681">
                  <c:v>5.6000000000000001E-2</c:v>
                </c:pt>
                <c:pt idx="1682">
                  <c:v>5.9000000000000004E-2</c:v>
                </c:pt>
                <c:pt idx="1683">
                  <c:v>6.3E-2</c:v>
                </c:pt>
                <c:pt idx="1684">
                  <c:v>6.0999999999999999E-2</c:v>
                </c:pt>
                <c:pt idx="1685">
                  <c:v>6.0999999999999999E-2</c:v>
                </c:pt>
                <c:pt idx="1686">
                  <c:v>0.06</c:v>
                </c:pt>
                <c:pt idx="1687">
                  <c:v>6.0999999999999999E-2</c:v>
                </c:pt>
                <c:pt idx="1688">
                  <c:v>6.2E-2</c:v>
                </c:pt>
                <c:pt idx="1689">
                  <c:v>6.3E-2</c:v>
                </c:pt>
                <c:pt idx="1690">
                  <c:v>0.06</c:v>
                </c:pt>
                <c:pt idx="1691">
                  <c:v>5.9000000000000004E-2</c:v>
                </c:pt>
                <c:pt idx="1692">
                  <c:v>0.06</c:v>
                </c:pt>
                <c:pt idx="1693">
                  <c:v>6.0999999999999999E-2</c:v>
                </c:pt>
                <c:pt idx="1694">
                  <c:v>6.5000000000000002E-2</c:v>
                </c:pt>
                <c:pt idx="1695">
                  <c:v>6.4000000000000001E-2</c:v>
                </c:pt>
                <c:pt idx="1696">
                  <c:v>6.3E-2</c:v>
                </c:pt>
                <c:pt idx="1697">
                  <c:v>5.9000000000000004E-2</c:v>
                </c:pt>
                <c:pt idx="1698">
                  <c:v>5.9000000000000004E-2</c:v>
                </c:pt>
                <c:pt idx="1699">
                  <c:v>5.8000000000000003E-2</c:v>
                </c:pt>
                <c:pt idx="1700">
                  <c:v>6.0999999999999999E-2</c:v>
                </c:pt>
                <c:pt idx="1701">
                  <c:v>6.4000000000000001E-2</c:v>
                </c:pt>
                <c:pt idx="1702">
                  <c:v>6.2E-2</c:v>
                </c:pt>
                <c:pt idx="1703">
                  <c:v>0.06</c:v>
                </c:pt>
                <c:pt idx="1704">
                  <c:v>5.1000000000000004E-2</c:v>
                </c:pt>
                <c:pt idx="1705">
                  <c:v>5.1000000000000004E-2</c:v>
                </c:pt>
                <c:pt idx="1706">
                  <c:v>5.2000000000000005E-2</c:v>
                </c:pt>
                <c:pt idx="1707">
                  <c:v>5.8000000000000003E-2</c:v>
                </c:pt>
                <c:pt idx="1708">
                  <c:v>5.8000000000000003E-2</c:v>
                </c:pt>
                <c:pt idx="1709">
                  <c:v>6.0999999999999999E-2</c:v>
                </c:pt>
                <c:pt idx="1710">
                  <c:v>5.7000000000000002E-2</c:v>
                </c:pt>
                <c:pt idx="1711">
                  <c:v>5.2999999999999999E-2</c:v>
                </c:pt>
                <c:pt idx="1712">
                  <c:v>5.3999999999999999E-2</c:v>
                </c:pt>
                <c:pt idx="1713">
                  <c:v>5.2999999999999999E-2</c:v>
                </c:pt>
                <c:pt idx="1714">
                  <c:v>5.2999999999999999E-2</c:v>
                </c:pt>
                <c:pt idx="1715">
                  <c:v>5.1000000000000004E-2</c:v>
                </c:pt>
                <c:pt idx="1716">
                  <c:v>5.2000000000000005E-2</c:v>
                </c:pt>
                <c:pt idx="1717">
                  <c:v>5.3999999999999999E-2</c:v>
                </c:pt>
                <c:pt idx="1718">
                  <c:v>5.6000000000000001E-2</c:v>
                </c:pt>
                <c:pt idx="1719">
                  <c:v>5.7000000000000002E-2</c:v>
                </c:pt>
                <c:pt idx="1720">
                  <c:v>5.6000000000000001E-2</c:v>
                </c:pt>
                <c:pt idx="1721">
                  <c:v>5.8000000000000003E-2</c:v>
                </c:pt>
                <c:pt idx="1722">
                  <c:v>5.7000000000000002E-2</c:v>
                </c:pt>
                <c:pt idx="1723">
                  <c:v>5.7000000000000002E-2</c:v>
                </c:pt>
                <c:pt idx="1724">
                  <c:v>5.5E-2</c:v>
                </c:pt>
                <c:pt idx="1725">
                  <c:v>5.7000000000000002E-2</c:v>
                </c:pt>
                <c:pt idx="1726">
                  <c:v>5.8000000000000003E-2</c:v>
                </c:pt>
                <c:pt idx="1727">
                  <c:v>6.3E-2</c:v>
                </c:pt>
                <c:pt idx="1728">
                  <c:v>5.3999999999999999E-2</c:v>
                </c:pt>
                <c:pt idx="1729">
                  <c:v>5.5E-2</c:v>
                </c:pt>
                <c:pt idx="1730">
                  <c:v>0.06</c:v>
                </c:pt>
                <c:pt idx="1731">
                  <c:v>5.6000000000000001E-2</c:v>
                </c:pt>
                <c:pt idx="1732">
                  <c:v>5.3999999999999999E-2</c:v>
                </c:pt>
                <c:pt idx="1733">
                  <c:v>5.6000000000000001E-2</c:v>
                </c:pt>
                <c:pt idx="1734">
                  <c:v>5.6000000000000001E-2</c:v>
                </c:pt>
                <c:pt idx="1735">
                  <c:v>5.1000000000000004E-2</c:v>
                </c:pt>
                <c:pt idx="1736">
                  <c:v>5.6000000000000001E-2</c:v>
                </c:pt>
                <c:pt idx="1737">
                  <c:v>5.5E-2</c:v>
                </c:pt>
                <c:pt idx="1738">
                  <c:v>5.5E-2</c:v>
                </c:pt>
                <c:pt idx="1739">
                  <c:v>5.7000000000000002E-2</c:v>
                </c:pt>
                <c:pt idx="1740">
                  <c:v>5.6000000000000001E-2</c:v>
                </c:pt>
                <c:pt idx="1741">
                  <c:v>5.3999999999999999E-2</c:v>
                </c:pt>
                <c:pt idx="1742">
                  <c:v>5.7000000000000002E-2</c:v>
                </c:pt>
                <c:pt idx="1743">
                  <c:v>5.5E-2</c:v>
                </c:pt>
                <c:pt idx="1744">
                  <c:v>0.05</c:v>
                </c:pt>
                <c:pt idx="1745">
                  <c:v>5.6000000000000001E-2</c:v>
                </c:pt>
                <c:pt idx="1746">
                  <c:v>4.9000000000000002E-2</c:v>
                </c:pt>
                <c:pt idx="1747">
                  <c:v>5.3999999999999999E-2</c:v>
                </c:pt>
                <c:pt idx="1748">
                  <c:v>5.1000000000000004E-2</c:v>
                </c:pt>
                <c:pt idx="1749">
                  <c:v>4.3999999999999997E-2</c:v>
                </c:pt>
                <c:pt idx="1750">
                  <c:v>5.1000000000000004E-2</c:v>
                </c:pt>
                <c:pt idx="1751">
                  <c:v>4.5999999999999999E-2</c:v>
                </c:pt>
                <c:pt idx="1752">
                  <c:v>5.2000000000000005E-2</c:v>
                </c:pt>
                <c:pt idx="1753">
                  <c:v>5.2000000000000005E-2</c:v>
                </c:pt>
                <c:pt idx="1754">
                  <c:v>5.2999999999999999E-2</c:v>
                </c:pt>
                <c:pt idx="1755">
                  <c:v>5.2000000000000005E-2</c:v>
                </c:pt>
                <c:pt idx="1756">
                  <c:v>5.3999999999999999E-2</c:v>
                </c:pt>
                <c:pt idx="1757">
                  <c:v>6.3E-2</c:v>
                </c:pt>
                <c:pt idx="1758">
                  <c:v>5.8000000000000003E-2</c:v>
                </c:pt>
                <c:pt idx="1759">
                  <c:v>0.06</c:v>
                </c:pt>
                <c:pt idx="1760">
                  <c:v>6.0999999999999999E-2</c:v>
                </c:pt>
                <c:pt idx="1761">
                  <c:v>5.8000000000000003E-2</c:v>
                </c:pt>
                <c:pt idx="1762">
                  <c:v>6.4000000000000001E-2</c:v>
                </c:pt>
                <c:pt idx="1763">
                  <c:v>6.3E-2</c:v>
                </c:pt>
                <c:pt idx="1764">
                  <c:v>6.6000000000000003E-2</c:v>
                </c:pt>
                <c:pt idx="1765">
                  <c:v>6.4000000000000001E-2</c:v>
                </c:pt>
                <c:pt idx="1766">
                  <c:v>6.3E-2</c:v>
                </c:pt>
                <c:pt idx="1767">
                  <c:v>6.3E-2</c:v>
                </c:pt>
                <c:pt idx="1768">
                  <c:v>6.6000000000000003E-2</c:v>
                </c:pt>
                <c:pt idx="1769">
                  <c:v>6.5000000000000002E-2</c:v>
                </c:pt>
                <c:pt idx="1770">
                  <c:v>6.3E-2</c:v>
                </c:pt>
                <c:pt idx="1771">
                  <c:v>6.3E-2</c:v>
                </c:pt>
                <c:pt idx="1772">
                  <c:v>6.2E-2</c:v>
                </c:pt>
                <c:pt idx="1773">
                  <c:v>6.2E-2</c:v>
                </c:pt>
                <c:pt idx="1774">
                  <c:v>6.4000000000000001E-2</c:v>
                </c:pt>
                <c:pt idx="1775">
                  <c:v>6.5000000000000002E-2</c:v>
                </c:pt>
                <c:pt idx="1776">
                  <c:v>6.6000000000000003E-2</c:v>
                </c:pt>
                <c:pt idx="1777">
                  <c:v>6.5000000000000002E-2</c:v>
                </c:pt>
                <c:pt idx="1778">
                  <c:v>6.3E-2</c:v>
                </c:pt>
                <c:pt idx="1779">
                  <c:v>6.0999999999999999E-2</c:v>
                </c:pt>
                <c:pt idx="1780">
                  <c:v>6.0999999999999999E-2</c:v>
                </c:pt>
                <c:pt idx="1781">
                  <c:v>0.06</c:v>
                </c:pt>
                <c:pt idx="1782">
                  <c:v>0.06</c:v>
                </c:pt>
                <c:pt idx="1783">
                  <c:v>6.0999999999999999E-2</c:v>
                </c:pt>
                <c:pt idx="1784">
                  <c:v>6.2E-2</c:v>
                </c:pt>
                <c:pt idx="1785">
                  <c:v>6.4000000000000001E-2</c:v>
                </c:pt>
                <c:pt idx="1786">
                  <c:v>6.2E-2</c:v>
                </c:pt>
                <c:pt idx="1787">
                  <c:v>6.2E-2</c:v>
                </c:pt>
                <c:pt idx="1788">
                  <c:v>5.9000000000000004E-2</c:v>
                </c:pt>
                <c:pt idx="1789">
                  <c:v>0.06</c:v>
                </c:pt>
                <c:pt idx="1790">
                  <c:v>5.6000000000000001E-2</c:v>
                </c:pt>
                <c:pt idx="1791">
                  <c:v>5.7000000000000002E-2</c:v>
                </c:pt>
                <c:pt idx="1792">
                  <c:v>5.6000000000000001E-2</c:v>
                </c:pt>
                <c:pt idx="1793">
                  <c:v>5.6000000000000001E-2</c:v>
                </c:pt>
                <c:pt idx="1794">
                  <c:v>5.8000000000000003E-2</c:v>
                </c:pt>
                <c:pt idx="1795">
                  <c:v>5.2000000000000005E-2</c:v>
                </c:pt>
                <c:pt idx="1796">
                  <c:v>5.1000000000000004E-2</c:v>
                </c:pt>
                <c:pt idx="1797">
                  <c:v>4.8000000000000001E-2</c:v>
                </c:pt>
                <c:pt idx="1798">
                  <c:v>4.9000000000000002E-2</c:v>
                </c:pt>
                <c:pt idx="1799">
                  <c:v>0.05</c:v>
                </c:pt>
                <c:pt idx="1800">
                  <c:v>5.2000000000000005E-2</c:v>
                </c:pt>
                <c:pt idx="1801">
                  <c:v>0.05</c:v>
                </c:pt>
                <c:pt idx="1802">
                  <c:v>4.8000000000000001E-2</c:v>
                </c:pt>
                <c:pt idx="1803">
                  <c:v>4.9000000000000002E-2</c:v>
                </c:pt>
                <c:pt idx="1804">
                  <c:v>5.2000000000000005E-2</c:v>
                </c:pt>
                <c:pt idx="1805">
                  <c:v>5.2999999999999999E-2</c:v>
                </c:pt>
                <c:pt idx="1806">
                  <c:v>0.05</c:v>
                </c:pt>
                <c:pt idx="1807">
                  <c:v>4.9000000000000002E-2</c:v>
                </c:pt>
                <c:pt idx="1808">
                  <c:v>4.7E-2</c:v>
                </c:pt>
                <c:pt idx="1809">
                  <c:v>0.05</c:v>
                </c:pt>
                <c:pt idx="1810">
                  <c:v>0.05</c:v>
                </c:pt>
                <c:pt idx="1811">
                  <c:v>4.7E-2</c:v>
                </c:pt>
                <c:pt idx="1812">
                  <c:v>4.7E-2</c:v>
                </c:pt>
                <c:pt idx="1813">
                  <c:v>5.1000000000000004E-2</c:v>
                </c:pt>
                <c:pt idx="1814">
                  <c:v>5.3999999999999999E-2</c:v>
                </c:pt>
                <c:pt idx="1815">
                  <c:v>4.9000000000000002E-2</c:v>
                </c:pt>
                <c:pt idx="1816">
                  <c:v>0.05</c:v>
                </c:pt>
                <c:pt idx="1817">
                  <c:v>0.05</c:v>
                </c:pt>
                <c:pt idx="1818">
                  <c:v>5.2000000000000005E-2</c:v>
                </c:pt>
                <c:pt idx="1819">
                  <c:v>4.7E-2</c:v>
                </c:pt>
                <c:pt idx="1820">
                  <c:v>4.8000000000000001E-2</c:v>
                </c:pt>
                <c:pt idx="1821">
                  <c:v>5.3999999999999999E-2</c:v>
                </c:pt>
                <c:pt idx="1822">
                  <c:v>5.6000000000000001E-2</c:v>
                </c:pt>
                <c:pt idx="1823">
                  <c:v>5.2999999999999999E-2</c:v>
                </c:pt>
                <c:pt idx="1824">
                  <c:v>5.5E-2</c:v>
                </c:pt>
                <c:pt idx="1825">
                  <c:v>5.9000000000000004E-2</c:v>
                </c:pt>
                <c:pt idx="1826">
                  <c:v>5.1000000000000004E-2</c:v>
                </c:pt>
                <c:pt idx="1827">
                  <c:v>5.8000000000000003E-2</c:v>
                </c:pt>
                <c:pt idx="1828">
                  <c:v>5.9000000000000004E-2</c:v>
                </c:pt>
                <c:pt idx="1829">
                  <c:v>5.7000000000000002E-2</c:v>
                </c:pt>
                <c:pt idx="1830">
                  <c:v>6.2E-2</c:v>
                </c:pt>
                <c:pt idx="1831">
                  <c:v>6.4000000000000001E-2</c:v>
                </c:pt>
                <c:pt idx="1832">
                  <c:v>6.0999999999999999E-2</c:v>
                </c:pt>
                <c:pt idx="1833">
                  <c:v>6.6000000000000003E-2</c:v>
                </c:pt>
                <c:pt idx="1834">
                  <c:v>6.5000000000000002E-2</c:v>
                </c:pt>
                <c:pt idx="1835">
                  <c:v>6.0999999999999999E-2</c:v>
                </c:pt>
                <c:pt idx="1836">
                  <c:v>6.7000000000000004E-2</c:v>
                </c:pt>
                <c:pt idx="1837">
                  <c:v>6.0999999999999999E-2</c:v>
                </c:pt>
                <c:pt idx="1838">
                  <c:v>6.3E-2</c:v>
                </c:pt>
                <c:pt idx="1839">
                  <c:v>6.3E-2</c:v>
                </c:pt>
                <c:pt idx="1840">
                  <c:v>5.7000000000000002E-2</c:v>
                </c:pt>
                <c:pt idx="1841">
                  <c:v>5.9000000000000004E-2</c:v>
                </c:pt>
                <c:pt idx="1842">
                  <c:v>5.9000000000000004E-2</c:v>
                </c:pt>
                <c:pt idx="1843">
                  <c:v>6.2E-2</c:v>
                </c:pt>
                <c:pt idx="1844">
                  <c:v>6.4000000000000001E-2</c:v>
                </c:pt>
                <c:pt idx="1845">
                  <c:v>6.0999999999999999E-2</c:v>
                </c:pt>
                <c:pt idx="1846">
                  <c:v>6.5000000000000002E-2</c:v>
                </c:pt>
                <c:pt idx="1847">
                  <c:v>5.9000000000000004E-2</c:v>
                </c:pt>
                <c:pt idx="1848">
                  <c:v>6.3E-2</c:v>
                </c:pt>
                <c:pt idx="1849">
                  <c:v>5.8000000000000003E-2</c:v>
                </c:pt>
                <c:pt idx="1850">
                  <c:v>6.0999999999999999E-2</c:v>
                </c:pt>
                <c:pt idx="1851">
                  <c:v>6.0999999999999999E-2</c:v>
                </c:pt>
                <c:pt idx="1852">
                  <c:v>6.0999999999999999E-2</c:v>
                </c:pt>
                <c:pt idx="1853">
                  <c:v>6.3E-2</c:v>
                </c:pt>
                <c:pt idx="1854">
                  <c:v>6.3E-2</c:v>
                </c:pt>
                <c:pt idx="1855">
                  <c:v>6.3E-2</c:v>
                </c:pt>
                <c:pt idx="1856">
                  <c:v>5.7000000000000002E-2</c:v>
                </c:pt>
                <c:pt idx="1857">
                  <c:v>0.06</c:v>
                </c:pt>
                <c:pt idx="1858">
                  <c:v>5.7000000000000002E-2</c:v>
                </c:pt>
                <c:pt idx="1859">
                  <c:v>5.2999999999999999E-2</c:v>
                </c:pt>
                <c:pt idx="1860">
                  <c:v>5.7000000000000002E-2</c:v>
                </c:pt>
                <c:pt idx="1861">
                  <c:v>5.7000000000000002E-2</c:v>
                </c:pt>
                <c:pt idx="1862">
                  <c:v>5.7000000000000002E-2</c:v>
                </c:pt>
                <c:pt idx="1863">
                  <c:v>5.5E-2</c:v>
                </c:pt>
                <c:pt idx="1864">
                  <c:v>5.6000000000000001E-2</c:v>
                </c:pt>
                <c:pt idx="1865">
                  <c:v>5.2999999999999999E-2</c:v>
                </c:pt>
                <c:pt idx="1866">
                  <c:v>5.2999999999999999E-2</c:v>
                </c:pt>
                <c:pt idx="1867">
                  <c:v>5.8000000000000003E-2</c:v>
                </c:pt>
                <c:pt idx="1868">
                  <c:v>5.3999999999999999E-2</c:v>
                </c:pt>
                <c:pt idx="1869">
                  <c:v>5.2000000000000005E-2</c:v>
                </c:pt>
                <c:pt idx="1870">
                  <c:v>5.1000000000000004E-2</c:v>
                </c:pt>
                <c:pt idx="1871">
                  <c:v>5.1000000000000004E-2</c:v>
                </c:pt>
                <c:pt idx="1872">
                  <c:v>4.9000000000000002E-2</c:v>
                </c:pt>
                <c:pt idx="1873">
                  <c:v>4.9000000000000002E-2</c:v>
                </c:pt>
                <c:pt idx="1874">
                  <c:v>5.1000000000000004E-2</c:v>
                </c:pt>
                <c:pt idx="1875">
                  <c:v>5.1000000000000004E-2</c:v>
                </c:pt>
                <c:pt idx="1876">
                  <c:v>5.1000000000000004E-2</c:v>
                </c:pt>
                <c:pt idx="1877">
                  <c:v>5.1000000000000004E-2</c:v>
                </c:pt>
                <c:pt idx="1878">
                  <c:v>5.3999999999999999E-2</c:v>
                </c:pt>
                <c:pt idx="1879">
                  <c:v>5.3999999999999999E-2</c:v>
                </c:pt>
                <c:pt idx="1880">
                  <c:v>5.7000000000000002E-2</c:v>
                </c:pt>
                <c:pt idx="1881">
                  <c:v>5.7000000000000002E-2</c:v>
                </c:pt>
                <c:pt idx="1882">
                  <c:v>5.7000000000000002E-2</c:v>
                </c:pt>
                <c:pt idx="1883">
                  <c:v>5.3999999999999999E-2</c:v>
                </c:pt>
                <c:pt idx="1884">
                  <c:v>5.3999999999999999E-2</c:v>
                </c:pt>
                <c:pt idx="1885">
                  <c:v>6.2E-2</c:v>
                </c:pt>
                <c:pt idx="1886">
                  <c:v>5.6000000000000001E-2</c:v>
                </c:pt>
                <c:pt idx="1887">
                  <c:v>5.3999999999999999E-2</c:v>
                </c:pt>
                <c:pt idx="1888">
                  <c:v>5.3999999999999999E-2</c:v>
                </c:pt>
                <c:pt idx="1889">
                  <c:v>5.2999999999999999E-2</c:v>
                </c:pt>
                <c:pt idx="1890">
                  <c:v>4.8000000000000001E-2</c:v>
                </c:pt>
                <c:pt idx="1891">
                  <c:v>4.8000000000000001E-2</c:v>
                </c:pt>
                <c:pt idx="1892">
                  <c:v>4.5999999999999999E-2</c:v>
                </c:pt>
                <c:pt idx="1893">
                  <c:v>0.05</c:v>
                </c:pt>
                <c:pt idx="1894">
                  <c:v>5.1000000000000004E-2</c:v>
                </c:pt>
                <c:pt idx="1895">
                  <c:v>0.05</c:v>
                </c:pt>
                <c:pt idx="1896">
                  <c:v>4.7E-2</c:v>
                </c:pt>
                <c:pt idx="1897">
                  <c:v>4.4999999999999998E-2</c:v>
                </c:pt>
                <c:pt idx="1898">
                  <c:v>4.9000000000000002E-2</c:v>
                </c:pt>
                <c:pt idx="1899">
                  <c:v>4.9000000000000002E-2</c:v>
                </c:pt>
                <c:pt idx="1900">
                  <c:v>5.1000000000000004E-2</c:v>
                </c:pt>
                <c:pt idx="1901">
                  <c:v>0.05</c:v>
                </c:pt>
                <c:pt idx="1902">
                  <c:v>5.2000000000000005E-2</c:v>
                </c:pt>
                <c:pt idx="1903">
                  <c:v>5.2999999999999999E-2</c:v>
                </c:pt>
                <c:pt idx="1904">
                  <c:v>5.7000000000000002E-2</c:v>
                </c:pt>
                <c:pt idx="1905">
                  <c:v>6.0999999999999999E-2</c:v>
                </c:pt>
                <c:pt idx="1906">
                  <c:v>5.9000000000000004E-2</c:v>
                </c:pt>
                <c:pt idx="1907">
                  <c:v>5.6000000000000001E-2</c:v>
                </c:pt>
                <c:pt idx="1908">
                  <c:v>5.7000000000000002E-2</c:v>
                </c:pt>
                <c:pt idx="1909">
                  <c:v>5.9000000000000004E-2</c:v>
                </c:pt>
                <c:pt idx="1910">
                  <c:v>5.9000000000000004E-2</c:v>
                </c:pt>
                <c:pt idx="1911">
                  <c:v>6.4000000000000001E-2</c:v>
                </c:pt>
                <c:pt idx="1912">
                  <c:v>6.6000000000000003E-2</c:v>
                </c:pt>
                <c:pt idx="1913">
                  <c:v>6.7000000000000004E-2</c:v>
                </c:pt>
                <c:pt idx="1914">
                  <c:v>6.3E-2</c:v>
                </c:pt>
                <c:pt idx="1915">
                  <c:v>6.5000000000000002E-2</c:v>
                </c:pt>
                <c:pt idx="1916">
                  <c:v>6.9000000000000006E-2</c:v>
                </c:pt>
                <c:pt idx="1917">
                  <c:v>6.5000000000000002E-2</c:v>
                </c:pt>
                <c:pt idx="1918">
                  <c:v>6.4000000000000001E-2</c:v>
                </c:pt>
                <c:pt idx="1919">
                  <c:v>6.7000000000000004E-2</c:v>
                </c:pt>
                <c:pt idx="1920">
                  <c:v>6.6000000000000003E-2</c:v>
                </c:pt>
                <c:pt idx="1921">
                  <c:v>6.2E-2</c:v>
                </c:pt>
                <c:pt idx="1922">
                  <c:v>6.8000000000000005E-2</c:v>
                </c:pt>
                <c:pt idx="1923">
                  <c:v>6.3E-2</c:v>
                </c:pt>
                <c:pt idx="1924">
                  <c:v>6.0999999999999999E-2</c:v>
                </c:pt>
                <c:pt idx="1925">
                  <c:v>6.5000000000000002E-2</c:v>
                </c:pt>
                <c:pt idx="1926">
                  <c:v>6.5000000000000002E-2</c:v>
                </c:pt>
                <c:pt idx="1927">
                  <c:v>6.0999999999999999E-2</c:v>
                </c:pt>
                <c:pt idx="1928">
                  <c:v>6.5000000000000002E-2</c:v>
                </c:pt>
                <c:pt idx="1929">
                  <c:v>6.3E-2</c:v>
                </c:pt>
                <c:pt idx="1930">
                  <c:v>6.0999999999999999E-2</c:v>
                </c:pt>
                <c:pt idx="1931">
                  <c:v>6.8000000000000005E-2</c:v>
                </c:pt>
                <c:pt idx="1932">
                  <c:v>6.0999999999999999E-2</c:v>
                </c:pt>
                <c:pt idx="1933">
                  <c:v>6.2E-2</c:v>
                </c:pt>
                <c:pt idx="1934">
                  <c:v>5.7000000000000002E-2</c:v>
                </c:pt>
                <c:pt idx="1935">
                  <c:v>5.8000000000000003E-2</c:v>
                </c:pt>
                <c:pt idx="1936">
                  <c:v>6.4000000000000001E-2</c:v>
                </c:pt>
                <c:pt idx="1937">
                  <c:v>6.0999999999999999E-2</c:v>
                </c:pt>
                <c:pt idx="1938">
                  <c:v>6.3E-2</c:v>
                </c:pt>
                <c:pt idx="1939">
                  <c:v>6.3E-2</c:v>
                </c:pt>
                <c:pt idx="1940">
                  <c:v>5.6000000000000001E-2</c:v>
                </c:pt>
                <c:pt idx="1941">
                  <c:v>6.3E-2</c:v>
                </c:pt>
                <c:pt idx="1942">
                  <c:v>5.6000000000000001E-2</c:v>
                </c:pt>
                <c:pt idx="1943">
                  <c:v>6.5000000000000002E-2</c:v>
                </c:pt>
                <c:pt idx="1944">
                  <c:v>5.6000000000000001E-2</c:v>
                </c:pt>
                <c:pt idx="1945">
                  <c:v>5.9000000000000004E-2</c:v>
                </c:pt>
                <c:pt idx="1946">
                  <c:v>5.2999999999999999E-2</c:v>
                </c:pt>
                <c:pt idx="1947">
                  <c:v>5.5E-2</c:v>
                </c:pt>
                <c:pt idx="1948">
                  <c:v>5.6000000000000001E-2</c:v>
                </c:pt>
                <c:pt idx="1949">
                  <c:v>5.7000000000000002E-2</c:v>
                </c:pt>
                <c:pt idx="1950">
                  <c:v>6.2E-2</c:v>
                </c:pt>
                <c:pt idx="1951">
                  <c:v>5.7000000000000002E-2</c:v>
                </c:pt>
                <c:pt idx="1952">
                  <c:v>5.6000000000000001E-2</c:v>
                </c:pt>
                <c:pt idx="1953">
                  <c:v>5.9000000000000004E-2</c:v>
                </c:pt>
                <c:pt idx="1954">
                  <c:v>0.06</c:v>
                </c:pt>
                <c:pt idx="1955">
                  <c:v>5.8000000000000003E-2</c:v>
                </c:pt>
                <c:pt idx="1956">
                  <c:v>5.8000000000000003E-2</c:v>
                </c:pt>
                <c:pt idx="1957">
                  <c:v>5.6000000000000001E-2</c:v>
                </c:pt>
                <c:pt idx="1958">
                  <c:v>5.2999999999999999E-2</c:v>
                </c:pt>
                <c:pt idx="1959">
                  <c:v>5.3999999999999999E-2</c:v>
                </c:pt>
                <c:pt idx="1960">
                  <c:v>5.5E-2</c:v>
                </c:pt>
                <c:pt idx="1961">
                  <c:v>5.7000000000000002E-2</c:v>
                </c:pt>
                <c:pt idx="1962">
                  <c:v>5.8000000000000003E-2</c:v>
                </c:pt>
                <c:pt idx="1963">
                  <c:v>5.9000000000000004E-2</c:v>
                </c:pt>
                <c:pt idx="1964">
                  <c:v>0.06</c:v>
                </c:pt>
                <c:pt idx="1965">
                  <c:v>5.8000000000000003E-2</c:v>
                </c:pt>
                <c:pt idx="1966">
                  <c:v>5.6000000000000001E-2</c:v>
                </c:pt>
                <c:pt idx="1967">
                  <c:v>5.9000000000000004E-2</c:v>
                </c:pt>
                <c:pt idx="1968">
                  <c:v>5.8000000000000003E-2</c:v>
                </c:pt>
                <c:pt idx="1969">
                  <c:v>5.8000000000000003E-2</c:v>
                </c:pt>
                <c:pt idx="1970">
                  <c:v>5.2999999999999999E-2</c:v>
                </c:pt>
                <c:pt idx="1971">
                  <c:v>5.2000000000000005E-2</c:v>
                </c:pt>
                <c:pt idx="1972">
                  <c:v>5.1000000000000004E-2</c:v>
                </c:pt>
                <c:pt idx="1973">
                  <c:v>5.2999999999999999E-2</c:v>
                </c:pt>
                <c:pt idx="1974">
                  <c:v>5.3999999999999999E-2</c:v>
                </c:pt>
                <c:pt idx="1975">
                  <c:v>5.8000000000000003E-2</c:v>
                </c:pt>
                <c:pt idx="1976">
                  <c:v>5.5E-2</c:v>
                </c:pt>
                <c:pt idx="1977">
                  <c:v>5.2999999999999999E-2</c:v>
                </c:pt>
                <c:pt idx="1978">
                  <c:v>5.3999999999999999E-2</c:v>
                </c:pt>
                <c:pt idx="1979">
                  <c:v>5.2000000000000005E-2</c:v>
                </c:pt>
                <c:pt idx="1980">
                  <c:v>5.1000000000000004E-2</c:v>
                </c:pt>
                <c:pt idx="1981">
                  <c:v>5.2000000000000005E-2</c:v>
                </c:pt>
                <c:pt idx="1982">
                  <c:v>5.8000000000000003E-2</c:v>
                </c:pt>
                <c:pt idx="1983">
                  <c:v>6.5000000000000002E-2</c:v>
                </c:pt>
                <c:pt idx="1984">
                  <c:v>6.3E-2</c:v>
                </c:pt>
                <c:pt idx="1985">
                  <c:v>6.3E-2</c:v>
                </c:pt>
                <c:pt idx="1986">
                  <c:v>6.4000000000000001E-2</c:v>
                </c:pt>
                <c:pt idx="1987">
                  <c:v>6.5000000000000002E-2</c:v>
                </c:pt>
                <c:pt idx="1988">
                  <c:v>6.4000000000000001E-2</c:v>
                </c:pt>
                <c:pt idx="1989">
                  <c:v>6.5000000000000002E-2</c:v>
                </c:pt>
                <c:pt idx="1990">
                  <c:v>6.5000000000000002E-2</c:v>
                </c:pt>
                <c:pt idx="1991">
                  <c:v>6.4000000000000001E-2</c:v>
                </c:pt>
                <c:pt idx="1992">
                  <c:v>5.8000000000000003E-2</c:v>
                </c:pt>
                <c:pt idx="1993">
                  <c:v>6.2E-2</c:v>
                </c:pt>
                <c:pt idx="1994">
                  <c:v>6.5000000000000002E-2</c:v>
                </c:pt>
                <c:pt idx="1995">
                  <c:v>6.0999999999999999E-2</c:v>
                </c:pt>
                <c:pt idx="1996">
                  <c:v>0.06</c:v>
                </c:pt>
                <c:pt idx="1997">
                  <c:v>5.8000000000000003E-2</c:v>
                </c:pt>
                <c:pt idx="1998">
                  <c:v>6.2E-2</c:v>
                </c:pt>
                <c:pt idx="1999">
                  <c:v>6.3E-2</c:v>
                </c:pt>
                <c:pt idx="2000">
                  <c:v>5.7000000000000002E-2</c:v>
                </c:pt>
                <c:pt idx="2001">
                  <c:v>5.8000000000000003E-2</c:v>
                </c:pt>
                <c:pt idx="2002">
                  <c:v>5.8000000000000003E-2</c:v>
                </c:pt>
                <c:pt idx="2003">
                  <c:v>5.8000000000000003E-2</c:v>
                </c:pt>
                <c:pt idx="2004">
                  <c:v>5.3999999999999999E-2</c:v>
                </c:pt>
                <c:pt idx="2005">
                  <c:v>5.6000000000000001E-2</c:v>
                </c:pt>
                <c:pt idx="2006">
                  <c:v>0.06</c:v>
                </c:pt>
                <c:pt idx="2007">
                  <c:v>5.5E-2</c:v>
                </c:pt>
                <c:pt idx="2008">
                  <c:v>0.05</c:v>
                </c:pt>
                <c:pt idx="2009">
                  <c:v>5.2999999999999999E-2</c:v>
                </c:pt>
                <c:pt idx="2010">
                  <c:v>5.8000000000000003E-2</c:v>
                </c:pt>
                <c:pt idx="2011">
                  <c:v>5.9000000000000004E-2</c:v>
                </c:pt>
                <c:pt idx="2012">
                  <c:v>0.06</c:v>
                </c:pt>
                <c:pt idx="2013">
                  <c:v>6.0999999999999999E-2</c:v>
                </c:pt>
                <c:pt idx="2014">
                  <c:v>5.2999999999999999E-2</c:v>
                </c:pt>
                <c:pt idx="2015">
                  <c:v>5.7000000000000002E-2</c:v>
                </c:pt>
                <c:pt idx="2016">
                  <c:v>6.6000000000000003E-2</c:v>
                </c:pt>
                <c:pt idx="2017">
                  <c:v>6.4000000000000001E-2</c:v>
                </c:pt>
                <c:pt idx="2018">
                  <c:v>6.2E-2</c:v>
                </c:pt>
                <c:pt idx="2019">
                  <c:v>6.5000000000000002E-2</c:v>
                </c:pt>
                <c:pt idx="2020">
                  <c:v>6.4000000000000001E-2</c:v>
                </c:pt>
                <c:pt idx="2021">
                  <c:v>6.2E-2</c:v>
                </c:pt>
                <c:pt idx="2022">
                  <c:v>6.8000000000000005E-2</c:v>
                </c:pt>
                <c:pt idx="2023">
                  <c:v>6.3E-2</c:v>
                </c:pt>
                <c:pt idx="2024">
                  <c:v>6.5000000000000002E-2</c:v>
                </c:pt>
                <c:pt idx="2025">
                  <c:v>6.7000000000000004E-2</c:v>
                </c:pt>
                <c:pt idx="2026">
                  <c:v>6.2E-2</c:v>
                </c:pt>
                <c:pt idx="2027">
                  <c:v>6.8000000000000005E-2</c:v>
                </c:pt>
                <c:pt idx="2028">
                  <c:v>6.5000000000000002E-2</c:v>
                </c:pt>
                <c:pt idx="2029">
                  <c:v>6.2E-2</c:v>
                </c:pt>
                <c:pt idx="2030">
                  <c:v>6.7000000000000004E-2</c:v>
                </c:pt>
                <c:pt idx="2031">
                  <c:v>6.2E-2</c:v>
                </c:pt>
                <c:pt idx="2032">
                  <c:v>6.6000000000000003E-2</c:v>
                </c:pt>
                <c:pt idx="2033">
                  <c:v>6.3E-2</c:v>
                </c:pt>
                <c:pt idx="2034">
                  <c:v>6.4000000000000001E-2</c:v>
                </c:pt>
                <c:pt idx="2035">
                  <c:v>6.6000000000000003E-2</c:v>
                </c:pt>
                <c:pt idx="2036">
                  <c:v>0.06</c:v>
                </c:pt>
                <c:pt idx="2037">
                  <c:v>6.5000000000000002E-2</c:v>
                </c:pt>
                <c:pt idx="2038">
                  <c:v>5.7000000000000002E-2</c:v>
                </c:pt>
                <c:pt idx="2039">
                  <c:v>6.3E-2</c:v>
                </c:pt>
                <c:pt idx="2040">
                  <c:v>5.6000000000000001E-2</c:v>
                </c:pt>
                <c:pt idx="2041">
                  <c:v>6.0999999999999999E-2</c:v>
                </c:pt>
                <c:pt idx="2042">
                  <c:v>5.7000000000000002E-2</c:v>
                </c:pt>
                <c:pt idx="2043">
                  <c:v>6.2E-2</c:v>
                </c:pt>
                <c:pt idx="2044">
                  <c:v>5.6000000000000001E-2</c:v>
                </c:pt>
                <c:pt idx="2045">
                  <c:v>5.2999999999999999E-2</c:v>
                </c:pt>
                <c:pt idx="2046">
                  <c:v>5.2999999999999999E-2</c:v>
                </c:pt>
                <c:pt idx="2047">
                  <c:v>5.7000000000000002E-2</c:v>
                </c:pt>
                <c:pt idx="2048">
                  <c:v>0.06</c:v>
                </c:pt>
                <c:pt idx="2049">
                  <c:v>0.06</c:v>
                </c:pt>
                <c:pt idx="2050">
                  <c:v>5.9000000000000004E-2</c:v>
                </c:pt>
                <c:pt idx="2051">
                  <c:v>5.5E-2</c:v>
                </c:pt>
                <c:pt idx="2052">
                  <c:v>5.6000000000000001E-2</c:v>
                </c:pt>
                <c:pt idx="2053">
                  <c:v>5.6000000000000001E-2</c:v>
                </c:pt>
                <c:pt idx="2054">
                  <c:v>5.2999999999999999E-2</c:v>
                </c:pt>
                <c:pt idx="2055">
                  <c:v>5.2999999999999999E-2</c:v>
                </c:pt>
                <c:pt idx="2056">
                  <c:v>5.6000000000000001E-2</c:v>
                </c:pt>
                <c:pt idx="2057">
                  <c:v>5.9000000000000004E-2</c:v>
                </c:pt>
                <c:pt idx="2058">
                  <c:v>5.8000000000000003E-2</c:v>
                </c:pt>
                <c:pt idx="2059">
                  <c:v>5.6000000000000001E-2</c:v>
                </c:pt>
                <c:pt idx="2060">
                  <c:v>5.9000000000000004E-2</c:v>
                </c:pt>
                <c:pt idx="2061">
                  <c:v>5.9000000000000004E-2</c:v>
                </c:pt>
                <c:pt idx="2062">
                  <c:v>6.0999999999999999E-2</c:v>
                </c:pt>
                <c:pt idx="2063">
                  <c:v>6.0999999999999999E-2</c:v>
                </c:pt>
                <c:pt idx="2064">
                  <c:v>5.9000000000000004E-2</c:v>
                </c:pt>
                <c:pt idx="2065">
                  <c:v>5.8000000000000003E-2</c:v>
                </c:pt>
                <c:pt idx="2066">
                  <c:v>5.7000000000000002E-2</c:v>
                </c:pt>
                <c:pt idx="2067">
                  <c:v>5.9000000000000004E-2</c:v>
                </c:pt>
                <c:pt idx="2068">
                  <c:v>5.8000000000000003E-2</c:v>
                </c:pt>
                <c:pt idx="2069">
                  <c:v>5.9000000000000004E-2</c:v>
                </c:pt>
                <c:pt idx="2070">
                  <c:v>5.6000000000000001E-2</c:v>
                </c:pt>
                <c:pt idx="2071">
                  <c:v>5.9000000000000004E-2</c:v>
                </c:pt>
                <c:pt idx="2072">
                  <c:v>5.8000000000000003E-2</c:v>
                </c:pt>
                <c:pt idx="2073">
                  <c:v>5.3999999999999999E-2</c:v>
                </c:pt>
                <c:pt idx="2074">
                  <c:v>5.3999999999999999E-2</c:v>
                </c:pt>
                <c:pt idx="2075">
                  <c:v>5.5E-2</c:v>
                </c:pt>
                <c:pt idx="2076">
                  <c:v>5.6000000000000001E-2</c:v>
                </c:pt>
                <c:pt idx="2077">
                  <c:v>5.5E-2</c:v>
                </c:pt>
                <c:pt idx="2078">
                  <c:v>5.7000000000000002E-2</c:v>
                </c:pt>
                <c:pt idx="2079">
                  <c:v>5.6000000000000001E-2</c:v>
                </c:pt>
                <c:pt idx="2080">
                  <c:v>5.3999999999999999E-2</c:v>
                </c:pt>
                <c:pt idx="2081">
                  <c:v>5.2000000000000005E-2</c:v>
                </c:pt>
                <c:pt idx="2082">
                  <c:v>5.2000000000000005E-2</c:v>
                </c:pt>
                <c:pt idx="2083">
                  <c:v>5.2999999999999999E-2</c:v>
                </c:pt>
                <c:pt idx="2084">
                  <c:v>4.9000000000000002E-2</c:v>
                </c:pt>
                <c:pt idx="2085">
                  <c:v>4.8000000000000001E-2</c:v>
                </c:pt>
                <c:pt idx="2086">
                  <c:v>4.5999999999999999E-2</c:v>
                </c:pt>
                <c:pt idx="2087">
                  <c:v>4.8000000000000001E-2</c:v>
                </c:pt>
                <c:pt idx="2088">
                  <c:v>4.8000000000000001E-2</c:v>
                </c:pt>
                <c:pt idx="2089">
                  <c:v>0.05</c:v>
                </c:pt>
                <c:pt idx="2090">
                  <c:v>4.5999999999999999E-2</c:v>
                </c:pt>
                <c:pt idx="2091">
                  <c:v>4.8000000000000001E-2</c:v>
                </c:pt>
                <c:pt idx="2092">
                  <c:v>4.9000000000000002E-2</c:v>
                </c:pt>
                <c:pt idx="2093">
                  <c:v>5.1000000000000004E-2</c:v>
                </c:pt>
                <c:pt idx="2094">
                  <c:v>0.05</c:v>
                </c:pt>
                <c:pt idx="2095">
                  <c:v>0.05</c:v>
                </c:pt>
                <c:pt idx="2096">
                  <c:v>4.9000000000000002E-2</c:v>
                </c:pt>
                <c:pt idx="2097">
                  <c:v>0.05</c:v>
                </c:pt>
                <c:pt idx="2098">
                  <c:v>0.21</c:v>
                </c:pt>
                <c:pt idx="2099">
                  <c:v>0.28100000000000003</c:v>
                </c:pt>
                <c:pt idx="2100">
                  <c:v>0.745</c:v>
                </c:pt>
                <c:pt idx="2101">
                  <c:v>0.879</c:v>
                </c:pt>
                <c:pt idx="2102">
                  <c:v>1.0760000000000001</c:v>
                </c:pt>
                <c:pt idx="2103">
                  <c:v>1.171</c:v>
                </c:pt>
                <c:pt idx="2104">
                  <c:v>1.3149999999999999</c:v>
                </c:pt>
                <c:pt idx="2105">
                  <c:v>1.417</c:v>
                </c:pt>
                <c:pt idx="2106">
                  <c:v>1.51</c:v>
                </c:pt>
                <c:pt idx="2107">
                  <c:v>1.792</c:v>
                </c:pt>
                <c:pt idx="2108">
                  <c:v>1.9020000000000001</c:v>
                </c:pt>
                <c:pt idx="2109">
                  <c:v>1.982</c:v>
                </c:pt>
                <c:pt idx="2110">
                  <c:v>2.0699999999999998</c:v>
                </c:pt>
                <c:pt idx="2111">
                  <c:v>2.1550000000000002</c:v>
                </c:pt>
                <c:pt idx="2112">
                  <c:v>2.2930000000000001</c:v>
                </c:pt>
                <c:pt idx="2113">
                  <c:v>2.4210000000000003</c:v>
                </c:pt>
                <c:pt idx="2114">
                  <c:v>2.415</c:v>
                </c:pt>
                <c:pt idx="2115">
                  <c:v>2.355</c:v>
                </c:pt>
                <c:pt idx="2116">
                  <c:v>2.3069999999999999</c:v>
                </c:pt>
                <c:pt idx="2117">
                  <c:v>2.2389999999999999</c:v>
                </c:pt>
                <c:pt idx="2118">
                  <c:v>2.1779999999999999</c:v>
                </c:pt>
                <c:pt idx="2119">
                  <c:v>2.121</c:v>
                </c:pt>
                <c:pt idx="2120">
                  <c:v>2.129</c:v>
                </c:pt>
                <c:pt idx="2121">
                  <c:v>2.1459999999999999</c:v>
                </c:pt>
                <c:pt idx="2122">
                  <c:v>2.1510000000000002</c:v>
                </c:pt>
                <c:pt idx="2123">
                  <c:v>2.1510000000000002</c:v>
                </c:pt>
                <c:pt idx="2124">
                  <c:v>2.1590000000000003</c:v>
                </c:pt>
                <c:pt idx="2125">
                  <c:v>2.1470000000000002</c:v>
                </c:pt>
                <c:pt idx="2126">
                  <c:v>2.1520000000000001</c:v>
                </c:pt>
                <c:pt idx="2127">
                  <c:v>2.1510000000000002</c:v>
                </c:pt>
                <c:pt idx="2128">
                  <c:v>2.1619999999999999</c:v>
                </c:pt>
                <c:pt idx="2129">
                  <c:v>2.169</c:v>
                </c:pt>
                <c:pt idx="2130">
                  <c:v>2.14</c:v>
                </c:pt>
                <c:pt idx="2131">
                  <c:v>2.1640000000000001</c:v>
                </c:pt>
                <c:pt idx="2132">
                  <c:v>2.173</c:v>
                </c:pt>
                <c:pt idx="2133">
                  <c:v>2.1720000000000002</c:v>
                </c:pt>
                <c:pt idx="2134">
                  <c:v>2.1779999999999999</c:v>
                </c:pt>
                <c:pt idx="2135">
                  <c:v>2.165</c:v>
                </c:pt>
                <c:pt idx="2136">
                  <c:v>2.169</c:v>
                </c:pt>
                <c:pt idx="2137">
                  <c:v>2.1560000000000001</c:v>
                </c:pt>
                <c:pt idx="2138">
                  <c:v>2.1640000000000001</c:v>
                </c:pt>
                <c:pt idx="2139">
                  <c:v>2.165</c:v>
                </c:pt>
                <c:pt idx="2140">
                  <c:v>2.169</c:v>
                </c:pt>
                <c:pt idx="2141">
                  <c:v>2.173</c:v>
                </c:pt>
                <c:pt idx="2142">
                  <c:v>2.181</c:v>
                </c:pt>
                <c:pt idx="2143">
                  <c:v>2.177</c:v>
                </c:pt>
                <c:pt idx="2144">
                  <c:v>2.1779999999999999</c:v>
                </c:pt>
                <c:pt idx="2145">
                  <c:v>2.173</c:v>
                </c:pt>
                <c:pt idx="2146">
                  <c:v>2.169</c:v>
                </c:pt>
                <c:pt idx="2147">
                  <c:v>2.1880000000000002</c:v>
                </c:pt>
                <c:pt idx="2148">
                  <c:v>2.17</c:v>
                </c:pt>
                <c:pt idx="2149">
                  <c:v>2.173</c:v>
                </c:pt>
                <c:pt idx="2150">
                  <c:v>2.2000000000000002</c:v>
                </c:pt>
                <c:pt idx="2151">
                  <c:v>2.1930000000000001</c:v>
                </c:pt>
                <c:pt idx="2152">
                  <c:v>2.161</c:v>
                </c:pt>
                <c:pt idx="2153">
                  <c:v>2.173</c:v>
                </c:pt>
                <c:pt idx="2154">
                  <c:v>2.1859999999999999</c:v>
                </c:pt>
                <c:pt idx="2155">
                  <c:v>2.1890000000000001</c:v>
                </c:pt>
                <c:pt idx="2156">
                  <c:v>2.1829999999999998</c:v>
                </c:pt>
                <c:pt idx="2157">
                  <c:v>2.19</c:v>
                </c:pt>
                <c:pt idx="2158">
                  <c:v>2.1859999999999999</c:v>
                </c:pt>
                <c:pt idx="2159">
                  <c:v>2.1869999999999998</c:v>
                </c:pt>
                <c:pt idx="2160">
                  <c:v>2.1890000000000001</c:v>
                </c:pt>
                <c:pt idx="2161">
                  <c:v>2.1970000000000001</c:v>
                </c:pt>
                <c:pt idx="2162">
                  <c:v>2.1869999999999998</c:v>
                </c:pt>
                <c:pt idx="2163">
                  <c:v>2.181</c:v>
                </c:pt>
                <c:pt idx="2164">
                  <c:v>2.1859999999999999</c:v>
                </c:pt>
                <c:pt idx="2165">
                  <c:v>2.1850000000000001</c:v>
                </c:pt>
                <c:pt idx="2166">
                  <c:v>2.1989999999999998</c:v>
                </c:pt>
                <c:pt idx="2167">
                  <c:v>2.177</c:v>
                </c:pt>
                <c:pt idx="2168">
                  <c:v>2.1800000000000002</c:v>
                </c:pt>
                <c:pt idx="2169">
                  <c:v>2.1829999999999998</c:v>
                </c:pt>
                <c:pt idx="2170">
                  <c:v>2.1890000000000001</c:v>
                </c:pt>
                <c:pt idx="2171">
                  <c:v>2.1750000000000003</c:v>
                </c:pt>
                <c:pt idx="2172">
                  <c:v>2.1819999999999999</c:v>
                </c:pt>
                <c:pt idx="2173">
                  <c:v>2.1890000000000001</c:v>
                </c:pt>
                <c:pt idx="2174">
                  <c:v>2.1829999999999998</c:v>
                </c:pt>
                <c:pt idx="2175">
                  <c:v>2.1859999999999999</c:v>
                </c:pt>
                <c:pt idx="2176">
                  <c:v>2.181</c:v>
                </c:pt>
                <c:pt idx="2177">
                  <c:v>2.1840000000000002</c:v>
                </c:pt>
                <c:pt idx="2178">
                  <c:v>2.2000000000000002</c:v>
                </c:pt>
                <c:pt idx="2179">
                  <c:v>2.1880000000000002</c:v>
                </c:pt>
                <c:pt idx="2180">
                  <c:v>2.202</c:v>
                </c:pt>
                <c:pt idx="2181">
                  <c:v>2.1890000000000001</c:v>
                </c:pt>
                <c:pt idx="2182">
                  <c:v>2.1869999999999998</c:v>
                </c:pt>
                <c:pt idx="2183">
                  <c:v>2.2029999999999998</c:v>
                </c:pt>
                <c:pt idx="2184">
                  <c:v>2.1909999999999998</c:v>
                </c:pt>
                <c:pt idx="2185">
                  <c:v>2.1960000000000002</c:v>
                </c:pt>
                <c:pt idx="2186">
                  <c:v>2.2000000000000002</c:v>
                </c:pt>
                <c:pt idx="2187">
                  <c:v>2.1989999999999998</c:v>
                </c:pt>
                <c:pt idx="2188">
                  <c:v>2.1970000000000001</c:v>
                </c:pt>
                <c:pt idx="2189">
                  <c:v>2.202</c:v>
                </c:pt>
                <c:pt idx="2190">
                  <c:v>2.1949999999999998</c:v>
                </c:pt>
                <c:pt idx="2191">
                  <c:v>2.1920000000000002</c:v>
                </c:pt>
                <c:pt idx="2192">
                  <c:v>2.1920000000000002</c:v>
                </c:pt>
                <c:pt idx="2193">
                  <c:v>2.2160000000000002</c:v>
                </c:pt>
                <c:pt idx="2194">
                  <c:v>2.198</c:v>
                </c:pt>
                <c:pt idx="2195">
                  <c:v>2.2040000000000002</c:v>
                </c:pt>
                <c:pt idx="2196">
                  <c:v>2.218</c:v>
                </c:pt>
                <c:pt idx="2197">
                  <c:v>2.2109999999999999</c:v>
                </c:pt>
                <c:pt idx="2198">
                  <c:v>2.206</c:v>
                </c:pt>
                <c:pt idx="2199">
                  <c:v>2.2109999999999999</c:v>
                </c:pt>
                <c:pt idx="2200">
                  <c:v>2.2189999999999999</c:v>
                </c:pt>
                <c:pt idx="2201">
                  <c:v>2.2189999999999999</c:v>
                </c:pt>
                <c:pt idx="2202">
                  <c:v>2.2320000000000002</c:v>
                </c:pt>
                <c:pt idx="2203">
                  <c:v>2.2389999999999999</c:v>
                </c:pt>
                <c:pt idx="2204">
                  <c:v>2.226</c:v>
                </c:pt>
                <c:pt idx="2205">
                  <c:v>2.2269999999999999</c:v>
                </c:pt>
                <c:pt idx="2206">
                  <c:v>2.2320000000000002</c:v>
                </c:pt>
                <c:pt idx="2207">
                  <c:v>2.2360000000000002</c:v>
                </c:pt>
                <c:pt idx="2208">
                  <c:v>2.214</c:v>
                </c:pt>
                <c:pt idx="2209">
                  <c:v>2.2210000000000001</c:v>
                </c:pt>
                <c:pt idx="2210">
                  <c:v>2.2189999999999999</c:v>
                </c:pt>
                <c:pt idx="2211">
                  <c:v>2.206</c:v>
                </c:pt>
                <c:pt idx="2212">
                  <c:v>2.2090000000000001</c:v>
                </c:pt>
                <c:pt idx="2213">
                  <c:v>2.2130000000000001</c:v>
                </c:pt>
                <c:pt idx="2214">
                  <c:v>2.2080000000000002</c:v>
                </c:pt>
                <c:pt idx="2215">
                  <c:v>2.2130000000000001</c:v>
                </c:pt>
                <c:pt idx="2216">
                  <c:v>2.2120000000000002</c:v>
                </c:pt>
                <c:pt idx="2217">
                  <c:v>2.1920000000000002</c:v>
                </c:pt>
                <c:pt idx="2218">
                  <c:v>2.2029999999999998</c:v>
                </c:pt>
                <c:pt idx="2219">
                  <c:v>2.2170000000000001</c:v>
                </c:pt>
                <c:pt idx="2220">
                  <c:v>2.2149999999999999</c:v>
                </c:pt>
                <c:pt idx="2221">
                  <c:v>2.2080000000000002</c:v>
                </c:pt>
                <c:pt idx="2222">
                  <c:v>2.2109999999999999</c:v>
                </c:pt>
                <c:pt idx="2223">
                  <c:v>2.222</c:v>
                </c:pt>
                <c:pt idx="2224">
                  <c:v>2.2280000000000002</c:v>
                </c:pt>
                <c:pt idx="2225">
                  <c:v>2.234</c:v>
                </c:pt>
                <c:pt idx="2226">
                  <c:v>2.2269999999999999</c:v>
                </c:pt>
                <c:pt idx="2227">
                  <c:v>2.2360000000000002</c:v>
                </c:pt>
                <c:pt idx="2228">
                  <c:v>2.25</c:v>
                </c:pt>
                <c:pt idx="2229">
                  <c:v>2.2320000000000002</c:v>
                </c:pt>
                <c:pt idx="2230">
                  <c:v>2.2210000000000001</c:v>
                </c:pt>
                <c:pt idx="2231">
                  <c:v>2.2160000000000002</c:v>
                </c:pt>
                <c:pt idx="2232">
                  <c:v>2.214</c:v>
                </c:pt>
                <c:pt idx="2233">
                  <c:v>2.2269999999999999</c:v>
                </c:pt>
                <c:pt idx="2234">
                  <c:v>2.2090000000000001</c:v>
                </c:pt>
                <c:pt idx="2235">
                  <c:v>2.2269999999999999</c:v>
                </c:pt>
                <c:pt idx="2236">
                  <c:v>2.234</c:v>
                </c:pt>
                <c:pt idx="2237">
                  <c:v>2.234</c:v>
                </c:pt>
                <c:pt idx="2238">
                  <c:v>2.2210000000000001</c:v>
                </c:pt>
                <c:pt idx="2239">
                  <c:v>2.23</c:v>
                </c:pt>
                <c:pt idx="2240">
                  <c:v>2.23</c:v>
                </c:pt>
                <c:pt idx="2241">
                  <c:v>2.2440000000000002</c:v>
                </c:pt>
                <c:pt idx="2242">
                  <c:v>2.2320000000000002</c:v>
                </c:pt>
                <c:pt idx="2243">
                  <c:v>2.242</c:v>
                </c:pt>
                <c:pt idx="2244">
                  <c:v>2.2210000000000001</c:v>
                </c:pt>
                <c:pt idx="2245">
                  <c:v>2.2410000000000001</c:v>
                </c:pt>
                <c:pt idx="2246">
                  <c:v>2.2320000000000002</c:v>
                </c:pt>
                <c:pt idx="2247">
                  <c:v>2.2280000000000002</c:v>
                </c:pt>
                <c:pt idx="2248">
                  <c:v>2.2389999999999999</c:v>
                </c:pt>
                <c:pt idx="2249">
                  <c:v>2.2320000000000002</c:v>
                </c:pt>
                <c:pt idx="2250">
                  <c:v>2.2280000000000002</c:v>
                </c:pt>
                <c:pt idx="2251">
                  <c:v>2.238</c:v>
                </c:pt>
                <c:pt idx="2252">
                  <c:v>2.2480000000000002</c:v>
                </c:pt>
                <c:pt idx="2253">
                  <c:v>2.2450000000000001</c:v>
                </c:pt>
                <c:pt idx="2254">
                  <c:v>2.2360000000000002</c:v>
                </c:pt>
                <c:pt idx="2255">
                  <c:v>2.2320000000000002</c:v>
                </c:pt>
                <c:pt idx="2256">
                  <c:v>2.238</c:v>
                </c:pt>
                <c:pt idx="2257">
                  <c:v>2.2320000000000002</c:v>
                </c:pt>
                <c:pt idx="2258">
                  <c:v>2.23</c:v>
                </c:pt>
                <c:pt idx="2259">
                  <c:v>2.242</c:v>
                </c:pt>
                <c:pt idx="2260">
                  <c:v>2.2560000000000002</c:v>
                </c:pt>
                <c:pt idx="2261">
                  <c:v>2.2589999999999999</c:v>
                </c:pt>
                <c:pt idx="2262">
                  <c:v>2.262</c:v>
                </c:pt>
                <c:pt idx="2263">
                  <c:v>2.2520000000000002</c:v>
                </c:pt>
                <c:pt idx="2264">
                  <c:v>2.262</c:v>
                </c:pt>
                <c:pt idx="2265">
                  <c:v>2.2509999999999999</c:v>
                </c:pt>
                <c:pt idx="2266">
                  <c:v>2.2370000000000001</c:v>
                </c:pt>
                <c:pt idx="2267">
                  <c:v>2.2370000000000001</c:v>
                </c:pt>
                <c:pt idx="2268">
                  <c:v>2.2429999999999999</c:v>
                </c:pt>
                <c:pt idx="2269">
                  <c:v>2.2330000000000001</c:v>
                </c:pt>
                <c:pt idx="2270">
                  <c:v>2.2330000000000001</c:v>
                </c:pt>
                <c:pt idx="2271">
                  <c:v>2.2389999999999999</c:v>
                </c:pt>
                <c:pt idx="2272">
                  <c:v>2.2440000000000002</c:v>
                </c:pt>
                <c:pt idx="2273">
                  <c:v>2.2610000000000001</c:v>
                </c:pt>
                <c:pt idx="2274">
                  <c:v>2.2509999999999999</c:v>
                </c:pt>
                <c:pt idx="2275">
                  <c:v>2.2549999999999999</c:v>
                </c:pt>
                <c:pt idx="2276">
                  <c:v>2.2530000000000001</c:v>
                </c:pt>
                <c:pt idx="2277">
                  <c:v>2.2709999999999999</c:v>
                </c:pt>
                <c:pt idx="2278">
                  <c:v>2.254</c:v>
                </c:pt>
                <c:pt idx="2279">
                  <c:v>2.254</c:v>
                </c:pt>
                <c:pt idx="2280">
                  <c:v>2.27</c:v>
                </c:pt>
                <c:pt idx="2281">
                  <c:v>2.2640000000000002</c:v>
                </c:pt>
                <c:pt idx="2282">
                  <c:v>2.2469999999999999</c:v>
                </c:pt>
                <c:pt idx="2283">
                  <c:v>2.2480000000000002</c:v>
                </c:pt>
                <c:pt idx="2284">
                  <c:v>2.274</c:v>
                </c:pt>
                <c:pt idx="2285">
                  <c:v>2.2669999999999999</c:v>
                </c:pt>
                <c:pt idx="2286">
                  <c:v>2.2690000000000001</c:v>
                </c:pt>
                <c:pt idx="2287">
                  <c:v>2.25</c:v>
                </c:pt>
                <c:pt idx="2288">
                  <c:v>2.2520000000000002</c:v>
                </c:pt>
                <c:pt idx="2289">
                  <c:v>2.2610000000000001</c:v>
                </c:pt>
                <c:pt idx="2290">
                  <c:v>2.2600000000000002</c:v>
                </c:pt>
                <c:pt idx="2291">
                  <c:v>2.2669999999999999</c:v>
                </c:pt>
                <c:pt idx="2292">
                  <c:v>2.262</c:v>
                </c:pt>
                <c:pt idx="2293">
                  <c:v>2.2709999999999999</c:v>
                </c:pt>
                <c:pt idx="2294">
                  <c:v>2.278</c:v>
                </c:pt>
                <c:pt idx="2295">
                  <c:v>2.2720000000000002</c:v>
                </c:pt>
                <c:pt idx="2296">
                  <c:v>2.2760000000000002</c:v>
                </c:pt>
                <c:pt idx="2297">
                  <c:v>2.2789999999999999</c:v>
                </c:pt>
                <c:pt idx="2298">
                  <c:v>2.2730000000000001</c:v>
                </c:pt>
                <c:pt idx="2299">
                  <c:v>2.2789999999999999</c:v>
                </c:pt>
                <c:pt idx="2300">
                  <c:v>2.2749999999999999</c:v>
                </c:pt>
                <c:pt idx="2301">
                  <c:v>2.2640000000000002</c:v>
                </c:pt>
                <c:pt idx="2302">
                  <c:v>2.2650000000000001</c:v>
                </c:pt>
                <c:pt idx="2303">
                  <c:v>2.2509999999999999</c:v>
                </c:pt>
                <c:pt idx="2304">
                  <c:v>2.254</c:v>
                </c:pt>
                <c:pt idx="2305">
                  <c:v>2.262</c:v>
                </c:pt>
                <c:pt idx="2306">
                  <c:v>2.262</c:v>
                </c:pt>
                <c:pt idx="2307">
                  <c:v>2.262</c:v>
                </c:pt>
                <c:pt idx="2308">
                  <c:v>2.2629999999999999</c:v>
                </c:pt>
                <c:pt idx="2309">
                  <c:v>2.278</c:v>
                </c:pt>
                <c:pt idx="2310">
                  <c:v>1.0629999999999999</c:v>
                </c:pt>
                <c:pt idx="2311">
                  <c:v>7.9000000000000001E-2</c:v>
                </c:pt>
                <c:pt idx="2312">
                  <c:v>8.5000000000000006E-2</c:v>
                </c:pt>
                <c:pt idx="2313">
                  <c:v>7.5999999999999998E-2</c:v>
                </c:pt>
                <c:pt idx="2314">
                  <c:v>7.5999999999999998E-2</c:v>
                </c:pt>
                <c:pt idx="2315">
                  <c:v>6.9000000000000006E-2</c:v>
                </c:pt>
                <c:pt idx="2316">
                  <c:v>7.0000000000000007E-2</c:v>
                </c:pt>
                <c:pt idx="2317">
                  <c:v>7.0000000000000007E-2</c:v>
                </c:pt>
                <c:pt idx="2318">
                  <c:v>7.2000000000000008E-2</c:v>
                </c:pt>
                <c:pt idx="2319">
                  <c:v>7.1000000000000008E-2</c:v>
                </c:pt>
                <c:pt idx="2320">
                  <c:v>6.9000000000000006E-2</c:v>
                </c:pt>
                <c:pt idx="2321">
                  <c:v>6.8000000000000005E-2</c:v>
                </c:pt>
                <c:pt idx="2322">
                  <c:v>6.6000000000000003E-2</c:v>
                </c:pt>
                <c:pt idx="2323">
                  <c:v>6.8000000000000005E-2</c:v>
                </c:pt>
                <c:pt idx="2324">
                  <c:v>6.6000000000000003E-2</c:v>
                </c:pt>
                <c:pt idx="2325">
                  <c:v>6.4000000000000001E-2</c:v>
                </c:pt>
                <c:pt idx="2326">
                  <c:v>6.4000000000000001E-2</c:v>
                </c:pt>
                <c:pt idx="2327">
                  <c:v>6.4000000000000001E-2</c:v>
                </c:pt>
                <c:pt idx="2328">
                  <c:v>6.3E-2</c:v>
                </c:pt>
                <c:pt idx="2329">
                  <c:v>6.5000000000000002E-2</c:v>
                </c:pt>
                <c:pt idx="2330">
                  <c:v>6.6000000000000003E-2</c:v>
                </c:pt>
                <c:pt idx="2331">
                  <c:v>6.0999999999999999E-2</c:v>
                </c:pt>
                <c:pt idx="2332">
                  <c:v>5.9000000000000004E-2</c:v>
                </c:pt>
                <c:pt idx="2333">
                  <c:v>5.8000000000000003E-2</c:v>
                </c:pt>
                <c:pt idx="2334">
                  <c:v>6.3E-2</c:v>
                </c:pt>
                <c:pt idx="2335">
                  <c:v>6.3E-2</c:v>
                </c:pt>
                <c:pt idx="2336">
                  <c:v>6.5000000000000002E-2</c:v>
                </c:pt>
                <c:pt idx="2337">
                  <c:v>6.5000000000000002E-2</c:v>
                </c:pt>
                <c:pt idx="2338">
                  <c:v>7.0000000000000007E-2</c:v>
                </c:pt>
                <c:pt idx="2339">
                  <c:v>6.7000000000000004E-2</c:v>
                </c:pt>
                <c:pt idx="2340">
                  <c:v>7.0000000000000007E-2</c:v>
                </c:pt>
                <c:pt idx="2341">
                  <c:v>5.9000000000000004E-2</c:v>
                </c:pt>
                <c:pt idx="2342">
                  <c:v>5.3999999999999999E-2</c:v>
                </c:pt>
                <c:pt idx="2343">
                  <c:v>5.2999999999999999E-2</c:v>
                </c:pt>
                <c:pt idx="2344">
                  <c:v>5.2000000000000005E-2</c:v>
                </c:pt>
                <c:pt idx="2345">
                  <c:v>5.1000000000000004E-2</c:v>
                </c:pt>
                <c:pt idx="2346">
                  <c:v>4.5999999999999999E-2</c:v>
                </c:pt>
                <c:pt idx="2347">
                  <c:v>4.8000000000000001E-2</c:v>
                </c:pt>
                <c:pt idx="2348">
                  <c:v>5.1000000000000004E-2</c:v>
                </c:pt>
                <c:pt idx="2349">
                  <c:v>4.8000000000000001E-2</c:v>
                </c:pt>
                <c:pt idx="2350">
                  <c:v>5.2000000000000005E-2</c:v>
                </c:pt>
                <c:pt idx="2351">
                  <c:v>5.1000000000000004E-2</c:v>
                </c:pt>
                <c:pt idx="2352">
                  <c:v>4.9000000000000002E-2</c:v>
                </c:pt>
                <c:pt idx="2353">
                  <c:v>5.1000000000000004E-2</c:v>
                </c:pt>
                <c:pt idx="2354">
                  <c:v>0.05</c:v>
                </c:pt>
                <c:pt idx="2355">
                  <c:v>0.05</c:v>
                </c:pt>
                <c:pt idx="2356">
                  <c:v>5.6000000000000001E-2</c:v>
                </c:pt>
                <c:pt idx="2357">
                  <c:v>4.9000000000000002E-2</c:v>
                </c:pt>
                <c:pt idx="2358">
                  <c:v>5.1000000000000004E-2</c:v>
                </c:pt>
                <c:pt idx="2359">
                  <c:v>5.7000000000000002E-2</c:v>
                </c:pt>
                <c:pt idx="2360">
                  <c:v>5.1000000000000004E-2</c:v>
                </c:pt>
                <c:pt idx="2361">
                  <c:v>5.2000000000000005E-2</c:v>
                </c:pt>
                <c:pt idx="2362">
                  <c:v>4.3999999999999997E-2</c:v>
                </c:pt>
                <c:pt idx="2363">
                  <c:v>4.9000000000000002E-2</c:v>
                </c:pt>
                <c:pt idx="2364">
                  <c:v>4.2000000000000003E-2</c:v>
                </c:pt>
                <c:pt idx="2365">
                  <c:v>0.05</c:v>
                </c:pt>
                <c:pt idx="2366">
                  <c:v>0.05</c:v>
                </c:pt>
                <c:pt idx="2367">
                  <c:v>4.9000000000000002E-2</c:v>
                </c:pt>
                <c:pt idx="2368">
                  <c:v>4.9000000000000002E-2</c:v>
                </c:pt>
                <c:pt idx="2369">
                  <c:v>4.7E-2</c:v>
                </c:pt>
                <c:pt idx="2370">
                  <c:v>5.5E-2</c:v>
                </c:pt>
                <c:pt idx="2371">
                  <c:v>5.2999999999999999E-2</c:v>
                </c:pt>
                <c:pt idx="2372">
                  <c:v>5.2999999999999999E-2</c:v>
                </c:pt>
                <c:pt idx="2373">
                  <c:v>5.2999999999999999E-2</c:v>
                </c:pt>
                <c:pt idx="2374">
                  <c:v>5.7000000000000002E-2</c:v>
                </c:pt>
                <c:pt idx="2375">
                  <c:v>5.8000000000000003E-2</c:v>
                </c:pt>
                <c:pt idx="2376">
                  <c:v>5.9000000000000004E-2</c:v>
                </c:pt>
                <c:pt idx="2377">
                  <c:v>0.06</c:v>
                </c:pt>
                <c:pt idx="2378">
                  <c:v>0.06</c:v>
                </c:pt>
                <c:pt idx="2379">
                  <c:v>5.9000000000000004E-2</c:v>
                </c:pt>
                <c:pt idx="2380">
                  <c:v>0.06</c:v>
                </c:pt>
                <c:pt idx="2381">
                  <c:v>6.3E-2</c:v>
                </c:pt>
                <c:pt idx="2382">
                  <c:v>6.4000000000000001E-2</c:v>
                </c:pt>
                <c:pt idx="2383">
                  <c:v>6.5000000000000002E-2</c:v>
                </c:pt>
                <c:pt idx="2384">
                  <c:v>6.4000000000000001E-2</c:v>
                </c:pt>
                <c:pt idx="2385">
                  <c:v>6.5000000000000002E-2</c:v>
                </c:pt>
                <c:pt idx="2386">
                  <c:v>6.2E-2</c:v>
                </c:pt>
                <c:pt idx="2387">
                  <c:v>6.4000000000000001E-2</c:v>
                </c:pt>
                <c:pt idx="2388">
                  <c:v>6.3E-2</c:v>
                </c:pt>
                <c:pt idx="2389">
                  <c:v>6.2E-2</c:v>
                </c:pt>
                <c:pt idx="2390">
                  <c:v>6.0999999999999999E-2</c:v>
                </c:pt>
                <c:pt idx="2391">
                  <c:v>6.2E-2</c:v>
                </c:pt>
                <c:pt idx="2392">
                  <c:v>6.0999999999999999E-2</c:v>
                </c:pt>
                <c:pt idx="2393">
                  <c:v>5.9000000000000004E-2</c:v>
                </c:pt>
                <c:pt idx="2394">
                  <c:v>0.06</c:v>
                </c:pt>
                <c:pt idx="2395">
                  <c:v>5.8000000000000003E-2</c:v>
                </c:pt>
                <c:pt idx="2396">
                  <c:v>6.0999999999999999E-2</c:v>
                </c:pt>
                <c:pt idx="2397">
                  <c:v>5.8000000000000003E-2</c:v>
                </c:pt>
                <c:pt idx="2398">
                  <c:v>5.8000000000000003E-2</c:v>
                </c:pt>
                <c:pt idx="2399">
                  <c:v>5.5E-2</c:v>
                </c:pt>
                <c:pt idx="2400">
                  <c:v>4.5999999999999999E-2</c:v>
                </c:pt>
                <c:pt idx="2401">
                  <c:v>4.3999999999999997E-2</c:v>
                </c:pt>
                <c:pt idx="2402">
                  <c:v>4.3999999999999997E-2</c:v>
                </c:pt>
                <c:pt idx="2403">
                  <c:v>4.4999999999999998E-2</c:v>
                </c:pt>
                <c:pt idx="2404">
                  <c:v>4.3999999999999997E-2</c:v>
                </c:pt>
                <c:pt idx="2405">
                  <c:v>5.1000000000000004E-2</c:v>
                </c:pt>
                <c:pt idx="2406">
                  <c:v>5.9000000000000004E-2</c:v>
                </c:pt>
                <c:pt idx="2407">
                  <c:v>6.0999999999999999E-2</c:v>
                </c:pt>
                <c:pt idx="2408">
                  <c:v>5.9000000000000004E-2</c:v>
                </c:pt>
                <c:pt idx="2409">
                  <c:v>5.2000000000000005E-2</c:v>
                </c:pt>
                <c:pt idx="2410">
                  <c:v>5.2999999999999999E-2</c:v>
                </c:pt>
                <c:pt idx="2411">
                  <c:v>5.3999999999999999E-2</c:v>
                </c:pt>
                <c:pt idx="2412">
                  <c:v>5.7000000000000002E-2</c:v>
                </c:pt>
                <c:pt idx="2413">
                  <c:v>5.2999999999999999E-2</c:v>
                </c:pt>
                <c:pt idx="2414">
                  <c:v>5.5E-2</c:v>
                </c:pt>
                <c:pt idx="2415">
                  <c:v>5.8000000000000003E-2</c:v>
                </c:pt>
                <c:pt idx="2416">
                  <c:v>5.9000000000000004E-2</c:v>
                </c:pt>
                <c:pt idx="2417">
                  <c:v>0.05</c:v>
                </c:pt>
                <c:pt idx="2418">
                  <c:v>4.7E-2</c:v>
                </c:pt>
                <c:pt idx="2419">
                  <c:v>4.7E-2</c:v>
                </c:pt>
                <c:pt idx="2420">
                  <c:v>4.3999999999999997E-2</c:v>
                </c:pt>
                <c:pt idx="2421">
                  <c:v>4.2000000000000003E-2</c:v>
                </c:pt>
                <c:pt idx="2422">
                  <c:v>4.8000000000000001E-2</c:v>
                </c:pt>
                <c:pt idx="2423">
                  <c:v>5.3999999999999999E-2</c:v>
                </c:pt>
                <c:pt idx="2424">
                  <c:v>5.1000000000000004E-2</c:v>
                </c:pt>
                <c:pt idx="2425">
                  <c:v>0.05</c:v>
                </c:pt>
                <c:pt idx="2426">
                  <c:v>5.2000000000000005E-2</c:v>
                </c:pt>
                <c:pt idx="2427">
                  <c:v>5.3999999999999999E-2</c:v>
                </c:pt>
                <c:pt idx="2428">
                  <c:v>5.3999999999999999E-2</c:v>
                </c:pt>
                <c:pt idx="2429">
                  <c:v>5.2999999999999999E-2</c:v>
                </c:pt>
                <c:pt idx="2430">
                  <c:v>4.9000000000000002E-2</c:v>
                </c:pt>
                <c:pt idx="2431">
                  <c:v>4.1000000000000002E-2</c:v>
                </c:pt>
                <c:pt idx="2432">
                  <c:v>4.3999999999999997E-2</c:v>
                </c:pt>
                <c:pt idx="2433">
                  <c:v>4.3999999999999997E-2</c:v>
                </c:pt>
                <c:pt idx="2434">
                  <c:v>4.2000000000000003E-2</c:v>
                </c:pt>
                <c:pt idx="2435">
                  <c:v>4.9000000000000002E-2</c:v>
                </c:pt>
                <c:pt idx="2436">
                  <c:v>4.9000000000000002E-2</c:v>
                </c:pt>
                <c:pt idx="2437">
                  <c:v>4.8000000000000001E-2</c:v>
                </c:pt>
                <c:pt idx="2438">
                  <c:v>5.5E-2</c:v>
                </c:pt>
                <c:pt idx="2439">
                  <c:v>5.1000000000000004E-2</c:v>
                </c:pt>
                <c:pt idx="2440">
                  <c:v>5.5E-2</c:v>
                </c:pt>
                <c:pt idx="2441">
                  <c:v>5.1000000000000004E-2</c:v>
                </c:pt>
                <c:pt idx="2442">
                  <c:v>4.3000000000000003E-2</c:v>
                </c:pt>
                <c:pt idx="2443">
                  <c:v>4.7E-2</c:v>
                </c:pt>
                <c:pt idx="2444">
                  <c:v>4.2000000000000003E-2</c:v>
                </c:pt>
                <c:pt idx="2445">
                  <c:v>4.7E-2</c:v>
                </c:pt>
                <c:pt idx="2446">
                  <c:v>4.3000000000000003E-2</c:v>
                </c:pt>
                <c:pt idx="2447">
                  <c:v>4.4999999999999998E-2</c:v>
                </c:pt>
                <c:pt idx="2448">
                  <c:v>5.2000000000000005E-2</c:v>
                </c:pt>
                <c:pt idx="2449">
                  <c:v>5.3999999999999999E-2</c:v>
                </c:pt>
                <c:pt idx="2450">
                  <c:v>6.2E-2</c:v>
                </c:pt>
                <c:pt idx="2451">
                  <c:v>5.9000000000000004E-2</c:v>
                </c:pt>
                <c:pt idx="2452">
                  <c:v>0.06</c:v>
                </c:pt>
                <c:pt idx="2453">
                  <c:v>5.6000000000000001E-2</c:v>
                </c:pt>
                <c:pt idx="2454">
                  <c:v>5.7000000000000002E-2</c:v>
                </c:pt>
                <c:pt idx="2455">
                  <c:v>5.2999999999999999E-2</c:v>
                </c:pt>
                <c:pt idx="2456">
                  <c:v>5.6000000000000001E-2</c:v>
                </c:pt>
                <c:pt idx="2457">
                  <c:v>5.3999999999999999E-2</c:v>
                </c:pt>
                <c:pt idx="2458">
                  <c:v>5.8000000000000003E-2</c:v>
                </c:pt>
                <c:pt idx="2459">
                  <c:v>5.7000000000000002E-2</c:v>
                </c:pt>
                <c:pt idx="2460">
                  <c:v>5.3999999999999999E-2</c:v>
                </c:pt>
                <c:pt idx="2461">
                  <c:v>0.06</c:v>
                </c:pt>
                <c:pt idx="2462">
                  <c:v>6.3E-2</c:v>
                </c:pt>
                <c:pt idx="2463">
                  <c:v>6.5000000000000002E-2</c:v>
                </c:pt>
                <c:pt idx="2464">
                  <c:v>6.7000000000000004E-2</c:v>
                </c:pt>
                <c:pt idx="2465">
                  <c:v>6.5000000000000002E-2</c:v>
                </c:pt>
                <c:pt idx="2466">
                  <c:v>6.4000000000000001E-2</c:v>
                </c:pt>
                <c:pt idx="2467">
                  <c:v>0.06</c:v>
                </c:pt>
                <c:pt idx="2468">
                  <c:v>5.2999999999999999E-2</c:v>
                </c:pt>
                <c:pt idx="2469">
                  <c:v>5.9000000000000004E-2</c:v>
                </c:pt>
                <c:pt idx="2470">
                  <c:v>6.4000000000000001E-2</c:v>
                </c:pt>
                <c:pt idx="2471">
                  <c:v>5.9000000000000004E-2</c:v>
                </c:pt>
                <c:pt idx="2472">
                  <c:v>5.3999999999999999E-2</c:v>
                </c:pt>
                <c:pt idx="2473">
                  <c:v>4.8000000000000001E-2</c:v>
                </c:pt>
                <c:pt idx="2474">
                  <c:v>5.2999999999999999E-2</c:v>
                </c:pt>
                <c:pt idx="2475">
                  <c:v>0.06</c:v>
                </c:pt>
                <c:pt idx="2476">
                  <c:v>6.5000000000000002E-2</c:v>
                </c:pt>
                <c:pt idx="2477">
                  <c:v>6.5000000000000002E-2</c:v>
                </c:pt>
                <c:pt idx="2478">
                  <c:v>6.4000000000000001E-2</c:v>
                </c:pt>
                <c:pt idx="2479">
                  <c:v>5.9000000000000004E-2</c:v>
                </c:pt>
                <c:pt idx="2480">
                  <c:v>6.4000000000000001E-2</c:v>
                </c:pt>
                <c:pt idx="2481">
                  <c:v>6.3E-2</c:v>
                </c:pt>
                <c:pt idx="2482">
                  <c:v>6.2E-2</c:v>
                </c:pt>
                <c:pt idx="2483">
                  <c:v>5.7000000000000002E-2</c:v>
                </c:pt>
                <c:pt idx="2484">
                  <c:v>5.1000000000000004E-2</c:v>
                </c:pt>
                <c:pt idx="2485">
                  <c:v>5.3999999999999999E-2</c:v>
                </c:pt>
                <c:pt idx="2486">
                  <c:v>5.9000000000000004E-2</c:v>
                </c:pt>
                <c:pt idx="2487">
                  <c:v>6.5000000000000002E-2</c:v>
                </c:pt>
                <c:pt idx="2488">
                  <c:v>6.6000000000000003E-2</c:v>
                </c:pt>
                <c:pt idx="2489">
                  <c:v>6.7000000000000004E-2</c:v>
                </c:pt>
                <c:pt idx="2490">
                  <c:v>6.5000000000000002E-2</c:v>
                </c:pt>
                <c:pt idx="2491">
                  <c:v>6.5000000000000002E-2</c:v>
                </c:pt>
                <c:pt idx="2492">
                  <c:v>6.6000000000000003E-2</c:v>
                </c:pt>
                <c:pt idx="2493">
                  <c:v>6.5000000000000002E-2</c:v>
                </c:pt>
                <c:pt idx="2494">
                  <c:v>6.4000000000000001E-2</c:v>
                </c:pt>
                <c:pt idx="2495">
                  <c:v>5.8000000000000003E-2</c:v>
                </c:pt>
                <c:pt idx="2496">
                  <c:v>5.7000000000000002E-2</c:v>
                </c:pt>
                <c:pt idx="2497">
                  <c:v>5.8000000000000003E-2</c:v>
                </c:pt>
                <c:pt idx="2498">
                  <c:v>5.8000000000000003E-2</c:v>
                </c:pt>
                <c:pt idx="2499">
                  <c:v>5.2999999999999999E-2</c:v>
                </c:pt>
                <c:pt idx="2500">
                  <c:v>5.3999999999999999E-2</c:v>
                </c:pt>
                <c:pt idx="2501">
                  <c:v>5.9000000000000004E-2</c:v>
                </c:pt>
                <c:pt idx="2502">
                  <c:v>6.2E-2</c:v>
                </c:pt>
                <c:pt idx="2503">
                  <c:v>5.9000000000000004E-2</c:v>
                </c:pt>
                <c:pt idx="2504">
                  <c:v>5.8000000000000003E-2</c:v>
                </c:pt>
                <c:pt idx="2505">
                  <c:v>0.06</c:v>
                </c:pt>
                <c:pt idx="2506">
                  <c:v>5.7000000000000002E-2</c:v>
                </c:pt>
                <c:pt idx="2507">
                  <c:v>5.3999999999999999E-2</c:v>
                </c:pt>
                <c:pt idx="2508">
                  <c:v>5.1000000000000004E-2</c:v>
                </c:pt>
                <c:pt idx="2509">
                  <c:v>5.1000000000000004E-2</c:v>
                </c:pt>
                <c:pt idx="2510">
                  <c:v>4.9000000000000002E-2</c:v>
                </c:pt>
                <c:pt idx="2511">
                  <c:v>0.05</c:v>
                </c:pt>
                <c:pt idx="2512">
                  <c:v>5.2999999999999999E-2</c:v>
                </c:pt>
                <c:pt idx="2513">
                  <c:v>5.2000000000000005E-2</c:v>
                </c:pt>
                <c:pt idx="2514">
                  <c:v>5.6000000000000001E-2</c:v>
                </c:pt>
                <c:pt idx="2515">
                  <c:v>5.3999999999999999E-2</c:v>
                </c:pt>
                <c:pt idx="2516">
                  <c:v>5.2000000000000005E-2</c:v>
                </c:pt>
                <c:pt idx="2517">
                  <c:v>5.5E-2</c:v>
                </c:pt>
                <c:pt idx="2518">
                  <c:v>0.06</c:v>
                </c:pt>
                <c:pt idx="2519">
                  <c:v>4.9000000000000002E-2</c:v>
                </c:pt>
                <c:pt idx="2520">
                  <c:v>5.2999999999999999E-2</c:v>
                </c:pt>
                <c:pt idx="2521">
                  <c:v>5.1000000000000004E-2</c:v>
                </c:pt>
                <c:pt idx="2522">
                  <c:v>5.1000000000000004E-2</c:v>
                </c:pt>
                <c:pt idx="2523">
                  <c:v>0.06</c:v>
                </c:pt>
                <c:pt idx="2524">
                  <c:v>5.9000000000000004E-2</c:v>
                </c:pt>
                <c:pt idx="2525">
                  <c:v>6.4000000000000001E-2</c:v>
                </c:pt>
                <c:pt idx="2526">
                  <c:v>6.2E-2</c:v>
                </c:pt>
                <c:pt idx="2527">
                  <c:v>6.2E-2</c:v>
                </c:pt>
                <c:pt idx="2528">
                  <c:v>6.3E-2</c:v>
                </c:pt>
                <c:pt idx="2529">
                  <c:v>5.6000000000000001E-2</c:v>
                </c:pt>
                <c:pt idx="2530">
                  <c:v>5.3999999999999999E-2</c:v>
                </c:pt>
                <c:pt idx="2531">
                  <c:v>5.1000000000000004E-2</c:v>
                </c:pt>
                <c:pt idx="2532">
                  <c:v>5.9000000000000004E-2</c:v>
                </c:pt>
                <c:pt idx="2533">
                  <c:v>6.0999999999999999E-2</c:v>
                </c:pt>
                <c:pt idx="2534">
                  <c:v>6.0999999999999999E-2</c:v>
                </c:pt>
                <c:pt idx="2535">
                  <c:v>6.4000000000000001E-2</c:v>
                </c:pt>
                <c:pt idx="2536">
                  <c:v>6.3E-2</c:v>
                </c:pt>
                <c:pt idx="2537">
                  <c:v>5.5E-2</c:v>
                </c:pt>
                <c:pt idx="2538">
                  <c:v>5.2999999999999999E-2</c:v>
                </c:pt>
                <c:pt idx="2539">
                  <c:v>4.9000000000000002E-2</c:v>
                </c:pt>
                <c:pt idx="2540">
                  <c:v>5.9000000000000004E-2</c:v>
                </c:pt>
                <c:pt idx="2541">
                  <c:v>5.7000000000000002E-2</c:v>
                </c:pt>
                <c:pt idx="2542">
                  <c:v>5.9000000000000004E-2</c:v>
                </c:pt>
                <c:pt idx="2543">
                  <c:v>6.2E-2</c:v>
                </c:pt>
                <c:pt idx="2544">
                  <c:v>6.2E-2</c:v>
                </c:pt>
                <c:pt idx="2545">
                  <c:v>6.4000000000000001E-2</c:v>
                </c:pt>
                <c:pt idx="2546">
                  <c:v>6.4000000000000001E-2</c:v>
                </c:pt>
                <c:pt idx="2547">
                  <c:v>6.4000000000000001E-2</c:v>
                </c:pt>
                <c:pt idx="2548">
                  <c:v>5.6000000000000001E-2</c:v>
                </c:pt>
                <c:pt idx="2549">
                  <c:v>6.2E-2</c:v>
                </c:pt>
                <c:pt idx="2550">
                  <c:v>5.9000000000000004E-2</c:v>
                </c:pt>
                <c:pt idx="2551">
                  <c:v>5.8000000000000003E-2</c:v>
                </c:pt>
                <c:pt idx="2552">
                  <c:v>5.2000000000000005E-2</c:v>
                </c:pt>
                <c:pt idx="2553">
                  <c:v>5.6000000000000001E-2</c:v>
                </c:pt>
                <c:pt idx="2554">
                  <c:v>5.9000000000000004E-2</c:v>
                </c:pt>
                <c:pt idx="2555">
                  <c:v>5.6000000000000001E-2</c:v>
                </c:pt>
                <c:pt idx="2556">
                  <c:v>6.2E-2</c:v>
                </c:pt>
                <c:pt idx="2557">
                  <c:v>6.0999999999999999E-2</c:v>
                </c:pt>
                <c:pt idx="2558">
                  <c:v>6.2E-2</c:v>
                </c:pt>
                <c:pt idx="2559">
                  <c:v>6.0999999999999999E-2</c:v>
                </c:pt>
                <c:pt idx="2560">
                  <c:v>5.3999999999999999E-2</c:v>
                </c:pt>
                <c:pt idx="2561">
                  <c:v>5.2999999999999999E-2</c:v>
                </c:pt>
                <c:pt idx="2562">
                  <c:v>5.3999999999999999E-2</c:v>
                </c:pt>
                <c:pt idx="2563">
                  <c:v>5.2999999999999999E-2</c:v>
                </c:pt>
                <c:pt idx="2564">
                  <c:v>5.6000000000000001E-2</c:v>
                </c:pt>
                <c:pt idx="2565">
                  <c:v>5.9000000000000004E-2</c:v>
                </c:pt>
                <c:pt idx="2566">
                  <c:v>5.9000000000000004E-2</c:v>
                </c:pt>
                <c:pt idx="2567">
                  <c:v>5.8000000000000003E-2</c:v>
                </c:pt>
                <c:pt idx="2568">
                  <c:v>5.6000000000000001E-2</c:v>
                </c:pt>
                <c:pt idx="2569">
                  <c:v>5.2999999999999999E-2</c:v>
                </c:pt>
                <c:pt idx="2570">
                  <c:v>4.7E-2</c:v>
                </c:pt>
                <c:pt idx="2571">
                  <c:v>5.1000000000000004E-2</c:v>
                </c:pt>
                <c:pt idx="2572">
                  <c:v>0.05</c:v>
                </c:pt>
                <c:pt idx="2573">
                  <c:v>5.1000000000000004E-2</c:v>
                </c:pt>
                <c:pt idx="2574">
                  <c:v>5.3999999999999999E-2</c:v>
                </c:pt>
                <c:pt idx="2575">
                  <c:v>5.3999999999999999E-2</c:v>
                </c:pt>
                <c:pt idx="2576">
                  <c:v>5.2999999999999999E-2</c:v>
                </c:pt>
                <c:pt idx="2577">
                  <c:v>5.3999999999999999E-2</c:v>
                </c:pt>
                <c:pt idx="2578">
                  <c:v>5.5E-2</c:v>
                </c:pt>
                <c:pt idx="2579">
                  <c:v>4.9000000000000002E-2</c:v>
                </c:pt>
                <c:pt idx="2580">
                  <c:v>4.5999999999999999E-2</c:v>
                </c:pt>
                <c:pt idx="2581">
                  <c:v>4.7E-2</c:v>
                </c:pt>
                <c:pt idx="2582">
                  <c:v>4.9000000000000002E-2</c:v>
                </c:pt>
                <c:pt idx="2583">
                  <c:v>4.9000000000000002E-2</c:v>
                </c:pt>
                <c:pt idx="2584">
                  <c:v>0.05</c:v>
                </c:pt>
                <c:pt idx="2585">
                  <c:v>5.2999999999999999E-2</c:v>
                </c:pt>
                <c:pt idx="2586">
                  <c:v>5.5E-2</c:v>
                </c:pt>
                <c:pt idx="2587">
                  <c:v>5.2999999999999999E-2</c:v>
                </c:pt>
                <c:pt idx="2588">
                  <c:v>4.7E-2</c:v>
                </c:pt>
                <c:pt idx="2589">
                  <c:v>4.9000000000000002E-2</c:v>
                </c:pt>
                <c:pt idx="2590">
                  <c:v>0.05</c:v>
                </c:pt>
                <c:pt idx="2591">
                  <c:v>0.05</c:v>
                </c:pt>
                <c:pt idx="2592">
                  <c:v>4.7E-2</c:v>
                </c:pt>
                <c:pt idx="2593">
                  <c:v>0.05</c:v>
                </c:pt>
                <c:pt idx="2594">
                  <c:v>5.2000000000000005E-2</c:v>
                </c:pt>
                <c:pt idx="2595">
                  <c:v>0.05</c:v>
                </c:pt>
                <c:pt idx="2596">
                  <c:v>5.5E-2</c:v>
                </c:pt>
                <c:pt idx="2597">
                  <c:v>5.6000000000000001E-2</c:v>
                </c:pt>
                <c:pt idx="2598">
                  <c:v>5.1000000000000004E-2</c:v>
                </c:pt>
                <c:pt idx="2599">
                  <c:v>4.9000000000000002E-2</c:v>
                </c:pt>
                <c:pt idx="2600">
                  <c:v>5.1000000000000004E-2</c:v>
                </c:pt>
                <c:pt idx="2601">
                  <c:v>4.5999999999999999E-2</c:v>
                </c:pt>
                <c:pt idx="2602">
                  <c:v>4.8000000000000001E-2</c:v>
                </c:pt>
                <c:pt idx="2603">
                  <c:v>4.8000000000000001E-2</c:v>
                </c:pt>
                <c:pt idx="2604">
                  <c:v>4.8000000000000001E-2</c:v>
                </c:pt>
                <c:pt idx="2605">
                  <c:v>5.2999999999999999E-2</c:v>
                </c:pt>
                <c:pt idx="2606">
                  <c:v>5.6000000000000001E-2</c:v>
                </c:pt>
                <c:pt idx="2607">
                  <c:v>5.1000000000000004E-2</c:v>
                </c:pt>
                <c:pt idx="2608">
                  <c:v>5.3999999999999999E-2</c:v>
                </c:pt>
                <c:pt idx="2609">
                  <c:v>4.9000000000000002E-2</c:v>
                </c:pt>
                <c:pt idx="2610">
                  <c:v>4.7E-2</c:v>
                </c:pt>
                <c:pt idx="2611">
                  <c:v>5.1000000000000004E-2</c:v>
                </c:pt>
                <c:pt idx="2612">
                  <c:v>4.4999999999999998E-2</c:v>
                </c:pt>
                <c:pt idx="2613">
                  <c:v>4.9000000000000002E-2</c:v>
                </c:pt>
                <c:pt idx="2614">
                  <c:v>4.5999999999999999E-2</c:v>
                </c:pt>
                <c:pt idx="2615">
                  <c:v>5.2000000000000005E-2</c:v>
                </c:pt>
                <c:pt idx="2616">
                  <c:v>5.2000000000000005E-2</c:v>
                </c:pt>
                <c:pt idx="2617">
                  <c:v>5.2000000000000005E-2</c:v>
                </c:pt>
                <c:pt idx="2618">
                  <c:v>5.3999999999999999E-2</c:v>
                </c:pt>
                <c:pt idx="2619">
                  <c:v>4.9000000000000002E-2</c:v>
                </c:pt>
                <c:pt idx="2620">
                  <c:v>5.5E-2</c:v>
                </c:pt>
                <c:pt idx="2621">
                  <c:v>4.8000000000000001E-2</c:v>
                </c:pt>
                <c:pt idx="2622">
                  <c:v>4.9000000000000002E-2</c:v>
                </c:pt>
                <c:pt idx="2623">
                  <c:v>5.2000000000000005E-2</c:v>
                </c:pt>
                <c:pt idx="2624">
                  <c:v>5.1000000000000004E-2</c:v>
                </c:pt>
                <c:pt idx="2625">
                  <c:v>5.2000000000000005E-2</c:v>
                </c:pt>
                <c:pt idx="2626">
                  <c:v>5.3999999999999999E-2</c:v>
                </c:pt>
                <c:pt idx="2627">
                  <c:v>5.3999999999999999E-2</c:v>
                </c:pt>
                <c:pt idx="2628">
                  <c:v>6.0999999999999999E-2</c:v>
                </c:pt>
                <c:pt idx="2629">
                  <c:v>6.3E-2</c:v>
                </c:pt>
                <c:pt idx="2630">
                  <c:v>0.06</c:v>
                </c:pt>
                <c:pt idx="2631">
                  <c:v>6.3E-2</c:v>
                </c:pt>
                <c:pt idx="2632">
                  <c:v>6.2E-2</c:v>
                </c:pt>
                <c:pt idx="2633">
                  <c:v>6.3E-2</c:v>
                </c:pt>
                <c:pt idx="2634">
                  <c:v>6.2E-2</c:v>
                </c:pt>
                <c:pt idx="2635">
                  <c:v>6.2E-2</c:v>
                </c:pt>
                <c:pt idx="2636">
                  <c:v>6.0999999999999999E-2</c:v>
                </c:pt>
                <c:pt idx="2637">
                  <c:v>6.2E-2</c:v>
                </c:pt>
                <c:pt idx="2638">
                  <c:v>6.5000000000000002E-2</c:v>
                </c:pt>
                <c:pt idx="2639">
                  <c:v>6.5000000000000002E-2</c:v>
                </c:pt>
                <c:pt idx="2640">
                  <c:v>6.6000000000000003E-2</c:v>
                </c:pt>
                <c:pt idx="2641">
                  <c:v>6.3E-2</c:v>
                </c:pt>
                <c:pt idx="2642">
                  <c:v>5.9000000000000004E-2</c:v>
                </c:pt>
                <c:pt idx="2643">
                  <c:v>5.9000000000000004E-2</c:v>
                </c:pt>
                <c:pt idx="2644">
                  <c:v>0.06</c:v>
                </c:pt>
                <c:pt idx="2645">
                  <c:v>5.8000000000000003E-2</c:v>
                </c:pt>
                <c:pt idx="2646">
                  <c:v>6.2E-2</c:v>
                </c:pt>
                <c:pt idx="2647">
                  <c:v>6.4000000000000001E-2</c:v>
                </c:pt>
                <c:pt idx="2648">
                  <c:v>6.5000000000000002E-2</c:v>
                </c:pt>
                <c:pt idx="2649">
                  <c:v>6.6000000000000003E-2</c:v>
                </c:pt>
                <c:pt idx="2650">
                  <c:v>6.7000000000000004E-2</c:v>
                </c:pt>
                <c:pt idx="2651">
                  <c:v>6.7000000000000004E-2</c:v>
                </c:pt>
                <c:pt idx="2652">
                  <c:v>6.6000000000000003E-2</c:v>
                </c:pt>
                <c:pt idx="2653">
                  <c:v>6.4000000000000001E-2</c:v>
                </c:pt>
                <c:pt idx="2654">
                  <c:v>6.3E-2</c:v>
                </c:pt>
                <c:pt idx="2655">
                  <c:v>6.5000000000000002E-2</c:v>
                </c:pt>
                <c:pt idx="2656">
                  <c:v>6.3E-2</c:v>
                </c:pt>
                <c:pt idx="2657">
                  <c:v>6.3E-2</c:v>
                </c:pt>
                <c:pt idx="2658">
                  <c:v>6.2E-2</c:v>
                </c:pt>
                <c:pt idx="2659">
                  <c:v>0.06</c:v>
                </c:pt>
                <c:pt idx="2660">
                  <c:v>5.9000000000000004E-2</c:v>
                </c:pt>
                <c:pt idx="2661">
                  <c:v>5.7000000000000002E-2</c:v>
                </c:pt>
                <c:pt idx="2662">
                  <c:v>6.3E-2</c:v>
                </c:pt>
                <c:pt idx="2663">
                  <c:v>5.9000000000000004E-2</c:v>
                </c:pt>
                <c:pt idx="2664">
                  <c:v>5.9000000000000004E-2</c:v>
                </c:pt>
                <c:pt idx="2665">
                  <c:v>5.6000000000000001E-2</c:v>
                </c:pt>
                <c:pt idx="2666">
                  <c:v>0.06</c:v>
                </c:pt>
                <c:pt idx="2667">
                  <c:v>5.9000000000000004E-2</c:v>
                </c:pt>
                <c:pt idx="2668">
                  <c:v>5.5E-2</c:v>
                </c:pt>
                <c:pt idx="2669">
                  <c:v>5.6000000000000001E-2</c:v>
                </c:pt>
                <c:pt idx="2670">
                  <c:v>5.8000000000000003E-2</c:v>
                </c:pt>
                <c:pt idx="2671">
                  <c:v>6.3E-2</c:v>
                </c:pt>
                <c:pt idx="2672">
                  <c:v>5.7000000000000002E-2</c:v>
                </c:pt>
                <c:pt idx="2673">
                  <c:v>5.5E-2</c:v>
                </c:pt>
                <c:pt idx="2674">
                  <c:v>0.06</c:v>
                </c:pt>
                <c:pt idx="2675">
                  <c:v>6.4000000000000001E-2</c:v>
                </c:pt>
                <c:pt idx="2676">
                  <c:v>6.6000000000000003E-2</c:v>
                </c:pt>
                <c:pt idx="2677">
                  <c:v>6.3E-2</c:v>
                </c:pt>
                <c:pt idx="2678">
                  <c:v>6.5000000000000002E-2</c:v>
                </c:pt>
                <c:pt idx="2679">
                  <c:v>6.5000000000000002E-2</c:v>
                </c:pt>
                <c:pt idx="2680">
                  <c:v>6.0999999999999999E-2</c:v>
                </c:pt>
                <c:pt idx="2681">
                  <c:v>0.06</c:v>
                </c:pt>
                <c:pt idx="2682">
                  <c:v>6.5000000000000002E-2</c:v>
                </c:pt>
                <c:pt idx="2683">
                  <c:v>5.8000000000000003E-2</c:v>
                </c:pt>
                <c:pt idx="2684">
                  <c:v>6.0999999999999999E-2</c:v>
                </c:pt>
                <c:pt idx="2685">
                  <c:v>6.7000000000000004E-2</c:v>
                </c:pt>
                <c:pt idx="2686">
                  <c:v>6.6000000000000003E-2</c:v>
                </c:pt>
                <c:pt idx="2687">
                  <c:v>6.4000000000000001E-2</c:v>
                </c:pt>
                <c:pt idx="2688">
                  <c:v>6.8000000000000005E-2</c:v>
                </c:pt>
                <c:pt idx="2689">
                  <c:v>6.4000000000000001E-2</c:v>
                </c:pt>
                <c:pt idx="2690">
                  <c:v>6.5000000000000002E-2</c:v>
                </c:pt>
                <c:pt idx="2691">
                  <c:v>6.7000000000000004E-2</c:v>
                </c:pt>
                <c:pt idx="2692">
                  <c:v>0.06</c:v>
                </c:pt>
                <c:pt idx="2693">
                  <c:v>6.3E-2</c:v>
                </c:pt>
                <c:pt idx="2694">
                  <c:v>6.0999999999999999E-2</c:v>
                </c:pt>
                <c:pt idx="2695">
                  <c:v>0.06</c:v>
                </c:pt>
                <c:pt idx="2696">
                  <c:v>6.6000000000000003E-2</c:v>
                </c:pt>
                <c:pt idx="2697">
                  <c:v>6.3E-2</c:v>
                </c:pt>
                <c:pt idx="2698">
                  <c:v>6.3E-2</c:v>
                </c:pt>
                <c:pt idx="2699">
                  <c:v>6.3E-2</c:v>
                </c:pt>
                <c:pt idx="2700">
                  <c:v>6.2E-2</c:v>
                </c:pt>
                <c:pt idx="2701">
                  <c:v>6.6000000000000003E-2</c:v>
                </c:pt>
                <c:pt idx="2702">
                  <c:v>6.2E-2</c:v>
                </c:pt>
                <c:pt idx="2703">
                  <c:v>6.8000000000000005E-2</c:v>
                </c:pt>
                <c:pt idx="2704">
                  <c:v>6.2E-2</c:v>
                </c:pt>
                <c:pt idx="2705">
                  <c:v>6.0999999999999999E-2</c:v>
                </c:pt>
                <c:pt idx="2706">
                  <c:v>6.0999999999999999E-2</c:v>
                </c:pt>
                <c:pt idx="2707">
                  <c:v>0.06</c:v>
                </c:pt>
                <c:pt idx="2708">
                  <c:v>6.4000000000000001E-2</c:v>
                </c:pt>
                <c:pt idx="2709">
                  <c:v>6.0999999999999999E-2</c:v>
                </c:pt>
                <c:pt idx="2710">
                  <c:v>6.4000000000000001E-2</c:v>
                </c:pt>
                <c:pt idx="2711">
                  <c:v>6.6000000000000003E-2</c:v>
                </c:pt>
                <c:pt idx="2712">
                  <c:v>6.5000000000000002E-2</c:v>
                </c:pt>
                <c:pt idx="2713">
                  <c:v>6.3E-2</c:v>
                </c:pt>
                <c:pt idx="2714">
                  <c:v>6.3E-2</c:v>
                </c:pt>
                <c:pt idx="2715">
                  <c:v>6.3E-2</c:v>
                </c:pt>
                <c:pt idx="2716">
                  <c:v>5.9000000000000004E-2</c:v>
                </c:pt>
                <c:pt idx="2717">
                  <c:v>6.0999999999999999E-2</c:v>
                </c:pt>
                <c:pt idx="2718">
                  <c:v>6.4000000000000001E-2</c:v>
                </c:pt>
                <c:pt idx="2719">
                  <c:v>6.5000000000000002E-2</c:v>
                </c:pt>
                <c:pt idx="2720">
                  <c:v>6.4000000000000001E-2</c:v>
                </c:pt>
                <c:pt idx="2721">
                  <c:v>6.2E-2</c:v>
                </c:pt>
                <c:pt idx="2722">
                  <c:v>5.8000000000000003E-2</c:v>
                </c:pt>
                <c:pt idx="2723">
                  <c:v>5.6000000000000001E-2</c:v>
                </c:pt>
                <c:pt idx="2724">
                  <c:v>5.9000000000000004E-2</c:v>
                </c:pt>
                <c:pt idx="2725">
                  <c:v>0.06</c:v>
                </c:pt>
                <c:pt idx="2726">
                  <c:v>6.0999999999999999E-2</c:v>
                </c:pt>
                <c:pt idx="2727">
                  <c:v>0.06</c:v>
                </c:pt>
                <c:pt idx="2728">
                  <c:v>0.06</c:v>
                </c:pt>
                <c:pt idx="2729">
                  <c:v>5.8000000000000003E-2</c:v>
                </c:pt>
                <c:pt idx="2730">
                  <c:v>5.2999999999999999E-2</c:v>
                </c:pt>
                <c:pt idx="2731">
                  <c:v>5.2999999999999999E-2</c:v>
                </c:pt>
                <c:pt idx="2732">
                  <c:v>5.1000000000000004E-2</c:v>
                </c:pt>
                <c:pt idx="2733">
                  <c:v>5.2999999999999999E-2</c:v>
                </c:pt>
                <c:pt idx="2734">
                  <c:v>5.2999999999999999E-2</c:v>
                </c:pt>
                <c:pt idx="2735">
                  <c:v>5.3999999999999999E-2</c:v>
                </c:pt>
                <c:pt idx="2736">
                  <c:v>5.6000000000000001E-2</c:v>
                </c:pt>
                <c:pt idx="2737">
                  <c:v>5.7000000000000002E-2</c:v>
                </c:pt>
                <c:pt idx="2738">
                  <c:v>5.5E-2</c:v>
                </c:pt>
                <c:pt idx="2739">
                  <c:v>5.3999999999999999E-2</c:v>
                </c:pt>
                <c:pt idx="2740">
                  <c:v>5.3999999999999999E-2</c:v>
                </c:pt>
                <c:pt idx="2741">
                  <c:v>5.2999999999999999E-2</c:v>
                </c:pt>
                <c:pt idx="2742">
                  <c:v>5.1000000000000004E-2</c:v>
                </c:pt>
                <c:pt idx="2743">
                  <c:v>0.05</c:v>
                </c:pt>
                <c:pt idx="2744">
                  <c:v>5.3999999999999999E-2</c:v>
                </c:pt>
                <c:pt idx="2745">
                  <c:v>5.2000000000000005E-2</c:v>
                </c:pt>
                <c:pt idx="2746">
                  <c:v>5.2000000000000005E-2</c:v>
                </c:pt>
                <c:pt idx="2747">
                  <c:v>0.05</c:v>
                </c:pt>
                <c:pt idx="2748">
                  <c:v>5.6000000000000001E-2</c:v>
                </c:pt>
                <c:pt idx="2749">
                  <c:v>5.7000000000000002E-2</c:v>
                </c:pt>
                <c:pt idx="2750">
                  <c:v>5.9000000000000004E-2</c:v>
                </c:pt>
                <c:pt idx="2751">
                  <c:v>0.06</c:v>
                </c:pt>
                <c:pt idx="2752">
                  <c:v>5.7000000000000002E-2</c:v>
                </c:pt>
                <c:pt idx="2753">
                  <c:v>5.6000000000000001E-2</c:v>
                </c:pt>
                <c:pt idx="2754">
                  <c:v>5.3999999999999999E-2</c:v>
                </c:pt>
                <c:pt idx="2755">
                  <c:v>5.5E-2</c:v>
                </c:pt>
                <c:pt idx="2756">
                  <c:v>5.2000000000000005E-2</c:v>
                </c:pt>
                <c:pt idx="2757">
                  <c:v>4.9000000000000002E-2</c:v>
                </c:pt>
                <c:pt idx="2758">
                  <c:v>5.2000000000000005E-2</c:v>
                </c:pt>
                <c:pt idx="2759">
                  <c:v>5.5E-2</c:v>
                </c:pt>
                <c:pt idx="2760">
                  <c:v>5.9000000000000004E-2</c:v>
                </c:pt>
                <c:pt idx="2761">
                  <c:v>5.5E-2</c:v>
                </c:pt>
                <c:pt idx="2762">
                  <c:v>5.6000000000000001E-2</c:v>
                </c:pt>
                <c:pt idx="2763">
                  <c:v>0.06</c:v>
                </c:pt>
                <c:pt idx="2764">
                  <c:v>6.0999999999999999E-2</c:v>
                </c:pt>
                <c:pt idx="2765">
                  <c:v>5.6000000000000001E-2</c:v>
                </c:pt>
                <c:pt idx="2766">
                  <c:v>5.6000000000000001E-2</c:v>
                </c:pt>
                <c:pt idx="2767">
                  <c:v>5.7000000000000002E-2</c:v>
                </c:pt>
                <c:pt idx="2768">
                  <c:v>5.2000000000000005E-2</c:v>
                </c:pt>
                <c:pt idx="2769">
                  <c:v>5.1000000000000004E-2</c:v>
                </c:pt>
                <c:pt idx="2770">
                  <c:v>5.5E-2</c:v>
                </c:pt>
                <c:pt idx="2771">
                  <c:v>5.3999999999999999E-2</c:v>
                </c:pt>
                <c:pt idx="2772">
                  <c:v>4.8000000000000001E-2</c:v>
                </c:pt>
                <c:pt idx="2773">
                  <c:v>5.3999999999999999E-2</c:v>
                </c:pt>
                <c:pt idx="2774">
                  <c:v>5.2000000000000005E-2</c:v>
                </c:pt>
                <c:pt idx="2775">
                  <c:v>5.3999999999999999E-2</c:v>
                </c:pt>
                <c:pt idx="2776">
                  <c:v>6.2E-2</c:v>
                </c:pt>
                <c:pt idx="2777">
                  <c:v>5.9000000000000004E-2</c:v>
                </c:pt>
                <c:pt idx="2778">
                  <c:v>5.1000000000000004E-2</c:v>
                </c:pt>
                <c:pt idx="2779">
                  <c:v>5.6000000000000001E-2</c:v>
                </c:pt>
                <c:pt idx="2780">
                  <c:v>5.6000000000000001E-2</c:v>
                </c:pt>
                <c:pt idx="2781">
                  <c:v>5.5E-2</c:v>
                </c:pt>
                <c:pt idx="2782">
                  <c:v>5.8000000000000003E-2</c:v>
                </c:pt>
                <c:pt idx="2783">
                  <c:v>5.2000000000000005E-2</c:v>
                </c:pt>
                <c:pt idx="2784">
                  <c:v>5.3999999999999999E-2</c:v>
                </c:pt>
                <c:pt idx="2785">
                  <c:v>5.3999999999999999E-2</c:v>
                </c:pt>
                <c:pt idx="2786">
                  <c:v>5.7000000000000002E-2</c:v>
                </c:pt>
                <c:pt idx="2787">
                  <c:v>6.3E-2</c:v>
                </c:pt>
                <c:pt idx="2788">
                  <c:v>5.5E-2</c:v>
                </c:pt>
                <c:pt idx="2789">
                  <c:v>5.8000000000000003E-2</c:v>
                </c:pt>
                <c:pt idx="2790">
                  <c:v>5.2999999999999999E-2</c:v>
                </c:pt>
                <c:pt idx="2791">
                  <c:v>5.8000000000000003E-2</c:v>
                </c:pt>
                <c:pt idx="2792">
                  <c:v>5.5E-2</c:v>
                </c:pt>
                <c:pt idx="2793">
                  <c:v>5.5E-2</c:v>
                </c:pt>
                <c:pt idx="2794">
                  <c:v>5.6000000000000001E-2</c:v>
                </c:pt>
                <c:pt idx="2795">
                  <c:v>5.2999999999999999E-2</c:v>
                </c:pt>
                <c:pt idx="2796">
                  <c:v>5.3999999999999999E-2</c:v>
                </c:pt>
                <c:pt idx="2797">
                  <c:v>4.9000000000000002E-2</c:v>
                </c:pt>
                <c:pt idx="2798">
                  <c:v>5.5E-2</c:v>
                </c:pt>
                <c:pt idx="2799">
                  <c:v>5.6000000000000001E-2</c:v>
                </c:pt>
                <c:pt idx="2800">
                  <c:v>5.6000000000000001E-2</c:v>
                </c:pt>
                <c:pt idx="2801">
                  <c:v>5.8000000000000003E-2</c:v>
                </c:pt>
                <c:pt idx="2802">
                  <c:v>6.0999999999999999E-2</c:v>
                </c:pt>
                <c:pt idx="2803">
                  <c:v>5.8000000000000003E-2</c:v>
                </c:pt>
                <c:pt idx="2804">
                  <c:v>0.06</c:v>
                </c:pt>
                <c:pt idx="2805">
                  <c:v>5.6000000000000001E-2</c:v>
                </c:pt>
                <c:pt idx="2806">
                  <c:v>5.7000000000000002E-2</c:v>
                </c:pt>
                <c:pt idx="2807">
                  <c:v>5.5E-2</c:v>
                </c:pt>
                <c:pt idx="2808">
                  <c:v>5.3999999999999999E-2</c:v>
                </c:pt>
                <c:pt idx="2809">
                  <c:v>4.9000000000000002E-2</c:v>
                </c:pt>
                <c:pt idx="2810">
                  <c:v>4.9000000000000002E-2</c:v>
                </c:pt>
                <c:pt idx="2811">
                  <c:v>5.3999999999999999E-2</c:v>
                </c:pt>
                <c:pt idx="2812">
                  <c:v>5.2000000000000005E-2</c:v>
                </c:pt>
                <c:pt idx="2813">
                  <c:v>5.2000000000000005E-2</c:v>
                </c:pt>
                <c:pt idx="2814">
                  <c:v>5.5E-2</c:v>
                </c:pt>
                <c:pt idx="2815">
                  <c:v>5.2999999999999999E-2</c:v>
                </c:pt>
                <c:pt idx="2816">
                  <c:v>5.2999999999999999E-2</c:v>
                </c:pt>
                <c:pt idx="2817">
                  <c:v>5.7000000000000002E-2</c:v>
                </c:pt>
                <c:pt idx="2818">
                  <c:v>6.0999999999999999E-2</c:v>
                </c:pt>
                <c:pt idx="2819">
                  <c:v>5.8000000000000003E-2</c:v>
                </c:pt>
                <c:pt idx="2820">
                  <c:v>6.2E-2</c:v>
                </c:pt>
                <c:pt idx="2821">
                  <c:v>5.5E-2</c:v>
                </c:pt>
                <c:pt idx="2822">
                  <c:v>0.06</c:v>
                </c:pt>
                <c:pt idx="2823">
                  <c:v>6.3E-2</c:v>
                </c:pt>
                <c:pt idx="2824">
                  <c:v>6.3E-2</c:v>
                </c:pt>
                <c:pt idx="2825">
                  <c:v>6.4000000000000001E-2</c:v>
                </c:pt>
                <c:pt idx="2826">
                  <c:v>6.5000000000000002E-2</c:v>
                </c:pt>
                <c:pt idx="2827">
                  <c:v>6.4000000000000001E-2</c:v>
                </c:pt>
                <c:pt idx="2828">
                  <c:v>6.4000000000000001E-2</c:v>
                </c:pt>
                <c:pt idx="2829">
                  <c:v>6.4000000000000001E-2</c:v>
                </c:pt>
                <c:pt idx="2830">
                  <c:v>6.4000000000000001E-2</c:v>
                </c:pt>
                <c:pt idx="2831">
                  <c:v>6.5000000000000002E-2</c:v>
                </c:pt>
                <c:pt idx="2832">
                  <c:v>6.6000000000000003E-2</c:v>
                </c:pt>
                <c:pt idx="2833">
                  <c:v>6.6000000000000003E-2</c:v>
                </c:pt>
                <c:pt idx="2834">
                  <c:v>6.3E-2</c:v>
                </c:pt>
                <c:pt idx="2835">
                  <c:v>6.3E-2</c:v>
                </c:pt>
                <c:pt idx="2836">
                  <c:v>5.7000000000000002E-2</c:v>
                </c:pt>
                <c:pt idx="2837">
                  <c:v>0.06</c:v>
                </c:pt>
                <c:pt idx="2838">
                  <c:v>6.0999999999999999E-2</c:v>
                </c:pt>
                <c:pt idx="2839">
                  <c:v>6.0999999999999999E-2</c:v>
                </c:pt>
                <c:pt idx="2840">
                  <c:v>0.06</c:v>
                </c:pt>
                <c:pt idx="2841">
                  <c:v>6.2E-2</c:v>
                </c:pt>
                <c:pt idx="2842">
                  <c:v>6.5000000000000002E-2</c:v>
                </c:pt>
                <c:pt idx="2843">
                  <c:v>6.6000000000000003E-2</c:v>
                </c:pt>
                <c:pt idx="2844">
                  <c:v>6.3E-2</c:v>
                </c:pt>
                <c:pt idx="2845">
                  <c:v>0.06</c:v>
                </c:pt>
                <c:pt idx="2846">
                  <c:v>0.06</c:v>
                </c:pt>
                <c:pt idx="2847">
                  <c:v>5.9000000000000004E-2</c:v>
                </c:pt>
                <c:pt idx="2848">
                  <c:v>5.8000000000000003E-2</c:v>
                </c:pt>
                <c:pt idx="2849">
                  <c:v>5.9000000000000004E-2</c:v>
                </c:pt>
                <c:pt idx="2850">
                  <c:v>6.3E-2</c:v>
                </c:pt>
                <c:pt idx="2851">
                  <c:v>6.4000000000000001E-2</c:v>
                </c:pt>
                <c:pt idx="2852">
                  <c:v>6.0999999999999999E-2</c:v>
                </c:pt>
                <c:pt idx="2853">
                  <c:v>6.2E-2</c:v>
                </c:pt>
                <c:pt idx="2854">
                  <c:v>6.5000000000000002E-2</c:v>
                </c:pt>
                <c:pt idx="2855">
                  <c:v>6.6000000000000003E-2</c:v>
                </c:pt>
                <c:pt idx="2856">
                  <c:v>0.06</c:v>
                </c:pt>
                <c:pt idx="2857">
                  <c:v>6.4000000000000001E-2</c:v>
                </c:pt>
                <c:pt idx="2858">
                  <c:v>6.4000000000000001E-2</c:v>
                </c:pt>
                <c:pt idx="2859">
                  <c:v>6.0999999999999999E-2</c:v>
                </c:pt>
                <c:pt idx="2860">
                  <c:v>6.4000000000000001E-2</c:v>
                </c:pt>
                <c:pt idx="2861">
                  <c:v>6.5000000000000002E-2</c:v>
                </c:pt>
                <c:pt idx="2862">
                  <c:v>6.0999999999999999E-2</c:v>
                </c:pt>
                <c:pt idx="2863">
                  <c:v>6.3E-2</c:v>
                </c:pt>
                <c:pt idx="2864">
                  <c:v>6.5000000000000002E-2</c:v>
                </c:pt>
                <c:pt idx="2865">
                  <c:v>5.9000000000000004E-2</c:v>
                </c:pt>
                <c:pt idx="2866">
                  <c:v>6.3E-2</c:v>
                </c:pt>
                <c:pt idx="2867">
                  <c:v>5.7000000000000002E-2</c:v>
                </c:pt>
                <c:pt idx="2868">
                  <c:v>5.5E-2</c:v>
                </c:pt>
                <c:pt idx="2869">
                  <c:v>0.06</c:v>
                </c:pt>
                <c:pt idx="2870">
                  <c:v>5.7000000000000002E-2</c:v>
                </c:pt>
                <c:pt idx="2871">
                  <c:v>5.8000000000000003E-2</c:v>
                </c:pt>
                <c:pt idx="2872">
                  <c:v>5.8000000000000003E-2</c:v>
                </c:pt>
                <c:pt idx="2873">
                  <c:v>5.7000000000000002E-2</c:v>
                </c:pt>
                <c:pt idx="2874">
                  <c:v>6.0999999999999999E-2</c:v>
                </c:pt>
                <c:pt idx="2875">
                  <c:v>5.7000000000000002E-2</c:v>
                </c:pt>
                <c:pt idx="2876">
                  <c:v>5.9000000000000004E-2</c:v>
                </c:pt>
                <c:pt idx="2877">
                  <c:v>5.5E-2</c:v>
                </c:pt>
                <c:pt idx="2878">
                  <c:v>5.5E-2</c:v>
                </c:pt>
                <c:pt idx="2879">
                  <c:v>5.7000000000000002E-2</c:v>
                </c:pt>
                <c:pt idx="2880">
                  <c:v>5.2999999999999999E-2</c:v>
                </c:pt>
                <c:pt idx="2881">
                  <c:v>5.8000000000000003E-2</c:v>
                </c:pt>
                <c:pt idx="2882">
                  <c:v>5.2000000000000005E-2</c:v>
                </c:pt>
                <c:pt idx="2883">
                  <c:v>5.9000000000000004E-2</c:v>
                </c:pt>
                <c:pt idx="2884">
                  <c:v>5.7000000000000002E-2</c:v>
                </c:pt>
                <c:pt idx="2885">
                  <c:v>6.0999999999999999E-2</c:v>
                </c:pt>
                <c:pt idx="2886">
                  <c:v>6.2E-2</c:v>
                </c:pt>
                <c:pt idx="2887">
                  <c:v>5.8000000000000003E-2</c:v>
                </c:pt>
                <c:pt idx="2888">
                  <c:v>0.06</c:v>
                </c:pt>
                <c:pt idx="2889">
                  <c:v>6.2E-2</c:v>
                </c:pt>
                <c:pt idx="2890">
                  <c:v>6.4000000000000001E-2</c:v>
                </c:pt>
                <c:pt idx="2891">
                  <c:v>6.0999999999999999E-2</c:v>
                </c:pt>
                <c:pt idx="2892">
                  <c:v>5.6000000000000001E-2</c:v>
                </c:pt>
                <c:pt idx="2893">
                  <c:v>5.5E-2</c:v>
                </c:pt>
                <c:pt idx="2894">
                  <c:v>5.2000000000000005E-2</c:v>
                </c:pt>
                <c:pt idx="2895">
                  <c:v>5.3999999999999999E-2</c:v>
                </c:pt>
                <c:pt idx="2896">
                  <c:v>5.3999999999999999E-2</c:v>
                </c:pt>
                <c:pt idx="2897">
                  <c:v>5.7000000000000002E-2</c:v>
                </c:pt>
                <c:pt idx="2898">
                  <c:v>5.2999999999999999E-2</c:v>
                </c:pt>
                <c:pt idx="2899">
                  <c:v>5.6000000000000001E-2</c:v>
                </c:pt>
                <c:pt idx="2900">
                  <c:v>5.3999999999999999E-2</c:v>
                </c:pt>
                <c:pt idx="2901">
                  <c:v>5.3999999999999999E-2</c:v>
                </c:pt>
                <c:pt idx="2902">
                  <c:v>5.2999999999999999E-2</c:v>
                </c:pt>
                <c:pt idx="2903">
                  <c:v>5.2999999999999999E-2</c:v>
                </c:pt>
                <c:pt idx="2904">
                  <c:v>5.9000000000000004E-2</c:v>
                </c:pt>
                <c:pt idx="2905">
                  <c:v>5.9000000000000004E-2</c:v>
                </c:pt>
                <c:pt idx="2906">
                  <c:v>6.4000000000000001E-2</c:v>
                </c:pt>
                <c:pt idx="2907">
                  <c:v>6.3E-2</c:v>
                </c:pt>
                <c:pt idx="2908">
                  <c:v>6.3E-2</c:v>
                </c:pt>
                <c:pt idx="2909">
                  <c:v>6.2E-2</c:v>
                </c:pt>
                <c:pt idx="2910">
                  <c:v>6.3E-2</c:v>
                </c:pt>
                <c:pt idx="2911">
                  <c:v>6.0999999999999999E-2</c:v>
                </c:pt>
                <c:pt idx="2912">
                  <c:v>6.2E-2</c:v>
                </c:pt>
                <c:pt idx="2913">
                  <c:v>6.2E-2</c:v>
                </c:pt>
                <c:pt idx="2914">
                  <c:v>6.0999999999999999E-2</c:v>
                </c:pt>
                <c:pt idx="2915">
                  <c:v>5.9000000000000004E-2</c:v>
                </c:pt>
                <c:pt idx="2916">
                  <c:v>5.2000000000000005E-2</c:v>
                </c:pt>
                <c:pt idx="2917">
                  <c:v>0.05</c:v>
                </c:pt>
                <c:pt idx="2918">
                  <c:v>4.8000000000000001E-2</c:v>
                </c:pt>
                <c:pt idx="2919">
                  <c:v>5.1000000000000004E-2</c:v>
                </c:pt>
                <c:pt idx="2920">
                  <c:v>0.05</c:v>
                </c:pt>
                <c:pt idx="2921">
                  <c:v>4.9000000000000002E-2</c:v>
                </c:pt>
                <c:pt idx="2922">
                  <c:v>4.8000000000000001E-2</c:v>
                </c:pt>
                <c:pt idx="2923">
                  <c:v>5.1000000000000004E-2</c:v>
                </c:pt>
                <c:pt idx="2924">
                  <c:v>5.1000000000000004E-2</c:v>
                </c:pt>
                <c:pt idx="2925">
                  <c:v>4.7E-2</c:v>
                </c:pt>
                <c:pt idx="2926">
                  <c:v>4.9000000000000002E-2</c:v>
                </c:pt>
                <c:pt idx="2927">
                  <c:v>4.9000000000000002E-2</c:v>
                </c:pt>
                <c:pt idx="2928">
                  <c:v>5.2999999999999999E-2</c:v>
                </c:pt>
                <c:pt idx="2929">
                  <c:v>4.8000000000000001E-2</c:v>
                </c:pt>
                <c:pt idx="2930">
                  <c:v>4.3000000000000003E-2</c:v>
                </c:pt>
                <c:pt idx="2931">
                  <c:v>4.5999999999999999E-2</c:v>
                </c:pt>
                <c:pt idx="2932">
                  <c:v>5.1000000000000004E-2</c:v>
                </c:pt>
                <c:pt idx="2933">
                  <c:v>4.8000000000000001E-2</c:v>
                </c:pt>
                <c:pt idx="2934">
                  <c:v>4.3000000000000003E-2</c:v>
                </c:pt>
                <c:pt idx="2935">
                  <c:v>4.4999999999999998E-2</c:v>
                </c:pt>
                <c:pt idx="2936">
                  <c:v>4.4999999999999998E-2</c:v>
                </c:pt>
                <c:pt idx="2937">
                  <c:v>4.1000000000000002E-2</c:v>
                </c:pt>
                <c:pt idx="2938">
                  <c:v>4.1000000000000002E-2</c:v>
                </c:pt>
                <c:pt idx="2939">
                  <c:v>4.4999999999999998E-2</c:v>
                </c:pt>
                <c:pt idx="2940">
                  <c:v>4.3000000000000003E-2</c:v>
                </c:pt>
                <c:pt idx="2941">
                  <c:v>4.5999999999999999E-2</c:v>
                </c:pt>
                <c:pt idx="2942">
                  <c:v>4.9000000000000002E-2</c:v>
                </c:pt>
                <c:pt idx="2943">
                  <c:v>0.05</c:v>
                </c:pt>
                <c:pt idx="2944">
                  <c:v>0.05</c:v>
                </c:pt>
                <c:pt idx="2945">
                  <c:v>5.6000000000000001E-2</c:v>
                </c:pt>
                <c:pt idx="2946">
                  <c:v>6.2E-2</c:v>
                </c:pt>
                <c:pt idx="2947">
                  <c:v>4.5999999999999999E-2</c:v>
                </c:pt>
                <c:pt idx="2948">
                  <c:v>5.5E-2</c:v>
                </c:pt>
                <c:pt idx="2949">
                  <c:v>5.3999999999999999E-2</c:v>
                </c:pt>
                <c:pt idx="2950">
                  <c:v>5.3999999999999999E-2</c:v>
                </c:pt>
                <c:pt idx="2951">
                  <c:v>5.8000000000000003E-2</c:v>
                </c:pt>
                <c:pt idx="2952">
                  <c:v>5.7000000000000002E-2</c:v>
                </c:pt>
                <c:pt idx="2953">
                  <c:v>5.3999999999999999E-2</c:v>
                </c:pt>
                <c:pt idx="2954">
                  <c:v>6.0999999999999999E-2</c:v>
                </c:pt>
                <c:pt idx="2955">
                  <c:v>5.7000000000000002E-2</c:v>
                </c:pt>
                <c:pt idx="2956">
                  <c:v>5.7000000000000002E-2</c:v>
                </c:pt>
                <c:pt idx="2957">
                  <c:v>6.2E-2</c:v>
                </c:pt>
                <c:pt idx="2958">
                  <c:v>5.8000000000000003E-2</c:v>
                </c:pt>
                <c:pt idx="2959">
                  <c:v>6.3E-2</c:v>
                </c:pt>
                <c:pt idx="2960">
                  <c:v>5.7000000000000002E-2</c:v>
                </c:pt>
                <c:pt idx="2961">
                  <c:v>6.3E-2</c:v>
                </c:pt>
                <c:pt idx="2962">
                  <c:v>0.06</c:v>
                </c:pt>
                <c:pt idx="2963">
                  <c:v>5.7000000000000002E-2</c:v>
                </c:pt>
                <c:pt idx="2964">
                  <c:v>5.9000000000000004E-2</c:v>
                </c:pt>
                <c:pt idx="2965">
                  <c:v>5.6000000000000001E-2</c:v>
                </c:pt>
                <c:pt idx="2966">
                  <c:v>6.0999999999999999E-2</c:v>
                </c:pt>
                <c:pt idx="2967">
                  <c:v>5.5E-2</c:v>
                </c:pt>
                <c:pt idx="2968">
                  <c:v>6.7000000000000004E-2</c:v>
                </c:pt>
                <c:pt idx="2969">
                  <c:v>5.7000000000000002E-2</c:v>
                </c:pt>
                <c:pt idx="2970">
                  <c:v>6.6000000000000003E-2</c:v>
                </c:pt>
                <c:pt idx="2971">
                  <c:v>6.0999999999999999E-2</c:v>
                </c:pt>
                <c:pt idx="2972">
                  <c:v>6.5000000000000002E-2</c:v>
                </c:pt>
                <c:pt idx="2973">
                  <c:v>6.5000000000000002E-2</c:v>
                </c:pt>
                <c:pt idx="2974">
                  <c:v>6.2E-2</c:v>
                </c:pt>
                <c:pt idx="2975">
                  <c:v>6.4000000000000001E-2</c:v>
                </c:pt>
                <c:pt idx="2976">
                  <c:v>6.4000000000000001E-2</c:v>
                </c:pt>
                <c:pt idx="2977">
                  <c:v>6.5000000000000002E-2</c:v>
                </c:pt>
                <c:pt idx="2978">
                  <c:v>6.3E-2</c:v>
                </c:pt>
                <c:pt idx="2979">
                  <c:v>6.3E-2</c:v>
                </c:pt>
                <c:pt idx="2980">
                  <c:v>5.7000000000000002E-2</c:v>
                </c:pt>
                <c:pt idx="2981">
                  <c:v>5.8000000000000003E-2</c:v>
                </c:pt>
                <c:pt idx="2982">
                  <c:v>5.6000000000000001E-2</c:v>
                </c:pt>
                <c:pt idx="2983">
                  <c:v>5.7000000000000002E-2</c:v>
                </c:pt>
                <c:pt idx="2984">
                  <c:v>5.5E-2</c:v>
                </c:pt>
                <c:pt idx="2985">
                  <c:v>5.3999999999999999E-2</c:v>
                </c:pt>
                <c:pt idx="2986">
                  <c:v>5.3999999999999999E-2</c:v>
                </c:pt>
                <c:pt idx="2987">
                  <c:v>4.9000000000000002E-2</c:v>
                </c:pt>
                <c:pt idx="2988">
                  <c:v>4.9000000000000002E-2</c:v>
                </c:pt>
                <c:pt idx="2989">
                  <c:v>4.8000000000000001E-2</c:v>
                </c:pt>
                <c:pt idx="2990">
                  <c:v>4.9000000000000002E-2</c:v>
                </c:pt>
                <c:pt idx="2991">
                  <c:v>4.7E-2</c:v>
                </c:pt>
                <c:pt idx="2992">
                  <c:v>5.3999999999999999E-2</c:v>
                </c:pt>
                <c:pt idx="2993">
                  <c:v>5.6000000000000001E-2</c:v>
                </c:pt>
                <c:pt idx="2994">
                  <c:v>5.6000000000000001E-2</c:v>
                </c:pt>
                <c:pt idx="2995">
                  <c:v>4.9000000000000002E-2</c:v>
                </c:pt>
                <c:pt idx="2996">
                  <c:v>4.8000000000000001E-2</c:v>
                </c:pt>
                <c:pt idx="2997">
                  <c:v>4.8000000000000001E-2</c:v>
                </c:pt>
                <c:pt idx="2998">
                  <c:v>4.7E-2</c:v>
                </c:pt>
                <c:pt idx="2999">
                  <c:v>5.1000000000000004E-2</c:v>
                </c:pt>
                <c:pt idx="3000">
                  <c:v>4.9000000000000002E-2</c:v>
                </c:pt>
                <c:pt idx="3001">
                  <c:v>5.1000000000000004E-2</c:v>
                </c:pt>
                <c:pt idx="3002">
                  <c:v>4.8000000000000001E-2</c:v>
                </c:pt>
                <c:pt idx="3003">
                  <c:v>4.9000000000000002E-2</c:v>
                </c:pt>
                <c:pt idx="3004">
                  <c:v>0.05</c:v>
                </c:pt>
                <c:pt idx="3005">
                  <c:v>5.2000000000000005E-2</c:v>
                </c:pt>
                <c:pt idx="3006">
                  <c:v>5.5E-2</c:v>
                </c:pt>
                <c:pt idx="3007">
                  <c:v>5.2000000000000005E-2</c:v>
                </c:pt>
                <c:pt idx="3008">
                  <c:v>5.1000000000000004E-2</c:v>
                </c:pt>
                <c:pt idx="3009">
                  <c:v>5.1000000000000004E-2</c:v>
                </c:pt>
                <c:pt idx="3010">
                  <c:v>5.2000000000000005E-2</c:v>
                </c:pt>
                <c:pt idx="3011">
                  <c:v>5.2999999999999999E-2</c:v>
                </c:pt>
                <c:pt idx="3012">
                  <c:v>5.1000000000000004E-2</c:v>
                </c:pt>
                <c:pt idx="3013">
                  <c:v>0.05</c:v>
                </c:pt>
                <c:pt idx="3014">
                  <c:v>4.9000000000000002E-2</c:v>
                </c:pt>
                <c:pt idx="3015">
                  <c:v>5.3999999999999999E-2</c:v>
                </c:pt>
                <c:pt idx="3016">
                  <c:v>5.5E-2</c:v>
                </c:pt>
                <c:pt idx="3017">
                  <c:v>5.5E-2</c:v>
                </c:pt>
                <c:pt idx="3018">
                  <c:v>5.2000000000000005E-2</c:v>
                </c:pt>
                <c:pt idx="3019">
                  <c:v>5.5E-2</c:v>
                </c:pt>
                <c:pt idx="3020">
                  <c:v>5.3999999999999999E-2</c:v>
                </c:pt>
                <c:pt idx="3021">
                  <c:v>5.5E-2</c:v>
                </c:pt>
                <c:pt idx="3022">
                  <c:v>5.1000000000000004E-2</c:v>
                </c:pt>
                <c:pt idx="3023">
                  <c:v>5.7000000000000002E-2</c:v>
                </c:pt>
                <c:pt idx="3024">
                  <c:v>5.7000000000000002E-2</c:v>
                </c:pt>
                <c:pt idx="3025">
                  <c:v>5.7000000000000002E-2</c:v>
                </c:pt>
                <c:pt idx="3026">
                  <c:v>6.0999999999999999E-2</c:v>
                </c:pt>
                <c:pt idx="3027">
                  <c:v>6.0999999999999999E-2</c:v>
                </c:pt>
                <c:pt idx="3028">
                  <c:v>6.0999999999999999E-2</c:v>
                </c:pt>
                <c:pt idx="3029">
                  <c:v>5.8000000000000003E-2</c:v>
                </c:pt>
                <c:pt idx="3030">
                  <c:v>6.4000000000000001E-2</c:v>
                </c:pt>
                <c:pt idx="3031">
                  <c:v>5.9000000000000004E-2</c:v>
                </c:pt>
                <c:pt idx="3032">
                  <c:v>5.6000000000000001E-2</c:v>
                </c:pt>
                <c:pt idx="3033">
                  <c:v>5.9000000000000004E-2</c:v>
                </c:pt>
                <c:pt idx="3034">
                  <c:v>6.0999999999999999E-2</c:v>
                </c:pt>
                <c:pt idx="3035">
                  <c:v>5.8000000000000003E-2</c:v>
                </c:pt>
                <c:pt idx="3036">
                  <c:v>6.4000000000000001E-2</c:v>
                </c:pt>
                <c:pt idx="3037">
                  <c:v>6.0999999999999999E-2</c:v>
                </c:pt>
                <c:pt idx="3038">
                  <c:v>5.7000000000000002E-2</c:v>
                </c:pt>
                <c:pt idx="3039">
                  <c:v>6.7000000000000004E-2</c:v>
                </c:pt>
                <c:pt idx="3040">
                  <c:v>6.0999999999999999E-2</c:v>
                </c:pt>
                <c:pt idx="3041">
                  <c:v>6.3E-2</c:v>
                </c:pt>
                <c:pt idx="3042">
                  <c:v>5.7000000000000002E-2</c:v>
                </c:pt>
                <c:pt idx="3043">
                  <c:v>5.2999999999999999E-2</c:v>
                </c:pt>
                <c:pt idx="3044">
                  <c:v>5.2999999999999999E-2</c:v>
                </c:pt>
                <c:pt idx="3045">
                  <c:v>5.3999999999999999E-2</c:v>
                </c:pt>
                <c:pt idx="3046">
                  <c:v>5.3999999999999999E-2</c:v>
                </c:pt>
                <c:pt idx="3047">
                  <c:v>5.2999999999999999E-2</c:v>
                </c:pt>
                <c:pt idx="3048">
                  <c:v>4.4999999999999998E-2</c:v>
                </c:pt>
                <c:pt idx="3049">
                  <c:v>5.2000000000000005E-2</c:v>
                </c:pt>
                <c:pt idx="3050">
                  <c:v>4.4999999999999998E-2</c:v>
                </c:pt>
                <c:pt idx="3051">
                  <c:v>4.8000000000000001E-2</c:v>
                </c:pt>
                <c:pt idx="3052">
                  <c:v>4.5999999999999999E-2</c:v>
                </c:pt>
                <c:pt idx="3053">
                  <c:v>4.7E-2</c:v>
                </c:pt>
                <c:pt idx="3054">
                  <c:v>4.8000000000000001E-2</c:v>
                </c:pt>
                <c:pt idx="3055">
                  <c:v>4.3999999999999997E-2</c:v>
                </c:pt>
                <c:pt idx="3056">
                  <c:v>5.1000000000000004E-2</c:v>
                </c:pt>
                <c:pt idx="3057">
                  <c:v>4.1000000000000002E-2</c:v>
                </c:pt>
                <c:pt idx="3058">
                  <c:v>4.5999999999999999E-2</c:v>
                </c:pt>
                <c:pt idx="3059">
                  <c:v>4.2000000000000003E-2</c:v>
                </c:pt>
                <c:pt idx="3060">
                  <c:v>4.3999999999999997E-2</c:v>
                </c:pt>
                <c:pt idx="3061">
                  <c:v>4.5999999999999999E-2</c:v>
                </c:pt>
                <c:pt idx="3062">
                  <c:v>4.3999999999999997E-2</c:v>
                </c:pt>
                <c:pt idx="3063">
                  <c:v>4.4999999999999998E-2</c:v>
                </c:pt>
                <c:pt idx="3064">
                  <c:v>4.4999999999999998E-2</c:v>
                </c:pt>
                <c:pt idx="3065">
                  <c:v>4.4999999999999998E-2</c:v>
                </c:pt>
                <c:pt idx="3066">
                  <c:v>4.4999999999999998E-2</c:v>
                </c:pt>
                <c:pt idx="3067">
                  <c:v>4.4999999999999998E-2</c:v>
                </c:pt>
                <c:pt idx="3068">
                  <c:v>4.4999999999999998E-2</c:v>
                </c:pt>
                <c:pt idx="3069">
                  <c:v>4.4999999999999998E-2</c:v>
                </c:pt>
                <c:pt idx="3070">
                  <c:v>4.5999999999999999E-2</c:v>
                </c:pt>
                <c:pt idx="3071">
                  <c:v>4.3000000000000003E-2</c:v>
                </c:pt>
                <c:pt idx="3072">
                  <c:v>4.5999999999999999E-2</c:v>
                </c:pt>
                <c:pt idx="3073">
                  <c:v>4.7E-2</c:v>
                </c:pt>
                <c:pt idx="3074">
                  <c:v>4.4999999999999998E-2</c:v>
                </c:pt>
                <c:pt idx="3075">
                  <c:v>4.4999999999999998E-2</c:v>
                </c:pt>
                <c:pt idx="3076">
                  <c:v>4.5999999999999999E-2</c:v>
                </c:pt>
                <c:pt idx="3077">
                  <c:v>4.5999999999999999E-2</c:v>
                </c:pt>
                <c:pt idx="3078">
                  <c:v>4.5999999999999999E-2</c:v>
                </c:pt>
                <c:pt idx="3079">
                  <c:v>4.3999999999999997E-2</c:v>
                </c:pt>
                <c:pt idx="3080">
                  <c:v>4.3999999999999997E-2</c:v>
                </c:pt>
                <c:pt idx="3081">
                  <c:v>4.4999999999999998E-2</c:v>
                </c:pt>
                <c:pt idx="3082">
                  <c:v>4.5999999999999999E-2</c:v>
                </c:pt>
                <c:pt idx="3083">
                  <c:v>4.7E-2</c:v>
                </c:pt>
                <c:pt idx="3084">
                  <c:v>4.4999999999999998E-2</c:v>
                </c:pt>
                <c:pt idx="3085">
                  <c:v>4.3999999999999997E-2</c:v>
                </c:pt>
                <c:pt idx="3086">
                  <c:v>4.4999999999999998E-2</c:v>
                </c:pt>
                <c:pt idx="3087">
                  <c:v>4.5999999999999999E-2</c:v>
                </c:pt>
                <c:pt idx="3088">
                  <c:v>4.5999999999999999E-2</c:v>
                </c:pt>
                <c:pt idx="3089">
                  <c:v>4.8000000000000001E-2</c:v>
                </c:pt>
                <c:pt idx="3090">
                  <c:v>4.8000000000000001E-2</c:v>
                </c:pt>
                <c:pt idx="3091">
                  <c:v>4.5999999999999999E-2</c:v>
                </c:pt>
                <c:pt idx="3092">
                  <c:v>4.7E-2</c:v>
                </c:pt>
                <c:pt idx="3093">
                  <c:v>0.05</c:v>
                </c:pt>
                <c:pt idx="3094">
                  <c:v>0.05</c:v>
                </c:pt>
                <c:pt idx="3095">
                  <c:v>5.1000000000000004E-2</c:v>
                </c:pt>
                <c:pt idx="3096">
                  <c:v>5.2000000000000005E-2</c:v>
                </c:pt>
                <c:pt idx="3097">
                  <c:v>4.9000000000000002E-2</c:v>
                </c:pt>
                <c:pt idx="3098">
                  <c:v>4.5999999999999999E-2</c:v>
                </c:pt>
                <c:pt idx="3099">
                  <c:v>0.05</c:v>
                </c:pt>
                <c:pt idx="3100">
                  <c:v>5.2999999999999999E-2</c:v>
                </c:pt>
                <c:pt idx="3101">
                  <c:v>5.6000000000000001E-2</c:v>
                </c:pt>
                <c:pt idx="3102">
                  <c:v>5.2999999999999999E-2</c:v>
                </c:pt>
                <c:pt idx="3103">
                  <c:v>5.3999999999999999E-2</c:v>
                </c:pt>
                <c:pt idx="3104">
                  <c:v>6.0999999999999999E-2</c:v>
                </c:pt>
                <c:pt idx="3105">
                  <c:v>6.0999999999999999E-2</c:v>
                </c:pt>
                <c:pt idx="3106">
                  <c:v>5.3999999999999999E-2</c:v>
                </c:pt>
                <c:pt idx="3107">
                  <c:v>5.2000000000000005E-2</c:v>
                </c:pt>
                <c:pt idx="3108">
                  <c:v>5.5E-2</c:v>
                </c:pt>
                <c:pt idx="3109">
                  <c:v>5.3999999999999999E-2</c:v>
                </c:pt>
                <c:pt idx="3110">
                  <c:v>0.05</c:v>
                </c:pt>
                <c:pt idx="3111">
                  <c:v>0.05</c:v>
                </c:pt>
                <c:pt idx="3112">
                  <c:v>5.1000000000000004E-2</c:v>
                </c:pt>
                <c:pt idx="3113">
                  <c:v>4.8000000000000001E-2</c:v>
                </c:pt>
                <c:pt idx="3114">
                  <c:v>4.4999999999999998E-2</c:v>
                </c:pt>
                <c:pt idx="3115">
                  <c:v>4.9000000000000002E-2</c:v>
                </c:pt>
                <c:pt idx="3116">
                  <c:v>4.9000000000000002E-2</c:v>
                </c:pt>
                <c:pt idx="3117">
                  <c:v>4.3999999999999997E-2</c:v>
                </c:pt>
                <c:pt idx="3118">
                  <c:v>4.8000000000000001E-2</c:v>
                </c:pt>
                <c:pt idx="3119">
                  <c:v>4.9000000000000002E-2</c:v>
                </c:pt>
                <c:pt idx="3120">
                  <c:v>4.7E-2</c:v>
                </c:pt>
                <c:pt idx="3121">
                  <c:v>4.8000000000000001E-2</c:v>
                </c:pt>
                <c:pt idx="3122">
                  <c:v>0.05</c:v>
                </c:pt>
                <c:pt idx="3123">
                  <c:v>4.5999999999999999E-2</c:v>
                </c:pt>
                <c:pt idx="3124">
                  <c:v>4.9000000000000002E-2</c:v>
                </c:pt>
                <c:pt idx="3125">
                  <c:v>4.9000000000000002E-2</c:v>
                </c:pt>
                <c:pt idx="3126">
                  <c:v>4.3999999999999997E-2</c:v>
                </c:pt>
                <c:pt idx="3127">
                  <c:v>0.05</c:v>
                </c:pt>
                <c:pt idx="3128">
                  <c:v>4.8000000000000001E-2</c:v>
                </c:pt>
                <c:pt idx="3129">
                  <c:v>4.5999999999999999E-2</c:v>
                </c:pt>
                <c:pt idx="3130">
                  <c:v>4.9000000000000002E-2</c:v>
                </c:pt>
                <c:pt idx="3131">
                  <c:v>4.3000000000000003E-2</c:v>
                </c:pt>
                <c:pt idx="3132">
                  <c:v>4.7E-2</c:v>
                </c:pt>
                <c:pt idx="3133">
                  <c:v>4.7E-2</c:v>
                </c:pt>
                <c:pt idx="3134">
                  <c:v>4.7E-2</c:v>
                </c:pt>
                <c:pt idx="3135">
                  <c:v>0.05</c:v>
                </c:pt>
                <c:pt idx="3136">
                  <c:v>4.4999999999999998E-2</c:v>
                </c:pt>
                <c:pt idx="3137">
                  <c:v>5.1000000000000004E-2</c:v>
                </c:pt>
                <c:pt idx="3138">
                  <c:v>4.5999999999999999E-2</c:v>
                </c:pt>
                <c:pt idx="3139">
                  <c:v>4.8000000000000001E-2</c:v>
                </c:pt>
                <c:pt idx="3140">
                  <c:v>4.7E-2</c:v>
                </c:pt>
                <c:pt idx="3141">
                  <c:v>4.3999999999999997E-2</c:v>
                </c:pt>
                <c:pt idx="3142">
                  <c:v>4.8000000000000001E-2</c:v>
                </c:pt>
                <c:pt idx="3143">
                  <c:v>3.9E-2</c:v>
                </c:pt>
                <c:pt idx="3144">
                  <c:v>4.7E-2</c:v>
                </c:pt>
                <c:pt idx="3145">
                  <c:v>4.1000000000000002E-2</c:v>
                </c:pt>
                <c:pt idx="3146">
                  <c:v>4.4999999999999998E-2</c:v>
                </c:pt>
                <c:pt idx="3147">
                  <c:v>4.3999999999999997E-2</c:v>
                </c:pt>
                <c:pt idx="3148">
                  <c:v>4.2000000000000003E-2</c:v>
                </c:pt>
                <c:pt idx="3149">
                  <c:v>4.4999999999999998E-2</c:v>
                </c:pt>
                <c:pt idx="3150">
                  <c:v>4.5999999999999999E-2</c:v>
                </c:pt>
                <c:pt idx="3151">
                  <c:v>4.5999999999999999E-2</c:v>
                </c:pt>
                <c:pt idx="3152">
                  <c:v>4.7E-2</c:v>
                </c:pt>
                <c:pt idx="3153">
                  <c:v>4.4999999999999998E-2</c:v>
                </c:pt>
                <c:pt idx="3154">
                  <c:v>4.3999999999999997E-2</c:v>
                </c:pt>
                <c:pt idx="3155">
                  <c:v>4.4999999999999998E-2</c:v>
                </c:pt>
                <c:pt idx="3156">
                  <c:v>4.5999999999999999E-2</c:v>
                </c:pt>
                <c:pt idx="3157">
                  <c:v>4.5999999999999999E-2</c:v>
                </c:pt>
                <c:pt idx="3158">
                  <c:v>4.7E-2</c:v>
                </c:pt>
                <c:pt idx="3159">
                  <c:v>4.9000000000000002E-2</c:v>
                </c:pt>
                <c:pt idx="3160">
                  <c:v>4.8000000000000001E-2</c:v>
                </c:pt>
                <c:pt idx="3161">
                  <c:v>4.4999999999999998E-2</c:v>
                </c:pt>
                <c:pt idx="3162">
                  <c:v>4.7E-2</c:v>
                </c:pt>
                <c:pt idx="3163">
                  <c:v>4.8000000000000001E-2</c:v>
                </c:pt>
                <c:pt idx="3164">
                  <c:v>0.05</c:v>
                </c:pt>
                <c:pt idx="3165">
                  <c:v>4.7E-2</c:v>
                </c:pt>
                <c:pt idx="3166">
                  <c:v>0.05</c:v>
                </c:pt>
                <c:pt idx="3167">
                  <c:v>4.9000000000000002E-2</c:v>
                </c:pt>
                <c:pt idx="3168">
                  <c:v>4.8000000000000001E-2</c:v>
                </c:pt>
                <c:pt idx="3169">
                  <c:v>0.05</c:v>
                </c:pt>
                <c:pt idx="3170">
                  <c:v>4.9000000000000002E-2</c:v>
                </c:pt>
                <c:pt idx="3171">
                  <c:v>4.7E-2</c:v>
                </c:pt>
                <c:pt idx="3172">
                  <c:v>4.9000000000000002E-2</c:v>
                </c:pt>
                <c:pt idx="3173">
                  <c:v>5.1000000000000004E-2</c:v>
                </c:pt>
                <c:pt idx="3174">
                  <c:v>5.2999999999999999E-2</c:v>
                </c:pt>
                <c:pt idx="3175">
                  <c:v>5.3999999999999999E-2</c:v>
                </c:pt>
                <c:pt idx="3176">
                  <c:v>5.3999999999999999E-2</c:v>
                </c:pt>
                <c:pt idx="3177">
                  <c:v>5.5E-2</c:v>
                </c:pt>
                <c:pt idx="3178">
                  <c:v>5.5E-2</c:v>
                </c:pt>
                <c:pt idx="3179">
                  <c:v>5.6000000000000001E-2</c:v>
                </c:pt>
                <c:pt idx="3180">
                  <c:v>5.8000000000000003E-2</c:v>
                </c:pt>
                <c:pt idx="3181">
                  <c:v>5.8000000000000003E-2</c:v>
                </c:pt>
                <c:pt idx="3182">
                  <c:v>5.8000000000000003E-2</c:v>
                </c:pt>
                <c:pt idx="3183">
                  <c:v>5.6000000000000001E-2</c:v>
                </c:pt>
                <c:pt idx="3184">
                  <c:v>5.6000000000000001E-2</c:v>
                </c:pt>
                <c:pt idx="3185">
                  <c:v>0.06</c:v>
                </c:pt>
                <c:pt idx="3186">
                  <c:v>0.06</c:v>
                </c:pt>
                <c:pt idx="3187">
                  <c:v>5.8000000000000003E-2</c:v>
                </c:pt>
                <c:pt idx="3188">
                  <c:v>5.2999999999999999E-2</c:v>
                </c:pt>
                <c:pt idx="3189">
                  <c:v>5.2999999999999999E-2</c:v>
                </c:pt>
                <c:pt idx="3190">
                  <c:v>5.5E-2</c:v>
                </c:pt>
                <c:pt idx="3191">
                  <c:v>5.5E-2</c:v>
                </c:pt>
                <c:pt idx="3192">
                  <c:v>5.3999999999999999E-2</c:v>
                </c:pt>
                <c:pt idx="3193">
                  <c:v>5.3999999999999999E-2</c:v>
                </c:pt>
                <c:pt idx="3194">
                  <c:v>5.6000000000000001E-2</c:v>
                </c:pt>
                <c:pt idx="3195">
                  <c:v>5.6000000000000001E-2</c:v>
                </c:pt>
                <c:pt idx="3196">
                  <c:v>5.2999999999999999E-2</c:v>
                </c:pt>
                <c:pt idx="3197">
                  <c:v>5.1000000000000004E-2</c:v>
                </c:pt>
                <c:pt idx="3198">
                  <c:v>5.5E-2</c:v>
                </c:pt>
                <c:pt idx="3199">
                  <c:v>5.6000000000000001E-2</c:v>
                </c:pt>
                <c:pt idx="3200">
                  <c:v>5.5E-2</c:v>
                </c:pt>
                <c:pt idx="3201">
                  <c:v>5.2000000000000005E-2</c:v>
                </c:pt>
                <c:pt idx="3202">
                  <c:v>5.2999999999999999E-2</c:v>
                </c:pt>
                <c:pt idx="3203">
                  <c:v>5.2999999999999999E-2</c:v>
                </c:pt>
                <c:pt idx="3204">
                  <c:v>5.2999999999999999E-2</c:v>
                </c:pt>
                <c:pt idx="3205">
                  <c:v>5.2999999999999999E-2</c:v>
                </c:pt>
                <c:pt idx="3206">
                  <c:v>5.5E-2</c:v>
                </c:pt>
                <c:pt idx="3207">
                  <c:v>5.2999999999999999E-2</c:v>
                </c:pt>
                <c:pt idx="3208">
                  <c:v>5.2999999999999999E-2</c:v>
                </c:pt>
                <c:pt idx="3209">
                  <c:v>5.7000000000000002E-2</c:v>
                </c:pt>
                <c:pt idx="3210">
                  <c:v>5.2999999999999999E-2</c:v>
                </c:pt>
                <c:pt idx="3211">
                  <c:v>5.3999999999999999E-2</c:v>
                </c:pt>
                <c:pt idx="3212">
                  <c:v>5.8000000000000003E-2</c:v>
                </c:pt>
                <c:pt idx="3213">
                  <c:v>5.1000000000000004E-2</c:v>
                </c:pt>
                <c:pt idx="3214">
                  <c:v>5.1000000000000004E-2</c:v>
                </c:pt>
                <c:pt idx="3215">
                  <c:v>5.5E-2</c:v>
                </c:pt>
                <c:pt idx="3216">
                  <c:v>4.8000000000000001E-2</c:v>
                </c:pt>
                <c:pt idx="3217">
                  <c:v>5.1000000000000004E-2</c:v>
                </c:pt>
                <c:pt idx="3218">
                  <c:v>5.1000000000000004E-2</c:v>
                </c:pt>
                <c:pt idx="3219">
                  <c:v>4.8000000000000001E-2</c:v>
                </c:pt>
                <c:pt idx="3220">
                  <c:v>5.2999999999999999E-2</c:v>
                </c:pt>
                <c:pt idx="3221">
                  <c:v>4.5999999999999999E-2</c:v>
                </c:pt>
                <c:pt idx="3222">
                  <c:v>4.7E-2</c:v>
                </c:pt>
                <c:pt idx="3223">
                  <c:v>4.9000000000000002E-2</c:v>
                </c:pt>
                <c:pt idx="3224">
                  <c:v>4.4999999999999998E-2</c:v>
                </c:pt>
                <c:pt idx="3225">
                  <c:v>5.2000000000000005E-2</c:v>
                </c:pt>
                <c:pt idx="3226">
                  <c:v>4.9000000000000002E-2</c:v>
                </c:pt>
                <c:pt idx="3227">
                  <c:v>5.2999999999999999E-2</c:v>
                </c:pt>
                <c:pt idx="3228">
                  <c:v>5.1000000000000004E-2</c:v>
                </c:pt>
                <c:pt idx="3229">
                  <c:v>4.9000000000000002E-2</c:v>
                </c:pt>
                <c:pt idx="3230">
                  <c:v>5.3999999999999999E-2</c:v>
                </c:pt>
                <c:pt idx="3231">
                  <c:v>4.8000000000000001E-2</c:v>
                </c:pt>
                <c:pt idx="3232">
                  <c:v>5.2999999999999999E-2</c:v>
                </c:pt>
                <c:pt idx="3233">
                  <c:v>4.8000000000000001E-2</c:v>
                </c:pt>
                <c:pt idx="3234">
                  <c:v>4.4999999999999998E-2</c:v>
                </c:pt>
                <c:pt idx="3235">
                  <c:v>4.7E-2</c:v>
                </c:pt>
                <c:pt idx="3236">
                  <c:v>4.5999999999999999E-2</c:v>
                </c:pt>
                <c:pt idx="3237">
                  <c:v>4.8000000000000001E-2</c:v>
                </c:pt>
                <c:pt idx="3238">
                  <c:v>4.8000000000000001E-2</c:v>
                </c:pt>
                <c:pt idx="3239">
                  <c:v>4.9000000000000002E-2</c:v>
                </c:pt>
                <c:pt idx="3240">
                  <c:v>5.1000000000000004E-2</c:v>
                </c:pt>
                <c:pt idx="3241">
                  <c:v>4.9000000000000002E-2</c:v>
                </c:pt>
                <c:pt idx="3242">
                  <c:v>4.7E-2</c:v>
                </c:pt>
                <c:pt idx="3243">
                  <c:v>5.1000000000000004E-2</c:v>
                </c:pt>
                <c:pt idx="3244">
                  <c:v>5.1000000000000004E-2</c:v>
                </c:pt>
                <c:pt idx="3245">
                  <c:v>0.05</c:v>
                </c:pt>
                <c:pt idx="3246">
                  <c:v>0.05</c:v>
                </c:pt>
                <c:pt idx="3247">
                  <c:v>4.7E-2</c:v>
                </c:pt>
                <c:pt idx="3248">
                  <c:v>4.7E-2</c:v>
                </c:pt>
                <c:pt idx="3249">
                  <c:v>4.3000000000000003E-2</c:v>
                </c:pt>
                <c:pt idx="3250">
                  <c:v>4.4999999999999998E-2</c:v>
                </c:pt>
                <c:pt idx="3251">
                  <c:v>4.9000000000000002E-2</c:v>
                </c:pt>
                <c:pt idx="3252">
                  <c:v>0.05</c:v>
                </c:pt>
                <c:pt idx="3253">
                  <c:v>4.9000000000000002E-2</c:v>
                </c:pt>
                <c:pt idx="3254">
                  <c:v>5.1000000000000004E-2</c:v>
                </c:pt>
                <c:pt idx="3255">
                  <c:v>5.6000000000000001E-2</c:v>
                </c:pt>
                <c:pt idx="3256">
                  <c:v>5.6000000000000001E-2</c:v>
                </c:pt>
                <c:pt idx="3257">
                  <c:v>5.1000000000000004E-2</c:v>
                </c:pt>
                <c:pt idx="3258">
                  <c:v>4.9000000000000002E-2</c:v>
                </c:pt>
                <c:pt idx="3259">
                  <c:v>0.05</c:v>
                </c:pt>
                <c:pt idx="3260">
                  <c:v>0.05</c:v>
                </c:pt>
                <c:pt idx="3261">
                  <c:v>4.8000000000000001E-2</c:v>
                </c:pt>
                <c:pt idx="3262">
                  <c:v>4.7E-2</c:v>
                </c:pt>
                <c:pt idx="3263">
                  <c:v>0.05</c:v>
                </c:pt>
                <c:pt idx="3264">
                  <c:v>4.4999999999999998E-2</c:v>
                </c:pt>
                <c:pt idx="3265">
                  <c:v>4.4999999999999998E-2</c:v>
                </c:pt>
                <c:pt idx="3266">
                  <c:v>4.3999999999999997E-2</c:v>
                </c:pt>
                <c:pt idx="3267">
                  <c:v>4.7E-2</c:v>
                </c:pt>
                <c:pt idx="3268">
                  <c:v>0.05</c:v>
                </c:pt>
                <c:pt idx="3269">
                  <c:v>0.05</c:v>
                </c:pt>
                <c:pt idx="3270">
                  <c:v>4.7E-2</c:v>
                </c:pt>
                <c:pt idx="3271">
                  <c:v>4.9000000000000002E-2</c:v>
                </c:pt>
                <c:pt idx="3272">
                  <c:v>5.2000000000000005E-2</c:v>
                </c:pt>
                <c:pt idx="3273">
                  <c:v>5.1000000000000004E-2</c:v>
                </c:pt>
                <c:pt idx="3274">
                  <c:v>0.05</c:v>
                </c:pt>
                <c:pt idx="3275">
                  <c:v>4.5999999999999999E-2</c:v>
                </c:pt>
                <c:pt idx="3276">
                  <c:v>4.4999999999999998E-2</c:v>
                </c:pt>
                <c:pt idx="3277">
                  <c:v>4.7E-2</c:v>
                </c:pt>
                <c:pt idx="3278">
                  <c:v>4.8000000000000001E-2</c:v>
                </c:pt>
                <c:pt idx="3279">
                  <c:v>4.3999999999999997E-2</c:v>
                </c:pt>
                <c:pt idx="3280">
                  <c:v>4.1000000000000002E-2</c:v>
                </c:pt>
                <c:pt idx="3281">
                  <c:v>4.3999999999999997E-2</c:v>
                </c:pt>
                <c:pt idx="3282">
                  <c:v>4.5999999999999999E-2</c:v>
                </c:pt>
                <c:pt idx="3283">
                  <c:v>4.3999999999999997E-2</c:v>
                </c:pt>
                <c:pt idx="3284">
                  <c:v>4.1000000000000002E-2</c:v>
                </c:pt>
                <c:pt idx="3285">
                  <c:v>4.3000000000000003E-2</c:v>
                </c:pt>
                <c:pt idx="3286">
                  <c:v>4.5999999999999999E-2</c:v>
                </c:pt>
                <c:pt idx="3287">
                  <c:v>4.3999999999999997E-2</c:v>
                </c:pt>
                <c:pt idx="3288">
                  <c:v>4.5999999999999999E-2</c:v>
                </c:pt>
                <c:pt idx="3289">
                  <c:v>5.1000000000000004E-2</c:v>
                </c:pt>
                <c:pt idx="3290">
                  <c:v>4.4999999999999998E-2</c:v>
                </c:pt>
                <c:pt idx="3291">
                  <c:v>4.3000000000000003E-2</c:v>
                </c:pt>
                <c:pt idx="3292">
                  <c:v>4.9000000000000002E-2</c:v>
                </c:pt>
                <c:pt idx="3293">
                  <c:v>4.7E-2</c:v>
                </c:pt>
                <c:pt idx="3294">
                  <c:v>4.3000000000000003E-2</c:v>
                </c:pt>
                <c:pt idx="3295">
                  <c:v>4.5999999999999999E-2</c:v>
                </c:pt>
                <c:pt idx="3296">
                  <c:v>4.7E-2</c:v>
                </c:pt>
                <c:pt idx="3297">
                  <c:v>4.3000000000000003E-2</c:v>
                </c:pt>
                <c:pt idx="3298">
                  <c:v>5.2000000000000005E-2</c:v>
                </c:pt>
                <c:pt idx="3299">
                  <c:v>4.8000000000000001E-2</c:v>
                </c:pt>
                <c:pt idx="3300">
                  <c:v>4.5999999999999999E-2</c:v>
                </c:pt>
                <c:pt idx="3301">
                  <c:v>4.9000000000000002E-2</c:v>
                </c:pt>
                <c:pt idx="3302">
                  <c:v>4.7E-2</c:v>
                </c:pt>
                <c:pt idx="3303">
                  <c:v>4.5999999999999999E-2</c:v>
                </c:pt>
                <c:pt idx="3304">
                  <c:v>4.9000000000000002E-2</c:v>
                </c:pt>
                <c:pt idx="3305">
                  <c:v>4.7E-2</c:v>
                </c:pt>
                <c:pt idx="3306">
                  <c:v>4.7E-2</c:v>
                </c:pt>
                <c:pt idx="3307">
                  <c:v>4.4999999999999998E-2</c:v>
                </c:pt>
                <c:pt idx="3308">
                  <c:v>4.3000000000000003E-2</c:v>
                </c:pt>
                <c:pt idx="3309">
                  <c:v>4.7E-2</c:v>
                </c:pt>
                <c:pt idx="3310">
                  <c:v>0.22600000000000001</c:v>
                </c:pt>
                <c:pt idx="3311">
                  <c:v>0.30599999999999999</c:v>
                </c:pt>
                <c:pt idx="3312">
                  <c:v>0.75800000000000001</c:v>
                </c:pt>
                <c:pt idx="3313">
                  <c:v>0.92500000000000004</c:v>
                </c:pt>
                <c:pt idx="3314">
                  <c:v>1.101</c:v>
                </c:pt>
                <c:pt idx="3315">
                  <c:v>1.194</c:v>
                </c:pt>
                <c:pt idx="3316">
                  <c:v>1.3660000000000001</c:v>
                </c:pt>
                <c:pt idx="3317">
                  <c:v>1.569</c:v>
                </c:pt>
                <c:pt idx="3318">
                  <c:v>1.673</c:v>
                </c:pt>
                <c:pt idx="3319">
                  <c:v>1.8129999999999999</c:v>
                </c:pt>
                <c:pt idx="3320">
                  <c:v>1.9020000000000001</c:v>
                </c:pt>
                <c:pt idx="3321">
                  <c:v>1.9670000000000001</c:v>
                </c:pt>
                <c:pt idx="3322">
                  <c:v>2.0550000000000002</c:v>
                </c:pt>
                <c:pt idx="3323">
                  <c:v>2.1739999999999999</c:v>
                </c:pt>
                <c:pt idx="3324">
                  <c:v>2.327</c:v>
                </c:pt>
                <c:pt idx="3325">
                  <c:v>2.423</c:v>
                </c:pt>
                <c:pt idx="3326">
                  <c:v>2.4290000000000003</c:v>
                </c:pt>
                <c:pt idx="3327">
                  <c:v>2.3970000000000002</c:v>
                </c:pt>
                <c:pt idx="3328">
                  <c:v>2.351</c:v>
                </c:pt>
                <c:pt idx="3329">
                  <c:v>2.2970000000000002</c:v>
                </c:pt>
                <c:pt idx="3330">
                  <c:v>2.2549999999999999</c:v>
                </c:pt>
                <c:pt idx="3331">
                  <c:v>2.1829999999999998</c:v>
                </c:pt>
                <c:pt idx="3332">
                  <c:v>2.1320000000000001</c:v>
                </c:pt>
                <c:pt idx="3333">
                  <c:v>2.125</c:v>
                </c:pt>
                <c:pt idx="3334">
                  <c:v>2.141</c:v>
                </c:pt>
                <c:pt idx="3335">
                  <c:v>2.1419999999999999</c:v>
                </c:pt>
                <c:pt idx="3336">
                  <c:v>2.1640000000000001</c:v>
                </c:pt>
                <c:pt idx="3337">
                  <c:v>2.177</c:v>
                </c:pt>
                <c:pt idx="3338">
                  <c:v>2.1909999999999998</c:v>
                </c:pt>
                <c:pt idx="3339">
                  <c:v>2.198</c:v>
                </c:pt>
                <c:pt idx="3340">
                  <c:v>2.19</c:v>
                </c:pt>
                <c:pt idx="3341">
                  <c:v>2.1920000000000002</c:v>
                </c:pt>
                <c:pt idx="3342">
                  <c:v>2.1789999999999998</c:v>
                </c:pt>
                <c:pt idx="3343">
                  <c:v>2.19</c:v>
                </c:pt>
                <c:pt idx="3344">
                  <c:v>2.1949999999999998</c:v>
                </c:pt>
                <c:pt idx="3345">
                  <c:v>2.1920000000000002</c:v>
                </c:pt>
                <c:pt idx="3346">
                  <c:v>2.2000000000000002</c:v>
                </c:pt>
                <c:pt idx="3347">
                  <c:v>2.1989999999999998</c:v>
                </c:pt>
                <c:pt idx="3348">
                  <c:v>2.2130000000000001</c:v>
                </c:pt>
                <c:pt idx="3349">
                  <c:v>2.1930000000000001</c:v>
                </c:pt>
                <c:pt idx="3350">
                  <c:v>2.2010000000000001</c:v>
                </c:pt>
                <c:pt idx="3351">
                  <c:v>2.1779999999999999</c:v>
                </c:pt>
                <c:pt idx="3352">
                  <c:v>2.1760000000000002</c:v>
                </c:pt>
                <c:pt idx="3353">
                  <c:v>2.181</c:v>
                </c:pt>
                <c:pt idx="3354">
                  <c:v>2.1829999999999998</c:v>
                </c:pt>
                <c:pt idx="3355">
                  <c:v>2.1890000000000001</c:v>
                </c:pt>
                <c:pt idx="3356">
                  <c:v>2.19</c:v>
                </c:pt>
                <c:pt idx="3357">
                  <c:v>2.1949999999999998</c:v>
                </c:pt>
                <c:pt idx="3358">
                  <c:v>2.2010000000000001</c:v>
                </c:pt>
                <c:pt idx="3359">
                  <c:v>2.1739999999999999</c:v>
                </c:pt>
                <c:pt idx="3360">
                  <c:v>2.1720000000000002</c:v>
                </c:pt>
                <c:pt idx="3361">
                  <c:v>2.1859999999999999</c:v>
                </c:pt>
                <c:pt idx="3362">
                  <c:v>2.1819999999999999</c:v>
                </c:pt>
                <c:pt idx="3363">
                  <c:v>2.1909999999999998</c:v>
                </c:pt>
                <c:pt idx="3364">
                  <c:v>2.1960000000000002</c:v>
                </c:pt>
                <c:pt idx="3365">
                  <c:v>2.198</c:v>
                </c:pt>
                <c:pt idx="3366">
                  <c:v>2.1960000000000002</c:v>
                </c:pt>
                <c:pt idx="3367">
                  <c:v>2.1909999999999998</c:v>
                </c:pt>
                <c:pt idx="3368">
                  <c:v>2.202</c:v>
                </c:pt>
                <c:pt idx="3369">
                  <c:v>2.2029999999999998</c:v>
                </c:pt>
                <c:pt idx="3370">
                  <c:v>2.1930000000000001</c:v>
                </c:pt>
                <c:pt idx="3371">
                  <c:v>2.1789999999999998</c:v>
                </c:pt>
                <c:pt idx="3372">
                  <c:v>2.1670000000000003</c:v>
                </c:pt>
                <c:pt idx="3373">
                  <c:v>2.2010000000000001</c:v>
                </c:pt>
                <c:pt idx="3374">
                  <c:v>2.1960000000000002</c:v>
                </c:pt>
                <c:pt idx="3375">
                  <c:v>2.198</c:v>
                </c:pt>
                <c:pt idx="3376">
                  <c:v>2.1960000000000002</c:v>
                </c:pt>
                <c:pt idx="3377">
                  <c:v>2.1960000000000002</c:v>
                </c:pt>
                <c:pt idx="3378">
                  <c:v>2.21</c:v>
                </c:pt>
                <c:pt idx="3379">
                  <c:v>2.2160000000000002</c:v>
                </c:pt>
                <c:pt idx="3380">
                  <c:v>2.2090000000000001</c:v>
                </c:pt>
                <c:pt idx="3381">
                  <c:v>2.21</c:v>
                </c:pt>
                <c:pt idx="3382">
                  <c:v>2.2120000000000002</c:v>
                </c:pt>
                <c:pt idx="3383">
                  <c:v>2.2040000000000002</c:v>
                </c:pt>
                <c:pt idx="3384">
                  <c:v>2.1920000000000002</c:v>
                </c:pt>
                <c:pt idx="3385">
                  <c:v>2.2000000000000002</c:v>
                </c:pt>
                <c:pt idx="3386">
                  <c:v>2.2090000000000001</c:v>
                </c:pt>
                <c:pt idx="3387">
                  <c:v>2.2170000000000001</c:v>
                </c:pt>
                <c:pt idx="3388">
                  <c:v>2.2069999999999999</c:v>
                </c:pt>
                <c:pt idx="3389">
                  <c:v>2.2200000000000002</c:v>
                </c:pt>
                <c:pt idx="3390">
                  <c:v>2.2000000000000002</c:v>
                </c:pt>
                <c:pt idx="3391">
                  <c:v>2.21</c:v>
                </c:pt>
                <c:pt idx="3392">
                  <c:v>2.2029999999999998</c:v>
                </c:pt>
                <c:pt idx="3393">
                  <c:v>2.2040000000000002</c:v>
                </c:pt>
                <c:pt idx="3394">
                  <c:v>2.2010000000000001</c:v>
                </c:pt>
                <c:pt idx="3395">
                  <c:v>2.2000000000000002</c:v>
                </c:pt>
                <c:pt idx="3396">
                  <c:v>2.2050000000000001</c:v>
                </c:pt>
                <c:pt idx="3397">
                  <c:v>2.202</c:v>
                </c:pt>
                <c:pt idx="3398">
                  <c:v>2.1970000000000001</c:v>
                </c:pt>
                <c:pt idx="3399">
                  <c:v>2.21</c:v>
                </c:pt>
                <c:pt idx="3400">
                  <c:v>2.1989999999999998</c:v>
                </c:pt>
                <c:pt idx="3401">
                  <c:v>2.2120000000000002</c:v>
                </c:pt>
                <c:pt idx="3402">
                  <c:v>2.2010000000000001</c:v>
                </c:pt>
                <c:pt idx="3403">
                  <c:v>2.206</c:v>
                </c:pt>
                <c:pt idx="3404">
                  <c:v>2.2160000000000002</c:v>
                </c:pt>
                <c:pt idx="3405">
                  <c:v>2.2109999999999999</c:v>
                </c:pt>
                <c:pt idx="3406">
                  <c:v>2.2320000000000002</c:v>
                </c:pt>
                <c:pt idx="3407">
                  <c:v>2.2320000000000002</c:v>
                </c:pt>
                <c:pt idx="3408">
                  <c:v>2.1909999999999998</c:v>
                </c:pt>
                <c:pt idx="3409">
                  <c:v>2.2090000000000001</c:v>
                </c:pt>
                <c:pt idx="3410">
                  <c:v>2.2229999999999999</c:v>
                </c:pt>
                <c:pt idx="3411">
                  <c:v>2.2000000000000002</c:v>
                </c:pt>
                <c:pt idx="3412">
                  <c:v>2.2069999999999999</c:v>
                </c:pt>
                <c:pt idx="3413">
                  <c:v>2.2000000000000002</c:v>
                </c:pt>
                <c:pt idx="3414">
                  <c:v>2.2130000000000001</c:v>
                </c:pt>
                <c:pt idx="3415">
                  <c:v>2.2069999999999999</c:v>
                </c:pt>
                <c:pt idx="3416">
                  <c:v>2.2170000000000001</c:v>
                </c:pt>
                <c:pt idx="3417">
                  <c:v>2.23</c:v>
                </c:pt>
                <c:pt idx="3418">
                  <c:v>2.2309999999999999</c:v>
                </c:pt>
                <c:pt idx="3419">
                  <c:v>2.242</c:v>
                </c:pt>
                <c:pt idx="3420">
                  <c:v>2.2189999999999999</c:v>
                </c:pt>
                <c:pt idx="3421">
                  <c:v>2.2000000000000002</c:v>
                </c:pt>
                <c:pt idx="3422">
                  <c:v>2.2069999999999999</c:v>
                </c:pt>
                <c:pt idx="3423">
                  <c:v>2.1920000000000002</c:v>
                </c:pt>
                <c:pt idx="3424">
                  <c:v>2.2080000000000002</c:v>
                </c:pt>
                <c:pt idx="3425">
                  <c:v>2.2109999999999999</c:v>
                </c:pt>
                <c:pt idx="3426">
                  <c:v>2.222</c:v>
                </c:pt>
                <c:pt idx="3427">
                  <c:v>2.2360000000000002</c:v>
                </c:pt>
                <c:pt idx="3428">
                  <c:v>2.2389999999999999</c:v>
                </c:pt>
                <c:pt idx="3429">
                  <c:v>2.2480000000000002</c:v>
                </c:pt>
                <c:pt idx="3430">
                  <c:v>2.234</c:v>
                </c:pt>
                <c:pt idx="3431">
                  <c:v>2.2309999999999999</c:v>
                </c:pt>
                <c:pt idx="3432">
                  <c:v>2.2170000000000001</c:v>
                </c:pt>
                <c:pt idx="3433">
                  <c:v>2.2160000000000002</c:v>
                </c:pt>
                <c:pt idx="3434">
                  <c:v>2.222</c:v>
                </c:pt>
                <c:pt idx="3435">
                  <c:v>2.2149999999999999</c:v>
                </c:pt>
                <c:pt idx="3436">
                  <c:v>2.2189999999999999</c:v>
                </c:pt>
                <c:pt idx="3437">
                  <c:v>2.2349999999999999</c:v>
                </c:pt>
                <c:pt idx="3438">
                  <c:v>2.2429999999999999</c:v>
                </c:pt>
                <c:pt idx="3439">
                  <c:v>2.2429999999999999</c:v>
                </c:pt>
                <c:pt idx="3440">
                  <c:v>2.2309999999999999</c:v>
                </c:pt>
                <c:pt idx="3441">
                  <c:v>2.2360000000000002</c:v>
                </c:pt>
                <c:pt idx="3442">
                  <c:v>2.2370000000000001</c:v>
                </c:pt>
                <c:pt idx="3443">
                  <c:v>2.2250000000000001</c:v>
                </c:pt>
                <c:pt idx="3444">
                  <c:v>2.2320000000000002</c:v>
                </c:pt>
                <c:pt idx="3445">
                  <c:v>2.2200000000000002</c:v>
                </c:pt>
                <c:pt idx="3446">
                  <c:v>2.23</c:v>
                </c:pt>
                <c:pt idx="3447">
                  <c:v>2.2229999999999999</c:v>
                </c:pt>
                <c:pt idx="3448">
                  <c:v>2.23</c:v>
                </c:pt>
                <c:pt idx="3449">
                  <c:v>2.2389999999999999</c:v>
                </c:pt>
                <c:pt idx="3450">
                  <c:v>2.2309999999999999</c:v>
                </c:pt>
                <c:pt idx="3451">
                  <c:v>2.2360000000000002</c:v>
                </c:pt>
                <c:pt idx="3452">
                  <c:v>2.23</c:v>
                </c:pt>
                <c:pt idx="3453">
                  <c:v>2.2240000000000002</c:v>
                </c:pt>
                <c:pt idx="3454">
                  <c:v>2.23</c:v>
                </c:pt>
                <c:pt idx="3455">
                  <c:v>2.2429999999999999</c:v>
                </c:pt>
                <c:pt idx="3456">
                  <c:v>2.2410000000000001</c:v>
                </c:pt>
                <c:pt idx="3457">
                  <c:v>2.2570000000000001</c:v>
                </c:pt>
                <c:pt idx="3458">
                  <c:v>2.246</c:v>
                </c:pt>
                <c:pt idx="3459">
                  <c:v>2.2589999999999999</c:v>
                </c:pt>
                <c:pt idx="3460">
                  <c:v>2.258</c:v>
                </c:pt>
                <c:pt idx="3461">
                  <c:v>2.2530000000000001</c:v>
                </c:pt>
                <c:pt idx="3462">
                  <c:v>2.2469999999999999</c:v>
                </c:pt>
                <c:pt idx="3463">
                  <c:v>2.2349999999999999</c:v>
                </c:pt>
                <c:pt idx="3464">
                  <c:v>2.2250000000000001</c:v>
                </c:pt>
                <c:pt idx="3465">
                  <c:v>2.234</c:v>
                </c:pt>
                <c:pt idx="3466">
                  <c:v>2.2360000000000002</c:v>
                </c:pt>
                <c:pt idx="3467">
                  <c:v>2.23</c:v>
                </c:pt>
                <c:pt idx="3468">
                  <c:v>2.2280000000000002</c:v>
                </c:pt>
                <c:pt idx="3469">
                  <c:v>2.2429999999999999</c:v>
                </c:pt>
                <c:pt idx="3470">
                  <c:v>2.2389999999999999</c:v>
                </c:pt>
                <c:pt idx="3471">
                  <c:v>2.2650000000000001</c:v>
                </c:pt>
                <c:pt idx="3472">
                  <c:v>2.262</c:v>
                </c:pt>
                <c:pt idx="3473">
                  <c:v>2.2629999999999999</c:v>
                </c:pt>
                <c:pt idx="3474">
                  <c:v>2.2429999999999999</c:v>
                </c:pt>
                <c:pt idx="3475">
                  <c:v>2.242</c:v>
                </c:pt>
                <c:pt idx="3476">
                  <c:v>2.2269999999999999</c:v>
                </c:pt>
                <c:pt idx="3477">
                  <c:v>2.2349999999999999</c:v>
                </c:pt>
                <c:pt idx="3478">
                  <c:v>2.2309999999999999</c:v>
                </c:pt>
                <c:pt idx="3479">
                  <c:v>2.2360000000000002</c:v>
                </c:pt>
                <c:pt idx="3480">
                  <c:v>2.2440000000000002</c:v>
                </c:pt>
                <c:pt idx="3481">
                  <c:v>2.2450000000000001</c:v>
                </c:pt>
                <c:pt idx="3482">
                  <c:v>2.2520000000000002</c:v>
                </c:pt>
                <c:pt idx="3483">
                  <c:v>2.2770000000000001</c:v>
                </c:pt>
                <c:pt idx="3484">
                  <c:v>2.2520000000000002</c:v>
                </c:pt>
                <c:pt idx="3485">
                  <c:v>2.2570000000000001</c:v>
                </c:pt>
                <c:pt idx="3486">
                  <c:v>2.2450000000000001</c:v>
                </c:pt>
                <c:pt idx="3487">
                  <c:v>2.2429999999999999</c:v>
                </c:pt>
                <c:pt idx="3488">
                  <c:v>2.2389999999999999</c:v>
                </c:pt>
                <c:pt idx="3489">
                  <c:v>2.2410000000000001</c:v>
                </c:pt>
                <c:pt idx="3490">
                  <c:v>2.2429999999999999</c:v>
                </c:pt>
                <c:pt idx="3491">
                  <c:v>2.2410000000000001</c:v>
                </c:pt>
                <c:pt idx="3492">
                  <c:v>2.246</c:v>
                </c:pt>
                <c:pt idx="3493">
                  <c:v>2.2490000000000001</c:v>
                </c:pt>
                <c:pt idx="3494">
                  <c:v>2.2690000000000001</c:v>
                </c:pt>
                <c:pt idx="3495">
                  <c:v>2.2690000000000001</c:v>
                </c:pt>
                <c:pt idx="3496">
                  <c:v>2.2669999999999999</c:v>
                </c:pt>
                <c:pt idx="3497">
                  <c:v>2.2690000000000001</c:v>
                </c:pt>
                <c:pt idx="3498">
                  <c:v>2.2610000000000001</c:v>
                </c:pt>
                <c:pt idx="3499">
                  <c:v>2.2709999999999999</c:v>
                </c:pt>
                <c:pt idx="3500">
                  <c:v>2.2629999999999999</c:v>
                </c:pt>
                <c:pt idx="3501">
                  <c:v>2.2440000000000002</c:v>
                </c:pt>
                <c:pt idx="3502">
                  <c:v>2.2560000000000002</c:v>
                </c:pt>
                <c:pt idx="3503">
                  <c:v>2.2480000000000002</c:v>
                </c:pt>
                <c:pt idx="3504">
                  <c:v>2.254</c:v>
                </c:pt>
                <c:pt idx="3505">
                  <c:v>2.27</c:v>
                </c:pt>
                <c:pt idx="3506">
                  <c:v>2.2789999999999999</c:v>
                </c:pt>
                <c:pt idx="3507">
                  <c:v>2.2810000000000001</c:v>
                </c:pt>
                <c:pt idx="3508">
                  <c:v>2.2949999999999999</c:v>
                </c:pt>
                <c:pt idx="3509">
                  <c:v>2.2709999999999999</c:v>
                </c:pt>
                <c:pt idx="3510">
                  <c:v>2.2629999999999999</c:v>
                </c:pt>
                <c:pt idx="3511">
                  <c:v>2.2720000000000002</c:v>
                </c:pt>
                <c:pt idx="3512">
                  <c:v>2.2570000000000001</c:v>
                </c:pt>
                <c:pt idx="3513">
                  <c:v>2.2610000000000001</c:v>
                </c:pt>
                <c:pt idx="3514">
                  <c:v>2.2600000000000002</c:v>
                </c:pt>
                <c:pt idx="3515">
                  <c:v>2.2610000000000001</c:v>
                </c:pt>
                <c:pt idx="3516">
                  <c:v>2.274</c:v>
                </c:pt>
                <c:pt idx="3517">
                  <c:v>2.2610000000000001</c:v>
                </c:pt>
                <c:pt idx="3518">
                  <c:v>2.2450000000000001</c:v>
                </c:pt>
                <c:pt idx="3519">
                  <c:v>2.2570000000000001</c:v>
                </c:pt>
                <c:pt idx="3520">
                  <c:v>2.2549999999999999</c:v>
                </c:pt>
                <c:pt idx="3521">
                  <c:v>2.2690000000000001</c:v>
                </c:pt>
                <c:pt idx="3522">
                  <c:v>2.2589999999999999</c:v>
                </c:pt>
                <c:pt idx="3523">
                  <c:v>2.2730000000000001</c:v>
                </c:pt>
                <c:pt idx="3524">
                  <c:v>0.33200000000000002</c:v>
                </c:pt>
                <c:pt idx="3525">
                  <c:v>7.4999999999999997E-2</c:v>
                </c:pt>
                <c:pt idx="3526">
                  <c:v>7.3999999999999996E-2</c:v>
                </c:pt>
                <c:pt idx="3527">
                  <c:v>7.4999999999999997E-2</c:v>
                </c:pt>
                <c:pt idx="3528">
                  <c:v>7.3999999999999996E-2</c:v>
                </c:pt>
                <c:pt idx="3529">
                  <c:v>7.3999999999999996E-2</c:v>
                </c:pt>
                <c:pt idx="3530">
                  <c:v>6.9000000000000006E-2</c:v>
                </c:pt>
                <c:pt idx="3531">
                  <c:v>6.9000000000000006E-2</c:v>
                </c:pt>
                <c:pt idx="3532">
                  <c:v>7.1000000000000008E-2</c:v>
                </c:pt>
                <c:pt idx="3533">
                  <c:v>7.2999999999999995E-2</c:v>
                </c:pt>
                <c:pt idx="3534">
                  <c:v>7.0000000000000007E-2</c:v>
                </c:pt>
                <c:pt idx="3535">
                  <c:v>7.5999999999999998E-2</c:v>
                </c:pt>
                <c:pt idx="3536">
                  <c:v>7.3999999999999996E-2</c:v>
                </c:pt>
                <c:pt idx="3537">
                  <c:v>7.4999999999999997E-2</c:v>
                </c:pt>
                <c:pt idx="3538">
                  <c:v>7.8E-2</c:v>
                </c:pt>
                <c:pt idx="3539">
                  <c:v>7.2999999999999995E-2</c:v>
                </c:pt>
                <c:pt idx="3540">
                  <c:v>7.2999999999999995E-2</c:v>
                </c:pt>
                <c:pt idx="3541">
                  <c:v>6.9000000000000006E-2</c:v>
                </c:pt>
                <c:pt idx="3542">
                  <c:v>7.1000000000000008E-2</c:v>
                </c:pt>
                <c:pt idx="3543">
                  <c:v>7.2000000000000008E-2</c:v>
                </c:pt>
                <c:pt idx="3544">
                  <c:v>7.2000000000000008E-2</c:v>
                </c:pt>
                <c:pt idx="3545">
                  <c:v>7.9000000000000001E-2</c:v>
                </c:pt>
                <c:pt idx="3546">
                  <c:v>7.4999999999999997E-2</c:v>
                </c:pt>
                <c:pt idx="3547">
                  <c:v>7.9000000000000001E-2</c:v>
                </c:pt>
                <c:pt idx="3548">
                  <c:v>7.4999999999999997E-2</c:v>
                </c:pt>
                <c:pt idx="3549">
                  <c:v>7.2999999999999995E-2</c:v>
                </c:pt>
                <c:pt idx="3550">
                  <c:v>7.2000000000000008E-2</c:v>
                </c:pt>
                <c:pt idx="3551">
                  <c:v>7.2999999999999995E-2</c:v>
                </c:pt>
                <c:pt idx="3552">
                  <c:v>7.2000000000000008E-2</c:v>
                </c:pt>
                <c:pt idx="3553">
                  <c:v>7.1000000000000008E-2</c:v>
                </c:pt>
                <c:pt idx="3554">
                  <c:v>6.4000000000000001E-2</c:v>
                </c:pt>
                <c:pt idx="3555">
                  <c:v>5.9000000000000004E-2</c:v>
                </c:pt>
                <c:pt idx="3556">
                  <c:v>0.05</c:v>
                </c:pt>
                <c:pt idx="3557">
                  <c:v>5.5E-2</c:v>
                </c:pt>
                <c:pt idx="3558">
                  <c:v>5.3999999999999999E-2</c:v>
                </c:pt>
                <c:pt idx="3559">
                  <c:v>5.9000000000000004E-2</c:v>
                </c:pt>
                <c:pt idx="3560">
                  <c:v>6.0999999999999999E-2</c:v>
                </c:pt>
                <c:pt idx="3561">
                  <c:v>0.06</c:v>
                </c:pt>
                <c:pt idx="3562">
                  <c:v>5.8000000000000003E-2</c:v>
                </c:pt>
                <c:pt idx="3563">
                  <c:v>5.7000000000000002E-2</c:v>
                </c:pt>
                <c:pt idx="3564">
                  <c:v>0.06</c:v>
                </c:pt>
                <c:pt idx="3565">
                  <c:v>5.8000000000000003E-2</c:v>
                </c:pt>
                <c:pt idx="3566">
                  <c:v>5.7000000000000002E-2</c:v>
                </c:pt>
                <c:pt idx="3567">
                  <c:v>5.6000000000000001E-2</c:v>
                </c:pt>
                <c:pt idx="3568">
                  <c:v>5.8000000000000003E-2</c:v>
                </c:pt>
                <c:pt idx="3569">
                  <c:v>0.06</c:v>
                </c:pt>
                <c:pt idx="3570">
                  <c:v>0.06</c:v>
                </c:pt>
                <c:pt idx="3571">
                  <c:v>5.7000000000000002E-2</c:v>
                </c:pt>
                <c:pt idx="3572">
                  <c:v>5.5E-2</c:v>
                </c:pt>
                <c:pt idx="3573">
                  <c:v>5.3999999999999999E-2</c:v>
                </c:pt>
                <c:pt idx="3574">
                  <c:v>5.2999999999999999E-2</c:v>
                </c:pt>
                <c:pt idx="3575">
                  <c:v>5.3999999999999999E-2</c:v>
                </c:pt>
                <c:pt idx="3576">
                  <c:v>5.3999999999999999E-2</c:v>
                </c:pt>
                <c:pt idx="3577">
                  <c:v>5.9000000000000004E-2</c:v>
                </c:pt>
                <c:pt idx="3578">
                  <c:v>5.7000000000000002E-2</c:v>
                </c:pt>
                <c:pt idx="3579">
                  <c:v>5.9000000000000004E-2</c:v>
                </c:pt>
                <c:pt idx="3580">
                  <c:v>5.8000000000000003E-2</c:v>
                </c:pt>
                <c:pt idx="3581">
                  <c:v>5.5E-2</c:v>
                </c:pt>
                <c:pt idx="3582">
                  <c:v>5.7000000000000002E-2</c:v>
                </c:pt>
                <c:pt idx="3583">
                  <c:v>5.9000000000000004E-2</c:v>
                </c:pt>
                <c:pt idx="3584">
                  <c:v>0.06</c:v>
                </c:pt>
                <c:pt idx="3585">
                  <c:v>5.7000000000000002E-2</c:v>
                </c:pt>
                <c:pt idx="3586">
                  <c:v>5.6000000000000001E-2</c:v>
                </c:pt>
                <c:pt idx="3587">
                  <c:v>5.3999999999999999E-2</c:v>
                </c:pt>
                <c:pt idx="3588">
                  <c:v>5.6000000000000001E-2</c:v>
                </c:pt>
                <c:pt idx="3589">
                  <c:v>5.7000000000000002E-2</c:v>
                </c:pt>
                <c:pt idx="3590">
                  <c:v>5.7000000000000002E-2</c:v>
                </c:pt>
                <c:pt idx="3591">
                  <c:v>5.5E-2</c:v>
                </c:pt>
                <c:pt idx="3592">
                  <c:v>5.6000000000000001E-2</c:v>
                </c:pt>
                <c:pt idx="3593">
                  <c:v>5.7000000000000002E-2</c:v>
                </c:pt>
                <c:pt idx="3594">
                  <c:v>5.8000000000000003E-2</c:v>
                </c:pt>
                <c:pt idx="3595">
                  <c:v>5.7000000000000002E-2</c:v>
                </c:pt>
                <c:pt idx="3596">
                  <c:v>5.3999999999999999E-2</c:v>
                </c:pt>
                <c:pt idx="3597">
                  <c:v>5.8000000000000003E-2</c:v>
                </c:pt>
                <c:pt idx="3598">
                  <c:v>5.8000000000000003E-2</c:v>
                </c:pt>
                <c:pt idx="3599">
                  <c:v>5.7000000000000002E-2</c:v>
                </c:pt>
                <c:pt idx="3600">
                  <c:v>5.6000000000000001E-2</c:v>
                </c:pt>
                <c:pt idx="3601">
                  <c:v>5.8000000000000003E-2</c:v>
                </c:pt>
                <c:pt idx="3602">
                  <c:v>5.8000000000000003E-2</c:v>
                </c:pt>
                <c:pt idx="3603">
                  <c:v>5.2000000000000005E-2</c:v>
                </c:pt>
                <c:pt idx="3604">
                  <c:v>5.7000000000000002E-2</c:v>
                </c:pt>
                <c:pt idx="3605">
                  <c:v>5.8000000000000003E-2</c:v>
                </c:pt>
                <c:pt idx="3606">
                  <c:v>5.6000000000000001E-2</c:v>
                </c:pt>
                <c:pt idx="3607">
                  <c:v>5.5E-2</c:v>
                </c:pt>
                <c:pt idx="3608">
                  <c:v>0.06</c:v>
                </c:pt>
                <c:pt idx="3609">
                  <c:v>5.7000000000000002E-2</c:v>
                </c:pt>
                <c:pt idx="3610">
                  <c:v>5.7000000000000002E-2</c:v>
                </c:pt>
                <c:pt idx="3611">
                  <c:v>6.0999999999999999E-2</c:v>
                </c:pt>
                <c:pt idx="3612">
                  <c:v>5.6000000000000001E-2</c:v>
                </c:pt>
                <c:pt idx="3613">
                  <c:v>5.7000000000000002E-2</c:v>
                </c:pt>
                <c:pt idx="3614">
                  <c:v>5.9000000000000004E-2</c:v>
                </c:pt>
                <c:pt idx="3615">
                  <c:v>5.5E-2</c:v>
                </c:pt>
                <c:pt idx="3616">
                  <c:v>5.9000000000000004E-2</c:v>
                </c:pt>
                <c:pt idx="3617">
                  <c:v>5.8000000000000003E-2</c:v>
                </c:pt>
                <c:pt idx="3618">
                  <c:v>5.5E-2</c:v>
                </c:pt>
                <c:pt idx="3619">
                  <c:v>6.0999999999999999E-2</c:v>
                </c:pt>
                <c:pt idx="3620">
                  <c:v>5.5E-2</c:v>
                </c:pt>
                <c:pt idx="3621">
                  <c:v>5.7000000000000002E-2</c:v>
                </c:pt>
                <c:pt idx="3622">
                  <c:v>5.7000000000000002E-2</c:v>
                </c:pt>
                <c:pt idx="3623">
                  <c:v>5.1000000000000004E-2</c:v>
                </c:pt>
                <c:pt idx="3624">
                  <c:v>5.7000000000000002E-2</c:v>
                </c:pt>
                <c:pt idx="3625">
                  <c:v>5.2000000000000005E-2</c:v>
                </c:pt>
                <c:pt idx="3626">
                  <c:v>5.9000000000000004E-2</c:v>
                </c:pt>
                <c:pt idx="3627">
                  <c:v>5.6000000000000001E-2</c:v>
                </c:pt>
                <c:pt idx="3628">
                  <c:v>6.0999999999999999E-2</c:v>
                </c:pt>
                <c:pt idx="3629">
                  <c:v>5.3999999999999999E-2</c:v>
                </c:pt>
                <c:pt idx="3630">
                  <c:v>5.5E-2</c:v>
                </c:pt>
                <c:pt idx="3631">
                  <c:v>5.3999999999999999E-2</c:v>
                </c:pt>
                <c:pt idx="3632">
                  <c:v>5.3999999999999999E-2</c:v>
                </c:pt>
                <c:pt idx="3633">
                  <c:v>5.6000000000000001E-2</c:v>
                </c:pt>
                <c:pt idx="3634">
                  <c:v>5.1000000000000004E-2</c:v>
                </c:pt>
                <c:pt idx="3635">
                  <c:v>5.3999999999999999E-2</c:v>
                </c:pt>
                <c:pt idx="3636">
                  <c:v>5.6000000000000001E-2</c:v>
                </c:pt>
                <c:pt idx="3637">
                  <c:v>5.6000000000000001E-2</c:v>
                </c:pt>
                <c:pt idx="3638">
                  <c:v>5.2999999999999999E-2</c:v>
                </c:pt>
                <c:pt idx="3639">
                  <c:v>5.3999999999999999E-2</c:v>
                </c:pt>
                <c:pt idx="3640">
                  <c:v>5.3999999999999999E-2</c:v>
                </c:pt>
                <c:pt idx="3641">
                  <c:v>5.5E-2</c:v>
                </c:pt>
                <c:pt idx="3642">
                  <c:v>5.6000000000000001E-2</c:v>
                </c:pt>
                <c:pt idx="3643">
                  <c:v>5.6000000000000001E-2</c:v>
                </c:pt>
                <c:pt idx="3644">
                  <c:v>5.6000000000000001E-2</c:v>
                </c:pt>
                <c:pt idx="3645">
                  <c:v>5.5E-2</c:v>
                </c:pt>
                <c:pt idx="3646">
                  <c:v>5.3999999999999999E-2</c:v>
                </c:pt>
                <c:pt idx="3647">
                  <c:v>5.2999999999999999E-2</c:v>
                </c:pt>
                <c:pt idx="3648">
                  <c:v>5.6000000000000001E-2</c:v>
                </c:pt>
                <c:pt idx="3649">
                  <c:v>5.7000000000000002E-2</c:v>
                </c:pt>
                <c:pt idx="3650">
                  <c:v>5.8000000000000003E-2</c:v>
                </c:pt>
                <c:pt idx="3651">
                  <c:v>5.8000000000000003E-2</c:v>
                </c:pt>
                <c:pt idx="3652">
                  <c:v>5.9000000000000004E-2</c:v>
                </c:pt>
                <c:pt idx="3653">
                  <c:v>0.06</c:v>
                </c:pt>
                <c:pt idx="3654">
                  <c:v>0.06</c:v>
                </c:pt>
                <c:pt idx="3655">
                  <c:v>0.06</c:v>
                </c:pt>
                <c:pt idx="3656">
                  <c:v>5.9000000000000004E-2</c:v>
                </c:pt>
                <c:pt idx="3657">
                  <c:v>6.0999999999999999E-2</c:v>
                </c:pt>
                <c:pt idx="3658">
                  <c:v>6.0999999999999999E-2</c:v>
                </c:pt>
                <c:pt idx="3659">
                  <c:v>6.5000000000000002E-2</c:v>
                </c:pt>
                <c:pt idx="3660">
                  <c:v>6.4000000000000001E-2</c:v>
                </c:pt>
                <c:pt idx="3661">
                  <c:v>6.4000000000000001E-2</c:v>
                </c:pt>
                <c:pt idx="3662">
                  <c:v>6.2E-2</c:v>
                </c:pt>
                <c:pt idx="3663">
                  <c:v>6.5000000000000002E-2</c:v>
                </c:pt>
                <c:pt idx="3664">
                  <c:v>6.6000000000000003E-2</c:v>
                </c:pt>
                <c:pt idx="3665">
                  <c:v>6.6000000000000003E-2</c:v>
                </c:pt>
                <c:pt idx="3666">
                  <c:v>6.5000000000000002E-2</c:v>
                </c:pt>
                <c:pt idx="3667">
                  <c:v>6.4000000000000001E-2</c:v>
                </c:pt>
                <c:pt idx="3668">
                  <c:v>6.3E-2</c:v>
                </c:pt>
                <c:pt idx="3669">
                  <c:v>6.6000000000000003E-2</c:v>
                </c:pt>
                <c:pt idx="3670">
                  <c:v>6.7000000000000004E-2</c:v>
                </c:pt>
                <c:pt idx="3671">
                  <c:v>6.5000000000000002E-2</c:v>
                </c:pt>
                <c:pt idx="3672">
                  <c:v>6.4000000000000001E-2</c:v>
                </c:pt>
                <c:pt idx="3673">
                  <c:v>6.4000000000000001E-2</c:v>
                </c:pt>
                <c:pt idx="3674">
                  <c:v>6.6000000000000003E-2</c:v>
                </c:pt>
                <c:pt idx="3675">
                  <c:v>6.6000000000000003E-2</c:v>
                </c:pt>
                <c:pt idx="3676">
                  <c:v>6.2E-2</c:v>
                </c:pt>
                <c:pt idx="3677">
                  <c:v>6.3E-2</c:v>
                </c:pt>
                <c:pt idx="3678">
                  <c:v>6.5000000000000002E-2</c:v>
                </c:pt>
                <c:pt idx="3679">
                  <c:v>6.7000000000000004E-2</c:v>
                </c:pt>
                <c:pt idx="3680">
                  <c:v>6.2E-2</c:v>
                </c:pt>
                <c:pt idx="3681">
                  <c:v>6.3E-2</c:v>
                </c:pt>
                <c:pt idx="3682">
                  <c:v>6.6000000000000003E-2</c:v>
                </c:pt>
                <c:pt idx="3683">
                  <c:v>6.6000000000000003E-2</c:v>
                </c:pt>
                <c:pt idx="3684">
                  <c:v>6.3E-2</c:v>
                </c:pt>
                <c:pt idx="3685">
                  <c:v>6.5000000000000002E-2</c:v>
                </c:pt>
                <c:pt idx="3686">
                  <c:v>6.7000000000000004E-2</c:v>
                </c:pt>
                <c:pt idx="3687">
                  <c:v>6.4000000000000001E-2</c:v>
                </c:pt>
                <c:pt idx="3688">
                  <c:v>6.5000000000000002E-2</c:v>
                </c:pt>
                <c:pt idx="3689">
                  <c:v>6.8000000000000005E-2</c:v>
                </c:pt>
                <c:pt idx="3690">
                  <c:v>6.4000000000000001E-2</c:v>
                </c:pt>
                <c:pt idx="3691">
                  <c:v>6.4000000000000001E-2</c:v>
                </c:pt>
                <c:pt idx="3692">
                  <c:v>6.8000000000000005E-2</c:v>
                </c:pt>
                <c:pt idx="3693">
                  <c:v>6.4000000000000001E-2</c:v>
                </c:pt>
                <c:pt idx="3694">
                  <c:v>6.5000000000000002E-2</c:v>
                </c:pt>
                <c:pt idx="3695">
                  <c:v>6.8000000000000005E-2</c:v>
                </c:pt>
                <c:pt idx="3696">
                  <c:v>6.3E-2</c:v>
                </c:pt>
                <c:pt idx="3697">
                  <c:v>6.7000000000000004E-2</c:v>
                </c:pt>
                <c:pt idx="3698">
                  <c:v>6.6000000000000003E-2</c:v>
                </c:pt>
                <c:pt idx="3699">
                  <c:v>6.4000000000000001E-2</c:v>
                </c:pt>
                <c:pt idx="3700">
                  <c:v>6.7000000000000004E-2</c:v>
                </c:pt>
                <c:pt idx="3701">
                  <c:v>6.2E-2</c:v>
                </c:pt>
                <c:pt idx="3702">
                  <c:v>6.6000000000000003E-2</c:v>
                </c:pt>
                <c:pt idx="3703">
                  <c:v>6.6000000000000003E-2</c:v>
                </c:pt>
                <c:pt idx="3704">
                  <c:v>6.4000000000000001E-2</c:v>
                </c:pt>
                <c:pt idx="3705">
                  <c:v>6.8000000000000005E-2</c:v>
                </c:pt>
                <c:pt idx="3706">
                  <c:v>6.3E-2</c:v>
                </c:pt>
                <c:pt idx="3707">
                  <c:v>6.9000000000000006E-2</c:v>
                </c:pt>
                <c:pt idx="3708">
                  <c:v>6.3E-2</c:v>
                </c:pt>
                <c:pt idx="3709">
                  <c:v>6.7000000000000004E-2</c:v>
                </c:pt>
                <c:pt idx="3710">
                  <c:v>6.4000000000000001E-2</c:v>
                </c:pt>
                <c:pt idx="3711">
                  <c:v>6.8000000000000005E-2</c:v>
                </c:pt>
                <c:pt idx="3712">
                  <c:v>6.5000000000000002E-2</c:v>
                </c:pt>
                <c:pt idx="3713">
                  <c:v>6.6000000000000003E-2</c:v>
                </c:pt>
                <c:pt idx="3714">
                  <c:v>6.7000000000000004E-2</c:v>
                </c:pt>
                <c:pt idx="3715">
                  <c:v>6.3E-2</c:v>
                </c:pt>
                <c:pt idx="3716">
                  <c:v>6.6000000000000003E-2</c:v>
                </c:pt>
                <c:pt idx="3717">
                  <c:v>6.8000000000000005E-2</c:v>
                </c:pt>
                <c:pt idx="3718">
                  <c:v>6.7000000000000004E-2</c:v>
                </c:pt>
                <c:pt idx="3719">
                  <c:v>6.4000000000000001E-2</c:v>
                </c:pt>
                <c:pt idx="3720">
                  <c:v>6.5000000000000002E-2</c:v>
                </c:pt>
                <c:pt idx="3721">
                  <c:v>6.5000000000000002E-2</c:v>
                </c:pt>
                <c:pt idx="3722">
                  <c:v>6.5000000000000002E-2</c:v>
                </c:pt>
                <c:pt idx="3723">
                  <c:v>6.6000000000000003E-2</c:v>
                </c:pt>
                <c:pt idx="3724">
                  <c:v>6.6000000000000003E-2</c:v>
                </c:pt>
                <c:pt idx="3725">
                  <c:v>6.6000000000000003E-2</c:v>
                </c:pt>
                <c:pt idx="3726">
                  <c:v>6.5000000000000002E-2</c:v>
                </c:pt>
                <c:pt idx="3727">
                  <c:v>6.5000000000000002E-2</c:v>
                </c:pt>
                <c:pt idx="3728">
                  <c:v>6.4000000000000001E-2</c:v>
                </c:pt>
                <c:pt idx="3729">
                  <c:v>6.4000000000000001E-2</c:v>
                </c:pt>
                <c:pt idx="3730">
                  <c:v>6.5000000000000002E-2</c:v>
                </c:pt>
                <c:pt idx="3731">
                  <c:v>6.5000000000000002E-2</c:v>
                </c:pt>
                <c:pt idx="3732">
                  <c:v>6.6000000000000003E-2</c:v>
                </c:pt>
                <c:pt idx="3733">
                  <c:v>6.5000000000000002E-2</c:v>
                </c:pt>
                <c:pt idx="3734">
                  <c:v>6.5000000000000002E-2</c:v>
                </c:pt>
                <c:pt idx="3735">
                  <c:v>6.3E-2</c:v>
                </c:pt>
                <c:pt idx="3736">
                  <c:v>6.3E-2</c:v>
                </c:pt>
                <c:pt idx="3737">
                  <c:v>6.3E-2</c:v>
                </c:pt>
                <c:pt idx="3738">
                  <c:v>6.3E-2</c:v>
                </c:pt>
                <c:pt idx="3739">
                  <c:v>6.6000000000000003E-2</c:v>
                </c:pt>
                <c:pt idx="3740">
                  <c:v>6.5000000000000002E-2</c:v>
                </c:pt>
                <c:pt idx="3741">
                  <c:v>6.4000000000000001E-2</c:v>
                </c:pt>
                <c:pt idx="3742">
                  <c:v>6.2E-2</c:v>
                </c:pt>
                <c:pt idx="3743">
                  <c:v>6.2E-2</c:v>
                </c:pt>
                <c:pt idx="3744">
                  <c:v>6.2E-2</c:v>
                </c:pt>
                <c:pt idx="3745">
                  <c:v>6.5000000000000002E-2</c:v>
                </c:pt>
                <c:pt idx="3746">
                  <c:v>6.4000000000000001E-2</c:v>
                </c:pt>
                <c:pt idx="3747">
                  <c:v>6.2E-2</c:v>
                </c:pt>
                <c:pt idx="3748">
                  <c:v>6.2E-2</c:v>
                </c:pt>
                <c:pt idx="3749">
                  <c:v>6.3E-2</c:v>
                </c:pt>
                <c:pt idx="3750">
                  <c:v>6.5000000000000002E-2</c:v>
                </c:pt>
                <c:pt idx="3751">
                  <c:v>6.6000000000000003E-2</c:v>
                </c:pt>
                <c:pt idx="3752">
                  <c:v>6.0999999999999999E-2</c:v>
                </c:pt>
                <c:pt idx="3753">
                  <c:v>6.4000000000000001E-2</c:v>
                </c:pt>
                <c:pt idx="3754">
                  <c:v>6.5000000000000002E-2</c:v>
                </c:pt>
                <c:pt idx="3755">
                  <c:v>6.6000000000000003E-2</c:v>
                </c:pt>
                <c:pt idx="3756">
                  <c:v>6.5000000000000002E-2</c:v>
                </c:pt>
                <c:pt idx="3757">
                  <c:v>6.2E-2</c:v>
                </c:pt>
                <c:pt idx="3758">
                  <c:v>6.0999999999999999E-2</c:v>
                </c:pt>
                <c:pt idx="3759">
                  <c:v>6.4000000000000001E-2</c:v>
                </c:pt>
                <c:pt idx="3760">
                  <c:v>6.3E-2</c:v>
                </c:pt>
                <c:pt idx="3761">
                  <c:v>6.0999999999999999E-2</c:v>
                </c:pt>
                <c:pt idx="3762">
                  <c:v>6.0999999999999999E-2</c:v>
                </c:pt>
                <c:pt idx="3763">
                  <c:v>6.4000000000000001E-2</c:v>
                </c:pt>
                <c:pt idx="3764">
                  <c:v>6.0999999999999999E-2</c:v>
                </c:pt>
                <c:pt idx="3765">
                  <c:v>5.9000000000000004E-2</c:v>
                </c:pt>
                <c:pt idx="3766">
                  <c:v>6.4000000000000001E-2</c:v>
                </c:pt>
                <c:pt idx="3767">
                  <c:v>6.4000000000000001E-2</c:v>
                </c:pt>
                <c:pt idx="3768">
                  <c:v>6.2E-2</c:v>
                </c:pt>
                <c:pt idx="3769">
                  <c:v>0.06</c:v>
                </c:pt>
                <c:pt idx="3770">
                  <c:v>6.3E-2</c:v>
                </c:pt>
                <c:pt idx="3771">
                  <c:v>5.7000000000000002E-2</c:v>
                </c:pt>
                <c:pt idx="3772">
                  <c:v>5.6000000000000001E-2</c:v>
                </c:pt>
                <c:pt idx="3773">
                  <c:v>5.5E-2</c:v>
                </c:pt>
                <c:pt idx="3774">
                  <c:v>5.6000000000000001E-2</c:v>
                </c:pt>
                <c:pt idx="3775">
                  <c:v>5.6000000000000001E-2</c:v>
                </c:pt>
                <c:pt idx="3776">
                  <c:v>6.2E-2</c:v>
                </c:pt>
                <c:pt idx="3777">
                  <c:v>5.8000000000000003E-2</c:v>
                </c:pt>
                <c:pt idx="3778">
                  <c:v>5.7000000000000002E-2</c:v>
                </c:pt>
                <c:pt idx="3779">
                  <c:v>5.9000000000000004E-2</c:v>
                </c:pt>
                <c:pt idx="3780">
                  <c:v>5.5E-2</c:v>
                </c:pt>
                <c:pt idx="3781">
                  <c:v>0.06</c:v>
                </c:pt>
                <c:pt idx="3782">
                  <c:v>5.7000000000000002E-2</c:v>
                </c:pt>
                <c:pt idx="3783">
                  <c:v>5.5E-2</c:v>
                </c:pt>
                <c:pt idx="3784">
                  <c:v>5.9000000000000004E-2</c:v>
                </c:pt>
                <c:pt idx="3785">
                  <c:v>5.5E-2</c:v>
                </c:pt>
                <c:pt idx="3786">
                  <c:v>5.8000000000000003E-2</c:v>
                </c:pt>
                <c:pt idx="3787">
                  <c:v>0.06</c:v>
                </c:pt>
                <c:pt idx="3788">
                  <c:v>5.7000000000000002E-2</c:v>
                </c:pt>
                <c:pt idx="3789">
                  <c:v>5.6000000000000001E-2</c:v>
                </c:pt>
                <c:pt idx="3790">
                  <c:v>5.2000000000000005E-2</c:v>
                </c:pt>
                <c:pt idx="3791">
                  <c:v>5.7000000000000002E-2</c:v>
                </c:pt>
                <c:pt idx="3792">
                  <c:v>5.2999999999999999E-2</c:v>
                </c:pt>
                <c:pt idx="3793">
                  <c:v>5.6000000000000001E-2</c:v>
                </c:pt>
                <c:pt idx="3794">
                  <c:v>5.2999999999999999E-2</c:v>
                </c:pt>
                <c:pt idx="3795">
                  <c:v>5.6000000000000001E-2</c:v>
                </c:pt>
                <c:pt idx="3796">
                  <c:v>5.3999999999999999E-2</c:v>
                </c:pt>
                <c:pt idx="3797">
                  <c:v>5.5E-2</c:v>
                </c:pt>
                <c:pt idx="3798">
                  <c:v>5.6000000000000001E-2</c:v>
                </c:pt>
                <c:pt idx="3799">
                  <c:v>5.6000000000000001E-2</c:v>
                </c:pt>
                <c:pt idx="3800">
                  <c:v>5.3999999999999999E-2</c:v>
                </c:pt>
                <c:pt idx="3801">
                  <c:v>5.6000000000000001E-2</c:v>
                </c:pt>
                <c:pt idx="3802">
                  <c:v>5.7000000000000002E-2</c:v>
                </c:pt>
                <c:pt idx="3803">
                  <c:v>5.8000000000000003E-2</c:v>
                </c:pt>
                <c:pt idx="3804">
                  <c:v>5.8000000000000003E-2</c:v>
                </c:pt>
                <c:pt idx="3805">
                  <c:v>0.06</c:v>
                </c:pt>
                <c:pt idx="3806">
                  <c:v>5.9000000000000004E-2</c:v>
                </c:pt>
                <c:pt idx="3807">
                  <c:v>5.9000000000000004E-2</c:v>
                </c:pt>
                <c:pt idx="3808">
                  <c:v>5.7000000000000002E-2</c:v>
                </c:pt>
                <c:pt idx="3809">
                  <c:v>5.6000000000000001E-2</c:v>
                </c:pt>
                <c:pt idx="3810">
                  <c:v>5.7000000000000002E-2</c:v>
                </c:pt>
                <c:pt idx="3811">
                  <c:v>5.8000000000000003E-2</c:v>
                </c:pt>
                <c:pt idx="3812">
                  <c:v>5.8000000000000003E-2</c:v>
                </c:pt>
                <c:pt idx="3813">
                  <c:v>5.7000000000000002E-2</c:v>
                </c:pt>
                <c:pt idx="3814">
                  <c:v>5.9000000000000004E-2</c:v>
                </c:pt>
                <c:pt idx="3815">
                  <c:v>5.6000000000000001E-2</c:v>
                </c:pt>
                <c:pt idx="3816">
                  <c:v>5.8000000000000003E-2</c:v>
                </c:pt>
                <c:pt idx="3817">
                  <c:v>5.7000000000000002E-2</c:v>
                </c:pt>
                <c:pt idx="3818">
                  <c:v>5.6000000000000001E-2</c:v>
                </c:pt>
                <c:pt idx="3819">
                  <c:v>5.7000000000000002E-2</c:v>
                </c:pt>
                <c:pt idx="3820">
                  <c:v>5.7000000000000002E-2</c:v>
                </c:pt>
                <c:pt idx="3821">
                  <c:v>5.9000000000000004E-2</c:v>
                </c:pt>
                <c:pt idx="3822">
                  <c:v>0.06</c:v>
                </c:pt>
                <c:pt idx="3823">
                  <c:v>5.9000000000000004E-2</c:v>
                </c:pt>
                <c:pt idx="3824">
                  <c:v>5.8000000000000003E-2</c:v>
                </c:pt>
                <c:pt idx="3825">
                  <c:v>0.06</c:v>
                </c:pt>
                <c:pt idx="3826">
                  <c:v>6.2E-2</c:v>
                </c:pt>
                <c:pt idx="3827">
                  <c:v>6.5000000000000002E-2</c:v>
                </c:pt>
                <c:pt idx="3828">
                  <c:v>6.7000000000000004E-2</c:v>
                </c:pt>
                <c:pt idx="3829">
                  <c:v>6.6000000000000003E-2</c:v>
                </c:pt>
                <c:pt idx="3830">
                  <c:v>6.5000000000000002E-2</c:v>
                </c:pt>
                <c:pt idx="3831">
                  <c:v>6.4000000000000001E-2</c:v>
                </c:pt>
                <c:pt idx="3832">
                  <c:v>6.5000000000000002E-2</c:v>
                </c:pt>
                <c:pt idx="3833">
                  <c:v>6.4000000000000001E-2</c:v>
                </c:pt>
                <c:pt idx="3834">
                  <c:v>6.5000000000000002E-2</c:v>
                </c:pt>
                <c:pt idx="3835">
                  <c:v>6.3E-2</c:v>
                </c:pt>
                <c:pt idx="3836">
                  <c:v>6.2E-2</c:v>
                </c:pt>
                <c:pt idx="3837">
                  <c:v>6.5000000000000002E-2</c:v>
                </c:pt>
                <c:pt idx="3838">
                  <c:v>6.6000000000000003E-2</c:v>
                </c:pt>
                <c:pt idx="3839">
                  <c:v>6.6000000000000003E-2</c:v>
                </c:pt>
                <c:pt idx="3840">
                  <c:v>6.3E-2</c:v>
                </c:pt>
                <c:pt idx="3841">
                  <c:v>6.4000000000000001E-2</c:v>
                </c:pt>
                <c:pt idx="3842">
                  <c:v>6.6000000000000003E-2</c:v>
                </c:pt>
                <c:pt idx="3843">
                  <c:v>6.6000000000000003E-2</c:v>
                </c:pt>
                <c:pt idx="3844">
                  <c:v>6.2E-2</c:v>
                </c:pt>
                <c:pt idx="3845">
                  <c:v>6.2E-2</c:v>
                </c:pt>
                <c:pt idx="3846">
                  <c:v>6.4000000000000001E-2</c:v>
                </c:pt>
                <c:pt idx="3847">
                  <c:v>6.3E-2</c:v>
                </c:pt>
                <c:pt idx="3848">
                  <c:v>6.0999999999999999E-2</c:v>
                </c:pt>
                <c:pt idx="3849">
                  <c:v>6.4000000000000001E-2</c:v>
                </c:pt>
                <c:pt idx="3850">
                  <c:v>6.7000000000000004E-2</c:v>
                </c:pt>
                <c:pt idx="3851">
                  <c:v>6.3E-2</c:v>
                </c:pt>
                <c:pt idx="3852">
                  <c:v>6.4000000000000001E-2</c:v>
                </c:pt>
                <c:pt idx="3853">
                  <c:v>6.8000000000000005E-2</c:v>
                </c:pt>
                <c:pt idx="3854">
                  <c:v>6.6000000000000003E-2</c:v>
                </c:pt>
                <c:pt idx="3855">
                  <c:v>6.2E-2</c:v>
                </c:pt>
                <c:pt idx="3856">
                  <c:v>6.7000000000000004E-2</c:v>
                </c:pt>
                <c:pt idx="3857">
                  <c:v>6.5000000000000002E-2</c:v>
                </c:pt>
                <c:pt idx="3858">
                  <c:v>6.3E-2</c:v>
                </c:pt>
                <c:pt idx="3859">
                  <c:v>6.7000000000000004E-2</c:v>
                </c:pt>
                <c:pt idx="3860">
                  <c:v>6.3E-2</c:v>
                </c:pt>
                <c:pt idx="3861">
                  <c:v>5.9000000000000004E-2</c:v>
                </c:pt>
                <c:pt idx="3862">
                  <c:v>6.2E-2</c:v>
                </c:pt>
                <c:pt idx="3863">
                  <c:v>5.7000000000000002E-2</c:v>
                </c:pt>
                <c:pt idx="3864">
                  <c:v>5.9000000000000004E-2</c:v>
                </c:pt>
                <c:pt idx="3865">
                  <c:v>6.5000000000000002E-2</c:v>
                </c:pt>
                <c:pt idx="3866">
                  <c:v>5.9000000000000004E-2</c:v>
                </c:pt>
                <c:pt idx="3867">
                  <c:v>6.5000000000000002E-2</c:v>
                </c:pt>
                <c:pt idx="3868">
                  <c:v>6.3E-2</c:v>
                </c:pt>
                <c:pt idx="3869">
                  <c:v>6.2E-2</c:v>
                </c:pt>
                <c:pt idx="3870">
                  <c:v>6.7000000000000004E-2</c:v>
                </c:pt>
                <c:pt idx="3871">
                  <c:v>6.0999999999999999E-2</c:v>
                </c:pt>
                <c:pt idx="3872">
                  <c:v>6.8000000000000005E-2</c:v>
                </c:pt>
                <c:pt idx="3873">
                  <c:v>6.3E-2</c:v>
                </c:pt>
                <c:pt idx="3874">
                  <c:v>6.6000000000000003E-2</c:v>
                </c:pt>
                <c:pt idx="3875">
                  <c:v>6.5000000000000002E-2</c:v>
                </c:pt>
                <c:pt idx="3876">
                  <c:v>6.4000000000000001E-2</c:v>
                </c:pt>
                <c:pt idx="3877">
                  <c:v>6.5000000000000002E-2</c:v>
                </c:pt>
                <c:pt idx="3878">
                  <c:v>6.2E-2</c:v>
                </c:pt>
                <c:pt idx="3879">
                  <c:v>6.6000000000000003E-2</c:v>
                </c:pt>
                <c:pt idx="3880">
                  <c:v>6.0999999999999999E-2</c:v>
                </c:pt>
                <c:pt idx="3881">
                  <c:v>6.7000000000000004E-2</c:v>
                </c:pt>
                <c:pt idx="3882">
                  <c:v>6.3E-2</c:v>
                </c:pt>
                <c:pt idx="3883">
                  <c:v>6.0999999999999999E-2</c:v>
                </c:pt>
                <c:pt idx="3884">
                  <c:v>6.3E-2</c:v>
                </c:pt>
                <c:pt idx="3885">
                  <c:v>6.2E-2</c:v>
                </c:pt>
                <c:pt idx="3886">
                  <c:v>5.8000000000000003E-2</c:v>
                </c:pt>
                <c:pt idx="3887">
                  <c:v>5.7000000000000002E-2</c:v>
                </c:pt>
                <c:pt idx="3888">
                  <c:v>5.5E-2</c:v>
                </c:pt>
                <c:pt idx="3889">
                  <c:v>5.5E-2</c:v>
                </c:pt>
                <c:pt idx="3890">
                  <c:v>5.7000000000000002E-2</c:v>
                </c:pt>
                <c:pt idx="3891">
                  <c:v>5.6000000000000001E-2</c:v>
                </c:pt>
                <c:pt idx="3892">
                  <c:v>5.5E-2</c:v>
                </c:pt>
                <c:pt idx="3893">
                  <c:v>5.2999999999999999E-2</c:v>
                </c:pt>
                <c:pt idx="3894">
                  <c:v>0.05</c:v>
                </c:pt>
                <c:pt idx="3895">
                  <c:v>5.1000000000000004E-2</c:v>
                </c:pt>
                <c:pt idx="3896">
                  <c:v>5.2999999999999999E-2</c:v>
                </c:pt>
                <c:pt idx="3897">
                  <c:v>5.2999999999999999E-2</c:v>
                </c:pt>
                <c:pt idx="3898">
                  <c:v>5.1000000000000004E-2</c:v>
                </c:pt>
                <c:pt idx="3899">
                  <c:v>4.8000000000000001E-2</c:v>
                </c:pt>
                <c:pt idx="3900">
                  <c:v>4.9000000000000002E-2</c:v>
                </c:pt>
                <c:pt idx="3901">
                  <c:v>0.05</c:v>
                </c:pt>
                <c:pt idx="3902">
                  <c:v>0.05</c:v>
                </c:pt>
                <c:pt idx="3903">
                  <c:v>5.3999999999999999E-2</c:v>
                </c:pt>
                <c:pt idx="3904">
                  <c:v>5.2999999999999999E-2</c:v>
                </c:pt>
                <c:pt idx="3905">
                  <c:v>5.2000000000000005E-2</c:v>
                </c:pt>
                <c:pt idx="3906">
                  <c:v>5.2999999999999999E-2</c:v>
                </c:pt>
                <c:pt idx="3907">
                  <c:v>5.2999999999999999E-2</c:v>
                </c:pt>
                <c:pt idx="3908">
                  <c:v>5.3999999999999999E-2</c:v>
                </c:pt>
                <c:pt idx="3909">
                  <c:v>5.2999999999999999E-2</c:v>
                </c:pt>
                <c:pt idx="3910">
                  <c:v>5.2000000000000005E-2</c:v>
                </c:pt>
                <c:pt idx="3911">
                  <c:v>5.3999999999999999E-2</c:v>
                </c:pt>
                <c:pt idx="3912">
                  <c:v>5.5E-2</c:v>
                </c:pt>
                <c:pt idx="3913">
                  <c:v>5.3999999999999999E-2</c:v>
                </c:pt>
                <c:pt idx="3914">
                  <c:v>5.5E-2</c:v>
                </c:pt>
                <c:pt idx="3915">
                  <c:v>5.7000000000000002E-2</c:v>
                </c:pt>
                <c:pt idx="3916">
                  <c:v>5.9000000000000004E-2</c:v>
                </c:pt>
                <c:pt idx="3917">
                  <c:v>5.9000000000000004E-2</c:v>
                </c:pt>
                <c:pt idx="3918">
                  <c:v>5.7000000000000002E-2</c:v>
                </c:pt>
                <c:pt idx="3919">
                  <c:v>5.8000000000000003E-2</c:v>
                </c:pt>
                <c:pt idx="3920">
                  <c:v>5.9000000000000004E-2</c:v>
                </c:pt>
                <c:pt idx="3921">
                  <c:v>6.0999999999999999E-2</c:v>
                </c:pt>
                <c:pt idx="3922">
                  <c:v>5.8000000000000003E-2</c:v>
                </c:pt>
                <c:pt idx="3923">
                  <c:v>5.8000000000000003E-2</c:v>
                </c:pt>
                <c:pt idx="3924">
                  <c:v>5.9000000000000004E-2</c:v>
                </c:pt>
                <c:pt idx="3925">
                  <c:v>6.3E-2</c:v>
                </c:pt>
                <c:pt idx="3926">
                  <c:v>5.9000000000000004E-2</c:v>
                </c:pt>
                <c:pt idx="3927">
                  <c:v>5.6000000000000001E-2</c:v>
                </c:pt>
                <c:pt idx="3928">
                  <c:v>5.7000000000000002E-2</c:v>
                </c:pt>
                <c:pt idx="3929">
                  <c:v>6.0999999999999999E-2</c:v>
                </c:pt>
                <c:pt idx="3930">
                  <c:v>0.06</c:v>
                </c:pt>
                <c:pt idx="3931">
                  <c:v>5.8000000000000003E-2</c:v>
                </c:pt>
                <c:pt idx="3932">
                  <c:v>6.2E-2</c:v>
                </c:pt>
                <c:pt idx="3933">
                  <c:v>6.2E-2</c:v>
                </c:pt>
                <c:pt idx="3934">
                  <c:v>5.7000000000000002E-2</c:v>
                </c:pt>
                <c:pt idx="3935">
                  <c:v>5.7000000000000002E-2</c:v>
                </c:pt>
                <c:pt idx="3936">
                  <c:v>5.8000000000000003E-2</c:v>
                </c:pt>
                <c:pt idx="3937">
                  <c:v>5.3999999999999999E-2</c:v>
                </c:pt>
                <c:pt idx="3938">
                  <c:v>5.1000000000000004E-2</c:v>
                </c:pt>
                <c:pt idx="3939">
                  <c:v>5.8000000000000003E-2</c:v>
                </c:pt>
                <c:pt idx="3940">
                  <c:v>5.7000000000000002E-2</c:v>
                </c:pt>
                <c:pt idx="3941">
                  <c:v>5.1000000000000004E-2</c:v>
                </c:pt>
                <c:pt idx="3942">
                  <c:v>5.2000000000000005E-2</c:v>
                </c:pt>
                <c:pt idx="3943">
                  <c:v>5.2999999999999999E-2</c:v>
                </c:pt>
                <c:pt idx="3944">
                  <c:v>5.2000000000000005E-2</c:v>
                </c:pt>
                <c:pt idx="3945">
                  <c:v>5.8000000000000003E-2</c:v>
                </c:pt>
                <c:pt idx="3946">
                  <c:v>5.2999999999999999E-2</c:v>
                </c:pt>
                <c:pt idx="3947">
                  <c:v>5.2999999999999999E-2</c:v>
                </c:pt>
                <c:pt idx="3948">
                  <c:v>5.8000000000000003E-2</c:v>
                </c:pt>
                <c:pt idx="3949">
                  <c:v>5.2000000000000005E-2</c:v>
                </c:pt>
                <c:pt idx="3950">
                  <c:v>5.8000000000000003E-2</c:v>
                </c:pt>
                <c:pt idx="3951">
                  <c:v>5.3999999999999999E-2</c:v>
                </c:pt>
                <c:pt idx="3952">
                  <c:v>5.5E-2</c:v>
                </c:pt>
                <c:pt idx="3953">
                  <c:v>6.2E-2</c:v>
                </c:pt>
                <c:pt idx="3954">
                  <c:v>0.06</c:v>
                </c:pt>
                <c:pt idx="3955">
                  <c:v>6.7000000000000004E-2</c:v>
                </c:pt>
                <c:pt idx="3956">
                  <c:v>6.2E-2</c:v>
                </c:pt>
                <c:pt idx="3957">
                  <c:v>6.6000000000000003E-2</c:v>
                </c:pt>
                <c:pt idx="3958">
                  <c:v>6.4000000000000001E-2</c:v>
                </c:pt>
                <c:pt idx="3959">
                  <c:v>6.3E-2</c:v>
                </c:pt>
                <c:pt idx="3960">
                  <c:v>6.5000000000000002E-2</c:v>
                </c:pt>
                <c:pt idx="3961">
                  <c:v>6.2E-2</c:v>
                </c:pt>
                <c:pt idx="3962">
                  <c:v>6.4000000000000001E-2</c:v>
                </c:pt>
                <c:pt idx="3963">
                  <c:v>0.06</c:v>
                </c:pt>
                <c:pt idx="3964">
                  <c:v>6.6000000000000003E-2</c:v>
                </c:pt>
                <c:pt idx="3965">
                  <c:v>6.0999999999999999E-2</c:v>
                </c:pt>
                <c:pt idx="3966">
                  <c:v>6.5000000000000002E-2</c:v>
                </c:pt>
                <c:pt idx="3967">
                  <c:v>6.6000000000000003E-2</c:v>
                </c:pt>
                <c:pt idx="3968">
                  <c:v>6.3E-2</c:v>
                </c:pt>
                <c:pt idx="3969">
                  <c:v>6.3E-2</c:v>
                </c:pt>
                <c:pt idx="3970">
                  <c:v>6.3E-2</c:v>
                </c:pt>
                <c:pt idx="3971">
                  <c:v>6.4000000000000001E-2</c:v>
                </c:pt>
                <c:pt idx="3972">
                  <c:v>6.2E-2</c:v>
                </c:pt>
                <c:pt idx="3973">
                  <c:v>6.2E-2</c:v>
                </c:pt>
                <c:pt idx="3974">
                  <c:v>6.4000000000000001E-2</c:v>
                </c:pt>
                <c:pt idx="3975">
                  <c:v>6.4000000000000001E-2</c:v>
                </c:pt>
                <c:pt idx="3976">
                  <c:v>6.4000000000000001E-2</c:v>
                </c:pt>
                <c:pt idx="3977">
                  <c:v>6.3E-2</c:v>
                </c:pt>
                <c:pt idx="3978">
                  <c:v>6.3E-2</c:v>
                </c:pt>
                <c:pt idx="3979">
                  <c:v>6.3E-2</c:v>
                </c:pt>
                <c:pt idx="3980">
                  <c:v>6.2E-2</c:v>
                </c:pt>
                <c:pt idx="3981">
                  <c:v>6.4000000000000001E-2</c:v>
                </c:pt>
                <c:pt idx="3982">
                  <c:v>6.5000000000000002E-2</c:v>
                </c:pt>
                <c:pt idx="3983">
                  <c:v>6.6000000000000003E-2</c:v>
                </c:pt>
                <c:pt idx="3984">
                  <c:v>6.7000000000000004E-2</c:v>
                </c:pt>
                <c:pt idx="3985">
                  <c:v>6.6000000000000003E-2</c:v>
                </c:pt>
                <c:pt idx="3986">
                  <c:v>6.6000000000000003E-2</c:v>
                </c:pt>
                <c:pt idx="3987">
                  <c:v>6.5000000000000002E-2</c:v>
                </c:pt>
                <c:pt idx="3988">
                  <c:v>6.4000000000000001E-2</c:v>
                </c:pt>
                <c:pt idx="3989">
                  <c:v>6.4000000000000001E-2</c:v>
                </c:pt>
                <c:pt idx="3990">
                  <c:v>6.4000000000000001E-2</c:v>
                </c:pt>
                <c:pt idx="3991">
                  <c:v>6.6000000000000003E-2</c:v>
                </c:pt>
                <c:pt idx="3992">
                  <c:v>6.5000000000000002E-2</c:v>
                </c:pt>
                <c:pt idx="3993">
                  <c:v>6.2E-2</c:v>
                </c:pt>
                <c:pt idx="3994">
                  <c:v>6.3E-2</c:v>
                </c:pt>
                <c:pt idx="3995">
                  <c:v>6.3E-2</c:v>
                </c:pt>
                <c:pt idx="3996">
                  <c:v>6.3E-2</c:v>
                </c:pt>
                <c:pt idx="3997">
                  <c:v>6.4000000000000001E-2</c:v>
                </c:pt>
                <c:pt idx="3998">
                  <c:v>6.5000000000000002E-2</c:v>
                </c:pt>
                <c:pt idx="3999">
                  <c:v>6.7000000000000004E-2</c:v>
                </c:pt>
                <c:pt idx="4000">
                  <c:v>6.5000000000000002E-2</c:v>
                </c:pt>
                <c:pt idx="4001">
                  <c:v>6.3E-2</c:v>
                </c:pt>
                <c:pt idx="4002">
                  <c:v>6.3E-2</c:v>
                </c:pt>
                <c:pt idx="4003">
                  <c:v>6.4000000000000001E-2</c:v>
                </c:pt>
                <c:pt idx="4004">
                  <c:v>6.5000000000000002E-2</c:v>
                </c:pt>
                <c:pt idx="4005">
                  <c:v>6.2E-2</c:v>
                </c:pt>
                <c:pt idx="4006">
                  <c:v>6.2E-2</c:v>
                </c:pt>
                <c:pt idx="4007">
                  <c:v>6.0999999999999999E-2</c:v>
                </c:pt>
                <c:pt idx="4008">
                  <c:v>6.5000000000000002E-2</c:v>
                </c:pt>
                <c:pt idx="4009">
                  <c:v>6.7000000000000004E-2</c:v>
                </c:pt>
                <c:pt idx="4010">
                  <c:v>6.5000000000000002E-2</c:v>
                </c:pt>
                <c:pt idx="4011">
                  <c:v>6.3E-2</c:v>
                </c:pt>
                <c:pt idx="4012">
                  <c:v>6.3E-2</c:v>
                </c:pt>
                <c:pt idx="4013">
                  <c:v>6.6000000000000003E-2</c:v>
                </c:pt>
                <c:pt idx="4014">
                  <c:v>6.5000000000000002E-2</c:v>
                </c:pt>
                <c:pt idx="4015">
                  <c:v>6.0999999999999999E-2</c:v>
                </c:pt>
                <c:pt idx="4016">
                  <c:v>6.3E-2</c:v>
                </c:pt>
                <c:pt idx="4017">
                  <c:v>6.5000000000000002E-2</c:v>
                </c:pt>
                <c:pt idx="4018">
                  <c:v>6.5000000000000002E-2</c:v>
                </c:pt>
                <c:pt idx="4019">
                  <c:v>6.3E-2</c:v>
                </c:pt>
                <c:pt idx="4020">
                  <c:v>6.5000000000000002E-2</c:v>
                </c:pt>
                <c:pt idx="4021">
                  <c:v>6.5000000000000002E-2</c:v>
                </c:pt>
                <c:pt idx="4022">
                  <c:v>6.2E-2</c:v>
                </c:pt>
                <c:pt idx="4023">
                  <c:v>6.0999999999999999E-2</c:v>
                </c:pt>
                <c:pt idx="4024">
                  <c:v>6.3E-2</c:v>
                </c:pt>
                <c:pt idx="4025">
                  <c:v>0.06</c:v>
                </c:pt>
                <c:pt idx="4026">
                  <c:v>5.8000000000000003E-2</c:v>
                </c:pt>
                <c:pt idx="4027">
                  <c:v>6.4000000000000001E-2</c:v>
                </c:pt>
                <c:pt idx="4028">
                  <c:v>6.2E-2</c:v>
                </c:pt>
                <c:pt idx="4029">
                  <c:v>6.0999999999999999E-2</c:v>
                </c:pt>
                <c:pt idx="4030">
                  <c:v>6.2E-2</c:v>
                </c:pt>
                <c:pt idx="4031">
                  <c:v>5.9000000000000004E-2</c:v>
                </c:pt>
                <c:pt idx="4032">
                  <c:v>5.3999999999999999E-2</c:v>
                </c:pt>
                <c:pt idx="4033">
                  <c:v>5.8000000000000003E-2</c:v>
                </c:pt>
                <c:pt idx="4034">
                  <c:v>5.3999999999999999E-2</c:v>
                </c:pt>
                <c:pt idx="4035">
                  <c:v>5.7000000000000002E-2</c:v>
                </c:pt>
                <c:pt idx="4036">
                  <c:v>5.8000000000000003E-2</c:v>
                </c:pt>
                <c:pt idx="4037">
                  <c:v>5.2000000000000005E-2</c:v>
                </c:pt>
                <c:pt idx="4038">
                  <c:v>5.7000000000000002E-2</c:v>
                </c:pt>
                <c:pt idx="4039">
                  <c:v>5.3999999999999999E-2</c:v>
                </c:pt>
                <c:pt idx="4040">
                  <c:v>5.8000000000000003E-2</c:v>
                </c:pt>
                <c:pt idx="4041">
                  <c:v>5.9000000000000004E-2</c:v>
                </c:pt>
                <c:pt idx="4042">
                  <c:v>5.3999999999999999E-2</c:v>
                </c:pt>
                <c:pt idx="4043">
                  <c:v>6.0999999999999999E-2</c:v>
                </c:pt>
                <c:pt idx="4044">
                  <c:v>5.6000000000000001E-2</c:v>
                </c:pt>
                <c:pt idx="4045">
                  <c:v>6.0999999999999999E-2</c:v>
                </c:pt>
                <c:pt idx="4046">
                  <c:v>5.7000000000000002E-2</c:v>
                </c:pt>
                <c:pt idx="4047">
                  <c:v>5.9000000000000004E-2</c:v>
                </c:pt>
                <c:pt idx="4048">
                  <c:v>5.8000000000000003E-2</c:v>
                </c:pt>
                <c:pt idx="4049">
                  <c:v>5.9000000000000004E-2</c:v>
                </c:pt>
                <c:pt idx="4050">
                  <c:v>0.06</c:v>
                </c:pt>
                <c:pt idx="4051">
                  <c:v>6.0999999999999999E-2</c:v>
                </c:pt>
                <c:pt idx="4052">
                  <c:v>6.4000000000000001E-2</c:v>
                </c:pt>
                <c:pt idx="4053">
                  <c:v>6.2E-2</c:v>
                </c:pt>
                <c:pt idx="4054">
                  <c:v>6.4000000000000001E-2</c:v>
                </c:pt>
                <c:pt idx="4055">
                  <c:v>0.06</c:v>
                </c:pt>
                <c:pt idx="4056">
                  <c:v>5.6000000000000001E-2</c:v>
                </c:pt>
                <c:pt idx="4057">
                  <c:v>0.06</c:v>
                </c:pt>
                <c:pt idx="4058">
                  <c:v>6.4000000000000001E-2</c:v>
                </c:pt>
                <c:pt idx="4059">
                  <c:v>6.2E-2</c:v>
                </c:pt>
                <c:pt idx="4060">
                  <c:v>6.0999999999999999E-2</c:v>
                </c:pt>
                <c:pt idx="4061">
                  <c:v>5.8000000000000003E-2</c:v>
                </c:pt>
                <c:pt idx="4062">
                  <c:v>5.7000000000000002E-2</c:v>
                </c:pt>
                <c:pt idx="4063">
                  <c:v>5.8000000000000003E-2</c:v>
                </c:pt>
                <c:pt idx="4064">
                  <c:v>5.8000000000000003E-2</c:v>
                </c:pt>
                <c:pt idx="4065">
                  <c:v>0.06</c:v>
                </c:pt>
                <c:pt idx="4066">
                  <c:v>6.0999999999999999E-2</c:v>
                </c:pt>
                <c:pt idx="4067">
                  <c:v>5.7000000000000002E-2</c:v>
                </c:pt>
                <c:pt idx="4068">
                  <c:v>5.8000000000000003E-2</c:v>
                </c:pt>
                <c:pt idx="4069">
                  <c:v>5.9000000000000004E-2</c:v>
                </c:pt>
                <c:pt idx="4070">
                  <c:v>5.8000000000000003E-2</c:v>
                </c:pt>
                <c:pt idx="4071">
                  <c:v>5.7000000000000002E-2</c:v>
                </c:pt>
                <c:pt idx="4072">
                  <c:v>5.8000000000000003E-2</c:v>
                </c:pt>
                <c:pt idx="4073">
                  <c:v>5.7000000000000002E-2</c:v>
                </c:pt>
                <c:pt idx="4074">
                  <c:v>5.8000000000000003E-2</c:v>
                </c:pt>
                <c:pt idx="4075">
                  <c:v>6.0999999999999999E-2</c:v>
                </c:pt>
                <c:pt idx="4076">
                  <c:v>0.06</c:v>
                </c:pt>
                <c:pt idx="4077">
                  <c:v>5.8000000000000003E-2</c:v>
                </c:pt>
                <c:pt idx="4078">
                  <c:v>5.6000000000000001E-2</c:v>
                </c:pt>
                <c:pt idx="4079">
                  <c:v>5.2000000000000005E-2</c:v>
                </c:pt>
                <c:pt idx="4080">
                  <c:v>5.7000000000000002E-2</c:v>
                </c:pt>
                <c:pt idx="4081">
                  <c:v>5.8000000000000003E-2</c:v>
                </c:pt>
                <c:pt idx="4082">
                  <c:v>0.06</c:v>
                </c:pt>
                <c:pt idx="4083">
                  <c:v>0.06</c:v>
                </c:pt>
                <c:pt idx="4084">
                  <c:v>5.7000000000000002E-2</c:v>
                </c:pt>
                <c:pt idx="4085">
                  <c:v>5.3999999999999999E-2</c:v>
                </c:pt>
                <c:pt idx="4086">
                  <c:v>5.5E-2</c:v>
                </c:pt>
                <c:pt idx="4087">
                  <c:v>5.8000000000000003E-2</c:v>
                </c:pt>
                <c:pt idx="4088">
                  <c:v>5.8000000000000003E-2</c:v>
                </c:pt>
                <c:pt idx="4089">
                  <c:v>5.5E-2</c:v>
                </c:pt>
                <c:pt idx="4090">
                  <c:v>5.6000000000000001E-2</c:v>
                </c:pt>
                <c:pt idx="4091">
                  <c:v>5.8000000000000003E-2</c:v>
                </c:pt>
                <c:pt idx="4092">
                  <c:v>0.06</c:v>
                </c:pt>
                <c:pt idx="4093">
                  <c:v>6.0999999999999999E-2</c:v>
                </c:pt>
                <c:pt idx="4094">
                  <c:v>0.06</c:v>
                </c:pt>
                <c:pt idx="4095">
                  <c:v>5.6000000000000001E-2</c:v>
                </c:pt>
                <c:pt idx="4096">
                  <c:v>5.8000000000000003E-2</c:v>
                </c:pt>
                <c:pt idx="4097">
                  <c:v>0.06</c:v>
                </c:pt>
                <c:pt idx="4098">
                  <c:v>0.06</c:v>
                </c:pt>
                <c:pt idx="4099">
                  <c:v>5.8000000000000003E-2</c:v>
                </c:pt>
                <c:pt idx="4100">
                  <c:v>5.7000000000000002E-2</c:v>
                </c:pt>
                <c:pt idx="4101">
                  <c:v>0.06</c:v>
                </c:pt>
                <c:pt idx="4102">
                  <c:v>6.3E-2</c:v>
                </c:pt>
                <c:pt idx="4103">
                  <c:v>0.06</c:v>
                </c:pt>
                <c:pt idx="4104">
                  <c:v>5.6000000000000001E-2</c:v>
                </c:pt>
                <c:pt idx="4105">
                  <c:v>6.0999999999999999E-2</c:v>
                </c:pt>
                <c:pt idx="4106">
                  <c:v>6.2E-2</c:v>
                </c:pt>
                <c:pt idx="4107">
                  <c:v>5.8000000000000003E-2</c:v>
                </c:pt>
                <c:pt idx="4108">
                  <c:v>0.06</c:v>
                </c:pt>
                <c:pt idx="4109">
                  <c:v>6.4000000000000001E-2</c:v>
                </c:pt>
                <c:pt idx="4110">
                  <c:v>5.8000000000000003E-2</c:v>
                </c:pt>
                <c:pt idx="4111">
                  <c:v>5.9000000000000004E-2</c:v>
                </c:pt>
                <c:pt idx="4112">
                  <c:v>6.4000000000000001E-2</c:v>
                </c:pt>
                <c:pt idx="4113">
                  <c:v>0.06</c:v>
                </c:pt>
                <c:pt idx="4114">
                  <c:v>5.9000000000000004E-2</c:v>
                </c:pt>
                <c:pt idx="4115">
                  <c:v>6.5000000000000002E-2</c:v>
                </c:pt>
                <c:pt idx="4116">
                  <c:v>5.6000000000000001E-2</c:v>
                </c:pt>
                <c:pt idx="4117">
                  <c:v>6.0999999999999999E-2</c:v>
                </c:pt>
                <c:pt idx="4118">
                  <c:v>6.6000000000000003E-2</c:v>
                </c:pt>
                <c:pt idx="4119">
                  <c:v>0.06</c:v>
                </c:pt>
                <c:pt idx="4120">
                  <c:v>6.5000000000000002E-2</c:v>
                </c:pt>
                <c:pt idx="4121">
                  <c:v>6.4000000000000001E-2</c:v>
                </c:pt>
                <c:pt idx="4122">
                  <c:v>6.0999999999999999E-2</c:v>
                </c:pt>
                <c:pt idx="4123">
                  <c:v>6.6000000000000003E-2</c:v>
                </c:pt>
                <c:pt idx="4124">
                  <c:v>6.0999999999999999E-2</c:v>
                </c:pt>
                <c:pt idx="4125">
                  <c:v>6.4000000000000001E-2</c:v>
                </c:pt>
                <c:pt idx="4126">
                  <c:v>6.3E-2</c:v>
                </c:pt>
                <c:pt idx="4127">
                  <c:v>5.8000000000000003E-2</c:v>
                </c:pt>
                <c:pt idx="4128">
                  <c:v>6.4000000000000001E-2</c:v>
                </c:pt>
                <c:pt idx="4129">
                  <c:v>5.9000000000000004E-2</c:v>
                </c:pt>
                <c:pt idx="4130">
                  <c:v>6.5000000000000002E-2</c:v>
                </c:pt>
                <c:pt idx="4131">
                  <c:v>0.06</c:v>
                </c:pt>
                <c:pt idx="4132">
                  <c:v>6.4000000000000001E-2</c:v>
                </c:pt>
                <c:pt idx="4133">
                  <c:v>6.4000000000000001E-2</c:v>
                </c:pt>
                <c:pt idx="4134">
                  <c:v>6.2E-2</c:v>
                </c:pt>
                <c:pt idx="4135">
                  <c:v>6.3E-2</c:v>
                </c:pt>
                <c:pt idx="4136">
                  <c:v>5.5E-2</c:v>
                </c:pt>
                <c:pt idx="4137">
                  <c:v>6.0999999999999999E-2</c:v>
                </c:pt>
                <c:pt idx="4138">
                  <c:v>5.6000000000000001E-2</c:v>
                </c:pt>
                <c:pt idx="4139">
                  <c:v>5.9000000000000004E-2</c:v>
                </c:pt>
                <c:pt idx="4140">
                  <c:v>5.5E-2</c:v>
                </c:pt>
                <c:pt idx="4141">
                  <c:v>5.5E-2</c:v>
                </c:pt>
                <c:pt idx="4142">
                  <c:v>5.9000000000000004E-2</c:v>
                </c:pt>
                <c:pt idx="4143">
                  <c:v>5.9000000000000004E-2</c:v>
                </c:pt>
                <c:pt idx="4144">
                  <c:v>5.8000000000000003E-2</c:v>
                </c:pt>
                <c:pt idx="4145">
                  <c:v>0.06</c:v>
                </c:pt>
                <c:pt idx="4146">
                  <c:v>5.8000000000000003E-2</c:v>
                </c:pt>
                <c:pt idx="4147">
                  <c:v>5.5E-2</c:v>
                </c:pt>
                <c:pt idx="4148">
                  <c:v>5.7000000000000002E-2</c:v>
                </c:pt>
                <c:pt idx="4149">
                  <c:v>5.9000000000000004E-2</c:v>
                </c:pt>
                <c:pt idx="4150">
                  <c:v>5.9000000000000004E-2</c:v>
                </c:pt>
                <c:pt idx="4151">
                  <c:v>5.6000000000000001E-2</c:v>
                </c:pt>
                <c:pt idx="4152">
                  <c:v>5.6000000000000001E-2</c:v>
                </c:pt>
                <c:pt idx="4153">
                  <c:v>5.8000000000000003E-2</c:v>
                </c:pt>
                <c:pt idx="4154">
                  <c:v>6.2E-2</c:v>
                </c:pt>
                <c:pt idx="4155">
                  <c:v>6.0999999999999999E-2</c:v>
                </c:pt>
                <c:pt idx="4156">
                  <c:v>6.2E-2</c:v>
                </c:pt>
                <c:pt idx="4157">
                  <c:v>6.3E-2</c:v>
                </c:pt>
                <c:pt idx="4158">
                  <c:v>6.3E-2</c:v>
                </c:pt>
                <c:pt idx="4159">
                  <c:v>6.3E-2</c:v>
                </c:pt>
                <c:pt idx="4160">
                  <c:v>5.9000000000000004E-2</c:v>
                </c:pt>
                <c:pt idx="4161">
                  <c:v>5.8000000000000003E-2</c:v>
                </c:pt>
                <c:pt idx="4162">
                  <c:v>5.6000000000000001E-2</c:v>
                </c:pt>
                <c:pt idx="4163">
                  <c:v>0.06</c:v>
                </c:pt>
                <c:pt idx="4164">
                  <c:v>5.9000000000000004E-2</c:v>
                </c:pt>
                <c:pt idx="4165">
                  <c:v>6.2E-2</c:v>
                </c:pt>
                <c:pt idx="4166">
                  <c:v>6.2E-2</c:v>
                </c:pt>
                <c:pt idx="4167">
                  <c:v>0.06</c:v>
                </c:pt>
                <c:pt idx="4168">
                  <c:v>5.7000000000000002E-2</c:v>
                </c:pt>
                <c:pt idx="4169">
                  <c:v>5.7000000000000002E-2</c:v>
                </c:pt>
                <c:pt idx="4170">
                  <c:v>5.6000000000000001E-2</c:v>
                </c:pt>
                <c:pt idx="4171">
                  <c:v>5.7000000000000002E-2</c:v>
                </c:pt>
                <c:pt idx="4172">
                  <c:v>5.8000000000000003E-2</c:v>
                </c:pt>
                <c:pt idx="4173">
                  <c:v>5.5E-2</c:v>
                </c:pt>
                <c:pt idx="4174">
                  <c:v>5.2999999999999999E-2</c:v>
                </c:pt>
                <c:pt idx="4175">
                  <c:v>5.3999999999999999E-2</c:v>
                </c:pt>
                <c:pt idx="4176">
                  <c:v>5.7000000000000002E-2</c:v>
                </c:pt>
                <c:pt idx="4177">
                  <c:v>5.2000000000000005E-2</c:v>
                </c:pt>
                <c:pt idx="4178">
                  <c:v>4.9000000000000002E-2</c:v>
                </c:pt>
                <c:pt idx="4179">
                  <c:v>0.05</c:v>
                </c:pt>
                <c:pt idx="4180">
                  <c:v>5.3999999999999999E-2</c:v>
                </c:pt>
                <c:pt idx="4181">
                  <c:v>5.6000000000000001E-2</c:v>
                </c:pt>
                <c:pt idx="4182">
                  <c:v>5.1000000000000004E-2</c:v>
                </c:pt>
                <c:pt idx="4183">
                  <c:v>5.1000000000000004E-2</c:v>
                </c:pt>
                <c:pt idx="4184">
                  <c:v>5.1000000000000004E-2</c:v>
                </c:pt>
                <c:pt idx="4185">
                  <c:v>5.5E-2</c:v>
                </c:pt>
                <c:pt idx="4186">
                  <c:v>5.2999999999999999E-2</c:v>
                </c:pt>
                <c:pt idx="4187">
                  <c:v>5.3999999999999999E-2</c:v>
                </c:pt>
                <c:pt idx="4188">
                  <c:v>5.9000000000000004E-2</c:v>
                </c:pt>
                <c:pt idx="4189">
                  <c:v>5.9000000000000004E-2</c:v>
                </c:pt>
                <c:pt idx="4190">
                  <c:v>5.6000000000000001E-2</c:v>
                </c:pt>
                <c:pt idx="4191">
                  <c:v>5.6000000000000001E-2</c:v>
                </c:pt>
                <c:pt idx="4192">
                  <c:v>0.06</c:v>
                </c:pt>
                <c:pt idx="4193">
                  <c:v>5.6000000000000001E-2</c:v>
                </c:pt>
                <c:pt idx="4194">
                  <c:v>5.6000000000000001E-2</c:v>
                </c:pt>
                <c:pt idx="4195">
                  <c:v>5.7000000000000002E-2</c:v>
                </c:pt>
                <c:pt idx="4196">
                  <c:v>5.6000000000000001E-2</c:v>
                </c:pt>
                <c:pt idx="4197">
                  <c:v>5.2000000000000005E-2</c:v>
                </c:pt>
                <c:pt idx="4198">
                  <c:v>5.9000000000000004E-2</c:v>
                </c:pt>
                <c:pt idx="4199">
                  <c:v>5.5E-2</c:v>
                </c:pt>
                <c:pt idx="4200">
                  <c:v>5.2999999999999999E-2</c:v>
                </c:pt>
                <c:pt idx="4201">
                  <c:v>5.8000000000000003E-2</c:v>
                </c:pt>
                <c:pt idx="4202">
                  <c:v>5.3999999999999999E-2</c:v>
                </c:pt>
                <c:pt idx="4203">
                  <c:v>5.2999999999999999E-2</c:v>
                </c:pt>
                <c:pt idx="4204">
                  <c:v>5.5E-2</c:v>
                </c:pt>
                <c:pt idx="4205">
                  <c:v>5.1000000000000004E-2</c:v>
                </c:pt>
                <c:pt idx="4206">
                  <c:v>0.05</c:v>
                </c:pt>
                <c:pt idx="4207">
                  <c:v>5.5E-2</c:v>
                </c:pt>
                <c:pt idx="4208">
                  <c:v>4.9000000000000002E-2</c:v>
                </c:pt>
                <c:pt idx="4209">
                  <c:v>5.5E-2</c:v>
                </c:pt>
                <c:pt idx="4210">
                  <c:v>4.7E-2</c:v>
                </c:pt>
                <c:pt idx="4211">
                  <c:v>0.05</c:v>
                </c:pt>
                <c:pt idx="4212">
                  <c:v>5.1000000000000004E-2</c:v>
                </c:pt>
                <c:pt idx="4213">
                  <c:v>4.5999999999999999E-2</c:v>
                </c:pt>
                <c:pt idx="4214">
                  <c:v>5.1000000000000004E-2</c:v>
                </c:pt>
                <c:pt idx="4215">
                  <c:v>4.5999999999999999E-2</c:v>
                </c:pt>
                <c:pt idx="4216">
                  <c:v>5.3999999999999999E-2</c:v>
                </c:pt>
                <c:pt idx="4217">
                  <c:v>5.2000000000000005E-2</c:v>
                </c:pt>
                <c:pt idx="4218">
                  <c:v>5.1000000000000004E-2</c:v>
                </c:pt>
                <c:pt idx="4219">
                  <c:v>4.9000000000000002E-2</c:v>
                </c:pt>
                <c:pt idx="4220">
                  <c:v>4.8000000000000001E-2</c:v>
                </c:pt>
                <c:pt idx="4221">
                  <c:v>5.1000000000000004E-2</c:v>
                </c:pt>
                <c:pt idx="4222">
                  <c:v>4.7E-2</c:v>
                </c:pt>
                <c:pt idx="4223">
                  <c:v>5.1000000000000004E-2</c:v>
                </c:pt>
                <c:pt idx="4224">
                  <c:v>4.5999999999999999E-2</c:v>
                </c:pt>
                <c:pt idx="4225">
                  <c:v>5.1000000000000004E-2</c:v>
                </c:pt>
                <c:pt idx="4226">
                  <c:v>0.05</c:v>
                </c:pt>
                <c:pt idx="4227">
                  <c:v>4.7E-2</c:v>
                </c:pt>
                <c:pt idx="4228">
                  <c:v>4.9000000000000002E-2</c:v>
                </c:pt>
                <c:pt idx="4229">
                  <c:v>0.05</c:v>
                </c:pt>
                <c:pt idx="4230">
                  <c:v>0.05</c:v>
                </c:pt>
                <c:pt idx="4231">
                  <c:v>4.9000000000000002E-2</c:v>
                </c:pt>
                <c:pt idx="4232">
                  <c:v>5.1000000000000004E-2</c:v>
                </c:pt>
                <c:pt idx="4233">
                  <c:v>5.2000000000000005E-2</c:v>
                </c:pt>
                <c:pt idx="4234">
                  <c:v>5.1000000000000004E-2</c:v>
                </c:pt>
                <c:pt idx="4235">
                  <c:v>5.2999999999999999E-2</c:v>
                </c:pt>
                <c:pt idx="4236">
                  <c:v>5.3999999999999999E-2</c:v>
                </c:pt>
                <c:pt idx="4237">
                  <c:v>5.2999999999999999E-2</c:v>
                </c:pt>
                <c:pt idx="4238">
                  <c:v>5.2999999999999999E-2</c:v>
                </c:pt>
                <c:pt idx="4239">
                  <c:v>5.3999999999999999E-2</c:v>
                </c:pt>
                <c:pt idx="4240">
                  <c:v>5.2999999999999999E-2</c:v>
                </c:pt>
                <c:pt idx="4241">
                  <c:v>5.2999999999999999E-2</c:v>
                </c:pt>
                <c:pt idx="4242">
                  <c:v>5.2000000000000005E-2</c:v>
                </c:pt>
                <c:pt idx="4243">
                  <c:v>5.2999999999999999E-2</c:v>
                </c:pt>
                <c:pt idx="4244">
                  <c:v>5.2999999999999999E-2</c:v>
                </c:pt>
                <c:pt idx="4245">
                  <c:v>5.3999999999999999E-2</c:v>
                </c:pt>
                <c:pt idx="4246">
                  <c:v>5.2999999999999999E-2</c:v>
                </c:pt>
                <c:pt idx="4247">
                  <c:v>5.5E-2</c:v>
                </c:pt>
                <c:pt idx="4248">
                  <c:v>5.2999999999999999E-2</c:v>
                </c:pt>
                <c:pt idx="4249">
                  <c:v>5.2000000000000005E-2</c:v>
                </c:pt>
                <c:pt idx="4250">
                  <c:v>0.05</c:v>
                </c:pt>
                <c:pt idx="4251">
                  <c:v>5.1000000000000004E-2</c:v>
                </c:pt>
                <c:pt idx="4252">
                  <c:v>5.2000000000000005E-2</c:v>
                </c:pt>
                <c:pt idx="4253">
                  <c:v>5.1000000000000004E-2</c:v>
                </c:pt>
                <c:pt idx="4254">
                  <c:v>5.2999999999999999E-2</c:v>
                </c:pt>
                <c:pt idx="4255">
                  <c:v>5.1000000000000004E-2</c:v>
                </c:pt>
                <c:pt idx="4256">
                  <c:v>5.2000000000000005E-2</c:v>
                </c:pt>
                <c:pt idx="4257">
                  <c:v>0.05</c:v>
                </c:pt>
                <c:pt idx="4258">
                  <c:v>5.2999999999999999E-2</c:v>
                </c:pt>
                <c:pt idx="4259">
                  <c:v>5.2999999999999999E-2</c:v>
                </c:pt>
                <c:pt idx="4260">
                  <c:v>5.2000000000000005E-2</c:v>
                </c:pt>
                <c:pt idx="4261">
                  <c:v>0.05</c:v>
                </c:pt>
                <c:pt idx="4262">
                  <c:v>5.1000000000000004E-2</c:v>
                </c:pt>
                <c:pt idx="4263">
                  <c:v>5.5E-2</c:v>
                </c:pt>
                <c:pt idx="4264">
                  <c:v>0.06</c:v>
                </c:pt>
                <c:pt idx="4265">
                  <c:v>6.0999999999999999E-2</c:v>
                </c:pt>
                <c:pt idx="4266">
                  <c:v>0.05</c:v>
                </c:pt>
                <c:pt idx="4267">
                  <c:v>5.1000000000000004E-2</c:v>
                </c:pt>
                <c:pt idx="4268">
                  <c:v>5.2000000000000005E-2</c:v>
                </c:pt>
                <c:pt idx="4269">
                  <c:v>5.7000000000000002E-2</c:v>
                </c:pt>
                <c:pt idx="4270">
                  <c:v>5.2000000000000005E-2</c:v>
                </c:pt>
                <c:pt idx="4271">
                  <c:v>5.2000000000000005E-2</c:v>
                </c:pt>
                <c:pt idx="4272">
                  <c:v>5.5E-2</c:v>
                </c:pt>
                <c:pt idx="4273">
                  <c:v>5.9000000000000004E-2</c:v>
                </c:pt>
                <c:pt idx="4274">
                  <c:v>5.6000000000000001E-2</c:v>
                </c:pt>
                <c:pt idx="4275">
                  <c:v>5.7000000000000002E-2</c:v>
                </c:pt>
                <c:pt idx="4276">
                  <c:v>7.3999999999999996E-2</c:v>
                </c:pt>
                <c:pt idx="4277">
                  <c:v>0.255</c:v>
                </c:pt>
                <c:pt idx="4278">
                  <c:v>0.40700000000000003</c:v>
                </c:pt>
                <c:pt idx="4279">
                  <c:v>0.69500000000000006</c:v>
                </c:pt>
                <c:pt idx="4280">
                  <c:v>0.98399999999999999</c:v>
                </c:pt>
                <c:pt idx="4281">
                  <c:v>1.319</c:v>
                </c:pt>
                <c:pt idx="4282">
                  <c:v>2.0230000000000001</c:v>
                </c:pt>
                <c:pt idx="4283">
                  <c:v>2.8660000000000001</c:v>
                </c:pt>
                <c:pt idx="4284">
                  <c:v>3.6590000000000003</c:v>
                </c:pt>
                <c:pt idx="4285">
                  <c:v>4.6230000000000002</c:v>
                </c:pt>
                <c:pt idx="4286">
                  <c:v>5.5309999999999997</c:v>
                </c:pt>
                <c:pt idx="4287">
                  <c:v>5.2940000000000005</c:v>
                </c:pt>
                <c:pt idx="4288">
                  <c:v>5.8689999999999998</c:v>
                </c:pt>
                <c:pt idx="4289">
                  <c:v>6.2460000000000004</c:v>
                </c:pt>
                <c:pt idx="4290">
                  <c:v>6.4610000000000003</c:v>
                </c:pt>
                <c:pt idx="4291">
                  <c:v>6.569</c:v>
                </c:pt>
                <c:pt idx="4292">
                  <c:v>6.5510000000000002</c:v>
                </c:pt>
                <c:pt idx="4293">
                  <c:v>7.0640000000000001</c:v>
                </c:pt>
                <c:pt idx="4294">
                  <c:v>7.1640000000000006</c:v>
                </c:pt>
                <c:pt idx="4295">
                  <c:v>7.4750000000000005</c:v>
                </c:pt>
                <c:pt idx="4296">
                  <c:v>7.7450000000000001</c:v>
                </c:pt>
                <c:pt idx="4297">
                  <c:v>8.0489999999999995</c:v>
                </c:pt>
                <c:pt idx="4298">
                  <c:v>8.2349999999999994</c:v>
                </c:pt>
                <c:pt idx="4299">
                  <c:v>8.527000000000001</c:v>
                </c:pt>
                <c:pt idx="4300">
                  <c:v>8.6270000000000007</c:v>
                </c:pt>
                <c:pt idx="4301">
                  <c:v>8.859</c:v>
                </c:pt>
                <c:pt idx="4302">
                  <c:v>9.0570000000000004</c:v>
                </c:pt>
                <c:pt idx="4303">
                  <c:v>8.99</c:v>
                </c:pt>
                <c:pt idx="4304">
                  <c:v>8.8729999999999993</c:v>
                </c:pt>
                <c:pt idx="4305">
                  <c:v>8.74</c:v>
                </c:pt>
                <c:pt idx="4306">
                  <c:v>8.5519999999999996</c:v>
                </c:pt>
                <c:pt idx="4307">
                  <c:v>8.386000000000001</c:v>
                </c:pt>
                <c:pt idx="4308">
                  <c:v>8.2050000000000001</c:v>
                </c:pt>
                <c:pt idx="4309">
                  <c:v>8.043000000000001</c:v>
                </c:pt>
                <c:pt idx="4310">
                  <c:v>7.891</c:v>
                </c:pt>
                <c:pt idx="4311">
                  <c:v>7.68</c:v>
                </c:pt>
                <c:pt idx="4312">
                  <c:v>7.4119999999999999</c:v>
                </c:pt>
                <c:pt idx="4313">
                  <c:v>7.2069999999999999</c:v>
                </c:pt>
                <c:pt idx="4314">
                  <c:v>6.9390000000000001</c:v>
                </c:pt>
                <c:pt idx="4315">
                  <c:v>6.8529999999999998</c:v>
                </c:pt>
                <c:pt idx="4316">
                  <c:v>6.649</c:v>
                </c:pt>
                <c:pt idx="4317">
                  <c:v>6.7770000000000001</c:v>
                </c:pt>
                <c:pt idx="4318">
                  <c:v>6.7770000000000001</c:v>
                </c:pt>
                <c:pt idx="4319">
                  <c:v>6.7469999999999999</c:v>
                </c:pt>
                <c:pt idx="4320">
                  <c:v>6.6890000000000001</c:v>
                </c:pt>
                <c:pt idx="4321">
                  <c:v>6.2930000000000001</c:v>
                </c:pt>
                <c:pt idx="4322">
                  <c:v>6.4850000000000003</c:v>
                </c:pt>
                <c:pt idx="4323">
                  <c:v>6.4139999999999997</c:v>
                </c:pt>
                <c:pt idx="4324">
                  <c:v>6.44</c:v>
                </c:pt>
                <c:pt idx="4325">
                  <c:v>6.3460000000000001</c:v>
                </c:pt>
                <c:pt idx="4326">
                  <c:v>6.2460000000000004</c:v>
                </c:pt>
                <c:pt idx="4327">
                  <c:v>5.9939999999999998</c:v>
                </c:pt>
                <c:pt idx="4328">
                  <c:v>5.92</c:v>
                </c:pt>
                <c:pt idx="4329">
                  <c:v>5.6790000000000003</c:v>
                </c:pt>
                <c:pt idx="4330">
                  <c:v>5.4980000000000002</c:v>
                </c:pt>
                <c:pt idx="4331">
                  <c:v>5.2530000000000001</c:v>
                </c:pt>
                <c:pt idx="4332">
                  <c:v>5.069</c:v>
                </c:pt>
                <c:pt idx="4333">
                  <c:v>4.93</c:v>
                </c:pt>
                <c:pt idx="4334">
                  <c:v>4.968</c:v>
                </c:pt>
                <c:pt idx="4335">
                  <c:v>4.5730000000000004</c:v>
                </c:pt>
                <c:pt idx="4336">
                  <c:v>4.391</c:v>
                </c:pt>
                <c:pt idx="4337">
                  <c:v>4.1399999999999997</c:v>
                </c:pt>
                <c:pt idx="4338">
                  <c:v>3.875</c:v>
                </c:pt>
                <c:pt idx="4339">
                  <c:v>3.6840000000000002</c:v>
                </c:pt>
                <c:pt idx="4340">
                  <c:v>3.4260000000000002</c:v>
                </c:pt>
                <c:pt idx="4341">
                  <c:v>3.2450000000000001</c:v>
                </c:pt>
                <c:pt idx="4342">
                  <c:v>3.0300000000000002</c:v>
                </c:pt>
                <c:pt idx="4343">
                  <c:v>2.8180000000000001</c:v>
                </c:pt>
                <c:pt idx="4344">
                  <c:v>2.63</c:v>
                </c:pt>
                <c:pt idx="4345">
                  <c:v>2.4300000000000002</c:v>
                </c:pt>
                <c:pt idx="4346">
                  <c:v>2.2309999999999999</c:v>
                </c:pt>
                <c:pt idx="4347">
                  <c:v>2.11</c:v>
                </c:pt>
                <c:pt idx="4348">
                  <c:v>2.16</c:v>
                </c:pt>
                <c:pt idx="4349">
                  <c:v>2.1630000000000003</c:v>
                </c:pt>
                <c:pt idx="4350">
                  <c:v>2.149</c:v>
                </c:pt>
                <c:pt idx="4351">
                  <c:v>2.1619999999999999</c:v>
                </c:pt>
                <c:pt idx="4352">
                  <c:v>2.1590000000000003</c:v>
                </c:pt>
                <c:pt idx="4353">
                  <c:v>2.16</c:v>
                </c:pt>
                <c:pt idx="4354">
                  <c:v>2.1750000000000003</c:v>
                </c:pt>
                <c:pt idx="4355">
                  <c:v>2.1869999999999998</c:v>
                </c:pt>
                <c:pt idx="4356">
                  <c:v>2.1920000000000002</c:v>
                </c:pt>
                <c:pt idx="4357">
                  <c:v>2.1829999999999998</c:v>
                </c:pt>
                <c:pt idx="4358">
                  <c:v>2.1869999999999998</c:v>
                </c:pt>
                <c:pt idx="4359">
                  <c:v>2.1859999999999999</c:v>
                </c:pt>
                <c:pt idx="4360">
                  <c:v>2.1819999999999999</c:v>
                </c:pt>
                <c:pt idx="4361">
                  <c:v>2.181</c:v>
                </c:pt>
                <c:pt idx="4362">
                  <c:v>2.1670000000000003</c:v>
                </c:pt>
                <c:pt idx="4363">
                  <c:v>2.1720000000000002</c:v>
                </c:pt>
                <c:pt idx="4364">
                  <c:v>2.1779999999999999</c:v>
                </c:pt>
                <c:pt idx="4365">
                  <c:v>2.1590000000000003</c:v>
                </c:pt>
                <c:pt idx="4366">
                  <c:v>2.16</c:v>
                </c:pt>
                <c:pt idx="4367">
                  <c:v>2.1750000000000003</c:v>
                </c:pt>
                <c:pt idx="4368">
                  <c:v>2.181</c:v>
                </c:pt>
                <c:pt idx="4369">
                  <c:v>2.177</c:v>
                </c:pt>
                <c:pt idx="4370">
                  <c:v>2.1739999999999999</c:v>
                </c:pt>
                <c:pt idx="4371">
                  <c:v>2.169</c:v>
                </c:pt>
                <c:pt idx="4372">
                  <c:v>2.1539999999999999</c:v>
                </c:pt>
                <c:pt idx="4373">
                  <c:v>2.1550000000000002</c:v>
                </c:pt>
                <c:pt idx="4374">
                  <c:v>2.1619999999999999</c:v>
                </c:pt>
                <c:pt idx="4375">
                  <c:v>2.1459999999999999</c:v>
                </c:pt>
                <c:pt idx="4376">
                  <c:v>2.1640000000000001</c:v>
                </c:pt>
                <c:pt idx="4377">
                  <c:v>2.157</c:v>
                </c:pt>
                <c:pt idx="4378">
                  <c:v>2.1579999999999999</c:v>
                </c:pt>
                <c:pt idx="4379">
                  <c:v>2.1619999999999999</c:v>
                </c:pt>
                <c:pt idx="4380">
                  <c:v>2.1789999999999998</c:v>
                </c:pt>
                <c:pt idx="4381">
                  <c:v>2.1710000000000003</c:v>
                </c:pt>
                <c:pt idx="4382">
                  <c:v>2.1800000000000002</c:v>
                </c:pt>
                <c:pt idx="4383">
                  <c:v>2.1789999999999998</c:v>
                </c:pt>
                <c:pt idx="4384">
                  <c:v>2.153</c:v>
                </c:pt>
                <c:pt idx="4385">
                  <c:v>2.1619999999999999</c:v>
                </c:pt>
                <c:pt idx="4386">
                  <c:v>2.1619999999999999</c:v>
                </c:pt>
                <c:pt idx="4387">
                  <c:v>2.169</c:v>
                </c:pt>
                <c:pt idx="4388">
                  <c:v>2.1789999999999998</c:v>
                </c:pt>
                <c:pt idx="4389">
                  <c:v>2.1800000000000002</c:v>
                </c:pt>
                <c:pt idx="4390">
                  <c:v>2.1789999999999998</c:v>
                </c:pt>
                <c:pt idx="4391">
                  <c:v>2.1850000000000001</c:v>
                </c:pt>
                <c:pt idx="4392">
                  <c:v>2.2010000000000001</c:v>
                </c:pt>
                <c:pt idx="4393">
                  <c:v>2.1949999999999998</c:v>
                </c:pt>
                <c:pt idx="4394">
                  <c:v>2.1869999999999998</c:v>
                </c:pt>
                <c:pt idx="4395">
                  <c:v>2.1859999999999999</c:v>
                </c:pt>
                <c:pt idx="4396">
                  <c:v>2.1800000000000002</c:v>
                </c:pt>
                <c:pt idx="4397">
                  <c:v>2.1859999999999999</c:v>
                </c:pt>
                <c:pt idx="4398">
                  <c:v>2.169</c:v>
                </c:pt>
                <c:pt idx="4399">
                  <c:v>2.1800000000000002</c:v>
                </c:pt>
                <c:pt idx="4400">
                  <c:v>2.1800000000000002</c:v>
                </c:pt>
                <c:pt idx="4401">
                  <c:v>2.1710000000000003</c:v>
                </c:pt>
                <c:pt idx="4402">
                  <c:v>2.1829999999999998</c:v>
                </c:pt>
                <c:pt idx="4403">
                  <c:v>2.202</c:v>
                </c:pt>
                <c:pt idx="4404">
                  <c:v>2.1920000000000002</c:v>
                </c:pt>
                <c:pt idx="4405">
                  <c:v>2.1960000000000002</c:v>
                </c:pt>
                <c:pt idx="4406">
                  <c:v>2.2029999999999998</c:v>
                </c:pt>
                <c:pt idx="4407">
                  <c:v>2.2029999999999998</c:v>
                </c:pt>
                <c:pt idx="4408">
                  <c:v>2.1920000000000002</c:v>
                </c:pt>
                <c:pt idx="4409">
                  <c:v>2.1920000000000002</c:v>
                </c:pt>
                <c:pt idx="4410">
                  <c:v>2.1989999999999998</c:v>
                </c:pt>
                <c:pt idx="4411">
                  <c:v>2.198</c:v>
                </c:pt>
                <c:pt idx="4412">
                  <c:v>2.206</c:v>
                </c:pt>
                <c:pt idx="4413">
                  <c:v>2.2069999999999999</c:v>
                </c:pt>
                <c:pt idx="4414">
                  <c:v>2.1989999999999998</c:v>
                </c:pt>
                <c:pt idx="4415">
                  <c:v>2.2120000000000002</c:v>
                </c:pt>
                <c:pt idx="4416">
                  <c:v>2.222</c:v>
                </c:pt>
                <c:pt idx="4417">
                  <c:v>2.2330000000000001</c:v>
                </c:pt>
                <c:pt idx="4418">
                  <c:v>2.242</c:v>
                </c:pt>
                <c:pt idx="4419">
                  <c:v>2.2400000000000002</c:v>
                </c:pt>
                <c:pt idx="4420">
                  <c:v>2.2250000000000001</c:v>
                </c:pt>
                <c:pt idx="4421">
                  <c:v>2.2130000000000001</c:v>
                </c:pt>
                <c:pt idx="4422">
                  <c:v>2.2240000000000002</c:v>
                </c:pt>
                <c:pt idx="4423">
                  <c:v>2.1949999999999998</c:v>
                </c:pt>
                <c:pt idx="4424">
                  <c:v>2.202</c:v>
                </c:pt>
                <c:pt idx="4425">
                  <c:v>2.2130000000000001</c:v>
                </c:pt>
                <c:pt idx="4426">
                  <c:v>2.2189999999999999</c:v>
                </c:pt>
                <c:pt idx="4427">
                  <c:v>2.2200000000000002</c:v>
                </c:pt>
                <c:pt idx="4428">
                  <c:v>2.222</c:v>
                </c:pt>
                <c:pt idx="4429">
                  <c:v>2.2240000000000002</c:v>
                </c:pt>
                <c:pt idx="4430">
                  <c:v>2.2170000000000001</c:v>
                </c:pt>
                <c:pt idx="4431">
                  <c:v>2.2240000000000002</c:v>
                </c:pt>
                <c:pt idx="4432">
                  <c:v>2.2069999999999999</c:v>
                </c:pt>
                <c:pt idx="4433">
                  <c:v>2.2170000000000001</c:v>
                </c:pt>
                <c:pt idx="4434">
                  <c:v>2.214</c:v>
                </c:pt>
                <c:pt idx="4435">
                  <c:v>2.2130000000000001</c:v>
                </c:pt>
                <c:pt idx="4436">
                  <c:v>2.2160000000000002</c:v>
                </c:pt>
                <c:pt idx="4437">
                  <c:v>2.2200000000000002</c:v>
                </c:pt>
                <c:pt idx="4438">
                  <c:v>2.2090000000000001</c:v>
                </c:pt>
                <c:pt idx="4439">
                  <c:v>2.2240000000000002</c:v>
                </c:pt>
                <c:pt idx="4440">
                  <c:v>2.2250000000000001</c:v>
                </c:pt>
                <c:pt idx="4441">
                  <c:v>2.238</c:v>
                </c:pt>
                <c:pt idx="4442">
                  <c:v>2.242</c:v>
                </c:pt>
                <c:pt idx="4443">
                  <c:v>2.2389999999999999</c:v>
                </c:pt>
                <c:pt idx="4444">
                  <c:v>2.2250000000000001</c:v>
                </c:pt>
                <c:pt idx="4445">
                  <c:v>2.2149999999999999</c:v>
                </c:pt>
                <c:pt idx="4446">
                  <c:v>2.222</c:v>
                </c:pt>
                <c:pt idx="4447">
                  <c:v>2.2189999999999999</c:v>
                </c:pt>
                <c:pt idx="4448">
                  <c:v>2.222</c:v>
                </c:pt>
                <c:pt idx="4449">
                  <c:v>2.214</c:v>
                </c:pt>
                <c:pt idx="4450">
                  <c:v>2.2029999999999998</c:v>
                </c:pt>
                <c:pt idx="4451">
                  <c:v>2.2080000000000002</c:v>
                </c:pt>
                <c:pt idx="4452">
                  <c:v>2.2120000000000002</c:v>
                </c:pt>
                <c:pt idx="4453">
                  <c:v>2.222</c:v>
                </c:pt>
                <c:pt idx="4454">
                  <c:v>2.2269999999999999</c:v>
                </c:pt>
                <c:pt idx="4455">
                  <c:v>2.2290000000000001</c:v>
                </c:pt>
                <c:pt idx="4456">
                  <c:v>2.226</c:v>
                </c:pt>
                <c:pt idx="4457">
                  <c:v>2.226</c:v>
                </c:pt>
                <c:pt idx="4458">
                  <c:v>2.218</c:v>
                </c:pt>
                <c:pt idx="4459">
                  <c:v>2.2320000000000002</c:v>
                </c:pt>
                <c:pt idx="4460">
                  <c:v>2.2189999999999999</c:v>
                </c:pt>
                <c:pt idx="4461">
                  <c:v>2.2290000000000001</c:v>
                </c:pt>
                <c:pt idx="4462">
                  <c:v>2.2330000000000001</c:v>
                </c:pt>
                <c:pt idx="4463">
                  <c:v>2.2320000000000002</c:v>
                </c:pt>
                <c:pt idx="4464">
                  <c:v>2.2349999999999999</c:v>
                </c:pt>
                <c:pt idx="4465">
                  <c:v>2.242</c:v>
                </c:pt>
                <c:pt idx="4466">
                  <c:v>2.2480000000000002</c:v>
                </c:pt>
                <c:pt idx="4467">
                  <c:v>2.234</c:v>
                </c:pt>
                <c:pt idx="4468">
                  <c:v>2.242</c:v>
                </c:pt>
                <c:pt idx="4469">
                  <c:v>2.2330000000000001</c:v>
                </c:pt>
                <c:pt idx="4470">
                  <c:v>2.2189999999999999</c:v>
                </c:pt>
                <c:pt idx="4471">
                  <c:v>2.2189999999999999</c:v>
                </c:pt>
                <c:pt idx="4472">
                  <c:v>2.2280000000000002</c:v>
                </c:pt>
                <c:pt idx="4473">
                  <c:v>2.2269999999999999</c:v>
                </c:pt>
                <c:pt idx="4474">
                  <c:v>2.2410000000000001</c:v>
                </c:pt>
                <c:pt idx="4475">
                  <c:v>2.21</c:v>
                </c:pt>
                <c:pt idx="4476">
                  <c:v>2.2280000000000002</c:v>
                </c:pt>
                <c:pt idx="4477">
                  <c:v>2.2330000000000001</c:v>
                </c:pt>
                <c:pt idx="4478">
                  <c:v>2.2410000000000001</c:v>
                </c:pt>
                <c:pt idx="4479">
                  <c:v>2.2530000000000001</c:v>
                </c:pt>
                <c:pt idx="4480">
                  <c:v>2.246</c:v>
                </c:pt>
                <c:pt idx="4481">
                  <c:v>2.2429999999999999</c:v>
                </c:pt>
                <c:pt idx="4482">
                  <c:v>2.2360000000000002</c:v>
                </c:pt>
                <c:pt idx="4483">
                  <c:v>2.2410000000000001</c:v>
                </c:pt>
                <c:pt idx="4484">
                  <c:v>2.2429999999999999</c:v>
                </c:pt>
                <c:pt idx="4485">
                  <c:v>2.2469999999999999</c:v>
                </c:pt>
                <c:pt idx="4486">
                  <c:v>2.2429999999999999</c:v>
                </c:pt>
                <c:pt idx="4487">
                  <c:v>2.2429999999999999</c:v>
                </c:pt>
                <c:pt idx="4488">
                  <c:v>2.246</c:v>
                </c:pt>
                <c:pt idx="4489">
                  <c:v>2.2410000000000001</c:v>
                </c:pt>
                <c:pt idx="4490">
                  <c:v>2.2429999999999999</c:v>
                </c:pt>
                <c:pt idx="4491">
                  <c:v>2.2450000000000001</c:v>
                </c:pt>
                <c:pt idx="4492">
                  <c:v>2.2490000000000001</c:v>
                </c:pt>
                <c:pt idx="4493">
                  <c:v>2.2370000000000001</c:v>
                </c:pt>
                <c:pt idx="4494">
                  <c:v>2.2269999999999999</c:v>
                </c:pt>
                <c:pt idx="4495">
                  <c:v>2.2320000000000002</c:v>
                </c:pt>
                <c:pt idx="4496">
                  <c:v>2.2250000000000001</c:v>
                </c:pt>
                <c:pt idx="4497">
                  <c:v>2.2250000000000001</c:v>
                </c:pt>
                <c:pt idx="4498">
                  <c:v>2.2229999999999999</c:v>
                </c:pt>
                <c:pt idx="4499">
                  <c:v>2.2229999999999999</c:v>
                </c:pt>
                <c:pt idx="4500">
                  <c:v>2.2200000000000002</c:v>
                </c:pt>
                <c:pt idx="4501">
                  <c:v>2.2309999999999999</c:v>
                </c:pt>
                <c:pt idx="4502">
                  <c:v>2.2570000000000001</c:v>
                </c:pt>
                <c:pt idx="4503">
                  <c:v>2.2480000000000002</c:v>
                </c:pt>
                <c:pt idx="4504">
                  <c:v>2.254</c:v>
                </c:pt>
                <c:pt idx="4505">
                  <c:v>2.25</c:v>
                </c:pt>
                <c:pt idx="4506">
                  <c:v>2.238</c:v>
                </c:pt>
                <c:pt idx="4507">
                  <c:v>2.2349999999999999</c:v>
                </c:pt>
                <c:pt idx="4508">
                  <c:v>2.2189999999999999</c:v>
                </c:pt>
                <c:pt idx="4509">
                  <c:v>2.234</c:v>
                </c:pt>
                <c:pt idx="4510">
                  <c:v>2.2400000000000002</c:v>
                </c:pt>
                <c:pt idx="4511">
                  <c:v>2.2320000000000002</c:v>
                </c:pt>
                <c:pt idx="4512">
                  <c:v>2.2269999999999999</c:v>
                </c:pt>
                <c:pt idx="4513">
                  <c:v>2.2240000000000002</c:v>
                </c:pt>
                <c:pt idx="4514">
                  <c:v>2.2389999999999999</c:v>
                </c:pt>
                <c:pt idx="4515">
                  <c:v>2.2309999999999999</c:v>
                </c:pt>
                <c:pt idx="4516">
                  <c:v>2.2469999999999999</c:v>
                </c:pt>
                <c:pt idx="4517">
                  <c:v>2.2570000000000001</c:v>
                </c:pt>
                <c:pt idx="4518">
                  <c:v>2.2560000000000002</c:v>
                </c:pt>
                <c:pt idx="4519">
                  <c:v>2.2549999999999999</c:v>
                </c:pt>
                <c:pt idx="4520">
                  <c:v>2.27</c:v>
                </c:pt>
                <c:pt idx="4521">
                  <c:v>2.258</c:v>
                </c:pt>
                <c:pt idx="4522">
                  <c:v>2.2749999999999999</c:v>
                </c:pt>
                <c:pt idx="4523">
                  <c:v>2.2770000000000001</c:v>
                </c:pt>
                <c:pt idx="4524">
                  <c:v>2.274</c:v>
                </c:pt>
                <c:pt idx="4525">
                  <c:v>2.2720000000000002</c:v>
                </c:pt>
                <c:pt idx="4526">
                  <c:v>2.2869999999999999</c:v>
                </c:pt>
                <c:pt idx="4527">
                  <c:v>1.5569999999999999</c:v>
                </c:pt>
                <c:pt idx="4528">
                  <c:v>5.9000000000000004E-2</c:v>
                </c:pt>
                <c:pt idx="4529">
                  <c:v>5.9000000000000004E-2</c:v>
                </c:pt>
                <c:pt idx="4530">
                  <c:v>6.0999999999999999E-2</c:v>
                </c:pt>
                <c:pt idx="4531">
                  <c:v>5.9000000000000004E-2</c:v>
                </c:pt>
                <c:pt idx="4532">
                  <c:v>5.8000000000000003E-2</c:v>
                </c:pt>
                <c:pt idx="4533">
                  <c:v>5.1000000000000004E-2</c:v>
                </c:pt>
                <c:pt idx="4534">
                  <c:v>5.5E-2</c:v>
                </c:pt>
                <c:pt idx="4535">
                  <c:v>5.5E-2</c:v>
                </c:pt>
                <c:pt idx="4536">
                  <c:v>0.05</c:v>
                </c:pt>
                <c:pt idx="4537">
                  <c:v>5.1000000000000004E-2</c:v>
                </c:pt>
                <c:pt idx="4538">
                  <c:v>5.6000000000000001E-2</c:v>
                </c:pt>
                <c:pt idx="4539">
                  <c:v>5.2000000000000005E-2</c:v>
                </c:pt>
                <c:pt idx="4540">
                  <c:v>5.6000000000000001E-2</c:v>
                </c:pt>
                <c:pt idx="4541">
                  <c:v>5.6000000000000001E-2</c:v>
                </c:pt>
                <c:pt idx="4542">
                  <c:v>5.2999999999999999E-2</c:v>
                </c:pt>
                <c:pt idx="4543">
                  <c:v>5.7000000000000002E-2</c:v>
                </c:pt>
                <c:pt idx="4544">
                  <c:v>5.5E-2</c:v>
                </c:pt>
                <c:pt idx="4545">
                  <c:v>5.2999999999999999E-2</c:v>
                </c:pt>
                <c:pt idx="4546">
                  <c:v>5.5E-2</c:v>
                </c:pt>
                <c:pt idx="4547">
                  <c:v>5.2000000000000005E-2</c:v>
                </c:pt>
                <c:pt idx="4548">
                  <c:v>5.2999999999999999E-2</c:v>
                </c:pt>
                <c:pt idx="4549">
                  <c:v>5.3999999999999999E-2</c:v>
                </c:pt>
                <c:pt idx="4550">
                  <c:v>5.1000000000000004E-2</c:v>
                </c:pt>
                <c:pt idx="4551">
                  <c:v>5.6000000000000001E-2</c:v>
                </c:pt>
                <c:pt idx="4552">
                  <c:v>5.1000000000000004E-2</c:v>
                </c:pt>
                <c:pt idx="4553">
                  <c:v>5.7000000000000002E-2</c:v>
                </c:pt>
                <c:pt idx="4554">
                  <c:v>5.7000000000000002E-2</c:v>
                </c:pt>
                <c:pt idx="4555">
                  <c:v>5.7000000000000002E-2</c:v>
                </c:pt>
                <c:pt idx="4556">
                  <c:v>5.8000000000000003E-2</c:v>
                </c:pt>
                <c:pt idx="4557">
                  <c:v>5.6000000000000001E-2</c:v>
                </c:pt>
                <c:pt idx="4558">
                  <c:v>0.06</c:v>
                </c:pt>
                <c:pt idx="4559">
                  <c:v>5.2999999999999999E-2</c:v>
                </c:pt>
                <c:pt idx="4560">
                  <c:v>5.3999999999999999E-2</c:v>
                </c:pt>
                <c:pt idx="4561">
                  <c:v>0.05</c:v>
                </c:pt>
                <c:pt idx="4562">
                  <c:v>0.05</c:v>
                </c:pt>
                <c:pt idx="4563">
                  <c:v>4.3999999999999997E-2</c:v>
                </c:pt>
                <c:pt idx="4564">
                  <c:v>4.5999999999999999E-2</c:v>
                </c:pt>
                <c:pt idx="4565">
                  <c:v>5.2000000000000005E-2</c:v>
                </c:pt>
                <c:pt idx="4566">
                  <c:v>4.8000000000000001E-2</c:v>
                </c:pt>
                <c:pt idx="4567">
                  <c:v>4.8000000000000001E-2</c:v>
                </c:pt>
                <c:pt idx="4568">
                  <c:v>4.7E-2</c:v>
                </c:pt>
                <c:pt idx="4569">
                  <c:v>4.8000000000000001E-2</c:v>
                </c:pt>
                <c:pt idx="4570">
                  <c:v>5.2999999999999999E-2</c:v>
                </c:pt>
                <c:pt idx="4571">
                  <c:v>5.6000000000000001E-2</c:v>
                </c:pt>
                <c:pt idx="4572">
                  <c:v>5.2000000000000005E-2</c:v>
                </c:pt>
                <c:pt idx="4573">
                  <c:v>5.1000000000000004E-2</c:v>
                </c:pt>
                <c:pt idx="4574">
                  <c:v>0.05</c:v>
                </c:pt>
                <c:pt idx="4575">
                  <c:v>0.05</c:v>
                </c:pt>
                <c:pt idx="4576">
                  <c:v>5.3999999999999999E-2</c:v>
                </c:pt>
                <c:pt idx="4577">
                  <c:v>5.2000000000000005E-2</c:v>
                </c:pt>
                <c:pt idx="4578">
                  <c:v>5.2000000000000005E-2</c:v>
                </c:pt>
                <c:pt idx="4579">
                  <c:v>5.6000000000000001E-2</c:v>
                </c:pt>
                <c:pt idx="4580">
                  <c:v>5.6000000000000001E-2</c:v>
                </c:pt>
                <c:pt idx="4581">
                  <c:v>5.8000000000000003E-2</c:v>
                </c:pt>
                <c:pt idx="4582">
                  <c:v>8.1000000000000003E-2</c:v>
                </c:pt>
                <c:pt idx="4583">
                  <c:v>0.28899999999999998</c:v>
                </c:pt>
                <c:pt idx="4584">
                  <c:v>0.55600000000000005</c:v>
                </c:pt>
                <c:pt idx="4585">
                  <c:v>1.179</c:v>
                </c:pt>
                <c:pt idx="4586">
                  <c:v>1.5310000000000001</c:v>
                </c:pt>
                <c:pt idx="4587">
                  <c:v>1.9810000000000001</c:v>
                </c:pt>
                <c:pt idx="4588">
                  <c:v>2.5249999999999999</c:v>
                </c:pt>
                <c:pt idx="4589">
                  <c:v>3.1790000000000003</c:v>
                </c:pt>
                <c:pt idx="4590">
                  <c:v>3.8330000000000002</c:v>
                </c:pt>
                <c:pt idx="4591">
                  <c:v>3.8240000000000003</c:v>
                </c:pt>
                <c:pt idx="4592">
                  <c:v>4.2439999999999998</c:v>
                </c:pt>
                <c:pt idx="4593">
                  <c:v>4.5979999999999999</c:v>
                </c:pt>
                <c:pt idx="4594">
                  <c:v>4.9459999999999997</c:v>
                </c:pt>
                <c:pt idx="4595">
                  <c:v>5.1120000000000001</c:v>
                </c:pt>
                <c:pt idx="4596">
                  <c:v>5.0179999999999998</c:v>
                </c:pt>
                <c:pt idx="4597">
                  <c:v>5.0970000000000004</c:v>
                </c:pt>
                <c:pt idx="4598">
                  <c:v>5.1470000000000002</c:v>
                </c:pt>
                <c:pt idx="4599">
                  <c:v>5.1379999999999999</c:v>
                </c:pt>
                <c:pt idx="4600">
                  <c:v>5.1479999999999997</c:v>
                </c:pt>
                <c:pt idx="4601">
                  <c:v>5.1230000000000002</c:v>
                </c:pt>
                <c:pt idx="4602">
                  <c:v>5.1379999999999999</c:v>
                </c:pt>
                <c:pt idx="4603">
                  <c:v>5.1580000000000004</c:v>
                </c:pt>
                <c:pt idx="4604">
                  <c:v>5.0529999999999999</c:v>
                </c:pt>
                <c:pt idx="4605">
                  <c:v>4.9420000000000002</c:v>
                </c:pt>
                <c:pt idx="4606">
                  <c:v>4.8639999999999999</c:v>
                </c:pt>
                <c:pt idx="4607">
                  <c:v>4.7960000000000003</c:v>
                </c:pt>
                <c:pt idx="4608">
                  <c:v>4.7759999999999998</c:v>
                </c:pt>
                <c:pt idx="4609">
                  <c:v>4.8079999999999998</c:v>
                </c:pt>
                <c:pt idx="4610">
                  <c:v>4.7620000000000005</c:v>
                </c:pt>
                <c:pt idx="4611">
                  <c:v>4.7690000000000001</c:v>
                </c:pt>
                <c:pt idx="4612">
                  <c:v>4.7880000000000003</c:v>
                </c:pt>
                <c:pt idx="4613">
                  <c:v>4.8890000000000002</c:v>
                </c:pt>
                <c:pt idx="4614">
                  <c:v>5.0149999999999997</c:v>
                </c:pt>
                <c:pt idx="4615">
                  <c:v>4.9720000000000004</c:v>
                </c:pt>
                <c:pt idx="4616">
                  <c:v>5.1340000000000003</c:v>
                </c:pt>
                <c:pt idx="4617">
                  <c:v>5.1070000000000002</c:v>
                </c:pt>
                <c:pt idx="4618">
                  <c:v>5.1980000000000004</c:v>
                </c:pt>
                <c:pt idx="4619">
                  <c:v>5.218</c:v>
                </c:pt>
                <c:pt idx="4620">
                  <c:v>5.2060000000000004</c:v>
                </c:pt>
                <c:pt idx="4621">
                  <c:v>5.1850000000000005</c:v>
                </c:pt>
                <c:pt idx="4622">
                  <c:v>5.1550000000000002</c:v>
                </c:pt>
                <c:pt idx="4623">
                  <c:v>4.992</c:v>
                </c:pt>
                <c:pt idx="4624">
                  <c:v>4.8470000000000004</c:v>
                </c:pt>
                <c:pt idx="4625">
                  <c:v>4.7489999999999997</c:v>
                </c:pt>
                <c:pt idx="4626">
                  <c:v>4.55</c:v>
                </c:pt>
                <c:pt idx="4627">
                  <c:v>4.4119999999999999</c:v>
                </c:pt>
                <c:pt idx="4628">
                  <c:v>4.2770000000000001</c:v>
                </c:pt>
                <c:pt idx="4629">
                  <c:v>4.2389999999999999</c:v>
                </c:pt>
                <c:pt idx="4630">
                  <c:v>4.2519999999999998</c:v>
                </c:pt>
                <c:pt idx="4631">
                  <c:v>4.0810000000000004</c:v>
                </c:pt>
                <c:pt idx="4632">
                  <c:v>3.9210000000000003</c:v>
                </c:pt>
                <c:pt idx="4633">
                  <c:v>3.766</c:v>
                </c:pt>
                <c:pt idx="4634">
                  <c:v>3.6190000000000002</c:v>
                </c:pt>
                <c:pt idx="4635">
                  <c:v>3.4470000000000001</c:v>
                </c:pt>
                <c:pt idx="4636">
                  <c:v>3.3040000000000003</c:v>
                </c:pt>
                <c:pt idx="4637">
                  <c:v>3.1</c:v>
                </c:pt>
                <c:pt idx="4638">
                  <c:v>2.9660000000000002</c:v>
                </c:pt>
                <c:pt idx="4639">
                  <c:v>2.8069999999999999</c:v>
                </c:pt>
                <c:pt idx="4640">
                  <c:v>2.645</c:v>
                </c:pt>
                <c:pt idx="4641">
                  <c:v>2.5329999999999999</c:v>
                </c:pt>
                <c:pt idx="4642">
                  <c:v>2.3759999999999999</c:v>
                </c:pt>
                <c:pt idx="4643">
                  <c:v>2.226</c:v>
                </c:pt>
                <c:pt idx="4644">
                  <c:v>2.1539999999999999</c:v>
                </c:pt>
                <c:pt idx="4645">
                  <c:v>2.21</c:v>
                </c:pt>
                <c:pt idx="4646">
                  <c:v>2.1960000000000002</c:v>
                </c:pt>
                <c:pt idx="4647">
                  <c:v>2.1829999999999998</c:v>
                </c:pt>
                <c:pt idx="4648">
                  <c:v>2.1829999999999998</c:v>
                </c:pt>
                <c:pt idx="4649">
                  <c:v>2.19</c:v>
                </c:pt>
                <c:pt idx="4650">
                  <c:v>2.1829999999999998</c:v>
                </c:pt>
                <c:pt idx="4651">
                  <c:v>2.1850000000000001</c:v>
                </c:pt>
                <c:pt idx="4652">
                  <c:v>2.1890000000000001</c:v>
                </c:pt>
                <c:pt idx="4653">
                  <c:v>2.1930000000000001</c:v>
                </c:pt>
                <c:pt idx="4654">
                  <c:v>2.1960000000000002</c:v>
                </c:pt>
                <c:pt idx="4655">
                  <c:v>2.1890000000000001</c:v>
                </c:pt>
                <c:pt idx="4656">
                  <c:v>2.1989999999999998</c:v>
                </c:pt>
                <c:pt idx="4657">
                  <c:v>2.2000000000000002</c:v>
                </c:pt>
                <c:pt idx="4658">
                  <c:v>2.2090000000000001</c:v>
                </c:pt>
                <c:pt idx="4659">
                  <c:v>2.1949999999999998</c:v>
                </c:pt>
                <c:pt idx="4660">
                  <c:v>2.1989999999999998</c:v>
                </c:pt>
                <c:pt idx="4661">
                  <c:v>2.2010000000000001</c:v>
                </c:pt>
                <c:pt idx="4662">
                  <c:v>2.198</c:v>
                </c:pt>
                <c:pt idx="4663">
                  <c:v>2.206</c:v>
                </c:pt>
                <c:pt idx="4664">
                  <c:v>2.2080000000000002</c:v>
                </c:pt>
                <c:pt idx="4665">
                  <c:v>2.1920000000000002</c:v>
                </c:pt>
                <c:pt idx="4666">
                  <c:v>2.2080000000000002</c:v>
                </c:pt>
                <c:pt idx="4667">
                  <c:v>2.2109999999999999</c:v>
                </c:pt>
                <c:pt idx="4668">
                  <c:v>2.1880000000000002</c:v>
                </c:pt>
                <c:pt idx="4669">
                  <c:v>2.2170000000000001</c:v>
                </c:pt>
                <c:pt idx="4670">
                  <c:v>2.2029999999999998</c:v>
                </c:pt>
                <c:pt idx="4671">
                  <c:v>2.2109999999999999</c:v>
                </c:pt>
                <c:pt idx="4672">
                  <c:v>2.1909999999999998</c:v>
                </c:pt>
                <c:pt idx="4673">
                  <c:v>2.2320000000000002</c:v>
                </c:pt>
                <c:pt idx="4674">
                  <c:v>2.1909999999999998</c:v>
                </c:pt>
                <c:pt idx="4675">
                  <c:v>2.19</c:v>
                </c:pt>
                <c:pt idx="4676">
                  <c:v>2.206</c:v>
                </c:pt>
                <c:pt idx="4677">
                  <c:v>2.1960000000000002</c:v>
                </c:pt>
                <c:pt idx="4678">
                  <c:v>2.21</c:v>
                </c:pt>
                <c:pt idx="4679">
                  <c:v>2.1930000000000001</c:v>
                </c:pt>
                <c:pt idx="4680">
                  <c:v>2.2090000000000001</c:v>
                </c:pt>
                <c:pt idx="4681">
                  <c:v>2.2000000000000002</c:v>
                </c:pt>
                <c:pt idx="4682">
                  <c:v>2.2040000000000002</c:v>
                </c:pt>
                <c:pt idx="4683">
                  <c:v>2.1949999999999998</c:v>
                </c:pt>
                <c:pt idx="4684">
                  <c:v>2.214</c:v>
                </c:pt>
                <c:pt idx="4685">
                  <c:v>2.1960000000000002</c:v>
                </c:pt>
                <c:pt idx="4686">
                  <c:v>2.2000000000000002</c:v>
                </c:pt>
                <c:pt idx="4687">
                  <c:v>2.202</c:v>
                </c:pt>
                <c:pt idx="4688">
                  <c:v>2.1970000000000001</c:v>
                </c:pt>
                <c:pt idx="4689">
                  <c:v>2.1909999999999998</c:v>
                </c:pt>
                <c:pt idx="4690">
                  <c:v>2.1869999999999998</c:v>
                </c:pt>
                <c:pt idx="4691">
                  <c:v>2.2029999999999998</c:v>
                </c:pt>
                <c:pt idx="4692">
                  <c:v>2.2000000000000002</c:v>
                </c:pt>
                <c:pt idx="4693">
                  <c:v>2.1859999999999999</c:v>
                </c:pt>
                <c:pt idx="4694">
                  <c:v>2.1909999999999998</c:v>
                </c:pt>
                <c:pt idx="4695">
                  <c:v>2.2080000000000002</c:v>
                </c:pt>
                <c:pt idx="4696">
                  <c:v>2.2189999999999999</c:v>
                </c:pt>
                <c:pt idx="4697">
                  <c:v>2.2250000000000001</c:v>
                </c:pt>
                <c:pt idx="4698">
                  <c:v>2.2229999999999999</c:v>
                </c:pt>
                <c:pt idx="4699">
                  <c:v>2.2080000000000002</c:v>
                </c:pt>
                <c:pt idx="4700">
                  <c:v>2.2069999999999999</c:v>
                </c:pt>
                <c:pt idx="4701">
                  <c:v>2.2160000000000002</c:v>
                </c:pt>
                <c:pt idx="4702">
                  <c:v>2.2029999999999998</c:v>
                </c:pt>
                <c:pt idx="4703">
                  <c:v>2.1970000000000001</c:v>
                </c:pt>
                <c:pt idx="4704">
                  <c:v>2.2090000000000001</c:v>
                </c:pt>
                <c:pt idx="4705">
                  <c:v>2.2080000000000002</c:v>
                </c:pt>
                <c:pt idx="4706">
                  <c:v>2.2280000000000002</c:v>
                </c:pt>
                <c:pt idx="4707">
                  <c:v>2.2189999999999999</c:v>
                </c:pt>
                <c:pt idx="4708">
                  <c:v>2.2200000000000002</c:v>
                </c:pt>
                <c:pt idx="4709">
                  <c:v>2.2109999999999999</c:v>
                </c:pt>
                <c:pt idx="4710">
                  <c:v>2.2280000000000002</c:v>
                </c:pt>
                <c:pt idx="4711">
                  <c:v>2.2109999999999999</c:v>
                </c:pt>
                <c:pt idx="4712">
                  <c:v>2.2229999999999999</c:v>
                </c:pt>
                <c:pt idx="4713">
                  <c:v>2.226</c:v>
                </c:pt>
                <c:pt idx="4714">
                  <c:v>2.2320000000000002</c:v>
                </c:pt>
                <c:pt idx="4715">
                  <c:v>2.2349999999999999</c:v>
                </c:pt>
                <c:pt idx="4716">
                  <c:v>2.2170000000000001</c:v>
                </c:pt>
                <c:pt idx="4717">
                  <c:v>2.2170000000000001</c:v>
                </c:pt>
                <c:pt idx="4718">
                  <c:v>2.2170000000000001</c:v>
                </c:pt>
                <c:pt idx="4719">
                  <c:v>2.214</c:v>
                </c:pt>
                <c:pt idx="4720">
                  <c:v>2.2200000000000002</c:v>
                </c:pt>
                <c:pt idx="4721">
                  <c:v>2.2229999999999999</c:v>
                </c:pt>
                <c:pt idx="4722">
                  <c:v>2.2269999999999999</c:v>
                </c:pt>
                <c:pt idx="4723">
                  <c:v>2.2069999999999999</c:v>
                </c:pt>
                <c:pt idx="4724">
                  <c:v>2.2170000000000001</c:v>
                </c:pt>
                <c:pt idx="4725">
                  <c:v>2.2109999999999999</c:v>
                </c:pt>
                <c:pt idx="4726">
                  <c:v>2.2200000000000002</c:v>
                </c:pt>
                <c:pt idx="4727">
                  <c:v>2.2109999999999999</c:v>
                </c:pt>
                <c:pt idx="4728">
                  <c:v>2.2200000000000002</c:v>
                </c:pt>
                <c:pt idx="4729">
                  <c:v>2.2050000000000001</c:v>
                </c:pt>
                <c:pt idx="4730">
                  <c:v>2.2240000000000002</c:v>
                </c:pt>
                <c:pt idx="4731">
                  <c:v>2.2120000000000002</c:v>
                </c:pt>
                <c:pt idx="4732">
                  <c:v>2.2240000000000002</c:v>
                </c:pt>
                <c:pt idx="4733">
                  <c:v>2.2210000000000001</c:v>
                </c:pt>
                <c:pt idx="4734">
                  <c:v>2.2290000000000001</c:v>
                </c:pt>
                <c:pt idx="4735">
                  <c:v>2.2229999999999999</c:v>
                </c:pt>
                <c:pt idx="4736">
                  <c:v>2.2349999999999999</c:v>
                </c:pt>
                <c:pt idx="4737">
                  <c:v>2.2269999999999999</c:v>
                </c:pt>
                <c:pt idx="4738">
                  <c:v>2.2269999999999999</c:v>
                </c:pt>
                <c:pt idx="4739">
                  <c:v>2.23</c:v>
                </c:pt>
                <c:pt idx="4740">
                  <c:v>2.2189999999999999</c:v>
                </c:pt>
                <c:pt idx="4741">
                  <c:v>2.2210000000000001</c:v>
                </c:pt>
                <c:pt idx="4742">
                  <c:v>2.2229999999999999</c:v>
                </c:pt>
                <c:pt idx="4743">
                  <c:v>2.2290000000000001</c:v>
                </c:pt>
                <c:pt idx="4744">
                  <c:v>2.2389999999999999</c:v>
                </c:pt>
                <c:pt idx="4745">
                  <c:v>2.218</c:v>
                </c:pt>
                <c:pt idx="4746">
                  <c:v>2.242</c:v>
                </c:pt>
                <c:pt idx="4747">
                  <c:v>2.2490000000000001</c:v>
                </c:pt>
                <c:pt idx="4748">
                  <c:v>2.2509999999999999</c:v>
                </c:pt>
                <c:pt idx="4749">
                  <c:v>2.2450000000000001</c:v>
                </c:pt>
                <c:pt idx="4750">
                  <c:v>2.2360000000000002</c:v>
                </c:pt>
                <c:pt idx="4751">
                  <c:v>2.242</c:v>
                </c:pt>
                <c:pt idx="4752">
                  <c:v>2.242</c:v>
                </c:pt>
                <c:pt idx="4753">
                  <c:v>2.218</c:v>
                </c:pt>
                <c:pt idx="4754">
                  <c:v>2.2200000000000002</c:v>
                </c:pt>
                <c:pt idx="4755">
                  <c:v>2.2250000000000001</c:v>
                </c:pt>
                <c:pt idx="4756">
                  <c:v>2.2389999999999999</c:v>
                </c:pt>
                <c:pt idx="4757">
                  <c:v>2.2410000000000001</c:v>
                </c:pt>
                <c:pt idx="4758">
                  <c:v>2.2320000000000002</c:v>
                </c:pt>
                <c:pt idx="4759">
                  <c:v>2.226</c:v>
                </c:pt>
                <c:pt idx="4760">
                  <c:v>2.2240000000000002</c:v>
                </c:pt>
                <c:pt idx="4761">
                  <c:v>2.234</c:v>
                </c:pt>
                <c:pt idx="4762">
                  <c:v>2.2349999999999999</c:v>
                </c:pt>
                <c:pt idx="4763">
                  <c:v>2.2200000000000002</c:v>
                </c:pt>
                <c:pt idx="4764">
                  <c:v>2.2280000000000002</c:v>
                </c:pt>
                <c:pt idx="4765">
                  <c:v>2.218</c:v>
                </c:pt>
                <c:pt idx="4766">
                  <c:v>2.2290000000000001</c:v>
                </c:pt>
                <c:pt idx="4767">
                  <c:v>2.226</c:v>
                </c:pt>
                <c:pt idx="4768">
                  <c:v>2.2280000000000002</c:v>
                </c:pt>
                <c:pt idx="4769">
                  <c:v>2.2210000000000001</c:v>
                </c:pt>
                <c:pt idx="4770">
                  <c:v>2.2330000000000001</c:v>
                </c:pt>
                <c:pt idx="4771">
                  <c:v>2.234</c:v>
                </c:pt>
                <c:pt idx="4772">
                  <c:v>2.2509999999999999</c:v>
                </c:pt>
                <c:pt idx="4773">
                  <c:v>2.238</c:v>
                </c:pt>
                <c:pt idx="4774">
                  <c:v>2.2480000000000002</c:v>
                </c:pt>
                <c:pt idx="4775">
                  <c:v>2.2469999999999999</c:v>
                </c:pt>
                <c:pt idx="4776">
                  <c:v>2.25</c:v>
                </c:pt>
                <c:pt idx="4777">
                  <c:v>2.242</c:v>
                </c:pt>
                <c:pt idx="4778">
                  <c:v>2.2440000000000002</c:v>
                </c:pt>
                <c:pt idx="4779">
                  <c:v>2.242</c:v>
                </c:pt>
                <c:pt idx="4780">
                  <c:v>2.2640000000000002</c:v>
                </c:pt>
                <c:pt idx="4781">
                  <c:v>2.2600000000000002</c:v>
                </c:pt>
                <c:pt idx="4782">
                  <c:v>2.2730000000000001</c:v>
                </c:pt>
                <c:pt idx="4783">
                  <c:v>2.2800000000000002</c:v>
                </c:pt>
                <c:pt idx="4784">
                  <c:v>2.286</c:v>
                </c:pt>
                <c:pt idx="4785">
                  <c:v>2.2840000000000003</c:v>
                </c:pt>
                <c:pt idx="4786">
                  <c:v>2.2669999999999999</c:v>
                </c:pt>
                <c:pt idx="4787">
                  <c:v>2.2749999999999999</c:v>
                </c:pt>
                <c:pt idx="4788">
                  <c:v>2.282</c:v>
                </c:pt>
                <c:pt idx="4789">
                  <c:v>2.286</c:v>
                </c:pt>
                <c:pt idx="4790">
                  <c:v>2.2770000000000001</c:v>
                </c:pt>
                <c:pt idx="4791">
                  <c:v>2.274</c:v>
                </c:pt>
                <c:pt idx="4792">
                  <c:v>2.2730000000000001</c:v>
                </c:pt>
                <c:pt idx="4793">
                  <c:v>2.2829999999999999</c:v>
                </c:pt>
                <c:pt idx="4794">
                  <c:v>2.2850000000000001</c:v>
                </c:pt>
                <c:pt idx="4795">
                  <c:v>2.274</c:v>
                </c:pt>
                <c:pt idx="4796">
                  <c:v>2.2520000000000002</c:v>
                </c:pt>
                <c:pt idx="4797">
                  <c:v>2.27</c:v>
                </c:pt>
                <c:pt idx="4798">
                  <c:v>2.2629999999999999</c:v>
                </c:pt>
                <c:pt idx="4799">
                  <c:v>2.2690000000000001</c:v>
                </c:pt>
                <c:pt idx="4800">
                  <c:v>2.262</c:v>
                </c:pt>
                <c:pt idx="4801">
                  <c:v>2.2880000000000003</c:v>
                </c:pt>
                <c:pt idx="4802">
                  <c:v>2.3159999999999998</c:v>
                </c:pt>
                <c:pt idx="4803">
                  <c:v>2.2829999999999999</c:v>
                </c:pt>
                <c:pt idx="4804">
                  <c:v>2.25</c:v>
                </c:pt>
                <c:pt idx="4805">
                  <c:v>2.2530000000000001</c:v>
                </c:pt>
                <c:pt idx="4806">
                  <c:v>2.2650000000000001</c:v>
                </c:pt>
                <c:pt idx="4807">
                  <c:v>2.2720000000000002</c:v>
                </c:pt>
                <c:pt idx="4808">
                  <c:v>2.2709999999999999</c:v>
                </c:pt>
                <c:pt idx="4809">
                  <c:v>2.2800000000000002</c:v>
                </c:pt>
                <c:pt idx="4810">
                  <c:v>2.2800000000000002</c:v>
                </c:pt>
                <c:pt idx="4811">
                  <c:v>2.2770000000000001</c:v>
                </c:pt>
                <c:pt idx="4812">
                  <c:v>2.2690000000000001</c:v>
                </c:pt>
                <c:pt idx="4813">
                  <c:v>2.2789999999999999</c:v>
                </c:pt>
                <c:pt idx="4814">
                  <c:v>2.2829999999999999</c:v>
                </c:pt>
                <c:pt idx="4815">
                  <c:v>2.2850000000000001</c:v>
                </c:pt>
                <c:pt idx="4816">
                  <c:v>2.2869999999999999</c:v>
                </c:pt>
                <c:pt idx="4817">
                  <c:v>2.3050000000000002</c:v>
                </c:pt>
                <c:pt idx="4818">
                  <c:v>2.282</c:v>
                </c:pt>
                <c:pt idx="4819">
                  <c:v>2.3079999999999998</c:v>
                </c:pt>
                <c:pt idx="4820">
                  <c:v>2.2909999999999999</c:v>
                </c:pt>
                <c:pt idx="4821">
                  <c:v>2.2810000000000001</c:v>
                </c:pt>
                <c:pt idx="4822">
                  <c:v>2.298</c:v>
                </c:pt>
                <c:pt idx="4823">
                  <c:v>2.282</c:v>
                </c:pt>
                <c:pt idx="4824">
                  <c:v>2.2840000000000003</c:v>
                </c:pt>
                <c:pt idx="4825">
                  <c:v>2.2970000000000002</c:v>
                </c:pt>
                <c:pt idx="4826">
                  <c:v>2.3010000000000002</c:v>
                </c:pt>
                <c:pt idx="4827">
                  <c:v>2.294</c:v>
                </c:pt>
                <c:pt idx="4828">
                  <c:v>2.3000000000000003</c:v>
                </c:pt>
                <c:pt idx="4829">
                  <c:v>2.298</c:v>
                </c:pt>
                <c:pt idx="4830">
                  <c:v>2.3000000000000003</c:v>
                </c:pt>
                <c:pt idx="4831">
                  <c:v>2.3000000000000003</c:v>
                </c:pt>
                <c:pt idx="4832">
                  <c:v>1.0980000000000001</c:v>
                </c:pt>
                <c:pt idx="4833">
                  <c:v>6.4000000000000001E-2</c:v>
                </c:pt>
                <c:pt idx="4834">
                  <c:v>6.4000000000000001E-2</c:v>
                </c:pt>
                <c:pt idx="4835">
                  <c:v>0.06</c:v>
                </c:pt>
                <c:pt idx="4836">
                  <c:v>6.4000000000000001E-2</c:v>
                </c:pt>
                <c:pt idx="4837">
                  <c:v>6.6000000000000003E-2</c:v>
                </c:pt>
                <c:pt idx="4838">
                  <c:v>6.8000000000000005E-2</c:v>
                </c:pt>
                <c:pt idx="4839">
                  <c:v>6.4000000000000001E-2</c:v>
                </c:pt>
                <c:pt idx="4840">
                  <c:v>0.06</c:v>
                </c:pt>
                <c:pt idx="4841">
                  <c:v>6.5000000000000002E-2</c:v>
                </c:pt>
                <c:pt idx="4842">
                  <c:v>7.0000000000000007E-2</c:v>
                </c:pt>
                <c:pt idx="4843">
                  <c:v>7.0000000000000007E-2</c:v>
                </c:pt>
                <c:pt idx="4844">
                  <c:v>6.8000000000000005E-2</c:v>
                </c:pt>
                <c:pt idx="4845">
                  <c:v>6.9000000000000006E-2</c:v>
                </c:pt>
                <c:pt idx="4846">
                  <c:v>6.8000000000000005E-2</c:v>
                </c:pt>
                <c:pt idx="4847">
                  <c:v>6.4000000000000001E-2</c:v>
                </c:pt>
                <c:pt idx="4848">
                  <c:v>6.0999999999999999E-2</c:v>
                </c:pt>
                <c:pt idx="4849">
                  <c:v>6.3E-2</c:v>
                </c:pt>
                <c:pt idx="4850">
                  <c:v>6.2E-2</c:v>
                </c:pt>
                <c:pt idx="4851">
                  <c:v>6.3E-2</c:v>
                </c:pt>
                <c:pt idx="4852">
                  <c:v>6.9000000000000006E-2</c:v>
                </c:pt>
                <c:pt idx="4853">
                  <c:v>6.2E-2</c:v>
                </c:pt>
                <c:pt idx="4854">
                  <c:v>6.4000000000000001E-2</c:v>
                </c:pt>
                <c:pt idx="4855">
                  <c:v>6.7000000000000004E-2</c:v>
                </c:pt>
                <c:pt idx="4856">
                  <c:v>6.4000000000000001E-2</c:v>
                </c:pt>
                <c:pt idx="4857">
                  <c:v>6.4000000000000001E-2</c:v>
                </c:pt>
                <c:pt idx="4858">
                  <c:v>6.8000000000000005E-2</c:v>
                </c:pt>
                <c:pt idx="4859">
                  <c:v>6.3E-2</c:v>
                </c:pt>
                <c:pt idx="4860">
                  <c:v>6.6000000000000003E-2</c:v>
                </c:pt>
                <c:pt idx="4861">
                  <c:v>6.5000000000000002E-2</c:v>
                </c:pt>
                <c:pt idx="4862">
                  <c:v>6.3E-2</c:v>
                </c:pt>
                <c:pt idx="4863">
                  <c:v>5.8000000000000003E-2</c:v>
                </c:pt>
                <c:pt idx="4864">
                  <c:v>5.2999999999999999E-2</c:v>
                </c:pt>
                <c:pt idx="4865">
                  <c:v>5.7000000000000002E-2</c:v>
                </c:pt>
                <c:pt idx="4866">
                  <c:v>5.6000000000000001E-2</c:v>
                </c:pt>
                <c:pt idx="4867">
                  <c:v>6.0999999999999999E-2</c:v>
                </c:pt>
                <c:pt idx="4868">
                  <c:v>6.0999999999999999E-2</c:v>
                </c:pt>
                <c:pt idx="4869">
                  <c:v>0.06</c:v>
                </c:pt>
                <c:pt idx="4870">
                  <c:v>0.06</c:v>
                </c:pt>
                <c:pt idx="4871">
                  <c:v>5.8000000000000003E-2</c:v>
                </c:pt>
                <c:pt idx="4872">
                  <c:v>0.06</c:v>
                </c:pt>
                <c:pt idx="4873">
                  <c:v>5.2999999999999999E-2</c:v>
                </c:pt>
                <c:pt idx="4874">
                  <c:v>5.5E-2</c:v>
                </c:pt>
                <c:pt idx="4875">
                  <c:v>5.3999999999999999E-2</c:v>
                </c:pt>
                <c:pt idx="4876">
                  <c:v>5.2000000000000005E-2</c:v>
                </c:pt>
                <c:pt idx="4877">
                  <c:v>5.7000000000000002E-2</c:v>
                </c:pt>
                <c:pt idx="4878">
                  <c:v>5.9000000000000004E-2</c:v>
                </c:pt>
                <c:pt idx="4879">
                  <c:v>5.7000000000000002E-2</c:v>
                </c:pt>
                <c:pt idx="4880">
                  <c:v>5.6000000000000001E-2</c:v>
                </c:pt>
                <c:pt idx="4881">
                  <c:v>5.8000000000000003E-2</c:v>
                </c:pt>
                <c:pt idx="4882">
                  <c:v>5.7000000000000002E-2</c:v>
                </c:pt>
                <c:pt idx="4883">
                  <c:v>5.9000000000000004E-2</c:v>
                </c:pt>
                <c:pt idx="4884">
                  <c:v>5.5E-2</c:v>
                </c:pt>
                <c:pt idx="4885">
                  <c:v>5.2000000000000005E-2</c:v>
                </c:pt>
                <c:pt idx="4886">
                  <c:v>5.2999999999999999E-2</c:v>
                </c:pt>
                <c:pt idx="4887">
                  <c:v>5.2999999999999999E-2</c:v>
                </c:pt>
                <c:pt idx="4888">
                  <c:v>5.3999999999999999E-2</c:v>
                </c:pt>
                <c:pt idx="4889">
                  <c:v>5.3999999999999999E-2</c:v>
                </c:pt>
                <c:pt idx="4890">
                  <c:v>5.1000000000000004E-2</c:v>
                </c:pt>
                <c:pt idx="4891">
                  <c:v>5.3999999999999999E-2</c:v>
                </c:pt>
                <c:pt idx="4892">
                  <c:v>5.3999999999999999E-2</c:v>
                </c:pt>
                <c:pt idx="4893">
                  <c:v>5.6000000000000001E-2</c:v>
                </c:pt>
                <c:pt idx="4894">
                  <c:v>5.8000000000000003E-2</c:v>
                </c:pt>
                <c:pt idx="4895">
                  <c:v>5.8000000000000003E-2</c:v>
                </c:pt>
                <c:pt idx="4896">
                  <c:v>5.7000000000000002E-2</c:v>
                </c:pt>
                <c:pt idx="4897">
                  <c:v>5.2999999999999999E-2</c:v>
                </c:pt>
                <c:pt idx="4898">
                  <c:v>5.5E-2</c:v>
                </c:pt>
                <c:pt idx="4899">
                  <c:v>5.2000000000000005E-2</c:v>
                </c:pt>
                <c:pt idx="4900">
                  <c:v>5.8000000000000003E-2</c:v>
                </c:pt>
                <c:pt idx="4901">
                  <c:v>4.9000000000000002E-2</c:v>
                </c:pt>
                <c:pt idx="4902">
                  <c:v>0.218</c:v>
                </c:pt>
                <c:pt idx="4903">
                  <c:v>0.26800000000000002</c:v>
                </c:pt>
                <c:pt idx="4904">
                  <c:v>1.5230000000000001</c:v>
                </c:pt>
                <c:pt idx="4905">
                  <c:v>2.14</c:v>
                </c:pt>
                <c:pt idx="4906">
                  <c:v>2.4500000000000002</c:v>
                </c:pt>
                <c:pt idx="4907">
                  <c:v>2.7229999999999999</c:v>
                </c:pt>
                <c:pt idx="4908">
                  <c:v>3.0310000000000001</c:v>
                </c:pt>
                <c:pt idx="4909">
                  <c:v>3.3220000000000001</c:v>
                </c:pt>
                <c:pt idx="4910">
                  <c:v>3.6579999999999999</c:v>
                </c:pt>
                <c:pt idx="4911">
                  <c:v>3.9750000000000001</c:v>
                </c:pt>
                <c:pt idx="4912">
                  <c:v>4.3079999999999998</c:v>
                </c:pt>
                <c:pt idx="4913">
                  <c:v>4.71</c:v>
                </c:pt>
                <c:pt idx="4914">
                  <c:v>5.0389999999999997</c:v>
                </c:pt>
                <c:pt idx="4915">
                  <c:v>5.3760000000000003</c:v>
                </c:pt>
                <c:pt idx="4916">
                  <c:v>5.7789999999999999</c:v>
                </c:pt>
                <c:pt idx="4917">
                  <c:v>6.0350000000000001</c:v>
                </c:pt>
                <c:pt idx="4918">
                  <c:v>6.3340000000000005</c:v>
                </c:pt>
                <c:pt idx="4919">
                  <c:v>6.4610000000000003</c:v>
                </c:pt>
                <c:pt idx="4920">
                  <c:v>6.7709999999999999</c:v>
                </c:pt>
                <c:pt idx="4921">
                  <c:v>6.8820000000000006</c:v>
                </c:pt>
                <c:pt idx="4922">
                  <c:v>7.2969999999999997</c:v>
                </c:pt>
                <c:pt idx="4923">
                  <c:v>7.4830000000000005</c:v>
                </c:pt>
                <c:pt idx="4924">
                  <c:v>7.7810000000000006</c:v>
                </c:pt>
                <c:pt idx="4925">
                  <c:v>7.9190000000000005</c:v>
                </c:pt>
                <c:pt idx="4926">
                  <c:v>8.1170000000000009</c:v>
                </c:pt>
                <c:pt idx="4927">
                  <c:v>8.2880000000000003</c:v>
                </c:pt>
                <c:pt idx="4928">
                  <c:v>8.5370000000000008</c:v>
                </c:pt>
                <c:pt idx="4929">
                  <c:v>8.7270000000000003</c:v>
                </c:pt>
                <c:pt idx="4930">
                  <c:v>8.9510000000000005</c:v>
                </c:pt>
                <c:pt idx="4931">
                  <c:v>9.152000000000001</c:v>
                </c:pt>
                <c:pt idx="4932">
                  <c:v>9.2170000000000005</c:v>
                </c:pt>
                <c:pt idx="4933">
                  <c:v>9.5709999999999997</c:v>
                </c:pt>
                <c:pt idx="4934">
                  <c:v>9.2970000000000006</c:v>
                </c:pt>
                <c:pt idx="4935">
                  <c:v>9.36</c:v>
                </c:pt>
                <c:pt idx="4936">
                  <c:v>8.9500000000000011</c:v>
                </c:pt>
                <c:pt idx="4937">
                  <c:v>8.918000000000001</c:v>
                </c:pt>
                <c:pt idx="4938">
                  <c:v>8.7349999999999994</c:v>
                </c:pt>
                <c:pt idx="4939">
                  <c:v>8.4969999999999999</c:v>
                </c:pt>
                <c:pt idx="4940">
                  <c:v>8.3420000000000005</c:v>
                </c:pt>
                <c:pt idx="4941">
                  <c:v>8.4450000000000003</c:v>
                </c:pt>
                <c:pt idx="4942">
                  <c:v>8.0340000000000007</c:v>
                </c:pt>
                <c:pt idx="4943">
                  <c:v>7.9340000000000002</c:v>
                </c:pt>
                <c:pt idx="4944">
                  <c:v>7.7130000000000001</c:v>
                </c:pt>
                <c:pt idx="4945">
                  <c:v>7.2940000000000005</c:v>
                </c:pt>
                <c:pt idx="4946">
                  <c:v>7.0289999999999999</c:v>
                </c:pt>
                <c:pt idx="4947">
                  <c:v>6.819</c:v>
                </c:pt>
                <c:pt idx="4948">
                  <c:v>6.42</c:v>
                </c:pt>
                <c:pt idx="4949">
                  <c:v>6.1779999999999999</c:v>
                </c:pt>
                <c:pt idx="4950">
                  <c:v>6.01</c:v>
                </c:pt>
                <c:pt idx="4951">
                  <c:v>5.8620000000000001</c:v>
                </c:pt>
                <c:pt idx="4952">
                  <c:v>5.9290000000000003</c:v>
                </c:pt>
                <c:pt idx="4953">
                  <c:v>5.4470000000000001</c:v>
                </c:pt>
                <c:pt idx="4954">
                  <c:v>5.2549999999999999</c:v>
                </c:pt>
                <c:pt idx="4955">
                  <c:v>4.9649999999999999</c:v>
                </c:pt>
                <c:pt idx="4956">
                  <c:v>4.681</c:v>
                </c:pt>
                <c:pt idx="4957">
                  <c:v>4.3979999999999997</c:v>
                </c:pt>
                <c:pt idx="4958">
                  <c:v>4.0739999999999998</c:v>
                </c:pt>
                <c:pt idx="4959">
                  <c:v>3.8540000000000001</c:v>
                </c:pt>
                <c:pt idx="4960">
                  <c:v>3.5859999999999999</c:v>
                </c:pt>
                <c:pt idx="4961">
                  <c:v>3.3260000000000001</c:v>
                </c:pt>
                <c:pt idx="4962">
                  <c:v>3.0590000000000002</c:v>
                </c:pt>
                <c:pt idx="4963">
                  <c:v>2.8330000000000002</c:v>
                </c:pt>
                <c:pt idx="4964">
                  <c:v>2.6240000000000001</c:v>
                </c:pt>
                <c:pt idx="4965">
                  <c:v>2.4159999999999999</c:v>
                </c:pt>
                <c:pt idx="4966">
                  <c:v>2.1760000000000002</c:v>
                </c:pt>
                <c:pt idx="4967">
                  <c:v>2.121</c:v>
                </c:pt>
                <c:pt idx="4968">
                  <c:v>2.1750000000000003</c:v>
                </c:pt>
                <c:pt idx="4969">
                  <c:v>2.1670000000000003</c:v>
                </c:pt>
                <c:pt idx="4970">
                  <c:v>2.169</c:v>
                </c:pt>
                <c:pt idx="4971">
                  <c:v>2.1619999999999999</c:v>
                </c:pt>
                <c:pt idx="4972">
                  <c:v>2.1579999999999999</c:v>
                </c:pt>
                <c:pt idx="4973">
                  <c:v>2.1560000000000001</c:v>
                </c:pt>
                <c:pt idx="4974">
                  <c:v>2.1550000000000002</c:v>
                </c:pt>
                <c:pt idx="4975">
                  <c:v>2.1859999999999999</c:v>
                </c:pt>
                <c:pt idx="4976">
                  <c:v>2.1710000000000003</c:v>
                </c:pt>
                <c:pt idx="4977">
                  <c:v>2.1840000000000002</c:v>
                </c:pt>
                <c:pt idx="4978">
                  <c:v>2.1550000000000002</c:v>
                </c:pt>
                <c:pt idx="4979">
                  <c:v>2.1560000000000001</c:v>
                </c:pt>
                <c:pt idx="4980">
                  <c:v>2.165</c:v>
                </c:pt>
                <c:pt idx="4981">
                  <c:v>2.169</c:v>
                </c:pt>
                <c:pt idx="4982">
                  <c:v>2.1760000000000002</c:v>
                </c:pt>
                <c:pt idx="4983">
                  <c:v>2.169</c:v>
                </c:pt>
                <c:pt idx="4984">
                  <c:v>2.194</c:v>
                </c:pt>
                <c:pt idx="4985">
                  <c:v>2.1989999999999998</c:v>
                </c:pt>
                <c:pt idx="4986">
                  <c:v>2.1989999999999998</c:v>
                </c:pt>
                <c:pt idx="4987">
                  <c:v>2.1920000000000002</c:v>
                </c:pt>
                <c:pt idx="4988">
                  <c:v>2.1869999999999998</c:v>
                </c:pt>
                <c:pt idx="4989">
                  <c:v>2.1720000000000002</c:v>
                </c:pt>
                <c:pt idx="4990">
                  <c:v>2.165</c:v>
                </c:pt>
                <c:pt idx="4991">
                  <c:v>2.1670000000000003</c:v>
                </c:pt>
                <c:pt idx="4992">
                  <c:v>2.153</c:v>
                </c:pt>
                <c:pt idx="4993">
                  <c:v>2.157</c:v>
                </c:pt>
                <c:pt idx="4994">
                  <c:v>2.161</c:v>
                </c:pt>
                <c:pt idx="4995">
                  <c:v>2.1670000000000003</c:v>
                </c:pt>
                <c:pt idx="4996">
                  <c:v>2.1619999999999999</c:v>
                </c:pt>
                <c:pt idx="4997">
                  <c:v>2.1840000000000002</c:v>
                </c:pt>
                <c:pt idx="4998">
                  <c:v>2.206</c:v>
                </c:pt>
                <c:pt idx="4999">
                  <c:v>2.1890000000000001</c:v>
                </c:pt>
                <c:pt idx="5000">
                  <c:v>2.1890000000000001</c:v>
                </c:pt>
                <c:pt idx="5001">
                  <c:v>2.1960000000000002</c:v>
                </c:pt>
                <c:pt idx="5002">
                  <c:v>2.1850000000000001</c:v>
                </c:pt>
                <c:pt idx="5003">
                  <c:v>2.1970000000000001</c:v>
                </c:pt>
                <c:pt idx="5004">
                  <c:v>2.206</c:v>
                </c:pt>
                <c:pt idx="5005">
                  <c:v>2.2130000000000001</c:v>
                </c:pt>
                <c:pt idx="5006">
                  <c:v>2.2330000000000001</c:v>
                </c:pt>
                <c:pt idx="5007">
                  <c:v>2.2280000000000002</c:v>
                </c:pt>
                <c:pt idx="5008">
                  <c:v>2.2170000000000001</c:v>
                </c:pt>
                <c:pt idx="5009">
                  <c:v>2.2109999999999999</c:v>
                </c:pt>
                <c:pt idx="5010">
                  <c:v>2.1970000000000001</c:v>
                </c:pt>
                <c:pt idx="5011">
                  <c:v>2.1930000000000001</c:v>
                </c:pt>
                <c:pt idx="5012">
                  <c:v>2.1869999999999998</c:v>
                </c:pt>
                <c:pt idx="5013">
                  <c:v>2.2010000000000001</c:v>
                </c:pt>
                <c:pt idx="5014">
                  <c:v>2.2189999999999999</c:v>
                </c:pt>
                <c:pt idx="5015">
                  <c:v>2.214</c:v>
                </c:pt>
                <c:pt idx="5016">
                  <c:v>2.2240000000000002</c:v>
                </c:pt>
                <c:pt idx="5017">
                  <c:v>2.2189999999999999</c:v>
                </c:pt>
                <c:pt idx="5018">
                  <c:v>2.2290000000000001</c:v>
                </c:pt>
                <c:pt idx="5019">
                  <c:v>2.2040000000000002</c:v>
                </c:pt>
                <c:pt idx="5020">
                  <c:v>2.2069999999999999</c:v>
                </c:pt>
                <c:pt idx="5021">
                  <c:v>2.2229999999999999</c:v>
                </c:pt>
                <c:pt idx="5022">
                  <c:v>2.206</c:v>
                </c:pt>
                <c:pt idx="5023">
                  <c:v>2.2330000000000001</c:v>
                </c:pt>
                <c:pt idx="5024">
                  <c:v>2.2320000000000002</c:v>
                </c:pt>
                <c:pt idx="5025">
                  <c:v>2.2370000000000001</c:v>
                </c:pt>
                <c:pt idx="5026">
                  <c:v>2.2370000000000001</c:v>
                </c:pt>
                <c:pt idx="5027">
                  <c:v>2.246</c:v>
                </c:pt>
                <c:pt idx="5028">
                  <c:v>2.2429999999999999</c:v>
                </c:pt>
                <c:pt idx="5029">
                  <c:v>2.2330000000000001</c:v>
                </c:pt>
                <c:pt idx="5030">
                  <c:v>2.2200000000000002</c:v>
                </c:pt>
                <c:pt idx="5031">
                  <c:v>2.2040000000000002</c:v>
                </c:pt>
                <c:pt idx="5032">
                  <c:v>2.2000000000000002</c:v>
                </c:pt>
                <c:pt idx="5033">
                  <c:v>2.2160000000000002</c:v>
                </c:pt>
                <c:pt idx="5034">
                  <c:v>2.2429999999999999</c:v>
                </c:pt>
                <c:pt idx="5035">
                  <c:v>2.2469999999999999</c:v>
                </c:pt>
                <c:pt idx="5036">
                  <c:v>2.2509999999999999</c:v>
                </c:pt>
                <c:pt idx="5037">
                  <c:v>2.2360000000000002</c:v>
                </c:pt>
                <c:pt idx="5038">
                  <c:v>2.2549999999999999</c:v>
                </c:pt>
                <c:pt idx="5039">
                  <c:v>2.234</c:v>
                </c:pt>
                <c:pt idx="5040">
                  <c:v>2.2160000000000002</c:v>
                </c:pt>
                <c:pt idx="5041">
                  <c:v>2.2069999999999999</c:v>
                </c:pt>
                <c:pt idx="5042">
                  <c:v>2.2040000000000002</c:v>
                </c:pt>
                <c:pt idx="5043">
                  <c:v>2.21</c:v>
                </c:pt>
                <c:pt idx="5044">
                  <c:v>2.2280000000000002</c:v>
                </c:pt>
                <c:pt idx="5045">
                  <c:v>2.2480000000000002</c:v>
                </c:pt>
                <c:pt idx="5046">
                  <c:v>2.254</c:v>
                </c:pt>
                <c:pt idx="5047">
                  <c:v>2.2600000000000002</c:v>
                </c:pt>
                <c:pt idx="5048">
                  <c:v>2.2640000000000002</c:v>
                </c:pt>
                <c:pt idx="5049">
                  <c:v>2.2490000000000001</c:v>
                </c:pt>
                <c:pt idx="5050">
                  <c:v>2.2229999999999999</c:v>
                </c:pt>
                <c:pt idx="5051">
                  <c:v>2.2549999999999999</c:v>
                </c:pt>
                <c:pt idx="5052">
                  <c:v>2.2320000000000002</c:v>
                </c:pt>
                <c:pt idx="5053">
                  <c:v>2.23</c:v>
                </c:pt>
                <c:pt idx="5054">
                  <c:v>2.2480000000000002</c:v>
                </c:pt>
                <c:pt idx="5055">
                  <c:v>2.25</c:v>
                </c:pt>
                <c:pt idx="5056">
                  <c:v>2.2770000000000001</c:v>
                </c:pt>
                <c:pt idx="5057">
                  <c:v>2.2570000000000001</c:v>
                </c:pt>
                <c:pt idx="5058">
                  <c:v>2.2610000000000001</c:v>
                </c:pt>
                <c:pt idx="5059">
                  <c:v>2.2570000000000001</c:v>
                </c:pt>
                <c:pt idx="5060">
                  <c:v>2.266</c:v>
                </c:pt>
                <c:pt idx="5061">
                  <c:v>2.2429999999999999</c:v>
                </c:pt>
                <c:pt idx="5062">
                  <c:v>2.2440000000000002</c:v>
                </c:pt>
                <c:pt idx="5063">
                  <c:v>2.2400000000000002</c:v>
                </c:pt>
                <c:pt idx="5064">
                  <c:v>2.2410000000000001</c:v>
                </c:pt>
                <c:pt idx="5065">
                  <c:v>2.2309999999999999</c:v>
                </c:pt>
                <c:pt idx="5066">
                  <c:v>2.2600000000000002</c:v>
                </c:pt>
                <c:pt idx="5067">
                  <c:v>2.2720000000000002</c:v>
                </c:pt>
                <c:pt idx="5068">
                  <c:v>2.2720000000000002</c:v>
                </c:pt>
                <c:pt idx="5069">
                  <c:v>2.2629999999999999</c:v>
                </c:pt>
                <c:pt idx="5070">
                  <c:v>2.258</c:v>
                </c:pt>
                <c:pt idx="5071">
                  <c:v>2.2490000000000001</c:v>
                </c:pt>
                <c:pt idx="5072">
                  <c:v>2.242</c:v>
                </c:pt>
                <c:pt idx="5073">
                  <c:v>2.2389999999999999</c:v>
                </c:pt>
                <c:pt idx="5074">
                  <c:v>2.246</c:v>
                </c:pt>
                <c:pt idx="5075">
                  <c:v>2.25</c:v>
                </c:pt>
                <c:pt idx="5076">
                  <c:v>2.2450000000000001</c:v>
                </c:pt>
                <c:pt idx="5077">
                  <c:v>2.262</c:v>
                </c:pt>
                <c:pt idx="5078">
                  <c:v>2.27</c:v>
                </c:pt>
                <c:pt idx="5079">
                  <c:v>2.2890000000000001</c:v>
                </c:pt>
                <c:pt idx="5080">
                  <c:v>2.2709999999999999</c:v>
                </c:pt>
                <c:pt idx="5081">
                  <c:v>2.2709999999999999</c:v>
                </c:pt>
                <c:pt idx="5082">
                  <c:v>2.2570000000000001</c:v>
                </c:pt>
                <c:pt idx="5083">
                  <c:v>2.242</c:v>
                </c:pt>
                <c:pt idx="5084">
                  <c:v>2.2509999999999999</c:v>
                </c:pt>
                <c:pt idx="5085">
                  <c:v>2.234</c:v>
                </c:pt>
                <c:pt idx="5086">
                  <c:v>2.246</c:v>
                </c:pt>
                <c:pt idx="5087">
                  <c:v>2.2669999999999999</c:v>
                </c:pt>
                <c:pt idx="5088">
                  <c:v>2.2829999999999999</c:v>
                </c:pt>
                <c:pt idx="5089">
                  <c:v>2.2949999999999999</c:v>
                </c:pt>
                <c:pt idx="5090">
                  <c:v>2.3000000000000003</c:v>
                </c:pt>
                <c:pt idx="5091">
                  <c:v>2.2890000000000001</c:v>
                </c:pt>
                <c:pt idx="5092">
                  <c:v>2.2730000000000001</c:v>
                </c:pt>
                <c:pt idx="5093">
                  <c:v>2.286</c:v>
                </c:pt>
                <c:pt idx="5094">
                  <c:v>2.2610000000000001</c:v>
                </c:pt>
                <c:pt idx="5095">
                  <c:v>2.2610000000000001</c:v>
                </c:pt>
                <c:pt idx="5096">
                  <c:v>2.2680000000000002</c:v>
                </c:pt>
                <c:pt idx="5097">
                  <c:v>2.2640000000000002</c:v>
                </c:pt>
                <c:pt idx="5098">
                  <c:v>2.2669999999999999</c:v>
                </c:pt>
                <c:pt idx="5099">
                  <c:v>2.2749999999999999</c:v>
                </c:pt>
                <c:pt idx="5100">
                  <c:v>2.29</c:v>
                </c:pt>
                <c:pt idx="5101">
                  <c:v>2.3010000000000002</c:v>
                </c:pt>
                <c:pt idx="5102">
                  <c:v>2.294</c:v>
                </c:pt>
                <c:pt idx="5103">
                  <c:v>2.2949999999999999</c:v>
                </c:pt>
                <c:pt idx="5104">
                  <c:v>2.3000000000000003</c:v>
                </c:pt>
                <c:pt idx="5105">
                  <c:v>2.2880000000000003</c:v>
                </c:pt>
                <c:pt idx="5106">
                  <c:v>2.286</c:v>
                </c:pt>
                <c:pt idx="5107">
                  <c:v>2.2690000000000001</c:v>
                </c:pt>
                <c:pt idx="5108">
                  <c:v>2.2640000000000002</c:v>
                </c:pt>
                <c:pt idx="5109">
                  <c:v>2.2709999999999999</c:v>
                </c:pt>
                <c:pt idx="5110">
                  <c:v>2.2760000000000002</c:v>
                </c:pt>
                <c:pt idx="5111">
                  <c:v>2.29</c:v>
                </c:pt>
                <c:pt idx="5112">
                  <c:v>2.29</c:v>
                </c:pt>
                <c:pt idx="5113">
                  <c:v>2.3010000000000002</c:v>
                </c:pt>
                <c:pt idx="5114">
                  <c:v>2.29</c:v>
                </c:pt>
                <c:pt idx="5115">
                  <c:v>2.2909999999999999</c:v>
                </c:pt>
                <c:pt idx="5116">
                  <c:v>2.3040000000000003</c:v>
                </c:pt>
                <c:pt idx="5117">
                  <c:v>2.29</c:v>
                </c:pt>
                <c:pt idx="5118">
                  <c:v>2.2850000000000001</c:v>
                </c:pt>
                <c:pt idx="5119">
                  <c:v>2.2410000000000001</c:v>
                </c:pt>
                <c:pt idx="5120">
                  <c:v>2.242</c:v>
                </c:pt>
                <c:pt idx="5121">
                  <c:v>2.2490000000000001</c:v>
                </c:pt>
                <c:pt idx="5122">
                  <c:v>2.2530000000000001</c:v>
                </c:pt>
                <c:pt idx="5123">
                  <c:v>2.2530000000000001</c:v>
                </c:pt>
                <c:pt idx="5124">
                  <c:v>2.2520000000000002</c:v>
                </c:pt>
                <c:pt idx="5125">
                  <c:v>2.254</c:v>
                </c:pt>
                <c:pt idx="5126">
                  <c:v>2.2570000000000001</c:v>
                </c:pt>
                <c:pt idx="5127">
                  <c:v>2.27</c:v>
                </c:pt>
                <c:pt idx="5128">
                  <c:v>2.2549999999999999</c:v>
                </c:pt>
                <c:pt idx="5129">
                  <c:v>2.2589999999999999</c:v>
                </c:pt>
                <c:pt idx="5130">
                  <c:v>2.2509999999999999</c:v>
                </c:pt>
                <c:pt idx="5131">
                  <c:v>2.2429999999999999</c:v>
                </c:pt>
                <c:pt idx="5132">
                  <c:v>2.246</c:v>
                </c:pt>
                <c:pt idx="5133">
                  <c:v>2.234</c:v>
                </c:pt>
                <c:pt idx="5134">
                  <c:v>2.2429999999999999</c:v>
                </c:pt>
                <c:pt idx="5135">
                  <c:v>2.2450000000000001</c:v>
                </c:pt>
                <c:pt idx="5136">
                  <c:v>2.2600000000000002</c:v>
                </c:pt>
                <c:pt idx="5137">
                  <c:v>1.968</c:v>
                </c:pt>
                <c:pt idx="5138">
                  <c:v>0.06</c:v>
                </c:pt>
                <c:pt idx="5139">
                  <c:v>5.9000000000000004E-2</c:v>
                </c:pt>
                <c:pt idx="5140">
                  <c:v>5.5E-2</c:v>
                </c:pt>
                <c:pt idx="5141">
                  <c:v>5.5E-2</c:v>
                </c:pt>
                <c:pt idx="5142">
                  <c:v>5.3999999999999999E-2</c:v>
                </c:pt>
                <c:pt idx="5143">
                  <c:v>5.7000000000000002E-2</c:v>
                </c:pt>
                <c:pt idx="5144">
                  <c:v>5.7000000000000002E-2</c:v>
                </c:pt>
                <c:pt idx="5145">
                  <c:v>5.6000000000000001E-2</c:v>
                </c:pt>
                <c:pt idx="5146">
                  <c:v>5.6000000000000001E-2</c:v>
                </c:pt>
                <c:pt idx="5147">
                  <c:v>5.7000000000000002E-2</c:v>
                </c:pt>
                <c:pt idx="5148">
                  <c:v>0.06</c:v>
                </c:pt>
                <c:pt idx="5149">
                  <c:v>5.9000000000000004E-2</c:v>
                </c:pt>
                <c:pt idx="5150">
                  <c:v>5.6000000000000001E-2</c:v>
                </c:pt>
                <c:pt idx="5151">
                  <c:v>5.5E-2</c:v>
                </c:pt>
                <c:pt idx="5152">
                  <c:v>5.7000000000000002E-2</c:v>
                </c:pt>
                <c:pt idx="5153">
                  <c:v>5.6000000000000001E-2</c:v>
                </c:pt>
                <c:pt idx="5154">
                  <c:v>5.5E-2</c:v>
                </c:pt>
                <c:pt idx="5155">
                  <c:v>5.6000000000000001E-2</c:v>
                </c:pt>
                <c:pt idx="5156">
                  <c:v>5.5E-2</c:v>
                </c:pt>
                <c:pt idx="5157">
                  <c:v>5.5E-2</c:v>
                </c:pt>
                <c:pt idx="5158">
                  <c:v>5.2999999999999999E-2</c:v>
                </c:pt>
                <c:pt idx="5159">
                  <c:v>5.6000000000000001E-2</c:v>
                </c:pt>
                <c:pt idx="5160">
                  <c:v>5.6000000000000001E-2</c:v>
                </c:pt>
                <c:pt idx="5161">
                  <c:v>5.3999999999999999E-2</c:v>
                </c:pt>
                <c:pt idx="5162">
                  <c:v>5.7000000000000002E-2</c:v>
                </c:pt>
                <c:pt idx="5163">
                  <c:v>5.8000000000000003E-2</c:v>
                </c:pt>
                <c:pt idx="5164">
                  <c:v>5.6000000000000001E-2</c:v>
                </c:pt>
                <c:pt idx="5165">
                  <c:v>0.06</c:v>
                </c:pt>
                <c:pt idx="5166">
                  <c:v>5.8000000000000003E-2</c:v>
                </c:pt>
                <c:pt idx="5167">
                  <c:v>5.7000000000000002E-2</c:v>
                </c:pt>
                <c:pt idx="5168">
                  <c:v>5.5E-2</c:v>
                </c:pt>
                <c:pt idx="5169">
                  <c:v>5.5E-2</c:v>
                </c:pt>
                <c:pt idx="5170">
                  <c:v>5.2000000000000005E-2</c:v>
                </c:pt>
                <c:pt idx="5171">
                  <c:v>5.5E-2</c:v>
                </c:pt>
                <c:pt idx="5172">
                  <c:v>5.3999999999999999E-2</c:v>
                </c:pt>
                <c:pt idx="5173">
                  <c:v>0.06</c:v>
                </c:pt>
                <c:pt idx="5174">
                  <c:v>5.7000000000000002E-2</c:v>
                </c:pt>
                <c:pt idx="5175">
                  <c:v>5.6000000000000001E-2</c:v>
                </c:pt>
                <c:pt idx="5176">
                  <c:v>6.0999999999999999E-2</c:v>
                </c:pt>
                <c:pt idx="5177">
                  <c:v>5.3999999999999999E-2</c:v>
                </c:pt>
                <c:pt idx="5178">
                  <c:v>5.8000000000000003E-2</c:v>
                </c:pt>
                <c:pt idx="5179">
                  <c:v>5.6000000000000001E-2</c:v>
                </c:pt>
                <c:pt idx="5180">
                  <c:v>5.8000000000000003E-2</c:v>
                </c:pt>
                <c:pt idx="5181">
                  <c:v>5.8000000000000003E-2</c:v>
                </c:pt>
                <c:pt idx="5182">
                  <c:v>5.8000000000000003E-2</c:v>
                </c:pt>
                <c:pt idx="5183">
                  <c:v>6.0999999999999999E-2</c:v>
                </c:pt>
                <c:pt idx="5184">
                  <c:v>5.5E-2</c:v>
                </c:pt>
                <c:pt idx="5185">
                  <c:v>5.7000000000000002E-2</c:v>
                </c:pt>
                <c:pt idx="5186">
                  <c:v>5.8000000000000003E-2</c:v>
                </c:pt>
                <c:pt idx="5187">
                  <c:v>6.0999999999999999E-2</c:v>
                </c:pt>
                <c:pt idx="5188">
                  <c:v>6.0999999999999999E-2</c:v>
                </c:pt>
                <c:pt idx="5189">
                  <c:v>5.7000000000000002E-2</c:v>
                </c:pt>
                <c:pt idx="5190">
                  <c:v>5.2999999999999999E-2</c:v>
                </c:pt>
                <c:pt idx="5191">
                  <c:v>5.5E-2</c:v>
                </c:pt>
                <c:pt idx="5192">
                  <c:v>5.7000000000000002E-2</c:v>
                </c:pt>
                <c:pt idx="5193">
                  <c:v>5.6000000000000001E-2</c:v>
                </c:pt>
                <c:pt idx="5194">
                  <c:v>5.7000000000000002E-2</c:v>
                </c:pt>
                <c:pt idx="5195">
                  <c:v>5.6000000000000001E-2</c:v>
                </c:pt>
                <c:pt idx="5196">
                  <c:v>0.06</c:v>
                </c:pt>
                <c:pt idx="5197">
                  <c:v>5.8000000000000003E-2</c:v>
                </c:pt>
                <c:pt idx="5198">
                  <c:v>0.06</c:v>
                </c:pt>
                <c:pt idx="5199">
                  <c:v>5.9000000000000004E-2</c:v>
                </c:pt>
                <c:pt idx="5200">
                  <c:v>0.06</c:v>
                </c:pt>
                <c:pt idx="5201">
                  <c:v>5.9000000000000004E-2</c:v>
                </c:pt>
                <c:pt idx="5202">
                  <c:v>0.06</c:v>
                </c:pt>
                <c:pt idx="5203">
                  <c:v>0.06</c:v>
                </c:pt>
                <c:pt idx="5204">
                  <c:v>6.2E-2</c:v>
                </c:pt>
                <c:pt idx="5205">
                  <c:v>6.3E-2</c:v>
                </c:pt>
                <c:pt idx="5206">
                  <c:v>6.4000000000000001E-2</c:v>
                </c:pt>
                <c:pt idx="5207">
                  <c:v>6.3E-2</c:v>
                </c:pt>
                <c:pt idx="5208">
                  <c:v>0.06</c:v>
                </c:pt>
                <c:pt idx="5209">
                  <c:v>6.2E-2</c:v>
                </c:pt>
                <c:pt idx="5210">
                  <c:v>6.2E-2</c:v>
                </c:pt>
                <c:pt idx="5211">
                  <c:v>6.2E-2</c:v>
                </c:pt>
                <c:pt idx="5212">
                  <c:v>6.2E-2</c:v>
                </c:pt>
                <c:pt idx="5213">
                  <c:v>0.06</c:v>
                </c:pt>
                <c:pt idx="5214">
                  <c:v>5.5E-2</c:v>
                </c:pt>
                <c:pt idx="5215">
                  <c:v>5.5E-2</c:v>
                </c:pt>
                <c:pt idx="5216">
                  <c:v>5.6000000000000001E-2</c:v>
                </c:pt>
                <c:pt idx="5217">
                  <c:v>5.8000000000000003E-2</c:v>
                </c:pt>
                <c:pt idx="5218">
                  <c:v>0.06</c:v>
                </c:pt>
                <c:pt idx="5219">
                  <c:v>6.0999999999999999E-2</c:v>
                </c:pt>
                <c:pt idx="5220">
                  <c:v>6.0999999999999999E-2</c:v>
                </c:pt>
                <c:pt idx="5221">
                  <c:v>5.6000000000000001E-2</c:v>
                </c:pt>
                <c:pt idx="5222">
                  <c:v>5.5E-2</c:v>
                </c:pt>
                <c:pt idx="5223">
                  <c:v>5.7000000000000002E-2</c:v>
                </c:pt>
                <c:pt idx="5224">
                  <c:v>5.9000000000000004E-2</c:v>
                </c:pt>
                <c:pt idx="5225">
                  <c:v>5.5E-2</c:v>
                </c:pt>
                <c:pt idx="5226">
                  <c:v>5.2999999999999999E-2</c:v>
                </c:pt>
                <c:pt idx="5227">
                  <c:v>5.9000000000000004E-2</c:v>
                </c:pt>
                <c:pt idx="5228">
                  <c:v>6.4000000000000001E-2</c:v>
                </c:pt>
                <c:pt idx="5229">
                  <c:v>6.4000000000000001E-2</c:v>
                </c:pt>
                <c:pt idx="5230">
                  <c:v>5.9000000000000004E-2</c:v>
                </c:pt>
                <c:pt idx="5231">
                  <c:v>5.9000000000000004E-2</c:v>
                </c:pt>
                <c:pt idx="5232">
                  <c:v>5.9000000000000004E-2</c:v>
                </c:pt>
                <c:pt idx="5233">
                  <c:v>5.9000000000000004E-2</c:v>
                </c:pt>
                <c:pt idx="5234">
                  <c:v>5.8000000000000003E-2</c:v>
                </c:pt>
                <c:pt idx="5235">
                  <c:v>6.3E-2</c:v>
                </c:pt>
                <c:pt idx="5236">
                  <c:v>6.5000000000000002E-2</c:v>
                </c:pt>
                <c:pt idx="5237">
                  <c:v>6.0999999999999999E-2</c:v>
                </c:pt>
                <c:pt idx="5238">
                  <c:v>6.2E-2</c:v>
                </c:pt>
                <c:pt idx="5239">
                  <c:v>6.5000000000000002E-2</c:v>
                </c:pt>
                <c:pt idx="5240">
                  <c:v>6.0999999999999999E-2</c:v>
                </c:pt>
                <c:pt idx="5241">
                  <c:v>0.06</c:v>
                </c:pt>
                <c:pt idx="5242">
                  <c:v>6.6000000000000003E-2</c:v>
                </c:pt>
                <c:pt idx="5243">
                  <c:v>6.2E-2</c:v>
                </c:pt>
                <c:pt idx="5244">
                  <c:v>6.2E-2</c:v>
                </c:pt>
                <c:pt idx="5245">
                  <c:v>6.3E-2</c:v>
                </c:pt>
                <c:pt idx="5246">
                  <c:v>5.9000000000000004E-2</c:v>
                </c:pt>
                <c:pt idx="5247">
                  <c:v>6.2E-2</c:v>
                </c:pt>
                <c:pt idx="5248">
                  <c:v>6.4000000000000001E-2</c:v>
                </c:pt>
                <c:pt idx="5249">
                  <c:v>0.06</c:v>
                </c:pt>
                <c:pt idx="5250">
                  <c:v>6.4000000000000001E-2</c:v>
                </c:pt>
                <c:pt idx="5251">
                  <c:v>6.2E-2</c:v>
                </c:pt>
                <c:pt idx="5252">
                  <c:v>6.2E-2</c:v>
                </c:pt>
                <c:pt idx="5253">
                  <c:v>6.5000000000000002E-2</c:v>
                </c:pt>
                <c:pt idx="5254">
                  <c:v>0.06</c:v>
                </c:pt>
                <c:pt idx="5255">
                  <c:v>6.6000000000000003E-2</c:v>
                </c:pt>
                <c:pt idx="5256">
                  <c:v>6.2E-2</c:v>
                </c:pt>
                <c:pt idx="5257">
                  <c:v>6.3E-2</c:v>
                </c:pt>
                <c:pt idx="5258">
                  <c:v>6.4000000000000001E-2</c:v>
                </c:pt>
                <c:pt idx="5259">
                  <c:v>0.06</c:v>
                </c:pt>
                <c:pt idx="5260">
                  <c:v>6.4000000000000001E-2</c:v>
                </c:pt>
                <c:pt idx="5261">
                  <c:v>5.7000000000000002E-2</c:v>
                </c:pt>
                <c:pt idx="5262">
                  <c:v>6.5000000000000002E-2</c:v>
                </c:pt>
                <c:pt idx="5263">
                  <c:v>5.7000000000000002E-2</c:v>
                </c:pt>
                <c:pt idx="5264">
                  <c:v>6.2E-2</c:v>
                </c:pt>
                <c:pt idx="5265">
                  <c:v>6.3E-2</c:v>
                </c:pt>
                <c:pt idx="5266">
                  <c:v>5.6000000000000001E-2</c:v>
                </c:pt>
                <c:pt idx="5267">
                  <c:v>5.8000000000000003E-2</c:v>
                </c:pt>
                <c:pt idx="5268">
                  <c:v>0.06</c:v>
                </c:pt>
                <c:pt idx="5269">
                  <c:v>6.0999999999999999E-2</c:v>
                </c:pt>
                <c:pt idx="5270">
                  <c:v>6.2E-2</c:v>
                </c:pt>
                <c:pt idx="5271">
                  <c:v>6.2E-2</c:v>
                </c:pt>
                <c:pt idx="5272">
                  <c:v>0.06</c:v>
                </c:pt>
                <c:pt idx="5273">
                  <c:v>5.7000000000000002E-2</c:v>
                </c:pt>
                <c:pt idx="5274">
                  <c:v>5.6000000000000001E-2</c:v>
                </c:pt>
                <c:pt idx="5275">
                  <c:v>5.5E-2</c:v>
                </c:pt>
                <c:pt idx="5276">
                  <c:v>5.2000000000000005E-2</c:v>
                </c:pt>
                <c:pt idx="5277">
                  <c:v>5.2000000000000005E-2</c:v>
                </c:pt>
                <c:pt idx="5278">
                  <c:v>5.2999999999999999E-2</c:v>
                </c:pt>
                <c:pt idx="5279">
                  <c:v>5.5E-2</c:v>
                </c:pt>
                <c:pt idx="5280">
                  <c:v>5.5E-2</c:v>
                </c:pt>
                <c:pt idx="5281">
                  <c:v>5.3999999999999999E-2</c:v>
                </c:pt>
                <c:pt idx="5282">
                  <c:v>5.3999999999999999E-2</c:v>
                </c:pt>
                <c:pt idx="5283">
                  <c:v>5.5E-2</c:v>
                </c:pt>
                <c:pt idx="5284">
                  <c:v>5.6000000000000001E-2</c:v>
                </c:pt>
                <c:pt idx="5285">
                  <c:v>5.5E-2</c:v>
                </c:pt>
                <c:pt idx="5286">
                  <c:v>5.7000000000000002E-2</c:v>
                </c:pt>
                <c:pt idx="5287">
                  <c:v>0.06</c:v>
                </c:pt>
                <c:pt idx="5288">
                  <c:v>5.9000000000000004E-2</c:v>
                </c:pt>
                <c:pt idx="5289">
                  <c:v>5.7000000000000002E-2</c:v>
                </c:pt>
                <c:pt idx="5290">
                  <c:v>5.7000000000000002E-2</c:v>
                </c:pt>
                <c:pt idx="5291">
                  <c:v>5.7000000000000002E-2</c:v>
                </c:pt>
                <c:pt idx="5292">
                  <c:v>0.06</c:v>
                </c:pt>
                <c:pt idx="5293">
                  <c:v>6.0999999999999999E-2</c:v>
                </c:pt>
                <c:pt idx="5294">
                  <c:v>6.2E-2</c:v>
                </c:pt>
                <c:pt idx="5295">
                  <c:v>6.2E-2</c:v>
                </c:pt>
                <c:pt idx="5296">
                  <c:v>6.3E-2</c:v>
                </c:pt>
                <c:pt idx="5297">
                  <c:v>6.2E-2</c:v>
                </c:pt>
                <c:pt idx="5298">
                  <c:v>6.2E-2</c:v>
                </c:pt>
                <c:pt idx="5299">
                  <c:v>6.3E-2</c:v>
                </c:pt>
                <c:pt idx="5300">
                  <c:v>6.5000000000000002E-2</c:v>
                </c:pt>
                <c:pt idx="5301">
                  <c:v>6.7000000000000004E-2</c:v>
                </c:pt>
                <c:pt idx="5302">
                  <c:v>6.6000000000000003E-2</c:v>
                </c:pt>
                <c:pt idx="5303">
                  <c:v>6.4000000000000001E-2</c:v>
                </c:pt>
                <c:pt idx="5304">
                  <c:v>6.4000000000000001E-2</c:v>
                </c:pt>
                <c:pt idx="5305">
                  <c:v>6.4000000000000001E-2</c:v>
                </c:pt>
                <c:pt idx="5306">
                  <c:v>6.5000000000000002E-2</c:v>
                </c:pt>
                <c:pt idx="5307">
                  <c:v>5.9000000000000004E-2</c:v>
                </c:pt>
                <c:pt idx="5308">
                  <c:v>5.7000000000000002E-2</c:v>
                </c:pt>
                <c:pt idx="5309">
                  <c:v>5.7000000000000002E-2</c:v>
                </c:pt>
                <c:pt idx="5310">
                  <c:v>0.06</c:v>
                </c:pt>
                <c:pt idx="5311">
                  <c:v>6.0999999999999999E-2</c:v>
                </c:pt>
                <c:pt idx="5312">
                  <c:v>5.9000000000000004E-2</c:v>
                </c:pt>
                <c:pt idx="5313">
                  <c:v>6.0999999999999999E-2</c:v>
                </c:pt>
                <c:pt idx="5314">
                  <c:v>6.4000000000000001E-2</c:v>
                </c:pt>
                <c:pt idx="5315">
                  <c:v>6.0999999999999999E-2</c:v>
                </c:pt>
                <c:pt idx="5316">
                  <c:v>5.7000000000000002E-2</c:v>
                </c:pt>
                <c:pt idx="5317">
                  <c:v>5.9000000000000004E-2</c:v>
                </c:pt>
                <c:pt idx="5318">
                  <c:v>6.0999999999999999E-2</c:v>
                </c:pt>
                <c:pt idx="5319">
                  <c:v>5.7000000000000002E-2</c:v>
                </c:pt>
                <c:pt idx="5320">
                  <c:v>5.3999999999999999E-2</c:v>
                </c:pt>
                <c:pt idx="5321">
                  <c:v>0.06</c:v>
                </c:pt>
                <c:pt idx="5322">
                  <c:v>5.6000000000000001E-2</c:v>
                </c:pt>
                <c:pt idx="5323">
                  <c:v>5.5E-2</c:v>
                </c:pt>
                <c:pt idx="5324">
                  <c:v>5.9000000000000004E-2</c:v>
                </c:pt>
                <c:pt idx="5325">
                  <c:v>5.6000000000000001E-2</c:v>
                </c:pt>
                <c:pt idx="5326">
                  <c:v>5.6000000000000001E-2</c:v>
                </c:pt>
                <c:pt idx="5327">
                  <c:v>6.0999999999999999E-2</c:v>
                </c:pt>
                <c:pt idx="5328">
                  <c:v>5.6000000000000001E-2</c:v>
                </c:pt>
                <c:pt idx="5329">
                  <c:v>5.7000000000000002E-2</c:v>
                </c:pt>
                <c:pt idx="5330">
                  <c:v>5.8000000000000003E-2</c:v>
                </c:pt>
                <c:pt idx="5331">
                  <c:v>5.2999999999999999E-2</c:v>
                </c:pt>
                <c:pt idx="5332">
                  <c:v>5.5E-2</c:v>
                </c:pt>
                <c:pt idx="5333">
                  <c:v>5.3999999999999999E-2</c:v>
                </c:pt>
                <c:pt idx="5334">
                  <c:v>5.6000000000000001E-2</c:v>
                </c:pt>
                <c:pt idx="5335">
                  <c:v>5.6000000000000001E-2</c:v>
                </c:pt>
                <c:pt idx="5336">
                  <c:v>4.8000000000000001E-2</c:v>
                </c:pt>
                <c:pt idx="5337">
                  <c:v>5.6000000000000001E-2</c:v>
                </c:pt>
                <c:pt idx="5338">
                  <c:v>5.3999999999999999E-2</c:v>
                </c:pt>
                <c:pt idx="5339">
                  <c:v>5.7000000000000002E-2</c:v>
                </c:pt>
                <c:pt idx="5340">
                  <c:v>5.9000000000000004E-2</c:v>
                </c:pt>
                <c:pt idx="5341">
                  <c:v>5.7000000000000002E-2</c:v>
                </c:pt>
                <c:pt idx="5342">
                  <c:v>6.0999999999999999E-2</c:v>
                </c:pt>
                <c:pt idx="5343">
                  <c:v>5.7000000000000002E-2</c:v>
                </c:pt>
                <c:pt idx="5344">
                  <c:v>6.3E-2</c:v>
                </c:pt>
                <c:pt idx="5345">
                  <c:v>5.7000000000000002E-2</c:v>
                </c:pt>
                <c:pt idx="5346">
                  <c:v>5.9000000000000004E-2</c:v>
                </c:pt>
                <c:pt idx="5347">
                  <c:v>6.0999999999999999E-2</c:v>
                </c:pt>
                <c:pt idx="5348">
                  <c:v>5.7000000000000002E-2</c:v>
                </c:pt>
                <c:pt idx="5349">
                  <c:v>5.6000000000000001E-2</c:v>
                </c:pt>
                <c:pt idx="5350">
                  <c:v>5.5E-2</c:v>
                </c:pt>
                <c:pt idx="5351">
                  <c:v>5.8000000000000003E-2</c:v>
                </c:pt>
                <c:pt idx="5352">
                  <c:v>6.0999999999999999E-2</c:v>
                </c:pt>
                <c:pt idx="5353">
                  <c:v>5.9000000000000004E-2</c:v>
                </c:pt>
                <c:pt idx="5354">
                  <c:v>5.8000000000000003E-2</c:v>
                </c:pt>
                <c:pt idx="5355">
                  <c:v>5.9000000000000004E-2</c:v>
                </c:pt>
                <c:pt idx="5356">
                  <c:v>5.7000000000000002E-2</c:v>
                </c:pt>
                <c:pt idx="5357">
                  <c:v>5.8000000000000003E-2</c:v>
                </c:pt>
                <c:pt idx="5358">
                  <c:v>5.6000000000000001E-2</c:v>
                </c:pt>
                <c:pt idx="5359">
                  <c:v>5.8000000000000003E-2</c:v>
                </c:pt>
                <c:pt idx="5360">
                  <c:v>0.06</c:v>
                </c:pt>
                <c:pt idx="5361">
                  <c:v>6.2E-2</c:v>
                </c:pt>
                <c:pt idx="5362">
                  <c:v>6.2E-2</c:v>
                </c:pt>
                <c:pt idx="5363">
                  <c:v>6.2E-2</c:v>
                </c:pt>
                <c:pt idx="5364">
                  <c:v>6.2E-2</c:v>
                </c:pt>
                <c:pt idx="5365">
                  <c:v>6.3E-2</c:v>
                </c:pt>
                <c:pt idx="5366">
                  <c:v>6.3E-2</c:v>
                </c:pt>
                <c:pt idx="5367">
                  <c:v>6.3E-2</c:v>
                </c:pt>
                <c:pt idx="5368">
                  <c:v>5.9000000000000004E-2</c:v>
                </c:pt>
                <c:pt idx="5369">
                  <c:v>6.0999999999999999E-2</c:v>
                </c:pt>
                <c:pt idx="5370">
                  <c:v>5.9000000000000004E-2</c:v>
                </c:pt>
                <c:pt idx="5371">
                  <c:v>5.2000000000000005E-2</c:v>
                </c:pt>
                <c:pt idx="5372">
                  <c:v>0.05</c:v>
                </c:pt>
                <c:pt idx="5373">
                  <c:v>4.7E-2</c:v>
                </c:pt>
                <c:pt idx="5374">
                  <c:v>4.9000000000000002E-2</c:v>
                </c:pt>
                <c:pt idx="5375">
                  <c:v>4.9000000000000002E-2</c:v>
                </c:pt>
                <c:pt idx="5376">
                  <c:v>5.2000000000000005E-2</c:v>
                </c:pt>
                <c:pt idx="5377">
                  <c:v>5.2000000000000005E-2</c:v>
                </c:pt>
                <c:pt idx="5378">
                  <c:v>5.1000000000000004E-2</c:v>
                </c:pt>
                <c:pt idx="5379">
                  <c:v>5.1000000000000004E-2</c:v>
                </c:pt>
                <c:pt idx="5380">
                  <c:v>5.3999999999999999E-2</c:v>
                </c:pt>
                <c:pt idx="5381">
                  <c:v>5.8000000000000003E-2</c:v>
                </c:pt>
                <c:pt idx="5382">
                  <c:v>6.2E-2</c:v>
                </c:pt>
                <c:pt idx="5383">
                  <c:v>5.5E-2</c:v>
                </c:pt>
                <c:pt idx="5384">
                  <c:v>5.7000000000000002E-2</c:v>
                </c:pt>
                <c:pt idx="5385">
                  <c:v>7.0000000000000007E-2</c:v>
                </c:pt>
                <c:pt idx="5386">
                  <c:v>0.26400000000000001</c:v>
                </c:pt>
                <c:pt idx="5387">
                  <c:v>0.38100000000000001</c:v>
                </c:pt>
                <c:pt idx="5388">
                  <c:v>0.747</c:v>
                </c:pt>
                <c:pt idx="5389">
                  <c:v>0.93300000000000005</c:v>
                </c:pt>
                <c:pt idx="5390">
                  <c:v>1.1950000000000001</c:v>
                </c:pt>
                <c:pt idx="5391">
                  <c:v>1.738</c:v>
                </c:pt>
                <c:pt idx="5392">
                  <c:v>2.5350000000000001</c:v>
                </c:pt>
                <c:pt idx="5393">
                  <c:v>3.2800000000000002</c:v>
                </c:pt>
                <c:pt idx="5394">
                  <c:v>4.2549999999999999</c:v>
                </c:pt>
                <c:pt idx="5395">
                  <c:v>5.2720000000000002</c:v>
                </c:pt>
                <c:pt idx="5396">
                  <c:v>4.9400000000000004</c:v>
                </c:pt>
                <c:pt idx="5397">
                  <c:v>5.44</c:v>
                </c:pt>
                <c:pt idx="5398">
                  <c:v>5.86</c:v>
                </c:pt>
                <c:pt idx="5399">
                  <c:v>6.0990000000000002</c:v>
                </c:pt>
                <c:pt idx="5400">
                  <c:v>6.359</c:v>
                </c:pt>
                <c:pt idx="5401">
                  <c:v>6.5579999999999998</c:v>
                </c:pt>
                <c:pt idx="5402">
                  <c:v>6.8460000000000001</c:v>
                </c:pt>
                <c:pt idx="5403">
                  <c:v>7.1230000000000002</c:v>
                </c:pt>
                <c:pt idx="5404">
                  <c:v>7.3849999999999998</c:v>
                </c:pt>
                <c:pt idx="5405">
                  <c:v>7.7130000000000001</c:v>
                </c:pt>
                <c:pt idx="5406">
                  <c:v>7.9470000000000001</c:v>
                </c:pt>
                <c:pt idx="5407">
                  <c:v>8.15</c:v>
                </c:pt>
                <c:pt idx="5408">
                  <c:v>8.4659999999999993</c:v>
                </c:pt>
                <c:pt idx="5409">
                  <c:v>8.572000000000001</c:v>
                </c:pt>
                <c:pt idx="5410">
                  <c:v>8.7490000000000006</c:v>
                </c:pt>
                <c:pt idx="5411">
                  <c:v>8.9390000000000001</c:v>
                </c:pt>
                <c:pt idx="5412">
                  <c:v>9.1690000000000005</c:v>
                </c:pt>
                <c:pt idx="5413">
                  <c:v>9.3030000000000008</c:v>
                </c:pt>
                <c:pt idx="5414">
                  <c:v>9.5359999999999996</c:v>
                </c:pt>
                <c:pt idx="5415">
                  <c:v>9.4030000000000005</c:v>
                </c:pt>
                <c:pt idx="5416">
                  <c:v>9.3510000000000009</c:v>
                </c:pt>
                <c:pt idx="5417">
                  <c:v>9.34</c:v>
                </c:pt>
                <c:pt idx="5418">
                  <c:v>9.3719999999999999</c:v>
                </c:pt>
                <c:pt idx="5419">
                  <c:v>9.3580000000000005</c:v>
                </c:pt>
                <c:pt idx="5420">
                  <c:v>9.2919999999999998</c:v>
                </c:pt>
                <c:pt idx="5421">
                  <c:v>9.3369999999999997</c:v>
                </c:pt>
                <c:pt idx="5422">
                  <c:v>9.3239999999999998</c:v>
                </c:pt>
                <c:pt idx="5423">
                  <c:v>9.32</c:v>
                </c:pt>
                <c:pt idx="5424">
                  <c:v>9.354000000000001</c:v>
                </c:pt>
                <c:pt idx="5425">
                  <c:v>9.3490000000000002</c:v>
                </c:pt>
                <c:pt idx="5426">
                  <c:v>9.3119999999999994</c:v>
                </c:pt>
                <c:pt idx="5427">
                  <c:v>9.2859999999999996</c:v>
                </c:pt>
                <c:pt idx="5428">
                  <c:v>9.3260000000000005</c:v>
                </c:pt>
                <c:pt idx="5429">
                  <c:v>9.3490000000000002</c:v>
                </c:pt>
                <c:pt idx="5430">
                  <c:v>9.2900000000000009</c:v>
                </c:pt>
                <c:pt idx="5431">
                  <c:v>9.298</c:v>
                </c:pt>
                <c:pt idx="5432">
                  <c:v>9.2729999999999997</c:v>
                </c:pt>
                <c:pt idx="5433">
                  <c:v>9.3090000000000011</c:v>
                </c:pt>
                <c:pt idx="5434">
                  <c:v>9.3469999999999995</c:v>
                </c:pt>
                <c:pt idx="5435">
                  <c:v>9.3030000000000008</c:v>
                </c:pt>
                <c:pt idx="5436">
                  <c:v>9.3079999999999998</c:v>
                </c:pt>
                <c:pt idx="5437">
                  <c:v>9.3460000000000001</c:v>
                </c:pt>
                <c:pt idx="5438">
                  <c:v>9.2959999999999994</c:v>
                </c:pt>
                <c:pt idx="5439">
                  <c:v>9.3420000000000005</c:v>
                </c:pt>
                <c:pt idx="5440">
                  <c:v>9.3019999999999996</c:v>
                </c:pt>
                <c:pt idx="5441">
                  <c:v>9.2680000000000007</c:v>
                </c:pt>
                <c:pt idx="5442">
                  <c:v>9.3260000000000005</c:v>
                </c:pt>
                <c:pt idx="5443">
                  <c:v>9.3559999999999999</c:v>
                </c:pt>
                <c:pt idx="5444">
                  <c:v>9.3460000000000001</c:v>
                </c:pt>
                <c:pt idx="5445">
                  <c:v>9.3620000000000001</c:v>
                </c:pt>
                <c:pt idx="5446">
                  <c:v>9.2919999999999998</c:v>
                </c:pt>
                <c:pt idx="5447">
                  <c:v>9.4310000000000009</c:v>
                </c:pt>
                <c:pt idx="5448">
                  <c:v>9.33</c:v>
                </c:pt>
                <c:pt idx="5449">
                  <c:v>9.3119999999999994</c:v>
                </c:pt>
                <c:pt idx="5450">
                  <c:v>9.2409999999999997</c:v>
                </c:pt>
                <c:pt idx="5451">
                  <c:v>9.1669999999999998</c:v>
                </c:pt>
                <c:pt idx="5452">
                  <c:v>9.1820000000000004</c:v>
                </c:pt>
                <c:pt idx="5453">
                  <c:v>9.1449999999999996</c:v>
                </c:pt>
                <c:pt idx="5454">
                  <c:v>8.9819999999999993</c:v>
                </c:pt>
                <c:pt idx="5455">
                  <c:v>8.92</c:v>
                </c:pt>
                <c:pt idx="5456">
                  <c:v>9.0169999999999995</c:v>
                </c:pt>
                <c:pt idx="5457">
                  <c:v>8.9510000000000005</c:v>
                </c:pt>
                <c:pt idx="5458">
                  <c:v>8.6300000000000008</c:v>
                </c:pt>
                <c:pt idx="5459">
                  <c:v>8.75</c:v>
                </c:pt>
                <c:pt idx="5460">
                  <c:v>8.7859999999999996</c:v>
                </c:pt>
                <c:pt idx="5461">
                  <c:v>8.7680000000000007</c:v>
                </c:pt>
                <c:pt idx="5462">
                  <c:v>8.3940000000000001</c:v>
                </c:pt>
                <c:pt idx="5463">
                  <c:v>8.4130000000000003</c:v>
                </c:pt>
                <c:pt idx="5464">
                  <c:v>8.4260000000000002</c:v>
                </c:pt>
                <c:pt idx="5465">
                  <c:v>8.4480000000000004</c:v>
                </c:pt>
                <c:pt idx="5466">
                  <c:v>8.2430000000000003</c:v>
                </c:pt>
                <c:pt idx="5467">
                  <c:v>8.1289999999999996</c:v>
                </c:pt>
                <c:pt idx="5468">
                  <c:v>8.2219999999999995</c:v>
                </c:pt>
                <c:pt idx="5469">
                  <c:v>8.2349999999999994</c:v>
                </c:pt>
                <c:pt idx="5470">
                  <c:v>7.8760000000000003</c:v>
                </c:pt>
                <c:pt idx="5471">
                  <c:v>7.9009999999999998</c:v>
                </c:pt>
                <c:pt idx="5472">
                  <c:v>7.7080000000000002</c:v>
                </c:pt>
                <c:pt idx="5473">
                  <c:v>7.4119999999999999</c:v>
                </c:pt>
                <c:pt idx="5474">
                  <c:v>7.1749999999999998</c:v>
                </c:pt>
                <c:pt idx="5475">
                  <c:v>6.8719999999999999</c:v>
                </c:pt>
                <c:pt idx="5476">
                  <c:v>6.6379999999999999</c:v>
                </c:pt>
                <c:pt idx="5477">
                  <c:v>6.3100000000000005</c:v>
                </c:pt>
                <c:pt idx="5478">
                  <c:v>6.2889999999999997</c:v>
                </c:pt>
                <c:pt idx="5479">
                  <c:v>6.2229999999999999</c:v>
                </c:pt>
                <c:pt idx="5480">
                  <c:v>5.8380000000000001</c:v>
                </c:pt>
                <c:pt idx="5481">
                  <c:v>5.6630000000000003</c:v>
                </c:pt>
                <c:pt idx="5482">
                  <c:v>5.3920000000000003</c:v>
                </c:pt>
                <c:pt idx="5483">
                  <c:v>5.125</c:v>
                </c:pt>
                <c:pt idx="5484">
                  <c:v>4.83</c:v>
                </c:pt>
                <c:pt idx="5485">
                  <c:v>4.5789999999999997</c:v>
                </c:pt>
                <c:pt idx="5486">
                  <c:v>4.3090000000000002</c:v>
                </c:pt>
                <c:pt idx="5487">
                  <c:v>4.3140000000000001</c:v>
                </c:pt>
                <c:pt idx="5488">
                  <c:v>4.0579999999999998</c:v>
                </c:pt>
                <c:pt idx="5489">
                  <c:v>3.8210000000000002</c:v>
                </c:pt>
                <c:pt idx="5490">
                  <c:v>3.5680000000000001</c:v>
                </c:pt>
                <c:pt idx="5491">
                  <c:v>3.3340000000000001</c:v>
                </c:pt>
                <c:pt idx="5492">
                  <c:v>3.0979999999999999</c:v>
                </c:pt>
                <c:pt idx="5493">
                  <c:v>2.887</c:v>
                </c:pt>
                <c:pt idx="5494">
                  <c:v>2.6630000000000003</c:v>
                </c:pt>
                <c:pt idx="5495">
                  <c:v>2.52</c:v>
                </c:pt>
                <c:pt idx="5496">
                  <c:v>2.5430000000000001</c:v>
                </c:pt>
                <c:pt idx="5497">
                  <c:v>2.3000000000000003</c:v>
                </c:pt>
                <c:pt idx="5498">
                  <c:v>2.1160000000000001</c:v>
                </c:pt>
                <c:pt idx="5499">
                  <c:v>2.0870000000000002</c:v>
                </c:pt>
                <c:pt idx="5500">
                  <c:v>2.1459999999999999</c:v>
                </c:pt>
                <c:pt idx="5501">
                  <c:v>2.1360000000000001</c:v>
                </c:pt>
                <c:pt idx="5502">
                  <c:v>2.16</c:v>
                </c:pt>
                <c:pt idx="5503">
                  <c:v>2.173</c:v>
                </c:pt>
                <c:pt idx="5504">
                  <c:v>2.161</c:v>
                </c:pt>
                <c:pt idx="5505">
                  <c:v>2.1710000000000003</c:v>
                </c:pt>
                <c:pt idx="5506">
                  <c:v>2.1670000000000003</c:v>
                </c:pt>
                <c:pt idx="5507">
                  <c:v>2.1859999999999999</c:v>
                </c:pt>
                <c:pt idx="5508">
                  <c:v>2.1840000000000002</c:v>
                </c:pt>
                <c:pt idx="5509">
                  <c:v>2.19</c:v>
                </c:pt>
                <c:pt idx="5510">
                  <c:v>2.1920000000000002</c:v>
                </c:pt>
                <c:pt idx="5511">
                  <c:v>2.1989999999999998</c:v>
                </c:pt>
                <c:pt idx="5512">
                  <c:v>2.1840000000000002</c:v>
                </c:pt>
                <c:pt idx="5513">
                  <c:v>2.1829999999999998</c:v>
                </c:pt>
                <c:pt idx="5514">
                  <c:v>2.1850000000000001</c:v>
                </c:pt>
                <c:pt idx="5515">
                  <c:v>2.19</c:v>
                </c:pt>
                <c:pt idx="5516">
                  <c:v>2.1930000000000001</c:v>
                </c:pt>
                <c:pt idx="5517">
                  <c:v>2.181</c:v>
                </c:pt>
                <c:pt idx="5518">
                  <c:v>2.1890000000000001</c:v>
                </c:pt>
                <c:pt idx="5519">
                  <c:v>2.1720000000000002</c:v>
                </c:pt>
                <c:pt idx="5520">
                  <c:v>2.165</c:v>
                </c:pt>
                <c:pt idx="5521">
                  <c:v>2.17</c:v>
                </c:pt>
                <c:pt idx="5522">
                  <c:v>2.181</c:v>
                </c:pt>
                <c:pt idx="5523">
                  <c:v>2.1859999999999999</c:v>
                </c:pt>
                <c:pt idx="5524">
                  <c:v>2.1789999999999998</c:v>
                </c:pt>
                <c:pt idx="5525">
                  <c:v>2.181</c:v>
                </c:pt>
                <c:pt idx="5526">
                  <c:v>2.1819999999999999</c:v>
                </c:pt>
                <c:pt idx="5527">
                  <c:v>2.1930000000000001</c:v>
                </c:pt>
                <c:pt idx="5528">
                  <c:v>2.2109999999999999</c:v>
                </c:pt>
                <c:pt idx="5529">
                  <c:v>2.222</c:v>
                </c:pt>
                <c:pt idx="5530">
                  <c:v>2.1949999999999998</c:v>
                </c:pt>
                <c:pt idx="5531">
                  <c:v>2.19</c:v>
                </c:pt>
                <c:pt idx="5532">
                  <c:v>2.2010000000000001</c:v>
                </c:pt>
                <c:pt idx="5533">
                  <c:v>2.2010000000000001</c:v>
                </c:pt>
                <c:pt idx="5534">
                  <c:v>2.198</c:v>
                </c:pt>
                <c:pt idx="5535">
                  <c:v>2.2000000000000002</c:v>
                </c:pt>
                <c:pt idx="5536">
                  <c:v>2.2050000000000001</c:v>
                </c:pt>
                <c:pt idx="5537">
                  <c:v>2.1989999999999998</c:v>
                </c:pt>
                <c:pt idx="5538">
                  <c:v>2.1920000000000002</c:v>
                </c:pt>
                <c:pt idx="5539">
                  <c:v>2.194</c:v>
                </c:pt>
                <c:pt idx="5540">
                  <c:v>2.2069999999999999</c:v>
                </c:pt>
                <c:pt idx="5541">
                  <c:v>2.206</c:v>
                </c:pt>
                <c:pt idx="5542">
                  <c:v>2.2240000000000002</c:v>
                </c:pt>
                <c:pt idx="5543">
                  <c:v>2.2240000000000002</c:v>
                </c:pt>
                <c:pt idx="5544">
                  <c:v>2.2080000000000002</c:v>
                </c:pt>
                <c:pt idx="5545">
                  <c:v>2.2290000000000001</c:v>
                </c:pt>
                <c:pt idx="5546">
                  <c:v>2.2200000000000002</c:v>
                </c:pt>
                <c:pt idx="5547">
                  <c:v>2.2080000000000002</c:v>
                </c:pt>
                <c:pt idx="5548">
                  <c:v>2.2240000000000002</c:v>
                </c:pt>
                <c:pt idx="5549">
                  <c:v>2.2160000000000002</c:v>
                </c:pt>
                <c:pt idx="5550">
                  <c:v>2.2210000000000001</c:v>
                </c:pt>
                <c:pt idx="5551">
                  <c:v>2.2160000000000002</c:v>
                </c:pt>
                <c:pt idx="5552">
                  <c:v>2.2229999999999999</c:v>
                </c:pt>
                <c:pt idx="5553">
                  <c:v>2.218</c:v>
                </c:pt>
                <c:pt idx="5554">
                  <c:v>2.2229999999999999</c:v>
                </c:pt>
                <c:pt idx="5555">
                  <c:v>2.234</c:v>
                </c:pt>
                <c:pt idx="5556">
                  <c:v>2.222</c:v>
                </c:pt>
                <c:pt idx="5557">
                  <c:v>2.2240000000000002</c:v>
                </c:pt>
                <c:pt idx="5558">
                  <c:v>2.2200000000000002</c:v>
                </c:pt>
                <c:pt idx="5559">
                  <c:v>2.2160000000000002</c:v>
                </c:pt>
                <c:pt idx="5560">
                  <c:v>2.2210000000000001</c:v>
                </c:pt>
                <c:pt idx="5561">
                  <c:v>2.234</c:v>
                </c:pt>
                <c:pt idx="5562">
                  <c:v>2.2229999999999999</c:v>
                </c:pt>
                <c:pt idx="5563">
                  <c:v>2.2330000000000001</c:v>
                </c:pt>
                <c:pt idx="5564">
                  <c:v>2.2229999999999999</c:v>
                </c:pt>
                <c:pt idx="5565">
                  <c:v>2.226</c:v>
                </c:pt>
                <c:pt idx="5566">
                  <c:v>2.222</c:v>
                </c:pt>
                <c:pt idx="5567">
                  <c:v>2.218</c:v>
                </c:pt>
                <c:pt idx="5568">
                  <c:v>2.2240000000000002</c:v>
                </c:pt>
                <c:pt idx="5569">
                  <c:v>2.2320000000000002</c:v>
                </c:pt>
                <c:pt idx="5570">
                  <c:v>2.2309999999999999</c:v>
                </c:pt>
                <c:pt idx="5571">
                  <c:v>2.2360000000000002</c:v>
                </c:pt>
                <c:pt idx="5572">
                  <c:v>2.2389999999999999</c:v>
                </c:pt>
                <c:pt idx="5573">
                  <c:v>2.2200000000000002</c:v>
                </c:pt>
                <c:pt idx="5574">
                  <c:v>2.2109999999999999</c:v>
                </c:pt>
                <c:pt idx="5575">
                  <c:v>2.222</c:v>
                </c:pt>
                <c:pt idx="5576">
                  <c:v>2.2309999999999999</c:v>
                </c:pt>
                <c:pt idx="5577">
                  <c:v>2.2480000000000002</c:v>
                </c:pt>
                <c:pt idx="5578">
                  <c:v>2.2440000000000002</c:v>
                </c:pt>
                <c:pt idx="5579">
                  <c:v>2.2440000000000002</c:v>
                </c:pt>
                <c:pt idx="5580">
                  <c:v>2.258</c:v>
                </c:pt>
                <c:pt idx="5581">
                  <c:v>2.2349999999999999</c:v>
                </c:pt>
                <c:pt idx="5582">
                  <c:v>2.2560000000000002</c:v>
                </c:pt>
                <c:pt idx="5583">
                  <c:v>2.246</c:v>
                </c:pt>
                <c:pt idx="5584">
                  <c:v>2.2360000000000002</c:v>
                </c:pt>
                <c:pt idx="5585">
                  <c:v>2.2290000000000001</c:v>
                </c:pt>
                <c:pt idx="5586">
                  <c:v>2.2469999999999999</c:v>
                </c:pt>
                <c:pt idx="5587">
                  <c:v>2.2490000000000001</c:v>
                </c:pt>
                <c:pt idx="5588">
                  <c:v>2.2469999999999999</c:v>
                </c:pt>
                <c:pt idx="5589">
                  <c:v>2.262</c:v>
                </c:pt>
                <c:pt idx="5590">
                  <c:v>2.262</c:v>
                </c:pt>
                <c:pt idx="5591">
                  <c:v>2.2640000000000002</c:v>
                </c:pt>
                <c:pt idx="5592">
                  <c:v>2.2669999999999999</c:v>
                </c:pt>
                <c:pt idx="5593">
                  <c:v>2.262</c:v>
                </c:pt>
                <c:pt idx="5594">
                  <c:v>2.2600000000000002</c:v>
                </c:pt>
                <c:pt idx="5595">
                  <c:v>2.2650000000000001</c:v>
                </c:pt>
                <c:pt idx="5596">
                  <c:v>2.2549999999999999</c:v>
                </c:pt>
                <c:pt idx="5597">
                  <c:v>2.2640000000000002</c:v>
                </c:pt>
                <c:pt idx="5598">
                  <c:v>2.2829999999999999</c:v>
                </c:pt>
                <c:pt idx="5599">
                  <c:v>2.2650000000000001</c:v>
                </c:pt>
                <c:pt idx="5600">
                  <c:v>2.2709999999999999</c:v>
                </c:pt>
                <c:pt idx="5601">
                  <c:v>2.278</c:v>
                </c:pt>
                <c:pt idx="5602">
                  <c:v>2.2690000000000001</c:v>
                </c:pt>
                <c:pt idx="5603">
                  <c:v>2.262</c:v>
                </c:pt>
                <c:pt idx="5604">
                  <c:v>2.2810000000000001</c:v>
                </c:pt>
                <c:pt idx="5605">
                  <c:v>2.2690000000000001</c:v>
                </c:pt>
                <c:pt idx="5606">
                  <c:v>2.2720000000000002</c:v>
                </c:pt>
                <c:pt idx="5607">
                  <c:v>2.2709999999999999</c:v>
                </c:pt>
                <c:pt idx="5608">
                  <c:v>2.2730000000000001</c:v>
                </c:pt>
                <c:pt idx="5609">
                  <c:v>2.2850000000000001</c:v>
                </c:pt>
                <c:pt idx="5610">
                  <c:v>2.2490000000000001</c:v>
                </c:pt>
                <c:pt idx="5611">
                  <c:v>2.2629999999999999</c:v>
                </c:pt>
                <c:pt idx="5612">
                  <c:v>2.2589999999999999</c:v>
                </c:pt>
                <c:pt idx="5613">
                  <c:v>2.2690000000000001</c:v>
                </c:pt>
                <c:pt idx="5614">
                  <c:v>2.2960000000000003</c:v>
                </c:pt>
                <c:pt idx="5615">
                  <c:v>2.274</c:v>
                </c:pt>
                <c:pt idx="5616">
                  <c:v>2.2680000000000002</c:v>
                </c:pt>
                <c:pt idx="5617">
                  <c:v>2.274</c:v>
                </c:pt>
                <c:pt idx="5618">
                  <c:v>2.2730000000000001</c:v>
                </c:pt>
                <c:pt idx="5619">
                  <c:v>2.2629999999999999</c:v>
                </c:pt>
                <c:pt idx="5620">
                  <c:v>2.2789999999999999</c:v>
                </c:pt>
                <c:pt idx="5621">
                  <c:v>2.2800000000000002</c:v>
                </c:pt>
                <c:pt idx="5622">
                  <c:v>2.258</c:v>
                </c:pt>
                <c:pt idx="5623">
                  <c:v>2.2440000000000002</c:v>
                </c:pt>
                <c:pt idx="5624">
                  <c:v>2.2570000000000001</c:v>
                </c:pt>
                <c:pt idx="5625">
                  <c:v>2.27</c:v>
                </c:pt>
                <c:pt idx="5626">
                  <c:v>2.278</c:v>
                </c:pt>
                <c:pt idx="5627">
                  <c:v>2.2720000000000002</c:v>
                </c:pt>
                <c:pt idx="5628">
                  <c:v>2.274</c:v>
                </c:pt>
                <c:pt idx="5629">
                  <c:v>2.2789999999999999</c:v>
                </c:pt>
                <c:pt idx="5630">
                  <c:v>2.27</c:v>
                </c:pt>
                <c:pt idx="5631">
                  <c:v>2.2669999999999999</c:v>
                </c:pt>
                <c:pt idx="5632">
                  <c:v>2.2640000000000002</c:v>
                </c:pt>
                <c:pt idx="5633">
                  <c:v>2.2720000000000002</c:v>
                </c:pt>
                <c:pt idx="5634">
                  <c:v>2.2749999999999999</c:v>
                </c:pt>
                <c:pt idx="5635">
                  <c:v>2.2669999999999999</c:v>
                </c:pt>
                <c:pt idx="5636">
                  <c:v>2.2549999999999999</c:v>
                </c:pt>
                <c:pt idx="5637">
                  <c:v>2.2669999999999999</c:v>
                </c:pt>
                <c:pt idx="5638">
                  <c:v>2.274</c:v>
                </c:pt>
                <c:pt idx="5639">
                  <c:v>2.2480000000000002</c:v>
                </c:pt>
                <c:pt idx="5640">
                  <c:v>2.2650000000000001</c:v>
                </c:pt>
                <c:pt idx="5641">
                  <c:v>2.25</c:v>
                </c:pt>
                <c:pt idx="5642">
                  <c:v>2.2349999999999999</c:v>
                </c:pt>
                <c:pt idx="5643">
                  <c:v>2.2490000000000001</c:v>
                </c:pt>
                <c:pt idx="5644">
                  <c:v>2.2650000000000001</c:v>
                </c:pt>
                <c:pt idx="5645">
                  <c:v>2.2589999999999999</c:v>
                </c:pt>
                <c:pt idx="5646">
                  <c:v>2.258</c:v>
                </c:pt>
                <c:pt idx="5647">
                  <c:v>2.246</c:v>
                </c:pt>
                <c:pt idx="5648">
                  <c:v>2.246</c:v>
                </c:pt>
                <c:pt idx="5649">
                  <c:v>2.2349999999999999</c:v>
                </c:pt>
                <c:pt idx="5650">
                  <c:v>2.246</c:v>
                </c:pt>
                <c:pt idx="5651">
                  <c:v>2.262</c:v>
                </c:pt>
                <c:pt idx="5652">
                  <c:v>2.2530000000000001</c:v>
                </c:pt>
                <c:pt idx="5653">
                  <c:v>2.2680000000000002</c:v>
                </c:pt>
                <c:pt idx="5654">
                  <c:v>2.2770000000000001</c:v>
                </c:pt>
                <c:pt idx="5655">
                  <c:v>2.266</c:v>
                </c:pt>
                <c:pt idx="5656">
                  <c:v>2.2640000000000002</c:v>
                </c:pt>
                <c:pt idx="5657">
                  <c:v>2.2509999999999999</c:v>
                </c:pt>
                <c:pt idx="5658">
                  <c:v>2.258</c:v>
                </c:pt>
                <c:pt idx="5659">
                  <c:v>2.2250000000000001</c:v>
                </c:pt>
                <c:pt idx="5660">
                  <c:v>2.2370000000000001</c:v>
                </c:pt>
                <c:pt idx="5661">
                  <c:v>2.2429999999999999</c:v>
                </c:pt>
                <c:pt idx="5662">
                  <c:v>2.262</c:v>
                </c:pt>
                <c:pt idx="5663">
                  <c:v>2.258</c:v>
                </c:pt>
                <c:pt idx="5664">
                  <c:v>2.2680000000000002</c:v>
                </c:pt>
                <c:pt idx="5665">
                  <c:v>2.27</c:v>
                </c:pt>
                <c:pt idx="5666">
                  <c:v>2.2650000000000001</c:v>
                </c:pt>
                <c:pt idx="5667">
                  <c:v>2.2509999999999999</c:v>
                </c:pt>
                <c:pt idx="5668">
                  <c:v>2.2410000000000001</c:v>
                </c:pt>
                <c:pt idx="5669">
                  <c:v>2.2370000000000001</c:v>
                </c:pt>
                <c:pt idx="5670">
                  <c:v>2.2560000000000002</c:v>
                </c:pt>
                <c:pt idx="5671">
                  <c:v>2.2610000000000001</c:v>
                </c:pt>
                <c:pt idx="5672">
                  <c:v>2.254</c:v>
                </c:pt>
                <c:pt idx="5673">
                  <c:v>2.2520000000000002</c:v>
                </c:pt>
                <c:pt idx="5674">
                  <c:v>2.266</c:v>
                </c:pt>
                <c:pt idx="5675">
                  <c:v>2.2600000000000002</c:v>
                </c:pt>
                <c:pt idx="5676">
                  <c:v>2.2690000000000001</c:v>
                </c:pt>
                <c:pt idx="5677">
                  <c:v>2.254</c:v>
                </c:pt>
                <c:pt idx="5678">
                  <c:v>2.2720000000000002</c:v>
                </c:pt>
                <c:pt idx="5679">
                  <c:v>2.2629999999999999</c:v>
                </c:pt>
                <c:pt idx="5680">
                  <c:v>2.2650000000000001</c:v>
                </c:pt>
                <c:pt idx="5681">
                  <c:v>2.2520000000000002</c:v>
                </c:pt>
                <c:pt idx="5682">
                  <c:v>2.2669999999999999</c:v>
                </c:pt>
                <c:pt idx="5683">
                  <c:v>2.2749999999999999</c:v>
                </c:pt>
                <c:pt idx="5684">
                  <c:v>2.2400000000000002</c:v>
                </c:pt>
                <c:pt idx="5685">
                  <c:v>2.2690000000000001</c:v>
                </c:pt>
                <c:pt idx="5686">
                  <c:v>2.2549999999999999</c:v>
                </c:pt>
                <c:pt idx="5687">
                  <c:v>2.2690000000000001</c:v>
                </c:pt>
                <c:pt idx="5688">
                  <c:v>2.2709999999999999</c:v>
                </c:pt>
                <c:pt idx="5689">
                  <c:v>2.2709999999999999</c:v>
                </c:pt>
                <c:pt idx="5690">
                  <c:v>2.2810000000000001</c:v>
                </c:pt>
                <c:pt idx="5691">
                  <c:v>2.25</c:v>
                </c:pt>
                <c:pt idx="5692">
                  <c:v>2.2440000000000002</c:v>
                </c:pt>
                <c:pt idx="5693">
                  <c:v>2.266</c:v>
                </c:pt>
                <c:pt idx="5694">
                  <c:v>2.25</c:v>
                </c:pt>
                <c:pt idx="5695">
                  <c:v>2.25</c:v>
                </c:pt>
                <c:pt idx="5696">
                  <c:v>2.2349999999999999</c:v>
                </c:pt>
                <c:pt idx="5697">
                  <c:v>2.2480000000000002</c:v>
                </c:pt>
                <c:pt idx="5698">
                  <c:v>2.2600000000000002</c:v>
                </c:pt>
                <c:pt idx="5699">
                  <c:v>2.2610000000000001</c:v>
                </c:pt>
                <c:pt idx="5700">
                  <c:v>2.2650000000000001</c:v>
                </c:pt>
                <c:pt idx="5701">
                  <c:v>2.2730000000000001</c:v>
                </c:pt>
                <c:pt idx="5702">
                  <c:v>2.2650000000000001</c:v>
                </c:pt>
                <c:pt idx="5703">
                  <c:v>2.2690000000000001</c:v>
                </c:pt>
                <c:pt idx="5704">
                  <c:v>2.2730000000000001</c:v>
                </c:pt>
                <c:pt idx="5705">
                  <c:v>2.2610000000000001</c:v>
                </c:pt>
                <c:pt idx="5706">
                  <c:v>2.2600000000000002</c:v>
                </c:pt>
                <c:pt idx="5707">
                  <c:v>2.266</c:v>
                </c:pt>
                <c:pt idx="5708">
                  <c:v>2.2530000000000001</c:v>
                </c:pt>
                <c:pt idx="5709">
                  <c:v>2.266</c:v>
                </c:pt>
                <c:pt idx="5710">
                  <c:v>2.254</c:v>
                </c:pt>
                <c:pt idx="5711">
                  <c:v>2.2589999999999999</c:v>
                </c:pt>
                <c:pt idx="5712">
                  <c:v>2.2589999999999999</c:v>
                </c:pt>
                <c:pt idx="5713">
                  <c:v>2.254</c:v>
                </c:pt>
                <c:pt idx="5714">
                  <c:v>2.274</c:v>
                </c:pt>
                <c:pt idx="5715">
                  <c:v>2.2789999999999999</c:v>
                </c:pt>
                <c:pt idx="5716">
                  <c:v>2.254</c:v>
                </c:pt>
                <c:pt idx="5717">
                  <c:v>2.2720000000000002</c:v>
                </c:pt>
                <c:pt idx="5718">
                  <c:v>0.182</c:v>
                </c:pt>
                <c:pt idx="5719">
                  <c:v>8.1000000000000003E-2</c:v>
                </c:pt>
                <c:pt idx="5720">
                  <c:v>0.08</c:v>
                </c:pt>
                <c:pt idx="5721">
                  <c:v>8.1000000000000003E-2</c:v>
                </c:pt>
                <c:pt idx="5722">
                  <c:v>7.6999999999999999E-2</c:v>
                </c:pt>
                <c:pt idx="5723">
                  <c:v>0.08</c:v>
                </c:pt>
                <c:pt idx="5724">
                  <c:v>8.3000000000000004E-2</c:v>
                </c:pt>
                <c:pt idx="5725">
                  <c:v>8.2000000000000003E-2</c:v>
                </c:pt>
                <c:pt idx="5726">
                  <c:v>7.8E-2</c:v>
                </c:pt>
                <c:pt idx="5727">
                  <c:v>0.08</c:v>
                </c:pt>
                <c:pt idx="5728">
                  <c:v>8.4000000000000005E-2</c:v>
                </c:pt>
                <c:pt idx="5729">
                  <c:v>8.4000000000000005E-2</c:v>
                </c:pt>
                <c:pt idx="5730">
                  <c:v>8.3000000000000004E-2</c:v>
                </c:pt>
                <c:pt idx="5731">
                  <c:v>8.5000000000000006E-2</c:v>
                </c:pt>
                <c:pt idx="5732">
                  <c:v>8.6000000000000007E-2</c:v>
                </c:pt>
                <c:pt idx="5733">
                  <c:v>8.3000000000000004E-2</c:v>
                </c:pt>
                <c:pt idx="5734">
                  <c:v>0.08</c:v>
                </c:pt>
                <c:pt idx="5735">
                  <c:v>8.1000000000000003E-2</c:v>
                </c:pt>
                <c:pt idx="5736">
                  <c:v>7.4999999999999997E-2</c:v>
                </c:pt>
                <c:pt idx="5737">
                  <c:v>7.3999999999999996E-2</c:v>
                </c:pt>
                <c:pt idx="5738">
                  <c:v>7.8E-2</c:v>
                </c:pt>
                <c:pt idx="5739">
                  <c:v>7.9000000000000001E-2</c:v>
                </c:pt>
                <c:pt idx="5740">
                  <c:v>7.9000000000000001E-2</c:v>
                </c:pt>
                <c:pt idx="5741">
                  <c:v>0.08</c:v>
                </c:pt>
                <c:pt idx="5742">
                  <c:v>7.5999999999999998E-2</c:v>
                </c:pt>
                <c:pt idx="5743">
                  <c:v>7.8E-2</c:v>
                </c:pt>
                <c:pt idx="5744">
                  <c:v>7.9000000000000001E-2</c:v>
                </c:pt>
                <c:pt idx="5745">
                  <c:v>7.5999999999999998E-2</c:v>
                </c:pt>
                <c:pt idx="5746">
                  <c:v>7.9000000000000001E-2</c:v>
                </c:pt>
                <c:pt idx="5747">
                  <c:v>7.4999999999999997E-2</c:v>
                </c:pt>
                <c:pt idx="5748">
                  <c:v>6.9000000000000006E-2</c:v>
                </c:pt>
                <c:pt idx="5749">
                  <c:v>5.9000000000000004E-2</c:v>
                </c:pt>
                <c:pt idx="5750">
                  <c:v>5.2000000000000005E-2</c:v>
                </c:pt>
                <c:pt idx="5751">
                  <c:v>5.6000000000000001E-2</c:v>
                </c:pt>
                <c:pt idx="5752">
                  <c:v>0.05</c:v>
                </c:pt>
                <c:pt idx="5753">
                  <c:v>5.3999999999999999E-2</c:v>
                </c:pt>
                <c:pt idx="5754">
                  <c:v>0.05</c:v>
                </c:pt>
                <c:pt idx="5755">
                  <c:v>5.2000000000000005E-2</c:v>
                </c:pt>
                <c:pt idx="5756">
                  <c:v>5.5E-2</c:v>
                </c:pt>
                <c:pt idx="5757">
                  <c:v>5.7000000000000002E-2</c:v>
                </c:pt>
                <c:pt idx="5758">
                  <c:v>5.5E-2</c:v>
                </c:pt>
                <c:pt idx="5759">
                  <c:v>5.7000000000000002E-2</c:v>
                </c:pt>
                <c:pt idx="5760">
                  <c:v>5.6000000000000001E-2</c:v>
                </c:pt>
                <c:pt idx="5761">
                  <c:v>5.7000000000000002E-2</c:v>
                </c:pt>
                <c:pt idx="5762">
                  <c:v>5.5E-2</c:v>
                </c:pt>
                <c:pt idx="5763">
                  <c:v>5.3999999999999999E-2</c:v>
                </c:pt>
                <c:pt idx="5764">
                  <c:v>5.2999999999999999E-2</c:v>
                </c:pt>
                <c:pt idx="5765">
                  <c:v>5.2000000000000005E-2</c:v>
                </c:pt>
                <c:pt idx="5766">
                  <c:v>5.2999999999999999E-2</c:v>
                </c:pt>
                <c:pt idx="5767">
                  <c:v>0.05</c:v>
                </c:pt>
                <c:pt idx="5768">
                  <c:v>5.2000000000000005E-2</c:v>
                </c:pt>
                <c:pt idx="5769">
                  <c:v>4.9000000000000002E-2</c:v>
                </c:pt>
                <c:pt idx="5770">
                  <c:v>5.1000000000000004E-2</c:v>
                </c:pt>
                <c:pt idx="5771">
                  <c:v>0.05</c:v>
                </c:pt>
                <c:pt idx="5772">
                  <c:v>5.1000000000000004E-2</c:v>
                </c:pt>
                <c:pt idx="5773">
                  <c:v>0.05</c:v>
                </c:pt>
                <c:pt idx="5774">
                  <c:v>5.1000000000000004E-2</c:v>
                </c:pt>
                <c:pt idx="5775">
                  <c:v>5.2000000000000005E-2</c:v>
                </c:pt>
                <c:pt idx="5776">
                  <c:v>5.1000000000000004E-2</c:v>
                </c:pt>
                <c:pt idx="5777">
                  <c:v>5.1000000000000004E-2</c:v>
                </c:pt>
                <c:pt idx="5778">
                  <c:v>5.1000000000000004E-2</c:v>
                </c:pt>
                <c:pt idx="5779">
                  <c:v>5.6000000000000001E-2</c:v>
                </c:pt>
                <c:pt idx="5780">
                  <c:v>5.6000000000000001E-2</c:v>
                </c:pt>
                <c:pt idx="5781">
                  <c:v>5.9000000000000004E-2</c:v>
                </c:pt>
                <c:pt idx="5782">
                  <c:v>0.06</c:v>
                </c:pt>
                <c:pt idx="5783">
                  <c:v>6.0999999999999999E-2</c:v>
                </c:pt>
                <c:pt idx="5784">
                  <c:v>6.2E-2</c:v>
                </c:pt>
                <c:pt idx="5785">
                  <c:v>0.06</c:v>
                </c:pt>
                <c:pt idx="5786">
                  <c:v>6.2E-2</c:v>
                </c:pt>
                <c:pt idx="5787">
                  <c:v>6.2E-2</c:v>
                </c:pt>
                <c:pt idx="5788">
                  <c:v>6.4000000000000001E-2</c:v>
                </c:pt>
                <c:pt idx="5789">
                  <c:v>6.5000000000000002E-2</c:v>
                </c:pt>
                <c:pt idx="5790">
                  <c:v>6.4000000000000001E-2</c:v>
                </c:pt>
                <c:pt idx="5791">
                  <c:v>5.9000000000000004E-2</c:v>
                </c:pt>
                <c:pt idx="5792">
                  <c:v>6.0999999999999999E-2</c:v>
                </c:pt>
                <c:pt idx="5793">
                  <c:v>6.2E-2</c:v>
                </c:pt>
                <c:pt idx="5794">
                  <c:v>6.6000000000000003E-2</c:v>
                </c:pt>
                <c:pt idx="5795">
                  <c:v>6.5000000000000002E-2</c:v>
                </c:pt>
                <c:pt idx="5796">
                  <c:v>6.0999999999999999E-2</c:v>
                </c:pt>
                <c:pt idx="5797">
                  <c:v>6.0999999999999999E-2</c:v>
                </c:pt>
                <c:pt idx="5798">
                  <c:v>6.0999999999999999E-2</c:v>
                </c:pt>
                <c:pt idx="5799">
                  <c:v>6.2E-2</c:v>
                </c:pt>
                <c:pt idx="5800">
                  <c:v>5.6000000000000001E-2</c:v>
                </c:pt>
                <c:pt idx="5801">
                  <c:v>5.6000000000000001E-2</c:v>
                </c:pt>
                <c:pt idx="5802">
                  <c:v>5.9000000000000004E-2</c:v>
                </c:pt>
                <c:pt idx="5803">
                  <c:v>0.06</c:v>
                </c:pt>
                <c:pt idx="5804">
                  <c:v>5.6000000000000001E-2</c:v>
                </c:pt>
                <c:pt idx="5805">
                  <c:v>5.6000000000000001E-2</c:v>
                </c:pt>
                <c:pt idx="5806">
                  <c:v>5.9000000000000004E-2</c:v>
                </c:pt>
                <c:pt idx="5807">
                  <c:v>5.6000000000000001E-2</c:v>
                </c:pt>
                <c:pt idx="5808">
                  <c:v>5.7000000000000002E-2</c:v>
                </c:pt>
                <c:pt idx="5809">
                  <c:v>6.3E-2</c:v>
                </c:pt>
                <c:pt idx="5810">
                  <c:v>6.4000000000000001E-2</c:v>
                </c:pt>
                <c:pt idx="5811">
                  <c:v>0.06</c:v>
                </c:pt>
                <c:pt idx="5812">
                  <c:v>5.8000000000000003E-2</c:v>
                </c:pt>
                <c:pt idx="5813">
                  <c:v>0.06</c:v>
                </c:pt>
                <c:pt idx="5814">
                  <c:v>5.6000000000000001E-2</c:v>
                </c:pt>
                <c:pt idx="5815">
                  <c:v>5.5E-2</c:v>
                </c:pt>
                <c:pt idx="5816">
                  <c:v>5.6000000000000001E-2</c:v>
                </c:pt>
                <c:pt idx="5817">
                  <c:v>5.1000000000000004E-2</c:v>
                </c:pt>
                <c:pt idx="5818">
                  <c:v>5.2000000000000005E-2</c:v>
                </c:pt>
                <c:pt idx="5819">
                  <c:v>5.6000000000000001E-2</c:v>
                </c:pt>
                <c:pt idx="5820">
                  <c:v>4.9000000000000002E-2</c:v>
                </c:pt>
                <c:pt idx="5821">
                  <c:v>5.5E-2</c:v>
                </c:pt>
                <c:pt idx="5822">
                  <c:v>5.2999999999999999E-2</c:v>
                </c:pt>
                <c:pt idx="5823">
                  <c:v>5.1000000000000004E-2</c:v>
                </c:pt>
                <c:pt idx="5824">
                  <c:v>5.7000000000000002E-2</c:v>
                </c:pt>
                <c:pt idx="5825">
                  <c:v>5.2000000000000005E-2</c:v>
                </c:pt>
                <c:pt idx="5826">
                  <c:v>5.6000000000000001E-2</c:v>
                </c:pt>
                <c:pt idx="5827">
                  <c:v>5.3999999999999999E-2</c:v>
                </c:pt>
                <c:pt idx="5828">
                  <c:v>5.2999999999999999E-2</c:v>
                </c:pt>
                <c:pt idx="5829">
                  <c:v>5.7000000000000002E-2</c:v>
                </c:pt>
                <c:pt idx="5830">
                  <c:v>5.2000000000000005E-2</c:v>
                </c:pt>
                <c:pt idx="5831">
                  <c:v>5.6000000000000001E-2</c:v>
                </c:pt>
                <c:pt idx="5832">
                  <c:v>5.2000000000000005E-2</c:v>
                </c:pt>
                <c:pt idx="5833">
                  <c:v>5.5E-2</c:v>
                </c:pt>
                <c:pt idx="5834">
                  <c:v>5.2000000000000005E-2</c:v>
                </c:pt>
                <c:pt idx="5835">
                  <c:v>4.9000000000000002E-2</c:v>
                </c:pt>
                <c:pt idx="5836">
                  <c:v>4.9000000000000002E-2</c:v>
                </c:pt>
                <c:pt idx="5837">
                  <c:v>5.2000000000000005E-2</c:v>
                </c:pt>
                <c:pt idx="5838">
                  <c:v>4.9000000000000002E-2</c:v>
                </c:pt>
                <c:pt idx="5839">
                  <c:v>5.1000000000000004E-2</c:v>
                </c:pt>
                <c:pt idx="5840">
                  <c:v>0.05</c:v>
                </c:pt>
                <c:pt idx="5841">
                  <c:v>0.05</c:v>
                </c:pt>
                <c:pt idx="5842">
                  <c:v>4.9000000000000002E-2</c:v>
                </c:pt>
                <c:pt idx="5843">
                  <c:v>4.8000000000000001E-2</c:v>
                </c:pt>
                <c:pt idx="5844">
                  <c:v>4.8000000000000001E-2</c:v>
                </c:pt>
                <c:pt idx="5845">
                  <c:v>4.9000000000000002E-2</c:v>
                </c:pt>
                <c:pt idx="5846">
                  <c:v>4.9000000000000002E-2</c:v>
                </c:pt>
                <c:pt idx="5847">
                  <c:v>0.05</c:v>
                </c:pt>
                <c:pt idx="5848">
                  <c:v>5.2000000000000005E-2</c:v>
                </c:pt>
                <c:pt idx="5849">
                  <c:v>0.05</c:v>
                </c:pt>
                <c:pt idx="5850">
                  <c:v>5.1000000000000004E-2</c:v>
                </c:pt>
                <c:pt idx="5851">
                  <c:v>4.9000000000000002E-2</c:v>
                </c:pt>
                <c:pt idx="5852">
                  <c:v>0.05</c:v>
                </c:pt>
                <c:pt idx="5853">
                  <c:v>0.05</c:v>
                </c:pt>
                <c:pt idx="5854">
                  <c:v>5.2000000000000005E-2</c:v>
                </c:pt>
                <c:pt idx="5855">
                  <c:v>0.05</c:v>
                </c:pt>
                <c:pt idx="5856">
                  <c:v>5.6000000000000001E-2</c:v>
                </c:pt>
                <c:pt idx="5857">
                  <c:v>5.5E-2</c:v>
                </c:pt>
                <c:pt idx="5858">
                  <c:v>0.05</c:v>
                </c:pt>
                <c:pt idx="5859">
                  <c:v>5.2000000000000005E-2</c:v>
                </c:pt>
                <c:pt idx="5860">
                  <c:v>4.7E-2</c:v>
                </c:pt>
                <c:pt idx="5861">
                  <c:v>4.9000000000000002E-2</c:v>
                </c:pt>
                <c:pt idx="5862">
                  <c:v>4.8000000000000001E-2</c:v>
                </c:pt>
                <c:pt idx="5863">
                  <c:v>5.2000000000000005E-2</c:v>
                </c:pt>
                <c:pt idx="5864">
                  <c:v>5.2000000000000005E-2</c:v>
                </c:pt>
                <c:pt idx="5865">
                  <c:v>5.2999999999999999E-2</c:v>
                </c:pt>
                <c:pt idx="5866">
                  <c:v>5.2000000000000005E-2</c:v>
                </c:pt>
                <c:pt idx="5867">
                  <c:v>0.05</c:v>
                </c:pt>
                <c:pt idx="5868">
                  <c:v>0.05</c:v>
                </c:pt>
                <c:pt idx="5869">
                  <c:v>4.8000000000000001E-2</c:v>
                </c:pt>
                <c:pt idx="5870">
                  <c:v>5.2000000000000005E-2</c:v>
                </c:pt>
                <c:pt idx="5871">
                  <c:v>5.1000000000000004E-2</c:v>
                </c:pt>
                <c:pt idx="5872">
                  <c:v>5.5E-2</c:v>
                </c:pt>
                <c:pt idx="5873">
                  <c:v>4.8000000000000001E-2</c:v>
                </c:pt>
                <c:pt idx="5874">
                  <c:v>5.1000000000000004E-2</c:v>
                </c:pt>
                <c:pt idx="5875">
                  <c:v>0.05</c:v>
                </c:pt>
                <c:pt idx="5876">
                  <c:v>5.5E-2</c:v>
                </c:pt>
                <c:pt idx="5877">
                  <c:v>4.9000000000000002E-2</c:v>
                </c:pt>
                <c:pt idx="5878">
                  <c:v>5.2999999999999999E-2</c:v>
                </c:pt>
                <c:pt idx="5879">
                  <c:v>5.5E-2</c:v>
                </c:pt>
                <c:pt idx="5880">
                  <c:v>5.9000000000000004E-2</c:v>
                </c:pt>
                <c:pt idx="5881">
                  <c:v>5.9000000000000004E-2</c:v>
                </c:pt>
                <c:pt idx="5882">
                  <c:v>5.8000000000000003E-2</c:v>
                </c:pt>
                <c:pt idx="5883">
                  <c:v>0.06</c:v>
                </c:pt>
                <c:pt idx="5884">
                  <c:v>6.3E-2</c:v>
                </c:pt>
                <c:pt idx="5885">
                  <c:v>5.9000000000000004E-2</c:v>
                </c:pt>
                <c:pt idx="5886">
                  <c:v>5.6000000000000001E-2</c:v>
                </c:pt>
                <c:pt idx="5887">
                  <c:v>5.5E-2</c:v>
                </c:pt>
                <c:pt idx="5888">
                  <c:v>5.7000000000000002E-2</c:v>
                </c:pt>
                <c:pt idx="5889">
                  <c:v>5.3999999999999999E-2</c:v>
                </c:pt>
                <c:pt idx="5890">
                  <c:v>5.2999999999999999E-2</c:v>
                </c:pt>
                <c:pt idx="5891">
                  <c:v>5.7000000000000002E-2</c:v>
                </c:pt>
                <c:pt idx="5892">
                  <c:v>5.2999999999999999E-2</c:v>
                </c:pt>
                <c:pt idx="5893">
                  <c:v>0.05</c:v>
                </c:pt>
                <c:pt idx="5894">
                  <c:v>5.6000000000000001E-2</c:v>
                </c:pt>
                <c:pt idx="5895">
                  <c:v>5.7000000000000002E-2</c:v>
                </c:pt>
                <c:pt idx="5896">
                  <c:v>4.9000000000000002E-2</c:v>
                </c:pt>
                <c:pt idx="5897">
                  <c:v>5.3999999999999999E-2</c:v>
                </c:pt>
                <c:pt idx="5898">
                  <c:v>5.3999999999999999E-2</c:v>
                </c:pt>
                <c:pt idx="5899">
                  <c:v>4.8000000000000001E-2</c:v>
                </c:pt>
                <c:pt idx="5900">
                  <c:v>5.5E-2</c:v>
                </c:pt>
                <c:pt idx="5901">
                  <c:v>5.9000000000000004E-2</c:v>
                </c:pt>
                <c:pt idx="5902">
                  <c:v>5.2999999999999999E-2</c:v>
                </c:pt>
                <c:pt idx="5903">
                  <c:v>5.6000000000000001E-2</c:v>
                </c:pt>
                <c:pt idx="5904">
                  <c:v>5.2000000000000005E-2</c:v>
                </c:pt>
                <c:pt idx="5905">
                  <c:v>5.6000000000000001E-2</c:v>
                </c:pt>
                <c:pt idx="5906">
                  <c:v>5.7000000000000002E-2</c:v>
                </c:pt>
                <c:pt idx="5907">
                  <c:v>5.3999999999999999E-2</c:v>
                </c:pt>
                <c:pt idx="5908">
                  <c:v>5.9000000000000004E-2</c:v>
                </c:pt>
                <c:pt idx="5909">
                  <c:v>5.2999999999999999E-2</c:v>
                </c:pt>
                <c:pt idx="5910">
                  <c:v>5.8000000000000003E-2</c:v>
                </c:pt>
                <c:pt idx="5911">
                  <c:v>5.7000000000000002E-2</c:v>
                </c:pt>
                <c:pt idx="5912">
                  <c:v>5.3999999999999999E-2</c:v>
                </c:pt>
                <c:pt idx="5913">
                  <c:v>5.9000000000000004E-2</c:v>
                </c:pt>
                <c:pt idx="5914">
                  <c:v>5.2999999999999999E-2</c:v>
                </c:pt>
                <c:pt idx="5915">
                  <c:v>5.9000000000000004E-2</c:v>
                </c:pt>
                <c:pt idx="5916">
                  <c:v>5.3999999999999999E-2</c:v>
                </c:pt>
                <c:pt idx="5917">
                  <c:v>5.2000000000000005E-2</c:v>
                </c:pt>
                <c:pt idx="5918">
                  <c:v>5.3999999999999999E-2</c:v>
                </c:pt>
                <c:pt idx="5919">
                  <c:v>5.6000000000000001E-2</c:v>
                </c:pt>
                <c:pt idx="5920">
                  <c:v>5.5E-2</c:v>
                </c:pt>
                <c:pt idx="5921">
                  <c:v>5.3999999999999999E-2</c:v>
                </c:pt>
                <c:pt idx="5922">
                  <c:v>5.2999999999999999E-2</c:v>
                </c:pt>
                <c:pt idx="5923">
                  <c:v>5.2999999999999999E-2</c:v>
                </c:pt>
                <c:pt idx="5924">
                  <c:v>5.5E-2</c:v>
                </c:pt>
                <c:pt idx="5925">
                  <c:v>5.7000000000000002E-2</c:v>
                </c:pt>
                <c:pt idx="5926">
                  <c:v>5.6000000000000001E-2</c:v>
                </c:pt>
                <c:pt idx="5927">
                  <c:v>5.5E-2</c:v>
                </c:pt>
                <c:pt idx="5928">
                  <c:v>5.5E-2</c:v>
                </c:pt>
                <c:pt idx="5929">
                  <c:v>5.3999999999999999E-2</c:v>
                </c:pt>
                <c:pt idx="5930">
                  <c:v>5.5E-2</c:v>
                </c:pt>
                <c:pt idx="5931">
                  <c:v>5.3999999999999999E-2</c:v>
                </c:pt>
                <c:pt idx="5932">
                  <c:v>5.2999999999999999E-2</c:v>
                </c:pt>
                <c:pt idx="5933">
                  <c:v>5.3999999999999999E-2</c:v>
                </c:pt>
                <c:pt idx="5934">
                  <c:v>5.2999999999999999E-2</c:v>
                </c:pt>
                <c:pt idx="5935">
                  <c:v>5.2999999999999999E-2</c:v>
                </c:pt>
                <c:pt idx="5936">
                  <c:v>0.214</c:v>
                </c:pt>
                <c:pt idx="5937">
                  <c:v>0.28300000000000003</c:v>
                </c:pt>
                <c:pt idx="5938">
                  <c:v>0.74299999999999999</c:v>
                </c:pt>
                <c:pt idx="5939">
                  <c:v>0.85799999999999998</c:v>
                </c:pt>
                <c:pt idx="5940">
                  <c:v>1.1559999999999999</c:v>
                </c:pt>
                <c:pt idx="5941">
                  <c:v>1.665</c:v>
                </c:pt>
                <c:pt idx="5942">
                  <c:v>2.464</c:v>
                </c:pt>
                <c:pt idx="5943">
                  <c:v>3.165</c:v>
                </c:pt>
                <c:pt idx="5944">
                  <c:v>4.0579999999999998</c:v>
                </c:pt>
                <c:pt idx="5945">
                  <c:v>5.0880000000000001</c:v>
                </c:pt>
                <c:pt idx="5946">
                  <c:v>5.0780000000000003</c:v>
                </c:pt>
                <c:pt idx="5947">
                  <c:v>5.2780000000000005</c:v>
                </c:pt>
                <c:pt idx="5948">
                  <c:v>5.7969999999999997</c:v>
                </c:pt>
                <c:pt idx="5949">
                  <c:v>6.0270000000000001</c:v>
                </c:pt>
                <c:pt idx="5950">
                  <c:v>6.2530000000000001</c:v>
                </c:pt>
                <c:pt idx="5951">
                  <c:v>6.49</c:v>
                </c:pt>
                <c:pt idx="5952">
                  <c:v>6.8140000000000001</c:v>
                </c:pt>
                <c:pt idx="5953">
                  <c:v>7.0209999999999999</c:v>
                </c:pt>
                <c:pt idx="5954">
                  <c:v>7.3129999999999997</c:v>
                </c:pt>
                <c:pt idx="5955">
                  <c:v>7.5049999999999999</c:v>
                </c:pt>
                <c:pt idx="5956">
                  <c:v>7.867</c:v>
                </c:pt>
                <c:pt idx="5957">
                  <c:v>8.0679999999999996</c:v>
                </c:pt>
                <c:pt idx="5958">
                  <c:v>8.298</c:v>
                </c:pt>
                <c:pt idx="5959">
                  <c:v>8.4209999999999994</c:v>
                </c:pt>
                <c:pt idx="5960">
                  <c:v>8.5459999999999994</c:v>
                </c:pt>
                <c:pt idx="5961">
                  <c:v>8.7970000000000006</c:v>
                </c:pt>
                <c:pt idx="5962">
                  <c:v>8.9600000000000009</c:v>
                </c:pt>
                <c:pt idx="5963">
                  <c:v>9.109</c:v>
                </c:pt>
                <c:pt idx="5964">
                  <c:v>9.26</c:v>
                </c:pt>
                <c:pt idx="5965">
                  <c:v>9.2639999999999993</c:v>
                </c:pt>
                <c:pt idx="5966">
                  <c:v>9.3130000000000006</c:v>
                </c:pt>
                <c:pt idx="5967">
                  <c:v>9.2759999999999998</c:v>
                </c:pt>
                <c:pt idx="5968">
                  <c:v>9.2859999999999996</c:v>
                </c:pt>
                <c:pt idx="5969">
                  <c:v>9.2590000000000003</c:v>
                </c:pt>
                <c:pt idx="5970">
                  <c:v>9.3160000000000007</c:v>
                </c:pt>
                <c:pt idx="5971">
                  <c:v>9.266</c:v>
                </c:pt>
                <c:pt idx="5972">
                  <c:v>9.2859999999999996</c:v>
                </c:pt>
                <c:pt idx="5973">
                  <c:v>9.3209999999999997</c:v>
                </c:pt>
                <c:pt idx="5974">
                  <c:v>9.338000000000001</c:v>
                </c:pt>
                <c:pt idx="5975">
                  <c:v>9.2799999999999994</c:v>
                </c:pt>
                <c:pt idx="5976">
                  <c:v>9.2970000000000006</c:v>
                </c:pt>
                <c:pt idx="5977">
                  <c:v>9.354000000000001</c:v>
                </c:pt>
                <c:pt idx="5978">
                  <c:v>9.3239999999999998</c:v>
                </c:pt>
                <c:pt idx="5979">
                  <c:v>9.3740000000000006</c:v>
                </c:pt>
                <c:pt idx="5980">
                  <c:v>9.3800000000000008</c:v>
                </c:pt>
                <c:pt idx="5981">
                  <c:v>9.3070000000000004</c:v>
                </c:pt>
                <c:pt idx="5982">
                  <c:v>9.3800000000000008</c:v>
                </c:pt>
                <c:pt idx="5983">
                  <c:v>9.4359999999999999</c:v>
                </c:pt>
                <c:pt idx="5984">
                  <c:v>9.3450000000000006</c:v>
                </c:pt>
                <c:pt idx="5985">
                  <c:v>9.3610000000000007</c:v>
                </c:pt>
                <c:pt idx="5986">
                  <c:v>9.343</c:v>
                </c:pt>
                <c:pt idx="5987">
                  <c:v>9.3170000000000002</c:v>
                </c:pt>
                <c:pt idx="5988">
                  <c:v>9.3040000000000003</c:v>
                </c:pt>
                <c:pt idx="5989">
                  <c:v>9.3119999999999994</c:v>
                </c:pt>
                <c:pt idx="5990">
                  <c:v>9.3070000000000004</c:v>
                </c:pt>
                <c:pt idx="5991">
                  <c:v>9.36</c:v>
                </c:pt>
                <c:pt idx="5992">
                  <c:v>9.3330000000000002</c:v>
                </c:pt>
                <c:pt idx="5993">
                  <c:v>9.39</c:v>
                </c:pt>
                <c:pt idx="5994">
                  <c:v>9.3279999999999994</c:v>
                </c:pt>
                <c:pt idx="5995">
                  <c:v>9.3879999999999999</c:v>
                </c:pt>
                <c:pt idx="5996">
                  <c:v>9.3309999999999995</c:v>
                </c:pt>
                <c:pt idx="5997">
                  <c:v>9.338000000000001</c:v>
                </c:pt>
                <c:pt idx="5998">
                  <c:v>9.3420000000000005</c:v>
                </c:pt>
                <c:pt idx="5999">
                  <c:v>9.3360000000000003</c:v>
                </c:pt>
                <c:pt idx="6000">
                  <c:v>9.402000000000001</c:v>
                </c:pt>
                <c:pt idx="6001">
                  <c:v>9.3640000000000008</c:v>
                </c:pt>
                <c:pt idx="6002">
                  <c:v>9.3659999999999997</c:v>
                </c:pt>
                <c:pt idx="6003">
                  <c:v>9.3840000000000003</c:v>
                </c:pt>
                <c:pt idx="6004">
                  <c:v>9.3930000000000007</c:v>
                </c:pt>
                <c:pt idx="6005">
                  <c:v>9.3320000000000007</c:v>
                </c:pt>
                <c:pt idx="6006">
                  <c:v>9.3559999999999999</c:v>
                </c:pt>
                <c:pt idx="6007">
                  <c:v>9.3979999999999997</c:v>
                </c:pt>
                <c:pt idx="6008">
                  <c:v>9.4369999999999994</c:v>
                </c:pt>
                <c:pt idx="6009">
                  <c:v>9.4390000000000001</c:v>
                </c:pt>
                <c:pt idx="6010">
                  <c:v>9.3670000000000009</c:v>
                </c:pt>
                <c:pt idx="6011">
                  <c:v>9.370000000000001</c:v>
                </c:pt>
                <c:pt idx="6012">
                  <c:v>9.468</c:v>
                </c:pt>
                <c:pt idx="6013">
                  <c:v>9.4369999999999994</c:v>
                </c:pt>
                <c:pt idx="6014">
                  <c:v>9.293000000000001</c:v>
                </c:pt>
                <c:pt idx="6015">
                  <c:v>9.3070000000000004</c:v>
                </c:pt>
                <c:pt idx="6016">
                  <c:v>9.4239999999999995</c:v>
                </c:pt>
                <c:pt idx="6017">
                  <c:v>9.322000000000001</c:v>
                </c:pt>
                <c:pt idx="6018">
                  <c:v>9.1460000000000008</c:v>
                </c:pt>
                <c:pt idx="6019">
                  <c:v>9.1950000000000003</c:v>
                </c:pt>
                <c:pt idx="6020">
                  <c:v>9.2409999999999997</c:v>
                </c:pt>
                <c:pt idx="6021">
                  <c:v>9.2080000000000002</c:v>
                </c:pt>
                <c:pt idx="6022">
                  <c:v>9.1129999999999995</c:v>
                </c:pt>
                <c:pt idx="6023">
                  <c:v>8.8480000000000008</c:v>
                </c:pt>
                <c:pt idx="6024">
                  <c:v>8.963000000000001</c:v>
                </c:pt>
                <c:pt idx="6025">
                  <c:v>8.9920000000000009</c:v>
                </c:pt>
                <c:pt idx="6026">
                  <c:v>8.9990000000000006</c:v>
                </c:pt>
                <c:pt idx="6027">
                  <c:v>8.9540000000000006</c:v>
                </c:pt>
                <c:pt idx="6028">
                  <c:v>8.6069999999999993</c:v>
                </c:pt>
                <c:pt idx="6029">
                  <c:v>8.73</c:v>
                </c:pt>
                <c:pt idx="6030">
                  <c:v>8.7859999999999996</c:v>
                </c:pt>
                <c:pt idx="6031">
                  <c:v>8.8019999999999996</c:v>
                </c:pt>
                <c:pt idx="6032">
                  <c:v>8.7330000000000005</c:v>
                </c:pt>
                <c:pt idx="6033">
                  <c:v>8.5299999999999994</c:v>
                </c:pt>
                <c:pt idx="6034">
                  <c:v>8.4700000000000006</c:v>
                </c:pt>
                <c:pt idx="6035">
                  <c:v>8.5560000000000009</c:v>
                </c:pt>
                <c:pt idx="6036">
                  <c:v>8.5180000000000007</c:v>
                </c:pt>
                <c:pt idx="6037">
                  <c:v>8.4480000000000004</c:v>
                </c:pt>
                <c:pt idx="6038">
                  <c:v>8.1440000000000001</c:v>
                </c:pt>
                <c:pt idx="6039">
                  <c:v>8.3140000000000001</c:v>
                </c:pt>
                <c:pt idx="6040">
                  <c:v>8.2720000000000002</c:v>
                </c:pt>
                <c:pt idx="6041">
                  <c:v>8.2479999999999993</c:v>
                </c:pt>
                <c:pt idx="6042">
                  <c:v>8.2629999999999999</c:v>
                </c:pt>
                <c:pt idx="6043">
                  <c:v>8.027000000000001</c:v>
                </c:pt>
                <c:pt idx="6044">
                  <c:v>8.088000000000001</c:v>
                </c:pt>
                <c:pt idx="6045">
                  <c:v>8.0950000000000006</c:v>
                </c:pt>
                <c:pt idx="6046">
                  <c:v>8.1229999999999993</c:v>
                </c:pt>
                <c:pt idx="6047">
                  <c:v>8.0329999999999995</c:v>
                </c:pt>
                <c:pt idx="6048">
                  <c:v>7.7359999999999998</c:v>
                </c:pt>
                <c:pt idx="6049">
                  <c:v>7.8760000000000003</c:v>
                </c:pt>
                <c:pt idx="6050">
                  <c:v>7.9030000000000005</c:v>
                </c:pt>
                <c:pt idx="6051">
                  <c:v>7.8730000000000002</c:v>
                </c:pt>
                <c:pt idx="6052">
                  <c:v>7.8570000000000002</c:v>
                </c:pt>
                <c:pt idx="6053">
                  <c:v>7.7730000000000006</c:v>
                </c:pt>
                <c:pt idx="6054">
                  <c:v>7.6580000000000004</c:v>
                </c:pt>
                <c:pt idx="6055">
                  <c:v>7.758</c:v>
                </c:pt>
                <c:pt idx="6056">
                  <c:v>7.8250000000000002</c:v>
                </c:pt>
                <c:pt idx="6057">
                  <c:v>7.7810000000000006</c:v>
                </c:pt>
                <c:pt idx="6058">
                  <c:v>7.7590000000000003</c:v>
                </c:pt>
                <c:pt idx="6059">
                  <c:v>7.7540000000000004</c:v>
                </c:pt>
                <c:pt idx="6060">
                  <c:v>7.7439999999999998</c:v>
                </c:pt>
                <c:pt idx="6061">
                  <c:v>7.7880000000000003</c:v>
                </c:pt>
                <c:pt idx="6062">
                  <c:v>7.7490000000000006</c:v>
                </c:pt>
                <c:pt idx="6063">
                  <c:v>7.7750000000000004</c:v>
                </c:pt>
                <c:pt idx="6064">
                  <c:v>7.7490000000000006</c:v>
                </c:pt>
                <c:pt idx="6065">
                  <c:v>7.7090000000000005</c:v>
                </c:pt>
                <c:pt idx="6066">
                  <c:v>7.4180000000000001</c:v>
                </c:pt>
                <c:pt idx="6067">
                  <c:v>7.3660000000000005</c:v>
                </c:pt>
                <c:pt idx="6068">
                  <c:v>7.0220000000000002</c:v>
                </c:pt>
                <c:pt idx="6069">
                  <c:v>6.8070000000000004</c:v>
                </c:pt>
                <c:pt idx="6070">
                  <c:v>6.577</c:v>
                </c:pt>
                <c:pt idx="6071">
                  <c:v>6.2960000000000003</c:v>
                </c:pt>
                <c:pt idx="6072">
                  <c:v>6.1479999999999997</c:v>
                </c:pt>
                <c:pt idx="6073">
                  <c:v>6.22</c:v>
                </c:pt>
                <c:pt idx="6074">
                  <c:v>6.048</c:v>
                </c:pt>
                <c:pt idx="6075">
                  <c:v>5.6859999999999999</c:v>
                </c:pt>
                <c:pt idx="6076">
                  <c:v>5.5789999999999997</c:v>
                </c:pt>
                <c:pt idx="6077">
                  <c:v>5.2839999999999998</c:v>
                </c:pt>
                <c:pt idx="6078">
                  <c:v>5.024</c:v>
                </c:pt>
                <c:pt idx="6079">
                  <c:v>4.7610000000000001</c:v>
                </c:pt>
                <c:pt idx="6080">
                  <c:v>4.6639999999999997</c:v>
                </c:pt>
                <c:pt idx="6081">
                  <c:v>4.6959999999999997</c:v>
                </c:pt>
                <c:pt idx="6082">
                  <c:v>4.3540000000000001</c:v>
                </c:pt>
                <c:pt idx="6083">
                  <c:v>4.2170000000000005</c:v>
                </c:pt>
                <c:pt idx="6084">
                  <c:v>3.9540000000000002</c:v>
                </c:pt>
                <c:pt idx="6085">
                  <c:v>3.702</c:v>
                </c:pt>
                <c:pt idx="6086">
                  <c:v>3.4820000000000002</c:v>
                </c:pt>
                <c:pt idx="6087">
                  <c:v>3.2640000000000002</c:v>
                </c:pt>
                <c:pt idx="6088">
                  <c:v>3.0580000000000003</c:v>
                </c:pt>
                <c:pt idx="6089">
                  <c:v>2.8610000000000002</c:v>
                </c:pt>
                <c:pt idx="6090">
                  <c:v>2.734</c:v>
                </c:pt>
                <c:pt idx="6091">
                  <c:v>2.746</c:v>
                </c:pt>
                <c:pt idx="6092">
                  <c:v>2.4950000000000001</c:v>
                </c:pt>
                <c:pt idx="6093">
                  <c:v>2.3370000000000002</c:v>
                </c:pt>
                <c:pt idx="6094">
                  <c:v>2.1949999999999998</c:v>
                </c:pt>
                <c:pt idx="6095">
                  <c:v>2.1390000000000002</c:v>
                </c:pt>
                <c:pt idx="6096">
                  <c:v>2.1859999999999999</c:v>
                </c:pt>
                <c:pt idx="6097">
                  <c:v>2.1880000000000002</c:v>
                </c:pt>
                <c:pt idx="6098">
                  <c:v>2.1789999999999998</c:v>
                </c:pt>
                <c:pt idx="6099">
                  <c:v>2.1779999999999999</c:v>
                </c:pt>
                <c:pt idx="6100">
                  <c:v>2.1920000000000002</c:v>
                </c:pt>
                <c:pt idx="6101">
                  <c:v>2.19</c:v>
                </c:pt>
                <c:pt idx="6102">
                  <c:v>2.1859999999999999</c:v>
                </c:pt>
                <c:pt idx="6103">
                  <c:v>2.1789999999999998</c:v>
                </c:pt>
                <c:pt idx="6104">
                  <c:v>2.1840000000000002</c:v>
                </c:pt>
                <c:pt idx="6105">
                  <c:v>2.177</c:v>
                </c:pt>
                <c:pt idx="6106">
                  <c:v>2.1869999999999998</c:v>
                </c:pt>
                <c:pt idx="6107">
                  <c:v>2.1930000000000001</c:v>
                </c:pt>
                <c:pt idx="6108">
                  <c:v>2.1909999999999998</c:v>
                </c:pt>
                <c:pt idx="6109">
                  <c:v>2.2189999999999999</c:v>
                </c:pt>
                <c:pt idx="6110">
                  <c:v>2.1909999999999998</c:v>
                </c:pt>
                <c:pt idx="6111">
                  <c:v>2.1989999999999998</c:v>
                </c:pt>
                <c:pt idx="6112">
                  <c:v>2.1880000000000002</c:v>
                </c:pt>
                <c:pt idx="6113">
                  <c:v>2.2029999999999998</c:v>
                </c:pt>
                <c:pt idx="6114">
                  <c:v>2.2109999999999999</c:v>
                </c:pt>
                <c:pt idx="6115">
                  <c:v>2.1909999999999998</c:v>
                </c:pt>
                <c:pt idx="6116">
                  <c:v>2.1880000000000002</c:v>
                </c:pt>
                <c:pt idx="6117">
                  <c:v>2.19</c:v>
                </c:pt>
                <c:pt idx="6118">
                  <c:v>2.198</c:v>
                </c:pt>
                <c:pt idx="6119">
                  <c:v>2.206</c:v>
                </c:pt>
                <c:pt idx="6120">
                  <c:v>2.194</c:v>
                </c:pt>
                <c:pt idx="6121">
                  <c:v>2.1989999999999998</c:v>
                </c:pt>
                <c:pt idx="6122">
                  <c:v>2.206</c:v>
                </c:pt>
                <c:pt idx="6123">
                  <c:v>2.2090000000000001</c:v>
                </c:pt>
                <c:pt idx="6124">
                  <c:v>2.198</c:v>
                </c:pt>
                <c:pt idx="6125">
                  <c:v>2.1970000000000001</c:v>
                </c:pt>
                <c:pt idx="6126">
                  <c:v>2.1909999999999998</c:v>
                </c:pt>
                <c:pt idx="6127">
                  <c:v>2.1779999999999999</c:v>
                </c:pt>
                <c:pt idx="6128">
                  <c:v>2.1989999999999998</c:v>
                </c:pt>
                <c:pt idx="6129">
                  <c:v>2.1840000000000002</c:v>
                </c:pt>
                <c:pt idx="6130">
                  <c:v>2.198</c:v>
                </c:pt>
                <c:pt idx="6131">
                  <c:v>2.194</c:v>
                </c:pt>
                <c:pt idx="6132">
                  <c:v>2.1909999999999998</c:v>
                </c:pt>
                <c:pt idx="6133">
                  <c:v>2.1909999999999998</c:v>
                </c:pt>
                <c:pt idx="6134">
                  <c:v>2.2000000000000002</c:v>
                </c:pt>
                <c:pt idx="6135">
                  <c:v>2.202</c:v>
                </c:pt>
                <c:pt idx="6136">
                  <c:v>2.1859999999999999</c:v>
                </c:pt>
                <c:pt idx="6137">
                  <c:v>2.1869999999999998</c:v>
                </c:pt>
                <c:pt idx="6138">
                  <c:v>2.202</c:v>
                </c:pt>
                <c:pt idx="6139">
                  <c:v>2.1859999999999999</c:v>
                </c:pt>
                <c:pt idx="6140">
                  <c:v>2.1800000000000002</c:v>
                </c:pt>
                <c:pt idx="6141">
                  <c:v>2.2090000000000001</c:v>
                </c:pt>
                <c:pt idx="6142">
                  <c:v>2.1930000000000001</c:v>
                </c:pt>
                <c:pt idx="6143">
                  <c:v>2.206</c:v>
                </c:pt>
                <c:pt idx="6144">
                  <c:v>2.206</c:v>
                </c:pt>
                <c:pt idx="6145">
                  <c:v>2.21</c:v>
                </c:pt>
                <c:pt idx="6146">
                  <c:v>2.2109999999999999</c:v>
                </c:pt>
                <c:pt idx="6147">
                  <c:v>2.2120000000000002</c:v>
                </c:pt>
                <c:pt idx="6148">
                  <c:v>2.214</c:v>
                </c:pt>
                <c:pt idx="6149">
                  <c:v>2.2069999999999999</c:v>
                </c:pt>
                <c:pt idx="6150">
                  <c:v>2.2080000000000002</c:v>
                </c:pt>
                <c:pt idx="6151">
                  <c:v>2.194</c:v>
                </c:pt>
                <c:pt idx="6152">
                  <c:v>2.198</c:v>
                </c:pt>
                <c:pt idx="6153">
                  <c:v>2.2000000000000002</c:v>
                </c:pt>
                <c:pt idx="6154">
                  <c:v>2.1989999999999998</c:v>
                </c:pt>
                <c:pt idx="6155">
                  <c:v>2.2050000000000001</c:v>
                </c:pt>
                <c:pt idx="6156">
                  <c:v>2.2069999999999999</c:v>
                </c:pt>
                <c:pt idx="6157">
                  <c:v>2.2130000000000001</c:v>
                </c:pt>
                <c:pt idx="6158">
                  <c:v>2.21</c:v>
                </c:pt>
                <c:pt idx="6159">
                  <c:v>2.2200000000000002</c:v>
                </c:pt>
                <c:pt idx="6160">
                  <c:v>2.2040000000000002</c:v>
                </c:pt>
                <c:pt idx="6161">
                  <c:v>2.2109999999999999</c:v>
                </c:pt>
                <c:pt idx="6162">
                  <c:v>2.1989999999999998</c:v>
                </c:pt>
                <c:pt idx="6163">
                  <c:v>2.1970000000000001</c:v>
                </c:pt>
                <c:pt idx="6164">
                  <c:v>2.1989999999999998</c:v>
                </c:pt>
                <c:pt idx="6165">
                  <c:v>2.202</c:v>
                </c:pt>
                <c:pt idx="6166">
                  <c:v>2.194</c:v>
                </c:pt>
                <c:pt idx="6167">
                  <c:v>2.2069999999999999</c:v>
                </c:pt>
                <c:pt idx="6168">
                  <c:v>2.1890000000000001</c:v>
                </c:pt>
                <c:pt idx="6169">
                  <c:v>2.202</c:v>
                </c:pt>
                <c:pt idx="6170">
                  <c:v>2.202</c:v>
                </c:pt>
                <c:pt idx="6171">
                  <c:v>2.206</c:v>
                </c:pt>
                <c:pt idx="6172">
                  <c:v>2.2000000000000002</c:v>
                </c:pt>
                <c:pt idx="6173">
                  <c:v>2.1949999999999998</c:v>
                </c:pt>
                <c:pt idx="6174">
                  <c:v>2.2109999999999999</c:v>
                </c:pt>
                <c:pt idx="6175">
                  <c:v>2.226</c:v>
                </c:pt>
                <c:pt idx="6176">
                  <c:v>2.2130000000000001</c:v>
                </c:pt>
                <c:pt idx="6177">
                  <c:v>2.206</c:v>
                </c:pt>
                <c:pt idx="6178">
                  <c:v>2.2050000000000001</c:v>
                </c:pt>
                <c:pt idx="6179">
                  <c:v>2.222</c:v>
                </c:pt>
                <c:pt idx="6180">
                  <c:v>2.2189999999999999</c:v>
                </c:pt>
                <c:pt idx="6181">
                  <c:v>2.2210000000000001</c:v>
                </c:pt>
                <c:pt idx="6182">
                  <c:v>2.2240000000000002</c:v>
                </c:pt>
                <c:pt idx="6183">
                  <c:v>2.2170000000000001</c:v>
                </c:pt>
                <c:pt idx="6184">
                  <c:v>2.218</c:v>
                </c:pt>
                <c:pt idx="6185">
                  <c:v>2.2149999999999999</c:v>
                </c:pt>
                <c:pt idx="6186">
                  <c:v>2.21</c:v>
                </c:pt>
                <c:pt idx="6187">
                  <c:v>2.2170000000000001</c:v>
                </c:pt>
                <c:pt idx="6188">
                  <c:v>2.214</c:v>
                </c:pt>
                <c:pt idx="6189">
                  <c:v>2.2160000000000002</c:v>
                </c:pt>
                <c:pt idx="6190">
                  <c:v>2.218</c:v>
                </c:pt>
                <c:pt idx="6191">
                  <c:v>2.2080000000000002</c:v>
                </c:pt>
                <c:pt idx="6192">
                  <c:v>2.2210000000000001</c:v>
                </c:pt>
                <c:pt idx="6193">
                  <c:v>2.2229999999999999</c:v>
                </c:pt>
                <c:pt idx="6194">
                  <c:v>2.2290000000000001</c:v>
                </c:pt>
                <c:pt idx="6195">
                  <c:v>2.2320000000000002</c:v>
                </c:pt>
                <c:pt idx="6196">
                  <c:v>2.218</c:v>
                </c:pt>
                <c:pt idx="6197">
                  <c:v>2.2109999999999999</c:v>
                </c:pt>
                <c:pt idx="6198">
                  <c:v>2.2160000000000002</c:v>
                </c:pt>
                <c:pt idx="6199">
                  <c:v>2.2149999999999999</c:v>
                </c:pt>
                <c:pt idx="6200">
                  <c:v>2.2120000000000002</c:v>
                </c:pt>
                <c:pt idx="6201">
                  <c:v>2.2160000000000002</c:v>
                </c:pt>
                <c:pt idx="6202">
                  <c:v>2.2040000000000002</c:v>
                </c:pt>
                <c:pt idx="6203">
                  <c:v>2.2149999999999999</c:v>
                </c:pt>
                <c:pt idx="6204">
                  <c:v>2.2189999999999999</c:v>
                </c:pt>
                <c:pt idx="6205">
                  <c:v>2.2050000000000001</c:v>
                </c:pt>
                <c:pt idx="6206">
                  <c:v>2.2170000000000001</c:v>
                </c:pt>
                <c:pt idx="6207">
                  <c:v>2.222</c:v>
                </c:pt>
                <c:pt idx="6208">
                  <c:v>2.2349999999999999</c:v>
                </c:pt>
                <c:pt idx="6209">
                  <c:v>2.242</c:v>
                </c:pt>
                <c:pt idx="6210">
                  <c:v>2.2280000000000002</c:v>
                </c:pt>
                <c:pt idx="6211">
                  <c:v>2.2320000000000002</c:v>
                </c:pt>
                <c:pt idx="6212">
                  <c:v>2.2280000000000002</c:v>
                </c:pt>
                <c:pt idx="6213">
                  <c:v>2.2290000000000001</c:v>
                </c:pt>
                <c:pt idx="6214">
                  <c:v>2.222</c:v>
                </c:pt>
                <c:pt idx="6215">
                  <c:v>2.2229999999999999</c:v>
                </c:pt>
                <c:pt idx="6216">
                  <c:v>2.2400000000000002</c:v>
                </c:pt>
                <c:pt idx="6217">
                  <c:v>2.2280000000000002</c:v>
                </c:pt>
                <c:pt idx="6218">
                  <c:v>2.2280000000000002</c:v>
                </c:pt>
                <c:pt idx="6219">
                  <c:v>2.226</c:v>
                </c:pt>
                <c:pt idx="6220">
                  <c:v>2.2450000000000001</c:v>
                </c:pt>
                <c:pt idx="6221">
                  <c:v>2.2440000000000002</c:v>
                </c:pt>
                <c:pt idx="6222">
                  <c:v>2.2450000000000001</c:v>
                </c:pt>
                <c:pt idx="6223">
                  <c:v>2.2589999999999999</c:v>
                </c:pt>
                <c:pt idx="6224">
                  <c:v>2.2400000000000002</c:v>
                </c:pt>
                <c:pt idx="6225">
                  <c:v>2.2280000000000002</c:v>
                </c:pt>
                <c:pt idx="6226">
                  <c:v>2.2440000000000002</c:v>
                </c:pt>
                <c:pt idx="6227">
                  <c:v>2.2440000000000002</c:v>
                </c:pt>
                <c:pt idx="6228">
                  <c:v>2.2469999999999999</c:v>
                </c:pt>
                <c:pt idx="6229">
                  <c:v>2.2440000000000002</c:v>
                </c:pt>
                <c:pt idx="6230">
                  <c:v>2.246</c:v>
                </c:pt>
                <c:pt idx="6231">
                  <c:v>2.2560000000000002</c:v>
                </c:pt>
                <c:pt idx="6232">
                  <c:v>2.2570000000000001</c:v>
                </c:pt>
                <c:pt idx="6233">
                  <c:v>2.242</c:v>
                </c:pt>
                <c:pt idx="6234">
                  <c:v>2.2480000000000002</c:v>
                </c:pt>
                <c:pt idx="6235">
                  <c:v>2.2309999999999999</c:v>
                </c:pt>
                <c:pt idx="6236">
                  <c:v>2.2560000000000002</c:v>
                </c:pt>
                <c:pt idx="6237">
                  <c:v>2.2440000000000002</c:v>
                </c:pt>
                <c:pt idx="6238">
                  <c:v>2.2669999999999999</c:v>
                </c:pt>
                <c:pt idx="6239">
                  <c:v>2.254</c:v>
                </c:pt>
                <c:pt idx="6240">
                  <c:v>2.2749999999999999</c:v>
                </c:pt>
                <c:pt idx="6241">
                  <c:v>2.2669999999999999</c:v>
                </c:pt>
                <c:pt idx="6242">
                  <c:v>2.2490000000000001</c:v>
                </c:pt>
                <c:pt idx="6243">
                  <c:v>2.2360000000000002</c:v>
                </c:pt>
                <c:pt idx="6244">
                  <c:v>2.246</c:v>
                </c:pt>
                <c:pt idx="6245">
                  <c:v>2.2600000000000002</c:v>
                </c:pt>
                <c:pt idx="6246">
                  <c:v>2.2690000000000001</c:v>
                </c:pt>
                <c:pt idx="6247">
                  <c:v>2.246</c:v>
                </c:pt>
                <c:pt idx="6248">
                  <c:v>2.25</c:v>
                </c:pt>
                <c:pt idx="6249">
                  <c:v>2.2629999999999999</c:v>
                </c:pt>
                <c:pt idx="6250">
                  <c:v>2.2610000000000001</c:v>
                </c:pt>
                <c:pt idx="6251">
                  <c:v>2.2349999999999999</c:v>
                </c:pt>
                <c:pt idx="6252">
                  <c:v>2.254</c:v>
                </c:pt>
                <c:pt idx="6253">
                  <c:v>2.2360000000000002</c:v>
                </c:pt>
                <c:pt idx="6254">
                  <c:v>2.2490000000000001</c:v>
                </c:pt>
                <c:pt idx="6255">
                  <c:v>2.2650000000000001</c:v>
                </c:pt>
                <c:pt idx="6256">
                  <c:v>2.2429999999999999</c:v>
                </c:pt>
                <c:pt idx="6257">
                  <c:v>2.2589999999999999</c:v>
                </c:pt>
                <c:pt idx="6258">
                  <c:v>2.2680000000000002</c:v>
                </c:pt>
                <c:pt idx="6259">
                  <c:v>2.2760000000000002</c:v>
                </c:pt>
                <c:pt idx="6260">
                  <c:v>2.2869999999999999</c:v>
                </c:pt>
                <c:pt idx="6261">
                  <c:v>2.2880000000000003</c:v>
                </c:pt>
                <c:pt idx="6262">
                  <c:v>2.2960000000000003</c:v>
                </c:pt>
                <c:pt idx="6263">
                  <c:v>2.2970000000000002</c:v>
                </c:pt>
                <c:pt idx="6264">
                  <c:v>2.2810000000000001</c:v>
                </c:pt>
                <c:pt idx="6265">
                  <c:v>2.2789999999999999</c:v>
                </c:pt>
                <c:pt idx="6266">
                  <c:v>2.2829999999999999</c:v>
                </c:pt>
                <c:pt idx="6267">
                  <c:v>2.2789999999999999</c:v>
                </c:pt>
                <c:pt idx="6268">
                  <c:v>2.286</c:v>
                </c:pt>
                <c:pt idx="6269">
                  <c:v>2.2869999999999999</c:v>
                </c:pt>
                <c:pt idx="6270">
                  <c:v>2.2930000000000001</c:v>
                </c:pt>
                <c:pt idx="6271">
                  <c:v>2.3079999999999998</c:v>
                </c:pt>
                <c:pt idx="6272">
                  <c:v>2.2840000000000003</c:v>
                </c:pt>
                <c:pt idx="6273">
                  <c:v>2.2789999999999999</c:v>
                </c:pt>
                <c:pt idx="6274">
                  <c:v>2.294</c:v>
                </c:pt>
                <c:pt idx="6275">
                  <c:v>2.3040000000000003</c:v>
                </c:pt>
                <c:pt idx="6276">
                  <c:v>2.302</c:v>
                </c:pt>
                <c:pt idx="6277">
                  <c:v>2.3130000000000002</c:v>
                </c:pt>
                <c:pt idx="6278">
                  <c:v>2.298</c:v>
                </c:pt>
                <c:pt idx="6279">
                  <c:v>2.2970000000000002</c:v>
                </c:pt>
                <c:pt idx="6280">
                  <c:v>2.2890000000000001</c:v>
                </c:pt>
                <c:pt idx="6281">
                  <c:v>2.2829999999999999</c:v>
                </c:pt>
                <c:pt idx="6282">
                  <c:v>2.2829999999999999</c:v>
                </c:pt>
                <c:pt idx="6283">
                  <c:v>2.2869999999999999</c:v>
                </c:pt>
                <c:pt idx="6284">
                  <c:v>2.302</c:v>
                </c:pt>
                <c:pt idx="6285">
                  <c:v>2.298</c:v>
                </c:pt>
                <c:pt idx="6286">
                  <c:v>2.2770000000000001</c:v>
                </c:pt>
                <c:pt idx="6287">
                  <c:v>2.2890000000000001</c:v>
                </c:pt>
                <c:pt idx="6288">
                  <c:v>2.298</c:v>
                </c:pt>
                <c:pt idx="6289">
                  <c:v>2.2840000000000003</c:v>
                </c:pt>
                <c:pt idx="6290">
                  <c:v>2.3050000000000002</c:v>
                </c:pt>
                <c:pt idx="6291">
                  <c:v>2.2989999999999999</c:v>
                </c:pt>
                <c:pt idx="6292">
                  <c:v>2.3149999999999999</c:v>
                </c:pt>
                <c:pt idx="6293">
                  <c:v>2.3069999999999999</c:v>
                </c:pt>
                <c:pt idx="6294">
                  <c:v>2.3000000000000003</c:v>
                </c:pt>
                <c:pt idx="6295">
                  <c:v>2.3180000000000001</c:v>
                </c:pt>
                <c:pt idx="6296">
                  <c:v>2.323</c:v>
                </c:pt>
                <c:pt idx="6297">
                  <c:v>2.3170000000000002</c:v>
                </c:pt>
                <c:pt idx="6298">
                  <c:v>2.3130000000000002</c:v>
                </c:pt>
                <c:pt idx="6299">
                  <c:v>2.306</c:v>
                </c:pt>
                <c:pt idx="6300">
                  <c:v>2.302</c:v>
                </c:pt>
                <c:pt idx="6301">
                  <c:v>2.2789999999999999</c:v>
                </c:pt>
                <c:pt idx="6302">
                  <c:v>2.2800000000000002</c:v>
                </c:pt>
                <c:pt idx="6303">
                  <c:v>2.2970000000000002</c:v>
                </c:pt>
                <c:pt idx="6304">
                  <c:v>2.3010000000000002</c:v>
                </c:pt>
                <c:pt idx="6305">
                  <c:v>2.323</c:v>
                </c:pt>
                <c:pt idx="6306">
                  <c:v>2.302</c:v>
                </c:pt>
                <c:pt idx="6307">
                  <c:v>2.3119999999999998</c:v>
                </c:pt>
                <c:pt idx="6308">
                  <c:v>2.3199999999999998</c:v>
                </c:pt>
                <c:pt idx="6309">
                  <c:v>2.319</c:v>
                </c:pt>
                <c:pt idx="6310">
                  <c:v>2.3079999999999998</c:v>
                </c:pt>
                <c:pt idx="6311">
                  <c:v>2.3170000000000002</c:v>
                </c:pt>
                <c:pt idx="6312">
                  <c:v>2.2989999999999999</c:v>
                </c:pt>
                <c:pt idx="6313">
                  <c:v>2.2960000000000003</c:v>
                </c:pt>
                <c:pt idx="6314">
                  <c:v>2.3069999999999999</c:v>
                </c:pt>
                <c:pt idx="6315">
                  <c:v>2.306</c:v>
                </c:pt>
                <c:pt idx="6316">
                  <c:v>2.3069999999999999</c:v>
                </c:pt>
                <c:pt idx="6317">
                  <c:v>2.2970000000000002</c:v>
                </c:pt>
                <c:pt idx="6318">
                  <c:v>2.3010000000000002</c:v>
                </c:pt>
                <c:pt idx="6319">
                  <c:v>2.31</c:v>
                </c:pt>
                <c:pt idx="6320">
                  <c:v>2.3079999999999998</c:v>
                </c:pt>
                <c:pt idx="6321">
                  <c:v>2.2880000000000003</c:v>
                </c:pt>
                <c:pt idx="6322">
                  <c:v>2.3010000000000002</c:v>
                </c:pt>
                <c:pt idx="6323">
                  <c:v>2.306</c:v>
                </c:pt>
                <c:pt idx="6324">
                  <c:v>2.2930000000000001</c:v>
                </c:pt>
                <c:pt idx="6325">
                  <c:v>2.2829999999999999</c:v>
                </c:pt>
                <c:pt idx="6326">
                  <c:v>2.3069999999999999</c:v>
                </c:pt>
                <c:pt idx="6327">
                  <c:v>2.3000000000000003</c:v>
                </c:pt>
                <c:pt idx="6328">
                  <c:v>1.29</c:v>
                </c:pt>
                <c:pt idx="6329">
                  <c:v>7.4999999999999997E-2</c:v>
                </c:pt>
                <c:pt idx="6330">
                  <c:v>7.4999999999999997E-2</c:v>
                </c:pt>
                <c:pt idx="6331">
                  <c:v>7.5999999999999998E-2</c:v>
                </c:pt>
                <c:pt idx="6332">
                  <c:v>7.9000000000000001E-2</c:v>
                </c:pt>
                <c:pt idx="6333">
                  <c:v>8.4000000000000005E-2</c:v>
                </c:pt>
                <c:pt idx="6334">
                  <c:v>7.6999999999999999E-2</c:v>
                </c:pt>
                <c:pt idx="6335">
                  <c:v>7.4999999999999997E-2</c:v>
                </c:pt>
                <c:pt idx="6336">
                  <c:v>7.3999999999999996E-2</c:v>
                </c:pt>
                <c:pt idx="6337">
                  <c:v>7.4999999999999997E-2</c:v>
                </c:pt>
                <c:pt idx="6338">
                  <c:v>7.6999999999999999E-2</c:v>
                </c:pt>
                <c:pt idx="6339">
                  <c:v>7.4999999999999997E-2</c:v>
                </c:pt>
                <c:pt idx="6340">
                  <c:v>7.4999999999999997E-2</c:v>
                </c:pt>
                <c:pt idx="6341">
                  <c:v>7.5999999999999998E-2</c:v>
                </c:pt>
                <c:pt idx="6342">
                  <c:v>7.6999999999999999E-2</c:v>
                </c:pt>
                <c:pt idx="6343">
                  <c:v>7.6999999999999999E-2</c:v>
                </c:pt>
                <c:pt idx="6344">
                  <c:v>0.08</c:v>
                </c:pt>
                <c:pt idx="6345">
                  <c:v>0.08</c:v>
                </c:pt>
                <c:pt idx="6346">
                  <c:v>7.9000000000000001E-2</c:v>
                </c:pt>
                <c:pt idx="6347">
                  <c:v>7.8E-2</c:v>
                </c:pt>
                <c:pt idx="6348">
                  <c:v>7.5999999999999998E-2</c:v>
                </c:pt>
                <c:pt idx="6349">
                  <c:v>8.1000000000000003E-2</c:v>
                </c:pt>
                <c:pt idx="6350">
                  <c:v>7.8E-2</c:v>
                </c:pt>
                <c:pt idx="6351">
                  <c:v>7.6999999999999999E-2</c:v>
                </c:pt>
                <c:pt idx="6352">
                  <c:v>7.8E-2</c:v>
                </c:pt>
                <c:pt idx="6353">
                  <c:v>8.2000000000000003E-2</c:v>
                </c:pt>
                <c:pt idx="6354">
                  <c:v>8.2000000000000003E-2</c:v>
                </c:pt>
                <c:pt idx="6355">
                  <c:v>7.9000000000000001E-2</c:v>
                </c:pt>
                <c:pt idx="6356">
                  <c:v>0.08</c:v>
                </c:pt>
                <c:pt idx="6357">
                  <c:v>8.4000000000000005E-2</c:v>
                </c:pt>
                <c:pt idx="6358">
                  <c:v>8.2000000000000003E-2</c:v>
                </c:pt>
                <c:pt idx="6359">
                  <c:v>0.06</c:v>
                </c:pt>
                <c:pt idx="6360">
                  <c:v>6.4000000000000001E-2</c:v>
                </c:pt>
                <c:pt idx="6361">
                  <c:v>6.5000000000000002E-2</c:v>
                </c:pt>
                <c:pt idx="6362">
                  <c:v>6.3E-2</c:v>
                </c:pt>
                <c:pt idx="6363">
                  <c:v>6.3E-2</c:v>
                </c:pt>
                <c:pt idx="6364">
                  <c:v>6.8000000000000005E-2</c:v>
                </c:pt>
                <c:pt idx="6365">
                  <c:v>6.5000000000000002E-2</c:v>
                </c:pt>
                <c:pt idx="6366">
                  <c:v>6.4000000000000001E-2</c:v>
                </c:pt>
                <c:pt idx="6367">
                  <c:v>6.8000000000000005E-2</c:v>
                </c:pt>
                <c:pt idx="6368">
                  <c:v>6.4000000000000001E-2</c:v>
                </c:pt>
                <c:pt idx="6369">
                  <c:v>6.5000000000000002E-2</c:v>
                </c:pt>
                <c:pt idx="6370">
                  <c:v>6.0999999999999999E-2</c:v>
                </c:pt>
                <c:pt idx="6371">
                  <c:v>0.06</c:v>
                </c:pt>
                <c:pt idx="6372">
                  <c:v>6.2E-2</c:v>
                </c:pt>
                <c:pt idx="6373">
                  <c:v>6.2E-2</c:v>
                </c:pt>
                <c:pt idx="6374">
                  <c:v>6.0999999999999999E-2</c:v>
                </c:pt>
                <c:pt idx="6375">
                  <c:v>6.4000000000000001E-2</c:v>
                </c:pt>
                <c:pt idx="6376">
                  <c:v>5.5E-2</c:v>
                </c:pt>
                <c:pt idx="6377">
                  <c:v>6.0999999999999999E-2</c:v>
                </c:pt>
                <c:pt idx="6378">
                  <c:v>0.06</c:v>
                </c:pt>
                <c:pt idx="6379">
                  <c:v>0.06</c:v>
                </c:pt>
                <c:pt idx="6380">
                  <c:v>6.4000000000000001E-2</c:v>
                </c:pt>
                <c:pt idx="6381">
                  <c:v>5.9000000000000004E-2</c:v>
                </c:pt>
                <c:pt idx="6382">
                  <c:v>6.7000000000000004E-2</c:v>
                </c:pt>
                <c:pt idx="6383">
                  <c:v>6.3E-2</c:v>
                </c:pt>
                <c:pt idx="6384">
                  <c:v>6.4000000000000001E-2</c:v>
                </c:pt>
                <c:pt idx="6385">
                  <c:v>6.4000000000000001E-2</c:v>
                </c:pt>
                <c:pt idx="6386">
                  <c:v>6.4000000000000001E-2</c:v>
                </c:pt>
                <c:pt idx="6387">
                  <c:v>6.6000000000000003E-2</c:v>
                </c:pt>
                <c:pt idx="6388">
                  <c:v>6.5000000000000002E-2</c:v>
                </c:pt>
                <c:pt idx="6389">
                  <c:v>6.7000000000000004E-2</c:v>
                </c:pt>
                <c:pt idx="6390">
                  <c:v>6.4000000000000001E-2</c:v>
                </c:pt>
                <c:pt idx="6391">
                  <c:v>6.3E-2</c:v>
                </c:pt>
                <c:pt idx="6392">
                  <c:v>6.0999999999999999E-2</c:v>
                </c:pt>
                <c:pt idx="6393">
                  <c:v>6.2E-2</c:v>
                </c:pt>
                <c:pt idx="6394">
                  <c:v>6.0999999999999999E-2</c:v>
                </c:pt>
                <c:pt idx="6395">
                  <c:v>6.2E-2</c:v>
                </c:pt>
                <c:pt idx="6396">
                  <c:v>6.3E-2</c:v>
                </c:pt>
                <c:pt idx="6397">
                  <c:v>6.4000000000000001E-2</c:v>
                </c:pt>
                <c:pt idx="6398">
                  <c:v>6.3E-2</c:v>
                </c:pt>
                <c:pt idx="6399">
                  <c:v>6.3E-2</c:v>
                </c:pt>
                <c:pt idx="6400">
                  <c:v>6.5000000000000002E-2</c:v>
                </c:pt>
                <c:pt idx="6401">
                  <c:v>6.4000000000000001E-2</c:v>
                </c:pt>
                <c:pt idx="6402">
                  <c:v>6.4000000000000001E-2</c:v>
                </c:pt>
                <c:pt idx="6403">
                  <c:v>6.3E-2</c:v>
                </c:pt>
                <c:pt idx="6404">
                  <c:v>6.5000000000000002E-2</c:v>
                </c:pt>
                <c:pt idx="6405">
                  <c:v>6.2E-2</c:v>
                </c:pt>
                <c:pt idx="6406">
                  <c:v>0.06</c:v>
                </c:pt>
                <c:pt idx="6407">
                  <c:v>5.7000000000000002E-2</c:v>
                </c:pt>
                <c:pt idx="6408">
                  <c:v>5.7000000000000002E-2</c:v>
                </c:pt>
                <c:pt idx="6409">
                  <c:v>5.3999999999999999E-2</c:v>
                </c:pt>
                <c:pt idx="6410">
                  <c:v>5.7000000000000002E-2</c:v>
                </c:pt>
                <c:pt idx="6411">
                  <c:v>6.0999999999999999E-2</c:v>
                </c:pt>
                <c:pt idx="6412">
                  <c:v>6.2E-2</c:v>
                </c:pt>
                <c:pt idx="6413">
                  <c:v>6.4000000000000001E-2</c:v>
                </c:pt>
                <c:pt idx="6414">
                  <c:v>6.3E-2</c:v>
                </c:pt>
                <c:pt idx="6415">
                  <c:v>6.0999999999999999E-2</c:v>
                </c:pt>
                <c:pt idx="6416">
                  <c:v>5.8000000000000003E-2</c:v>
                </c:pt>
                <c:pt idx="6417">
                  <c:v>5.6000000000000001E-2</c:v>
                </c:pt>
                <c:pt idx="6418">
                  <c:v>5.9000000000000004E-2</c:v>
                </c:pt>
                <c:pt idx="6419">
                  <c:v>0.06</c:v>
                </c:pt>
                <c:pt idx="6420">
                  <c:v>6.0999999999999999E-2</c:v>
                </c:pt>
                <c:pt idx="6421">
                  <c:v>0.06</c:v>
                </c:pt>
                <c:pt idx="6422">
                  <c:v>0.06</c:v>
                </c:pt>
                <c:pt idx="6423">
                  <c:v>0.06</c:v>
                </c:pt>
                <c:pt idx="6424">
                  <c:v>6.2E-2</c:v>
                </c:pt>
                <c:pt idx="6425">
                  <c:v>6.0999999999999999E-2</c:v>
                </c:pt>
                <c:pt idx="6426">
                  <c:v>6.3E-2</c:v>
                </c:pt>
                <c:pt idx="6427">
                  <c:v>6.0999999999999999E-2</c:v>
                </c:pt>
                <c:pt idx="6428">
                  <c:v>6.2E-2</c:v>
                </c:pt>
                <c:pt idx="6429">
                  <c:v>5.9000000000000004E-2</c:v>
                </c:pt>
                <c:pt idx="6430">
                  <c:v>0.06</c:v>
                </c:pt>
                <c:pt idx="6431">
                  <c:v>5.7000000000000002E-2</c:v>
                </c:pt>
                <c:pt idx="6432">
                  <c:v>5.9000000000000004E-2</c:v>
                </c:pt>
                <c:pt idx="6433">
                  <c:v>6.2E-2</c:v>
                </c:pt>
                <c:pt idx="6434">
                  <c:v>6.2E-2</c:v>
                </c:pt>
                <c:pt idx="6435">
                  <c:v>0.06</c:v>
                </c:pt>
                <c:pt idx="6436">
                  <c:v>6.3E-2</c:v>
                </c:pt>
                <c:pt idx="6437">
                  <c:v>6.5000000000000002E-2</c:v>
                </c:pt>
                <c:pt idx="6438">
                  <c:v>0.06</c:v>
                </c:pt>
                <c:pt idx="6439">
                  <c:v>6.0999999999999999E-2</c:v>
                </c:pt>
                <c:pt idx="6440">
                  <c:v>6.2E-2</c:v>
                </c:pt>
                <c:pt idx="6441">
                  <c:v>5.7000000000000002E-2</c:v>
                </c:pt>
                <c:pt idx="6442">
                  <c:v>5.9000000000000004E-2</c:v>
                </c:pt>
                <c:pt idx="6443">
                  <c:v>6.3E-2</c:v>
                </c:pt>
                <c:pt idx="6444">
                  <c:v>6.3E-2</c:v>
                </c:pt>
                <c:pt idx="6445">
                  <c:v>5.8000000000000003E-2</c:v>
                </c:pt>
                <c:pt idx="6446">
                  <c:v>6.4000000000000001E-2</c:v>
                </c:pt>
                <c:pt idx="6447">
                  <c:v>0.06</c:v>
                </c:pt>
                <c:pt idx="6448">
                  <c:v>0.06</c:v>
                </c:pt>
                <c:pt idx="6449">
                  <c:v>6.3E-2</c:v>
                </c:pt>
                <c:pt idx="6450">
                  <c:v>5.8000000000000003E-2</c:v>
                </c:pt>
                <c:pt idx="6451">
                  <c:v>0.06</c:v>
                </c:pt>
                <c:pt idx="6452">
                  <c:v>6.0999999999999999E-2</c:v>
                </c:pt>
                <c:pt idx="6453">
                  <c:v>0.06</c:v>
                </c:pt>
                <c:pt idx="6454">
                  <c:v>6.5000000000000002E-2</c:v>
                </c:pt>
                <c:pt idx="6455">
                  <c:v>6.0999999999999999E-2</c:v>
                </c:pt>
                <c:pt idx="6456">
                  <c:v>6.4000000000000001E-2</c:v>
                </c:pt>
                <c:pt idx="6457">
                  <c:v>6.4000000000000001E-2</c:v>
                </c:pt>
                <c:pt idx="6458">
                  <c:v>6.0999999999999999E-2</c:v>
                </c:pt>
                <c:pt idx="6459">
                  <c:v>6.5000000000000002E-2</c:v>
                </c:pt>
                <c:pt idx="6460">
                  <c:v>0.06</c:v>
                </c:pt>
                <c:pt idx="6461">
                  <c:v>6.3E-2</c:v>
                </c:pt>
                <c:pt idx="6462">
                  <c:v>0.06</c:v>
                </c:pt>
                <c:pt idx="6463">
                  <c:v>5.9000000000000004E-2</c:v>
                </c:pt>
                <c:pt idx="6464">
                  <c:v>6.0999999999999999E-2</c:v>
                </c:pt>
                <c:pt idx="6465">
                  <c:v>6.0999999999999999E-2</c:v>
                </c:pt>
                <c:pt idx="6466">
                  <c:v>0.06</c:v>
                </c:pt>
                <c:pt idx="6467">
                  <c:v>5.6000000000000001E-2</c:v>
                </c:pt>
                <c:pt idx="6468">
                  <c:v>5.8000000000000003E-2</c:v>
                </c:pt>
                <c:pt idx="6469">
                  <c:v>5.9000000000000004E-2</c:v>
                </c:pt>
                <c:pt idx="6470">
                  <c:v>6.0999999999999999E-2</c:v>
                </c:pt>
                <c:pt idx="6471">
                  <c:v>6.2E-2</c:v>
                </c:pt>
                <c:pt idx="6472">
                  <c:v>6.2E-2</c:v>
                </c:pt>
                <c:pt idx="6473">
                  <c:v>6.2E-2</c:v>
                </c:pt>
                <c:pt idx="6474">
                  <c:v>0.06</c:v>
                </c:pt>
                <c:pt idx="6475">
                  <c:v>5.7000000000000002E-2</c:v>
                </c:pt>
                <c:pt idx="6476">
                  <c:v>5.6000000000000001E-2</c:v>
                </c:pt>
                <c:pt idx="6477">
                  <c:v>5.5E-2</c:v>
                </c:pt>
                <c:pt idx="6478">
                  <c:v>5.3999999999999999E-2</c:v>
                </c:pt>
                <c:pt idx="6479">
                  <c:v>5.2999999999999999E-2</c:v>
                </c:pt>
                <c:pt idx="6480">
                  <c:v>5.5E-2</c:v>
                </c:pt>
                <c:pt idx="6481">
                  <c:v>5.8000000000000003E-2</c:v>
                </c:pt>
                <c:pt idx="6482">
                  <c:v>5.8000000000000003E-2</c:v>
                </c:pt>
                <c:pt idx="6483">
                  <c:v>5.6000000000000001E-2</c:v>
                </c:pt>
                <c:pt idx="6484">
                  <c:v>5.1000000000000004E-2</c:v>
                </c:pt>
                <c:pt idx="6485">
                  <c:v>5.2999999999999999E-2</c:v>
                </c:pt>
                <c:pt idx="6486">
                  <c:v>5.2000000000000005E-2</c:v>
                </c:pt>
                <c:pt idx="6487">
                  <c:v>5.2000000000000005E-2</c:v>
                </c:pt>
                <c:pt idx="6488">
                  <c:v>5.2000000000000005E-2</c:v>
                </c:pt>
                <c:pt idx="6489">
                  <c:v>5.2999999999999999E-2</c:v>
                </c:pt>
                <c:pt idx="6490">
                  <c:v>5.5E-2</c:v>
                </c:pt>
                <c:pt idx="6491">
                  <c:v>6.0999999999999999E-2</c:v>
                </c:pt>
                <c:pt idx="6492">
                  <c:v>5.5E-2</c:v>
                </c:pt>
                <c:pt idx="6493">
                  <c:v>5.3999999999999999E-2</c:v>
                </c:pt>
                <c:pt idx="6494">
                  <c:v>5.2999999999999999E-2</c:v>
                </c:pt>
                <c:pt idx="6495">
                  <c:v>0.06</c:v>
                </c:pt>
                <c:pt idx="6496">
                  <c:v>6.2E-2</c:v>
                </c:pt>
                <c:pt idx="6497">
                  <c:v>6.4000000000000001E-2</c:v>
                </c:pt>
                <c:pt idx="6498">
                  <c:v>6.2E-2</c:v>
                </c:pt>
                <c:pt idx="6499">
                  <c:v>5.9000000000000004E-2</c:v>
                </c:pt>
                <c:pt idx="6500">
                  <c:v>5.8000000000000003E-2</c:v>
                </c:pt>
                <c:pt idx="6501">
                  <c:v>0.06</c:v>
                </c:pt>
                <c:pt idx="6502">
                  <c:v>6.0999999999999999E-2</c:v>
                </c:pt>
                <c:pt idx="6503">
                  <c:v>5.8000000000000003E-2</c:v>
                </c:pt>
                <c:pt idx="6504">
                  <c:v>5.2000000000000005E-2</c:v>
                </c:pt>
                <c:pt idx="6505">
                  <c:v>5.6000000000000001E-2</c:v>
                </c:pt>
                <c:pt idx="6506">
                  <c:v>0.06</c:v>
                </c:pt>
                <c:pt idx="6507">
                  <c:v>6.0999999999999999E-2</c:v>
                </c:pt>
                <c:pt idx="6508">
                  <c:v>0.06</c:v>
                </c:pt>
                <c:pt idx="6509">
                  <c:v>5.5E-2</c:v>
                </c:pt>
                <c:pt idx="6510">
                  <c:v>5.9000000000000004E-2</c:v>
                </c:pt>
                <c:pt idx="6511">
                  <c:v>6.2E-2</c:v>
                </c:pt>
                <c:pt idx="6512">
                  <c:v>5.8000000000000003E-2</c:v>
                </c:pt>
                <c:pt idx="6513">
                  <c:v>5.9000000000000004E-2</c:v>
                </c:pt>
                <c:pt idx="6514">
                  <c:v>5.7000000000000002E-2</c:v>
                </c:pt>
                <c:pt idx="6515">
                  <c:v>5.9000000000000004E-2</c:v>
                </c:pt>
                <c:pt idx="6516">
                  <c:v>5.6000000000000001E-2</c:v>
                </c:pt>
                <c:pt idx="6517">
                  <c:v>0.06</c:v>
                </c:pt>
                <c:pt idx="6518">
                  <c:v>6.2E-2</c:v>
                </c:pt>
                <c:pt idx="6519">
                  <c:v>6.2E-2</c:v>
                </c:pt>
                <c:pt idx="6520">
                  <c:v>5.9000000000000004E-2</c:v>
                </c:pt>
                <c:pt idx="6521">
                  <c:v>6.4000000000000001E-2</c:v>
                </c:pt>
                <c:pt idx="6522">
                  <c:v>6.2E-2</c:v>
                </c:pt>
                <c:pt idx="6523">
                  <c:v>5.8000000000000003E-2</c:v>
                </c:pt>
                <c:pt idx="6524">
                  <c:v>0.06</c:v>
                </c:pt>
                <c:pt idx="6525">
                  <c:v>5.8000000000000003E-2</c:v>
                </c:pt>
                <c:pt idx="6526">
                  <c:v>0.06</c:v>
                </c:pt>
                <c:pt idx="6527">
                  <c:v>6.5000000000000002E-2</c:v>
                </c:pt>
                <c:pt idx="6528">
                  <c:v>6.3E-2</c:v>
                </c:pt>
                <c:pt idx="6529">
                  <c:v>0.06</c:v>
                </c:pt>
                <c:pt idx="6530">
                  <c:v>6.4000000000000001E-2</c:v>
                </c:pt>
                <c:pt idx="6531">
                  <c:v>5.9000000000000004E-2</c:v>
                </c:pt>
                <c:pt idx="6532">
                  <c:v>6.0999999999999999E-2</c:v>
                </c:pt>
                <c:pt idx="6533">
                  <c:v>6.2E-2</c:v>
                </c:pt>
                <c:pt idx="6534">
                  <c:v>5.3999999999999999E-2</c:v>
                </c:pt>
                <c:pt idx="6535">
                  <c:v>5.7000000000000002E-2</c:v>
                </c:pt>
                <c:pt idx="6536">
                  <c:v>5.1000000000000004E-2</c:v>
                </c:pt>
                <c:pt idx="6537">
                  <c:v>5.2000000000000005E-2</c:v>
                </c:pt>
                <c:pt idx="6538">
                  <c:v>0.05</c:v>
                </c:pt>
                <c:pt idx="6539">
                  <c:v>4.7E-2</c:v>
                </c:pt>
                <c:pt idx="6540">
                  <c:v>5.5E-2</c:v>
                </c:pt>
                <c:pt idx="6541">
                  <c:v>4.7E-2</c:v>
                </c:pt>
                <c:pt idx="6542">
                  <c:v>5.7000000000000002E-2</c:v>
                </c:pt>
                <c:pt idx="6543">
                  <c:v>5.6000000000000001E-2</c:v>
                </c:pt>
                <c:pt idx="6544">
                  <c:v>5.9000000000000004E-2</c:v>
                </c:pt>
                <c:pt idx="6545">
                  <c:v>6.3E-2</c:v>
                </c:pt>
                <c:pt idx="6546">
                  <c:v>5.9000000000000004E-2</c:v>
                </c:pt>
                <c:pt idx="6547">
                  <c:v>5.3999999999999999E-2</c:v>
                </c:pt>
                <c:pt idx="6548">
                  <c:v>5.2999999999999999E-2</c:v>
                </c:pt>
                <c:pt idx="6549">
                  <c:v>5.7000000000000002E-2</c:v>
                </c:pt>
                <c:pt idx="6550">
                  <c:v>5.2999999999999999E-2</c:v>
                </c:pt>
                <c:pt idx="6551">
                  <c:v>4.8000000000000001E-2</c:v>
                </c:pt>
                <c:pt idx="6552">
                  <c:v>5.3999999999999999E-2</c:v>
                </c:pt>
                <c:pt idx="6553">
                  <c:v>5.1000000000000004E-2</c:v>
                </c:pt>
                <c:pt idx="6554">
                  <c:v>5.5E-2</c:v>
                </c:pt>
                <c:pt idx="6555">
                  <c:v>5.8000000000000003E-2</c:v>
                </c:pt>
                <c:pt idx="6556">
                  <c:v>5.7000000000000002E-2</c:v>
                </c:pt>
                <c:pt idx="6557">
                  <c:v>5.8000000000000003E-2</c:v>
                </c:pt>
                <c:pt idx="6558">
                  <c:v>5.6000000000000001E-2</c:v>
                </c:pt>
                <c:pt idx="6559">
                  <c:v>6.6000000000000003E-2</c:v>
                </c:pt>
                <c:pt idx="6560">
                  <c:v>0.25700000000000001</c:v>
                </c:pt>
                <c:pt idx="6561">
                  <c:v>0.41600000000000004</c:v>
                </c:pt>
                <c:pt idx="6562">
                  <c:v>0.71799999999999997</c:v>
                </c:pt>
                <c:pt idx="6563">
                  <c:v>0.96199999999999997</c:v>
                </c:pt>
                <c:pt idx="6564">
                  <c:v>1.3089999999999999</c:v>
                </c:pt>
                <c:pt idx="6565">
                  <c:v>1.9570000000000001</c:v>
                </c:pt>
                <c:pt idx="6566">
                  <c:v>2.7589999999999999</c:v>
                </c:pt>
                <c:pt idx="6567">
                  <c:v>3.5489999999999999</c:v>
                </c:pt>
                <c:pt idx="6568">
                  <c:v>4.452</c:v>
                </c:pt>
                <c:pt idx="6569">
                  <c:v>5.4009999999999998</c:v>
                </c:pt>
                <c:pt idx="6570">
                  <c:v>4.9489999999999998</c:v>
                </c:pt>
                <c:pt idx="6571">
                  <c:v>5.55</c:v>
                </c:pt>
                <c:pt idx="6572">
                  <c:v>5.9210000000000003</c:v>
                </c:pt>
                <c:pt idx="6573">
                  <c:v>6.1429999999999998</c:v>
                </c:pt>
                <c:pt idx="6574">
                  <c:v>6.4350000000000005</c:v>
                </c:pt>
                <c:pt idx="6575">
                  <c:v>6.59</c:v>
                </c:pt>
                <c:pt idx="6576">
                  <c:v>6.734</c:v>
                </c:pt>
                <c:pt idx="6577">
                  <c:v>7.1280000000000001</c:v>
                </c:pt>
                <c:pt idx="6578">
                  <c:v>7.4220000000000006</c:v>
                </c:pt>
                <c:pt idx="6579">
                  <c:v>7.6909999999999998</c:v>
                </c:pt>
                <c:pt idx="6580">
                  <c:v>7.9169999999999998</c:v>
                </c:pt>
                <c:pt idx="6581">
                  <c:v>8.1639999999999997</c:v>
                </c:pt>
                <c:pt idx="6582">
                  <c:v>8.327</c:v>
                </c:pt>
                <c:pt idx="6583">
                  <c:v>8.4619999999999997</c:v>
                </c:pt>
                <c:pt idx="6584">
                  <c:v>8.7509999999999994</c:v>
                </c:pt>
                <c:pt idx="6585">
                  <c:v>8.822000000000001</c:v>
                </c:pt>
                <c:pt idx="6586">
                  <c:v>8.9730000000000008</c:v>
                </c:pt>
                <c:pt idx="6587">
                  <c:v>9.2050000000000001</c:v>
                </c:pt>
                <c:pt idx="6588">
                  <c:v>9.516</c:v>
                </c:pt>
                <c:pt idx="6589">
                  <c:v>9.5440000000000005</c:v>
                </c:pt>
                <c:pt idx="6590">
                  <c:v>9.407</c:v>
                </c:pt>
                <c:pt idx="6591">
                  <c:v>9.3770000000000007</c:v>
                </c:pt>
                <c:pt idx="6592">
                  <c:v>9.4169999999999998</c:v>
                </c:pt>
                <c:pt idx="6593">
                  <c:v>9.3960000000000008</c:v>
                </c:pt>
                <c:pt idx="6594">
                  <c:v>9.3190000000000008</c:v>
                </c:pt>
                <c:pt idx="6595">
                  <c:v>9.359</c:v>
                </c:pt>
                <c:pt idx="6596">
                  <c:v>9.2900000000000009</c:v>
                </c:pt>
                <c:pt idx="6597">
                  <c:v>9.3130000000000006</c:v>
                </c:pt>
                <c:pt idx="6598">
                  <c:v>9.3260000000000005</c:v>
                </c:pt>
                <c:pt idx="6599">
                  <c:v>9.32</c:v>
                </c:pt>
                <c:pt idx="6600">
                  <c:v>9.32</c:v>
                </c:pt>
                <c:pt idx="6601">
                  <c:v>9.3260000000000005</c:v>
                </c:pt>
                <c:pt idx="6602">
                  <c:v>9.3239999999999998</c:v>
                </c:pt>
                <c:pt idx="6603">
                  <c:v>9.3840000000000003</c:v>
                </c:pt>
                <c:pt idx="6604">
                  <c:v>9.3889999999999993</c:v>
                </c:pt>
                <c:pt idx="6605">
                  <c:v>9.338000000000001</c:v>
                </c:pt>
                <c:pt idx="6606">
                  <c:v>9.3209999999999997</c:v>
                </c:pt>
                <c:pt idx="6607">
                  <c:v>9.2710000000000008</c:v>
                </c:pt>
                <c:pt idx="6608">
                  <c:v>9.2959999999999994</c:v>
                </c:pt>
                <c:pt idx="6609">
                  <c:v>9.2870000000000008</c:v>
                </c:pt>
                <c:pt idx="6610">
                  <c:v>9.3130000000000006</c:v>
                </c:pt>
                <c:pt idx="6611">
                  <c:v>9.2970000000000006</c:v>
                </c:pt>
                <c:pt idx="6612">
                  <c:v>9.3109999999999999</c:v>
                </c:pt>
                <c:pt idx="6613">
                  <c:v>9.2889999999999997</c:v>
                </c:pt>
                <c:pt idx="6614">
                  <c:v>9.3439999999999994</c:v>
                </c:pt>
                <c:pt idx="6615">
                  <c:v>9.3569999999999993</c:v>
                </c:pt>
                <c:pt idx="6616">
                  <c:v>9.4090000000000007</c:v>
                </c:pt>
                <c:pt idx="6617">
                  <c:v>9.4310000000000009</c:v>
                </c:pt>
                <c:pt idx="6618">
                  <c:v>9.4090000000000007</c:v>
                </c:pt>
                <c:pt idx="6619">
                  <c:v>9.3460000000000001</c:v>
                </c:pt>
                <c:pt idx="6620">
                  <c:v>9.3250000000000011</c:v>
                </c:pt>
                <c:pt idx="6621">
                  <c:v>9.3090000000000011</c:v>
                </c:pt>
                <c:pt idx="6622">
                  <c:v>9.3030000000000008</c:v>
                </c:pt>
                <c:pt idx="6623">
                  <c:v>9.3450000000000006</c:v>
                </c:pt>
                <c:pt idx="6624">
                  <c:v>9.3350000000000009</c:v>
                </c:pt>
                <c:pt idx="6625">
                  <c:v>9.3330000000000002</c:v>
                </c:pt>
                <c:pt idx="6626">
                  <c:v>9.3789999999999996</c:v>
                </c:pt>
                <c:pt idx="6627">
                  <c:v>9.4139999999999997</c:v>
                </c:pt>
                <c:pt idx="6628">
                  <c:v>9.3729999999999993</c:v>
                </c:pt>
                <c:pt idx="6629">
                  <c:v>9.4369999999999994</c:v>
                </c:pt>
                <c:pt idx="6630">
                  <c:v>9.4719999999999995</c:v>
                </c:pt>
                <c:pt idx="6631">
                  <c:v>9.5020000000000007</c:v>
                </c:pt>
                <c:pt idx="6632">
                  <c:v>9.4420000000000002</c:v>
                </c:pt>
                <c:pt idx="6633">
                  <c:v>9.4039999999999999</c:v>
                </c:pt>
                <c:pt idx="6634">
                  <c:v>9.3209999999999997</c:v>
                </c:pt>
                <c:pt idx="6635">
                  <c:v>9.3290000000000006</c:v>
                </c:pt>
                <c:pt idx="6636">
                  <c:v>9.3000000000000007</c:v>
                </c:pt>
                <c:pt idx="6637">
                  <c:v>9.3759999999999994</c:v>
                </c:pt>
                <c:pt idx="6638">
                  <c:v>9.3179999999999996</c:v>
                </c:pt>
                <c:pt idx="6639">
                  <c:v>9.3160000000000007</c:v>
                </c:pt>
                <c:pt idx="6640">
                  <c:v>9.3729999999999993</c:v>
                </c:pt>
                <c:pt idx="6641">
                  <c:v>9.4049999999999994</c:v>
                </c:pt>
                <c:pt idx="6642">
                  <c:v>9.3450000000000006</c:v>
                </c:pt>
                <c:pt idx="6643">
                  <c:v>9.2910000000000004</c:v>
                </c:pt>
                <c:pt idx="6644">
                  <c:v>9.4090000000000007</c:v>
                </c:pt>
                <c:pt idx="6645">
                  <c:v>9.2910000000000004</c:v>
                </c:pt>
                <c:pt idx="6646">
                  <c:v>9.4209999999999994</c:v>
                </c:pt>
                <c:pt idx="6647">
                  <c:v>9.3149999999999995</c:v>
                </c:pt>
                <c:pt idx="6648">
                  <c:v>9.2729999999999997</c:v>
                </c:pt>
                <c:pt idx="6649">
                  <c:v>9.1159999999999997</c:v>
                </c:pt>
                <c:pt idx="6650">
                  <c:v>9.1639999999999997</c:v>
                </c:pt>
                <c:pt idx="6651">
                  <c:v>9.15</c:v>
                </c:pt>
                <c:pt idx="6652">
                  <c:v>9.1940000000000008</c:v>
                </c:pt>
                <c:pt idx="6653">
                  <c:v>9.1829999999999998</c:v>
                </c:pt>
                <c:pt idx="6654">
                  <c:v>9.2569999999999997</c:v>
                </c:pt>
                <c:pt idx="6655">
                  <c:v>9.0289999999999999</c:v>
                </c:pt>
                <c:pt idx="6656">
                  <c:v>8.9260000000000002</c:v>
                </c:pt>
                <c:pt idx="6657">
                  <c:v>8.98</c:v>
                </c:pt>
                <c:pt idx="6658">
                  <c:v>8.984</c:v>
                </c:pt>
                <c:pt idx="6659">
                  <c:v>8.94</c:v>
                </c:pt>
                <c:pt idx="6660">
                  <c:v>8.9139999999999997</c:v>
                </c:pt>
                <c:pt idx="6661">
                  <c:v>8.9130000000000003</c:v>
                </c:pt>
                <c:pt idx="6662">
                  <c:v>8.593</c:v>
                </c:pt>
                <c:pt idx="6663">
                  <c:v>8.641</c:v>
                </c:pt>
                <c:pt idx="6664">
                  <c:v>8.6829999999999998</c:v>
                </c:pt>
                <c:pt idx="6665">
                  <c:v>8.7040000000000006</c:v>
                </c:pt>
                <c:pt idx="6666">
                  <c:v>8.65</c:v>
                </c:pt>
                <c:pt idx="6667">
                  <c:v>8.7420000000000009</c:v>
                </c:pt>
                <c:pt idx="6668">
                  <c:v>8.6240000000000006</c:v>
                </c:pt>
                <c:pt idx="6669">
                  <c:v>8.3390000000000004</c:v>
                </c:pt>
                <c:pt idx="6670">
                  <c:v>8.4559999999999995</c:v>
                </c:pt>
                <c:pt idx="6671">
                  <c:v>8.4169999999999998</c:v>
                </c:pt>
                <c:pt idx="6672">
                  <c:v>8.4239999999999995</c:v>
                </c:pt>
                <c:pt idx="6673">
                  <c:v>8.4190000000000005</c:v>
                </c:pt>
                <c:pt idx="6674">
                  <c:v>8.4420000000000002</c:v>
                </c:pt>
                <c:pt idx="6675">
                  <c:v>8.25</c:v>
                </c:pt>
                <c:pt idx="6676">
                  <c:v>8.213000000000001</c:v>
                </c:pt>
                <c:pt idx="6677">
                  <c:v>8.2349999999999994</c:v>
                </c:pt>
                <c:pt idx="6678">
                  <c:v>8.23</c:v>
                </c:pt>
                <c:pt idx="6679">
                  <c:v>8.218</c:v>
                </c:pt>
                <c:pt idx="6680">
                  <c:v>8.261000000000001</c:v>
                </c:pt>
                <c:pt idx="6681">
                  <c:v>8.3209999999999997</c:v>
                </c:pt>
                <c:pt idx="6682">
                  <c:v>8.245000000000001</c:v>
                </c:pt>
                <c:pt idx="6683">
                  <c:v>8.09</c:v>
                </c:pt>
                <c:pt idx="6684">
                  <c:v>8.24</c:v>
                </c:pt>
                <c:pt idx="6685">
                  <c:v>8.1020000000000003</c:v>
                </c:pt>
                <c:pt idx="6686">
                  <c:v>8.1820000000000004</c:v>
                </c:pt>
                <c:pt idx="6687">
                  <c:v>8.1370000000000005</c:v>
                </c:pt>
                <c:pt idx="6688">
                  <c:v>8.1989999999999998</c:v>
                </c:pt>
                <c:pt idx="6689">
                  <c:v>8.077</c:v>
                </c:pt>
                <c:pt idx="6690">
                  <c:v>8.0619999999999994</c:v>
                </c:pt>
                <c:pt idx="6691">
                  <c:v>8.0380000000000003</c:v>
                </c:pt>
                <c:pt idx="6692">
                  <c:v>8.104000000000001</c:v>
                </c:pt>
                <c:pt idx="6693">
                  <c:v>8.0860000000000003</c:v>
                </c:pt>
                <c:pt idx="6694">
                  <c:v>8.0289999999999999</c:v>
                </c:pt>
                <c:pt idx="6695">
                  <c:v>8.141</c:v>
                </c:pt>
                <c:pt idx="6696">
                  <c:v>8.09</c:v>
                </c:pt>
                <c:pt idx="6697">
                  <c:v>8.1050000000000004</c:v>
                </c:pt>
                <c:pt idx="6698">
                  <c:v>7.9510000000000005</c:v>
                </c:pt>
                <c:pt idx="6699">
                  <c:v>8.0570000000000004</c:v>
                </c:pt>
                <c:pt idx="6700">
                  <c:v>7.9020000000000001</c:v>
                </c:pt>
                <c:pt idx="6701">
                  <c:v>7.9710000000000001</c:v>
                </c:pt>
                <c:pt idx="6702">
                  <c:v>7.6360000000000001</c:v>
                </c:pt>
                <c:pt idx="6703">
                  <c:v>7.4169999999999998</c:v>
                </c:pt>
                <c:pt idx="6704">
                  <c:v>7.165</c:v>
                </c:pt>
                <c:pt idx="6705">
                  <c:v>6.9580000000000002</c:v>
                </c:pt>
                <c:pt idx="6706">
                  <c:v>6.726</c:v>
                </c:pt>
                <c:pt idx="6707">
                  <c:v>6.8129999999999997</c:v>
                </c:pt>
                <c:pt idx="6708">
                  <c:v>6.3580000000000005</c:v>
                </c:pt>
                <c:pt idx="6709">
                  <c:v>6.26</c:v>
                </c:pt>
                <c:pt idx="6710">
                  <c:v>6.0600000000000005</c:v>
                </c:pt>
                <c:pt idx="6711">
                  <c:v>5.8449999999999998</c:v>
                </c:pt>
                <c:pt idx="6712">
                  <c:v>5.5860000000000003</c:v>
                </c:pt>
                <c:pt idx="6713">
                  <c:v>5.4910000000000005</c:v>
                </c:pt>
                <c:pt idx="6714">
                  <c:v>5.5680000000000005</c:v>
                </c:pt>
                <c:pt idx="6715">
                  <c:v>5.1390000000000002</c:v>
                </c:pt>
                <c:pt idx="6716">
                  <c:v>4.9510000000000005</c:v>
                </c:pt>
                <c:pt idx="6717">
                  <c:v>4.7080000000000002</c:v>
                </c:pt>
                <c:pt idx="6718">
                  <c:v>4.4580000000000002</c:v>
                </c:pt>
                <c:pt idx="6719">
                  <c:v>4.2380000000000004</c:v>
                </c:pt>
                <c:pt idx="6720">
                  <c:v>4.03</c:v>
                </c:pt>
                <c:pt idx="6721">
                  <c:v>3.7469999999999999</c:v>
                </c:pt>
                <c:pt idx="6722">
                  <c:v>3.528</c:v>
                </c:pt>
                <c:pt idx="6723">
                  <c:v>3.5790000000000002</c:v>
                </c:pt>
                <c:pt idx="6724">
                  <c:v>3.4319999999999999</c:v>
                </c:pt>
                <c:pt idx="6725">
                  <c:v>3.17</c:v>
                </c:pt>
                <c:pt idx="6726">
                  <c:v>2.964</c:v>
                </c:pt>
                <c:pt idx="6727">
                  <c:v>2.7480000000000002</c:v>
                </c:pt>
                <c:pt idx="6728">
                  <c:v>2.56</c:v>
                </c:pt>
                <c:pt idx="6729">
                  <c:v>2.363</c:v>
                </c:pt>
                <c:pt idx="6730">
                  <c:v>2.1619999999999999</c:v>
                </c:pt>
                <c:pt idx="6731">
                  <c:v>2.1280000000000001</c:v>
                </c:pt>
                <c:pt idx="6732">
                  <c:v>2.19</c:v>
                </c:pt>
                <c:pt idx="6733">
                  <c:v>2.1829999999999998</c:v>
                </c:pt>
                <c:pt idx="6734">
                  <c:v>2.181</c:v>
                </c:pt>
                <c:pt idx="6735">
                  <c:v>2.1920000000000002</c:v>
                </c:pt>
                <c:pt idx="6736">
                  <c:v>2.198</c:v>
                </c:pt>
                <c:pt idx="6737">
                  <c:v>2.173</c:v>
                </c:pt>
                <c:pt idx="6738">
                  <c:v>2.177</c:v>
                </c:pt>
                <c:pt idx="6739">
                  <c:v>2.169</c:v>
                </c:pt>
                <c:pt idx="6740">
                  <c:v>2.17</c:v>
                </c:pt>
                <c:pt idx="6741">
                  <c:v>2.173</c:v>
                </c:pt>
                <c:pt idx="6742">
                  <c:v>2.1850000000000001</c:v>
                </c:pt>
                <c:pt idx="6743">
                  <c:v>2.1840000000000002</c:v>
                </c:pt>
                <c:pt idx="6744">
                  <c:v>2.2000000000000002</c:v>
                </c:pt>
                <c:pt idx="6745">
                  <c:v>2.1909999999999998</c:v>
                </c:pt>
                <c:pt idx="6746">
                  <c:v>2.19</c:v>
                </c:pt>
                <c:pt idx="6747">
                  <c:v>2.1760000000000002</c:v>
                </c:pt>
                <c:pt idx="6748">
                  <c:v>2.1760000000000002</c:v>
                </c:pt>
                <c:pt idx="6749">
                  <c:v>2.1789999999999998</c:v>
                </c:pt>
                <c:pt idx="6750">
                  <c:v>2.1930000000000001</c:v>
                </c:pt>
                <c:pt idx="6751">
                  <c:v>2.1840000000000002</c:v>
                </c:pt>
                <c:pt idx="6752">
                  <c:v>2.1779999999999999</c:v>
                </c:pt>
                <c:pt idx="6753">
                  <c:v>2.1880000000000002</c:v>
                </c:pt>
                <c:pt idx="6754">
                  <c:v>2.1670000000000003</c:v>
                </c:pt>
                <c:pt idx="6755">
                  <c:v>2.1789999999999998</c:v>
                </c:pt>
                <c:pt idx="6756">
                  <c:v>2.1800000000000002</c:v>
                </c:pt>
                <c:pt idx="6757">
                  <c:v>2.177</c:v>
                </c:pt>
                <c:pt idx="6758">
                  <c:v>2.1970000000000001</c:v>
                </c:pt>
                <c:pt idx="6759">
                  <c:v>2.1859999999999999</c:v>
                </c:pt>
                <c:pt idx="6760">
                  <c:v>2.1930000000000001</c:v>
                </c:pt>
                <c:pt idx="6761">
                  <c:v>2.1739999999999999</c:v>
                </c:pt>
                <c:pt idx="6762">
                  <c:v>2.1869999999999998</c:v>
                </c:pt>
                <c:pt idx="6763">
                  <c:v>2.1850000000000001</c:v>
                </c:pt>
                <c:pt idx="6764">
                  <c:v>2.2000000000000002</c:v>
                </c:pt>
                <c:pt idx="6765">
                  <c:v>2.1850000000000001</c:v>
                </c:pt>
                <c:pt idx="6766">
                  <c:v>2.1840000000000002</c:v>
                </c:pt>
                <c:pt idx="6767">
                  <c:v>2.2080000000000002</c:v>
                </c:pt>
                <c:pt idx="6768">
                  <c:v>2.1960000000000002</c:v>
                </c:pt>
                <c:pt idx="6769">
                  <c:v>2.1930000000000001</c:v>
                </c:pt>
                <c:pt idx="6770">
                  <c:v>2.1920000000000002</c:v>
                </c:pt>
                <c:pt idx="6771">
                  <c:v>2.1920000000000002</c:v>
                </c:pt>
                <c:pt idx="6772">
                  <c:v>2.194</c:v>
                </c:pt>
                <c:pt idx="6773">
                  <c:v>2.198</c:v>
                </c:pt>
                <c:pt idx="6774">
                  <c:v>2.1920000000000002</c:v>
                </c:pt>
                <c:pt idx="6775">
                  <c:v>2.1850000000000001</c:v>
                </c:pt>
                <c:pt idx="6776">
                  <c:v>2.198</c:v>
                </c:pt>
                <c:pt idx="6777">
                  <c:v>2.1970000000000001</c:v>
                </c:pt>
                <c:pt idx="6778">
                  <c:v>2.1859999999999999</c:v>
                </c:pt>
                <c:pt idx="6779">
                  <c:v>2.1859999999999999</c:v>
                </c:pt>
                <c:pt idx="6780">
                  <c:v>2.1789999999999998</c:v>
                </c:pt>
                <c:pt idx="6781">
                  <c:v>2.1750000000000003</c:v>
                </c:pt>
                <c:pt idx="6782">
                  <c:v>2.1789999999999998</c:v>
                </c:pt>
                <c:pt idx="6783">
                  <c:v>2.2010000000000001</c:v>
                </c:pt>
                <c:pt idx="6784">
                  <c:v>2.2069999999999999</c:v>
                </c:pt>
                <c:pt idx="6785">
                  <c:v>2.1989999999999998</c:v>
                </c:pt>
                <c:pt idx="6786">
                  <c:v>2.2069999999999999</c:v>
                </c:pt>
                <c:pt idx="6787">
                  <c:v>2.202</c:v>
                </c:pt>
                <c:pt idx="6788">
                  <c:v>2.206</c:v>
                </c:pt>
                <c:pt idx="6789">
                  <c:v>2.21</c:v>
                </c:pt>
                <c:pt idx="6790">
                  <c:v>2.1880000000000002</c:v>
                </c:pt>
                <c:pt idx="6791">
                  <c:v>2.2000000000000002</c:v>
                </c:pt>
                <c:pt idx="6792">
                  <c:v>2.2170000000000001</c:v>
                </c:pt>
                <c:pt idx="6793">
                  <c:v>2.2010000000000001</c:v>
                </c:pt>
                <c:pt idx="6794">
                  <c:v>2.2029999999999998</c:v>
                </c:pt>
                <c:pt idx="6795">
                  <c:v>2.1840000000000002</c:v>
                </c:pt>
                <c:pt idx="6796">
                  <c:v>2.206</c:v>
                </c:pt>
                <c:pt idx="6797">
                  <c:v>2.2069999999999999</c:v>
                </c:pt>
                <c:pt idx="6798">
                  <c:v>2.2130000000000001</c:v>
                </c:pt>
                <c:pt idx="6799">
                  <c:v>2.2189999999999999</c:v>
                </c:pt>
                <c:pt idx="6800">
                  <c:v>2.2170000000000001</c:v>
                </c:pt>
                <c:pt idx="6801">
                  <c:v>2.2090000000000001</c:v>
                </c:pt>
                <c:pt idx="6802">
                  <c:v>2.2069999999999999</c:v>
                </c:pt>
                <c:pt idx="6803">
                  <c:v>2.2050000000000001</c:v>
                </c:pt>
                <c:pt idx="6804">
                  <c:v>2.2250000000000001</c:v>
                </c:pt>
                <c:pt idx="6805">
                  <c:v>2.2250000000000001</c:v>
                </c:pt>
                <c:pt idx="6806">
                  <c:v>2.218</c:v>
                </c:pt>
                <c:pt idx="6807">
                  <c:v>2.218</c:v>
                </c:pt>
                <c:pt idx="6808">
                  <c:v>2.218</c:v>
                </c:pt>
                <c:pt idx="6809">
                  <c:v>2.2189999999999999</c:v>
                </c:pt>
                <c:pt idx="6810">
                  <c:v>2.2280000000000002</c:v>
                </c:pt>
                <c:pt idx="6811">
                  <c:v>2.2330000000000001</c:v>
                </c:pt>
                <c:pt idx="6812">
                  <c:v>2.2280000000000002</c:v>
                </c:pt>
                <c:pt idx="6813">
                  <c:v>2.2290000000000001</c:v>
                </c:pt>
                <c:pt idx="6814">
                  <c:v>2.234</c:v>
                </c:pt>
                <c:pt idx="6815">
                  <c:v>2.2269999999999999</c:v>
                </c:pt>
                <c:pt idx="6816">
                  <c:v>2.2280000000000002</c:v>
                </c:pt>
                <c:pt idx="6817">
                  <c:v>2.2269999999999999</c:v>
                </c:pt>
                <c:pt idx="6818">
                  <c:v>2.2429999999999999</c:v>
                </c:pt>
                <c:pt idx="6819">
                  <c:v>2.2429999999999999</c:v>
                </c:pt>
                <c:pt idx="6820">
                  <c:v>2.2280000000000002</c:v>
                </c:pt>
                <c:pt idx="6821">
                  <c:v>2.246</c:v>
                </c:pt>
                <c:pt idx="6822">
                  <c:v>2.2530000000000001</c:v>
                </c:pt>
                <c:pt idx="6823">
                  <c:v>2.2490000000000001</c:v>
                </c:pt>
                <c:pt idx="6824">
                  <c:v>2.2589999999999999</c:v>
                </c:pt>
                <c:pt idx="6825">
                  <c:v>2.2589999999999999</c:v>
                </c:pt>
                <c:pt idx="6826">
                  <c:v>2.2530000000000001</c:v>
                </c:pt>
                <c:pt idx="6827">
                  <c:v>2.2349999999999999</c:v>
                </c:pt>
                <c:pt idx="6828">
                  <c:v>2.2520000000000002</c:v>
                </c:pt>
                <c:pt idx="6829">
                  <c:v>2.2330000000000001</c:v>
                </c:pt>
                <c:pt idx="6830">
                  <c:v>2.2370000000000001</c:v>
                </c:pt>
                <c:pt idx="6831">
                  <c:v>2.2440000000000002</c:v>
                </c:pt>
                <c:pt idx="6832">
                  <c:v>2.2549999999999999</c:v>
                </c:pt>
                <c:pt idx="6833">
                  <c:v>2.2410000000000001</c:v>
                </c:pt>
                <c:pt idx="6834">
                  <c:v>2.2389999999999999</c:v>
                </c:pt>
                <c:pt idx="6835">
                  <c:v>2.2400000000000002</c:v>
                </c:pt>
                <c:pt idx="6836">
                  <c:v>2.2450000000000001</c:v>
                </c:pt>
                <c:pt idx="6837">
                  <c:v>2.2480000000000002</c:v>
                </c:pt>
                <c:pt idx="6838">
                  <c:v>2.2530000000000001</c:v>
                </c:pt>
                <c:pt idx="6839">
                  <c:v>2.2440000000000002</c:v>
                </c:pt>
                <c:pt idx="6840">
                  <c:v>2.25</c:v>
                </c:pt>
                <c:pt idx="6841">
                  <c:v>2.2469999999999999</c:v>
                </c:pt>
                <c:pt idx="6842">
                  <c:v>2.2520000000000002</c:v>
                </c:pt>
                <c:pt idx="6843">
                  <c:v>2.258</c:v>
                </c:pt>
                <c:pt idx="6844">
                  <c:v>2.2560000000000002</c:v>
                </c:pt>
                <c:pt idx="6845">
                  <c:v>2.2570000000000001</c:v>
                </c:pt>
                <c:pt idx="6846">
                  <c:v>2.2429999999999999</c:v>
                </c:pt>
                <c:pt idx="6847">
                  <c:v>2.2410000000000001</c:v>
                </c:pt>
                <c:pt idx="6848">
                  <c:v>2.254</c:v>
                </c:pt>
                <c:pt idx="6849">
                  <c:v>2.2480000000000002</c:v>
                </c:pt>
                <c:pt idx="6850">
                  <c:v>2.2290000000000001</c:v>
                </c:pt>
                <c:pt idx="6851">
                  <c:v>2.258</c:v>
                </c:pt>
                <c:pt idx="6852">
                  <c:v>2.262</c:v>
                </c:pt>
                <c:pt idx="6853">
                  <c:v>2.2530000000000001</c:v>
                </c:pt>
                <c:pt idx="6854">
                  <c:v>2.2450000000000001</c:v>
                </c:pt>
                <c:pt idx="6855">
                  <c:v>2.2429999999999999</c:v>
                </c:pt>
                <c:pt idx="6856">
                  <c:v>2.2690000000000001</c:v>
                </c:pt>
                <c:pt idx="6857">
                  <c:v>2.254</c:v>
                </c:pt>
                <c:pt idx="6858">
                  <c:v>2.2600000000000002</c:v>
                </c:pt>
                <c:pt idx="6859">
                  <c:v>2.2589999999999999</c:v>
                </c:pt>
                <c:pt idx="6860">
                  <c:v>2.2629999999999999</c:v>
                </c:pt>
                <c:pt idx="6861">
                  <c:v>2.2589999999999999</c:v>
                </c:pt>
                <c:pt idx="6862">
                  <c:v>2.2549999999999999</c:v>
                </c:pt>
                <c:pt idx="6863">
                  <c:v>2.2629999999999999</c:v>
                </c:pt>
                <c:pt idx="6864">
                  <c:v>2.274</c:v>
                </c:pt>
                <c:pt idx="6865">
                  <c:v>2.2600000000000002</c:v>
                </c:pt>
                <c:pt idx="6866">
                  <c:v>2.2640000000000002</c:v>
                </c:pt>
                <c:pt idx="6867">
                  <c:v>2.25</c:v>
                </c:pt>
                <c:pt idx="6868">
                  <c:v>2.2570000000000001</c:v>
                </c:pt>
                <c:pt idx="6869">
                  <c:v>2.2650000000000001</c:v>
                </c:pt>
                <c:pt idx="6870">
                  <c:v>2.2610000000000001</c:v>
                </c:pt>
                <c:pt idx="6871">
                  <c:v>2.258</c:v>
                </c:pt>
                <c:pt idx="6872">
                  <c:v>2.2709999999999999</c:v>
                </c:pt>
                <c:pt idx="6873">
                  <c:v>2.2589999999999999</c:v>
                </c:pt>
                <c:pt idx="6874">
                  <c:v>2.2410000000000001</c:v>
                </c:pt>
                <c:pt idx="6875">
                  <c:v>2.2560000000000002</c:v>
                </c:pt>
                <c:pt idx="6876">
                  <c:v>2.2549999999999999</c:v>
                </c:pt>
                <c:pt idx="6877">
                  <c:v>2.2480000000000002</c:v>
                </c:pt>
                <c:pt idx="6878">
                  <c:v>2.2560000000000002</c:v>
                </c:pt>
                <c:pt idx="6879">
                  <c:v>2.2600000000000002</c:v>
                </c:pt>
                <c:pt idx="6880">
                  <c:v>2.2589999999999999</c:v>
                </c:pt>
                <c:pt idx="6881">
                  <c:v>2.2549999999999999</c:v>
                </c:pt>
                <c:pt idx="6882">
                  <c:v>2.266</c:v>
                </c:pt>
                <c:pt idx="6883">
                  <c:v>2.266</c:v>
                </c:pt>
                <c:pt idx="6884">
                  <c:v>2.2640000000000002</c:v>
                </c:pt>
                <c:pt idx="6885">
                  <c:v>2.262</c:v>
                </c:pt>
                <c:pt idx="6886">
                  <c:v>2.2749999999999999</c:v>
                </c:pt>
                <c:pt idx="6887">
                  <c:v>2.2800000000000002</c:v>
                </c:pt>
                <c:pt idx="6888">
                  <c:v>2.2770000000000001</c:v>
                </c:pt>
                <c:pt idx="6889">
                  <c:v>2.2789999999999999</c:v>
                </c:pt>
                <c:pt idx="6890">
                  <c:v>2.2760000000000002</c:v>
                </c:pt>
                <c:pt idx="6891">
                  <c:v>2.2829999999999999</c:v>
                </c:pt>
                <c:pt idx="6892">
                  <c:v>2.2850000000000001</c:v>
                </c:pt>
                <c:pt idx="6893">
                  <c:v>2.2840000000000003</c:v>
                </c:pt>
                <c:pt idx="6894">
                  <c:v>2.266</c:v>
                </c:pt>
                <c:pt idx="6895">
                  <c:v>2.2709999999999999</c:v>
                </c:pt>
                <c:pt idx="6896">
                  <c:v>2.2840000000000003</c:v>
                </c:pt>
                <c:pt idx="6897">
                  <c:v>2.2709999999999999</c:v>
                </c:pt>
                <c:pt idx="6898">
                  <c:v>2.2600000000000002</c:v>
                </c:pt>
                <c:pt idx="6899">
                  <c:v>2.278</c:v>
                </c:pt>
                <c:pt idx="6900">
                  <c:v>2.2760000000000002</c:v>
                </c:pt>
                <c:pt idx="6901">
                  <c:v>2.2890000000000001</c:v>
                </c:pt>
                <c:pt idx="6902">
                  <c:v>2.2909999999999999</c:v>
                </c:pt>
                <c:pt idx="6903">
                  <c:v>2.2810000000000001</c:v>
                </c:pt>
                <c:pt idx="6904">
                  <c:v>2.2869999999999999</c:v>
                </c:pt>
                <c:pt idx="6905">
                  <c:v>2.3029999999999999</c:v>
                </c:pt>
                <c:pt idx="6906">
                  <c:v>2.2920000000000003</c:v>
                </c:pt>
                <c:pt idx="6907">
                  <c:v>2.302</c:v>
                </c:pt>
                <c:pt idx="6908">
                  <c:v>2.2989999999999999</c:v>
                </c:pt>
                <c:pt idx="6909">
                  <c:v>2.2909999999999999</c:v>
                </c:pt>
                <c:pt idx="6910">
                  <c:v>2.29</c:v>
                </c:pt>
                <c:pt idx="6911">
                  <c:v>2.2869999999999999</c:v>
                </c:pt>
                <c:pt idx="6912">
                  <c:v>2.2930000000000001</c:v>
                </c:pt>
                <c:pt idx="6913">
                  <c:v>2.2789999999999999</c:v>
                </c:pt>
                <c:pt idx="6914">
                  <c:v>2.282</c:v>
                </c:pt>
                <c:pt idx="6915">
                  <c:v>2.3010000000000002</c:v>
                </c:pt>
                <c:pt idx="6916">
                  <c:v>2.2949999999999999</c:v>
                </c:pt>
                <c:pt idx="6917">
                  <c:v>2.294</c:v>
                </c:pt>
                <c:pt idx="6918">
                  <c:v>2.3069999999999999</c:v>
                </c:pt>
                <c:pt idx="6919">
                  <c:v>2.2920000000000003</c:v>
                </c:pt>
                <c:pt idx="6920">
                  <c:v>2.306</c:v>
                </c:pt>
                <c:pt idx="6921">
                  <c:v>2.2970000000000002</c:v>
                </c:pt>
                <c:pt idx="6922">
                  <c:v>2.298</c:v>
                </c:pt>
                <c:pt idx="6923">
                  <c:v>2.3040000000000003</c:v>
                </c:pt>
                <c:pt idx="6924">
                  <c:v>2.294</c:v>
                </c:pt>
                <c:pt idx="6925">
                  <c:v>2.3090000000000002</c:v>
                </c:pt>
                <c:pt idx="6926">
                  <c:v>2.2960000000000003</c:v>
                </c:pt>
                <c:pt idx="6927">
                  <c:v>2.302</c:v>
                </c:pt>
                <c:pt idx="6928">
                  <c:v>2.3029999999999999</c:v>
                </c:pt>
                <c:pt idx="6929">
                  <c:v>2.3090000000000002</c:v>
                </c:pt>
                <c:pt idx="6930">
                  <c:v>2.306</c:v>
                </c:pt>
                <c:pt idx="6931">
                  <c:v>2.2960000000000003</c:v>
                </c:pt>
                <c:pt idx="6932">
                  <c:v>2.2909999999999999</c:v>
                </c:pt>
                <c:pt idx="6933">
                  <c:v>2.306</c:v>
                </c:pt>
                <c:pt idx="6934">
                  <c:v>2.2920000000000003</c:v>
                </c:pt>
                <c:pt idx="6935">
                  <c:v>2.2930000000000001</c:v>
                </c:pt>
                <c:pt idx="6936">
                  <c:v>2.2920000000000003</c:v>
                </c:pt>
                <c:pt idx="6937">
                  <c:v>2.306</c:v>
                </c:pt>
                <c:pt idx="6938">
                  <c:v>2.3000000000000003</c:v>
                </c:pt>
                <c:pt idx="6939">
                  <c:v>2.3079999999999998</c:v>
                </c:pt>
                <c:pt idx="6940">
                  <c:v>2.3180000000000001</c:v>
                </c:pt>
                <c:pt idx="6941">
                  <c:v>2.3119999999999998</c:v>
                </c:pt>
                <c:pt idx="6942">
                  <c:v>2.3109999999999999</c:v>
                </c:pt>
                <c:pt idx="6943">
                  <c:v>2.319</c:v>
                </c:pt>
                <c:pt idx="6944">
                  <c:v>2.3260000000000001</c:v>
                </c:pt>
                <c:pt idx="6945">
                  <c:v>2.3199999999999998</c:v>
                </c:pt>
                <c:pt idx="6946">
                  <c:v>2.3199999999999998</c:v>
                </c:pt>
                <c:pt idx="6947">
                  <c:v>2.3239999999999998</c:v>
                </c:pt>
                <c:pt idx="6948">
                  <c:v>2.3220000000000001</c:v>
                </c:pt>
                <c:pt idx="6949">
                  <c:v>2.3050000000000002</c:v>
                </c:pt>
                <c:pt idx="6950">
                  <c:v>2.3149999999999999</c:v>
                </c:pt>
                <c:pt idx="6951">
                  <c:v>2.3250000000000002</c:v>
                </c:pt>
                <c:pt idx="6952">
                  <c:v>2.33</c:v>
                </c:pt>
                <c:pt idx="6953">
                  <c:v>2.3210000000000002</c:v>
                </c:pt>
                <c:pt idx="6954">
                  <c:v>2.323</c:v>
                </c:pt>
                <c:pt idx="6955">
                  <c:v>2.3119999999999998</c:v>
                </c:pt>
                <c:pt idx="6956">
                  <c:v>2.2989999999999999</c:v>
                </c:pt>
                <c:pt idx="6957">
                  <c:v>2.3149999999999999</c:v>
                </c:pt>
                <c:pt idx="6958">
                  <c:v>2.3130000000000002</c:v>
                </c:pt>
                <c:pt idx="6959">
                  <c:v>2.302</c:v>
                </c:pt>
                <c:pt idx="6960">
                  <c:v>2.3180000000000001</c:v>
                </c:pt>
                <c:pt idx="6961">
                  <c:v>2.3180000000000001</c:v>
                </c:pt>
                <c:pt idx="6962">
                  <c:v>2.3109999999999999</c:v>
                </c:pt>
                <c:pt idx="6963">
                  <c:v>0.216</c:v>
                </c:pt>
                <c:pt idx="6964">
                  <c:v>8.1000000000000003E-2</c:v>
                </c:pt>
                <c:pt idx="6965">
                  <c:v>7.5999999999999998E-2</c:v>
                </c:pt>
                <c:pt idx="6966">
                  <c:v>7.3999999999999996E-2</c:v>
                </c:pt>
                <c:pt idx="6967">
                  <c:v>7.3999999999999996E-2</c:v>
                </c:pt>
                <c:pt idx="6968">
                  <c:v>7.2999999999999995E-2</c:v>
                </c:pt>
                <c:pt idx="6969">
                  <c:v>7.2999999999999995E-2</c:v>
                </c:pt>
                <c:pt idx="6970">
                  <c:v>7.2999999999999995E-2</c:v>
                </c:pt>
                <c:pt idx="6971">
                  <c:v>7.2999999999999995E-2</c:v>
                </c:pt>
                <c:pt idx="6972">
                  <c:v>7.4999999999999997E-2</c:v>
                </c:pt>
                <c:pt idx="6973">
                  <c:v>7.4999999999999997E-2</c:v>
                </c:pt>
                <c:pt idx="6974">
                  <c:v>7.3999999999999996E-2</c:v>
                </c:pt>
                <c:pt idx="6975">
                  <c:v>7.3999999999999996E-2</c:v>
                </c:pt>
                <c:pt idx="6976">
                  <c:v>7.3999999999999996E-2</c:v>
                </c:pt>
                <c:pt idx="6977">
                  <c:v>7.2999999999999995E-2</c:v>
                </c:pt>
                <c:pt idx="6978">
                  <c:v>7.4999999999999997E-2</c:v>
                </c:pt>
                <c:pt idx="6979">
                  <c:v>7.5999999999999998E-2</c:v>
                </c:pt>
                <c:pt idx="6980">
                  <c:v>7.6999999999999999E-2</c:v>
                </c:pt>
                <c:pt idx="6981">
                  <c:v>7.6999999999999999E-2</c:v>
                </c:pt>
                <c:pt idx="6982">
                  <c:v>7.8E-2</c:v>
                </c:pt>
                <c:pt idx="6983">
                  <c:v>8.4000000000000005E-2</c:v>
                </c:pt>
                <c:pt idx="6984">
                  <c:v>8.4000000000000005E-2</c:v>
                </c:pt>
                <c:pt idx="6985">
                  <c:v>7.6999999999999999E-2</c:v>
                </c:pt>
                <c:pt idx="6986">
                  <c:v>8.4000000000000005E-2</c:v>
                </c:pt>
                <c:pt idx="6987">
                  <c:v>8.5000000000000006E-2</c:v>
                </c:pt>
                <c:pt idx="6988">
                  <c:v>8.6000000000000007E-2</c:v>
                </c:pt>
                <c:pt idx="6989">
                  <c:v>8.5000000000000006E-2</c:v>
                </c:pt>
                <c:pt idx="6990">
                  <c:v>8.6000000000000007E-2</c:v>
                </c:pt>
                <c:pt idx="6991">
                  <c:v>8.6000000000000007E-2</c:v>
                </c:pt>
                <c:pt idx="6992">
                  <c:v>8.7000000000000008E-2</c:v>
                </c:pt>
                <c:pt idx="6993">
                  <c:v>7.4999999999999997E-2</c:v>
                </c:pt>
                <c:pt idx="6994">
                  <c:v>0.06</c:v>
                </c:pt>
                <c:pt idx="6995">
                  <c:v>6.0999999999999999E-2</c:v>
                </c:pt>
                <c:pt idx="6996">
                  <c:v>6.5000000000000002E-2</c:v>
                </c:pt>
                <c:pt idx="6997">
                  <c:v>6.3E-2</c:v>
                </c:pt>
                <c:pt idx="6998">
                  <c:v>6.4000000000000001E-2</c:v>
                </c:pt>
                <c:pt idx="6999">
                  <c:v>6.4000000000000001E-2</c:v>
                </c:pt>
                <c:pt idx="7000">
                  <c:v>6.3E-2</c:v>
                </c:pt>
                <c:pt idx="7001">
                  <c:v>6.7000000000000004E-2</c:v>
                </c:pt>
                <c:pt idx="7002">
                  <c:v>6.5000000000000002E-2</c:v>
                </c:pt>
                <c:pt idx="7003">
                  <c:v>6.5000000000000002E-2</c:v>
                </c:pt>
                <c:pt idx="7004">
                  <c:v>6.4000000000000001E-2</c:v>
                </c:pt>
                <c:pt idx="7005">
                  <c:v>6.3E-2</c:v>
                </c:pt>
                <c:pt idx="7006">
                  <c:v>6.5000000000000002E-2</c:v>
                </c:pt>
                <c:pt idx="7007">
                  <c:v>5.9000000000000004E-2</c:v>
                </c:pt>
                <c:pt idx="7008">
                  <c:v>6.0999999999999999E-2</c:v>
                </c:pt>
                <c:pt idx="7009">
                  <c:v>5.7000000000000002E-2</c:v>
                </c:pt>
                <c:pt idx="7010">
                  <c:v>5.5E-2</c:v>
                </c:pt>
                <c:pt idx="7011">
                  <c:v>5.3999999999999999E-2</c:v>
                </c:pt>
                <c:pt idx="7012">
                  <c:v>5.5E-2</c:v>
                </c:pt>
                <c:pt idx="7013">
                  <c:v>5.6000000000000001E-2</c:v>
                </c:pt>
                <c:pt idx="7014">
                  <c:v>5.8000000000000003E-2</c:v>
                </c:pt>
                <c:pt idx="7015">
                  <c:v>0.06</c:v>
                </c:pt>
                <c:pt idx="7016">
                  <c:v>5.7000000000000002E-2</c:v>
                </c:pt>
                <c:pt idx="7017">
                  <c:v>5.6000000000000001E-2</c:v>
                </c:pt>
                <c:pt idx="7018">
                  <c:v>5.7000000000000002E-2</c:v>
                </c:pt>
                <c:pt idx="7019">
                  <c:v>5.6000000000000001E-2</c:v>
                </c:pt>
                <c:pt idx="7020">
                  <c:v>5.2999999999999999E-2</c:v>
                </c:pt>
                <c:pt idx="7021">
                  <c:v>5.2999999999999999E-2</c:v>
                </c:pt>
                <c:pt idx="7022">
                  <c:v>5.1000000000000004E-2</c:v>
                </c:pt>
                <c:pt idx="7023">
                  <c:v>5.2000000000000005E-2</c:v>
                </c:pt>
                <c:pt idx="7024">
                  <c:v>5.1000000000000004E-2</c:v>
                </c:pt>
                <c:pt idx="7025">
                  <c:v>5.1000000000000004E-2</c:v>
                </c:pt>
                <c:pt idx="7026">
                  <c:v>5.1000000000000004E-2</c:v>
                </c:pt>
                <c:pt idx="7027">
                  <c:v>5.2999999999999999E-2</c:v>
                </c:pt>
                <c:pt idx="7028">
                  <c:v>5.2999999999999999E-2</c:v>
                </c:pt>
                <c:pt idx="7029">
                  <c:v>5.1000000000000004E-2</c:v>
                </c:pt>
                <c:pt idx="7030">
                  <c:v>5.1000000000000004E-2</c:v>
                </c:pt>
                <c:pt idx="7031">
                  <c:v>5.2999999999999999E-2</c:v>
                </c:pt>
                <c:pt idx="7032">
                  <c:v>5.2999999999999999E-2</c:v>
                </c:pt>
                <c:pt idx="7033">
                  <c:v>5.2000000000000005E-2</c:v>
                </c:pt>
                <c:pt idx="7034">
                  <c:v>5.2000000000000005E-2</c:v>
                </c:pt>
                <c:pt idx="7035">
                  <c:v>5.2000000000000005E-2</c:v>
                </c:pt>
                <c:pt idx="7036">
                  <c:v>5.2999999999999999E-2</c:v>
                </c:pt>
                <c:pt idx="7037">
                  <c:v>5.3999999999999999E-2</c:v>
                </c:pt>
                <c:pt idx="7038">
                  <c:v>5.3999999999999999E-2</c:v>
                </c:pt>
                <c:pt idx="7039">
                  <c:v>5.3999999999999999E-2</c:v>
                </c:pt>
                <c:pt idx="7040">
                  <c:v>5.1000000000000004E-2</c:v>
                </c:pt>
                <c:pt idx="7041">
                  <c:v>4.9000000000000002E-2</c:v>
                </c:pt>
                <c:pt idx="7042">
                  <c:v>4.8000000000000001E-2</c:v>
                </c:pt>
                <c:pt idx="7043">
                  <c:v>0.05</c:v>
                </c:pt>
                <c:pt idx="7044">
                  <c:v>5.2000000000000005E-2</c:v>
                </c:pt>
                <c:pt idx="7045">
                  <c:v>5.2999999999999999E-2</c:v>
                </c:pt>
                <c:pt idx="7046">
                  <c:v>5.3999999999999999E-2</c:v>
                </c:pt>
                <c:pt idx="7047">
                  <c:v>5.2999999999999999E-2</c:v>
                </c:pt>
                <c:pt idx="7048">
                  <c:v>5.3999999999999999E-2</c:v>
                </c:pt>
                <c:pt idx="7049">
                  <c:v>5.3999999999999999E-2</c:v>
                </c:pt>
                <c:pt idx="7050">
                  <c:v>5.5E-2</c:v>
                </c:pt>
                <c:pt idx="7051">
                  <c:v>5.5E-2</c:v>
                </c:pt>
                <c:pt idx="7052">
                  <c:v>5.3999999999999999E-2</c:v>
                </c:pt>
                <c:pt idx="7053">
                  <c:v>5.2999999999999999E-2</c:v>
                </c:pt>
                <c:pt idx="7054">
                  <c:v>5.2000000000000005E-2</c:v>
                </c:pt>
                <c:pt idx="7055">
                  <c:v>5.3999999999999999E-2</c:v>
                </c:pt>
                <c:pt idx="7056">
                  <c:v>5.5E-2</c:v>
                </c:pt>
                <c:pt idx="7057">
                  <c:v>5.1000000000000004E-2</c:v>
                </c:pt>
                <c:pt idx="7058">
                  <c:v>5.2000000000000005E-2</c:v>
                </c:pt>
                <c:pt idx="7059">
                  <c:v>5.2999999999999999E-2</c:v>
                </c:pt>
                <c:pt idx="7060">
                  <c:v>5.3999999999999999E-2</c:v>
                </c:pt>
                <c:pt idx="7061">
                  <c:v>5.2000000000000005E-2</c:v>
                </c:pt>
                <c:pt idx="7062">
                  <c:v>5.2999999999999999E-2</c:v>
                </c:pt>
                <c:pt idx="7063">
                  <c:v>5.6000000000000001E-2</c:v>
                </c:pt>
                <c:pt idx="7064">
                  <c:v>5.5E-2</c:v>
                </c:pt>
                <c:pt idx="7065">
                  <c:v>5.3999999999999999E-2</c:v>
                </c:pt>
                <c:pt idx="7066">
                  <c:v>5.6000000000000001E-2</c:v>
                </c:pt>
                <c:pt idx="7067">
                  <c:v>5.6000000000000001E-2</c:v>
                </c:pt>
                <c:pt idx="7068">
                  <c:v>5.3999999999999999E-2</c:v>
                </c:pt>
                <c:pt idx="7069">
                  <c:v>0.06</c:v>
                </c:pt>
                <c:pt idx="7070">
                  <c:v>6.2E-2</c:v>
                </c:pt>
                <c:pt idx="7071">
                  <c:v>5.7000000000000002E-2</c:v>
                </c:pt>
                <c:pt idx="7072">
                  <c:v>5.8000000000000003E-2</c:v>
                </c:pt>
                <c:pt idx="7073">
                  <c:v>6.0999999999999999E-2</c:v>
                </c:pt>
                <c:pt idx="7074">
                  <c:v>5.8000000000000003E-2</c:v>
                </c:pt>
                <c:pt idx="7075">
                  <c:v>5.9000000000000004E-2</c:v>
                </c:pt>
                <c:pt idx="7076">
                  <c:v>0.06</c:v>
                </c:pt>
                <c:pt idx="7077">
                  <c:v>5.7000000000000002E-2</c:v>
                </c:pt>
                <c:pt idx="7078">
                  <c:v>6.0999999999999999E-2</c:v>
                </c:pt>
                <c:pt idx="7079">
                  <c:v>5.9000000000000004E-2</c:v>
                </c:pt>
                <c:pt idx="7080">
                  <c:v>5.9000000000000004E-2</c:v>
                </c:pt>
                <c:pt idx="7081">
                  <c:v>6.0999999999999999E-2</c:v>
                </c:pt>
                <c:pt idx="7082">
                  <c:v>5.8000000000000003E-2</c:v>
                </c:pt>
                <c:pt idx="7083">
                  <c:v>5.8000000000000003E-2</c:v>
                </c:pt>
                <c:pt idx="7084">
                  <c:v>5.8000000000000003E-2</c:v>
                </c:pt>
                <c:pt idx="7085">
                  <c:v>5.3999999999999999E-2</c:v>
                </c:pt>
                <c:pt idx="7086">
                  <c:v>5.9000000000000004E-2</c:v>
                </c:pt>
                <c:pt idx="7087">
                  <c:v>5.3999999999999999E-2</c:v>
                </c:pt>
                <c:pt idx="7088">
                  <c:v>5.7000000000000002E-2</c:v>
                </c:pt>
                <c:pt idx="7089">
                  <c:v>5.2999999999999999E-2</c:v>
                </c:pt>
                <c:pt idx="7090">
                  <c:v>5.2999999999999999E-2</c:v>
                </c:pt>
                <c:pt idx="7091">
                  <c:v>5.6000000000000001E-2</c:v>
                </c:pt>
                <c:pt idx="7092">
                  <c:v>5.3999999999999999E-2</c:v>
                </c:pt>
                <c:pt idx="7093">
                  <c:v>5.9000000000000004E-2</c:v>
                </c:pt>
                <c:pt idx="7094">
                  <c:v>5.8000000000000003E-2</c:v>
                </c:pt>
                <c:pt idx="7095">
                  <c:v>5.9000000000000004E-2</c:v>
                </c:pt>
                <c:pt idx="7096">
                  <c:v>5.8000000000000003E-2</c:v>
                </c:pt>
                <c:pt idx="7097">
                  <c:v>5.9000000000000004E-2</c:v>
                </c:pt>
                <c:pt idx="7098">
                  <c:v>5.9000000000000004E-2</c:v>
                </c:pt>
                <c:pt idx="7099">
                  <c:v>5.8000000000000003E-2</c:v>
                </c:pt>
                <c:pt idx="7100">
                  <c:v>5.9000000000000004E-2</c:v>
                </c:pt>
                <c:pt idx="7101">
                  <c:v>5.8000000000000003E-2</c:v>
                </c:pt>
                <c:pt idx="7102">
                  <c:v>5.9000000000000004E-2</c:v>
                </c:pt>
                <c:pt idx="7103">
                  <c:v>0.06</c:v>
                </c:pt>
                <c:pt idx="7104">
                  <c:v>0.06</c:v>
                </c:pt>
                <c:pt idx="7105">
                  <c:v>5.9000000000000004E-2</c:v>
                </c:pt>
                <c:pt idx="7106">
                  <c:v>0.06</c:v>
                </c:pt>
                <c:pt idx="7107">
                  <c:v>0.06</c:v>
                </c:pt>
                <c:pt idx="7108">
                  <c:v>0.06</c:v>
                </c:pt>
                <c:pt idx="7109">
                  <c:v>0.06</c:v>
                </c:pt>
                <c:pt idx="7110">
                  <c:v>5.9000000000000004E-2</c:v>
                </c:pt>
                <c:pt idx="7111">
                  <c:v>5.8000000000000003E-2</c:v>
                </c:pt>
                <c:pt idx="7112">
                  <c:v>0.06</c:v>
                </c:pt>
                <c:pt idx="7113">
                  <c:v>0.06</c:v>
                </c:pt>
                <c:pt idx="7114">
                  <c:v>6.0999999999999999E-2</c:v>
                </c:pt>
                <c:pt idx="7115">
                  <c:v>6.3E-2</c:v>
                </c:pt>
                <c:pt idx="7116">
                  <c:v>6.2E-2</c:v>
                </c:pt>
                <c:pt idx="7117">
                  <c:v>6.4000000000000001E-2</c:v>
                </c:pt>
                <c:pt idx="7118">
                  <c:v>6.3E-2</c:v>
                </c:pt>
                <c:pt idx="7119">
                  <c:v>6.2E-2</c:v>
                </c:pt>
                <c:pt idx="7120">
                  <c:v>5.9000000000000004E-2</c:v>
                </c:pt>
                <c:pt idx="7121">
                  <c:v>6.2E-2</c:v>
                </c:pt>
                <c:pt idx="7122">
                  <c:v>6.2E-2</c:v>
                </c:pt>
                <c:pt idx="7123">
                  <c:v>0.06</c:v>
                </c:pt>
                <c:pt idx="7124">
                  <c:v>6.2E-2</c:v>
                </c:pt>
                <c:pt idx="7125">
                  <c:v>6.2E-2</c:v>
                </c:pt>
                <c:pt idx="7126">
                  <c:v>6.4000000000000001E-2</c:v>
                </c:pt>
                <c:pt idx="7127">
                  <c:v>6.2E-2</c:v>
                </c:pt>
                <c:pt idx="7128">
                  <c:v>6.2E-2</c:v>
                </c:pt>
                <c:pt idx="7129">
                  <c:v>6.3E-2</c:v>
                </c:pt>
                <c:pt idx="7130">
                  <c:v>6.5000000000000002E-2</c:v>
                </c:pt>
                <c:pt idx="7131">
                  <c:v>6.2E-2</c:v>
                </c:pt>
                <c:pt idx="7132">
                  <c:v>6.0999999999999999E-2</c:v>
                </c:pt>
                <c:pt idx="7133">
                  <c:v>6.0999999999999999E-2</c:v>
                </c:pt>
                <c:pt idx="7134">
                  <c:v>6.3E-2</c:v>
                </c:pt>
                <c:pt idx="7135">
                  <c:v>6.4000000000000001E-2</c:v>
                </c:pt>
                <c:pt idx="7136">
                  <c:v>0.06</c:v>
                </c:pt>
                <c:pt idx="7137">
                  <c:v>6.0999999999999999E-2</c:v>
                </c:pt>
                <c:pt idx="7138">
                  <c:v>6.0999999999999999E-2</c:v>
                </c:pt>
                <c:pt idx="7139">
                  <c:v>6.5000000000000002E-2</c:v>
                </c:pt>
                <c:pt idx="7140">
                  <c:v>6.6000000000000003E-2</c:v>
                </c:pt>
                <c:pt idx="7141">
                  <c:v>6.3E-2</c:v>
                </c:pt>
                <c:pt idx="7142">
                  <c:v>6.5000000000000002E-2</c:v>
                </c:pt>
                <c:pt idx="7143">
                  <c:v>6.6000000000000003E-2</c:v>
                </c:pt>
                <c:pt idx="7144">
                  <c:v>6.4000000000000001E-2</c:v>
                </c:pt>
                <c:pt idx="7145">
                  <c:v>6.4000000000000001E-2</c:v>
                </c:pt>
                <c:pt idx="7146">
                  <c:v>6.9000000000000006E-2</c:v>
                </c:pt>
                <c:pt idx="7147">
                  <c:v>6.8000000000000005E-2</c:v>
                </c:pt>
                <c:pt idx="7148">
                  <c:v>6.4000000000000001E-2</c:v>
                </c:pt>
                <c:pt idx="7149">
                  <c:v>6.8000000000000005E-2</c:v>
                </c:pt>
                <c:pt idx="7150">
                  <c:v>6.8000000000000005E-2</c:v>
                </c:pt>
                <c:pt idx="7151">
                  <c:v>6.5000000000000002E-2</c:v>
                </c:pt>
                <c:pt idx="7152">
                  <c:v>6.6000000000000003E-2</c:v>
                </c:pt>
                <c:pt idx="7153">
                  <c:v>6.7000000000000004E-2</c:v>
                </c:pt>
                <c:pt idx="7154">
                  <c:v>6.4000000000000001E-2</c:v>
                </c:pt>
                <c:pt idx="7155">
                  <c:v>6.6000000000000003E-2</c:v>
                </c:pt>
                <c:pt idx="7156">
                  <c:v>6.7000000000000004E-2</c:v>
                </c:pt>
                <c:pt idx="7157">
                  <c:v>6.4000000000000001E-2</c:v>
                </c:pt>
                <c:pt idx="7158">
                  <c:v>6.7000000000000004E-2</c:v>
                </c:pt>
                <c:pt idx="7159">
                  <c:v>6.6000000000000003E-2</c:v>
                </c:pt>
                <c:pt idx="7160">
                  <c:v>6.5000000000000002E-2</c:v>
                </c:pt>
                <c:pt idx="7161">
                  <c:v>6.9000000000000006E-2</c:v>
                </c:pt>
                <c:pt idx="7162">
                  <c:v>6.4000000000000001E-2</c:v>
                </c:pt>
                <c:pt idx="7163">
                  <c:v>6.6000000000000003E-2</c:v>
                </c:pt>
                <c:pt idx="7164">
                  <c:v>6.7000000000000004E-2</c:v>
                </c:pt>
                <c:pt idx="7165">
                  <c:v>6.4000000000000001E-2</c:v>
                </c:pt>
                <c:pt idx="7166">
                  <c:v>7.0000000000000007E-2</c:v>
                </c:pt>
                <c:pt idx="7167">
                  <c:v>6.4000000000000001E-2</c:v>
                </c:pt>
                <c:pt idx="7168">
                  <c:v>6.8000000000000005E-2</c:v>
                </c:pt>
                <c:pt idx="7169">
                  <c:v>6.6000000000000003E-2</c:v>
                </c:pt>
                <c:pt idx="7170">
                  <c:v>6.7000000000000004E-2</c:v>
                </c:pt>
                <c:pt idx="7171">
                  <c:v>6.7000000000000004E-2</c:v>
                </c:pt>
                <c:pt idx="7172">
                  <c:v>6.4000000000000001E-2</c:v>
                </c:pt>
                <c:pt idx="7173">
                  <c:v>6.8000000000000005E-2</c:v>
                </c:pt>
                <c:pt idx="7174">
                  <c:v>6.6000000000000003E-2</c:v>
                </c:pt>
                <c:pt idx="7175">
                  <c:v>6.5000000000000002E-2</c:v>
                </c:pt>
                <c:pt idx="7176">
                  <c:v>6.4000000000000001E-2</c:v>
                </c:pt>
                <c:pt idx="7177">
                  <c:v>6.6000000000000003E-2</c:v>
                </c:pt>
                <c:pt idx="7178">
                  <c:v>6.6000000000000003E-2</c:v>
                </c:pt>
                <c:pt idx="7179">
                  <c:v>6.6000000000000003E-2</c:v>
                </c:pt>
                <c:pt idx="7180">
                  <c:v>6.6000000000000003E-2</c:v>
                </c:pt>
                <c:pt idx="7181">
                  <c:v>6.5000000000000002E-2</c:v>
                </c:pt>
                <c:pt idx="7182">
                  <c:v>6.5000000000000002E-2</c:v>
                </c:pt>
                <c:pt idx="7183">
                  <c:v>6.3E-2</c:v>
                </c:pt>
                <c:pt idx="7184">
                  <c:v>6.3E-2</c:v>
                </c:pt>
                <c:pt idx="7185">
                  <c:v>6.4000000000000001E-2</c:v>
                </c:pt>
                <c:pt idx="7186">
                  <c:v>6.5000000000000002E-2</c:v>
                </c:pt>
                <c:pt idx="7187">
                  <c:v>6.3E-2</c:v>
                </c:pt>
                <c:pt idx="7188">
                  <c:v>6.5000000000000002E-2</c:v>
                </c:pt>
                <c:pt idx="7189">
                  <c:v>6.5000000000000002E-2</c:v>
                </c:pt>
                <c:pt idx="7190">
                  <c:v>6.7000000000000004E-2</c:v>
                </c:pt>
                <c:pt idx="7191">
                  <c:v>6.5000000000000002E-2</c:v>
                </c:pt>
                <c:pt idx="7192">
                  <c:v>6.4000000000000001E-2</c:v>
                </c:pt>
                <c:pt idx="7193">
                  <c:v>6.3E-2</c:v>
                </c:pt>
                <c:pt idx="7194">
                  <c:v>0.06</c:v>
                </c:pt>
                <c:pt idx="7195">
                  <c:v>6.0999999999999999E-2</c:v>
                </c:pt>
                <c:pt idx="7196">
                  <c:v>6.4000000000000001E-2</c:v>
                </c:pt>
                <c:pt idx="7197">
                  <c:v>6.3E-2</c:v>
                </c:pt>
                <c:pt idx="7198">
                  <c:v>6.4000000000000001E-2</c:v>
                </c:pt>
                <c:pt idx="7199">
                  <c:v>6.5000000000000002E-2</c:v>
                </c:pt>
                <c:pt idx="7200">
                  <c:v>6.2E-2</c:v>
                </c:pt>
                <c:pt idx="7201">
                  <c:v>6.3E-2</c:v>
                </c:pt>
                <c:pt idx="7202">
                  <c:v>6.2E-2</c:v>
                </c:pt>
                <c:pt idx="7203">
                  <c:v>5.5E-2</c:v>
                </c:pt>
                <c:pt idx="7204">
                  <c:v>5.8000000000000003E-2</c:v>
                </c:pt>
                <c:pt idx="7205">
                  <c:v>5.7000000000000002E-2</c:v>
                </c:pt>
                <c:pt idx="7206">
                  <c:v>5.8000000000000003E-2</c:v>
                </c:pt>
                <c:pt idx="7207">
                  <c:v>5.7000000000000002E-2</c:v>
                </c:pt>
                <c:pt idx="7208">
                  <c:v>5.6000000000000001E-2</c:v>
                </c:pt>
                <c:pt idx="7209">
                  <c:v>5.6000000000000001E-2</c:v>
                </c:pt>
                <c:pt idx="7210">
                  <c:v>5.5E-2</c:v>
                </c:pt>
                <c:pt idx="7211">
                  <c:v>5.6000000000000001E-2</c:v>
                </c:pt>
                <c:pt idx="7212">
                  <c:v>5.7000000000000002E-2</c:v>
                </c:pt>
                <c:pt idx="7213">
                  <c:v>5.3999999999999999E-2</c:v>
                </c:pt>
                <c:pt idx="7214">
                  <c:v>5.3999999999999999E-2</c:v>
                </c:pt>
                <c:pt idx="7215">
                  <c:v>5.7000000000000002E-2</c:v>
                </c:pt>
                <c:pt idx="7216">
                  <c:v>0.06</c:v>
                </c:pt>
                <c:pt idx="7217">
                  <c:v>5.7000000000000002E-2</c:v>
                </c:pt>
                <c:pt idx="7218">
                  <c:v>5.3999999999999999E-2</c:v>
                </c:pt>
                <c:pt idx="7219">
                  <c:v>5.9000000000000004E-2</c:v>
                </c:pt>
                <c:pt idx="7220">
                  <c:v>5.8000000000000003E-2</c:v>
                </c:pt>
                <c:pt idx="7221">
                  <c:v>5.7000000000000002E-2</c:v>
                </c:pt>
                <c:pt idx="7222">
                  <c:v>5.5E-2</c:v>
                </c:pt>
                <c:pt idx="7223">
                  <c:v>5.6000000000000001E-2</c:v>
                </c:pt>
                <c:pt idx="7224">
                  <c:v>0.06</c:v>
                </c:pt>
                <c:pt idx="7225">
                  <c:v>5.8000000000000003E-2</c:v>
                </c:pt>
                <c:pt idx="7226">
                  <c:v>5.6000000000000001E-2</c:v>
                </c:pt>
                <c:pt idx="7227">
                  <c:v>5.9000000000000004E-2</c:v>
                </c:pt>
                <c:pt idx="7228">
                  <c:v>0.06</c:v>
                </c:pt>
                <c:pt idx="7229">
                  <c:v>5.8000000000000003E-2</c:v>
                </c:pt>
                <c:pt idx="7230">
                  <c:v>5.8000000000000003E-2</c:v>
                </c:pt>
                <c:pt idx="7231">
                  <c:v>6.0999999999999999E-2</c:v>
                </c:pt>
                <c:pt idx="7232">
                  <c:v>6.2E-2</c:v>
                </c:pt>
                <c:pt idx="7233">
                  <c:v>5.7000000000000002E-2</c:v>
                </c:pt>
                <c:pt idx="7234">
                  <c:v>6.0999999999999999E-2</c:v>
                </c:pt>
                <c:pt idx="7235">
                  <c:v>5.9000000000000004E-2</c:v>
                </c:pt>
                <c:pt idx="7236">
                  <c:v>0.06</c:v>
                </c:pt>
                <c:pt idx="7237">
                  <c:v>6.4000000000000001E-2</c:v>
                </c:pt>
                <c:pt idx="7238">
                  <c:v>6.2E-2</c:v>
                </c:pt>
                <c:pt idx="7239">
                  <c:v>6.4000000000000001E-2</c:v>
                </c:pt>
                <c:pt idx="7240">
                  <c:v>6.6000000000000003E-2</c:v>
                </c:pt>
                <c:pt idx="7241">
                  <c:v>5.9000000000000004E-2</c:v>
                </c:pt>
                <c:pt idx="7242">
                  <c:v>6.3E-2</c:v>
                </c:pt>
                <c:pt idx="7243">
                  <c:v>6.4000000000000001E-2</c:v>
                </c:pt>
                <c:pt idx="7244">
                  <c:v>6.3E-2</c:v>
                </c:pt>
                <c:pt idx="7245">
                  <c:v>6.8000000000000005E-2</c:v>
                </c:pt>
                <c:pt idx="7246">
                  <c:v>6.4000000000000001E-2</c:v>
                </c:pt>
                <c:pt idx="7247">
                  <c:v>6.8000000000000005E-2</c:v>
                </c:pt>
                <c:pt idx="7248">
                  <c:v>6.6000000000000003E-2</c:v>
                </c:pt>
                <c:pt idx="7249">
                  <c:v>6.5000000000000002E-2</c:v>
                </c:pt>
                <c:pt idx="7250">
                  <c:v>6.7000000000000004E-2</c:v>
                </c:pt>
                <c:pt idx="7251">
                  <c:v>5.7000000000000002E-2</c:v>
                </c:pt>
                <c:pt idx="7252">
                  <c:v>5.8000000000000003E-2</c:v>
                </c:pt>
                <c:pt idx="7253">
                  <c:v>5.9000000000000004E-2</c:v>
                </c:pt>
                <c:pt idx="7254">
                  <c:v>5.6000000000000001E-2</c:v>
                </c:pt>
                <c:pt idx="7255">
                  <c:v>6.2E-2</c:v>
                </c:pt>
                <c:pt idx="7256">
                  <c:v>5.9000000000000004E-2</c:v>
                </c:pt>
                <c:pt idx="7257">
                  <c:v>0.06</c:v>
                </c:pt>
                <c:pt idx="7258">
                  <c:v>5.8000000000000003E-2</c:v>
                </c:pt>
                <c:pt idx="7259">
                  <c:v>6.3E-2</c:v>
                </c:pt>
                <c:pt idx="7260">
                  <c:v>0.06</c:v>
                </c:pt>
                <c:pt idx="7261">
                  <c:v>5.5E-2</c:v>
                </c:pt>
                <c:pt idx="7262">
                  <c:v>5.5E-2</c:v>
                </c:pt>
                <c:pt idx="7263">
                  <c:v>0.06</c:v>
                </c:pt>
                <c:pt idx="7264">
                  <c:v>0.06</c:v>
                </c:pt>
                <c:pt idx="7265">
                  <c:v>6.4000000000000001E-2</c:v>
                </c:pt>
                <c:pt idx="7266">
                  <c:v>6.5000000000000002E-2</c:v>
                </c:pt>
                <c:pt idx="7267">
                  <c:v>6.4000000000000001E-2</c:v>
                </c:pt>
                <c:pt idx="7268">
                  <c:v>6.5000000000000002E-2</c:v>
                </c:pt>
                <c:pt idx="7269">
                  <c:v>6.4000000000000001E-2</c:v>
                </c:pt>
                <c:pt idx="7270">
                  <c:v>6.3E-2</c:v>
                </c:pt>
                <c:pt idx="7271">
                  <c:v>6.5000000000000002E-2</c:v>
                </c:pt>
                <c:pt idx="7272">
                  <c:v>6.3E-2</c:v>
                </c:pt>
                <c:pt idx="7273">
                  <c:v>6.2E-2</c:v>
                </c:pt>
                <c:pt idx="7274">
                  <c:v>0.06</c:v>
                </c:pt>
                <c:pt idx="7275">
                  <c:v>6.3E-2</c:v>
                </c:pt>
                <c:pt idx="7276">
                  <c:v>6.3E-2</c:v>
                </c:pt>
                <c:pt idx="7277">
                  <c:v>6.6000000000000003E-2</c:v>
                </c:pt>
                <c:pt idx="7278">
                  <c:v>6.7000000000000004E-2</c:v>
                </c:pt>
                <c:pt idx="7279">
                  <c:v>6.7000000000000004E-2</c:v>
                </c:pt>
                <c:pt idx="7280">
                  <c:v>6.4000000000000001E-2</c:v>
                </c:pt>
                <c:pt idx="7281">
                  <c:v>6.5000000000000002E-2</c:v>
                </c:pt>
                <c:pt idx="7282">
                  <c:v>6.3E-2</c:v>
                </c:pt>
                <c:pt idx="7283">
                  <c:v>5.8000000000000003E-2</c:v>
                </c:pt>
                <c:pt idx="7284">
                  <c:v>0.06</c:v>
                </c:pt>
                <c:pt idx="7285">
                  <c:v>0.06</c:v>
                </c:pt>
                <c:pt idx="7286">
                  <c:v>0.06</c:v>
                </c:pt>
                <c:pt idx="7287">
                  <c:v>6.3E-2</c:v>
                </c:pt>
                <c:pt idx="7288">
                  <c:v>0.06</c:v>
                </c:pt>
                <c:pt idx="7289">
                  <c:v>0.06</c:v>
                </c:pt>
                <c:pt idx="7290">
                  <c:v>5.8000000000000003E-2</c:v>
                </c:pt>
                <c:pt idx="7291">
                  <c:v>5.6000000000000001E-2</c:v>
                </c:pt>
                <c:pt idx="7292">
                  <c:v>5.2000000000000005E-2</c:v>
                </c:pt>
                <c:pt idx="7293">
                  <c:v>5.2999999999999999E-2</c:v>
                </c:pt>
                <c:pt idx="7294">
                  <c:v>5.2999999999999999E-2</c:v>
                </c:pt>
                <c:pt idx="7295">
                  <c:v>5.2000000000000005E-2</c:v>
                </c:pt>
                <c:pt idx="7296">
                  <c:v>5.3999999999999999E-2</c:v>
                </c:pt>
                <c:pt idx="7297">
                  <c:v>5.6000000000000001E-2</c:v>
                </c:pt>
                <c:pt idx="7298">
                  <c:v>5.8000000000000003E-2</c:v>
                </c:pt>
                <c:pt idx="7299">
                  <c:v>5.2999999999999999E-2</c:v>
                </c:pt>
                <c:pt idx="7300">
                  <c:v>5.2999999999999999E-2</c:v>
                </c:pt>
                <c:pt idx="7301">
                  <c:v>5.2000000000000005E-2</c:v>
                </c:pt>
                <c:pt idx="7302">
                  <c:v>5.2999999999999999E-2</c:v>
                </c:pt>
                <c:pt idx="7303">
                  <c:v>5.2999999999999999E-2</c:v>
                </c:pt>
                <c:pt idx="7304">
                  <c:v>4.9000000000000002E-2</c:v>
                </c:pt>
                <c:pt idx="7305">
                  <c:v>4.7E-2</c:v>
                </c:pt>
                <c:pt idx="7306">
                  <c:v>5.2999999999999999E-2</c:v>
                </c:pt>
                <c:pt idx="7307">
                  <c:v>5.6000000000000001E-2</c:v>
                </c:pt>
                <c:pt idx="7308">
                  <c:v>5.3999999999999999E-2</c:v>
                </c:pt>
                <c:pt idx="7309">
                  <c:v>5.6000000000000001E-2</c:v>
                </c:pt>
                <c:pt idx="7310">
                  <c:v>6.2E-2</c:v>
                </c:pt>
                <c:pt idx="7311">
                  <c:v>5.9000000000000004E-2</c:v>
                </c:pt>
                <c:pt idx="7312">
                  <c:v>5.2000000000000005E-2</c:v>
                </c:pt>
                <c:pt idx="7313">
                  <c:v>5.9000000000000004E-2</c:v>
                </c:pt>
                <c:pt idx="7314">
                  <c:v>5.8000000000000003E-2</c:v>
                </c:pt>
                <c:pt idx="7315">
                  <c:v>5.2000000000000005E-2</c:v>
                </c:pt>
                <c:pt idx="7316">
                  <c:v>5.2000000000000005E-2</c:v>
                </c:pt>
                <c:pt idx="7317">
                  <c:v>5.5E-2</c:v>
                </c:pt>
                <c:pt idx="7318">
                  <c:v>5.2999999999999999E-2</c:v>
                </c:pt>
                <c:pt idx="7319">
                  <c:v>5.5E-2</c:v>
                </c:pt>
                <c:pt idx="7320">
                  <c:v>5.6000000000000001E-2</c:v>
                </c:pt>
                <c:pt idx="7321">
                  <c:v>5.2000000000000005E-2</c:v>
                </c:pt>
                <c:pt idx="7322">
                  <c:v>5.6000000000000001E-2</c:v>
                </c:pt>
                <c:pt idx="7323">
                  <c:v>5.3999999999999999E-2</c:v>
                </c:pt>
                <c:pt idx="7324">
                  <c:v>5.6000000000000001E-2</c:v>
                </c:pt>
                <c:pt idx="7325">
                  <c:v>5.9000000000000004E-2</c:v>
                </c:pt>
                <c:pt idx="7326">
                  <c:v>4.7E-2</c:v>
                </c:pt>
                <c:pt idx="7327">
                  <c:v>5.3999999999999999E-2</c:v>
                </c:pt>
                <c:pt idx="7328">
                  <c:v>0.06</c:v>
                </c:pt>
                <c:pt idx="7329">
                  <c:v>5.5E-2</c:v>
                </c:pt>
                <c:pt idx="7330">
                  <c:v>5.9000000000000004E-2</c:v>
                </c:pt>
                <c:pt idx="7331">
                  <c:v>5.7000000000000002E-2</c:v>
                </c:pt>
                <c:pt idx="7332">
                  <c:v>5.8000000000000003E-2</c:v>
                </c:pt>
                <c:pt idx="7333">
                  <c:v>5.9000000000000004E-2</c:v>
                </c:pt>
                <c:pt idx="7334">
                  <c:v>5.2999999999999999E-2</c:v>
                </c:pt>
                <c:pt idx="7335">
                  <c:v>5.8000000000000003E-2</c:v>
                </c:pt>
                <c:pt idx="7336">
                  <c:v>5.3999999999999999E-2</c:v>
                </c:pt>
                <c:pt idx="7337">
                  <c:v>5.2999999999999999E-2</c:v>
                </c:pt>
                <c:pt idx="7338">
                  <c:v>5.7000000000000002E-2</c:v>
                </c:pt>
                <c:pt idx="7339">
                  <c:v>0.06</c:v>
                </c:pt>
                <c:pt idx="7340">
                  <c:v>6.5000000000000002E-2</c:v>
                </c:pt>
                <c:pt idx="7341">
                  <c:v>6.2E-2</c:v>
                </c:pt>
                <c:pt idx="7342">
                  <c:v>6.2E-2</c:v>
                </c:pt>
                <c:pt idx="7343">
                  <c:v>6.5000000000000002E-2</c:v>
                </c:pt>
                <c:pt idx="7344">
                  <c:v>6.7000000000000004E-2</c:v>
                </c:pt>
                <c:pt idx="7345">
                  <c:v>6.6000000000000003E-2</c:v>
                </c:pt>
                <c:pt idx="7346">
                  <c:v>6.4000000000000001E-2</c:v>
                </c:pt>
                <c:pt idx="7347">
                  <c:v>6.2E-2</c:v>
                </c:pt>
                <c:pt idx="7348">
                  <c:v>6.3E-2</c:v>
                </c:pt>
                <c:pt idx="7349">
                  <c:v>6.3E-2</c:v>
                </c:pt>
                <c:pt idx="7350">
                  <c:v>6.3E-2</c:v>
                </c:pt>
                <c:pt idx="7351">
                  <c:v>6.3E-2</c:v>
                </c:pt>
                <c:pt idx="7352">
                  <c:v>6.5000000000000002E-2</c:v>
                </c:pt>
                <c:pt idx="7353">
                  <c:v>6.5000000000000002E-2</c:v>
                </c:pt>
                <c:pt idx="7354">
                  <c:v>6.5000000000000002E-2</c:v>
                </c:pt>
                <c:pt idx="7355">
                  <c:v>6.7000000000000004E-2</c:v>
                </c:pt>
                <c:pt idx="7356">
                  <c:v>6.3E-2</c:v>
                </c:pt>
                <c:pt idx="7357">
                  <c:v>6.5000000000000002E-2</c:v>
                </c:pt>
                <c:pt idx="7358">
                  <c:v>6.5000000000000002E-2</c:v>
                </c:pt>
                <c:pt idx="7359">
                  <c:v>6.2E-2</c:v>
                </c:pt>
                <c:pt idx="7360">
                  <c:v>6.2E-2</c:v>
                </c:pt>
                <c:pt idx="7361">
                  <c:v>6.2E-2</c:v>
                </c:pt>
                <c:pt idx="7362">
                  <c:v>6.5000000000000002E-2</c:v>
                </c:pt>
                <c:pt idx="7363">
                  <c:v>6.6000000000000003E-2</c:v>
                </c:pt>
                <c:pt idx="7364">
                  <c:v>6.6000000000000003E-2</c:v>
                </c:pt>
                <c:pt idx="7365">
                  <c:v>6.5000000000000002E-2</c:v>
                </c:pt>
                <c:pt idx="7366">
                  <c:v>6.2E-2</c:v>
                </c:pt>
                <c:pt idx="7367">
                  <c:v>6.2E-2</c:v>
                </c:pt>
                <c:pt idx="7368">
                  <c:v>5.9000000000000004E-2</c:v>
                </c:pt>
                <c:pt idx="7369">
                  <c:v>6.2E-2</c:v>
                </c:pt>
                <c:pt idx="7370">
                  <c:v>6.0999999999999999E-2</c:v>
                </c:pt>
                <c:pt idx="7371">
                  <c:v>5.8000000000000003E-2</c:v>
                </c:pt>
                <c:pt idx="7372">
                  <c:v>0.06</c:v>
                </c:pt>
                <c:pt idx="7373">
                  <c:v>5.7000000000000002E-2</c:v>
                </c:pt>
                <c:pt idx="7374">
                  <c:v>6.3E-2</c:v>
                </c:pt>
                <c:pt idx="7375">
                  <c:v>6.4000000000000001E-2</c:v>
                </c:pt>
                <c:pt idx="7376">
                  <c:v>6.4000000000000001E-2</c:v>
                </c:pt>
                <c:pt idx="7377">
                  <c:v>6.6000000000000003E-2</c:v>
                </c:pt>
                <c:pt idx="7378">
                  <c:v>6.3E-2</c:v>
                </c:pt>
                <c:pt idx="7379">
                  <c:v>6.2E-2</c:v>
                </c:pt>
                <c:pt idx="7380">
                  <c:v>6.3E-2</c:v>
                </c:pt>
                <c:pt idx="7381">
                  <c:v>6.3E-2</c:v>
                </c:pt>
                <c:pt idx="7382">
                  <c:v>6.2E-2</c:v>
                </c:pt>
                <c:pt idx="7383">
                  <c:v>0.06</c:v>
                </c:pt>
                <c:pt idx="7384">
                  <c:v>6.0999999999999999E-2</c:v>
                </c:pt>
                <c:pt idx="7385">
                  <c:v>6.3E-2</c:v>
                </c:pt>
                <c:pt idx="7386">
                  <c:v>0.06</c:v>
                </c:pt>
                <c:pt idx="7387">
                  <c:v>6.2E-2</c:v>
                </c:pt>
                <c:pt idx="7388">
                  <c:v>6.5000000000000002E-2</c:v>
                </c:pt>
                <c:pt idx="7389">
                  <c:v>6.5000000000000002E-2</c:v>
                </c:pt>
                <c:pt idx="7390">
                  <c:v>6.3E-2</c:v>
                </c:pt>
                <c:pt idx="7391">
                  <c:v>5.9000000000000004E-2</c:v>
                </c:pt>
                <c:pt idx="7392">
                  <c:v>5.9000000000000004E-2</c:v>
                </c:pt>
                <c:pt idx="7393">
                  <c:v>6.0999999999999999E-2</c:v>
                </c:pt>
                <c:pt idx="7394">
                  <c:v>5.7000000000000002E-2</c:v>
                </c:pt>
                <c:pt idx="7395">
                  <c:v>5.8000000000000003E-2</c:v>
                </c:pt>
                <c:pt idx="7396">
                  <c:v>0.06</c:v>
                </c:pt>
                <c:pt idx="7397">
                  <c:v>5.5E-2</c:v>
                </c:pt>
                <c:pt idx="7398">
                  <c:v>5.9000000000000004E-2</c:v>
                </c:pt>
                <c:pt idx="7399">
                  <c:v>6.4000000000000001E-2</c:v>
                </c:pt>
                <c:pt idx="7400">
                  <c:v>5.6000000000000001E-2</c:v>
                </c:pt>
                <c:pt idx="7401">
                  <c:v>0.06</c:v>
                </c:pt>
                <c:pt idx="7402">
                  <c:v>6.4000000000000001E-2</c:v>
                </c:pt>
                <c:pt idx="7403">
                  <c:v>0.06</c:v>
                </c:pt>
                <c:pt idx="7404">
                  <c:v>0.06</c:v>
                </c:pt>
                <c:pt idx="7405">
                  <c:v>0.06</c:v>
                </c:pt>
                <c:pt idx="7406">
                  <c:v>5.2999999999999999E-2</c:v>
                </c:pt>
                <c:pt idx="7407">
                  <c:v>0.06</c:v>
                </c:pt>
                <c:pt idx="7408">
                  <c:v>5.9000000000000004E-2</c:v>
                </c:pt>
                <c:pt idx="7409">
                  <c:v>5.6000000000000001E-2</c:v>
                </c:pt>
                <c:pt idx="7410">
                  <c:v>6.3E-2</c:v>
                </c:pt>
                <c:pt idx="7411">
                  <c:v>6.0999999999999999E-2</c:v>
                </c:pt>
                <c:pt idx="7412">
                  <c:v>5.9000000000000004E-2</c:v>
                </c:pt>
                <c:pt idx="7413">
                  <c:v>6.0999999999999999E-2</c:v>
                </c:pt>
                <c:pt idx="7414">
                  <c:v>5.8000000000000003E-2</c:v>
                </c:pt>
                <c:pt idx="7415">
                  <c:v>6.0999999999999999E-2</c:v>
                </c:pt>
                <c:pt idx="7416">
                  <c:v>5.5E-2</c:v>
                </c:pt>
                <c:pt idx="7417">
                  <c:v>5.7000000000000002E-2</c:v>
                </c:pt>
                <c:pt idx="7418">
                  <c:v>5.2999999999999999E-2</c:v>
                </c:pt>
                <c:pt idx="7419">
                  <c:v>5.6000000000000001E-2</c:v>
                </c:pt>
                <c:pt idx="7420">
                  <c:v>5.7000000000000002E-2</c:v>
                </c:pt>
                <c:pt idx="7421">
                  <c:v>5.8000000000000003E-2</c:v>
                </c:pt>
                <c:pt idx="7422">
                  <c:v>6.3E-2</c:v>
                </c:pt>
                <c:pt idx="7423">
                  <c:v>0.06</c:v>
                </c:pt>
                <c:pt idx="7424">
                  <c:v>6.0999999999999999E-2</c:v>
                </c:pt>
                <c:pt idx="7425">
                  <c:v>6.0999999999999999E-2</c:v>
                </c:pt>
                <c:pt idx="7426">
                  <c:v>5.6000000000000001E-2</c:v>
                </c:pt>
                <c:pt idx="7427">
                  <c:v>5.5E-2</c:v>
                </c:pt>
                <c:pt idx="7428">
                  <c:v>5.3999999999999999E-2</c:v>
                </c:pt>
                <c:pt idx="7429">
                  <c:v>5.6000000000000001E-2</c:v>
                </c:pt>
                <c:pt idx="7430">
                  <c:v>0.06</c:v>
                </c:pt>
                <c:pt idx="7431">
                  <c:v>5.6000000000000001E-2</c:v>
                </c:pt>
                <c:pt idx="7432">
                  <c:v>5.6000000000000001E-2</c:v>
                </c:pt>
                <c:pt idx="7433">
                  <c:v>5.7000000000000002E-2</c:v>
                </c:pt>
                <c:pt idx="7434">
                  <c:v>5.7000000000000002E-2</c:v>
                </c:pt>
                <c:pt idx="7435">
                  <c:v>0.06</c:v>
                </c:pt>
                <c:pt idx="7436">
                  <c:v>5.9000000000000004E-2</c:v>
                </c:pt>
                <c:pt idx="7437">
                  <c:v>0.06</c:v>
                </c:pt>
                <c:pt idx="7438">
                  <c:v>5.6000000000000001E-2</c:v>
                </c:pt>
                <c:pt idx="7439">
                  <c:v>6.0999999999999999E-2</c:v>
                </c:pt>
                <c:pt idx="7440">
                  <c:v>5.8000000000000003E-2</c:v>
                </c:pt>
                <c:pt idx="7441">
                  <c:v>5.7000000000000002E-2</c:v>
                </c:pt>
                <c:pt idx="7442">
                  <c:v>5.5E-2</c:v>
                </c:pt>
                <c:pt idx="7443">
                  <c:v>5.8000000000000003E-2</c:v>
                </c:pt>
                <c:pt idx="7444">
                  <c:v>5.9000000000000004E-2</c:v>
                </c:pt>
                <c:pt idx="7445">
                  <c:v>5.7000000000000002E-2</c:v>
                </c:pt>
                <c:pt idx="7446">
                  <c:v>5.7000000000000002E-2</c:v>
                </c:pt>
                <c:pt idx="7447">
                  <c:v>5.7000000000000002E-2</c:v>
                </c:pt>
                <c:pt idx="7448">
                  <c:v>5.9000000000000004E-2</c:v>
                </c:pt>
                <c:pt idx="7449">
                  <c:v>5.9000000000000004E-2</c:v>
                </c:pt>
                <c:pt idx="7450">
                  <c:v>5.6000000000000001E-2</c:v>
                </c:pt>
                <c:pt idx="7451">
                  <c:v>5.5E-2</c:v>
                </c:pt>
                <c:pt idx="7452">
                  <c:v>5.6000000000000001E-2</c:v>
                </c:pt>
                <c:pt idx="7453">
                  <c:v>5.2999999999999999E-2</c:v>
                </c:pt>
                <c:pt idx="7454">
                  <c:v>5.3999999999999999E-2</c:v>
                </c:pt>
                <c:pt idx="7455">
                  <c:v>5.2000000000000005E-2</c:v>
                </c:pt>
                <c:pt idx="7456">
                  <c:v>5.1000000000000004E-2</c:v>
                </c:pt>
                <c:pt idx="7457">
                  <c:v>4.8000000000000001E-2</c:v>
                </c:pt>
                <c:pt idx="7458">
                  <c:v>0.05</c:v>
                </c:pt>
                <c:pt idx="7459">
                  <c:v>5.2999999999999999E-2</c:v>
                </c:pt>
                <c:pt idx="7460">
                  <c:v>5.2999999999999999E-2</c:v>
                </c:pt>
                <c:pt idx="7461">
                  <c:v>5.8000000000000003E-2</c:v>
                </c:pt>
                <c:pt idx="7462">
                  <c:v>5.5E-2</c:v>
                </c:pt>
                <c:pt idx="7463">
                  <c:v>5.3999999999999999E-2</c:v>
                </c:pt>
                <c:pt idx="7464">
                  <c:v>5.6000000000000001E-2</c:v>
                </c:pt>
                <c:pt idx="7465">
                  <c:v>5.7000000000000002E-2</c:v>
                </c:pt>
                <c:pt idx="7466">
                  <c:v>6.2E-2</c:v>
                </c:pt>
                <c:pt idx="7467">
                  <c:v>6.3E-2</c:v>
                </c:pt>
                <c:pt idx="7468">
                  <c:v>6.4000000000000001E-2</c:v>
                </c:pt>
                <c:pt idx="7469">
                  <c:v>6.4000000000000001E-2</c:v>
                </c:pt>
                <c:pt idx="7470">
                  <c:v>6.3E-2</c:v>
                </c:pt>
                <c:pt idx="7471">
                  <c:v>6.0999999999999999E-2</c:v>
                </c:pt>
                <c:pt idx="7472">
                  <c:v>6.4000000000000001E-2</c:v>
                </c:pt>
                <c:pt idx="7473">
                  <c:v>6.6000000000000003E-2</c:v>
                </c:pt>
                <c:pt idx="7474">
                  <c:v>6.5000000000000002E-2</c:v>
                </c:pt>
                <c:pt idx="7475">
                  <c:v>6.2E-2</c:v>
                </c:pt>
                <c:pt idx="7476">
                  <c:v>6.3E-2</c:v>
                </c:pt>
                <c:pt idx="7477">
                  <c:v>6.4000000000000001E-2</c:v>
                </c:pt>
                <c:pt idx="7478">
                  <c:v>0.06</c:v>
                </c:pt>
                <c:pt idx="7479">
                  <c:v>0.06</c:v>
                </c:pt>
                <c:pt idx="7480">
                  <c:v>6.4000000000000001E-2</c:v>
                </c:pt>
                <c:pt idx="7481">
                  <c:v>6.2E-2</c:v>
                </c:pt>
                <c:pt idx="7482">
                  <c:v>6.0999999999999999E-2</c:v>
                </c:pt>
                <c:pt idx="7483">
                  <c:v>6.6000000000000003E-2</c:v>
                </c:pt>
                <c:pt idx="7484">
                  <c:v>6.2E-2</c:v>
                </c:pt>
                <c:pt idx="7485">
                  <c:v>6.4000000000000001E-2</c:v>
                </c:pt>
                <c:pt idx="7486">
                  <c:v>6.6000000000000003E-2</c:v>
                </c:pt>
                <c:pt idx="7487">
                  <c:v>6.2E-2</c:v>
                </c:pt>
                <c:pt idx="7488">
                  <c:v>6.3E-2</c:v>
                </c:pt>
                <c:pt idx="7489">
                  <c:v>6.4000000000000001E-2</c:v>
                </c:pt>
                <c:pt idx="7490">
                  <c:v>0.06</c:v>
                </c:pt>
                <c:pt idx="7491">
                  <c:v>6.3E-2</c:v>
                </c:pt>
                <c:pt idx="7492">
                  <c:v>6.2E-2</c:v>
                </c:pt>
                <c:pt idx="7493">
                  <c:v>5.9000000000000004E-2</c:v>
                </c:pt>
                <c:pt idx="7494">
                  <c:v>6.6000000000000003E-2</c:v>
                </c:pt>
                <c:pt idx="7495">
                  <c:v>0.06</c:v>
                </c:pt>
                <c:pt idx="7496">
                  <c:v>6.5000000000000002E-2</c:v>
                </c:pt>
                <c:pt idx="7497">
                  <c:v>6.3E-2</c:v>
                </c:pt>
                <c:pt idx="7498">
                  <c:v>6.4000000000000001E-2</c:v>
                </c:pt>
                <c:pt idx="7499">
                  <c:v>6.6000000000000003E-2</c:v>
                </c:pt>
                <c:pt idx="7500">
                  <c:v>6.2E-2</c:v>
                </c:pt>
                <c:pt idx="7501">
                  <c:v>6.6000000000000003E-2</c:v>
                </c:pt>
                <c:pt idx="7502">
                  <c:v>5.9000000000000004E-2</c:v>
                </c:pt>
                <c:pt idx="7503">
                  <c:v>6.4000000000000001E-2</c:v>
                </c:pt>
                <c:pt idx="7504">
                  <c:v>5.8000000000000003E-2</c:v>
                </c:pt>
                <c:pt idx="7505">
                  <c:v>6.0999999999999999E-2</c:v>
                </c:pt>
                <c:pt idx="7506">
                  <c:v>6.2E-2</c:v>
                </c:pt>
                <c:pt idx="7507">
                  <c:v>6.2E-2</c:v>
                </c:pt>
                <c:pt idx="7508">
                  <c:v>0.06</c:v>
                </c:pt>
                <c:pt idx="7509">
                  <c:v>6.2E-2</c:v>
                </c:pt>
                <c:pt idx="7510">
                  <c:v>6.3E-2</c:v>
                </c:pt>
                <c:pt idx="7511">
                  <c:v>6.3E-2</c:v>
                </c:pt>
                <c:pt idx="7512">
                  <c:v>0.06</c:v>
                </c:pt>
                <c:pt idx="7513">
                  <c:v>5.7000000000000002E-2</c:v>
                </c:pt>
                <c:pt idx="7514">
                  <c:v>0.16500000000000001</c:v>
                </c:pt>
                <c:pt idx="7515">
                  <c:v>0.31900000000000001</c:v>
                </c:pt>
                <c:pt idx="7516">
                  <c:v>0.66200000000000003</c:v>
                </c:pt>
                <c:pt idx="7517">
                  <c:v>0.79800000000000004</c:v>
                </c:pt>
                <c:pt idx="7518">
                  <c:v>1.1100000000000001</c:v>
                </c:pt>
                <c:pt idx="7519">
                  <c:v>1.5860000000000001</c:v>
                </c:pt>
                <c:pt idx="7520">
                  <c:v>2.41</c:v>
                </c:pt>
                <c:pt idx="7521">
                  <c:v>3.1670000000000003</c:v>
                </c:pt>
                <c:pt idx="7522">
                  <c:v>4.0920000000000005</c:v>
                </c:pt>
                <c:pt idx="7523">
                  <c:v>5.0529999999999999</c:v>
                </c:pt>
                <c:pt idx="7524">
                  <c:v>5.1440000000000001</c:v>
                </c:pt>
                <c:pt idx="7525">
                  <c:v>5.4089999999999998</c:v>
                </c:pt>
                <c:pt idx="7526">
                  <c:v>5.524</c:v>
                </c:pt>
                <c:pt idx="7527">
                  <c:v>5.8049999999999997</c:v>
                </c:pt>
                <c:pt idx="7528">
                  <c:v>6.1189999999999998</c:v>
                </c:pt>
                <c:pt idx="7529">
                  <c:v>6.3790000000000004</c:v>
                </c:pt>
                <c:pt idx="7530">
                  <c:v>6.5579999999999998</c:v>
                </c:pt>
                <c:pt idx="7531">
                  <c:v>6.7039999999999997</c:v>
                </c:pt>
                <c:pt idx="7532">
                  <c:v>6.9359999999999999</c:v>
                </c:pt>
                <c:pt idx="7533">
                  <c:v>7.2450000000000001</c:v>
                </c:pt>
                <c:pt idx="7534">
                  <c:v>7.4630000000000001</c:v>
                </c:pt>
                <c:pt idx="7535">
                  <c:v>7.6909999999999998</c:v>
                </c:pt>
                <c:pt idx="7536">
                  <c:v>7.9480000000000004</c:v>
                </c:pt>
                <c:pt idx="7537">
                  <c:v>8.1140000000000008</c:v>
                </c:pt>
                <c:pt idx="7538">
                  <c:v>8.2940000000000005</c:v>
                </c:pt>
                <c:pt idx="7539">
                  <c:v>8.2799999999999994</c:v>
                </c:pt>
                <c:pt idx="7540">
                  <c:v>8.2080000000000002</c:v>
                </c:pt>
                <c:pt idx="7541">
                  <c:v>8.1120000000000001</c:v>
                </c:pt>
                <c:pt idx="7542">
                  <c:v>7.8570000000000002</c:v>
                </c:pt>
                <c:pt idx="7543">
                  <c:v>7.6950000000000003</c:v>
                </c:pt>
                <c:pt idx="7544">
                  <c:v>7.7140000000000004</c:v>
                </c:pt>
                <c:pt idx="7545">
                  <c:v>7.5380000000000003</c:v>
                </c:pt>
                <c:pt idx="7546">
                  <c:v>7.343</c:v>
                </c:pt>
                <c:pt idx="7547">
                  <c:v>7.08</c:v>
                </c:pt>
                <c:pt idx="7548">
                  <c:v>6.9489999999999998</c:v>
                </c:pt>
                <c:pt idx="7549">
                  <c:v>6.649</c:v>
                </c:pt>
                <c:pt idx="7550">
                  <c:v>6.58</c:v>
                </c:pt>
                <c:pt idx="7551">
                  <c:v>6.2389999999999999</c:v>
                </c:pt>
                <c:pt idx="7552">
                  <c:v>6.1989999999999998</c:v>
                </c:pt>
                <c:pt idx="7553">
                  <c:v>6.0190000000000001</c:v>
                </c:pt>
                <c:pt idx="7554">
                  <c:v>6.0860000000000003</c:v>
                </c:pt>
                <c:pt idx="7555">
                  <c:v>5.8170000000000002</c:v>
                </c:pt>
                <c:pt idx="7556">
                  <c:v>5.883</c:v>
                </c:pt>
                <c:pt idx="7557">
                  <c:v>5.5549999999999997</c:v>
                </c:pt>
                <c:pt idx="7558">
                  <c:v>5.6770000000000005</c:v>
                </c:pt>
                <c:pt idx="7559">
                  <c:v>5.5289999999999999</c:v>
                </c:pt>
                <c:pt idx="7560">
                  <c:v>5.4969999999999999</c:v>
                </c:pt>
                <c:pt idx="7561">
                  <c:v>5.5259999999999998</c:v>
                </c:pt>
                <c:pt idx="7562">
                  <c:v>5.45</c:v>
                </c:pt>
                <c:pt idx="7563">
                  <c:v>5.4059999999999997</c:v>
                </c:pt>
                <c:pt idx="7564">
                  <c:v>5.3810000000000002</c:v>
                </c:pt>
                <c:pt idx="7565">
                  <c:v>5.266</c:v>
                </c:pt>
                <c:pt idx="7566">
                  <c:v>5.0110000000000001</c:v>
                </c:pt>
                <c:pt idx="7567">
                  <c:v>4.8540000000000001</c:v>
                </c:pt>
                <c:pt idx="7568">
                  <c:v>4.6950000000000003</c:v>
                </c:pt>
                <c:pt idx="7569">
                  <c:v>4.5229999999999997</c:v>
                </c:pt>
                <c:pt idx="7570">
                  <c:v>4.2990000000000004</c:v>
                </c:pt>
                <c:pt idx="7571">
                  <c:v>4.1450000000000005</c:v>
                </c:pt>
                <c:pt idx="7572">
                  <c:v>4.0920000000000005</c:v>
                </c:pt>
                <c:pt idx="7573">
                  <c:v>4.0049999999999999</c:v>
                </c:pt>
                <c:pt idx="7574">
                  <c:v>3.75</c:v>
                </c:pt>
                <c:pt idx="7575">
                  <c:v>3.581</c:v>
                </c:pt>
                <c:pt idx="7576">
                  <c:v>3.371</c:v>
                </c:pt>
                <c:pt idx="7577">
                  <c:v>3.1970000000000001</c:v>
                </c:pt>
                <c:pt idx="7578">
                  <c:v>3.0260000000000002</c:v>
                </c:pt>
                <c:pt idx="7579">
                  <c:v>2.8149999999999999</c:v>
                </c:pt>
                <c:pt idx="7580">
                  <c:v>2.6459999999999999</c:v>
                </c:pt>
                <c:pt idx="7581">
                  <c:v>2.4929999999999999</c:v>
                </c:pt>
                <c:pt idx="7582">
                  <c:v>2.3250000000000002</c:v>
                </c:pt>
                <c:pt idx="7583">
                  <c:v>2.1630000000000003</c:v>
                </c:pt>
                <c:pt idx="7584">
                  <c:v>2.17</c:v>
                </c:pt>
                <c:pt idx="7585">
                  <c:v>2.2069999999999999</c:v>
                </c:pt>
                <c:pt idx="7586">
                  <c:v>2.1789999999999998</c:v>
                </c:pt>
                <c:pt idx="7587">
                  <c:v>2.194</c:v>
                </c:pt>
                <c:pt idx="7588">
                  <c:v>2.1890000000000001</c:v>
                </c:pt>
                <c:pt idx="7589">
                  <c:v>2.1880000000000002</c:v>
                </c:pt>
                <c:pt idx="7590">
                  <c:v>2.1800000000000002</c:v>
                </c:pt>
                <c:pt idx="7591">
                  <c:v>2.1920000000000002</c:v>
                </c:pt>
                <c:pt idx="7592">
                  <c:v>2.177</c:v>
                </c:pt>
                <c:pt idx="7593">
                  <c:v>2.1859999999999999</c:v>
                </c:pt>
                <c:pt idx="7594">
                  <c:v>2.2000000000000002</c:v>
                </c:pt>
                <c:pt idx="7595">
                  <c:v>2.194</c:v>
                </c:pt>
                <c:pt idx="7596">
                  <c:v>2.1829999999999998</c:v>
                </c:pt>
                <c:pt idx="7597">
                  <c:v>2.1930000000000001</c:v>
                </c:pt>
                <c:pt idx="7598">
                  <c:v>2.1869999999999998</c:v>
                </c:pt>
                <c:pt idx="7599">
                  <c:v>2.1960000000000002</c:v>
                </c:pt>
                <c:pt idx="7600">
                  <c:v>2.2010000000000001</c:v>
                </c:pt>
                <c:pt idx="7601">
                  <c:v>2.1989999999999998</c:v>
                </c:pt>
                <c:pt idx="7602">
                  <c:v>2.19</c:v>
                </c:pt>
                <c:pt idx="7603">
                  <c:v>2.1909999999999998</c:v>
                </c:pt>
                <c:pt idx="7604">
                  <c:v>2.1920000000000002</c:v>
                </c:pt>
                <c:pt idx="7605">
                  <c:v>2.2090000000000001</c:v>
                </c:pt>
                <c:pt idx="7606">
                  <c:v>2.1970000000000001</c:v>
                </c:pt>
                <c:pt idx="7607">
                  <c:v>2.202</c:v>
                </c:pt>
                <c:pt idx="7608">
                  <c:v>2.194</c:v>
                </c:pt>
                <c:pt idx="7609">
                  <c:v>2.21</c:v>
                </c:pt>
                <c:pt idx="7610">
                  <c:v>2.21</c:v>
                </c:pt>
                <c:pt idx="7611">
                  <c:v>2.206</c:v>
                </c:pt>
                <c:pt idx="7612">
                  <c:v>2.2069999999999999</c:v>
                </c:pt>
                <c:pt idx="7613">
                  <c:v>2.19</c:v>
                </c:pt>
                <c:pt idx="7614">
                  <c:v>2.2000000000000002</c:v>
                </c:pt>
                <c:pt idx="7615">
                  <c:v>2.19</c:v>
                </c:pt>
                <c:pt idx="7616">
                  <c:v>2.169</c:v>
                </c:pt>
                <c:pt idx="7617">
                  <c:v>2.1989999999999998</c:v>
                </c:pt>
                <c:pt idx="7618">
                  <c:v>2.1989999999999998</c:v>
                </c:pt>
                <c:pt idx="7619">
                  <c:v>2.2080000000000002</c:v>
                </c:pt>
                <c:pt idx="7620">
                  <c:v>2.2069999999999999</c:v>
                </c:pt>
                <c:pt idx="7621">
                  <c:v>2.2069999999999999</c:v>
                </c:pt>
                <c:pt idx="7622">
                  <c:v>2.206</c:v>
                </c:pt>
                <c:pt idx="7623">
                  <c:v>2.2000000000000002</c:v>
                </c:pt>
                <c:pt idx="7624">
                  <c:v>2.2080000000000002</c:v>
                </c:pt>
                <c:pt idx="7625">
                  <c:v>2.2080000000000002</c:v>
                </c:pt>
                <c:pt idx="7626">
                  <c:v>2.1989999999999998</c:v>
                </c:pt>
                <c:pt idx="7627">
                  <c:v>2.226</c:v>
                </c:pt>
                <c:pt idx="7628">
                  <c:v>2.218</c:v>
                </c:pt>
                <c:pt idx="7629">
                  <c:v>2.2240000000000002</c:v>
                </c:pt>
                <c:pt idx="7630">
                  <c:v>2.2210000000000001</c:v>
                </c:pt>
                <c:pt idx="7631">
                  <c:v>2.2109999999999999</c:v>
                </c:pt>
                <c:pt idx="7632">
                  <c:v>2.2290000000000001</c:v>
                </c:pt>
                <c:pt idx="7633">
                  <c:v>2.2330000000000001</c:v>
                </c:pt>
                <c:pt idx="7634">
                  <c:v>2.2309999999999999</c:v>
                </c:pt>
                <c:pt idx="7635">
                  <c:v>2.23</c:v>
                </c:pt>
                <c:pt idx="7636">
                  <c:v>2.2280000000000002</c:v>
                </c:pt>
                <c:pt idx="7637">
                  <c:v>2.2269999999999999</c:v>
                </c:pt>
                <c:pt idx="7638">
                  <c:v>2.2280000000000002</c:v>
                </c:pt>
                <c:pt idx="7639">
                  <c:v>2.2170000000000001</c:v>
                </c:pt>
                <c:pt idx="7640">
                  <c:v>2.2250000000000001</c:v>
                </c:pt>
                <c:pt idx="7641">
                  <c:v>2.2360000000000002</c:v>
                </c:pt>
                <c:pt idx="7642">
                  <c:v>2.2210000000000001</c:v>
                </c:pt>
                <c:pt idx="7643">
                  <c:v>2.2290000000000001</c:v>
                </c:pt>
                <c:pt idx="7644">
                  <c:v>2.2320000000000002</c:v>
                </c:pt>
                <c:pt idx="7645">
                  <c:v>2.234</c:v>
                </c:pt>
                <c:pt idx="7646">
                  <c:v>2.2250000000000001</c:v>
                </c:pt>
                <c:pt idx="7647">
                  <c:v>2.2280000000000002</c:v>
                </c:pt>
                <c:pt idx="7648">
                  <c:v>2.2309999999999999</c:v>
                </c:pt>
                <c:pt idx="7649">
                  <c:v>2.2229999999999999</c:v>
                </c:pt>
                <c:pt idx="7650">
                  <c:v>2.234</c:v>
                </c:pt>
                <c:pt idx="7651">
                  <c:v>2.234</c:v>
                </c:pt>
                <c:pt idx="7652">
                  <c:v>2.2160000000000002</c:v>
                </c:pt>
                <c:pt idx="7653">
                  <c:v>2.226</c:v>
                </c:pt>
                <c:pt idx="7654">
                  <c:v>2.234</c:v>
                </c:pt>
                <c:pt idx="7655">
                  <c:v>2.2309999999999999</c:v>
                </c:pt>
                <c:pt idx="7656">
                  <c:v>2.2309999999999999</c:v>
                </c:pt>
                <c:pt idx="7657">
                  <c:v>2.2370000000000001</c:v>
                </c:pt>
                <c:pt idx="7658">
                  <c:v>2.2210000000000001</c:v>
                </c:pt>
                <c:pt idx="7659">
                  <c:v>2.2149999999999999</c:v>
                </c:pt>
                <c:pt idx="7660">
                  <c:v>2.2269999999999999</c:v>
                </c:pt>
                <c:pt idx="7661">
                  <c:v>2.2309999999999999</c:v>
                </c:pt>
                <c:pt idx="7662">
                  <c:v>2.2360000000000002</c:v>
                </c:pt>
                <c:pt idx="7663">
                  <c:v>2.2389999999999999</c:v>
                </c:pt>
                <c:pt idx="7664">
                  <c:v>2.2210000000000001</c:v>
                </c:pt>
                <c:pt idx="7665">
                  <c:v>2.2349999999999999</c:v>
                </c:pt>
                <c:pt idx="7666">
                  <c:v>2.2229999999999999</c:v>
                </c:pt>
                <c:pt idx="7667">
                  <c:v>2.2269999999999999</c:v>
                </c:pt>
                <c:pt idx="7668">
                  <c:v>2.2330000000000001</c:v>
                </c:pt>
                <c:pt idx="7669">
                  <c:v>2.2400000000000002</c:v>
                </c:pt>
                <c:pt idx="7670">
                  <c:v>2.2400000000000002</c:v>
                </c:pt>
                <c:pt idx="7671">
                  <c:v>2.2400000000000002</c:v>
                </c:pt>
                <c:pt idx="7672">
                  <c:v>2.2480000000000002</c:v>
                </c:pt>
                <c:pt idx="7673">
                  <c:v>2.2450000000000001</c:v>
                </c:pt>
                <c:pt idx="7674">
                  <c:v>2.2389999999999999</c:v>
                </c:pt>
                <c:pt idx="7675">
                  <c:v>2.2360000000000002</c:v>
                </c:pt>
                <c:pt idx="7676">
                  <c:v>2.2349999999999999</c:v>
                </c:pt>
                <c:pt idx="7677">
                  <c:v>2.242</c:v>
                </c:pt>
                <c:pt idx="7678">
                  <c:v>2.226</c:v>
                </c:pt>
                <c:pt idx="7679">
                  <c:v>2.2280000000000002</c:v>
                </c:pt>
                <c:pt idx="7680">
                  <c:v>2.2320000000000002</c:v>
                </c:pt>
                <c:pt idx="7681">
                  <c:v>2.246</c:v>
                </c:pt>
                <c:pt idx="7682">
                  <c:v>2.2360000000000002</c:v>
                </c:pt>
                <c:pt idx="7683">
                  <c:v>2.2210000000000001</c:v>
                </c:pt>
                <c:pt idx="7684">
                  <c:v>2.2349999999999999</c:v>
                </c:pt>
                <c:pt idx="7685">
                  <c:v>2.2389999999999999</c:v>
                </c:pt>
                <c:pt idx="7686">
                  <c:v>2.2509999999999999</c:v>
                </c:pt>
                <c:pt idx="7687">
                  <c:v>2.25</c:v>
                </c:pt>
                <c:pt idx="7688">
                  <c:v>2.2410000000000001</c:v>
                </c:pt>
                <c:pt idx="7689">
                  <c:v>2.2410000000000001</c:v>
                </c:pt>
                <c:pt idx="7690">
                  <c:v>2.2589999999999999</c:v>
                </c:pt>
                <c:pt idx="7691">
                  <c:v>2.2480000000000002</c:v>
                </c:pt>
                <c:pt idx="7692">
                  <c:v>2.2469999999999999</c:v>
                </c:pt>
                <c:pt idx="7693">
                  <c:v>2.246</c:v>
                </c:pt>
                <c:pt idx="7694">
                  <c:v>2.2450000000000001</c:v>
                </c:pt>
                <c:pt idx="7695">
                  <c:v>2.2469999999999999</c:v>
                </c:pt>
                <c:pt idx="7696">
                  <c:v>2.2570000000000001</c:v>
                </c:pt>
                <c:pt idx="7697">
                  <c:v>2.2490000000000001</c:v>
                </c:pt>
                <c:pt idx="7698">
                  <c:v>2.2560000000000002</c:v>
                </c:pt>
                <c:pt idx="7699">
                  <c:v>2.254</c:v>
                </c:pt>
                <c:pt idx="7700">
                  <c:v>2.25</c:v>
                </c:pt>
                <c:pt idx="7701">
                  <c:v>2.2560000000000002</c:v>
                </c:pt>
                <c:pt idx="7702">
                  <c:v>2.254</c:v>
                </c:pt>
                <c:pt idx="7703">
                  <c:v>2.2509999999999999</c:v>
                </c:pt>
                <c:pt idx="7704">
                  <c:v>2.262</c:v>
                </c:pt>
                <c:pt idx="7705">
                  <c:v>2.2530000000000001</c:v>
                </c:pt>
                <c:pt idx="7706">
                  <c:v>2.258</c:v>
                </c:pt>
                <c:pt idx="7707">
                  <c:v>2.258</c:v>
                </c:pt>
                <c:pt idx="7708">
                  <c:v>2.2669999999999999</c:v>
                </c:pt>
                <c:pt idx="7709">
                  <c:v>2.2629999999999999</c:v>
                </c:pt>
                <c:pt idx="7710">
                  <c:v>2.2640000000000002</c:v>
                </c:pt>
                <c:pt idx="7711">
                  <c:v>2.2749999999999999</c:v>
                </c:pt>
                <c:pt idx="7712">
                  <c:v>2.2669999999999999</c:v>
                </c:pt>
                <c:pt idx="7713">
                  <c:v>2.2720000000000002</c:v>
                </c:pt>
                <c:pt idx="7714">
                  <c:v>2.266</c:v>
                </c:pt>
                <c:pt idx="7715">
                  <c:v>2.2760000000000002</c:v>
                </c:pt>
                <c:pt idx="7716">
                  <c:v>2.2680000000000002</c:v>
                </c:pt>
                <c:pt idx="7717">
                  <c:v>2.2589999999999999</c:v>
                </c:pt>
                <c:pt idx="7718">
                  <c:v>2.254</c:v>
                </c:pt>
                <c:pt idx="7719">
                  <c:v>2.2589999999999999</c:v>
                </c:pt>
                <c:pt idx="7720">
                  <c:v>2.2600000000000002</c:v>
                </c:pt>
                <c:pt idx="7721">
                  <c:v>2.2520000000000002</c:v>
                </c:pt>
                <c:pt idx="7722">
                  <c:v>2.2589999999999999</c:v>
                </c:pt>
                <c:pt idx="7723">
                  <c:v>2.2520000000000002</c:v>
                </c:pt>
                <c:pt idx="7724">
                  <c:v>2.2589999999999999</c:v>
                </c:pt>
                <c:pt idx="7725">
                  <c:v>2.2829999999999999</c:v>
                </c:pt>
                <c:pt idx="7726">
                  <c:v>2.2709999999999999</c:v>
                </c:pt>
                <c:pt idx="7727">
                  <c:v>2.262</c:v>
                </c:pt>
                <c:pt idx="7728">
                  <c:v>2.258</c:v>
                </c:pt>
                <c:pt idx="7729">
                  <c:v>2.266</c:v>
                </c:pt>
                <c:pt idx="7730">
                  <c:v>2.274</c:v>
                </c:pt>
                <c:pt idx="7731">
                  <c:v>2.2749999999999999</c:v>
                </c:pt>
                <c:pt idx="7732">
                  <c:v>2.2690000000000001</c:v>
                </c:pt>
                <c:pt idx="7733">
                  <c:v>2.2640000000000002</c:v>
                </c:pt>
                <c:pt idx="7734">
                  <c:v>2.282</c:v>
                </c:pt>
                <c:pt idx="7735">
                  <c:v>2.2850000000000001</c:v>
                </c:pt>
                <c:pt idx="7736">
                  <c:v>2.2640000000000002</c:v>
                </c:pt>
                <c:pt idx="7737">
                  <c:v>2.2909999999999999</c:v>
                </c:pt>
                <c:pt idx="7738">
                  <c:v>2.2960000000000003</c:v>
                </c:pt>
                <c:pt idx="7739">
                  <c:v>2.2960000000000003</c:v>
                </c:pt>
                <c:pt idx="7740">
                  <c:v>2.2850000000000001</c:v>
                </c:pt>
                <c:pt idx="7741">
                  <c:v>2.3040000000000003</c:v>
                </c:pt>
                <c:pt idx="7742">
                  <c:v>2.2800000000000002</c:v>
                </c:pt>
                <c:pt idx="7743">
                  <c:v>2.2869999999999999</c:v>
                </c:pt>
                <c:pt idx="7744">
                  <c:v>2.2800000000000002</c:v>
                </c:pt>
                <c:pt idx="7745">
                  <c:v>2.2989999999999999</c:v>
                </c:pt>
                <c:pt idx="7746">
                  <c:v>2.3090000000000002</c:v>
                </c:pt>
                <c:pt idx="7747">
                  <c:v>2.3090000000000002</c:v>
                </c:pt>
                <c:pt idx="7748">
                  <c:v>2.306</c:v>
                </c:pt>
                <c:pt idx="7749">
                  <c:v>2.3090000000000002</c:v>
                </c:pt>
                <c:pt idx="7750">
                  <c:v>2.3029999999999999</c:v>
                </c:pt>
                <c:pt idx="7751">
                  <c:v>2.3050000000000002</c:v>
                </c:pt>
                <c:pt idx="7752">
                  <c:v>2.2970000000000002</c:v>
                </c:pt>
                <c:pt idx="7753">
                  <c:v>2.2890000000000001</c:v>
                </c:pt>
                <c:pt idx="7754">
                  <c:v>2.2800000000000002</c:v>
                </c:pt>
                <c:pt idx="7755">
                  <c:v>2.2730000000000001</c:v>
                </c:pt>
                <c:pt idx="7756">
                  <c:v>2.2909999999999999</c:v>
                </c:pt>
                <c:pt idx="7757">
                  <c:v>2.2770000000000001</c:v>
                </c:pt>
                <c:pt idx="7758">
                  <c:v>2.29</c:v>
                </c:pt>
                <c:pt idx="7759">
                  <c:v>2.2909999999999999</c:v>
                </c:pt>
                <c:pt idx="7760">
                  <c:v>2.3010000000000002</c:v>
                </c:pt>
                <c:pt idx="7761">
                  <c:v>2.3090000000000002</c:v>
                </c:pt>
                <c:pt idx="7762">
                  <c:v>2.3029999999999999</c:v>
                </c:pt>
                <c:pt idx="7763">
                  <c:v>2.3079999999999998</c:v>
                </c:pt>
                <c:pt idx="7764">
                  <c:v>2.3000000000000003</c:v>
                </c:pt>
                <c:pt idx="7765">
                  <c:v>2.2829999999999999</c:v>
                </c:pt>
                <c:pt idx="7766">
                  <c:v>2.298</c:v>
                </c:pt>
                <c:pt idx="7767">
                  <c:v>2.2970000000000002</c:v>
                </c:pt>
                <c:pt idx="7768">
                  <c:v>2.2970000000000002</c:v>
                </c:pt>
                <c:pt idx="7769">
                  <c:v>2.294</c:v>
                </c:pt>
                <c:pt idx="7770">
                  <c:v>2.31</c:v>
                </c:pt>
                <c:pt idx="7771">
                  <c:v>2.2960000000000003</c:v>
                </c:pt>
                <c:pt idx="7772">
                  <c:v>2.306</c:v>
                </c:pt>
                <c:pt idx="7773">
                  <c:v>2.2970000000000002</c:v>
                </c:pt>
                <c:pt idx="7774">
                  <c:v>2.3210000000000002</c:v>
                </c:pt>
                <c:pt idx="7775">
                  <c:v>2.2909999999999999</c:v>
                </c:pt>
                <c:pt idx="7776">
                  <c:v>2.2909999999999999</c:v>
                </c:pt>
                <c:pt idx="7777">
                  <c:v>2.2800000000000002</c:v>
                </c:pt>
                <c:pt idx="7778">
                  <c:v>0.33400000000000002</c:v>
                </c:pt>
                <c:pt idx="7779">
                  <c:v>6.5000000000000002E-2</c:v>
                </c:pt>
                <c:pt idx="7780">
                  <c:v>6.7000000000000004E-2</c:v>
                </c:pt>
                <c:pt idx="7781">
                  <c:v>6.7000000000000004E-2</c:v>
                </c:pt>
                <c:pt idx="7782">
                  <c:v>6.6000000000000003E-2</c:v>
                </c:pt>
                <c:pt idx="7783">
                  <c:v>6.7000000000000004E-2</c:v>
                </c:pt>
                <c:pt idx="7784">
                  <c:v>6.9000000000000006E-2</c:v>
                </c:pt>
                <c:pt idx="7785">
                  <c:v>7.1000000000000008E-2</c:v>
                </c:pt>
                <c:pt idx="7786">
                  <c:v>7.2000000000000008E-2</c:v>
                </c:pt>
                <c:pt idx="7787">
                  <c:v>7.0000000000000007E-2</c:v>
                </c:pt>
                <c:pt idx="7788">
                  <c:v>6.8000000000000005E-2</c:v>
                </c:pt>
                <c:pt idx="7789">
                  <c:v>7.0000000000000007E-2</c:v>
                </c:pt>
                <c:pt idx="7790">
                  <c:v>6.9000000000000006E-2</c:v>
                </c:pt>
                <c:pt idx="7791">
                  <c:v>6.9000000000000006E-2</c:v>
                </c:pt>
                <c:pt idx="7792">
                  <c:v>7.1000000000000008E-2</c:v>
                </c:pt>
                <c:pt idx="7793">
                  <c:v>7.3999999999999996E-2</c:v>
                </c:pt>
                <c:pt idx="7794">
                  <c:v>7.4999999999999997E-2</c:v>
                </c:pt>
                <c:pt idx="7795">
                  <c:v>7.9000000000000001E-2</c:v>
                </c:pt>
                <c:pt idx="7796">
                  <c:v>7.6999999999999999E-2</c:v>
                </c:pt>
                <c:pt idx="7797">
                  <c:v>7.2000000000000008E-2</c:v>
                </c:pt>
                <c:pt idx="7798">
                  <c:v>6.9000000000000006E-2</c:v>
                </c:pt>
                <c:pt idx="7799">
                  <c:v>7.3999999999999996E-2</c:v>
                </c:pt>
                <c:pt idx="7800">
                  <c:v>7.0000000000000007E-2</c:v>
                </c:pt>
                <c:pt idx="7801">
                  <c:v>7.1000000000000008E-2</c:v>
                </c:pt>
                <c:pt idx="7802">
                  <c:v>7.9000000000000001E-2</c:v>
                </c:pt>
                <c:pt idx="7803">
                  <c:v>7.5999999999999998E-2</c:v>
                </c:pt>
                <c:pt idx="7804">
                  <c:v>7.4999999999999997E-2</c:v>
                </c:pt>
                <c:pt idx="7805">
                  <c:v>7.8E-2</c:v>
                </c:pt>
                <c:pt idx="7806">
                  <c:v>7.6999999999999999E-2</c:v>
                </c:pt>
                <c:pt idx="7807">
                  <c:v>7.2000000000000008E-2</c:v>
                </c:pt>
                <c:pt idx="7808">
                  <c:v>6.9000000000000006E-2</c:v>
                </c:pt>
                <c:pt idx="7809">
                  <c:v>0.06</c:v>
                </c:pt>
                <c:pt idx="7810">
                  <c:v>4.9000000000000002E-2</c:v>
                </c:pt>
                <c:pt idx="7811">
                  <c:v>5.2000000000000005E-2</c:v>
                </c:pt>
                <c:pt idx="7812">
                  <c:v>5.2999999999999999E-2</c:v>
                </c:pt>
                <c:pt idx="7813">
                  <c:v>5.2999999999999999E-2</c:v>
                </c:pt>
                <c:pt idx="7814">
                  <c:v>5.6000000000000001E-2</c:v>
                </c:pt>
                <c:pt idx="7815">
                  <c:v>5.1000000000000004E-2</c:v>
                </c:pt>
                <c:pt idx="7816">
                  <c:v>4.8000000000000001E-2</c:v>
                </c:pt>
                <c:pt idx="7817">
                  <c:v>4.9000000000000002E-2</c:v>
                </c:pt>
                <c:pt idx="7818">
                  <c:v>4.5999999999999999E-2</c:v>
                </c:pt>
                <c:pt idx="7819">
                  <c:v>0.05</c:v>
                </c:pt>
                <c:pt idx="7820">
                  <c:v>4.8000000000000001E-2</c:v>
                </c:pt>
                <c:pt idx="7821">
                  <c:v>4.4999999999999998E-2</c:v>
                </c:pt>
                <c:pt idx="7822">
                  <c:v>4.9000000000000002E-2</c:v>
                </c:pt>
                <c:pt idx="7823">
                  <c:v>4.7E-2</c:v>
                </c:pt>
                <c:pt idx="7824">
                  <c:v>0.05</c:v>
                </c:pt>
                <c:pt idx="7825">
                  <c:v>4.3000000000000003E-2</c:v>
                </c:pt>
                <c:pt idx="7826">
                  <c:v>0.05</c:v>
                </c:pt>
                <c:pt idx="7827">
                  <c:v>4.7E-2</c:v>
                </c:pt>
                <c:pt idx="7828">
                  <c:v>4.8000000000000001E-2</c:v>
                </c:pt>
                <c:pt idx="7829">
                  <c:v>0.05</c:v>
                </c:pt>
                <c:pt idx="7830">
                  <c:v>4.9000000000000002E-2</c:v>
                </c:pt>
                <c:pt idx="7831">
                  <c:v>4.9000000000000002E-2</c:v>
                </c:pt>
                <c:pt idx="7832">
                  <c:v>5.2999999999999999E-2</c:v>
                </c:pt>
                <c:pt idx="7833">
                  <c:v>5.2999999999999999E-2</c:v>
                </c:pt>
                <c:pt idx="7834">
                  <c:v>0.05</c:v>
                </c:pt>
                <c:pt idx="7835">
                  <c:v>0.05</c:v>
                </c:pt>
                <c:pt idx="7836">
                  <c:v>0.05</c:v>
                </c:pt>
                <c:pt idx="7837">
                  <c:v>4.8000000000000001E-2</c:v>
                </c:pt>
                <c:pt idx="7838">
                  <c:v>4.9000000000000002E-2</c:v>
                </c:pt>
                <c:pt idx="7839">
                  <c:v>4.9000000000000002E-2</c:v>
                </c:pt>
                <c:pt idx="7840">
                  <c:v>4.8000000000000001E-2</c:v>
                </c:pt>
                <c:pt idx="7841">
                  <c:v>4.8000000000000001E-2</c:v>
                </c:pt>
                <c:pt idx="7842">
                  <c:v>0.05</c:v>
                </c:pt>
                <c:pt idx="7843">
                  <c:v>4.9000000000000002E-2</c:v>
                </c:pt>
                <c:pt idx="7844">
                  <c:v>4.8000000000000001E-2</c:v>
                </c:pt>
                <c:pt idx="7845">
                  <c:v>4.8000000000000001E-2</c:v>
                </c:pt>
                <c:pt idx="7846">
                  <c:v>4.7E-2</c:v>
                </c:pt>
                <c:pt idx="7847">
                  <c:v>4.4999999999999998E-2</c:v>
                </c:pt>
                <c:pt idx="7848">
                  <c:v>4.5999999999999999E-2</c:v>
                </c:pt>
                <c:pt idx="7849">
                  <c:v>4.7E-2</c:v>
                </c:pt>
                <c:pt idx="7850">
                  <c:v>4.7E-2</c:v>
                </c:pt>
                <c:pt idx="7851">
                  <c:v>5.1000000000000004E-2</c:v>
                </c:pt>
                <c:pt idx="7852">
                  <c:v>4.8000000000000001E-2</c:v>
                </c:pt>
                <c:pt idx="7853">
                  <c:v>4.7E-2</c:v>
                </c:pt>
                <c:pt idx="7854">
                  <c:v>4.5999999999999999E-2</c:v>
                </c:pt>
                <c:pt idx="7855">
                  <c:v>4.3999999999999997E-2</c:v>
                </c:pt>
                <c:pt idx="7856">
                  <c:v>4.5999999999999999E-2</c:v>
                </c:pt>
                <c:pt idx="7857">
                  <c:v>4.5999999999999999E-2</c:v>
                </c:pt>
                <c:pt idx="7858">
                  <c:v>4.9000000000000002E-2</c:v>
                </c:pt>
                <c:pt idx="7859">
                  <c:v>4.9000000000000002E-2</c:v>
                </c:pt>
                <c:pt idx="7860">
                  <c:v>4.7E-2</c:v>
                </c:pt>
                <c:pt idx="7861">
                  <c:v>4.7E-2</c:v>
                </c:pt>
                <c:pt idx="7862">
                  <c:v>0.05</c:v>
                </c:pt>
                <c:pt idx="7863">
                  <c:v>4.4999999999999998E-2</c:v>
                </c:pt>
                <c:pt idx="7864">
                  <c:v>4.7E-2</c:v>
                </c:pt>
                <c:pt idx="7865">
                  <c:v>4.8000000000000001E-2</c:v>
                </c:pt>
                <c:pt idx="7866">
                  <c:v>4.7E-2</c:v>
                </c:pt>
                <c:pt idx="7867">
                  <c:v>4.7E-2</c:v>
                </c:pt>
                <c:pt idx="7868">
                  <c:v>4.4999999999999998E-2</c:v>
                </c:pt>
                <c:pt idx="7869">
                  <c:v>4.8000000000000001E-2</c:v>
                </c:pt>
                <c:pt idx="7870">
                  <c:v>0.05</c:v>
                </c:pt>
                <c:pt idx="7871">
                  <c:v>4.7E-2</c:v>
                </c:pt>
                <c:pt idx="7872">
                  <c:v>4.5999999999999999E-2</c:v>
                </c:pt>
                <c:pt idx="7873">
                  <c:v>4.5999999999999999E-2</c:v>
                </c:pt>
                <c:pt idx="7874">
                  <c:v>5.2000000000000005E-2</c:v>
                </c:pt>
                <c:pt idx="7875">
                  <c:v>5.5E-2</c:v>
                </c:pt>
                <c:pt idx="7876">
                  <c:v>5.3999999999999999E-2</c:v>
                </c:pt>
                <c:pt idx="7877">
                  <c:v>5.3999999999999999E-2</c:v>
                </c:pt>
                <c:pt idx="7878">
                  <c:v>5.6000000000000001E-2</c:v>
                </c:pt>
                <c:pt idx="7879">
                  <c:v>0.11</c:v>
                </c:pt>
                <c:pt idx="7880">
                  <c:v>0.33</c:v>
                </c:pt>
                <c:pt idx="7881">
                  <c:v>0.77200000000000002</c:v>
                </c:pt>
                <c:pt idx="7882">
                  <c:v>1.014</c:v>
                </c:pt>
                <c:pt idx="7883">
                  <c:v>1.3160000000000001</c:v>
                </c:pt>
                <c:pt idx="7884">
                  <c:v>1.7110000000000001</c:v>
                </c:pt>
                <c:pt idx="7885">
                  <c:v>2.3450000000000002</c:v>
                </c:pt>
                <c:pt idx="7886">
                  <c:v>2.988</c:v>
                </c:pt>
                <c:pt idx="7887">
                  <c:v>3.7800000000000002</c:v>
                </c:pt>
                <c:pt idx="7888">
                  <c:v>4.5680000000000005</c:v>
                </c:pt>
                <c:pt idx="7889">
                  <c:v>4.5789999999999997</c:v>
                </c:pt>
                <c:pt idx="7890">
                  <c:v>4.9430000000000005</c:v>
                </c:pt>
                <c:pt idx="7891">
                  <c:v>5.2350000000000003</c:v>
                </c:pt>
                <c:pt idx="7892">
                  <c:v>5.1749999999999998</c:v>
                </c:pt>
                <c:pt idx="7893">
                  <c:v>5.2330000000000005</c:v>
                </c:pt>
                <c:pt idx="7894">
                  <c:v>5.2</c:v>
                </c:pt>
                <c:pt idx="7895">
                  <c:v>5.2110000000000003</c:v>
                </c:pt>
                <c:pt idx="7896">
                  <c:v>5.2119999999999997</c:v>
                </c:pt>
                <c:pt idx="7897">
                  <c:v>5.1530000000000005</c:v>
                </c:pt>
                <c:pt idx="7898">
                  <c:v>5.2119999999999997</c:v>
                </c:pt>
                <c:pt idx="7899">
                  <c:v>5.1970000000000001</c:v>
                </c:pt>
                <c:pt idx="7900">
                  <c:v>5.0760000000000005</c:v>
                </c:pt>
                <c:pt idx="7901">
                  <c:v>4.9729999999999999</c:v>
                </c:pt>
                <c:pt idx="7902">
                  <c:v>4.8940000000000001</c:v>
                </c:pt>
                <c:pt idx="7903">
                  <c:v>4.7839999999999998</c:v>
                </c:pt>
                <c:pt idx="7904">
                  <c:v>4.6790000000000003</c:v>
                </c:pt>
                <c:pt idx="7905">
                  <c:v>4.5170000000000003</c:v>
                </c:pt>
                <c:pt idx="7906">
                  <c:v>4.3719999999999999</c:v>
                </c:pt>
                <c:pt idx="7907">
                  <c:v>4.2430000000000003</c:v>
                </c:pt>
                <c:pt idx="7908">
                  <c:v>4.2229999999999999</c:v>
                </c:pt>
                <c:pt idx="7909">
                  <c:v>4.1470000000000002</c:v>
                </c:pt>
                <c:pt idx="7910">
                  <c:v>4.0999999999999996</c:v>
                </c:pt>
                <c:pt idx="7911">
                  <c:v>4.12</c:v>
                </c:pt>
                <c:pt idx="7912">
                  <c:v>4.1150000000000002</c:v>
                </c:pt>
                <c:pt idx="7913">
                  <c:v>4.1219999999999999</c:v>
                </c:pt>
                <c:pt idx="7914">
                  <c:v>4.1079999999999997</c:v>
                </c:pt>
                <c:pt idx="7915">
                  <c:v>4.1390000000000002</c:v>
                </c:pt>
                <c:pt idx="7916">
                  <c:v>4.1390000000000002</c:v>
                </c:pt>
                <c:pt idx="7917">
                  <c:v>4.1399999999999997</c:v>
                </c:pt>
                <c:pt idx="7918">
                  <c:v>4.2679999999999998</c:v>
                </c:pt>
                <c:pt idx="7919">
                  <c:v>4.2620000000000005</c:v>
                </c:pt>
                <c:pt idx="7920">
                  <c:v>4.3440000000000003</c:v>
                </c:pt>
                <c:pt idx="7921">
                  <c:v>4.3879999999999999</c:v>
                </c:pt>
                <c:pt idx="7922">
                  <c:v>4.37</c:v>
                </c:pt>
                <c:pt idx="7923">
                  <c:v>4.2279999999999998</c:v>
                </c:pt>
                <c:pt idx="7924">
                  <c:v>4.1020000000000003</c:v>
                </c:pt>
                <c:pt idx="7925">
                  <c:v>4.0110000000000001</c:v>
                </c:pt>
                <c:pt idx="7926">
                  <c:v>3.8660000000000001</c:v>
                </c:pt>
                <c:pt idx="7927">
                  <c:v>3.7789999999999999</c:v>
                </c:pt>
                <c:pt idx="7928">
                  <c:v>3.67</c:v>
                </c:pt>
                <c:pt idx="7929">
                  <c:v>3.7389999999999999</c:v>
                </c:pt>
                <c:pt idx="7930">
                  <c:v>3.6350000000000002</c:v>
                </c:pt>
                <c:pt idx="7931">
                  <c:v>3.472</c:v>
                </c:pt>
                <c:pt idx="7932">
                  <c:v>3.3319999999999999</c:v>
                </c:pt>
                <c:pt idx="7933">
                  <c:v>3.238</c:v>
                </c:pt>
                <c:pt idx="7934">
                  <c:v>3.1059999999999999</c:v>
                </c:pt>
                <c:pt idx="7935">
                  <c:v>2.976</c:v>
                </c:pt>
                <c:pt idx="7936">
                  <c:v>2.8719999999999999</c:v>
                </c:pt>
                <c:pt idx="7937">
                  <c:v>2.7330000000000001</c:v>
                </c:pt>
                <c:pt idx="7938">
                  <c:v>2.5950000000000002</c:v>
                </c:pt>
                <c:pt idx="7939">
                  <c:v>2.4550000000000001</c:v>
                </c:pt>
                <c:pt idx="7940">
                  <c:v>2.3519999999999999</c:v>
                </c:pt>
                <c:pt idx="7941">
                  <c:v>2.2229999999999999</c:v>
                </c:pt>
                <c:pt idx="7942">
                  <c:v>2.23</c:v>
                </c:pt>
                <c:pt idx="7943">
                  <c:v>2.254</c:v>
                </c:pt>
                <c:pt idx="7944">
                  <c:v>2.2530000000000001</c:v>
                </c:pt>
                <c:pt idx="7945">
                  <c:v>2.2440000000000002</c:v>
                </c:pt>
                <c:pt idx="7946">
                  <c:v>2.242</c:v>
                </c:pt>
                <c:pt idx="7947">
                  <c:v>2.23</c:v>
                </c:pt>
                <c:pt idx="7948">
                  <c:v>2.2400000000000002</c:v>
                </c:pt>
                <c:pt idx="7949">
                  <c:v>2.238</c:v>
                </c:pt>
                <c:pt idx="7950">
                  <c:v>2.2360000000000002</c:v>
                </c:pt>
                <c:pt idx="7951">
                  <c:v>2.2370000000000001</c:v>
                </c:pt>
                <c:pt idx="7952">
                  <c:v>2.2389999999999999</c:v>
                </c:pt>
                <c:pt idx="7953">
                  <c:v>2.2320000000000002</c:v>
                </c:pt>
                <c:pt idx="7954">
                  <c:v>2.2389999999999999</c:v>
                </c:pt>
                <c:pt idx="7955">
                  <c:v>2.254</c:v>
                </c:pt>
                <c:pt idx="7956">
                  <c:v>2.2450000000000001</c:v>
                </c:pt>
                <c:pt idx="7957">
                  <c:v>2.2109999999999999</c:v>
                </c:pt>
                <c:pt idx="7958">
                  <c:v>2.238</c:v>
                </c:pt>
                <c:pt idx="7959">
                  <c:v>2.2280000000000002</c:v>
                </c:pt>
                <c:pt idx="7960">
                  <c:v>2.2330000000000001</c:v>
                </c:pt>
                <c:pt idx="7961">
                  <c:v>2.2429999999999999</c:v>
                </c:pt>
                <c:pt idx="7962">
                  <c:v>2.234</c:v>
                </c:pt>
                <c:pt idx="7963">
                  <c:v>2.2509999999999999</c:v>
                </c:pt>
                <c:pt idx="7964">
                  <c:v>2.246</c:v>
                </c:pt>
                <c:pt idx="7965">
                  <c:v>2.254</c:v>
                </c:pt>
                <c:pt idx="7966">
                  <c:v>2.2520000000000002</c:v>
                </c:pt>
                <c:pt idx="7967">
                  <c:v>2.2440000000000002</c:v>
                </c:pt>
                <c:pt idx="7968">
                  <c:v>2.25</c:v>
                </c:pt>
                <c:pt idx="7969">
                  <c:v>2.2509999999999999</c:v>
                </c:pt>
                <c:pt idx="7970">
                  <c:v>2.2509999999999999</c:v>
                </c:pt>
                <c:pt idx="7971">
                  <c:v>2.2370000000000001</c:v>
                </c:pt>
                <c:pt idx="7972">
                  <c:v>2.2469999999999999</c:v>
                </c:pt>
                <c:pt idx="7973">
                  <c:v>2.2410000000000001</c:v>
                </c:pt>
                <c:pt idx="7974">
                  <c:v>2.2610000000000001</c:v>
                </c:pt>
                <c:pt idx="7975">
                  <c:v>2.254</c:v>
                </c:pt>
                <c:pt idx="7976">
                  <c:v>2.2629999999999999</c:v>
                </c:pt>
                <c:pt idx="7977">
                  <c:v>2.2509999999999999</c:v>
                </c:pt>
                <c:pt idx="7978">
                  <c:v>2.25</c:v>
                </c:pt>
                <c:pt idx="7979">
                  <c:v>2.2389999999999999</c:v>
                </c:pt>
                <c:pt idx="7980">
                  <c:v>2.242</c:v>
                </c:pt>
                <c:pt idx="7981">
                  <c:v>2.2400000000000002</c:v>
                </c:pt>
                <c:pt idx="7982">
                  <c:v>2.2360000000000002</c:v>
                </c:pt>
                <c:pt idx="7983">
                  <c:v>2.254</c:v>
                </c:pt>
                <c:pt idx="7984">
                  <c:v>2.2469999999999999</c:v>
                </c:pt>
                <c:pt idx="7985">
                  <c:v>2.27</c:v>
                </c:pt>
                <c:pt idx="7986">
                  <c:v>2.2530000000000001</c:v>
                </c:pt>
                <c:pt idx="7987">
                  <c:v>2.238</c:v>
                </c:pt>
                <c:pt idx="7988">
                  <c:v>2.2410000000000001</c:v>
                </c:pt>
                <c:pt idx="7989">
                  <c:v>2.25</c:v>
                </c:pt>
                <c:pt idx="7990">
                  <c:v>2.2440000000000002</c:v>
                </c:pt>
                <c:pt idx="7991">
                  <c:v>2.2480000000000002</c:v>
                </c:pt>
                <c:pt idx="7992">
                  <c:v>2.2730000000000001</c:v>
                </c:pt>
                <c:pt idx="7993">
                  <c:v>2.266</c:v>
                </c:pt>
                <c:pt idx="7994">
                  <c:v>2.2560000000000002</c:v>
                </c:pt>
                <c:pt idx="7995">
                  <c:v>2.2610000000000001</c:v>
                </c:pt>
                <c:pt idx="7996">
                  <c:v>2.2560000000000002</c:v>
                </c:pt>
                <c:pt idx="7997">
                  <c:v>2.234</c:v>
                </c:pt>
                <c:pt idx="7998">
                  <c:v>2.2490000000000001</c:v>
                </c:pt>
                <c:pt idx="7999">
                  <c:v>2.2520000000000002</c:v>
                </c:pt>
                <c:pt idx="8000">
                  <c:v>2.2410000000000001</c:v>
                </c:pt>
                <c:pt idx="8001">
                  <c:v>2.2469999999999999</c:v>
                </c:pt>
                <c:pt idx="8002">
                  <c:v>2.2570000000000001</c:v>
                </c:pt>
                <c:pt idx="8003">
                  <c:v>2.266</c:v>
                </c:pt>
                <c:pt idx="8004">
                  <c:v>2.2829999999999999</c:v>
                </c:pt>
                <c:pt idx="8005">
                  <c:v>2.282</c:v>
                </c:pt>
                <c:pt idx="8006">
                  <c:v>2.2570000000000001</c:v>
                </c:pt>
                <c:pt idx="8007">
                  <c:v>2.2400000000000002</c:v>
                </c:pt>
                <c:pt idx="8008">
                  <c:v>2.2530000000000001</c:v>
                </c:pt>
                <c:pt idx="8009">
                  <c:v>2.2600000000000002</c:v>
                </c:pt>
                <c:pt idx="8010">
                  <c:v>2.2450000000000001</c:v>
                </c:pt>
                <c:pt idx="8011">
                  <c:v>2.2650000000000001</c:v>
                </c:pt>
                <c:pt idx="8012">
                  <c:v>2.27</c:v>
                </c:pt>
                <c:pt idx="8013">
                  <c:v>2.2709999999999999</c:v>
                </c:pt>
                <c:pt idx="8014">
                  <c:v>2.2770000000000001</c:v>
                </c:pt>
                <c:pt idx="8015">
                  <c:v>2.2690000000000001</c:v>
                </c:pt>
                <c:pt idx="8016">
                  <c:v>2.2669999999999999</c:v>
                </c:pt>
                <c:pt idx="8017">
                  <c:v>2.2600000000000002</c:v>
                </c:pt>
                <c:pt idx="8018">
                  <c:v>2.2650000000000001</c:v>
                </c:pt>
                <c:pt idx="8019">
                  <c:v>2.2570000000000001</c:v>
                </c:pt>
                <c:pt idx="8020">
                  <c:v>2.266</c:v>
                </c:pt>
                <c:pt idx="8021">
                  <c:v>2.266</c:v>
                </c:pt>
                <c:pt idx="8022">
                  <c:v>2.27</c:v>
                </c:pt>
                <c:pt idx="8023">
                  <c:v>2.278</c:v>
                </c:pt>
                <c:pt idx="8024">
                  <c:v>2.2770000000000001</c:v>
                </c:pt>
                <c:pt idx="8025">
                  <c:v>2.286</c:v>
                </c:pt>
                <c:pt idx="8026">
                  <c:v>2.274</c:v>
                </c:pt>
                <c:pt idx="8027">
                  <c:v>2.2560000000000002</c:v>
                </c:pt>
                <c:pt idx="8028">
                  <c:v>2.2570000000000001</c:v>
                </c:pt>
                <c:pt idx="8029">
                  <c:v>2.2640000000000002</c:v>
                </c:pt>
                <c:pt idx="8030">
                  <c:v>2.2629999999999999</c:v>
                </c:pt>
                <c:pt idx="8031">
                  <c:v>2.2549999999999999</c:v>
                </c:pt>
                <c:pt idx="8032">
                  <c:v>2.258</c:v>
                </c:pt>
                <c:pt idx="8033">
                  <c:v>2.2680000000000002</c:v>
                </c:pt>
                <c:pt idx="8034">
                  <c:v>2.2589999999999999</c:v>
                </c:pt>
                <c:pt idx="8035">
                  <c:v>2.2730000000000001</c:v>
                </c:pt>
                <c:pt idx="8036">
                  <c:v>2.2680000000000002</c:v>
                </c:pt>
                <c:pt idx="8037">
                  <c:v>2.278</c:v>
                </c:pt>
                <c:pt idx="8038">
                  <c:v>2.2730000000000001</c:v>
                </c:pt>
                <c:pt idx="8039">
                  <c:v>2.2560000000000002</c:v>
                </c:pt>
                <c:pt idx="8040">
                  <c:v>2.2440000000000002</c:v>
                </c:pt>
                <c:pt idx="8041">
                  <c:v>2.266</c:v>
                </c:pt>
                <c:pt idx="8042">
                  <c:v>2.2509999999999999</c:v>
                </c:pt>
                <c:pt idx="8043">
                  <c:v>2.2749999999999999</c:v>
                </c:pt>
                <c:pt idx="8044">
                  <c:v>2.2810000000000001</c:v>
                </c:pt>
                <c:pt idx="8045">
                  <c:v>2.27</c:v>
                </c:pt>
                <c:pt idx="8046">
                  <c:v>2.2589999999999999</c:v>
                </c:pt>
                <c:pt idx="8047">
                  <c:v>2.2610000000000001</c:v>
                </c:pt>
                <c:pt idx="8048">
                  <c:v>2.2560000000000002</c:v>
                </c:pt>
                <c:pt idx="8049">
                  <c:v>2.25</c:v>
                </c:pt>
                <c:pt idx="8050">
                  <c:v>2.258</c:v>
                </c:pt>
                <c:pt idx="8051">
                  <c:v>2.2469999999999999</c:v>
                </c:pt>
                <c:pt idx="8052">
                  <c:v>2.2450000000000001</c:v>
                </c:pt>
                <c:pt idx="8053">
                  <c:v>2.262</c:v>
                </c:pt>
                <c:pt idx="8054">
                  <c:v>2.274</c:v>
                </c:pt>
                <c:pt idx="8055">
                  <c:v>2.266</c:v>
                </c:pt>
                <c:pt idx="8056">
                  <c:v>2.2749999999999999</c:v>
                </c:pt>
                <c:pt idx="8057">
                  <c:v>2.27</c:v>
                </c:pt>
                <c:pt idx="8058">
                  <c:v>2.2709999999999999</c:v>
                </c:pt>
                <c:pt idx="8059">
                  <c:v>2.2669999999999999</c:v>
                </c:pt>
                <c:pt idx="8060">
                  <c:v>2.2490000000000001</c:v>
                </c:pt>
                <c:pt idx="8061">
                  <c:v>2.2610000000000001</c:v>
                </c:pt>
                <c:pt idx="8062">
                  <c:v>2.2640000000000002</c:v>
                </c:pt>
                <c:pt idx="8063">
                  <c:v>2.2730000000000001</c:v>
                </c:pt>
                <c:pt idx="8064">
                  <c:v>2.2810000000000001</c:v>
                </c:pt>
                <c:pt idx="8065">
                  <c:v>2.2640000000000002</c:v>
                </c:pt>
                <c:pt idx="8066">
                  <c:v>2.2570000000000001</c:v>
                </c:pt>
                <c:pt idx="8067">
                  <c:v>2.2680000000000002</c:v>
                </c:pt>
                <c:pt idx="8068">
                  <c:v>2.274</c:v>
                </c:pt>
                <c:pt idx="8069">
                  <c:v>2.282</c:v>
                </c:pt>
                <c:pt idx="8070">
                  <c:v>2.282</c:v>
                </c:pt>
                <c:pt idx="8071">
                  <c:v>2.2880000000000003</c:v>
                </c:pt>
                <c:pt idx="8072">
                  <c:v>2.274</c:v>
                </c:pt>
                <c:pt idx="8073">
                  <c:v>2.2810000000000001</c:v>
                </c:pt>
                <c:pt idx="8074">
                  <c:v>2.2730000000000001</c:v>
                </c:pt>
                <c:pt idx="8075">
                  <c:v>2.2810000000000001</c:v>
                </c:pt>
                <c:pt idx="8076">
                  <c:v>2.2909999999999999</c:v>
                </c:pt>
                <c:pt idx="8077">
                  <c:v>2.3000000000000003</c:v>
                </c:pt>
                <c:pt idx="8078">
                  <c:v>2.3090000000000002</c:v>
                </c:pt>
                <c:pt idx="8079">
                  <c:v>2.3069999999999999</c:v>
                </c:pt>
                <c:pt idx="8080">
                  <c:v>2.2920000000000003</c:v>
                </c:pt>
                <c:pt idx="8081">
                  <c:v>2.2970000000000002</c:v>
                </c:pt>
                <c:pt idx="8082">
                  <c:v>2.29</c:v>
                </c:pt>
                <c:pt idx="8083">
                  <c:v>2.2890000000000001</c:v>
                </c:pt>
                <c:pt idx="8084">
                  <c:v>2.2960000000000003</c:v>
                </c:pt>
                <c:pt idx="8085">
                  <c:v>2.2840000000000003</c:v>
                </c:pt>
                <c:pt idx="8086">
                  <c:v>2.2760000000000002</c:v>
                </c:pt>
                <c:pt idx="8087">
                  <c:v>2.2789999999999999</c:v>
                </c:pt>
                <c:pt idx="8088">
                  <c:v>2.278</c:v>
                </c:pt>
                <c:pt idx="8089">
                  <c:v>2.2800000000000002</c:v>
                </c:pt>
                <c:pt idx="8090">
                  <c:v>2.294</c:v>
                </c:pt>
                <c:pt idx="8091">
                  <c:v>2.3090000000000002</c:v>
                </c:pt>
                <c:pt idx="8092">
                  <c:v>2.282</c:v>
                </c:pt>
                <c:pt idx="8093">
                  <c:v>2.2840000000000003</c:v>
                </c:pt>
                <c:pt idx="8094">
                  <c:v>2.2509999999999999</c:v>
                </c:pt>
                <c:pt idx="8095">
                  <c:v>2.2490000000000001</c:v>
                </c:pt>
                <c:pt idx="8096">
                  <c:v>2.258</c:v>
                </c:pt>
                <c:pt idx="8097">
                  <c:v>2.254</c:v>
                </c:pt>
                <c:pt idx="8098">
                  <c:v>2.2720000000000002</c:v>
                </c:pt>
                <c:pt idx="8099">
                  <c:v>2.2600000000000002</c:v>
                </c:pt>
                <c:pt idx="8100">
                  <c:v>2.2800000000000002</c:v>
                </c:pt>
                <c:pt idx="8101">
                  <c:v>2.27</c:v>
                </c:pt>
                <c:pt idx="8102">
                  <c:v>2.2760000000000002</c:v>
                </c:pt>
                <c:pt idx="8103">
                  <c:v>2.2749999999999999</c:v>
                </c:pt>
                <c:pt idx="8104">
                  <c:v>2.2749999999999999</c:v>
                </c:pt>
                <c:pt idx="8105">
                  <c:v>2.2810000000000001</c:v>
                </c:pt>
                <c:pt idx="8106">
                  <c:v>2.2930000000000001</c:v>
                </c:pt>
                <c:pt idx="8107">
                  <c:v>2.278</c:v>
                </c:pt>
                <c:pt idx="8108">
                  <c:v>2.2650000000000001</c:v>
                </c:pt>
                <c:pt idx="8109">
                  <c:v>2.2640000000000002</c:v>
                </c:pt>
                <c:pt idx="8110">
                  <c:v>2.2840000000000003</c:v>
                </c:pt>
                <c:pt idx="8111">
                  <c:v>2.2880000000000003</c:v>
                </c:pt>
                <c:pt idx="8112">
                  <c:v>2.2890000000000001</c:v>
                </c:pt>
                <c:pt idx="8113">
                  <c:v>2.2909999999999999</c:v>
                </c:pt>
                <c:pt idx="8114">
                  <c:v>2.2920000000000003</c:v>
                </c:pt>
                <c:pt idx="8115">
                  <c:v>2.306</c:v>
                </c:pt>
                <c:pt idx="8116">
                  <c:v>2.2909999999999999</c:v>
                </c:pt>
                <c:pt idx="8117">
                  <c:v>2.2800000000000002</c:v>
                </c:pt>
                <c:pt idx="8118">
                  <c:v>2.2789999999999999</c:v>
                </c:pt>
                <c:pt idx="8119">
                  <c:v>2.3050000000000002</c:v>
                </c:pt>
                <c:pt idx="8120">
                  <c:v>2.3079999999999998</c:v>
                </c:pt>
                <c:pt idx="8121">
                  <c:v>2.2930000000000001</c:v>
                </c:pt>
                <c:pt idx="8122">
                  <c:v>2.2840000000000003</c:v>
                </c:pt>
                <c:pt idx="8123">
                  <c:v>2.3010000000000002</c:v>
                </c:pt>
                <c:pt idx="8124">
                  <c:v>2.302</c:v>
                </c:pt>
                <c:pt idx="8125">
                  <c:v>2.323</c:v>
                </c:pt>
                <c:pt idx="8126">
                  <c:v>2.331</c:v>
                </c:pt>
                <c:pt idx="8127">
                  <c:v>2.3239999999999998</c:v>
                </c:pt>
                <c:pt idx="8128">
                  <c:v>2.3159999999999998</c:v>
                </c:pt>
                <c:pt idx="8129">
                  <c:v>2.302</c:v>
                </c:pt>
                <c:pt idx="8130">
                  <c:v>2.2909999999999999</c:v>
                </c:pt>
                <c:pt idx="8131">
                  <c:v>2.2949999999999999</c:v>
                </c:pt>
                <c:pt idx="8132">
                  <c:v>2.3050000000000002</c:v>
                </c:pt>
                <c:pt idx="8133">
                  <c:v>2.3010000000000002</c:v>
                </c:pt>
                <c:pt idx="8134">
                  <c:v>2.2920000000000003</c:v>
                </c:pt>
                <c:pt idx="8135">
                  <c:v>2.3109999999999999</c:v>
                </c:pt>
                <c:pt idx="8136">
                  <c:v>2.3220000000000001</c:v>
                </c:pt>
                <c:pt idx="8137">
                  <c:v>2.3069999999999999</c:v>
                </c:pt>
                <c:pt idx="8138">
                  <c:v>2.323</c:v>
                </c:pt>
                <c:pt idx="8139">
                  <c:v>2.294</c:v>
                </c:pt>
                <c:pt idx="8140">
                  <c:v>2.294</c:v>
                </c:pt>
                <c:pt idx="8141">
                  <c:v>2.294</c:v>
                </c:pt>
                <c:pt idx="8142">
                  <c:v>2.2829999999999999</c:v>
                </c:pt>
                <c:pt idx="8143">
                  <c:v>2.2869999999999999</c:v>
                </c:pt>
                <c:pt idx="8144">
                  <c:v>2.2680000000000002</c:v>
                </c:pt>
                <c:pt idx="8145">
                  <c:v>1.085</c:v>
                </c:pt>
                <c:pt idx="8146">
                  <c:v>6.8000000000000005E-2</c:v>
                </c:pt>
                <c:pt idx="8147">
                  <c:v>6.9000000000000006E-2</c:v>
                </c:pt>
                <c:pt idx="8148">
                  <c:v>6.9000000000000006E-2</c:v>
                </c:pt>
                <c:pt idx="8149">
                  <c:v>6.9000000000000006E-2</c:v>
                </c:pt>
                <c:pt idx="8150">
                  <c:v>7.1000000000000008E-2</c:v>
                </c:pt>
                <c:pt idx="8151">
                  <c:v>7.0000000000000007E-2</c:v>
                </c:pt>
                <c:pt idx="8152">
                  <c:v>7.1000000000000008E-2</c:v>
                </c:pt>
                <c:pt idx="8153">
                  <c:v>7.1000000000000008E-2</c:v>
                </c:pt>
                <c:pt idx="8154">
                  <c:v>7.2000000000000008E-2</c:v>
                </c:pt>
                <c:pt idx="8155">
                  <c:v>7.2000000000000008E-2</c:v>
                </c:pt>
                <c:pt idx="8156">
                  <c:v>7.2999999999999995E-2</c:v>
                </c:pt>
                <c:pt idx="8157">
                  <c:v>7.3999999999999996E-2</c:v>
                </c:pt>
                <c:pt idx="8158">
                  <c:v>7.0000000000000007E-2</c:v>
                </c:pt>
                <c:pt idx="8159">
                  <c:v>7.0000000000000007E-2</c:v>
                </c:pt>
                <c:pt idx="8160">
                  <c:v>6.8000000000000005E-2</c:v>
                </c:pt>
                <c:pt idx="8161">
                  <c:v>6.6000000000000003E-2</c:v>
                </c:pt>
                <c:pt idx="8162">
                  <c:v>6.8000000000000005E-2</c:v>
                </c:pt>
                <c:pt idx="8163">
                  <c:v>6.6000000000000003E-2</c:v>
                </c:pt>
                <c:pt idx="8164">
                  <c:v>6.6000000000000003E-2</c:v>
                </c:pt>
                <c:pt idx="8165">
                  <c:v>6.5000000000000002E-2</c:v>
                </c:pt>
                <c:pt idx="8166">
                  <c:v>6.5000000000000002E-2</c:v>
                </c:pt>
                <c:pt idx="8167">
                  <c:v>6.5000000000000002E-2</c:v>
                </c:pt>
                <c:pt idx="8168">
                  <c:v>6.5000000000000002E-2</c:v>
                </c:pt>
                <c:pt idx="8169">
                  <c:v>6.6000000000000003E-2</c:v>
                </c:pt>
                <c:pt idx="8170">
                  <c:v>6.3E-2</c:v>
                </c:pt>
                <c:pt idx="8171">
                  <c:v>6.2E-2</c:v>
                </c:pt>
                <c:pt idx="8172">
                  <c:v>5.9000000000000004E-2</c:v>
                </c:pt>
                <c:pt idx="8173">
                  <c:v>0.06</c:v>
                </c:pt>
                <c:pt idx="8174">
                  <c:v>5.9000000000000004E-2</c:v>
                </c:pt>
                <c:pt idx="8175">
                  <c:v>0.06</c:v>
                </c:pt>
                <c:pt idx="8176">
                  <c:v>4.3999999999999997E-2</c:v>
                </c:pt>
                <c:pt idx="8177">
                  <c:v>4.5999999999999999E-2</c:v>
                </c:pt>
                <c:pt idx="8178">
                  <c:v>4.7E-2</c:v>
                </c:pt>
                <c:pt idx="8179">
                  <c:v>4.3999999999999997E-2</c:v>
                </c:pt>
                <c:pt idx="8180">
                  <c:v>4.5999999999999999E-2</c:v>
                </c:pt>
                <c:pt idx="8181">
                  <c:v>0.05</c:v>
                </c:pt>
                <c:pt idx="8182">
                  <c:v>4.8000000000000001E-2</c:v>
                </c:pt>
                <c:pt idx="8183">
                  <c:v>0.05</c:v>
                </c:pt>
                <c:pt idx="8184">
                  <c:v>4.9000000000000002E-2</c:v>
                </c:pt>
                <c:pt idx="8185">
                  <c:v>4.7E-2</c:v>
                </c:pt>
                <c:pt idx="8186">
                  <c:v>5.2999999999999999E-2</c:v>
                </c:pt>
                <c:pt idx="8187">
                  <c:v>4.9000000000000002E-2</c:v>
                </c:pt>
                <c:pt idx="8188">
                  <c:v>5.2000000000000005E-2</c:v>
                </c:pt>
                <c:pt idx="8189">
                  <c:v>5.6000000000000001E-2</c:v>
                </c:pt>
                <c:pt idx="8190">
                  <c:v>5.7000000000000002E-2</c:v>
                </c:pt>
                <c:pt idx="8191">
                  <c:v>5.8000000000000003E-2</c:v>
                </c:pt>
                <c:pt idx="8192">
                  <c:v>5.8000000000000003E-2</c:v>
                </c:pt>
                <c:pt idx="8193">
                  <c:v>5.6000000000000001E-2</c:v>
                </c:pt>
                <c:pt idx="8194">
                  <c:v>5.5E-2</c:v>
                </c:pt>
                <c:pt idx="8195">
                  <c:v>5.7000000000000002E-2</c:v>
                </c:pt>
                <c:pt idx="8196">
                  <c:v>5.3999999999999999E-2</c:v>
                </c:pt>
                <c:pt idx="8197">
                  <c:v>5.6000000000000001E-2</c:v>
                </c:pt>
                <c:pt idx="8198">
                  <c:v>5.7000000000000002E-2</c:v>
                </c:pt>
                <c:pt idx="8199">
                  <c:v>5.3999999999999999E-2</c:v>
                </c:pt>
                <c:pt idx="8200">
                  <c:v>5.2999999999999999E-2</c:v>
                </c:pt>
                <c:pt idx="8201">
                  <c:v>5.6000000000000001E-2</c:v>
                </c:pt>
                <c:pt idx="8202">
                  <c:v>5.7000000000000002E-2</c:v>
                </c:pt>
                <c:pt idx="8203">
                  <c:v>5.8000000000000003E-2</c:v>
                </c:pt>
                <c:pt idx="8204">
                  <c:v>5.8000000000000003E-2</c:v>
                </c:pt>
                <c:pt idx="8205">
                  <c:v>5.9000000000000004E-2</c:v>
                </c:pt>
                <c:pt idx="8206">
                  <c:v>5.7000000000000002E-2</c:v>
                </c:pt>
                <c:pt idx="8207">
                  <c:v>5.8000000000000003E-2</c:v>
                </c:pt>
                <c:pt idx="8208">
                  <c:v>5.8000000000000003E-2</c:v>
                </c:pt>
                <c:pt idx="8209">
                  <c:v>5.7000000000000002E-2</c:v>
                </c:pt>
                <c:pt idx="8210">
                  <c:v>5.6000000000000001E-2</c:v>
                </c:pt>
                <c:pt idx="8211">
                  <c:v>5.5E-2</c:v>
                </c:pt>
                <c:pt idx="8212">
                  <c:v>5.7000000000000002E-2</c:v>
                </c:pt>
                <c:pt idx="8213">
                  <c:v>5.7000000000000002E-2</c:v>
                </c:pt>
                <c:pt idx="8214">
                  <c:v>5.7000000000000002E-2</c:v>
                </c:pt>
                <c:pt idx="8215">
                  <c:v>5.6000000000000001E-2</c:v>
                </c:pt>
                <c:pt idx="8216">
                  <c:v>5.3999999999999999E-2</c:v>
                </c:pt>
                <c:pt idx="8217">
                  <c:v>5.5E-2</c:v>
                </c:pt>
                <c:pt idx="8218">
                  <c:v>5.8000000000000003E-2</c:v>
                </c:pt>
                <c:pt idx="8219">
                  <c:v>6.0999999999999999E-2</c:v>
                </c:pt>
                <c:pt idx="8220">
                  <c:v>6.3E-2</c:v>
                </c:pt>
                <c:pt idx="8221">
                  <c:v>6.2E-2</c:v>
                </c:pt>
                <c:pt idx="8222">
                  <c:v>0.06</c:v>
                </c:pt>
                <c:pt idx="8223">
                  <c:v>6.2E-2</c:v>
                </c:pt>
                <c:pt idx="8224">
                  <c:v>0.06</c:v>
                </c:pt>
                <c:pt idx="8225">
                  <c:v>0.06</c:v>
                </c:pt>
                <c:pt idx="8226">
                  <c:v>6.0999999999999999E-2</c:v>
                </c:pt>
                <c:pt idx="8227">
                  <c:v>6.2E-2</c:v>
                </c:pt>
                <c:pt idx="8228">
                  <c:v>6.2E-2</c:v>
                </c:pt>
                <c:pt idx="8229">
                  <c:v>6.0999999999999999E-2</c:v>
                </c:pt>
                <c:pt idx="8230">
                  <c:v>6.3E-2</c:v>
                </c:pt>
                <c:pt idx="8231">
                  <c:v>6.3E-2</c:v>
                </c:pt>
                <c:pt idx="8232">
                  <c:v>6.5000000000000002E-2</c:v>
                </c:pt>
                <c:pt idx="8233">
                  <c:v>6.2E-2</c:v>
                </c:pt>
                <c:pt idx="8234">
                  <c:v>6.0999999999999999E-2</c:v>
                </c:pt>
                <c:pt idx="8235">
                  <c:v>6.3E-2</c:v>
                </c:pt>
                <c:pt idx="8236">
                  <c:v>6.2E-2</c:v>
                </c:pt>
                <c:pt idx="8237">
                  <c:v>6.3E-2</c:v>
                </c:pt>
                <c:pt idx="8238">
                  <c:v>6.2E-2</c:v>
                </c:pt>
                <c:pt idx="8239">
                  <c:v>6.2E-2</c:v>
                </c:pt>
                <c:pt idx="8240">
                  <c:v>6.2E-2</c:v>
                </c:pt>
                <c:pt idx="8241">
                  <c:v>6.3E-2</c:v>
                </c:pt>
                <c:pt idx="8242">
                  <c:v>6.3E-2</c:v>
                </c:pt>
                <c:pt idx="8243">
                  <c:v>6.4000000000000001E-2</c:v>
                </c:pt>
                <c:pt idx="8244">
                  <c:v>6.0999999999999999E-2</c:v>
                </c:pt>
                <c:pt idx="8245">
                  <c:v>6.4000000000000001E-2</c:v>
                </c:pt>
                <c:pt idx="8246">
                  <c:v>6.3E-2</c:v>
                </c:pt>
                <c:pt idx="8247">
                  <c:v>6.3E-2</c:v>
                </c:pt>
                <c:pt idx="8248">
                  <c:v>6.3E-2</c:v>
                </c:pt>
                <c:pt idx="8249">
                  <c:v>0.06</c:v>
                </c:pt>
                <c:pt idx="8250">
                  <c:v>6.0999999999999999E-2</c:v>
                </c:pt>
                <c:pt idx="8251">
                  <c:v>6.2E-2</c:v>
                </c:pt>
                <c:pt idx="8252">
                  <c:v>6.4000000000000001E-2</c:v>
                </c:pt>
                <c:pt idx="8253">
                  <c:v>0.10300000000000001</c:v>
                </c:pt>
                <c:pt idx="8254">
                  <c:v>0.32100000000000001</c:v>
                </c:pt>
                <c:pt idx="8255">
                  <c:v>0.71699999999999997</c:v>
                </c:pt>
                <c:pt idx="8256">
                  <c:v>1.7490000000000001</c:v>
                </c:pt>
                <c:pt idx="8257">
                  <c:v>2.2880000000000003</c:v>
                </c:pt>
                <c:pt idx="8258">
                  <c:v>2.3780000000000001</c:v>
                </c:pt>
                <c:pt idx="8259">
                  <c:v>2.4140000000000001</c:v>
                </c:pt>
                <c:pt idx="8260">
                  <c:v>2.7949999999999999</c:v>
                </c:pt>
                <c:pt idx="8261">
                  <c:v>3.0060000000000002</c:v>
                </c:pt>
                <c:pt idx="8262">
                  <c:v>3.3340000000000001</c:v>
                </c:pt>
                <c:pt idx="8263">
                  <c:v>3.66</c:v>
                </c:pt>
                <c:pt idx="8264">
                  <c:v>3.9969999999999999</c:v>
                </c:pt>
                <c:pt idx="8265">
                  <c:v>4.29</c:v>
                </c:pt>
                <c:pt idx="8266">
                  <c:v>4.6639999999999997</c:v>
                </c:pt>
                <c:pt idx="8267">
                  <c:v>4.9790000000000001</c:v>
                </c:pt>
                <c:pt idx="8268">
                  <c:v>5.1909999999999998</c:v>
                </c:pt>
                <c:pt idx="8269">
                  <c:v>5.2080000000000002</c:v>
                </c:pt>
                <c:pt idx="8270">
                  <c:v>5.1749999999999998</c:v>
                </c:pt>
                <c:pt idx="8271">
                  <c:v>5.2610000000000001</c:v>
                </c:pt>
                <c:pt idx="8272">
                  <c:v>5.28</c:v>
                </c:pt>
                <c:pt idx="8273">
                  <c:v>5.2540000000000004</c:v>
                </c:pt>
                <c:pt idx="8274">
                  <c:v>5.2450000000000001</c:v>
                </c:pt>
                <c:pt idx="8275">
                  <c:v>5.2670000000000003</c:v>
                </c:pt>
                <c:pt idx="8276">
                  <c:v>5.3360000000000003</c:v>
                </c:pt>
                <c:pt idx="8277">
                  <c:v>5.1020000000000003</c:v>
                </c:pt>
                <c:pt idx="8278">
                  <c:v>5.0469999999999997</c:v>
                </c:pt>
                <c:pt idx="8279">
                  <c:v>4.9329999999999998</c:v>
                </c:pt>
                <c:pt idx="8280">
                  <c:v>4.8460000000000001</c:v>
                </c:pt>
                <c:pt idx="8281">
                  <c:v>4.7149999999999999</c:v>
                </c:pt>
                <c:pt idx="8282">
                  <c:v>4.55</c:v>
                </c:pt>
                <c:pt idx="8283">
                  <c:v>4.41</c:v>
                </c:pt>
                <c:pt idx="8284">
                  <c:v>4.2750000000000004</c:v>
                </c:pt>
                <c:pt idx="8285">
                  <c:v>4.1070000000000002</c:v>
                </c:pt>
                <c:pt idx="8286">
                  <c:v>3.9780000000000002</c:v>
                </c:pt>
                <c:pt idx="8287">
                  <c:v>3.782</c:v>
                </c:pt>
                <c:pt idx="8288">
                  <c:v>3.63</c:v>
                </c:pt>
                <c:pt idx="8289">
                  <c:v>3.4649999999999999</c:v>
                </c:pt>
                <c:pt idx="8290">
                  <c:v>3.302</c:v>
                </c:pt>
                <c:pt idx="8291">
                  <c:v>3.137</c:v>
                </c:pt>
                <c:pt idx="8292">
                  <c:v>2.9540000000000002</c:v>
                </c:pt>
                <c:pt idx="8293">
                  <c:v>2.8109999999999999</c:v>
                </c:pt>
                <c:pt idx="8294">
                  <c:v>2.653</c:v>
                </c:pt>
                <c:pt idx="8295">
                  <c:v>2.5100000000000002</c:v>
                </c:pt>
                <c:pt idx="8296">
                  <c:v>2.3370000000000002</c:v>
                </c:pt>
                <c:pt idx="8297">
                  <c:v>2.1890000000000001</c:v>
                </c:pt>
                <c:pt idx="8298">
                  <c:v>2.145</c:v>
                </c:pt>
                <c:pt idx="8299">
                  <c:v>2.194</c:v>
                </c:pt>
                <c:pt idx="8300">
                  <c:v>2.1930000000000001</c:v>
                </c:pt>
                <c:pt idx="8301">
                  <c:v>2.1960000000000002</c:v>
                </c:pt>
                <c:pt idx="8302">
                  <c:v>2.1890000000000001</c:v>
                </c:pt>
                <c:pt idx="8303">
                  <c:v>2.1920000000000002</c:v>
                </c:pt>
                <c:pt idx="8304">
                  <c:v>2.1819999999999999</c:v>
                </c:pt>
                <c:pt idx="8305">
                  <c:v>2.1840000000000002</c:v>
                </c:pt>
                <c:pt idx="8306">
                  <c:v>2.1930000000000001</c:v>
                </c:pt>
                <c:pt idx="8307">
                  <c:v>2.1909999999999998</c:v>
                </c:pt>
                <c:pt idx="8308">
                  <c:v>2.1989999999999998</c:v>
                </c:pt>
                <c:pt idx="8309">
                  <c:v>2.1989999999999998</c:v>
                </c:pt>
                <c:pt idx="8310">
                  <c:v>2.1909999999999998</c:v>
                </c:pt>
                <c:pt idx="8311">
                  <c:v>2.1930000000000001</c:v>
                </c:pt>
                <c:pt idx="8312">
                  <c:v>2.1989999999999998</c:v>
                </c:pt>
                <c:pt idx="8313">
                  <c:v>2.2010000000000001</c:v>
                </c:pt>
                <c:pt idx="8314">
                  <c:v>2.1920000000000002</c:v>
                </c:pt>
                <c:pt idx="8315">
                  <c:v>2.1970000000000001</c:v>
                </c:pt>
                <c:pt idx="8316">
                  <c:v>2.1989999999999998</c:v>
                </c:pt>
                <c:pt idx="8317">
                  <c:v>2.1960000000000002</c:v>
                </c:pt>
                <c:pt idx="8318">
                  <c:v>2.198</c:v>
                </c:pt>
                <c:pt idx="8319">
                  <c:v>2.2149999999999999</c:v>
                </c:pt>
                <c:pt idx="8320">
                  <c:v>2.1970000000000001</c:v>
                </c:pt>
                <c:pt idx="8321">
                  <c:v>2.1970000000000001</c:v>
                </c:pt>
                <c:pt idx="8322">
                  <c:v>2.1970000000000001</c:v>
                </c:pt>
                <c:pt idx="8323">
                  <c:v>2.1890000000000001</c:v>
                </c:pt>
                <c:pt idx="8324">
                  <c:v>2.198</c:v>
                </c:pt>
                <c:pt idx="8325">
                  <c:v>2.1779999999999999</c:v>
                </c:pt>
                <c:pt idx="8326">
                  <c:v>2.2069999999999999</c:v>
                </c:pt>
                <c:pt idx="8327">
                  <c:v>2.2160000000000002</c:v>
                </c:pt>
                <c:pt idx="8328">
                  <c:v>2.367</c:v>
                </c:pt>
                <c:pt idx="8329">
                  <c:v>2.3250000000000002</c:v>
                </c:pt>
                <c:pt idx="8330">
                  <c:v>2.3620000000000001</c:v>
                </c:pt>
                <c:pt idx="8331">
                  <c:v>2.379</c:v>
                </c:pt>
                <c:pt idx="8332">
                  <c:v>2.3650000000000002</c:v>
                </c:pt>
                <c:pt idx="8333">
                  <c:v>2.3650000000000002</c:v>
                </c:pt>
                <c:pt idx="8334">
                  <c:v>2.2949999999999999</c:v>
                </c:pt>
                <c:pt idx="8335">
                  <c:v>2.2040000000000002</c:v>
                </c:pt>
                <c:pt idx="8336">
                  <c:v>2.16</c:v>
                </c:pt>
                <c:pt idx="8337">
                  <c:v>2.1720000000000002</c:v>
                </c:pt>
                <c:pt idx="8338">
                  <c:v>2.1659999999999999</c:v>
                </c:pt>
                <c:pt idx="8339">
                  <c:v>2.1710000000000003</c:v>
                </c:pt>
                <c:pt idx="8340">
                  <c:v>2.1710000000000003</c:v>
                </c:pt>
                <c:pt idx="8341">
                  <c:v>2.1590000000000003</c:v>
                </c:pt>
                <c:pt idx="8342">
                  <c:v>2.1659999999999999</c:v>
                </c:pt>
                <c:pt idx="8343">
                  <c:v>2.1760000000000002</c:v>
                </c:pt>
                <c:pt idx="8344">
                  <c:v>2.1739999999999999</c:v>
                </c:pt>
                <c:pt idx="8345">
                  <c:v>2.1779999999999999</c:v>
                </c:pt>
                <c:pt idx="8346">
                  <c:v>2.1779999999999999</c:v>
                </c:pt>
                <c:pt idx="8347">
                  <c:v>2.1840000000000002</c:v>
                </c:pt>
                <c:pt idx="8348">
                  <c:v>2.1909999999999998</c:v>
                </c:pt>
                <c:pt idx="8349">
                  <c:v>2.1890000000000001</c:v>
                </c:pt>
                <c:pt idx="8350">
                  <c:v>2.1989999999999998</c:v>
                </c:pt>
                <c:pt idx="8351">
                  <c:v>2.198</c:v>
                </c:pt>
                <c:pt idx="8352">
                  <c:v>2.2050000000000001</c:v>
                </c:pt>
                <c:pt idx="8353">
                  <c:v>2.2010000000000001</c:v>
                </c:pt>
                <c:pt idx="8354">
                  <c:v>2.1970000000000001</c:v>
                </c:pt>
                <c:pt idx="8355">
                  <c:v>2.2120000000000002</c:v>
                </c:pt>
                <c:pt idx="8356">
                  <c:v>2.2010000000000001</c:v>
                </c:pt>
                <c:pt idx="8357">
                  <c:v>2.2010000000000001</c:v>
                </c:pt>
                <c:pt idx="8358">
                  <c:v>2.2090000000000001</c:v>
                </c:pt>
                <c:pt idx="8359">
                  <c:v>2.2080000000000002</c:v>
                </c:pt>
                <c:pt idx="8360">
                  <c:v>2.2160000000000002</c:v>
                </c:pt>
                <c:pt idx="8361">
                  <c:v>2.2210000000000001</c:v>
                </c:pt>
                <c:pt idx="8362">
                  <c:v>2.1989999999999998</c:v>
                </c:pt>
                <c:pt idx="8363">
                  <c:v>2.21</c:v>
                </c:pt>
                <c:pt idx="8364">
                  <c:v>2.1949999999999998</c:v>
                </c:pt>
                <c:pt idx="8365">
                  <c:v>2.2000000000000002</c:v>
                </c:pt>
                <c:pt idx="8366">
                  <c:v>2.1949999999999998</c:v>
                </c:pt>
                <c:pt idx="8367">
                  <c:v>2.2050000000000001</c:v>
                </c:pt>
                <c:pt idx="8368">
                  <c:v>2.202</c:v>
                </c:pt>
                <c:pt idx="8369">
                  <c:v>2.21</c:v>
                </c:pt>
                <c:pt idx="8370">
                  <c:v>2.202</c:v>
                </c:pt>
                <c:pt idx="8371">
                  <c:v>2.2010000000000001</c:v>
                </c:pt>
                <c:pt idx="8372">
                  <c:v>2.19</c:v>
                </c:pt>
                <c:pt idx="8373">
                  <c:v>2.2000000000000002</c:v>
                </c:pt>
                <c:pt idx="8374">
                  <c:v>2.1920000000000002</c:v>
                </c:pt>
                <c:pt idx="8375">
                  <c:v>2.1930000000000001</c:v>
                </c:pt>
                <c:pt idx="8376">
                  <c:v>2.1930000000000001</c:v>
                </c:pt>
                <c:pt idx="8377">
                  <c:v>2.2090000000000001</c:v>
                </c:pt>
                <c:pt idx="8378">
                  <c:v>2.2000000000000002</c:v>
                </c:pt>
                <c:pt idx="8379">
                  <c:v>2.2050000000000001</c:v>
                </c:pt>
                <c:pt idx="8380">
                  <c:v>2.2050000000000001</c:v>
                </c:pt>
                <c:pt idx="8381">
                  <c:v>2.2109999999999999</c:v>
                </c:pt>
                <c:pt idx="8382">
                  <c:v>2.2010000000000001</c:v>
                </c:pt>
                <c:pt idx="8383">
                  <c:v>2.2280000000000002</c:v>
                </c:pt>
                <c:pt idx="8384">
                  <c:v>2.2210000000000001</c:v>
                </c:pt>
                <c:pt idx="8385">
                  <c:v>2.2069999999999999</c:v>
                </c:pt>
                <c:pt idx="8386">
                  <c:v>2.2040000000000002</c:v>
                </c:pt>
                <c:pt idx="8387">
                  <c:v>2.2189999999999999</c:v>
                </c:pt>
                <c:pt idx="8388">
                  <c:v>2.2250000000000001</c:v>
                </c:pt>
                <c:pt idx="8389">
                  <c:v>2.2170000000000001</c:v>
                </c:pt>
                <c:pt idx="8390">
                  <c:v>2.2069999999999999</c:v>
                </c:pt>
                <c:pt idx="8391">
                  <c:v>2.2160000000000002</c:v>
                </c:pt>
                <c:pt idx="8392">
                  <c:v>2.2170000000000001</c:v>
                </c:pt>
                <c:pt idx="8393">
                  <c:v>2.2210000000000001</c:v>
                </c:pt>
                <c:pt idx="8394">
                  <c:v>2.2200000000000002</c:v>
                </c:pt>
                <c:pt idx="8395">
                  <c:v>2.2250000000000001</c:v>
                </c:pt>
                <c:pt idx="8396">
                  <c:v>2.2269999999999999</c:v>
                </c:pt>
                <c:pt idx="8397">
                  <c:v>2.2269999999999999</c:v>
                </c:pt>
                <c:pt idx="8398">
                  <c:v>2.2349999999999999</c:v>
                </c:pt>
                <c:pt idx="8399">
                  <c:v>2.2250000000000001</c:v>
                </c:pt>
                <c:pt idx="8400">
                  <c:v>2.2290000000000001</c:v>
                </c:pt>
                <c:pt idx="8401">
                  <c:v>2.2210000000000001</c:v>
                </c:pt>
                <c:pt idx="8402">
                  <c:v>2.234</c:v>
                </c:pt>
                <c:pt idx="8403">
                  <c:v>2.2229999999999999</c:v>
                </c:pt>
                <c:pt idx="8404">
                  <c:v>2.2290000000000001</c:v>
                </c:pt>
                <c:pt idx="8405">
                  <c:v>2.238</c:v>
                </c:pt>
                <c:pt idx="8406">
                  <c:v>2.2280000000000002</c:v>
                </c:pt>
                <c:pt idx="8407">
                  <c:v>2.2309999999999999</c:v>
                </c:pt>
                <c:pt idx="8408">
                  <c:v>2.2130000000000001</c:v>
                </c:pt>
                <c:pt idx="8409">
                  <c:v>2.222</c:v>
                </c:pt>
                <c:pt idx="8410">
                  <c:v>2.2269999999999999</c:v>
                </c:pt>
                <c:pt idx="8411">
                  <c:v>2.2170000000000001</c:v>
                </c:pt>
                <c:pt idx="8412">
                  <c:v>2.222</c:v>
                </c:pt>
                <c:pt idx="8413">
                  <c:v>2.2250000000000001</c:v>
                </c:pt>
                <c:pt idx="8414">
                  <c:v>2.2349999999999999</c:v>
                </c:pt>
                <c:pt idx="8415">
                  <c:v>2.246</c:v>
                </c:pt>
                <c:pt idx="8416">
                  <c:v>2.2410000000000001</c:v>
                </c:pt>
                <c:pt idx="8417">
                  <c:v>2.2360000000000002</c:v>
                </c:pt>
                <c:pt idx="8418">
                  <c:v>2.2370000000000001</c:v>
                </c:pt>
                <c:pt idx="8419">
                  <c:v>2.2330000000000001</c:v>
                </c:pt>
                <c:pt idx="8420">
                  <c:v>2.2320000000000002</c:v>
                </c:pt>
                <c:pt idx="8421">
                  <c:v>2.23</c:v>
                </c:pt>
                <c:pt idx="8422">
                  <c:v>2.2269999999999999</c:v>
                </c:pt>
                <c:pt idx="8423">
                  <c:v>2.2370000000000001</c:v>
                </c:pt>
                <c:pt idx="8424">
                  <c:v>2.2490000000000001</c:v>
                </c:pt>
                <c:pt idx="8425">
                  <c:v>2.246</c:v>
                </c:pt>
                <c:pt idx="8426">
                  <c:v>2.246</c:v>
                </c:pt>
                <c:pt idx="8427">
                  <c:v>2.222</c:v>
                </c:pt>
                <c:pt idx="8428">
                  <c:v>2.242</c:v>
                </c:pt>
                <c:pt idx="8429">
                  <c:v>2.2290000000000001</c:v>
                </c:pt>
                <c:pt idx="8430">
                  <c:v>2.2170000000000001</c:v>
                </c:pt>
                <c:pt idx="8431">
                  <c:v>2.2210000000000001</c:v>
                </c:pt>
                <c:pt idx="8432">
                  <c:v>2.2290000000000001</c:v>
                </c:pt>
                <c:pt idx="8433">
                  <c:v>2.2320000000000002</c:v>
                </c:pt>
                <c:pt idx="8434">
                  <c:v>2.2349999999999999</c:v>
                </c:pt>
                <c:pt idx="8435">
                  <c:v>2.2370000000000001</c:v>
                </c:pt>
                <c:pt idx="8436">
                  <c:v>2.2400000000000002</c:v>
                </c:pt>
                <c:pt idx="8437">
                  <c:v>2.2450000000000001</c:v>
                </c:pt>
                <c:pt idx="8438">
                  <c:v>2.2360000000000002</c:v>
                </c:pt>
                <c:pt idx="8439">
                  <c:v>2.2440000000000002</c:v>
                </c:pt>
                <c:pt idx="8440">
                  <c:v>2.2290000000000001</c:v>
                </c:pt>
                <c:pt idx="8441">
                  <c:v>2.2210000000000001</c:v>
                </c:pt>
                <c:pt idx="8442">
                  <c:v>2.2320000000000002</c:v>
                </c:pt>
                <c:pt idx="8443">
                  <c:v>2.214</c:v>
                </c:pt>
                <c:pt idx="8444">
                  <c:v>2.2309999999999999</c:v>
                </c:pt>
                <c:pt idx="8445">
                  <c:v>2.2570000000000001</c:v>
                </c:pt>
                <c:pt idx="8446">
                  <c:v>2.246</c:v>
                </c:pt>
                <c:pt idx="8447">
                  <c:v>2.2370000000000001</c:v>
                </c:pt>
                <c:pt idx="8448">
                  <c:v>2.2330000000000001</c:v>
                </c:pt>
                <c:pt idx="8449">
                  <c:v>2.238</c:v>
                </c:pt>
                <c:pt idx="8450">
                  <c:v>2.2560000000000002</c:v>
                </c:pt>
                <c:pt idx="8451">
                  <c:v>2.266</c:v>
                </c:pt>
                <c:pt idx="8452">
                  <c:v>2.2480000000000002</c:v>
                </c:pt>
                <c:pt idx="8453">
                  <c:v>2.25</c:v>
                </c:pt>
                <c:pt idx="8454">
                  <c:v>2.2429999999999999</c:v>
                </c:pt>
                <c:pt idx="8455">
                  <c:v>2.242</c:v>
                </c:pt>
                <c:pt idx="8456">
                  <c:v>2.2360000000000002</c:v>
                </c:pt>
                <c:pt idx="8457">
                  <c:v>2.226</c:v>
                </c:pt>
                <c:pt idx="8458">
                  <c:v>2.2440000000000002</c:v>
                </c:pt>
                <c:pt idx="8459">
                  <c:v>2.25</c:v>
                </c:pt>
                <c:pt idx="8460">
                  <c:v>2.2509999999999999</c:v>
                </c:pt>
                <c:pt idx="8461">
                  <c:v>2.2530000000000001</c:v>
                </c:pt>
                <c:pt idx="8462">
                  <c:v>2.2309999999999999</c:v>
                </c:pt>
                <c:pt idx="8463">
                  <c:v>2.2309999999999999</c:v>
                </c:pt>
                <c:pt idx="8464">
                  <c:v>2.2570000000000001</c:v>
                </c:pt>
                <c:pt idx="8465">
                  <c:v>2.2680000000000002</c:v>
                </c:pt>
                <c:pt idx="8466">
                  <c:v>2.2730000000000001</c:v>
                </c:pt>
                <c:pt idx="8467">
                  <c:v>2.238</c:v>
                </c:pt>
                <c:pt idx="8468">
                  <c:v>2.2530000000000001</c:v>
                </c:pt>
                <c:pt idx="8469">
                  <c:v>2.2560000000000002</c:v>
                </c:pt>
                <c:pt idx="8470">
                  <c:v>2.2570000000000001</c:v>
                </c:pt>
                <c:pt idx="8471">
                  <c:v>2.27</c:v>
                </c:pt>
                <c:pt idx="8472">
                  <c:v>2.2549999999999999</c:v>
                </c:pt>
                <c:pt idx="8473">
                  <c:v>2.254</c:v>
                </c:pt>
                <c:pt idx="8474">
                  <c:v>2.262</c:v>
                </c:pt>
                <c:pt idx="8475">
                  <c:v>2.2429999999999999</c:v>
                </c:pt>
                <c:pt idx="8476">
                  <c:v>2.238</c:v>
                </c:pt>
                <c:pt idx="8477">
                  <c:v>2.2480000000000002</c:v>
                </c:pt>
                <c:pt idx="8478">
                  <c:v>2.2720000000000002</c:v>
                </c:pt>
                <c:pt idx="8479">
                  <c:v>2.262</c:v>
                </c:pt>
                <c:pt idx="8480">
                  <c:v>2.27</c:v>
                </c:pt>
                <c:pt idx="8481">
                  <c:v>2.2730000000000001</c:v>
                </c:pt>
                <c:pt idx="8482">
                  <c:v>2.2730000000000001</c:v>
                </c:pt>
                <c:pt idx="8483">
                  <c:v>2.2720000000000002</c:v>
                </c:pt>
                <c:pt idx="8484">
                  <c:v>2.2530000000000001</c:v>
                </c:pt>
                <c:pt idx="8485">
                  <c:v>2.266</c:v>
                </c:pt>
                <c:pt idx="8486">
                  <c:v>2.2709999999999999</c:v>
                </c:pt>
                <c:pt idx="8487">
                  <c:v>2.2629999999999999</c:v>
                </c:pt>
                <c:pt idx="8488">
                  <c:v>2.2629999999999999</c:v>
                </c:pt>
                <c:pt idx="8489">
                  <c:v>2.2610000000000001</c:v>
                </c:pt>
                <c:pt idx="8490">
                  <c:v>2.2549999999999999</c:v>
                </c:pt>
                <c:pt idx="8491">
                  <c:v>2.2690000000000001</c:v>
                </c:pt>
                <c:pt idx="8492">
                  <c:v>2.2749999999999999</c:v>
                </c:pt>
                <c:pt idx="8493">
                  <c:v>2.2610000000000001</c:v>
                </c:pt>
                <c:pt idx="8494">
                  <c:v>2.2480000000000002</c:v>
                </c:pt>
                <c:pt idx="8495">
                  <c:v>2.246</c:v>
                </c:pt>
                <c:pt idx="8496">
                  <c:v>2.2810000000000001</c:v>
                </c:pt>
                <c:pt idx="8497">
                  <c:v>2.2760000000000002</c:v>
                </c:pt>
                <c:pt idx="8498">
                  <c:v>2.2629999999999999</c:v>
                </c:pt>
                <c:pt idx="8499">
                  <c:v>2.2850000000000001</c:v>
                </c:pt>
                <c:pt idx="8500">
                  <c:v>2.278</c:v>
                </c:pt>
                <c:pt idx="8501">
                  <c:v>2.2690000000000001</c:v>
                </c:pt>
                <c:pt idx="8502">
                  <c:v>2.286</c:v>
                </c:pt>
                <c:pt idx="8503">
                  <c:v>2.2949999999999999</c:v>
                </c:pt>
                <c:pt idx="8504">
                  <c:v>2.2850000000000001</c:v>
                </c:pt>
                <c:pt idx="8505">
                  <c:v>2.266</c:v>
                </c:pt>
                <c:pt idx="8506">
                  <c:v>2.2629999999999999</c:v>
                </c:pt>
                <c:pt idx="8507">
                  <c:v>2.258</c:v>
                </c:pt>
                <c:pt idx="8508">
                  <c:v>2.2770000000000001</c:v>
                </c:pt>
                <c:pt idx="8509">
                  <c:v>2.2810000000000001</c:v>
                </c:pt>
                <c:pt idx="8510">
                  <c:v>2.2789999999999999</c:v>
                </c:pt>
                <c:pt idx="8511">
                  <c:v>2.29</c:v>
                </c:pt>
                <c:pt idx="8512">
                  <c:v>2.2829999999999999</c:v>
                </c:pt>
                <c:pt idx="8513">
                  <c:v>2.274</c:v>
                </c:pt>
                <c:pt idx="8514">
                  <c:v>2.2810000000000001</c:v>
                </c:pt>
                <c:pt idx="8515">
                  <c:v>2.274</c:v>
                </c:pt>
                <c:pt idx="8516">
                  <c:v>2.2880000000000003</c:v>
                </c:pt>
                <c:pt idx="8517">
                  <c:v>2.2680000000000002</c:v>
                </c:pt>
                <c:pt idx="8518">
                  <c:v>2.2669999999999999</c:v>
                </c:pt>
                <c:pt idx="8519">
                  <c:v>2.2829999999999999</c:v>
                </c:pt>
                <c:pt idx="8520">
                  <c:v>2.282</c:v>
                </c:pt>
                <c:pt idx="8521">
                  <c:v>2.2829999999999999</c:v>
                </c:pt>
                <c:pt idx="8522">
                  <c:v>2.294</c:v>
                </c:pt>
                <c:pt idx="8523">
                  <c:v>2.2970000000000002</c:v>
                </c:pt>
                <c:pt idx="8524">
                  <c:v>2.2960000000000003</c:v>
                </c:pt>
                <c:pt idx="8525">
                  <c:v>2.294</c:v>
                </c:pt>
                <c:pt idx="8526">
                  <c:v>2.3210000000000002</c:v>
                </c:pt>
                <c:pt idx="8527">
                  <c:v>2.3199999999999998</c:v>
                </c:pt>
                <c:pt idx="8528">
                  <c:v>2.3069999999999999</c:v>
                </c:pt>
                <c:pt idx="8529">
                  <c:v>2.3010000000000002</c:v>
                </c:pt>
                <c:pt idx="8530">
                  <c:v>2.3000000000000003</c:v>
                </c:pt>
                <c:pt idx="8531">
                  <c:v>2.3170000000000002</c:v>
                </c:pt>
                <c:pt idx="8532">
                  <c:v>2.3079999999999998</c:v>
                </c:pt>
                <c:pt idx="8533">
                  <c:v>2.3109999999999999</c:v>
                </c:pt>
                <c:pt idx="8534">
                  <c:v>2.3000000000000003</c:v>
                </c:pt>
                <c:pt idx="8535">
                  <c:v>2.294</c:v>
                </c:pt>
                <c:pt idx="8536">
                  <c:v>2.286</c:v>
                </c:pt>
                <c:pt idx="8537">
                  <c:v>2.3040000000000003</c:v>
                </c:pt>
                <c:pt idx="8538">
                  <c:v>2.3040000000000003</c:v>
                </c:pt>
                <c:pt idx="8539">
                  <c:v>2.3079999999999998</c:v>
                </c:pt>
                <c:pt idx="8540">
                  <c:v>2.306</c:v>
                </c:pt>
                <c:pt idx="8541">
                  <c:v>2.306</c:v>
                </c:pt>
                <c:pt idx="8542">
                  <c:v>2.3159999999999998</c:v>
                </c:pt>
                <c:pt idx="8543">
                  <c:v>2.298</c:v>
                </c:pt>
                <c:pt idx="8544">
                  <c:v>2.27</c:v>
                </c:pt>
                <c:pt idx="8545">
                  <c:v>2.2829999999999999</c:v>
                </c:pt>
                <c:pt idx="8546">
                  <c:v>2.0649999999999999</c:v>
                </c:pt>
                <c:pt idx="8547">
                  <c:v>0.05</c:v>
                </c:pt>
                <c:pt idx="8548">
                  <c:v>5.1000000000000004E-2</c:v>
                </c:pt>
                <c:pt idx="8549">
                  <c:v>5.3999999999999999E-2</c:v>
                </c:pt>
                <c:pt idx="8550">
                  <c:v>5.5E-2</c:v>
                </c:pt>
                <c:pt idx="8551">
                  <c:v>0.05</c:v>
                </c:pt>
                <c:pt idx="8552">
                  <c:v>5.1000000000000004E-2</c:v>
                </c:pt>
                <c:pt idx="8553">
                  <c:v>5.9000000000000004E-2</c:v>
                </c:pt>
                <c:pt idx="8554">
                  <c:v>5.7000000000000002E-2</c:v>
                </c:pt>
                <c:pt idx="8555">
                  <c:v>5.5E-2</c:v>
                </c:pt>
                <c:pt idx="8556">
                  <c:v>5.5E-2</c:v>
                </c:pt>
                <c:pt idx="8557">
                  <c:v>5.6000000000000001E-2</c:v>
                </c:pt>
                <c:pt idx="8558">
                  <c:v>5.5E-2</c:v>
                </c:pt>
                <c:pt idx="8559">
                  <c:v>5.6000000000000001E-2</c:v>
                </c:pt>
                <c:pt idx="8560">
                  <c:v>5.6000000000000001E-2</c:v>
                </c:pt>
                <c:pt idx="8561">
                  <c:v>5.3999999999999999E-2</c:v>
                </c:pt>
                <c:pt idx="8562">
                  <c:v>5.6000000000000001E-2</c:v>
                </c:pt>
                <c:pt idx="8563">
                  <c:v>5.7000000000000002E-2</c:v>
                </c:pt>
                <c:pt idx="8564">
                  <c:v>5.7000000000000002E-2</c:v>
                </c:pt>
                <c:pt idx="8565">
                  <c:v>5.6000000000000001E-2</c:v>
                </c:pt>
                <c:pt idx="8566">
                  <c:v>6.4000000000000001E-2</c:v>
                </c:pt>
                <c:pt idx="8567">
                  <c:v>5.7000000000000002E-2</c:v>
                </c:pt>
                <c:pt idx="8568">
                  <c:v>5.8000000000000003E-2</c:v>
                </c:pt>
                <c:pt idx="8569">
                  <c:v>5.9000000000000004E-2</c:v>
                </c:pt>
                <c:pt idx="8570">
                  <c:v>5.5E-2</c:v>
                </c:pt>
                <c:pt idx="8571">
                  <c:v>5.5E-2</c:v>
                </c:pt>
                <c:pt idx="8572">
                  <c:v>5.2999999999999999E-2</c:v>
                </c:pt>
                <c:pt idx="8573">
                  <c:v>5.7000000000000002E-2</c:v>
                </c:pt>
                <c:pt idx="8574">
                  <c:v>5.7000000000000002E-2</c:v>
                </c:pt>
                <c:pt idx="8575">
                  <c:v>5.5E-2</c:v>
                </c:pt>
                <c:pt idx="8576">
                  <c:v>5.7000000000000002E-2</c:v>
                </c:pt>
                <c:pt idx="8577">
                  <c:v>5.3999999999999999E-2</c:v>
                </c:pt>
                <c:pt idx="8578">
                  <c:v>5.2000000000000005E-2</c:v>
                </c:pt>
                <c:pt idx="8579">
                  <c:v>5.1000000000000004E-2</c:v>
                </c:pt>
                <c:pt idx="8580">
                  <c:v>5.2999999999999999E-2</c:v>
                </c:pt>
                <c:pt idx="8581">
                  <c:v>4.9000000000000002E-2</c:v>
                </c:pt>
                <c:pt idx="8582">
                  <c:v>4.9000000000000002E-2</c:v>
                </c:pt>
                <c:pt idx="8583">
                  <c:v>5.1000000000000004E-2</c:v>
                </c:pt>
                <c:pt idx="8584">
                  <c:v>5.3999999999999999E-2</c:v>
                </c:pt>
                <c:pt idx="8585">
                  <c:v>0.05</c:v>
                </c:pt>
                <c:pt idx="8586">
                  <c:v>0.05</c:v>
                </c:pt>
                <c:pt idx="8587">
                  <c:v>4.9000000000000002E-2</c:v>
                </c:pt>
                <c:pt idx="8588">
                  <c:v>5.3999999999999999E-2</c:v>
                </c:pt>
                <c:pt idx="8589">
                  <c:v>5.2000000000000005E-2</c:v>
                </c:pt>
                <c:pt idx="8590">
                  <c:v>4.9000000000000002E-2</c:v>
                </c:pt>
                <c:pt idx="8591">
                  <c:v>4.9000000000000002E-2</c:v>
                </c:pt>
                <c:pt idx="8592">
                  <c:v>5.2000000000000005E-2</c:v>
                </c:pt>
                <c:pt idx="8593">
                  <c:v>5.2999999999999999E-2</c:v>
                </c:pt>
                <c:pt idx="8594">
                  <c:v>5.2999999999999999E-2</c:v>
                </c:pt>
                <c:pt idx="8595">
                  <c:v>5.5E-2</c:v>
                </c:pt>
                <c:pt idx="8596">
                  <c:v>5.8000000000000003E-2</c:v>
                </c:pt>
                <c:pt idx="8597">
                  <c:v>5.8000000000000003E-2</c:v>
                </c:pt>
                <c:pt idx="8598">
                  <c:v>5.5E-2</c:v>
                </c:pt>
                <c:pt idx="8599">
                  <c:v>5.6000000000000001E-2</c:v>
                </c:pt>
                <c:pt idx="8600">
                  <c:v>6.4000000000000001E-2</c:v>
                </c:pt>
                <c:pt idx="8601">
                  <c:v>0.06</c:v>
                </c:pt>
                <c:pt idx="8602">
                  <c:v>6.3E-2</c:v>
                </c:pt>
                <c:pt idx="8603">
                  <c:v>6.2E-2</c:v>
                </c:pt>
                <c:pt idx="8604">
                  <c:v>6.4000000000000001E-2</c:v>
                </c:pt>
                <c:pt idx="8605">
                  <c:v>5.6000000000000001E-2</c:v>
                </c:pt>
                <c:pt idx="8606">
                  <c:v>5.1000000000000004E-2</c:v>
                </c:pt>
                <c:pt idx="8607">
                  <c:v>4.3999999999999997E-2</c:v>
                </c:pt>
                <c:pt idx="8608">
                  <c:v>4.8000000000000001E-2</c:v>
                </c:pt>
                <c:pt idx="8609">
                  <c:v>0.05</c:v>
                </c:pt>
                <c:pt idx="8610">
                  <c:v>4.5999999999999999E-2</c:v>
                </c:pt>
                <c:pt idx="8611">
                  <c:v>6.2E-2</c:v>
                </c:pt>
                <c:pt idx="8612">
                  <c:v>6.0999999999999999E-2</c:v>
                </c:pt>
                <c:pt idx="8613">
                  <c:v>6.2E-2</c:v>
                </c:pt>
                <c:pt idx="8614">
                  <c:v>6.2E-2</c:v>
                </c:pt>
                <c:pt idx="8615">
                  <c:v>5.8000000000000003E-2</c:v>
                </c:pt>
                <c:pt idx="8616">
                  <c:v>0.06</c:v>
                </c:pt>
                <c:pt idx="8617">
                  <c:v>5.8000000000000003E-2</c:v>
                </c:pt>
                <c:pt idx="8618">
                  <c:v>5.6000000000000001E-2</c:v>
                </c:pt>
                <c:pt idx="8619">
                  <c:v>5.5E-2</c:v>
                </c:pt>
                <c:pt idx="8620">
                  <c:v>5.9000000000000004E-2</c:v>
                </c:pt>
                <c:pt idx="8621">
                  <c:v>5.9000000000000004E-2</c:v>
                </c:pt>
                <c:pt idx="8622">
                  <c:v>5.9000000000000004E-2</c:v>
                </c:pt>
                <c:pt idx="8623">
                  <c:v>5.2999999999999999E-2</c:v>
                </c:pt>
                <c:pt idx="8624">
                  <c:v>5.1000000000000004E-2</c:v>
                </c:pt>
                <c:pt idx="8625">
                  <c:v>4.8000000000000001E-2</c:v>
                </c:pt>
                <c:pt idx="8626">
                  <c:v>5.1000000000000004E-2</c:v>
                </c:pt>
                <c:pt idx="8627">
                  <c:v>5.6000000000000001E-2</c:v>
                </c:pt>
                <c:pt idx="8628">
                  <c:v>6.4000000000000001E-2</c:v>
                </c:pt>
                <c:pt idx="8629">
                  <c:v>6.3E-2</c:v>
                </c:pt>
                <c:pt idx="8630">
                  <c:v>5.9000000000000004E-2</c:v>
                </c:pt>
                <c:pt idx="8631">
                  <c:v>0.06</c:v>
                </c:pt>
                <c:pt idx="8632">
                  <c:v>5.8000000000000003E-2</c:v>
                </c:pt>
                <c:pt idx="8633">
                  <c:v>5.6000000000000001E-2</c:v>
                </c:pt>
                <c:pt idx="8634">
                  <c:v>4.9000000000000002E-2</c:v>
                </c:pt>
                <c:pt idx="8635">
                  <c:v>4.9000000000000002E-2</c:v>
                </c:pt>
                <c:pt idx="8636">
                  <c:v>4.9000000000000002E-2</c:v>
                </c:pt>
                <c:pt idx="8637">
                  <c:v>5.7000000000000002E-2</c:v>
                </c:pt>
                <c:pt idx="8638">
                  <c:v>5.3999999999999999E-2</c:v>
                </c:pt>
                <c:pt idx="8639">
                  <c:v>5.3999999999999999E-2</c:v>
                </c:pt>
                <c:pt idx="8640">
                  <c:v>4.9000000000000002E-2</c:v>
                </c:pt>
                <c:pt idx="8641">
                  <c:v>4.9000000000000002E-2</c:v>
                </c:pt>
                <c:pt idx="8642">
                  <c:v>5.8000000000000003E-2</c:v>
                </c:pt>
                <c:pt idx="8643">
                  <c:v>5.9000000000000004E-2</c:v>
                </c:pt>
                <c:pt idx="8644">
                  <c:v>5.7000000000000002E-2</c:v>
                </c:pt>
                <c:pt idx="8645">
                  <c:v>5.9000000000000004E-2</c:v>
                </c:pt>
                <c:pt idx="8646">
                  <c:v>5.2000000000000005E-2</c:v>
                </c:pt>
                <c:pt idx="8647">
                  <c:v>5.6000000000000001E-2</c:v>
                </c:pt>
                <c:pt idx="8648">
                  <c:v>6.2E-2</c:v>
                </c:pt>
                <c:pt idx="8649">
                  <c:v>0.06</c:v>
                </c:pt>
                <c:pt idx="8650">
                  <c:v>0.06</c:v>
                </c:pt>
                <c:pt idx="8651">
                  <c:v>6.3E-2</c:v>
                </c:pt>
                <c:pt idx="8652">
                  <c:v>6.4000000000000001E-2</c:v>
                </c:pt>
                <c:pt idx="8653">
                  <c:v>6.0999999999999999E-2</c:v>
                </c:pt>
                <c:pt idx="8654">
                  <c:v>6.0999999999999999E-2</c:v>
                </c:pt>
                <c:pt idx="8655">
                  <c:v>6.3E-2</c:v>
                </c:pt>
                <c:pt idx="8656">
                  <c:v>6.3E-2</c:v>
                </c:pt>
                <c:pt idx="8657">
                  <c:v>6.5000000000000002E-2</c:v>
                </c:pt>
                <c:pt idx="8658">
                  <c:v>6.4000000000000001E-2</c:v>
                </c:pt>
                <c:pt idx="8659">
                  <c:v>6.0999999999999999E-2</c:v>
                </c:pt>
                <c:pt idx="8660">
                  <c:v>5.3999999999999999E-2</c:v>
                </c:pt>
                <c:pt idx="8661">
                  <c:v>4.8000000000000001E-2</c:v>
                </c:pt>
                <c:pt idx="8662">
                  <c:v>4.8000000000000001E-2</c:v>
                </c:pt>
                <c:pt idx="8663">
                  <c:v>4.7E-2</c:v>
                </c:pt>
                <c:pt idx="8664">
                  <c:v>4.9000000000000002E-2</c:v>
                </c:pt>
                <c:pt idx="8665">
                  <c:v>5.1000000000000004E-2</c:v>
                </c:pt>
                <c:pt idx="8666">
                  <c:v>5.2000000000000005E-2</c:v>
                </c:pt>
                <c:pt idx="8667">
                  <c:v>5.1000000000000004E-2</c:v>
                </c:pt>
                <c:pt idx="8668">
                  <c:v>5.5E-2</c:v>
                </c:pt>
                <c:pt idx="8669">
                  <c:v>5.7000000000000002E-2</c:v>
                </c:pt>
                <c:pt idx="8670">
                  <c:v>5.3999999999999999E-2</c:v>
                </c:pt>
                <c:pt idx="8671">
                  <c:v>4.2000000000000003E-2</c:v>
                </c:pt>
                <c:pt idx="8672">
                  <c:v>4.3000000000000003E-2</c:v>
                </c:pt>
                <c:pt idx="8673">
                  <c:v>4.3999999999999997E-2</c:v>
                </c:pt>
                <c:pt idx="8674">
                  <c:v>4.2000000000000003E-2</c:v>
                </c:pt>
                <c:pt idx="8675">
                  <c:v>4.2000000000000003E-2</c:v>
                </c:pt>
                <c:pt idx="8676">
                  <c:v>5.9000000000000004E-2</c:v>
                </c:pt>
                <c:pt idx="8677">
                  <c:v>5.2000000000000005E-2</c:v>
                </c:pt>
                <c:pt idx="8678">
                  <c:v>4.7E-2</c:v>
                </c:pt>
                <c:pt idx="8679">
                  <c:v>0.05</c:v>
                </c:pt>
                <c:pt idx="8680">
                  <c:v>0.05</c:v>
                </c:pt>
                <c:pt idx="8681">
                  <c:v>0.05</c:v>
                </c:pt>
                <c:pt idx="8682">
                  <c:v>5.5E-2</c:v>
                </c:pt>
                <c:pt idx="8683">
                  <c:v>5.6000000000000001E-2</c:v>
                </c:pt>
                <c:pt idx="8684">
                  <c:v>5.3999999999999999E-2</c:v>
                </c:pt>
                <c:pt idx="8685">
                  <c:v>5.7000000000000002E-2</c:v>
                </c:pt>
                <c:pt idx="8686">
                  <c:v>5.5E-2</c:v>
                </c:pt>
                <c:pt idx="8687">
                  <c:v>5.7000000000000002E-2</c:v>
                </c:pt>
                <c:pt idx="8688">
                  <c:v>5.6000000000000001E-2</c:v>
                </c:pt>
                <c:pt idx="8689">
                  <c:v>0.05</c:v>
                </c:pt>
                <c:pt idx="8690">
                  <c:v>5.6000000000000001E-2</c:v>
                </c:pt>
                <c:pt idx="8691">
                  <c:v>4.4999999999999998E-2</c:v>
                </c:pt>
                <c:pt idx="8692">
                  <c:v>5.2999999999999999E-2</c:v>
                </c:pt>
                <c:pt idx="8693">
                  <c:v>5.3999999999999999E-2</c:v>
                </c:pt>
                <c:pt idx="8694">
                  <c:v>0.06</c:v>
                </c:pt>
                <c:pt idx="8695">
                  <c:v>0.06</c:v>
                </c:pt>
                <c:pt idx="8696">
                  <c:v>5.9000000000000004E-2</c:v>
                </c:pt>
                <c:pt idx="8697">
                  <c:v>6.0999999999999999E-2</c:v>
                </c:pt>
                <c:pt idx="8698">
                  <c:v>5.8000000000000003E-2</c:v>
                </c:pt>
                <c:pt idx="8699">
                  <c:v>5.5E-2</c:v>
                </c:pt>
                <c:pt idx="8700">
                  <c:v>5.3999999999999999E-2</c:v>
                </c:pt>
                <c:pt idx="8701">
                  <c:v>5.2000000000000005E-2</c:v>
                </c:pt>
                <c:pt idx="8702">
                  <c:v>4.9000000000000002E-2</c:v>
                </c:pt>
                <c:pt idx="8703">
                  <c:v>5.3999999999999999E-2</c:v>
                </c:pt>
                <c:pt idx="8704">
                  <c:v>5.6000000000000001E-2</c:v>
                </c:pt>
                <c:pt idx="8705">
                  <c:v>5.9000000000000004E-2</c:v>
                </c:pt>
                <c:pt idx="8706">
                  <c:v>5.5E-2</c:v>
                </c:pt>
                <c:pt idx="8707">
                  <c:v>5.2999999999999999E-2</c:v>
                </c:pt>
                <c:pt idx="8708">
                  <c:v>5.2000000000000005E-2</c:v>
                </c:pt>
                <c:pt idx="8709">
                  <c:v>4.9000000000000002E-2</c:v>
                </c:pt>
                <c:pt idx="8710">
                  <c:v>4.9000000000000002E-2</c:v>
                </c:pt>
                <c:pt idx="8711">
                  <c:v>4.8000000000000001E-2</c:v>
                </c:pt>
                <c:pt idx="8712">
                  <c:v>4.9000000000000002E-2</c:v>
                </c:pt>
                <c:pt idx="8713">
                  <c:v>4.9000000000000002E-2</c:v>
                </c:pt>
                <c:pt idx="8714">
                  <c:v>4.8000000000000001E-2</c:v>
                </c:pt>
                <c:pt idx="8715">
                  <c:v>4.4999999999999998E-2</c:v>
                </c:pt>
                <c:pt idx="8716">
                  <c:v>4.5999999999999999E-2</c:v>
                </c:pt>
                <c:pt idx="8717">
                  <c:v>4.7E-2</c:v>
                </c:pt>
                <c:pt idx="8718">
                  <c:v>0.05</c:v>
                </c:pt>
                <c:pt idx="8719">
                  <c:v>0.05</c:v>
                </c:pt>
                <c:pt idx="8720">
                  <c:v>0.05</c:v>
                </c:pt>
                <c:pt idx="8721">
                  <c:v>5.1000000000000004E-2</c:v>
                </c:pt>
                <c:pt idx="8722">
                  <c:v>4.8000000000000001E-2</c:v>
                </c:pt>
                <c:pt idx="8723">
                  <c:v>5.5E-2</c:v>
                </c:pt>
                <c:pt idx="8724">
                  <c:v>4.7E-2</c:v>
                </c:pt>
                <c:pt idx="8725">
                  <c:v>0.05</c:v>
                </c:pt>
                <c:pt idx="8726">
                  <c:v>0.05</c:v>
                </c:pt>
                <c:pt idx="8727">
                  <c:v>4.9000000000000002E-2</c:v>
                </c:pt>
                <c:pt idx="8728">
                  <c:v>4.9000000000000002E-2</c:v>
                </c:pt>
                <c:pt idx="8729">
                  <c:v>4.7E-2</c:v>
                </c:pt>
                <c:pt idx="8730">
                  <c:v>5.1000000000000004E-2</c:v>
                </c:pt>
                <c:pt idx="8731">
                  <c:v>0.05</c:v>
                </c:pt>
                <c:pt idx="8732">
                  <c:v>5.2999999999999999E-2</c:v>
                </c:pt>
                <c:pt idx="8733">
                  <c:v>4.9000000000000002E-2</c:v>
                </c:pt>
                <c:pt idx="8734">
                  <c:v>0.05</c:v>
                </c:pt>
                <c:pt idx="8735">
                  <c:v>4.8000000000000001E-2</c:v>
                </c:pt>
                <c:pt idx="8736">
                  <c:v>5.2000000000000005E-2</c:v>
                </c:pt>
                <c:pt idx="8737">
                  <c:v>5.2999999999999999E-2</c:v>
                </c:pt>
                <c:pt idx="8738">
                  <c:v>5.2000000000000005E-2</c:v>
                </c:pt>
                <c:pt idx="8739">
                  <c:v>5.6000000000000001E-2</c:v>
                </c:pt>
                <c:pt idx="8740">
                  <c:v>5.6000000000000001E-2</c:v>
                </c:pt>
                <c:pt idx="8741">
                  <c:v>5.2000000000000005E-2</c:v>
                </c:pt>
                <c:pt idx="8742">
                  <c:v>4.8000000000000001E-2</c:v>
                </c:pt>
                <c:pt idx="8743">
                  <c:v>4.4999999999999998E-2</c:v>
                </c:pt>
                <c:pt idx="8744">
                  <c:v>4.4999999999999998E-2</c:v>
                </c:pt>
                <c:pt idx="8745">
                  <c:v>4.3999999999999997E-2</c:v>
                </c:pt>
                <c:pt idx="8746">
                  <c:v>4.1000000000000002E-2</c:v>
                </c:pt>
                <c:pt idx="8747">
                  <c:v>4.3999999999999997E-2</c:v>
                </c:pt>
                <c:pt idx="8748">
                  <c:v>4.7E-2</c:v>
                </c:pt>
                <c:pt idx="8749">
                  <c:v>4.8000000000000001E-2</c:v>
                </c:pt>
                <c:pt idx="8750">
                  <c:v>4.7E-2</c:v>
                </c:pt>
                <c:pt idx="8751">
                  <c:v>4.8000000000000001E-2</c:v>
                </c:pt>
                <c:pt idx="8752">
                  <c:v>4.7E-2</c:v>
                </c:pt>
                <c:pt idx="8753">
                  <c:v>4.1000000000000002E-2</c:v>
                </c:pt>
                <c:pt idx="8754">
                  <c:v>4.5999999999999999E-2</c:v>
                </c:pt>
                <c:pt idx="8755">
                  <c:v>4.4999999999999998E-2</c:v>
                </c:pt>
                <c:pt idx="8756">
                  <c:v>4.4999999999999998E-2</c:v>
                </c:pt>
                <c:pt idx="8757">
                  <c:v>4.8000000000000001E-2</c:v>
                </c:pt>
                <c:pt idx="8758">
                  <c:v>0.05</c:v>
                </c:pt>
                <c:pt idx="8759">
                  <c:v>5.1000000000000004E-2</c:v>
                </c:pt>
                <c:pt idx="8760">
                  <c:v>5.3999999999999999E-2</c:v>
                </c:pt>
                <c:pt idx="8761">
                  <c:v>5.1000000000000004E-2</c:v>
                </c:pt>
                <c:pt idx="8762">
                  <c:v>5.8000000000000003E-2</c:v>
                </c:pt>
                <c:pt idx="8763">
                  <c:v>4.7E-2</c:v>
                </c:pt>
                <c:pt idx="8764">
                  <c:v>4.2000000000000003E-2</c:v>
                </c:pt>
                <c:pt idx="8765">
                  <c:v>4.4999999999999998E-2</c:v>
                </c:pt>
                <c:pt idx="8766">
                  <c:v>4.1000000000000002E-2</c:v>
                </c:pt>
                <c:pt idx="8767">
                  <c:v>5.1000000000000004E-2</c:v>
                </c:pt>
                <c:pt idx="8768">
                  <c:v>5.2000000000000005E-2</c:v>
                </c:pt>
                <c:pt idx="8769">
                  <c:v>5.6000000000000001E-2</c:v>
                </c:pt>
                <c:pt idx="8770">
                  <c:v>0.06</c:v>
                </c:pt>
                <c:pt idx="8771">
                  <c:v>5.6000000000000001E-2</c:v>
                </c:pt>
                <c:pt idx="8772">
                  <c:v>5.8000000000000003E-2</c:v>
                </c:pt>
                <c:pt idx="8773">
                  <c:v>4.5999999999999999E-2</c:v>
                </c:pt>
                <c:pt idx="8774">
                  <c:v>0.05</c:v>
                </c:pt>
                <c:pt idx="8775">
                  <c:v>4.9000000000000002E-2</c:v>
                </c:pt>
                <c:pt idx="8776">
                  <c:v>5.1000000000000004E-2</c:v>
                </c:pt>
                <c:pt idx="8777">
                  <c:v>5.1000000000000004E-2</c:v>
                </c:pt>
                <c:pt idx="8778">
                  <c:v>5.6000000000000001E-2</c:v>
                </c:pt>
                <c:pt idx="8779">
                  <c:v>5.8000000000000003E-2</c:v>
                </c:pt>
                <c:pt idx="8780">
                  <c:v>0.11900000000000001</c:v>
                </c:pt>
                <c:pt idx="8781">
                  <c:v>0.33800000000000002</c:v>
                </c:pt>
                <c:pt idx="8782">
                  <c:v>1.0309999999999999</c:v>
                </c:pt>
                <c:pt idx="8783">
                  <c:v>1.873</c:v>
                </c:pt>
                <c:pt idx="8784">
                  <c:v>2.3780000000000001</c:v>
                </c:pt>
                <c:pt idx="8785">
                  <c:v>2.5089999999999999</c:v>
                </c:pt>
                <c:pt idx="8786">
                  <c:v>2.835</c:v>
                </c:pt>
                <c:pt idx="8787">
                  <c:v>3.0950000000000002</c:v>
                </c:pt>
                <c:pt idx="8788">
                  <c:v>3.351</c:v>
                </c:pt>
                <c:pt idx="8789">
                  <c:v>3.38</c:v>
                </c:pt>
                <c:pt idx="8790">
                  <c:v>3.8180000000000001</c:v>
                </c:pt>
                <c:pt idx="8791">
                  <c:v>4.1390000000000002</c:v>
                </c:pt>
                <c:pt idx="8792">
                  <c:v>4.4580000000000002</c:v>
                </c:pt>
                <c:pt idx="8793">
                  <c:v>4.7869999999999999</c:v>
                </c:pt>
                <c:pt idx="8794">
                  <c:v>5.109</c:v>
                </c:pt>
                <c:pt idx="8795">
                  <c:v>5.4180000000000001</c:v>
                </c:pt>
                <c:pt idx="8796">
                  <c:v>5.681</c:v>
                </c:pt>
                <c:pt idx="8797">
                  <c:v>5.92</c:v>
                </c:pt>
                <c:pt idx="8798">
                  <c:v>6.1840000000000002</c:v>
                </c:pt>
                <c:pt idx="8799">
                  <c:v>6.423</c:v>
                </c:pt>
                <c:pt idx="8800">
                  <c:v>6.5019999999999998</c:v>
                </c:pt>
                <c:pt idx="8801">
                  <c:v>6.4420000000000002</c:v>
                </c:pt>
                <c:pt idx="8802">
                  <c:v>6.3769999999999998</c:v>
                </c:pt>
                <c:pt idx="8803">
                  <c:v>6.37</c:v>
                </c:pt>
                <c:pt idx="8804">
                  <c:v>6.4080000000000004</c:v>
                </c:pt>
                <c:pt idx="8805">
                  <c:v>6.4249999999999998</c:v>
                </c:pt>
                <c:pt idx="8806">
                  <c:v>6.33</c:v>
                </c:pt>
                <c:pt idx="8807">
                  <c:v>6.2270000000000003</c:v>
                </c:pt>
                <c:pt idx="8808">
                  <c:v>6.101</c:v>
                </c:pt>
                <c:pt idx="8809">
                  <c:v>6.0940000000000003</c:v>
                </c:pt>
                <c:pt idx="8810">
                  <c:v>5.9489999999999998</c:v>
                </c:pt>
                <c:pt idx="8811">
                  <c:v>5.782</c:v>
                </c:pt>
                <c:pt idx="8812">
                  <c:v>5.6440000000000001</c:v>
                </c:pt>
                <c:pt idx="8813">
                  <c:v>5.5229999999999997</c:v>
                </c:pt>
                <c:pt idx="8814">
                  <c:v>5.5179999999999998</c:v>
                </c:pt>
                <c:pt idx="8815">
                  <c:v>5.41</c:v>
                </c:pt>
                <c:pt idx="8816">
                  <c:v>5.399</c:v>
                </c:pt>
                <c:pt idx="8817">
                  <c:v>5.4210000000000003</c:v>
                </c:pt>
                <c:pt idx="8818">
                  <c:v>5.2519999999999998</c:v>
                </c:pt>
                <c:pt idx="8819">
                  <c:v>5.3310000000000004</c:v>
                </c:pt>
                <c:pt idx="8820">
                  <c:v>5.3159999999999998</c:v>
                </c:pt>
                <c:pt idx="8821">
                  <c:v>5.3070000000000004</c:v>
                </c:pt>
                <c:pt idx="8822">
                  <c:v>5.327</c:v>
                </c:pt>
                <c:pt idx="8823">
                  <c:v>5.3310000000000004</c:v>
                </c:pt>
                <c:pt idx="8824">
                  <c:v>5.3730000000000002</c:v>
                </c:pt>
                <c:pt idx="8825">
                  <c:v>5.375</c:v>
                </c:pt>
                <c:pt idx="8826">
                  <c:v>5.3620000000000001</c:v>
                </c:pt>
                <c:pt idx="8827">
                  <c:v>5.0910000000000002</c:v>
                </c:pt>
                <c:pt idx="8828">
                  <c:v>5.016</c:v>
                </c:pt>
                <c:pt idx="8829">
                  <c:v>4.8209999999999997</c:v>
                </c:pt>
                <c:pt idx="8830">
                  <c:v>4.633</c:v>
                </c:pt>
                <c:pt idx="8831">
                  <c:v>4.4710000000000001</c:v>
                </c:pt>
                <c:pt idx="8832">
                  <c:v>4.2889999999999997</c:v>
                </c:pt>
                <c:pt idx="8833">
                  <c:v>4.133</c:v>
                </c:pt>
                <c:pt idx="8834">
                  <c:v>3.9580000000000002</c:v>
                </c:pt>
                <c:pt idx="8835">
                  <c:v>3.7880000000000003</c:v>
                </c:pt>
                <c:pt idx="8836">
                  <c:v>3.6750000000000003</c:v>
                </c:pt>
                <c:pt idx="8837">
                  <c:v>3.7</c:v>
                </c:pt>
                <c:pt idx="8838">
                  <c:v>3.4860000000000002</c:v>
                </c:pt>
                <c:pt idx="8839">
                  <c:v>3.2709999999999999</c:v>
                </c:pt>
                <c:pt idx="8840">
                  <c:v>3.157</c:v>
                </c:pt>
                <c:pt idx="8841">
                  <c:v>2.972</c:v>
                </c:pt>
                <c:pt idx="8842">
                  <c:v>2.7880000000000003</c:v>
                </c:pt>
                <c:pt idx="8843">
                  <c:v>2.6539999999999999</c:v>
                </c:pt>
                <c:pt idx="8844">
                  <c:v>2.4870000000000001</c:v>
                </c:pt>
                <c:pt idx="8845">
                  <c:v>2.3239999999999998</c:v>
                </c:pt>
                <c:pt idx="8846">
                  <c:v>2.1869999999999998</c:v>
                </c:pt>
                <c:pt idx="8847">
                  <c:v>2.1920000000000002</c:v>
                </c:pt>
                <c:pt idx="8848">
                  <c:v>2.23</c:v>
                </c:pt>
                <c:pt idx="8849">
                  <c:v>2.206</c:v>
                </c:pt>
                <c:pt idx="8850">
                  <c:v>2.1989999999999998</c:v>
                </c:pt>
                <c:pt idx="8851">
                  <c:v>2.218</c:v>
                </c:pt>
                <c:pt idx="8852">
                  <c:v>2.1970000000000001</c:v>
                </c:pt>
                <c:pt idx="8853">
                  <c:v>2.2090000000000001</c:v>
                </c:pt>
                <c:pt idx="8854">
                  <c:v>2.202</c:v>
                </c:pt>
                <c:pt idx="8855">
                  <c:v>2.2069999999999999</c:v>
                </c:pt>
                <c:pt idx="8856">
                  <c:v>2.202</c:v>
                </c:pt>
                <c:pt idx="8857">
                  <c:v>2.2090000000000001</c:v>
                </c:pt>
                <c:pt idx="8858">
                  <c:v>2.218</c:v>
                </c:pt>
                <c:pt idx="8859">
                  <c:v>2.2170000000000001</c:v>
                </c:pt>
                <c:pt idx="8860">
                  <c:v>2.2149999999999999</c:v>
                </c:pt>
                <c:pt idx="8861">
                  <c:v>2.2280000000000002</c:v>
                </c:pt>
                <c:pt idx="8862">
                  <c:v>2.2229999999999999</c:v>
                </c:pt>
                <c:pt idx="8863">
                  <c:v>2.206</c:v>
                </c:pt>
                <c:pt idx="8864">
                  <c:v>2.2069999999999999</c:v>
                </c:pt>
                <c:pt idx="8865">
                  <c:v>2.2090000000000001</c:v>
                </c:pt>
                <c:pt idx="8866">
                  <c:v>2.2090000000000001</c:v>
                </c:pt>
                <c:pt idx="8867">
                  <c:v>2.2029999999999998</c:v>
                </c:pt>
                <c:pt idx="8868">
                  <c:v>2.2149999999999999</c:v>
                </c:pt>
                <c:pt idx="8869">
                  <c:v>2.2040000000000002</c:v>
                </c:pt>
                <c:pt idx="8870">
                  <c:v>2.2130000000000001</c:v>
                </c:pt>
                <c:pt idx="8871">
                  <c:v>2.206</c:v>
                </c:pt>
                <c:pt idx="8872">
                  <c:v>2.2120000000000002</c:v>
                </c:pt>
                <c:pt idx="8873">
                  <c:v>2.2200000000000002</c:v>
                </c:pt>
                <c:pt idx="8874">
                  <c:v>2.2130000000000001</c:v>
                </c:pt>
                <c:pt idx="8875">
                  <c:v>2.206</c:v>
                </c:pt>
                <c:pt idx="8876">
                  <c:v>2.2120000000000002</c:v>
                </c:pt>
                <c:pt idx="8877">
                  <c:v>2.2170000000000001</c:v>
                </c:pt>
                <c:pt idx="8878">
                  <c:v>2.2160000000000002</c:v>
                </c:pt>
                <c:pt idx="8879">
                  <c:v>2.2050000000000001</c:v>
                </c:pt>
                <c:pt idx="8880">
                  <c:v>2.2240000000000002</c:v>
                </c:pt>
                <c:pt idx="8881">
                  <c:v>2.226</c:v>
                </c:pt>
                <c:pt idx="8882">
                  <c:v>2.2320000000000002</c:v>
                </c:pt>
                <c:pt idx="8883">
                  <c:v>2.2250000000000001</c:v>
                </c:pt>
                <c:pt idx="8884">
                  <c:v>2.2320000000000002</c:v>
                </c:pt>
                <c:pt idx="8885">
                  <c:v>2.2240000000000002</c:v>
                </c:pt>
                <c:pt idx="8886">
                  <c:v>2.242</c:v>
                </c:pt>
                <c:pt idx="8887">
                  <c:v>2.2370000000000001</c:v>
                </c:pt>
                <c:pt idx="8888">
                  <c:v>2.2269999999999999</c:v>
                </c:pt>
                <c:pt idx="8889">
                  <c:v>2.2200000000000002</c:v>
                </c:pt>
                <c:pt idx="8890">
                  <c:v>2.222</c:v>
                </c:pt>
                <c:pt idx="8891">
                  <c:v>2.2320000000000002</c:v>
                </c:pt>
                <c:pt idx="8892">
                  <c:v>2.2170000000000001</c:v>
                </c:pt>
                <c:pt idx="8893">
                  <c:v>2.2229999999999999</c:v>
                </c:pt>
                <c:pt idx="8894">
                  <c:v>2.2330000000000001</c:v>
                </c:pt>
                <c:pt idx="8895">
                  <c:v>2.242</c:v>
                </c:pt>
                <c:pt idx="8896">
                  <c:v>2.2349999999999999</c:v>
                </c:pt>
                <c:pt idx="8897">
                  <c:v>2.2360000000000002</c:v>
                </c:pt>
                <c:pt idx="8898">
                  <c:v>2.2360000000000002</c:v>
                </c:pt>
                <c:pt idx="8899">
                  <c:v>2.2320000000000002</c:v>
                </c:pt>
                <c:pt idx="8900">
                  <c:v>2.2520000000000002</c:v>
                </c:pt>
                <c:pt idx="8901">
                  <c:v>2.2389999999999999</c:v>
                </c:pt>
                <c:pt idx="8902">
                  <c:v>2.2520000000000002</c:v>
                </c:pt>
                <c:pt idx="8903">
                  <c:v>2.242</c:v>
                </c:pt>
                <c:pt idx="8904">
                  <c:v>2.2450000000000001</c:v>
                </c:pt>
                <c:pt idx="8905">
                  <c:v>2.2490000000000001</c:v>
                </c:pt>
                <c:pt idx="8906">
                  <c:v>2.2309999999999999</c:v>
                </c:pt>
                <c:pt idx="8907">
                  <c:v>2.23</c:v>
                </c:pt>
                <c:pt idx="8908">
                  <c:v>2.238</c:v>
                </c:pt>
                <c:pt idx="8909">
                  <c:v>2.2469999999999999</c:v>
                </c:pt>
                <c:pt idx="8910">
                  <c:v>2.2240000000000002</c:v>
                </c:pt>
                <c:pt idx="8911">
                  <c:v>2.2250000000000001</c:v>
                </c:pt>
                <c:pt idx="8912">
                  <c:v>2.2450000000000001</c:v>
                </c:pt>
                <c:pt idx="8913">
                  <c:v>2.2349999999999999</c:v>
                </c:pt>
                <c:pt idx="8914">
                  <c:v>2.2410000000000001</c:v>
                </c:pt>
                <c:pt idx="8915">
                  <c:v>2.2370000000000001</c:v>
                </c:pt>
                <c:pt idx="8916">
                  <c:v>2.2309999999999999</c:v>
                </c:pt>
                <c:pt idx="8917">
                  <c:v>2.2509999999999999</c:v>
                </c:pt>
                <c:pt idx="8918">
                  <c:v>2.258</c:v>
                </c:pt>
                <c:pt idx="8919">
                  <c:v>2.2610000000000001</c:v>
                </c:pt>
                <c:pt idx="8920">
                  <c:v>2.266</c:v>
                </c:pt>
                <c:pt idx="8921">
                  <c:v>2.258</c:v>
                </c:pt>
                <c:pt idx="8922">
                  <c:v>2.262</c:v>
                </c:pt>
                <c:pt idx="8923">
                  <c:v>2.266</c:v>
                </c:pt>
                <c:pt idx="8924">
                  <c:v>2.2549999999999999</c:v>
                </c:pt>
                <c:pt idx="8925">
                  <c:v>2.266</c:v>
                </c:pt>
                <c:pt idx="8926">
                  <c:v>2.25</c:v>
                </c:pt>
                <c:pt idx="8927">
                  <c:v>2.25</c:v>
                </c:pt>
                <c:pt idx="8928">
                  <c:v>2.262</c:v>
                </c:pt>
                <c:pt idx="8929">
                  <c:v>2.25</c:v>
                </c:pt>
                <c:pt idx="8930">
                  <c:v>2.2520000000000002</c:v>
                </c:pt>
                <c:pt idx="8931">
                  <c:v>2.2549999999999999</c:v>
                </c:pt>
                <c:pt idx="8932">
                  <c:v>2.2650000000000001</c:v>
                </c:pt>
                <c:pt idx="8933">
                  <c:v>2.258</c:v>
                </c:pt>
                <c:pt idx="8934">
                  <c:v>2.2570000000000001</c:v>
                </c:pt>
                <c:pt idx="8935">
                  <c:v>2.2629999999999999</c:v>
                </c:pt>
                <c:pt idx="8936">
                  <c:v>2.2549999999999999</c:v>
                </c:pt>
                <c:pt idx="8937">
                  <c:v>2.2389999999999999</c:v>
                </c:pt>
                <c:pt idx="8938">
                  <c:v>2.2530000000000001</c:v>
                </c:pt>
                <c:pt idx="8939">
                  <c:v>2.2429999999999999</c:v>
                </c:pt>
                <c:pt idx="8940">
                  <c:v>2.2490000000000001</c:v>
                </c:pt>
                <c:pt idx="8941">
                  <c:v>2.2640000000000002</c:v>
                </c:pt>
                <c:pt idx="8942">
                  <c:v>2.262</c:v>
                </c:pt>
                <c:pt idx="8943">
                  <c:v>2.2589999999999999</c:v>
                </c:pt>
                <c:pt idx="8944">
                  <c:v>2.2530000000000001</c:v>
                </c:pt>
                <c:pt idx="8945">
                  <c:v>2.2669999999999999</c:v>
                </c:pt>
                <c:pt idx="8946">
                  <c:v>2.2629999999999999</c:v>
                </c:pt>
                <c:pt idx="8947">
                  <c:v>2.2709999999999999</c:v>
                </c:pt>
                <c:pt idx="8948">
                  <c:v>2.2610000000000001</c:v>
                </c:pt>
                <c:pt idx="8949">
                  <c:v>2.2530000000000001</c:v>
                </c:pt>
                <c:pt idx="8950">
                  <c:v>2.2640000000000002</c:v>
                </c:pt>
                <c:pt idx="8951">
                  <c:v>2.2629999999999999</c:v>
                </c:pt>
                <c:pt idx="8952">
                  <c:v>2.2560000000000002</c:v>
                </c:pt>
                <c:pt idx="8953">
                  <c:v>2.2650000000000001</c:v>
                </c:pt>
                <c:pt idx="8954">
                  <c:v>2.27</c:v>
                </c:pt>
                <c:pt idx="8955">
                  <c:v>2.2570000000000001</c:v>
                </c:pt>
                <c:pt idx="8956">
                  <c:v>2.2869999999999999</c:v>
                </c:pt>
                <c:pt idx="8957">
                  <c:v>2.2789999999999999</c:v>
                </c:pt>
                <c:pt idx="8958">
                  <c:v>2.282</c:v>
                </c:pt>
                <c:pt idx="8959">
                  <c:v>2.2850000000000001</c:v>
                </c:pt>
                <c:pt idx="8960">
                  <c:v>2.2789999999999999</c:v>
                </c:pt>
                <c:pt idx="8961">
                  <c:v>2.278</c:v>
                </c:pt>
                <c:pt idx="8962">
                  <c:v>2.2800000000000002</c:v>
                </c:pt>
                <c:pt idx="8963">
                  <c:v>2.2709999999999999</c:v>
                </c:pt>
                <c:pt idx="8964">
                  <c:v>2.2709999999999999</c:v>
                </c:pt>
                <c:pt idx="8965">
                  <c:v>2.2680000000000002</c:v>
                </c:pt>
                <c:pt idx="8966">
                  <c:v>2.278</c:v>
                </c:pt>
                <c:pt idx="8967">
                  <c:v>2.2760000000000002</c:v>
                </c:pt>
                <c:pt idx="8968">
                  <c:v>2.2610000000000001</c:v>
                </c:pt>
                <c:pt idx="8969">
                  <c:v>2.2709999999999999</c:v>
                </c:pt>
                <c:pt idx="8970">
                  <c:v>2.2730000000000001</c:v>
                </c:pt>
                <c:pt idx="8971">
                  <c:v>2.2709999999999999</c:v>
                </c:pt>
                <c:pt idx="8972">
                  <c:v>2.2720000000000002</c:v>
                </c:pt>
                <c:pt idx="8973">
                  <c:v>2.2810000000000001</c:v>
                </c:pt>
                <c:pt idx="8974">
                  <c:v>2.278</c:v>
                </c:pt>
                <c:pt idx="8975">
                  <c:v>2.2840000000000003</c:v>
                </c:pt>
                <c:pt idx="8976">
                  <c:v>2.2730000000000001</c:v>
                </c:pt>
                <c:pt idx="8977">
                  <c:v>2.27</c:v>
                </c:pt>
                <c:pt idx="8978">
                  <c:v>2.2749999999999999</c:v>
                </c:pt>
                <c:pt idx="8979">
                  <c:v>2.282</c:v>
                </c:pt>
                <c:pt idx="8980">
                  <c:v>2.286</c:v>
                </c:pt>
                <c:pt idx="8981">
                  <c:v>2.2770000000000001</c:v>
                </c:pt>
                <c:pt idx="8982">
                  <c:v>2.29</c:v>
                </c:pt>
                <c:pt idx="8983">
                  <c:v>2.286</c:v>
                </c:pt>
                <c:pt idx="8984">
                  <c:v>2.27</c:v>
                </c:pt>
                <c:pt idx="8985">
                  <c:v>2.274</c:v>
                </c:pt>
                <c:pt idx="8986">
                  <c:v>2.2770000000000001</c:v>
                </c:pt>
                <c:pt idx="8987">
                  <c:v>2.2869999999999999</c:v>
                </c:pt>
                <c:pt idx="8988">
                  <c:v>2.2680000000000002</c:v>
                </c:pt>
                <c:pt idx="8989">
                  <c:v>2.2770000000000001</c:v>
                </c:pt>
                <c:pt idx="8990">
                  <c:v>2.2709999999999999</c:v>
                </c:pt>
                <c:pt idx="8991">
                  <c:v>2.2680000000000002</c:v>
                </c:pt>
                <c:pt idx="8992">
                  <c:v>2.2800000000000002</c:v>
                </c:pt>
                <c:pt idx="8993">
                  <c:v>2.2970000000000002</c:v>
                </c:pt>
                <c:pt idx="8994">
                  <c:v>2.2920000000000003</c:v>
                </c:pt>
                <c:pt idx="8995">
                  <c:v>2.2869999999999999</c:v>
                </c:pt>
                <c:pt idx="8996">
                  <c:v>2.2949999999999999</c:v>
                </c:pt>
                <c:pt idx="8997">
                  <c:v>2.2949999999999999</c:v>
                </c:pt>
                <c:pt idx="8998">
                  <c:v>2.2949999999999999</c:v>
                </c:pt>
                <c:pt idx="8999">
                  <c:v>2.3050000000000002</c:v>
                </c:pt>
                <c:pt idx="9000">
                  <c:v>2.3000000000000003</c:v>
                </c:pt>
                <c:pt idx="9001">
                  <c:v>2.2869999999999999</c:v>
                </c:pt>
                <c:pt idx="9002">
                  <c:v>2.2869999999999999</c:v>
                </c:pt>
                <c:pt idx="9003">
                  <c:v>2.27</c:v>
                </c:pt>
                <c:pt idx="9004">
                  <c:v>2.278</c:v>
                </c:pt>
                <c:pt idx="9005">
                  <c:v>2.278</c:v>
                </c:pt>
                <c:pt idx="9006">
                  <c:v>2.286</c:v>
                </c:pt>
                <c:pt idx="9007">
                  <c:v>2.2880000000000003</c:v>
                </c:pt>
                <c:pt idx="9008">
                  <c:v>2.274</c:v>
                </c:pt>
                <c:pt idx="9009">
                  <c:v>2.282</c:v>
                </c:pt>
                <c:pt idx="9010">
                  <c:v>2.2850000000000001</c:v>
                </c:pt>
                <c:pt idx="9011">
                  <c:v>2.2850000000000001</c:v>
                </c:pt>
                <c:pt idx="9012">
                  <c:v>2.2869999999999999</c:v>
                </c:pt>
                <c:pt idx="9013">
                  <c:v>2.2920000000000003</c:v>
                </c:pt>
                <c:pt idx="9014">
                  <c:v>2.2869999999999999</c:v>
                </c:pt>
                <c:pt idx="9015">
                  <c:v>2.2960000000000003</c:v>
                </c:pt>
                <c:pt idx="9016">
                  <c:v>2.2960000000000003</c:v>
                </c:pt>
                <c:pt idx="9017">
                  <c:v>2.3069999999999999</c:v>
                </c:pt>
                <c:pt idx="9018">
                  <c:v>2.3069999999999999</c:v>
                </c:pt>
                <c:pt idx="9019">
                  <c:v>2.2930000000000001</c:v>
                </c:pt>
                <c:pt idx="9020">
                  <c:v>2.2850000000000001</c:v>
                </c:pt>
                <c:pt idx="9021">
                  <c:v>2.294</c:v>
                </c:pt>
                <c:pt idx="9022">
                  <c:v>2.282</c:v>
                </c:pt>
                <c:pt idx="9023">
                  <c:v>2.298</c:v>
                </c:pt>
                <c:pt idx="9024">
                  <c:v>2.298</c:v>
                </c:pt>
                <c:pt idx="9025">
                  <c:v>2.282</c:v>
                </c:pt>
                <c:pt idx="9026">
                  <c:v>2.2920000000000003</c:v>
                </c:pt>
                <c:pt idx="9027">
                  <c:v>2.3140000000000001</c:v>
                </c:pt>
                <c:pt idx="9028">
                  <c:v>2.298</c:v>
                </c:pt>
                <c:pt idx="9029">
                  <c:v>2.298</c:v>
                </c:pt>
                <c:pt idx="9030">
                  <c:v>2.2890000000000001</c:v>
                </c:pt>
                <c:pt idx="9031">
                  <c:v>2.31</c:v>
                </c:pt>
                <c:pt idx="9032">
                  <c:v>1.01</c:v>
                </c:pt>
                <c:pt idx="9033">
                  <c:v>1.01</c:v>
                </c:pt>
                <c:pt idx="9034">
                  <c:v>7.0000000000000007E-2</c:v>
                </c:pt>
                <c:pt idx="9035">
                  <c:v>7.0000000000000007E-2</c:v>
                </c:pt>
                <c:pt idx="9036">
                  <c:v>7.5999999999999998E-2</c:v>
                </c:pt>
                <c:pt idx="9037">
                  <c:v>7.5999999999999998E-2</c:v>
                </c:pt>
                <c:pt idx="9038">
                  <c:v>8.2000000000000003E-2</c:v>
                </c:pt>
                <c:pt idx="9039">
                  <c:v>7.1000000000000008E-2</c:v>
                </c:pt>
                <c:pt idx="9040">
                  <c:v>7.1000000000000008E-2</c:v>
                </c:pt>
                <c:pt idx="9041">
                  <c:v>6.9000000000000006E-2</c:v>
                </c:pt>
                <c:pt idx="9042">
                  <c:v>6.7000000000000004E-2</c:v>
                </c:pt>
                <c:pt idx="9043">
                  <c:v>7.1000000000000008E-2</c:v>
                </c:pt>
                <c:pt idx="9044">
                  <c:v>7.1000000000000008E-2</c:v>
                </c:pt>
                <c:pt idx="9045">
                  <c:v>7.0000000000000007E-2</c:v>
                </c:pt>
                <c:pt idx="9046">
                  <c:v>6.8000000000000005E-2</c:v>
                </c:pt>
                <c:pt idx="9047">
                  <c:v>6.8000000000000005E-2</c:v>
                </c:pt>
                <c:pt idx="9048">
                  <c:v>6.8000000000000005E-2</c:v>
                </c:pt>
                <c:pt idx="9049">
                  <c:v>6.8000000000000005E-2</c:v>
                </c:pt>
                <c:pt idx="9050">
                  <c:v>6.8000000000000005E-2</c:v>
                </c:pt>
                <c:pt idx="9051">
                  <c:v>7.0000000000000007E-2</c:v>
                </c:pt>
                <c:pt idx="9052">
                  <c:v>7.0000000000000007E-2</c:v>
                </c:pt>
                <c:pt idx="9053">
                  <c:v>7.0000000000000007E-2</c:v>
                </c:pt>
                <c:pt idx="9054">
                  <c:v>6.9000000000000006E-2</c:v>
                </c:pt>
                <c:pt idx="9055">
                  <c:v>6.9000000000000006E-2</c:v>
                </c:pt>
                <c:pt idx="9056">
                  <c:v>6.8000000000000005E-2</c:v>
                </c:pt>
                <c:pt idx="9057">
                  <c:v>6.8000000000000005E-2</c:v>
                </c:pt>
                <c:pt idx="9058">
                  <c:v>6.9000000000000006E-2</c:v>
                </c:pt>
                <c:pt idx="9059">
                  <c:v>7.1000000000000008E-2</c:v>
                </c:pt>
                <c:pt idx="9060">
                  <c:v>7.1000000000000008E-2</c:v>
                </c:pt>
                <c:pt idx="9061">
                  <c:v>7.1000000000000008E-2</c:v>
                </c:pt>
                <c:pt idx="9062">
                  <c:v>7.0000000000000007E-2</c:v>
                </c:pt>
                <c:pt idx="9063">
                  <c:v>6.2E-2</c:v>
                </c:pt>
                <c:pt idx="9064">
                  <c:v>5.1000000000000004E-2</c:v>
                </c:pt>
                <c:pt idx="9065">
                  <c:v>4.8000000000000001E-2</c:v>
                </c:pt>
                <c:pt idx="9066">
                  <c:v>4.9000000000000002E-2</c:v>
                </c:pt>
                <c:pt idx="9067">
                  <c:v>4.8000000000000001E-2</c:v>
                </c:pt>
                <c:pt idx="9068">
                  <c:v>4.9000000000000002E-2</c:v>
                </c:pt>
                <c:pt idx="9069">
                  <c:v>5.2000000000000005E-2</c:v>
                </c:pt>
                <c:pt idx="9070">
                  <c:v>4.8000000000000001E-2</c:v>
                </c:pt>
                <c:pt idx="9071">
                  <c:v>4.9000000000000002E-2</c:v>
                </c:pt>
                <c:pt idx="9072">
                  <c:v>4.4999999999999998E-2</c:v>
                </c:pt>
                <c:pt idx="9073">
                  <c:v>4.9000000000000002E-2</c:v>
                </c:pt>
                <c:pt idx="9074">
                  <c:v>0.05</c:v>
                </c:pt>
                <c:pt idx="9075">
                  <c:v>5.1000000000000004E-2</c:v>
                </c:pt>
                <c:pt idx="9076">
                  <c:v>4.7E-2</c:v>
                </c:pt>
                <c:pt idx="9077">
                  <c:v>4.8000000000000001E-2</c:v>
                </c:pt>
                <c:pt idx="9078">
                  <c:v>4.9000000000000002E-2</c:v>
                </c:pt>
                <c:pt idx="9079">
                  <c:v>0.05</c:v>
                </c:pt>
                <c:pt idx="9080">
                  <c:v>4.8000000000000001E-2</c:v>
                </c:pt>
                <c:pt idx="9081">
                  <c:v>4.7E-2</c:v>
                </c:pt>
                <c:pt idx="9082">
                  <c:v>4.9000000000000002E-2</c:v>
                </c:pt>
                <c:pt idx="9083">
                  <c:v>4.9000000000000002E-2</c:v>
                </c:pt>
                <c:pt idx="9084">
                  <c:v>4.8000000000000001E-2</c:v>
                </c:pt>
                <c:pt idx="9085">
                  <c:v>4.5999999999999999E-2</c:v>
                </c:pt>
                <c:pt idx="9086">
                  <c:v>4.9000000000000002E-2</c:v>
                </c:pt>
                <c:pt idx="9087">
                  <c:v>0.05</c:v>
                </c:pt>
                <c:pt idx="9088">
                  <c:v>4.7E-2</c:v>
                </c:pt>
                <c:pt idx="9089">
                  <c:v>4.8000000000000001E-2</c:v>
                </c:pt>
                <c:pt idx="9090">
                  <c:v>0.05</c:v>
                </c:pt>
                <c:pt idx="9091">
                  <c:v>0.05</c:v>
                </c:pt>
                <c:pt idx="9092">
                  <c:v>4.4999999999999998E-2</c:v>
                </c:pt>
                <c:pt idx="9093">
                  <c:v>4.9000000000000002E-2</c:v>
                </c:pt>
                <c:pt idx="9094">
                  <c:v>4.8000000000000001E-2</c:v>
                </c:pt>
                <c:pt idx="9095">
                  <c:v>4.9000000000000002E-2</c:v>
                </c:pt>
                <c:pt idx="9096">
                  <c:v>5.1000000000000004E-2</c:v>
                </c:pt>
                <c:pt idx="9097">
                  <c:v>5.1000000000000004E-2</c:v>
                </c:pt>
                <c:pt idx="9098">
                  <c:v>4.9000000000000002E-2</c:v>
                </c:pt>
                <c:pt idx="9099">
                  <c:v>5.1000000000000004E-2</c:v>
                </c:pt>
                <c:pt idx="9100">
                  <c:v>4.9000000000000002E-2</c:v>
                </c:pt>
                <c:pt idx="9101">
                  <c:v>4.7E-2</c:v>
                </c:pt>
                <c:pt idx="9102">
                  <c:v>5.2000000000000005E-2</c:v>
                </c:pt>
                <c:pt idx="9103">
                  <c:v>4.4999999999999998E-2</c:v>
                </c:pt>
                <c:pt idx="9104">
                  <c:v>4.9000000000000002E-2</c:v>
                </c:pt>
                <c:pt idx="9105">
                  <c:v>4.8000000000000001E-2</c:v>
                </c:pt>
                <c:pt idx="9106">
                  <c:v>4.5999999999999999E-2</c:v>
                </c:pt>
                <c:pt idx="9107">
                  <c:v>5.1000000000000004E-2</c:v>
                </c:pt>
                <c:pt idx="9108">
                  <c:v>4.8000000000000001E-2</c:v>
                </c:pt>
                <c:pt idx="9109">
                  <c:v>5.3999999999999999E-2</c:v>
                </c:pt>
                <c:pt idx="9110">
                  <c:v>4.9000000000000002E-2</c:v>
                </c:pt>
                <c:pt idx="9111">
                  <c:v>5.2000000000000005E-2</c:v>
                </c:pt>
                <c:pt idx="9112">
                  <c:v>0.05</c:v>
                </c:pt>
                <c:pt idx="9113">
                  <c:v>5.2000000000000005E-2</c:v>
                </c:pt>
                <c:pt idx="9114">
                  <c:v>5.2999999999999999E-2</c:v>
                </c:pt>
                <c:pt idx="9115">
                  <c:v>0.05</c:v>
                </c:pt>
                <c:pt idx="9116">
                  <c:v>4.7E-2</c:v>
                </c:pt>
                <c:pt idx="9117">
                  <c:v>4.9000000000000002E-2</c:v>
                </c:pt>
                <c:pt idx="9118">
                  <c:v>4.8000000000000001E-2</c:v>
                </c:pt>
                <c:pt idx="9119">
                  <c:v>4.7E-2</c:v>
                </c:pt>
                <c:pt idx="9120">
                  <c:v>4.9000000000000002E-2</c:v>
                </c:pt>
                <c:pt idx="9121">
                  <c:v>5.1000000000000004E-2</c:v>
                </c:pt>
                <c:pt idx="9122">
                  <c:v>0.05</c:v>
                </c:pt>
                <c:pt idx="9123">
                  <c:v>4.7E-2</c:v>
                </c:pt>
                <c:pt idx="9124">
                  <c:v>4.4999999999999998E-2</c:v>
                </c:pt>
                <c:pt idx="9125">
                  <c:v>4.3999999999999997E-2</c:v>
                </c:pt>
                <c:pt idx="9126">
                  <c:v>4.8000000000000001E-2</c:v>
                </c:pt>
                <c:pt idx="9127">
                  <c:v>0.05</c:v>
                </c:pt>
                <c:pt idx="9128">
                  <c:v>4.8000000000000001E-2</c:v>
                </c:pt>
                <c:pt idx="9129">
                  <c:v>5.1000000000000004E-2</c:v>
                </c:pt>
                <c:pt idx="9130">
                  <c:v>4.5999999999999999E-2</c:v>
                </c:pt>
                <c:pt idx="9131">
                  <c:v>4.4999999999999998E-2</c:v>
                </c:pt>
                <c:pt idx="9132">
                  <c:v>4.4999999999999998E-2</c:v>
                </c:pt>
                <c:pt idx="9133">
                  <c:v>4.9000000000000002E-2</c:v>
                </c:pt>
                <c:pt idx="9134">
                  <c:v>4.3000000000000003E-2</c:v>
                </c:pt>
                <c:pt idx="9135">
                  <c:v>4.7E-2</c:v>
                </c:pt>
                <c:pt idx="9136">
                  <c:v>0.05</c:v>
                </c:pt>
                <c:pt idx="9137">
                  <c:v>5.9000000000000004E-2</c:v>
                </c:pt>
                <c:pt idx="9138">
                  <c:v>5.8000000000000003E-2</c:v>
                </c:pt>
                <c:pt idx="9139">
                  <c:v>5.8000000000000003E-2</c:v>
                </c:pt>
                <c:pt idx="9140">
                  <c:v>5.8000000000000003E-2</c:v>
                </c:pt>
                <c:pt idx="9141">
                  <c:v>5.6000000000000001E-2</c:v>
                </c:pt>
                <c:pt idx="9142">
                  <c:v>5.9000000000000004E-2</c:v>
                </c:pt>
                <c:pt idx="9143">
                  <c:v>5.7000000000000002E-2</c:v>
                </c:pt>
                <c:pt idx="9144">
                  <c:v>5.7000000000000002E-2</c:v>
                </c:pt>
                <c:pt idx="9145">
                  <c:v>5.5E-2</c:v>
                </c:pt>
                <c:pt idx="9146">
                  <c:v>5.7000000000000002E-2</c:v>
                </c:pt>
                <c:pt idx="9147">
                  <c:v>5.7000000000000002E-2</c:v>
                </c:pt>
                <c:pt idx="9148">
                  <c:v>6.6000000000000003E-2</c:v>
                </c:pt>
                <c:pt idx="9149">
                  <c:v>6.3E-2</c:v>
                </c:pt>
                <c:pt idx="9150">
                  <c:v>0.06</c:v>
                </c:pt>
                <c:pt idx="9151">
                  <c:v>5.8000000000000003E-2</c:v>
                </c:pt>
                <c:pt idx="9152">
                  <c:v>5.9000000000000004E-2</c:v>
                </c:pt>
                <c:pt idx="9153">
                  <c:v>6.2E-2</c:v>
                </c:pt>
                <c:pt idx="9154">
                  <c:v>6.5000000000000002E-2</c:v>
                </c:pt>
                <c:pt idx="9155">
                  <c:v>6.5000000000000002E-2</c:v>
                </c:pt>
                <c:pt idx="9156">
                  <c:v>6.0999999999999999E-2</c:v>
                </c:pt>
                <c:pt idx="9157">
                  <c:v>6.0999999999999999E-2</c:v>
                </c:pt>
                <c:pt idx="9158">
                  <c:v>6.0999999999999999E-2</c:v>
                </c:pt>
                <c:pt idx="9159">
                  <c:v>6.6000000000000003E-2</c:v>
                </c:pt>
                <c:pt idx="9160">
                  <c:v>6.3E-2</c:v>
                </c:pt>
                <c:pt idx="9161">
                  <c:v>0.249</c:v>
                </c:pt>
                <c:pt idx="9162">
                  <c:v>0.33700000000000002</c:v>
                </c:pt>
                <c:pt idx="9163">
                  <c:v>0.80600000000000005</c:v>
                </c:pt>
                <c:pt idx="9164">
                  <c:v>0.94400000000000006</c:v>
                </c:pt>
                <c:pt idx="9165">
                  <c:v>1.25</c:v>
                </c:pt>
                <c:pt idx="9166">
                  <c:v>1.9239999999999999</c:v>
                </c:pt>
                <c:pt idx="9167">
                  <c:v>2.64</c:v>
                </c:pt>
                <c:pt idx="9168">
                  <c:v>3.4319999999999999</c:v>
                </c:pt>
                <c:pt idx="9169">
                  <c:v>4.4110000000000005</c:v>
                </c:pt>
                <c:pt idx="9170">
                  <c:v>5.1930000000000005</c:v>
                </c:pt>
                <c:pt idx="9171">
                  <c:v>5.048</c:v>
                </c:pt>
                <c:pt idx="9172">
                  <c:v>5.51</c:v>
                </c:pt>
                <c:pt idx="9173">
                  <c:v>5.8849999999999998</c:v>
                </c:pt>
                <c:pt idx="9174">
                  <c:v>6.1059999999999999</c:v>
                </c:pt>
                <c:pt idx="9175">
                  <c:v>6.3630000000000004</c:v>
                </c:pt>
                <c:pt idx="9176">
                  <c:v>6.532</c:v>
                </c:pt>
                <c:pt idx="9177">
                  <c:v>6.7910000000000004</c:v>
                </c:pt>
                <c:pt idx="9178">
                  <c:v>7.0659999999999998</c:v>
                </c:pt>
                <c:pt idx="9179">
                  <c:v>7.2759999999999998</c:v>
                </c:pt>
                <c:pt idx="9180">
                  <c:v>7.5629999999999997</c:v>
                </c:pt>
                <c:pt idx="9181">
                  <c:v>7.7670000000000003</c:v>
                </c:pt>
                <c:pt idx="9182">
                  <c:v>7.9329999999999998</c:v>
                </c:pt>
                <c:pt idx="9183">
                  <c:v>8.2230000000000008</c:v>
                </c:pt>
                <c:pt idx="9184">
                  <c:v>8.3659999999999997</c:v>
                </c:pt>
                <c:pt idx="9185">
                  <c:v>8.4459999999999997</c:v>
                </c:pt>
                <c:pt idx="9186">
                  <c:v>8.386000000000001</c:v>
                </c:pt>
                <c:pt idx="9187">
                  <c:v>8.3680000000000003</c:v>
                </c:pt>
                <c:pt idx="9188">
                  <c:v>8.3580000000000005</c:v>
                </c:pt>
                <c:pt idx="9189">
                  <c:v>8.0990000000000002</c:v>
                </c:pt>
                <c:pt idx="9190">
                  <c:v>8.2230000000000008</c:v>
                </c:pt>
                <c:pt idx="9191">
                  <c:v>8.1989999999999998</c:v>
                </c:pt>
                <c:pt idx="9192">
                  <c:v>7.9590000000000005</c:v>
                </c:pt>
                <c:pt idx="9193">
                  <c:v>7.7130000000000001</c:v>
                </c:pt>
                <c:pt idx="9194">
                  <c:v>7.6589999999999998</c:v>
                </c:pt>
                <c:pt idx="9195">
                  <c:v>7.3879999999999999</c:v>
                </c:pt>
                <c:pt idx="9196">
                  <c:v>7.1779999999999999</c:v>
                </c:pt>
                <c:pt idx="9197">
                  <c:v>6.8780000000000001</c:v>
                </c:pt>
                <c:pt idx="9198">
                  <c:v>6.6760000000000002</c:v>
                </c:pt>
                <c:pt idx="9199">
                  <c:v>6.3330000000000002</c:v>
                </c:pt>
                <c:pt idx="9200">
                  <c:v>6.2</c:v>
                </c:pt>
                <c:pt idx="9201">
                  <c:v>5.9809999999999999</c:v>
                </c:pt>
                <c:pt idx="9202">
                  <c:v>5.7869999999999999</c:v>
                </c:pt>
                <c:pt idx="9203">
                  <c:v>5.54</c:v>
                </c:pt>
                <c:pt idx="9204">
                  <c:v>5.3100000000000005</c:v>
                </c:pt>
                <c:pt idx="9205">
                  <c:v>5.0200000000000005</c:v>
                </c:pt>
                <c:pt idx="9206">
                  <c:v>4.7649999999999997</c:v>
                </c:pt>
                <c:pt idx="9207">
                  <c:v>4.5410000000000004</c:v>
                </c:pt>
                <c:pt idx="9208">
                  <c:v>4.3479999999999999</c:v>
                </c:pt>
                <c:pt idx="9209">
                  <c:v>4.327</c:v>
                </c:pt>
                <c:pt idx="9210">
                  <c:v>4.0200000000000005</c:v>
                </c:pt>
                <c:pt idx="9211">
                  <c:v>4.125</c:v>
                </c:pt>
                <c:pt idx="9212">
                  <c:v>3.9050000000000002</c:v>
                </c:pt>
                <c:pt idx="9213">
                  <c:v>3.8839999999999999</c:v>
                </c:pt>
                <c:pt idx="9214">
                  <c:v>3.927</c:v>
                </c:pt>
                <c:pt idx="9215">
                  <c:v>3.9079999999999999</c:v>
                </c:pt>
                <c:pt idx="9216">
                  <c:v>3.8460000000000001</c:v>
                </c:pt>
                <c:pt idx="9217">
                  <c:v>3.86</c:v>
                </c:pt>
                <c:pt idx="9218">
                  <c:v>3.863</c:v>
                </c:pt>
                <c:pt idx="9219">
                  <c:v>3.7850000000000001</c:v>
                </c:pt>
                <c:pt idx="9220">
                  <c:v>3.5380000000000003</c:v>
                </c:pt>
                <c:pt idx="9221">
                  <c:v>3.4609999999999999</c:v>
                </c:pt>
                <c:pt idx="9222">
                  <c:v>3.2909999999999999</c:v>
                </c:pt>
                <c:pt idx="9223">
                  <c:v>3.12</c:v>
                </c:pt>
                <c:pt idx="9224">
                  <c:v>3.0150000000000001</c:v>
                </c:pt>
                <c:pt idx="9225">
                  <c:v>2.8530000000000002</c:v>
                </c:pt>
                <c:pt idx="9226">
                  <c:v>2.6930000000000001</c:v>
                </c:pt>
                <c:pt idx="9227">
                  <c:v>2.5670000000000002</c:v>
                </c:pt>
                <c:pt idx="9228">
                  <c:v>2.423</c:v>
                </c:pt>
                <c:pt idx="9229">
                  <c:v>2.33</c:v>
                </c:pt>
                <c:pt idx="9230">
                  <c:v>2.3759999999999999</c:v>
                </c:pt>
                <c:pt idx="9231">
                  <c:v>2.3040000000000003</c:v>
                </c:pt>
                <c:pt idx="9232">
                  <c:v>2.1560000000000001</c:v>
                </c:pt>
                <c:pt idx="9233">
                  <c:v>2.1850000000000001</c:v>
                </c:pt>
                <c:pt idx="9234">
                  <c:v>2.2090000000000001</c:v>
                </c:pt>
                <c:pt idx="9235">
                  <c:v>2.2090000000000001</c:v>
                </c:pt>
                <c:pt idx="9236">
                  <c:v>2.2069999999999999</c:v>
                </c:pt>
                <c:pt idx="9237">
                  <c:v>2.2170000000000001</c:v>
                </c:pt>
                <c:pt idx="9238">
                  <c:v>2.2130000000000001</c:v>
                </c:pt>
                <c:pt idx="9239">
                  <c:v>2.2149999999999999</c:v>
                </c:pt>
                <c:pt idx="9240">
                  <c:v>2.2210000000000001</c:v>
                </c:pt>
                <c:pt idx="9241">
                  <c:v>2.2210000000000001</c:v>
                </c:pt>
                <c:pt idx="9242">
                  <c:v>2.2309999999999999</c:v>
                </c:pt>
                <c:pt idx="9243">
                  <c:v>2.2109999999999999</c:v>
                </c:pt>
                <c:pt idx="9244">
                  <c:v>2.2080000000000002</c:v>
                </c:pt>
                <c:pt idx="9245">
                  <c:v>2.1949999999999998</c:v>
                </c:pt>
                <c:pt idx="9246">
                  <c:v>2.2040000000000002</c:v>
                </c:pt>
                <c:pt idx="9247">
                  <c:v>2.206</c:v>
                </c:pt>
                <c:pt idx="9248">
                  <c:v>2.2120000000000002</c:v>
                </c:pt>
                <c:pt idx="9249">
                  <c:v>2.2029999999999998</c:v>
                </c:pt>
                <c:pt idx="9250">
                  <c:v>2.2010000000000001</c:v>
                </c:pt>
                <c:pt idx="9251">
                  <c:v>2.206</c:v>
                </c:pt>
                <c:pt idx="9252">
                  <c:v>2.202</c:v>
                </c:pt>
                <c:pt idx="9253">
                  <c:v>2.1970000000000001</c:v>
                </c:pt>
                <c:pt idx="9254">
                  <c:v>2.2029999999999998</c:v>
                </c:pt>
                <c:pt idx="9255">
                  <c:v>2.2120000000000002</c:v>
                </c:pt>
                <c:pt idx="9256">
                  <c:v>2.2189999999999999</c:v>
                </c:pt>
                <c:pt idx="9257">
                  <c:v>2.1890000000000001</c:v>
                </c:pt>
                <c:pt idx="9258">
                  <c:v>2.194</c:v>
                </c:pt>
                <c:pt idx="9259">
                  <c:v>2.2069999999999999</c:v>
                </c:pt>
                <c:pt idx="9260">
                  <c:v>2.21</c:v>
                </c:pt>
                <c:pt idx="9261">
                  <c:v>2.21</c:v>
                </c:pt>
                <c:pt idx="9262">
                  <c:v>2.214</c:v>
                </c:pt>
                <c:pt idx="9263">
                  <c:v>2.2269999999999999</c:v>
                </c:pt>
                <c:pt idx="9264">
                  <c:v>2.2320000000000002</c:v>
                </c:pt>
                <c:pt idx="9265">
                  <c:v>2.2240000000000002</c:v>
                </c:pt>
                <c:pt idx="9266">
                  <c:v>2.2200000000000002</c:v>
                </c:pt>
                <c:pt idx="9267">
                  <c:v>2.226</c:v>
                </c:pt>
                <c:pt idx="9268">
                  <c:v>2.2240000000000002</c:v>
                </c:pt>
                <c:pt idx="9269">
                  <c:v>2.2290000000000001</c:v>
                </c:pt>
                <c:pt idx="9270">
                  <c:v>2.238</c:v>
                </c:pt>
                <c:pt idx="9271">
                  <c:v>2.238</c:v>
                </c:pt>
                <c:pt idx="9272">
                  <c:v>2.23</c:v>
                </c:pt>
                <c:pt idx="9273">
                  <c:v>2.2309999999999999</c:v>
                </c:pt>
                <c:pt idx="9274">
                  <c:v>2.2410000000000001</c:v>
                </c:pt>
                <c:pt idx="9275">
                  <c:v>2.2370000000000001</c:v>
                </c:pt>
                <c:pt idx="9276">
                  <c:v>2.2509999999999999</c:v>
                </c:pt>
                <c:pt idx="9277">
                  <c:v>2.2440000000000002</c:v>
                </c:pt>
                <c:pt idx="9278">
                  <c:v>2.2349999999999999</c:v>
                </c:pt>
                <c:pt idx="9279">
                  <c:v>2.2560000000000002</c:v>
                </c:pt>
                <c:pt idx="9280">
                  <c:v>2.246</c:v>
                </c:pt>
                <c:pt idx="9281">
                  <c:v>2.23</c:v>
                </c:pt>
                <c:pt idx="9282">
                  <c:v>2.2469999999999999</c:v>
                </c:pt>
                <c:pt idx="9283">
                  <c:v>2.242</c:v>
                </c:pt>
                <c:pt idx="9284">
                  <c:v>2.2349999999999999</c:v>
                </c:pt>
                <c:pt idx="9285">
                  <c:v>2.234</c:v>
                </c:pt>
                <c:pt idx="9286">
                  <c:v>2.2330000000000001</c:v>
                </c:pt>
                <c:pt idx="9287">
                  <c:v>2.2320000000000002</c:v>
                </c:pt>
                <c:pt idx="9288">
                  <c:v>2.2269999999999999</c:v>
                </c:pt>
                <c:pt idx="9289">
                  <c:v>2.2360000000000002</c:v>
                </c:pt>
                <c:pt idx="9290">
                  <c:v>2.2440000000000002</c:v>
                </c:pt>
                <c:pt idx="9291">
                  <c:v>2.238</c:v>
                </c:pt>
                <c:pt idx="9292">
                  <c:v>2.2349999999999999</c:v>
                </c:pt>
                <c:pt idx="9293">
                  <c:v>2.242</c:v>
                </c:pt>
                <c:pt idx="9294">
                  <c:v>2.2429999999999999</c:v>
                </c:pt>
                <c:pt idx="9295">
                  <c:v>2.234</c:v>
                </c:pt>
                <c:pt idx="9296">
                  <c:v>2.2469999999999999</c:v>
                </c:pt>
                <c:pt idx="9297">
                  <c:v>2.234</c:v>
                </c:pt>
                <c:pt idx="9298">
                  <c:v>2.2410000000000001</c:v>
                </c:pt>
                <c:pt idx="9299">
                  <c:v>2.25</c:v>
                </c:pt>
                <c:pt idx="9300">
                  <c:v>2.2450000000000001</c:v>
                </c:pt>
                <c:pt idx="9301">
                  <c:v>2.2549999999999999</c:v>
                </c:pt>
                <c:pt idx="9302">
                  <c:v>2.2640000000000002</c:v>
                </c:pt>
                <c:pt idx="9303">
                  <c:v>2.2570000000000001</c:v>
                </c:pt>
                <c:pt idx="9304">
                  <c:v>2.2560000000000002</c:v>
                </c:pt>
                <c:pt idx="9305">
                  <c:v>2.2560000000000002</c:v>
                </c:pt>
                <c:pt idx="9306">
                  <c:v>2.2560000000000002</c:v>
                </c:pt>
                <c:pt idx="9307">
                  <c:v>2.2560000000000002</c:v>
                </c:pt>
                <c:pt idx="9308">
                  <c:v>2.2680000000000002</c:v>
                </c:pt>
                <c:pt idx="9309">
                  <c:v>2.2560000000000002</c:v>
                </c:pt>
                <c:pt idx="9310">
                  <c:v>2.242</c:v>
                </c:pt>
                <c:pt idx="9311">
                  <c:v>2.2560000000000002</c:v>
                </c:pt>
                <c:pt idx="9312">
                  <c:v>2.2429999999999999</c:v>
                </c:pt>
                <c:pt idx="9313">
                  <c:v>2.2549999999999999</c:v>
                </c:pt>
                <c:pt idx="9314">
                  <c:v>2.2530000000000001</c:v>
                </c:pt>
                <c:pt idx="9315">
                  <c:v>2.266</c:v>
                </c:pt>
                <c:pt idx="9316">
                  <c:v>2.2570000000000001</c:v>
                </c:pt>
                <c:pt idx="9317">
                  <c:v>2.258</c:v>
                </c:pt>
                <c:pt idx="9318">
                  <c:v>2.2560000000000002</c:v>
                </c:pt>
                <c:pt idx="9319">
                  <c:v>2.2410000000000001</c:v>
                </c:pt>
                <c:pt idx="9320">
                  <c:v>2.2549999999999999</c:v>
                </c:pt>
                <c:pt idx="9321">
                  <c:v>2.2610000000000001</c:v>
                </c:pt>
                <c:pt idx="9322">
                  <c:v>2.2610000000000001</c:v>
                </c:pt>
                <c:pt idx="9323">
                  <c:v>2.2629999999999999</c:v>
                </c:pt>
                <c:pt idx="9324">
                  <c:v>2.2549999999999999</c:v>
                </c:pt>
                <c:pt idx="9325">
                  <c:v>2.2560000000000002</c:v>
                </c:pt>
                <c:pt idx="9326">
                  <c:v>2.2640000000000002</c:v>
                </c:pt>
                <c:pt idx="9327">
                  <c:v>2.2650000000000001</c:v>
                </c:pt>
                <c:pt idx="9328">
                  <c:v>2.2610000000000001</c:v>
                </c:pt>
                <c:pt idx="9329">
                  <c:v>2.2650000000000001</c:v>
                </c:pt>
                <c:pt idx="9330">
                  <c:v>2.2610000000000001</c:v>
                </c:pt>
                <c:pt idx="9331">
                  <c:v>2.2600000000000002</c:v>
                </c:pt>
                <c:pt idx="9332">
                  <c:v>2.2549999999999999</c:v>
                </c:pt>
                <c:pt idx="9333">
                  <c:v>2.2650000000000001</c:v>
                </c:pt>
                <c:pt idx="9334">
                  <c:v>2.258</c:v>
                </c:pt>
                <c:pt idx="9335">
                  <c:v>2.266</c:v>
                </c:pt>
                <c:pt idx="9336">
                  <c:v>2.2749999999999999</c:v>
                </c:pt>
                <c:pt idx="9337">
                  <c:v>2.2770000000000001</c:v>
                </c:pt>
                <c:pt idx="9338">
                  <c:v>2.2770000000000001</c:v>
                </c:pt>
                <c:pt idx="9339">
                  <c:v>2.2810000000000001</c:v>
                </c:pt>
                <c:pt idx="9340">
                  <c:v>2.2869999999999999</c:v>
                </c:pt>
                <c:pt idx="9341">
                  <c:v>2.2720000000000002</c:v>
                </c:pt>
                <c:pt idx="9342">
                  <c:v>2.2720000000000002</c:v>
                </c:pt>
                <c:pt idx="9343">
                  <c:v>2.2840000000000003</c:v>
                </c:pt>
                <c:pt idx="9344">
                  <c:v>2.286</c:v>
                </c:pt>
                <c:pt idx="9345">
                  <c:v>2.2770000000000001</c:v>
                </c:pt>
                <c:pt idx="9346">
                  <c:v>2.2789999999999999</c:v>
                </c:pt>
                <c:pt idx="9347">
                  <c:v>2.2749999999999999</c:v>
                </c:pt>
                <c:pt idx="9348">
                  <c:v>2.282</c:v>
                </c:pt>
                <c:pt idx="9349">
                  <c:v>2.2789999999999999</c:v>
                </c:pt>
                <c:pt idx="9350">
                  <c:v>2.2690000000000001</c:v>
                </c:pt>
                <c:pt idx="9351">
                  <c:v>2.2669999999999999</c:v>
                </c:pt>
                <c:pt idx="9352">
                  <c:v>2.27</c:v>
                </c:pt>
                <c:pt idx="9353">
                  <c:v>2.2850000000000001</c:v>
                </c:pt>
                <c:pt idx="9354">
                  <c:v>2.2749999999999999</c:v>
                </c:pt>
                <c:pt idx="9355">
                  <c:v>2.2829999999999999</c:v>
                </c:pt>
                <c:pt idx="9356">
                  <c:v>2.2789999999999999</c:v>
                </c:pt>
                <c:pt idx="9357">
                  <c:v>2.2720000000000002</c:v>
                </c:pt>
                <c:pt idx="9358">
                  <c:v>2.2789999999999999</c:v>
                </c:pt>
                <c:pt idx="9359">
                  <c:v>2.2800000000000002</c:v>
                </c:pt>
                <c:pt idx="9360">
                  <c:v>2.2770000000000001</c:v>
                </c:pt>
                <c:pt idx="9361">
                  <c:v>2.2930000000000001</c:v>
                </c:pt>
                <c:pt idx="9362">
                  <c:v>2.2829999999999999</c:v>
                </c:pt>
                <c:pt idx="9363">
                  <c:v>2.3010000000000002</c:v>
                </c:pt>
                <c:pt idx="9364">
                  <c:v>2.29</c:v>
                </c:pt>
                <c:pt idx="9365">
                  <c:v>2.2850000000000001</c:v>
                </c:pt>
                <c:pt idx="9366">
                  <c:v>2.306</c:v>
                </c:pt>
                <c:pt idx="9367">
                  <c:v>2.2920000000000003</c:v>
                </c:pt>
                <c:pt idx="9368">
                  <c:v>2.2800000000000002</c:v>
                </c:pt>
                <c:pt idx="9369">
                  <c:v>2.2789999999999999</c:v>
                </c:pt>
                <c:pt idx="9370">
                  <c:v>2.2960000000000003</c:v>
                </c:pt>
                <c:pt idx="9371">
                  <c:v>2.2850000000000001</c:v>
                </c:pt>
                <c:pt idx="9372">
                  <c:v>2.2840000000000003</c:v>
                </c:pt>
                <c:pt idx="9373">
                  <c:v>2.2880000000000003</c:v>
                </c:pt>
                <c:pt idx="9374">
                  <c:v>2.2770000000000001</c:v>
                </c:pt>
                <c:pt idx="9375">
                  <c:v>2.278</c:v>
                </c:pt>
                <c:pt idx="9376">
                  <c:v>2.286</c:v>
                </c:pt>
                <c:pt idx="9377">
                  <c:v>2.2789999999999999</c:v>
                </c:pt>
                <c:pt idx="9378">
                  <c:v>2.2869999999999999</c:v>
                </c:pt>
                <c:pt idx="9379">
                  <c:v>2.286</c:v>
                </c:pt>
                <c:pt idx="9380">
                  <c:v>2.2989999999999999</c:v>
                </c:pt>
                <c:pt idx="9381">
                  <c:v>2.2869999999999999</c:v>
                </c:pt>
                <c:pt idx="9382">
                  <c:v>2.282</c:v>
                </c:pt>
                <c:pt idx="9383">
                  <c:v>2.2869999999999999</c:v>
                </c:pt>
                <c:pt idx="9384">
                  <c:v>2.2949999999999999</c:v>
                </c:pt>
                <c:pt idx="9385">
                  <c:v>2.3029999999999999</c:v>
                </c:pt>
                <c:pt idx="9386">
                  <c:v>2.2960000000000003</c:v>
                </c:pt>
                <c:pt idx="9387">
                  <c:v>2.31</c:v>
                </c:pt>
                <c:pt idx="9388">
                  <c:v>2.2890000000000001</c:v>
                </c:pt>
                <c:pt idx="9389">
                  <c:v>2.2909999999999999</c:v>
                </c:pt>
                <c:pt idx="9390">
                  <c:v>2.2869999999999999</c:v>
                </c:pt>
                <c:pt idx="9391">
                  <c:v>2.2989999999999999</c:v>
                </c:pt>
                <c:pt idx="9392">
                  <c:v>2.294</c:v>
                </c:pt>
                <c:pt idx="9393">
                  <c:v>2.3119999999999998</c:v>
                </c:pt>
                <c:pt idx="9394">
                  <c:v>2.298</c:v>
                </c:pt>
                <c:pt idx="9395">
                  <c:v>2.3029999999999999</c:v>
                </c:pt>
                <c:pt idx="9396">
                  <c:v>2.3050000000000002</c:v>
                </c:pt>
                <c:pt idx="9397">
                  <c:v>2.2970000000000002</c:v>
                </c:pt>
                <c:pt idx="9398">
                  <c:v>2.3069999999999999</c:v>
                </c:pt>
                <c:pt idx="9399">
                  <c:v>2.3050000000000002</c:v>
                </c:pt>
                <c:pt idx="9400">
                  <c:v>2.3069999999999999</c:v>
                </c:pt>
                <c:pt idx="9401">
                  <c:v>2.298</c:v>
                </c:pt>
                <c:pt idx="9402">
                  <c:v>2.294</c:v>
                </c:pt>
                <c:pt idx="9403">
                  <c:v>2.3109999999999999</c:v>
                </c:pt>
                <c:pt idx="9404">
                  <c:v>2.2960000000000003</c:v>
                </c:pt>
                <c:pt idx="9405">
                  <c:v>2.2930000000000001</c:v>
                </c:pt>
                <c:pt idx="9406">
                  <c:v>2.298</c:v>
                </c:pt>
                <c:pt idx="9407">
                  <c:v>2.3040000000000003</c:v>
                </c:pt>
                <c:pt idx="9408">
                  <c:v>2.2890000000000001</c:v>
                </c:pt>
                <c:pt idx="9409">
                  <c:v>2.2970000000000002</c:v>
                </c:pt>
                <c:pt idx="9410">
                  <c:v>2.3050000000000002</c:v>
                </c:pt>
                <c:pt idx="9411">
                  <c:v>2.2970000000000002</c:v>
                </c:pt>
                <c:pt idx="9412">
                  <c:v>2.2960000000000003</c:v>
                </c:pt>
                <c:pt idx="9413">
                  <c:v>2.2989999999999999</c:v>
                </c:pt>
                <c:pt idx="9414">
                  <c:v>2.29</c:v>
                </c:pt>
                <c:pt idx="9415">
                  <c:v>2.2970000000000002</c:v>
                </c:pt>
                <c:pt idx="9416">
                  <c:v>2.2909999999999999</c:v>
                </c:pt>
                <c:pt idx="9417">
                  <c:v>2.2840000000000003</c:v>
                </c:pt>
                <c:pt idx="9418">
                  <c:v>2.2850000000000001</c:v>
                </c:pt>
                <c:pt idx="9419">
                  <c:v>2.3079999999999998</c:v>
                </c:pt>
                <c:pt idx="9420">
                  <c:v>1.6060000000000001</c:v>
                </c:pt>
                <c:pt idx="9421">
                  <c:v>7.1000000000000008E-2</c:v>
                </c:pt>
                <c:pt idx="9422">
                  <c:v>7.4999999999999997E-2</c:v>
                </c:pt>
                <c:pt idx="9423">
                  <c:v>7.1000000000000008E-2</c:v>
                </c:pt>
                <c:pt idx="9424">
                  <c:v>7.1000000000000008E-2</c:v>
                </c:pt>
                <c:pt idx="9425">
                  <c:v>7.0000000000000007E-2</c:v>
                </c:pt>
                <c:pt idx="9426">
                  <c:v>6.0999999999999999E-2</c:v>
                </c:pt>
                <c:pt idx="9427">
                  <c:v>5.7000000000000002E-2</c:v>
                </c:pt>
                <c:pt idx="9428">
                  <c:v>6.4000000000000001E-2</c:v>
                </c:pt>
                <c:pt idx="9429">
                  <c:v>5.8000000000000003E-2</c:v>
                </c:pt>
                <c:pt idx="9430">
                  <c:v>6.3E-2</c:v>
                </c:pt>
                <c:pt idx="9431">
                  <c:v>6.7000000000000004E-2</c:v>
                </c:pt>
                <c:pt idx="9432">
                  <c:v>6.6000000000000003E-2</c:v>
                </c:pt>
                <c:pt idx="9433">
                  <c:v>7.1000000000000008E-2</c:v>
                </c:pt>
                <c:pt idx="9434">
                  <c:v>6.6000000000000003E-2</c:v>
                </c:pt>
                <c:pt idx="9435">
                  <c:v>7.2999999999999995E-2</c:v>
                </c:pt>
                <c:pt idx="9436">
                  <c:v>7.0000000000000007E-2</c:v>
                </c:pt>
                <c:pt idx="9437">
                  <c:v>6.7000000000000004E-2</c:v>
                </c:pt>
                <c:pt idx="9438">
                  <c:v>6.9000000000000006E-2</c:v>
                </c:pt>
                <c:pt idx="9439">
                  <c:v>6.6000000000000003E-2</c:v>
                </c:pt>
                <c:pt idx="9440">
                  <c:v>6.9000000000000006E-2</c:v>
                </c:pt>
                <c:pt idx="9441">
                  <c:v>6.5000000000000002E-2</c:v>
                </c:pt>
                <c:pt idx="9442">
                  <c:v>6.8000000000000005E-2</c:v>
                </c:pt>
                <c:pt idx="9443">
                  <c:v>6.5000000000000002E-2</c:v>
                </c:pt>
                <c:pt idx="9444">
                  <c:v>6.5000000000000002E-2</c:v>
                </c:pt>
                <c:pt idx="9445">
                  <c:v>6.5000000000000002E-2</c:v>
                </c:pt>
                <c:pt idx="9446">
                  <c:v>6.4000000000000001E-2</c:v>
                </c:pt>
                <c:pt idx="9447">
                  <c:v>6.3E-2</c:v>
                </c:pt>
                <c:pt idx="9448">
                  <c:v>6.9000000000000006E-2</c:v>
                </c:pt>
                <c:pt idx="9449">
                  <c:v>6.9000000000000006E-2</c:v>
                </c:pt>
                <c:pt idx="9450">
                  <c:v>6.5000000000000002E-2</c:v>
                </c:pt>
                <c:pt idx="9451">
                  <c:v>5.7000000000000002E-2</c:v>
                </c:pt>
                <c:pt idx="9452">
                  <c:v>5.7000000000000002E-2</c:v>
                </c:pt>
                <c:pt idx="9453">
                  <c:v>5.5E-2</c:v>
                </c:pt>
                <c:pt idx="9454">
                  <c:v>5.5E-2</c:v>
                </c:pt>
                <c:pt idx="9455">
                  <c:v>5.6000000000000001E-2</c:v>
                </c:pt>
                <c:pt idx="9456">
                  <c:v>5.8000000000000003E-2</c:v>
                </c:pt>
                <c:pt idx="9457">
                  <c:v>5.5E-2</c:v>
                </c:pt>
                <c:pt idx="9458">
                  <c:v>5.3999999999999999E-2</c:v>
                </c:pt>
                <c:pt idx="9459">
                  <c:v>5.2999999999999999E-2</c:v>
                </c:pt>
                <c:pt idx="9460">
                  <c:v>5.5E-2</c:v>
                </c:pt>
                <c:pt idx="9461">
                  <c:v>6.0999999999999999E-2</c:v>
                </c:pt>
                <c:pt idx="9462">
                  <c:v>6.3E-2</c:v>
                </c:pt>
                <c:pt idx="9463">
                  <c:v>5.7000000000000002E-2</c:v>
                </c:pt>
                <c:pt idx="9464">
                  <c:v>5.3999999999999999E-2</c:v>
                </c:pt>
                <c:pt idx="9465">
                  <c:v>5.5E-2</c:v>
                </c:pt>
                <c:pt idx="9466">
                  <c:v>0.06</c:v>
                </c:pt>
                <c:pt idx="9467">
                  <c:v>5.1000000000000004E-2</c:v>
                </c:pt>
                <c:pt idx="9468">
                  <c:v>0.05</c:v>
                </c:pt>
                <c:pt idx="9469">
                  <c:v>5.1000000000000004E-2</c:v>
                </c:pt>
                <c:pt idx="9470">
                  <c:v>5.1000000000000004E-2</c:v>
                </c:pt>
                <c:pt idx="9471">
                  <c:v>5.3999999999999999E-2</c:v>
                </c:pt>
                <c:pt idx="9472">
                  <c:v>5.3999999999999999E-2</c:v>
                </c:pt>
                <c:pt idx="9473">
                  <c:v>5.6000000000000001E-2</c:v>
                </c:pt>
                <c:pt idx="9474">
                  <c:v>5.3999999999999999E-2</c:v>
                </c:pt>
                <c:pt idx="9475">
                  <c:v>5.2999999999999999E-2</c:v>
                </c:pt>
                <c:pt idx="9476">
                  <c:v>5.2000000000000005E-2</c:v>
                </c:pt>
                <c:pt idx="9477">
                  <c:v>5.2000000000000005E-2</c:v>
                </c:pt>
                <c:pt idx="9478">
                  <c:v>4.9000000000000002E-2</c:v>
                </c:pt>
                <c:pt idx="9479">
                  <c:v>0.05</c:v>
                </c:pt>
                <c:pt idx="9480">
                  <c:v>5.2000000000000005E-2</c:v>
                </c:pt>
                <c:pt idx="9481">
                  <c:v>5.5E-2</c:v>
                </c:pt>
                <c:pt idx="9482">
                  <c:v>5.8000000000000003E-2</c:v>
                </c:pt>
                <c:pt idx="9483">
                  <c:v>5.7000000000000002E-2</c:v>
                </c:pt>
                <c:pt idx="9484">
                  <c:v>5.8000000000000003E-2</c:v>
                </c:pt>
                <c:pt idx="9485">
                  <c:v>5.9000000000000004E-2</c:v>
                </c:pt>
                <c:pt idx="9486">
                  <c:v>6.0999999999999999E-2</c:v>
                </c:pt>
                <c:pt idx="9487">
                  <c:v>5.2999999999999999E-2</c:v>
                </c:pt>
                <c:pt idx="9488">
                  <c:v>5.1000000000000004E-2</c:v>
                </c:pt>
                <c:pt idx="9489">
                  <c:v>5.5E-2</c:v>
                </c:pt>
                <c:pt idx="9490">
                  <c:v>5.2999999999999999E-2</c:v>
                </c:pt>
                <c:pt idx="9491">
                  <c:v>5.1000000000000004E-2</c:v>
                </c:pt>
                <c:pt idx="9492">
                  <c:v>0.05</c:v>
                </c:pt>
                <c:pt idx="9493">
                  <c:v>5.5E-2</c:v>
                </c:pt>
                <c:pt idx="9494">
                  <c:v>5.2000000000000005E-2</c:v>
                </c:pt>
                <c:pt idx="9495">
                  <c:v>5.2000000000000005E-2</c:v>
                </c:pt>
                <c:pt idx="9496">
                  <c:v>5.5E-2</c:v>
                </c:pt>
                <c:pt idx="9497">
                  <c:v>5.3999999999999999E-2</c:v>
                </c:pt>
                <c:pt idx="9498">
                  <c:v>5.3999999999999999E-2</c:v>
                </c:pt>
                <c:pt idx="9499">
                  <c:v>5.5E-2</c:v>
                </c:pt>
                <c:pt idx="9500">
                  <c:v>5.5E-2</c:v>
                </c:pt>
                <c:pt idx="9501">
                  <c:v>5.2000000000000005E-2</c:v>
                </c:pt>
                <c:pt idx="9502">
                  <c:v>5.7000000000000002E-2</c:v>
                </c:pt>
                <c:pt idx="9503">
                  <c:v>5.2999999999999999E-2</c:v>
                </c:pt>
                <c:pt idx="9504">
                  <c:v>0.05</c:v>
                </c:pt>
                <c:pt idx="9505">
                  <c:v>5.2000000000000005E-2</c:v>
                </c:pt>
                <c:pt idx="9506">
                  <c:v>5.1000000000000004E-2</c:v>
                </c:pt>
                <c:pt idx="9507">
                  <c:v>5.2999999999999999E-2</c:v>
                </c:pt>
                <c:pt idx="9508">
                  <c:v>5.5E-2</c:v>
                </c:pt>
                <c:pt idx="9509">
                  <c:v>5.3999999999999999E-2</c:v>
                </c:pt>
                <c:pt idx="9510">
                  <c:v>5.8000000000000003E-2</c:v>
                </c:pt>
                <c:pt idx="9511">
                  <c:v>6.3E-2</c:v>
                </c:pt>
                <c:pt idx="9512">
                  <c:v>5.6000000000000001E-2</c:v>
                </c:pt>
                <c:pt idx="9513">
                  <c:v>0.06</c:v>
                </c:pt>
                <c:pt idx="9514">
                  <c:v>5.2999999999999999E-2</c:v>
                </c:pt>
                <c:pt idx="9515">
                  <c:v>6.3E-2</c:v>
                </c:pt>
                <c:pt idx="9516">
                  <c:v>5.6000000000000001E-2</c:v>
                </c:pt>
                <c:pt idx="9517">
                  <c:v>5.3999999999999999E-2</c:v>
                </c:pt>
                <c:pt idx="9518">
                  <c:v>5.6000000000000001E-2</c:v>
                </c:pt>
                <c:pt idx="9519">
                  <c:v>5.1000000000000004E-2</c:v>
                </c:pt>
                <c:pt idx="9520">
                  <c:v>5.3999999999999999E-2</c:v>
                </c:pt>
                <c:pt idx="9521">
                  <c:v>5.3999999999999999E-2</c:v>
                </c:pt>
                <c:pt idx="9522">
                  <c:v>5.5E-2</c:v>
                </c:pt>
                <c:pt idx="9523">
                  <c:v>5.6000000000000001E-2</c:v>
                </c:pt>
                <c:pt idx="9524">
                  <c:v>5.7000000000000002E-2</c:v>
                </c:pt>
                <c:pt idx="9525">
                  <c:v>5.9000000000000004E-2</c:v>
                </c:pt>
                <c:pt idx="9526">
                  <c:v>5.8000000000000003E-2</c:v>
                </c:pt>
                <c:pt idx="9527">
                  <c:v>5.8000000000000003E-2</c:v>
                </c:pt>
                <c:pt idx="9528">
                  <c:v>5.9000000000000004E-2</c:v>
                </c:pt>
                <c:pt idx="9529">
                  <c:v>5.6000000000000001E-2</c:v>
                </c:pt>
                <c:pt idx="9530">
                  <c:v>5.5E-2</c:v>
                </c:pt>
                <c:pt idx="9531">
                  <c:v>5.1000000000000004E-2</c:v>
                </c:pt>
                <c:pt idx="9532">
                  <c:v>5.2000000000000005E-2</c:v>
                </c:pt>
                <c:pt idx="9533">
                  <c:v>5.2999999999999999E-2</c:v>
                </c:pt>
                <c:pt idx="9534">
                  <c:v>5.3999999999999999E-2</c:v>
                </c:pt>
                <c:pt idx="9535">
                  <c:v>5.6000000000000001E-2</c:v>
                </c:pt>
                <c:pt idx="9536">
                  <c:v>5.8000000000000003E-2</c:v>
                </c:pt>
                <c:pt idx="9537">
                  <c:v>0.06</c:v>
                </c:pt>
                <c:pt idx="9538">
                  <c:v>5.5E-2</c:v>
                </c:pt>
                <c:pt idx="9539">
                  <c:v>5.7000000000000002E-2</c:v>
                </c:pt>
                <c:pt idx="9540">
                  <c:v>5.2000000000000005E-2</c:v>
                </c:pt>
                <c:pt idx="9541">
                  <c:v>5.1000000000000004E-2</c:v>
                </c:pt>
                <c:pt idx="9542">
                  <c:v>5.1000000000000004E-2</c:v>
                </c:pt>
                <c:pt idx="9543">
                  <c:v>5.1000000000000004E-2</c:v>
                </c:pt>
                <c:pt idx="9544">
                  <c:v>5.2000000000000005E-2</c:v>
                </c:pt>
                <c:pt idx="9545">
                  <c:v>5.2999999999999999E-2</c:v>
                </c:pt>
                <c:pt idx="9546">
                  <c:v>5.3999999999999999E-2</c:v>
                </c:pt>
                <c:pt idx="9547">
                  <c:v>5.3999999999999999E-2</c:v>
                </c:pt>
                <c:pt idx="9548">
                  <c:v>5.5E-2</c:v>
                </c:pt>
                <c:pt idx="9549">
                  <c:v>5.2000000000000005E-2</c:v>
                </c:pt>
                <c:pt idx="9550">
                  <c:v>5.3999999999999999E-2</c:v>
                </c:pt>
                <c:pt idx="9551">
                  <c:v>5.2999999999999999E-2</c:v>
                </c:pt>
                <c:pt idx="9552">
                  <c:v>5.2000000000000005E-2</c:v>
                </c:pt>
                <c:pt idx="9553">
                  <c:v>4.9000000000000002E-2</c:v>
                </c:pt>
                <c:pt idx="9554">
                  <c:v>5.1000000000000004E-2</c:v>
                </c:pt>
                <c:pt idx="9555">
                  <c:v>5.2000000000000005E-2</c:v>
                </c:pt>
                <c:pt idx="9556">
                  <c:v>5.5E-2</c:v>
                </c:pt>
                <c:pt idx="9557">
                  <c:v>5.2999999999999999E-2</c:v>
                </c:pt>
                <c:pt idx="9558">
                  <c:v>5.2000000000000005E-2</c:v>
                </c:pt>
                <c:pt idx="9559">
                  <c:v>0.05</c:v>
                </c:pt>
                <c:pt idx="9560">
                  <c:v>5.2999999999999999E-2</c:v>
                </c:pt>
                <c:pt idx="9561">
                  <c:v>5.2999999999999999E-2</c:v>
                </c:pt>
                <c:pt idx="9562">
                  <c:v>5.2999999999999999E-2</c:v>
                </c:pt>
                <c:pt idx="9563">
                  <c:v>5.1000000000000004E-2</c:v>
                </c:pt>
                <c:pt idx="9564">
                  <c:v>9.5000000000000001E-2</c:v>
                </c:pt>
                <c:pt idx="9565">
                  <c:v>0.317</c:v>
                </c:pt>
                <c:pt idx="9566">
                  <c:v>0.58199999999999996</c:v>
                </c:pt>
                <c:pt idx="9567">
                  <c:v>0.75900000000000001</c:v>
                </c:pt>
                <c:pt idx="9568">
                  <c:v>1.069</c:v>
                </c:pt>
                <c:pt idx="9569">
                  <c:v>1.3840000000000001</c:v>
                </c:pt>
                <c:pt idx="9570">
                  <c:v>2.1539999999999999</c:v>
                </c:pt>
                <c:pt idx="9571">
                  <c:v>2.7960000000000003</c:v>
                </c:pt>
                <c:pt idx="9572">
                  <c:v>3.6019999999999999</c:v>
                </c:pt>
                <c:pt idx="9573">
                  <c:v>4.5469999999999997</c:v>
                </c:pt>
                <c:pt idx="9574">
                  <c:v>5.1370000000000005</c:v>
                </c:pt>
                <c:pt idx="9575">
                  <c:v>5.048</c:v>
                </c:pt>
                <c:pt idx="9576">
                  <c:v>5.5309999999999997</c:v>
                </c:pt>
                <c:pt idx="9577">
                  <c:v>5.7640000000000002</c:v>
                </c:pt>
                <c:pt idx="9578">
                  <c:v>6.0579999999999998</c:v>
                </c:pt>
                <c:pt idx="9579">
                  <c:v>6.29</c:v>
                </c:pt>
                <c:pt idx="9580">
                  <c:v>6.556</c:v>
                </c:pt>
                <c:pt idx="9581">
                  <c:v>6.6890000000000001</c:v>
                </c:pt>
                <c:pt idx="9582">
                  <c:v>7.0030000000000001</c:v>
                </c:pt>
                <c:pt idx="9583">
                  <c:v>7.2930000000000001</c:v>
                </c:pt>
                <c:pt idx="9584">
                  <c:v>7.5680000000000005</c:v>
                </c:pt>
                <c:pt idx="9585">
                  <c:v>7.766</c:v>
                </c:pt>
                <c:pt idx="9586">
                  <c:v>7.9790000000000001</c:v>
                </c:pt>
                <c:pt idx="9587">
                  <c:v>8.1159999999999997</c:v>
                </c:pt>
                <c:pt idx="9588">
                  <c:v>8.338000000000001</c:v>
                </c:pt>
                <c:pt idx="9589">
                  <c:v>8.386000000000001</c:v>
                </c:pt>
                <c:pt idx="9590">
                  <c:v>8.6210000000000004</c:v>
                </c:pt>
                <c:pt idx="9591">
                  <c:v>8.673</c:v>
                </c:pt>
                <c:pt idx="9592">
                  <c:v>8.8680000000000003</c:v>
                </c:pt>
                <c:pt idx="9593">
                  <c:v>8.9990000000000006</c:v>
                </c:pt>
                <c:pt idx="9594">
                  <c:v>9.141</c:v>
                </c:pt>
                <c:pt idx="9595">
                  <c:v>9.2560000000000002</c:v>
                </c:pt>
                <c:pt idx="9596">
                  <c:v>9.3640000000000008</c:v>
                </c:pt>
                <c:pt idx="9597">
                  <c:v>9.266</c:v>
                </c:pt>
                <c:pt idx="9598">
                  <c:v>9.2490000000000006</c:v>
                </c:pt>
                <c:pt idx="9599">
                  <c:v>8.9500000000000011</c:v>
                </c:pt>
                <c:pt idx="9600">
                  <c:v>8.7729999999999997</c:v>
                </c:pt>
                <c:pt idx="9601">
                  <c:v>8.5950000000000006</c:v>
                </c:pt>
                <c:pt idx="9602">
                  <c:v>8.4</c:v>
                </c:pt>
                <c:pt idx="9603">
                  <c:v>8.152000000000001</c:v>
                </c:pt>
                <c:pt idx="9604">
                  <c:v>7.8520000000000003</c:v>
                </c:pt>
                <c:pt idx="9605">
                  <c:v>7.6440000000000001</c:v>
                </c:pt>
                <c:pt idx="9606">
                  <c:v>7.3420000000000005</c:v>
                </c:pt>
                <c:pt idx="9607">
                  <c:v>7.1160000000000005</c:v>
                </c:pt>
                <c:pt idx="9608">
                  <c:v>6.8109999999999999</c:v>
                </c:pt>
                <c:pt idx="9609">
                  <c:v>6.58</c:v>
                </c:pt>
                <c:pt idx="9610">
                  <c:v>6.3559999999999999</c:v>
                </c:pt>
                <c:pt idx="9611">
                  <c:v>6.2809999999999997</c:v>
                </c:pt>
                <c:pt idx="9612">
                  <c:v>6.1210000000000004</c:v>
                </c:pt>
                <c:pt idx="9613">
                  <c:v>6.2690000000000001</c:v>
                </c:pt>
                <c:pt idx="9614">
                  <c:v>6.2190000000000003</c:v>
                </c:pt>
                <c:pt idx="9615">
                  <c:v>5.8360000000000003</c:v>
                </c:pt>
                <c:pt idx="9616">
                  <c:v>5.976</c:v>
                </c:pt>
                <c:pt idx="9617">
                  <c:v>5.95</c:v>
                </c:pt>
                <c:pt idx="9618">
                  <c:v>5.7430000000000003</c:v>
                </c:pt>
                <c:pt idx="9619">
                  <c:v>5.6550000000000002</c:v>
                </c:pt>
                <c:pt idx="9620">
                  <c:v>5.7170000000000005</c:v>
                </c:pt>
                <c:pt idx="9621">
                  <c:v>5.6660000000000004</c:v>
                </c:pt>
                <c:pt idx="9622">
                  <c:v>5.3410000000000002</c:v>
                </c:pt>
                <c:pt idx="9623">
                  <c:v>5.1920000000000002</c:v>
                </c:pt>
                <c:pt idx="9624">
                  <c:v>4.9939999999999998</c:v>
                </c:pt>
                <c:pt idx="9625">
                  <c:v>4.766</c:v>
                </c:pt>
                <c:pt idx="9626">
                  <c:v>4.5830000000000002</c:v>
                </c:pt>
                <c:pt idx="9627">
                  <c:v>4.3479999999999999</c:v>
                </c:pt>
                <c:pt idx="9628">
                  <c:v>4.1440000000000001</c:v>
                </c:pt>
                <c:pt idx="9629">
                  <c:v>3.8980000000000001</c:v>
                </c:pt>
                <c:pt idx="9630">
                  <c:v>3.6920000000000002</c:v>
                </c:pt>
                <c:pt idx="9631">
                  <c:v>3.48</c:v>
                </c:pt>
                <c:pt idx="9632">
                  <c:v>3.2770000000000001</c:v>
                </c:pt>
                <c:pt idx="9633">
                  <c:v>3.0840000000000001</c:v>
                </c:pt>
                <c:pt idx="9634">
                  <c:v>2.8690000000000002</c:v>
                </c:pt>
                <c:pt idx="9635">
                  <c:v>2.69</c:v>
                </c:pt>
                <c:pt idx="9636">
                  <c:v>2.6870000000000003</c:v>
                </c:pt>
                <c:pt idx="9637">
                  <c:v>2.6219999999999999</c:v>
                </c:pt>
                <c:pt idx="9638">
                  <c:v>2.3980000000000001</c:v>
                </c:pt>
                <c:pt idx="9639">
                  <c:v>2.2349999999999999</c:v>
                </c:pt>
                <c:pt idx="9640">
                  <c:v>2.1779999999999999</c:v>
                </c:pt>
                <c:pt idx="9641">
                  <c:v>2.2370000000000001</c:v>
                </c:pt>
                <c:pt idx="9642">
                  <c:v>2.2130000000000001</c:v>
                </c:pt>
                <c:pt idx="9643">
                  <c:v>2.23</c:v>
                </c:pt>
                <c:pt idx="9644">
                  <c:v>2.2429999999999999</c:v>
                </c:pt>
                <c:pt idx="9645">
                  <c:v>2.2480000000000002</c:v>
                </c:pt>
                <c:pt idx="9646">
                  <c:v>2.2480000000000002</c:v>
                </c:pt>
                <c:pt idx="9647">
                  <c:v>2.25</c:v>
                </c:pt>
                <c:pt idx="9648">
                  <c:v>2.2469999999999999</c:v>
                </c:pt>
                <c:pt idx="9649">
                  <c:v>2.2480000000000002</c:v>
                </c:pt>
                <c:pt idx="9650">
                  <c:v>2.2389999999999999</c:v>
                </c:pt>
                <c:pt idx="9651">
                  <c:v>2.2349999999999999</c:v>
                </c:pt>
                <c:pt idx="9652">
                  <c:v>2.2410000000000001</c:v>
                </c:pt>
                <c:pt idx="9653">
                  <c:v>2.2410000000000001</c:v>
                </c:pt>
                <c:pt idx="9654">
                  <c:v>2.2480000000000002</c:v>
                </c:pt>
                <c:pt idx="9655">
                  <c:v>2.2509999999999999</c:v>
                </c:pt>
                <c:pt idx="9656">
                  <c:v>2.266</c:v>
                </c:pt>
                <c:pt idx="9657">
                  <c:v>2.2650000000000001</c:v>
                </c:pt>
                <c:pt idx="9658">
                  <c:v>2.2720000000000002</c:v>
                </c:pt>
                <c:pt idx="9659">
                  <c:v>2.2720000000000002</c:v>
                </c:pt>
                <c:pt idx="9660">
                  <c:v>2.2680000000000002</c:v>
                </c:pt>
                <c:pt idx="9661">
                  <c:v>2.2610000000000001</c:v>
                </c:pt>
                <c:pt idx="9662">
                  <c:v>2.258</c:v>
                </c:pt>
                <c:pt idx="9663">
                  <c:v>2.2400000000000002</c:v>
                </c:pt>
                <c:pt idx="9664">
                  <c:v>2.2410000000000001</c:v>
                </c:pt>
                <c:pt idx="9665">
                  <c:v>2.234</c:v>
                </c:pt>
                <c:pt idx="9666">
                  <c:v>2.2450000000000001</c:v>
                </c:pt>
                <c:pt idx="9667">
                  <c:v>2.258</c:v>
                </c:pt>
                <c:pt idx="9668">
                  <c:v>2.2520000000000002</c:v>
                </c:pt>
                <c:pt idx="9669">
                  <c:v>2.2640000000000002</c:v>
                </c:pt>
                <c:pt idx="9670">
                  <c:v>2.2650000000000001</c:v>
                </c:pt>
                <c:pt idx="9671">
                  <c:v>2.2629999999999999</c:v>
                </c:pt>
                <c:pt idx="9672">
                  <c:v>2.2610000000000001</c:v>
                </c:pt>
                <c:pt idx="9673">
                  <c:v>2.2440000000000002</c:v>
                </c:pt>
                <c:pt idx="9674">
                  <c:v>2.2290000000000001</c:v>
                </c:pt>
                <c:pt idx="9675">
                  <c:v>2.2490000000000001</c:v>
                </c:pt>
                <c:pt idx="9676">
                  <c:v>2.2450000000000001</c:v>
                </c:pt>
                <c:pt idx="9677">
                  <c:v>2.2570000000000001</c:v>
                </c:pt>
                <c:pt idx="9678">
                  <c:v>2.238</c:v>
                </c:pt>
                <c:pt idx="9679">
                  <c:v>2.2589999999999999</c:v>
                </c:pt>
                <c:pt idx="9680">
                  <c:v>2.27</c:v>
                </c:pt>
                <c:pt idx="9681">
                  <c:v>2.258</c:v>
                </c:pt>
                <c:pt idx="9682">
                  <c:v>2.2680000000000002</c:v>
                </c:pt>
                <c:pt idx="9683">
                  <c:v>2.2589999999999999</c:v>
                </c:pt>
                <c:pt idx="9684">
                  <c:v>2.2680000000000002</c:v>
                </c:pt>
                <c:pt idx="9685">
                  <c:v>2.2560000000000002</c:v>
                </c:pt>
                <c:pt idx="9686">
                  <c:v>2.2680000000000002</c:v>
                </c:pt>
                <c:pt idx="9687">
                  <c:v>2.2709999999999999</c:v>
                </c:pt>
                <c:pt idx="9688">
                  <c:v>2.258</c:v>
                </c:pt>
                <c:pt idx="9689">
                  <c:v>2.2770000000000001</c:v>
                </c:pt>
                <c:pt idx="9690">
                  <c:v>2.282</c:v>
                </c:pt>
                <c:pt idx="9691">
                  <c:v>2.2770000000000001</c:v>
                </c:pt>
                <c:pt idx="9692">
                  <c:v>2.2850000000000001</c:v>
                </c:pt>
                <c:pt idx="9693">
                  <c:v>2.262</c:v>
                </c:pt>
                <c:pt idx="9694">
                  <c:v>2.2600000000000002</c:v>
                </c:pt>
                <c:pt idx="9695">
                  <c:v>2.2680000000000002</c:v>
                </c:pt>
                <c:pt idx="9696">
                  <c:v>2.2709999999999999</c:v>
                </c:pt>
                <c:pt idx="9697">
                  <c:v>2.2640000000000002</c:v>
                </c:pt>
                <c:pt idx="9698">
                  <c:v>2.2490000000000001</c:v>
                </c:pt>
                <c:pt idx="9699">
                  <c:v>2.2640000000000002</c:v>
                </c:pt>
                <c:pt idx="9700">
                  <c:v>2.262</c:v>
                </c:pt>
                <c:pt idx="9701">
                  <c:v>2.2669999999999999</c:v>
                </c:pt>
                <c:pt idx="9702">
                  <c:v>2.266</c:v>
                </c:pt>
                <c:pt idx="9703">
                  <c:v>2.2640000000000002</c:v>
                </c:pt>
                <c:pt idx="9704">
                  <c:v>2.2709999999999999</c:v>
                </c:pt>
                <c:pt idx="9705">
                  <c:v>2.2850000000000001</c:v>
                </c:pt>
                <c:pt idx="9706">
                  <c:v>2.2989999999999999</c:v>
                </c:pt>
                <c:pt idx="9707">
                  <c:v>2.2970000000000002</c:v>
                </c:pt>
                <c:pt idx="9708">
                  <c:v>2.298</c:v>
                </c:pt>
                <c:pt idx="9709">
                  <c:v>2.274</c:v>
                </c:pt>
                <c:pt idx="9710">
                  <c:v>2.2810000000000001</c:v>
                </c:pt>
                <c:pt idx="9711">
                  <c:v>2.2840000000000003</c:v>
                </c:pt>
                <c:pt idx="9712">
                  <c:v>2.2789999999999999</c:v>
                </c:pt>
                <c:pt idx="9713">
                  <c:v>2.286</c:v>
                </c:pt>
                <c:pt idx="9714">
                  <c:v>2.2880000000000003</c:v>
                </c:pt>
                <c:pt idx="9715">
                  <c:v>2.2970000000000002</c:v>
                </c:pt>
                <c:pt idx="9716">
                  <c:v>2.302</c:v>
                </c:pt>
                <c:pt idx="9717">
                  <c:v>2.2869999999999999</c:v>
                </c:pt>
                <c:pt idx="9718">
                  <c:v>2.2890000000000001</c:v>
                </c:pt>
                <c:pt idx="9719">
                  <c:v>2.2880000000000003</c:v>
                </c:pt>
                <c:pt idx="9720">
                  <c:v>2.2840000000000003</c:v>
                </c:pt>
                <c:pt idx="9721">
                  <c:v>2.2960000000000003</c:v>
                </c:pt>
                <c:pt idx="9722">
                  <c:v>2.2970000000000002</c:v>
                </c:pt>
                <c:pt idx="9723">
                  <c:v>2.2850000000000001</c:v>
                </c:pt>
                <c:pt idx="9724">
                  <c:v>2.266</c:v>
                </c:pt>
                <c:pt idx="9725">
                  <c:v>2.2760000000000002</c:v>
                </c:pt>
                <c:pt idx="9726">
                  <c:v>2.2570000000000001</c:v>
                </c:pt>
                <c:pt idx="9727">
                  <c:v>2.2680000000000002</c:v>
                </c:pt>
                <c:pt idx="9728">
                  <c:v>2.2970000000000002</c:v>
                </c:pt>
                <c:pt idx="9729">
                  <c:v>2.2960000000000003</c:v>
                </c:pt>
                <c:pt idx="9730">
                  <c:v>2.2869999999999999</c:v>
                </c:pt>
                <c:pt idx="9731">
                  <c:v>2.2840000000000003</c:v>
                </c:pt>
                <c:pt idx="9732">
                  <c:v>2.2829999999999999</c:v>
                </c:pt>
                <c:pt idx="9733">
                  <c:v>2.306</c:v>
                </c:pt>
                <c:pt idx="9734">
                  <c:v>2.302</c:v>
                </c:pt>
                <c:pt idx="9735">
                  <c:v>2.2920000000000003</c:v>
                </c:pt>
                <c:pt idx="9736">
                  <c:v>2.2850000000000001</c:v>
                </c:pt>
                <c:pt idx="9737">
                  <c:v>2.2930000000000001</c:v>
                </c:pt>
                <c:pt idx="9738">
                  <c:v>2.2890000000000001</c:v>
                </c:pt>
                <c:pt idx="9739">
                  <c:v>2.2829999999999999</c:v>
                </c:pt>
                <c:pt idx="9740">
                  <c:v>2.2890000000000001</c:v>
                </c:pt>
                <c:pt idx="9741">
                  <c:v>2.3010000000000002</c:v>
                </c:pt>
                <c:pt idx="9742">
                  <c:v>2.2930000000000001</c:v>
                </c:pt>
                <c:pt idx="9743">
                  <c:v>2.3140000000000001</c:v>
                </c:pt>
                <c:pt idx="9744">
                  <c:v>2.3170000000000002</c:v>
                </c:pt>
                <c:pt idx="9745">
                  <c:v>2.3079999999999998</c:v>
                </c:pt>
                <c:pt idx="9746">
                  <c:v>2.3140000000000001</c:v>
                </c:pt>
                <c:pt idx="9747">
                  <c:v>2.302</c:v>
                </c:pt>
                <c:pt idx="9748">
                  <c:v>2.2970000000000002</c:v>
                </c:pt>
                <c:pt idx="9749">
                  <c:v>2.2989999999999999</c:v>
                </c:pt>
                <c:pt idx="9750">
                  <c:v>2.2909999999999999</c:v>
                </c:pt>
                <c:pt idx="9751">
                  <c:v>2.2949999999999999</c:v>
                </c:pt>
                <c:pt idx="9752">
                  <c:v>2.298</c:v>
                </c:pt>
                <c:pt idx="9753">
                  <c:v>2.306</c:v>
                </c:pt>
                <c:pt idx="9754">
                  <c:v>2.2930000000000001</c:v>
                </c:pt>
                <c:pt idx="9755">
                  <c:v>2.2920000000000003</c:v>
                </c:pt>
                <c:pt idx="9756">
                  <c:v>2.306</c:v>
                </c:pt>
                <c:pt idx="9757">
                  <c:v>2.298</c:v>
                </c:pt>
                <c:pt idx="9758">
                  <c:v>2.3029999999999999</c:v>
                </c:pt>
                <c:pt idx="9759">
                  <c:v>2.3119999999999998</c:v>
                </c:pt>
                <c:pt idx="9760">
                  <c:v>2.3199999999999998</c:v>
                </c:pt>
                <c:pt idx="9761">
                  <c:v>2.3079999999999998</c:v>
                </c:pt>
                <c:pt idx="9762">
                  <c:v>2.2970000000000002</c:v>
                </c:pt>
                <c:pt idx="9763">
                  <c:v>2.306</c:v>
                </c:pt>
                <c:pt idx="9764">
                  <c:v>2.3069999999999999</c:v>
                </c:pt>
                <c:pt idx="9765">
                  <c:v>2.2960000000000003</c:v>
                </c:pt>
                <c:pt idx="9766">
                  <c:v>2.286</c:v>
                </c:pt>
                <c:pt idx="9767">
                  <c:v>2.3029999999999999</c:v>
                </c:pt>
                <c:pt idx="9768">
                  <c:v>2.3140000000000001</c:v>
                </c:pt>
                <c:pt idx="9769">
                  <c:v>2.3239999999999998</c:v>
                </c:pt>
                <c:pt idx="9770">
                  <c:v>2.3210000000000002</c:v>
                </c:pt>
                <c:pt idx="9771">
                  <c:v>2.3220000000000001</c:v>
                </c:pt>
                <c:pt idx="9772">
                  <c:v>2.3250000000000002</c:v>
                </c:pt>
                <c:pt idx="9773">
                  <c:v>2.3040000000000003</c:v>
                </c:pt>
                <c:pt idx="9774">
                  <c:v>2.3050000000000002</c:v>
                </c:pt>
                <c:pt idx="9775">
                  <c:v>2.3199999999999998</c:v>
                </c:pt>
                <c:pt idx="9776">
                  <c:v>2.2960000000000003</c:v>
                </c:pt>
                <c:pt idx="9777">
                  <c:v>2.3180000000000001</c:v>
                </c:pt>
                <c:pt idx="9778">
                  <c:v>2.3000000000000003</c:v>
                </c:pt>
                <c:pt idx="9779">
                  <c:v>2.3180000000000001</c:v>
                </c:pt>
                <c:pt idx="9780">
                  <c:v>2.3380000000000001</c:v>
                </c:pt>
                <c:pt idx="9781">
                  <c:v>2.3370000000000002</c:v>
                </c:pt>
                <c:pt idx="9782">
                  <c:v>2.3319999999999999</c:v>
                </c:pt>
                <c:pt idx="9783">
                  <c:v>2.3210000000000002</c:v>
                </c:pt>
                <c:pt idx="9784">
                  <c:v>2.3250000000000002</c:v>
                </c:pt>
                <c:pt idx="9785">
                  <c:v>2.331</c:v>
                </c:pt>
                <c:pt idx="9786">
                  <c:v>2.3279999999999998</c:v>
                </c:pt>
                <c:pt idx="9787">
                  <c:v>2.323</c:v>
                </c:pt>
                <c:pt idx="9788">
                  <c:v>2.3199999999999998</c:v>
                </c:pt>
                <c:pt idx="9789">
                  <c:v>2.323</c:v>
                </c:pt>
                <c:pt idx="9790">
                  <c:v>2.3260000000000001</c:v>
                </c:pt>
                <c:pt idx="9791">
                  <c:v>2.331</c:v>
                </c:pt>
                <c:pt idx="9792">
                  <c:v>2.3319999999999999</c:v>
                </c:pt>
                <c:pt idx="9793">
                  <c:v>2.33</c:v>
                </c:pt>
                <c:pt idx="9794">
                  <c:v>2.3410000000000002</c:v>
                </c:pt>
                <c:pt idx="9795">
                  <c:v>2.3370000000000002</c:v>
                </c:pt>
                <c:pt idx="9796">
                  <c:v>2.3359999999999999</c:v>
                </c:pt>
                <c:pt idx="9797">
                  <c:v>2.3570000000000002</c:v>
                </c:pt>
                <c:pt idx="9798">
                  <c:v>2.3490000000000002</c:v>
                </c:pt>
                <c:pt idx="9799">
                  <c:v>2.335</c:v>
                </c:pt>
                <c:pt idx="9800">
                  <c:v>2.33</c:v>
                </c:pt>
                <c:pt idx="9801">
                  <c:v>2.3330000000000002</c:v>
                </c:pt>
                <c:pt idx="9802">
                  <c:v>2.3479999999999999</c:v>
                </c:pt>
                <c:pt idx="9803">
                  <c:v>2.3359999999999999</c:v>
                </c:pt>
                <c:pt idx="9804">
                  <c:v>2.3029999999999999</c:v>
                </c:pt>
                <c:pt idx="9805">
                  <c:v>2.331</c:v>
                </c:pt>
                <c:pt idx="9806">
                  <c:v>2.306</c:v>
                </c:pt>
                <c:pt idx="9807">
                  <c:v>2.3239999999999998</c:v>
                </c:pt>
                <c:pt idx="9808">
                  <c:v>2.3420000000000001</c:v>
                </c:pt>
                <c:pt idx="9809">
                  <c:v>2.339</c:v>
                </c:pt>
                <c:pt idx="9810">
                  <c:v>2.35</c:v>
                </c:pt>
                <c:pt idx="9811">
                  <c:v>0.53600000000000003</c:v>
                </c:pt>
                <c:pt idx="9812">
                  <c:v>6.0999999999999999E-2</c:v>
                </c:pt>
                <c:pt idx="9813">
                  <c:v>6.2E-2</c:v>
                </c:pt>
                <c:pt idx="9814">
                  <c:v>5.9000000000000004E-2</c:v>
                </c:pt>
                <c:pt idx="9815">
                  <c:v>6.2E-2</c:v>
                </c:pt>
                <c:pt idx="9816">
                  <c:v>5.9000000000000004E-2</c:v>
                </c:pt>
                <c:pt idx="9817">
                  <c:v>6.3E-2</c:v>
                </c:pt>
                <c:pt idx="9818">
                  <c:v>0.06</c:v>
                </c:pt>
                <c:pt idx="9819">
                  <c:v>6.0999999999999999E-2</c:v>
                </c:pt>
                <c:pt idx="9820">
                  <c:v>6.0999999999999999E-2</c:v>
                </c:pt>
                <c:pt idx="9821">
                  <c:v>6.0999999999999999E-2</c:v>
                </c:pt>
                <c:pt idx="9822">
                  <c:v>0.06</c:v>
                </c:pt>
                <c:pt idx="9823">
                  <c:v>5.8000000000000003E-2</c:v>
                </c:pt>
                <c:pt idx="9824">
                  <c:v>5.9000000000000004E-2</c:v>
                </c:pt>
                <c:pt idx="9825">
                  <c:v>0.06</c:v>
                </c:pt>
                <c:pt idx="9826">
                  <c:v>0.06</c:v>
                </c:pt>
                <c:pt idx="9827">
                  <c:v>6.9000000000000006E-2</c:v>
                </c:pt>
                <c:pt idx="9828">
                  <c:v>0.06</c:v>
                </c:pt>
                <c:pt idx="9829">
                  <c:v>5.9000000000000004E-2</c:v>
                </c:pt>
                <c:pt idx="9830">
                  <c:v>5.9000000000000004E-2</c:v>
                </c:pt>
                <c:pt idx="9831">
                  <c:v>5.9000000000000004E-2</c:v>
                </c:pt>
                <c:pt idx="9832">
                  <c:v>5.7000000000000002E-2</c:v>
                </c:pt>
                <c:pt idx="9833">
                  <c:v>6.2E-2</c:v>
                </c:pt>
                <c:pt idx="9834">
                  <c:v>6.4000000000000001E-2</c:v>
                </c:pt>
                <c:pt idx="9835">
                  <c:v>5.9000000000000004E-2</c:v>
                </c:pt>
                <c:pt idx="9836">
                  <c:v>0.06</c:v>
                </c:pt>
                <c:pt idx="9837">
                  <c:v>5.9000000000000004E-2</c:v>
                </c:pt>
                <c:pt idx="9838">
                  <c:v>0.06</c:v>
                </c:pt>
                <c:pt idx="9839">
                  <c:v>5.9000000000000004E-2</c:v>
                </c:pt>
                <c:pt idx="9840">
                  <c:v>5.8000000000000003E-2</c:v>
                </c:pt>
                <c:pt idx="9841">
                  <c:v>5.5E-2</c:v>
                </c:pt>
                <c:pt idx="9842">
                  <c:v>4.9000000000000002E-2</c:v>
                </c:pt>
                <c:pt idx="9843">
                  <c:v>4.9000000000000002E-2</c:v>
                </c:pt>
                <c:pt idx="9844">
                  <c:v>4.9000000000000002E-2</c:v>
                </c:pt>
                <c:pt idx="9845">
                  <c:v>5.1000000000000004E-2</c:v>
                </c:pt>
                <c:pt idx="9846">
                  <c:v>5.2000000000000005E-2</c:v>
                </c:pt>
                <c:pt idx="9847">
                  <c:v>5.2999999999999999E-2</c:v>
                </c:pt>
                <c:pt idx="9848">
                  <c:v>5.3999999999999999E-2</c:v>
                </c:pt>
                <c:pt idx="9849">
                  <c:v>5.2999999999999999E-2</c:v>
                </c:pt>
                <c:pt idx="9850">
                  <c:v>5.3999999999999999E-2</c:v>
                </c:pt>
                <c:pt idx="9851">
                  <c:v>5.3999999999999999E-2</c:v>
                </c:pt>
                <c:pt idx="9852">
                  <c:v>5.6000000000000001E-2</c:v>
                </c:pt>
                <c:pt idx="9853">
                  <c:v>5.5E-2</c:v>
                </c:pt>
                <c:pt idx="9854">
                  <c:v>5.3999999999999999E-2</c:v>
                </c:pt>
                <c:pt idx="9855">
                  <c:v>5.6000000000000001E-2</c:v>
                </c:pt>
                <c:pt idx="9856">
                  <c:v>5.8000000000000003E-2</c:v>
                </c:pt>
                <c:pt idx="9857">
                  <c:v>5.9000000000000004E-2</c:v>
                </c:pt>
                <c:pt idx="9858">
                  <c:v>6.0999999999999999E-2</c:v>
                </c:pt>
                <c:pt idx="9859">
                  <c:v>0.06</c:v>
                </c:pt>
                <c:pt idx="9860">
                  <c:v>5.9000000000000004E-2</c:v>
                </c:pt>
                <c:pt idx="9861">
                  <c:v>5.8000000000000003E-2</c:v>
                </c:pt>
                <c:pt idx="9862">
                  <c:v>5.8000000000000003E-2</c:v>
                </c:pt>
                <c:pt idx="9863">
                  <c:v>5.9000000000000004E-2</c:v>
                </c:pt>
                <c:pt idx="9864">
                  <c:v>5.7000000000000002E-2</c:v>
                </c:pt>
                <c:pt idx="9865">
                  <c:v>5.5E-2</c:v>
                </c:pt>
                <c:pt idx="9866">
                  <c:v>5.7000000000000002E-2</c:v>
                </c:pt>
                <c:pt idx="9867">
                  <c:v>5.7000000000000002E-2</c:v>
                </c:pt>
                <c:pt idx="9868">
                  <c:v>5.3999999999999999E-2</c:v>
                </c:pt>
                <c:pt idx="9869">
                  <c:v>5.1000000000000004E-2</c:v>
                </c:pt>
                <c:pt idx="9870">
                  <c:v>5.5E-2</c:v>
                </c:pt>
                <c:pt idx="9871">
                  <c:v>5.5E-2</c:v>
                </c:pt>
                <c:pt idx="9872">
                  <c:v>5.2000000000000005E-2</c:v>
                </c:pt>
                <c:pt idx="9873">
                  <c:v>5.3999999999999999E-2</c:v>
                </c:pt>
                <c:pt idx="9874">
                  <c:v>5.8000000000000003E-2</c:v>
                </c:pt>
                <c:pt idx="9875">
                  <c:v>5.5E-2</c:v>
                </c:pt>
                <c:pt idx="9876">
                  <c:v>5.2999999999999999E-2</c:v>
                </c:pt>
                <c:pt idx="9877">
                  <c:v>5.8000000000000003E-2</c:v>
                </c:pt>
                <c:pt idx="9878">
                  <c:v>5.5E-2</c:v>
                </c:pt>
                <c:pt idx="9879">
                  <c:v>5.5E-2</c:v>
                </c:pt>
                <c:pt idx="9880">
                  <c:v>5.7000000000000002E-2</c:v>
                </c:pt>
                <c:pt idx="9881">
                  <c:v>5.3999999999999999E-2</c:v>
                </c:pt>
                <c:pt idx="9882">
                  <c:v>5.6000000000000001E-2</c:v>
                </c:pt>
                <c:pt idx="9883">
                  <c:v>5.8000000000000003E-2</c:v>
                </c:pt>
                <c:pt idx="9884">
                  <c:v>5.5E-2</c:v>
                </c:pt>
                <c:pt idx="9885">
                  <c:v>5.6000000000000001E-2</c:v>
                </c:pt>
                <c:pt idx="9886">
                  <c:v>5.6000000000000001E-2</c:v>
                </c:pt>
                <c:pt idx="9887">
                  <c:v>5.2000000000000005E-2</c:v>
                </c:pt>
                <c:pt idx="9888">
                  <c:v>5.6000000000000001E-2</c:v>
                </c:pt>
                <c:pt idx="9889">
                  <c:v>5.5E-2</c:v>
                </c:pt>
                <c:pt idx="9890">
                  <c:v>5.5E-2</c:v>
                </c:pt>
                <c:pt idx="9891">
                  <c:v>5.6000000000000001E-2</c:v>
                </c:pt>
                <c:pt idx="9892">
                  <c:v>5.2999999999999999E-2</c:v>
                </c:pt>
                <c:pt idx="9893">
                  <c:v>5.6000000000000001E-2</c:v>
                </c:pt>
                <c:pt idx="9894">
                  <c:v>5.2999999999999999E-2</c:v>
                </c:pt>
                <c:pt idx="9895">
                  <c:v>5.5E-2</c:v>
                </c:pt>
                <c:pt idx="9896">
                  <c:v>5.3999999999999999E-2</c:v>
                </c:pt>
                <c:pt idx="9897">
                  <c:v>5.3999999999999999E-2</c:v>
                </c:pt>
                <c:pt idx="9898">
                  <c:v>5.5E-2</c:v>
                </c:pt>
                <c:pt idx="9899">
                  <c:v>5.2999999999999999E-2</c:v>
                </c:pt>
                <c:pt idx="9900">
                  <c:v>5.3999999999999999E-2</c:v>
                </c:pt>
                <c:pt idx="9901">
                  <c:v>5.5E-2</c:v>
                </c:pt>
                <c:pt idx="9902">
                  <c:v>5.6000000000000001E-2</c:v>
                </c:pt>
                <c:pt idx="9903">
                  <c:v>5.6000000000000001E-2</c:v>
                </c:pt>
                <c:pt idx="9904">
                  <c:v>5.5E-2</c:v>
                </c:pt>
                <c:pt idx="9905">
                  <c:v>5.5E-2</c:v>
                </c:pt>
                <c:pt idx="9906">
                  <c:v>5.5E-2</c:v>
                </c:pt>
                <c:pt idx="9907">
                  <c:v>5.6000000000000001E-2</c:v>
                </c:pt>
                <c:pt idx="9908">
                  <c:v>5.7000000000000002E-2</c:v>
                </c:pt>
                <c:pt idx="9909">
                  <c:v>5.8000000000000003E-2</c:v>
                </c:pt>
                <c:pt idx="9910">
                  <c:v>5.6000000000000001E-2</c:v>
                </c:pt>
                <c:pt idx="9911">
                  <c:v>5.6000000000000001E-2</c:v>
                </c:pt>
                <c:pt idx="9912">
                  <c:v>5.9000000000000004E-2</c:v>
                </c:pt>
                <c:pt idx="9913">
                  <c:v>5.9000000000000004E-2</c:v>
                </c:pt>
                <c:pt idx="9914">
                  <c:v>5.9000000000000004E-2</c:v>
                </c:pt>
                <c:pt idx="9915">
                  <c:v>5.9000000000000004E-2</c:v>
                </c:pt>
                <c:pt idx="9916">
                  <c:v>0.06</c:v>
                </c:pt>
                <c:pt idx="9917">
                  <c:v>6.0999999999999999E-2</c:v>
                </c:pt>
                <c:pt idx="9918">
                  <c:v>6.4000000000000001E-2</c:v>
                </c:pt>
                <c:pt idx="9919">
                  <c:v>6.3E-2</c:v>
                </c:pt>
                <c:pt idx="9920">
                  <c:v>6.3E-2</c:v>
                </c:pt>
                <c:pt idx="9921">
                  <c:v>5.9000000000000004E-2</c:v>
                </c:pt>
                <c:pt idx="9922">
                  <c:v>5.9000000000000004E-2</c:v>
                </c:pt>
                <c:pt idx="9923">
                  <c:v>5.6000000000000001E-2</c:v>
                </c:pt>
                <c:pt idx="9924">
                  <c:v>5.6000000000000001E-2</c:v>
                </c:pt>
                <c:pt idx="9925">
                  <c:v>5.9000000000000004E-2</c:v>
                </c:pt>
                <c:pt idx="9926">
                  <c:v>0.06</c:v>
                </c:pt>
                <c:pt idx="9927">
                  <c:v>0.06</c:v>
                </c:pt>
                <c:pt idx="9928">
                  <c:v>5.8000000000000003E-2</c:v>
                </c:pt>
                <c:pt idx="9929">
                  <c:v>5.7000000000000002E-2</c:v>
                </c:pt>
                <c:pt idx="9930">
                  <c:v>5.8000000000000003E-2</c:v>
                </c:pt>
                <c:pt idx="9931">
                  <c:v>5.8000000000000003E-2</c:v>
                </c:pt>
                <c:pt idx="9932">
                  <c:v>5.7000000000000002E-2</c:v>
                </c:pt>
                <c:pt idx="9933">
                  <c:v>5.8000000000000003E-2</c:v>
                </c:pt>
                <c:pt idx="9934">
                  <c:v>5.7000000000000002E-2</c:v>
                </c:pt>
                <c:pt idx="9935">
                  <c:v>5.7000000000000002E-2</c:v>
                </c:pt>
                <c:pt idx="9936">
                  <c:v>5.8000000000000003E-2</c:v>
                </c:pt>
                <c:pt idx="9937">
                  <c:v>6.5000000000000002E-2</c:v>
                </c:pt>
                <c:pt idx="9938">
                  <c:v>6.3E-2</c:v>
                </c:pt>
                <c:pt idx="9939">
                  <c:v>6.0999999999999999E-2</c:v>
                </c:pt>
                <c:pt idx="9940">
                  <c:v>0.06</c:v>
                </c:pt>
                <c:pt idx="9941">
                  <c:v>5.9000000000000004E-2</c:v>
                </c:pt>
                <c:pt idx="9942">
                  <c:v>6.0999999999999999E-2</c:v>
                </c:pt>
                <c:pt idx="9943">
                  <c:v>6.0999999999999999E-2</c:v>
                </c:pt>
                <c:pt idx="9944">
                  <c:v>6.2E-2</c:v>
                </c:pt>
                <c:pt idx="9945">
                  <c:v>5.8000000000000003E-2</c:v>
                </c:pt>
                <c:pt idx="9946">
                  <c:v>5.9000000000000004E-2</c:v>
                </c:pt>
                <c:pt idx="9947">
                  <c:v>5.8000000000000003E-2</c:v>
                </c:pt>
                <c:pt idx="9948">
                  <c:v>5.5E-2</c:v>
                </c:pt>
                <c:pt idx="9949">
                  <c:v>5.5E-2</c:v>
                </c:pt>
                <c:pt idx="9950">
                  <c:v>5.7000000000000002E-2</c:v>
                </c:pt>
                <c:pt idx="9951">
                  <c:v>5.7000000000000002E-2</c:v>
                </c:pt>
                <c:pt idx="9952">
                  <c:v>5.2999999999999999E-2</c:v>
                </c:pt>
                <c:pt idx="9953">
                  <c:v>5.7000000000000002E-2</c:v>
                </c:pt>
                <c:pt idx="9954">
                  <c:v>5.9000000000000004E-2</c:v>
                </c:pt>
                <c:pt idx="9955">
                  <c:v>5.6000000000000001E-2</c:v>
                </c:pt>
                <c:pt idx="9956">
                  <c:v>5.7000000000000002E-2</c:v>
                </c:pt>
                <c:pt idx="9957">
                  <c:v>5.9000000000000004E-2</c:v>
                </c:pt>
                <c:pt idx="9958">
                  <c:v>5.3999999999999999E-2</c:v>
                </c:pt>
                <c:pt idx="9959">
                  <c:v>5.5E-2</c:v>
                </c:pt>
                <c:pt idx="9960">
                  <c:v>5.7000000000000002E-2</c:v>
                </c:pt>
                <c:pt idx="9961">
                  <c:v>0.10300000000000001</c:v>
                </c:pt>
                <c:pt idx="9962">
                  <c:v>0.31900000000000001</c:v>
                </c:pt>
                <c:pt idx="9963">
                  <c:v>0.65600000000000003</c:v>
                </c:pt>
                <c:pt idx="9964">
                  <c:v>0.79200000000000004</c:v>
                </c:pt>
                <c:pt idx="9965">
                  <c:v>1.091</c:v>
                </c:pt>
                <c:pt idx="9966">
                  <c:v>1.2809999999999999</c:v>
                </c:pt>
                <c:pt idx="9967">
                  <c:v>1.958</c:v>
                </c:pt>
                <c:pt idx="9968">
                  <c:v>2.5790000000000002</c:v>
                </c:pt>
                <c:pt idx="9969">
                  <c:v>3.2960000000000003</c:v>
                </c:pt>
                <c:pt idx="9970">
                  <c:v>4.1710000000000003</c:v>
                </c:pt>
                <c:pt idx="9971">
                  <c:v>4.931</c:v>
                </c:pt>
                <c:pt idx="9972">
                  <c:v>4.7930000000000001</c:v>
                </c:pt>
                <c:pt idx="9973">
                  <c:v>5.226</c:v>
                </c:pt>
                <c:pt idx="9974">
                  <c:v>5.5369999999999999</c:v>
                </c:pt>
                <c:pt idx="9975">
                  <c:v>5.8109999999999999</c:v>
                </c:pt>
                <c:pt idx="9976">
                  <c:v>6.1520000000000001</c:v>
                </c:pt>
                <c:pt idx="9977">
                  <c:v>6.3360000000000003</c:v>
                </c:pt>
                <c:pt idx="9978">
                  <c:v>6.51</c:v>
                </c:pt>
                <c:pt idx="9979">
                  <c:v>6.6879999999999997</c:v>
                </c:pt>
                <c:pt idx="9980">
                  <c:v>6.9530000000000003</c:v>
                </c:pt>
                <c:pt idx="9981">
                  <c:v>7.2</c:v>
                </c:pt>
                <c:pt idx="9982">
                  <c:v>7.3950000000000005</c:v>
                </c:pt>
                <c:pt idx="9983">
                  <c:v>7.6660000000000004</c:v>
                </c:pt>
                <c:pt idx="9984">
                  <c:v>7.819</c:v>
                </c:pt>
                <c:pt idx="9985">
                  <c:v>8.0449999999999999</c:v>
                </c:pt>
                <c:pt idx="9986">
                  <c:v>8.266</c:v>
                </c:pt>
                <c:pt idx="9987">
                  <c:v>8.468</c:v>
                </c:pt>
                <c:pt idx="9988">
                  <c:v>8.5869999999999997</c:v>
                </c:pt>
                <c:pt idx="9989">
                  <c:v>8.5809999999999995</c:v>
                </c:pt>
                <c:pt idx="9990">
                  <c:v>8.5820000000000007</c:v>
                </c:pt>
                <c:pt idx="9991">
                  <c:v>8.3569999999999993</c:v>
                </c:pt>
                <c:pt idx="9992">
                  <c:v>8.1240000000000006</c:v>
                </c:pt>
                <c:pt idx="9993">
                  <c:v>8.0839999999999996</c:v>
                </c:pt>
                <c:pt idx="9994">
                  <c:v>7.9169999999999998</c:v>
                </c:pt>
                <c:pt idx="9995">
                  <c:v>7.7370000000000001</c:v>
                </c:pt>
                <c:pt idx="9996">
                  <c:v>7.4910000000000005</c:v>
                </c:pt>
                <c:pt idx="9997">
                  <c:v>7.3040000000000003</c:v>
                </c:pt>
                <c:pt idx="9998">
                  <c:v>7.056</c:v>
                </c:pt>
                <c:pt idx="9999">
                  <c:v>6.8020000000000005</c:v>
                </c:pt>
                <c:pt idx="10000">
                  <c:v>6.609</c:v>
                </c:pt>
                <c:pt idx="10001">
                  <c:v>6.3559999999999999</c:v>
                </c:pt>
                <c:pt idx="10002">
                  <c:v>6.1770000000000005</c:v>
                </c:pt>
                <c:pt idx="10003">
                  <c:v>6.2839999999999998</c:v>
                </c:pt>
                <c:pt idx="10004">
                  <c:v>5.9740000000000002</c:v>
                </c:pt>
                <c:pt idx="10005">
                  <c:v>6.1559999999999997</c:v>
                </c:pt>
                <c:pt idx="10006">
                  <c:v>6.1680000000000001</c:v>
                </c:pt>
                <c:pt idx="10007">
                  <c:v>6.1509999999999998</c:v>
                </c:pt>
                <c:pt idx="10008">
                  <c:v>5.8380000000000001</c:v>
                </c:pt>
                <c:pt idx="10009">
                  <c:v>5.89</c:v>
                </c:pt>
                <c:pt idx="10010">
                  <c:v>5.9370000000000003</c:v>
                </c:pt>
                <c:pt idx="10011">
                  <c:v>5.9249999999999998</c:v>
                </c:pt>
                <c:pt idx="10012">
                  <c:v>5.7889999999999997</c:v>
                </c:pt>
                <c:pt idx="10013">
                  <c:v>5.8490000000000002</c:v>
                </c:pt>
                <c:pt idx="10014">
                  <c:v>5.524</c:v>
                </c:pt>
                <c:pt idx="10015">
                  <c:v>5.33</c:v>
                </c:pt>
                <c:pt idx="10016">
                  <c:v>5.1710000000000003</c:v>
                </c:pt>
                <c:pt idx="10017">
                  <c:v>4.9619999999999997</c:v>
                </c:pt>
                <c:pt idx="10018">
                  <c:v>4.7460000000000004</c:v>
                </c:pt>
                <c:pt idx="10019">
                  <c:v>4.569</c:v>
                </c:pt>
                <c:pt idx="10020">
                  <c:v>4.3209999999999997</c:v>
                </c:pt>
                <c:pt idx="10021">
                  <c:v>4.1429999999999998</c:v>
                </c:pt>
                <c:pt idx="10022">
                  <c:v>3.91</c:v>
                </c:pt>
                <c:pt idx="10023">
                  <c:v>3.7309999999999999</c:v>
                </c:pt>
                <c:pt idx="10024">
                  <c:v>3.5089999999999999</c:v>
                </c:pt>
                <c:pt idx="10025">
                  <c:v>3.2869999999999999</c:v>
                </c:pt>
                <c:pt idx="10026">
                  <c:v>3.1960000000000002</c:v>
                </c:pt>
                <c:pt idx="10027">
                  <c:v>3.206</c:v>
                </c:pt>
                <c:pt idx="10028">
                  <c:v>2.9729999999999999</c:v>
                </c:pt>
                <c:pt idx="10029">
                  <c:v>2.7680000000000002</c:v>
                </c:pt>
                <c:pt idx="10030">
                  <c:v>2.5880000000000001</c:v>
                </c:pt>
                <c:pt idx="10031">
                  <c:v>2.4329999999999998</c:v>
                </c:pt>
                <c:pt idx="10032">
                  <c:v>2.2869999999999999</c:v>
                </c:pt>
                <c:pt idx="10033">
                  <c:v>2.1760000000000002</c:v>
                </c:pt>
                <c:pt idx="10034">
                  <c:v>2.2349999999999999</c:v>
                </c:pt>
                <c:pt idx="10035">
                  <c:v>2.2280000000000002</c:v>
                </c:pt>
                <c:pt idx="10036">
                  <c:v>2.2280000000000002</c:v>
                </c:pt>
                <c:pt idx="10037">
                  <c:v>2.2480000000000002</c:v>
                </c:pt>
                <c:pt idx="10038">
                  <c:v>2.2309999999999999</c:v>
                </c:pt>
                <c:pt idx="10039">
                  <c:v>2.2370000000000001</c:v>
                </c:pt>
                <c:pt idx="10040">
                  <c:v>2.238</c:v>
                </c:pt>
                <c:pt idx="10041">
                  <c:v>2.2389999999999999</c:v>
                </c:pt>
                <c:pt idx="10042">
                  <c:v>2.242</c:v>
                </c:pt>
                <c:pt idx="10043">
                  <c:v>2.242</c:v>
                </c:pt>
                <c:pt idx="10044">
                  <c:v>2.2450000000000001</c:v>
                </c:pt>
                <c:pt idx="10045">
                  <c:v>2.2490000000000001</c:v>
                </c:pt>
                <c:pt idx="10046">
                  <c:v>2.2410000000000001</c:v>
                </c:pt>
                <c:pt idx="10047">
                  <c:v>2.2450000000000001</c:v>
                </c:pt>
                <c:pt idx="10048">
                  <c:v>2.2429999999999999</c:v>
                </c:pt>
                <c:pt idx="10049">
                  <c:v>2.2360000000000002</c:v>
                </c:pt>
                <c:pt idx="10050">
                  <c:v>2.2189999999999999</c:v>
                </c:pt>
                <c:pt idx="10051">
                  <c:v>2.2349999999999999</c:v>
                </c:pt>
                <c:pt idx="10052">
                  <c:v>2.2349999999999999</c:v>
                </c:pt>
                <c:pt idx="10053">
                  <c:v>2.242</c:v>
                </c:pt>
                <c:pt idx="10054">
                  <c:v>2.2400000000000002</c:v>
                </c:pt>
                <c:pt idx="10055">
                  <c:v>2.242</c:v>
                </c:pt>
                <c:pt idx="10056">
                  <c:v>2.242</c:v>
                </c:pt>
                <c:pt idx="10057">
                  <c:v>2.246</c:v>
                </c:pt>
                <c:pt idx="10058">
                  <c:v>2.2450000000000001</c:v>
                </c:pt>
                <c:pt idx="10059">
                  <c:v>2.246</c:v>
                </c:pt>
                <c:pt idx="10060">
                  <c:v>2.2429999999999999</c:v>
                </c:pt>
                <c:pt idx="10061">
                  <c:v>2.2520000000000002</c:v>
                </c:pt>
                <c:pt idx="10062">
                  <c:v>2.2400000000000002</c:v>
                </c:pt>
                <c:pt idx="10063">
                  <c:v>2.2389999999999999</c:v>
                </c:pt>
                <c:pt idx="10064">
                  <c:v>2.2530000000000001</c:v>
                </c:pt>
                <c:pt idx="10065">
                  <c:v>2.2589999999999999</c:v>
                </c:pt>
                <c:pt idx="10066">
                  <c:v>2.2530000000000001</c:v>
                </c:pt>
                <c:pt idx="10067">
                  <c:v>2.2469999999999999</c:v>
                </c:pt>
                <c:pt idx="10068">
                  <c:v>2.2570000000000001</c:v>
                </c:pt>
                <c:pt idx="10069">
                  <c:v>2.242</c:v>
                </c:pt>
                <c:pt idx="10070">
                  <c:v>2.2360000000000002</c:v>
                </c:pt>
                <c:pt idx="10071">
                  <c:v>2.2530000000000001</c:v>
                </c:pt>
                <c:pt idx="10072">
                  <c:v>2.246</c:v>
                </c:pt>
                <c:pt idx="10073">
                  <c:v>2.2410000000000001</c:v>
                </c:pt>
                <c:pt idx="10074">
                  <c:v>2.2349999999999999</c:v>
                </c:pt>
                <c:pt idx="10075">
                  <c:v>2.2450000000000001</c:v>
                </c:pt>
                <c:pt idx="10076">
                  <c:v>2.2530000000000001</c:v>
                </c:pt>
                <c:pt idx="10077">
                  <c:v>2.2520000000000002</c:v>
                </c:pt>
                <c:pt idx="10078">
                  <c:v>2.2410000000000001</c:v>
                </c:pt>
                <c:pt idx="10079">
                  <c:v>2.2400000000000002</c:v>
                </c:pt>
                <c:pt idx="10080">
                  <c:v>2.2530000000000001</c:v>
                </c:pt>
                <c:pt idx="10081">
                  <c:v>2.2520000000000002</c:v>
                </c:pt>
                <c:pt idx="10082">
                  <c:v>2.258</c:v>
                </c:pt>
                <c:pt idx="10083">
                  <c:v>2.2549999999999999</c:v>
                </c:pt>
                <c:pt idx="10084">
                  <c:v>2.2509999999999999</c:v>
                </c:pt>
                <c:pt idx="10085">
                  <c:v>2.2690000000000001</c:v>
                </c:pt>
                <c:pt idx="10086">
                  <c:v>2.2690000000000001</c:v>
                </c:pt>
                <c:pt idx="10087">
                  <c:v>2.2589999999999999</c:v>
                </c:pt>
                <c:pt idx="10088">
                  <c:v>2.2669999999999999</c:v>
                </c:pt>
                <c:pt idx="10089">
                  <c:v>2.2589999999999999</c:v>
                </c:pt>
                <c:pt idx="10090">
                  <c:v>2.282</c:v>
                </c:pt>
                <c:pt idx="10091">
                  <c:v>2.2890000000000001</c:v>
                </c:pt>
                <c:pt idx="10092">
                  <c:v>2.2680000000000002</c:v>
                </c:pt>
                <c:pt idx="10093">
                  <c:v>2.2760000000000002</c:v>
                </c:pt>
                <c:pt idx="10094">
                  <c:v>2.2600000000000002</c:v>
                </c:pt>
                <c:pt idx="10095">
                  <c:v>2.2709999999999999</c:v>
                </c:pt>
                <c:pt idx="10096">
                  <c:v>2.2709999999999999</c:v>
                </c:pt>
                <c:pt idx="10097">
                  <c:v>2.278</c:v>
                </c:pt>
                <c:pt idx="10098">
                  <c:v>2.2669999999999999</c:v>
                </c:pt>
                <c:pt idx="10099">
                  <c:v>2.2709999999999999</c:v>
                </c:pt>
                <c:pt idx="10100">
                  <c:v>2.274</c:v>
                </c:pt>
                <c:pt idx="10101">
                  <c:v>2.2829999999999999</c:v>
                </c:pt>
                <c:pt idx="10102">
                  <c:v>2.2760000000000002</c:v>
                </c:pt>
                <c:pt idx="10103">
                  <c:v>2.2800000000000002</c:v>
                </c:pt>
                <c:pt idx="10104">
                  <c:v>2.2920000000000003</c:v>
                </c:pt>
                <c:pt idx="10105">
                  <c:v>2.2810000000000001</c:v>
                </c:pt>
                <c:pt idx="10106">
                  <c:v>2.2629999999999999</c:v>
                </c:pt>
                <c:pt idx="10107">
                  <c:v>2.2810000000000001</c:v>
                </c:pt>
                <c:pt idx="10108">
                  <c:v>2.2800000000000002</c:v>
                </c:pt>
                <c:pt idx="10109">
                  <c:v>2.2749999999999999</c:v>
                </c:pt>
                <c:pt idx="10110">
                  <c:v>2.2800000000000002</c:v>
                </c:pt>
                <c:pt idx="10111">
                  <c:v>2.2850000000000001</c:v>
                </c:pt>
                <c:pt idx="10112">
                  <c:v>2.2909999999999999</c:v>
                </c:pt>
                <c:pt idx="10113">
                  <c:v>2.278</c:v>
                </c:pt>
                <c:pt idx="10114">
                  <c:v>2.2770000000000001</c:v>
                </c:pt>
                <c:pt idx="10115">
                  <c:v>2.278</c:v>
                </c:pt>
                <c:pt idx="10116">
                  <c:v>2.282</c:v>
                </c:pt>
                <c:pt idx="10117">
                  <c:v>2.2829999999999999</c:v>
                </c:pt>
                <c:pt idx="10118">
                  <c:v>2.2829999999999999</c:v>
                </c:pt>
                <c:pt idx="10119">
                  <c:v>2.2869999999999999</c:v>
                </c:pt>
                <c:pt idx="10120">
                  <c:v>2.2890000000000001</c:v>
                </c:pt>
                <c:pt idx="10121">
                  <c:v>2.2829999999999999</c:v>
                </c:pt>
                <c:pt idx="10122">
                  <c:v>2.2920000000000003</c:v>
                </c:pt>
                <c:pt idx="10123">
                  <c:v>2.286</c:v>
                </c:pt>
                <c:pt idx="10124">
                  <c:v>2.2840000000000003</c:v>
                </c:pt>
                <c:pt idx="10125">
                  <c:v>2.2810000000000001</c:v>
                </c:pt>
                <c:pt idx="10126">
                  <c:v>2.2840000000000003</c:v>
                </c:pt>
                <c:pt idx="10127">
                  <c:v>2.294</c:v>
                </c:pt>
                <c:pt idx="10128">
                  <c:v>2.2880000000000003</c:v>
                </c:pt>
                <c:pt idx="10129">
                  <c:v>2.2749999999999999</c:v>
                </c:pt>
                <c:pt idx="10130">
                  <c:v>2.2850000000000001</c:v>
                </c:pt>
                <c:pt idx="10131">
                  <c:v>2.2909999999999999</c:v>
                </c:pt>
                <c:pt idx="10132">
                  <c:v>2.2920000000000003</c:v>
                </c:pt>
                <c:pt idx="10133">
                  <c:v>2.2800000000000002</c:v>
                </c:pt>
                <c:pt idx="10134">
                  <c:v>2.29</c:v>
                </c:pt>
                <c:pt idx="10135">
                  <c:v>2.2760000000000002</c:v>
                </c:pt>
                <c:pt idx="10136">
                  <c:v>2.2810000000000001</c:v>
                </c:pt>
                <c:pt idx="10137">
                  <c:v>2.2960000000000003</c:v>
                </c:pt>
                <c:pt idx="10138">
                  <c:v>2.2890000000000001</c:v>
                </c:pt>
                <c:pt idx="10139">
                  <c:v>2.2949999999999999</c:v>
                </c:pt>
                <c:pt idx="10140">
                  <c:v>2.2850000000000001</c:v>
                </c:pt>
                <c:pt idx="10141">
                  <c:v>2.2930000000000001</c:v>
                </c:pt>
                <c:pt idx="10142">
                  <c:v>2.2989999999999999</c:v>
                </c:pt>
                <c:pt idx="10143">
                  <c:v>2.2869999999999999</c:v>
                </c:pt>
                <c:pt idx="10144">
                  <c:v>2.3000000000000003</c:v>
                </c:pt>
                <c:pt idx="10145">
                  <c:v>2.2850000000000001</c:v>
                </c:pt>
                <c:pt idx="10146">
                  <c:v>2.2810000000000001</c:v>
                </c:pt>
                <c:pt idx="10147">
                  <c:v>2.2869999999999999</c:v>
                </c:pt>
                <c:pt idx="10148">
                  <c:v>2.3119999999999998</c:v>
                </c:pt>
                <c:pt idx="10149">
                  <c:v>2.306</c:v>
                </c:pt>
                <c:pt idx="10150">
                  <c:v>2.3040000000000003</c:v>
                </c:pt>
                <c:pt idx="10151">
                  <c:v>2.3119999999999998</c:v>
                </c:pt>
                <c:pt idx="10152">
                  <c:v>2.3069999999999999</c:v>
                </c:pt>
                <c:pt idx="10153">
                  <c:v>2.3149999999999999</c:v>
                </c:pt>
                <c:pt idx="10154">
                  <c:v>2.3050000000000002</c:v>
                </c:pt>
                <c:pt idx="10155">
                  <c:v>2.3029999999999999</c:v>
                </c:pt>
                <c:pt idx="10156">
                  <c:v>2.3079999999999998</c:v>
                </c:pt>
                <c:pt idx="10157">
                  <c:v>2.3140000000000001</c:v>
                </c:pt>
                <c:pt idx="10158">
                  <c:v>2.2850000000000001</c:v>
                </c:pt>
                <c:pt idx="10159">
                  <c:v>2.3109999999999999</c:v>
                </c:pt>
                <c:pt idx="10160">
                  <c:v>2.306</c:v>
                </c:pt>
                <c:pt idx="10161">
                  <c:v>2.3140000000000001</c:v>
                </c:pt>
                <c:pt idx="10162">
                  <c:v>2.302</c:v>
                </c:pt>
                <c:pt idx="10163">
                  <c:v>2.3180000000000001</c:v>
                </c:pt>
                <c:pt idx="10164">
                  <c:v>2.3149999999999999</c:v>
                </c:pt>
                <c:pt idx="10165">
                  <c:v>2.3260000000000001</c:v>
                </c:pt>
                <c:pt idx="10166">
                  <c:v>2.3319999999999999</c:v>
                </c:pt>
                <c:pt idx="10167">
                  <c:v>2.343</c:v>
                </c:pt>
                <c:pt idx="10168">
                  <c:v>2.3319999999999999</c:v>
                </c:pt>
                <c:pt idx="10169">
                  <c:v>2.3530000000000002</c:v>
                </c:pt>
                <c:pt idx="10170">
                  <c:v>2.3319999999999999</c:v>
                </c:pt>
                <c:pt idx="10171">
                  <c:v>2.3359999999999999</c:v>
                </c:pt>
                <c:pt idx="10172">
                  <c:v>2.3479999999999999</c:v>
                </c:pt>
                <c:pt idx="10173">
                  <c:v>2.3380000000000001</c:v>
                </c:pt>
                <c:pt idx="10174">
                  <c:v>2.3319999999999999</c:v>
                </c:pt>
                <c:pt idx="10175">
                  <c:v>2.3260000000000001</c:v>
                </c:pt>
                <c:pt idx="10176">
                  <c:v>2.3290000000000002</c:v>
                </c:pt>
                <c:pt idx="10177">
                  <c:v>2.319</c:v>
                </c:pt>
                <c:pt idx="10178">
                  <c:v>2.3220000000000001</c:v>
                </c:pt>
                <c:pt idx="10179">
                  <c:v>2.323</c:v>
                </c:pt>
                <c:pt idx="10180">
                  <c:v>2.3210000000000002</c:v>
                </c:pt>
                <c:pt idx="10181">
                  <c:v>2.319</c:v>
                </c:pt>
                <c:pt idx="10182">
                  <c:v>2.3239999999999998</c:v>
                </c:pt>
                <c:pt idx="10183">
                  <c:v>2.323</c:v>
                </c:pt>
                <c:pt idx="10184">
                  <c:v>2.3319999999999999</c:v>
                </c:pt>
                <c:pt idx="10185">
                  <c:v>2.327</c:v>
                </c:pt>
                <c:pt idx="10186">
                  <c:v>2.3279999999999998</c:v>
                </c:pt>
                <c:pt idx="10187">
                  <c:v>2.33</c:v>
                </c:pt>
                <c:pt idx="10188">
                  <c:v>2.3340000000000001</c:v>
                </c:pt>
                <c:pt idx="10189">
                  <c:v>2.331</c:v>
                </c:pt>
                <c:pt idx="10190">
                  <c:v>2.335</c:v>
                </c:pt>
                <c:pt idx="10191">
                  <c:v>2.3340000000000001</c:v>
                </c:pt>
                <c:pt idx="10192">
                  <c:v>2.3359999999999999</c:v>
                </c:pt>
                <c:pt idx="10193">
                  <c:v>2.3439999999999999</c:v>
                </c:pt>
                <c:pt idx="10194">
                  <c:v>2.339</c:v>
                </c:pt>
                <c:pt idx="10195">
                  <c:v>2.3370000000000002</c:v>
                </c:pt>
                <c:pt idx="10196">
                  <c:v>2.323</c:v>
                </c:pt>
                <c:pt idx="10197">
                  <c:v>2.3250000000000002</c:v>
                </c:pt>
                <c:pt idx="10198">
                  <c:v>2.3380000000000001</c:v>
                </c:pt>
                <c:pt idx="10199">
                  <c:v>2.323</c:v>
                </c:pt>
                <c:pt idx="10200">
                  <c:v>1.9410000000000001</c:v>
                </c:pt>
                <c:pt idx="10201">
                  <c:v>6.6000000000000003E-2</c:v>
                </c:pt>
                <c:pt idx="10202">
                  <c:v>6.5000000000000002E-2</c:v>
                </c:pt>
                <c:pt idx="10203">
                  <c:v>6.7000000000000004E-2</c:v>
                </c:pt>
                <c:pt idx="10204">
                  <c:v>6.6000000000000003E-2</c:v>
                </c:pt>
                <c:pt idx="10205">
                  <c:v>6.6000000000000003E-2</c:v>
                </c:pt>
                <c:pt idx="10206">
                  <c:v>6.3E-2</c:v>
                </c:pt>
                <c:pt idx="10207">
                  <c:v>6.4000000000000001E-2</c:v>
                </c:pt>
                <c:pt idx="10208">
                  <c:v>6.7000000000000004E-2</c:v>
                </c:pt>
                <c:pt idx="10209">
                  <c:v>6.8000000000000005E-2</c:v>
                </c:pt>
                <c:pt idx="10210">
                  <c:v>6.7000000000000004E-2</c:v>
                </c:pt>
                <c:pt idx="10211">
                  <c:v>6.7000000000000004E-2</c:v>
                </c:pt>
                <c:pt idx="10212">
                  <c:v>6.7000000000000004E-2</c:v>
                </c:pt>
                <c:pt idx="10213">
                  <c:v>6.4000000000000001E-2</c:v>
                </c:pt>
                <c:pt idx="10214">
                  <c:v>6.5000000000000002E-2</c:v>
                </c:pt>
                <c:pt idx="10215">
                  <c:v>6.8000000000000005E-2</c:v>
                </c:pt>
                <c:pt idx="10216">
                  <c:v>6.6000000000000003E-2</c:v>
                </c:pt>
                <c:pt idx="10217">
                  <c:v>6.5000000000000002E-2</c:v>
                </c:pt>
                <c:pt idx="10218">
                  <c:v>6.9000000000000006E-2</c:v>
                </c:pt>
                <c:pt idx="10219">
                  <c:v>6.6000000000000003E-2</c:v>
                </c:pt>
                <c:pt idx="10220">
                  <c:v>6.5000000000000002E-2</c:v>
                </c:pt>
                <c:pt idx="10221">
                  <c:v>6.7000000000000004E-2</c:v>
                </c:pt>
                <c:pt idx="10222">
                  <c:v>6.6000000000000003E-2</c:v>
                </c:pt>
                <c:pt idx="10223">
                  <c:v>6.6000000000000003E-2</c:v>
                </c:pt>
                <c:pt idx="10224">
                  <c:v>6.7000000000000004E-2</c:v>
                </c:pt>
                <c:pt idx="10225">
                  <c:v>6.0999999999999999E-2</c:v>
                </c:pt>
                <c:pt idx="10226">
                  <c:v>6.4000000000000001E-2</c:v>
                </c:pt>
                <c:pt idx="10227">
                  <c:v>6.5000000000000002E-2</c:v>
                </c:pt>
                <c:pt idx="10228">
                  <c:v>6.7000000000000004E-2</c:v>
                </c:pt>
                <c:pt idx="10229">
                  <c:v>7.2999999999999995E-2</c:v>
                </c:pt>
                <c:pt idx="10230">
                  <c:v>6.8000000000000005E-2</c:v>
                </c:pt>
                <c:pt idx="10231">
                  <c:v>6.2E-2</c:v>
                </c:pt>
                <c:pt idx="10232">
                  <c:v>5.8000000000000003E-2</c:v>
                </c:pt>
                <c:pt idx="10233">
                  <c:v>5.8000000000000003E-2</c:v>
                </c:pt>
                <c:pt idx="10234">
                  <c:v>0.06</c:v>
                </c:pt>
                <c:pt idx="10235">
                  <c:v>5.8000000000000003E-2</c:v>
                </c:pt>
                <c:pt idx="10236">
                  <c:v>6.0999999999999999E-2</c:v>
                </c:pt>
                <c:pt idx="10237">
                  <c:v>5.7000000000000002E-2</c:v>
                </c:pt>
                <c:pt idx="10238">
                  <c:v>5.5E-2</c:v>
                </c:pt>
                <c:pt idx="10239">
                  <c:v>5.5E-2</c:v>
                </c:pt>
                <c:pt idx="10240">
                  <c:v>5.6000000000000001E-2</c:v>
                </c:pt>
                <c:pt idx="10241">
                  <c:v>5.7000000000000002E-2</c:v>
                </c:pt>
                <c:pt idx="10242">
                  <c:v>5.6000000000000001E-2</c:v>
                </c:pt>
                <c:pt idx="10243">
                  <c:v>5.5E-2</c:v>
                </c:pt>
                <c:pt idx="10244">
                  <c:v>5.3999999999999999E-2</c:v>
                </c:pt>
                <c:pt idx="10245">
                  <c:v>5.3999999999999999E-2</c:v>
                </c:pt>
                <c:pt idx="10246">
                  <c:v>5.3999999999999999E-2</c:v>
                </c:pt>
                <c:pt idx="10247">
                  <c:v>5.5E-2</c:v>
                </c:pt>
                <c:pt idx="10248">
                  <c:v>5.6000000000000001E-2</c:v>
                </c:pt>
                <c:pt idx="10249">
                  <c:v>5.6000000000000001E-2</c:v>
                </c:pt>
                <c:pt idx="10250">
                  <c:v>5.7000000000000002E-2</c:v>
                </c:pt>
                <c:pt idx="10251">
                  <c:v>5.6000000000000001E-2</c:v>
                </c:pt>
                <c:pt idx="10252">
                  <c:v>0.06</c:v>
                </c:pt>
                <c:pt idx="10253">
                  <c:v>5.9000000000000004E-2</c:v>
                </c:pt>
                <c:pt idx="10254">
                  <c:v>5.6000000000000001E-2</c:v>
                </c:pt>
                <c:pt idx="10255">
                  <c:v>5.7000000000000002E-2</c:v>
                </c:pt>
                <c:pt idx="10256">
                  <c:v>5.5E-2</c:v>
                </c:pt>
                <c:pt idx="10257">
                  <c:v>5.5E-2</c:v>
                </c:pt>
                <c:pt idx="10258">
                  <c:v>5.5E-2</c:v>
                </c:pt>
                <c:pt idx="10259">
                  <c:v>5.5E-2</c:v>
                </c:pt>
                <c:pt idx="10260">
                  <c:v>5.7000000000000002E-2</c:v>
                </c:pt>
                <c:pt idx="10261">
                  <c:v>5.6000000000000001E-2</c:v>
                </c:pt>
                <c:pt idx="10262">
                  <c:v>5.9000000000000004E-2</c:v>
                </c:pt>
                <c:pt idx="10263">
                  <c:v>0.06</c:v>
                </c:pt>
                <c:pt idx="10264">
                  <c:v>5.7000000000000002E-2</c:v>
                </c:pt>
                <c:pt idx="10265">
                  <c:v>5.6000000000000001E-2</c:v>
                </c:pt>
                <c:pt idx="10266">
                  <c:v>5.7000000000000002E-2</c:v>
                </c:pt>
                <c:pt idx="10267">
                  <c:v>5.8000000000000003E-2</c:v>
                </c:pt>
                <c:pt idx="10268">
                  <c:v>5.9000000000000004E-2</c:v>
                </c:pt>
                <c:pt idx="10269">
                  <c:v>5.9000000000000004E-2</c:v>
                </c:pt>
                <c:pt idx="10270">
                  <c:v>5.6000000000000001E-2</c:v>
                </c:pt>
                <c:pt idx="10271">
                  <c:v>5.5E-2</c:v>
                </c:pt>
                <c:pt idx="10272">
                  <c:v>5.6000000000000001E-2</c:v>
                </c:pt>
                <c:pt idx="10273">
                  <c:v>5.7000000000000002E-2</c:v>
                </c:pt>
                <c:pt idx="10274">
                  <c:v>5.7000000000000002E-2</c:v>
                </c:pt>
                <c:pt idx="10275">
                  <c:v>5.3999999999999999E-2</c:v>
                </c:pt>
                <c:pt idx="10276">
                  <c:v>5.3999999999999999E-2</c:v>
                </c:pt>
                <c:pt idx="10277">
                  <c:v>5.3999999999999999E-2</c:v>
                </c:pt>
                <c:pt idx="10278">
                  <c:v>5.7000000000000002E-2</c:v>
                </c:pt>
                <c:pt idx="10279">
                  <c:v>5.8000000000000003E-2</c:v>
                </c:pt>
                <c:pt idx="10280">
                  <c:v>5.8000000000000003E-2</c:v>
                </c:pt>
                <c:pt idx="10281">
                  <c:v>5.9000000000000004E-2</c:v>
                </c:pt>
                <c:pt idx="10282">
                  <c:v>6.0999999999999999E-2</c:v>
                </c:pt>
                <c:pt idx="10283">
                  <c:v>6.0999999999999999E-2</c:v>
                </c:pt>
                <c:pt idx="10284">
                  <c:v>5.7000000000000002E-2</c:v>
                </c:pt>
                <c:pt idx="10285">
                  <c:v>5.2999999999999999E-2</c:v>
                </c:pt>
                <c:pt idx="10286">
                  <c:v>5.3999999999999999E-2</c:v>
                </c:pt>
                <c:pt idx="10287">
                  <c:v>5.3999999999999999E-2</c:v>
                </c:pt>
                <c:pt idx="10288">
                  <c:v>5.1000000000000004E-2</c:v>
                </c:pt>
                <c:pt idx="10289">
                  <c:v>5.2000000000000005E-2</c:v>
                </c:pt>
                <c:pt idx="10290">
                  <c:v>5.5E-2</c:v>
                </c:pt>
                <c:pt idx="10291">
                  <c:v>5.2999999999999999E-2</c:v>
                </c:pt>
                <c:pt idx="10292">
                  <c:v>5.2000000000000005E-2</c:v>
                </c:pt>
                <c:pt idx="10293">
                  <c:v>5.7000000000000002E-2</c:v>
                </c:pt>
                <c:pt idx="10294">
                  <c:v>5.6000000000000001E-2</c:v>
                </c:pt>
                <c:pt idx="10295">
                  <c:v>5.6000000000000001E-2</c:v>
                </c:pt>
                <c:pt idx="10296">
                  <c:v>5.8000000000000003E-2</c:v>
                </c:pt>
                <c:pt idx="10297">
                  <c:v>5.6000000000000001E-2</c:v>
                </c:pt>
                <c:pt idx="10298">
                  <c:v>5.3999999999999999E-2</c:v>
                </c:pt>
                <c:pt idx="10299">
                  <c:v>5.9000000000000004E-2</c:v>
                </c:pt>
                <c:pt idx="10300">
                  <c:v>5.6000000000000001E-2</c:v>
                </c:pt>
                <c:pt idx="10301">
                  <c:v>5.8000000000000003E-2</c:v>
                </c:pt>
                <c:pt idx="10302">
                  <c:v>0.06</c:v>
                </c:pt>
                <c:pt idx="10303">
                  <c:v>5.5E-2</c:v>
                </c:pt>
                <c:pt idx="10304">
                  <c:v>5.8000000000000003E-2</c:v>
                </c:pt>
                <c:pt idx="10305">
                  <c:v>5.8000000000000003E-2</c:v>
                </c:pt>
                <c:pt idx="10306">
                  <c:v>5.9000000000000004E-2</c:v>
                </c:pt>
                <c:pt idx="10307">
                  <c:v>6.0999999999999999E-2</c:v>
                </c:pt>
                <c:pt idx="10308">
                  <c:v>5.6000000000000001E-2</c:v>
                </c:pt>
                <c:pt idx="10309">
                  <c:v>6.0999999999999999E-2</c:v>
                </c:pt>
                <c:pt idx="10310">
                  <c:v>6.2E-2</c:v>
                </c:pt>
                <c:pt idx="10311">
                  <c:v>6.2E-2</c:v>
                </c:pt>
                <c:pt idx="10312">
                  <c:v>5.7000000000000002E-2</c:v>
                </c:pt>
                <c:pt idx="10313">
                  <c:v>5.6000000000000001E-2</c:v>
                </c:pt>
                <c:pt idx="10314">
                  <c:v>5.5E-2</c:v>
                </c:pt>
                <c:pt idx="10315">
                  <c:v>5.2000000000000005E-2</c:v>
                </c:pt>
                <c:pt idx="10316">
                  <c:v>5.1000000000000004E-2</c:v>
                </c:pt>
                <c:pt idx="10317">
                  <c:v>5.3999999999999999E-2</c:v>
                </c:pt>
                <c:pt idx="10318">
                  <c:v>5.7000000000000002E-2</c:v>
                </c:pt>
                <c:pt idx="10319">
                  <c:v>5.7000000000000002E-2</c:v>
                </c:pt>
                <c:pt idx="10320">
                  <c:v>5.6000000000000001E-2</c:v>
                </c:pt>
                <c:pt idx="10321">
                  <c:v>5.6000000000000001E-2</c:v>
                </c:pt>
                <c:pt idx="10322">
                  <c:v>5.5E-2</c:v>
                </c:pt>
                <c:pt idx="10323">
                  <c:v>5.3999999999999999E-2</c:v>
                </c:pt>
                <c:pt idx="10324">
                  <c:v>5.3999999999999999E-2</c:v>
                </c:pt>
                <c:pt idx="10325">
                  <c:v>5.2999999999999999E-2</c:v>
                </c:pt>
                <c:pt idx="10326">
                  <c:v>5.3999999999999999E-2</c:v>
                </c:pt>
                <c:pt idx="10327">
                  <c:v>5.5E-2</c:v>
                </c:pt>
                <c:pt idx="10328">
                  <c:v>5.6000000000000001E-2</c:v>
                </c:pt>
                <c:pt idx="10329">
                  <c:v>5.5E-2</c:v>
                </c:pt>
                <c:pt idx="10330">
                  <c:v>5.7000000000000002E-2</c:v>
                </c:pt>
                <c:pt idx="10331">
                  <c:v>5.6000000000000001E-2</c:v>
                </c:pt>
                <c:pt idx="10332">
                  <c:v>5.6000000000000001E-2</c:v>
                </c:pt>
                <c:pt idx="10333">
                  <c:v>5.7000000000000002E-2</c:v>
                </c:pt>
                <c:pt idx="10334">
                  <c:v>5.9000000000000004E-2</c:v>
                </c:pt>
                <c:pt idx="10335">
                  <c:v>5.9000000000000004E-2</c:v>
                </c:pt>
                <c:pt idx="10336">
                  <c:v>5.8000000000000003E-2</c:v>
                </c:pt>
                <c:pt idx="10337">
                  <c:v>5.9000000000000004E-2</c:v>
                </c:pt>
                <c:pt idx="10338">
                  <c:v>5.9000000000000004E-2</c:v>
                </c:pt>
                <c:pt idx="10339">
                  <c:v>5.7000000000000002E-2</c:v>
                </c:pt>
                <c:pt idx="10340">
                  <c:v>5.6000000000000001E-2</c:v>
                </c:pt>
                <c:pt idx="10341">
                  <c:v>5.3999999999999999E-2</c:v>
                </c:pt>
                <c:pt idx="10342">
                  <c:v>5.2000000000000005E-2</c:v>
                </c:pt>
                <c:pt idx="10343">
                  <c:v>5.3999999999999999E-2</c:v>
                </c:pt>
                <c:pt idx="10344">
                  <c:v>5.6000000000000001E-2</c:v>
                </c:pt>
                <c:pt idx="10345">
                  <c:v>5.6000000000000001E-2</c:v>
                </c:pt>
                <c:pt idx="10346">
                  <c:v>5.3999999999999999E-2</c:v>
                </c:pt>
                <c:pt idx="10347">
                  <c:v>5.2000000000000005E-2</c:v>
                </c:pt>
                <c:pt idx="10348">
                  <c:v>5.2000000000000005E-2</c:v>
                </c:pt>
                <c:pt idx="10349">
                  <c:v>5.1000000000000004E-2</c:v>
                </c:pt>
                <c:pt idx="10350">
                  <c:v>5.1000000000000004E-2</c:v>
                </c:pt>
                <c:pt idx="10351">
                  <c:v>5.1000000000000004E-2</c:v>
                </c:pt>
                <c:pt idx="10352">
                  <c:v>4.8000000000000001E-2</c:v>
                </c:pt>
                <c:pt idx="10353">
                  <c:v>4.9000000000000002E-2</c:v>
                </c:pt>
                <c:pt idx="10354">
                  <c:v>5.2000000000000005E-2</c:v>
                </c:pt>
                <c:pt idx="10355">
                  <c:v>5.2999999999999999E-2</c:v>
                </c:pt>
                <c:pt idx="10356">
                  <c:v>5.3999999999999999E-2</c:v>
                </c:pt>
                <c:pt idx="10357">
                  <c:v>5.2999999999999999E-2</c:v>
                </c:pt>
                <c:pt idx="10358">
                  <c:v>5.1000000000000004E-2</c:v>
                </c:pt>
                <c:pt idx="10359">
                  <c:v>5.2000000000000005E-2</c:v>
                </c:pt>
                <c:pt idx="10360">
                  <c:v>5.5E-2</c:v>
                </c:pt>
                <c:pt idx="10361">
                  <c:v>5.2999999999999999E-2</c:v>
                </c:pt>
                <c:pt idx="10362">
                  <c:v>5.2000000000000005E-2</c:v>
                </c:pt>
                <c:pt idx="10363">
                  <c:v>5.3999999999999999E-2</c:v>
                </c:pt>
                <c:pt idx="10364">
                  <c:v>5.6000000000000001E-2</c:v>
                </c:pt>
                <c:pt idx="10365">
                  <c:v>5.2999999999999999E-2</c:v>
                </c:pt>
                <c:pt idx="10366">
                  <c:v>5.1000000000000004E-2</c:v>
                </c:pt>
                <c:pt idx="10367">
                  <c:v>5.2999999999999999E-2</c:v>
                </c:pt>
                <c:pt idx="10368">
                  <c:v>5.1000000000000004E-2</c:v>
                </c:pt>
                <c:pt idx="10369">
                  <c:v>4.8000000000000001E-2</c:v>
                </c:pt>
                <c:pt idx="10370">
                  <c:v>0.05</c:v>
                </c:pt>
                <c:pt idx="10371">
                  <c:v>5.2999999999999999E-2</c:v>
                </c:pt>
                <c:pt idx="10372">
                  <c:v>0.05</c:v>
                </c:pt>
                <c:pt idx="10373">
                  <c:v>5.2000000000000005E-2</c:v>
                </c:pt>
                <c:pt idx="10374">
                  <c:v>5.6000000000000001E-2</c:v>
                </c:pt>
                <c:pt idx="10375">
                  <c:v>5.2999999999999999E-2</c:v>
                </c:pt>
                <c:pt idx="10376">
                  <c:v>0.22900000000000001</c:v>
                </c:pt>
                <c:pt idx="10377">
                  <c:v>0.28899999999999998</c:v>
                </c:pt>
                <c:pt idx="10378">
                  <c:v>0.81100000000000005</c:v>
                </c:pt>
                <c:pt idx="10379">
                  <c:v>0.92300000000000004</c:v>
                </c:pt>
                <c:pt idx="10380">
                  <c:v>1.216</c:v>
                </c:pt>
                <c:pt idx="10381">
                  <c:v>1.722</c:v>
                </c:pt>
                <c:pt idx="10382">
                  <c:v>2.5129999999999999</c:v>
                </c:pt>
                <c:pt idx="10383">
                  <c:v>3.198</c:v>
                </c:pt>
                <c:pt idx="10384">
                  <c:v>4.0640000000000001</c:v>
                </c:pt>
                <c:pt idx="10385">
                  <c:v>5.1050000000000004</c:v>
                </c:pt>
                <c:pt idx="10386">
                  <c:v>4.9059999999999997</c:v>
                </c:pt>
                <c:pt idx="10387">
                  <c:v>5.3129999999999997</c:v>
                </c:pt>
                <c:pt idx="10388">
                  <c:v>5.6690000000000005</c:v>
                </c:pt>
                <c:pt idx="10389">
                  <c:v>5.9740000000000002</c:v>
                </c:pt>
                <c:pt idx="10390">
                  <c:v>6.2640000000000002</c:v>
                </c:pt>
                <c:pt idx="10391">
                  <c:v>6.4640000000000004</c:v>
                </c:pt>
                <c:pt idx="10392">
                  <c:v>6.6210000000000004</c:v>
                </c:pt>
                <c:pt idx="10393">
                  <c:v>6.7519999999999998</c:v>
                </c:pt>
                <c:pt idx="10394">
                  <c:v>6.7279999999999998</c:v>
                </c:pt>
                <c:pt idx="10395">
                  <c:v>7.1619999999999999</c:v>
                </c:pt>
                <c:pt idx="10396">
                  <c:v>7.3460000000000001</c:v>
                </c:pt>
                <c:pt idx="10397">
                  <c:v>7.6040000000000001</c:v>
                </c:pt>
                <c:pt idx="10398">
                  <c:v>7.875</c:v>
                </c:pt>
                <c:pt idx="10399">
                  <c:v>8.0619999999999994</c:v>
                </c:pt>
                <c:pt idx="10400">
                  <c:v>8.2729999999999997</c:v>
                </c:pt>
                <c:pt idx="10401">
                  <c:v>8.3620000000000001</c:v>
                </c:pt>
                <c:pt idx="10402">
                  <c:v>8.4429999999999996</c:v>
                </c:pt>
                <c:pt idx="10403">
                  <c:v>8.5120000000000005</c:v>
                </c:pt>
                <c:pt idx="10404">
                  <c:v>8.668000000000001</c:v>
                </c:pt>
                <c:pt idx="10405">
                  <c:v>8.6010000000000009</c:v>
                </c:pt>
                <c:pt idx="10406">
                  <c:v>8.65</c:v>
                </c:pt>
                <c:pt idx="10407">
                  <c:v>8.8439999999999994</c:v>
                </c:pt>
                <c:pt idx="10408">
                  <c:v>8.918000000000001</c:v>
                </c:pt>
                <c:pt idx="10409">
                  <c:v>8.9979999999999993</c:v>
                </c:pt>
                <c:pt idx="10410">
                  <c:v>9.0229999999999997</c:v>
                </c:pt>
                <c:pt idx="10411">
                  <c:v>8.886000000000001</c:v>
                </c:pt>
                <c:pt idx="10412">
                  <c:v>8.5169999999999995</c:v>
                </c:pt>
                <c:pt idx="10413">
                  <c:v>8.3520000000000003</c:v>
                </c:pt>
                <c:pt idx="10414">
                  <c:v>8.2089999999999996</c:v>
                </c:pt>
                <c:pt idx="10415">
                  <c:v>7.9119999999999999</c:v>
                </c:pt>
                <c:pt idx="10416">
                  <c:v>7.7530000000000001</c:v>
                </c:pt>
                <c:pt idx="10417">
                  <c:v>7.9960000000000004</c:v>
                </c:pt>
                <c:pt idx="10418">
                  <c:v>7.6230000000000002</c:v>
                </c:pt>
                <c:pt idx="10419">
                  <c:v>7.3340000000000005</c:v>
                </c:pt>
                <c:pt idx="10420">
                  <c:v>7.0720000000000001</c:v>
                </c:pt>
                <c:pt idx="10421">
                  <c:v>6.7119999999999997</c:v>
                </c:pt>
                <c:pt idx="10422">
                  <c:v>6.569</c:v>
                </c:pt>
                <c:pt idx="10423">
                  <c:v>6.194</c:v>
                </c:pt>
                <c:pt idx="10424">
                  <c:v>5.9870000000000001</c:v>
                </c:pt>
                <c:pt idx="10425">
                  <c:v>5.7430000000000003</c:v>
                </c:pt>
                <c:pt idx="10426">
                  <c:v>5.5069999999999997</c:v>
                </c:pt>
                <c:pt idx="10427">
                  <c:v>5.242</c:v>
                </c:pt>
                <c:pt idx="10428">
                  <c:v>5.0110000000000001</c:v>
                </c:pt>
                <c:pt idx="10429">
                  <c:v>4.7220000000000004</c:v>
                </c:pt>
                <c:pt idx="10430">
                  <c:v>4.6319999999999997</c:v>
                </c:pt>
                <c:pt idx="10431">
                  <c:v>4.492</c:v>
                </c:pt>
                <c:pt idx="10432">
                  <c:v>4.1390000000000002</c:v>
                </c:pt>
                <c:pt idx="10433">
                  <c:v>3.8770000000000002</c:v>
                </c:pt>
                <c:pt idx="10434">
                  <c:v>3.625</c:v>
                </c:pt>
                <c:pt idx="10435">
                  <c:v>3.4</c:v>
                </c:pt>
                <c:pt idx="10436">
                  <c:v>3.1259999999999999</c:v>
                </c:pt>
                <c:pt idx="10437">
                  <c:v>2.919</c:v>
                </c:pt>
                <c:pt idx="10438">
                  <c:v>2.6680000000000001</c:v>
                </c:pt>
                <c:pt idx="10439">
                  <c:v>2.4489999999999998</c:v>
                </c:pt>
                <c:pt idx="10440">
                  <c:v>2.254</c:v>
                </c:pt>
                <c:pt idx="10441">
                  <c:v>2.1390000000000002</c:v>
                </c:pt>
                <c:pt idx="10442">
                  <c:v>2.214</c:v>
                </c:pt>
                <c:pt idx="10443">
                  <c:v>2.2160000000000002</c:v>
                </c:pt>
                <c:pt idx="10444">
                  <c:v>2.2200000000000002</c:v>
                </c:pt>
                <c:pt idx="10445">
                  <c:v>2.2200000000000002</c:v>
                </c:pt>
                <c:pt idx="10446">
                  <c:v>2.2189999999999999</c:v>
                </c:pt>
                <c:pt idx="10447">
                  <c:v>2.23</c:v>
                </c:pt>
                <c:pt idx="10448">
                  <c:v>2.2469999999999999</c:v>
                </c:pt>
                <c:pt idx="10449">
                  <c:v>2.2429999999999999</c:v>
                </c:pt>
                <c:pt idx="10450">
                  <c:v>2.2370000000000001</c:v>
                </c:pt>
                <c:pt idx="10451">
                  <c:v>2.2349999999999999</c:v>
                </c:pt>
                <c:pt idx="10452">
                  <c:v>2.2280000000000002</c:v>
                </c:pt>
                <c:pt idx="10453">
                  <c:v>2.2370000000000001</c:v>
                </c:pt>
                <c:pt idx="10454">
                  <c:v>2.2429999999999999</c:v>
                </c:pt>
                <c:pt idx="10455">
                  <c:v>2.2349999999999999</c:v>
                </c:pt>
                <c:pt idx="10456">
                  <c:v>2.2400000000000002</c:v>
                </c:pt>
                <c:pt idx="10457">
                  <c:v>2.2170000000000001</c:v>
                </c:pt>
                <c:pt idx="10458">
                  <c:v>2.23</c:v>
                </c:pt>
                <c:pt idx="10459">
                  <c:v>2.2149999999999999</c:v>
                </c:pt>
                <c:pt idx="10460">
                  <c:v>2.2370000000000001</c:v>
                </c:pt>
                <c:pt idx="10461">
                  <c:v>2.25</c:v>
                </c:pt>
                <c:pt idx="10462">
                  <c:v>2.2560000000000002</c:v>
                </c:pt>
                <c:pt idx="10463">
                  <c:v>2.246</c:v>
                </c:pt>
                <c:pt idx="10464">
                  <c:v>2.2560000000000002</c:v>
                </c:pt>
                <c:pt idx="10465">
                  <c:v>2.2520000000000002</c:v>
                </c:pt>
                <c:pt idx="10466">
                  <c:v>2.2440000000000002</c:v>
                </c:pt>
                <c:pt idx="10467">
                  <c:v>2.238</c:v>
                </c:pt>
                <c:pt idx="10468">
                  <c:v>2.2450000000000001</c:v>
                </c:pt>
                <c:pt idx="10469">
                  <c:v>2.2410000000000001</c:v>
                </c:pt>
                <c:pt idx="10470">
                  <c:v>2.2389999999999999</c:v>
                </c:pt>
                <c:pt idx="10471">
                  <c:v>2.258</c:v>
                </c:pt>
                <c:pt idx="10472">
                  <c:v>2.258</c:v>
                </c:pt>
                <c:pt idx="10473">
                  <c:v>2.2570000000000001</c:v>
                </c:pt>
                <c:pt idx="10474">
                  <c:v>2.2410000000000001</c:v>
                </c:pt>
                <c:pt idx="10475">
                  <c:v>2.2389999999999999</c:v>
                </c:pt>
                <c:pt idx="10476">
                  <c:v>2.2429999999999999</c:v>
                </c:pt>
                <c:pt idx="10477">
                  <c:v>2.2330000000000001</c:v>
                </c:pt>
                <c:pt idx="10478">
                  <c:v>2.2400000000000002</c:v>
                </c:pt>
                <c:pt idx="10479">
                  <c:v>2.2450000000000001</c:v>
                </c:pt>
                <c:pt idx="10480">
                  <c:v>2.2440000000000002</c:v>
                </c:pt>
                <c:pt idx="10481">
                  <c:v>2.234</c:v>
                </c:pt>
                <c:pt idx="10482">
                  <c:v>2.2469999999999999</c:v>
                </c:pt>
                <c:pt idx="10483">
                  <c:v>2.242</c:v>
                </c:pt>
                <c:pt idx="10484">
                  <c:v>2.2450000000000001</c:v>
                </c:pt>
                <c:pt idx="10485">
                  <c:v>2.2560000000000002</c:v>
                </c:pt>
                <c:pt idx="10486">
                  <c:v>2.2469999999999999</c:v>
                </c:pt>
                <c:pt idx="10487">
                  <c:v>2.238</c:v>
                </c:pt>
                <c:pt idx="10488">
                  <c:v>2.238</c:v>
                </c:pt>
                <c:pt idx="10489">
                  <c:v>2.2440000000000002</c:v>
                </c:pt>
                <c:pt idx="10490">
                  <c:v>2.2570000000000001</c:v>
                </c:pt>
                <c:pt idx="10491">
                  <c:v>2.2450000000000001</c:v>
                </c:pt>
                <c:pt idx="10492">
                  <c:v>2.2349999999999999</c:v>
                </c:pt>
                <c:pt idx="10493">
                  <c:v>2.2410000000000001</c:v>
                </c:pt>
                <c:pt idx="10494">
                  <c:v>2.2349999999999999</c:v>
                </c:pt>
                <c:pt idx="10495">
                  <c:v>2.2330000000000001</c:v>
                </c:pt>
                <c:pt idx="10496">
                  <c:v>2.2389999999999999</c:v>
                </c:pt>
                <c:pt idx="10497">
                  <c:v>2.242</c:v>
                </c:pt>
                <c:pt idx="10498">
                  <c:v>2.2450000000000001</c:v>
                </c:pt>
                <c:pt idx="10499">
                  <c:v>2.238</c:v>
                </c:pt>
                <c:pt idx="10500">
                  <c:v>2.2360000000000002</c:v>
                </c:pt>
                <c:pt idx="10501">
                  <c:v>2.2389999999999999</c:v>
                </c:pt>
                <c:pt idx="10502">
                  <c:v>2.25</c:v>
                </c:pt>
                <c:pt idx="10503">
                  <c:v>2.2560000000000002</c:v>
                </c:pt>
                <c:pt idx="10504">
                  <c:v>2.2349999999999999</c:v>
                </c:pt>
                <c:pt idx="10505">
                  <c:v>2.2589999999999999</c:v>
                </c:pt>
                <c:pt idx="10506">
                  <c:v>2.2469999999999999</c:v>
                </c:pt>
                <c:pt idx="10507">
                  <c:v>2.2600000000000002</c:v>
                </c:pt>
                <c:pt idx="10508">
                  <c:v>2.25</c:v>
                </c:pt>
                <c:pt idx="10509">
                  <c:v>2.25</c:v>
                </c:pt>
                <c:pt idx="10510">
                  <c:v>2.2400000000000002</c:v>
                </c:pt>
                <c:pt idx="10511">
                  <c:v>2.2530000000000001</c:v>
                </c:pt>
                <c:pt idx="10512">
                  <c:v>2.2429999999999999</c:v>
                </c:pt>
                <c:pt idx="10513">
                  <c:v>2.254</c:v>
                </c:pt>
                <c:pt idx="10514">
                  <c:v>2.2520000000000002</c:v>
                </c:pt>
                <c:pt idx="10515">
                  <c:v>2.2610000000000001</c:v>
                </c:pt>
                <c:pt idx="10516">
                  <c:v>2.2490000000000001</c:v>
                </c:pt>
                <c:pt idx="10517">
                  <c:v>2.2520000000000002</c:v>
                </c:pt>
                <c:pt idx="10518">
                  <c:v>2.2469999999999999</c:v>
                </c:pt>
                <c:pt idx="10519">
                  <c:v>2.2570000000000001</c:v>
                </c:pt>
                <c:pt idx="10520">
                  <c:v>2.2490000000000001</c:v>
                </c:pt>
                <c:pt idx="10521">
                  <c:v>2.2589999999999999</c:v>
                </c:pt>
                <c:pt idx="10522">
                  <c:v>2.2480000000000002</c:v>
                </c:pt>
                <c:pt idx="10523">
                  <c:v>2.2520000000000002</c:v>
                </c:pt>
                <c:pt idx="10524">
                  <c:v>2.2570000000000001</c:v>
                </c:pt>
                <c:pt idx="10525">
                  <c:v>2.2549999999999999</c:v>
                </c:pt>
                <c:pt idx="10526">
                  <c:v>2.2560000000000002</c:v>
                </c:pt>
                <c:pt idx="10527">
                  <c:v>2.2490000000000001</c:v>
                </c:pt>
                <c:pt idx="10528">
                  <c:v>2.2480000000000002</c:v>
                </c:pt>
                <c:pt idx="10529">
                  <c:v>2.2669999999999999</c:v>
                </c:pt>
                <c:pt idx="10530">
                  <c:v>2.2610000000000001</c:v>
                </c:pt>
                <c:pt idx="10531">
                  <c:v>2.2709999999999999</c:v>
                </c:pt>
                <c:pt idx="10532">
                  <c:v>2.2680000000000002</c:v>
                </c:pt>
                <c:pt idx="10533">
                  <c:v>2.2640000000000002</c:v>
                </c:pt>
                <c:pt idx="10534">
                  <c:v>2.2570000000000001</c:v>
                </c:pt>
                <c:pt idx="10535">
                  <c:v>2.2560000000000002</c:v>
                </c:pt>
                <c:pt idx="10536">
                  <c:v>2.2709999999999999</c:v>
                </c:pt>
                <c:pt idx="10537">
                  <c:v>2.2720000000000002</c:v>
                </c:pt>
                <c:pt idx="10538">
                  <c:v>2.2600000000000002</c:v>
                </c:pt>
                <c:pt idx="10539">
                  <c:v>2.2730000000000001</c:v>
                </c:pt>
                <c:pt idx="10540">
                  <c:v>2.2629999999999999</c:v>
                </c:pt>
                <c:pt idx="10541">
                  <c:v>2.2440000000000002</c:v>
                </c:pt>
                <c:pt idx="10542">
                  <c:v>2.2709999999999999</c:v>
                </c:pt>
                <c:pt idx="10543">
                  <c:v>2.2589999999999999</c:v>
                </c:pt>
                <c:pt idx="10544">
                  <c:v>2.2709999999999999</c:v>
                </c:pt>
                <c:pt idx="10545">
                  <c:v>2.262</c:v>
                </c:pt>
                <c:pt idx="10546">
                  <c:v>2.262</c:v>
                </c:pt>
                <c:pt idx="10547">
                  <c:v>2.2610000000000001</c:v>
                </c:pt>
                <c:pt idx="10548">
                  <c:v>2.2669999999999999</c:v>
                </c:pt>
                <c:pt idx="10549">
                  <c:v>2.2560000000000002</c:v>
                </c:pt>
                <c:pt idx="10550">
                  <c:v>2.2749999999999999</c:v>
                </c:pt>
                <c:pt idx="10551">
                  <c:v>2.2850000000000001</c:v>
                </c:pt>
                <c:pt idx="10552">
                  <c:v>2.2890000000000001</c:v>
                </c:pt>
                <c:pt idx="10553">
                  <c:v>2.286</c:v>
                </c:pt>
                <c:pt idx="10554">
                  <c:v>2.2909999999999999</c:v>
                </c:pt>
                <c:pt idx="10555">
                  <c:v>2.2810000000000001</c:v>
                </c:pt>
                <c:pt idx="10556">
                  <c:v>2.294</c:v>
                </c:pt>
                <c:pt idx="10557">
                  <c:v>2.282</c:v>
                </c:pt>
                <c:pt idx="10558">
                  <c:v>2.286</c:v>
                </c:pt>
                <c:pt idx="10559">
                  <c:v>2.2840000000000003</c:v>
                </c:pt>
                <c:pt idx="10560">
                  <c:v>2.2709999999999999</c:v>
                </c:pt>
                <c:pt idx="10561">
                  <c:v>2.2810000000000001</c:v>
                </c:pt>
                <c:pt idx="10562">
                  <c:v>2.2800000000000002</c:v>
                </c:pt>
                <c:pt idx="10563">
                  <c:v>2.2930000000000001</c:v>
                </c:pt>
                <c:pt idx="10564">
                  <c:v>2.302</c:v>
                </c:pt>
                <c:pt idx="10565">
                  <c:v>2.3000000000000003</c:v>
                </c:pt>
                <c:pt idx="10566">
                  <c:v>2.2970000000000002</c:v>
                </c:pt>
                <c:pt idx="10567">
                  <c:v>2.298</c:v>
                </c:pt>
                <c:pt idx="10568">
                  <c:v>2.29</c:v>
                </c:pt>
                <c:pt idx="10569">
                  <c:v>2.2770000000000001</c:v>
                </c:pt>
                <c:pt idx="10570">
                  <c:v>2.2880000000000003</c:v>
                </c:pt>
                <c:pt idx="10571">
                  <c:v>2.2930000000000001</c:v>
                </c:pt>
                <c:pt idx="10572">
                  <c:v>2.2810000000000001</c:v>
                </c:pt>
                <c:pt idx="10573">
                  <c:v>2.286</c:v>
                </c:pt>
                <c:pt idx="10574">
                  <c:v>2.2890000000000001</c:v>
                </c:pt>
                <c:pt idx="10575">
                  <c:v>2.2800000000000002</c:v>
                </c:pt>
                <c:pt idx="10576">
                  <c:v>2.286</c:v>
                </c:pt>
                <c:pt idx="10577">
                  <c:v>2.2890000000000001</c:v>
                </c:pt>
                <c:pt idx="10578">
                  <c:v>2.2869999999999999</c:v>
                </c:pt>
                <c:pt idx="10579">
                  <c:v>2.2749999999999999</c:v>
                </c:pt>
                <c:pt idx="10580">
                  <c:v>2.2850000000000001</c:v>
                </c:pt>
                <c:pt idx="10581">
                  <c:v>2.2920000000000003</c:v>
                </c:pt>
                <c:pt idx="10582">
                  <c:v>2.2930000000000001</c:v>
                </c:pt>
                <c:pt idx="10583">
                  <c:v>2.2960000000000003</c:v>
                </c:pt>
                <c:pt idx="10584">
                  <c:v>2.3050000000000002</c:v>
                </c:pt>
                <c:pt idx="10585">
                  <c:v>2.3010000000000002</c:v>
                </c:pt>
                <c:pt idx="10586">
                  <c:v>2.302</c:v>
                </c:pt>
                <c:pt idx="10587">
                  <c:v>2.2989999999999999</c:v>
                </c:pt>
                <c:pt idx="10588">
                  <c:v>2.2949999999999999</c:v>
                </c:pt>
                <c:pt idx="10589">
                  <c:v>2.302</c:v>
                </c:pt>
                <c:pt idx="10590">
                  <c:v>2.306</c:v>
                </c:pt>
                <c:pt idx="10591">
                  <c:v>2.3159999999999998</c:v>
                </c:pt>
                <c:pt idx="10592">
                  <c:v>2.306</c:v>
                </c:pt>
                <c:pt idx="10593">
                  <c:v>2.3050000000000002</c:v>
                </c:pt>
                <c:pt idx="10594">
                  <c:v>2.302</c:v>
                </c:pt>
                <c:pt idx="10595">
                  <c:v>2.2989999999999999</c:v>
                </c:pt>
                <c:pt idx="10596">
                  <c:v>2.298</c:v>
                </c:pt>
                <c:pt idx="10597">
                  <c:v>2.286</c:v>
                </c:pt>
                <c:pt idx="10598">
                  <c:v>2.2970000000000002</c:v>
                </c:pt>
                <c:pt idx="10599">
                  <c:v>2.2960000000000003</c:v>
                </c:pt>
                <c:pt idx="10600">
                  <c:v>2.2880000000000003</c:v>
                </c:pt>
                <c:pt idx="10601">
                  <c:v>2.2800000000000002</c:v>
                </c:pt>
                <c:pt idx="10602">
                  <c:v>2.2880000000000003</c:v>
                </c:pt>
                <c:pt idx="10603">
                  <c:v>2.2880000000000003</c:v>
                </c:pt>
                <c:pt idx="10604">
                  <c:v>2.302</c:v>
                </c:pt>
                <c:pt idx="10605">
                  <c:v>2.2909999999999999</c:v>
                </c:pt>
                <c:pt idx="10606">
                  <c:v>2.2840000000000003</c:v>
                </c:pt>
                <c:pt idx="10607">
                  <c:v>2.2989999999999999</c:v>
                </c:pt>
                <c:pt idx="10608">
                  <c:v>2.3010000000000002</c:v>
                </c:pt>
                <c:pt idx="10609">
                  <c:v>2.2920000000000003</c:v>
                </c:pt>
                <c:pt idx="10610">
                  <c:v>0.105</c:v>
                </c:pt>
                <c:pt idx="10611">
                  <c:v>7.3999999999999996E-2</c:v>
                </c:pt>
                <c:pt idx="10612">
                  <c:v>7.2999999999999995E-2</c:v>
                </c:pt>
                <c:pt idx="10613">
                  <c:v>7.0000000000000007E-2</c:v>
                </c:pt>
                <c:pt idx="10614">
                  <c:v>7.2000000000000008E-2</c:v>
                </c:pt>
                <c:pt idx="10615">
                  <c:v>7.8E-2</c:v>
                </c:pt>
                <c:pt idx="10616">
                  <c:v>8.3000000000000004E-2</c:v>
                </c:pt>
                <c:pt idx="10617">
                  <c:v>6.9000000000000006E-2</c:v>
                </c:pt>
                <c:pt idx="10618">
                  <c:v>6.8000000000000005E-2</c:v>
                </c:pt>
                <c:pt idx="10619">
                  <c:v>6.7000000000000004E-2</c:v>
                </c:pt>
                <c:pt idx="10620">
                  <c:v>6.7000000000000004E-2</c:v>
                </c:pt>
                <c:pt idx="10621">
                  <c:v>6.6000000000000003E-2</c:v>
                </c:pt>
                <c:pt idx="10622">
                  <c:v>6.7000000000000004E-2</c:v>
                </c:pt>
                <c:pt idx="10623">
                  <c:v>6.4000000000000001E-2</c:v>
                </c:pt>
                <c:pt idx="10624">
                  <c:v>6.6000000000000003E-2</c:v>
                </c:pt>
                <c:pt idx="10625">
                  <c:v>7.2000000000000008E-2</c:v>
                </c:pt>
                <c:pt idx="10626">
                  <c:v>7.0000000000000007E-2</c:v>
                </c:pt>
                <c:pt idx="10627">
                  <c:v>8.5000000000000006E-2</c:v>
                </c:pt>
                <c:pt idx="10628">
                  <c:v>8.1000000000000003E-2</c:v>
                </c:pt>
                <c:pt idx="10629">
                  <c:v>7.2999999999999995E-2</c:v>
                </c:pt>
                <c:pt idx="10630">
                  <c:v>7.2999999999999995E-2</c:v>
                </c:pt>
                <c:pt idx="10631">
                  <c:v>6.8000000000000005E-2</c:v>
                </c:pt>
                <c:pt idx="10632">
                  <c:v>6.8000000000000005E-2</c:v>
                </c:pt>
                <c:pt idx="10633">
                  <c:v>6.9000000000000006E-2</c:v>
                </c:pt>
                <c:pt idx="10634">
                  <c:v>6.0999999999999999E-2</c:v>
                </c:pt>
                <c:pt idx="10635">
                  <c:v>6.8000000000000005E-2</c:v>
                </c:pt>
                <c:pt idx="10636">
                  <c:v>6.6000000000000003E-2</c:v>
                </c:pt>
                <c:pt idx="10637">
                  <c:v>6.9000000000000006E-2</c:v>
                </c:pt>
                <c:pt idx="10638">
                  <c:v>6.6000000000000003E-2</c:v>
                </c:pt>
                <c:pt idx="10639">
                  <c:v>6.6000000000000003E-2</c:v>
                </c:pt>
                <c:pt idx="10640">
                  <c:v>6.4000000000000001E-2</c:v>
                </c:pt>
                <c:pt idx="10641">
                  <c:v>5.8000000000000003E-2</c:v>
                </c:pt>
                <c:pt idx="10642">
                  <c:v>0.06</c:v>
                </c:pt>
                <c:pt idx="10643">
                  <c:v>6.0999999999999999E-2</c:v>
                </c:pt>
                <c:pt idx="10644">
                  <c:v>0.06</c:v>
                </c:pt>
                <c:pt idx="10645">
                  <c:v>5.9000000000000004E-2</c:v>
                </c:pt>
                <c:pt idx="10646">
                  <c:v>5.8000000000000003E-2</c:v>
                </c:pt>
                <c:pt idx="10647">
                  <c:v>5.6000000000000001E-2</c:v>
                </c:pt>
                <c:pt idx="10648">
                  <c:v>5.6000000000000001E-2</c:v>
                </c:pt>
                <c:pt idx="10649">
                  <c:v>5.7000000000000002E-2</c:v>
                </c:pt>
                <c:pt idx="10650">
                  <c:v>5.7000000000000002E-2</c:v>
                </c:pt>
                <c:pt idx="10651">
                  <c:v>5.6000000000000001E-2</c:v>
                </c:pt>
                <c:pt idx="10652">
                  <c:v>5.5E-2</c:v>
                </c:pt>
                <c:pt idx="10653">
                  <c:v>5.6000000000000001E-2</c:v>
                </c:pt>
                <c:pt idx="10654">
                  <c:v>5.7000000000000002E-2</c:v>
                </c:pt>
                <c:pt idx="10655">
                  <c:v>5.5E-2</c:v>
                </c:pt>
                <c:pt idx="10656">
                  <c:v>5.5E-2</c:v>
                </c:pt>
                <c:pt idx="10657">
                  <c:v>5.5E-2</c:v>
                </c:pt>
                <c:pt idx="10658">
                  <c:v>5.3999999999999999E-2</c:v>
                </c:pt>
                <c:pt idx="10659">
                  <c:v>5.3999999999999999E-2</c:v>
                </c:pt>
                <c:pt idx="10660">
                  <c:v>5.5E-2</c:v>
                </c:pt>
                <c:pt idx="10661">
                  <c:v>5.3999999999999999E-2</c:v>
                </c:pt>
                <c:pt idx="10662">
                  <c:v>5.6000000000000001E-2</c:v>
                </c:pt>
                <c:pt idx="10663">
                  <c:v>5.2999999999999999E-2</c:v>
                </c:pt>
                <c:pt idx="10664">
                  <c:v>5.2000000000000005E-2</c:v>
                </c:pt>
                <c:pt idx="10665">
                  <c:v>5.2000000000000005E-2</c:v>
                </c:pt>
                <c:pt idx="10666">
                  <c:v>5.2000000000000005E-2</c:v>
                </c:pt>
                <c:pt idx="10667">
                  <c:v>0.05</c:v>
                </c:pt>
                <c:pt idx="10668">
                  <c:v>0.05</c:v>
                </c:pt>
                <c:pt idx="10669">
                  <c:v>5.2999999999999999E-2</c:v>
                </c:pt>
                <c:pt idx="10670">
                  <c:v>5.6000000000000001E-2</c:v>
                </c:pt>
                <c:pt idx="10671">
                  <c:v>5.3999999999999999E-2</c:v>
                </c:pt>
                <c:pt idx="10672">
                  <c:v>5.5E-2</c:v>
                </c:pt>
                <c:pt idx="10673">
                  <c:v>5.3999999999999999E-2</c:v>
                </c:pt>
                <c:pt idx="10674">
                  <c:v>5.3999999999999999E-2</c:v>
                </c:pt>
                <c:pt idx="10675">
                  <c:v>5.2999999999999999E-2</c:v>
                </c:pt>
                <c:pt idx="10676">
                  <c:v>5.3999999999999999E-2</c:v>
                </c:pt>
                <c:pt idx="10677">
                  <c:v>5.3999999999999999E-2</c:v>
                </c:pt>
                <c:pt idx="10678">
                  <c:v>5.2999999999999999E-2</c:v>
                </c:pt>
                <c:pt idx="10679">
                  <c:v>5.2000000000000005E-2</c:v>
                </c:pt>
                <c:pt idx="10680">
                  <c:v>5.2999999999999999E-2</c:v>
                </c:pt>
                <c:pt idx="10681">
                  <c:v>5.3999999999999999E-2</c:v>
                </c:pt>
                <c:pt idx="10682">
                  <c:v>5.5E-2</c:v>
                </c:pt>
                <c:pt idx="10683">
                  <c:v>5.3999999999999999E-2</c:v>
                </c:pt>
                <c:pt idx="10684">
                  <c:v>5.1000000000000004E-2</c:v>
                </c:pt>
                <c:pt idx="10685">
                  <c:v>5.2999999999999999E-2</c:v>
                </c:pt>
                <c:pt idx="10686">
                  <c:v>5.7000000000000002E-2</c:v>
                </c:pt>
                <c:pt idx="10687">
                  <c:v>5.6000000000000001E-2</c:v>
                </c:pt>
                <c:pt idx="10688">
                  <c:v>5.3999999999999999E-2</c:v>
                </c:pt>
                <c:pt idx="10689">
                  <c:v>5.5E-2</c:v>
                </c:pt>
                <c:pt idx="10690">
                  <c:v>5.7000000000000002E-2</c:v>
                </c:pt>
                <c:pt idx="10691">
                  <c:v>5.6000000000000001E-2</c:v>
                </c:pt>
                <c:pt idx="10692">
                  <c:v>5.1000000000000004E-2</c:v>
                </c:pt>
                <c:pt idx="10693">
                  <c:v>5.2999999999999999E-2</c:v>
                </c:pt>
                <c:pt idx="10694">
                  <c:v>5.6000000000000001E-2</c:v>
                </c:pt>
                <c:pt idx="10695">
                  <c:v>5.1000000000000004E-2</c:v>
                </c:pt>
                <c:pt idx="10696">
                  <c:v>5.2000000000000005E-2</c:v>
                </c:pt>
                <c:pt idx="10697">
                  <c:v>5.3999999999999999E-2</c:v>
                </c:pt>
                <c:pt idx="10698">
                  <c:v>5.3999999999999999E-2</c:v>
                </c:pt>
                <c:pt idx="10699">
                  <c:v>5.1000000000000004E-2</c:v>
                </c:pt>
                <c:pt idx="10700">
                  <c:v>5.7000000000000002E-2</c:v>
                </c:pt>
                <c:pt idx="10701">
                  <c:v>5.6000000000000001E-2</c:v>
                </c:pt>
                <c:pt idx="10702">
                  <c:v>5.2999999999999999E-2</c:v>
                </c:pt>
                <c:pt idx="10703">
                  <c:v>5.7000000000000002E-2</c:v>
                </c:pt>
                <c:pt idx="10704">
                  <c:v>5.7000000000000002E-2</c:v>
                </c:pt>
                <c:pt idx="10705">
                  <c:v>5.5E-2</c:v>
                </c:pt>
                <c:pt idx="10706">
                  <c:v>6.2E-2</c:v>
                </c:pt>
                <c:pt idx="10707">
                  <c:v>5.9000000000000004E-2</c:v>
                </c:pt>
                <c:pt idx="10708">
                  <c:v>5.6000000000000001E-2</c:v>
                </c:pt>
                <c:pt idx="10709">
                  <c:v>6.2E-2</c:v>
                </c:pt>
                <c:pt idx="10710">
                  <c:v>5.7000000000000002E-2</c:v>
                </c:pt>
                <c:pt idx="10711">
                  <c:v>5.8000000000000003E-2</c:v>
                </c:pt>
                <c:pt idx="10712">
                  <c:v>6.0999999999999999E-2</c:v>
                </c:pt>
                <c:pt idx="10713">
                  <c:v>5.6000000000000001E-2</c:v>
                </c:pt>
                <c:pt idx="10714">
                  <c:v>5.8000000000000003E-2</c:v>
                </c:pt>
                <c:pt idx="10715">
                  <c:v>5.5E-2</c:v>
                </c:pt>
                <c:pt idx="10716">
                  <c:v>5.9000000000000004E-2</c:v>
                </c:pt>
                <c:pt idx="10717">
                  <c:v>5.9000000000000004E-2</c:v>
                </c:pt>
                <c:pt idx="10718">
                  <c:v>5.9000000000000004E-2</c:v>
                </c:pt>
                <c:pt idx="10719">
                  <c:v>0.06</c:v>
                </c:pt>
                <c:pt idx="10720">
                  <c:v>5.6000000000000001E-2</c:v>
                </c:pt>
                <c:pt idx="10721">
                  <c:v>5.9000000000000004E-2</c:v>
                </c:pt>
                <c:pt idx="10722">
                  <c:v>5.8000000000000003E-2</c:v>
                </c:pt>
                <c:pt idx="10723">
                  <c:v>5.6000000000000001E-2</c:v>
                </c:pt>
                <c:pt idx="10724">
                  <c:v>5.5E-2</c:v>
                </c:pt>
                <c:pt idx="10725">
                  <c:v>5.3999999999999999E-2</c:v>
                </c:pt>
                <c:pt idx="10726">
                  <c:v>5.7000000000000002E-2</c:v>
                </c:pt>
                <c:pt idx="10727">
                  <c:v>5.7000000000000002E-2</c:v>
                </c:pt>
                <c:pt idx="10728">
                  <c:v>5.8000000000000003E-2</c:v>
                </c:pt>
                <c:pt idx="10729">
                  <c:v>0.06</c:v>
                </c:pt>
                <c:pt idx="10730">
                  <c:v>5.7000000000000002E-2</c:v>
                </c:pt>
                <c:pt idx="10731">
                  <c:v>5.6000000000000001E-2</c:v>
                </c:pt>
                <c:pt idx="10732">
                  <c:v>5.7000000000000002E-2</c:v>
                </c:pt>
                <c:pt idx="10733">
                  <c:v>5.8000000000000003E-2</c:v>
                </c:pt>
                <c:pt idx="10734">
                  <c:v>5.7000000000000002E-2</c:v>
                </c:pt>
                <c:pt idx="10735">
                  <c:v>5.5E-2</c:v>
                </c:pt>
                <c:pt idx="10736">
                  <c:v>5.6000000000000001E-2</c:v>
                </c:pt>
                <c:pt idx="10737">
                  <c:v>6.0999999999999999E-2</c:v>
                </c:pt>
                <c:pt idx="10738">
                  <c:v>6.2E-2</c:v>
                </c:pt>
                <c:pt idx="10739">
                  <c:v>6.0999999999999999E-2</c:v>
                </c:pt>
                <c:pt idx="10740">
                  <c:v>6.2E-2</c:v>
                </c:pt>
                <c:pt idx="10741">
                  <c:v>6.0999999999999999E-2</c:v>
                </c:pt>
                <c:pt idx="10742">
                  <c:v>0.06</c:v>
                </c:pt>
                <c:pt idx="10743">
                  <c:v>0.06</c:v>
                </c:pt>
                <c:pt idx="10744">
                  <c:v>0.06</c:v>
                </c:pt>
                <c:pt idx="10745">
                  <c:v>5.8000000000000003E-2</c:v>
                </c:pt>
                <c:pt idx="10746">
                  <c:v>5.7000000000000002E-2</c:v>
                </c:pt>
                <c:pt idx="10747">
                  <c:v>5.7000000000000002E-2</c:v>
                </c:pt>
                <c:pt idx="10748">
                  <c:v>5.7000000000000002E-2</c:v>
                </c:pt>
                <c:pt idx="10749">
                  <c:v>5.6000000000000001E-2</c:v>
                </c:pt>
                <c:pt idx="10750">
                  <c:v>5.5E-2</c:v>
                </c:pt>
                <c:pt idx="10751">
                  <c:v>0.05</c:v>
                </c:pt>
                <c:pt idx="10752">
                  <c:v>0.05</c:v>
                </c:pt>
                <c:pt idx="10753">
                  <c:v>5.3999999999999999E-2</c:v>
                </c:pt>
                <c:pt idx="10754">
                  <c:v>5.5E-2</c:v>
                </c:pt>
                <c:pt idx="10755">
                  <c:v>5.5E-2</c:v>
                </c:pt>
                <c:pt idx="10756">
                  <c:v>5.3999999999999999E-2</c:v>
                </c:pt>
                <c:pt idx="10757">
                  <c:v>5.5E-2</c:v>
                </c:pt>
                <c:pt idx="10758">
                  <c:v>5.2000000000000005E-2</c:v>
                </c:pt>
                <c:pt idx="10759">
                  <c:v>5.2000000000000005E-2</c:v>
                </c:pt>
                <c:pt idx="10760">
                  <c:v>5.2999999999999999E-2</c:v>
                </c:pt>
                <c:pt idx="10761">
                  <c:v>4.9000000000000002E-2</c:v>
                </c:pt>
                <c:pt idx="10762">
                  <c:v>4.8000000000000001E-2</c:v>
                </c:pt>
                <c:pt idx="10763">
                  <c:v>4.5999999999999999E-2</c:v>
                </c:pt>
                <c:pt idx="10764">
                  <c:v>4.8000000000000001E-2</c:v>
                </c:pt>
                <c:pt idx="10765">
                  <c:v>0.05</c:v>
                </c:pt>
                <c:pt idx="10766">
                  <c:v>5.1000000000000004E-2</c:v>
                </c:pt>
                <c:pt idx="10767">
                  <c:v>5.1000000000000004E-2</c:v>
                </c:pt>
                <c:pt idx="10768">
                  <c:v>0.05</c:v>
                </c:pt>
                <c:pt idx="10769">
                  <c:v>5.2999999999999999E-2</c:v>
                </c:pt>
                <c:pt idx="10770">
                  <c:v>5.2999999999999999E-2</c:v>
                </c:pt>
                <c:pt idx="10771">
                  <c:v>5.1000000000000004E-2</c:v>
                </c:pt>
                <c:pt idx="10772">
                  <c:v>5.2000000000000005E-2</c:v>
                </c:pt>
                <c:pt idx="10773">
                  <c:v>5.9000000000000004E-2</c:v>
                </c:pt>
                <c:pt idx="10774">
                  <c:v>5.2999999999999999E-2</c:v>
                </c:pt>
                <c:pt idx="10775">
                  <c:v>5.2000000000000005E-2</c:v>
                </c:pt>
                <c:pt idx="10776">
                  <c:v>5.1000000000000004E-2</c:v>
                </c:pt>
                <c:pt idx="10777">
                  <c:v>5.3999999999999999E-2</c:v>
                </c:pt>
                <c:pt idx="10778">
                  <c:v>5.2000000000000005E-2</c:v>
                </c:pt>
                <c:pt idx="10779">
                  <c:v>5.1000000000000004E-2</c:v>
                </c:pt>
                <c:pt idx="10780">
                  <c:v>5.3999999999999999E-2</c:v>
                </c:pt>
                <c:pt idx="10781">
                  <c:v>5.2999999999999999E-2</c:v>
                </c:pt>
                <c:pt idx="10782">
                  <c:v>5.2000000000000005E-2</c:v>
                </c:pt>
                <c:pt idx="10783">
                  <c:v>5.3999999999999999E-2</c:v>
                </c:pt>
                <c:pt idx="10784">
                  <c:v>5.2999999999999999E-2</c:v>
                </c:pt>
                <c:pt idx="10785">
                  <c:v>5.2999999999999999E-2</c:v>
                </c:pt>
                <c:pt idx="10786">
                  <c:v>5.9000000000000004E-2</c:v>
                </c:pt>
                <c:pt idx="10787">
                  <c:v>5.5E-2</c:v>
                </c:pt>
                <c:pt idx="10788">
                  <c:v>5.3999999999999999E-2</c:v>
                </c:pt>
                <c:pt idx="10789">
                  <c:v>5.3999999999999999E-2</c:v>
                </c:pt>
                <c:pt idx="10790">
                  <c:v>5.2999999999999999E-2</c:v>
                </c:pt>
                <c:pt idx="10791">
                  <c:v>5.7000000000000002E-2</c:v>
                </c:pt>
                <c:pt idx="10792">
                  <c:v>5.1000000000000004E-2</c:v>
                </c:pt>
                <c:pt idx="10793">
                  <c:v>5.1000000000000004E-2</c:v>
                </c:pt>
                <c:pt idx="10794">
                  <c:v>5.1000000000000004E-2</c:v>
                </c:pt>
                <c:pt idx="10795">
                  <c:v>4.8000000000000001E-2</c:v>
                </c:pt>
                <c:pt idx="10796">
                  <c:v>5.2000000000000005E-2</c:v>
                </c:pt>
                <c:pt idx="10797">
                  <c:v>4.8000000000000001E-2</c:v>
                </c:pt>
                <c:pt idx="10798">
                  <c:v>0.05</c:v>
                </c:pt>
                <c:pt idx="10799">
                  <c:v>4.8000000000000001E-2</c:v>
                </c:pt>
                <c:pt idx="10800">
                  <c:v>4.8000000000000001E-2</c:v>
                </c:pt>
                <c:pt idx="10801">
                  <c:v>5.2999999999999999E-2</c:v>
                </c:pt>
                <c:pt idx="10802">
                  <c:v>5.2000000000000005E-2</c:v>
                </c:pt>
                <c:pt idx="10803">
                  <c:v>5.1000000000000004E-2</c:v>
                </c:pt>
                <c:pt idx="10804">
                  <c:v>0.05</c:v>
                </c:pt>
                <c:pt idx="10805">
                  <c:v>5.2999999999999999E-2</c:v>
                </c:pt>
                <c:pt idx="10806">
                  <c:v>5.2999999999999999E-2</c:v>
                </c:pt>
                <c:pt idx="10807">
                  <c:v>5.2999999999999999E-2</c:v>
                </c:pt>
                <c:pt idx="10808">
                  <c:v>5.7000000000000002E-2</c:v>
                </c:pt>
                <c:pt idx="10809">
                  <c:v>5.7000000000000002E-2</c:v>
                </c:pt>
                <c:pt idx="10810">
                  <c:v>5.7000000000000002E-2</c:v>
                </c:pt>
                <c:pt idx="10811">
                  <c:v>5.6000000000000001E-2</c:v>
                </c:pt>
                <c:pt idx="10812">
                  <c:v>5.6000000000000001E-2</c:v>
                </c:pt>
                <c:pt idx="10813">
                  <c:v>5.6000000000000001E-2</c:v>
                </c:pt>
                <c:pt idx="10814">
                  <c:v>5.7000000000000002E-2</c:v>
                </c:pt>
                <c:pt idx="10815">
                  <c:v>5.9000000000000004E-2</c:v>
                </c:pt>
                <c:pt idx="10816">
                  <c:v>5.7000000000000002E-2</c:v>
                </c:pt>
                <c:pt idx="10817">
                  <c:v>5.6000000000000001E-2</c:v>
                </c:pt>
                <c:pt idx="10818">
                  <c:v>5.7000000000000002E-2</c:v>
                </c:pt>
                <c:pt idx="10819">
                  <c:v>5.6000000000000001E-2</c:v>
                </c:pt>
                <c:pt idx="10820">
                  <c:v>5.7000000000000002E-2</c:v>
                </c:pt>
                <c:pt idx="10821">
                  <c:v>5.7000000000000002E-2</c:v>
                </c:pt>
                <c:pt idx="10822">
                  <c:v>5.7000000000000002E-2</c:v>
                </c:pt>
                <c:pt idx="10823">
                  <c:v>5.7000000000000002E-2</c:v>
                </c:pt>
                <c:pt idx="10824">
                  <c:v>5.8000000000000003E-2</c:v>
                </c:pt>
                <c:pt idx="10825">
                  <c:v>5.7000000000000002E-2</c:v>
                </c:pt>
                <c:pt idx="10826">
                  <c:v>5.5E-2</c:v>
                </c:pt>
                <c:pt idx="10827">
                  <c:v>5.3999999999999999E-2</c:v>
                </c:pt>
                <c:pt idx="10828">
                  <c:v>5.5E-2</c:v>
                </c:pt>
                <c:pt idx="10829">
                  <c:v>5.5E-2</c:v>
                </c:pt>
                <c:pt idx="10830">
                  <c:v>5.5E-2</c:v>
                </c:pt>
                <c:pt idx="10831">
                  <c:v>5.3999999999999999E-2</c:v>
                </c:pt>
                <c:pt idx="10832">
                  <c:v>5.8000000000000003E-2</c:v>
                </c:pt>
                <c:pt idx="10833">
                  <c:v>5.6000000000000001E-2</c:v>
                </c:pt>
                <c:pt idx="10834">
                  <c:v>5.5E-2</c:v>
                </c:pt>
                <c:pt idx="10835">
                  <c:v>5.3999999999999999E-2</c:v>
                </c:pt>
                <c:pt idx="10836">
                  <c:v>5.6000000000000001E-2</c:v>
                </c:pt>
                <c:pt idx="10837">
                  <c:v>5.8000000000000003E-2</c:v>
                </c:pt>
                <c:pt idx="10838">
                  <c:v>0.06</c:v>
                </c:pt>
                <c:pt idx="10839">
                  <c:v>5.9000000000000004E-2</c:v>
                </c:pt>
                <c:pt idx="10840">
                  <c:v>5.6000000000000001E-2</c:v>
                </c:pt>
                <c:pt idx="10841">
                  <c:v>5.7000000000000002E-2</c:v>
                </c:pt>
                <c:pt idx="10842">
                  <c:v>5.8000000000000003E-2</c:v>
                </c:pt>
                <c:pt idx="10843">
                  <c:v>5.8000000000000003E-2</c:v>
                </c:pt>
                <c:pt idx="10844">
                  <c:v>5.3999999999999999E-2</c:v>
                </c:pt>
                <c:pt idx="10845">
                  <c:v>5.2000000000000005E-2</c:v>
                </c:pt>
                <c:pt idx="10846">
                  <c:v>5.3999999999999999E-2</c:v>
                </c:pt>
                <c:pt idx="10847">
                  <c:v>5.5E-2</c:v>
                </c:pt>
                <c:pt idx="10848">
                  <c:v>5.3999999999999999E-2</c:v>
                </c:pt>
                <c:pt idx="10849">
                  <c:v>5.5E-2</c:v>
                </c:pt>
                <c:pt idx="10850">
                  <c:v>5.5E-2</c:v>
                </c:pt>
                <c:pt idx="10851">
                  <c:v>5.6000000000000001E-2</c:v>
                </c:pt>
                <c:pt idx="10852">
                  <c:v>5.3999999999999999E-2</c:v>
                </c:pt>
                <c:pt idx="10853">
                  <c:v>5.3999999999999999E-2</c:v>
                </c:pt>
                <c:pt idx="10854">
                  <c:v>5.7000000000000002E-2</c:v>
                </c:pt>
                <c:pt idx="10855">
                  <c:v>5.5E-2</c:v>
                </c:pt>
                <c:pt idx="10856">
                  <c:v>5.5E-2</c:v>
                </c:pt>
                <c:pt idx="10857">
                  <c:v>5.9000000000000004E-2</c:v>
                </c:pt>
                <c:pt idx="10858">
                  <c:v>5.3999999999999999E-2</c:v>
                </c:pt>
                <c:pt idx="10859">
                  <c:v>5.2999999999999999E-2</c:v>
                </c:pt>
                <c:pt idx="10860">
                  <c:v>5.5E-2</c:v>
                </c:pt>
                <c:pt idx="10861">
                  <c:v>5.3999999999999999E-2</c:v>
                </c:pt>
                <c:pt idx="10862">
                  <c:v>5.2000000000000005E-2</c:v>
                </c:pt>
                <c:pt idx="10863">
                  <c:v>5.7000000000000002E-2</c:v>
                </c:pt>
                <c:pt idx="10864">
                  <c:v>5.2000000000000005E-2</c:v>
                </c:pt>
                <c:pt idx="10865">
                  <c:v>5.5E-2</c:v>
                </c:pt>
                <c:pt idx="10866">
                  <c:v>5.7000000000000002E-2</c:v>
                </c:pt>
                <c:pt idx="10867">
                  <c:v>5.2999999999999999E-2</c:v>
                </c:pt>
                <c:pt idx="10868">
                  <c:v>0.11900000000000001</c:v>
                </c:pt>
                <c:pt idx="10869">
                  <c:v>0.32200000000000001</c:v>
                </c:pt>
                <c:pt idx="10870">
                  <c:v>0.65900000000000003</c:v>
                </c:pt>
                <c:pt idx="10871">
                  <c:v>0.78600000000000003</c:v>
                </c:pt>
                <c:pt idx="10872">
                  <c:v>1.091</c:v>
                </c:pt>
                <c:pt idx="10873">
                  <c:v>1.516</c:v>
                </c:pt>
                <c:pt idx="10874">
                  <c:v>2.3079999999999998</c:v>
                </c:pt>
                <c:pt idx="10875">
                  <c:v>2.9910000000000001</c:v>
                </c:pt>
                <c:pt idx="10876">
                  <c:v>3.8069999999999999</c:v>
                </c:pt>
                <c:pt idx="10877">
                  <c:v>4.8079999999999998</c:v>
                </c:pt>
                <c:pt idx="10878">
                  <c:v>5.0590000000000002</c:v>
                </c:pt>
                <c:pt idx="10879">
                  <c:v>5.0709999999999997</c:v>
                </c:pt>
                <c:pt idx="10880">
                  <c:v>5.5659999999999998</c:v>
                </c:pt>
                <c:pt idx="10881">
                  <c:v>5.83</c:v>
                </c:pt>
                <c:pt idx="10882">
                  <c:v>6.1189999999999998</c:v>
                </c:pt>
                <c:pt idx="10883">
                  <c:v>6.3449999999999998</c:v>
                </c:pt>
                <c:pt idx="10884">
                  <c:v>6.508</c:v>
                </c:pt>
                <c:pt idx="10885">
                  <c:v>6.6230000000000002</c:v>
                </c:pt>
                <c:pt idx="10886">
                  <c:v>7.0430000000000001</c:v>
                </c:pt>
                <c:pt idx="10887">
                  <c:v>7.2860000000000005</c:v>
                </c:pt>
                <c:pt idx="10888">
                  <c:v>7.55</c:v>
                </c:pt>
                <c:pt idx="10889">
                  <c:v>7.7080000000000002</c:v>
                </c:pt>
                <c:pt idx="10890">
                  <c:v>7.5810000000000004</c:v>
                </c:pt>
                <c:pt idx="10891">
                  <c:v>8.0180000000000007</c:v>
                </c:pt>
                <c:pt idx="10892">
                  <c:v>8.0830000000000002</c:v>
                </c:pt>
                <c:pt idx="10893">
                  <c:v>8.2970000000000006</c:v>
                </c:pt>
                <c:pt idx="10894">
                  <c:v>8.4</c:v>
                </c:pt>
                <c:pt idx="10895">
                  <c:v>8.5080000000000009</c:v>
                </c:pt>
                <c:pt idx="10896">
                  <c:v>8.6639999999999997</c:v>
                </c:pt>
                <c:pt idx="10897">
                  <c:v>8.7260000000000009</c:v>
                </c:pt>
                <c:pt idx="10898">
                  <c:v>8.8510000000000009</c:v>
                </c:pt>
                <c:pt idx="10899">
                  <c:v>8.918000000000001</c:v>
                </c:pt>
                <c:pt idx="10900">
                  <c:v>9.1110000000000007</c:v>
                </c:pt>
                <c:pt idx="10901">
                  <c:v>9.1750000000000007</c:v>
                </c:pt>
                <c:pt idx="10902">
                  <c:v>9.1920000000000002</c:v>
                </c:pt>
                <c:pt idx="10903">
                  <c:v>9.35</c:v>
                </c:pt>
                <c:pt idx="10904">
                  <c:v>9.4589999999999996</c:v>
                </c:pt>
                <c:pt idx="10905">
                  <c:v>9.3520000000000003</c:v>
                </c:pt>
                <c:pt idx="10906">
                  <c:v>9.3710000000000004</c:v>
                </c:pt>
                <c:pt idx="10907">
                  <c:v>9.3170000000000002</c:v>
                </c:pt>
                <c:pt idx="10908">
                  <c:v>9.34</c:v>
                </c:pt>
                <c:pt idx="10909">
                  <c:v>9.35</c:v>
                </c:pt>
                <c:pt idx="10910">
                  <c:v>9.370000000000001</c:v>
                </c:pt>
                <c:pt idx="10911">
                  <c:v>9.3469999999999995</c:v>
                </c:pt>
                <c:pt idx="10912">
                  <c:v>9.3629999999999995</c:v>
                </c:pt>
                <c:pt idx="10913">
                  <c:v>9.3949999999999996</c:v>
                </c:pt>
                <c:pt idx="10914">
                  <c:v>9.3840000000000003</c:v>
                </c:pt>
                <c:pt idx="10915">
                  <c:v>9.4529999999999994</c:v>
                </c:pt>
                <c:pt idx="10916">
                  <c:v>9.3339999999999996</c:v>
                </c:pt>
                <c:pt idx="10917">
                  <c:v>9.359</c:v>
                </c:pt>
                <c:pt idx="10918">
                  <c:v>9.3710000000000004</c:v>
                </c:pt>
                <c:pt idx="10919">
                  <c:v>9.2940000000000005</c:v>
                </c:pt>
                <c:pt idx="10920">
                  <c:v>9.0440000000000005</c:v>
                </c:pt>
                <c:pt idx="10921">
                  <c:v>9.734</c:v>
                </c:pt>
                <c:pt idx="10922">
                  <c:v>9.15</c:v>
                </c:pt>
                <c:pt idx="10923">
                  <c:v>9.0180000000000007</c:v>
                </c:pt>
                <c:pt idx="10924">
                  <c:v>9.0570000000000004</c:v>
                </c:pt>
                <c:pt idx="10925">
                  <c:v>8.995000000000001</c:v>
                </c:pt>
                <c:pt idx="10926">
                  <c:v>9.0329999999999995</c:v>
                </c:pt>
                <c:pt idx="10927">
                  <c:v>8.9979999999999993</c:v>
                </c:pt>
                <c:pt idx="10928">
                  <c:v>8.9190000000000005</c:v>
                </c:pt>
                <c:pt idx="10929">
                  <c:v>8.5739999999999998</c:v>
                </c:pt>
                <c:pt idx="10930">
                  <c:v>8.64</c:v>
                </c:pt>
                <c:pt idx="10931">
                  <c:v>8.7370000000000001</c:v>
                </c:pt>
                <c:pt idx="10932">
                  <c:v>8.7349999999999994</c:v>
                </c:pt>
                <c:pt idx="10933">
                  <c:v>8.7379999999999995</c:v>
                </c:pt>
                <c:pt idx="10934">
                  <c:v>8.7560000000000002</c:v>
                </c:pt>
                <c:pt idx="10935">
                  <c:v>8.6210000000000004</c:v>
                </c:pt>
                <c:pt idx="10936">
                  <c:v>8.2729999999999997</c:v>
                </c:pt>
                <c:pt idx="10937">
                  <c:v>8.4290000000000003</c:v>
                </c:pt>
                <c:pt idx="10938">
                  <c:v>8.3949999999999996</c:v>
                </c:pt>
                <c:pt idx="10939">
                  <c:v>8.4420000000000002</c:v>
                </c:pt>
                <c:pt idx="10940">
                  <c:v>8.4160000000000004</c:v>
                </c:pt>
                <c:pt idx="10941">
                  <c:v>8.468</c:v>
                </c:pt>
                <c:pt idx="10942">
                  <c:v>8.4320000000000004</c:v>
                </c:pt>
                <c:pt idx="10943">
                  <c:v>8.109</c:v>
                </c:pt>
                <c:pt idx="10944">
                  <c:v>8.157</c:v>
                </c:pt>
                <c:pt idx="10945">
                  <c:v>8.1660000000000004</c:v>
                </c:pt>
                <c:pt idx="10946">
                  <c:v>8.17</c:v>
                </c:pt>
                <c:pt idx="10947">
                  <c:v>8.19</c:v>
                </c:pt>
                <c:pt idx="10948">
                  <c:v>8.14</c:v>
                </c:pt>
                <c:pt idx="10949">
                  <c:v>8.2159999999999993</c:v>
                </c:pt>
                <c:pt idx="10950">
                  <c:v>8.0250000000000004</c:v>
                </c:pt>
                <c:pt idx="10951">
                  <c:v>8.1050000000000004</c:v>
                </c:pt>
                <c:pt idx="10952">
                  <c:v>7.9450000000000003</c:v>
                </c:pt>
                <c:pt idx="10953">
                  <c:v>7.8650000000000002</c:v>
                </c:pt>
                <c:pt idx="10954">
                  <c:v>8.11</c:v>
                </c:pt>
                <c:pt idx="10955">
                  <c:v>8.1929999999999996</c:v>
                </c:pt>
                <c:pt idx="10956">
                  <c:v>7.944</c:v>
                </c:pt>
                <c:pt idx="10957">
                  <c:v>7.6020000000000003</c:v>
                </c:pt>
                <c:pt idx="10958">
                  <c:v>7.3879999999999999</c:v>
                </c:pt>
                <c:pt idx="10959">
                  <c:v>7.1349999999999998</c:v>
                </c:pt>
                <c:pt idx="10960">
                  <c:v>6.8500000000000005</c:v>
                </c:pt>
                <c:pt idx="10961">
                  <c:v>6.8020000000000005</c:v>
                </c:pt>
                <c:pt idx="10962">
                  <c:v>6.8950000000000005</c:v>
                </c:pt>
                <c:pt idx="10963">
                  <c:v>6.3970000000000002</c:v>
                </c:pt>
                <c:pt idx="10964">
                  <c:v>6.2160000000000002</c:v>
                </c:pt>
                <c:pt idx="10965">
                  <c:v>6.0609999999999999</c:v>
                </c:pt>
                <c:pt idx="10966">
                  <c:v>5.8500000000000005</c:v>
                </c:pt>
                <c:pt idx="10967">
                  <c:v>5.6269999999999998</c:v>
                </c:pt>
                <c:pt idx="10968">
                  <c:v>5.3129999999999997</c:v>
                </c:pt>
                <c:pt idx="10969">
                  <c:v>5.0670000000000002</c:v>
                </c:pt>
                <c:pt idx="10970">
                  <c:v>4.8870000000000005</c:v>
                </c:pt>
                <c:pt idx="10971">
                  <c:v>4.9960000000000004</c:v>
                </c:pt>
                <c:pt idx="10972">
                  <c:v>4.6580000000000004</c:v>
                </c:pt>
                <c:pt idx="10973">
                  <c:v>4.3979999999999997</c:v>
                </c:pt>
                <c:pt idx="10974">
                  <c:v>4.1420000000000003</c:v>
                </c:pt>
                <c:pt idx="10975">
                  <c:v>3.9050000000000002</c:v>
                </c:pt>
                <c:pt idx="10976">
                  <c:v>3.714</c:v>
                </c:pt>
                <c:pt idx="10977">
                  <c:v>3.4330000000000003</c:v>
                </c:pt>
                <c:pt idx="10978">
                  <c:v>3.2360000000000002</c:v>
                </c:pt>
                <c:pt idx="10979">
                  <c:v>2.98</c:v>
                </c:pt>
                <c:pt idx="10980">
                  <c:v>2.8040000000000003</c:v>
                </c:pt>
                <c:pt idx="10981">
                  <c:v>2.8260000000000001</c:v>
                </c:pt>
                <c:pt idx="10982">
                  <c:v>2.7160000000000002</c:v>
                </c:pt>
                <c:pt idx="10983">
                  <c:v>2.472</c:v>
                </c:pt>
                <c:pt idx="10984">
                  <c:v>2.31</c:v>
                </c:pt>
                <c:pt idx="10985">
                  <c:v>2.1640000000000001</c:v>
                </c:pt>
                <c:pt idx="10986">
                  <c:v>2.2069999999999999</c:v>
                </c:pt>
                <c:pt idx="10987">
                  <c:v>2.234</c:v>
                </c:pt>
                <c:pt idx="10988">
                  <c:v>2.2109999999999999</c:v>
                </c:pt>
                <c:pt idx="10989">
                  <c:v>2.2240000000000002</c:v>
                </c:pt>
                <c:pt idx="10990">
                  <c:v>2.2250000000000001</c:v>
                </c:pt>
                <c:pt idx="10991">
                  <c:v>2.2280000000000002</c:v>
                </c:pt>
                <c:pt idx="10992">
                  <c:v>2.2149999999999999</c:v>
                </c:pt>
                <c:pt idx="10993">
                  <c:v>2.234</c:v>
                </c:pt>
                <c:pt idx="10994">
                  <c:v>2.246</c:v>
                </c:pt>
                <c:pt idx="10995">
                  <c:v>2.238</c:v>
                </c:pt>
                <c:pt idx="10996">
                  <c:v>2.2349999999999999</c:v>
                </c:pt>
                <c:pt idx="10997">
                  <c:v>2.23</c:v>
                </c:pt>
                <c:pt idx="10998">
                  <c:v>2.2349999999999999</c:v>
                </c:pt>
                <c:pt idx="10999">
                  <c:v>2.2309999999999999</c:v>
                </c:pt>
                <c:pt idx="11000">
                  <c:v>2.226</c:v>
                </c:pt>
                <c:pt idx="11001">
                  <c:v>2.2160000000000002</c:v>
                </c:pt>
                <c:pt idx="11002">
                  <c:v>2.2189999999999999</c:v>
                </c:pt>
                <c:pt idx="11003">
                  <c:v>2.2170000000000001</c:v>
                </c:pt>
                <c:pt idx="11004">
                  <c:v>2.2210000000000001</c:v>
                </c:pt>
                <c:pt idx="11005">
                  <c:v>2.2189999999999999</c:v>
                </c:pt>
                <c:pt idx="11006">
                  <c:v>2.2229999999999999</c:v>
                </c:pt>
                <c:pt idx="11007">
                  <c:v>2.2280000000000002</c:v>
                </c:pt>
                <c:pt idx="11008">
                  <c:v>2.226</c:v>
                </c:pt>
                <c:pt idx="11009">
                  <c:v>2.2109999999999999</c:v>
                </c:pt>
                <c:pt idx="11010">
                  <c:v>2.2120000000000002</c:v>
                </c:pt>
                <c:pt idx="11011">
                  <c:v>2.214</c:v>
                </c:pt>
                <c:pt idx="11012">
                  <c:v>2.226</c:v>
                </c:pt>
                <c:pt idx="11013">
                  <c:v>2.2240000000000002</c:v>
                </c:pt>
                <c:pt idx="11014">
                  <c:v>2.21</c:v>
                </c:pt>
                <c:pt idx="11015">
                  <c:v>2.2029999999999998</c:v>
                </c:pt>
                <c:pt idx="11016">
                  <c:v>2.206</c:v>
                </c:pt>
                <c:pt idx="11017">
                  <c:v>2.2229999999999999</c:v>
                </c:pt>
                <c:pt idx="11018">
                  <c:v>2.2200000000000002</c:v>
                </c:pt>
                <c:pt idx="11019">
                  <c:v>2.2349999999999999</c:v>
                </c:pt>
                <c:pt idx="11020">
                  <c:v>2.23</c:v>
                </c:pt>
                <c:pt idx="11021">
                  <c:v>2.2160000000000002</c:v>
                </c:pt>
                <c:pt idx="11022">
                  <c:v>2.2269999999999999</c:v>
                </c:pt>
                <c:pt idx="11023">
                  <c:v>2.2309999999999999</c:v>
                </c:pt>
                <c:pt idx="11024">
                  <c:v>2.242</c:v>
                </c:pt>
                <c:pt idx="11025">
                  <c:v>2.2410000000000001</c:v>
                </c:pt>
                <c:pt idx="11026">
                  <c:v>2.2349999999999999</c:v>
                </c:pt>
                <c:pt idx="11027">
                  <c:v>2.23</c:v>
                </c:pt>
                <c:pt idx="11028">
                  <c:v>2.2170000000000001</c:v>
                </c:pt>
                <c:pt idx="11029">
                  <c:v>2.222</c:v>
                </c:pt>
                <c:pt idx="11030">
                  <c:v>2.2240000000000002</c:v>
                </c:pt>
                <c:pt idx="11031">
                  <c:v>2.2229999999999999</c:v>
                </c:pt>
                <c:pt idx="11032">
                  <c:v>2.2280000000000002</c:v>
                </c:pt>
                <c:pt idx="11033">
                  <c:v>2.2200000000000002</c:v>
                </c:pt>
                <c:pt idx="11034">
                  <c:v>2.2370000000000001</c:v>
                </c:pt>
                <c:pt idx="11035">
                  <c:v>2.2290000000000001</c:v>
                </c:pt>
                <c:pt idx="11036">
                  <c:v>2.2360000000000002</c:v>
                </c:pt>
                <c:pt idx="11037">
                  <c:v>2.2400000000000002</c:v>
                </c:pt>
                <c:pt idx="11038">
                  <c:v>2.2429999999999999</c:v>
                </c:pt>
                <c:pt idx="11039">
                  <c:v>2.2570000000000001</c:v>
                </c:pt>
                <c:pt idx="11040">
                  <c:v>2.2309999999999999</c:v>
                </c:pt>
                <c:pt idx="11041">
                  <c:v>2.2410000000000001</c:v>
                </c:pt>
                <c:pt idx="11042">
                  <c:v>2.2200000000000002</c:v>
                </c:pt>
                <c:pt idx="11043">
                  <c:v>2.2269999999999999</c:v>
                </c:pt>
                <c:pt idx="11044">
                  <c:v>2.254</c:v>
                </c:pt>
                <c:pt idx="11045">
                  <c:v>2.2360000000000002</c:v>
                </c:pt>
                <c:pt idx="11046">
                  <c:v>2.2530000000000001</c:v>
                </c:pt>
                <c:pt idx="11047">
                  <c:v>2.2490000000000001</c:v>
                </c:pt>
                <c:pt idx="11048">
                  <c:v>2.2400000000000002</c:v>
                </c:pt>
                <c:pt idx="11049">
                  <c:v>2.2440000000000002</c:v>
                </c:pt>
                <c:pt idx="11050">
                  <c:v>2.25</c:v>
                </c:pt>
                <c:pt idx="11051">
                  <c:v>2.25</c:v>
                </c:pt>
                <c:pt idx="11052">
                  <c:v>2.2520000000000002</c:v>
                </c:pt>
                <c:pt idx="11053">
                  <c:v>2.2629999999999999</c:v>
                </c:pt>
                <c:pt idx="11054">
                  <c:v>2.27</c:v>
                </c:pt>
                <c:pt idx="11055">
                  <c:v>2.262</c:v>
                </c:pt>
                <c:pt idx="11056">
                  <c:v>2.2549999999999999</c:v>
                </c:pt>
                <c:pt idx="11057">
                  <c:v>2.2429999999999999</c:v>
                </c:pt>
                <c:pt idx="11058">
                  <c:v>2.2570000000000001</c:v>
                </c:pt>
                <c:pt idx="11059">
                  <c:v>2.2560000000000002</c:v>
                </c:pt>
                <c:pt idx="11060">
                  <c:v>2.2490000000000001</c:v>
                </c:pt>
                <c:pt idx="11061">
                  <c:v>2.2490000000000001</c:v>
                </c:pt>
                <c:pt idx="11062">
                  <c:v>2.25</c:v>
                </c:pt>
                <c:pt idx="11063">
                  <c:v>2.2640000000000002</c:v>
                </c:pt>
                <c:pt idx="11064">
                  <c:v>2.246</c:v>
                </c:pt>
                <c:pt idx="11065">
                  <c:v>2.254</c:v>
                </c:pt>
                <c:pt idx="11066">
                  <c:v>2.2530000000000001</c:v>
                </c:pt>
                <c:pt idx="11067">
                  <c:v>2.238</c:v>
                </c:pt>
                <c:pt idx="11068">
                  <c:v>2.23</c:v>
                </c:pt>
                <c:pt idx="11069">
                  <c:v>2.222</c:v>
                </c:pt>
                <c:pt idx="11070">
                  <c:v>2.2410000000000001</c:v>
                </c:pt>
                <c:pt idx="11071">
                  <c:v>2.2440000000000002</c:v>
                </c:pt>
                <c:pt idx="11072">
                  <c:v>2.2440000000000002</c:v>
                </c:pt>
                <c:pt idx="11073">
                  <c:v>2.2520000000000002</c:v>
                </c:pt>
                <c:pt idx="11074">
                  <c:v>2.266</c:v>
                </c:pt>
                <c:pt idx="11075">
                  <c:v>2.266</c:v>
                </c:pt>
                <c:pt idx="11076">
                  <c:v>2.254</c:v>
                </c:pt>
                <c:pt idx="11077">
                  <c:v>2.2610000000000001</c:v>
                </c:pt>
                <c:pt idx="11078">
                  <c:v>2.2530000000000001</c:v>
                </c:pt>
                <c:pt idx="11079">
                  <c:v>2.2629999999999999</c:v>
                </c:pt>
                <c:pt idx="11080">
                  <c:v>2.2469999999999999</c:v>
                </c:pt>
                <c:pt idx="11081">
                  <c:v>2.2629999999999999</c:v>
                </c:pt>
                <c:pt idx="11082">
                  <c:v>2.2589999999999999</c:v>
                </c:pt>
                <c:pt idx="11083">
                  <c:v>2.262</c:v>
                </c:pt>
                <c:pt idx="11084">
                  <c:v>2.2589999999999999</c:v>
                </c:pt>
                <c:pt idx="11085">
                  <c:v>2.262</c:v>
                </c:pt>
                <c:pt idx="11086">
                  <c:v>2.2720000000000002</c:v>
                </c:pt>
                <c:pt idx="11087">
                  <c:v>2.2560000000000002</c:v>
                </c:pt>
                <c:pt idx="11088">
                  <c:v>2.2709999999999999</c:v>
                </c:pt>
                <c:pt idx="11089">
                  <c:v>2.2629999999999999</c:v>
                </c:pt>
                <c:pt idx="11090">
                  <c:v>2.2549999999999999</c:v>
                </c:pt>
                <c:pt idx="11091">
                  <c:v>2.2760000000000002</c:v>
                </c:pt>
                <c:pt idx="11092">
                  <c:v>2.2680000000000002</c:v>
                </c:pt>
              </c:numCache>
            </c:numRef>
          </c:val>
          <c:smooth val="1"/>
          <c:extLst>
            <c:ext xmlns:c16="http://schemas.microsoft.com/office/drawing/2014/chart" uri="{C3380CC4-5D6E-409C-BE32-E72D297353CC}">
              <c16:uniqueId val="{00000000-DA2E-492C-ADCF-0FB20CA1FE27}"/>
            </c:ext>
          </c:extLst>
        </c:ser>
        <c:dLbls>
          <c:showLegendKey val="0"/>
          <c:showVal val="0"/>
          <c:showCatName val="0"/>
          <c:showSerName val="0"/>
          <c:showPercent val="0"/>
          <c:showBubbleSize val="0"/>
        </c:dLbls>
        <c:marker val="1"/>
        <c:smooth val="0"/>
        <c:axId val="216356944"/>
        <c:axId val="216357728"/>
      </c:lineChart>
      <c:lineChart>
        <c:grouping val="standard"/>
        <c:varyColors val="0"/>
        <c:ser>
          <c:idx val="1"/>
          <c:order val="1"/>
          <c:tx>
            <c:v>Consumo Elétrico</c:v>
          </c:tx>
          <c:spPr>
            <a:ln w="19050" cap="rnd">
              <a:solidFill>
                <a:srgbClr val="499D53"/>
              </a:solidFill>
              <a:round/>
            </a:ln>
            <a:effectLst/>
          </c:spPr>
          <c:marker>
            <c:symbol val="none"/>
          </c:marker>
          <c:val>
            <c:numRef>
              <c:f>Compressor!$C$5:$C$11097</c:f>
              <c:numCache>
                <c:formatCode>General</c:formatCode>
                <c:ptCount val="1109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c:v>1E-3</c:v>
                </c:pt>
                <c:pt idx="81">
                  <c:v>1E-3</c:v>
                </c:pt>
                <c:pt idx="82">
                  <c:v>1E-3</c:v>
                </c:pt>
                <c:pt idx="83">
                  <c:v>1E-3</c:v>
                </c:pt>
                <c:pt idx="84">
                  <c:v>1E-3</c:v>
                </c:pt>
                <c:pt idx="85">
                  <c:v>1E-3</c:v>
                </c:pt>
                <c:pt idx="86">
                  <c:v>1E-3</c:v>
                </c:pt>
                <c:pt idx="87">
                  <c:v>1E-3</c:v>
                </c:pt>
                <c:pt idx="88">
                  <c:v>1E-3</c:v>
                </c:pt>
                <c:pt idx="89">
                  <c:v>2E-3</c:v>
                </c:pt>
                <c:pt idx="90">
                  <c:v>2E-3</c:v>
                </c:pt>
                <c:pt idx="91">
                  <c:v>2E-3</c:v>
                </c:pt>
                <c:pt idx="92">
                  <c:v>2E-3</c:v>
                </c:pt>
                <c:pt idx="93">
                  <c:v>2E-3</c:v>
                </c:pt>
                <c:pt idx="94">
                  <c:v>2E-3</c:v>
                </c:pt>
                <c:pt idx="95">
                  <c:v>2E-3</c:v>
                </c:pt>
                <c:pt idx="96">
                  <c:v>2E-3</c:v>
                </c:pt>
                <c:pt idx="97">
                  <c:v>2E-3</c:v>
                </c:pt>
                <c:pt idx="98">
                  <c:v>2E-3</c:v>
                </c:pt>
                <c:pt idx="99">
                  <c:v>2E-3</c:v>
                </c:pt>
                <c:pt idx="100">
                  <c:v>2E-3</c:v>
                </c:pt>
                <c:pt idx="101">
                  <c:v>2E-3</c:v>
                </c:pt>
                <c:pt idx="102">
                  <c:v>2E-3</c:v>
                </c:pt>
                <c:pt idx="103">
                  <c:v>2E-3</c:v>
                </c:pt>
                <c:pt idx="104">
                  <c:v>2E-3</c:v>
                </c:pt>
                <c:pt idx="105">
                  <c:v>2E-3</c:v>
                </c:pt>
                <c:pt idx="106">
                  <c:v>2E-3</c:v>
                </c:pt>
                <c:pt idx="107">
                  <c:v>2E-3</c:v>
                </c:pt>
                <c:pt idx="108">
                  <c:v>2E-3</c:v>
                </c:pt>
                <c:pt idx="109">
                  <c:v>2E-3</c:v>
                </c:pt>
                <c:pt idx="110">
                  <c:v>2E-3</c:v>
                </c:pt>
                <c:pt idx="111">
                  <c:v>2E-3</c:v>
                </c:pt>
                <c:pt idx="112">
                  <c:v>2E-3</c:v>
                </c:pt>
                <c:pt idx="113">
                  <c:v>2E-3</c:v>
                </c:pt>
                <c:pt idx="114">
                  <c:v>2E-3</c:v>
                </c:pt>
                <c:pt idx="115">
                  <c:v>2E-3</c:v>
                </c:pt>
                <c:pt idx="116">
                  <c:v>2E-3</c:v>
                </c:pt>
                <c:pt idx="117">
                  <c:v>2E-3</c:v>
                </c:pt>
                <c:pt idx="118">
                  <c:v>2E-3</c:v>
                </c:pt>
                <c:pt idx="119">
                  <c:v>2E-3</c:v>
                </c:pt>
                <c:pt idx="120">
                  <c:v>2E-3</c:v>
                </c:pt>
                <c:pt idx="121">
                  <c:v>2E-3</c:v>
                </c:pt>
                <c:pt idx="122">
                  <c:v>2E-3</c:v>
                </c:pt>
                <c:pt idx="123">
                  <c:v>2E-3</c:v>
                </c:pt>
                <c:pt idx="124">
                  <c:v>2E-3</c:v>
                </c:pt>
                <c:pt idx="125">
                  <c:v>2E-3</c:v>
                </c:pt>
                <c:pt idx="126">
                  <c:v>2E-3</c:v>
                </c:pt>
                <c:pt idx="127">
                  <c:v>2E-3</c:v>
                </c:pt>
                <c:pt idx="128">
                  <c:v>2E-3</c:v>
                </c:pt>
                <c:pt idx="129">
                  <c:v>2E-3</c:v>
                </c:pt>
                <c:pt idx="130">
                  <c:v>2E-3</c:v>
                </c:pt>
                <c:pt idx="131">
                  <c:v>2E-3</c:v>
                </c:pt>
                <c:pt idx="132">
                  <c:v>2E-3</c:v>
                </c:pt>
                <c:pt idx="133">
                  <c:v>2E-3</c:v>
                </c:pt>
                <c:pt idx="134">
                  <c:v>2E-3</c:v>
                </c:pt>
                <c:pt idx="135">
                  <c:v>2E-3</c:v>
                </c:pt>
                <c:pt idx="136">
                  <c:v>2E-3</c:v>
                </c:pt>
                <c:pt idx="137">
                  <c:v>2E-3</c:v>
                </c:pt>
                <c:pt idx="138">
                  <c:v>2E-3</c:v>
                </c:pt>
                <c:pt idx="139">
                  <c:v>2E-3</c:v>
                </c:pt>
                <c:pt idx="140">
                  <c:v>2E-3</c:v>
                </c:pt>
                <c:pt idx="141">
                  <c:v>2E-3</c:v>
                </c:pt>
                <c:pt idx="142">
                  <c:v>2E-3</c:v>
                </c:pt>
                <c:pt idx="143">
                  <c:v>2E-3</c:v>
                </c:pt>
                <c:pt idx="144">
                  <c:v>2E-3</c:v>
                </c:pt>
                <c:pt idx="145">
                  <c:v>2E-3</c:v>
                </c:pt>
                <c:pt idx="146">
                  <c:v>2E-3</c:v>
                </c:pt>
                <c:pt idx="147">
                  <c:v>2E-3</c:v>
                </c:pt>
                <c:pt idx="148">
                  <c:v>2E-3</c:v>
                </c:pt>
                <c:pt idx="149">
                  <c:v>2E-3</c:v>
                </c:pt>
                <c:pt idx="150">
                  <c:v>3.0000000000000001E-3</c:v>
                </c:pt>
                <c:pt idx="151">
                  <c:v>3.0000000000000001E-3</c:v>
                </c:pt>
                <c:pt idx="152">
                  <c:v>3.0000000000000001E-3</c:v>
                </c:pt>
                <c:pt idx="153">
                  <c:v>3.0000000000000001E-3</c:v>
                </c:pt>
                <c:pt idx="154">
                  <c:v>3.0000000000000001E-3</c:v>
                </c:pt>
                <c:pt idx="155">
                  <c:v>3.0000000000000001E-3</c:v>
                </c:pt>
                <c:pt idx="156">
                  <c:v>3.0000000000000001E-3</c:v>
                </c:pt>
                <c:pt idx="157">
                  <c:v>3.0000000000000001E-3</c:v>
                </c:pt>
                <c:pt idx="158">
                  <c:v>3.0000000000000001E-3</c:v>
                </c:pt>
                <c:pt idx="159">
                  <c:v>3.0000000000000001E-3</c:v>
                </c:pt>
                <c:pt idx="160">
                  <c:v>3.0000000000000001E-3</c:v>
                </c:pt>
                <c:pt idx="161">
                  <c:v>3.0000000000000001E-3</c:v>
                </c:pt>
                <c:pt idx="162">
                  <c:v>3.0000000000000001E-3</c:v>
                </c:pt>
                <c:pt idx="163">
                  <c:v>3.0000000000000001E-3</c:v>
                </c:pt>
                <c:pt idx="164">
                  <c:v>3.0000000000000001E-3</c:v>
                </c:pt>
                <c:pt idx="165">
                  <c:v>3.0000000000000001E-3</c:v>
                </c:pt>
                <c:pt idx="166">
                  <c:v>3.0000000000000001E-3</c:v>
                </c:pt>
                <c:pt idx="167">
                  <c:v>3.0000000000000001E-3</c:v>
                </c:pt>
                <c:pt idx="168">
                  <c:v>3.0000000000000001E-3</c:v>
                </c:pt>
                <c:pt idx="169">
                  <c:v>3.0000000000000001E-3</c:v>
                </c:pt>
                <c:pt idx="170">
                  <c:v>3.0000000000000001E-3</c:v>
                </c:pt>
                <c:pt idx="171">
                  <c:v>3.0000000000000001E-3</c:v>
                </c:pt>
                <c:pt idx="172">
                  <c:v>3.0000000000000001E-3</c:v>
                </c:pt>
                <c:pt idx="173">
                  <c:v>3.0000000000000001E-3</c:v>
                </c:pt>
                <c:pt idx="174">
                  <c:v>3.0000000000000001E-3</c:v>
                </c:pt>
                <c:pt idx="175">
                  <c:v>3.0000000000000001E-3</c:v>
                </c:pt>
                <c:pt idx="176">
                  <c:v>3.0000000000000001E-3</c:v>
                </c:pt>
                <c:pt idx="177">
                  <c:v>3.0000000000000001E-3</c:v>
                </c:pt>
                <c:pt idx="178">
                  <c:v>3.0000000000000001E-3</c:v>
                </c:pt>
                <c:pt idx="179">
                  <c:v>3.0000000000000001E-3</c:v>
                </c:pt>
                <c:pt idx="180">
                  <c:v>3.0000000000000001E-3</c:v>
                </c:pt>
                <c:pt idx="181">
                  <c:v>3.0000000000000001E-3</c:v>
                </c:pt>
                <c:pt idx="182">
                  <c:v>3.0000000000000001E-3</c:v>
                </c:pt>
                <c:pt idx="183">
                  <c:v>3.0000000000000001E-3</c:v>
                </c:pt>
                <c:pt idx="184">
                  <c:v>3.0000000000000001E-3</c:v>
                </c:pt>
                <c:pt idx="185">
                  <c:v>3.0000000000000001E-3</c:v>
                </c:pt>
                <c:pt idx="186">
                  <c:v>3.0000000000000001E-3</c:v>
                </c:pt>
                <c:pt idx="187">
                  <c:v>3.0000000000000001E-3</c:v>
                </c:pt>
                <c:pt idx="188">
                  <c:v>3.0000000000000001E-3</c:v>
                </c:pt>
                <c:pt idx="189">
                  <c:v>3.0000000000000001E-3</c:v>
                </c:pt>
                <c:pt idx="190">
                  <c:v>3.0000000000000001E-3</c:v>
                </c:pt>
                <c:pt idx="191">
                  <c:v>3.0000000000000001E-3</c:v>
                </c:pt>
                <c:pt idx="192">
                  <c:v>3.0000000000000001E-3</c:v>
                </c:pt>
                <c:pt idx="193">
                  <c:v>3.0000000000000001E-3</c:v>
                </c:pt>
                <c:pt idx="194">
                  <c:v>3.0000000000000001E-3</c:v>
                </c:pt>
                <c:pt idx="195">
                  <c:v>3.0000000000000001E-3</c:v>
                </c:pt>
                <c:pt idx="196">
                  <c:v>3.0000000000000001E-3</c:v>
                </c:pt>
                <c:pt idx="197">
                  <c:v>3.0000000000000001E-3</c:v>
                </c:pt>
                <c:pt idx="198">
                  <c:v>3.0000000000000001E-3</c:v>
                </c:pt>
                <c:pt idx="199">
                  <c:v>3.0000000000000001E-3</c:v>
                </c:pt>
                <c:pt idx="200">
                  <c:v>3.0000000000000001E-3</c:v>
                </c:pt>
                <c:pt idx="201">
                  <c:v>3.0000000000000001E-3</c:v>
                </c:pt>
                <c:pt idx="202">
                  <c:v>3.0000000000000001E-3</c:v>
                </c:pt>
                <c:pt idx="203">
                  <c:v>3.0000000000000001E-3</c:v>
                </c:pt>
                <c:pt idx="204">
                  <c:v>3.0000000000000001E-3</c:v>
                </c:pt>
                <c:pt idx="205">
                  <c:v>3.0000000000000001E-3</c:v>
                </c:pt>
                <c:pt idx="206">
                  <c:v>3.0000000000000001E-3</c:v>
                </c:pt>
                <c:pt idx="207">
                  <c:v>3.0000000000000001E-3</c:v>
                </c:pt>
                <c:pt idx="208">
                  <c:v>3.0000000000000001E-3</c:v>
                </c:pt>
                <c:pt idx="209">
                  <c:v>3.0000000000000001E-3</c:v>
                </c:pt>
                <c:pt idx="210">
                  <c:v>3.0000000000000001E-3</c:v>
                </c:pt>
                <c:pt idx="211">
                  <c:v>3.0000000000000001E-3</c:v>
                </c:pt>
                <c:pt idx="212">
                  <c:v>3.0000000000000001E-3</c:v>
                </c:pt>
                <c:pt idx="213">
                  <c:v>3.0000000000000001E-3</c:v>
                </c:pt>
                <c:pt idx="214">
                  <c:v>3.0000000000000001E-3</c:v>
                </c:pt>
                <c:pt idx="215">
                  <c:v>3.0000000000000001E-3</c:v>
                </c:pt>
                <c:pt idx="216">
                  <c:v>3.0000000000000001E-3</c:v>
                </c:pt>
                <c:pt idx="217">
                  <c:v>3.0000000000000001E-3</c:v>
                </c:pt>
                <c:pt idx="218">
                  <c:v>3.0000000000000001E-3</c:v>
                </c:pt>
                <c:pt idx="219">
                  <c:v>3.0000000000000001E-3</c:v>
                </c:pt>
                <c:pt idx="220">
                  <c:v>3.0000000000000001E-3</c:v>
                </c:pt>
                <c:pt idx="221">
                  <c:v>4.0000000000000001E-3</c:v>
                </c:pt>
                <c:pt idx="222">
                  <c:v>4.0000000000000001E-3</c:v>
                </c:pt>
                <c:pt idx="223">
                  <c:v>4.0000000000000001E-3</c:v>
                </c:pt>
                <c:pt idx="224">
                  <c:v>4.0000000000000001E-3</c:v>
                </c:pt>
                <c:pt idx="225">
                  <c:v>4.0000000000000001E-3</c:v>
                </c:pt>
                <c:pt idx="226">
                  <c:v>4.0000000000000001E-3</c:v>
                </c:pt>
                <c:pt idx="227">
                  <c:v>4.0000000000000001E-3</c:v>
                </c:pt>
                <c:pt idx="228">
                  <c:v>4.0000000000000001E-3</c:v>
                </c:pt>
                <c:pt idx="229">
                  <c:v>4.0000000000000001E-3</c:v>
                </c:pt>
                <c:pt idx="230">
                  <c:v>4.0000000000000001E-3</c:v>
                </c:pt>
                <c:pt idx="231">
                  <c:v>4.0000000000000001E-3</c:v>
                </c:pt>
                <c:pt idx="232">
                  <c:v>4.0000000000000001E-3</c:v>
                </c:pt>
                <c:pt idx="233">
                  <c:v>4.0000000000000001E-3</c:v>
                </c:pt>
                <c:pt idx="234">
                  <c:v>4.0000000000000001E-3</c:v>
                </c:pt>
                <c:pt idx="235">
                  <c:v>4.0000000000000001E-3</c:v>
                </c:pt>
                <c:pt idx="236">
                  <c:v>4.0000000000000001E-3</c:v>
                </c:pt>
                <c:pt idx="237">
                  <c:v>4.0000000000000001E-3</c:v>
                </c:pt>
                <c:pt idx="238">
                  <c:v>4.0000000000000001E-3</c:v>
                </c:pt>
                <c:pt idx="239">
                  <c:v>4.0000000000000001E-3</c:v>
                </c:pt>
                <c:pt idx="240">
                  <c:v>4.0000000000000001E-3</c:v>
                </c:pt>
                <c:pt idx="241">
                  <c:v>4.0000000000000001E-3</c:v>
                </c:pt>
                <c:pt idx="242">
                  <c:v>4.0000000000000001E-3</c:v>
                </c:pt>
                <c:pt idx="243">
                  <c:v>4.0000000000000001E-3</c:v>
                </c:pt>
                <c:pt idx="244">
                  <c:v>4.0000000000000001E-3</c:v>
                </c:pt>
                <c:pt idx="245">
                  <c:v>4.0000000000000001E-3</c:v>
                </c:pt>
                <c:pt idx="246">
                  <c:v>4.0000000000000001E-3</c:v>
                </c:pt>
                <c:pt idx="247">
                  <c:v>4.0000000000000001E-3</c:v>
                </c:pt>
                <c:pt idx="248">
                  <c:v>4.0000000000000001E-3</c:v>
                </c:pt>
                <c:pt idx="249">
                  <c:v>4.0000000000000001E-3</c:v>
                </c:pt>
                <c:pt idx="250">
                  <c:v>4.0000000000000001E-3</c:v>
                </c:pt>
                <c:pt idx="251">
                  <c:v>4.0000000000000001E-3</c:v>
                </c:pt>
                <c:pt idx="252">
                  <c:v>4.0000000000000001E-3</c:v>
                </c:pt>
                <c:pt idx="253">
                  <c:v>4.0000000000000001E-3</c:v>
                </c:pt>
                <c:pt idx="254">
                  <c:v>4.0000000000000001E-3</c:v>
                </c:pt>
                <c:pt idx="255">
                  <c:v>4.0000000000000001E-3</c:v>
                </c:pt>
                <c:pt idx="256">
                  <c:v>4.0000000000000001E-3</c:v>
                </c:pt>
                <c:pt idx="257">
                  <c:v>4.0000000000000001E-3</c:v>
                </c:pt>
                <c:pt idx="258">
                  <c:v>4.0000000000000001E-3</c:v>
                </c:pt>
                <c:pt idx="259">
                  <c:v>4.0000000000000001E-3</c:v>
                </c:pt>
                <c:pt idx="260">
                  <c:v>4.0000000000000001E-3</c:v>
                </c:pt>
                <c:pt idx="261">
                  <c:v>4.0000000000000001E-3</c:v>
                </c:pt>
                <c:pt idx="262">
                  <c:v>4.0000000000000001E-3</c:v>
                </c:pt>
                <c:pt idx="263">
                  <c:v>4.0000000000000001E-3</c:v>
                </c:pt>
                <c:pt idx="264">
                  <c:v>4.0000000000000001E-3</c:v>
                </c:pt>
                <c:pt idx="265">
                  <c:v>4.0000000000000001E-3</c:v>
                </c:pt>
                <c:pt idx="266">
                  <c:v>4.0000000000000001E-3</c:v>
                </c:pt>
                <c:pt idx="267">
                  <c:v>4.0000000000000001E-3</c:v>
                </c:pt>
                <c:pt idx="268">
                  <c:v>4.0000000000000001E-3</c:v>
                </c:pt>
                <c:pt idx="269">
                  <c:v>4.0000000000000001E-3</c:v>
                </c:pt>
                <c:pt idx="270">
                  <c:v>4.0000000000000001E-3</c:v>
                </c:pt>
                <c:pt idx="271">
                  <c:v>4.0000000000000001E-3</c:v>
                </c:pt>
                <c:pt idx="272">
                  <c:v>4.0000000000000001E-3</c:v>
                </c:pt>
                <c:pt idx="273">
                  <c:v>4.0000000000000001E-3</c:v>
                </c:pt>
                <c:pt idx="274">
                  <c:v>4.0000000000000001E-3</c:v>
                </c:pt>
                <c:pt idx="275">
                  <c:v>4.0000000000000001E-3</c:v>
                </c:pt>
                <c:pt idx="276">
                  <c:v>4.0000000000000001E-3</c:v>
                </c:pt>
                <c:pt idx="277">
                  <c:v>4.0000000000000001E-3</c:v>
                </c:pt>
                <c:pt idx="278">
                  <c:v>4.0000000000000001E-3</c:v>
                </c:pt>
                <c:pt idx="279">
                  <c:v>4.0000000000000001E-3</c:v>
                </c:pt>
                <c:pt idx="280">
                  <c:v>4.0000000000000001E-3</c:v>
                </c:pt>
                <c:pt idx="281">
                  <c:v>4.0000000000000001E-3</c:v>
                </c:pt>
                <c:pt idx="282">
                  <c:v>4.0000000000000001E-3</c:v>
                </c:pt>
                <c:pt idx="283">
                  <c:v>4.0000000000000001E-3</c:v>
                </c:pt>
                <c:pt idx="284">
                  <c:v>4.0000000000000001E-3</c:v>
                </c:pt>
                <c:pt idx="285">
                  <c:v>4.0000000000000001E-3</c:v>
                </c:pt>
                <c:pt idx="286">
                  <c:v>4.0000000000000001E-3</c:v>
                </c:pt>
                <c:pt idx="287">
                  <c:v>4.0000000000000001E-3</c:v>
                </c:pt>
                <c:pt idx="288">
                  <c:v>4.0000000000000001E-3</c:v>
                </c:pt>
                <c:pt idx="289">
                  <c:v>4.0000000000000001E-3</c:v>
                </c:pt>
                <c:pt idx="290">
                  <c:v>4.0000000000000001E-3</c:v>
                </c:pt>
                <c:pt idx="291">
                  <c:v>4.0000000000000001E-3</c:v>
                </c:pt>
                <c:pt idx="292">
                  <c:v>4.0000000000000001E-3</c:v>
                </c:pt>
                <c:pt idx="293">
                  <c:v>4.0000000000000001E-3</c:v>
                </c:pt>
                <c:pt idx="294">
                  <c:v>4.0000000000000001E-3</c:v>
                </c:pt>
                <c:pt idx="295">
                  <c:v>4.0000000000000001E-3</c:v>
                </c:pt>
                <c:pt idx="296">
                  <c:v>4.0000000000000001E-3</c:v>
                </c:pt>
                <c:pt idx="297">
                  <c:v>4.0000000000000001E-3</c:v>
                </c:pt>
                <c:pt idx="298">
                  <c:v>4.0000000000000001E-3</c:v>
                </c:pt>
                <c:pt idx="299">
                  <c:v>4.0000000000000001E-3</c:v>
                </c:pt>
                <c:pt idx="300">
                  <c:v>4.0000000000000001E-3</c:v>
                </c:pt>
                <c:pt idx="301">
                  <c:v>5.0000000000000001E-3</c:v>
                </c:pt>
                <c:pt idx="302">
                  <c:v>5.0000000000000001E-3</c:v>
                </c:pt>
                <c:pt idx="303">
                  <c:v>5.0000000000000001E-3</c:v>
                </c:pt>
                <c:pt idx="304">
                  <c:v>5.0000000000000001E-3</c:v>
                </c:pt>
                <c:pt idx="305">
                  <c:v>5.0000000000000001E-3</c:v>
                </c:pt>
                <c:pt idx="306">
                  <c:v>5.0000000000000001E-3</c:v>
                </c:pt>
                <c:pt idx="307">
                  <c:v>5.0000000000000001E-3</c:v>
                </c:pt>
                <c:pt idx="308">
                  <c:v>5.0000000000000001E-3</c:v>
                </c:pt>
                <c:pt idx="309">
                  <c:v>5.0000000000000001E-3</c:v>
                </c:pt>
                <c:pt idx="310">
                  <c:v>5.0000000000000001E-3</c:v>
                </c:pt>
                <c:pt idx="311">
                  <c:v>5.0000000000000001E-3</c:v>
                </c:pt>
                <c:pt idx="312">
                  <c:v>5.0000000000000001E-3</c:v>
                </c:pt>
                <c:pt idx="313">
                  <c:v>5.0000000000000001E-3</c:v>
                </c:pt>
                <c:pt idx="314">
                  <c:v>5.0000000000000001E-3</c:v>
                </c:pt>
                <c:pt idx="315">
                  <c:v>5.0000000000000001E-3</c:v>
                </c:pt>
                <c:pt idx="316">
                  <c:v>5.0000000000000001E-3</c:v>
                </c:pt>
                <c:pt idx="317">
                  <c:v>5.0000000000000001E-3</c:v>
                </c:pt>
                <c:pt idx="318">
                  <c:v>5.0000000000000001E-3</c:v>
                </c:pt>
                <c:pt idx="319">
                  <c:v>5.0000000000000001E-3</c:v>
                </c:pt>
                <c:pt idx="320">
                  <c:v>5.0000000000000001E-3</c:v>
                </c:pt>
                <c:pt idx="321">
                  <c:v>5.0000000000000001E-3</c:v>
                </c:pt>
                <c:pt idx="322">
                  <c:v>5.0000000000000001E-3</c:v>
                </c:pt>
                <c:pt idx="323">
                  <c:v>5.0000000000000001E-3</c:v>
                </c:pt>
                <c:pt idx="324">
                  <c:v>5.0000000000000001E-3</c:v>
                </c:pt>
                <c:pt idx="325">
                  <c:v>5.0000000000000001E-3</c:v>
                </c:pt>
                <c:pt idx="326">
                  <c:v>5.0000000000000001E-3</c:v>
                </c:pt>
                <c:pt idx="327">
                  <c:v>5.0000000000000001E-3</c:v>
                </c:pt>
                <c:pt idx="328">
                  <c:v>5.0000000000000001E-3</c:v>
                </c:pt>
                <c:pt idx="329">
                  <c:v>5.0000000000000001E-3</c:v>
                </c:pt>
                <c:pt idx="330">
                  <c:v>5.0000000000000001E-3</c:v>
                </c:pt>
                <c:pt idx="331">
                  <c:v>5.0000000000000001E-3</c:v>
                </c:pt>
                <c:pt idx="332">
                  <c:v>5.0000000000000001E-3</c:v>
                </c:pt>
                <c:pt idx="333">
                  <c:v>5.0000000000000001E-3</c:v>
                </c:pt>
                <c:pt idx="334">
                  <c:v>5.0000000000000001E-3</c:v>
                </c:pt>
                <c:pt idx="335">
                  <c:v>5.0000000000000001E-3</c:v>
                </c:pt>
                <c:pt idx="336">
                  <c:v>5.0000000000000001E-3</c:v>
                </c:pt>
                <c:pt idx="337">
                  <c:v>5.0000000000000001E-3</c:v>
                </c:pt>
                <c:pt idx="338">
                  <c:v>5.0000000000000001E-3</c:v>
                </c:pt>
                <c:pt idx="339">
                  <c:v>5.0000000000000001E-3</c:v>
                </c:pt>
                <c:pt idx="340">
                  <c:v>5.0000000000000001E-3</c:v>
                </c:pt>
                <c:pt idx="341">
                  <c:v>5.0000000000000001E-3</c:v>
                </c:pt>
                <c:pt idx="342">
                  <c:v>5.0000000000000001E-3</c:v>
                </c:pt>
                <c:pt idx="343">
                  <c:v>5.0000000000000001E-3</c:v>
                </c:pt>
                <c:pt idx="344">
                  <c:v>5.0000000000000001E-3</c:v>
                </c:pt>
                <c:pt idx="345">
                  <c:v>5.0000000000000001E-3</c:v>
                </c:pt>
                <c:pt idx="346">
                  <c:v>5.0000000000000001E-3</c:v>
                </c:pt>
                <c:pt idx="347">
                  <c:v>5.0000000000000001E-3</c:v>
                </c:pt>
                <c:pt idx="348">
                  <c:v>5.0000000000000001E-3</c:v>
                </c:pt>
                <c:pt idx="349">
                  <c:v>5.0000000000000001E-3</c:v>
                </c:pt>
                <c:pt idx="350">
                  <c:v>5.0000000000000001E-3</c:v>
                </c:pt>
                <c:pt idx="351">
                  <c:v>5.0000000000000001E-3</c:v>
                </c:pt>
                <c:pt idx="352">
                  <c:v>5.0000000000000001E-3</c:v>
                </c:pt>
                <c:pt idx="353">
                  <c:v>5.0000000000000001E-3</c:v>
                </c:pt>
                <c:pt idx="354">
                  <c:v>5.0000000000000001E-3</c:v>
                </c:pt>
                <c:pt idx="355">
                  <c:v>5.0000000000000001E-3</c:v>
                </c:pt>
                <c:pt idx="356">
                  <c:v>5.0000000000000001E-3</c:v>
                </c:pt>
                <c:pt idx="357">
                  <c:v>5.0000000000000001E-3</c:v>
                </c:pt>
                <c:pt idx="358">
                  <c:v>5.0000000000000001E-3</c:v>
                </c:pt>
                <c:pt idx="359">
                  <c:v>5.0000000000000001E-3</c:v>
                </c:pt>
                <c:pt idx="360">
                  <c:v>5.0000000000000001E-3</c:v>
                </c:pt>
                <c:pt idx="361">
                  <c:v>5.0000000000000001E-3</c:v>
                </c:pt>
                <c:pt idx="362">
                  <c:v>5.0000000000000001E-3</c:v>
                </c:pt>
                <c:pt idx="363">
                  <c:v>5.0000000000000001E-3</c:v>
                </c:pt>
                <c:pt idx="364">
                  <c:v>5.0000000000000001E-3</c:v>
                </c:pt>
                <c:pt idx="365">
                  <c:v>5.0000000000000001E-3</c:v>
                </c:pt>
                <c:pt idx="366">
                  <c:v>5.0000000000000001E-3</c:v>
                </c:pt>
                <c:pt idx="367">
                  <c:v>5.0000000000000001E-3</c:v>
                </c:pt>
                <c:pt idx="368">
                  <c:v>5.0000000000000001E-3</c:v>
                </c:pt>
                <c:pt idx="369">
                  <c:v>5.0000000000000001E-3</c:v>
                </c:pt>
                <c:pt idx="370">
                  <c:v>5.0000000000000001E-3</c:v>
                </c:pt>
                <c:pt idx="371">
                  <c:v>5.0000000000000001E-3</c:v>
                </c:pt>
                <c:pt idx="372">
                  <c:v>5.0000000000000001E-3</c:v>
                </c:pt>
                <c:pt idx="373">
                  <c:v>5.0000000000000001E-3</c:v>
                </c:pt>
                <c:pt idx="374">
                  <c:v>5.0000000000000001E-3</c:v>
                </c:pt>
                <c:pt idx="375">
                  <c:v>5.0000000000000001E-3</c:v>
                </c:pt>
                <c:pt idx="376">
                  <c:v>6.0000000000000001E-3</c:v>
                </c:pt>
                <c:pt idx="377">
                  <c:v>6.0000000000000001E-3</c:v>
                </c:pt>
                <c:pt idx="378">
                  <c:v>6.0000000000000001E-3</c:v>
                </c:pt>
                <c:pt idx="379">
                  <c:v>6.0000000000000001E-3</c:v>
                </c:pt>
                <c:pt idx="380">
                  <c:v>6.0000000000000001E-3</c:v>
                </c:pt>
                <c:pt idx="381">
                  <c:v>6.0000000000000001E-3</c:v>
                </c:pt>
                <c:pt idx="382">
                  <c:v>6.0000000000000001E-3</c:v>
                </c:pt>
                <c:pt idx="383">
                  <c:v>6.0000000000000001E-3</c:v>
                </c:pt>
                <c:pt idx="384">
                  <c:v>6.0000000000000001E-3</c:v>
                </c:pt>
                <c:pt idx="385">
                  <c:v>6.0000000000000001E-3</c:v>
                </c:pt>
                <c:pt idx="386">
                  <c:v>6.0000000000000001E-3</c:v>
                </c:pt>
                <c:pt idx="387">
                  <c:v>6.0000000000000001E-3</c:v>
                </c:pt>
                <c:pt idx="388">
                  <c:v>6.0000000000000001E-3</c:v>
                </c:pt>
                <c:pt idx="389">
                  <c:v>6.0000000000000001E-3</c:v>
                </c:pt>
                <c:pt idx="390">
                  <c:v>6.0000000000000001E-3</c:v>
                </c:pt>
                <c:pt idx="391">
                  <c:v>6.0000000000000001E-3</c:v>
                </c:pt>
                <c:pt idx="392">
                  <c:v>6.0000000000000001E-3</c:v>
                </c:pt>
                <c:pt idx="393">
                  <c:v>6.0000000000000001E-3</c:v>
                </c:pt>
                <c:pt idx="394">
                  <c:v>6.0000000000000001E-3</c:v>
                </c:pt>
                <c:pt idx="395">
                  <c:v>6.0000000000000001E-3</c:v>
                </c:pt>
                <c:pt idx="396">
                  <c:v>6.0000000000000001E-3</c:v>
                </c:pt>
                <c:pt idx="397">
                  <c:v>6.0000000000000001E-3</c:v>
                </c:pt>
                <c:pt idx="398">
                  <c:v>6.0000000000000001E-3</c:v>
                </c:pt>
                <c:pt idx="399">
                  <c:v>6.0000000000000001E-3</c:v>
                </c:pt>
                <c:pt idx="400">
                  <c:v>6.0000000000000001E-3</c:v>
                </c:pt>
                <c:pt idx="401">
                  <c:v>6.0000000000000001E-3</c:v>
                </c:pt>
                <c:pt idx="402">
                  <c:v>6.0000000000000001E-3</c:v>
                </c:pt>
                <c:pt idx="403">
                  <c:v>6.0000000000000001E-3</c:v>
                </c:pt>
                <c:pt idx="404">
                  <c:v>6.0000000000000001E-3</c:v>
                </c:pt>
                <c:pt idx="405">
                  <c:v>6.0000000000000001E-3</c:v>
                </c:pt>
                <c:pt idx="406">
                  <c:v>6.0000000000000001E-3</c:v>
                </c:pt>
                <c:pt idx="407">
                  <c:v>6.0000000000000001E-3</c:v>
                </c:pt>
                <c:pt idx="408">
                  <c:v>6.0000000000000001E-3</c:v>
                </c:pt>
                <c:pt idx="409">
                  <c:v>6.0000000000000001E-3</c:v>
                </c:pt>
                <c:pt idx="410">
                  <c:v>6.0000000000000001E-3</c:v>
                </c:pt>
                <c:pt idx="411">
                  <c:v>6.0000000000000001E-3</c:v>
                </c:pt>
                <c:pt idx="412">
                  <c:v>6.0000000000000001E-3</c:v>
                </c:pt>
                <c:pt idx="413">
                  <c:v>6.0000000000000001E-3</c:v>
                </c:pt>
                <c:pt idx="414">
                  <c:v>6.0000000000000001E-3</c:v>
                </c:pt>
                <c:pt idx="415">
                  <c:v>6.0000000000000001E-3</c:v>
                </c:pt>
                <c:pt idx="416">
                  <c:v>6.0000000000000001E-3</c:v>
                </c:pt>
                <c:pt idx="417">
                  <c:v>6.0000000000000001E-3</c:v>
                </c:pt>
                <c:pt idx="418">
                  <c:v>6.0000000000000001E-3</c:v>
                </c:pt>
                <c:pt idx="419">
                  <c:v>6.0000000000000001E-3</c:v>
                </c:pt>
                <c:pt idx="420">
                  <c:v>6.0000000000000001E-3</c:v>
                </c:pt>
                <c:pt idx="421">
                  <c:v>6.0000000000000001E-3</c:v>
                </c:pt>
                <c:pt idx="422">
                  <c:v>6.0000000000000001E-3</c:v>
                </c:pt>
                <c:pt idx="423">
                  <c:v>6.0000000000000001E-3</c:v>
                </c:pt>
                <c:pt idx="424">
                  <c:v>6.0000000000000001E-3</c:v>
                </c:pt>
                <c:pt idx="425">
                  <c:v>6.0000000000000001E-3</c:v>
                </c:pt>
                <c:pt idx="426">
                  <c:v>6.0000000000000001E-3</c:v>
                </c:pt>
                <c:pt idx="427">
                  <c:v>6.0000000000000001E-3</c:v>
                </c:pt>
                <c:pt idx="428">
                  <c:v>6.0000000000000001E-3</c:v>
                </c:pt>
                <c:pt idx="429">
                  <c:v>6.0000000000000001E-3</c:v>
                </c:pt>
                <c:pt idx="430">
                  <c:v>6.0000000000000001E-3</c:v>
                </c:pt>
                <c:pt idx="431">
                  <c:v>6.0000000000000001E-3</c:v>
                </c:pt>
                <c:pt idx="432">
                  <c:v>6.0000000000000001E-3</c:v>
                </c:pt>
                <c:pt idx="433">
                  <c:v>6.0000000000000001E-3</c:v>
                </c:pt>
                <c:pt idx="434">
                  <c:v>6.0000000000000001E-3</c:v>
                </c:pt>
                <c:pt idx="435">
                  <c:v>6.0000000000000001E-3</c:v>
                </c:pt>
                <c:pt idx="436">
                  <c:v>6.0000000000000001E-3</c:v>
                </c:pt>
                <c:pt idx="437">
                  <c:v>6.0000000000000001E-3</c:v>
                </c:pt>
                <c:pt idx="438">
                  <c:v>6.0000000000000001E-3</c:v>
                </c:pt>
                <c:pt idx="439">
                  <c:v>6.0000000000000001E-3</c:v>
                </c:pt>
                <c:pt idx="440">
                  <c:v>6.0000000000000001E-3</c:v>
                </c:pt>
                <c:pt idx="441">
                  <c:v>6.0000000000000001E-3</c:v>
                </c:pt>
                <c:pt idx="442">
                  <c:v>6.0000000000000001E-3</c:v>
                </c:pt>
                <c:pt idx="443">
                  <c:v>6.0000000000000001E-3</c:v>
                </c:pt>
                <c:pt idx="444">
                  <c:v>6.0000000000000001E-3</c:v>
                </c:pt>
                <c:pt idx="445">
                  <c:v>6.0000000000000001E-3</c:v>
                </c:pt>
                <c:pt idx="446">
                  <c:v>6.0000000000000001E-3</c:v>
                </c:pt>
                <c:pt idx="447">
                  <c:v>6.0000000000000001E-3</c:v>
                </c:pt>
                <c:pt idx="448">
                  <c:v>7.0000000000000001E-3</c:v>
                </c:pt>
                <c:pt idx="449">
                  <c:v>7.0000000000000001E-3</c:v>
                </c:pt>
                <c:pt idx="450">
                  <c:v>7.0000000000000001E-3</c:v>
                </c:pt>
                <c:pt idx="451">
                  <c:v>7.0000000000000001E-3</c:v>
                </c:pt>
                <c:pt idx="452">
                  <c:v>7.0000000000000001E-3</c:v>
                </c:pt>
                <c:pt idx="453">
                  <c:v>7.0000000000000001E-3</c:v>
                </c:pt>
                <c:pt idx="454">
                  <c:v>7.0000000000000001E-3</c:v>
                </c:pt>
                <c:pt idx="455">
                  <c:v>7.0000000000000001E-3</c:v>
                </c:pt>
                <c:pt idx="456">
                  <c:v>7.0000000000000001E-3</c:v>
                </c:pt>
                <c:pt idx="457">
                  <c:v>7.0000000000000001E-3</c:v>
                </c:pt>
                <c:pt idx="458">
                  <c:v>7.0000000000000001E-3</c:v>
                </c:pt>
                <c:pt idx="459">
                  <c:v>7.0000000000000001E-3</c:v>
                </c:pt>
                <c:pt idx="460">
                  <c:v>7.0000000000000001E-3</c:v>
                </c:pt>
                <c:pt idx="461">
                  <c:v>7.0000000000000001E-3</c:v>
                </c:pt>
                <c:pt idx="462">
                  <c:v>7.0000000000000001E-3</c:v>
                </c:pt>
                <c:pt idx="463">
                  <c:v>7.0000000000000001E-3</c:v>
                </c:pt>
                <c:pt idx="464">
                  <c:v>7.0000000000000001E-3</c:v>
                </c:pt>
                <c:pt idx="465">
                  <c:v>7.0000000000000001E-3</c:v>
                </c:pt>
                <c:pt idx="466">
                  <c:v>7.0000000000000001E-3</c:v>
                </c:pt>
                <c:pt idx="467">
                  <c:v>7.0000000000000001E-3</c:v>
                </c:pt>
                <c:pt idx="468">
                  <c:v>7.0000000000000001E-3</c:v>
                </c:pt>
                <c:pt idx="469">
                  <c:v>7.0000000000000001E-3</c:v>
                </c:pt>
                <c:pt idx="470">
                  <c:v>7.0000000000000001E-3</c:v>
                </c:pt>
                <c:pt idx="471">
                  <c:v>7.0000000000000001E-3</c:v>
                </c:pt>
                <c:pt idx="472">
                  <c:v>7.0000000000000001E-3</c:v>
                </c:pt>
                <c:pt idx="473">
                  <c:v>7.0000000000000001E-3</c:v>
                </c:pt>
                <c:pt idx="474">
                  <c:v>7.0000000000000001E-3</c:v>
                </c:pt>
                <c:pt idx="475">
                  <c:v>7.0000000000000001E-3</c:v>
                </c:pt>
                <c:pt idx="476">
                  <c:v>7.0000000000000001E-3</c:v>
                </c:pt>
                <c:pt idx="477">
                  <c:v>7.0000000000000001E-3</c:v>
                </c:pt>
                <c:pt idx="478">
                  <c:v>7.0000000000000001E-3</c:v>
                </c:pt>
                <c:pt idx="479">
                  <c:v>7.0000000000000001E-3</c:v>
                </c:pt>
                <c:pt idx="480">
                  <c:v>7.0000000000000001E-3</c:v>
                </c:pt>
                <c:pt idx="481">
                  <c:v>7.0000000000000001E-3</c:v>
                </c:pt>
                <c:pt idx="482">
                  <c:v>7.0000000000000001E-3</c:v>
                </c:pt>
                <c:pt idx="483">
                  <c:v>7.0000000000000001E-3</c:v>
                </c:pt>
                <c:pt idx="484">
                  <c:v>7.0000000000000001E-3</c:v>
                </c:pt>
                <c:pt idx="485">
                  <c:v>7.0000000000000001E-3</c:v>
                </c:pt>
                <c:pt idx="486">
                  <c:v>7.0000000000000001E-3</c:v>
                </c:pt>
                <c:pt idx="487">
                  <c:v>7.0000000000000001E-3</c:v>
                </c:pt>
                <c:pt idx="488">
                  <c:v>7.0000000000000001E-3</c:v>
                </c:pt>
                <c:pt idx="489">
                  <c:v>7.0000000000000001E-3</c:v>
                </c:pt>
                <c:pt idx="490">
                  <c:v>7.0000000000000001E-3</c:v>
                </c:pt>
                <c:pt idx="491">
                  <c:v>7.0000000000000001E-3</c:v>
                </c:pt>
                <c:pt idx="492">
                  <c:v>7.0000000000000001E-3</c:v>
                </c:pt>
                <c:pt idx="493">
                  <c:v>7.0000000000000001E-3</c:v>
                </c:pt>
                <c:pt idx="494">
                  <c:v>7.0000000000000001E-3</c:v>
                </c:pt>
                <c:pt idx="495">
                  <c:v>7.0000000000000001E-3</c:v>
                </c:pt>
                <c:pt idx="496">
                  <c:v>7.0000000000000001E-3</c:v>
                </c:pt>
                <c:pt idx="497">
                  <c:v>7.0000000000000001E-3</c:v>
                </c:pt>
                <c:pt idx="498">
                  <c:v>7.0000000000000001E-3</c:v>
                </c:pt>
                <c:pt idx="499">
                  <c:v>7.0000000000000001E-3</c:v>
                </c:pt>
                <c:pt idx="500">
                  <c:v>7.0000000000000001E-3</c:v>
                </c:pt>
                <c:pt idx="501">
                  <c:v>7.0000000000000001E-3</c:v>
                </c:pt>
                <c:pt idx="502">
                  <c:v>7.0000000000000001E-3</c:v>
                </c:pt>
                <c:pt idx="503">
                  <c:v>7.0000000000000001E-3</c:v>
                </c:pt>
                <c:pt idx="504">
                  <c:v>7.0000000000000001E-3</c:v>
                </c:pt>
                <c:pt idx="505">
                  <c:v>7.0000000000000001E-3</c:v>
                </c:pt>
                <c:pt idx="506">
                  <c:v>7.0000000000000001E-3</c:v>
                </c:pt>
                <c:pt idx="507">
                  <c:v>7.0000000000000001E-3</c:v>
                </c:pt>
                <c:pt idx="508">
                  <c:v>7.0000000000000001E-3</c:v>
                </c:pt>
                <c:pt idx="509">
                  <c:v>7.0000000000000001E-3</c:v>
                </c:pt>
                <c:pt idx="510">
                  <c:v>7.0000000000000001E-3</c:v>
                </c:pt>
                <c:pt idx="511">
                  <c:v>7.0000000000000001E-3</c:v>
                </c:pt>
                <c:pt idx="512">
                  <c:v>7.0000000000000001E-3</c:v>
                </c:pt>
                <c:pt idx="513">
                  <c:v>8.0000000000000002E-3</c:v>
                </c:pt>
                <c:pt idx="514">
                  <c:v>8.0000000000000002E-3</c:v>
                </c:pt>
                <c:pt idx="515">
                  <c:v>8.0000000000000002E-3</c:v>
                </c:pt>
                <c:pt idx="516">
                  <c:v>8.0000000000000002E-3</c:v>
                </c:pt>
                <c:pt idx="517">
                  <c:v>8.0000000000000002E-3</c:v>
                </c:pt>
                <c:pt idx="518">
                  <c:v>8.0000000000000002E-3</c:v>
                </c:pt>
                <c:pt idx="519">
                  <c:v>8.0000000000000002E-3</c:v>
                </c:pt>
                <c:pt idx="520">
                  <c:v>8.0000000000000002E-3</c:v>
                </c:pt>
                <c:pt idx="521">
                  <c:v>8.0000000000000002E-3</c:v>
                </c:pt>
                <c:pt idx="522">
                  <c:v>8.0000000000000002E-3</c:v>
                </c:pt>
                <c:pt idx="523">
                  <c:v>8.0000000000000002E-3</c:v>
                </c:pt>
                <c:pt idx="524">
                  <c:v>8.0000000000000002E-3</c:v>
                </c:pt>
                <c:pt idx="525">
                  <c:v>8.0000000000000002E-3</c:v>
                </c:pt>
                <c:pt idx="526">
                  <c:v>8.0000000000000002E-3</c:v>
                </c:pt>
                <c:pt idx="527">
                  <c:v>8.0000000000000002E-3</c:v>
                </c:pt>
                <c:pt idx="528">
                  <c:v>8.0000000000000002E-3</c:v>
                </c:pt>
                <c:pt idx="529">
                  <c:v>8.0000000000000002E-3</c:v>
                </c:pt>
                <c:pt idx="530">
                  <c:v>8.0000000000000002E-3</c:v>
                </c:pt>
                <c:pt idx="531">
                  <c:v>8.0000000000000002E-3</c:v>
                </c:pt>
                <c:pt idx="532">
                  <c:v>8.0000000000000002E-3</c:v>
                </c:pt>
                <c:pt idx="533">
                  <c:v>8.0000000000000002E-3</c:v>
                </c:pt>
                <c:pt idx="534">
                  <c:v>8.0000000000000002E-3</c:v>
                </c:pt>
                <c:pt idx="535">
                  <c:v>8.0000000000000002E-3</c:v>
                </c:pt>
                <c:pt idx="536">
                  <c:v>8.0000000000000002E-3</c:v>
                </c:pt>
                <c:pt idx="537">
                  <c:v>8.0000000000000002E-3</c:v>
                </c:pt>
                <c:pt idx="538">
                  <c:v>8.0000000000000002E-3</c:v>
                </c:pt>
                <c:pt idx="539">
                  <c:v>8.0000000000000002E-3</c:v>
                </c:pt>
                <c:pt idx="540">
                  <c:v>8.0000000000000002E-3</c:v>
                </c:pt>
                <c:pt idx="541">
                  <c:v>8.0000000000000002E-3</c:v>
                </c:pt>
                <c:pt idx="542">
                  <c:v>8.0000000000000002E-3</c:v>
                </c:pt>
                <c:pt idx="543">
                  <c:v>8.0000000000000002E-3</c:v>
                </c:pt>
                <c:pt idx="544">
                  <c:v>8.0000000000000002E-3</c:v>
                </c:pt>
                <c:pt idx="545">
                  <c:v>8.0000000000000002E-3</c:v>
                </c:pt>
                <c:pt idx="546">
                  <c:v>8.0000000000000002E-3</c:v>
                </c:pt>
                <c:pt idx="547">
                  <c:v>8.0000000000000002E-3</c:v>
                </c:pt>
                <c:pt idx="548">
                  <c:v>8.0000000000000002E-3</c:v>
                </c:pt>
                <c:pt idx="549">
                  <c:v>8.0000000000000002E-3</c:v>
                </c:pt>
                <c:pt idx="550">
                  <c:v>8.0000000000000002E-3</c:v>
                </c:pt>
                <c:pt idx="551">
                  <c:v>8.0000000000000002E-3</c:v>
                </c:pt>
                <c:pt idx="552">
                  <c:v>8.0000000000000002E-3</c:v>
                </c:pt>
                <c:pt idx="553">
                  <c:v>8.0000000000000002E-3</c:v>
                </c:pt>
                <c:pt idx="554">
                  <c:v>8.0000000000000002E-3</c:v>
                </c:pt>
                <c:pt idx="555">
                  <c:v>8.0000000000000002E-3</c:v>
                </c:pt>
                <c:pt idx="556">
                  <c:v>8.0000000000000002E-3</c:v>
                </c:pt>
                <c:pt idx="557">
                  <c:v>8.0000000000000002E-3</c:v>
                </c:pt>
                <c:pt idx="558">
                  <c:v>8.0000000000000002E-3</c:v>
                </c:pt>
                <c:pt idx="559">
                  <c:v>8.0000000000000002E-3</c:v>
                </c:pt>
                <c:pt idx="560">
                  <c:v>8.0000000000000002E-3</c:v>
                </c:pt>
                <c:pt idx="561">
                  <c:v>8.0000000000000002E-3</c:v>
                </c:pt>
                <c:pt idx="562">
                  <c:v>8.0000000000000002E-3</c:v>
                </c:pt>
                <c:pt idx="563">
                  <c:v>8.0000000000000002E-3</c:v>
                </c:pt>
                <c:pt idx="564">
                  <c:v>8.0000000000000002E-3</c:v>
                </c:pt>
                <c:pt idx="565">
                  <c:v>8.0000000000000002E-3</c:v>
                </c:pt>
                <c:pt idx="566">
                  <c:v>8.0000000000000002E-3</c:v>
                </c:pt>
                <c:pt idx="567">
                  <c:v>8.0000000000000002E-3</c:v>
                </c:pt>
                <c:pt idx="568">
                  <c:v>8.0000000000000002E-3</c:v>
                </c:pt>
                <c:pt idx="569">
                  <c:v>8.0000000000000002E-3</c:v>
                </c:pt>
                <c:pt idx="570">
                  <c:v>8.0000000000000002E-3</c:v>
                </c:pt>
                <c:pt idx="571">
                  <c:v>8.0000000000000002E-3</c:v>
                </c:pt>
                <c:pt idx="572">
                  <c:v>8.0000000000000002E-3</c:v>
                </c:pt>
                <c:pt idx="573">
                  <c:v>8.0000000000000002E-3</c:v>
                </c:pt>
                <c:pt idx="574">
                  <c:v>8.0000000000000002E-3</c:v>
                </c:pt>
                <c:pt idx="575">
                  <c:v>8.0000000000000002E-3</c:v>
                </c:pt>
                <c:pt idx="576">
                  <c:v>8.0000000000000002E-3</c:v>
                </c:pt>
                <c:pt idx="577">
                  <c:v>8.0000000000000002E-3</c:v>
                </c:pt>
                <c:pt idx="578">
                  <c:v>9.0000000000000011E-3</c:v>
                </c:pt>
                <c:pt idx="579">
                  <c:v>9.0000000000000011E-3</c:v>
                </c:pt>
                <c:pt idx="580">
                  <c:v>9.0000000000000011E-3</c:v>
                </c:pt>
                <c:pt idx="581">
                  <c:v>9.0000000000000011E-3</c:v>
                </c:pt>
                <c:pt idx="582">
                  <c:v>9.0000000000000011E-3</c:v>
                </c:pt>
                <c:pt idx="583">
                  <c:v>9.0000000000000011E-3</c:v>
                </c:pt>
                <c:pt idx="584">
                  <c:v>9.0000000000000011E-3</c:v>
                </c:pt>
                <c:pt idx="585">
                  <c:v>9.0000000000000011E-3</c:v>
                </c:pt>
                <c:pt idx="586">
                  <c:v>9.0000000000000011E-3</c:v>
                </c:pt>
                <c:pt idx="587">
                  <c:v>9.0000000000000011E-3</c:v>
                </c:pt>
                <c:pt idx="588">
                  <c:v>9.0000000000000011E-3</c:v>
                </c:pt>
                <c:pt idx="589">
                  <c:v>9.0000000000000011E-3</c:v>
                </c:pt>
                <c:pt idx="590">
                  <c:v>9.0000000000000011E-3</c:v>
                </c:pt>
                <c:pt idx="591">
                  <c:v>9.0000000000000011E-3</c:v>
                </c:pt>
                <c:pt idx="592">
                  <c:v>9.0000000000000011E-3</c:v>
                </c:pt>
                <c:pt idx="593">
                  <c:v>9.0000000000000011E-3</c:v>
                </c:pt>
                <c:pt idx="594">
                  <c:v>9.0000000000000011E-3</c:v>
                </c:pt>
                <c:pt idx="595">
                  <c:v>9.0000000000000011E-3</c:v>
                </c:pt>
                <c:pt idx="596">
                  <c:v>9.0000000000000011E-3</c:v>
                </c:pt>
                <c:pt idx="597">
                  <c:v>9.0000000000000011E-3</c:v>
                </c:pt>
                <c:pt idx="598">
                  <c:v>9.0000000000000011E-3</c:v>
                </c:pt>
                <c:pt idx="599">
                  <c:v>9.0000000000000011E-3</c:v>
                </c:pt>
                <c:pt idx="600">
                  <c:v>9.0000000000000011E-3</c:v>
                </c:pt>
                <c:pt idx="601">
                  <c:v>9.0000000000000011E-3</c:v>
                </c:pt>
                <c:pt idx="602">
                  <c:v>9.0000000000000011E-3</c:v>
                </c:pt>
                <c:pt idx="603">
                  <c:v>9.0000000000000011E-3</c:v>
                </c:pt>
                <c:pt idx="604">
                  <c:v>9.0000000000000011E-3</c:v>
                </c:pt>
                <c:pt idx="605">
                  <c:v>9.0000000000000011E-3</c:v>
                </c:pt>
                <c:pt idx="606">
                  <c:v>9.0000000000000011E-3</c:v>
                </c:pt>
                <c:pt idx="607">
                  <c:v>9.0000000000000011E-3</c:v>
                </c:pt>
                <c:pt idx="608">
                  <c:v>9.0000000000000011E-3</c:v>
                </c:pt>
                <c:pt idx="609">
                  <c:v>9.0000000000000011E-3</c:v>
                </c:pt>
                <c:pt idx="610">
                  <c:v>9.0000000000000011E-3</c:v>
                </c:pt>
                <c:pt idx="611">
                  <c:v>9.0000000000000011E-3</c:v>
                </c:pt>
                <c:pt idx="612">
                  <c:v>9.0000000000000011E-3</c:v>
                </c:pt>
                <c:pt idx="613">
                  <c:v>9.0000000000000011E-3</c:v>
                </c:pt>
                <c:pt idx="614">
                  <c:v>9.0000000000000011E-3</c:v>
                </c:pt>
                <c:pt idx="615">
                  <c:v>9.0000000000000011E-3</c:v>
                </c:pt>
                <c:pt idx="616">
                  <c:v>9.0000000000000011E-3</c:v>
                </c:pt>
                <c:pt idx="617">
                  <c:v>9.0000000000000011E-3</c:v>
                </c:pt>
                <c:pt idx="618">
                  <c:v>9.0000000000000011E-3</c:v>
                </c:pt>
                <c:pt idx="619">
                  <c:v>9.0000000000000011E-3</c:v>
                </c:pt>
                <c:pt idx="620">
                  <c:v>9.0000000000000011E-3</c:v>
                </c:pt>
                <c:pt idx="621">
                  <c:v>9.0000000000000011E-3</c:v>
                </c:pt>
                <c:pt idx="622">
                  <c:v>9.0000000000000011E-3</c:v>
                </c:pt>
                <c:pt idx="623">
                  <c:v>9.0000000000000011E-3</c:v>
                </c:pt>
                <c:pt idx="624">
                  <c:v>9.0000000000000011E-3</c:v>
                </c:pt>
                <c:pt idx="625">
                  <c:v>9.0000000000000011E-3</c:v>
                </c:pt>
                <c:pt idx="626">
                  <c:v>9.0000000000000011E-3</c:v>
                </c:pt>
                <c:pt idx="627">
                  <c:v>9.0000000000000011E-3</c:v>
                </c:pt>
                <c:pt idx="628">
                  <c:v>9.0000000000000011E-3</c:v>
                </c:pt>
                <c:pt idx="629">
                  <c:v>9.0000000000000011E-3</c:v>
                </c:pt>
                <c:pt idx="630">
                  <c:v>9.0000000000000011E-3</c:v>
                </c:pt>
                <c:pt idx="631">
                  <c:v>9.0000000000000011E-3</c:v>
                </c:pt>
                <c:pt idx="632">
                  <c:v>9.0000000000000011E-3</c:v>
                </c:pt>
                <c:pt idx="633">
                  <c:v>9.0000000000000011E-3</c:v>
                </c:pt>
                <c:pt idx="634">
                  <c:v>9.0000000000000011E-3</c:v>
                </c:pt>
                <c:pt idx="635">
                  <c:v>9.0000000000000011E-3</c:v>
                </c:pt>
                <c:pt idx="636">
                  <c:v>9.0000000000000011E-3</c:v>
                </c:pt>
                <c:pt idx="637">
                  <c:v>9.0000000000000011E-3</c:v>
                </c:pt>
                <c:pt idx="638">
                  <c:v>9.0000000000000011E-3</c:v>
                </c:pt>
                <c:pt idx="639">
                  <c:v>9.0000000000000011E-3</c:v>
                </c:pt>
                <c:pt idx="640">
                  <c:v>9.0000000000000011E-3</c:v>
                </c:pt>
                <c:pt idx="641">
                  <c:v>0.01</c:v>
                </c:pt>
                <c:pt idx="642">
                  <c:v>0.01</c:v>
                </c:pt>
                <c:pt idx="643">
                  <c:v>0.01</c:v>
                </c:pt>
                <c:pt idx="644">
                  <c:v>0.01</c:v>
                </c:pt>
                <c:pt idx="645">
                  <c:v>0.01</c:v>
                </c:pt>
                <c:pt idx="646">
                  <c:v>0.01</c:v>
                </c:pt>
                <c:pt idx="647">
                  <c:v>0.01</c:v>
                </c:pt>
                <c:pt idx="648">
                  <c:v>0.01</c:v>
                </c:pt>
                <c:pt idx="649">
                  <c:v>0.01</c:v>
                </c:pt>
                <c:pt idx="650">
                  <c:v>0.01</c:v>
                </c:pt>
                <c:pt idx="651">
                  <c:v>0.01</c:v>
                </c:pt>
                <c:pt idx="652">
                  <c:v>0.01</c:v>
                </c:pt>
                <c:pt idx="653">
                  <c:v>0.01</c:v>
                </c:pt>
                <c:pt idx="654">
                  <c:v>0.01</c:v>
                </c:pt>
                <c:pt idx="655">
                  <c:v>0.01</c:v>
                </c:pt>
                <c:pt idx="656">
                  <c:v>0.01</c:v>
                </c:pt>
                <c:pt idx="657">
                  <c:v>0.01</c:v>
                </c:pt>
                <c:pt idx="658">
                  <c:v>0.01</c:v>
                </c:pt>
                <c:pt idx="659">
                  <c:v>0.01</c:v>
                </c:pt>
                <c:pt idx="660">
                  <c:v>0.01</c:v>
                </c:pt>
                <c:pt idx="661">
                  <c:v>0.01</c:v>
                </c:pt>
                <c:pt idx="662">
                  <c:v>0.01</c:v>
                </c:pt>
                <c:pt idx="663">
                  <c:v>0.01</c:v>
                </c:pt>
                <c:pt idx="664">
                  <c:v>0.01</c:v>
                </c:pt>
                <c:pt idx="665">
                  <c:v>0.01</c:v>
                </c:pt>
                <c:pt idx="666">
                  <c:v>0.01</c:v>
                </c:pt>
                <c:pt idx="667">
                  <c:v>0.01</c:v>
                </c:pt>
                <c:pt idx="668">
                  <c:v>0.01</c:v>
                </c:pt>
                <c:pt idx="669">
                  <c:v>0.01</c:v>
                </c:pt>
                <c:pt idx="670">
                  <c:v>0.01</c:v>
                </c:pt>
                <c:pt idx="671">
                  <c:v>0.01</c:v>
                </c:pt>
                <c:pt idx="672">
                  <c:v>0.01</c:v>
                </c:pt>
                <c:pt idx="673">
                  <c:v>0.01</c:v>
                </c:pt>
                <c:pt idx="674">
                  <c:v>0.01</c:v>
                </c:pt>
                <c:pt idx="675">
                  <c:v>0.01</c:v>
                </c:pt>
                <c:pt idx="676">
                  <c:v>0.01</c:v>
                </c:pt>
                <c:pt idx="677">
                  <c:v>0.01</c:v>
                </c:pt>
                <c:pt idx="678">
                  <c:v>0.01</c:v>
                </c:pt>
                <c:pt idx="679">
                  <c:v>0.01</c:v>
                </c:pt>
                <c:pt idx="680">
                  <c:v>0.01</c:v>
                </c:pt>
                <c:pt idx="681">
                  <c:v>0.01</c:v>
                </c:pt>
                <c:pt idx="682">
                  <c:v>0.01</c:v>
                </c:pt>
                <c:pt idx="683">
                  <c:v>0.01</c:v>
                </c:pt>
                <c:pt idx="684">
                  <c:v>0.01</c:v>
                </c:pt>
                <c:pt idx="685">
                  <c:v>0.01</c:v>
                </c:pt>
                <c:pt idx="686">
                  <c:v>0.01</c:v>
                </c:pt>
                <c:pt idx="687">
                  <c:v>0.01</c:v>
                </c:pt>
                <c:pt idx="688">
                  <c:v>0.01</c:v>
                </c:pt>
                <c:pt idx="689">
                  <c:v>0.01</c:v>
                </c:pt>
                <c:pt idx="690">
                  <c:v>0.01</c:v>
                </c:pt>
                <c:pt idx="691">
                  <c:v>0.01</c:v>
                </c:pt>
                <c:pt idx="692">
                  <c:v>0.01</c:v>
                </c:pt>
                <c:pt idx="693">
                  <c:v>0.01</c:v>
                </c:pt>
                <c:pt idx="694">
                  <c:v>0.01</c:v>
                </c:pt>
                <c:pt idx="695">
                  <c:v>0.01</c:v>
                </c:pt>
                <c:pt idx="696">
                  <c:v>0.01</c:v>
                </c:pt>
                <c:pt idx="697">
                  <c:v>0.01</c:v>
                </c:pt>
                <c:pt idx="698">
                  <c:v>0.01</c:v>
                </c:pt>
                <c:pt idx="699">
                  <c:v>0.01</c:v>
                </c:pt>
                <c:pt idx="700">
                  <c:v>0.01</c:v>
                </c:pt>
                <c:pt idx="701">
                  <c:v>1.0999999999999999E-2</c:v>
                </c:pt>
                <c:pt idx="702">
                  <c:v>1.0999999999999999E-2</c:v>
                </c:pt>
                <c:pt idx="703">
                  <c:v>1.0999999999999999E-2</c:v>
                </c:pt>
                <c:pt idx="704">
                  <c:v>1.0999999999999999E-2</c:v>
                </c:pt>
                <c:pt idx="705">
                  <c:v>1.0999999999999999E-2</c:v>
                </c:pt>
                <c:pt idx="706">
                  <c:v>1.0999999999999999E-2</c:v>
                </c:pt>
                <c:pt idx="707">
                  <c:v>1.0999999999999999E-2</c:v>
                </c:pt>
                <c:pt idx="708">
                  <c:v>1.0999999999999999E-2</c:v>
                </c:pt>
                <c:pt idx="709">
                  <c:v>1.0999999999999999E-2</c:v>
                </c:pt>
                <c:pt idx="710">
                  <c:v>1.0999999999999999E-2</c:v>
                </c:pt>
                <c:pt idx="711">
                  <c:v>1.0999999999999999E-2</c:v>
                </c:pt>
                <c:pt idx="712">
                  <c:v>1.0999999999999999E-2</c:v>
                </c:pt>
                <c:pt idx="713">
                  <c:v>1.0999999999999999E-2</c:v>
                </c:pt>
                <c:pt idx="714">
                  <c:v>1.0999999999999999E-2</c:v>
                </c:pt>
                <c:pt idx="715">
                  <c:v>1.0999999999999999E-2</c:v>
                </c:pt>
                <c:pt idx="716">
                  <c:v>1.0999999999999999E-2</c:v>
                </c:pt>
                <c:pt idx="717">
                  <c:v>1.0999999999999999E-2</c:v>
                </c:pt>
                <c:pt idx="718">
                  <c:v>1.0999999999999999E-2</c:v>
                </c:pt>
                <c:pt idx="719">
                  <c:v>1.0999999999999999E-2</c:v>
                </c:pt>
                <c:pt idx="720">
                  <c:v>1.0999999999999999E-2</c:v>
                </c:pt>
                <c:pt idx="721">
                  <c:v>1.0999999999999999E-2</c:v>
                </c:pt>
                <c:pt idx="722">
                  <c:v>1.0999999999999999E-2</c:v>
                </c:pt>
                <c:pt idx="723">
                  <c:v>1.0999999999999999E-2</c:v>
                </c:pt>
                <c:pt idx="724">
                  <c:v>1.0999999999999999E-2</c:v>
                </c:pt>
                <c:pt idx="725">
                  <c:v>1.0999999999999999E-2</c:v>
                </c:pt>
                <c:pt idx="726">
                  <c:v>1.0999999999999999E-2</c:v>
                </c:pt>
                <c:pt idx="727">
                  <c:v>1.0999999999999999E-2</c:v>
                </c:pt>
                <c:pt idx="728">
                  <c:v>1.0999999999999999E-2</c:v>
                </c:pt>
                <c:pt idx="729">
                  <c:v>1.0999999999999999E-2</c:v>
                </c:pt>
                <c:pt idx="730">
                  <c:v>1.0999999999999999E-2</c:v>
                </c:pt>
                <c:pt idx="731">
                  <c:v>1.0999999999999999E-2</c:v>
                </c:pt>
                <c:pt idx="732">
                  <c:v>1.0999999999999999E-2</c:v>
                </c:pt>
                <c:pt idx="733">
                  <c:v>1.0999999999999999E-2</c:v>
                </c:pt>
                <c:pt idx="734">
                  <c:v>1.0999999999999999E-2</c:v>
                </c:pt>
                <c:pt idx="735">
                  <c:v>1.0999999999999999E-2</c:v>
                </c:pt>
                <c:pt idx="736">
                  <c:v>1.0999999999999999E-2</c:v>
                </c:pt>
                <c:pt idx="737">
                  <c:v>1.0999999999999999E-2</c:v>
                </c:pt>
                <c:pt idx="738">
                  <c:v>1.0999999999999999E-2</c:v>
                </c:pt>
                <c:pt idx="739">
                  <c:v>1.0999999999999999E-2</c:v>
                </c:pt>
                <c:pt idx="740">
                  <c:v>1.0999999999999999E-2</c:v>
                </c:pt>
                <c:pt idx="741">
                  <c:v>1.0999999999999999E-2</c:v>
                </c:pt>
                <c:pt idx="742">
                  <c:v>1.0999999999999999E-2</c:v>
                </c:pt>
                <c:pt idx="743">
                  <c:v>1.0999999999999999E-2</c:v>
                </c:pt>
                <c:pt idx="744">
                  <c:v>1.0999999999999999E-2</c:v>
                </c:pt>
                <c:pt idx="745">
                  <c:v>1.0999999999999999E-2</c:v>
                </c:pt>
                <c:pt idx="746">
                  <c:v>1.0999999999999999E-2</c:v>
                </c:pt>
                <c:pt idx="747">
                  <c:v>1.0999999999999999E-2</c:v>
                </c:pt>
                <c:pt idx="748">
                  <c:v>1.0999999999999999E-2</c:v>
                </c:pt>
                <c:pt idx="749">
                  <c:v>1.0999999999999999E-2</c:v>
                </c:pt>
                <c:pt idx="750">
                  <c:v>1.0999999999999999E-2</c:v>
                </c:pt>
                <c:pt idx="751">
                  <c:v>1.0999999999999999E-2</c:v>
                </c:pt>
                <c:pt idx="752">
                  <c:v>1.0999999999999999E-2</c:v>
                </c:pt>
                <c:pt idx="753">
                  <c:v>1.0999999999999999E-2</c:v>
                </c:pt>
                <c:pt idx="754">
                  <c:v>1.0999999999999999E-2</c:v>
                </c:pt>
                <c:pt idx="755">
                  <c:v>1.0999999999999999E-2</c:v>
                </c:pt>
                <c:pt idx="756">
                  <c:v>1.0999999999999999E-2</c:v>
                </c:pt>
                <c:pt idx="757">
                  <c:v>1.0999999999999999E-2</c:v>
                </c:pt>
                <c:pt idx="758">
                  <c:v>1.0999999999999999E-2</c:v>
                </c:pt>
                <c:pt idx="759">
                  <c:v>1.0999999999999999E-2</c:v>
                </c:pt>
                <c:pt idx="760">
                  <c:v>1.0999999999999999E-2</c:v>
                </c:pt>
                <c:pt idx="761">
                  <c:v>1.0999999999999999E-2</c:v>
                </c:pt>
                <c:pt idx="762">
                  <c:v>1.0999999999999999E-2</c:v>
                </c:pt>
                <c:pt idx="763">
                  <c:v>1.0999999999999999E-2</c:v>
                </c:pt>
                <c:pt idx="764">
                  <c:v>1.0999999999999999E-2</c:v>
                </c:pt>
                <c:pt idx="765">
                  <c:v>1.0999999999999999E-2</c:v>
                </c:pt>
                <c:pt idx="766">
                  <c:v>1.0999999999999999E-2</c:v>
                </c:pt>
                <c:pt idx="767">
                  <c:v>1.0999999999999999E-2</c:v>
                </c:pt>
                <c:pt idx="768">
                  <c:v>1.0999999999999999E-2</c:v>
                </c:pt>
                <c:pt idx="769">
                  <c:v>1.0999999999999999E-2</c:v>
                </c:pt>
                <c:pt idx="770">
                  <c:v>1.0999999999999999E-2</c:v>
                </c:pt>
                <c:pt idx="771">
                  <c:v>1.2E-2</c:v>
                </c:pt>
                <c:pt idx="772">
                  <c:v>1.2E-2</c:v>
                </c:pt>
                <c:pt idx="773">
                  <c:v>1.2E-2</c:v>
                </c:pt>
                <c:pt idx="774">
                  <c:v>1.2E-2</c:v>
                </c:pt>
                <c:pt idx="775">
                  <c:v>1.2E-2</c:v>
                </c:pt>
                <c:pt idx="776">
                  <c:v>1.2E-2</c:v>
                </c:pt>
                <c:pt idx="777">
                  <c:v>1.2E-2</c:v>
                </c:pt>
                <c:pt idx="778">
                  <c:v>1.2E-2</c:v>
                </c:pt>
                <c:pt idx="779">
                  <c:v>1.2E-2</c:v>
                </c:pt>
                <c:pt idx="780">
                  <c:v>1.2E-2</c:v>
                </c:pt>
                <c:pt idx="781">
                  <c:v>1.2E-2</c:v>
                </c:pt>
                <c:pt idx="782">
                  <c:v>1.2E-2</c:v>
                </c:pt>
                <c:pt idx="783">
                  <c:v>1.2E-2</c:v>
                </c:pt>
                <c:pt idx="784">
                  <c:v>1.2E-2</c:v>
                </c:pt>
                <c:pt idx="785">
                  <c:v>1.2E-2</c:v>
                </c:pt>
                <c:pt idx="786">
                  <c:v>1.2E-2</c:v>
                </c:pt>
                <c:pt idx="787">
                  <c:v>1.2E-2</c:v>
                </c:pt>
                <c:pt idx="788">
                  <c:v>1.2E-2</c:v>
                </c:pt>
                <c:pt idx="789">
                  <c:v>1.2E-2</c:v>
                </c:pt>
                <c:pt idx="790">
                  <c:v>1.2E-2</c:v>
                </c:pt>
                <c:pt idx="791">
                  <c:v>1.2E-2</c:v>
                </c:pt>
                <c:pt idx="792">
                  <c:v>1.2E-2</c:v>
                </c:pt>
                <c:pt idx="793">
                  <c:v>1.2E-2</c:v>
                </c:pt>
                <c:pt idx="794">
                  <c:v>1.2E-2</c:v>
                </c:pt>
                <c:pt idx="795">
                  <c:v>1.2E-2</c:v>
                </c:pt>
                <c:pt idx="796">
                  <c:v>1.2E-2</c:v>
                </c:pt>
                <c:pt idx="797">
                  <c:v>1.2E-2</c:v>
                </c:pt>
                <c:pt idx="798">
                  <c:v>1.2E-2</c:v>
                </c:pt>
                <c:pt idx="799">
                  <c:v>1.2E-2</c:v>
                </c:pt>
                <c:pt idx="800">
                  <c:v>1.2E-2</c:v>
                </c:pt>
                <c:pt idx="801">
                  <c:v>1.2E-2</c:v>
                </c:pt>
                <c:pt idx="802">
                  <c:v>1.2E-2</c:v>
                </c:pt>
                <c:pt idx="803">
                  <c:v>1.2E-2</c:v>
                </c:pt>
                <c:pt idx="804">
                  <c:v>1.2E-2</c:v>
                </c:pt>
                <c:pt idx="805">
                  <c:v>1.2E-2</c:v>
                </c:pt>
                <c:pt idx="806">
                  <c:v>1.2E-2</c:v>
                </c:pt>
                <c:pt idx="807">
                  <c:v>1.2E-2</c:v>
                </c:pt>
                <c:pt idx="808">
                  <c:v>1.2E-2</c:v>
                </c:pt>
                <c:pt idx="809">
                  <c:v>1.2E-2</c:v>
                </c:pt>
                <c:pt idx="810">
                  <c:v>1.2E-2</c:v>
                </c:pt>
                <c:pt idx="811">
                  <c:v>1.2E-2</c:v>
                </c:pt>
                <c:pt idx="812">
                  <c:v>1.2E-2</c:v>
                </c:pt>
                <c:pt idx="813">
                  <c:v>1.2E-2</c:v>
                </c:pt>
                <c:pt idx="814">
                  <c:v>1.2E-2</c:v>
                </c:pt>
                <c:pt idx="815">
                  <c:v>1.2E-2</c:v>
                </c:pt>
                <c:pt idx="816">
                  <c:v>1.2E-2</c:v>
                </c:pt>
                <c:pt idx="817">
                  <c:v>1.2E-2</c:v>
                </c:pt>
                <c:pt idx="818">
                  <c:v>1.2E-2</c:v>
                </c:pt>
                <c:pt idx="819">
                  <c:v>1.2E-2</c:v>
                </c:pt>
                <c:pt idx="820">
                  <c:v>1.2E-2</c:v>
                </c:pt>
                <c:pt idx="821">
                  <c:v>1.2E-2</c:v>
                </c:pt>
                <c:pt idx="822">
                  <c:v>1.2E-2</c:v>
                </c:pt>
                <c:pt idx="823">
                  <c:v>1.2E-2</c:v>
                </c:pt>
                <c:pt idx="824">
                  <c:v>1.2E-2</c:v>
                </c:pt>
                <c:pt idx="825">
                  <c:v>1.2E-2</c:v>
                </c:pt>
                <c:pt idx="826">
                  <c:v>1.2E-2</c:v>
                </c:pt>
                <c:pt idx="827">
                  <c:v>1.2E-2</c:v>
                </c:pt>
                <c:pt idx="828">
                  <c:v>1.2E-2</c:v>
                </c:pt>
                <c:pt idx="829">
                  <c:v>1.2E-2</c:v>
                </c:pt>
                <c:pt idx="830">
                  <c:v>1.2E-2</c:v>
                </c:pt>
                <c:pt idx="831">
                  <c:v>1.2E-2</c:v>
                </c:pt>
                <c:pt idx="832">
                  <c:v>1.2E-2</c:v>
                </c:pt>
                <c:pt idx="833">
                  <c:v>1.3000000000000001E-2</c:v>
                </c:pt>
                <c:pt idx="834">
                  <c:v>1.3000000000000001E-2</c:v>
                </c:pt>
                <c:pt idx="835">
                  <c:v>1.3000000000000001E-2</c:v>
                </c:pt>
                <c:pt idx="836">
                  <c:v>1.3000000000000001E-2</c:v>
                </c:pt>
                <c:pt idx="837">
                  <c:v>1.3000000000000001E-2</c:v>
                </c:pt>
                <c:pt idx="838">
                  <c:v>1.3000000000000001E-2</c:v>
                </c:pt>
                <c:pt idx="839">
                  <c:v>1.3000000000000001E-2</c:v>
                </c:pt>
                <c:pt idx="840">
                  <c:v>1.3000000000000001E-2</c:v>
                </c:pt>
                <c:pt idx="841">
                  <c:v>1.3000000000000001E-2</c:v>
                </c:pt>
                <c:pt idx="842">
                  <c:v>1.3000000000000001E-2</c:v>
                </c:pt>
                <c:pt idx="843">
                  <c:v>1.3000000000000001E-2</c:v>
                </c:pt>
                <c:pt idx="844">
                  <c:v>1.3000000000000001E-2</c:v>
                </c:pt>
                <c:pt idx="845">
                  <c:v>1.3000000000000001E-2</c:v>
                </c:pt>
                <c:pt idx="846">
                  <c:v>1.3000000000000001E-2</c:v>
                </c:pt>
                <c:pt idx="847">
                  <c:v>1.3000000000000001E-2</c:v>
                </c:pt>
                <c:pt idx="848">
                  <c:v>1.3000000000000001E-2</c:v>
                </c:pt>
                <c:pt idx="849">
                  <c:v>1.3000000000000001E-2</c:v>
                </c:pt>
                <c:pt idx="850">
                  <c:v>1.3000000000000001E-2</c:v>
                </c:pt>
                <c:pt idx="851">
                  <c:v>1.3000000000000001E-2</c:v>
                </c:pt>
                <c:pt idx="852">
                  <c:v>1.3000000000000001E-2</c:v>
                </c:pt>
                <c:pt idx="853">
                  <c:v>1.3000000000000001E-2</c:v>
                </c:pt>
                <c:pt idx="854">
                  <c:v>1.3000000000000001E-2</c:v>
                </c:pt>
                <c:pt idx="855">
                  <c:v>1.3000000000000001E-2</c:v>
                </c:pt>
                <c:pt idx="856">
                  <c:v>1.3000000000000001E-2</c:v>
                </c:pt>
                <c:pt idx="857">
                  <c:v>1.3000000000000001E-2</c:v>
                </c:pt>
                <c:pt idx="858">
                  <c:v>1.3000000000000001E-2</c:v>
                </c:pt>
                <c:pt idx="859">
                  <c:v>1.3000000000000001E-2</c:v>
                </c:pt>
                <c:pt idx="860">
                  <c:v>1.3000000000000001E-2</c:v>
                </c:pt>
                <c:pt idx="861">
                  <c:v>1.3000000000000001E-2</c:v>
                </c:pt>
                <c:pt idx="862">
                  <c:v>1.3000000000000001E-2</c:v>
                </c:pt>
                <c:pt idx="863">
                  <c:v>1.3000000000000001E-2</c:v>
                </c:pt>
                <c:pt idx="864">
                  <c:v>1.3000000000000001E-2</c:v>
                </c:pt>
                <c:pt idx="865">
                  <c:v>1.3000000000000001E-2</c:v>
                </c:pt>
                <c:pt idx="866">
                  <c:v>1.3000000000000001E-2</c:v>
                </c:pt>
                <c:pt idx="867">
                  <c:v>1.3000000000000001E-2</c:v>
                </c:pt>
                <c:pt idx="868">
                  <c:v>1.3000000000000001E-2</c:v>
                </c:pt>
                <c:pt idx="869">
                  <c:v>1.3000000000000001E-2</c:v>
                </c:pt>
                <c:pt idx="870">
                  <c:v>1.3000000000000001E-2</c:v>
                </c:pt>
                <c:pt idx="871">
                  <c:v>1.3000000000000001E-2</c:v>
                </c:pt>
                <c:pt idx="872">
                  <c:v>1.3000000000000001E-2</c:v>
                </c:pt>
                <c:pt idx="873">
                  <c:v>1.3000000000000001E-2</c:v>
                </c:pt>
                <c:pt idx="874">
                  <c:v>1.3000000000000001E-2</c:v>
                </c:pt>
                <c:pt idx="875">
                  <c:v>1.3000000000000001E-2</c:v>
                </c:pt>
                <c:pt idx="876">
                  <c:v>1.3000000000000001E-2</c:v>
                </c:pt>
                <c:pt idx="877">
                  <c:v>1.3000000000000001E-2</c:v>
                </c:pt>
                <c:pt idx="878">
                  <c:v>1.3000000000000001E-2</c:v>
                </c:pt>
                <c:pt idx="879">
                  <c:v>1.3000000000000001E-2</c:v>
                </c:pt>
                <c:pt idx="880">
                  <c:v>1.3000000000000001E-2</c:v>
                </c:pt>
                <c:pt idx="881">
                  <c:v>1.3000000000000001E-2</c:v>
                </c:pt>
                <c:pt idx="882">
                  <c:v>1.3000000000000001E-2</c:v>
                </c:pt>
                <c:pt idx="883">
                  <c:v>1.4E-2</c:v>
                </c:pt>
                <c:pt idx="884">
                  <c:v>1.4E-2</c:v>
                </c:pt>
                <c:pt idx="885">
                  <c:v>1.4E-2</c:v>
                </c:pt>
                <c:pt idx="886">
                  <c:v>1.4999999999999999E-2</c:v>
                </c:pt>
                <c:pt idx="887">
                  <c:v>1.4999999999999999E-2</c:v>
                </c:pt>
                <c:pt idx="888">
                  <c:v>1.4999999999999999E-2</c:v>
                </c:pt>
                <c:pt idx="889">
                  <c:v>1.6E-2</c:v>
                </c:pt>
                <c:pt idx="890">
                  <c:v>1.6E-2</c:v>
                </c:pt>
                <c:pt idx="891">
                  <c:v>1.7000000000000001E-2</c:v>
                </c:pt>
                <c:pt idx="892">
                  <c:v>1.8000000000000002E-2</c:v>
                </c:pt>
                <c:pt idx="893">
                  <c:v>1.8000000000000002E-2</c:v>
                </c:pt>
                <c:pt idx="894">
                  <c:v>1.9E-2</c:v>
                </c:pt>
                <c:pt idx="895">
                  <c:v>1.9E-2</c:v>
                </c:pt>
                <c:pt idx="896">
                  <c:v>0.02</c:v>
                </c:pt>
                <c:pt idx="897">
                  <c:v>2.1000000000000001E-2</c:v>
                </c:pt>
                <c:pt idx="898">
                  <c:v>2.1000000000000001E-2</c:v>
                </c:pt>
                <c:pt idx="899">
                  <c:v>2.1999999999999999E-2</c:v>
                </c:pt>
                <c:pt idx="900">
                  <c:v>2.3E-2</c:v>
                </c:pt>
                <c:pt idx="901">
                  <c:v>2.3E-2</c:v>
                </c:pt>
                <c:pt idx="902">
                  <c:v>2.4E-2</c:v>
                </c:pt>
                <c:pt idx="903">
                  <c:v>2.5000000000000001E-2</c:v>
                </c:pt>
                <c:pt idx="904">
                  <c:v>2.5000000000000001E-2</c:v>
                </c:pt>
                <c:pt idx="905">
                  <c:v>2.6000000000000002E-2</c:v>
                </c:pt>
                <c:pt idx="906">
                  <c:v>2.6000000000000002E-2</c:v>
                </c:pt>
                <c:pt idx="907">
                  <c:v>2.7E-2</c:v>
                </c:pt>
                <c:pt idx="908">
                  <c:v>2.7E-2</c:v>
                </c:pt>
                <c:pt idx="909">
                  <c:v>2.8000000000000001E-2</c:v>
                </c:pt>
                <c:pt idx="910">
                  <c:v>2.9000000000000001E-2</c:v>
                </c:pt>
                <c:pt idx="911">
                  <c:v>2.9000000000000001E-2</c:v>
                </c:pt>
                <c:pt idx="912">
                  <c:v>0.03</c:v>
                </c:pt>
                <c:pt idx="913">
                  <c:v>3.1E-2</c:v>
                </c:pt>
                <c:pt idx="914">
                  <c:v>3.1E-2</c:v>
                </c:pt>
                <c:pt idx="915">
                  <c:v>3.2000000000000001E-2</c:v>
                </c:pt>
                <c:pt idx="916">
                  <c:v>3.2000000000000001E-2</c:v>
                </c:pt>
                <c:pt idx="917">
                  <c:v>3.3000000000000002E-2</c:v>
                </c:pt>
                <c:pt idx="918">
                  <c:v>3.4000000000000002E-2</c:v>
                </c:pt>
                <c:pt idx="919">
                  <c:v>3.4000000000000002E-2</c:v>
                </c:pt>
                <c:pt idx="920">
                  <c:v>3.5000000000000003E-2</c:v>
                </c:pt>
                <c:pt idx="921">
                  <c:v>3.5000000000000003E-2</c:v>
                </c:pt>
                <c:pt idx="922">
                  <c:v>3.6000000000000004E-2</c:v>
                </c:pt>
                <c:pt idx="923">
                  <c:v>3.6999999999999998E-2</c:v>
                </c:pt>
                <c:pt idx="924">
                  <c:v>3.6999999999999998E-2</c:v>
                </c:pt>
                <c:pt idx="925">
                  <c:v>3.7999999999999999E-2</c:v>
                </c:pt>
                <c:pt idx="926">
                  <c:v>3.7999999999999999E-2</c:v>
                </c:pt>
                <c:pt idx="927">
                  <c:v>3.9E-2</c:v>
                </c:pt>
                <c:pt idx="928">
                  <c:v>0.04</c:v>
                </c:pt>
                <c:pt idx="929">
                  <c:v>0.04</c:v>
                </c:pt>
                <c:pt idx="930">
                  <c:v>4.1000000000000002E-2</c:v>
                </c:pt>
                <c:pt idx="931">
                  <c:v>4.1000000000000002E-2</c:v>
                </c:pt>
                <c:pt idx="932">
                  <c:v>4.2000000000000003E-2</c:v>
                </c:pt>
                <c:pt idx="933">
                  <c:v>4.3000000000000003E-2</c:v>
                </c:pt>
                <c:pt idx="934">
                  <c:v>4.3000000000000003E-2</c:v>
                </c:pt>
                <c:pt idx="935">
                  <c:v>4.3999999999999997E-2</c:v>
                </c:pt>
                <c:pt idx="936">
                  <c:v>4.3999999999999997E-2</c:v>
                </c:pt>
                <c:pt idx="937">
                  <c:v>4.4999999999999998E-2</c:v>
                </c:pt>
                <c:pt idx="938">
                  <c:v>4.5999999999999999E-2</c:v>
                </c:pt>
                <c:pt idx="939">
                  <c:v>4.5999999999999999E-2</c:v>
                </c:pt>
                <c:pt idx="940">
                  <c:v>4.7E-2</c:v>
                </c:pt>
                <c:pt idx="941">
                  <c:v>4.7E-2</c:v>
                </c:pt>
                <c:pt idx="942">
                  <c:v>4.8000000000000001E-2</c:v>
                </c:pt>
                <c:pt idx="943">
                  <c:v>4.9000000000000002E-2</c:v>
                </c:pt>
                <c:pt idx="944">
                  <c:v>4.9000000000000002E-2</c:v>
                </c:pt>
                <c:pt idx="945">
                  <c:v>0.05</c:v>
                </c:pt>
                <c:pt idx="946">
                  <c:v>0.05</c:v>
                </c:pt>
                <c:pt idx="947">
                  <c:v>5.1000000000000004E-2</c:v>
                </c:pt>
                <c:pt idx="948">
                  <c:v>5.2000000000000005E-2</c:v>
                </c:pt>
                <c:pt idx="949">
                  <c:v>5.2000000000000005E-2</c:v>
                </c:pt>
                <c:pt idx="950">
                  <c:v>5.2999999999999999E-2</c:v>
                </c:pt>
                <c:pt idx="951">
                  <c:v>5.3999999999999999E-2</c:v>
                </c:pt>
                <c:pt idx="952">
                  <c:v>5.3999999999999999E-2</c:v>
                </c:pt>
                <c:pt idx="953">
                  <c:v>5.5E-2</c:v>
                </c:pt>
                <c:pt idx="954">
                  <c:v>5.5E-2</c:v>
                </c:pt>
                <c:pt idx="955">
                  <c:v>5.6000000000000001E-2</c:v>
                </c:pt>
                <c:pt idx="956">
                  <c:v>5.7000000000000002E-2</c:v>
                </c:pt>
                <c:pt idx="957">
                  <c:v>5.7000000000000002E-2</c:v>
                </c:pt>
                <c:pt idx="958">
                  <c:v>5.8000000000000003E-2</c:v>
                </c:pt>
                <c:pt idx="959">
                  <c:v>5.8000000000000003E-2</c:v>
                </c:pt>
                <c:pt idx="960">
                  <c:v>5.9000000000000004E-2</c:v>
                </c:pt>
                <c:pt idx="961">
                  <c:v>0.06</c:v>
                </c:pt>
                <c:pt idx="962">
                  <c:v>0.06</c:v>
                </c:pt>
                <c:pt idx="963">
                  <c:v>6.0999999999999999E-2</c:v>
                </c:pt>
                <c:pt idx="964">
                  <c:v>6.0999999999999999E-2</c:v>
                </c:pt>
                <c:pt idx="965">
                  <c:v>6.2E-2</c:v>
                </c:pt>
                <c:pt idx="966">
                  <c:v>6.3E-2</c:v>
                </c:pt>
                <c:pt idx="967">
                  <c:v>6.3E-2</c:v>
                </c:pt>
                <c:pt idx="968">
                  <c:v>6.4000000000000001E-2</c:v>
                </c:pt>
                <c:pt idx="969">
                  <c:v>6.5000000000000002E-2</c:v>
                </c:pt>
                <c:pt idx="970">
                  <c:v>6.5000000000000002E-2</c:v>
                </c:pt>
                <c:pt idx="971">
                  <c:v>6.6000000000000003E-2</c:v>
                </c:pt>
                <c:pt idx="972">
                  <c:v>6.6000000000000003E-2</c:v>
                </c:pt>
                <c:pt idx="973">
                  <c:v>6.7000000000000004E-2</c:v>
                </c:pt>
                <c:pt idx="974">
                  <c:v>6.8000000000000005E-2</c:v>
                </c:pt>
                <c:pt idx="975">
                  <c:v>6.8000000000000005E-2</c:v>
                </c:pt>
                <c:pt idx="976">
                  <c:v>6.9000000000000006E-2</c:v>
                </c:pt>
                <c:pt idx="977">
                  <c:v>6.9000000000000006E-2</c:v>
                </c:pt>
                <c:pt idx="978">
                  <c:v>7.0000000000000007E-2</c:v>
                </c:pt>
                <c:pt idx="979">
                  <c:v>7.1000000000000008E-2</c:v>
                </c:pt>
                <c:pt idx="980">
                  <c:v>7.1000000000000008E-2</c:v>
                </c:pt>
                <c:pt idx="981">
                  <c:v>7.2000000000000008E-2</c:v>
                </c:pt>
                <c:pt idx="982">
                  <c:v>7.2999999999999995E-2</c:v>
                </c:pt>
                <c:pt idx="983">
                  <c:v>7.2999999999999995E-2</c:v>
                </c:pt>
                <c:pt idx="984">
                  <c:v>7.3999999999999996E-2</c:v>
                </c:pt>
                <c:pt idx="985">
                  <c:v>7.3999999999999996E-2</c:v>
                </c:pt>
                <c:pt idx="986">
                  <c:v>7.4999999999999997E-2</c:v>
                </c:pt>
                <c:pt idx="987">
                  <c:v>7.5999999999999998E-2</c:v>
                </c:pt>
                <c:pt idx="988">
                  <c:v>7.5999999999999998E-2</c:v>
                </c:pt>
                <c:pt idx="989">
                  <c:v>7.6999999999999999E-2</c:v>
                </c:pt>
                <c:pt idx="990">
                  <c:v>7.8E-2</c:v>
                </c:pt>
                <c:pt idx="991">
                  <c:v>7.8E-2</c:v>
                </c:pt>
                <c:pt idx="992">
                  <c:v>7.9000000000000001E-2</c:v>
                </c:pt>
                <c:pt idx="993">
                  <c:v>7.9000000000000001E-2</c:v>
                </c:pt>
                <c:pt idx="994">
                  <c:v>0.08</c:v>
                </c:pt>
                <c:pt idx="995">
                  <c:v>8.1000000000000003E-2</c:v>
                </c:pt>
                <c:pt idx="996">
                  <c:v>8.1000000000000003E-2</c:v>
                </c:pt>
                <c:pt idx="997">
                  <c:v>8.2000000000000003E-2</c:v>
                </c:pt>
                <c:pt idx="998">
                  <c:v>8.3000000000000004E-2</c:v>
                </c:pt>
                <c:pt idx="999">
                  <c:v>8.3000000000000004E-2</c:v>
                </c:pt>
                <c:pt idx="1000">
                  <c:v>8.4000000000000005E-2</c:v>
                </c:pt>
                <c:pt idx="1001">
                  <c:v>8.4000000000000005E-2</c:v>
                </c:pt>
                <c:pt idx="1002">
                  <c:v>8.5000000000000006E-2</c:v>
                </c:pt>
                <c:pt idx="1003">
                  <c:v>8.6000000000000007E-2</c:v>
                </c:pt>
                <c:pt idx="1004">
                  <c:v>8.6000000000000007E-2</c:v>
                </c:pt>
                <c:pt idx="1005">
                  <c:v>8.7000000000000008E-2</c:v>
                </c:pt>
                <c:pt idx="1006">
                  <c:v>8.7999999999999995E-2</c:v>
                </c:pt>
                <c:pt idx="1007">
                  <c:v>8.7999999999999995E-2</c:v>
                </c:pt>
                <c:pt idx="1008">
                  <c:v>8.8999999999999996E-2</c:v>
                </c:pt>
                <c:pt idx="1009">
                  <c:v>8.8999999999999996E-2</c:v>
                </c:pt>
                <c:pt idx="1010">
                  <c:v>0.09</c:v>
                </c:pt>
                <c:pt idx="1011">
                  <c:v>9.0999999999999998E-2</c:v>
                </c:pt>
                <c:pt idx="1012">
                  <c:v>9.0999999999999998E-2</c:v>
                </c:pt>
                <c:pt idx="1013">
                  <c:v>9.1999999999999998E-2</c:v>
                </c:pt>
                <c:pt idx="1014">
                  <c:v>9.2999999999999999E-2</c:v>
                </c:pt>
                <c:pt idx="1015">
                  <c:v>9.2999999999999999E-2</c:v>
                </c:pt>
                <c:pt idx="1016">
                  <c:v>9.4E-2</c:v>
                </c:pt>
                <c:pt idx="1017">
                  <c:v>9.4E-2</c:v>
                </c:pt>
                <c:pt idx="1018">
                  <c:v>9.5000000000000001E-2</c:v>
                </c:pt>
                <c:pt idx="1019">
                  <c:v>9.6000000000000002E-2</c:v>
                </c:pt>
                <c:pt idx="1020">
                  <c:v>9.6000000000000002E-2</c:v>
                </c:pt>
                <c:pt idx="1021">
                  <c:v>9.7000000000000003E-2</c:v>
                </c:pt>
                <c:pt idx="1022">
                  <c:v>9.7000000000000003E-2</c:v>
                </c:pt>
                <c:pt idx="1023">
                  <c:v>9.8000000000000004E-2</c:v>
                </c:pt>
                <c:pt idx="1024">
                  <c:v>9.9000000000000005E-2</c:v>
                </c:pt>
                <c:pt idx="1025">
                  <c:v>9.9000000000000005E-2</c:v>
                </c:pt>
                <c:pt idx="1026">
                  <c:v>0.1</c:v>
                </c:pt>
                <c:pt idx="1027">
                  <c:v>0.10100000000000001</c:v>
                </c:pt>
                <c:pt idx="1028">
                  <c:v>0.10100000000000001</c:v>
                </c:pt>
                <c:pt idx="1029">
                  <c:v>0.10200000000000001</c:v>
                </c:pt>
                <c:pt idx="1030">
                  <c:v>0.10200000000000001</c:v>
                </c:pt>
                <c:pt idx="1031">
                  <c:v>0.10300000000000001</c:v>
                </c:pt>
                <c:pt idx="1032">
                  <c:v>0.10400000000000001</c:v>
                </c:pt>
                <c:pt idx="1033">
                  <c:v>0.10400000000000001</c:v>
                </c:pt>
                <c:pt idx="1034">
                  <c:v>0.105</c:v>
                </c:pt>
                <c:pt idx="1035">
                  <c:v>0.106</c:v>
                </c:pt>
                <c:pt idx="1036">
                  <c:v>0.106</c:v>
                </c:pt>
                <c:pt idx="1037">
                  <c:v>0.107</c:v>
                </c:pt>
                <c:pt idx="1038">
                  <c:v>0.108</c:v>
                </c:pt>
                <c:pt idx="1039">
                  <c:v>0.108</c:v>
                </c:pt>
                <c:pt idx="1040">
                  <c:v>0.109</c:v>
                </c:pt>
                <c:pt idx="1041">
                  <c:v>0.109</c:v>
                </c:pt>
                <c:pt idx="1042">
                  <c:v>0.11</c:v>
                </c:pt>
                <c:pt idx="1043">
                  <c:v>0.111</c:v>
                </c:pt>
                <c:pt idx="1044">
                  <c:v>0.111</c:v>
                </c:pt>
                <c:pt idx="1045">
                  <c:v>0.112</c:v>
                </c:pt>
                <c:pt idx="1046">
                  <c:v>0.113</c:v>
                </c:pt>
                <c:pt idx="1047">
                  <c:v>0.113</c:v>
                </c:pt>
                <c:pt idx="1048">
                  <c:v>0.114</c:v>
                </c:pt>
                <c:pt idx="1049">
                  <c:v>0.114</c:v>
                </c:pt>
                <c:pt idx="1050">
                  <c:v>0.115</c:v>
                </c:pt>
                <c:pt idx="1051">
                  <c:v>0.11600000000000001</c:v>
                </c:pt>
                <c:pt idx="1052">
                  <c:v>0.11600000000000001</c:v>
                </c:pt>
                <c:pt idx="1053">
                  <c:v>0.11700000000000001</c:v>
                </c:pt>
                <c:pt idx="1054">
                  <c:v>0.11800000000000001</c:v>
                </c:pt>
                <c:pt idx="1055">
                  <c:v>0.11800000000000001</c:v>
                </c:pt>
                <c:pt idx="1056">
                  <c:v>0.11900000000000001</c:v>
                </c:pt>
                <c:pt idx="1057">
                  <c:v>0.11900000000000001</c:v>
                </c:pt>
                <c:pt idx="1058">
                  <c:v>0.12</c:v>
                </c:pt>
                <c:pt idx="1059">
                  <c:v>0.121</c:v>
                </c:pt>
                <c:pt idx="1060">
                  <c:v>0.121</c:v>
                </c:pt>
                <c:pt idx="1061">
                  <c:v>0.122</c:v>
                </c:pt>
                <c:pt idx="1062">
                  <c:v>0.123</c:v>
                </c:pt>
                <c:pt idx="1063">
                  <c:v>0.123</c:v>
                </c:pt>
                <c:pt idx="1064">
                  <c:v>0.124</c:v>
                </c:pt>
                <c:pt idx="1065">
                  <c:v>0.125</c:v>
                </c:pt>
                <c:pt idx="1066">
                  <c:v>0.125</c:v>
                </c:pt>
                <c:pt idx="1067">
                  <c:v>0.126</c:v>
                </c:pt>
                <c:pt idx="1068">
                  <c:v>0.126</c:v>
                </c:pt>
                <c:pt idx="1069">
                  <c:v>0.127</c:v>
                </c:pt>
                <c:pt idx="1070">
                  <c:v>0.128</c:v>
                </c:pt>
                <c:pt idx="1071">
                  <c:v>0.128</c:v>
                </c:pt>
                <c:pt idx="1072">
                  <c:v>0.129</c:v>
                </c:pt>
                <c:pt idx="1073">
                  <c:v>0.13</c:v>
                </c:pt>
                <c:pt idx="1074">
                  <c:v>0.13</c:v>
                </c:pt>
                <c:pt idx="1075">
                  <c:v>0.13100000000000001</c:v>
                </c:pt>
                <c:pt idx="1076">
                  <c:v>0.13100000000000001</c:v>
                </c:pt>
                <c:pt idx="1077">
                  <c:v>0.13200000000000001</c:v>
                </c:pt>
                <c:pt idx="1078">
                  <c:v>0.13300000000000001</c:v>
                </c:pt>
                <c:pt idx="1079">
                  <c:v>0.13300000000000001</c:v>
                </c:pt>
                <c:pt idx="1080">
                  <c:v>0.13400000000000001</c:v>
                </c:pt>
                <c:pt idx="1081">
                  <c:v>0.13500000000000001</c:v>
                </c:pt>
                <c:pt idx="1082">
                  <c:v>0.13500000000000001</c:v>
                </c:pt>
                <c:pt idx="1083">
                  <c:v>0.13600000000000001</c:v>
                </c:pt>
                <c:pt idx="1084">
                  <c:v>0.13700000000000001</c:v>
                </c:pt>
                <c:pt idx="1085">
                  <c:v>0.13700000000000001</c:v>
                </c:pt>
                <c:pt idx="1086">
                  <c:v>0.13800000000000001</c:v>
                </c:pt>
                <c:pt idx="1087">
                  <c:v>0.13800000000000001</c:v>
                </c:pt>
                <c:pt idx="1088">
                  <c:v>0.13900000000000001</c:v>
                </c:pt>
                <c:pt idx="1089">
                  <c:v>0.14000000000000001</c:v>
                </c:pt>
                <c:pt idx="1090">
                  <c:v>0.14000000000000001</c:v>
                </c:pt>
                <c:pt idx="1091">
                  <c:v>0.14100000000000001</c:v>
                </c:pt>
                <c:pt idx="1092">
                  <c:v>0.14100000000000001</c:v>
                </c:pt>
                <c:pt idx="1093">
                  <c:v>0.14100000000000001</c:v>
                </c:pt>
                <c:pt idx="1094">
                  <c:v>0.14100000000000001</c:v>
                </c:pt>
                <c:pt idx="1095">
                  <c:v>0.14100000000000001</c:v>
                </c:pt>
                <c:pt idx="1096">
                  <c:v>0.14100000000000001</c:v>
                </c:pt>
                <c:pt idx="1097">
                  <c:v>0.14100000000000001</c:v>
                </c:pt>
                <c:pt idx="1098">
                  <c:v>0.14100000000000001</c:v>
                </c:pt>
                <c:pt idx="1099">
                  <c:v>0.14100000000000001</c:v>
                </c:pt>
                <c:pt idx="1100">
                  <c:v>0.14100000000000001</c:v>
                </c:pt>
                <c:pt idx="1101">
                  <c:v>0.14100000000000001</c:v>
                </c:pt>
                <c:pt idx="1102">
                  <c:v>0.14100000000000001</c:v>
                </c:pt>
                <c:pt idx="1103">
                  <c:v>0.14100000000000001</c:v>
                </c:pt>
                <c:pt idx="1104">
                  <c:v>0.14100000000000001</c:v>
                </c:pt>
                <c:pt idx="1105">
                  <c:v>0.14100000000000001</c:v>
                </c:pt>
                <c:pt idx="1106">
                  <c:v>0.14100000000000001</c:v>
                </c:pt>
                <c:pt idx="1107">
                  <c:v>0.14100000000000001</c:v>
                </c:pt>
                <c:pt idx="1108">
                  <c:v>0.14100000000000001</c:v>
                </c:pt>
                <c:pt idx="1109">
                  <c:v>0.14100000000000001</c:v>
                </c:pt>
                <c:pt idx="1110">
                  <c:v>0.14100000000000001</c:v>
                </c:pt>
                <c:pt idx="1111">
                  <c:v>0.14100000000000001</c:v>
                </c:pt>
                <c:pt idx="1112">
                  <c:v>0.14100000000000001</c:v>
                </c:pt>
                <c:pt idx="1113">
                  <c:v>0.14100000000000001</c:v>
                </c:pt>
                <c:pt idx="1114">
                  <c:v>0.14100000000000001</c:v>
                </c:pt>
                <c:pt idx="1115">
                  <c:v>0.14100000000000001</c:v>
                </c:pt>
                <c:pt idx="1116">
                  <c:v>0.14100000000000001</c:v>
                </c:pt>
                <c:pt idx="1117">
                  <c:v>0.14100000000000001</c:v>
                </c:pt>
                <c:pt idx="1118">
                  <c:v>0.14100000000000001</c:v>
                </c:pt>
                <c:pt idx="1119">
                  <c:v>0.14100000000000001</c:v>
                </c:pt>
                <c:pt idx="1120">
                  <c:v>0.14100000000000001</c:v>
                </c:pt>
                <c:pt idx="1121">
                  <c:v>0.14100000000000001</c:v>
                </c:pt>
                <c:pt idx="1122">
                  <c:v>0.14100000000000001</c:v>
                </c:pt>
                <c:pt idx="1123">
                  <c:v>0.14100000000000001</c:v>
                </c:pt>
                <c:pt idx="1124">
                  <c:v>0.14100000000000001</c:v>
                </c:pt>
                <c:pt idx="1125">
                  <c:v>0.14100000000000001</c:v>
                </c:pt>
                <c:pt idx="1126">
                  <c:v>0.14100000000000001</c:v>
                </c:pt>
                <c:pt idx="1127">
                  <c:v>0.14100000000000001</c:v>
                </c:pt>
                <c:pt idx="1128">
                  <c:v>0.14100000000000001</c:v>
                </c:pt>
                <c:pt idx="1129">
                  <c:v>0.14100000000000001</c:v>
                </c:pt>
                <c:pt idx="1130">
                  <c:v>0.14100000000000001</c:v>
                </c:pt>
                <c:pt idx="1131">
                  <c:v>0.14100000000000001</c:v>
                </c:pt>
                <c:pt idx="1132">
                  <c:v>0.14200000000000002</c:v>
                </c:pt>
                <c:pt idx="1133">
                  <c:v>0.14200000000000002</c:v>
                </c:pt>
                <c:pt idx="1134">
                  <c:v>0.14200000000000002</c:v>
                </c:pt>
                <c:pt idx="1135">
                  <c:v>0.14200000000000002</c:v>
                </c:pt>
                <c:pt idx="1136">
                  <c:v>0.14200000000000002</c:v>
                </c:pt>
                <c:pt idx="1137">
                  <c:v>0.14200000000000002</c:v>
                </c:pt>
                <c:pt idx="1138">
                  <c:v>0.14200000000000002</c:v>
                </c:pt>
                <c:pt idx="1139">
                  <c:v>0.14200000000000002</c:v>
                </c:pt>
                <c:pt idx="1140">
                  <c:v>0.14200000000000002</c:v>
                </c:pt>
                <c:pt idx="1141">
                  <c:v>0.14200000000000002</c:v>
                </c:pt>
                <c:pt idx="1142">
                  <c:v>0.14200000000000002</c:v>
                </c:pt>
                <c:pt idx="1143">
                  <c:v>0.14200000000000002</c:v>
                </c:pt>
                <c:pt idx="1144">
                  <c:v>0.14200000000000002</c:v>
                </c:pt>
                <c:pt idx="1145">
                  <c:v>0.14200000000000002</c:v>
                </c:pt>
                <c:pt idx="1146">
                  <c:v>0.14200000000000002</c:v>
                </c:pt>
                <c:pt idx="1147">
                  <c:v>0.14200000000000002</c:v>
                </c:pt>
                <c:pt idx="1148">
                  <c:v>0.14200000000000002</c:v>
                </c:pt>
                <c:pt idx="1149">
                  <c:v>0.14200000000000002</c:v>
                </c:pt>
                <c:pt idx="1150">
                  <c:v>0.14200000000000002</c:v>
                </c:pt>
                <c:pt idx="1151">
                  <c:v>0.14200000000000002</c:v>
                </c:pt>
                <c:pt idx="1152">
                  <c:v>0.14200000000000002</c:v>
                </c:pt>
                <c:pt idx="1153">
                  <c:v>0.14200000000000002</c:v>
                </c:pt>
                <c:pt idx="1154">
                  <c:v>0.14200000000000002</c:v>
                </c:pt>
                <c:pt idx="1155">
                  <c:v>0.14200000000000002</c:v>
                </c:pt>
                <c:pt idx="1156">
                  <c:v>0.14200000000000002</c:v>
                </c:pt>
                <c:pt idx="1157">
                  <c:v>0.14200000000000002</c:v>
                </c:pt>
                <c:pt idx="1158">
                  <c:v>0.14200000000000002</c:v>
                </c:pt>
                <c:pt idx="1159">
                  <c:v>0.14200000000000002</c:v>
                </c:pt>
                <c:pt idx="1160">
                  <c:v>0.14200000000000002</c:v>
                </c:pt>
                <c:pt idx="1161">
                  <c:v>0.14200000000000002</c:v>
                </c:pt>
                <c:pt idx="1162">
                  <c:v>0.14200000000000002</c:v>
                </c:pt>
                <c:pt idx="1163">
                  <c:v>0.14200000000000002</c:v>
                </c:pt>
                <c:pt idx="1164">
                  <c:v>0.14200000000000002</c:v>
                </c:pt>
                <c:pt idx="1165">
                  <c:v>0.14200000000000002</c:v>
                </c:pt>
                <c:pt idx="1166">
                  <c:v>0.14200000000000002</c:v>
                </c:pt>
                <c:pt idx="1167">
                  <c:v>0.14200000000000002</c:v>
                </c:pt>
                <c:pt idx="1168">
                  <c:v>0.14200000000000002</c:v>
                </c:pt>
                <c:pt idx="1169">
                  <c:v>0.14200000000000002</c:v>
                </c:pt>
                <c:pt idx="1170">
                  <c:v>0.14200000000000002</c:v>
                </c:pt>
                <c:pt idx="1171">
                  <c:v>0.14200000000000002</c:v>
                </c:pt>
                <c:pt idx="1172">
                  <c:v>0.14200000000000002</c:v>
                </c:pt>
                <c:pt idx="1173">
                  <c:v>0.14200000000000002</c:v>
                </c:pt>
                <c:pt idx="1174">
                  <c:v>0.14200000000000002</c:v>
                </c:pt>
                <c:pt idx="1175">
                  <c:v>0.14200000000000002</c:v>
                </c:pt>
                <c:pt idx="1176">
                  <c:v>0.14200000000000002</c:v>
                </c:pt>
                <c:pt idx="1177">
                  <c:v>0.14200000000000002</c:v>
                </c:pt>
                <c:pt idx="1178">
                  <c:v>0.14200000000000002</c:v>
                </c:pt>
                <c:pt idx="1179">
                  <c:v>0.14200000000000002</c:v>
                </c:pt>
                <c:pt idx="1180">
                  <c:v>0.14200000000000002</c:v>
                </c:pt>
                <c:pt idx="1181">
                  <c:v>0.14200000000000002</c:v>
                </c:pt>
                <c:pt idx="1182">
                  <c:v>0.14200000000000002</c:v>
                </c:pt>
                <c:pt idx="1183">
                  <c:v>0.14200000000000002</c:v>
                </c:pt>
                <c:pt idx="1184">
                  <c:v>0.14200000000000002</c:v>
                </c:pt>
                <c:pt idx="1185">
                  <c:v>0.14200000000000002</c:v>
                </c:pt>
                <c:pt idx="1186">
                  <c:v>0.14200000000000002</c:v>
                </c:pt>
                <c:pt idx="1187">
                  <c:v>0.14200000000000002</c:v>
                </c:pt>
                <c:pt idx="1188">
                  <c:v>0.14200000000000002</c:v>
                </c:pt>
                <c:pt idx="1189">
                  <c:v>0.14200000000000002</c:v>
                </c:pt>
                <c:pt idx="1190">
                  <c:v>0.14200000000000002</c:v>
                </c:pt>
                <c:pt idx="1191">
                  <c:v>0.14200000000000002</c:v>
                </c:pt>
                <c:pt idx="1192">
                  <c:v>0.14200000000000002</c:v>
                </c:pt>
                <c:pt idx="1193">
                  <c:v>0.14200000000000002</c:v>
                </c:pt>
                <c:pt idx="1194">
                  <c:v>0.14200000000000002</c:v>
                </c:pt>
                <c:pt idx="1195">
                  <c:v>0.14200000000000002</c:v>
                </c:pt>
                <c:pt idx="1196">
                  <c:v>0.14200000000000002</c:v>
                </c:pt>
                <c:pt idx="1197">
                  <c:v>0.14200000000000002</c:v>
                </c:pt>
                <c:pt idx="1198">
                  <c:v>0.14200000000000002</c:v>
                </c:pt>
                <c:pt idx="1199">
                  <c:v>0.14200000000000002</c:v>
                </c:pt>
                <c:pt idx="1200">
                  <c:v>0.14300000000000002</c:v>
                </c:pt>
                <c:pt idx="1201">
                  <c:v>0.14300000000000002</c:v>
                </c:pt>
                <c:pt idx="1202">
                  <c:v>0.14300000000000002</c:v>
                </c:pt>
                <c:pt idx="1203">
                  <c:v>0.14300000000000002</c:v>
                </c:pt>
                <c:pt idx="1204">
                  <c:v>0.14300000000000002</c:v>
                </c:pt>
                <c:pt idx="1205">
                  <c:v>0.14300000000000002</c:v>
                </c:pt>
                <c:pt idx="1206">
                  <c:v>0.14300000000000002</c:v>
                </c:pt>
                <c:pt idx="1207">
                  <c:v>0.14300000000000002</c:v>
                </c:pt>
                <c:pt idx="1208">
                  <c:v>0.14300000000000002</c:v>
                </c:pt>
                <c:pt idx="1209">
                  <c:v>0.14300000000000002</c:v>
                </c:pt>
                <c:pt idx="1210">
                  <c:v>0.14300000000000002</c:v>
                </c:pt>
                <c:pt idx="1211">
                  <c:v>0.14300000000000002</c:v>
                </c:pt>
                <c:pt idx="1212">
                  <c:v>0.14300000000000002</c:v>
                </c:pt>
                <c:pt idx="1213">
                  <c:v>0.14300000000000002</c:v>
                </c:pt>
                <c:pt idx="1214">
                  <c:v>0.14300000000000002</c:v>
                </c:pt>
                <c:pt idx="1215">
                  <c:v>0.14300000000000002</c:v>
                </c:pt>
                <c:pt idx="1216">
                  <c:v>0.14300000000000002</c:v>
                </c:pt>
                <c:pt idx="1217">
                  <c:v>0.14300000000000002</c:v>
                </c:pt>
                <c:pt idx="1218">
                  <c:v>0.14300000000000002</c:v>
                </c:pt>
                <c:pt idx="1219">
                  <c:v>0.14300000000000002</c:v>
                </c:pt>
                <c:pt idx="1220">
                  <c:v>0.14300000000000002</c:v>
                </c:pt>
                <c:pt idx="1221">
                  <c:v>0.14300000000000002</c:v>
                </c:pt>
                <c:pt idx="1222">
                  <c:v>0.14300000000000002</c:v>
                </c:pt>
                <c:pt idx="1223">
                  <c:v>0.14300000000000002</c:v>
                </c:pt>
                <c:pt idx="1224">
                  <c:v>0.14300000000000002</c:v>
                </c:pt>
                <c:pt idx="1225">
                  <c:v>0.14300000000000002</c:v>
                </c:pt>
                <c:pt idx="1226">
                  <c:v>0.14300000000000002</c:v>
                </c:pt>
                <c:pt idx="1227">
                  <c:v>0.14300000000000002</c:v>
                </c:pt>
                <c:pt idx="1228">
                  <c:v>0.14300000000000002</c:v>
                </c:pt>
                <c:pt idx="1229">
                  <c:v>0.14300000000000002</c:v>
                </c:pt>
                <c:pt idx="1230">
                  <c:v>0.14300000000000002</c:v>
                </c:pt>
                <c:pt idx="1231">
                  <c:v>0.14300000000000002</c:v>
                </c:pt>
                <c:pt idx="1232">
                  <c:v>0.14300000000000002</c:v>
                </c:pt>
                <c:pt idx="1233">
                  <c:v>0.14300000000000002</c:v>
                </c:pt>
                <c:pt idx="1234">
                  <c:v>0.14300000000000002</c:v>
                </c:pt>
                <c:pt idx="1235">
                  <c:v>0.14300000000000002</c:v>
                </c:pt>
                <c:pt idx="1236">
                  <c:v>0.14300000000000002</c:v>
                </c:pt>
                <c:pt idx="1237">
                  <c:v>0.14300000000000002</c:v>
                </c:pt>
                <c:pt idx="1238">
                  <c:v>0.14300000000000002</c:v>
                </c:pt>
                <c:pt idx="1239">
                  <c:v>0.14300000000000002</c:v>
                </c:pt>
                <c:pt idx="1240">
                  <c:v>0.14300000000000002</c:v>
                </c:pt>
                <c:pt idx="1241">
                  <c:v>0.14300000000000002</c:v>
                </c:pt>
                <c:pt idx="1242">
                  <c:v>0.14300000000000002</c:v>
                </c:pt>
                <c:pt idx="1243">
                  <c:v>0.14300000000000002</c:v>
                </c:pt>
                <c:pt idx="1244">
                  <c:v>0.14300000000000002</c:v>
                </c:pt>
                <c:pt idx="1245">
                  <c:v>0.14300000000000002</c:v>
                </c:pt>
                <c:pt idx="1246">
                  <c:v>0.14300000000000002</c:v>
                </c:pt>
                <c:pt idx="1247">
                  <c:v>0.14300000000000002</c:v>
                </c:pt>
                <c:pt idx="1248">
                  <c:v>0.14300000000000002</c:v>
                </c:pt>
                <c:pt idx="1249">
                  <c:v>0.14300000000000002</c:v>
                </c:pt>
                <c:pt idx="1250">
                  <c:v>0.14300000000000002</c:v>
                </c:pt>
                <c:pt idx="1251">
                  <c:v>0.14300000000000002</c:v>
                </c:pt>
                <c:pt idx="1252">
                  <c:v>0.14300000000000002</c:v>
                </c:pt>
                <c:pt idx="1253">
                  <c:v>0.14300000000000002</c:v>
                </c:pt>
                <c:pt idx="1254">
                  <c:v>0.14300000000000002</c:v>
                </c:pt>
                <c:pt idx="1255">
                  <c:v>0.14300000000000002</c:v>
                </c:pt>
                <c:pt idx="1256">
                  <c:v>0.14300000000000002</c:v>
                </c:pt>
                <c:pt idx="1257">
                  <c:v>0.14300000000000002</c:v>
                </c:pt>
                <c:pt idx="1258">
                  <c:v>0.14300000000000002</c:v>
                </c:pt>
                <c:pt idx="1259">
                  <c:v>0.14400000000000002</c:v>
                </c:pt>
                <c:pt idx="1260">
                  <c:v>0.14400000000000002</c:v>
                </c:pt>
                <c:pt idx="1261">
                  <c:v>0.14400000000000002</c:v>
                </c:pt>
                <c:pt idx="1262">
                  <c:v>0.14400000000000002</c:v>
                </c:pt>
                <c:pt idx="1263">
                  <c:v>0.14400000000000002</c:v>
                </c:pt>
                <c:pt idx="1264">
                  <c:v>0.14400000000000002</c:v>
                </c:pt>
                <c:pt idx="1265">
                  <c:v>0.14400000000000002</c:v>
                </c:pt>
                <c:pt idx="1266">
                  <c:v>0.14400000000000002</c:v>
                </c:pt>
                <c:pt idx="1267">
                  <c:v>0.14400000000000002</c:v>
                </c:pt>
                <c:pt idx="1268">
                  <c:v>0.14400000000000002</c:v>
                </c:pt>
                <c:pt idx="1269">
                  <c:v>0.14400000000000002</c:v>
                </c:pt>
                <c:pt idx="1270">
                  <c:v>0.14400000000000002</c:v>
                </c:pt>
                <c:pt idx="1271">
                  <c:v>0.14400000000000002</c:v>
                </c:pt>
                <c:pt idx="1272">
                  <c:v>0.14400000000000002</c:v>
                </c:pt>
                <c:pt idx="1273">
                  <c:v>0.14400000000000002</c:v>
                </c:pt>
                <c:pt idx="1274">
                  <c:v>0.14400000000000002</c:v>
                </c:pt>
                <c:pt idx="1275">
                  <c:v>0.14400000000000002</c:v>
                </c:pt>
                <c:pt idx="1276">
                  <c:v>0.14400000000000002</c:v>
                </c:pt>
                <c:pt idx="1277">
                  <c:v>0.14400000000000002</c:v>
                </c:pt>
                <c:pt idx="1278">
                  <c:v>0.14400000000000002</c:v>
                </c:pt>
                <c:pt idx="1279">
                  <c:v>0.14400000000000002</c:v>
                </c:pt>
                <c:pt idx="1280">
                  <c:v>0.14400000000000002</c:v>
                </c:pt>
                <c:pt idx="1281">
                  <c:v>0.14400000000000002</c:v>
                </c:pt>
                <c:pt idx="1282">
                  <c:v>0.14400000000000002</c:v>
                </c:pt>
                <c:pt idx="1283">
                  <c:v>0.14400000000000002</c:v>
                </c:pt>
                <c:pt idx="1284">
                  <c:v>0.14400000000000002</c:v>
                </c:pt>
                <c:pt idx="1285">
                  <c:v>0.14400000000000002</c:v>
                </c:pt>
                <c:pt idx="1286">
                  <c:v>0.14400000000000002</c:v>
                </c:pt>
                <c:pt idx="1287">
                  <c:v>0.14400000000000002</c:v>
                </c:pt>
                <c:pt idx="1288">
                  <c:v>0.14400000000000002</c:v>
                </c:pt>
                <c:pt idx="1289">
                  <c:v>0.14400000000000002</c:v>
                </c:pt>
                <c:pt idx="1290">
                  <c:v>0.14400000000000002</c:v>
                </c:pt>
                <c:pt idx="1291">
                  <c:v>0.14400000000000002</c:v>
                </c:pt>
                <c:pt idx="1292">
                  <c:v>0.14400000000000002</c:v>
                </c:pt>
                <c:pt idx="1293">
                  <c:v>0.14400000000000002</c:v>
                </c:pt>
                <c:pt idx="1294">
                  <c:v>0.14400000000000002</c:v>
                </c:pt>
                <c:pt idx="1295">
                  <c:v>0.14400000000000002</c:v>
                </c:pt>
                <c:pt idx="1296">
                  <c:v>0.14400000000000002</c:v>
                </c:pt>
                <c:pt idx="1297">
                  <c:v>0.14400000000000002</c:v>
                </c:pt>
                <c:pt idx="1298">
                  <c:v>0.14400000000000002</c:v>
                </c:pt>
                <c:pt idx="1299">
                  <c:v>0.14400000000000002</c:v>
                </c:pt>
                <c:pt idx="1300">
                  <c:v>0.14400000000000002</c:v>
                </c:pt>
                <c:pt idx="1301">
                  <c:v>0.14400000000000002</c:v>
                </c:pt>
                <c:pt idx="1302">
                  <c:v>0.14400000000000002</c:v>
                </c:pt>
                <c:pt idx="1303">
                  <c:v>0.14400000000000002</c:v>
                </c:pt>
                <c:pt idx="1304">
                  <c:v>0.14400000000000002</c:v>
                </c:pt>
                <c:pt idx="1305">
                  <c:v>0.14400000000000002</c:v>
                </c:pt>
                <c:pt idx="1306">
                  <c:v>0.14400000000000002</c:v>
                </c:pt>
                <c:pt idx="1307">
                  <c:v>0.14400000000000002</c:v>
                </c:pt>
                <c:pt idx="1308">
                  <c:v>0.14400000000000002</c:v>
                </c:pt>
                <c:pt idx="1309">
                  <c:v>0.14400000000000002</c:v>
                </c:pt>
                <c:pt idx="1310">
                  <c:v>0.14400000000000002</c:v>
                </c:pt>
                <c:pt idx="1311">
                  <c:v>0.14400000000000002</c:v>
                </c:pt>
                <c:pt idx="1312">
                  <c:v>0.14400000000000002</c:v>
                </c:pt>
                <c:pt idx="1313">
                  <c:v>0.14400000000000002</c:v>
                </c:pt>
                <c:pt idx="1314">
                  <c:v>0.14400000000000002</c:v>
                </c:pt>
                <c:pt idx="1315">
                  <c:v>0.14400000000000002</c:v>
                </c:pt>
                <c:pt idx="1316">
                  <c:v>0.14400000000000002</c:v>
                </c:pt>
                <c:pt idx="1317">
                  <c:v>0.14400000000000002</c:v>
                </c:pt>
                <c:pt idx="1318">
                  <c:v>0.14400000000000002</c:v>
                </c:pt>
                <c:pt idx="1319">
                  <c:v>0.14400000000000002</c:v>
                </c:pt>
                <c:pt idx="1320">
                  <c:v>0.14400000000000002</c:v>
                </c:pt>
                <c:pt idx="1321">
                  <c:v>0.14400000000000002</c:v>
                </c:pt>
                <c:pt idx="1322">
                  <c:v>0.14400000000000002</c:v>
                </c:pt>
                <c:pt idx="1323">
                  <c:v>0.14400000000000002</c:v>
                </c:pt>
                <c:pt idx="1324">
                  <c:v>0.14400000000000002</c:v>
                </c:pt>
                <c:pt idx="1325">
                  <c:v>0.14400000000000002</c:v>
                </c:pt>
                <c:pt idx="1326">
                  <c:v>0.14400000000000002</c:v>
                </c:pt>
                <c:pt idx="1327">
                  <c:v>0.14400000000000002</c:v>
                </c:pt>
                <c:pt idx="1328">
                  <c:v>0.14499999999999999</c:v>
                </c:pt>
                <c:pt idx="1329">
                  <c:v>0.14499999999999999</c:v>
                </c:pt>
                <c:pt idx="1330">
                  <c:v>0.14499999999999999</c:v>
                </c:pt>
                <c:pt idx="1331">
                  <c:v>0.14499999999999999</c:v>
                </c:pt>
                <c:pt idx="1332">
                  <c:v>0.14499999999999999</c:v>
                </c:pt>
                <c:pt idx="1333">
                  <c:v>0.14499999999999999</c:v>
                </c:pt>
                <c:pt idx="1334">
                  <c:v>0.14499999999999999</c:v>
                </c:pt>
                <c:pt idx="1335">
                  <c:v>0.14499999999999999</c:v>
                </c:pt>
                <c:pt idx="1336">
                  <c:v>0.14499999999999999</c:v>
                </c:pt>
                <c:pt idx="1337">
                  <c:v>0.14499999999999999</c:v>
                </c:pt>
                <c:pt idx="1338">
                  <c:v>0.14499999999999999</c:v>
                </c:pt>
                <c:pt idx="1339">
                  <c:v>0.14499999999999999</c:v>
                </c:pt>
                <c:pt idx="1340">
                  <c:v>0.14499999999999999</c:v>
                </c:pt>
                <c:pt idx="1341">
                  <c:v>0.14499999999999999</c:v>
                </c:pt>
                <c:pt idx="1342">
                  <c:v>0.14499999999999999</c:v>
                </c:pt>
                <c:pt idx="1343">
                  <c:v>0.14499999999999999</c:v>
                </c:pt>
                <c:pt idx="1344">
                  <c:v>0.14499999999999999</c:v>
                </c:pt>
                <c:pt idx="1345">
                  <c:v>0.14499999999999999</c:v>
                </c:pt>
                <c:pt idx="1346">
                  <c:v>0.14499999999999999</c:v>
                </c:pt>
                <c:pt idx="1347">
                  <c:v>0.14499999999999999</c:v>
                </c:pt>
                <c:pt idx="1348">
                  <c:v>0.14499999999999999</c:v>
                </c:pt>
                <c:pt idx="1349">
                  <c:v>0.14499999999999999</c:v>
                </c:pt>
                <c:pt idx="1350">
                  <c:v>0.14499999999999999</c:v>
                </c:pt>
                <c:pt idx="1351">
                  <c:v>0.14499999999999999</c:v>
                </c:pt>
                <c:pt idx="1352">
                  <c:v>0.14499999999999999</c:v>
                </c:pt>
                <c:pt idx="1353">
                  <c:v>0.14499999999999999</c:v>
                </c:pt>
                <c:pt idx="1354">
                  <c:v>0.14499999999999999</c:v>
                </c:pt>
                <c:pt idx="1355">
                  <c:v>0.14499999999999999</c:v>
                </c:pt>
                <c:pt idx="1356">
                  <c:v>0.14499999999999999</c:v>
                </c:pt>
                <c:pt idx="1357">
                  <c:v>0.14499999999999999</c:v>
                </c:pt>
                <c:pt idx="1358">
                  <c:v>0.14499999999999999</c:v>
                </c:pt>
                <c:pt idx="1359">
                  <c:v>0.14499999999999999</c:v>
                </c:pt>
                <c:pt idx="1360">
                  <c:v>0.14499999999999999</c:v>
                </c:pt>
                <c:pt idx="1361">
                  <c:v>0.14499999999999999</c:v>
                </c:pt>
                <c:pt idx="1362">
                  <c:v>0.14499999999999999</c:v>
                </c:pt>
                <c:pt idx="1363">
                  <c:v>0.14499999999999999</c:v>
                </c:pt>
                <c:pt idx="1364">
                  <c:v>0.14499999999999999</c:v>
                </c:pt>
                <c:pt idx="1365">
                  <c:v>0.14499999999999999</c:v>
                </c:pt>
                <c:pt idx="1366">
                  <c:v>0.14499999999999999</c:v>
                </c:pt>
                <c:pt idx="1367">
                  <c:v>0.14499999999999999</c:v>
                </c:pt>
                <c:pt idx="1368">
                  <c:v>0.14499999999999999</c:v>
                </c:pt>
                <c:pt idx="1369">
                  <c:v>0.14499999999999999</c:v>
                </c:pt>
                <c:pt idx="1370">
                  <c:v>0.14499999999999999</c:v>
                </c:pt>
                <c:pt idx="1371">
                  <c:v>0.14499999999999999</c:v>
                </c:pt>
                <c:pt idx="1372">
                  <c:v>0.14499999999999999</c:v>
                </c:pt>
                <c:pt idx="1373">
                  <c:v>0.14499999999999999</c:v>
                </c:pt>
                <c:pt idx="1374">
                  <c:v>0.14499999999999999</c:v>
                </c:pt>
                <c:pt idx="1375">
                  <c:v>0.14499999999999999</c:v>
                </c:pt>
                <c:pt idx="1376">
                  <c:v>0.14499999999999999</c:v>
                </c:pt>
                <c:pt idx="1377">
                  <c:v>0.14499999999999999</c:v>
                </c:pt>
                <c:pt idx="1378">
                  <c:v>0.14499999999999999</c:v>
                </c:pt>
                <c:pt idx="1379">
                  <c:v>0.14499999999999999</c:v>
                </c:pt>
                <c:pt idx="1380">
                  <c:v>0.14499999999999999</c:v>
                </c:pt>
                <c:pt idx="1381">
                  <c:v>0.14499999999999999</c:v>
                </c:pt>
                <c:pt idx="1382">
                  <c:v>0.14499999999999999</c:v>
                </c:pt>
                <c:pt idx="1383">
                  <c:v>0.14499999999999999</c:v>
                </c:pt>
                <c:pt idx="1384">
                  <c:v>0.14499999999999999</c:v>
                </c:pt>
                <c:pt idx="1385">
                  <c:v>0.14499999999999999</c:v>
                </c:pt>
                <c:pt idx="1386">
                  <c:v>0.14499999999999999</c:v>
                </c:pt>
                <c:pt idx="1387">
                  <c:v>0.14499999999999999</c:v>
                </c:pt>
                <c:pt idx="1388">
                  <c:v>0.14499999999999999</c:v>
                </c:pt>
                <c:pt idx="1389">
                  <c:v>0.14499999999999999</c:v>
                </c:pt>
                <c:pt idx="1390">
                  <c:v>0.14499999999999999</c:v>
                </c:pt>
                <c:pt idx="1391">
                  <c:v>0.14499999999999999</c:v>
                </c:pt>
                <c:pt idx="1392">
                  <c:v>0.14499999999999999</c:v>
                </c:pt>
                <c:pt idx="1393">
                  <c:v>0.14599999999999999</c:v>
                </c:pt>
                <c:pt idx="1394">
                  <c:v>0.14599999999999999</c:v>
                </c:pt>
                <c:pt idx="1395">
                  <c:v>0.14599999999999999</c:v>
                </c:pt>
                <c:pt idx="1396">
                  <c:v>0.14599999999999999</c:v>
                </c:pt>
                <c:pt idx="1397">
                  <c:v>0.14599999999999999</c:v>
                </c:pt>
                <c:pt idx="1398">
                  <c:v>0.14599999999999999</c:v>
                </c:pt>
                <c:pt idx="1399">
                  <c:v>0.14599999999999999</c:v>
                </c:pt>
                <c:pt idx="1400">
                  <c:v>0.14599999999999999</c:v>
                </c:pt>
                <c:pt idx="1401">
                  <c:v>0.14599999999999999</c:v>
                </c:pt>
                <c:pt idx="1402">
                  <c:v>0.14599999999999999</c:v>
                </c:pt>
                <c:pt idx="1403">
                  <c:v>0.14599999999999999</c:v>
                </c:pt>
                <c:pt idx="1404">
                  <c:v>0.14599999999999999</c:v>
                </c:pt>
                <c:pt idx="1405">
                  <c:v>0.14599999999999999</c:v>
                </c:pt>
                <c:pt idx="1406">
                  <c:v>0.14599999999999999</c:v>
                </c:pt>
                <c:pt idx="1407">
                  <c:v>0.14599999999999999</c:v>
                </c:pt>
                <c:pt idx="1408">
                  <c:v>0.14599999999999999</c:v>
                </c:pt>
                <c:pt idx="1409">
                  <c:v>0.14599999999999999</c:v>
                </c:pt>
                <c:pt idx="1410">
                  <c:v>0.14599999999999999</c:v>
                </c:pt>
                <c:pt idx="1411">
                  <c:v>0.14599999999999999</c:v>
                </c:pt>
                <c:pt idx="1412">
                  <c:v>0.14599999999999999</c:v>
                </c:pt>
                <c:pt idx="1413">
                  <c:v>0.14599999999999999</c:v>
                </c:pt>
                <c:pt idx="1414">
                  <c:v>0.14599999999999999</c:v>
                </c:pt>
                <c:pt idx="1415">
                  <c:v>0.14599999999999999</c:v>
                </c:pt>
                <c:pt idx="1416">
                  <c:v>0.14599999999999999</c:v>
                </c:pt>
                <c:pt idx="1417">
                  <c:v>0.14599999999999999</c:v>
                </c:pt>
                <c:pt idx="1418">
                  <c:v>0.14599999999999999</c:v>
                </c:pt>
                <c:pt idx="1419">
                  <c:v>0.14599999999999999</c:v>
                </c:pt>
                <c:pt idx="1420">
                  <c:v>0.14599999999999999</c:v>
                </c:pt>
                <c:pt idx="1421">
                  <c:v>0.14599999999999999</c:v>
                </c:pt>
                <c:pt idx="1422">
                  <c:v>0.14599999999999999</c:v>
                </c:pt>
                <c:pt idx="1423">
                  <c:v>0.14599999999999999</c:v>
                </c:pt>
                <c:pt idx="1424">
                  <c:v>0.14599999999999999</c:v>
                </c:pt>
                <c:pt idx="1425">
                  <c:v>0.14599999999999999</c:v>
                </c:pt>
                <c:pt idx="1426">
                  <c:v>0.14599999999999999</c:v>
                </c:pt>
                <c:pt idx="1427">
                  <c:v>0.14599999999999999</c:v>
                </c:pt>
                <c:pt idx="1428">
                  <c:v>0.14599999999999999</c:v>
                </c:pt>
                <c:pt idx="1429">
                  <c:v>0.14599999999999999</c:v>
                </c:pt>
                <c:pt idx="1430">
                  <c:v>0.14599999999999999</c:v>
                </c:pt>
                <c:pt idx="1431">
                  <c:v>0.14599999999999999</c:v>
                </c:pt>
                <c:pt idx="1432">
                  <c:v>0.14599999999999999</c:v>
                </c:pt>
                <c:pt idx="1433">
                  <c:v>0.14599999999999999</c:v>
                </c:pt>
                <c:pt idx="1434">
                  <c:v>0.14599999999999999</c:v>
                </c:pt>
                <c:pt idx="1435">
                  <c:v>0.14599999999999999</c:v>
                </c:pt>
                <c:pt idx="1436">
                  <c:v>0.14599999999999999</c:v>
                </c:pt>
                <c:pt idx="1437">
                  <c:v>0.14599999999999999</c:v>
                </c:pt>
                <c:pt idx="1438">
                  <c:v>0.14599999999999999</c:v>
                </c:pt>
                <c:pt idx="1439">
                  <c:v>0.14599999999999999</c:v>
                </c:pt>
                <c:pt idx="1440">
                  <c:v>0.14599999999999999</c:v>
                </c:pt>
                <c:pt idx="1441">
                  <c:v>0.14599999999999999</c:v>
                </c:pt>
                <c:pt idx="1442">
                  <c:v>0.14599999999999999</c:v>
                </c:pt>
                <c:pt idx="1443">
                  <c:v>0.14599999999999999</c:v>
                </c:pt>
                <c:pt idx="1444">
                  <c:v>0.14599999999999999</c:v>
                </c:pt>
                <c:pt idx="1445">
                  <c:v>0.14599999999999999</c:v>
                </c:pt>
                <c:pt idx="1446">
                  <c:v>0.14599999999999999</c:v>
                </c:pt>
                <c:pt idx="1447">
                  <c:v>0.14599999999999999</c:v>
                </c:pt>
                <c:pt idx="1448">
                  <c:v>0.14599999999999999</c:v>
                </c:pt>
                <c:pt idx="1449">
                  <c:v>0.14599999999999999</c:v>
                </c:pt>
                <c:pt idx="1450">
                  <c:v>0.14599999999999999</c:v>
                </c:pt>
                <c:pt idx="1451">
                  <c:v>0.14599999999999999</c:v>
                </c:pt>
                <c:pt idx="1452">
                  <c:v>0.14599999999999999</c:v>
                </c:pt>
                <c:pt idx="1453">
                  <c:v>0.14599999999999999</c:v>
                </c:pt>
                <c:pt idx="1454">
                  <c:v>0.14599999999999999</c:v>
                </c:pt>
                <c:pt idx="1455">
                  <c:v>0.14599999999999999</c:v>
                </c:pt>
                <c:pt idx="1456">
                  <c:v>0.14599999999999999</c:v>
                </c:pt>
                <c:pt idx="1457">
                  <c:v>0.14599999999999999</c:v>
                </c:pt>
                <c:pt idx="1458">
                  <c:v>0.14599999999999999</c:v>
                </c:pt>
                <c:pt idx="1459">
                  <c:v>0.14599999999999999</c:v>
                </c:pt>
                <c:pt idx="1460">
                  <c:v>0.14699999999999999</c:v>
                </c:pt>
                <c:pt idx="1461">
                  <c:v>0.14699999999999999</c:v>
                </c:pt>
                <c:pt idx="1462">
                  <c:v>0.14699999999999999</c:v>
                </c:pt>
                <c:pt idx="1463">
                  <c:v>0.14699999999999999</c:v>
                </c:pt>
                <c:pt idx="1464">
                  <c:v>0.14699999999999999</c:v>
                </c:pt>
                <c:pt idx="1465">
                  <c:v>0.14699999999999999</c:v>
                </c:pt>
                <c:pt idx="1466">
                  <c:v>0.14699999999999999</c:v>
                </c:pt>
                <c:pt idx="1467">
                  <c:v>0.14699999999999999</c:v>
                </c:pt>
                <c:pt idx="1468">
                  <c:v>0.14699999999999999</c:v>
                </c:pt>
                <c:pt idx="1469">
                  <c:v>0.14699999999999999</c:v>
                </c:pt>
                <c:pt idx="1470">
                  <c:v>0.14699999999999999</c:v>
                </c:pt>
                <c:pt idx="1471">
                  <c:v>0.14699999999999999</c:v>
                </c:pt>
                <c:pt idx="1472">
                  <c:v>0.14699999999999999</c:v>
                </c:pt>
                <c:pt idx="1473">
                  <c:v>0.14699999999999999</c:v>
                </c:pt>
                <c:pt idx="1474">
                  <c:v>0.14699999999999999</c:v>
                </c:pt>
                <c:pt idx="1475">
                  <c:v>0.14699999999999999</c:v>
                </c:pt>
                <c:pt idx="1476">
                  <c:v>0.14699999999999999</c:v>
                </c:pt>
                <c:pt idx="1477">
                  <c:v>0.14699999999999999</c:v>
                </c:pt>
                <c:pt idx="1478">
                  <c:v>0.14699999999999999</c:v>
                </c:pt>
                <c:pt idx="1479">
                  <c:v>0.14699999999999999</c:v>
                </c:pt>
                <c:pt idx="1480">
                  <c:v>0.14699999999999999</c:v>
                </c:pt>
                <c:pt idx="1481">
                  <c:v>0.14699999999999999</c:v>
                </c:pt>
                <c:pt idx="1482">
                  <c:v>0.14699999999999999</c:v>
                </c:pt>
                <c:pt idx="1483">
                  <c:v>0.14699999999999999</c:v>
                </c:pt>
                <c:pt idx="1484">
                  <c:v>0.14699999999999999</c:v>
                </c:pt>
                <c:pt idx="1485">
                  <c:v>0.14699999999999999</c:v>
                </c:pt>
                <c:pt idx="1486">
                  <c:v>0.14699999999999999</c:v>
                </c:pt>
                <c:pt idx="1487">
                  <c:v>0.14699999999999999</c:v>
                </c:pt>
                <c:pt idx="1488">
                  <c:v>0.14699999999999999</c:v>
                </c:pt>
                <c:pt idx="1489">
                  <c:v>0.14699999999999999</c:v>
                </c:pt>
                <c:pt idx="1490">
                  <c:v>0.14699999999999999</c:v>
                </c:pt>
                <c:pt idx="1491">
                  <c:v>0.14699999999999999</c:v>
                </c:pt>
                <c:pt idx="1492">
                  <c:v>0.14699999999999999</c:v>
                </c:pt>
                <c:pt idx="1493">
                  <c:v>0.14699999999999999</c:v>
                </c:pt>
                <c:pt idx="1494">
                  <c:v>0.14699999999999999</c:v>
                </c:pt>
                <c:pt idx="1495">
                  <c:v>0.14699999999999999</c:v>
                </c:pt>
                <c:pt idx="1496">
                  <c:v>0.14699999999999999</c:v>
                </c:pt>
                <c:pt idx="1497">
                  <c:v>0.14699999999999999</c:v>
                </c:pt>
                <c:pt idx="1498">
                  <c:v>0.14699999999999999</c:v>
                </c:pt>
                <c:pt idx="1499">
                  <c:v>0.14699999999999999</c:v>
                </c:pt>
                <c:pt idx="1500">
                  <c:v>0.14699999999999999</c:v>
                </c:pt>
                <c:pt idx="1501">
                  <c:v>0.14699999999999999</c:v>
                </c:pt>
                <c:pt idx="1502">
                  <c:v>0.14699999999999999</c:v>
                </c:pt>
                <c:pt idx="1503">
                  <c:v>0.14699999999999999</c:v>
                </c:pt>
                <c:pt idx="1504">
                  <c:v>0.14699999999999999</c:v>
                </c:pt>
                <c:pt idx="1505">
                  <c:v>0.14699999999999999</c:v>
                </c:pt>
                <c:pt idx="1506">
                  <c:v>0.14699999999999999</c:v>
                </c:pt>
                <c:pt idx="1507">
                  <c:v>0.14699999999999999</c:v>
                </c:pt>
                <c:pt idx="1508">
                  <c:v>0.14699999999999999</c:v>
                </c:pt>
                <c:pt idx="1509">
                  <c:v>0.14699999999999999</c:v>
                </c:pt>
                <c:pt idx="1510">
                  <c:v>0.14699999999999999</c:v>
                </c:pt>
                <c:pt idx="1511">
                  <c:v>0.14699999999999999</c:v>
                </c:pt>
                <c:pt idx="1512">
                  <c:v>0.14699999999999999</c:v>
                </c:pt>
                <c:pt idx="1513">
                  <c:v>0.14699999999999999</c:v>
                </c:pt>
                <c:pt idx="1514">
                  <c:v>0.14699999999999999</c:v>
                </c:pt>
                <c:pt idx="1515">
                  <c:v>0.14699999999999999</c:v>
                </c:pt>
                <c:pt idx="1516">
                  <c:v>0.14699999999999999</c:v>
                </c:pt>
                <c:pt idx="1517">
                  <c:v>0.14699999999999999</c:v>
                </c:pt>
                <c:pt idx="1518">
                  <c:v>0.14699999999999999</c:v>
                </c:pt>
                <c:pt idx="1519">
                  <c:v>0.14699999999999999</c:v>
                </c:pt>
                <c:pt idx="1520">
                  <c:v>0.14699999999999999</c:v>
                </c:pt>
                <c:pt idx="1521">
                  <c:v>0.14699999999999999</c:v>
                </c:pt>
                <c:pt idx="1522">
                  <c:v>0.14699999999999999</c:v>
                </c:pt>
                <c:pt idx="1523">
                  <c:v>0.14699999999999999</c:v>
                </c:pt>
                <c:pt idx="1524">
                  <c:v>0.14699999999999999</c:v>
                </c:pt>
                <c:pt idx="1525">
                  <c:v>0.14799999999999999</c:v>
                </c:pt>
                <c:pt idx="1526">
                  <c:v>0.14799999999999999</c:v>
                </c:pt>
                <c:pt idx="1527">
                  <c:v>0.14799999999999999</c:v>
                </c:pt>
                <c:pt idx="1528">
                  <c:v>0.14799999999999999</c:v>
                </c:pt>
                <c:pt idx="1529">
                  <c:v>0.14799999999999999</c:v>
                </c:pt>
                <c:pt idx="1530">
                  <c:v>0.14799999999999999</c:v>
                </c:pt>
                <c:pt idx="1531">
                  <c:v>0.14799999999999999</c:v>
                </c:pt>
                <c:pt idx="1532">
                  <c:v>0.14799999999999999</c:v>
                </c:pt>
                <c:pt idx="1533">
                  <c:v>0.14799999999999999</c:v>
                </c:pt>
                <c:pt idx="1534">
                  <c:v>0.14799999999999999</c:v>
                </c:pt>
                <c:pt idx="1535">
                  <c:v>0.14799999999999999</c:v>
                </c:pt>
                <c:pt idx="1536">
                  <c:v>0.14799999999999999</c:v>
                </c:pt>
                <c:pt idx="1537">
                  <c:v>0.14799999999999999</c:v>
                </c:pt>
                <c:pt idx="1538">
                  <c:v>0.14799999999999999</c:v>
                </c:pt>
                <c:pt idx="1539">
                  <c:v>0.14799999999999999</c:v>
                </c:pt>
                <c:pt idx="1540">
                  <c:v>0.14799999999999999</c:v>
                </c:pt>
                <c:pt idx="1541">
                  <c:v>0.14799999999999999</c:v>
                </c:pt>
                <c:pt idx="1542">
                  <c:v>0.14799999999999999</c:v>
                </c:pt>
                <c:pt idx="1543">
                  <c:v>0.14799999999999999</c:v>
                </c:pt>
                <c:pt idx="1544">
                  <c:v>0.14799999999999999</c:v>
                </c:pt>
                <c:pt idx="1545">
                  <c:v>0.14799999999999999</c:v>
                </c:pt>
                <c:pt idx="1546">
                  <c:v>0.14799999999999999</c:v>
                </c:pt>
                <c:pt idx="1547">
                  <c:v>0.14799999999999999</c:v>
                </c:pt>
                <c:pt idx="1548">
                  <c:v>0.14799999999999999</c:v>
                </c:pt>
                <c:pt idx="1549">
                  <c:v>0.14799999999999999</c:v>
                </c:pt>
                <c:pt idx="1550">
                  <c:v>0.14799999999999999</c:v>
                </c:pt>
                <c:pt idx="1551">
                  <c:v>0.14799999999999999</c:v>
                </c:pt>
                <c:pt idx="1552">
                  <c:v>0.14799999999999999</c:v>
                </c:pt>
                <c:pt idx="1553">
                  <c:v>0.14799999999999999</c:v>
                </c:pt>
                <c:pt idx="1554">
                  <c:v>0.14799999999999999</c:v>
                </c:pt>
                <c:pt idx="1555">
                  <c:v>0.14799999999999999</c:v>
                </c:pt>
                <c:pt idx="1556">
                  <c:v>0.14799999999999999</c:v>
                </c:pt>
                <c:pt idx="1557">
                  <c:v>0.14799999999999999</c:v>
                </c:pt>
                <c:pt idx="1558">
                  <c:v>0.14799999999999999</c:v>
                </c:pt>
                <c:pt idx="1559">
                  <c:v>0.14799999999999999</c:v>
                </c:pt>
                <c:pt idx="1560">
                  <c:v>0.14799999999999999</c:v>
                </c:pt>
                <c:pt idx="1561">
                  <c:v>0.14799999999999999</c:v>
                </c:pt>
                <c:pt idx="1562">
                  <c:v>0.14799999999999999</c:v>
                </c:pt>
                <c:pt idx="1563">
                  <c:v>0.14799999999999999</c:v>
                </c:pt>
                <c:pt idx="1564">
                  <c:v>0.14799999999999999</c:v>
                </c:pt>
                <c:pt idx="1565">
                  <c:v>0.14799999999999999</c:v>
                </c:pt>
                <c:pt idx="1566">
                  <c:v>0.14799999999999999</c:v>
                </c:pt>
                <c:pt idx="1567">
                  <c:v>0.14799999999999999</c:v>
                </c:pt>
                <c:pt idx="1568">
                  <c:v>0.14799999999999999</c:v>
                </c:pt>
                <c:pt idx="1569">
                  <c:v>0.14799999999999999</c:v>
                </c:pt>
                <c:pt idx="1570">
                  <c:v>0.14799999999999999</c:v>
                </c:pt>
                <c:pt idx="1571">
                  <c:v>0.14799999999999999</c:v>
                </c:pt>
                <c:pt idx="1572">
                  <c:v>0.14799999999999999</c:v>
                </c:pt>
                <c:pt idx="1573">
                  <c:v>0.14799999999999999</c:v>
                </c:pt>
                <c:pt idx="1574">
                  <c:v>0.14799999999999999</c:v>
                </c:pt>
                <c:pt idx="1575">
                  <c:v>0.14799999999999999</c:v>
                </c:pt>
                <c:pt idx="1576">
                  <c:v>0.14799999999999999</c:v>
                </c:pt>
                <c:pt idx="1577">
                  <c:v>0.14799999999999999</c:v>
                </c:pt>
                <c:pt idx="1578">
                  <c:v>0.14799999999999999</c:v>
                </c:pt>
                <c:pt idx="1579">
                  <c:v>0.14799999999999999</c:v>
                </c:pt>
                <c:pt idx="1580">
                  <c:v>0.14799999999999999</c:v>
                </c:pt>
                <c:pt idx="1581">
                  <c:v>0.14799999999999999</c:v>
                </c:pt>
                <c:pt idx="1582">
                  <c:v>0.14799999999999999</c:v>
                </c:pt>
                <c:pt idx="1583">
                  <c:v>0.14799999999999999</c:v>
                </c:pt>
                <c:pt idx="1584">
                  <c:v>0.14799999999999999</c:v>
                </c:pt>
                <c:pt idx="1585">
                  <c:v>0.14799999999999999</c:v>
                </c:pt>
                <c:pt idx="1586">
                  <c:v>0.14799999999999999</c:v>
                </c:pt>
                <c:pt idx="1587">
                  <c:v>0.14799999999999999</c:v>
                </c:pt>
                <c:pt idx="1588">
                  <c:v>0.14799999999999999</c:v>
                </c:pt>
                <c:pt idx="1589">
                  <c:v>0.14799999999999999</c:v>
                </c:pt>
                <c:pt idx="1590">
                  <c:v>0.14799999999999999</c:v>
                </c:pt>
                <c:pt idx="1591">
                  <c:v>0.14799999999999999</c:v>
                </c:pt>
                <c:pt idx="1592">
                  <c:v>0.14799999999999999</c:v>
                </c:pt>
                <c:pt idx="1593">
                  <c:v>0.14799999999999999</c:v>
                </c:pt>
                <c:pt idx="1594">
                  <c:v>0.14899999999999999</c:v>
                </c:pt>
                <c:pt idx="1595">
                  <c:v>0.14899999999999999</c:v>
                </c:pt>
                <c:pt idx="1596">
                  <c:v>0.14899999999999999</c:v>
                </c:pt>
                <c:pt idx="1597">
                  <c:v>0.14899999999999999</c:v>
                </c:pt>
                <c:pt idx="1598">
                  <c:v>0.14899999999999999</c:v>
                </c:pt>
                <c:pt idx="1599">
                  <c:v>0.14899999999999999</c:v>
                </c:pt>
                <c:pt idx="1600">
                  <c:v>0.14899999999999999</c:v>
                </c:pt>
                <c:pt idx="1601">
                  <c:v>0.14899999999999999</c:v>
                </c:pt>
                <c:pt idx="1602">
                  <c:v>0.14899999999999999</c:v>
                </c:pt>
                <c:pt idx="1603">
                  <c:v>0.14899999999999999</c:v>
                </c:pt>
                <c:pt idx="1604">
                  <c:v>0.14899999999999999</c:v>
                </c:pt>
                <c:pt idx="1605">
                  <c:v>0.14899999999999999</c:v>
                </c:pt>
                <c:pt idx="1606">
                  <c:v>0.14899999999999999</c:v>
                </c:pt>
                <c:pt idx="1607">
                  <c:v>0.14899999999999999</c:v>
                </c:pt>
                <c:pt idx="1608">
                  <c:v>0.14899999999999999</c:v>
                </c:pt>
                <c:pt idx="1609">
                  <c:v>0.14899999999999999</c:v>
                </c:pt>
                <c:pt idx="1610">
                  <c:v>0.14899999999999999</c:v>
                </c:pt>
                <c:pt idx="1611">
                  <c:v>0.14899999999999999</c:v>
                </c:pt>
                <c:pt idx="1612">
                  <c:v>0.14899999999999999</c:v>
                </c:pt>
                <c:pt idx="1613">
                  <c:v>0.14899999999999999</c:v>
                </c:pt>
                <c:pt idx="1614">
                  <c:v>0.14899999999999999</c:v>
                </c:pt>
                <c:pt idx="1615">
                  <c:v>0.14899999999999999</c:v>
                </c:pt>
                <c:pt idx="1616">
                  <c:v>0.14899999999999999</c:v>
                </c:pt>
                <c:pt idx="1617">
                  <c:v>0.14899999999999999</c:v>
                </c:pt>
                <c:pt idx="1618">
                  <c:v>0.14899999999999999</c:v>
                </c:pt>
                <c:pt idx="1619">
                  <c:v>0.14899999999999999</c:v>
                </c:pt>
                <c:pt idx="1620">
                  <c:v>0.14899999999999999</c:v>
                </c:pt>
                <c:pt idx="1621">
                  <c:v>0.14899999999999999</c:v>
                </c:pt>
                <c:pt idx="1622">
                  <c:v>0.14899999999999999</c:v>
                </c:pt>
                <c:pt idx="1623">
                  <c:v>0.14899999999999999</c:v>
                </c:pt>
                <c:pt idx="1624">
                  <c:v>0.14899999999999999</c:v>
                </c:pt>
                <c:pt idx="1625">
                  <c:v>0.14899999999999999</c:v>
                </c:pt>
                <c:pt idx="1626">
                  <c:v>0.14899999999999999</c:v>
                </c:pt>
                <c:pt idx="1627">
                  <c:v>0.14899999999999999</c:v>
                </c:pt>
                <c:pt idx="1628">
                  <c:v>0.14899999999999999</c:v>
                </c:pt>
                <c:pt idx="1629">
                  <c:v>0.14899999999999999</c:v>
                </c:pt>
                <c:pt idx="1630">
                  <c:v>0.14899999999999999</c:v>
                </c:pt>
                <c:pt idx="1631">
                  <c:v>0.14899999999999999</c:v>
                </c:pt>
                <c:pt idx="1632">
                  <c:v>0.14899999999999999</c:v>
                </c:pt>
                <c:pt idx="1633">
                  <c:v>0.14899999999999999</c:v>
                </c:pt>
                <c:pt idx="1634">
                  <c:v>0.14899999999999999</c:v>
                </c:pt>
                <c:pt idx="1635">
                  <c:v>0.14899999999999999</c:v>
                </c:pt>
                <c:pt idx="1636">
                  <c:v>0.14899999999999999</c:v>
                </c:pt>
                <c:pt idx="1637">
                  <c:v>0.14899999999999999</c:v>
                </c:pt>
                <c:pt idx="1638">
                  <c:v>0.14899999999999999</c:v>
                </c:pt>
                <c:pt idx="1639">
                  <c:v>0.14899999999999999</c:v>
                </c:pt>
                <c:pt idx="1640">
                  <c:v>0.14899999999999999</c:v>
                </c:pt>
                <c:pt idx="1641">
                  <c:v>0.14899999999999999</c:v>
                </c:pt>
                <c:pt idx="1642">
                  <c:v>0.14899999999999999</c:v>
                </c:pt>
                <c:pt idx="1643">
                  <c:v>0.14899999999999999</c:v>
                </c:pt>
                <c:pt idx="1644">
                  <c:v>0.14899999999999999</c:v>
                </c:pt>
                <c:pt idx="1645">
                  <c:v>0.14899999999999999</c:v>
                </c:pt>
                <c:pt idx="1646">
                  <c:v>0.14899999999999999</c:v>
                </c:pt>
                <c:pt idx="1647">
                  <c:v>0.14899999999999999</c:v>
                </c:pt>
                <c:pt idx="1648">
                  <c:v>0.14899999999999999</c:v>
                </c:pt>
                <c:pt idx="1649">
                  <c:v>0.14899999999999999</c:v>
                </c:pt>
                <c:pt idx="1650">
                  <c:v>0.14899999999999999</c:v>
                </c:pt>
                <c:pt idx="1651">
                  <c:v>0.14899999999999999</c:v>
                </c:pt>
                <c:pt idx="1652">
                  <c:v>0.14899999999999999</c:v>
                </c:pt>
                <c:pt idx="1653">
                  <c:v>0.14899999999999999</c:v>
                </c:pt>
                <c:pt idx="1654">
                  <c:v>0.14899999999999999</c:v>
                </c:pt>
                <c:pt idx="1655">
                  <c:v>0.14899999999999999</c:v>
                </c:pt>
                <c:pt idx="1656">
                  <c:v>0.14899999999999999</c:v>
                </c:pt>
                <c:pt idx="1657">
                  <c:v>0.14899999999999999</c:v>
                </c:pt>
                <c:pt idx="1658">
                  <c:v>0.14899999999999999</c:v>
                </c:pt>
                <c:pt idx="1659">
                  <c:v>0.14899999999999999</c:v>
                </c:pt>
                <c:pt idx="1660">
                  <c:v>0.15</c:v>
                </c:pt>
                <c:pt idx="1661">
                  <c:v>0.15</c:v>
                </c:pt>
                <c:pt idx="1662">
                  <c:v>0.15</c:v>
                </c:pt>
                <c:pt idx="1663">
                  <c:v>0.15</c:v>
                </c:pt>
                <c:pt idx="1664">
                  <c:v>0.15</c:v>
                </c:pt>
                <c:pt idx="1665">
                  <c:v>0.15</c:v>
                </c:pt>
                <c:pt idx="1666">
                  <c:v>0.15</c:v>
                </c:pt>
                <c:pt idx="1667">
                  <c:v>0.15</c:v>
                </c:pt>
                <c:pt idx="1668">
                  <c:v>0.15</c:v>
                </c:pt>
                <c:pt idx="1669">
                  <c:v>0.15</c:v>
                </c:pt>
                <c:pt idx="1670">
                  <c:v>0.15</c:v>
                </c:pt>
                <c:pt idx="1671">
                  <c:v>0.15</c:v>
                </c:pt>
                <c:pt idx="1672">
                  <c:v>0.15</c:v>
                </c:pt>
                <c:pt idx="1673">
                  <c:v>0.15</c:v>
                </c:pt>
                <c:pt idx="1674">
                  <c:v>0.15</c:v>
                </c:pt>
                <c:pt idx="1675">
                  <c:v>0.15</c:v>
                </c:pt>
                <c:pt idx="1676">
                  <c:v>0.15</c:v>
                </c:pt>
                <c:pt idx="1677">
                  <c:v>0.15</c:v>
                </c:pt>
                <c:pt idx="1678">
                  <c:v>0.15</c:v>
                </c:pt>
                <c:pt idx="1679">
                  <c:v>0.15</c:v>
                </c:pt>
                <c:pt idx="1680">
                  <c:v>0.15</c:v>
                </c:pt>
                <c:pt idx="1681">
                  <c:v>0.15</c:v>
                </c:pt>
                <c:pt idx="1682">
                  <c:v>0.15</c:v>
                </c:pt>
                <c:pt idx="1683">
                  <c:v>0.15</c:v>
                </c:pt>
                <c:pt idx="1684">
                  <c:v>0.15</c:v>
                </c:pt>
                <c:pt idx="1685">
                  <c:v>0.15</c:v>
                </c:pt>
                <c:pt idx="1686">
                  <c:v>0.15</c:v>
                </c:pt>
                <c:pt idx="1687">
                  <c:v>0.15</c:v>
                </c:pt>
                <c:pt idx="1688">
                  <c:v>0.15</c:v>
                </c:pt>
                <c:pt idx="1689">
                  <c:v>0.15</c:v>
                </c:pt>
                <c:pt idx="1690">
                  <c:v>0.15</c:v>
                </c:pt>
                <c:pt idx="1691">
                  <c:v>0.15</c:v>
                </c:pt>
                <c:pt idx="1692">
                  <c:v>0.15</c:v>
                </c:pt>
                <c:pt idx="1693">
                  <c:v>0.15</c:v>
                </c:pt>
                <c:pt idx="1694">
                  <c:v>0.15</c:v>
                </c:pt>
                <c:pt idx="1695">
                  <c:v>0.15</c:v>
                </c:pt>
                <c:pt idx="1696">
                  <c:v>0.15</c:v>
                </c:pt>
                <c:pt idx="1697">
                  <c:v>0.15</c:v>
                </c:pt>
                <c:pt idx="1698">
                  <c:v>0.15</c:v>
                </c:pt>
                <c:pt idx="1699">
                  <c:v>0.15</c:v>
                </c:pt>
                <c:pt idx="1700">
                  <c:v>0.15</c:v>
                </c:pt>
                <c:pt idx="1701">
                  <c:v>0.15</c:v>
                </c:pt>
                <c:pt idx="1702">
                  <c:v>0.15</c:v>
                </c:pt>
                <c:pt idx="1703">
                  <c:v>0.15</c:v>
                </c:pt>
                <c:pt idx="1704">
                  <c:v>0.15</c:v>
                </c:pt>
                <c:pt idx="1705">
                  <c:v>0.15</c:v>
                </c:pt>
                <c:pt idx="1706">
                  <c:v>0.15</c:v>
                </c:pt>
                <c:pt idx="1707">
                  <c:v>0.15</c:v>
                </c:pt>
                <c:pt idx="1708">
                  <c:v>0.15</c:v>
                </c:pt>
                <c:pt idx="1709">
                  <c:v>0.15</c:v>
                </c:pt>
                <c:pt idx="1710">
                  <c:v>0.15</c:v>
                </c:pt>
                <c:pt idx="1711">
                  <c:v>0.15</c:v>
                </c:pt>
                <c:pt idx="1712">
                  <c:v>0.15</c:v>
                </c:pt>
                <c:pt idx="1713">
                  <c:v>0.15</c:v>
                </c:pt>
                <c:pt idx="1714">
                  <c:v>0.15</c:v>
                </c:pt>
                <c:pt idx="1715">
                  <c:v>0.15</c:v>
                </c:pt>
                <c:pt idx="1716">
                  <c:v>0.15</c:v>
                </c:pt>
                <c:pt idx="1717">
                  <c:v>0.15</c:v>
                </c:pt>
                <c:pt idx="1718">
                  <c:v>0.15</c:v>
                </c:pt>
                <c:pt idx="1719">
                  <c:v>0.15</c:v>
                </c:pt>
                <c:pt idx="1720">
                  <c:v>0.15</c:v>
                </c:pt>
                <c:pt idx="1721">
                  <c:v>0.15</c:v>
                </c:pt>
                <c:pt idx="1722">
                  <c:v>0.15</c:v>
                </c:pt>
                <c:pt idx="1723">
                  <c:v>0.151</c:v>
                </c:pt>
                <c:pt idx="1724">
                  <c:v>0.151</c:v>
                </c:pt>
                <c:pt idx="1725">
                  <c:v>0.151</c:v>
                </c:pt>
                <c:pt idx="1726">
                  <c:v>0.151</c:v>
                </c:pt>
                <c:pt idx="1727">
                  <c:v>0.151</c:v>
                </c:pt>
                <c:pt idx="1728">
                  <c:v>0.151</c:v>
                </c:pt>
                <c:pt idx="1729">
                  <c:v>0.151</c:v>
                </c:pt>
                <c:pt idx="1730">
                  <c:v>0.151</c:v>
                </c:pt>
                <c:pt idx="1731">
                  <c:v>0.151</c:v>
                </c:pt>
                <c:pt idx="1732">
                  <c:v>0.151</c:v>
                </c:pt>
                <c:pt idx="1733">
                  <c:v>0.151</c:v>
                </c:pt>
                <c:pt idx="1734">
                  <c:v>0.151</c:v>
                </c:pt>
                <c:pt idx="1735">
                  <c:v>0.151</c:v>
                </c:pt>
                <c:pt idx="1736">
                  <c:v>0.151</c:v>
                </c:pt>
                <c:pt idx="1737">
                  <c:v>0.151</c:v>
                </c:pt>
                <c:pt idx="1738">
                  <c:v>0.151</c:v>
                </c:pt>
                <c:pt idx="1739">
                  <c:v>0.151</c:v>
                </c:pt>
                <c:pt idx="1740">
                  <c:v>0.151</c:v>
                </c:pt>
                <c:pt idx="1741">
                  <c:v>0.151</c:v>
                </c:pt>
                <c:pt idx="1742">
                  <c:v>0.151</c:v>
                </c:pt>
                <c:pt idx="1743">
                  <c:v>0.151</c:v>
                </c:pt>
                <c:pt idx="1744">
                  <c:v>0.151</c:v>
                </c:pt>
                <c:pt idx="1745">
                  <c:v>0.151</c:v>
                </c:pt>
                <c:pt idx="1746">
                  <c:v>0.151</c:v>
                </c:pt>
                <c:pt idx="1747">
                  <c:v>0.151</c:v>
                </c:pt>
                <c:pt idx="1748">
                  <c:v>0.151</c:v>
                </c:pt>
                <c:pt idx="1749">
                  <c:v>0.151</c:v>
                </c:pt>
                <c:pt idx="1750">
                  <c:v>0.151</c:v>
                </c:pt>
                <c:pt idx="1751">
                  <c:v>0.151</c:v>
                </c:pt>
                <c:pt idx="1752">
                  <c:v>0.151</c:v>
                </c:pt>
                <c:pt idx="1753">
                  <c:v>0.151</c:v>
                </c:pt>
                <c:pt idx="1754">
                  <c:v>0.151</c:v>
                </c:pt>
                <c:pt idx="1755">
                  <c:v>0.151</c:v>
                </c:pt>
                <c:pt idx="1756">
                  <c:v>0.151</c:v>
                </c:pt>
                <c:pt idx="1757">
                  <c:v>0.151</c:v>
                </c:pt>
                <c:pt idx="1758">
                  <c:v>0.151</c:v>
                </c:pt>
                <c:pt idx="1759">
                  <c:v>0.151</c:v>
                </c:pt>
                <c:pt idx="1760">
                  <c:v>0.151</c:v>
                </c:pt>
                <c:pt idx="1761">
                  <c:v>0.151</c:v>
                </c:pt>
                <c:pt idx="1762">
                  <c:v>0.151</c:v>
                </c:pt>
                <c:pt idx="1763">
                  <c:v>0.151</c:v>
                </c:pt>
                <c:pt idx="1764">
                  <c:v>0.151</c:v>
                </c:pt>
                <c:pt idx="1765">
                  <c:v>0.151</c:v>
                </c:pt>
                <c:pt idx="1766">
                  <c:v>0.151</c:v>
                </c:pt>
                <c:pt idx="1767">
                  <c:v>0.151</c:v>
                </c:pt>
                <c:pt idx="1768">
                  <c:v>0.151</c:v>
                </c:pt>
                <c:pt idx="1769">
                  <c:v>0.151</c:v>
                </c:pt>
                <c:pt idx="1770">
                  <c:v>0.151</c:v>
                </c:pt>
                <c:pt idx="1771">
                  <c:v>0.151</c:v>
                </c:pt>
                <c:pt idx="1772">
                  <c:v>0.151</c:v>
                </c:pt>
                <c:pt idx="1773">
                  <c:v>0.151</c:v>
                </c:pt>
                <c:pt idx="1774">
                  <c:v>0.151</c:v>
                </c:pt>
                <c:pt idx="1775">
                  <c:v>0.151</c:v>
                </c:pt>
                <c:pt idx="1776">
                  <c:v>0.151</c:v>
                </c:pt>
                <c:pt idx="1777">
                  <c:v>0.151</c:v>
                </c:pt>
                <c:pt idx="1778">
                  <c:v>0.151</c:v>
                </c:pt>
                <c:pt idx="1779">
                  <c:v>0.151</c:v>
                </c:pt>
                <c:pt idx="1780">
                  <c:v>0.151</c:v>
                </c:pt>
                <c:pt idx="1781">
                  <c:v>0.151</c:v>
                </c:pt>
                <c:pt idx="1782">
                  <c:v>0.151</c:v>
                </c:pt>
                <c:pt idx="1783">
                  <c:v>0.151</c:v>
                </c:pt>
                <c:pt idx="1784">
                  <c:v>0.151</c:v>
                </c:pt>
                <c:pt idx="1785">
                  <c:v>0.152</c:v>
                </c:pt>
                <c:pt idx="1786">
                  <c:v>0.152</c:v>
                </c:pt>
                <c:pt idx="1787">
                  <c:v>0.152</c:v>
                </c:pt>
                <c:pt idx="1788">
                  <c:v>0.152</c:v>
                </c:pt>
                <c:pt idx="1789">
                  <c:v>0.152</c:v>
                </c:pt>
                <c:pt idx="1790">
                  <c:v>0.152</c:v>
                </c:pt>
                <c:pt idx="1791">
                  <c:v>0.152</c:v>
                </c:pt>
                <c:pt idx="1792">
                  <c:v>0.152</c:v>
                </c:pt>
                <c:pt idx="1793">
                  <c:v>0.152</c:v>
                </c:pt>
                <c:pt idx="1794">
                  <c:v>0.152</c:v>
                </c:pt>
                <c:pt idx="1795">
                  <c:v>0.152</c:v>
                </c:pt>
                <c:pt idx="1796">
                  <c:v>0.152</c:v>
                </c:pt>
                <c:pt idx="1797">
                  <c:v>0.152</c:v>
                </c:pt>
                <c:pt idx="1798">
                  <c:v>0.152</c:v>
                </c:pt>
                <c:pt idx="1799">
                  <c:v>0.152</c:v>
                </c:pt>
                <c:pt idx="1800">
                  <c:v>0.152</c:v>
                </c:pt>
                <c:pt idx="1801">
                  <c:v>0.152</c:v>
                </c:pt>
                <c:pt idx="1802">
                  <c:v>0.152</c:v>
                </c:pt>
                <c:pt idx="1803">
                  <c:v>0.152</c:v>
                </c:pt>
                <c:pt idx="1804">
                  <c:v>0.152</c:v>
                </c:pt>
                <c:pt idx="1805">
                  <c:v>0.152</c:v>
                </c:pt>
                <c:pt idx="1806">
                  <c:v>0.152</c:v>
                </c:pt>
                <c:pt idx="1807">
                  <c:v>0.152</c:v>
                </c:pt>
                <c:pt idx="1808">
                  <c:v>0.152</c:v>
                </c:pt>
                <c:pt idx="1809">
                  <c:v>0.152</c:v>
                </c:pt>
                <c:pt idx="1810">
                  <c:v>0.152</c:v>
                </c:pt>
                <c:pt idx="1811">
                  <c:v>0.152</c:v>
                </c:pt>
                <c:pt idx="1812">
                  <c:v>0.152</c:v>
                </c:pt>
                <c:pt idx="1813">
                  <c:v>0.152</c:v>
                </c:pt>
                <c:pt idx="1814">
                  <c:v>0.152</c:v>
                </c:pt>
                <c:pt idx="1815">
                  <c:v>0.152</c:v>
                </c:pt>
                <c:pt idx="1816">
                  <c:v>0.152</c:v>
                </c:pt>
                <c:pt idx="1817">
                  <c:v>0.152</c:v>
                </c:pt>
                <c:pt idx="1818">
                  <c:v>0.152</c:v>
                </c:pt>
                <c:pt idx="1819">
                  <c:v>0.152</c:v>
                </c:pt>
                <c:pt idx="1820">
                  <c:v>0.152</c:v>
                </c:pt>
                <c:pt idx="1821">
                  <c:v>0.152</c:v>
                </c:pt>
                <c:pt idx="1822">
                  <c:v>0.152</c:v>
                </c:pt>
                <c:pt idx="1823">
                  <c:v>0.152</c:v>
                </c:pt>
                <c:pt idx="1824">
                  <c:v>0.152</c:v>
                </c:pt>
                <c:pt idx="1825">
                  <c:v>0.152</c:v>
                </c:pt>
                <c:pt idx="1826">
                  <c:v>0.152</c:v>
                </c:pt>
                <c:pt idx="1827">
                  <c:v>0.152</c:v>
                </c:pt>
                <c:pt idx="1828">
                  <c:v>0.152</c:v>
                </c:pt>
                <c:pt idx="1829">
                  <c:v>0.152</c:v>
                </c:pt>
                <c:pt idx="1830">
                  <c:v>0.152</c:v>
                </c:pt>
                <c:pt idx="1831">
                  <c:v>0.152</c:v>
                </c:pt>
                <c:pt idx="1832">
                  <c:v>0.152</c:v>
                </c:pt>
                <c:pt idx="1833">
                  <c:v>0.152</c:v>
                </c:pt>
                <c:pt idx="1834">
                  <c:v>0.152</c:v>
                </c:pt>
                <c:pt idx="1835">
                  <c:v>0.152</c:v>
                </c:pt>
                <c:pt idx="1836">
                  <c:v>0.152</c:v>
                </c:pt>
                <c:pt idx="1837">
                  <c:v>0.152</c:v>
                </c:pt>
                <c:pt idx="1838">
                  <c:v>0.152</c:v>
                </c:pt>
                <c:pt idx="1839">
                  <c:v>0.152</c:v>
                </c:pt>
                <c:pt idx="1840">
                  <c:v>0.152</c:v>
                </c:pt>
                <c:pt idx="1841">
                  <c:v>0.152</c:v>
                </c:pt>
                <c:pt idx="1842">
                  <c:v>0.152</c:v>
                </c:pt>
                <c:pt idx="1843">
                  <c:v>0.152</c:v>
                </c:pt>
                <c:pt idx="1844">
                  <c:v>0.152</c:v>
                </c:pt>
                <c:pt idx="1845">
                  <c:v>0.152</c:v>
                </c:pt>
                <c:pt idx="1846">
                  <c:v>0.152</c:v>
                </c:pt>
                <c:pt idx="1847">
                  <c:v>0.152</c:v>
                </c:pt>
                <c:pt idx="1848">
                  <c:v>0.152</c:v>
                </c:pt>
                <c:pt idx="1849">
                  <c:v>0.152</c:v>
                </c:pt>
                <c:pt idx="1850">
                  <c:v>0.153</c:v>
                </c:pt>
                <c:pt idx="1851">
                  <c:v>0.153</c:v>
                </c:pt>
                <c:pt idx="1852">
                  <c:v>0.153</c:v>
                </c:pt>
                <c:pt idx="1853">
                  <c:v>0.153</c:v>
                </c:pt>
                <c:pt idx="1854">
                  <c:v>0.153</c:v>
                </c:pt>
                <c:pt idx="1855">
                  <c:v>0.153</c:v>
                </c:pt>
                <c:pt idx="1856">
                  <c:v>0.153</c:v>
                </c:pt>
                <c:pt idx="1857">
                  <c:v>0.153</c:v>
                </c:pt>
                <c:pt idx="1858">
                  <c:v>0.153</c:v>
                </c:pt>
                <c:pt idx="1859">
                  <c:v>0.153</c:v>
                </c:pt>
                <c:pt idx="1860">
                  <c:v>0.153</c:v>
                </c:pt>
                <c:pt idx="1861">
                  <c:v>0.153</c:v>
                </c:pt>
                <c:pt idx="1862">
                  <c:v>0.153</c:v>
                </c:pt>
                <c:pt idx="1863">
                  <c:v>0.153</c:v>
                </c:pt>
                <c:pt idx="1864">
                  <c:v>0.153</c:v>
                </c:pt>
                <c:pt idx="1865">
                  <c:v>0.153</c:v>
                </c:pt>
                <c:pt idx="1866">
                  <c:v>0.153</c:v>
                </c:pt>
                <c:pt idx="1867">
                  <c:v>0.153</c:v>
                </c:pt>
                <c:pt idx="1868">
                  <c:v>0.153</c:v>
                </c:pt>
                <c:pt idx="1869">
                  <c:v>0.153</c:v>
                </c:pt>
                <c:pt idx="1870">
                  <c:v>0.153</c:v>
                </c:pt>
                <c:pt idx="1871">
                  <c:v>0.153</c:v>
                </c:pt>
                <c:pt idx="1872">
                  <c:v>0.153</c:v>
                </c:pt>
                <c:pt idx="1873">
                  <c:v>0.153</c:v>
                </c:pt>
                <c:pt idx="1874">
                  <c:v>0.153</c:v>
                </c:pt>
                <c:pt idx="1875">
                  <c:v>0.153</c:v>
                </c:pt>
                <c:pt idx="1876">
                  <c:v>0.153</c:v>
                </c:pt>
                <c:pt idx="1877">
                  <c:v>0.153</c:v>
                </c:pt>
                <c:pt idx="1878">
                  <c:v>0.153</c:v>
                </c:pt>
                <c:pt idx="1879">
                  <c:v>0.153</c:v>
                </c:pt>
                <c:pt idx="1880">
                  <c:v>0.153</c:v>
                </c:pt>
                <c:pt idx="1881">
                  <c:v>0.153</c:v>
                </c:pt>
                <c:pt idx="1882">
                  <c:v>0.153</c:v>
                </c:pt>
                <c:pt idx="1883">
                  <c:v>0.153</c:v>
                </c:pt>
                <c:pt idx="1884">
                  <c:v>0.153</c:v>
                </c:pt>
                <c:pt idx="1885">
                  <c:v>0.153</c:v>
                </c:pt>
                <c:pt idx="1886">
                  <c:v>0.153</c:v>
                </c:pt>
                <c:pt idx="1887">
                  <c:v>0.153</c:v>
                </c:pt>
                <c:pt idx="1888">
                  <c:v>0.153</c:v>
                </c:pt>
                <c:pt idx="1889">
                  <c:v>0.153</c:v>
                </c:pt>
                <c:pt idx="1890">
                  <c:v>0.153</c:v>
                </c:pt>
                <c:pt idx="1891">
                  <c:v>0.153</c:v>
                </c:pt>
                <c:pt idx="1892">
                  <c:v>0.153</c:v>
                </c:pt>
                <c:pt idx="1893">
                  <c:v>0.153</c:v>
                </c:pt>
                <c:pt idx="1894">
                  <c:v>0.153</c:v>
                </c:pt>
                <c:pt idx="1895">
                  <c:v>0.153</c:v>
                </c:pt>
                <c:pt idx="1896">
                  <c:v>0.153</c:v>
                </c:pt>
                <c:pt idx="1897">
                  <c:v>0.153</c:v>
                </c:pt>
                <c:pt idx="1898">
                  <c:v>0.153</c:v>
                </c:pt>
                <c:pt idx="1899">
                  <c:v>0.153</c:v>
                </c:pt>
                <c:pt idx="1900">
                  <c:v>0.153</c:v>
                </c:pt>
                <c:pt idx="1901">
                  <c:v>0.153</c:v>
                </c:pt>
                <c:pt idx="1902">
                  <c:v>0.153</c:v>
                </c:pt>
                <c:pt idx="1903">
                  <c:v>0.153</c:v>
                </c:pt>
                <c:pt idx="1904">
                  <c:v>0.153</c:v>
                </c:pt>
                <c:pt idx="1905">
                  <c:v>0.153</c:v>
                </c:pt>
                <c:pt idx="1906">
                  <c:v>0.153</c:v>
                </c:pt>
                <c:pt idx="1907">
                  <c:v>0.153</c:v>
                </c:pt>
                <c:pt idx="1908">
                  <c:v>0.153</c:v>
                </c:pt>
                <c:pt idx="1909">
                  <c:v>0.153</c:v>
                </c:pt>
                <c:pt idx="1910">
                  <c:v>0.153</c:v>
                </c:pt>
                <c:pt idx="1911">
                  <c:v>0.153</c:v>
                </c:pt>
                <c:pt idx="1912">
                  <c:v>0.153</c:v>
                </c:pt>
                <c:pt idx="1913">
                  <c:v>0.153</c:v>
                </c:pt>
                <c:pt idx="1914">
                  <c:v>0.153</c:v>
                </c:pt>
                <c:pt idx="1915">
                  <c:v>0.154</c:v>
                </c:pt>
                <c:pt idx="1916">
                  <c:v>0.154</c:v>
                </c:pt>
                <c:pt idx="1917">
                  <c:v>0.154</c:v>
                </c:pt>
                <c:pt idx="1918">
                  <c:v>0.154</c:v>
                </c:pt>
                <c:pt idx="1919">
                  <c:v>0.154</c:v>
                </c:pt>
                <c:pt idx="1920">
                  <c:v>0.154</c:v>
                </c:pt>
                <c:pt idx="1921">
                  <c:v>0.154</c:v>
                </c:pt>
                <c:pt idx="1922">
                  <c:v>0.154</c:v>
                </c:pt>
                <c:pt idx="1923">
                  <c:v>0.154</c:v>
                </c:pt>
                <c:pt idx="1924">
                  <c:v>0.154</c:v>
                </c:pt>
                <c:pt idx="1925">
                  <c:v>0.154</c:v>
                </c:pt>
                <c:pt idx="1926">
                  <c:v>0.154</c:v>
                </c:pt>
                <c:pt idx="1927">
                  <c:v>0.154</c:v>
                </c:pt>
                <c:pt idx="1928">
                  <c:v>0.154</c:v>
                </c:pt>
                <c:pt idx="1929">
                  <c:v>0.154</c:v>
                </c:pt>
                <c:pt idx="1930">
                  <c:v>0.154</c:v>
                </c:pt>
                <c:pt idx="1931">
                  <c:v>0.154</c:v>
                </c:pt>
                <c:pt idx="1932">
                  <c:v>0.154</c:v>
                </c:pt>
                <c:pt idx="1933">
                  <c:v>0.154</c:v>
                </c:pt>
                <c:pt idx="1934">
                  <c:v>0.154</c:v>
                </c:pt>
                <c:pt idx="1935">
                  <c:v>0.154</c:v>
                </c:pt>
                <c:pt idx="1936">
                  <c:v>0.154</c:v>
                </c:pt>
                <c:pt idx="1937">
                  <c:v>0.154</c:v>
                </c:pt>
                <c:pt idx="1938">
                  <c:v>0.154</c:v>
                </c:pt>
                <c:pt idx="1939">
                  <c:v>0.154</c:v>
                </c:pt>
                <c:pt idx="1940">
                  <c:v>0.154</c:v>
                </c:pt>
                <c:pt idx="1941">
                  <c:v>0.154</c:v>
                </c:pt>
                <c:pt idx="1942">
                  <c:v>0.154</c:v>
                </c:pt>
                <c:pt idx="1943">
                  <c:v>0.154</c:v>
                </c:pt>
                <c:pt idx="1944">
                  <c:v>0.154</c:v>
                </c:pt>
                <c:pt idx="1945">
                  <c:v>0.154</c:v>
                </c:pt>
                <c:pt idx="1946">
                  <c:v>0.154</c:v>
                </c:pt>
                <c:pt idx="1947">
                  <c:v>0.154</c:v>
                </c:pt>
                <c:pt idx="1948">
                  <c:v>0.154</c:v>
                </c:pt>
                <c:pt idx="1949">
                  <c:v>0.154</c:v>
                </c:pt>
                <c:pt idx="1950">
                  <c:v>0.154</c:v>
                </c:pt>
                <c:pt idx="1951">
                  <c:v>0.154</c:v>
                </c:pt>
                <c:pt idx="1952">
                  <c:v>0.154</c:v>
                </c:pt>
                <c:pt idx="1953">
                  <c:v>0.154</c:v>
                </c:pt>
                <c:pt idx="1954">
                  <c:v>0.154</c:v>
                </c:pt>
                <c:pt idx="1955">
                  <c:v>0.154</c:v>
                </c:pt>
                <c:pt idx="1956">
                  <c:v>0.154</c:v>
                </c:pt>
                <c:pt idx="1957">
                  <c:v>0.154</c:v>
                </c:pt>
                <c:pt idx="1958">
                  <c:v>0.154</c:v>
                </c:pt>
                <c:pt idx="1959">
                  <c:v>0.154</c:v>
                </c:pt>
                <c:pt idx="1960">
                  <c:v>0.154</c:v>
                </c:pt>
                <c:pt idx="1961">
                  <c:v>0.154</c:v>
                </c:pt>
                <c:pt idx="1962">
                  <c:v>0.154</c:v>
                </c:pt>
                <c:pt idx="1963">
                  <c:v>0.154</c:v>
                </c:pt>
                <c:pt idx="1964">
                  <c:v>0.154</c:v>
                </c:pt>
                <c:pt idx="1965">
                  <c:v>0.154</c:v>
                </c:pt>
                <c:pt idx="1966">
                  <c:v>0.154</c:v>
                </c:pt>
                <c:pt idx="1967">
                  <c:v>0.154</c:v>
                </c:pt>
                <c:pt idx="1968">
                  <c:v>0.154</c:v>
                </c:pt>
                <c:pt idx="1969">
                  <c:v>0.154</c:v>
                </c:pt>
                <c:pt idx="1970">
                  <c:v>0.154</c:v>
                </c:pt>
                <c:pt idx="1971">
                  <c:v>0.154</c:v>
                </c:pt>
                <c:pt idx="1972">
                  <c:v>0.154</c:v>
                </c:pt>
                <c:pt idx="1973">
                  <c:v>0.154</c:v>
                </c:pt>
                <c:pt idx="1974">
                  <c:v>0.154</c:v>
                </c:pt>
                <c:pt idx="1975">
                  <c:v>0.154</c:v>
                </c:pt>
                <c:pt idx="1976">
                  <c:v>0.155</c:v>
                </c:pt>
                <c:pt idx="1977">
                  <c:v>0.155</c:v>
                </c:pt>
                <c:pt idx="1978">
                  <c:v>0.155</c:v>
                </c:pt>
                <c:pt idx="1979">
                  <c:v>0.155</c:v>
                </c:pt>
                <c:pt idx="1980">
                  <c:v>0.155</c:v>
                </c:pt>
                <c:pt idx="1981">
                  <c:v>0.155</c:v>
                </c:pt>
                <c:pt idx="1982">
                  <c:v>0.155</c:v>
                </c:pt>
                <c:pt idx="1983">
                  <c:v>0.155</c:v>
                </c:pt>
                <c:pt idx="1984">
                  <c:v>0.155</c:v>
                </c:pt>
                <c:pt idx="1985">
                  <c:v>0.155</c:v>
                </c:pt>
                <c:pt idx="1986">
                  <c:v>0.155</c:v>
                </c:pt>
                <c:pt idx="1987">
                  <c:v>0.155</c:v>
                </c:pt>
                <c:pt idx="1988">
                  <c:v>0.155</c:v>
                </c:pt>
                <c:pt idx="1989">
                  <c:v>0.155</c:v>
                </c:pt>
                <c:pt idx="1990">
                  <c:v>0.155</c:v>
                </c:pt>
                <c:pt idx="1991">
                  <c:v>0.155</c:v>
                </c:pt>
                <c:pt idx="1992">
                  <c:v>0.155</c:v>
                </c:pt>
                <c:pt idx="1993">
                  <c:v>0.155</c:v>
                </c:pt>
                <c:pt idx="1994">
                  <c:v>0.155</c:v>
                </c:pt>
                <c:pt idx="1995">
                  <c:v>0.155</c:v>
                </c:pt>
                <c:pt idx="1996">
                  <c:v>0.155</c:v>
                </c:pt>
                <c:pt idx="1997">
                  <c:v>0.155</c:v>
                </c:pt>
                <c:pt idx="1998">
                  <c:v>0.155</c:v>
                </c:pt>
                <c:pt idx="1999">
                  <c:v>0.155</c:v>
                </c:pt>
                <c:pt idx="2000">
                  <c:v>0.155</c:v>
                </c:pt>
                <c:pt idx="2001">
                  <c:v>0.155</c:v>
                </c:pt>
                <c:pt idx="2002">
                  <c:v>0.155</c:v>
                </c:pt>
                <c:pt idx="2003">
                  <c:v>0.155</c:v>
                </c:pt>
                <c:pt idx="2004">
                  <c:v>0.155</c:v>
                </c:pt>
                <c:pt idx="2005">
                  <c:v>0.155</c:v>
                </c:pt>
                <c:pt idx="2006">
                  <c:v>0.155</c:v>
                </c:pt>
                <c:pt idx="2007">
                  <c:v>0.155</c:v>
                </c:pt>
                <c:pt idx="2008">
                  <c:v>0.155</c:v>
                </c:pt>
                <c:pt idx="2009">
                  <c:v>0.155</c:v>
                </c:pt>
                <c:pt idx="2010">
                  <c:v>0.155</c:v>
                </c:pt>
                <c:pt idx="2011">
                  <c:v>0.155</c:v>
                </c:pt>
                <c:pt idx="2012">
                  <c:v>0.155</c:v>
                </c:pt>
                <c:pt idx="2013">
                  <c:v>0.155</c:v>
                </c:pt>
                <c:pt idx="2014">
                  <c:v>0.155</c:v>
                </c:pt>
                <c:pt idx="2015">
                  <c:v>0.155</c:v>
                </c:pt>
                <c:pt idx="2016">
                  <c:v>0.155</c:v>
                </c:pt>
                <c:pt idx="2017">
                  <c:v>0.155</c:v>
                </c:pt>
                <c:pt idx="2018">
                  <c:v>0.155</c:v>
                </c:pt>
                <c:pt idx="2019">
                  <c:v>0.155</c:v>
                </c:pt>
                <c:pt idx="2020">
                  <c:v>0.155</c:v>
                </c:pt>
                <c:pt idx="2021">
                  <c:v>0.155</c:v>
                </c:pt>
                <c:pt idx="2022">
                  <c:v>0.155</c:v>
                </c:pt>
                <c:pt idx="2023">
                  <c:v>0.155</c:v>
                </c:pt>
                <c:pt idx="2024">
                  <c:v>0.155</c:v>
                </c:pt>
                <c:pt idx="2025">
                  <c:v>0.155</c:v>
                </c:pt>
                <c:pt idx="2026">
                  <c:v>0.155</c:v>
                </c:pt>
                <c:pt idx="2027">
                  <c:v>0.155</c:v>
                </c:pt>
                <c:pt idx="2028">
                  <c:v>0.155</c:v>
                </c:pt>
                <c:pt idx="2029">
                  <c:v>0.155</c:v>
                </c:pt>
                <c:pt idx="2030">
                  <c:v>0.155</c:v>
                </c:pt>
                <c:pt idx="2031">
                  <c:v>0.155</c:v>
                </c:pt>
                <c:pt idx="2032">
                  <c:v>0.155</c:v>
                </c:pt>
                <c:pt idx="2033">
                  <c:v>0.155</c:v>
                </c:pt>
                <c:pt idx="2034">
                  <c:v>0.155</c:v>
                </c:pt>
                <c:pt idx="2035">
                  <c:v>0.156</c:v>
                </c:pt>
                <c:pt idx="2036">
                  <c:v>0.156</c:v>
                </c:pt>
                <c:pt idx="2037">
                  <c:v>0.156</c:v>
                </c:pt>
                <c:pt idx="2038">
                  <c:v>0.156</c:v>
                </c:pt>
                <c:pt idx="2039">
                  <c:v>0.156</c:v>
                </c:pt>
                <c:pt idx="2040">
                  <c:v>0.156</c:v>
                </c:pt>
                <c:pt idx="2041">
                  <c:v>0.156</c:v>
                </c:pt>
                <c:pt idx="2042">
                  <c:v>0.156</c:v>
                </c:pt>
                <c:pt idx="2043">
                  <c:v>0.156</c:v>
                </c:pt>
                <c:pt idx="2044">
                  <c:v>0.156</c:v>
                </c:pt>
                <c:pt idx="2045">
                  <c:v>0.156</c:v>
                </c:pt>
                <c:pt idx="2046">
                  <c:v>0.156</c:v>
                </c:pt>
                <c:pt idx="2047">
                  <c:v>0.156</c:v>
                </c:pt>
                <c:pt idx="2048">
                  <c:v>0.156</c:v>
                </c:pt>
                <c:pt idx="2049">
                  <c:v>0.156</c:v>
                </c:pt>
                <c:pt idx="2050">
                  <c:v>0.156</c:v>
                </c:pt>
                <c:pt idx="2051">
                  <c:v>0.156</c:v>
                </c:pt>
                <c:pt idx="2052">
                  <c:v>0.156</c:v>
                </c:pt>
                <c:pt idx="2053">
                  <c:v>0.156</c:v>
                </c:pt>
                <c:pt idx="2054">
                  <c:v>0.156</c:v>
                </c:pt>
                <c:pt idx="2055">
                  <c:v>0.156</c:v>
                </c:pt>
                <c:pt idx="2056">
                  <c:v>0.156</c:v>
                </c:pt>
                <c:pt idx="2057">
                  <c:v>0.156</c:v>
                </c:pt>
                <c:pt idx="2058">
                  <c:v>0.156</c:v>
                </c:pt>
                <c:pt idx="2059">
                  <c:v>0.156</c:v>
                </c:pt>
                <c:pt idx="2060">
                  <c:v>0.156</c:v>
                </c:pt>
                <c:pt idx="2061">
                  <c:v>0.156</c:v>
                </c:pt>
                <c:pt idx="2062">
                  <c:v>0.156</c:v>
                </c:pt>
                <c:pt idx="2063">
                  <c:v>0.156</c:v>
                </c:pt>
                <c:pt idx="2064">
                  <c:v>0.156</c:v>
                </c:pt>
                <c:pt idx="2065">
                  <c:v>0.156</c:v>
                </c:pt>
                <c:pt idx="2066">
                  <c:v>0.156</c:v>
                </c:pt>
                <c:pt idx="2067">
                  <c:v>0.156</c:v>
                </c:pt>
                <c:pt idx="2068">
                  <c:v>0.156</c:v>
                </c:pt>
                <c:pt idx="2069">
                  <c:v>0.156</c:v>
                </c:pt>
                <c:pt idx="2070">
                  <c:v>0.156</c:v>
                </c:pt>
                <c:pt idx="2071">
                  <c:v>0.156</c:v>
                </c:pt>
                <c:pt idx="2072">
                  <c:v>0.156</c:v>
                </c:pt>
                <c:pt idx="2073">
                  <c:v>0.156</c:v>
                </c:pt>
                <c:pt idx="2074">
                  <c:v>0.156</c:v>
                </c:pt>
                <c:pt idx="2075">
                  <c:v>0.156</c:v>
                </c:pt>
                <c:pt idx="2076">
                  <c:v>0.156</c:v>
                </c:pt>
                <c:pt idx="2077">
                  <c:v>0.156</c:v>
                </c:pt>
                <c:pt idx="2078">
                  <c:v>0.156</c:v>
                </c:pt>
                <c:pt idx="2079">
                  <c:v>0.156</c:v>
                </c:pt>
                <c:pt idx="2080">
                  <c:v>0.156</c:v>
                </c:pt>
                <c:pt idx="2081">
                  <c:v>0.156</c:v>
                </c:pt>
                <c:pt idx="2082">
                  <c:v>0.156</c:v>
                </c:pt>
                <c:pt idx="2083">
                  <c:v>0.156</c:v>
                </c:pt>
                <c:pt idx="2084">
                  <c:v>0.156</c:v>
                </c:pt>
                <c:pt idx="2085">
                  <c:v>0.156</c:v>
                </c:pt>
                <c:pt idx="2086">
                  <c:v>0.156</c:v>
                </c:pt>
                <c:pt idx="2087">
                  <c:v>0.156</c:v>
                </c:pt>
                <c:pt idx="2088">
                  <c:v>0.156</c:v>
                </c:pt>
                <c:pt idx="2089">
                  <c:v>0.156</c:v>
                </c:pt>
                <c:pt idx="2090">
                  <c:v>0.156</c:v>
                </c:pt>
                <c:pt idx="2091">
                  <c:v>0.156</c:v>
                </c:pt>
                <c:pt idx="2092">
                  <c:v>0.156</c:v>
                </c:pt>
                <c:pt idx="2093">
                  <c:v>0.156</c:v>
                </c:pt>
                <c:pt idx="2094">
                  <c:v>0.156</c:v>
                </c:pt>
                <c:pt idx="2095">
                  <c:v>0.156</c:v>
                </c:pt>
                <c:pt idx="2096">
                  <c:v>0.156</c:v>
                </c:pt>
                <c:pt idx="2097">
                  <c:v>0.156</c:v>
                </c:pt>
                <c:pt idx="2098">
                  <c:v>0.157</c:v>
                </c:pt>
                <c:pt idx="2099">
                  <c:v>0.157</c:v>
                </c:pt>
                <c:pt idx="2100">
                  <c:v>0.157</c:v>
                </c:pt>
                <c:pt idx="2101">
                  <c:v>0.157</c:v>
                </c:pt>
                <c:pt idx="2102">
                  <c:v>0.157</c:v>
                </c:pt>
                <c:pt idx="2103">
                  <c:v>0.158</c:v>
                </c:pt>
                <c:pt idx="2104">
                  <c:v>0.158</c:v>
                </c:pt>
                <c:pt idx="2105">
                  <c:v>0.158</c:v>
                </c:pt>
                <c:pt idx="2106">
                  <c:v>0.159</c:v>
                </c:pt>
                <c:pt idx="2107">
                  <c:v>0.159</c:v>
                </c:pt>
                <c:pt idx="2108">
                  <c:v>0.16</c:v>
                </c:pt>
                <c:pt idx="2109">
                  <c:v>0.16</c:v>
                </c:pt>
                <c:pt idx="2110">
                  <c:v>0.161</c:v>
                </c:pt>
                <c:pt idx="2111">
                  <c:v>0.16200000000000001</c:v>
                </c:pt>
                <c:pt idx="2112">
                  <c:v>0.16200000000000001</c:v>
                </c:pt>
                <c:pt idx="2113">
                  <c:v>0.16300000000000001</c:v>
                </c:pt>
                <c:pt idx="2114">
                  <c:v>0.16400000000000001</c:v>
                </c:pt>
                <c:pt idx="2115">
                  <c:v>0.16400000000000001</c:v>
                </c:pt>
                <c:pt idx="2116">
                  <c:v>0.16500000000000001</c:v>
                </c:pt>
                <c:pt idx="2117">
                  <c:v>0.16500000000000001</c:v>
                </c:pt>
                <c:pt idx="2118">
                  <c:v>0.16600000000000001</c:v>
                </c:pt>
                <c:pt idx="2119">
                  <c:v>0.16700000000000001</c:v>
                </c:pt>
                <c:pt idx="2120">
                  <c:v>0.16700000000000001</c:v>
                </c:pt>
                <c:pt idx="2121">
                  <c:v>0.16800000000000001</c:v>
                </c:pt>
                <c:pt idx="2122">
                  <c:v>0.16800000000000001</c:v>
                </c:pt>
                <c:pt idx="2123">
                  <c:v>0.16900000000000001</c:v>
                </c:pt>
                <c:pt idx="2124">
                  <c:v>0.17</c:v>
                </c:pt>
                <c:pt idx="2125">
                  <c:v>0.17</c:v>
                </c:pt>
                <c:pt idx="2126">
                  <c:v>0.17100000000000001</c:v>
                </c:pt>
                <c:pt idx="2127">
                  <c:v>0.17100000000000001</c:v>
                </c:pt>
                <c:pt idx="2128">
                  <c:v>0.17200000000000001</c:v>
                </c:pt>
                <c:pt idx="2129">
                  <c:v>0.17300000000000001</c:v>
                </c:pt>
                <c:pt idx="2130">
                  <c:v>0.17300000000000001</c:v>
                </c:pt>
                <c:pt idx="2131">
                  <c:v>0.17400000000000002</c:v>
                </c:pt>
                <c:pt idx="2132">
                  <c:v>0.17400000000000002</c:v>
                </c:pt>
                <c:pt idx="2133">
                  <c:v>0.17500000000000002</c:v>
                </c:pt>
                <c:pt idx="2134">
                  <c:v>0.17599999999999999</c:v>
                </c:pt>
                <c:pt idx="2135">
                  <c:v>0.17599999999999999</c:v>
                </c:pt>
                <c:pt idx="2136">
                  <c:v>0.17699999999999999</c:v>
                </c:pt>
                <c:pt idx="2137">
                  <c:v>0.17699999999999999</c:v>
                </c:pt>
                <c:pt idx="2138">
                  <c:v>0.17799999999999999</c:v>
                </c:pt>
                <c:pt idx="2139">
                  <c:v>0.17899999999999999</c:v>
                </c:pt>
                <c:pt idx="2140">
                  <c:v>0.17899999999999999</c:v>
                </c:pt>
                <c:pt idx="2141">
                  <c:v>0.18</c:v>
                </c:pt>
                <c:pt idx="2142">
                  <c:v>0.18</c:v>
                </c:pt>
                <c:pt idx="2143">
                  <c:v>0.18099999999999999</c:v>
                </c:pt>
                <c:pt idx="2144">
                  <c:v>0.182</c:v>
                </c:pt>
                <c:pt idx="2145">
                  <c:v>0.182</c:v>
                </c:pt>
                <c:pt idx="2146">
                  <c:v>0.183</c:v>
                </c:pt>
                <c:pt idx="2147">
                  <c:v>0.184</c:v>
                </c:pt>
                <c:pt idx="2148">
                  <c:v>0.184</c:v>
                </c:pt>
                <c:pt idx="2149">
                  <c:v>0.185</c:v>
                </c:pt>
                <c:pt idx="2150">
                  <c:v>0.185</c:v>
                </c:pt>
                <c:pt idx="2151">
                  <c:v>0.186</c:v>
                </c:pt>
                <c:pt idx="2152">
                  <c:v>0.187</c:v>
                </c:pt>
                <c:pt idx="2153">
                  <c:v>0.187</c:v>
                </c:pt>
                <c:pt idx="2154">
                  <c:v>0.188</c:v>
                </c:pt>
                <c:pt idx="2155">
                  <c:v>0.188</c:v>
                </c:pt>
                <c:pt idx="2156">
                  <c:v>0.189</c:v>
                </c:pt>
                <c:pt idx="2157">
                  <c:v>0.19</c:v>
                </c:pt>
                <c:pt idx="2158">
                  <c:v>0.19</c:v>
                </c:pt>
                <c:pt idx="2159">
                  <c:v>0.191</c:v>
                </c:pt>
                <c:pt idx="2160">
                  <c:v>0.191</c:v>
                </c:pt>
                <c:pt idx="2161">
                  <c:v>0.192</c:v>
                </c:pt>
                <c:pt idx="2162">
                  <c:v>0.193</c:v>
                </c:pt>
                <c:pt idx="2163">
                  <c:v>0.193</c:v>
                </c:pt>
                <c:pt idx="2164">
                  <c:v>0.19400000000000001</c:v>
                </c:pt>
                <c:pt idx="2165">
                  <c:v>0.19400000000000001</c:v>
                </c:pt>
                <c:pt idx="2166">
                  <c:v>0.19500000000000001</c:v>
                </c:pt>
                <c:pt idx="2167">
                  <c:v>0.19600000000000001</c:v>
                </c:pt>
                <c:pt idx="2168">
                  <c:v>0.19600000000000001</c:v>
                </c:pt>
                <c:pt idx="2169">
                  <c:v>0.19700000000000001</c:v>
                </c:pt>
                <c:pt idx="2170">
                  <c:v>0.19700000000000001</c:v>
                </c:pt>
                <c:pt idx="2171">
                  <c:v>0.19800000000000001</c:v>
                </c:pt>
                <c:pt idx="2172">
                  <c:v>0.19900000000000001</c:v>
                </c:pt>
                <c:pt idx="2173">
                  <c:v>0.19900000000000001</c:v>
                </c:pt>
                <c:pt idx="2174">
                  <c:v>0.2</c:v>
                </c:pt>
                <c:pt idx="2175">
                  <c:v>0.20100000000000001</c:v>
                </c:pt>
                <c:pt idx="2176">
                  <c:v>0.20100000000000001</c:v>
                </c:pt>
                <c:pt idx="2177">
                  <c:v>0.20200000000000001</c:v>
                </c:pt>
                <c:pt idx="2178">
                  <c:v>0.20200000000000001</c:v>
                </c:pt>
                <c:pt idx="2179">
                  <c:v>0.20300000000000001</c:v>
                </c:pt>
                <c:pt idx="2180">
                  <c:v>0.20400000000000001</c:v>
                </c:pt>
                <c:pt idx="2181">
                  <c:v>0.20400000000000001</c:v>
                </c:pt>
                <c:pt idx="2182">
                  <c:v>0.20500000000000002</c:v>
                </c:pt>
                <c:pt idx="2183">
                  <c:v>0.20500000000000002</c:v>
                </c:pt>
                <c:pt idx="2184">
                  <c:v>0.20600000000000002</c:v>
                </c:pt>
                <c:pt idx="2185">
                  <c:v>0.20700000000000002</c:v>
                </c:pt>
                <c:pt idx="2186">
                  <c:v>0.20700000000000002</c:v>
                </c:pt>
                <c:pt idx="2187">
                  <c:v>0.20800000000000002</c:v>
                </c:pt>
                <c:pt idx="2188">
                  <c:v>0.20800000000000002</c:v>
                </c:pt>
                <c:pt idx="2189">
                  <c:v>0.20899999999999999</c:v>
                </c:pt>
                <c:pt idx="2190">
                  <c:v>0.21</c:v>
                </c:pt>
                <c:pt idx="2191">
                  <c:v>0.21</c:v>
                </c:pt>
                <c:pt idx="2192">
                  <c:v>0.21099999999999999</c:v>
                </c:pt>
                <c:pt idx="2193">
                  <c:v>0.21099999999999999</c:v>
                </c:pt>
                <c:pt idx="2194">
                  <c:v>0.21199999999999999</c:v>
                </c:pt>
                <c:pt idx="2195">
                  <c:v>0.21299999999999999</c:v>
                </c:pt>
                <c:pt idx="2196">
                  <c:v>0.21299999999999999</c:v>
                </c:pt>
                <c:pt idx="2197">
                  <c:v>0.214</c:v>
                </c:pt>
                <c:pt idx="2198">
                  <c:v>0.215</c:v>
                </c:pt>
                <c:pt idx="2199">
                  <c:v>0.215</c:v>
                </c:pt>
                <c:pt idx="2200">
                  <c:v>0.216</c:v>
                </c:pt>
                <c:pt idx="2201">
                  <c:v>0.216</c:v>
                </c:pt>
                <c:pt idx="2202">
                  <c:v>0.217</c:v>
                </c:pt>
                <c:pt idx="2203">
                  <c:v>0.218</c:v>
                </c:pt>
                <c:pt idx="2204">
                  <c:v>0.218</c:v>
                </c:pt>
                <c:pt idx="2205">
                  <c:v>0.219</c:v>
                </c:pt>
                <c:pt idx="2206">
                  <c:v>0.219</c:v>
                </c:pt>
                <c:pt idx="2207">
                  <c:v>0.22</c:v>
                </c:pt>
                <c:pt idx="2208">
                  <c:v>0.221</c:v>
                </c:pt>
                <c:pt idx="2209">
                  <c:v>0.221</c:v>
                </c:pt>
                <c:pt idx="2210">
                  <c:v>0.222</c:v>
                </c:pt>
                <c:pt idx="2211">
                  <c:v>0.223</c:v>
                </c:pt>
                <c:pt idx="2212">
                  <c:v>0.223</c:v>
                </c:pt>
                <c:pt idx="2213">
                  <c:v>0.224</c:v>
                </c:pt>
                <c:pt idx="2214">
                  <c:v>0.224</c:v>
                </c:pt>
                <c:pt idx="2215">
                  <c:v>0.22500000000000001</c:v>
                </c:pt>
                <c:pt idx="2216">
                  <c:v>0.22600000000000001</c:v>
                </c:pt>
                <c:pt idx="2217">
                  <c:v>0.22600000000000001</c:v>
                </c:pt>
                <c:pt idx="2218">
                  <c:v>0.22700000000000001</c:v>
                </c:pt>
                <c:pt idx="2219">
                  <c:v>0.22700000000000001</c:v>
                </c:pt>
                <c:pt idx="2220">
                  <c:v>0.22800000000000001</c:v>
                </c:pt>
                <c:pt idx="2221">
                  <c:v>0.22900000000000001</c:v>
                </c:pt>
                <c:pt idx="2222">
                  <c:v>0.22900000000000001</c:v>
                </c:pt>
                <c:pt idx="2223">
                  <c:v>0.23</c:v>
                </c:pt>
                <c:pt idx="2224">
                  <c:v>0.23100000000000001</c:v>
                </c:pt>
                <c:pt idx="2225">
                  <c:v>0.23100000000000001</c:v>
                </c:pt>
                <c:pt idx="2226">
                  <c:v>0.23200000000000001</c:v>
                </c:pt>
                <c:pt idx="2227">
                  <c:v>0.23200000000000001</c:v>
                </c:pt>
                <c:pt idx="2228">
                  <c:v>0.23300000000000001</c:v>
                </c:pt>
                <c:pt idx="2229">
                  <c:v>0.23400000000000001</c:v>
                </c:pt>
                <c:pt idx="2230">
                  <c:v>0.23400000000000001</c:v>
                </c:pt>
                <c:pt idx="2231">
                  <c:v>0.23500000000000001</c:v>
                </c:pt>
                <c:pt idx="2232">
                  <c:v>0.23600000000000002</c:v>
                </c:pt>
                <c:pt idx="2233">
                  <c:v>0.23600000000000002</c:v>
                </c:pt>
                <c:pt idx="2234">
                  <c:v>0.23700000000000002</c:v>
                </c:pt>
                <c:pt idx="2235">
                  <c:v>0.23700000000000002</c:v>
                </c:pt>
                <c:pt idx="2236">
                  <c:v>0.23800000000000002</c:v>
                </c:pt>
                <c:pt idx="2237">
                  <c:v>0.23900000000000002</c:v>
                </c:pt>
                <c:pt idx="2238">
                  <c:v>0.23900000000000002</c:v>
                </c:pt>
                <c:pt idx="2239">
                  <c:v>0.24</c:v>
                </c:pt>
                <c:pt idx="2240">
                  <c:v>0.24</c:v>
                </c:pt>
                <c:pt idx="2241">
                  <c:v>0.24099999999999999</c:v>
                </c:pt>
                <c:pt idx="2242">
                  <c:v>0.24199999999999999</c:v>
                </c:pt>
                <c:pt idx="2243">
                  <c:v>0.24199999999999999</c:v>
                </c:pt>
                <c:pt idx="2244">
                  <c:v>0.24299999999999999</c:v>
                </c:pt>
                <c:pt idx="2245">
                  <c:v>0.24399999999999999</c:v>
                </c:pt>
                <c:pt idx="2246">
                  <c:v>0.24399999999999999</c:v>
                </c:pt>
                <c:pt idx="2247">
                  <c:v>0.245</c:v>
                </c:pt>
                <c:pt idx="2248">
                  <c:v>0.245</c:v>
                </c:pt>
                <c:pt idx="2249">
                  <c:v>0.246</c:v>
                </c:pt>
                <c:pt idx="2250">
                  <c:v>0.247</c:v>
                </c:pt>
                <c:pt idx="2251">
                  <c:v>0.247</c:v>
                </c:pt>
                <c:pt idx="2252">
                  <c:v>0.248</c:v>
                </c:pt>
                <c:pt idx="2253">
                  <c:v>0.249</c:v>
                </c:pt>
                <c:pt idx="2254">
                  <c:v>0.249</c:v>
                </c:pt>
                <c:pt idx="2255">
                  <c:v>0.25</c:v>
                </c:pt>
                <c:pt idx="2256">
                  <c:v>0.25</c:v>
                </c:pt>
                <c:pt idx="2257">
                  <c:v>0.251</c:v>
                </c:pt>
                <c:pt idx="2258">
                  <c:v>0.252</c:v>
                </c:pt>
                <c:pt idx="2259">
                  <c:v>0.252</c:v>
                </c:pt>
                <c:pt idx="2260">
                  <c:v>0.253</c:v>
                </c:pt>
                <c:pt idx="2261">
                  <c:v>0.254</c:v>
                </c:pt>
                <c:pt idx="2262">
                  <c:v>0.254</c:v>
                </c:pt>
                <c:pt idx="2263">
                  <c:v>0.255</c:v>
                </c:pt>
                <c:pt idx="2264">
                  <c:v>0.255</c:v>
                </c:pt>
                <c:pt idx="2265">
                  <c:v>0.25600000000000001</c:v>
                </c:pt>
                <c:pt idx="2266">
                  <c:v>0.25700000000000001</c:v>
                </c:pt>
                <c:pt idx="2267">
                  <c:v>0.25700000000000001</c:v>
                </c:pt>
                <c:pt idx="2268">
                  <c:v>0.25800000000000001</c:v>
                </c:pt>
                <c:pt idx="2269">
                  <c:v>0.25900000000000001</c:v>
                </c:pt>
                <c:pt idx="2270">
                  <c:v>0.25900000000000001</c:v>
                </c:pt>
                <c:pt idx="2271">
                  <c:v>0.26</c:v>
                </c:pt>
                <c:pt idx="2272">
                  <c:v>0.26</c:v>
                </c:pt>
                <c:pt idx="2273">
                  <c:v>0.26100000000000001</c:v>
                </c:pt>
                <c:pt idx="2274">
                  <c:v>0.26200000000000001</c:v>
                </c:pt>
                <c:pt idx="2275">
                  <c:v>0.26200000000000001</c:v>
                </c:pt>
                <c:pt idx="2276">
                  <c:v>0.26300000000000001</c:v>
                </c:pt>
                <c:pt idx="2277">
                  <c:v>0.26400000000000001</c:v>
                </c:pt>
                <c:pt idx="2278">
                  <c:v>0.26400000000000001</c:v>
                </c:pt>
                <c:pt idx="2279">
                  <c:v>0.26500000000000001</c:v>
                </c:pt>
                <c:pt idx="2280">
                  <c:v>0.26500000000000001</c:v>
                </c:pt>
                <c:pt idx="2281">
                  <c:v>0.26600000000000001</c:v>
                </c:pt>
                <c:pt idx="2282">
                  <c:v>0.26700000000000002</c:v>
                </c:pt>
                <c:pt idx="2283">
                  <c:v>0.26700000000000002</c:v>
                </c:pt>
                <c:pt idx="2284">
                  <c:v>0.26800000000000002</c:v>
                </c:pt>
                <c:pt idx="2285">
                  <c:v>0.26900000000000002</c:v>
                </c:pt>
                <c:pt idx="2286">
                  <c:v>0.26900000000000002</c:v>
                </c:pt>
                <c:pt idx="2287">
                  <c:v>0.27</c:v>
                </c:pt>
                <c:pt idx="2288">
                  <c:v>0.27</c:v>
                </c:pt>
                <c:pt idx="2289">
                  <c:v>0.27100000000000002</c:v>
                </c:pt>
                <c:pt idx="2290">
                  <c:v>0.27200000000000002</c:v>
                </c:pt>
                <c:pt idx="2291">
                  <c:v>0.27200000000000002</c:v>
                </c:pt>
                <c:pt idx="2292">
                  <c:v>0.27300000000000002</c:v>
                </c:pt>
                <c:pt idx="2293">
                  <c:v>0.27400000000000002</c:v>
                </c:pt>
                <c:pt idx="2294">
                  <c:v>0.27400000000000002</c:v>
                </c:pt>
                <c:pt idx="2295">
                  <c:v>0.27500000000000002</c:v>
                </c:pt>
                <c:pt idx="2296">
                  <c:v>0.27500000000000002</c:v>
                </c:pt>
                <c:pt idx="2297">
                  <c:v>0.27600000000000002</c:v>
                </c:pt>
                <c:pt idx="2298">
                  <c:v>0.27700000000000002</c:v>
                </c:pt>
                <c:pt idx="2299">
                  <c:v>0.27700000000000002</c:v>
                </c:pt>
                <c:pt idx="2300">
                  <c:v>0.27800000000000002</c:v>
                </c:pt>
                <c:pt idx="2301">
                  <c:v>0.27900000000000003</c:v>
                </c:pt>
                <c:pt idx="2302">
                  <c:v>0.27900000000000003</c:v>
                </c:pt>
                <c:pt idx="2303">
                  <c:v>0.28000000000000003</c:v>
                </c:pt>
                <c:pt idx="2304">
                  <c:v>0.28000000000000003</c:v>
                </c:pt>
                <c:pt idx="2305">
                  <c:v>0.28100000000000003</c:v>
                </c:pt>
                <c:pt idx="2306">
                  <c:v>0.28200000000000003</c:v>
                </c:pt>
                <c:pt idx="2307">
                  <c:v>0.28200000000000003</c:v>
                </c:pt>
                <c:pt idx="2308">
                  <c:v>0.28300000000000003</c:v>
                </c:pt>
                <c:pt idx="2309">
                  <c:v>0.28400000000000003</c:v>
                </c:pt>
                <c:pt idx="2310">
                  <c:v>0.28400000000000003</c:v>
                </c:pt>
                <c:pt idx="2311">
                  <c:v>0.28400000000000003</c:v>
                </c:pt>
                <c:pt idx="2312">
                  <c:v>0.28400000000000003</c:v>
                </c:pt>
                <c:pt idx="2313">
                  <c:v>0.28400000000000003</c:v>
                </c:pt>
                <c:pt idx="2314">
                  <c:v>0.28400000000000003</c:v>
                </c:pt>
                <c:pt idx="2315">
                  <c:v>0.28400000000000003</c:v>
                </c:pt>
                <c:pt idx="2316">
                  <c:v>0.28400000000000003</c:v>
                </c:pt>
                <c:pt idx="2317">
                  <c:v>0.28400000000000003</c:v>
                </c:pt>
                <c:pt idx="2318">
                  <c:v>0.28400000000000003</c:v>
                </c:pt>
                <c:pt idx="2319">
                  <c:v>0.28400000000000003</c:v>
                </c:pt>
                <c:pt idx="2320">
                  <c:v>0.28400000000000003</c:v>
                </c:pt>
                <c:pt idx="2321">
                  <c:v>0.28400000000000003</c:v>
                </c:pt>
                <c:pt idx="2322">
                  <c:v>0.28400000000000003</c:v>
                </c:pt>
                <c:pt idx="2323">
                  <c:v>0.28400000000000003</c:v>
                </c:pt>
                <c:pt idx="2324">
                  <c:v>0.28400000000000003</c:v>
                </c:pt>
                <c:pt idx="2325">
                  <c:v>0.28400000000000003</c:v>
                </c:pt>
                <c:pt idx="2326">
                  <c:v>0.28400000000000003</c:v>
                </c:pt>
                <c:pt idx="2327">
                  <c:v>0.28400000000000003</c:v>
                </c:pt>
                <c:pt idx="2328">
                  <c:v>0.28400000000000003</c:v>
                </c:pt>
                <c:pt idx="2329">
                  <c:v>0.28400000000000003</c:v>
                </c:pt>
                <c:pt idx="2330">
                  <c:v>0.28400000000000003</c:v>
                </c:pt>
                <c:pt idx="2331">
                  <c:v>0.28400000000000003</c:v>
                </c:pt>
                <c:pt idx="2332">
                  <c:v>0.28400000000000003</c:v>
                </c:pt>
                <c:pt idx="2333">
                  <c:v>0.28400000000000003</c:v>
                </c:pt>
                <c:pt idx="2334">
                  <c:v>0.28400000000000003</c:v>
                </c:pt>
                <c:pt idx="2335">
                  <c:v>0.28400000000000003</c:v>
                </c:pt>
                <c:pt idx="2336">
                  <c:v>0.28400000000000003</c:v>
                </c:pt>
                <c:pt idx="2337">
                  <c:v>0.28400000000000003</c:v>
                </c:pt>
                <c:pt idx="2338">
                  <c:v>0.28400000000000003</c:v>
                </c:pt>
                <c:pt idx="2339">
                  <c:v>0.28400000000000003</c:v>
                </c:pt>
                <c:pt idx="2340">
                  <c:v>0.28400000000000003</c:v>
                </c:pt>
                <c:pt idx="2341">
                  <c:v>0.28500000000000003</c:v>
                </c:pt>
                <c:pt idx="2342">
                  <c:v>0.28500000000000003</c:v>
                </c:pt>
                <c:pt idx="2343">
                  <c:v>0.28500000000000003</c:v>
                </c:pt>
                <c:pt idx="2344">
                  <c:v>0.28500000000000003</c:v>
                </c:pt>
                <c:pt idx="2345">
                  <c:v>0.28500000000000003</c:v>
                </c:pt>
                <c:pt idx="2346">
                  <c:v>0.28500000000000003</c:v>
                </c:pt>
                <c:pt idx="2347">
                  <c:v>0.28500000000000003</c:v>
                </c:pt>
                <c:pt idx="2348">
                  <c:v>0.28500000000000003</c:v>
                </c:pt>
                <c:pt idx="2349">
                  <c:v>0.28500000000000003</c:v>
                </c:pt>
                <c:pt idx="2350">
                  <c:v>0.28500000000000003</c:v>
                </c:pt>
                <c:pt idx="2351">
                  <c:v>0.28500000000000003</c:v>
                </c:pt>
                <c:pt idx="2352">
                  <c:v>0.28500000000000003</c:v>
                </c:pt>
                <c:pt idx="2353">
                  <c:v>0.28500000000000003</c:v>
                </c:pt>
                <c:pt idx="2354">
                  <c:v>0.28500000000000003</c:v>
                </c:pt>
                <c:pt idx="2355">
                  <c:v>0.28500000000000003</c:v>
                </c:pt>
                <c:pt idx="2356">
                  <c:v>0.28500000000000003</c:v>
                </c:pt>
                <c:pt idx="2357">
                  <c:v>0.28500000000000003</c:v>
                </c:pt>
                <c:pt idx="2358">
                  <c:v>0.28500000000000003</c:v>
                </c:pt>
                <c:pt idx="2359">
                  <c:v>0.28500000000000003</c:v>
                </c:pt>
                <c:pt idx="2360">
                  <c:v>0.28500000000000003</c:v>
                </c:pt>
                <c:pt idx="2361">
                  <c:v>0.28500000000000003</c:v>
                </c:pt>
                <c:pt idx="2362">
                  <c:v>0.28500000000000003</c:v>
                </c:pt>
                <c:pt idx="2363">
                  <c:v>0.28500000000000003</c:v>
                </c:pt>
                <c:pt idx="2364">
                  <c:v>0.28500000000000003</c:v>
                </c:pt>
                <c:pt idx="2365">
                  <c:v>0.28500000000000003</c:v>
                </c:pt>
                <c:pt idx="2366">
                  <c:v>0.28500000000000003</c:v>
                </c:pt>
                <c:pt idx="2367">
                  <c:v>0.28500000000000003</c:v>
                </c:pt>
                <c:pt idx="2368">
                  <c:v>0.28500000000000003</c:v>
                </c:pt>
                <c:pt idx="2369">
                  <c:v>0.28500000000000003</c:v>
                </c:pt>
                <c:pt idx="2370">
                  <c:v>0.28500000000000003</c:v>
                </c:pt>
                <c:pt idx="2371">
                  <c:v>0.28500000000000003</c:v>
                </c:pt>
                <c:pt idx="2372">
                  <c:v>0.28500000000000003</c:v>
                </c:pt>
                <c:pt idx="2373">
                  <c:v>0.28500000000000003</c:v>
                </c:pt>
                <c:pt idx="2374">
                  <c:v>0.28500000000000003</c:v>
                </c:pt>
                <c:pt idx="2375">
                  <c:v>0.28500000000000003</c:v>
                </c:pt>
                <c:pt idx="2376">
                  <c:v>0.28500000000000003</c:v>
                </c:pt>
                <c:pt idx="2377">
                  <c:v>0.28500000000000003</c:v>
                </c:pt>
                <c:pt idx="2378">
                  <c:v>0.28500000000000003</c:v>
                </c:pt>
                <c:pt idx="2379">
                  <c:v>0.28500000000000003</c:v>
                </c:pt>
                <c:pt idx="2380">
                  <c:v>0.28500000000000003</c:v>
                </c:pt>
                <c:pt idx="2381">
                  <c:v>0.28500000000000003</c:v>
                </c:pt>
                <c:pt idx="2382">
                  <c:v>0.28500000000000003</c:v>
                </c:pt>
                <c:pt idx="2383">
                  <c:v>0.28500000000000003</c:v>
                </c:pt>
                <c:pt idx="2384">
                  <c:v>0.28500000000000003</c:v>
                </c:pt>
                <c:pt idx="2385">
                  <c:v>0.28500000000000003</c:v>
                </c:pt>
                <c:pt idx="2386">
                  <c:v>0.28500000000000003</c:v>
                </c:pt>
                <c:pt idx="2387">
                  <c:v>0.28500000000000003</c:v>
                </c:pt>
                <c:pt idx="2388">
                  <c:v>0.28500000000000003</c:v>
                </c:pt>
                <c:pt idx="2389">
                  <c:v>0.28500000000000003</c:v>
                </c:pt>
                <c:pt idx="2390">
                  <c:v>0.28500000000000003</c:v>
                </c:pt>
                <c:pt idx="2391">
                  <c:v>0.28500000000000003</c:v>
                </c:pt>
                <c:pt idx="2392">
                  <c:v>0.28500000000000003</c:v>
                </c:pt>
                <c:pt idx="2393">
                  <c:v>0.28500000000000003</c:v>
                </c:pt>
                <c:pt idx="2394">
                  <c:v>0.28500000000000003</c:v>
                </c:pt>
                <c:pt idx="2395">
                  <c:v>0.28500000000000003</c:v>
                </c:pt>
                <c:pt idx="2396">
                  <c:v>0.28500000000000003</c:v>
                </c:pt>
                <c:pt idx="2397">
                  <c:v>0.28500000000000003</c:v>
                </c:pt>
                <c:pt idx="2398">
                  <c:v>0.28500000000000003</c:v>
                </c:pt>
                <c:pt idx="2399">
                  <c:v>0.28500000000000003</c:v>
                </c:pt>
                <c:pt idx="2400">
                  <c:v>0.28500000000000003</c:v>
                </c:pt>
                <c:pt idx="2401">
                  <c:v>0.28500000000000003</c:v>
                </c:pt>
                <c:pt idx="2402">
                  <c:v>0.28500000000000003</c:v>
                </c:pt>
                <c:pt idx="2403">
                  <c:v>0.28500000000000003</c:v>
                </c:pt>
                <c:pt idx="2404">
                  <c:v>0.28500000000000003</c:v>
                </c:pt>
                <c:pt idx="2405">
                  <c:v>0.28500000000000003</c:v>
                </c:pt>
                <c:pt idx="2406">
                  <c:v>0.28500000000000003</c:v>
                </c:pt>
                <c:pt idx="2407">
                  <c:v>0.28600000000000003</c:v>
                </c:pt>
                <c:pt idx="2408">
                  <c:v>0.28600000000000003</c:v>
                </c:pt>
                <c:pt idx="2409">
                  <c:v>0.28600000000000003</c:v>
                </c:pt>
                <c:pt idx="2410">
                  <c:v>0.28600000000000003</c:v>
                </c:pt>
                <c:pt idx="2411">
                  <c:v>0.28600000000000003</c:v>
                </c:pt>
                <c:pt idx="2412">
                  <c:v>0.28600000000000003</c:v>
                </c:pt>
                <c:pt idx="2413">
                  <c:v>0.28600000000000003</c:v>
                </c:pt>
                <c:pt idx="2414">
                  <c:v>0.28600000000000003</c:v>
                </c:pt>
                <c:pt idx="2415">
                  <c:v>0.28600000000000003</c:v>
                </c:pt>
                <c:pt idx="2416">
                  <c:v>0.28600000000000003</c:v>
                </c:pt>
                <c:pt idx="2417">
                  <c:v>0.28600000000000003</c:v>
                </c:pt>
                <c:pt idx="2418">
                  <c:v>0.28600000000000003</c:v>
                </c:pt>
                <c:pt idx="2419">
                  <c:v>0.28600000000000003</c:v>
                </c:pt>
                <c:pt idx="2420">
                  <c:v>0.28600000000000003</c:v>
                </c:pt>
                <c:pt idx="2421">
                  <c:v>0.28600000000000003</c:v>
                </c:pt>
                <c:pt idx="2422">
                  <c:v>0.28600000000000003</c:v>
                </c:pt>
                <c:pt idx="2423">
                  <c:v>0.28600000000000003</c:v>
                </c:pt>
                <c:pt idx="2424">
                  <c:v>0.28600000000000003</c:v>
                </c:pt>
                <c:pt idx="2425">
                  <c:v>0.28600000000000003</c:v>
                </c:pt>
                <c:pt idx="2426">
                  <c:v>0.28600000000000003</c:v>
                </c:pt>
                <c:pt idx="2427">
                  <c:v>0.28600000000000003</c:v>
                </c:pt>
                <c:pt idx="2428">
                  <c:v>0.28600000000000003</c:v>
                </c:pt>
                <c:pt idx="2429">
                  <c:v>0.28600000000000003</c:v>
                </c:pt>
                <c:pt idx="2430">
                  <c:v>0.28600000000000003</c:v>
                </c:pt>
                <c:pt idx="2431">
                  <c:v>0.28600000000000003</c:v>
                </c:pt>
                <c:pt idx="2432">
                  <c:v>0.28600000000000003</c:v>
                </c:pt>
                <c:pt idx="2433">
                  <c:v>0.28600000000000003</c:v>
                </c:pt>
                <c:pt idx="2434">
                  <c:v>0.28600000000000003</c:v>
                </c:pt>
                <c:pt idx="2435">
                  <c:v>0.28600000000000003</c:v>
                </c:pt>
                <c:pt idx="2436">
                  <c:v>0.28600000000000003</c:v>
                </c:pt>
                <c:pt idx="2437">
                  <c:v>0.28600000000000003</c:v>
                </c:pt>
                <c:pt idx="2438">
                  <c:v>0.28600000000000003</c:v>
                </c:pt>
                <c:pt idx="2439">
                  <c:v>0.28600000000000003</c:v>
                </c:pt>
                <c:pt idx="2440">
                  <c:v>0.28600000000000003</c:v>
                </c:pt>
                <c:pt idx="2441">
                  <c:v>0.28600000000000003</c:v>
                </c:pt>
                <c:pt idx="2442">
                  <c:v>0.28600000000000003</c:v>
                </c:pt>
                <c:pt idx="2443">
                  <c:v>0.28600000000000003</c:v>
                </c:pt>
                <c:pt idx="2444">
                  <c:v>0.28600000000000003</c:v>
                </c:pt>
                <c:pt idx="2445">
                  <c:v>0.28600000000000003</c:v>
                </c:pt>
                <c:pt idx="2446">
                  <c:v>0.28600000000000003</c:v>
                </c:pt>
                <c:pt idx="2447">
                  <c:v>0.28600000000000003</c:v>
                </c:pt>
                <c:pt idx="2448">
                  <c:v>0.28600000000000003</c:v>
                </c:pt>
                <c:pt idx="2449">
                  <c:v>0.28600000000000003</c:v>
                </c:pt>
                <c:pt idx="2450">
                  <c:v>0.28600000000000003</c:v>
                </c:pt>
                <c:pt idx="2451">
                  <c:v>0.28600000000000003</c:v>
                </c:pt>
                <c:pt idx="2452">
                  <c:v>0.28600000000000003</c:v>
                </c:pt>
                <c:pt idx="2453">
                  <c:v>0.28600000000000003</c:v>
                </c:pt>
                <c:pt idx="2454">
                  <c:v>0.28600000000000003</c:v>
                </c:pt>
                <c:pt idx="2455">
                  <c:v>0.28600000000000003</c:v>
                </c:pt>
                <c:pt idx="2456">
                  <c:v>0.28600000000000003</c:v>
                </c:pt>
                <c:pt idx="2457">
                  <c:v>0.28600000000000003</c:v>
                </c:pt>
                <c:pt idx="2458">
                  <c:v>0.28600000000000003</c:v>
                </c:pt>
                <c:pt idx="2459">
                  <c:v>0.28600000000000003</c:v>
                </c:pt>
                <c:pt idx="2460">
                  <c:v>0.28600000000000003</c:v>
                </c:pt>
                <c:pt idx="2461">
                  <c:v>0.28600000000000003</c:v>
                </c:pt>
                <c:pt idx="2462">
                  <c:v>0.28600000000000003</c:v>
                </c:pt>
                <c:pt idx="2463">
                  <c:v>0.28600000000000003</c:v>
                </c:pt>
                <c:pt idx="2464">
                  <c:v>0.28600000000000003</c:v>
                </c:pt>
                <c:pt idx="2465">
                  <c:v>0.28600000000000003</c:v>
                </c:pt>
                <c:pt idx="2466">
                  <c:v>0.28600000000000003</c:v>
                </c:pt>
                <c:pt idx="2467">
                  <c:v>0.28600000000000003</c:v>
                </c:pt>
                <c:pt idx="2468">
                  <c:v>0.28600000000000003</c:v>
                </c:pt>
                <c:pt idx="2469">
                  <c:v>0.28600000000000003</c:v>
                </c:pt>
                <c:pt idx="2470">
                  <c:v>0.28600000000000003</c:v>
                </c:pt>
                <c:pt idx="2471">
                  <c:v>0.28600000000000003</c:v>
                </c:pt>
                <c:pt idx="2472">
                  <c:v>0.28600000000000003</c:v>
                </c:pt>
                <c:pt idx="2473">
                  <c:v>0.28600000000000003</c:v>
                </c:pt>
                <c:pt idx="2474">
                  <c:v>0.28600000000000003</c:v>
                </c:pt>
                <c:pt idx="2475">
                  <c:v>0.28700000000000003</c:v>
                </c:pt>
                <c:pt idx="2476">
                  <c:v>0.28700000000000003</c:v>
                </c:pt>
                <c:pt idx="2477">
                  <c:v>0.28700000000000003</c:v>
                </c:pt>
                <c:pt idx="2478">
                  <c:v>0.28700000000000003</c:v>
                </c:pt>
                <c:pt idx="2479">
                  <c:v>0.28700000000000003</c:v>
                </c:pt>
                <c:pt idx="2480">
                  <c:v>0.28700000000000003</c:v>
                </c:pt>
                <c:pt idx="2481">
                  <c:v>0.28700000000000003</c:v>
                </c:pt>
                <c:pt idx="2482">
                  <c:v>0.28700000000000003</c:v>
                </c:pt>
                <c:pt idx="2483">
                  <c:v>0.28700000000000003</c:v>
                </c:pt>
                <c:pt idx="2484">
                  <c:v>0.28700000000000003</c:v>
                </c:pt>
                <c:pt idx="2485">
                  <c:v>0.28700000000000003</c:v>
                </c:pt>
                <c:pt idx="2486">
                  <c:v>0.28700000000000003</c:v>
                </c:pt>
                <c:pt idx="2487">
                  <c:v>0.28700000000000003</c:v>
                </c:pt>
                <c:pt idx="2488">
                  <c:v>0.28700000000000003</c:v>
                </c:pt>
                <c:pt idx="2489">
                  <c:v>0.28700000000000003</c:v>
                </c:pt>
                <c:pt idx="2490">
                  <c:v>0.28700000000000003</c:v>
                </c:pt>
                <c:pt idx="2491">
                  <c:v>0.28700000000000003</c:v>
                </c:pt>
                <c:pt idx="2492">
                  <c:v>0.28700000000000003</c:v>
                </c:pt>
                <c:pt idx="2493">
                  <c:v>0.28700000000000003</c:v>
                </c:pt>
                <c:pt idx="2494">
                  <c:v>0.28700000000000003</c:v>
                </c:pt>
                <c:pt idx="2495">
                  <c:v>0.28700000000000003</c:v>
                </c:pt>
                <c:pt idx="2496">
                  <c:v>0.28700000000000003</c:v>
                </c:pt>
                <c:pt idx="2497">
                  <c:v>0.28700000000000003</c:v>
                </c:pt>
                <c:pt idx="2498">
                  <c:v>0.28700000000000003</c:v>
                </c:pt>
                <c:pt idx="2499">
                  <c:v>0.28700000000000003</c:v>
                </c:pt>
                <c:pt idx="2500">
                  <c:v>0.28700000000000003</c:v>
                </c:pt>
                <c:pt idx="2501">
                  <c:v>0.28700000000000003</c:v>
                </c:pt>
                <c:pt idx="2502">
                  <c:v>0.28700000000000003</c:v>
                </c:pt>
                <c:pt idx="2503">
                  <c:v>0.28700000000000003</c:v>
                </c:pt>
                <c:pt idx="2504">
                  <c:v>0.28700000000000003</c:v>
                </c:pt>
                <c:pt idx="2505">
                  <c:v>0.28700000000000003</c:v>
                </c:pt>
                <c:pt idx="2506">
                  <c:v>0.28700000000000003</c:v>
                </c:pt>
                <c:pt idx="2507">
                  <c:v>0.28700000000000003</c:v>
                </c:pt>
                <c:pt idx="2508">
                  <c:v>0.28700000000000003</c:v>
                </c:pt>
                <c:pt idx="2509">
                  <c:v>0.28700000000000003</c:v>
                </c:pt>
                <c:pt idx="2510">
                  <c:v>0.28700000000000003</c:v>
                </c:pt>
                <c:pt idx="2511">
                  <c:v>0.28700000000000003</c:v>
                </c:pt>
                <c:pt idx="2512">
                  <c:v>0.28700000000000003</c:v>
                </c:pt>
                <c:pt idx="2513">
                  <c:v>0.28700000000000003</c:v>
                </c:pt>
                <c:pt idx="2514">
                  <c:v>0.28700000000000003</c:v>
                </c:pt>
                <c:pt idx="2515">
                  <c:v>0.28700000000000003</c:v>
                </c:pt>
                <c:pt idx="2516">
                  <c:v>0.28700000000000003</c:v>
                </c:pt>
                <c:pt idx="2517">
                  <c:v>0.28700000000000003</c:v>
                </c:pt>
                <c:pt idx="2518">
                  <c:v>0.28700000000000003</c:v>
                </c:pt>
                <c:pt idx="2519">
                  <c:v>0.28700000000000003</c:v>
                </c:pt>
                <c:pt idx="2520">
                  <c:v>0.28700000000000003</c:v>
                </c:pt>
                <c:pt idx="2521">
                  <c:v>0.28700000000000003</c:v>
                </c:pt>
                <c:pt idx="2522">
                  <c:v>0.28700000000000003</c:v>
                </c:pt>
                <c:pt idx="2523">
                  <c:v>0.28700000000000003</c:v>
                </c:pt>
                <c:pt idx="2524">
                  <c:v>0.28700000000000003</c:v>
                </c:pt>
                <c:pt idx="2525">
                  <c:v>0.28700000000000003</c:v>
                </c:pt>
                <c:pt idx="2526">
                  <c:v>0.28700000000000003</c:v>
                </c:pt>
                <c:pt idx="2527">
                  <c:v>0.28700000000000003</c:v>
                </c:pt>
                <c:pt idx="2528">
                  <c:v>0.28700000000000003</c:v>
                </c:pt>
                <c:pt idx="2529">
                  <c:v>0.28700000000000003</c:v>
                </c:pt>
                <c:pt idx="2530">
                  <c:v>0.28700000000000003</c:v>
                </c:pt>
                <c:pt idx="2531">
                  <c:v>0.28700000000000003</c:v>
                </c:pt>
                <c:pt idx="2532">
                  <c:v>0.28700000000000003</c:v>
                </c:pt>
                <c:pt idx="2533">
                  <c:v>0.28700000000000003</c:v>
                </c:pt>
                <c:pt idx="2534">
                  <c:v>0.28700000000000003</c:v>
                </c:pt>
                <c:pt idx="2535">
                  <c:v>0.28700000000000003</c:v>
                </c:pt>
                <c:pt idx="2536">
                  <c:v>0.28800000000000003</c:v>
                </c:pt>
                <c:pt idx="2537">
                  <c:v>0.28800000000000003</c:v>
                </c:pt>
                <c:pt idx="2538">
                  <c:v>0.28800000000000003</c:v>
                </c:pt>
                <c:pt idx="2539">
                  <c:v>0.28800000000000003</c:v>
                </c:pt>
                <c:pt idx="2540">
                  <c:v>0.28800000000000003</c:v>
                </c:pt>
                <c:pt idx="2541">
                  <c:v>0.28800000000000003</c:v>
                </c:pt>
                <c:pt idx="2542">
                  <c:v>0.28800000000000003</c:v>
                </c:pt>
                <c:pt idx="2543">
                  <c:v>0.28800000000000003</c:v>
                </c:pt>
                <c:pt idx="2544">
                  <c:v>0.28800000000000003</c:v>
                </c:pt>
                <c:pt idx="2545">
                  <c:v>0.28800000000000003</c:v>
                </c:pt>
                <c:pt idx="2546">
                  <c:v>0.28800000000000003</c:v>
                </c:pt>
                <c:pt idx="2547">
                  <c:v>0.28800000000000003</c:v>
                </c:pt>
                <c:pt idx="2548">
                  <c:v>0.28800000000000003</c:v>
                </c:pt>
                <c:pt idx="2549">
                  <c:v>0.28800000000000003</c:v>
                </c:pt>
                <c:pt idx="2550">
                  <c:v>0.28800000000000003</c:v>
                </c:pt>
                <c:pt idx="2551">
                  <c:v>0.28800000000000003</c:v>
                </c:pt>
                <c:pt idx="2552">
                  <c:v>0.28800000000000003</c:v>
                </c:pt>
                <c:pt idx="2553">
                  <c:v>0.28800000000000003</c:v>
                </c:pt>
                <c:pt idx="2554">
                  <c:v>0.28800000000000003</c:v>
                </c:pt>
                <c:pt idx="2555">
                  <c:v>0.28800000000000003</c:v>
                </c:pt>
                <c:pt idx="2556">
                  <c:v>0.28800000000000003</c:v>
                </c:pt>
                <c:pt idx="2557">
                  <c:v>0.28800000000000003</c:v>
                </c:pt>
                <c:pt idx="2558">
                  <c:v>0.28800000000000003</c:v>
                </c:pt>
                <c:pt idx="2559">
                  <c:v>0.28800000000000003</c:v>
                </c:pt>
                <c:pt idx="2560">
                  <c:v>0.28800000000000003</c:v>
                </c:pt>
                <c:pt idx="2561">
                  <c:v>0.28800000000000003</c:v>
                </c:pt>
                <c:pt idx="2562">
                  <c:v>0.28800000000000003</c:v>
                </c:pt>
                <c:pt idx="2563">
                  <c:v>0.28800000000000003</c:v>
                </c:pt>
                <c:pt idx="2564">
                  <c:v>0.28800000000000003</c:v>
                </c:pt>
                <c:pt idx="2565">
                  <c:v>0.28800000000000003</c:v>
                </c:pt>
                <c:pt idx="2566">
                  <c:v>0.28800000000000003</c:v>
                </c:pt>
                <c:pt idx="2567">
                  <c:v>0.28800000000000003</c:v>
                </c:pt>
                <c:pt idx="2568">
                  <c:v>0.28800000000000003</c:v>
                </c:pt>
                <c:pt idx="2569">
                  <c:v>0.28800000000000003</c:v>
                </c:pt>
                <c:pt idx="2570">
                  <c:v>0.28800000000000003</c:v>
                </c:pt>
                <c:pt idx="2571">
                  <c:v>0.28800000000000003</c:v>
                </c:pt>
                <c:pt idx="2572">
                  <c:v>0.28800000000000003</c:v>
                </c:pt>
                <c:pt idx="2573">
                  <c:v>0.28800000000000003</c:v>
                </c:pt>
                <c:pt idx="2574">
                  <c:v>0.28800000000000003</c:v>
                </c:pt>
                <c:pt idx="2575">
                  <c:v>0.28800000000000003</c:v>
                </c:pt>
                <c:pt idx="2576">
                  <c:v>0.28800000000000003</c:v>
                </c:pt>
                <c:pt idx="2577">
                  <c:v>0.28800000000000003</c:v>
                </c:pt>
                <c:pt idx="2578">
                  <c:v>0.28800000000000003</c:v>
                </c:pt>
                <c:pt idx="2579">
                  <c:v>0.28800000000000003</c:v>
                </c:pt>
                <c:pt idx="2580">
                  <c:v>0.28800000000000003</c:v>
                </c:pt>
                <c:pt idx="2581">
                  <c:v>0.28800000000000003</c:v>
                </c:pt>
                <c:pt idx="2582">
                  <c:v>0.28800000000000003</c:v>
                </c:pt>
                <c:pt idx="2583">
                  <c:v>0.28800000000000003</c:v>
                </c:pt>
                <c:pt idx="2584">
                  <c:v>0.28800000000000003</c:v>
                </c:pt>
                <c:pt idx="2585">
                  <c:v>0.28800000000000003</c:v>
                </c:pt>
                <c:pt idx="2586">
                  <c:v>0.28800000000000003</c:v>
                </c:pt>
                <c:pt idx="2587">
                  <c:v>0.28800000000000003</c:v>
                </c:pt>
                <c:pt idx="2588">
                  <c:v>0.28800000000000003</c:v>
                </c:pt>
                <c:pt idx="2589">
                  <c:v>0.28800000000000003</c:v>
                </c:pt>
                <c:pt idx="2590">
                  <c:v>0.28800000000000003</c:v>
                </c:pt>
                <c:pt idx="2591">
                  <c:v>0.28800000000000003</c:v>
                </c:pt>
                <c:pt idx="2592">
                  <c:v>0.28800000000000003</c:v>
                </c:pt>
                <c:pt idx="2593">
                  <c:v>0.28800000000000003</c:v>
                </c:pt>
                <c:pt idx="2594">
                  <c:v>0.28800000000000003</c:v>
                </c:pt>
                <c:pt idx="2595">
                  <c:v>0.28800000000000003</c:v>
                </c:pt>
                <c:pt idx="2596">
                  <c:v>0.28800000000000003</c:v>
                </c:pt>
                <c:pt idx="2597">
                  <c:v>0.28800000000000003</c:v>
                </c:pt>
                <c:pt idx="2598">
                  <c:v>0.28800000000000003</c:v>
                </c:pt>
                <c:pt idx="2599">
                  <c:v>0.28800000000000003</c:v>
                </c:pt>
                <c:pt idx="2600">
                  <c:v>0.28800000000000003</c:v>
                </c:pt>
                <c:pt idx="2601">
                  <c:v>0.28800000000000003</c:v>
                </c:pt>
                <c:pt idx="2602">
                  <c:v>0.28800000000000003</c:v>
                </c:pt>
                <c:pt idx="2603">
                  <c:v>0.28899999999999998</c:v>
                </c:pt>
                <c:pt idx="2604">
                  <c:v>0.28899999999999998</c:v>
                </c:pt>
                <c:pt idx="2605">
                  <c:v>0.28899999999999998</c:v>
                </c:pt>
                <c:pt idx="2606">
                  <c:v>0.28899999999999998</c:v>
                </c:pt>
                <c:pt idx="2607">
                  <c:v>0.28899999999999998</c:v>
                </c:pt>
                <c:pt idx="2608">
                  <c:v>0.28899999999999998</c:v>
                </c:pt>
                <c:pt idx="2609">
                  <c:v>0.28899999999999998</c:v>
                </c:pt>
                <c:pt idx="2610">
                  <c:v>0.28899999999999998</c:v>
                </c:pt>
                <c:pt idx="2611">
                  <c:v>0.28899999999999998</c:v>
                </c:pt>
                <c:pt idx="2612">
                  <c:v>0.28899999999999998</c:v>
                </c:pt>
                <c:pt idx="2613">
                  <c:v>0.28899999999999998</c:v>
                </c:pt>
                <c:pt idx="2614">
                  <c:v>0.28899999999999998</c:v>
                </c:pt>
                <c:pt idx="2615">
                  <c:v>0.28899999999999998</c:v>
                </c:pt>
                <c:pt idx="2616">
                  <c:v>0.28899999999999998</c:v>
                </c:pt>
                <c:pt idx="2617">
                  <c:v>0.28899999999999998</c:v>
                </c:pt>
                <c:pt idx="2618">
                  <c:v>0.28899999999999998</c:v>
                </c:pt>
                <c:pt idx="2619">
                  <c:v>0.28899999999999998</c:v>
                </c:pt>
                <c:pt idx="2620">
                  <c:v>0.28899999999999998</c:v>
                </c:pt>
                <c:pt idx="2621">
                  <c:v>0.28899999999999998</c:v>
                </c:pt>
                <c:pt idx="2622">
                  <c:v>0.28899999999999998</c:v>
                </c:pt>
                <c:pt idx="2623">
                  <c:v>0.28899999999999998</c:v>
                </c:pt>
                <c:pt idx="2624">
                  <c:v>0.28899999999999998</c:v>
                </c:pt>
                <c:pt idx="2625">
                  <c:v>0.28899999999999998</c:v>
                </c:pt>
                <c:pt idx="2626">
                  <c:v>0.28899999999999998</c:v>
                </c:pt>
                <c:pt idx="2627">
                  <c:v>0.28899999999999998</c:v>
                </c:pt>
                <c:pt idx="2628">
                  <c:v>0.28899999999999998</c:v>
                </c:pt>
                <c:pt idx="2629">
                  <c:v>0.28899999999999998</c:v>
                </c:pt>
                <c:pt idx="2630">
                  <c:v>0.28899999999999998</c:v>
                </c:pt>
                <c:pt idx="2631">
                  <c:v>0.28899999999999998</c:v>
                </c:pt>
                <c:pt idx="2632">
                  <c:v>0.28899999999999998</c:v>
                </c:pt>
                <c:pt idx="2633">
                  <c:v>0.28899999999999998</c:v>
                </c:pt>
                <c:pt idx="2634">
                  <c:v>0.28899999999999998</c:v>
                </c:pt>
                <c:pt idx="2635">
                  <c:v>0.28899999999999998</c:v>
                </c:pt>
                <c:pt idx="2636">
                  <c:v>0.28899999999999998</c:v>
                </c:pt>
                <c:pt idx="2637">
                  <c:v>0.28899999999999998</c:v>
                </c:pt>
                <c:pt idx="2638">
                  <c:v>0.28899999999999998</c:v>
                </c:pt>
                <c:pt idx="2639">
                  <c:v>0.28899999999999998</c:v>
                </c:pt>
                <c:pt idx="2640">
                  <c:v>0.28899999999999998</c:v>
                </c:pt>
                <c:pt idx="2641">
                  <c:v>0.28899999999999998</c:v>
                </c:pt>
                <c:pt idx="2642">
                  <c:v>0.28899999999999998</c:v>
                </c:pt>
                <c:pt idx="2643">
                  <c:v>0.28899999999999998</c:v>
                </c:pt>
                <c:pt idx="2644">
                  <c:v>0.28899999999999998</c:v>
                </c:pt>
                <c:pt idx="2645">
                  <c:v>0.28899999999999998</c:v>
                </c:pt>
                <c:pt idx="2646">
                  <c:v>0.28899999999999998</c:v>
                </c:pt>
                <c:pt idx="2647">
                  <c:v>0.28899999999999998</c:v>
                </c:pt>
                <c:pt idx="2648">
                  <c:v>0.28899999999999998</c:v>
                </c:pt>
                <c:pt idx="2649">
                  <c:v>0.28899999999999998</c:v>
                </c:pt>
                <c:pt idx="2650">
                  <c:v>0.28899999999999998</c:v>
                </c:pt>
                <c:pt idx="2651">
                  <c:v>0.28899999999999998</c:v>
                </c:pt>
                <c:pt idx="2652">
                  <c:v>0.28899999999999998</c:v>
                </c:pt>
                <c:pt idx="2653">
                  <c:v>0.28899999999999998</c:v>
                </c:pt>
                <c:pt idx="2654">
                  <c:v>0.28899999999999998</c:v>
                </c:pt>
                <c:pt idx="2655">
                  <c:v>0.28899999999999998</c:v>
                </c:pt>
                <c:pt idx="2656">
                  <c:v>0.28899999999999998</c:v>
                </c:pt>
                <c:pt idx="2657">
                  <c:v>0.28899999999999998</c:v>
                </c:pt>
                <c:pt idx="2658">
                  <c:v>0.28899999999999998</c:v>
                </c:pt>
                <c:pt idx="2659">
                  <c:v>0.28899999999999998</c:v>
                </c:pt>
                <c:pt idx="2660">
                  <c:v>0.28899999999999998</c:v>
                </c:pt>
                <c:pt idx="2661">
                  <c:v>0.28899999999999998</c:v>
                </c:pt>
                <c:pt idx="2662">
                  <c:v>0.28899999999999998</c:v>
                </c:pt>
                <c:pt idx="2663">
                  <c:v>0.28899999999999998</c:v>
                </c:pt>
                <c:pt idx="2664">
                  <c:v>0.28899999999999998</c:v>
                </c:pt>
                <c:pt idx="2665">
                  <c:v>0.28999999999999998</c:v>
                </c:pt>
                <c:pt idx="2666">
                  <c:v>0.28999999999999998</c:v>
                </c:pt>
                <c:pt idx="2667">
                  <c:v>0.28999999999999998</c:v>
                </c:pt>
                <c:pt idx="2668">
                  <c:v>0.28999999999999998</c:v>
                </c:pt>
                <c:pt idx="2669">
                  <c:v>0.28999999999999998</c:v>
                </c:pt>
                <c:pt idx="2670">
                  <c:v>0.28999999999999998</c:v>
                </c:pt>
                <c:pt idx="2671">
                  <c:v>0.28999999999999998</c:v>
                </c:pt>
                <c:pt idx="2672">
                  <c:v>0.28999999999999998</c:v>
                </c:pt>
                <c:pt idx="2673">
                  <c:v>0.28999999999999998</c:v>
                </c:pt>
                <c:pt idx="2674">
                  <c:v>0.28999999999999998</c:v>
                </c:pt>
                <c:pt idx="2675">
                  <c:v>0.28999999999999998</c:v>
                </c:pt>
                <c:pt idx="2676">
                  <c:v>0.28999999999999998</c:v>
                </c:pt>
                <c:pt idx="2677">
                  <c:v>0.28999999999999998</c:v>
                </c:pt>
                <c:pt idx="2678">
                  <c:v>0.28999999999999998</c:v>
                </c:pt>
                <c:pt idx="2679">
                  <c:v>0.28999999999999998</c:v>
                </c:pt>
                <c:pt idx="2680">
                  <c:v>0.28999999999999998</c:v>
                </c:pt>
                <c:pt idx="2681">
                  <c:v>0.28999999999999998</c:v>
                </c:pt>
                <c:pt idx="2682">
                  <c:v>0.28999999999999998</c:v>
                </c:pt>
                <c:pt idx="2683">
                  <c:v>0.28999999999999998</c:v>
                </c:pt>
                <c:pt idx="2684">
                  <c:v>0.28999999999999998</c:v>
                </c:pt>
                <c:pt idx="2685">
                  <c:v>0.28999999999999998</c:v>
                </c:pt>
                <c:pt idx="2686">
                  <c:v>0.28999999999999998</c:v>
                </c:pt>
                <c:pt idx="2687">
                  <c:v>0.28999999999999998</c:v>
                </c:pt>
                <c:pt idx="2688">
                  <c:v>0.28999999999999998</c:v>
                </c:pt>
                <c:pt idx="2689">
                  <c:v>0.28999999999999998</c:v>
                </c:pt>
                <c:pt idx="2690">
                  <c:v>0.28999999999999998</c:v>
                </c:pt>
                <c:pt idx="2691">
                  <c:v>0.28999999999999998</c:v>
                </c:pt>
                <c:pt idx="2692">
                  <c:v>0.28999999999999998</c:v>
                </c:pt>
                <c:pt idx="2693">
                  <c:v>0.28999999999999998</c:v>
                </c:pt>
                <c:pt idx="2694">
                  <c:v>0.28999999999999998</c:v>
                </c:pt>
                <c:pt idx="2695">
                  <c:v>0.28999999999999998</c:v>
                </c:pt>
                <c:pt idx="2696">
                  <c:v>0.28999999999999998</c:v>
                </c:pt>
                <c:pt idx="2697">
                  <c:v>0.28999999999999998</c:v>
                </c:pt>
                <c:pt idx="2698">
                  <c:v>0.28999999999999998</c:v>
                </c:pt>
                <c:pt idx="2699">
                  <c:v>0.28999999999999998</c:v>
                </c:pt>
                <c:pt idx="2700">
                  <c:v>0.28999999999999998</c:v>
                </c:pt>
                <c:pt idx="2701">
                  <c:v>0.28999999999999998</c:v>
                </c:pt>
                <c:pt idx="2702">
                  <c:v>0.28999999999999998</c:v>
                </c:pt>
                <c:pt idx="2703">
                  <c:v>0.28999999999999998</c:v>
                </c:pt>
                <c:pt idx="2704">
                  <c:v>0.28999999999999998</c:v>
                </c:pt>
                <c:pt idx="2705">
                  <c:v>0.28999999999999998</c:v>
                </c:pt>
                <c:pt idx="2706">
                  <c:v>0.28999999999999998</c:v>
                </c:pt>
                <c:pt idx="2707">
                  <c:v>0.28999999999999998</c:v>
                </c:pt>
                <c:pt idx="2708">
                  <c:v>0.28999999999999998</c:v>
                </c:pt>
                <c:pt idx="2709">
                  <c:v>0.28999999999999998</c:v>
                </c:pt>
                <c:pt idx="2710">
                  <c:v>0.28999999999999998</c:v>
                </c:pt>
                <c:pt idx="2711">
                  <c:v>0.28999999999999998</c:v>
                </c:pt>
                <c:pt idx="2712">
                  <c:v>0.28999999999999998</c:v>
                </c:pt>
                <c:pt idx="2713">
                  <c:v>0.28999999999999998</c:v>
                </c:pt>
                <c:pt idx="2714">
                  <c:v>0.28999999999999998</c:v>
                </c:pt>
                <c:pt idx="2715">
                  <c:v>0.28999999999999998</c:v>
                </c:pt>
                <c:pt idx="2716">
                  <c:v>0.28999999999999998</c:v>
                </c:pt>
                <c:pt idx="2717">
                  <c:v>0.28999999999999998</c:v>
                </c:pt>
                <c:pt idx="2718">
                  <c:v>0.28999999999999998</c:v>
                </c:pt>
                <c:pt idx="2719">
                  <c:v>0.28999999999999998</c:v>
                </c:pt>
                <c:pt idx="2720">
                  <c:v>0.28999999999999998</c:v>
                </c:pt>
                <c:pt idx="2721">
                  <c:v>0.28999999999999998</c:v>
                </c:pt>
                <c:pt idx="2722">
                  <c:v>0.28999999999999998</c:v>
                </c:pt>
                <c:pt idx="2723">
                  <c:v>0.29099999999999998</c:v>
                </c:pt>
                <c:pt idx="2724">
                  <c:v>0.29099999999999998</c:v>
                </c:pt>
                <c:pt idx="2725">
                  <c:v>0.29099999999999998</c:v>
                </c:pt>
                <c:pt idx="2726">
                  <c:v>0.29099999999999998</c:v>
                </c:pt>
                <c:pt idx="2727">
                  <c:v>0.29099999999999998</c:v>
                </c:pt>
                <c:pt idx="2728">
                  <c:v>0.29099999999999998</c:v>
                </c:pt>
                <c:pt idx="2729">
                  <c:v>0.29099999999999998</c:v>
                </c:pt>
                <c:pt idx="2730">
                  <c:v>0.29099999999999998</c:v>
                </c:pt>
                <c:pt idx="2731">
                  <c:v>0.29099999999999998</c:v>
                </c:pt>
                <c:pt idx="2732">
                  <c:v>0.29099999999999998</c:v>
                </c:pt>
                <c:pt idx="2733">
                  <c:v>0.29099999999999998</c:v>
                </c:pt>
                <c:pt idx="2734">
                  <c:v>0.29099999999999998</c:v>
                </c:pt>
                <c:pt idx="2735">
                  <c:v>0.29099999999999998</c:v>
                </c:pt>
                <c:pt idx="2736">
                  <c:v>0.29099999999999998</c:v>
                </c:pt>
                <c:pt idx="2737">
                  <c:v>0.29099999999999998</c:v>
                </c:pt>
                <c:pt idx="2738">
                  <c:v>0.29099999999999998</c:v>
                </c:pt>
                <c:pt idx="2739">
                  <c:v>0.29099999999999998</c:v>
                </c:pt>
                <c:pt idx="2740">
                  <c:v>0.29099999999999998</c:v>
                </c:pt>
                <c:pt idx="2741">
                  <c:v>0.29099999999999998</c:v>
                </c:pt>
                <c:pt idx="2742">
                  <c:v>0.29099999999999998</c:v>
                </c:pt>
                <c:pt idx="2743">
                  <c:v>0.29099999999999998</c:v>
                </c:pt>
                <c:pt idx="2744">
                  <c:v>0.29099999999999998</c:v>
                </c:pt>
                <c:pt idx="2745">
                  <c:v>0.29099999999999998</c:v>
                </c:pt>
                <c:pt idx="2746">
                  <c:v>0.29099999999999998</c:v>
                </c:pt>
                <c:pt idx="2747">
                  <c:v>0.29099999999999998</c:v>
                </c:pt>
                <c:pt idx="2748">
                  <c:v>0.29099999999999998</c:v>
                </c:pt>
                <c:pt idx="2749">
                  <c:v>0.29099999999999998</c:v>
                </c:pt>
                <c:pt idx="2750">
                  <c:v>0.29099999999999998</c:v>
                </c:pt>
                <c:pt idx="2751">
                  <c:v>0.29099999999999998</c:v>
                </c:pt>
                <c:pt idx="2752">
                  <c:v>0.29099999999999998</c:v>
                </c:pt>
                <c:pt idx="2753">
                  <c:v>0.29099999999999998</c:v>
                </c:pt>
                <c:pt idx="2754">
                  <c:v>0.29099999999999998</c:v>
                </c:pt>
                <c:pt idx="2755">
                  <c:v>0.29099999999999998</c:v>
                </c:pt>
                <c:pt idx="2756">
                  <c:v>0.29099999999999998</c:v>
                </c:pt>
                <c:pt idx="2757">
                  <c:v>0.29099999999999998</c:v>
                </c:pt>
                <c:pt idx="2758">
                  <c:v>0.29099999999999998</c:v>
                </c:pt>
                <c:pt idx="2759">
                  <c:v>0.29099999999999998</c:v>
                </c:pt>
                <c:pt idx="2760">
                  <c:v>0.29099999999999998</c:v>
                </c:pt>
                <c:pt idx="2761">
                  <c:v>0.29099999999999998</c:v>
                </c:pt>
                <c:pt idx="2762">
                  <c:v>0.29099999999999998</c:v>
                </c:pt>
                <c:pt idx="2763">
                  <c:v>0.29099999999999998</c:v>
                </c:pt>
                <c:pt idx="2764">
                  <c:v>0.29099999999999998</c:v>
                </c:pt>
                <c:pt idx="2765">
                  <c:v>0.29099999999999998</c:v>
                </c:pt>
                <c:pt idx="2766">
                  <c:v>0.29099999999999998</c:v>
                </c:pt>
                <c:pt idx="2767">
                  <c:v>0.29099999999999998</c:v>
                </c:pt>
                <c:pt idx="2768">
                  <c:v>0.29099999999999998</c:v>
                </c:pt>
                <c:pt idx="2769">
                  <c:v>0.29099999999999998</c:v>
                </c:pt>
                <c:pt idx="2770">
                  <c:v>0.29099999999999998</c:v>
                </c:pt>
                <c:pt idx="2771">
                  <c:v>0.29099999999999998</c:v>
                </c:pt>
                <c:pt idx="2772">
                  <c:v>0.29099999999999998</c:v>
                </c:pt>
                <c:pt idx="2773">
                  <c:v>0.29099999999999998</c:v>
                </c:pt>
                <c:pt idx="2774">
                  <c:v>0.29099999999999998</c:v>
                </c:pt>
                <c:pt idx="2775">
                  <c:v>0.29099999999999998</c:v>
                </c:pt>
                <c:pt idx="2776">
                  <c:v>0.29099999999999998</c:v>
                </c:pt>
                <c:pt idx="2777">
                  <c:v>0.29099999999999998</c:v>
                </c:pt>
                <c:pt idx="2778">
                  <c:v>0.29099999999999998</c:v>
                </c:pt>
                <c:pt idx="2779">
                  <c:v>0.29099999999999998</c:v>
                </c:pt>
                <c:pt idx="2780">
                  <c:v>0.29099999999999998</c:v>
                </c:pt>
                <c:pt idx="2781">
                  <c:v>0.29099999999999998</c:v>
                </c:pt>
                <c:pt idx="2782">
                  <c:v>0.29099999999999998</c:v>
                </c:pt>
                <c:pt idx="2783">
                  <c:v>0.29099999999999998</c:v>
                </c:pt>
                <c:pt idx="2784">
                  <c:v>0.29099999999999998</c:v>
                </c:pt>
                <c:pt idx="2785">
                  <c:v>0.29099999999999998</c:v>
                </c:pt>
                <c:pt idx="2786">
                  <c:v>0.29099999999999998</c:v>
                </c:pt>
                <c:pt idx="2787">
                  <c:v>0.29099999999999998</c:v>
                </c:pt>
                <c:pt idx="2788">
                  <c:v>0.29199999999999998</c:v>
                </c:pt>
                <c:pt idx="2789">
                  <c:v>0.29199999999999998</c:v>
                </c:pt>
                <c:pt idx="2790">
                  <c:v>0.29199999999999998</c:v>
                </c:pt>
                <c:pt idx="2791">
                  <c:v>0.29199999999999998</c:v>
                </c:pt>
                <c:pt idx="2792">
                  <c:v>0.29199999999999998</c:v>
                </c:pt>
                <c:pt idx="2793">
                  <c:v>0.29199999999999998</c:v>
                </c:pt>
                <c:pt idx="2794">
                  <c:v>0.29199999999999998</c:v>
                </c:pt>
                <c:pt idx="2795">
                  <c:v>0.29199999999999998</c:v>
                </c:pt>
                <c:pt idx="2796">
                  <c:v>0.29199999999999998</c:v>
                </c:pt>
                <c:pt idx="2797">
                  <c:v>0.29199999999999998</c:v>
                </c:pt>
                <c:pt idx="2798">
                  <c:v>0.29199999999999998</c:v>
                </c:pt>
                <c:pt idx="2799">
                  <c:v>0.29199999999999998</c:v>
                </c:pt>
                <c:pt idx="2800">
                  <c:v>0.29199999999999998</c:v>
                </c:pt>
                <c:pt idx="2801">
                  <c:v>0.29199999999999998</c:v>
                </c:pt>
                <c:pt idx="2802">
                  <c:v>0.29199999999999998</c:v>
                </c:pt>
                <c:pt idx="2803">
                  <c:v>0.29199999999999998</c:v>
                </c:pt>
                <c:pt idx="2804">
                  <c:v>0.29199999999999998</c:v>
                </c:pt>
                <c:pt idx="2805">
                  <c:v>0.29199999999999998</c:v>
                </c:pt>
                <c:pt idx="2806">
                  <c:v>0.29199999999999998</c:v>
                </c:pt>
                <c:pt idx="2807">
                  <c:v>0.29199999999999998</c:v>
                </c:pt>
                <c:pt idx="2808">
                  <c:v>0.29199999999999998</c:v>
                </c:pt>
                <c:pt idx="2809">
                  <c:v>0.29199999999999998</c:v>
                </c:pt>
                <c:pt idx="2810">
                  <c:v>0.29199999999999998</c:v>
                </c:pt>
                <c:pt idx="2811">
                  <c:v>0.29199999999999998</c:v>
                </c:pt>
                <c:pt idx="2812">
                  <c:v>0.29199999999999998</c:v>
                </c:pt>
                <c:pt idx="2813">
                  <c:v>0.29199999999999998</c:v>
                </c:pt>
                <c:pt idx="2814">
                  <c:v>0.29199999999999998</c:v>
                </c:pt>
                <c:pt idx="2815">
                  <c:v>0.29199999999999998</c:v>
                </c:pt>
                <c:pt idx="2816">
                  <c:v>0.29199999999999998</c:v>
                </c:pt>
                <c:pt idx="2817">
                  <c:v>0.29199999999999998</c:v>
                </c:pt>
                <c:pt idx="2818">
                  <c:v>0.29199999999999998</c:v>
                </c:pt>
                <c:pt idx="2819">
                  <c:v>0.29199999999999998</c:v>
                </c:pt>
                <c:pt idx="2820">
                  <c:v>0.29199999999999998</c:v>
                </c:pt>
                <c:pt idx="2821">
                  <c:v>0.29199999999999998</c:v>
                </c:pt>
                <c:pt idx="2822">
                  <c:v>0.29199999999999998</c:v>
                </c:pt>
                <c:pt idx="2823">
                  <c:v>0.29199999999999998</c:v>
                </c:pt>
                <c:pt idx="2824">
                  <c:v>0.29199999999999998</c:v>
                </c:pt>
                <c:pt idx="2825">
                  <c:v>0.29199999999999998</c:v>
                </c:pt>
                <c:pt idx="2826">
                  <c:v>0.29199999999999998</c:v>
                </c:pt>
                <c:pt idx="2827">
                  <c:v>0.29199999999999998</c:v>
                </c:pt>
                <c:pt idx="2828">
                  <c:v>0.29199999999999998</c:v>
                </c:pt>
                <c:pt idx="2829">
                  <c:v>0.29199999999999998</c:v>
                </c:pt>
                <c:pt idx="2830">
                  <c:v>0.29199999999999998</c:v>
                </c:pt>
                <c:pt idx="2831">
                  <c:v>0.29199999999999998</c:v>
                </c:pt>
                <c:pt idx="2832">
                  <c:v>0.29199999999999998</c:v>
                </c:pt>
                <c:pt idx="2833">
                  <c:v>0.29199999999999998</c:v>
                </c:pt>
                <c:pt idx="2834">
                  <c:v>0.29199999999999998</c:v>
                </c:pt>
                <c:pt idx="2835">
                  <c:v>0.29199999999999998</c:v>
                </c:pt>
                <c:pt idx="2836">
                  <c:v>0.29199999999999998</c:v>
                </c:pt>
                <c:pt idx="2837">
                  <c:v>0.29199999999999998</c:v>
                </c:pt>
                <c:pt idx="2838">
                  <c:v>0.29199999999999998</c:v>
                </c:pt>
                <c:pt idx="2839">
                  <c:v>0.29199999999999998</c:v>
                </c:pt>
                <c:pt idx="2840">
                  <c:v>0.29199999999999998</c:v>
                </c:pt>
                <c:pt idx="2841">
                  <c:v>0.29199999999999998</c:v>
                </c:pt>
                <c:pt idx="2842">
                  <c:v>0.29199999999999998</c:v>
                </c:pt>
                <c:pt idx="2843">
                  <c:v>0.29199999999999998</c:v>
                </c:pt>
                <c:pt idx="2844">
                  <c:v>0.29199999999999998</c:v>
                </c:pt>
                <c:pt idx="2845">
                  <c:v>0.29199999999999998</c:v>
                </c:pt>
                <c:pt idx="2846">
                  <c:v>0.29199999999999998</c:v>
                </c:pt>
                <c:pt idx="2847">
                  <c:v>0.29199999999999998</c:v>
                </c:pt>
                <c:pt idx="2848">
                  <c:v>0.29199999999999998</c:v>
                </c:pt>
                <c:pt idx="2849">
                  <c:v>0.29199999999999998</c:v>
                </c:pt>
                <c:pt idx="2850">
                  <c:v>0.29299999999999998</c:v>
                </c:pt>
                <c:pt idx="2851">
                  <c:v>0.29299999999999998</c:v>
                </c:pt>
                <c:pt idx="2852">
                  <c:v>0.29299999999999998</c:v>
                </c:pt>
                <c:pt idx="2853">
                  <c:v>0.29299999999999998</c:v>
                </c:pt>
                <c:pt idx="2854">
                  <c:v>0.29299999999999998</c:v>
                </c:pt>
                <c:pt idx="2855">
                  <c:v>0.29299999999999998</c:v>
                </c:pt>
                <c:pt idx="2856">
                  <c:v>0.29299999999999998</c:v>
                </c:pt>
                <c:pt idx="2857">
                  <c:v>0.29299999999999998</c:v>
                </c:pt>
                <c:pt idx="2858">
                  <c:v>0.29299999999999998</c:v>
                </c:pt>
                <c:pt idx="2859">
                  <c:v>0.29299999999999998</c:v>
                </c:pt>
                <c:pt idx="2860">
                  <c:v>0.29299999999999998</c:v>
                </c:pt>
                <c:pt idx="2861">
                  <c:v>0.29299999999999998</c:v>
                </c:pt>
                <c:pt idx="2862">
                  <c:v>0.29299999999999998</c:v>
                </c:pt>
                <c:pt idx="2863">
                  <c:v>0.29299999999999998</c:v>
                </c:pt>
                <c:pt idx="2864">
                  <c:v>0.29299999999999998</c:v>
                </c:pt>
                <c:pt idx="2865">
                  <c:v>0.29299999999999998</c:v>
                </c:pt>
                <c:pt idx="2866">
                  <c:v>0.29299999999999998</c:v>
                </c:pt>
                <c:pt idx="2867">
                  <c:v>0.29299999999999998</c:v>
                </c:pt>
                <c:pt idx="2868">
                  <c:v>0.29299999999999998</c:v>
                </c:pt>
                <c:pt idx="2869">
                  <c:v>0.29299999999999998</c:v>
                </c:pt>
                <c:pt idx="2870">
                  <c:v>0.29299999999999998</c:v>
                </c:pt>
                <c:pt idx="2871">
                  <c:v>0.29299999999999998</c:v>
                </c:pt>
                <c:pt idx="2872">
                  <c:v>0.29299999999999998</c:v>
                </c:pt>
                <c:pt idx="2873">
                  <c:v>0.29299999999999998</c:v>
                </c:pt>
                <c:pt idx="2874">
                  <c:v>0.29299999999999998</c:v>
                </c:pt>
                <c:pt idx="2875">
                  <c:v>0.29299999999999998</c:v>
                </c:pt>
                <c:pt idx="2876">
                  <c:v>0.29299999999999998</c:v>
                </c:pt>
                <c:pt idx="2877">
                  <c:v>0.29299999999999998</c:v>
                </c:pt>
                <c:pt idx="2878">
                  <c:v>0.29299999999999998</c:v>
                </c:pt>
                <c:pt idx="2879">
                  <c:v>0.29299999999999998</c:v>
                </c:pt>
                <c:pt idx="2880">
                  <c:v>0.29299999999999998</c:v>
                </c:pt>
                <c:pt idx="2881">
                  <c:v>0.29299999999999998</c:v>
                </c:pt>
                <c:pt idx="2882">
                  <c:v>0.29299999999999998</c:v>
                </c:pt>
                <c:pt idx="2883">
                  <c:v>0.29299999999999998</c:v>
                </c:pt>
                <c:pt idx="2884">
                  <c:v>0.29299999999999998</c:v>
                </c:pt>
                <c:pt idx="2885">
                  <c:v>0.29299999999999998</c:v>
                </c:pt>
                <c:pt idx="2886">
                  <c:v>0.29299999999999998</c:v>
                </c:pt>
                <c:pt idx="2887">
                  <c:v>0.29299999999999998</c:v>
                </c:pt>
                <c:pt idx="2888">
                  <c:v>0.29299999999999998</c:v>
                </c:pt>
                <c:pt idx="2889">
                  <c:v>0.29299999999999998</c:v>
                </c:pt>
                <c:pt idx="2890">
                  <c:v>0.29299999999999998</c:v>
                </c:pt>
                <c:pt idx="2891">
                  <c:v>0.29299999999999998</c:v>
                </c:pt>
                <c:pt idx="2892">
                  <c:v>0.29299999999999998</c:v>
                </c:pt>
                <c:pt idx="2893">
                  <c:v>0.29299999999999998</c:v>
                </c:pt>
                <c:pt idx="2894">
                  <c:v>0.29299999999999998</c:v>
                </c:pt>
                <c:pt idx="2895">
                  <c:v>0.29299999999999998</c:v>
                </c:pt>
                <c:pt idx="2896">
                  <c:v>0.29299999999999998</c:v>
                </c:pt>
                <c:pt idx="2897">
                  <c:v>0.29299999999999998</c:v>
                </c:pt>
                <c:pt idx="2898">
                  <c:v>0.29299999999999998</c:v>
                </c:pt>
                <c:pt idx="2899">
                  <c:v>0.29299999999999998</c:v>
                </c:pt>
                <c:pt idx="2900">
                  <c:v>0.29299999999999998</c:v>
                </c:pt>
                <c:pt idx="2901">
                  <c:v>0.29299999999999998</c:v>
                </c:pt>
                <c:pt idx="2902">
                  <c:v>0.29299999999999998</c:v>
                </c:pt>
                <c:pt idx="2903">
                  <c:v>0.29299999999999998</c:v>
                </c:pt>
                <c:pt idx="2904">
                  <c:v>0.29299999999999998</c:v>
                </c:pt>
                <c:pt idx="2905">
                  <c:v>0.29299999999999998</c:v>
                </c:pt>
                <c:pt idx="2906">
                  <c:v>0.29299999999999998</c:v>
                </c:pt>
                <c:pt idx="2907">
                  <c:v>0.29299999999999998</c:v>
                </c:pt>
                <c:pt idx="2908">
                  <c:v>0.29299999999999998</c:v>
                </c:pt>
                <c:pt idx="2909">
                  <c:v>0.29299999999999998</c:v>
                </c:pt>
                <c:pt idx="2910">
                  <c:v>0.29399999999999998</c:v>
                </c:pt>
                <c:pt idx="2911">
                  <c:v>0.29399999999999998</c:v>
                </c:pt>
                <c:pt idx="2912">
                  <c:v>0.29399999999999998</c:v>
                </c:pt>
                <c:pt idx="2913">
                  <c:v>0.29399999999999998</c:v>
                </c:pt>
                <c:pt idx="2914">
                  <c:v>0.29399999999999998</c:v>
                </c:pt>
                <c:pt idx="2915">
                  <c:v>0.29399999999999998</c:v>
                </c:pt>
                <c:pt idx="2916">
                  <c:v>0.29399999999999998</c:v>
                </c:pt>
                <c:pt idx="2917">
                  <c:v>0.29399999999999998</c:v>
                </c:pt>
                <c:pt idx="2918">
                  <c:v>0.29399999999999998</c:v>
                </c:pt>
                <c:pt idx="2919">
                  <c:v>0.29399999999999998</c:v>
                </c:pt>
                <c:pt idx="2920">
                  <c:v>0.29399999999999998</c:v>
                </c:pt>
                <c:pt idx="2921">
                  <c:v>0.29399999999999998</c:v>
                </c:pt>
                <c:pt idx="2922">
                  <c:v>0.29399999999999998</c:v>
                </c:pt>
                <c:pt idx="2923">
                  <c:v>0.29399999999999998</c:v>
                </c:pt>
                <c:pt idx="2924">
                  <c:v>0.29399999999999998</c:v>
                </c:pt>
                <c:pt idx="2925">
                  <c:v>0.29399999999999998</c:v>
                </c:pt>
                <c:pt idx="2926">
                  <c:v>0.29399999999999998</c:v>
                </c:pt>
                <c:pt idx="2927">
                  <c:v>0.29399999999999998</c:v>
                </c:pt>
                <c:pt idx="2928">
                  <c:v>0.29399999999999998</c:v>
                </c:pt>
                <c:pt idx="2929">
                  <c:v>0.29399999999999998</c:v>
                </c:pt>
                <c:pt idx="2930">
                  <c:v>0.29399999999999998</c:v>
                </c:pt>
                <c:pt idx="2931">
                  <c:v>0.29399999999999998</c:v>
                </c:pt>
                <c:pt idx="2932">
                  <c:v>0.29399999999999998</c:v>
                </c:pt>
                <c:pt idx="2933">
                  <c:v>0.29399999999999998</c:v>
                </c:pt>
                <c:pt idx="2934">
                  <c:v>0.29399999999999998</c:v>
                </c:pt>
                <c:pt idx="2935">
                  <c:v>0.29399999999999998</c:v>
                </c:pt>
                <c:pt idx="2936">
                  <c:v>0.29399999999999998</c:v>
                </c:pt>
                <c:pt idx="2937">
                  <c:v>0.29399999999999998</c:v>
                </c:pt>
                <c:pt idx="2938">
                  <c:v>0.29399999999999998</c:v>
                </c:pt>
                <c:pt idx="2939">
                  <c:v>0.29399999999999998</c:v>
                </c:pt>
                <c:pt idx="2940">
                  <c:v>0.29399999999999998</c:v>
                </c:pt>
                <c:pt idx="2941">
                  <c:v>0.29399999999999998</c:v>
                </c:pt>
                <c:pt idx="2942">
                  <c:v>0.29399999999999998</c:v>
                </c:pt>
                <c:pt idx="2943">
                  <c:v>0.29399999999999998</c:v>
                </c:pt>
                <c:pt idx="2944">
                  <c:v>0.29399999999999998</c:v>
                </c:pt>
                <c:pt idx="2945">
                  <c:v>0.29399999999999998</c:v>
                </c:pt>
                <c:pt idx="2946">
                  <c:v>0.29399999999999998</c:v>
                </c:pt>
                <c:pt idx="2947">
                  <c:v>0.29399999999999998</c:v>
                </c:pt>
                <c:pt idx="2948">
                  <c:v>0.29399999999999998</c:v>
                </c:pt>
                <c:pt idx="2949">
                  <c:v>0.29399999999999998</c:v>
                </c:pt>
                <c:pt idx="2950">
                  <c:v>0.29399999999999998</c:v>
                </c:pt>
                <c:pt idx="2951">
                  <c:v>0.29399999999999998</c:v>
                </c:pt>
                <c:pt idx="2952">
                  <c:v>0.29399999999999998</c:v>
                </c:pt>
                <c:pt idx="2953">
                  <c:v>0.29399999999999998</c:v>
                </c:pt>
                <c:pt idx="2954">
                  <c:v>0.29399999999999998</c:v>
                </c:pt>
                <c:pt idx="2955">
                  <c:v>0.29399999999999998</c:v>
                </c:pt>
                <c:pt idx="2956">
                  <c:v>0.29399999999999998</c:v>
                </c:pt>
                <c:pt idx="2957">
                  <c:v>0.29399999999999998</c:v>
                </c:pt>
                <c:pt idx="2958">
                  <c:v>0.29399999999999998</c:v>
                </c:pt>
                <c:pt idx="2959">
                  <c:v>0.29399999999999998</c:v>
                </c:pt>
                <c:pt idx="2960">
                  <c:v>0.29399999999999998</c:v>
                </c:pt>
                <c:pt idx="2961">
                  <c:v>0.29399999999999998</c:v>
                </c:pt>
                <c:pt idx="2962">
                  <c:v>0.29399999999999998</c:v>
                </c:pt>
                <c:pt idx="2963">
                  <c:v>0.29399999999999998</c:v>
                </c:pt>
                <c:pt idx="2964">
                  <c:v>0.29399999999999998</c:v>
                </c:pt>
                <c:pt idx="2965">
                  <c:v>0.29399999999999998</c:v>
                </c:pt>
                <c:pt idx="2966">
                  <c:v>0.29399999999999998</c:v>
                </c:pt>
                <c:pt idx="2967">
                  <c:v>0.29399999999999998</c:v>
                </c:pt>
                <c:pt idx="2968">
                  <c:v>0.29399999999999998</c:v>
                </c:pt>
                <c:pt idx="2969">
                  <c:v>0.29399999999999998</c:v>
                </c:pt>
                <c:pt idx="2970">
                  <c:v>0.29399999999999998</c:v>
                </c:pt>
                <c:pt idx="2971">
                  <c:v>0.29399999999999998</c:v>
                </c:pt>
                <c:pt idx="2972">
                  <c:v>0.29399999999999998</c:v>
                </c:pt>
                <c:pt idx="2973">
                  <c:v>0.29399999999999998</c:v>
                </c:pt>
                <c:pt idx="2974">
                  <c:v>0.29399999999999998</c:v>
                </c:pt>
                <c:pt idx="2975">
                  <c:v>0.29399999999999998</c:v>
                </c:pt>
                <c:pt idx="2976">
                  <c:v>0.29399999999999998</c:v>
                </c:pt>
                <c:pt idx="2977">
                  <c:v>0.29499999999999998</c:v>
                </c:pt>
                <c:pt idx="2978">
                  <c:v>0.29499999999999998</c:v>
                </c:pt>
                <c:pt idx="2979">
                  <c:v>0.29499999999999998</c:v>
                </c:pt>
                <c:pt idx="2980">
                  <c:v>0.29499999999999998</c:v>
                </c:pt>
                <c:pt idx="2981">
                  <c:v>0.29499999999999998</c:v>
                </c:pt>
                <c:pt idx="2982">
                  <c:v>0.29499999999999998</c:v>
                </c:pt>
                <c:pt idx="2983">
                  <c:v>0.29499999999999998</c:v>
                </c:pt>
                <c:pt idx="2984">
                  <c:v>0.29499999999999998</c:v>
                </c:pt>
                <c:pt idx="2985">
                  <c:v>0.29499999999999998</c:v>
                </c:pt>
                <c:pt idx="2986">
                  <c:v>0.29499999999999998</c:v>
                </c:pt>
                <c:pt idx="2987">
                  <c:v>0.29499999999999998</c:v>
                </c:pt>
                <c:pt idx="2988">
                  <c:v>0.29499999999999998</c:v>
                </c:pt>
                <c:pt idx="2989">
                  <c:v>0.29499999999999998</c:v>
                </c:pt>
                <c:pt idx="2990">
                  <c:v>0.29499999999999998</c:v>
                </c:pt>
                <c:pt idx="2991">
                  <c:v>0.29499999999999998</c:v>
                </c:pt>
                <c:pt idx="2992">
                  <c:v>0.29499999999999998</c:v>
                </c:pt>
                <c:pt idx="2993">
                  <c:v>0.29499999999999998</c:v>
                </c:pt>
                <c:pt idx="2994">
                  <c:v>0.29499999999999998</c:v>
                </c:pt>
                <c:pt idx="2995">
                  <c:v>0.29499999999999998</c:v>
                </c:pt>
                <c:pt idx="2996">
                  <c:v>0.29499999999999998</c:v>
                </c:pt>
                <c:pt idx="2997">
                  <c:v>0.29499999999999998</c:v>
                </c:pt>
                <c:pt idx="2998">
                  <c:v>0.29499999999999998</c:v>
                </c:pt>
                <c:pt idx="2999">
                  <c:v>0.29499999999999998</c:v>
                </c:pt>
                <c:pt idx="3000">
                  <c:v>0.29499999999999998</c:v>
                </c:pt>
                <c:pt idx="3001">
                  <c:v>0.29499999999999998</c:v>
                </c:pt>
                <c:pt idx="3002">
                  <c:v>0.29499999999999998</c:v>
                </c:pt>
                <c:pt idx="3003">
                  <c:v>0.29499999999999998</c:v>
                </c:pt>
                <c:pt idx="3004">
                  <c:v>0.29499999999999998</c:v>
                </c:pt>
                <c:pt idx="3005">
                  <c:v>0.29499999999999998</c:v>
                </c:pt>
                <c:pt idx="3006">
                  <c:v>0.29499999999999998</c:v>
                </c:pt>
                <c:pt idx="3007">
                  <c:v>0.29499999999999998</c:v>
                </c:pt>
                <c:pt idx="3008">
                  <c:v>0.29499999999999998</c:v>
                </c:pt>
                <c:pt idx="3009">
                  <c:v>0.29499999999999998</c:v>
                </c:pt>
                <c:pt idx="3010">
                  <c:v>0.29499999999999998</c:v>
                </c:pt>
                <c:pt idx="3011">
                  <c:v>0.29499999999999998</c:v>
                </c:pt>
                <c:pt idx="3012">
                  <c:v>0.29499999999999998</c:v>
                </c:pt>
                <c:pt idx="3013">
                  <c:v>0.29499999999999998</c:v>
                </c:pt>
                <c:pt idx="3014">
                  <c:v>0.29499999999999998</c:v>
                </c:pt>
                <c:pt idx="3015">
                  <c:v>0.29499999999999998</c:v>
                </c:pt>
                <c:pt idx="3016">
                  <c:v>0.29499999999999998</c:v>
                </c:pt>
                <c:pt idx="3017">
                  <c:v>0.29499999999999998</c:v>
                </c:pt>
                <c:pt idx="3018">
                  <c:v>0.29499999999999998</c:v>
                </c:pt>
                <c:pt idx="3019">
                  <c:v>0.29499999999999998</c:v>
                </c:pt>
                <c:pt idx="3020">
                  <c:v>0.29499999999999998</c:v>
                </c:pt>
                <c:pt idx="3021">
                  <c:v>0.29499999999999998</c:v>
                </c:pt>
                <c:pt idx="3022">
                  <c:v>0.29499999999999998</c:v>
                </c:pt>
                <c:pt idx="3023">
                  <c:v>0.29499999999999998</c:v>
                </c:pt>
                <c:pt idx="3024">
                  <c:v>0.29499999999999998</c:v>
                </c:pt>
                <c:pt idx="3025">
                  <c:v>0.29499999999999998</c:v>
                </c:pt>
                <c:pt idx="3026">
                  <c:v>0.29499999999999998</c:v>
                </c:pt>
                <c:pt idx="3027">
                  <c:v>0.29499999999999998</c:v>
                </c:pt>
                <c:pt idx="3028">
                  <c:v>0.29499999999999998</c:v>
                </c:pt>
                <c:pt idx="3029">
                  <c:v>0.29499999999999998</c:v>
                </c:pt>
                <c:pt idx="3030">
                  <c:v>0.29499999999999998</c:v>
                </c:pt>
                <c:pt idx="3031">
                  <c:v>0.29499999999999998</c:v>
                </c:pt>
                <c:pt idx="3032">
                  <c:v>0.29499999999999998</c:v>
                </c:pt>
                <c:pt idx="3033">
                  <c:v>0.29499999999999998</c:v>
                </c:pt>
                <c:pt idx="3034">
                  <c:v>0.29499999999999998</c:v>
                </c:pt>
                <c:pt idx="3035">
                  <c:v>0.29499999999999998</c:v>
                </c:pt>
                <c:pt idx="3036">
                  <c:v>0.29499999999999998</c:v>
                </c:pt>
                <c:pt idx="3037">
                  <c:v>0.29499999999999998</c:v>
                </c:pt>
                <c:pt idx="3038">
                  <c:v>0.29499999999999998</c:v>
                </c:pt>
                <c:pt idx="3039">
                  <c:v>0.29499999999999998</c:v>
                </c:pt>
                <c:pt idx="3040">
                  <c:v>0.29499999999999998</c:v>
                </c:pt>
                <c:pt idx="3041">
                  <c:v>0.29499999999999998</c:v>
                </c:pt>
                <c:pt idx="3042">
                  <c:v>0.29599999999999999</c:v>
                </c:pt>
                <c:pt idx="3043">
                  <c:v>0.29599999999999999</c:v>
                </c:pt>
                <c:pt idx="3044">
                  <c:v>0.29599999999999999</c:v>
                </c:pt>
                <c:pt idx="3045">
                  <c:v>0.29599999999999999</c:v>
                </c:pt>
                <c:pt idx="3046">
                  <c:v>0.29599999999999999</c:v>
                </c:pt>
                <c:pt idx="3047">
                  <c:v>0.29599999999999999</c:v>
                </c:pt>
                <c:pt idx="3048">
                  <c:v>0.29599999999999999</c:v>
                </c:pt>
                <c:pt idx="3049">
                  <c:v>0.29599999999999999</c:v>
                </c:pt>
                <c:pt idx="3050">
                  <c:v>0.29599999999999999</c:v>
                </c:pt>
                <c:pt idx="3051">
                  <c:v>0.29599999999999999</c:v>
                </c:pt>
                <c:pt idx="3052">
                  <c:v>0.29599999999999999</c:v>
                </c:pt>
                <c:pt idx="3053">
                  <c:v>0.29599999999999999</c:v>
                </c:pt>
                <c:pt idx="3054">
                  <c:v>0.29599999999999999</c:v>
                </c:pt>
                <c:pt idx="3055">
                  <c:v>0.29599999999999999</c:v>
                </c:pt>
                <c:pt idx="3056">
                  <c:v>0.29599999999999999</c:v>
                </c:pt>
                <c:pt idx="3057">
                  <c:v>0.29599999999999999</c:v>
                </c:pt>
                <c:pt idx="3058">
                  <c:v>0.29599999999999999</c:v>
                </c:pt>
                <c:pt idx="3059">
                  <c:v>0.29599999999999999</c:v>
                </c:pt>
                <c:pt idx="3060">
                  <c:v>0.29599999999999999</c:v>
                </c:pt>
                <c:pt idx="3061">
                  <c:v>0.29599999999999999</c:v>
                </c:pt>
                <c:pt idx="3062">
                  <c:v>0.29599999999999999</c:v>
                </c:pt>
                <c:pt idx="3063">
                  <c:v>0.29599999999999999</c:v>
                </c:pt>
                <c:pt idx="3064">
                  <c:v>0.29599999999999999</c:v>
                </c:pt>
                <c:pt idx="3065">
                  <c:v>0.29599999999999999</c:v>
                </c:pt>
                <c:pt idx="3066">
                  <c:v>0.29599999999999999</c:v>
                </c:pt>
                <c:pt idx="3067">
                  <c:v>0.29599999999999999</c:v>
                </c:pt>
                <c:pt idx="3068">
                  <c:v>0.29599999999999999</c:v>
                </c:pt>
                <c:pt idx="3069">
                  <c:v>0.29599999999999999</c:v>
                </c:pt>
                <c:pt idx="3070">
                  <c:v>0.29599999999999999</c:v>
                </c:pt>
                <c:pt idx="3071">
                  <c:v>0.29599999999999999</c:v>
                </c:pt>
                <c:pt idx="3072">
                  <c:v>0.29599999999999999</c:v>
                </c:pt>
                <c:pt idx="3073">
                  <c:v>0.29599999999999999</c:v>
                </c:pt>
                <c:pt idx="3074">
                  <c:v>0.29599999999999999</c:v>
                </c:pt>
                <c:pt idx="3075">
                  <c:v>0.29599999999999999</c:v>
                </c:pt>
                <c:pt idx="3076">
                  <c:v>0.29599999999999999</c:v>
                </c:pt>
                <c:pt idx="3077">
                  <c:v>0.29599999999999999</c:v>
                </c:pt>
                <c:pt idx="3078">
                  <c:v>0.29599999999999999</c:v>
                </c:pt>
                <c:pt idx="3079">
                  <c:v>0.29599999999999999</c:v>
                </c:pt>
                <c:pt idx="3080">
                  <c:v>0.29599999999999999</c:v>
                </c:pt>
                <c:pt idx="3081">
                  <c:v>0.29599999999999999</c:v>
                </c:pt>
                <c:pt idx="3082">
                  <c:v>0.29599999999999999</c:v>
                </c:pt>
                <c:pt idx="3083">
                  <c:v>0.29599999999999999</c:v>
                </c:pt>
                <c:pt idx="3084">
                  <c:v>0.29599999999999999</c:v>
                </c:pt>
                <c:pt idx="3085">
                  <c:v>0.29599999999999999</c:v>
                </c:pt>
                <c:pt idx="3086">
                  <c:v>0.29599999999999999</c:v>
                </c:pt>
                <c:pt idx="3087">
                  <c:v>0.29599999999999999</c:v>
                </c:pt>
                <c:pt idx="3088">
                  <c:v>0.29599999999999999</c:v>
                </c:pt>
                <c:pt idx="3089">
                  <c:v>0.29599999999999999</c:v>
                </c:pt>
                <c:pt idx="3090">
                  <c:v>0.29599999999999999</c:v>
                </c:pt>
                <c:pt idx="3091">
                  <c:v>0.29599999999999999</c:v>
                </c:pt>
                <c:pt idx="3092">
                  <c:v>0.29599999999999999</c:v>
                </c:pt>
                <c:pt idx="3093">
                  <c:v>0.29599999999999999</c:v>
                </c:pt>
                <c:pt idx="3094">
                  <c:v>0.29599999999999999</c:v>
                </c:pt>
                <c:pt idx="3095">
                  <c:v>0.29599999999999999</c:v>
                </c:pt>
                <c:pt idx="3096">
                  <c:v>0.29599999999999999</c:v>
                </c:pt>
                <c:pt idx="3097">
                  <c:v>0.29599999999999999</c:v>
                </c:pt>
                <c:pt idx="3098">
                  <c:v>0.29599999999999999</c:v>
                </c:pt>
                <c:pt idx="3099">
                  <c:v>0.29599999999999999</c:v>
                </c:pt>
                <c:pt idx="3100">
                  <c:v>0.29599999999999999</c:v>
                </c:pt>
                <c:pt idx="3101">
                  <c:v>0.29599999999999999</c:v>
                </c:pt>
                <c:pt idx="3102">
                  <c:v>0.29599999999999999</c:v>
                </c:pt>
                <c:pt idx="3103">
                  <c:v>0.29599999999999999</c:v>
                </c:pt>
                <c:pt idx="3104">
                  <c:v>0.29599999999999999</c:v>
                </c:pt>
                <c:pt idx="3105">
                  <c:v>0.29599999999999999</c:v>
                </c:pt>
                <c:pt idx="3106">
                  <c:v>0.29599999999999999</c:v>
                </c:pt>
                <c:pt idx="3107">
                  <c:v>0.29599999999999999</c:v>
                </c:pt>
                <c:pt idx="3108">
                  <c:v>0.29599999999999999</c:v>
                </c:pt>
                <c:pt idx="3109">
                  <c:v>0.29599999999999999</c:v>
                </c:pt>
                <c:pt idx="3110">
                  <c:v>0.29599999999999999</c:v>
                </c:pt>
                <c:pt idx="3111">
                  <c:v>0.29599999999999999</c:v>
                </c:pt>
                <c:pt idx="3112">
                  <c:v>0.29599999999999999</c:v>
                </c:pt>
                <c:pt idx="3113">
                  <c:v>0.29599999999999999</c:v>
                </c:pt>
                <c:pt idx="3114">
                  <c:v>0.29599999999999999</c:v>
                </c:pt>
                <c:pt idx="3115">
                  <c:v>0.29599999999999999</c:v>
                </c:pt>
                <c:pt idx="3116">
                  <c:v>0.29599999999999999</c:v>
                </c:pt>
                <c:pt idx="3117">
                  <c:v>0.29699999999999999</c:v>
                </c:pt>
                <c:pt idx="3118">
                  <c:v>0.29699999999999999</c:v>
                </c:pt>
                <c:pt idx="3119">
                  <c:v>0.29699999999999999</c:v>
                </c:pt>
                <c:pt idx="3120">
                  <c:v>0.29699999999999999</c:v>
                </c:pt>
                <c:pt idx="3121">
                  <c:v>0.29699999999999999</c:v>
                </c:pt>
                <c:pt idx="3122">
                  <c:v>0.29699999999999999</c:v>
                </c:pt>
                <c:pt idx="3123">
                  <c:v>0.29699999999999999</c:v>
                </c:pt>
                <c:pt idx="3124">
                  <c:v>0.29699999999999999</c:v>
                </c:pt>
                <c:pt idx="3125">
                  <c:v>0.29699999999999999</c:v>
                </c:pt>
                <c:pt idx="3126">
                  <c:v>0.29699999999999999</c:v>
                </c:pt>
                <c:pt idx="3127">
                  <c:v>0.29699999999999999</c:v>
                </c:pt>
                <c:pt idx="3128">
                  <c:v>0.29699999999999999</c:v>
                </c:pt>
                <c:pt idx="3129">
                  <c:v>0.29699999999999999</c:v>
                </c:pt>
                <c:pt idx="3130">
                  <c:v>0.29699999999999999</c:v>
                </c:pt>
                <c:pt idx="3131">
                  <c:v>0.29699999999999999</c:v>
                </c:pt>
                <c:pt idx="3132">
                  <c:v>0.29699999999999999</c:v>
                </c:pt>
                <c:pt idx="3133">
                  <c:v>0.29699999999999999</c:v>
                </c:pt>
                <c:pt idx="3134">
                  <c:v>0.29699999999999999</c:v>
                </c:pt>
                <c:pt idx="3135">
                  <c:v>0.29699999999999999</c:v>
                </c:pt>
                <c:pt idx="3136">
                  <c:v>0.29699999999999999</c:v>
                </c:pt>
                <c:pt idx="3137">
                  <c:v>0.29699999999999999</c:v>
                </c:pt>
                <c:pt idx="3138">
                  <c:v>0.29699999999999999</c:v>
                </c:pt>
                <c:pt idx="3139">
                  <c:v>0.29699999999999999</c:v>
                </c:pt>
                <c:pt idx="3140">
                  <c:v>0.29699999999999999</c:v>
                </c:pt>
                <c:pt idx="3141">
                  <c:v>0.29699999999999999</c:v>
                </c:pt>
                <c:pt idx="3142">
                  <c:v>0.29699999999999999</c:v>
                </c:pt>
                <c:pt idx="3143">
                  <c:v>0.29699999999999999</c:v>
                </c:pt>
                <c:pt idx="3144">
                  <c:v>0.29699999999999999</c:v>
                </c:pt>
                <c:pt idx="3145">
                  <c:v>0.29699999999999999</c:v>
                </c:pt>
                <c:pt idx="3146">
                  <c:v>0.29699999999999999</c:v>
                </c:pt>
                <c:pt idx="3147">
                  <c:v>0.29699999999999999</c:v>
                </c:pt>
                <c:pt idx="3148">
                  <c:v>0.29699999999999999</c:v>
                </c:pt>
                <c:pt idx="3149">
                  <c:v>0.29699999999999999</c:v>
                </c:pt>
                <c:pt idx="3150">
                  <c:v>0.29699999999999999</c:v>
                </c:pt>
                <c:pt idx="3151">
                  <c:v>0.29699999999999999</c:v>
                </c:pt>
                <c:pt idx="3152">
                  <c:v>0.29699999999999999</c:v>
                </c:pt>
                <c:pt idx="3153">
                  <c:v>0.29699999999999999</c:v>
                </c:pt>
                <c:pt idx="3154">
                  <c:v>0.29699999999999999</c:v>
                </c:pt>
                <c:pt idx="3155">
                  <c:v>0.29699999999999999</c:v>
                </c:pt>
                <c:pt idx="3156">
                  <c:v>0.29699999999999999</c:v>
                </c:pt>
                <c:pt idx="3157">
                  <c:v>0.29699999999999999</c:v>
                </c:pt>
                <c:pt idx="3158">
                  <c:v>0.29699999999999999</c:v>
                </c:pt>
                <c:pt idx="3159">
                  <c:v>0.29699999999999999</c:v>
                </c:pt>
                <c:pt idx="3160">
                  <c:v>0.29699999999999999</c:v>
                </c:pt>
                <c:pt idx="3161">
                  <c:v>0.29699999999999999</c:v>
                </c:pt>
                <c:pt idx="3162">
                  <c:v>0.29699999999999999</c:v>
                </c:pt>
                <c:pt idx="3163">
                  <c:v>0.29699999999999999</c:v>
                </c:pt>
                <c:pt idx="3164">
                  <c:v>0.29699999999999999</c:v>
                </c:pt>
                <c:pt idx="3165">
                  <c:v>0.29699999999999999</c:v>
                </c:pt>
                <c:pt idx="3166">
                  <c:v>0.29699999999999999</c:v>
                </c:pt>
                <c:pt idx="3167">
                  <c:v>0.29699999999999999</c:v>
                </c:pt>
                <c:pt idx="3168">
                  <c:v>0.29699999999999999</c:v>
                </c:pt>
                <c:pt idx="3169">
                  <c:v>0.29699999999999999</c:v>
                </c:pt>
                <c:pt idx="3170">
                  <c:v>0.29699999999999999</c:v>
                </c:pt>
                <c:pt idx="3171">
                  <c:v>0.29699999999999999</c:v>
                </c:pt>
                <c:pt idx="3172">
                  <c:v>0.29699999999999999</c:v>
                </c:pt>
                <c:pt idx="3173">
                  <c:v>0.29699999999999999</c:v>
                </c:pt>
                <c:pt idx="3174">
                  <c:v>0.29699999999999999</c:v>
                </c:pt>
                <c:pt idx="3175">
                  <c:v>0.29699999999999999</c:v>
                </c:pt>
                <c:pt idx="3176">
                  <c:v>0.29699999999999999</c:v>
                </c:pt>
                <c:pt idx="3177">
                  <c:v>0.29699999999999999</c:v>
                </c:pt>
                <c:pt idx="3178">
                  <c:v>0.29699999999999999</c:v>
                </c:pt>
                <c:pt idx="3179">
                  <c:v>0.29699999999999999</c:v>
                </c:pt>
                <c:pt idx="3180">
                  <c:v>0.29699999999999999</c:v>
                </c:pt>
                <c:pt idx="3181">
                  <c:v>0.29699999999999999</c:v>
                </c:pt>
                <c:pt idx="3182">
                  <c:v>0.29699999999999999</c:v>
                </c:pt>
                <c:pt idx="3183">
                  <c:v>0.29699999999999999</c:v>
                </c:pt>
                <c:pt idx="3184">
                  <c:v>0.29699999999999999</c:v>
                </c:pt>
                <c:pt idx="3185">
                  <c:v>0.29699999999999999</c:v>
                </c:pt>
                <c:pt idx="3186">
                  <c:v>0.29699999999999999</c:v>
                </c:pt>
                <c:pt idx="3187">
                  <c:v>0.29699999999999999</c:v>
                </c:pt>
                <c:pt idx="3188">
                  <c:v>0.29699999999999999</c:v>
                </c:pt>
                <c:pt idx="3189">
                  <c:v>0.29699999999999999</c:v>
                </c:pt>
                <c:pt idx="3190">
                  <c:v>0.29699999999999999</c:v>
                </c:pt>
                <c:pt idx="3191">
                  <c:v>0.29799999999999999</c:v>
                </c:pt>
                <c:pt idx="3192">
                  <c:v>0.29799999999999999</c:v>
                </c:pt>
                <c:pt idx="3193">
                  <c:v>0.29799999999999999</c:v>
                </c:pt>
                <c:pt idx="3194">
                  <c:v>0.29799999999999999</c:v>
                </c:pt>
                <c:pt idx="3195">
                  <c:v>0.29799999999999999</c:v>
                </c:pt>
                <c:pt idx="3196">
                  <c:v>0.29799999999999999</c:v>
                </c:pt>
                <c:pt idx="3197">
                  <c:v>0.29799999999999999</c:v>
                </c:pt>
                <c:pt idx="3198">
                  <c:v>0.29799999999999999</c:v>
                </c:pt>
                <c:pt idx="3199">
                  <c:v>0.29799999999999999</c:v>
                </c:pt>
                <c:pt idx="3200">
                  <c:v>0.29799999999999999</c:v>
                </c:pt>
                <c:pt idx="3201">
                  <c:v>0.29799999999999999</c:v>
                </c:pt>
                <c:pt idx="3202">
                  <c:v>0.29799999999999999</c:v>
                </c:pt>
                <c:pt idx="3203">
                  <c:v>0.29799999999999999</c:v>
                </c:pt>
                <c:pt idx="3204">
                  <c:v>0.29799999999999999</c:v>
                </c:pt>
                <c:pt idx="3205">
                  <c:v>0.29799999999999999</c:v>
                </c:pt>
                <c:pt idx="3206">
                  <c:v>0.29799999999999999</c:v>
                </c:pt>
                <c:pt idx="3207">
                  <c:v>0.29799999999999999</c:v>
                </c:pt>
                <c:pt idx="3208">
                  <c:v>0.29799999999999999</c:v>
                </c:pt>
                <c:pt idx="3209">
                  <c:v>0.29799999999999999</c:v>
                </c:pt>
                <c:pt idx="3210">
                  <c:v>0.29799999999999999</c:v>
                </c:pt>
                <c:pt idx="3211">
                  <c:v>0.29799999999999999</c:v>
                </c:pt>
                <c:pt idx="3212">
                  <c:v>0.29799999999999999</c:v>
                </c:pt>
                <c:pt idx="3213">
                  <c:v>0.29799999999999999</c:v>
                </c:pt>
                <c:pt idx="3214">
                  <c:v>0.29799999999999999</c:v>
                </c:pt>
                <c:pt idx="3215">
                  <c:v>0.29799999999999999</c:v>
                </c:pt>
                <c:pt idx="3216">
                  <c:v>0.29799999999999999</c:v>
                </c:pt>
                <c:pt idx="3217">
                  <c:v>0.29799999999999999</c:v>
                </c:pt>
                <c:pt idx="3218">
                  <c:v>0.29799999999999999</c:v>
                </c:pt>
                <c:pt idx="3219">
                  <c:v>0.29799999999999999</c:v>
                </c:pt>
                <c:pt idx="3220">
                  <c:v>0.29799999999999999</c:v>
                </c:pt>
                <c:pt idx="3221">
                  <c:v>0.29799999999999999</c:v>
                </c:pt>
                <c:pt idx="3222">
                  <c:v>0.29799999999999999</c:v>
                </c:pt>
                <c:pt idx="3223">
                  <c:v>0.29799999999999999</c:v>
                </c:pt>
                <c:pt idx="3224">
                  <c:v>0.29799999999999999</c:v>
                </c:pt>
                <c:pt idx="3225">
                  <c:v>0.29799999999999999</c:v>
                </c:pt>
                <c:pt idx="3226">
                  <c:v>0.29799999999999999</c:v>
                </c:pt>
                <c:pt idx="3227">
                  <c:v>0.29799999999999999</c:v>
                </c:pt>
                <c:pt idx="3228">
                  <c:v>0.29799999999999999</c:v>
                </c:pt>
                <c:pt idx="3229">
                  <c:v>0.29799999999999999</c:v>
                </c:pt>
                <c:pt idx="3230">
                  <c:v>0.29799999999999999</c:v>
                </c:pt>
                <c:pt idx="3231">
                  <c:v>0.29799999999999999</c:v>
                </c:pt>
                <c:pt idx="3232">
                  <c:v>0.29799999999999999</c:v>
                </c:pt>
                <c:pt idx="3233">
                  <c:v>0.29799999999999999</c:v>
                </c:pt>
                <c:pt idx="3234">
                  <c:v>0.29799999999999999</c:v>
                </c:pt>
                <c:pt idx="3235">
                  <c:v>0.29799999999999999</c:v>
                </c:pt>
                <c:pt idx="3236">
                  <c:v>0.29799999999999999</c:v>
                </c:pt>
                <c:pt idx="3237">
                  <c:v>0.29799999999999999</c:v>
                </c:pt>
                <c:pt idx="3238">
                  <c:v>0.29799999999999999</c:v>
                </c:pt>
                <c:pt idx="3239">
                  <c:v>0.29799999999999999</c:v>
                </c:pt>
                <c:pt idx="3240">
                  <c:v>0.29799999999999999</c:v>
                </c:pt>
                <c:pt idx="3241">
                  <c:v>0.29799999999999999</c:v>
                </c:pt>
                <c:pt idx="3242">
                  <c:v>0.29799999999999999</c:v>
                </c:pt>
                <c:pt idx="3243">
                  <c:v>0.29799999999999999</c:v>
                </c:pt>
                <c:pt idx="3244">
                  <c:v>0.29799999999999999</c:v>
                </c:pt>
                <c:pt idx="3245">
                  <c:v>0.29799999999999999</c:v>
                </c:pt>
                <c:pt idx="3246">
                  <c:v>0.29799999999999999</c:v>
                </c:pt>
                <c:pt idx="3247">
                  <c:v>0.29799999999999999</c:v>
                </c:pt>
                <c:pt idx="3248">
                  <c:v>0.29799999999999999</c:v>
                </c:pt>
                <c:pt idx="3249">
                  <c:v>0.29799999999999999</c:v>
                </c:pt>
                <c:pt idx="3250">
                  <c:v>0.29799999999999999</c:v>
                </c:pt>
                <c:pt idx="3251">
                  <c:v>0.29799999999999999</c:v>
                </c:pt>
                <c:pt idx="3252">
                  <c:v>0.29799999999999999</c:v>
                </c:pt>
                <c:pt idx="3253">
                  <c:v>0.29799999999999999</c:v>
                </c:pt>
                <c:pt idx="3254">
                  <c:v>0.29799999999999999</c:v>
                </c:pt>
                <c:pt idx="3255">
                  <c:v>0.29799999999999999</c:v>
                </c:pt>
                <c:pt idx="3256">
                  <c:v>0.29799999999999999</c:v>
                </c:pt>
                <c:pt idx="3257">
                  <c:v>0.29799999999999999</c:v>
                </c:pt>
                <c:pt idx="3258">
                  <c:v>0.29799999999999999</c:v>
                </c:pt>
                <c:pt idx="3259">
                  <c:v>0.29799999999999999</c:v>
                </c:pt>
                <c:pt idx="3260">
                  <c:v>0.29799999999999999</c:v>
                </c:pt>
                <c:pt idx="3261">
                  <c:v>0.29899999999999999</c:v>
                </c:pt>
                <c:pt idx="3262">
                  <c:v>0.29899999999999999</c:v>
                </c:pt>
                <c:pt idx="3263">
                  <c:v>0.29899999999999999</c:v>
                </c:pt>
                <c:pt idx="3264">
                  <c:v>0.29899999999999999</c:v>
                </c:pt>
                <c:pt idx="3265">
                  <c:v>0.29899999999999999</c:v>
                </c:pt>
                <c:pt idx="3266">
                  <c:v>0.29899999999999999</c:v>
                </c:pt>
                <c:pt idx="3267">
                  <c:v>0.29899999999999999</c:v>
                </c:pt>
                <c:pt idx="3268">
                  <c:v>0.29899999999999999</c:v>
                </c:pt>
                <c:pt idx="3269">
                  <c:v>0.29899999999999999</c:v>
                </c:pt>
                <c:pt idx="3270">
                  <c:v>0.29899999999999999</c:v>
                </c:pt>
                <c:pt idx="3271">
                  <c:v>0.29899999999999999</c:v>
                </c:pt>
                <c:pt idx="3272">
                  <c:v>0.29899999999999999</c:v>
                </c:pt>
                <c:pt idx="3273">
                  <c:v>0.29899999999999999</c:v>
                </c:pt>
                <c:pt idx="3274">
                  <c:v>0.29899999999999999</c:v>
                </c:pt>
                <c:pt idx="3275">
                  <c:v>0.29899999999999999</c:v>
                </c:pt>
                <c:pt idx="3276">
                  <c:v>0.29899999999999999</c:v>
                </c:pt>
                <c:pt idx="3277">
                  <c:v>0.29899999999999999</c:v>
                </c:pt>
                <c:pt idx="3278">
                  <c:v>0.29899999999999999</c:v>
                </c:pt>
                <c:pt idx="3279">
                  <c:v>0.29899999999999999</c:v>
                </c:pt>
                <c:pt idx="3280">
                  <c:v>0.29899999999999999</c:v>
                </c:pt>
                <c:pt idx="3281">
                  <c:v>0.29899999999999999</c:v>
                </c:pt>
                <c:pt idx="3282">
                  <c:v>0.29899999999999999</c:v>
                </c:pt>
                <c:pt idx="3283">
                  <c:v>0.29899999999999999</c:v>
                </c:pt>
                <c:pt idx="3284">
                  <c:v>0.29899999999999999</c:v>
                </c:pt>
                <c:pt idx="3285">
                  <c:v>0.29899999999999999</c:v>
                </c:pt>
                <c:pt idx="3286">
                  <c:v>0.29899999999999999</c:v>
                </c:pt>
                <c:pt idx="3287">
                  <c:v>0.29899999999999999</c:v>
                </c:pt>
                <c:pt idx="3288">
                  <c:v>0.29899999999999999</c:v>
                </c:pt>
                <c:pt idx="3289">
                  <c:v>0.29899999999999999</c:v>
                </c:pt>
                <c:pt idx="3290">
                  <c:v>0.29899999999999999</c:v>
                </c:pt>
                <c:pt idx="3291">
                  <c:v>0.29899999999999999</c:v>
                </c:pt>
                <c:pt idx="3292">
                  <c:v>0.29899999999999999</c:v>
                </c:pt>
                <c:pt idx="3293">
                  <c:v>0.29899999999999999</c:v>
                </c:pt>
                <c:pt idx="3294">
                  <c:v>0.29899999999999999</c:v>
                </c:pt>
                <c:pt idx="3295">
                  <c:v>0.29899999999999999</c:v>
                </c:pt>
                <c:pt idx="3296">
                  <c:v>0.29899999999999999</c:v>
                </c:pt>
                <c:pt idx="3297">
                  <c:v>0.29899999999999999</c:v>
                </c:pt>
                <c:pt idx="3298">
                  <c:v>0.29899999999999999</c:v>
                </c:pt>
                <c:pt idx="3299">
                  <c:v>0.29899999999999999</c:v>
                </c:pt>
                <c:pt idx="3300">
                  <c:v>0.29899999999999999</c:v>
                </c:pt>
                <c:pt idx="3301">
                  <c:v>0.29899999999999999</c:v>
                </c:pt>
                <c:pt idx="3302">
                  <c:v>0.29899999999999999</c:v>
                </c:pt>
                <c:pt idx="3303">
                  <c:v>0.29899999999999999</c:v>
                </c:pt>
                <c:pt idx="3304">
                  <c:v>0.29899999999999999</c:v>
                </c:pt>
                <c:pt idx="3305">
                  <c:v>0.29899999999999999</c:v>
                </c:pt>
                <c:pt idx="3306">
                  <c:v>0.29899999999999999</c:v>
                </c:pt>
                <c:pt idx="3307">
                  <c:v>0.29899999999999999</c:v>
                </c:pt>
                <c:pt idx="3308">
                  <c:v>0.29899999999999999</c:v>
                </c:pt>
                <c:pt idx="3309">
                  <c:v>0.29899999999999999</c:v>
                </c:pt>
                <c:pt idx="3310">
                  <c:v>0.29899999999999999</c:v>
                </c:pt>
                <c:pt idx="3311">
                  <c:v>0.29899999999999999</c:v>
                </c:pt>
                <c:pt idx="3312">
                  <c:v>0.29899999999999999</c:v>
                </c:pt>
                <c:pt idx="3313">
                  <c:v>0.3</c:v>
                </c:pt>
                <c:pt idx="3314">
                  <c:v>0.3</c:v>
                </c:pt>
                <c:pt idx="3315">
                  <c:v>0.3</c:v>
                </c:pt>
                <c:pt idx="3316">
                  <c:v>0.30099999999999999</c:v>
                </c:pt>
                <c:pt idx="3317">
                  <c:v>0.30099999999999999</c:v>
                </c:pt>
                <c:pt idx="3318">
                  <c:v>0.30199999999999999</c:v>
                </c:pt>
                <c:pt idx="3319">
                  <c:v>0.30199999999999999</c:v>
                </c:pt>
                <c:pt idx="3320">
                  <c:v>0.30299999999999999</c:v>
                </c:pt>
                <c:pt idx="3321">
                  <c:v>0.30299999999999999</c:v>
                </c:pt>
                <c:pt idx="3322">
                  <c:v>0.30399999999999999</c:v>
                </c:pt>
                <c:pt idx="3323">
                  <c:v>0.30399999999999999</c:v>
                </c:pt>
                <c:pt idx="3324">
                  <c:v>0.30499999999999999</c:v>
                </c:pt>
                <c:pt idx="3325">
                  <c:v>0.30599999999999999</c:v>
                </c:pt>
                <c:pt idx="3326">
                  <c:v>0.30599999999999999</c:v>
                </c:pt>
                <c:pt idx="3327">
                  <c:v>0.307</c:v>
                </c:pt>
                <c:pt idx="3328">
                  <c:v>0.308</c:v>
                </c:pt>
                <c:pt idx="3329">
                  <c:v>0.308</c:v>
                </c:pt>
                <c:pt idx="3330">
                  <c:v>0.309</c:v>
                </c:pt>
                <c:pt idx="3331">
                  <c:v>0.31</c:v>
                </c:pt>
                <c:pt idx="3332">
                  <c:v>0.31</c:v>
                </c:pt>
                <c:pt idx="3333">
                  <c:v>0.311</c:v>
                </c:pt>
                <c:pt idx="3334">
                  <c:v>0.311</c:v>
                </c:pt>
                <c:pt idx="3335">
                  <c:v>0.312</c:v>
                </c:pt>
                <c:pt idx="3336">
                  <c:v>0.313</c:v>
                </c:pt>
                <c:pt idx="3337">
                  <c:v>0.313</c:v>
                </c:pt>
                <c:pt idx="3338">
                  <c:v>0.314</c:v>
                </c:pt>
                <c:pt idx="3339">
                  <c:v>0.314</c:v>
                </c:pt>
                <c:pt idx="3340">
                  <c:v>0.315</c:v>
                </c:pt>
                <c:pt idx="3341">
                  <c:v>0.316</c:v>
                </c:pt>
                <c:pt idx="3342">
                  <c:v>0.316</c:v>
                </c:pt>
                <c:pt idx="3343">
                  <c:v>0.317</c:v>
                </c:pt>
                <c:pt idx="3344">
                  <c:v>0.317</c:v>
                </c:pt>
                <c:pt idx="3345">
                  <c:v>0.318</c:v>
                </c:pt>
                <c:pt idx="3346">
                  <c:v>0.31900000000000001</c:v>
                </c:pt>
                <c:pt idx="3347">
                  <c:v>0.31900000000000001</c:v>
                </c:pt>
                <c:pt idx="3348">
                  <c:v>0.32</c:v>
                </c:pt>
                <c:pt idx="3349">
                  <c:v>0.32</c:v>
                </c:pt>
                <c:pt idx="3350">
                  <c:v>0.32100000000000001</c:v>
                </c:pt>
                <c:pt idx="3351">
                  <c:v>0.32200000000000001</c:v>
                </c:pt>
                <c:pt idx="3352">
                  <c:v>0.32200000000000001</c:v>
                </c:pt>
                <c:pt idx="3353">
                  <c:v>0.32300000000000001</c:v>
                </c:pt>
                <c:pt idx="3354">
                  <c:v>0.32400000000000001</c:v>
                </c:pt>
                <c:pt idx="3355">
                  <c:v>0.32400000000000001</c:v>
                </c:pt>
                <c:pt idx="3356">
                  <c:v>0.32500000000000001</c:v>
                </c:pt>
                <c:pt idx="3357">
                  <c:v>0.32500000000000001</c:v>
                </c:pt>
                <c:pt idx="3358">
                  <c:v>0.32600000000000001</c:v>
                </c:pt>
                <c:pt idx="3359">
                  <c:v>0.32700000000000001</c:v>
                </c:pt>
                <c:pt idx="3360">
                  <c:v>0.32700000000000001</c:v>
                </c:pt>
                <c:pt idx="3361">
                  <c:v>0.32800000000000001</c:v>
                </c:pt>
                <c:pt idx="3362">
                  <c:v>0.32800000000000001</c:v>
                </c:pt>
                <c:pt idx="3363">
                  <c:v>0.32900000000000001</c:v>
                </c:pt>
                <c:pt idx="3364">
                  <c:v>0.33</c:v>
                </c:pt>
                <c:pt idx="3365">
                  <c:v>0.33</c:v>
                </c:pt>
                <c:pt idx="3366">
                  <c:v>0.33100000000000002</c:v>
                </c:pt>
                <c:pt idx="3367">
                  <c:v>0.33100000000000002</c:v>
                </c:pt>
                <c:pt idx="3368">
                  <c:v>0.33200000000000002</c:v>
                </c:pt>
                <c:pt idx="3369">
                  <c:v>0.33300000000000002</c:v>
                </c:pt>
                <c:pt idx="3370">
                  <c:v>0.33300000000000002</c:v>
                </c:pt>
                <c:pt idx="3371">
                  <c:v>0.33400000000000002</c:v>
                </c:pt>
                <c:pt idx="3372">
                  <c:v>0.33400000000000002</c:v>
                </c:pt>
                <c:pt idx="3373">
                  <c:v>0.33500000000000002</c:v>
                </c:pt>
                <c:pt idx="3374">
                  <c:v>0.33600000000000002</c:v>
                </c:pt>
                <c:pt idx="3375">
                  <c:v>0.33600000000000002</c:v>
                </c:pt>
                <c:pt idx="3376">
                  <c:v>0.33700000000000002</c:v>
                </c:pt>
                <c:pt idx="3377">
                  <c:v>0.33800000000000002</c:v>
                </c:pt>
                <c:pt idx="3378">
                  <c:v>0.33800000000000002</c:v>
                </c:pt>
                <c:pt idx="3379">
                  <c:v>0.33900000000000002</c:v>
                </c:pt>
                <c:pt idx="3380">
                  <c:v>0.33900000000000002</c:v>
                </c:pt>
                <c:pt idx="3381">
                  <c:v>0.34</c:v>
                </c:pt>
                <c:pt idx="3382">
                  <c:v>0.34100000000000003</c:v>
                </c:pt>
                <c:pt idx="3383">
                  <c:v>0.34100000000000003</c:v>
                </c:pt>
                <c:pt idx="3384">
                  <c:v>0.34200000000000003</c:v>
                </c:pt>
                <c:pt idx="3385">
                  <c:v>0.34200000000000003</c:v>
                </c:pt>
                <c:pt idx="3386">
                  <c:v>0.34300000000000003</c:v>
                </c:pt>
                <c:pt idx="3387">
                  <c:v>0.34400000000000003</c:v>
                </c:pt>
                <c:pt idx="3388">
                  <c:v>0.34400000000000003</c:v>
                </c:pt>
                <c:pt idx="3389">
                  <c:v>0.34500000000000003</c:v>
                </c:pt>
                <c:pt idx="3390">
                  <c:v>0.34500000000000003</c:v>
                </c:pt>
                <c:pt idx="3391">
                  <c:v>0.34600000000000003</c:v>
                </c:pt>
                <c:pt idx="3392">
                  <c:v>0.34700000000000003</c:v>
                </c:pt>
                <c:pt idx="3393">
                  <c:v>0.34700000000000003</c:v>
                </c:pt>
                <c:pt idx="3394">
                  <c:v>0.34800000000000003</c:v>
                </c:pt>
                <c:pt idx="3395">
                  <c:v>0.34900000000000003</c:v>
                </c:pt>
                <c:pt idx="3396">
                  <c:v>0.34900000000000003</c:v>
                </c:pt>
                <c:pt idx="3397">
                  <c:v>0.35000000000000003</c:v>
                </c:pt>
                <c:pt idx="3398">
                  <c:v>0.35000000000000003</c:v>
                </c:pt>
                <c:pt idx="3399">
                  <c:v>0.35100000000000003</c:v>
                </c:pt>
                <c:pt idx="3400">
                  <c:v>0.35199999999999998</c:v>
                </c:pt>
                <c:pt idx="3401">
                  <c:v>0.35199999999999998</c:v>
                </c:pt>
                <c:pt idx="3402">
                  <c:v>0.35299999999999998</c:v>
                </c:pt>
                <c:pt idx="3403">
                  <c:v>0.35299999999999998</c:v>
                </c:pt>
                <c:pt idx="3404">
                  <c:v>0.35399999999999998</c:v>
                </c:pt>
                <c:pt idx="3405">
                  <c:v>0.35499999999999998</c:v>
                </c:pt>
                <c:pt idx="3406">
                  <c:v>0.35499999999999998</c:v>
                </c:pt>
                <c:pt idx="3407">
                  <c:v>0.35599999999999998</c:v>
                </c:pt>
                <c:pt idx="3408">
                  <c:v>0.35699999999999998</c:v>
                </c:pt>
                <c:pt idx="3409">
                  <c:v>0.35699999999999998</c:v>
                </c:pt>
                <c:pt idx="3410">
                  <c:v>0.35799999999999998</c:v>
                </c:pt>
                <c:pt idx="3411">
                  <c:v>0.35799999999999998</c:v>
                </c:pt>
                <c:pt idx="3412">
                  <c:v>0.35899999999999999</c:v>
                </c:pt>
                <c:pt idx="3413">
                  <c:v>0.36</c:v>
                </c:pt>
                <c:pt idx="3414">
                  <c:v>0.36</c:v>
                </c:pt>
                <c:pt idx="3415">
                  <c:v>0.36099999999999999</c:v>
                </c:pt>
                <c:pt idx="3416">
                  <c:v>0.36099999999999999</c:v>
                </c:pt>
                <c:pt idx="3417">
                  <c:v>0.36199999999999999</c:v>
                </c:pt>
                <c:pt idx="3418">
                  <c:v>0.36299999999999999</c:v>
                </c:pt>
                <c:pt idx="3419">
                  <c:v>0.36299999999999999</c:v>
                </c:pt>
                <c:pt idx="3420">
                  <c:v>0.36399999999999999</c:v>
                </c:pt>
                <c:pt idx="3421">
                  <c:v>0.36499999999999999</c:v>
                </c:pt>
                <c:pt idx="3422">
                  <c:v>0.36499999999999999</c:v>
                </c:pt>
                <c:pt idx="3423">
                  <c:v>0.36599999999999999</c:v>
                </c:pt>
                <c:pt idx="3424">
                  <c:v>0.36599999999999999</c:v>
                </c:pt>
                <c:pt idx="3425">
                  <c:v>0.36699999999999999</c:v>
                </c:pt>
                <c:pt idx="3426">
                  <c:v>0.36799999999999999</c:v>
                </c:pt>
                <c:pt idx="3427">
                  <c:v>0.36799999999999999</c:v>
                </c:pt>
                <c:pt idx="3428">
                  <c:v>0.36899999999999999</c:v>
                </c:pt>
                <c:pt idx="3429">
                  <c:v>0.36899999999999999</c:v>
                </c:pt>
                <c:pt idx="3430">
                  <c:v>0.37</c:v>
                </c:pt>
                <c:pt idx="3431">
                  <c:v>0.371</c:v>
                </c:pt>
                <c:pt idx="3432">
                  <c:v>0.371</c:v>
                </c:pt>
                <c:pt idx="3433">
                  <c:v>0.372</c:v>
                </c:pt>
                <c:pt idx="3434">
                  <c:v>0.373</c:v>
                </c:pt>
                <c:pt idx="3435">
                  <c:v>0.373</c:v>
                </c:pt>
                <c:pt idx="3436">
                  <c:v>0.374</c:v>
                </c:pt>
                <c:pt idx="3437">
                  <c:v>0.374</c:v>
                </c:pt>
                <c:pt idx="3438">
                  <c:v>0.375</c:v>
                </c:pt>
                <c:pt idx="3439">
                  <c:v>0.376</c:v>
                </c:pt>
                <c:pt idx="3440">
                  <c:v>0.376</c:v>
                </c:pt>
                <c:pt idx="3441">
                  <c:v>0.377</c:v>
                </c:pt>
                <c:pt idx="3442">
                  <c:v>0.378</c:v>
                </c:pt>
                <c:pt idx="3443">
                  <c:v>0.378</c:v>
                </c:pt>
                <c:pt idx="3444">
                  <c:v>0.379</c:v>
                </c:pt>
                <c:pt idx="3445">
                  <c:v>0.379</c:v>
                </c:pt>
                <c:pt idx="3446">
                  <c:v>0.38</c:v>
                </c:pt>
                <c:pt idx="3447">
                  <c:v>0.38100000000000001</c:v>
                </c:pt>
                <c:pt idx="3448">
                  <c:v>0.38100000000000001</c:v>
                </c:pt>
                <c:pt idx="3449">
                  <c:v>0.38200000000000001</c:v>
                </c:pt>
                <c:pt idx="3450">
                  <c:v>0.38200000000000001</c:v>
                </c:pt>
                <c:pt idx="3451">
                  <c:v>0.38300000000000001</c:v>
                </c:pt>
                <c:pt idx="3452">
                  <c:v>0.38400000000000001</c:v>
                </c:pt>
                <c:pt idx="3453">
                  <c:v>0.38400000000000001</c:v>
                </c:pt>
                <c:pt idx="3454">
                  <c:v>0.38500000000000001</c:v>
                </c:pt>
                <c:pt idx="3455">
                  <c:v>0.38600000000000001</c:v>
                </c:pt>
                <c:pt idx="3456">
                  <c:v>0.38600000000000001</c:v>
                </c:pt>
                <c:pt idx="3457">
                  <c:v>0.38700000000000001</c:v>
                </c:pt>
                <c:pt idx="3458">
                  <c:v>0.38700000000000001</c:v>
                </c:pt>
                <c:pt idx="3459">
                  <c:v>0.38800000000000001</c:v>
                </c:pt>
                <c:pt idx="3460">
                  <c:v>0.38900000000000001</c:v>
                </c:pt>
                <c:pt idx="3461">
                  <c:v>0.38900000000000001</c:v>
                </c:pt>
                <c:pt idx="3462">
                  <c:v>0.39</c:v>
                </c:pt>
                <c:pt idx="3463">
                  <c:v>0.39100000000000001</c:v>
                </c:pt>
                <c:pt idx="3464">
                  <c:v>0.39100000000000001</c:v>
                </c:pt>
                <c:pt idx="3465">
                  <c:v>0.39200000000000002</c:v>
                </c:pt>
                <c:pt idx="3466">
                  <c:v>0.39200000000000002</c:v>
                </c:pt>
                <c:pt idx="3467">
                  <c:v>0.39300000000000002</c:v>
                </c:pt>
                <c:pt idx="3468">
                  <c:v>0.39400000000000002</c:v>
                </c:pt>
                <c:pt idx="3469">
                  <c:v>0.39400000000000002</c:v>
                </c:pt>
                <c:pt idx="3470">
                  <c:v>0.39500000000000002</c:v>
                </c:pt>
                <c:pt idx="3471">
                  <c:v>0.39600000000000002</c:v>
                </c:pt>
                <c:pt idx="3472">
                  <c:v>0.39600000000000002</c:v>
                </c:pt>
                <c:pt idx="3473">
                  <c:v>0.39700000000000002</c:v>
                </c:pt>
                <c:pt idx="3474">
                  <c:v>0.39700000000000002</c:v>
                </c:pt>
                <c:pt idx="3475">
                  <c:v>0.39800000000000002</c:v>
                </c:pt>
                <c:pt idx="3476">
                  <c:v>0.39900000000000002</c:v>
                </c:pt>
                <c:pt idx="3477">
                  <c:v>0.39900000000000002</c:v>
                </c:pt>
                <c:pt idx="3478">
                  <c:v>0.4</c:v>
                </c:pt>
                <c:pt idx="3479">
                  <c:v>0.40100000000000002</c:v>
                </c:pt>
                <c:pt idx="3480">
                  <c:v>0.40100000000000002</c:v>
                </c:pt>
                <c:pt idx="3481">
                  <c:v>0.40200000000000002</c:v>
                </c:pt>
                <c:pt idx="3482">
                  <c:v>0.40200000000000002</c:v>
                </c:pt>
                <c:pt idx="3483">
                  <c:v>0.40300000000000002</c:v>
                </c:pt>
                <c:pt idx="3484">
                  <c:v>0.40400000000000003</c:v>
                </c:pt>
                <c:pt idx="3485">
                  <c:v>0.40400000000000003</c:v>
                </c:pt>
                <c:pt idx="3486">
                  <c:v>0.40500000000000003</c:v>
                </c:pt>
                <c:pt idx="3487">
                  <c:v>0.40600000000000003</c:v>
                </c:pt>
                <c:pt idx="3488">
                  <c:v>0.40600000000000003</c:v>
                </c:pt>
                <c:pt idx="3489">
                  <c:v>0.40700000000000003</c:v>
                </c:pt>
                <c:pt idx="3490">
                  <c:v>0.40700000000000003</c:v>
                </c:pt>
                <c:pt idx="3491">
                  <c:v>0.40800000000000003</c:v>
                </c:pt>
                <c:pt idx="3492">
                  <c:v>0.40900000000000003</c:v>
                </c:pt>
                <c:pt idx="3493">
                  <c:v>0.40900000000000003</c:v>
                </c:pt>
                <c:pt idx="3494">
                  <c:v>0.41000000000000003</c:v>
                </c:pt>
                <c:pt idx="3495">
                  <c:v>0.41100000000000003</c:v>
                </c:pt>
                <c:pt idx="3496">
                  <c:v>0.41100000000000003</c:v>
                </c:pt>
                <c:pt idx="3497">
                  <c:v>0.41200000000000003</c:v>
                </c:pt>
                <c:pt idx="3498">
                  <c:v>0.41200000000000003</c:v>
                </c:pt>
                <c:pt idx="3499">
                  <c:v>0.41300000000000003</c:v>
                </c:pt>
                <c:pt idx="3500">
                  <c:v>0.41400000000000003</c:v>
                </c:pt>
                <c:pt idx="3501">
                  <c:v>0.41400000000000003</c:v>
                </c:pt>
                <c:pt idx="3502">
                  <c:v>0.41500000000000004</c:v>
                </c:pt>
                <c:pt idx="3503">
                  <c:v>0.41600000000000004</c:v>
                </c:pt>
                <c:pt idx="3504">
                  <c:v>0.41600000000000004</c:v>
                </c:pt>
                <c:pt idx="3505">
                  <c:v>0.41699999999999998</c:v>
                </c:pt>
                <c:pt idx="3506">
                  <c:v>0.41699999999999998</c:v>
                </c:pt>
                <c:pt idx="3507">
                  <c:v>0.41799999999999998</c:v>
                </c:pt>
                <c:pt idx="3508">
                  <c:v>0.41899999999999998</c:v>
                </c:pt>
                <c:pt idx="3509">
                  <c:v>0.41899999999999998</c:v>
                </c:pt>
                <c:pt idx="3510">
                  <c:v>0.42</c:v>
                </c:pt>
                <c:pt idx="3511">
                  <c:v>0.42099999999999999</c:v>
                </c:pt>
                <c:pt idx="3512">
                  <c:v>0.42099999999999999</c:v>
                </c:pt>
                <c:pt idx="3513">
                  <c:v>0.42199999999999999</c:v>
                </c:pt>
                <c:pt idx="3514">
                  <c:v>0.42199999999999999</c:v>
                </c:pt>
                <c:pt idx="3515">
                  <c:v>0.42299999999999999</c:v>
                </c:pt>
                <c:pt idx="3516">
                  <c:v>0.42399999999999999</c:v>
                </c:pt>
                <c:pt idx="3517">
                  <c:v>0.42399999999999999</c:v>
                </c:pt>
                <c:pt idx="3518">
                  <c:v>0.42499999999999999</c:v>
                </c:pt>
                <c:pt idx="3519">
                  <c:v>0.42599999999999999</c:v>
                </c:pt>
                <c:pt idx="3520">
                  <c:v>0.42599999999999999</c:v>
                </c:pt>
                <c:pt idx="3521">
                  <c:v>0.42699999999999999</c:v>
                </c:pt>
                <c:pt idx="3522">
                  <c:v>0.42799999999999999</c:v>
                </c:pt>
                <c:pt idx="3523">
                  <c:v>0.42799999999999999</c:v>
                </c:pt>
                <c:pt idx="3524">
                  <c:v>0.42799999999999999</c:v>
                </c:pt>
                <c:pt idx="3525">
                  <c:v>0.42799999999999999</c:v>
                </c:pt>
                <c:pt idx="3526">
                  <c:v>0.42799999999999999</c:v>
                </c:pt>
                <c:pt idx="3527">
                  <c:v>0.42799999999999999</c:v>
                </c:pt>
                <c:pt idx="3528">
                  <c:v>0.42799999999999999</c:v>
                </c:pt>
                <c:pt idx="3529">
                  <c:v>0.42799999999999999</c:v>
                </c:pt>
                <c:pt idx="3530">
                  <c:v>0.42799999999999999</c:v>
                </c:pt>
                <c:pt idx="3531">
                  <c:v>0.42799999999999999</c:v>
                </c:pt>
                <c:pt idx="3532">
                  <c:v>0.42799999999999999</c:v>
                </c:pt>
                <c:pt idx="3533">
                  <c:v>0.42799999999999999</c:v>
                </c:pt>
                <c:pt idx="3534">
                  <c:v>0.42799999999999999</c:v>
                </c:pt>
                <c:pt idx="3535">
                  <c:v>0.42799999999999999</c:v>
                </c:pt>
                <c:pt idx="3536">
                  <c:v>0.42799999999999999</c:v>
                </c:pt>
                <c:pt idx="3537">
                  <c:v>0.42799999999999999</c:v>
                </c:pt>
                <c:pt idx="3538">
                  <c:v>0.42899999999999999</c:v>
                </c:pt>
                <c:pt idx="3539">
                  <c:v>0.42899999999999999</c:v>
                </c:pt>
                <c:pt idx="3540">
                  <c:v>0.42899999999999999</c:v>
                </c:pt>
                <c:pt idx="3541">
                  <c:v>0.42899999999999999</c:v>
                </c:pt>
                <c:pt idx="3542">
                  <c:v>0.42899999999999999</c:v>
                </c:pt>
                <c:pt idx="3543">
                  <c:v>0.42899999999999999</c:v>
                </c:pt>
                <c:pt idx="3544">
                  <c:v>0.42899999999999999</c:v>
                </c:pt>
                <c:pt idx="3545">
                  <c:v>0.42899999999999999</c:v>
                </c:pt>
                <c:pt idx="3546">
                  <c:v>0.42899999999999999</c:v>
                </c:pt>
                <c:pt idx="3547">
                  <c:v>0.42899999999999999</c:v>
                </c:pt>
                <c:pt idx="3548">
                  <c:v>0.42899999999999999</c:v>
                </c:pt>
                <c:pt idx="3549">
                  <c:v>0.42899999999999999</c:v>
                </c:pt>
                <c:pt idx="3550">
                  <c:v>0.42899999999999999</c:v>
                </c:pt>
                <c:pt idx="3551">
                  <c:v>0.42899999999999999</c:v>
                </c:pt>
                <c:pt idx="3552">
                  <c:v>0.42899999999999999</c:v>
                </c:pt>
                <c:pt idx="3553">
                  <c:v>0.42899999999999999</c:v>
                </c:pt>
                <c:pt idx="3554">
                  <c:v>0.42899999999999999</c:v>
                </c:pt>
                <c:pt idx="3555">
                  <c:v>0.42899999999999999</c:v>
                </c:pt>
                <c:pt idx="3556">
                  <c:v>0.42899999999999999</c:v>
                </c:pt>
                <c:pt idx="3557">
                  <c:v>0.42899999999999999</c:v>
                </c:pt>
                <c:pt idx="3558">
                  <c:v>0.42899999999999999</c:v>
                </c:pt>
                <c:pt idx="3559">
                  <c:v>0.42899999999999999</c:v>
                </c:pt>
                <c:pt idx="3560">
                  <c:v>0.42899999999999999</c:v>
                </c:pt>
                <c:pt idx="3561">
                  <c:v>0.42899999999999999</c:v>
                </c:pt>
                <c:pt idx="3562">
                  <c:v>0.42899999999999999</c:v>
                </c:pt>
                <c:pt idx="3563">
                  <c:v>0.42899999999999999</c:v>
                </c:pt>
                <c:pt idx="3564">
                  <c:v>0.42899999999999999</c:v>
                </c:pt>
                <c:pt idx="3565">
                  <c:v>0.42899999999999999</c:v>
                </c:pt>
                <c:pt idx="3566">
                  <c:v>0.42899999999999999</c:v>
                </c:pt>
                <c:pt idx="3567">
                  <c:v>0.42899999999999999</c:v>
                </c:pt>
                <c:pt idx="3568">
                  <c:v>0.42899999999999999</c:v>
                </c:pt>
                <c:pt idx="3569">
                  <c:v>0.42899999999999999</c:v>
                </c:pt>
                <c:pt idx="3570">
                  <c:v>0.42899999999999999</c:v>
                </c:pt>
                <c:pt idx="3571">
                  <c:v>0.42899999999999999</c:v>
                </c:pt>
                <c:pt idx="3572">
                  <c:v>0.42899999999999999</c:v>
                </c:pt>
                <c:pt idx="3573">
                  <c:v>0.42899999999999999</c:v>
                </c:pt>
                <c:pt idx="3574">
                  <c:v>0.42899999999999999</c:v>
                </c:pt>
                <c:pt idx="3575">
                  <c:v>0.42899999999999999</c:v>
                </c:pt>
                <c:pt idx="3576">
                  <c:v>0.42899999999999999</c:v>
                </c:pt>
                <c:pt idx="3577">
                  <c:v>0.42899999999999999</c:v>
                </c:pt>
                <c:pt idx="3578">
                  <c:v>0.42899999999999999</c:v>
                </c:pt>
                <c:pt idx="3579">
                  <c:v>0.42899999999999999</c:v>
                </c:pt>
                <c:pt idx="3580">
                  <c:v>0.42899999999999999</c:v>
                </c:pt>
                <c:pt idx="3581">
                  <c:v>0.42899999999999999</c:v>
                </c:pt>
                <c:pt idx="3582">
                  <c:v>0.42899999999999999</c:v>
                </c:pt>
                <c:pt idx="3583">
                  <c:v>0.42899999999999999</c:v>
                </c:pt>
                <c:pt idx="3584">
                  <c:v>0.42899999999999999</c:v>
                </c:pt>
                <c:pt idx="3585">
                  <c:v>0.42899999999999999</c:v>
                </c:pt>
                <c:pt idx="3586">
                  <c:v>0.42899999999999999</c:v>
                </c:pt>
                <c:pt idx="3587">
                  <c:v>0.42899999999999999</c:v>
                </c:pt>
                <c:pt idx="3588">
                  <c:v>0.42899999999999999</c:v>
                </c:pt>
                <c:pt idx="3589">
                  <c:v>0.42899999999999999</c:v>
                </c:pt>
                <c:pt idx="3590">
                  <c:v>0.42899999999999999</c:v>
                </c:pt>
                <c:pt idx="3591">
                  <c:v>0.42899999999999999</c:v>
                </c:pt>
                <c:pt idx="3592">
                  <c:v>0.42899999999999999</c:v>
                </c:pt>
                <c:pt idx="3593">
                  <c:v>0.42899999999999999</c:v>
                </c:pt>
                <c:pt idx="3594">
                  <c:v>0.42899999999999999</c:v>
                </c:pt>
                <c:pt idx="3595">
                  <c:v>0.42899999999999999</c:v>
                </c:pt>
                <c:pt idx="3596">
                  <c:v>0.42899999999999999</c:v>
                </c:pt>
                <c:pt idx="3597">
                  <c:v>0.43</c:v>
                </c:pt>
                <c:pt idx="3598">
                  <c:v>0.43</c:v>
                </c:pt>
                <c:pt idx="3599">
                  <c:v>0.43</c:v>
                </c:pt>
                <c:pt idx="3600">
                  <c:v>0.43</c:v>
                </c:pt>
                <c:pt idx="3601">
                  <c:v>0.43</c:v>
                </c:pt>
                <c:pt idx="3602">
                  <c:v>0.43</c:v>
                </c:pt>
                <c:pt idx="3603">
                  <c:v>0.43</c:v>
                </c:pt>
                <c:pt idx="3604">
                  <c:v>0.43</c:v>
                </c:pt>
                <c:pt idx="3605">
                  <c:v>0.43</c:v>
                </c:pt>
                <c:pt idx="3606">
                  <c:v>0.43</c:v>
                </c:pt>
                <c:pt idx="3607">
                  <c:v>0.43</c:v>
                </c:pt>
                <c:pt idx="3608">
                  <c:v>0.43</c:v>
                </c:pt>
                <c:pt idx="3609">
                  <c:v>0.43</c:v>
                </c:pt>
                <c:pt idx="3610">
                  <c:v>0.43</c:v>
                </c:pt>
                <c:pt idx="3611">
                  <c:v>0.43</c:v>
                </c:pt>
                <c:pt idx="3612">
                  <c:v>0.43</c:v>
                </c:pt>
                <c:pt idx="3613">
                  <c:v>0.43</c:v>
                </c:pt>
                <c:pt idx="3614">
                  <c:v>0.43</c:v>
                </c:pt>
                <c:pt idx="3615">
                  <c:v>0.43</c:v>
                </c:pt>
                <c:pt idx="3616">
                  <c:v>0.43</c:v>
                </c:pt>
                <c:pt idx="3617">
                  <c:v>0.43</c:v>
                </c:pt>
                <c:pt idx="3618">
                  <c:v>0.43</c:v>
                </c:pt>
                <c:pt idx="3619">
                  <c:v>0.43</c:v>
                </c:pt>
                <c:pt idx="3620">
                  <c:v>0.43</c:v>
                </c:pt>
                <c:pt idx="3621">
                  <c:v>0.43</c:v>
                </c:pt>
                <c:pt idx="3622">
                  <c:v>0.43</c:v>
                </c:pt>
                <c:pt idx="3623">
                  <c:v>0.43</c:v>
                </c:pt>
                <c:pt idx="3624">
                  <c:v>0.43</c:v>
                </c:pt>
                <c:pt idx="3625">
                  <c:v>0.43</c:v>
                </c:pt>
                <c:pt idx="3626">
                  <c:v>0.43</c:v>
                </c:pt>
                <c:pt idx="3627">
                  <c:v>0.43</c:v>
                </c:pt>
                <c:pt idx="3628">
                  <c:v>0.43</c:v>
                </c:pt>
                <c:pt idx="3629">
                  <c:v>0.43</c:v>
                </c:pt>
                <c:pt idx="3630">
                  <c:v>0.43</c:v>
                </c:pt>
                <c:pt idx="3631">
                  <c:v>0.43</c:v>
                </c:pt>
                <c:pt idx="3632">
                  <c:v>0.43</c:v>
                </c:pt>
                <c:pt idx="3633">
                  <c:v>0.43</c:v>
                </c:pt>
                <c:pt idx="3634">
                  <c:v>0.43</c:v>
                </c:pt>
                <c:pt idx="3635">
                  <c:v>0.43</c:v>
                </c:pt>
                <c:pt idx="3636">
                  <c:v>0.43</c:v>
                </c:pt>
                <c:pt idx="3637">
                  <c:v>0.43</c:v>
                </c:pt>
                <c:pt idx="3638">
                  <c:v>0.43</c:v>
                </c:pt>
                <c:pt idx="3639">
                  <c:v>0.43</c:v>
                </c:pt>
                <c:pt idx="3640">
                  <c:v>0.43</c:v>
                </c:pt>
                <c:pt idx="3641">
                  <c:v>0.43</c:v>
                </c:pt>
                <c:pt idx="3642">
                  <c:v>0.43</c:v>
                </c:pt>
                <c:pt idx="3643">
                  <c:v>0.43</c:v>
                </c:pt>
                <c:pt idx="3644">
                  <c:v>0.43</c:v>
                </c:pt>
                <c:pt idx="3645">
                  <c:v>0.43</c:v>
                </c:pt>
                <c:pt idx="3646">
                  <c:v>0.43</c:v>
                </c:pt>
                <c:pt idx="3647">
                  <c:v>0.43</c:v>
                </c:pt>
                <c:pt idx="3648">
                  <c:v>0.43</c:v>
                </c:pt>
                <c:pt idx="3649">
                  <c:v>0.43</c:v>
                </c:pt>
                <c:pt idx="3650">
                  <c:v>0.43</c:v>
                </c:pt>
                <c:pt idx="3651">
                  <c:v>0.43</c:v>
                </c:pt>
                <c:pt idx="3652">
                  <c:v>0.43</c:v>
                </c:pt>
                <c:pt idx="3653">
                  <c:v>0.43</c:v>
                </c:pt>
                <c:pt idx="3654">
                  <c:v>0.43</c:v>
                </c:pt>
                <c:pt idx="3655">
                  <c:v>0.43</c:v>
                </c:pt>
                <c:pt idx="3656">
                  <c:v>0.43</c:v>
                </c:pt>
                <c:pt idx="3657">
                  <c:v>0.43</c:v>
                </c:pt>
                <c:pt idx="3658">
                  <c:v>0.43</c:v>
                </c:pt>
                <c:pt idx="3659">
                  <c:v>0.43</c:v>
                </c:pt>
                <c:pt idx="3660">
                  <c:v>0.43099999999999999</c:v>
                </c:pt>
                <c:pt idx="3661">
                  <c:v>0.43099999999999999</c:v>
                </c:pt>
                <c:pt idx="3662">
                  <c:v>0.43099999999999999</c:v>
                </c:pt>
                <c:pt idx="3663">
                  <c:v>0.43099999999999999</c:v>
                </c:pt>
                <c:pt idx="3664">
                  <c:v>0.43099999999999999</c:v>
                </c:pt>
                <c:pt idx="3665">
                  <c:v>0.43099999999999999</c:v>
                </c:pt>
                <c:pt idx="3666">
                  <c:v>0.43099999999999999</c:v>
                </c:pt>
                <c:pt idx="3667">
                  <c:v>0.43099999999999999</c:v>
                </c:pt>
                <c:pt idx="3668">
                  <c:v>0.43099999999999999</c:v>
                </c:pt>
                <c:pt idx="3669">
                  <c:v>0.43099999999999999</c:v>
                </c:pt>
                <c:pt idx="3670">
                  <c:v>0.43099999999999999</c:v>
                </c:pt>
                <c:pt idx="3671">
                  <c:v>0.43099999999999999</c:v>
                </c:pt>
                <c:pt idx="3672">
                  <c:v>0.43099999999999999</c:v>
                </c:pt>
                <c:pt idx="3673">
                  <c:v>0.43099999999999999</c:v>
                </c:pt>
                <c:pt idx="3674">
                  <c:v>0.43099999999999999</c:v>
                </c:pt>
                <c:pt idx="3675">
                  <c:v>0.43099999999999999</c:v>
                </c:pt>
                <c:pt idx="3676">
                  <c:v>0.43099999999999999</c:v>
                </c:pt>
                <c:pt idx="3677">
                  <c:v>0.43099999999999999</c:v>
                </c:pt>
                <c:pt idx="3678">
                  <c:v>0.43099999999999999</c:v>
                </c:pt>
                <c:pt idx="3679">
                  <c:v>0.43099999999999999</c:v>
                </c:pt>
                <c:pt idx="3680">
                  <c:v>0.43099999999999999</c:v>
                </c:pt>
                <c:pt idx="3681">
                  <c:v>0.43099999999999999</c:v>
                </c:pt>
                <c:pt idx="3682">
                  <c:v>0.43099999999999999</c:v>
                </c:pt>
                <c:pt idx="3683">
                  <c:v>0.43099999999999999</c:v>
                </c:pt>
                <c:pt idx="3684">
                  <c:v>0.43099999999999999</c:v>
                </c:pt>
                <c:pt idx="3685">
                  <c:v>0.43099999999999999</c:v>
                </c:pt>
                <c:pt idx="3686">
                  <c:v>0.43099999999999999</c:v>
                </c:pt>
                <c:pt idx="3687">
                  <c:v>0.43099999999999999</c:v>
                </c:pt>
                <c:pt idx="3688">
                  <c:v>0.43099999999999999</c:v>
                </c:pt>
                <c:pt idx="3689">
                  <c:v>0.43099999999999999</c:v>
                </c:pt>
                <c:pt idx="3690">
                  <c:v>0.43099999999999999</c:v>
                </c:pt>
                <c:pt idx="3691">
                  <c:v>0.43099999999999999</c:v>
                </c:pt>
                <c:pt idx="3692">
                  <c:v>0.43099999999999999</c:v>
                </c:pt>
                <c:pt idx="3693">
                  <c:v>0.43099999999999999</c:v>
                </c:pt>
                <c:pt idx="3694">
                  <c:v>0.43099999999999999</c:v>
                </c:pt>
                <c:pt idx="3695">
                  <c:v>0.43099999999999999</c:v>
                </c:pt>
                <c:pt idx="3696">
                  <c:v>0.43099999999999999</c:v>
                </c:pt>
                <c:pt idx="3697">
                  <c:v>0.43099999999999999</c:v>
                </c:pt>
                <c:pt idx="3698">
                  <c:v>0.43099999999999999</c:v>
                </c:pt>
                <c:pt idx="3699">
                  <c:v>0.43099999999999999</c:v>
                </c:pt>
                <c:pt idx="3700">
                  <c:v>0.43099999999999999</c:v>
                </c:pt>
                <c:pt idx="3701">
                  <c:v>0.43099999999999999</c:v>
                </c:pt>
                <c:pt idx="3702">
                  <c:v>0.43099999999999999</c:v>
                </c:pt>
                <c:pt idx="3703">
                  <c:v>0.43099999999999999</c:v>
                </c:pt>
                <c:pt idx="3704">
                  <c:v>0.43099999999999999</c:v>
                </c:pt>
                <c:pt idx="3705">
                  <c:v>0.43099999999999999</c:v>
                </c:pt>
                <c:pt idx="3706">
                  <c:v>0.43099999999999999</c:v>
                </c:pt>
                <c:pt idx="3707">
                  <c:v>0.43099999999999999</c:v>
                </c:pt>
                <c:pt idx="3708">
                  <c:v>0.43099999999999999</c:v>
                </c:pt>
                <c:pt idx="3709">
                  <c:v>0.43099999999999999</c:v>
                </c:pt>
                <c:pt idx="3710">
                  <c:v>0.43099999999999999</c:v>
                </c:pt>
                <c:pt idx="3711">
                  <c:v>0.43099999999999999</c:v>
                </c:pt>
                <c:pt idx="3712">
                  <c:v>0.43099999999999999</c:v>
                </c:pt>
                <c:pt idx="3713">
                  <c:v>0.43099999999999999</c:v>
                </c:pt>
                <c:pt idx="3714">
                  <c:v>0.43099999999999999</c:v>
                </c:pt>
                <c:pt idx="3715">
                  <c:v>0.432</c:v>
                </c:pt>
                <c:pt idx="3716">
                  <c:v>0.432</c:v>
                </c:pt>
                <c:pt idx="3717">
                  <c:v>0.432</c:v>
                </c:pt>
                <c:pt idx="3718">
                  <c:v>0.432</c:v>
                </c:pt>
                <c:pt idx="3719">
                  <c:v>0.432</c:v>
                </c:pt>
                <c:pt idx="3720">
                  <c:v>0.432</c:v>
                </c:pt>
                <c:pt idx="3721">
                  <c:v>0.432</c:v>
                </c:pt>
                <c:pt idx="3722">
                  <c:v>0.432</c:v>
                </c:pt>
                <c:pt idx="3723">
                  <c:v>0.432</c:v>
                </c:pt>
                <c:pt idx="3724">
                  <c:v>0.432</c:v>
                </c:pt>
                <c:pt idx="3725">
                  <c:v>0.432</c:v>
                </c:pt>
                <c:pt idx="3726">
                  <c:v>0.432</c:v>
                </c:pt>
                <c:pt idx="3727">
                  <c:v>0.432</c:v>
                </c:pt>
                <c:pt idx="3728">
                  <c:v>0.432</c:v>
                </c:pt>
                <c:pt idx="3729">
                  <c:v>0.432</c:v>
                </c:pt>
                <c:pt idx="3730">
                  <c:v>0.432</c:v>
                </c:pt>
                <c:pt idx="3731">
                  <c:v>0.432</c:v>
                </c:pt>
                <c:pt idx="3732">
                  <c:v>0.432</c:v>
                </c:pt>
                <c:pt idx="3733">
                  <c:v>0.432</c:v>
                </c:pt>
                <c:pt idx="3734">
                  <c:v>0.432</c:v>
                </c:pt>
                <c:pt idx="3735">
                  <c:v>0.432</c:v>
                </c:pt>
                <c:pt idx="3736">
                  <c:v>0.432</c:v>
                </c:pt>
                <c:pt idx="3737">
                  <c:v>0.432</c:v>
                </c:pt>
                <c:pt idx="3738">
                  <c:v>0.432</c:v>
                </c:pt>
                <c:pt idx="3739">
                  <c:v>0.432</c:v>
                </c:pt>
                <c:pt idx="3740">
                  <c:v>0.432</c:v>
                </c:pt>
                <c:pt idx="3741">
                  <c:v>0.432</c:v>
                </c:pt>
                <c:pt idx="3742">
                  <c:v>0.432</c:v>
                </c:pt>
                <c:pt idx="3743">
                  <c:v>0.432</c:v>
                </c:pt>
                <c:pt idx="3744">
                  <c:v>0.432</c:v>
                </c:pt>
                <c:pt idx="3745">
                  <c:v>0.432</c:v>
                </c:pt>
                <c:pt idx="3746">
                  <c:v>0.432</c:v>
                </c:pt>
                <c:pt idx="3747">
                  <c:v>0.432</c:v>
                </c:pt>
                <c:pt idx="3748">
                  <c:v>0.432</c:v>
                </c:pt>
                <c:pt idx="3749">
                  <c:v>0.432</c:v>
                </c:pt>
                <c:pt idx="3750">
                  <c:v>0.432</c:v>
                </c:pt>
                <c:pt idx="3751">
                  <c:v>0.432</c:v>
                </c:pt>
                <c:pt idx="3752">
                  <c:v>0.432</c:v>
                </c:pt>
                <c:pt idx="3753">
                  <c:v>0.432</c:v>
                </c:pt>
                <c:pt idx="3754">
                  <c:v>0.432</c:v>
                </c:pt>
                <c:pt idx="3755">
                  <c:v>0.432</c:v>
                </c:pt>
                <c:pt idx="3756">
                  <c:v>0.432</c:v>
                </c:pt>
                <c:pt idx="3757">
                  <c:v>0.432</c:v>
                </c:pt>
                <c:pt idx="3758">
                  <c:v>0.432</c:v>
                </c:pt>
                <c:pt idx="3759">
                  <c:v>0.432</c:v>
                </c:pt>
                <c:pt idx="3760">
                  <c:v>0.432</c:v>
                </c:pt>
                <c:pt idx="3761">
                  <c:v>0.432</c:v>
                </c:pt>
                <c:pt idx="3762">
                  <c:v>0.432</c:v>
                </c:pt>
                <c:pt idx="3763">
                  <c:v>0.432</c:v>
                </c:pt>
                <c:pt idx="3764">
                  <c:v>0.432</c:v>
                </c:pt>
                <c:pt idx="3765">
                  <c:v>0.432</c:v>
                </c:pt>
                <c:pt idx="3766">
                  <c:v>0.432</c:v>
                </c:pt>
                <c:pt idx="3767">
                  <c:v>0.432</c:v>
                </c:pt>
                <c:pt idx="3768">
                  <c:v>0.432</c:v>
                </c:pt>
                <c:pt idx="3769">
                  <c:v>0.432</c:v>
                </c:pt>
                <c:pt idx="3770">
                  <c:v>0.432</c:v>
                </c:pt>
                <c:pt idx="3771">
                  <c:v>0.432</c:v>
                </c:pt>
                <c:pt idx="3772">
                  <c:v>0.433</c:v>
                </c:pt>
                <c:pt idx="3773">
                  <c:v>0.433</c:v>
                </c:pt>
                <c:pt idx="3774">
                  <c:v>0.433</c:v>
                </c:pt>
                <c:pt idx="3775">
                  <c:v>0.433</c:v>
                </c:pt>
                <c:pt idx="3776">
                  <c:v>0.433</c:v>
                </c:pt>
                <c:pt idx="3777">
                  <c:v>0.433</c:v>
                </c:pt>
                <c:pt idx="3778">
                  <c:v>0.433</c:v>
                </c:pt>
                <c:pt idx="3779">
                  <c:v>0.433</c:v>
                </c:pt>
                <c:pt idx="3780">
                  <c:v>0.433</c:v>
                </c:pt>
                <c:pt idx="3781">
                  <c:v>0.433</c:v>
                </c:pt>
                <c:pt idx="3782">
                  <c:v>0.433</c:v>
                </c:pt>
                <c:pt idx="3783">
                  <c:v>0.433</c:v>
                </c:pt>
                <c:pt idx="3784">
                  <c:v>0.433</c:v>
                </c:pt>
                <c:pt idx="3785">
                  <c:v>0.433</c:v>
                </c:pt>
                <c:pt idx="3786">
                  <c:v>0.433</c:v>
                </c:pt>
                <c:pt idx="3787">
                  <c:v>0.433</c:v>
                </c:pt>
                <c:pt idx="3788">
                  <c:v>0.433</c:v>
                </c:pt>
                <c:pt idx="3789">
                  <c:v>0.433</c:v>
                </c:pt>
                <c:pt idx="3790">
                  <c:v>0.433</c:v>
                </c:pt>
                <c:pt idx="3791">
                  <c:v>0.433</c:v>
                </c:pt>
                <c:pt idx="3792">
                  <c:v>0.433</c:v>
                </c:pt>
                <c:pt idx="3793">
                  <c:v>0.433</c:v>
                </c:pt>
                <c:pt idx="3794">
                  <c:v>0.433</c:v>
                </c:pt>
                <c:pt idx="3795">
                  <c:v>0.433</c:v>
                </c:pt>
                <c:pt idx="3796">
                  <c:v>0.433</c:v>
                </c:pt>
                <c:pt idx="3797">
                  <c:v>0.433</c:v>
                </c:pt>
                <c:pt idx="3798">
                  <c:v>0.433</c:v>
                </c:pt>
                <c:pt idx="3799">
                  <c:v>0.433</c:v>
                </c:pt>
                <c:pt idx="3800">
                  <c:v>0.433</c:v>
                </c:pt>
                <c:pt idx="3801">
                  <c:v>0.433</c:v>
                </c:pt>
                <c:pt idx="3802">
                  <c:v>0.433</c:v>
                </c:pt>
                <c:pt idx="3803">
                  <c:v>0.433</c:v>
                </c:pt>
                <c:pt idx="3804">
                  <c:v>0.433</c:v>
                </c:pt>
                <c:pt idx="3805">
                  <c:v>0.433</c:v>
                </c:pt>
                <c:pt idx="3806">
                  <c:v>0.433</c:v>
                </c:pt>
                <c:pt idx="3807">
                  <c:v>0.433</c:v>
                </c:pt>
                <c:pt idx="3808">
                  <c:v>0.433</c:v>
                </c:pt>
                <c:pt idx="3809">
                  <c:v>0.433</c:v>
                </c:pt>
                <c:pt idx="3810">
                  <c:v>0.433</c:v>
                </c:pt>
                <c:pt idx="3811">
                  <c:v>0.433</c:v>
                </c:pt>
                <c:pt idx="3812">
                  <c:v>0.433</c:v>
                </c:pt>
                <c:pt idx="3813">
                  <c:v>0.433</c:v>
                </c:pt>
                <c:pt idx="3814">
                  <c:v>0.433</c:v>
                </c:pt>
                <c:pt idx="3815">
                  <c:v>0.433</c:v>
                </c:pt>
                <c:pt idx="3816">
                  <c:v>0.433</c:v>
                </c:pt>
                <c:pt idx="3817">
                  <c:v>0.433</c:v>
                </c:pt>
                <c:pt idx="3818">
                  <c:v>0.433</c:v>
                </c:pt>
                <c:pt idx="3819">
                  <c:v>0.433</c:v>
                </c:pt>
                <c:pt idx="3820">
                  <c:v>0.433</c:v>
                </c:pt>
                <c:pt idx="3821">
                  <c:v>0.433</c:v>
                </c:pt>
                <c:pt idx="3822">
                  <c:v>0.433</c:v>
                </c:pt>
                <c:pt idx="3823">
                  <c:v>0.433</c:v>
                </c:pt>
                <c:pt idx="3824">
                  <c:v>0.433</c:v>
                </c:pt>
                <c:pt idx="3825">
                  <c:v>0.433</c:v>
                </c:pt>
                <c:pt idx="3826">
                  <c:v>0.433</c:v>
                </c:pt>
                <c:pt idx="3827">
                  <c:v>0.433</c:v>
                </c:pt>
                <c:pt idx="3828">
                  <c:v>0.433</c:v>
                </c:pt>
                <c:pt idx="3829">
                  <c:v>0.433</c:v>
                </c:pt>
                <c:pt idx="3830">
                  <c:v>0.433</c:v>
                </c:pt>
                <c:pt idx="3831">
                  <c:v>0.433</c:v>
                </c:pt>
                <c:pt idx="3832">
                  <c:v>0.433</c:v>
                </c:pt>
                <c:pt idx="3833">
                  <c:v>0.433</c:v>
                </c:pt>
                <c:pt idx="3834">
                  <c:v>0.434</c:v>
                </c:pt>
                <c:pt idx="3835">
                  <c:v>0.434</c:v>
                </c:pt>
                <c:pt idx="3836">
                  <c:v>0.434</c:v>
                </c:pt>
                <c:pt idx="3837">
                  <c:v>0.434</c:v>
                </c:pt>
                <c:pt idx="3838">
                  <c:v>0.434</c:v>
                </c:pt>
                <c:pt idx="3839">
                  <c:v>0.434</c:v>
                </c:pt>
                <c:pt idx="3840">
                  <c:v>0.434</c:v>
                </c:pt>
                <c:pt idx="3841">
                  <c:v>0.434</c:v>
                </c:pt>
                <c:pt idx="3842">
                  <c:v>0.434</c:v>
                </c:pt>
                <c:pt idx="3843">
                  <c:v>0.434</c:v>
                </c:pt>
                <c:pt idx="3844">
                  <c:v>0.434</c:v>
                </c:pt>
                <c:pt idx="3845">
                  <c:v>0.434</c:v>
                </c:pt>
                <c:pt idx="3846">
                  <c:v>0.434</c:v>
                </c:pt>
                <c:pt idx="3847">
                  <c:v>0.434</c:v>
                </c:pt>
                <c:pt idx="3848">
                  <c:v>0.434</c:v>
                </c:pt>
                <c:pt idx="3849">
                  <c:v>0.434</c:v>
                </c:pt>
                <c:pt idx="3850">
                  <c:v>0.434</c:v>
                </c:pt>
                <c:pt idx="3851">
                  <c:v>0.434</c:v>
                </c:pt>
                <c:pt idx="3852">
                  <c:v>0.434</c:v>
                </c:pt>
                <c:pt idx="3853">
                  <c:v>0.434</c:v>
                </c:pt>
                <c:pt idx="3854">
                  <c:v>0.434</c:v>
                </c:pt>
                <c:pt idx="3855">
                  <c:v>0.434</c:v>
                </c:pt>
                <c:pt idx="3856">
                  <c:v>0.434</c:v>
                </c:pt>
                <c:pt idx="3857">
                  <c:v>0.434</c:v>
                </c:pt>
                <c:pt idx="3858">
                  <c:v>0.434</c:v>
                </c:pt>
                <c:pt idx="3859">
                  <c:v>0.434</c:v>
                </c:pt>
                <c:pt idx="3860">
                  <c:v>0.434</c:v>
                </c:pt>
                <c:pt idx="3861">
                  <c:v>0.434</c:v>
                </c:pt>
                <c:pt idx="3862">
                  <c:v>0.434</c:v>
                </c:pt>
                <c:pt idx="3863">
                  <c:v>0.434</c:v>
                </c:pt>
                <c:pt idx="3864">
                  <c:v>0.434</c:v>
                </c:pt>
                <c:pt idx="3865">
                  <c:v>0.434</c:v>
                </c:pt>
                <c:pt idx="3866">
                  <c:v>0.434</c:v>
                </c:pt>
                <c:pt idx="3867">
                  <c:v>0.434</c:v>
                </c:pt>
                <c:pt idx="3868">
                  <c:v>0.434</c:v>
                </c:pt>
                <c:pt idx="3869">
                  <c:v>0.434</c:v>
                </c:pt>
                <c:pt idx="3870">
                  <c:v>0.434</c:v>
                </c:pt>
                <c:pt idx="3871">
                  <c:v>0.434</c:v>
                </c:pt>
                <c:pt idx="3872">
                  <c:v>0.434</c:v>
                </c:pt>
                <c:pt idx="3873">
                  <c:v>0.434</c:v>
                </c:pt>
                <c:pt idx="3874">
                  <c:v>0.434</c:v>
                </c:pt>
                <c:pt idx="3875">
                  <c:v>0.434</c:v>
                </c:pt>
                <c:pt idx="3876">
                  <c:v>0.434</c:v>
                </c:pt>
                <c:pt idx="3877">
                  <c:v>0.434</c:v>
                </c:pt>
                <c:pt idx="3878">
                  <c:v>0.434</c:v>
                </c:pt>
                <c:pt idx="3879">
                  <c:v>0.434</c:v>
                </c:pt>
                <c:pt idx="3880">
                  <c:v>0.434</c:v>
                </c:pt>
                <c:pt idx="3881">
                  <c:v>0.434</c:v>
                </c:pt>
                <c:pt idx="3882">
                  <c:v>0.434</c:v>
                </c:pt>
                <c:pt idx="3883">
                  <c:v>0.434</c:v>
                </c:pt>
                <c:pt idx="3884">
                  <c:v>0.434</c:v>
                </c:pt>
                <c:pt idx="3885">
                  <c:v>0.434</c:v>
                </c:pt>
                <c:pt idx="3886">
                  <c:v>0.434</c:v>
                </c:pt>
                <c:pt idx="3887">
                  <c:v>0.434</c:v>
                </c:pt>
                <c:pt idx="3888">
                  <c:v>0.434</c:v>
                </c:pt>
                <c:pt idx="3889">
                  <c:v>0.434</c:v>
                </c:pt>
                <c:pt idx="3890">
                  <c:v>0.434</c:v>
                </c:pt>
                <c:pt idx="3891">
                  <c:v>0.435</c:v>
                </c:pt>
                <c:pt idx="3892">
                  <c:v>0.435</c:v>
                </c:pt>
                <c:pt idx="3893">
                  <c:v>0.435</c:v>
                </c:pt>
                <c:pt idx="3894">
                  <c:v>0.435</c:v>
                </c:pt>
                <c:pt idx="3895">
                  <c:v>0.435</c:v>
                </c:pt>
                <c:pt idx="3896">
                  <c:v>0.435</c:v>
                </c:pt>
                <c:pt idx="3897">
                  <c:v>0.435</c:v>
                </c:pt>
                <c:pt idx="3898">
                  <c:v>0.435</c:v>
                </c:pt>
                <c:pt idx="3899">
                  <c:v>0.435</c:v>
                </c:pt>
                <c:pt idx="3900">
                  <c:v>0.435</c:v>
                </c:pt>
                <c:pt idx="3901">
                  <c:v>0.435</c:v>
                </c:pt>
                <c:pt idx="3902">
                  <c:v>0.435</c:v>
                </c:pt>
                <c:pt idx="3903">
                  <c:v>0.435</c:v>
                </c:pt>
                <c:pt idx="3904">
                  <c:v>0.435</c:v>
                </c:pt>
                <c:pt idx="3905">
                  <c:v>0.435</c:v>
                </c:pt>
                <c:pt idx="3906">
                  <c:v>0.435</c:v>
                </c:pt>
                <c:pt idx="3907">
                  <c:v>0.435</c:v>
                </c:pt>
                <c:pt idx="3908">
                  <c:v>0.435</c:v>
                </c:pt>
                <c:pt idx="3909">
                  <c:v>0.435</c:v>
                </c:pt>
                <c:pt idx="3910">
                  <c:v>0.435</c:v>
                </c:pt>
                <c:pt idx="3911">
                  <c:v>0.435</c:v>
                </c:pt>
                <c:pt idx="3912">
                  <c:v>0.435</c:v>
                </c:pt>
                <c:pt idx="3913">
                  <c:v>0.435</c:v>
                </c:pt>
                <c:pt idx="3914">
                  <c:v>0.435</c:v>
                </c:pt>
                <c:pt idx="3915">
                  <c:v>0.435</c:v>
                </c:pt>
                <c:pt idx="3916">
                  <c:v>0.435</c:v>
                </c:pt>
                <c:pt idx="3917">
                  <c:v>0.435</c:v>
                </c:pt>
                <c:pt idx="3918">
                  <c:v>0.435</c:v>
                </c:pt>
                <c:pt idx="3919">
                  <c:v>0.435</c:v>
                </c:pt>
                <c:pt idx="3920">
                  <c:v>0.435</c:v>
                </c:pt>
                <c:pt idx="3921">
                  <c:v>0.435</c:v>
                </c:pt>
                <c:pt idx="3922">
                  <c:v>0.435</c:v>
                </c:pt>
                <c:pt idx="3923">
                  <c:v>0.435</c:v>
                </c:pt>
                <c:pt idx="3924">
                  <c:v>0.435</c:v>
                </c:pt>
                <c:pt idx="3925">
                  <c:v>0.435</c:v>
                </c:pt>
                <c:pt idx="3926">
                  <c:v>0.435</c:v>
                </c:pt>
                <c:pt idx="3927">
                  <c:v>0.435</c:v>
                </c:pt>
                <c:pt idx="3928">
                  <c:v>0.435</c:v>
                </c:pt>
                <c:pt idx="3929">
                  <c:v>0.435</c:v>
                </c:pt>
                <c:pt idx="3930">
                  <c:v>0.435</c:v>
                </c:pt>
                <c:pt idx="3931">
                  <c:v>0.435</c:v>
                </c:pt>
                <c:pt idx="3932">
                  <c:v>0.435</c:v>
                </c:pt>
                <c:pt idx="3933">
                  <c:v>0.435</c:v>
                </c:pt>
                <c:pt idx="3934">
                  <c:v>0.435</c:v>
                </c:pt>
                <c:pt idx="3935">
                  <c:v>0.435</c:v>
                </c:pt>
                <c:pt idx="3936">
                  <c:v>0.435</c:v>
                </c:pt>
                <c:pt idx="3937">
                  <c:v>0.435</c:v>
                </c:pt>
                <c:pt idx="3938">
                  <c:v>0.435</c:v>
                </c:pt>
                <c:pt idx="3939">
                  <c:v>0.435</c:v>
                </c:pt>
                <c:pt idx="3940">
                  <c:v>0.435</c:v>
                </c:pt>
                <c:pt idx="3941">
                  <c:v>0.435</c:v>
                </c:pt>
                <c:pt idx="3942">
                  <c:v>0.435</c:v>
                </c:pt>
                <c:pt idx="3943">
                  <c:v>0.435</c:v>
                </c:pt>
                <c:pt idx="3944">
                  <c:v>0.435</c:v>
                </c:pt>
                <c:pt idx="3945">
                  <c:v>0.435</c:v>
                </c:pt>
                <c:pt idx="3946">
                  <c:v>0.435</c:v>
                </c:pt>
                <c:pt idx="3947">
                  <c:v>0.435</c:v>
                </c:pt>
                <c:pt idx="3948">
                  <c:v>0.435</c:v>
                </c:pt>
                <c:pt idx="3949">
                  <c:v>0.435</c:v>
                </c:pt>
                <c:pt idx="3950">
                  <c:v>0.435</c:v>
                </c:pt>
                <c:pt idx="3951">
                  <c:v>0.435</c:v>
                </c:pt>
                <c:pt idx="3952">
                  <c:v>0.435</c:v>
                </c:pt>
                <c:pt idx="3953">
                  <c:v>0.435</c:v>
                </c:pt>
                <c:pt idx="3954">
                  <c:v>0.435</c:v>
                </c:pt>
                <c:pt idx="3955">
                  <c:v>0.435</c:v>
                </c:pt>
                <c:pt idx="3956">
                  <c:v>0.436</c:v>
                </c:pt>
                <c:pt idx="3957">
                  <c:v>0.436</c:v>
                </c:pt>
                <c:pt idx="3958">
                  <c:v>0.436</c:v>
                </c:pt>
                <c:pt idx="3959">
                  <c:v>0.436</c:v>
                </c:pt>
                <c:pt idx="3960">
                  <c:v>0.436</c:v>
                </c:pt>
                <c:pt idx="3961">
                  <c:v>0.436</c:v>
                </c:pt>
                <c:pt idx="3962">
                  <c:v>0.436</c:v>
                </c:pt>
                <c:pt idx="3963">
                  <c:v>0.436</c:v>
                </c:pt>
                <c:pt idx="3964">
                  <c:v>0.436</c:v>
                </c:pt>
                <c:pt idx="3965">
                  <c:v>0.436</c:v>
                </c:pt>
                <c:pt idx="3966">
                  <c:v>0.436</c:v>
                </c:pt>
                <c:pt idx="3967">
                  <c:v>0.436</c:v>
                </c:pt>
                <c:pt idx="3968">
                  <c:v>0.436</c:v>
                </c:pt>
                <c:pt idx="3969">
                  <c:v>0.436</c:v>
                </c:pt>
                <c:pt idx="3970">
                  <c:v>0.436</c:v>
                </c:pt>
                <c:pt idx="3971">
                  <c:v>0.436</c:v>
                </c:pt>
                <c:pt idx="3972">
                  <c:v>0.436</c:v>
                </c:pt>
                <c:pt idx="3973">
                  <c:v>0.436</c:v>
                </c:pt>
                <c:pt idx="3974">
                  <c:v>0.436</c:v>
                </c:pt>
                <c:pt idx="3975">
                  <c:v>0.436</c:v>
                </c:pt>
                <c:pt idx="3976">
                  <c:v>0.436</c:v>
                </c:pt>
                <c:pt idx="3977">
                  <c:v>0.436</c:v>
                </c:pt>
                <c:pt idx="3978">
                  <c:v>0.436</c:v>
                </c:pt>
                <c:pt idx="3979">
                  <c:v>0.436</c:v>
                </c:pt>
                <c:pt idx="3980">
                  <c:v>0.436</c:v>
                </c:pt>
                <c:pt idx="3981">
                  <c:v>0.436</c:v>
                </c:pt>
                <c:pt idx="3982">
                  <c:v>0.436</c:v>
                </c:pt>
                <c:pt idx="3983">
                  <c:v>0.436</c:v>
                </c:pt>
                <c:pt idx="3984">
                  <c:v>0.436</c:v>
                </c:pt>
                <c:pt idx="3985">
                  <c:v>0.436</c:v>
                </c:pt>
                <c:pt idx="3986">
                  <c:v>0.436</c:v>
                </c:pt>
                <c:pt idx="3987">
                  <c:v>0.436</c:v>
                </c:pt>
                <c:pt idx="3988">
                  <c:v>0.436</c:v>
                </c:pt>
                <c:pt idx="3989">
                  <c:v>0.436</c:v>
                </c:pt>
                <c:pt idx="3990">
                  <c:v>0.436</c:v>
                </c:pt>
                <c:pt idx="3991">
                  <c:v>0.436</c:v>
                </c:pt>
                <c:pt idx="3992">
                  <c:v>0.436</c:v>
                </c:pt>
                <c:pt idx="3993">
                  <c:v>0.436</c:v>
                </c:pt>
                <c:pt idx="3994">
                  <c:v>0.436</c:v>
                </c:pt>
                <c:pt idx="3995">
                  <c:v>0.436</c:v>
                </c:pt>
                <c:pt idx="3996">
                  <c:v>0.436</c:v>
                </c:pt>
                <c:pt idx="3997">
                  <c:v>0.436</c:v>
                </c:pt>
                <c:pt idx="3998">
                  <c:v>0.436</c:v>
                </c:pt>
                <c:pt idx="3999">
                  <c:v>0.436</c:v>
                </c:pt>
                <c:pt idx="4000">
                  <c:v>0.436</c:v>
                </c:pt>
                <c:pt idx="4001">
                  <c:v>0.436</c:v>
                </c:pt>
                <c:pt idx="4002">
                  <c:v>0.436</c:v>
                </c:pt>
                <c:pt idx="4003">
                  <c:v>0.436</c:v>
                </c:pt>
                <c:pt idx="4004">
                  <c:v>0.436</c:v>
                </c:pt>
                <c:pt idx="4005">
                  <c:v>0.436</c:v>
                </c:pt>
                <c:pt idx="4006">
                  <c:v>0.436</c:v>
                </c:pt>
                <c:pt idx="4007">
                  <c:v>0.436</c:v>
                </c:pt>
                <c:pt idx="4008">
                  <c:v>0.436</c:v>
                </c:pt>
                <c:pt idx="4009">
                  <c:v>0.436</c:v>
                </c:pt>
                <c:pt idx="4010">
                  <c:v>0.436</c:v>
                </c:pt>
                <c:pt idx="4011">
                  <c:v>0.436</c:v>
                </c:pt>
                <c:pt idx="4012">
                  <c:v>0.437</c:v>
                </c:pt>
                <c:pt idx="4013">
                  <c:v>0.437</c:v>
                </c:pt>
                <c:pt idx="4014">
                  <c:v>0.437</c:v>
                </c:pt>
                <c:pt idx="4015">
                  <c:v>0.437</c:v>
                </c:pt>
                <c:pt idx="4016">
                  <c:v>0.437</c:v>
                </c:pt>
                <c:pt idx="4017">
                  <c:v>0.437</c:v>
                </c:pt>
                <c:pt idx="4018">
                  <c:v>0.437</c:v>
                </c:pt>
                <c:pt idx="4019">
                  <c:v>0.437</c:v>
                </c:pt>
                <c:pt idx="4020">
                  <c:v>0.437</c:v>
                </c:pt>
                <c:pt idx="4021">
                  <c:v>0.437</c:v>
                </c:pt>
                <c:pt idx="4022">
                  <c:v>0.437</c:v>
                </c:pt>
                <c:pt idx="4023">
                  <c:v>0.437</c:v>
                </c:pt>
                <c:pt idx="4024">
                  <c:v>0.437</c:v>
                </c:pt>
                <c:pt idx="4025">
                  <c:v>0.437</c:v>
                </c:pt>
                <c:pt idx="4026">
                  <c:v>0.437</c:v>
                </c:pt>
                <c:pt idx="4027">
                  <c:v>0.437</c:v>
                </c:pt>
                <c:pt idx="4028">
                  <c:v>0.437</c:v>
                </c:pt>
                <c:pt idx="4029">
                  <c:v>0.437</c:v>
                </c:pt>
                <c:pt idx="4030">
                  <c:v>0.437</c:v>
                </c:pt>
                <c:pt idx="4031">
                  <c:v>0.437</c:v>
                </c:pt>
                <c:pt idx="4032">
                  <c:v>0.437</c:v>
                </c:pt>
                <c:pt idx="4033">
                  <c:v>0.437</c:v>
                </c:pt>
                <c:pt idx="4034">
                  <c:v>0.437</c:v>
                </c:pt>
                <c:pt idx="4035">
                  <c:v>0.437</c:v>
                </c:pt>
                <c:pt idx="4036">
                  <c:v>0.437</c:v>
                </c:pt>
                <c:pt idx="4037">
                  <c:v>0.437</c:v>
                </c:pt>
                <c:pt idx="4038">
                  <c:v>0.437</c:v>
                </c:pt>
                <c:pt idx="4039">
                  <c:v>0.437</c:v>
                </c:pt>
                <c:pt idx="4040">
                  <c:v>0.437</c:v>
                </c:pt>
                <c:pt idx="4041">
                  <c:v>0.437</c:v>
                </c:pt>
                <c:pt idx="4042">
                  <c:v>0.437</c:v>
                </c:pt>
                <c:pt idx="4043">
                  <c:v>0.437</c:v>
                </c:pt>
                <c:pt idx="4044">
                  <c:v>0.437</c:v>
                </c:pt>
                <c:pt idx="4045">
                  <c:v>0.437</c:v>
                </c:pt>
                <c:pt idx="4046">
                  <c:v>0.437</c:v>
                </c:pt>
                <c:pt idx="4047">
                  <c:v>0.437</c:v>
                </c:pt>
                <c:pt idx="4048">
                  <c:v>0.437</c:v>
                </c:pt>
                <c:pt idx="4049">
                  <c:v>0.437</c:v>
                </c:pt>
                <c:pt idx="4050">
                  <c:v>0.437</c:v>
                </c:pt>
                <c:pt idx="4051">
                  <c:v>0.437</c:v>
                </c:pt>
                <c:pt idx="4052">
                  <c:v>0.437</c:v>
                </c:pt>
                <c:pt idx="4053">
                  <c:v>0.437</c:v>
                </c:pt>
                <c:pt idx="4054">
                  <c:v>0.437</c:v>
                </c:pt>
                <c:pt idx="4055">
                  <c:v>0.437</c:v>
                </c:pt>
                <c:pt idx="4056">
                  <c:v>0.437</c:v>
                </c:pt>
                <c:pt idx="4057">
                  <c:v>0.437</c:v>
                </c:pt>
                <c:pt idx="4058">
                  <c:v>0.437</c:v>
                </c:pt>
                <c:pt idx="4059">
                  <c:v>0.437</c:v>
                </c:pt>
                <c:pt idx="4060">
                  <c:v>0.437</c:v>
                </c:pt>
                <c:pt idx="4061">
                  <c:v>0.437</c:v>
                </c:pt>
                <c:pt idx="4062">
                  <c:v>0.437</c:v>
                </c:pt>
                <c:pt idx="4063">
                  <c:v>0.437</c:v>
                </c:pt>
                <c:pt idx="4064">
                  <c:v>0.437</c:v>
                </c:pt>
                <c:pt idx="4065">
                  <c:v>0.437</c:v>
                </c:pt>
                <c:pt idx="4066">
                  <c:v>0.437</c:v>
                </c:pt>
                <c:pt idx="4067">
                  <c:v>0.437</c:v>
                </c:pt>
                <c:pt idx="4068">
                  <c:v>0.437</c:v>
                </c:pt>
                <c:pt idx="4069">
                  <c:v>0.437</c:v>
                </c:pt>
                <c:pt idx="4070">
                  <c:v>0.437</c:v>
                </c:pt>
                <c:pt idx="4071">
                  <c:v>0.437</c:v>
                </c:pt>
                <c:pt idx="4072">
                  <c:v>0.438</c:v>
                </c:pt>
                <c:pt idx="4073">
                  <c:v>0.438</c:v>
                </c:pt>
                <c:pt idx="4074">
                  <c:v>0.438</c:v>
                </c:pt>
                <c:pt idx="4075">
                  <c:v>0.438</c:v>
                </c:pt>
                <c:pt idx="4076">
                  <c:v>0.438</c:v>
                </c:pt>
                <c:pt idx="4077">
                  <c:v>0.438</c:v>
                </c:pt>
                <c:pt idx="4078">
                  <c:v>0.438</c:v>
                </c:pt>
                <c:pt idx="4079">
                  <c:v>0.438</c:v>
                </c:pt>
                <c:pt idx="4080">
                  <c:v>0.438</c:v>
                </c:pt>
                <c:pt idx="4081">
                  <c:v>0.438</c:v>
                </c:pt>
                <c:pt idx="4082">
                  <c:v>0.438</c:v>
                </c:pt>
                <c:pt idx="4083">
                  <c:v>0.438</c:v>
                </c:pt>
                <c:pt idx="4084">
                  <c:v>0.438</c:v>
                </c:pt>
                <c:pt idx="4085">
                  <c:v>0.438</c:v>
                </c:pt>
                <c:pt idx="4086">
                  <c:v>0.438</c:v>
                </c:pt>
                <c:pt idx="4087">
                  <c:v>0.438</c:v>
                </c:pt>
                <c:pt idx="4088">
                  <c:v>0.438</c:v>
                </c:pt>
                <c:pt idx="4089">
                  <c:v>0.438</c:v>
                </c:pt>
                <c:pt idx="4090">
                  <c:v>0.438</c:v>
                </c:pt>
                <c:pt idx="4091">
                  <c:v>0.438</c:v>
                </c:pt>
                <c:pt idx="4092">
                  <c:v>0.438</c:v>
                </c:pt>
                <c:pt idx="4093">
                  <c:v>0.438</c:v>
                </c:pt>
                <c:pt idx="4094">
                  <c:v>0.438</c:v>
                </c:pt>
                <c:pt idx="4095">
                  <c:v>0.438</c:v>
                </c:pt>
                <c:pt idx="4096">
                  <c:v>0.438</c:v>
                </c:pt>
                <c:pt idx="4097">
                  <c:v>0.438</c:v>
                </c:pt>
                <c:pt idx="4098">
                  <c:v>0.438</c:v>
                </c:pt>
                <c:pt idx="4099">
                  <c:v>0.438</c:v>
                </c:pt>
                <c:pt idx="4100">
                  <c:v>0.438</c:v>
                </c:pt>
                <c:pt idx="4101">
                  <c:v>0.438</c:v>
                </c:pt>
                <c:pt idx="4102">
                  <c:v>0.438</c:v>
                </c:pt>
                <c:pt idx="4103">
                  <c:v>0.438</c:v>
                </c:pt>
                <c:pt idx="4104">
                  <c:v>0.438</c:v>
                </c:pt>
                <c:pt idx="4105">
                  <c:v>0.438</c:v>
                </c:pt>
                <c:pt idx="4106">
                  <c:v>0.438</c:v>
                </c:pt>
                <c:pt idx="4107">
                  <c:v>0.438</c:v>
                </c:pt>
                <c:pt idx="4108">
                  <c:v>0.438</c:v>
                </c:pt>
                <c:pt idx="4109">
                  <c:v>0.438</c:v>
                </c:pt>
                <c:pt idx="4110">
                  <c:v>0.438</c:v>
                </c:pt>
                <c:pt idx="4111">
                  <c:v>0.438</c:v>
                </c:pt>
                <c:pt idx="4112">
                  <c:v>0.438</c:v>
                </c:pt>
                <c:pt idx="4113">
                  <c:v>0.438</c:v>
                </c:pt>
                <c:pt idx="4114">
                  <c:v>0.438</c:v>
                </c:pt>
                <c:pt idx="4115">
                  <c:v>0.438</c:v>
                </c:pt>
                <c:pt idx="4116">
                  <c:v>0.438</c:v>
                </c:pt>
                <c:pt idx="4117">
                  <c:v>0.438</c:v>
                </c:pt>
                <c:pt idx="4118">
                  <c:v>0.438</c:v>
                </c:pt>
                <c:pt idx="4119">
                  <c:v>0.438</c:v>
                </c:pt>
                <c:pt idx="4120">
                  <c:v>0.438</c:v>
                </c:pt>
                <c:pt idx="4121">
                  <c:v>0.438</c:v>
                </c:pt>
                <c:pt idx="4122">
                  <c:v>0.438</c:v>
                </c:pt>
                <c:pt idx="4123">
                  <c:v>0.438</c:v>
                </c:pt>
                <c:pt idx="4124">
                  <c:v>0.438</c:v>
                </c:pt>
                <c:pt idx="4125">
                  <c:v>0.438</c:v>
                </c:pt>
                <c:pt idx="4126">
                  <c:v>0.438</c:v>
                </c:pt>
                <c:pt idx="4127">
                  <c:v>0.438</c:v>
                </c:pt>
                <c:pt idx="4128">
                  <c:v>0.438</c:v>
                </c:pt>
                <c:pt idx="4129">
                  <c:v>0.438</c:v>
                </c:pt>
                <c:pt idx="4130">
                  <c:v>0.438</c:v>
                </c:pt>
                <c:pt idx="4131">
                  <c:v>0.438</c:v>
                </c:pt>
                <c:pt idx="4132">
                  <c:v>0.438</c:v>
                </c:pt>
                <c:pt idx="4133">
                  <c:v>0.439</c:v>
                </c:pt>
                <c:pt idx="4134">
                  <c:v>0.439</c:v>
                </c:pt>
                <c:pt idx="4135">
                  <c:v>0.439</c:v>
                </c:pt>
                <c:pt idx="4136">
                  <c:v>0.439</c:v>
                </c:pt>
                <c:pt idx="4137">
                  <c:v>0.439</c:v>
                </c:pt>
                <c:pt idx="4138">
                  <c:v>0.439</c:v>
                </c:pt>
                <c:pt idx="4139">
                  <c:v>0.439</c:v>
                </c:pt>
                <c:pt idx="4140">
                  <c:v>0.439</c:v>
                </c:pt>
                <c:pt idx="4141">
                  <c:v>0.439</c:v>
                </c:pt>
                <c:pt idx="4142">
                  <c:v>0.439</c:v>
                </c:pt>
                <c:pt idx="4143">
                  <c:v>0.439</c:v>
                </c:pt>
                <c:pt idx="4144">
                  <c:v>0.439</c:v>
                </c:pt>
                <c:pt idx="4145">
                  <c:v>0.439</c:v>
                </c:pt>
                <c:pt idx="4146">
                  <c:v>0.439</c:v>
                </c:pt>
                <c:pt idx="4147">
                  <c:v>0.439</c:v>
                </c:pt>
                <c:pt idx="4148">
                  <c:v>0.439</c:v>
                </c:pt>
                <c:pt idx="4149">
                  <c:v>0.439</c:v>
                </c:pt>
                <c:pt idx="4150">
                  <c:v>0.439</c:v>
                </c:pt>
                <c:pt idx="4151">
                  <c:v>0.439</c:v>
                </c:pt>
                <c:pt idx="4152">
                  <c:v>0.439</c:v>
                </c:pt>
                <c:pt idx="4153">
                  <c:v>0.439</c:v>
                </c:pt>
                <c:pt idx="4154">
                  <c:v>0.439</c:v>
                </c:pt>
                <c:pt idx="4155">
                  <c:v>0.439</c:v>
                </c:pt>
                <c:pt idx="4156">
                  <c:v>0.439</c:v>
                </c:pt>
                <c:pt idx="4157">
                  <c:v>0.439</c:v>
                </c:pt>
                <c:pt idx="4158">
                  <c:v>0.439</c:v>
                </c:pt>
                <c:pt idx="4159">
                  <c:v>0.439</c:v>
                </c:pt>
                <c:pt idx="4160">
                  <c:v>0.439</c:v>
                </c:pt>
                <c:pt idx="4161">
                  <c:v>0.439</c:v>
                </c:pt>
                <c:pt idx="4162">
                  <c:v>0.439</c:v>
                </c:pt>
                <c:pt idx="4163">
                  <c:v>0.439</c:v>
                </c:pt>
                <c:pt idx="4164">
                  <c:v>0.439</c:v>
                </c:pt>
                <c:pt idx="4165">
                  <c:v>0.439</c:v>
                </c:pt>
                <c:pt idx="4166">
                  <c:v>0.439</c:v>
                </c:pt>
                <c:pt idx="4167">
                  <c:v>0.439</c:v>
                </c:pt>
                <c:pt idx="4168">
                  <c:v>0.439</c:v>
                </c:pt>
                <c:pt idx="4169">
                  <c:v>0.439</c:v>
                </c:pt>
                <c:pt idx="4170">
                  <c:v>0.439</c:v>
                </c:pt>
                <c:pt idx="4171">
                  <c:v>0.439</c:v>
                </c:pt>
                <c:pt idx="4172">
                  <c:v>0.439</c:v>
                </c:pt>
                <c:pt idx="4173">
                  <c:v>0.439</c:v>
                </c:pt>
                <c:pt idx="4174">
                  <c:v>0.439</c:v>
                </c:pt>
                <c:pt idx="4175">
                  <c:v>0.439</c:v>
                </c:pt>
                <c:pt idx="4176">
                  <c:v>0.439</c:v>
                </c:pt>
                <c:pt idx="4177">
                  <c:v>0.439</c:v>
                </c:pt>
                <c:pt idx="4178">
                  <c:v>0.439</c:v>
                </c:pt>
                <c:pt idx="4179">
                  <c:v>0.439</c:v>
                </c:pt>
                <c:pt idx="4180">
                  <c:v>0.439</c:v>
                </c:pt>
                <c:pt idx="4181">
                  <c:v>0.439</c:v>
                </c:pt>
                <c:pt idx="4182">
                  <c:v>0.439</c:v>
                </c:pt>
                <c:pt idx="4183">
                  <c:v>0.439</c:v>
                </c:pt>
                <c:pt idx="4184">
                  <c:v>0.439</c:v>
                </c:pt>
                <c:pt idx="4185">
                  <c:v>0.439</c:v>
                </c:pt>
                <c:pt idx="4186">
                  <c:v>0.439</c:v>
                </c:pt>
                <c:pt idx="4187">
                  <c:v>0.439</c:v>
                </c:pt>
                <c:pt idx="4188">
                  <c:v>0.439</c:v>
                </c:pt>
                <c:pt idx="4189">
                  <c:v>0.439</c:v>
                </c:pt>
                <c:pt idx="4190">
                  <c:v>0.439</c:v>
                </c:pt>
                <c:pt idx="4191">
                  <c:v>0.439</c:v>
                </c:pt>
                <c:pt idx="4192">
                  <c:v>0.439</c:v>
                </c:pt>
                <c:pt idx="4193">
                  <c:v>0.439</c:v>
                </c:pt>
                <c:pt idx="4194">
                  <c:v>0.439</c:v>
                </c:pt>
                <c:pt idx="4195">
                  <c:v>0.44</c:v>
                </c:pt>
                <c:pt idx="4196">
                  <c:v>0.44</c:v>
                </c:pt>
                <c:pt idx="4197">
                  <c:v>0.44</c:v>
                </c:pt>
                <c:pt idx="4198">
                  <c:v>0.44</c:v>
                </c:pt>
                <c:pt idx="4199">
                  <c:v>0.44</c:v>
                </c:pt>
                <c:pt idx="4200">
                  <c:v>0.44</c:v>
                </c:pt>
                <c:pt idx="4201">
                  <c:v>0.44</c:v>
                </c:pt>
                <c:pt idx="4202">
                  <c:v>0.44</c:v>
                </c:pt>
                <c:pt idx="4203">
                  <c:v>0.44</c:v>
                </c:pt>
                <c:pt idx="4204">
                  <c:v>0.44</c:v>
                </c:pt>
                <c:pt idx="4205">
                  <c:v>0.44</c:v>
                </c:pt>
                <c:pt idx="4206">
                  <c:v>0.44</c:v>
                </c:pt>
                <c:pt idx="4207">
                  <c:v>0.44</c:v>
                </c:pt>
                <c:pt idx="4208">
                  <c:v>0.44</c:v>
                </c:pt>
                <c:pt idx="4209">
                  <c:v>0.44</c:v>
                </c:pt>
                <c:pt idx="4210">
                  <c:v>0.44</c:v>
                </c:pt>
                <c:pt idx="4211">
                  <c:v>0.44</c:v>
                </c:pt>
                <c:pt idx="4212">
                  <c:v>0.44</c:v>
                </c:pt>
                <c:pt idx="4213">
                  <c:v>0.44</c:v>
                </c:pt>
                <c:pt idx="4214">
                  <c:v>0.44</c:v>
                </c:pt>
                <c:pt idx="4215">
                  <c:v>0.44</c:v>
                </c:pt>
                <c:pt idx="4216">
                  <c:v>0.44</c:v>
                </c:pt>
                <c:pt idx="4217">
                  <c:v>0.44</c:v>
                </c:pt>
                <c:pt idx="4218">
                  <c:v>0.44</c:v>
                </c:pt>
                <c:pt idx="4219">
                  <c:v>0.44</c:v>
                </c:pt>
                <c:pt idx="4220">
                  <c:v>0.44</c:v>
                </c:pt>
                <c:pt idx="4221">
                  <c:v>0.44</c:v>
                </c:pt>
                <c:pt idx="4222">
                  <c:v>0.44</c:v>
                </c:pt>
                <c:pt idx="4223">
                  <c:v>0.44</c:v>
                </c:pt>
                <c:pt idx="4224">
                  <c:v>0.44</c:v>
                </c:pt>
                <c:pt idx="4225">
                  <c:v>0.44</c:v>
                </c:pt>
                <c:pt idx="4226">
                  <c:v>0.44</c:v>
                </c:pt>
                <c:pt idx="4227">
                  <c:v>0.44</c:v>
                </c:pt>
                <c:pt idx="4228">
                  <c:v>0.44</c:v>
                </c:pt>
                <c:pt idx="4229">
                  <c:v>0.44</c:v>
                </c:pt>
                <c:pt idx="4230">
                  <c:v>0.44</c:v>
                </c:pt>
                <c:pt idx="4231">
                  <c:v>0.44</c:v>
                </c:pt>
                <c:pt idx="4232">
                  <c:v>0.44</c:v>
                </c:pt>
                <c:pt idx="4233">
                  <c:v>0.44</c:v>
                </c:pt>
                <c:pt idx="4234">
                  <c:v>0.44</c:v>
                </c:pt>
                <c:pt idx="4235">
                  <c:v>0.44</c:v>
                </c:pt>
                <c:pt idx="4236">
                  <c:v>0.44</c:v>
                </c:pt>
                <c:pt idx="4237">
                  <c:v>0.44</c:v>
                </c:pt>
                <c:pt idx="4238">
                  <c:v>0.44</c:v>
                </c:pt>
                <c:pt idx="4239">
                  <c:v>0.44</c:v>
                </c:pt>
                <c:pt idx="4240">
                  <c:v>0.44</c:v>
                </c:pt>
                <c:pt idx="4241">
                  <c:v>0.44</c:v>
                </c:pt>
                <c:pt idx="4242">
                  <c:v>0.44</c:v>
                </c:pt>
                <c:pt idx="4243">
                  <c:v>0.44</c:v>
                </c:pt>
                <c:pt idx="4244">
                  <c:v>0.44</c:v>
                </c:pt>
                <c:pt idx="4245">
                  <c:v>0.44</c:v>
                </c:pt>
                <c:pt idx="4246">
                  <c:v>0.44</c:v>
                </c:pt>
                <c:pt idx="4247">
                  <c:v>0.44</c:v>
                </c:pt>
                <c:pt idx="4248">
                  <c:v>0.44</c:v>
                </c:pt>
                <c:pt idx="4249">
                  <c:v>0.44</c:v>
                </c:pt>
                <c:pt idx="4250">
                  <c:v>0.44</c:v>
                </c:pt>
                <c:pt idx="4251">
                  <c:v>0.44</c:v>
                </c:pt>
                <c:pt idx="4252">
                  <c:v>0.44</c:v>
                </c:pt>
                <c:pt idx="4253">
                  <c:v>0.44</c:v>
                </c:pt>
                <c:pt idx="4254">
                  <c:v>0.44</c:v>
                </c:pt>
                <c:pt idx="4255">
                  <c:v>0.44</c:v>
                </c:pt>
                <c:pt idx="4256">
                  <c:v>0.44</c:v>
                </c:pt>
                <c:pt idx="4257">
                  <c:v>0.44</c:v>
                </c:pt>
                <c:pt idx="4258">
                  <c:v>0.44</c:v>
                </c:pt>
                <c:pt idx="4259">
                  <c:v>0.44</c:v>
                </c:pt>
                <c:pt idx="4260">
                  <c:v>0.44</c:v>
                </c:pt>
                <c:pt idx="4261">
                  <c:v>0.44</c:v>
                </c:pt>
                <c:pt idx="4262">
                  <c:v>0.44</c:v>
                </c:pt>
                <c:pt idx="4263">
                  <c:v>0.44</c:v>
                </c:pt>
                <c:pt idx="4264">
                  <c:v>0.44</c:v>
                </c:pt>
                <c:pt idx="4265">
                  <c:v>0.441</c:v>
                </c:pt>
                <c:pt idx="4266">
                  <c:v>0.441</c:v>
                </c:pt>
                <c:pt idx="4267">
                  <c:v>0.441</c:v>
                </c:pt>
                <c:pt idx="4268">
                  <c:v>0.441</c:v>
                </c:pt>
                <c:pt idx="4269">
                  <c:v>0.441</c:v>
                </c:pt>
                <c:pt idx="4270">
                  <c:v>0.441</c:v>
                </c:pt>
                <c:pt idx="4271">
                  <c:v>0.441</c:v>
                </c:pt>
                <c:pt idx="4272">
                  <c:v>0.441</c:v>
                </c:pt>
                <c:pt idx="4273">
                  <c:v>0.441</c:v>
                </c:pt>
                <c:pt idx="4274">
                  <c:v>0.441</c:v>
                </c:pt>
                <c:pt idx="4275">
                  <c:v>0.441</c:v>
                </c:pt>
                <c:pt idx="4276">
                  <c:v>0.441</c:v>
                </c:pt>
                <c:pt idx="4277">
                  <c:v>0.441</c:v>
                </c:pt>
                <c:pt idx="4278">
                  <c:v>0.441</c:v>
                </c:pt>
                <c:pt idx="4279">
                  <c:v>0.441</c:v>
                </c:pt>
                <c:pt idx="4280">
                  <c:v>0.441</c:v>
                </c:pt>
                <c:pt idx="4281">
                  <c:v>0.442</c:v>
                </c:pt>
                <c:pt idx="4282">
                  <c:v>0.442</c:v>
                </c:pt>
                <c:pt idx="4283">
                  <c:v>0.443</c:v>
                </c:pt>
                <c:pt idx="4284">
                  <c:v>0.44400000000000001</c:v>
                </c:pt>
                <c:pt idx="4285">
                  <c:v>0.44500000000000001</c:v>
                </c:pt>
                <c:pt idx="4286">
                  <c:v>0.44700000000000001</c:v>
                </c:pt>
                <c:pt idx="4287">
                  <c:v>0.44800000000000001</c:v>
                </c:pt>
                <c:pt idx="4288">
                  <c:v>0.45</c:v>
                </c:pt>
                <c:pt idx="4289">
                  <c:v>0.45200000000000001</c:v>
                </c:pt>
                <c:pt idx="4290">
                  <c:v>0.45400000000000001</c:v>
                </c:pt>
                <c:pt idx="4291">
                  <c:v>0.45500000000000002</c:v>
                </c:pt>
                <c:pt idx="4292">
                  <c:v>0.45700000000000002</c:v>
                </c:pt>
                <c:pt idx="4293">
                  <c:v>0.45900000000000002</c:v>
                </c:pt>
                <c:pt idx="4294">
                  <c:v>0.46100000000000002</c:v>
                </c:pt>
                <c:pt idx="4295">
                  <c:v>0.46300000000000002</c:v>
                </c:pt>
                <c:pt idx="4296">
                  <c:v>0.46500000000000002</c:v>
                </c:pt>
                <c:pt idx="4297">
                  <c:v>0.46800000000000003</c:v>
                </c:pt>
                <c:pt idx="4298">
                  <c:v>0.47000000000000003</c:v>
                </c:pt>
                <c:pt idx="4299">
                  <c:v>0.47200000000000003</c:v>
                </c:pt>
                <c:pt idx="4300">
                  <c:v>0.47500000000000003</c:v>
                </c:pt>
                <c:pt idx="4301">
                  <c:v>0.47700000000000004</c:v>
                </c:pt>
                <c:pt idx="4302">
                  <c:v>0.48</c:v>
                </c:pt>
                <c:pt idx="4303">
                  <c:v>0.48199999999999998</c:v>
                </c:pt>
                <c:pt idx="4304">
                  <c:v>0.48499999999999999</c:v>
                </c:pt>
                <c:pt idx="4305">
                  <c:v>0.48699999999999999</c:v>
                </c:pt>
                <c:pt idx="4306">
                  <c:v>0.48899999999999999</c:v>
                </c:pt>
                <c:pt idx="4307">
                  <c:v>0.49199999999999999</c:v>
                </c:pt>
                <c:pt idx="4308">
                  <c:v>0.49399999999999999</c:v>
                </c:pt>
                <c:pt idx="4309">
                  <c:v>0.496</c:v>
                </c:pt>
                <c:pt idx="4310">
                  <c:v>0.498</c:v>
                </c:pt>
                <c:pt idx="4311">
                  <c:v>0.501</c:v>
                </c:pt>
                <c:pt idx="4312">
                  <c:v>0.503</c:v>
                </c:pt>
                <c:pt idx="4313">
                  <c:v>0.505</c:v>
                </c:pt>
                <c:pt idx="4314">
                  <c:v>0.50700000000000001</c:v>
                </c:pt>
                <c:pt idx="4315">
                  <c:v>0.50800000000000001</c:v>
                </c:pt>
                <c:pt idx="4316">
                  <c:v>0.51</c:v>
                </c:pt>
                <c:pt idx="4317">
                  <c:v>0.51200000000000001</c:v>
                </c:pt>
                <c:pt idx="4318">
                  <c:v>0.51400000000000001</c:v>
                </c:pt>
                <c:pt idx="4319">
                  <c:v>0.51600000000000001</c:v>
                </c:pt>
                <c:pt idx="4320">
                  <c:v>0.51800000000000002</c:v>
                </c:pt>
                <c:pt idx="4321">
                  <c:v>0.52</c:v>
                </c:pt>
                <c:pt idx="4322">
                  <c:v>0.52100000000000002</c:v>
                </c:pt>
                <c:pt idx="4323">
                  <c:v>0.52300000000000002</c:v>
                </c:pt>
                <c:pt idx="4324">
                  <c:v>0.52500000000000002</c:v>
                </c:pt>
                <c:pt idx="4325">
                  <c:v>0.52700000000000002</c:v>
                </c:pt>
                <c:pt idx="4326">
                  <c:v>0.52800000000000002</c:v>
                </c:pt>
                <c:pt idx="4327">
                  <c:v>0.53</c:v>
                </c:pt>
                <c:pt idx="4328">
                  <c:v>0.53200000000000003</c:v>
                </c:pt>
                <c:pt idx="4329">
                  <c:v>0.53300000000000003</c:v>
                </c:pt>
                <c:pt idx="4330">
                  <c:v>0.53500000000000003</c:v>
                </c:pt>
                <c:pt idx="4331">
                  <c:v>0.53600000000000003</c:v>
                </c:pt>
                <c:pt idx="4332">
                  <c:v>0.53800000000000003</c:v>
                </c:pt>
                <c:pt idx="4333">
                  <c:v>0.53900000000000003</c:v>
                </c:pt>
                <c:pt idx="4334">
                  <c:v>0.54</c:v>
                </c:pt>
                <c:pt idx="4335">
                  <c:v>0.54200000000000004</c:v>
                </c:pt>
                <c:pt idx="4336">
                  <c:v>0.54300000000000004</c:v>
                </c:pt>
                <c:pt idx="4337">
                  <c:v>0.54400000000000004</c:v>
                </c:pt>
                <c:pt idx="4338">
                  <c:v>0.54500000000000004</c:v>
                </c:pt>
                <c:pt idx="4339">
                  <c:v>0.54600000000000004</c:v>
                </c:pt>
                <c:pt idx="4340">
                  <c:v>0.54700000000000004</c:v>
                </c:pt>
                <c:pt idx="4341">
                  <c:v>0.54800000000000004</c:v>
                </c:pt>
                <c:pt idx="4342">
                  <c:v>0.54900000000000004</c:v>
                </c:pt>
                <c:pt idx="4343">
                  <c:v>0.55000000000000004</c:v>
                </c:pt>
                <c:pt idx="4344">
                  <c:v>0.55000000000000004</c:v>
                </c:pt>
                <c:pt idx="4345">
                  <c:v>0.55100000000000005</c:v>
                </c:pt>
                <c:pt idx="4346">
                  <c:v>0.55200000000000005</c:v>
                </c:pt>
                <c:pt idx="4347">
                  <c:v>0.55200000000000005</c:v>
                </c:pt>
                <c:pt idx="4348">
                  <c:v>0.55300000000000005</c:v>
                </c:pt>
                <c:pt idx="4349">
                  <c:v>0.55300000000000005</c:v>
                </c:pt>
                <c:pt idx="4350">
                  <c:v>0.55400000000000005</c:v>
                </c:pt>
                <c:pt idx="4351">
                  <c:v>0.55500000000000005</c:v>
                </c:pt>
                <c:pt idx="4352">
                  <c:v>0.55500000000000005</c:v>
                </c:pt>
                <c:pt idx="4353">
                  <c:v>0.55600000000000005</c:v>
                </c:pt>
                <c:pt idx="4354">
                  <c:v>0.55600000000000005</c:v>
                </c:pt>
                <c:pt idx="4355">
                  <c:v>0.55700000000000005</c:v>
                </c:pt>
                <c:pt idx="4356">
                  <c:v>0.55800000000000005</c:v>
                </c:pt>
                <c:pt idx="4357">
                  <c:v>0.55800000000000005</c:v>
                </c:pt>
                <c:pt idx="4358">
                  <c:v>0.55900000000000005</c:v>
                </c:pt>
                <c:pt idx="4359">
                  <c:v>0.55900000000000005</c:v>
                </c:pt>
                <c:pt idx="4360">
                  <c:v>0.56000000000000005</c:v>
                </c:pt>
                <c:pt idx="4361">
                  <c:v>0.56100000000000005</c:v>
                </c:pt>
                <c:pt idx="4362">
                  <c:v>0.56100000000000005</c:v>
                </c:pt>
                <c:pt idx="4363">
                  <c:v>0.56200000000000006</c:v>
                </c:pt>
                <c:pt idx="4364">
                  <c:v>0.56300000000000006</c:v>
                </c:pt>
                <c:pt idx="4365">
                  <c:v>0.56300000000000006</c:v>
                </c:pt>
                <c:pt idx="4366">
                  <c:v>0.56400000000000006</c:v>
                </c:pt>
                <c:pt idx="4367">
                  <c:v>0.56400000000000006</c:v>
                </c:pt>
                <c:pt idx="4368">
                  <c:v>0.56500000000000006</c:v>
                </c:pt>
                <c:pt idx="4369">
                  <c:v>0.56600000000000006</c:v>
                </c:pt>
                <c:pt idx="4370">
                  <c:v>0.56600000000000006</c:v>
                </c:pt>
                <c:pt idx="4371">
                  <c:v>0.56700000000000006</c:v>
                </c:pt>
                <c:pt idx="4372">
                  <c:v>0.56700000000000006</c:v>
                </c:pt>
                <c:pt idx="4373">
                  <c:v>0.56800000000000006</c:v>
                </c:pt>
                <c:pt idx="4374">
                  <c:v>0.56900000000000006</c:v>
                </c:pt>
                <c:pt idx="4375">
                  <c:v>0.56900000000000006</c:v>
                </c:pt>
                <c:pt idx="4376">
                  <c:v>0.57000000000000006</c:v>
                </c:pt>
                <c:pt idx="4377">
                  <c:v>0.57000000000000006</c:v>
                </c:pt>
                <c:pt idx="4378">
                  <c:v>0.57100000000000006</c:v>
                </c:pt>
                <c:pt idx="4379">
                  <c:v>0.57200000000000006</c:v>
                </c:pt>
                <c:pt idx="4380">
                  <c:v>0.57200000000000006</c:v>
                </c:pt>
                <c:pt idx="4381">
                  <c:v>0.57300000000000006</c:v>
                </c:pt>
                <c:pt idx="4382">
                  <c:v>0.57300000000000006</c:v>
                </c:pt>
                <c:pt idx="4383">
                  <c:v>0.57400000000000007</c:v>
                </c:pt>
                <c:pt idx="4384">
                  <c:v>0.57500000000000007</c:v>
                </c:pt>
                <c:pt idx="4385">
                  <c:v>0.57500000000000007</c:v>
                </c:pt>
                <c:pt idx="4386">
                  <c:v>0.57600000000000007</c:v>
                </c:pt>
                <c:pt idx="4387">
                  <c:v>0.57600000000000007</c:v>
                </c:pt>
                <c:pt idx="4388">
                  <c:v>0.57699999999999996</c:v>
                </c:pt>
                <c:pt idx="4389">
                  <c:v>0.57799999999999996</c:v>
                </c:pt>
                <c:pt idx="4390">
                  <c:v>0.57799999999999996</c:v>
                </c:pt>
                <c:pt idx="4391">
                  <c:v>0.57899999999999996</c:v>
                </c:pt>
                <c:pt idx="4392">
                  <c:v>0.57899999999999996</c:v>
                </c:pt>
                <c:pt idx="4393">
                  <c:v>0.57999999999999996</c:v>
                </c:pt>
                <c:pt idx="4394">
                  <c:v>0.58099999999999996</c:v>
                </c:pt>
                <c:pt idx="4395">
                  <c:v>0.58099999999999996</c:v>
                </c:pt>
                <c:pt idx="4396">
                  <c:v>0.58199999999999996</c:v>
                </c:pt>
                <c:pt idx="4397">
                  <c:v>0.58199999999999996</c:v>
                </c:pt>
                <c:pt idx="4398">
                  <c:v>0.58299999999999996</c:v>
                </c:pt>
                <c:pt idx="4399">
                  <c:v>0.58399999999999996</c:v>
                </c:pt>
                <c:pt idx="4400">
                  <c:v>0.58399999999999996</c:v>
                </c:pt>
                <c:pt idx="4401">
                  <c:v>0.58499999999999996</c:v>
                </c:pt>
                <c:pt idx="4402">
                  <c:v>0.58499999999999996</c:v>
                </c:pt>
                <c:pt idx="4403">
                  <c:v>0.58599999999999997</c:v>
                </c:pt>
                <c:pt idx="4404">
                  <c:v>0.58699999999999997</c:v>
                </c:pt>
                <c:pt idx="4405">
                  <c:v>0.58699999999999997</c:v>
                </c:pt>
                <c:pt idx="4406">
                  <c:v>0.58799999999999997</c:v>
                </c:pt>
                <c:pt idx="4407">
                  <c:v>0.58899999999999997</c:v>
                </c:pt>
                <c:pt idx="4408">
                  <c:v>0.58899999999999997</c:v>
                </c:pt>
                <c:pt idx="4409">
                  <c:v>0.59</c:v>
                </c:pt>
                <c:pt idx="4410">
                  <c:v>0.59</c:v>
                </c:pt>
                <c:pt idx="4411">
                  <c:v>0.59099999999999997</c:v>
                </c:pt>
                <c:pt idx="4412">
                  <c:v>0.59199999999999997</c:v>
                </c:pt>
                <c:pt idx="4413">
                  <c:v>0.59199999999999997</c:v>
                </c:pt>
                <c:pt idx="4414">
                  <c:v>0.59299999999999997</c:v>
                </c:pt>
                <c:pt idx="4415">
                  <c:v>0.59299999999999997</c:v>
                </c:pt>
                <c:pt idx="4416">
                  <c:v>0.59399999999999997</c:v>
                </c:pt>
                <c:pt idx="4417">
                  <c:v>0.59499999999999997</c:v>
                </c:pt>
                <c:pt idx="4418">
                  <c:v>0.59499999999999997</c:v>
                </c:pt>
                <c:pt idx="4419">
                  <c:v>0.59599999999999997</c:v>
                </c:pt>
                <c:pt idx="4420">
                  <c:v>0.59599999999999997</c:v>
                </c:pt>
                <c:pt idx="4421">
                  <c:v>0.59699999999999998</c:v>
                </c:pt>
                <c:pt idx="4422">
                  <c:v>0.59799999999999998</c:v>
                </c:pt>
                <c:pt idx="4423">
                  <c:v>0.59799999999999998</c:v>
                </c:pt>
                <c:pt idx="4424">
                  <c:v>0.59899999999999998</c:v>
                </c:pt>
                <c:pt idx="4425">
                  <c:v>0.6</c:v>
                </c:pt>
                <c:pt idx="4426">
                  <c:v>0.6</c:v>
                </c:pt>
                <c:pt idx="4427">
                  <c:v>0.60099999999999998</c:v>
                </c:pt>
                <c:pt idx="4428">
                  <c:v>0.60099999999999998</c:v>
                </c:pt>
                <c:pt idx="4429">
                  <c:v>0.60199999999999998</c:v>
                </c:pt>
                <c:pt idx="4430">
                  <c:v>0.60299999999999998</c:v>
                </c:pt>
                <c:pt idx="4431">
                  <c:v>0.60299999999999998</c:v>
                </c:pt>
                <c:pt idx="4432">
                  <c:v>0.60399999999999998</c:v>
                </c:pt>
                <c:pt idx="4433">
                  <c:v>0.60399999999999998</c:v>
                </c:pt>
                <c:pt idx="4434">
                  <c:v>0.60499999999999998</c:v>
                </c:pt>
                <c:pt idx="4435">
                  <c:v>0.60599999999999998</c:v>
                </c:pt>
                <c:pt idx="4436">
                  <c:v>0.60599999999999998</c:v>
                </c:pt>
                <c:pt idx="4437">
                  <c:v>0.60699999999999998</c:v>
                </c:pt>
                <c:pt idx="4438">
                  <c:v>0.60799999999999998</c:v>
                </c:pt>
                <c:pt idx="4439">
                  <c:v>0.60799999999999998</c:v>
                </c:pt>
                <c:pt idx="4440">
                  <c:v>0.60899999999999999</c:v>
                </c:pt>
                <c:pt idx="4441">
                  <c:v>0.60899999999999999</c:v>
                </c:pt>
                <c:pt idx="4442">
                  <c:v>0.61</c:v>
                </c:pt>
                <c:pt idx="4443">
                  <c:v>0.61099999999999999</c:v>
                </c:pt>
                <c:pt idx="4444">
                  <c:v>0.61099999999999999</c:v>
                </c:pt>
                <c:pt idx="4445">
                  <c:v>0.61199999999999999</c:v>
                </c:pt>
                <c:pt idx="4446">
                  <c:v>0.61299999999999999</c:v>
                </c:pt>
                <c:pt idx="4447">
                  <c:v>0.61299999999999999</c:v>
                </c:pt>
                <c:pt idx="4448">
                  <c:v>0.61399999999999999</c:v>
                </c:pt>
                <c:pt idx="4449">
                  <c:v>0.61399999999999999</c:v>
                </c:pt>
                <c:pt idx="4450">
                  <c:v>0.61499999999999999</c:v>
                </c:pt>
                <c:pt idx="4451">
                  <c:v>0.61599999999999999</c:v>
                </c:pt>
                <c:pt idx="4452">
                  <c:v>0.61599999999999999</c:v>
                </c:pt>
                <c:pt idx="4453">
                  <c:v>0.61699999999999999</c:v>
                </c:pt>
                <c:pt idx="4454">
                  <c:v>0.61699999999999999</c:v>
                </c:pt>
                <c:pt idx="4455">
                  <c:v>0.61799999999999999</c:v>
                </c:pt>
                <c:pt idx="4456">
                  <c:v>0.61899999999999999</c:v>
                </c:pt>
                <c:pt idx="4457">
                  <c:v>0.61899999999999999</c:v>
                </c:pt>
                <c:pt idx="4458">
                  <c:v>0.62</c:v>
                </c:pt>
                <c:pt idx="4459">
                  <c:v>0.621</c:v>
                </c:pt>
                <c:pt idx="4460">
                  <c:v>0.621</c:v>
                </c:pt>
                <c:pt idx="4461">
                  <c:v>0.622</c:v>
                </c:pt>
                <c:pt idx="4462">
                  <c:v>0.622</c:v>
                </c:pt>
                <c:pt idx="4463">
                  <c:v>0.623</c:v>
                </c:pt>
                <c:pt idx="4464">
                  <c:v>0.624</c:v>
                </c:pt>
                <c:pt idx="4465">
                  <c:v>0.624</c:v>
                </c:pt>
                <c:pt idx="4466">
                  <c:v>0.625</c:v>
                </c:pt>
                <c:pt idx="4467">
                  <c:v>0.626</c:v>
                </c:pt>
                <c:pt idx="4468">
                  <c:v>0.626</c:v>
                </c:pt>
                <c:pt idx="4469">
                  <c:v>0.627</c:v>
                </c:pt>
                <c:pt idx="4470">
                  <c:v>0.627</c:v>
                </c:pt>
                <c:pt idx="4471">
                  <c:v>0.628</c:v>
                </c:pt>
                <c:pt idx="4472">
                  <c:v>0.629</c:v>
                </c:pt>
                <c:pt idx="4473">
                  <c:v>0.629</c:v>
                </c:pt>
                <c:pt idx="4474">
                  <c:v>0.63</c:v>
                </c:pt>
                <c:pt idx="4475">
                  <c:v>0.63</c:v>
                </c:pt>
                <c:pt idx="4476">
                  <c:v>0.63100000000000001</c:v>
                </c:pt>
                <c:pt idx="4477">
                  <c:v>0.63200000000000001</c:v>
                </c:pt>
                <c:pt idx="4478">
                  <c:v>0.63200000000000001</c:v>
                </c:pt>
                <c:pt idx="4479">
                  <c:v>0.63300000000000001</c:v>
                </c:pt>
                <c:pt idx="4480">
                  <c:v>0.63400000000000001</c:v>
                </c:pt>
                <c:pt idx="4481">
                  <c:v>0.63400000000000001</c:v>
                </c:pt>
                <c:pt idx="4482">
                  <c:v>0.63500000000000001</c:v>
                </c:pt>
                <c:pt idx="4483">
                  <c:v>0.63500000000000001</c:v>
                </c:pt>
                <c:pt idx="4484">
                  <c:v>0.63600000000000001</c:v>
                </c:pt>
                <c:pt idx="4485">
                  <c:v>0.63700000000000001</c:v>
                </c:pt>
                <c:pt idx="4486">
                  <c:v>0.63700000000000001</c:v>
                </c:pt>
                <c:pt idx="4487">
                  <c:v>0.63800000000000001</c:v>
                </c:pt>
                <c:pt idx="4488">
                  <c:v>0.63900000000000001</c:v>
                </c:pt>
                <c:pt idx="4489">
                  <c:v>0.63900000000000001</c:v>
                </c:pt>
                <c:pt idx="4490">
                  <c:v>0.64</c:v>
                </c:pt>
                <c:pt idx="4491">
                  <c:v>0.64</c:v>
                </c:pt>
                <c:pt idx="4492">
                  <c:v>0.64100000000000001</c:v>
                </c:pt>
                <c:pt idx="4493">
                  <c:v>0.64200000000000002</c:v>
                </c:pt>
                <c:pt idx="4494">
                  <c:v>0.64200000000000002</c:v>
                </c:pt>
                <c:pt idx="4495">
                  <c:v>0.64300000000000002</c:v>
                </c:pt>
                <c:pt idx="4496">
                  <c:v>0.64400000000000002</c:v>
                </c:pt>
                <c:pt idx="4497">
                  <c:v>0.64400000000000002</c:v>
                </c:pt>
                <c:pt idx="4498">
                  <c:v>0.64500000000000002</c:v>
                </c:pt>
                <c:pt idx="4499">
                  <c:v>0.64500000000000002</c:v>
                </c:pt>
                <c:pt idx="4500">
                  <c:v>0.64600000000000002</c:v>
                </c:pt>
                <c:pt idx="4501">
                  <c:v>0.64700000000000002</c:v>
                </c:pt>
                <c:pt idx="4502">
                  <c:v>0.64700000000000002</c:v>
                </c:pt>
                <c:pt idx="4503">
                  <c:v>0.64800000000000002</c:v>
                </c:pt>
                <c:pt idx="4504">
                  <c:v>0.64800000000000002</c:v>
                </c:pt>
                <c:pt idx="4505">
                  <c:v>0.64900000000000002</c:v>
                </c:pt>
                <c:pt idx="4506">
                  <c:v>0.65</c:v>
                </c:pt>
                <c:pt idx="4507">
                  <c:v>0.65</c:v>
                </c:pt>
                <c:pt idx="4508">
                  <c:v>0.65100000000000002</c:v>
                </c:pt>
                <c:pt idx="4509">
                  <c:v>0.65200000000000002</c:v>
                </c:pt>
                <c:pt idx="4510">
                  <c:v>0.65200000000000002</c:v>
                </c:pt>
                <c:pt idx="4511">
                  <c:v>0.65300000000000002</c:v>
                </c:pt>
                <c:pt idx="4512">
                  <c:v>0.65300000000000002</c:v>
                </c:pt>
                <c:pt idx="4513">
                  <c:v>0.65400000000000003</c:v>
                </c:pt>
                <c:pt idx="4514">
                  <c:v>0.65500000000000003</c:v>
                </c:pt>
                <c:pt idx="4515">
                  <c:v>0.65500000000000003</c:v>
                </c:pt>
                <c:pt idx="4516">
                  <c:v>0.65600000000000003</c:v>
                </c:pt>
                <c:pt idx="4517">
                  <c:v>0.65700000000000003</c:v>
                </c:pt>
                <c:pt idx="4518">
                  <c:v>0.65700000000000003</c:v>
                </c:pt>
                <c:pt idx="4519">
                  <c:v>0.65800000000000003</c:v>
                </c:pt>
                <c:pt idx="4520">
                  <c:v>0.65800000000000003</c:v>
                </c:pt>
                <c:pt idx="4521">
                  <c:v>0.65900000000000003</c:v>
                </c:pt>
                <c:pt idx="4522">
                  <c:v>0.66</c:v>
                </c:pt>
                <c:pt idx="4523">
                  <c:v>0.66</c:v>
                </c:pt>
                <c:pt idx="4524">
                  <c:v>0.66100000000000003</c:v>
                </c:pt>
                <c:pt idx="4525">
                  <c:v>0.66200000000000003</c:v>
                </c:pt>
                <c:pt idx="4526">
                  <c:v>0.66200000000000003</c:v>
                </c:pt>
                <c:pt idx="4527">
                  <c:v>0.66300000000000003</c:v>
                </c:pt>
                <c:pt idx="4528">
                  <c:v>0.66300000000000003</c:v>
                </c:pt>
                <c:pt idx="4529">
                  <c:v>0.66300000000000003</c:v>
                </c:pt>
                <c:pt idx="4530">
                  <c:v>0.66300000000000003</c:v>
                </c:pt>
                <c:pt idx="4531">
                  <c:v>0.66300000000000003</c:v>
                </c:pt>
                <c:pt idx="4532">
                  <c:v>0.66300000000000003</c:v>
                </c:pt>
                <c:pt idx="4533">
                  <c:v>0.66300000000000003</c:v>
                </c:pt>
                <c:pt idx="4534">
                  <c:v>0.66300000000000003</c:v>
                </c:pt>
                <c:pt idx="4535">
                  <c:v>0.66300000000000003</c:v>
                </c:pt>
                <c:pt idx="4536">
                  <c:v>0.66300000000000003</c:v>
                </c:pt>
                <c:pt idx="4537">
                  <c:v>0.66300000000000003</c:v>
                </c:pt>
                <c:pt idx="4538">
                  <c:v>0.66300000000000003</c:v>
                </c:pt>
                <c:pt idx="4539">
                  <c:v>0.66300000000000003</c:v>
                </c:pt>
                <c:pt idx="4540">
                  <c:v>0.66300000000000003</c:v>
                </c:pt>
                <c:pt idx="4541">
                  <c:v>0.66300000000000003</c:v>
                </c:pt>
                <c:pt idx="4542">
                  <c:v>0.66300000000000003</c:v>
                </c:pt>
                <c:pt idx="4543">
                  <c:v>0.66300000000000003</c:v>
                </c:pt>
                <c:pt idx="4544">
                  <c:v>0.66300000000000003</c:v>
                </c:pt>
                <c:pt idx="4545">
                  <c:v>0.66300000000000003</c:v>
                </c:pt>
                <c:pt idx="4546">
                  <c:v>0.66300000000000003</c:v>
                </c:pt>
                <c:pt idx="4547">
                  <c:v>0.66300000000000003</c:v>
                </c:pt>
                <c:pt idx="4548">
                  <c:v>0.66300000000000003</c:v>
                </c:pt>
                <c:pt idx="4549">
                  <c:v>0.66300000000000003</c:v>
                </c:pt>
                <c:pt idx="4550">
                  <c:v>0.66300000000000003</c:v>
                </c:pt>
                <c:pt idx="4551">
                  <c:v>0.66300000000000003</c:v>
                </c:pt>
                <c:pt idx="4552">
                  <c:v>0.66300000000000003</c:v>
                </c:pt>
                <c:pt idx="4553">
                  <c:v>0.66300000000000003</c:v>
                </c:pt>
                <c:pt idx="4554">
                  <c:v>0.66300000000000003</c:v>
                </c:pt>
                <c:pt idx="4555">
                  <c:v>0.66300000000000003</c:v>
                </c:pt>
                <c:pt idx="4556">
                  <c:v>0.66300000000000003</c:v>
                </c:pt>
                <c:pt idx="4557">
                  <c:v>0.66300000000000003</c:v>
                </c:pt>
                <c:pt idx="4558">
                  <c:v>0.66300000000000003</c:v>
                </c:pt>
                <c:pt idx="4559">
                  <c:v>0.66300000000000003</c:v>
                </c:pt>
                <c:pt idx="4560">
                  <c:v>0.66300000000000003</c:v>
                </c:pt>
                <c:pt idx="4561">
                  <c:v>0.66300000000000003</c:v>
                </c:pt>
                <c:pt idx="4562">
                  <c:v>0.66300000000000003</c:v>
                </c:pt>
                <c:pt idx="4563">
                  <c:v>0.66300000000000003</c:v>
                </c:pt>
                <c:pt idx="4564">
                  <c:v>0.66300000000000003</c:v>
                </c:pt>
                <c:pt idx="4565">
                  <c:v>0.66300000000000003</c:v>
                </c:pt>
                <c:pt idx="4566">
                  <c:v>0.66300000000000003</c:v>
                </c:pt>
                <c:pt idx="4567">
                  <c:v>0.66300000000000003</c:v>
                </c:pt>
                <c:pt idx="4568">
                  <c:v>0.66300000000000003</c:v>
                </c:pt>
                <c:pt idx="4569">
                  <c:v>0.66300000000000003</c:v>
                </c:pt>
                <c:pt idx="4570">
                  <c:v>0.66300000000000003</c:v>
                </c:pt>
                <c:pt idx="4571">
                  <c:v>0.66300000000000003</c:v>
                </c:pt>
                <c:pt idx="4572">
                  <c:v>0.66300000000000003</c:v>
                </c:pt>
                <c:pt idx="4573">
                  <c:v>0.66300000000000003</c:v>
                </c:pt>
                <c:pt idx="4574">
                  <c:v>0.66300000000000003</c:v>
                </c:pt>
                <c:pt idx="4575">
                  <c:v>0.66300000000000003</c:v>
                </c:pt>
                <c:pt idx="4576">
                  <c:v>0.66300000000000003</c:v>
                </c:pt>
                <c:pt idx="4577">
                  <c:v>0.66300000000000003</c:v>
                </c:pt>
                <c:pt idx="4578">
                  <c:v>0.66300000000000003</c:v>
                </c:pt>
                <c:pt idx="4579">
                  <c:v>0.66300000000000003</c:v>
                </c:pt>
                <c:pt idx="4580">
                  <c:v>0.66300000000000003</c:v>
                </c:pt>
                <c:pt idx="4581">
                  <c:v>0.66300000000000003</c:v>
                </c:pt>
                <c:pt idx="4582">
                  <c:v>0.66300000000000003</c:v>
                </c:pt>
                <c:pt idx="4583">
                  <c:v>0.66400000000000003</c:v>
                </c:pt>
                <c:pt idx="4584">
                  <c:v>0.66400000000000003</c:v>
                </c:pt>
                <c:pt idx="4585">
                  <c:v>0.66400000000000003</c:v>
                </c:pt>
                <c:pt idx="4586">
                  <c:v>0.66400000000000003</c:v>
                </c:pt>
                <c:pt idx="4587">
                  <c:v>0.66500000000000004</c:v>
                </c:pt>
                <c:pt idx="4588">
                  <c:v>0.66600000000000004</c:v>
                </c:pt>
                <c:pt idx="4589">
                  <c:v>0.66700000000000004</c:v>
                </c:pt>
                <c:pt idx="4590">
                  <c:v>0.66800000000000004</c:v>
                </c:pt>
                <c:pt idx="4591">
                  <c:v>0.66900000000000004</c:v>
                </c:pt>
                <c:pt idx="4592">
                  <c:v>0.67</c:v>
                </c:pt>
                <c:pt idx="4593">
                  <c:v>0.67100000000000004</c:v>
                </c:pt>
                <c:pt idx="4594">
                  <c:v>0.67300000000000004</c:v>
                </c:pt>
                <c:pt idx="4595">
                  <c:v>0.67400000000000004</c:v>
                </c:pt>
                <c:pt idx="4596">
                  <c:v>0.67500000000000004</c:v>
                </c:pt>
                <c:pt idx="4597">
                  <c:v>0.67700000000000005</c:v>
                </c:pt>
                <c:pt idx="4598">
                  <c:v>0.67800000000000005</c:v>
                </c:pt>
                <c:pt idx="4599">
                  <c:v>0.68</c:v>
                </c:pt>
                <c:pt idx="4600">
                  <c:v>0.68100000000000005</c:v>
                </c:pt>
                <c:pt idx="4601">
                  <c:v>0.68300000000000005</c:v>
                </c:pt>
                <c:pt idx="4602">
                  <c:v>0.68400000000000005</c:v>
                </c:pt>
                <c:pt idx="4603">
                  <c:v>0.68500000000000005</c:v>
                </c:pt>
                <c:pt idx="4604">
                  <c:v>0.68700000000000006</c:v>
                </c:pt>
                <c:pt idx="4605">
                  <c:v>0.68800000000000006</c:v>
                </c:pt>
                <c:pt idx="4606">
                  <c:v>0.69000000000000006</c:v>
                </c:pt>
                <c:pt idx="4607">
                  <c:v>0.69100000000000006</c:v>
                </c:pt>
                <c:pt idx="4608">
                  <c:v>0.69200000000000006</c:v>
                </c:pt>
                <c:pt idx="4609">
                  <c:v>0.69300000000000006</c:v>
                </c:pt>
                <c:pt idx="4610">
                  <c:v>0.69500000000000006</c:v>
                </c:pt>
                <c:pt idx="4611">
                  <c:v>0.69600000000000006</c:v>
                </c:pt>
                <c:pt idx="4612">
                  <c:v>0.69700000000000006</c:v>
                </c:pt>
                <c:pt idx="4613">
                  <c:v>0.69900000000000007</c:v>
                </c:pt>
                <c:pt idx="4614">
                  <c:v>0.70000000000000007</c:v>
                </c:pt>
                <c:pt idx="4615">
                  <c:v>0.70200000000000007</c:v>
                </c:pt>
                <c:pt idx="4616">
                  <c:v>0.70300000000000007</c:v>
                </c:pt>
                <c:pt idx="4617">
                  <c:v>0.70399999999999996</c:v>
                </c:pt>
                <c:pt idx="4618">
                  <c:v>0.70599999999999996</c:v>
                </c:pt>
                <c:pt idx="4619">
                  <c:v>0.70699999999999996</c:v>
                </c:pt>
                <c:pt idx="4620">
                  <c:v>0.70899999999999996</c:v>
                </c:pt>
                <c:pt idx="4621">
                  <c:v>0.71</c:v>
                </c:pt>
                <c:pt idx="4622">
                  <c:v>0.71199999999999997</c:v>
                </c:pt>
                <c:pt idx="4623">
                  <c:v>0.71299999999999997</c:v>
                </c:pt>
                <c:pt idx="4624">
                  <c:v>0.71399999999999997</c:v>
                </c:pt>
                <c:pt idx="4625">
                  <c:v>0.71599999999999997</c:v>
                </c:pt>
                <c:pt idx="4626">
                  <c:v>0.71699999999999997</c:v>
                </c:pt>
                <c:pt idx="4627">
                  <c:v>0.71799999999999997</c:v>
                </c:pt>
                <c:pt idx="4628">
                  <c:v>0.71899999999999997</c:v>
                </c:pt>
                <c:pt idx="4629">
                  <c:v>0.72099999999999997</c:v>
                </c:pt>
                <c:pt idx="4630">
                  <c:v>0.72199999999999998</c:v>
                </c:pt>
                <c:pt idx="4631">
                  <c:v>0.72299999999999998</c:v>
                </c:pt>
                <c:pt idx="4632">
                  <c:v>0.72399999999999998</c:v>
                </c:pt>
                <c:pt idx="4633">
                  <c:v>0.72499999999999998</c:v>
                </c:pt>
                <c:pt idx="4634">
                  <c:v>0.72599999999999998</c:v>
                </c:pt>
                <c:pt idx="4635">
                  <c:v>0.72699999999999998</c:v>
                </c:pt>
                <c:pt idx="4636">
                  <c:v>0.72799999999999998</c:v>
                </c:pt>
                <c:pt idx="4637">
                  <c:v>0.72899999999999998</c:v>
                </c:pt>
                <c:pt idx="4638">
                  <c:v>0.73</c:v>
                </c:pt>
                <c:pt idx="4639">
                  <c:v>0.73</c:v>
                </c:pt>
                <c:pt idx="4640">
                  <c:v>0.73099999999999998</c:v>
                </c:pt>
                <c:pt idx="4641">
                  <c:v>0.73199999999999998</c:v>
                </c:pt>
                <c:pt idx="4642">
                  <c:v>0.73199999999999998</c:v>
                </c:pt>
                <c:pt idx="4643">
                  <c:v>0.73299999999999998</c:v>
                </c:pt>
                <c:pt idx="4644">
                  <c:v>0.73399999999999999</c:v>
                </c:pt>
                <c:pt idx="4645">
                  <c:v>0.73399999999999999</c:v>
                </c:pt>
                <c:pt idx="4646">
                  <c:v>0.73499999999999999</c:v>
                </c:pt>
                <c:pt idx="4647">
                  <c:v>0.73599999999999999</c:v>
                </c:pt>
                <c:pt idx="4648">
                  <c:v>0.73599999999999999</c:v>
                </c:pt>
                <c:pt idx="4649">
                  <c:v>0.73699999999999999</c:v>
                </c:pt>
                <c:pt idx="4650">
                  <c:v>0.73699999999999999</c:v>
                </c:pt>
                <c:pt idx="4651">
                  <c:v>0.73799999999999999</c:v>
                </c:pt>
                <c:pt idx="4652">
                  <c:v>0.73899999999999999</c:v>
                </c:pt>
                <c:pt idx="4653">
                  <c:v>0.73899999999999999</c:v>
                </c:pt>
                <c:pt idx="4654">
                  <c:v>0.74</c:v>
                </c:pt>
                <c:pt idx="4655">
                  <c:v>0.74</c:v>
                </c:pt>
                <c:pt idx="4656">
                  <c:v>0.74099999999999999</c:v>
                </c:pt>
                <c:pt idx="4657">
                  <c:v>0.74199999999999999</c:v>
                </c:pt>
                <c:pt idx="4658">
                  <c:v>0.74199999999999999</c:v>
                </c:pt>
                <c:pt idx="4659">
                  <c:v>0.74299999999999999</c:v>
                </c:pt>
                <c:pt idx="4660">
                  <c:v>0.74299999999999999</c:v>
                </c:pt>
                <c:pt idx="4661">
                  <c:v>0.74399999999999999</c:v>
                </c:pt>
                <c:pt idx="4662">
                  <c:v>0.745</c:v>
                </c:pt>
                <c:pt idx="4663">
                  <c:v>0.745</c:v>
                </c:pt>
                <c:pt idx="4664">
                  <c:v>0.746</c:v>
                </c:pt>
                <c:pt idx="4665">
                  <c:v>0.746</c:v>
                </c:pt>
                <c:pt idx="4666">
                  <c:v>0.747</c:v>
                </c:pt>
                <c:pt idx="4667">
                  <c:v>0.748</c:v>
                </c:pt>
                <c:pt idx="4668">
                  <c:v>0.748</c:v>
                </c:pt>
                <c:pt idx="4669">
                  <c:v>0.749</c:v>
                </c:pt>
                <c:pt idx="4670">
                  <c:v>0.75</c:v>
                </c:pt>
                <c:pt idx="4671">
                  <c:v>0.75</c:v>
                </c:pt>
                <c:pt idx="4672">
                  <c:v>0.751</c:v>
                </c:pt>
                <c:pt idx="4673">
                  <c:v>0.751</c:v>
                </c:pt>
                <c:pt idx="4674">
                  <c:v>0.752</c:v>
                </c:pt>
                <c:pt idx="4675">
                  <c:v>0.753</c:v>
                </c:pt>
                <c:pt idx="4676">
                  <c:v>0.753</c:v>
                </c:pt>
                <c:pt idx="4677">
                  <c:v>0.754</c:v>
                </c:pt>
                <c:pt idx="4678">
                  <c:v>0.754</c:v>
                </c:pt>
                <c:pt idx="4679">
                  <c:v>0.755</c:v>
                </c:pt>
                <c:pt idx="4680">
                  <c:v>0.75600000000000001</c:v>
                </c:pt>
                <c:pt idx="4681">
                  <c:v>0.75600000000000001</c:v>
                </c:pt>
                <c:pt idx="4682">
                  <c:v>0.75700000000000001</c:v>
                </c:pt>
                <c:pt idx="4683">
                  <c:v>0.75800000000000001</c:v>
                </c:pt>
                <c:pt idx="4684">
                  <c:v>0.75800000000000001</c:v>
                </c:pt>
                <c:pt idx="4685">
                  <c:v>0.75900000000000001</c:v>
                </c:pt>
                <c:pt idx="4686">
                  <c:v>0.75900000000000001</c:v>
                </c:pt>
                <c:pt idx="4687">
                  <c:v>0.76</c:v>
                </c:pt>
                <c:pt idx="4688">
                  <c:v>0.76100000000000001</c:v>
                </c:pt>
                <c:pt idx="4689">
                  <c:v>0.76100000000000001</c:v>
                </c:pt>
                <c:pt idx="4690">
                  <c:v>0.76200000000000001</c:v>
                </c:pt>
                <c:pt idx="4691">
                  <c:v>0.76200000000000001</c:v>
                </c:pt>
                <c:pt idx="4692">
                  <c:v>0.76300000000000001</c:v>
                </c:pt>
                <c:pt idx="4693">
                  <c:v>0.76400000000000001</c:v>
                </c:pt>
                <c:pt idx="4694">
                  <c:v>0.76400000000000001</c:v>
                </c:pt>
                <c:pt idx="4695">
                  <c:v>0.76500000000000001</c:v>
                </c:pt>
                <c:pt idx="4696">
                  <c:v>0.76500000000000001</c:v>
                </c:pt>
                <c:pt idx="4697">
                  <c:v>0.76600000000000001</c:v>
                </c:pt>
                <c:pt idx="4698">
                  <c:v>0.76700000000000002</c:v>
                </c:pt>
                <c:pt idx="4699">
                  <c:v>0.76700000000000002</c:v>
                </c:pt>
                <c:pt idx="4700">
                  <c:v>0.76800000000000002</c:v>
                </c:pt>
                <c:pt idx="4701">
                  <c:v>0.76900000000000002</c:v>
                </c:pt>
                <c:pt idx="4702">
                  <c:v>0.76900000000000002</c:v>
                </c:pt>
                <c:pt idx="4703">
                  <c:v>0.77</c:v>
                </c:pt>
                <c:pt idx="4704">
                  <c:v>0.77</c:v>
                </c:pt>
                <c:pt idx="4705">
                  <c:v>0.77100000000000002</c:v>
                </c:pt>
                <c:pt idx="4706">
                  <c:v>0.77200000000000002</c:v>
                </c:pt>
                <c:pt idx="4707">
                  <c:v>0.77200000000000002</c:v>
                </c:pt>
                <c:pt idx="4708">
                  <c:v>0.77300000000000002</c:v>
                </c:pt>
                <c:pt idx="4709">
                  <c:v>0.77300000000000002</c:v>
                </c:pt>
                <c:pt idx="4710">
                  <c:v>0.77400000000000002</c:v>
                </c:pt>
                <c:pt idx="4711">
                  <c:v>0.77500000000000002</c:v>
                </c:pt>
                <c:pt idx="4712">
                  <c:v>0.77500000000000002</c:v>
                </c:pt>
                <c:pt idx="4713">
                  <c:v>0.77600000000000002</c:v>
                </c:pt>
                <c:pt idx="4714">
                  <c:v>0.77700000000000002</c:v>
                </c:pt>
                <c:pt idx="4715">
                  <c:v>0.77700000000000002</c:v>
                </c:pt>
                <c:pt idx="4716">
                  <c:v>0.77800000000000002</c:v>
                </c:pt>
                <c:pt idx="4717">
                  <c:v>0.77800000000000002</c:v>
                </c:pt>
                <c:pt idx="4718">
                  <c:v>0.77900000000000003</c:v>
                </c:pt>
                <c:pt idx="4719">
                  <c:v>0.78</c:v>
                </c:pt>
                <c:pt idx="4720">
                  <c:v>0.78</c:v>
                </c:pt>
                <c:pt idx="4721">
                  <c:v>0.78100000000000003</c:v>
                </c:pt>
                <c:pt idx="4722">
                  <c:v>0.78100000000000003</c:v>
                </c:pt>
                <c:pt idx="4723">
                  <c:v>0.78200000000000003</c:v>
                </c:pt>
                <c:pt idx="4724">
                  <c:v>0.78300000000000003</c:v>
                </c:pt>
                <c:pt idx="4725">
                  <c:v>0.78300000000000003</c:v>
                </c:pt>
                <c:pt idx="4726">
                  <c:v>0.78400000000000003</c:v>
                </c:pt>
                <c:pt idx="4727">
                  <c:v>0.78500000000000003</c:v>
                </c:pt>
                <c:pt idx="4728">
                  <c:v>0.78500000000000003</c:v>
                </c:pt>
                <c:pt idx="4729">
                  <c:v>0.78600000000000003</c:v>
                </c:pt>
                <c:pt idx="4730">
                  <c:v>0.78600000000000003</c:v>
                </c:pt>
                <c:pt idx="4731">
                  <c:v>0.78700000000000003</c:v>
                </c:pt>
                <c:pt idx="4732">
                  <c:v>0.78800000000000003</c:v>
                </c:pt>
                <c:pt idx="4733">
                  <c:v>0.78800000000000003</c:v>
                </c:pt>
                <c:pt idx="4734">
                  <c:v>0.78900000000000003</c:v>
                </c:pt>
                <c:pt idx="4735">
                  <c:v>0.78900000000000003</c:v>
                </c:pt>
                <c:pt idx="4736">
                  <c:v>0.79</c:v>
                </c:pt>
                <c:pt idx="4737">
                  <c:v>0.79100000000000004</c:v>
                </c:pt>
                <c:pt idx="4738">
                  <c:v>0.79100000000000004</c:v>
                </c:pt>
                <c:pt idx="4739">
                  <c:v>0.79200000000000004</c:v>
                </c:pt>
                <c:pt idx="4740">
                  <c:v>0.79300000000000004</c:v>
                </c:pt>
                <c:pt idx="4741">
                  <c:v>0.79300000000000004</c:v>
                </c:pt>
                <c:pt idx="4742">
                  <c:v>0.79400000000000004</c:v>
                </c:pt>
                <c:pt idx="4743">
                  <c:v>0.79400000000000004</c:v>
                </c:pt>
                <c:pt idx="4744">
                  <c:v>0.79500000000000004</c:v>
                </c:pt>
                <c:pt idx="4745">
                  <c:v>0.79600000000000004</c:v>
                </c:pt>
                <c:pt idx="4746">
                  <c:v>0.79600000000000004</c:v>
                </c:pt>
                <c:pt idx="4747">
                  <c:v>0.79700000000000004</c:v>
                </c:pt>
                <c:pt idx="4748">
                  <c:v>0.79800000000000004</c:v>
                </c:pt>
                <c:pt idx="4749">
                  <c:v>0.79800000000000004</c:v>
                </c:pt>
                <c:pt idx="4750">
                  <c:v>0.79900000000000004</c:v>
                </c:pt>
                <c:pt idx="4751">
                  <c:v>0.79900000000000004</c:v>
                </c:pt>
                <c:pt idx="4752">
                  <c:v>0.8</c:v>
                </c:pt>
                <c:pt idx="4753">
                  <c:v>0.80100000000000005</c:v>
                </c:pt>
                <c:pt idx="4754">
                  <c:v>0.80100000000000005</c:v>
                </c:pt>
                <c:pt idx="4755">
                  <c:v>0.80200000000000005</c:v>
                </c:pt>
                <c:pt idx="4756">
                  <c:v>0.80200000000000005</c:v>
                </c:pt>
                <c:pt idx="4757">
                  <c:v>0.80300000000000005</c:v>
                </c:pt>
                <c:pt idx="4758">
                  <c:v>0.80400000000000005</c:v>
                </c:pt>
                <c:pt idx="4759">
                  <c:v>0.80400000000000005</c:v>
                </c:pt>
                <c:pt idx="4760">
                  <c:v>0.80500000000000005</c:v>
                </c:pt>
                <c:pt idx="4761">
                  <c:v>0.80600000000000005</c:v>
                </c:pt>
                <c:pt idx="4762">
                  <c:v>0.80600000000000005</c:v>
                </c:pt>
                <c:pt idx="4763">
                  <c:v>0.80700000000000005</c:v>
                </c:pt>
                <c:pt idx="4764">
                  <c:v>0.80700000000000005</c:v>
                </c:pt>
                <c:pt idx="4765">
                  <c:v>0.80800000000000005</c:v>
                </c:pt>
                <c:pt idx="4766">
                  <c:v>0.80900000000000005</c:v>
                </c:pt>
                <c:pt idx="4767">
                  <c:v>0.80900000000000005</c:v>
                </c:pt>
                <c:pt idx="4768">
                  <c:v>0.81</c:v>
                </c:pt>
                <c:pt idx="4769">
                  <c:v>0.81100000000000005</c:v>
                </c:pt>
                <c:pt idx="4770">
                  <c:v>0.81100000000000005</c:v>
                </c:pt>
                <c:pt idx="4771">
                  <c:v>0.81200000000000006</c:v>
                </c:pt>
                <c:pt idx="4772">
                  <c:v>0.81200000000000006</c:v>
                </c:pt>
                <c:pt idx="4773">
                  <c:v>0.81300000000000006</c:v>
                </c:pt>
                <c:pt idx="4774">
                  <c:v>0.81400000000000006</c:v>
                </c:pt>
                <c:pt idx="4775">
                  <c:v>0.81400000000000006</c:v>
                </c:pt>
                <c:pt idx="4776">
                  <c:v>0.81500000000000006</c:v>
                </c:pt>
                <c:pt idx="4777">
                  <c:v>0.81600000000000006</c:v>
                </c:pt>
                <c:pt idx="4778">
                  <c:v>0.81600000000000006</c:v>
                </c:pt>
                <c:pt idx="4779">
                  <c:v>0.81700000000000006</c:v>
                </c:pt>
                <c:pt idx="4780">
                  <c:v>0.81700000000000006</c:v>
                </c:pt>
                <c:pt idx="4781">
                  <c:v>0.81800000000000006</c:v>
                </c:pt>
                <c:pt idx="4782">
                  <c:v>0.81900000000000006</c:v>
                </c:pt>
                <c:pt idx="4783">
                  <c:v>0.81900000000000006</c:v>
                </c:pt>
                <c:pt idx="4784">
                  <c:v>0.82000000000000006</c:v>
                </c:pt>
                <c:pt idx="4785">
                  <c:v>0.82100000000000006</c:v>
                </c:pt>
                <c:pt idx="4786">
                  <c:v>0.82100000000000006</c:v>
                </c:pt>
                <c:pt idx="4787">
                  <c:v>0.82200000000000006</c:v>
                </c:pt>
                <c:pt idx="4788">
                  <c:v>0.82200000000000006</c:v>
                </c:pt>
                <c:pt idx="4789">
                  <c:v>0.82300000000000006</c:v>
                </c:pt>
                <c:pt idx="4790">
                  <c:v>0.82400000000000007</c:v>
                </c:pt>
                <c:pt idx="4791">
                  <c:v>0.82400000000000007</c:v>
                </c:pt>
                <c:pt idx="4792">
                  <c:v>0.82500000000000007</c:v>
                </c:pt>
                <c:pt idx="4793">
                  <c:v>0.82600000000000007</c:v>
                </c:pt>
                <c:pt idx="4794">
                  <c:v>0.82600000000000007</c:v>
                </c:pt>
                <c:pt idx="4795">
                  <c:v>0.82700000000000007</c:v>
                </c:pt>
                <c:pt idx="4796">
                  <c:v>0.82800000000000007</c:v>
                </c:pt>
                <c:pt idx="4797">
                  <c:v>0.82800000000000007</c:v>
                </c:pt>
                <c:pt idx="4798">
                  <c:v>0.82900000000000007</c:v>
                </c:pt>
                <c:pt idx="4799">
                  <c:v>0.82900000000000007</c:v>
                </c:pt>
                <c:pt idx="4800">
                  <c:v>0.83000000000000007</c:v>
                </c:pt>
                <c:pt idx="4801">
                  <c:v>0.83100000000000007</c:v>
                </c:pt>
                <c:pt idx="4802">
                  <c:v>0.83100000000000007</c:v>
                </c:pt>
                <c:pt idx="4803">
                  <c:v>0.83200000000000007</c:v>
                </c:pt>
                <c:pt idx="4804">
                  <c:v>0.83299999999999996</c:v>
                </c:pt>
                <c:pt idx="4805">
                  <c:v>0.83299999999999996</c:v>
                </c:pt>
                <c:pt idx="4806">
                  <c:v>0.83399999999999996</c:v>
                </c:pt>
                <c:pt idx="4807">
                  <c:v>0.83399999999999996</c:v>
                </c:pt>
                <c:pt idx="4808">
                  <c:v>0.83499999999999996</c:v>
                </c:pt>
                <c:pt idx="4809">
                  <c:v>0.83599999999999997</c:v>
                </c:pt>
                <c:pt idx="4810">
                  <c:v>0.83599999999999997</c:v>
                </c:pt>
                <c:pt idx="4811">
                  <c:v>0.83699999999999997</c:v>
                </c:pt>
                <c:pt idx="4812">
                  <c:v>0.83799999999999997</c:v>
                </c:pt>
                <c:pt idx="4813">
                  <c:v>0.83799999999999997</c:v>
                </c:pt>
                <c:pt idx="4814">
                  <c:v>0.83899999999999997</c:v>
                </c:pt>
                <c:pt idx="4815">
                  <c:v>0.84</c:v>
                </c:pt>
                <c:pt idx="4816">
                  <c:v>0.84</c:v>
                </c:pt>
                <c:pt idx="4817">
                  <c:v>0.84099999999999997</c:v>
                </c:pt>
                <c:pt idx="4818">
                  <c:v>0.84099999999999997</c:v>
                </c:pt>
                <c:pt idx="4819">
                  <c:v>0.84199999999999997</c:v>
                </c:pt>
                <c:pt idx="4820">
                  <c:v>0.84299999999999997</c:v>
                </c:pt>
                <c:pt idx="4821">
                  <c:v>0.84299999999999997</c:v>
                </c:pt>
                <c:pt idx="4822">
                  <c:v>0.84399999999999997</c:v>
                </c:pt>
                <c:pt idx="4823">
                  <c:v>0.84499999999999997</c:v>
                </c:pt>
                <c:pt idx="4824">
                  <c:v>0.84499999999999997</c:v>
                </c:pt>
                <c:pt idx="4825">
                  <c:v>0.84599999999999997</c:v>
                </c:pt>
                <c:pt idx="4826">
                  <c:v>0.84699999999999998</c:v>
                </c:pt>
                <c:pt idx="4827">
                  <c:v>0.84699999999999998</c:v>
                </c:pt>
                <c:pt idx="4828">
                  <c:v>0.84799999999999998</c:v>
                </c:pt>
                <c:pt idx="4829">
                  <c:v>0.84799999999999998</c:v>
                </c:pt>
                <c:pt idx="4830">
                  <c:v>0.84899999999999998</c:v>
                </c:pt>
                <c:pt idx="4831">
                  <c:v>0.85</c:v>
                </c:pt>
                <c:pt idx="4832">
                  <c:v>0.85</c:v>
                </c:pt>
                <c:pt idx="4833">
                  <c:v>0.85</c:v>
                </c:pt>
                <c:pt idx="4834">
                  <c:v>0.85</c:v>
                </c:pt>
                <c:pt idx="4835">
                  <c:v>0.85</c:v>
                </c:pt>
                <c:pt idx="4836">
                  <c:v>0.85</c:v>
                </c:pt>
                <c:pt idx="4837">
                  <c:v>0.85</c:v>
                </c:pt>
                <c:pt idx="4838">
                  <c:v>0.85</c:v>
                </c:pt>
                <c:pt idx="4839">
                  <c:v>0.85</c:v>
                </c:pt>
                <c:pt idx="4840">
                  <c:v>0.85</c:v>
                </c:pt>
                <c:pt idx="4841">
                  <c:v>0.85</c:v>
                </c:pt>
                <c:pt idx="4842">
                  <c:v>0.85</c:v>
                </c:pt>
                <c:pt idx="4843">
                  <c:v>0.85</c:v>
                </c:pt>
                <c:pt idx="4844">
                  <c:v>0.85</c:v>
                </c:pt>
                <c:pt idx="4845">
                  <c:v>0.85</c:v>
                </c:pt>
                <c:pt idx="4846">
                  <c:v>0.85</c:v>
                </c:pt>
                <c:pt idx="4847">
                  <c:v>0.85</c:v>
                </c:pt>
                <c:pt idx="4848">
                  <c:v>0.85</c:v>
                </c:pt>
                <c:pt idx="4849">
                  <c:v>0.85</c:v>
                </c:pt>
                <c:pt idx="4850">
                  <c:v>0.85</c:v>
                </c:pt>
                <c:pt idx="4851">
                  <c:v>0.85</c:v>
                </c:pt>
                <c:pt idx="4852">
                  <c:v>0.85</c:v>
                </c:pt>
                <c:pt idx="4853">
                  <c:v>0.85</c:v>
                </c:pt>
                <c:pt idx="4854">
                  <c:v>0.85</c:v>
                </c:pt>
                <c:pt idx="4855">
                  <c:v>0.85</c:v>
                </c:pt>
                <c:pt idx="4856">
                  <c:v>0.85</c:v>
                </c:pt>
                <c:pt idx="4857">
                  <c:v>0.85</c:v>
                </c:pt>
                <c:pt idx="4858">
                  <c:v>0.85</c:v>
                </c:pt>
                <c:pt idx="4859">
                  <c:v>0.85099999999999998</c:v>
                </c:pt>
                <c:pt idx="4860">
                  <c:v>0.85099999999999998</c:v>
                </c:pt>
                <c:pt idx="4861">
                  <c:v>0.85099999999999998</c:v>
                </c:pt>
                <c:pt idx="4862">
                  <c:v>0.85099999999999998</c:v>
                </c:pt>
                <c:pt idx="4863">
                  <c:v>0.85099999999999998</c:v>
                </c:pt>
                <c:pt idx="4864">
                  <c:v>0.85099999999999998</c:v>
                </c:pt>
                <c:pt idx="4865">
                  <c:v>0.85099999999999998</c:v>
                </c:pt>
                <c:pt idx="4866">
                  <c:v>0.85099999999999998</c:v>
                </c:pt>
                <c:pt idx="4867">
                  <c:v>0.85099999999999998</c:v>
                </c:pt>
                <c:pt idx="4868">
                  <c:v>0.85099999999999998</c:v>
                </c:pt>
                <c:pt idx="4869">
                  <c:v>0.85099999999999998</c:v>
                </c:pt>
                <c:pt idx="4870">
                  <c:v>0.85099999999999998</c:v>
                </c:pt>
                <c:pt idx="4871">
                  <c:v>0.85099999999999998</c:v>
                </c:pt>
                <c:pt idx="4872">
                  <c:v>0.85099999999999998</c:v>
                </c:pt>
                <c:pt idx="4873">
                  <c:v>0.85099999999999998</c:v>
                </c:pt>
                <c:pt idx="4874">
                  <c:v>0.85099999999999998</c:v>
                </c:pt>
                <c:pt idx="4875">
                  <c:v>0.85099999999999998</c:v>
                </c:pt>
                <c:pt idx="4876">
                  <c:v>0.85099999999999998</c:v>
                </c:pt>
                <c:pt idx="4877">
                  <c:v>0.85099999999999998</c:v>
                </c:pt>
                <c:pt idx="4878">
                  <c:v>0.85099999999999998</c:v>
                </c:pt>
                <c:pt idx="4879">
                  <c:v>0.85099999999999998</c:v>
                </c:pt>
                <c:pt idx="4880">
                  <c:v>0.85099999999999998</c:v>
                </c:pt>
                <c:pt idx="4881">
                  <c:v>0.85099999999999998</c:v>
                </c:pt>
                <c:pt idx="4882">
                  <c:v>0.85099999999999998</c:v>
                </c:pt>
                <c:pt idx="4883">
                  <c:v>0.85099999999999998</c:v>
                </c:pt>
                <c:pt idx="4884">
                  <c:v>0.85099999999999998</c:v>
                </c:pt>
                <c:pt idx="4885">
                  <c:v>0.85099999999999998</c:v>
                </c:pt>
                <c:pt idx="4886">
                  <c:v>0.85099999999999998</c:v>
                </c:pt>
                <c:pt idx="4887">
                  <c:v>0.85099999999999998</c:v>
                </c:pt>
                <c:pt idx="4888">
                  <c:v>0.85099999999999998</c:v>
                </c:pt>
                <c:pt idx="4889">
                  <c:v>0.85099999999999998</c:v>
                </c:pt>
                <c:pt idx="4890">
                  <c:v>0.85099999999999998</c:v>
                </c:pt>
                <c:pt idx="4891">
                  <c:v>0.85099999999999998</c:v>
                </c:pt>
                <c:pt idx="4892">
                  <c:v>0.85099999999999998</c:v>
                </c:pt>
                <c:pt idx="4893">
                  <c:v>0.85099999999999998</c:v>
                </c:pt>
                <c:pt idx="4894">
                  <c:v>0.85099999999999998</c:v>
                </c:pt>
                <c:pt idx="4895">
                  <c:v>0.85099999999999998</c:v>
                </c:pt>
                <c:pt idx="4896">
                  <c:v>0.85099999999999998</c:v>
                </c:pt>
                <c:pt idx="4897">
                  <c:v>0.85099999999999998</c:v>
                </c:pt>
                <c:pt idx="4898">
                  <c:v>0.85099999999999998</c:v>
                </c:pt>
                <c:pt idx="4899">
                  <c:v>0.85099999999999998</c:v>
                </c:pt>
                <c:pt idx="4900">
                  <c:v>0.85099999999999998</c:v>
                </c:pt>
                <c:pt idx="4901">
                  <c:v>0.85099999999999998</c:v>
                </c:pt>
                <c:pt idx="4902">
                  <c:v>0.85099999999999998</c:v>
                </c:pt>
                <c:pt idx="4903">
                  <c:v>0.85099999999999998</c:v>
                </c:pt>
                <c:pt idx="4904">
                  <c:v>0.85199999999999998</c:v>
                </c:pt>
                <c:pt idx="4905">
                  <c:v>0.85199999999999998</c:v>
                </c:pt>
                <c:pt idx="4906">
                  <c:v>0.85299999999999998</c:v>
                </c:pt>
                <c:pt idx="4907">
                  <c:v>0.85399999999999998</c:v>
                </c:pt>
                <c:pt idx="4908">
                  <c:v>0.85499999999999998</c:v>
                </c:pt>
                <c:pt idx="4909">
                  <c:v>0.85599999999999998</c:v>
                </c:pt>
                <c:pt idx="4910">
                  <c:v>0.85699999999999998</c:v>
                </c:pt>
                <c:pt idx="4911">
                  <c:v>0.85799999999999998</c:v>
                </c:pt>
                <c:pt idx="4912">
                  <c:v>0.85899999999999999</c:v>
                </c:pt>
                <c:pt idx="4913">
                  <c:v>0.86</c:v>
                </c:pt>
                <c:pt idx="4914">
                  <c:v>0.86199999999999999</c:v>
                </c:pt>
                <c:pt idx="4915">
                  <c:v>0.86299999999999999</c:v>
                </c:pt>
                <c:pt idx="4916">
                  <c:v>0.86499999999999999</c:v>
                </c:pt>
                <c:pt idx="4917">
                  <c:v>0.86599999999999999</c:v>
                </c:pt>
                <c:pt idx="4918">
                  <c:v>0.86799999999999999</c:v>
                </c:pt>
                <c:pt idx="4919">
                  <c:v>0.87</c:v>
                </c:pt>
                <c:pt idx="4920">
                  <c:v>0.872</c:v>
                </c:pt>
                <c:pt idx="4921">
                  <c:v>0.874</c:v>
                </c:pt>
                <c:pt idx="4922">
                  <c:v>0.876</c:v>
                </c:pt>
                <c:pt idx="4923">
                  <c:v>0.878</c:v>
                </c:pt>
                <c:pt idx="4924">
                  <c:v>0.88</c:v>
                </c:pt>
                <c:pt idx="4925">
                  <c:v>0.88200000000000001</c:v>
                </c:pt>
                <c:pt idx="4926">
                  <c:v>0.88400000000000001</c:v>
                </c:pt>
                <c:pt idx="4927">
                  <c:v>0.88700000000000001</c:v>
                </c:pt>
                <c:pt idx="4928">
                  <c:v>0.88900000000000001</c:v>
                </c:pt>
                <c:pt idx="4929">
                  <c:v>0.89100000000000001</c:v>
                </c:pt>
                <c:pt idx="4930">
                  <c:v>0.89400000000000002</c:v>
                </c:pt>
                <c:pt idx="4931">
                  <c:v>0.89700000000000002</c:v>
                </c:pt>
                <c:pt idx="4932">
                  <c:v>0.89900000000000002</c:v>
                </c:pt>
                <c:pt idx="4933">
                  <c:v>0.90200000000000002</c:v>
                </c:pt>
                <c:pt idx="4934">
                  <c:v>0.90400000000000003</c:v>
                </c:pt>
                <c:pt idx="4935">
                  <c:v>0.90700000000000003</c:v>
                </c:pt>
                <c:pt idx="4936">
                  <c:v>0.90900000000000003</c:v>
                </c:pt>
                <c:pt idx="4937">
                  <c:v>0.91200000000000003</c:v>
                </c:pt>
                <c:pt idx="4938">
                  <c:v>0.91400000000000003</c:v>
                </c:pt>
                <c:pt idx="4939">
                  <c:v>0.91700000000000004</c:v>
                </c:pt>
                <c:pt idx="4940">
                  <c:v>0.91900000000000004</c:v>
                </c:pt>
                <c:pt idx="4941">
                  <c:v>0.92100000000000004</c:v>
                </c:pt>
                <c:pt idx="4942">
                  <c:v>0.92400000000000004</c:v>
                </c:pt>
                <c:pt idx="4943">
                  <c:v>0.92600000000000005</c:v>
                </c:pt>
                <c:pt idx="4944">
                  <c:v>0.92800000000000005</c:v>
                </c:pt>
                <c:pt idx="4945">
                  <c:v>0.93</c:v>
                </c:pt>
                <c:pt idx="4946">
                  <c:v>0.93200000000000005</c:v>
                </c:pt>
                <c:pt idx="4947">
                  <c:v>0.93400000000000005</c:v>
                </c:pt>
                <c:pt idx="4948">
                  <c:v>0.93600000000000005</c:v>
                </c:pt>
                <c:pt idx="4949">
                  <c:v>0.93700000000000006</c:v>
                </c:pt>
                <c:pt idx="4950">
                  <c:v>0.93900000000000006</c:v>
                </c:pt>
                <c:pt idx="4951">
                  <c:v>0.94100000000000006</c:v>
                </c:pt>
                <c:pt idx="4952">
                  <c:v>0.94200000000000006</c:v>
                </c:pt>
                <c:pt idx="4953">
                  <c:v>0.94400000000000006</c:v>
                </c:pt>
                <c:pt idx="4954">
                  <c:v>0.94500000000000006</c:v>
                </c:pt>
                <c:pt idx="4955">
                  <c:v>0.94700000000000006</c:v>
                </c:pt>
                <c:pt idx="4956">
                  <c:v>0.94800000000000006</c:v>
                </c:pt>
                <c:pt idx="4957">
                  <c:v>0.94900000000000007</c:v>
                </c:pt>
                <c:pt idx="4958">
                  <c:v>0.95000000000000007</c:v>
                </c:pt>
                <c:pt idx="4959">
                  <c:v>0.95100000000000007</c:v>
                </c:pt>
                <c:pt idx="4960">
                  <c:v>0.95200000000000007</c:v>
                </c:pt>
                <c:pt idx="4961">
                  <c:v>0.95300000000000007</c:v>
                </c:pt>
                <c:pt idx="4962">
                  <c:v>0.95400000000000007</c:v>
                </c:pt>
                <c:pt idx="4963">
                  <c:v>0.95500000000000007</c:v>
                </c:pt>
                <c:pt idx="4964">
                  <c:v>0.95600000000000007</c:v>
                </c:pt>
                <c:pt idx="4965">
                  <c:v>0.95600000000000007</c:v>
                </c:pt>
                <c:pt idx="4966">
                  <c:v>0.95700000000000007</c:v>
                </c:pt>
                <c:pt idx="4967">
                  <c:v>0.95700000000000007</c:v>
                </c:pt>
                <c:pt idx="4968">
                  <c:v>0.95800000000000007</c:v>
                </c:pt>
                <c:pt idx="4969">
                  <c:v>0.95900000000000007</c:v>
                </c:pt>
                <c:pt idx="4970">
                  <c:v>0.95900000000000007</c:v>
                </c:pt>
                <c:pt idx="4971">
                  <c:v>0.96</c:v>
                </c:pt>
                <c:pt idx="4972">
                  <c:v>0.96</c:v>
                </c:pt>
                <c:pt idx="4973">
                  <c:v>0.96099999999999997</c:v>
                </c:pt>
                <c:pt idx="4974">
                  <c:v>0.96199999999999997</c:v>
                </c:pt>
                <c:pt idx="4975">
                  <c:v>0.96199999999999997</c:v>
                </c:pt>
                <c:pt idx="4976">
                  <c:v>0.96299999999999997</c:v>
                </c:pt>
                <c:pt idx="4977">
                  <c:v>0.96299999999999997</c:v>
                </c:pt>
                <c:pt idx="4978">
                  <c:v>0.96399999999999997</c:v>
                </c:pt>
                <c:pt idx="4979">
                  <c:v>0.96499999999999997</c:v>
                </c:pt>
                <c:pt idx="4980">
                  <c:v>0.96499999999999997</c:v>
                </c:pt>
                <c:pt idx="4981">
                  <c:v>0.96599999999999997</c:v>
                </c:pt>
                <c:pt idx="4982">
                  <c:v>0.96599999999999997</c:v>
                </c:pt>
                <c:pt idx="4983">
                  <c:v>0.96699999999999997</c:v>
                </c:pt>
                <c:pt idx="4984">
                  <c:v>0.96799999999999997</c:v>
                </c:pt>
                <c:pt idx="4985">
                  <c:v>0.96799999999999997</c:v>
                </c:pt>
                <c:pt idx="4986">
                  <c:v>0.96899999999999997</c:v>
                </c:pt>
                <c:pt idx="4987">
                  <c:v>0.97</c:v>
                </c:pt>
                <c:pt idx="4988">
                  <c:v>0.97</c:v>
                </c:pt>
                <c:pt idx="4989">
                  <c:v>0.97099999999999997</c:v>
                </c:pt>
                <c:pt idx="4990">
                  <c:v>0.97099999999999997</c:v>
                </c:pt>
                <c:pt idx="4991">
                  <c:v>0.97199999999999998</c:v>
                </c:pt>
                <c:pt idx="4992">
                  <c:v>0.97299999999999998</c:v>
                </c:pt>
                <c:pt idx="4993">
                  <c:v>0.97299999999999998</c:v>
                </c:pt>
                <c:pt idx="4994">
                  <c:v>0.97399999999999998</c:v>
                </c:pt>
                <c:pt idx="4995">
                  <c:v>0.97399999999999998</c:v>
                </c:pt>
                <c:pt idx="4996">
                  <c:v>0.97499999999999998</c:v>
                </c:pt>
                <c:pt idx="4997">
                  <c:v>0.97599999999999998</c:v>
                </c:pt>
                <c:pt idx="4998">
                  <c:v>0.97599999999999998</c:v>
                </c:pt>
                <c:pt idx="4999">
                  <c:v>0.97699999999999998</c:v>
                </c:pt>
                <c:pt idx="5000">
                  <c:v>0.97699999999999998</c:v>
                </c:pt>
                <c:pt idx="5001">
                  <c:v>0.97799999999999998</c:v>
                </c:pt>
                <c:pt idx="5002">
                  <c:v>0.97899999999999998</c:v>
                </c:pt>
                <c:pt idx="5003">
                  <c:v>0.97899999999999998</c:v>
                </c:pt>
                <c:pt idx="5004">
                  <c:v>0.98</c:v>
                </c:pt>
                <c:pt idx="5005">
                  <c:v>0.98</c:v>
                </c:pt>
                <c:pt idx="5006">
                  <c:v>0.98099999999999998</c:v>
                </c:pt>
                <c:pt idx="5007">
                  <c:v>0.98199999999999998</c:v>
                </c:pt>
                <c:pt idx="5008">
                  <c:v>0.98199999999999998</c:v>
                </c:pt>
                <c:pt idx="5009">
                  <c:v>0.98299999999999998</c:v>
                </c:pt>
                <c:pt idx="5010">
                  <c:v>0.98399999999999999</c:v>
                </c:pt>
                <c:pt idx="5011">
                  <c:v>0.98399999999999999</c:v>
                </c:pt>
                <c:pt idx="5012">
                  <c:v>0.98499999999999999</c:v>
                </c:pt>
                <c:pt idx="5013">
                  <c:v>0.98499999999999999</c:v>
                </c:pt>
                <c:pt idx="5014">
                  <c:v>0.98599999999999999</c:v>
                </c:pt>
                <c:pt idx="5015">
                  <c:v>0.98699999999999999</c:v>
                </c:pt>
                <c:pt idx="5016">
                  <c:v>0.98699999999999999</c:v>
                </c:pt>
                <c:pt idx="5017">
                  <c:v>0.98799999999999999</c:v>
                </c:pt>
                <c:pt idx="5018">
                  <c:v>0.98799999999999999</c:v>
                </c:pt>
                <c:pt idx="5019">
                  <c:v>0.98899999999999999</c:v>
                </c:pt>
                <c:pt idx="5020">
                  <c:v>0.99</c:v>
                </c:pt>
                <c:pt idx="5021">
                  <c:v>0.99</c:v>
                </c:pt>
                <c:pt idx="5022">
                  <c:v>0.99099999999999999</c:v>
                </c:pt>
                <c:pt idx="5023">
                  <c:v>0.99099999999999999</c:v>
                </c:pt>
                <c:pt idx="5024">
                  <c:v>0.99199999999999999</c:v>
                </c:pt>
                <c:pt idx="5025">
                  <c:v>0.99299999999999999</c:v>
                </c:pt>
                <c:pt idx="5026">
                  <c:v>0.99299999999999999</c:v>
                </c:pt>
                <c:pt idx="5027">
                  <c:v>0.99399999999999999</c:v>
                </c:pt>
                <c:pt idx="5028">
                  <c:v>0.995</c:v>
                </c:pt>
                <c:pt idx="5029">
                  <c:v>0.995</c:v>
                </c:pt>
                <c:pt idx="5030">
                  <c:v>0.996</c:v>
                </c:pt>
                <c:pt idx="5031">
                  <c:v>0.996</c:v>
                </c:pt>
                <c:pt idx="5032">
                  <c:v>0.997</c:v>
                </c:pt>
                <c:pt idx="5033">
                  <c:v>0.998</c:v>
                </c:pt>
                <c:pt idx="5034">
                  <c:v>0.998</c:v>
                </c:pt>
                <c:pt idx="5035">
                  <c:v>0.999</c:v>
                </c:pt>
                <c:pt idx="5036">
                  <c:v>1</c:v>
                </c:pt>
                <c:pt idx="5037">
                  <c:v>1</c:v>
                </c:pt>
                <c:pt idx="5038">
                  <c:v>1.0010000000000001</c:v>
                </c:pt>
                <c:pt idx="5039">
                  <c:v>1.0010000000000001</c:v>
                </c:pt>
                <c:pt idx="5040">
                  <c:v>1.002</c:v>
                </c:pt>
                <c:pt idx="5041">
                  <c:v>1.0030000000000001</c:v>
                </c:pt>
                <c:pt idx="5042">
                  <c:v>1.0030000000000001</c:v>
                </c:pt>
                <c:pt idx="5043">
                  <c:v>1.004</c:v>
                </c:pt>
                <c:pt idx="5044">
                  <c:v>1.004</c:v>
                </c:pt>
                <c:pt idx="5045">
                  <c:v>1.0050000000000001</c:v>
                </c:pt>
                <c:pt idx="5046">
                  <c:v>1.006</c:v>
                </c:pt>
                <c:pt idx="5047">
                  <c:v>1.006</c:v>
                </c:pt>
                <c:pt idx="5048">
                  <c:v>1.0070000000000001</c:v>
                </c:pt>
                <c:pt idx="5049">
                  <c:v>1.008</c:v>
                </c:pt>
                <c:pt idx="5050">
                  <c:v>1.008</c:v>
                </c:pt>
                <c:pt idx="5051">
                  <c:v>1.0090000000000001</c:v>
                </c:pt>
                <c:pt idx="5052">
                  <c:v>1.0090000000000001</c:v>
                </c:pt>
                <c:pt idx="5053">
                  <c:v>1.01</c:v>
                </c:pt>
                <c:pt idx="5054">
                  <c:v>1.0110000000000001</c:v>
                </c:pt>
                <c:pt idx="5055">
                  <c:v>1.0110000000000001</c:v>
                </c:pt>
                <c:pt idx="5056">
                  <c:v>1.012</c:v>
                </c:pt>
                <c:pt idx="5057">
                  <c:v>1.0130000000000001</c:v>
                </c:pt>
                <c:pt idx="5058">
                  <c:v>1.0130000000000001</c:v>
                </c:pt>
                <c:pt idx="5059">
                  <c:v>1.014</c:v>
                </c:pt>
                <c:pt idx="5060">
                  <c:v>1.014</c:v>
                </c:pt>
                <c:pt idx="5061">
                  <c:v>1.0150000000000001</c:v>
                </c:pt>
                <c:pt idx="5062">
                  <c:v>1.016</c:v>
                </c:pt>
                <c:pt idx="5063">
                  <c:v>1.016</c:v>
                </c:pt>
                <c:pt idx="5064">
                  <c:v>1.0170000000000001</c:v>
                </c:pt>
                <c:pt idx="5065">
                  <c:v>1.018</c:v>
                </c:pt>
                <c:pt idx="5066">
                  <c:v>1.018</c:v>
                </c:pt>
                <c:pt idx="5067">
                  <c:v>1.0190000000000001</c:v>
                </c:pt>
                <c:pt idx="5068">
                  <c:v>1.0190000000000001</c:v>
                </c:pt>
                <c:pt idx="5069">
                  <c:v>1.02</c:v>
                </c:pt>
                <c:pt idx="5070">
                  <c:v>1.0210000000000001</c:v>
                </c:pt>
                <c:pt idx="5071">
                  <c:v>1.0210000000000001</c:v>
                </c:pt>
                <c:pt idx="5072">
                  <c:v>1.022</c:v>
                </c:pt>
                <c:pt idx="5073">
                  <c:v>1.0230000000000001</c:v>
                </c:pt>
                <c:pt idx="5074">
                  <c:v>1.0230000000000001</c:v>
                </c:pt>
                <c:pt idx="5075">
                  <c:v>1.024</c:v>
                </c:pt>
                <c:pt idx="5076">
                  <c:v>1.024</c:v>
                </c:pt>
                <c:pt idx="5077">
                  <c:v>1.0249999999999999</c:v>
                </c:pt>
                <c:pt idx="5078">
                  <c:v>1.026</c:v>
                </c:pt>
                <c:pt idx="5079">
                  <c:v>1.026</c:v>
                </c:pt>
                <c:pt idx="5080">
                  <c:v>1.0269999999999999</c:v>
                </c:pt>
                <c:pt idx="5081">
                  <c:v>1.028</c:v>
                </c:pt>
                <c:pt idx="5082">
                  <c:v>1.028</c:v>
                </c:pt>
                <c:pt idx="5083">
                  <c:v>1.0289999999999999</c:v>
                </c:pt>
                <c:pt idx="5084">
                  <c:v>1.03</c:v>
                </c:pt>
                <c:pt idx="5085">
                  <c:v>1.03</c:v>
                </c:pt>
                <c:pt idx="5086">
                  <c:v>1.0309999999999999</c:v>
                </c:pt>
                <c:pt idx="5087">
                  <c:v>1.0309999999999999</c:v>
                </c:pt>
                <c:pt idx="5088">
                  <c:v>1.032</c:v>
                </c:pt>
                <c:pt idx="5089">
                  <c:v>1.0329999999999999</c:v>
                </c:pt>
                <c:pt idx="5090">
                  <c:v>1.0329999999999999</c:v>
                </c:pt>
                <c:pt idx="5091">
                  <c:v>1.034</c:v>
                </c:pt>
                <c:pt idx="5092">
                  <c:v>1.0349999999999999</c:v>
                </c:pt>
                <c:pt idx="5093">
                  <c:v>1.0349999999999999</c:v>
                </c:pt>
                <c:pt idx="5094">
                  <c:v>1.036</c:v>
                </c:pt>
                <c:pt idx="5095">
                  <c:v>1.036</c:v>
                </c:pt>
                <c:pt idx="5096">
                  <c:v>1.0369999999999999</c:v>
                </c:pt>
                <c:pt idx="5097">
                  <c:v>1.038</c:v>
                </c:pt>
                <c:pt idx="5098">
                  <c:v>1.038</c:v>
                </c:pt>
                <c:pt idx="5099">
                  <c:v>1.0389999999999999</c:v>
                </c:pt>
                <c:pt idx="5100">
                  <c:v>1.04</c:v>
                </c:pt>
                <c:pt idx="5101">
                  <c:v>1.04</c:v>
                </c:pt>
                <c:pt idx="5102">
                  <c:v>1.0409999999999999</c:v>
                </c:pt>
                <c:pt idx="5103">
                  <c:v>1.042</c:v>
                </c:pt>
                <c:pt idx="5104">
                  <c:v>1.042</c:v>
                </c:pt>
                <c:pt idx="5105">
                  <c:v>1.0429999999999999</c:v>
                </c:pt>
                <c:pt idx="5106">
                  <c:v>1.0429999999999999</c:v>
                </c:pt>
                <c:pt idx="5107">
                  <c:v>1.044</c:v>
                </c:pt>
                <c:pt idx="5108">
                  <c:v>1.0449999999999999</c:v>
                </c:pt>
                <c:pt idx="5109">
                  <c:v>1.0449999999999999</c:v>
                </c:pt>
                <c:pt idx="5110">
                  <c:v>1.046</c:v>
                </c:pt>
                <c:pt idx="5111">
                  <c:v>1.0469999999999999</c:v>
                </c:pt>
                <c:pt idx="5112">
                  <c:v>1.0469999999999999</c:v>
                </c:pt>
                <c:pt idx="5113">
                  <c:v>1.048</c:v>
                </c:pt>
                <c:pt idx="5114">
                  <c:v>1.0489999999999999</c:v>
                </c:pt>
                <c:pt idx="5115">
                  <c:v>1.0489999999999999</c:v>
                </c:pt>
                <c:pt idx="5116">
                  <c:v>1.05</c:v>
                </c:pt>
                <c:pt idx="5117">
                  <c:v>1.05</c:v>
                </c:pt>
                <c:pt idx="5118">
                  <c:v>1.0509999999999999</c:v>
                </c:pt>
                <c:pt idx="5119">
                  <c:v>1.052</c:v>
                </c:pt>
                <c:pt idx="5120">
                  <c:v>1.052</c:v>
                </c:pt>
                <c:pt idx="5121">
                  <c:v>1.0529999999999999</c:v>
                </c:pt>
                <c:pt idx="5122">
                  <c:v>1.054</c:v>
                </c:pt>
                <c:pt idx="5123">
                  <c:v>1.054</c:v>
                </c:pt>
                <c:pt idx="5124">
                  <c:v>1.0549999999999999</c:v>
                </c:pt>
                <c:pt idx="5125">
                  <c:v>1.0549999999999999</c:v>
                </c:pt>
                <c:pt idx="5126">
                  <c:v>1.056</c:v>
                </c:pt>
                <c:pt idx="5127">
                  <c:v>1.0569999999999999</c:v>
                </c:pt>
                <c:pt idx="5128">
                  <c:v>1.0569999999999999</c:v>
                </c:pt>
                <c:pt idx="5129">
                  <c:v>1.0580000000000001</c:v>
                </c:pt>
                <c:pt idx="5130">
                  <c:v>1.0589999999999999</c:v>
                </c:pt>
                <c:pt idx="5131">
                  <c:v>1.0589999999999999</c:v>
                </c:pt>
                <c:pt idx="5132">
                  <c:v>1.06</c:v>
                </c:pt>
                <c:pt idx="5133">
                  <c:v>1.06</c:v>
                </c:pt>
                <c:pt idx="5134">
                  <c:v>1.0609999999999999</c:v>
                </c:pt>
                <c:pt idx="5135">
                  <c:v>1.0620000000000001</c:v>
                </c:pt>
                <c:pt idx="5136">
                  <c:v>1.0620000000000001</c:v>
                </c:pt>
                <c:pt idx="5137">
                  <c:v>1.0629999999999999</c:v>
                </c:pt>
                <c:pt idx="5138">
                  <c:v>1.0629999999999999</c:v>
                </c:pt>
                <c:pt idx="5139">
                  <c:v>1.0629999999999999</c:v>
                </c:pt>
                <c:pt idx="5140">
                  <c:v>1.0629999999999999</c:v>
                </c:pt>
                <c:pt idx="5141">
                  <c:v>1.0629999999999999</c:v>
                </c:pt>
                <c:pt idx="5142">
                  <c:v>1.0629999999999999</c:v>
                </c:pt>
                <c:pt idx="5143">
                  <c:v>1.0629999999999999</c:v>
                </c:pt>
                <c:pt idx="5144">
                  <c:v>1.0629999999999999</c:v>
                </c:pt>
                <c:pt idx="5145">
                  <c:v>1.0629999999999999</c:v>
                </c:pt>
                <c:pt idx="5146">
                  <c:v>1.0629999999999999</c:v>
                </c:pt>
                <c:pt idx="5147">
                  <c:v>1.0629999999999999</c:v>
                </c:pt>
                <c:pt idx="5148">
                  <c:v>1.0629999999999999</c:v>
                </c:pt>
                <c:pt idx="5149">
                  <c:v>1.0629999999999999</c:v>
                </c:pt>
                <c:pt idx="5150">
                  <c:v>1.0629999999999999</c:v>
                </c:pt>
                <c:pt idx="5151">
                  <c:v>1.0629999999999999</c:v>
                </c:pt>
                <c:pt idx="5152">
                  <c:v>1.0629999999999999</c:v>
                </c:pt>
                <c:pt idx="5153">
                  <c:v>1.0629999999999999</c:v>
                </c:pt>
                <c:pt idx="5154">
                  <c:v>1.0629999999999999</c:v>
                </c:pt>
                <c:pt idx="5155">
                  <c:v>1.0629999999999999</c:v>
                </c:pt>
                <c:pt idx="5156">
                  <c:v>1.0629999999999999</c:v>
                </c:pt>
                <c:pt idx="5157">
                  <c:v>1.0629999999999999</c:v>
                </c:pt>
                <c:pt idx="5158">
                  <c:v>1.0629999999999999</c:v>
                </c:pt>
                <c:pt idx="5159">
                  <c:v>1.0629999999999999</c:v>
                </c:pt>
                <c:pt idx="5160">
                  <c:v>1.0629999999999999</c:v>
                </c:pt>
                <c:pt idx="5161">
                  <c:v>1.0629999999999999</c:v>
                </c:pt>
                <c:pt idx="5162">
                  <c:v>1.0629999999999999</c:v>
                </c:pt>
                <c:pt idx="5163">
                  <c:v>1.0629999999999999</c:v>
                </c:pt>
                <c:pt idx="5164">
                  <c:v>1.0629999999999999</c:v>
                </c:pt>
                <c:pt idx="5165">
                  <c:v>1.0629999999999999</c:v>
                </c:pt>
                <c:pt idx="5166">
                  <c:v>1.0629999999999999</c:v>
                </c:pt>
                <c:pt idx="5167">
                  <c:v>1.0629999999999999</c:v>
                </c:pt>
                <c:pt idx="5168">
                  <c:v>1.0629999999999999</c:v>
                </c:pt>
                <c:pt idx="5169">
                  <c:v>1.0629999999999999</c:v>
                </c:pt>
                <c:pt idx="5170">
                  <c:v>1.0629999999999999</c:v>
                </c:pt>
                <c:pt idx="5171">
                  <c:v>1.0629999999999999</c:v>
                </c:pt>
                <c:pt idx="5172">
                  <c:v>1.0629999999999999</c:v>
                </c:pt>
                <c:pt idx="5173">
                  <c:v>1.0629999999999999</c:v>
                </c:pt>
                <c:pt idx="5174">
                  <c:v>1.0629999999999999</c:v>
                </c:pt>
                <c:pt idx="5175">
                  <c:v>1.0629999999999999</c:v>
                </c:pt>
                <c:pt idx="5176">
                  <c:v>1.0629999999999999</c:v>
                </c:pt>
                <c:pt idx="5177">
                  <c:v>1.0629999999999999</c:v>
                </c:pt>
                <c:pt idx="5178">
                  <c:v>1.0640000000000001</c:v>
                </c:pt>
                <c:pt idx="5179">
                  <c:v>1.0640000000000001</c:v>
                </c:pt>
                <c:pt idx="5180">
                  <c:v>1.0640000000000001</c:v>
                </c:pt>
                <c:pt idx="5181">
                  <c:v>1.0640000000000001</c:v>
                </c:pt>
                <c:pt idx="5182">
                  <c:v>1.0640000000000001</c:v>
                </c:pt>
                <c:pt idx="5183">
                  <c:v>1.0640000000000001</c:v>
                </c:pt>
                <c:pt idx="5184">
                  <c:v>1.0640000000000001</c:v>
                </c:pt>
                <c:pt idx="5185">
                  <c:v>1.0640000000000001</c:v>
                </c:pt>
                <c:pt idx="5186">
                  <c:v>1.0640000000000001</c:v>
                </c:pt>
                <c:pt idx="5187">
                  <c:v>1.0640000000000001</c:v>
                </c:pt>
                <c:pt idx="5188">
                  <c:v>1.0640000000000001</c:v>
                </c:pt>
                <c:pt idx="5189">
                  <c:v>1.0640000000000001</c:v>
                </c:pt>
                <c:pt idx="5190">
                  <c:v>1.0640000000000001</c:v>
                </c:pt>
                <c:pt idx="5191">
                  <c:v>1.0640000000000001</c:v>
                </c:pt>
                <c:pt idx="5192">
                  <c:v>1.0640000000000001</c:v>
                </c:pt>
                <c:pt idx="5193">
                  <c:v>1.0640000000000001</c:v>
                </c:pt>
                <c:pt idx="5194">
                  <c:v>1.0640000000000001</c:v>
                </c:pt>
                <c:pt idx="5195">
                  <c:v>1.0640000000000001</c:v>
                </c:pt>
                <c:pt idx="5196">
                  <c:v>1.0640000000000001</c:v>
                </c:pt>
                <c:pt idx="5197">
                  <c:v>1.0640000000000001</c:v>
                </c:pt>
                <c:pt idx="5198">
                  <c:v>1.0640000000000001</c:v>
                </c:pt>
                <c:pt idx="5199">
                  <c:v>1.0640000000000001</c:v>
                </c:pt>
                <c:pt idx="5200">
                  <c:v>1.0640000000000001</c:v>
                </c:pt>
                <c:pt idx="5201">
                  <c:v>1.0640000000000001</c:v>
                </c:pt>
                <c:pt idx="5202">
                  <c:v>1.0640000000000001</c:v>
                </c:pt>
                <c:pt idx="5203">
                  <c:v>1.0640000000000001</c:v>
                </c:pt>
                <c:pt idx="5204">
                  <c:v>1.0640000000000001</c:v>
                </c:pt>
                <c:pt idx="5205">
                  <c:v>1.0640000000000001</c:v>
                </c:pt>
                <c:pt idx="5206">
                  <c:v>1.0640000000000001</c:v>
                </c:pt>
                <c:pt idx="5207">
                  <c:v>1.0640000000000001</c:v>
                </c:pt>
                <c:pt idx="5208">
                  <c:v>1.0640000000000001</c:v>
                </c:pt>
                <c:pt idx="5209">
                  <c:v>1.0640000000000001</c:v>
                </c:pt>
                <c:pt idx="5210">
                  <c:v>1.0640000000000001</c:v>
                </c:pt>
                <c:pt idx="5211">
                  <c:v>1.0640000000000001</c:v>
                </c:pt>
                <c:pt idx="5212">
                  <c:v>1.0640000000000001</c:v>
                </c:pt>
                <c:pt idx="5213">
                  <c:v>1.0640000000000001</c:v>
                </c:pt>
                <c:pt idx="5214">
                  <c:v>1.0640000000000001</c:v>
                </c:pt>
                <c:pt idx="5215">
                  <c:v>1.0640000000000001</c:v>
                </c:pt>
                <c:pt idx="5216">
                  <c:v>1.0640000000000001</c:v>
                </c:pt>
                <c:pt idx="5217">
                  <c:v>1.0640000000000001</c:v>
                </c:pt>
                <c:pt idx="5218">
                  <c:v>1.0640000000000001</c:v>
                </c:pt>
                <c:pt idx="5219">
                  <c:v>1.0640000000000001</c:v>
                </c:pt>
                <c:pt idx="5220">
                  <c:v>1.0640000000000001</c:v>
                </c:pt>
                <c:pt idx="5221">
                  <c:v>1.0640000000000001</c:v>
                </c:pt>
                <c:pt idx="5222">
                  <c:v>1.0640000000000001</c:v>
                </c:pt>
                <c:pt idx="5223">
                  <c:v>1.0640000000000001</c:v>
                </c:pt>
                <c:pt idx="5224">
                  <c:v>1.0640000000000001</c:v>
                </c:pt>
                <c:pt idx="5225">
                  <c:v>1.0640000000000001</c:v>
                </c:pt>
                <c:pt idx="5226">
                  <c:v>1.0640000000000001</c:v>
                </c:pt>
                <c:pt idx="5227">
                  <c:v>1.0640000000000001</c:v>
                </c:pt>
                <c:pt idx="5228">
                  <c:v>1.0640000000000001</c:v>
                </c:pt>
                <c:pt idx="5229">
                  <c:v>1.0640000000000001</c:v>
                </c:pt>
                <c:pt idx="5230">
                  <c:v>1.0640000000000001</c:v>
                </c:pt>
                <c:pt idx="5231">
                  <c:v>1.0640000000000001</c:v>
                </c:pt>
                <c:pt idx="5232">
                  <c:v>1.0640000000000001</c:v>
                </c:pt>
                <c:pt idx="5233">
                  <c:v>1.0640000000000001</c:v>
                </c:pt>
                <c:pt idx="5234">
                  <c:v>1.0640000000000001</c:v>
                </c:pt>
                <c:pt idx="5235">
                  <c:v>1.0640000000000001</c:v>
                </c:pt>
                <c:pt idx="5236">
                  <c:v>1.0640000000000001</c:v>
                </c:pt>
                <c:pt idx="5237">
                  <c:v>1.0640000000000001</c:v>
                </c:pt>
                <c:pt idx="5238">
                  <c:v>1.0640000000000001</c:v>
                </c:pt>
                <c:pt idx="5239">
                  <c:v>1.0649999999999999</c:v>
                </c:pt>
                <c:pt idx="5240">
                  <c:v>1.0649999999999999</c:v>
                </c:pt>
                <c:pt idx="5241">
                  <c:v>1.0649999999999999</c:v>
                </c:pt>
                <c:pt idx="5242">
                  <c:v>1.0649999999999999</c:v>
                </c:pt>
                <c:pt idx="5243">
                  <c:v>1.0649999999999999</c:v>
                </c:pt>
                <c:pt idx="5244">
                  <c:v>1.0649999999999999</c:v>
                </c:pt>
                <c:pt idx="5245">
                  <c:v>1.0649999999999999</c:v>
                </c:pt>
                <c:pt idx="5246">
                  <c:v>1.0649999999999999</c:v>
                </c:pt>
                <c:pt idx="5247">
                  <c:v>1.0649999999999999</c:v>
                </c:pt>
                <c:pt idx="5248">
                  <c:v>1.0649999999999999</c:v>
                </c:pt>
                <c:pt idx="5249">
                  <c:v>1.0649999999999999</c:v>
                </c:pt>
                <c:pt idx="5250">
                  <c:v>1.0649999999999999</c:v>
                </c:pt>
                <c:pt idx="5251">
                  <c:v>1.0649999999999999</c:v>
                </c:pt>
                <c:pt idx="5252">
                  <c:v>1.0649999999999999</c:v>
                </c:pt>
                <c:pt idx="5253">
                  <c:v>1.0649999999999999</c:v>
                </c:pt>
                <c:pt idx="5254">
                  <c:v>1.0649999999999999</c:v>
                </c:pt>
                <c:pt idx="5255">
                  <c:v>1.0649999999999999</c:v>
                </c:pt>
                <c:pt idx="5256">
                  <c:v>1.0649999999999999</c:v>
                </c:pt>
                <c:pt idx="5257">
                  <c:v>1.0649999999999999</c:v>
                </c:pt>
                <c:pt idx="5258">
                  <c:v>1.0649999999999999</c:v>
                </c:pt>
                <c:pt idx="5259">
                  <c:v>1.0649999999999999</c:v>
                </c:pt>
                <c:pt idx="5260">
                  <c:v>1.0649999999999999</c:v>
                </c:pt>
                <c:pt idx="5261">
                  <c:v>1.0649999999999999</c:v>
                </c:pt>
                <c:pt idx="5262">
                  <c:v>1.0649999999999999</c:v>
                </c:pt>
                <c:pt idx="5263">
                  <c:v>1.0649999999999999</c:v>
                </c:pt>
                <c:pt idx="5264">
                  <c:v>1.0649999999999999</c:v>
                </c:pt>
                <c:pt idx="5265">
                  <c:v>1.0649999999999999</c:v>
                </c:pt>
                <c:pt idx="5266">
                  <c:v>1.0649999999999999</c:v>
                </c:pt>
                <c:pt idx="5267">
                  <c:v>1.0649999999999999</c:v>
                </c:pt>
                <c:pt idx="5268">
                  <c:v>1.0649999999999999</c:v>
                </c:pt>
                <c:pt idx="5269">
                  <c:v>1.0649999999999999</c:v>
                </c:pt>
                <c:pt idx="5270">
                  <c:v>1.0649999999999999</c:v>
                </c:pt>
                <c:pt idx="5271">
                  <c:v>1.0649999999999999</c:v>
                </c:pt>
                <c:pt idx="5272">
                  <c:v>1.0649999999999999</c:v>
                </c:pt>
                <c:pt idx="5273">
                  <c:v>1.0649999999999999</c:v>
                </c:pt>
                <c:pt idx="5274">
                  <c:v>1.0649999999999999</c:v>
                </c:pt>
                <c:pt idx="5275">
                  <c:v>1.0649999999999999</c:v>
                </c:pt>
                <c:pt idx="5276">
                  <c:v>1.0649999999999999</c:v>
                </c:pt>
                <c:pt idx="5277">
                  <c:v>1.0649999999999999</c:v>
                </c:pt>
                <c:pt idx="5278">
                  <c:v>1.0649999999999999</c:v>
                </c:pt>
                <c:pt idx="5279">
                  <c:v>1.0649999999999999</c:v>
                </c:pt>
                <c:pt idx="5280">
                  <c:v>1.0649999999999999</c:v>
                </c:pt>
                <c:pt idx="5281">
                  <c:v>1.0649999999999999</c:v>
                </c:pt>
                <c:pt idx="5282">
                  <c:v>1.0649999999999999</c:v>
                </c:pt>
                <c:pt idx="5283">
                  <c:v>1.0649999999999999</c:v>
                </c:pt>
                <c:pt idx="5284">
                  <c:v>1.0649999999999999</c:v>
                </c:pt>
                <c:pt idx="5285">
                  <c:v>1.0649999999999999</c:v>
                </c:pt>
                <c:pt idx="5286">
                  <c:v>1.0649999999999999</c:v>
                </c:pt>
                <c:pt idx="5287">
                  <c:v>1.0649999999999999</c:v>
                </c:pt>
                <c:pt idx="5288">
                  <c:v>1.0649999999999999</c:v>
                </c:pt>
                <c:pt idx="5289">
                  <c:v>1.0649999999999999</c:v>
                </c:pt>
                <c:pt idx="5290">
                  <c:v>1.0649999999999999</c:v>
                </c:pt>
                <c:pt idx="5291">
                  <c:v>1.0649999999999999</c:v>
                </c:pt>
                <c:pt idx="5292">
                  <c:v>1.0649999999999999</c:v>
                </c:pt>
                <c:pt idx="5293">
                  <c:v>1.0649999999999999</c:v>
                </c:pt>
                <c:pt idx="5294">
                  <c:v>1.0649999999999999</c:v>
                </c:pt>
                <c:pt idx="5295">
                  <c:v>1.0649999999999999</c:v>
                </c:pt>
                <c:pt idx="5296">
                  <c:v>1.0649999999999999</c:v>
                </c:pt>
                <c:pt idx="5297">
                  <c:v>1.0649999999999999</c:v>
                </c:pt>
                <c:pt idx="5298">
                  <c:v>1.0649999999999999</c:v>
                </c:pt>
                <c:pt idx="5299">
                  <c:v>1.0660000000000001</c:v>
                </c:pt>
                <c:pt idx="5300">
                  <c:v>1.0660000000000001</c:v>
                </c:pt>
                <c:pt idx="5301">
                  <c:v>1.0660000000000001</c:v>
                </c:pt>
                <c:pt idx="5302">
                  <c:v>1.0660000000000001</c:v>
                </c:pt>
                <c:pt idx="5303">
                  <c:v>1.0660000000000001</c:v>
                </c:pt>
                <c:pt idx="5304">
                  <c:v>1.0660000000000001</c:v>
                </c:pt>
                <c:pt idx="5305">
                  <c:v>1.0660000000000001</c:v>
                </c:pt>
                <c:pt idx="5306">
                  <c:v>1.0660000000000001</c:v>
                </c:pt>
                <c:pt idx="5307">
                  <c:v>1.0660000000000001</c:v>
                </c:pt>
                <c:pt idx="5308">
                  <c:v>1.0660000000000001</c:v>
                </c:pt>
                <c:pt idx="5309">
                  <c:v>1.0660000000000001</c:v>
                </c:pt>
                <c:pt idx="5310">
                  <c:v>1.0660000000000001</c:v>
                </c:pt>
                <c:pt idx="5311">
                  <c:v>1.0660000000000001</c:v>
                </c:pt>
                <c:pt idx="5312">
                  <c:v>1.0660000000000001</c:v>
                </c:pt>
                <c:pt idx="5313">
                  <c:v>1.0660000000000001</c:v>
                </c:pt>
                <c:pt idx="5314">
                  <c:v>1.0660000000000001</c:v>
                </c:pt>
                <c:pt idx="5315">
                  <c:v>1.0660000000000001</c:v>
                </c:pt>
                <c:pt idx="5316">
                  <c:v>1.0660000000000001</c:v>
                </c:pt>
                <c:pt idx="5317">
                  <c:v>1.0660000000000001</c:v>
                </c:pt>
                <c:pt idx="5318">
                  <c:v>1.0660000000000001</c:v>
                </c:pt>
                <c:pt idx="5319">
                  <c:v>1.0660000000000001</c:v>
                </c:pt>
                <c:pt idx="5320">
                  <c:v>1.0660000000000001</c:v>
                </c:pt>
                <c:pt idx="5321">
                  <c:v>1.0660000000000001</c:v>
                </c:pt>
                <c:pt idx="5322">
                  <c:v>1.0660000000000001</c:v>
                </c:pt>
                <c:pt idx="5323">
                  <c:v>1.0660000000000001</c:v>
                </c:pt>
                <c:pt idx="5324">
                  <c:v>1.0660000000000001</c:v>
                </c:pt>
                <c:pt idx="5325">
                  <c:v>1.0660000000000001</c:v>
                </c:pt>
                <c:pt idx="5326">
                  <c:v>1.0660000000000001</c:v>
                </c:pt>
                <c:pt idx="5327">
                  <c:v>1.0660000000000001</c:v>
                </c:pt>
                <c:pt idx="5328">
                  <c:v>1.0660000000000001</c:v>
                </c:pt>
                <c:pt idx="5329">
                  <c:v>1.0660000000000001</c:v>
                </c:pt>
                <c:pt idx="5330">
                  <c:v>1.0660000000000001</c:v>
                </c:pt>
                <c:pt idx="5331">
                  <c:v>1.0660000000000001</c:v>
                </c:pt>
                <c:pt idx="5332">
                  <c:v>1.0660000000000001</c:v>
                </c:pt>
                <c:pt idx="5333">
                  <c:v>1.0660000000000001</c:v>
                </c:pt>
                <c:pt idx="5334">
                  <c:v>1.0660000000000001</c:v>
                </c:pt>
                <c:pt idx="5335">
                  <c:v>1.0660000000000001</c:v>
                </c:pt>
                <c:pt idx="5336">
                  <c:v>1.0660000000000001</c:v>
                </c:pt>
                <c:pt idx="5337">
                  <c:v>1.0660000000000001</c:v>
                </c:pt>
                <c:pt idx="5338">
                  <c:v>1.0660000000000001</c:v>
                </c:pt>
                <c:pt idx="5339">
                  <c:v>1.0660000000000001</c:v>
                </c:pt>
                <c:pt idx="5340">
                  <c:v>1.0660000000000001</c:v>
                </c:pt>
                <c:pt idx="5341">
                  <c:v>1.0660000000000001</c:v>
                </c:pt>
                <c:pt idx="5342">
                  <c:v>1.0660000000000001</c:v>
                </c:pt>
                <c:pt idx="5343">
                  <c:v>1.0660000000000001</c:v>
                </c:pt>
                <c:pt idx="5344">
                  <c:v>1.0660000000000001</c:v>
                </c:pt>
                <c:pt idx="5345">
                  <c:v>1.0660000000000001</c:v>
                </c:pt>
                <c:pt idx="5346">
                  <c:v>1.0660000000000001</c:v>
                </c:pt>
                <c:pt idx="5347">
                  <c:v>1.0660000000000001</c:v>
                </c:pt>
                <c:pt idx="5348">
                  <c:v>1.0660000000000001</c:v>
                </c:pt>
                <c:pt idx="5349">
                  <c:v>1.0660000000000001</c:v>
                </c:pt>
                <c:pt idx="5350">
                  <c:v>1.0660000000000001</c:v>
                </c:pt>
                <c:pt idx="5351">
                  <c:v>1.0660000000000001</c:v>
                </c:pt>
                <c:pt idx="5352">
                  <c:v>1.0660000000000001</c:v>
                </c:pt>
                <c:pt idx="5353">
                  <c:v>1.0660000000000001</c:v>
                </c:pt>
                <c:pt idx="5354">
                  <c:v>1.0660000000000001</c:v>
                </c:pt>
                <c:pt idx="5355">
                  <c:v>1.0660000000000001</c:v>
                </c:pt>
                <c:pt idx="5356">
                  <c:v>1.0660000000000001</c:v>
                </c:pt>
                <c:pt idx="5357">
                  <c:v>1.0660000000000001</c:v>
                </c:pt>
                <c:pt idx="5358">
                  <c:v>1.0660000000000001</c:v>
                </c:pt>
                <c:pt idx="5359">
                  <c:v>1.0660000000000001</c:v>
                </c:pt>
                <c:pt idx="5360">
                  <c:v>1.0660000000000001</c:v>
                </c:pt>
                <c:pt idx="5361">
                  <c:v>1.0669999999999999</c:v>
                </c:pt>
                <c:pt idx="5362">
                  <c:v>1.0669999999999999</c:v>
                </c:pt>
                <c:pt idx="5363">
                  <c:v>1.0669999999999999</c:v>
                </c:pt>
                <c:pt idx="5364">
                  <c:v>1.0669999999999999</c:v>
                </c:pt>
                <c:pt idx="5365">
                  <c:v>1.0669999999999999</c:v>
                </c:pt>
                <c:pt idx="5366">
                  <c:v>1.0669999999999999</c:v>
                </c:pt>
                <c:pt idx="5367">
                  <c:v>1.0669999999999999</c:v>
                </c:pt>
                <c:pt idx="5368">
                  <c:v>1.0669999999999999</c:v>
                </c:pt>
                <c:pt idx="5369">
                  <c:v>1.0669999999999999</c:v>
                </c:pt>
                <c:pt idx="5370">
                  <c:v>1.0669999999999999</c:v>
                </c:pt>
                <c:pt idx="5371">
                  <c:v>1.0669999999999999</c:v>
                </c:pt>
                <c:pt idx="5372">
                  <c:v>1.0669999999999999</c:v>
                </c:pt>
                <c:pt idx="5373">
                  <c:v>1.0669999999999999</c:v>
                </c:pt>
                <c:pt idx="5374">
                  <c:v>1.0669999999999999</c:v>
                </c:pt>
                <c:pt idx="5375">
                  <c:v>1.0669999999999999</c:v>
                </c:pt>
                <c:pt idx="5376">
                  <c:v>1.0669999999999999</c:v>
                </c:pt>
                <c:pt idx="5377">
                  <c:v>1.0669999999999999</c:v>
                </c:pt>
                <c:pt idx="5378">
                  <c:v>1.0669999999999999</c:v>
                </c:pt>
                <c:pt idx="5379">
                  <c:v>1.0669999999999999</c:v>
                </c:pt>
                <c:pt idx="5380">
                  <c:v>1.0669999999999999</c:v>
                </c:pt>
                <c:pt idx="5381">
                  <c:v>1.0669999999999999</c:v>
                </c:pt>
                <c:pt idx="5382">
                  <c:v>1.0669999999999999</c:v>
                </c:pt>
                <c:pt idx="5383">
                  <c:v>1.0669999999999999</c:v>
                </c:pt>
                <c:pt idx="5384">
                  <c:v>1.0669999999999999</c:v>
                </c:pt>
                <c:pt idx="5385">
                  <c:v>1.0669999999999999</c:v>
                </c:pt>
                <c:pt idx="5386">
                  <c:v>1.0669999999999999</c:v>
                </c:pt>
                <c:pt idx="5387">
                  <c:v>1.0669999999999999</c:v>
                </c:pt>
                <c:pt idx="5388">
                  <c:v>1.0669999999999999</c:v>
                </c:pt>
                <c:pt idx="5389">
                  <c:v>1.0680000000000001</c:v>
                </c:pt>
                <c:pt idx="5390">
                  <c:v>1.0680000000000001</c:v>
                </c:pt>
                <c:pt idx="5391">
                  <c:v>1.0680000000000001</c:v>
                </c:pt>
                <c:pt idx="5392">
                  <c:v>1.069</c:v>
                </c:pt>
                <c:pt idx="5393">
                  <c:v>1.07</c:v>
                </c:pt>
                <c:pt idx="5394">
                  <c:v>1.071</c:v>
                </c:pt>
                <c:pt idx="5395">
                  <c:v>1.073</c:v>
                </c:pt>
                <c:pt idx="5396">
                  <c:v>1.0740000000000001</c:v>
                </c:pt>
                <c:pt idx="5397">
                  <c:v>1.0760000000000001</c:v>
                </c:pt>
                <c:pt idx="5398">
                  <c:v>1.077</c:v>
                </c:pt>
                <c:pt idx="5399">
                  <c:v>1.079</c:v>
                </c:pt>
                <c:pt idx="5400">
                  <c:v>1.081</c:v>
                </c:pt>
                <c:pt idx="5401">
                  <c:v>1.0820000000000001</c:v>
                </c:pt>
                <c:pt idx="5402">
                  <c:v>1.0840000000000001</c:v>
                </c:pt>
                <c:pt idx="5403">
                  <c:v>1.0860000000000001</c:v>
                </c:pt>
                <c:pt idx="5404">
                  <c:v>1.0880000000000001</c:v>
                </c:pt>
                <c:pt idx="5405">
                  <c:v>1.0900000000000001</c:v>
                </c:pt>
                <c:pt idx="5406">
                  <c:v>1.093</c:v>
                </c:pt>
                <c:pt idx="5407">
                  <c:v>1.095</c:v>
                </c:pt>
                <c:pt idx="5408">
                  <c:v>1.097</c:v>
                </c:pt>
                <c:pt idx="5409">
                  <c:v>1.1000000000000001</c:v>
                </c:pt>
                <c:pt idx="5410">
                  <c:v>1.1020000000000001</c:v>
                </c:pt>
                <c:pt idx="5411">
                  <c:v>1.105</c:v>
                </c:pt>
                <c:pt idx="5412">
                  <c:v>1.107</c:v>
                </c:pt>
                <c:pt idx="5413">
                  <c:v>1.1100000000000001</c:v>
                </c:pt>
                <c:pt idx="5414">
                  <c:v>1.1120000000000001</c:v>
                </c:pt>
                <c:pt idx="5415">
                  <c:v>1.115</c:v>
                </c:pt>
                <c:pt idx="5416">
                  <c:v>1.1180000000000001</c:v>
                </c:pt>
                <c:pt idx="5417">
                  <c:v>1.1200000000000001</c:v>
                </c:pt>
                <c:pt idx="5418">
                  <c:v>1.123</c:v>
                </c:pt>
                <c:pt idx="5419">
                  <c:v>1.125</c:v>
                </c:pt>
                <c:pt idx="5420">
                  <c:v>1.1280000000000001</c:v>
                </c:pt>
                <c:pt idx="5421">
                  <c:v>1.131</c:v>
                </c:pt>
                <c:pt idx="5422">
                  <c:v>1.133</c:v>
                </c:pt>
                <c:pt idx="5423">
                  <c:v>1.1360000000000001</c:v>
                </c:pt>
                <c:pt idx="5424">
                  <c:v>1.1380000000000001</c:v>
                </c:pt>
                <c:pt idx="5425">
                  <c:v>1.141</c:v>
                </c:pt>
                <c:pt idx="5426">
                  <c:v>1.1440000000000001</c:v>
                </c:pt>
                <c:pt idx="5427">
                  <c:v>1.1460000000000001</c:v>
                </c:pt>
                <c:pt idx="5428">
                  <c:v>1.149</c:v>
                </c:pt>
                <c:pt idx="5429">
                  <c:v>1.151</c:v>
                </c:pt>
                <c:pt idx="5430">
                  <c:v>1.1539999999999999</c:v>
                </c:pt>
                <c:pt idx="5431">
                  <c:v>1.1559999999999999</c:v>
                </c:pt>
                <c:pt idx="5432">
                  <c:v>1.159</c:v>
                </c:pt>
                <c:pt idx="5433">
                  <c:v>1.1619999999999999</c:v>
                </c:pt>
                <c:pt idx="5434">
                  <c:v>1.1639999999999999</c:v>
                </c:pt>
                <c:pt idx="5435">
                  <c:v>1.167</c:v>
                </c:pt>
                <c:pt idx="5436">
                  <c:v>1.169</c:v>
                </c:pt>
                <c:pt idx="5437">
                  <c:v>1.1719999999999999</c:v>
                </c:pt>
                <c:pt idx="5438">
                  <c:v>1.175</c:v>
                </c:pt>
                <c:pt idx="5439">
                  <c:v>1.177</c:v>
                </c:pt>
                <c:pt idx="5440">
                  <c:v>1.18</c:v>
                </c:pt>
                <c:pt idx="5441">
                  <c:v>1.1819999999999999</c:v>
                </c:pt>
                <c:pt idx="5442">
                  <c:v>1.1850000000000001</c:v>
                </c:pt>
                <c:pt idx="5443">
                  <c:v>1.1879999999999999</c:v>
                </c:pt>
                <c:pt idx="5444">
                  <c:v>1.19</c:v>
                </c:pt>
                <c:pt idx="5445">
                  <c:v>1.1930000000000001</c:v>
                </c:pt>
                <c:pt idx="5446">
                  <c:v>1.1950000000000001</c:v>
                </c:pt>
                <c:pt idx="5447">
                  <c:v>1.198</c:v>
                </c:pt>
                <c:pt idx="5448">
                  <c:v>1.2</c:v>
                </c:pt>
                <c:pt idx="5449">
                  <c:v>1.2030000000000001</c:v>
                </c:pt>
                <c:pt idx="5450">
                  <c:v>1.206</c:v>
                </c:pt>
                <c:pt idx="5451">
                  <c:v>1.208</c:v>
                </c:pt>
                <c:pt idx="5452">
                  <c:v>1.2110000000000001</c:v>
                </c:pt>
                <c:pt idx="5453">
                  <c:v>1.2130000000000001</c:v>
                </c:pt>
                <c:pt idx="5454">
                  <c:v>1.216</c:v>
                </c:pt>
                <c:pt idx="5455">
                  <c:v>1.218</c:v>
                </c:pt>
                <c:pt idx="5456">
                  <c:v>1.2210000000000001</c:v>
                </c:pt>
                <c:pt idx="5457">
                  <c:v>1.2230000000000001</c:v>
                </c:pt>
                <c:pt idx="5458">
                  <c:v>1.226</c:v>
                </c:pt>
                <c:pt idx="5459">
                  <c:v>1.228</c:v>
                </c:pt>
                <c:pt idx="5460">
                  <c:v>1.2310000000000001</c:v>
                </c:pt>
                <c:pt idx="5461">
                  <c:v>1.2330000000000001</c:v>
                </c:pt>
                <c:pt idx="5462">
                  <c:v>1.2350000000000001</c:v>
                </c:pt>
                <c:pt idx="5463">
                  <c:v>1.238</c:v>
                </c:pt>
                <c:pt idx="5464">
                  <c:v>1.24</c:v>
                </c:pt>
                <c:pt idx="5465">
                  <c:v>1.242</c:v>
                </c:pt>
                <c:pt idx="5466">
                  <c:v>1.2450000000000001</c:v>
                </c:pt>
                <c:pt idx="5467">
                  <c:v>1.2470000000000001</c:v>
                </c:pt>
                <c:pt idx="5468">
                  <c:v>1.2490000000000001</c:v>
                </c:pt>
                <c:pt idx="5469">
                  <c:v>1.2510000000000001</c:v>
                </c:pt>
                <c:pt idx="5470">
                  <c:v>1.254</c:v>
                </c:pt>
                <c:pt idx="5471">
                  <c:v>1.256</c:v>
                </c:pt>
                <c:pt idx="5472">
                  <c:v>1.258</c:v>
                </c:pt>
                <c:pt idx="5473">
                  <c:v>1.26</c:v>
                </c:pt>
                <c:pt idx="5474">
                  <c:v>1.262</c:v>
                </c:pt>
                <c:pt idx="5475">
                  <c:v>1.264</c:v>
                </c:pt>
                <c:pt idx="5476">
                  <c:v>1.266</c:v>
                </c:pt>
                <c:pt idx="5477">
                  <c:v>1.268</c:v>
                </c:pt>
                <c:pt idx="5478">
                  <c:v>1.2690000000000001</c:v>
                </c:pt>
                <c:pt idx="5479">
                  <c:v>1.2710000000000001</c:v>
                </c:pt>
                <c:pt idx="5480">
                  <c:v>1.2730000000000001</c:v>
                </c:pt>
                <c:pt idx="5481">
                  <c:v>1.274</c:v>
                </c:pt>
                <c:pt idx="5482">
                  <c:v>1.276</c:v>
                </c:pt>
                <c:pt idx="5483">
                  <c:v>1.2770000000000001</c:v>
                </c:pt>
                <c:pt idx="5484">
                  <c:v>1.278</c:v>
                </c:pt>
                <c:pt idx="5485">
                  <c:v>1.28</c:v>
                </c:pt>
                <c:pt idx="5486">
                  <c:v>1.2809999999999999</c:v>
                </c:pt>
                <c:pt idx="5487">
                  <c:v>1.282</c:v>
                </c:pt>
                <c:pt idx="5488">
                  <c:v>1.2829999999999999</c:v>
                </c:pt>
                <c:pt idx="5489">
                  <c:v>1.284</c:v>
                </c:pt>
                <c:pt idx="5490">
                  <c:v>1.2849999999999999</c:v>
                </c:pt>
                <c:pt idx="5491">
                  <c:v>1.286</c:v>
                </c:pt>
                <c:pt idx="5492">
                  <c:v>1.2869999999999999</c:v>
                </c:pt>
                <c:pt idx="5493">
                  <c:v>1.288</c:v>
                </c:pt>
                <c:pt idx="5494">
                  <c:v>1.2889999999999999</c:v>
                </c:pt>
                <c:pt idx="5495">
                  <c:v>1.2889999999999999</c:v>
                </c:pt>
                <c:pt idx="5496">
                  <c:v>1.29</c:v>
                </c:pt>
                <c:pt idx="5497">
                  <c:v>1.2909999999999999</c:v>
                </c:pt>
                <c:pt idx="5498">
                  <c:v>1.2909999999999999</c:v>
                </c:pt>
                <c:pt idx="5499">
                  <c:v>1.292</c:v>
                </c:pt>
                <c:pt idx="5500">
                  <c:v>1.292</c:v>
                </c:pt>
                <c:pt idx="5501">
                  <c:v>1.2929999999999999</c:v>
                </c:pt>
                <c:pt idx="5502">
                  <c:v>1.294</c:v>
                </c:pt>
                <c:pt idx="5503">
                  <c:v>1.294</c:v>
                </c:pt>
                <c:pt idx="5504">
                  <c:v>1.2949999999999999</c:v>
                </c:pt>
                <c:pt idx="5505">
                  <c:v>1.2949999999999999</c:v>
                </c:pt>
                <c:pt idx="5506">
                  <c:v>1.296</c:v>
                </c:pt>
                <c:pt idx="5507">
                  <c:v>1.2969999999999999</c:v>
                </c:pt>
                <c:pt idx="5508">
                  <c:v>1.2969999999999999</c:v>
                </c:pt>
                <c:pt idx="5509">
                  <c:v>1.298</c:v>
                </c:pt>
                <c:pt idx="5510">
                  <c:v>1.298</c:v>
                </c:pt>
                <c:pt idx="5511">
                  <c:v>1.2989999999999999</c:v>
                </c:pt>
                <c:pt idx="5512">
                  <c:v>1.3</c:v>
                </c:pt>
                <c:pt idx="5513">
                  <c:v>1.3</c:v>
                </c:pt>
                <c:pt idx="5514">
                  <c:v>1.3009999999999999</c:v>
                </c:pt>
                <c:pt idx="5515">
                  <c:v>1.3009999999999999</c:v>
                </c:pt>
                <c:pt idx="5516">
                  <c:v>1.302</c:v>
                </c:pt>
                <c:pt idx="5517">
                  <c:v>1.3029999999999999</c:v>
                </c:pt>
                <c:pt idx="5518">
                  <c:v>1.3029999999999999</c:v>
                </c:pt>
                <c:pt idx="5519">
                  <c:v>1.304</c:v>
                </c:pt>
                <c:pt idx="5520">
                  <c:v>1.3049999999999999</c:v>
                </c:pt>
                <c:pt idx="5521">
                  <c:v>1.3049999999999999</c:v>
                </c:pt>
                <c:pt idx="5522">
                  <c:v>1.306</c:v>
                </c:pt>
                <c:pt idx="5523">
                  <c:v>1.306</c:v>
                </c:pt>
                <c:pt idx="5524">
                  <c:v>1.3069999999999999</c:v>
                </c:pt>
                <c:pt idx="5525">
                  <c:v>1.3080000000000001</c:v>
                </c:pt>
                <c:pt idx="5526">
                  <c:v>1.3080000000000001</c:v>
                </c:pt>
                <c:pt idx="5527">
                  <c:v>1.3089999999999999</c:v>
                </c:pt>
                <c:pt idx="5528">
                  <c:v>1.3089999999999999</c:v>
                </c:pt>
                <c:pt idx="5529">
                  <c:v>1.31</c:v>
                </c:pt>
                <c:pt idx="5530">
                  <c:v>1.3109999999999999</c:v>
                </c:pt>
                <c:pt idx="5531">
                  <c:v>1.3109999999999999</c:v>
                </c:pt>
                <c:pt idx="5532">
                  <c:v>1.3120000000000001</c:v>
                </c:pt>
                <c:pt idx="5533">
                  <c:v>1.3120000000000001</c:v>
                </c:pt>
                <c:pt idx="5534">
                  <c:v>1.3129999999999999</c:v>
                </c:pt>
                <c:pt idx="5535">
                  <c:v>1.3140000000000001</c:v>
                </c:pt>
                <c:pt idx="5536">
                  <c:v>1.3140000000000001</c:v>
                </c:pt>
                <c:pt idx="5537">
                  <c:v>1.3149999999999999</c:v>
                </c:pt>
                <c:pt idx="5538">
                  <c:v>1.3149999999999999</c:v>
                </c:pt>
                <c:pt idx="5539">
                  <c:v>1.3160000000000001</c:v>
                </c:pt>
                <c:pt idx="5540">
                  <c:v>1.3169999999999999</c:v>
                </c:pt>
                <c:pt idx="5541">
                  <c:v>1.3169999999999999</c:v>
                </c:pt>
                <c:pt idx="5542">
                  <c:v>1.3180000000000001</c:v>
                </c:pt>
                <c:pt idx="5543">
                  <c:v>1.319</c:v>
                </c:pt>
                <c:pt idx="5544">
                  <c:v>1.319</c:v>
                </c:pt>
                <c:pt idx="5545">
                  <c:v>1.32</c:v>
                </c:pt>
                <c:pt idx="5546">
                  <c:v>1.32</c:v>
                </c:pt>
                <c:pt idx="5547">
                  <c:v>1.321</c:v>
                </c:pt>
                <c:pt idx="5548">
                  <c:v>1.3220000000000001</c:v>
                </c:pt>
                <c:pt idx="5549">
                  <c:v>1.3220000000000001</c:v>
                </c:pt>
                <c:pt idx="5550">
                  <c:v>1.323</c:v>
                </c:pt>
                <c:pt idx="5551">
                  <c:v>1.323</c:v>
                </c:pt>
                <c:pt idx="5552">
                  <c:v>1.3240000000000001</c:v>
                </c:pt>
                <c:pt idx="5553">
                  <c:v>1.325</c:v>
                </c:pt>
                <c:pt idx="5554">
                  <c:v>1.325</c:v>
                </c:pt>
                <c:pt idx="5555">
                  <c:v>1.3260000000000001</c:v>
                </c:pt>
                <c:pt idx="5556">
                  <c:v>1.327</c:v>
                </c:pt>
                <c:pt idx="5557">
                  <c:v>1.327</c:v>
                </c:pt>
                <c:pt idx="5558">
                  <c:v>1.3280000000000001</c:v>
                </c:pt>
                <c:pt idx="5559">
                  <c:v>1.3280000000000001</c:v>
                </c:pt>
                <c:pt idx="5560">
                  <c:v>1.329</c:v>
                </c:pt>
                <c:pt idx="5561">
                  <c:v>1.33</c:v>
                </c:pt>
                <c:pt idx="5562">
                  <c:v>1.33</c:v>
                </c:pt>
                <c:pt idx="5563">
                  <c:v>1.331</c:v>
                </c:pt>
                <c:pt idx="5564">
                  <c:v>1.3320000000000001</c:v>
                </c:pt>
                <c:pt idx="5565">
                  <c:v>1.3320000000000001</c:v>
                </c:pt>
                <c:pt idx="5566">
                  <c:v>1.333</c:v>
                </c:pt>
                <c:pt idx="5567">
                  <c:v>1.333</c:v>
                </c:pt>
                <c:pt idx="5568">
                  <c:v>1.3340000000000001</c:v>
                </c:pt>
                <c:pt idx="5569">
                  <c:v>1.335</c:v>
                </c:pt>
                <c:pt idx="5570">
                  <c:v>1.335</c:v>
                </c:pt>
                <c:pt idx="5571">
                  <c:v>1.3360000000000001</c:v>
                </c:pt>
                <c:pt idx="5572">
                  <c:v>1.3360000000000001</c:v>
                </c:pt>
                <c:pt idx="5573">
                  <c:v>1.337</c:v>
                </c:pt>
                <c:pt idx="5574">
                  <c:v>1.3380000000000001</c:v>
                </c:pt>
                <c:pt idx="5575">
                  <c:v>1.3380000000000001</c:v>
                </c:pt>
                <c:pt idx="5576">
                  <c:v>1.339</c:v>
                </c:pt>
                <c:pt idx="5577">
                  <c:v>1.34</c:v>
                </c:pt>
                <c:pt idx="5578">
                  <c:v>1.34</c:v>
                </c:pt>
                <c:pt idx="5579">
                  <c:v>1.341</c:v>
                </c:pt>
                <c:pt idx="5580">
                  <c:v>1.341</c:v>
                </c:pt>
                <c:pt idx="5581">
                  <c:v>1.3420000000000001</c:v>
                </c:pt>
                <c:pt idx="5582">
                  <c:v>1.343</c:v>
                </c:pt>
                <c:pt idx="5583">
                  <c:v>1.343</c:v>
                </c:pt>
                <c:pt idx="5584">
                  <c:v>1.3440000000000001</c:v>
                </c:pt>
                <c:pt idx="5585">
                  <c:v>1.345</c:v>
                </c:pt>
                <c:pt idx="5586">
                  <c:v>1.345</c:v>
                </c:pt>
                <c:pt idx="5587">
                  <c:v>1.3460000000000001</c:v>
                </c:pt>
                <c:pt idx="5588">
                  <c:v>1.3460000000000001</c:v>
                </c:pt>
                <c:pt idx="5589">
                  <c:v>1.347</c:v>
                </c:pt>
                <c:pt idx="5590">
                  <c:v>1.3480000000000001</c:v>
                </c:pt>
                <c:pt idx="5591">
                  <c:v>1.3480000000000001</c:v>
                </c:pt>
                <c:pt idx="5592">
                  <c:v>1.349</c:v>
                </c:pt>
                <c:pt idx="5593">
                  <c:v>1.35</c:v>
                </c:pt>
                <c:pt idx="5594">
                  <c:v>1.35</c:v>
                </c:pt>
                <c:pt idx="5595">
                  <c:v>1.351</c:v>
                </c:pt>
                <c:pt idx="5596">
                  <c:v>1.351</c:v>
                </c:pt>
                <c:pt idx="5597">
                  <c:v>1.3520000000000001</c:v>
                </c:pt>
                <c:pt idx="5598">
                  <c:v>1.353</c:v>
                </c:pt>
                <c:pt idx="5599">
                  <c:v>1.353</c:v>
                </c:pt>
                <c:pt idx="5600">
                  <c:v>1.3540000000000001</c:v>
                </c:pt>
                <c:pt idx="5601">
                  <c:v>1.355</c:v>
                </c:pt>
                <c:pt idx="5602">
                  <c:v>1.355</c:v>
                </c:pt>
                <c:pt idx="5603">
                  <c:v>1.3560000000000001</c:v>
                </c:pt>
                <c:pt idx="5604">
                  <c:v>1.357</c:v>
                </c:pt>
                <c:pt idx="5605">
                  <c:v>1.357</c:v>
                </c:pt>
                <c:pt idx="5606">
                  <c:v>1.3580000000000001</c:v>
                </c:pt>
                <c:pt idx="5607">
                  <c:v>1.3580000000000001</c:v>
                </c:pt>
                <c:pt idx="5608">
                  <c:v>1.359</c:v>
                </c:pt>
                <c:pt idx="5609">
                  <c:v>1.36</c:v>
                </c:pt>
                <c:pt idx="5610">
                  <c:v>1.36</c:v>
                </c:pt>
                <c:pt idx="5611">
                  <c:v>1.361</c:v>
                </c:pt>
                <c:pt idx="5612">
                  <c:v>1.3620000000000001</c:v>
                </c:pt>
                <c:pt idx="5613">
                  <c:v>1.3620000000000001</c:v>
                </c:pt>
                <c:pt idx="5614">
                  <c:v>1.363</c:v>
                </c:pt>
                <c:pt idx="5615">
                  <c:v>1.363</c:v>
                </c:pt>
                <c:pt idx="5616">
                  <c:v>1.3640000000000001</c:v>
                </c:pt>
                <c:pt idx="5617">
                  <c:v>1.365</c:v>
                </c:pt>
                <c:pt idx="5618">
                  <c:v>1.365</c:v>
                </c:pt>
                <c:pt idx="5619">
                  <c:v>1.3660000000000001</c:v>
                </c:pt>
                <c:pt idx="5620">
                  <c:v>1.367</c:v>
                </c:pt>
                <c:pt idx="5621">
                  <c:v>1.367</c:v>
                </c:pt>
                <c:pt idx="5622">
                  <c:v>1.3680000000000001</c:v>
                </c:pt>
                <c:pt idx="5623">
                  <c:v>1.3680000000000001</c:v>
                </c:pt>
                <c:pt idx="5624">
                  <c:v>1.369</c:v>
                </c:pt>
                <c:pt idx="5625">
                  <c:v>1.37</c:v>
                </c:pt>
                <c:pt idx="5626">
                  <c:v>1.37</c:v>
                </c:pt>
                <c:pt idx="5627">
                  <c:v>1.371</c:v>
                </c:pt>
                <c:pt idx="5628">
                  <c:v>1.3720000000000001</c:v>
                </c:pt>
                <c:pt idx="5629">
                  <c:v>1.3720000000000001</c:v>
                </c:pt>
                <c:pt idx="5630">
                  <c:v>1.373</c:v>
                </c:pt>
                <c:pt idx="5631">
                  <c:v>1.3740000000000001</c:v>
                </c:pt>
                <c:pt idx="5632">
                  <c:v>1.3740000000000001</c:v>
                </c:pt>
                <c:pt idx="5633">
                  <c:v>1.375</c:v>
                </c:pt>
                <c:pt idx="5634">
                  <c:v>1.375</c:v>
                </c:pt>
                <c:pt idx="5635">
                  <c:v>1.3760000000000001</c:v>
                </c:pt>
                <c:pt idx="5636">
                  <c:v>1.377</c:v>
                </c:pt>
                <c:pt idx="5637">
                  <c:v>1.377</c:v>
                </c:pt>
                <c:pt idx="5638">
                  <c:v>1.3780000000000001</c:v>
                </c:pt>
                <c:pt idx="5639">
                  <c:v>1.379</c:v>
                </c:pt>
                <c:pt idx="5640">
                  <c:v>1.379</c:v>
                </c:pt>
                <c:pt idx="5641">
                  <c:v>1.3800000000000001</c:v>
                </c:pt>
                <c:pt idx="5642">
                  <c:v>1.3800000000000001</c:v>
                </c:pt>
                <c:pt idx="5643">
                  <c:v>1.381</c:v>
                </c:pt>
                <c:pt idx="5644">
                  <c:v>1.3820000000000001</c:v>
                </c:pt>
                <c:pt idx="5645">
                  <c:v>1.3820000000000001</c:v>
                </c:pt>
                <c:pt idx="5646">
                  <c:v>1.383</c:v>
                </c:pt>
                <c:pt idx="5647">
                  <c:v>1.3840000000000001</c:v>
                </c:pt>
                <c:pt idx="5648">
                  <c:v>1.3840000000000001</c:v>
                </c:pt>
                <c:pt idx="5649">
                  <c:v>1.385</c:v>
                </c:pt>
                <c:pt idx="5650">
                  <c:v>1.385</c:v>
                </c:pt>
                <c:pt idx="5651">
                  <c:v>1.3860000000000001</c:v>
                </c:pt>
                <c:pt idx="5652">
                  <c:v>1.387</c:v>
                </c:pt>
                <c:pt idx="5653">
                  <c:v>1.387</c:v>
                </c:pt>
                <c:pt idx="5654">
                  <c:v>1.3880000000000001</c:v>
                </c:pt>
                <c:pt idx="5655">
                  <c:v>1.389</c:v>
                </c:pt>
                <c:pt idx="5656">
                  <c:v>1.389</c:v>
                </c:pt>
                <c:pt idx="5657">
                  <c:v>1.3900000000000001</c:v>
                </c:pt>
                <c:pt idx="5658">
                  <c:v>1.3900000000000001</c:v>
                </c:pt>
                <c:pt idx="5659">
                  <c:v>1.391</c:v>
                </c:pt>
                <c:pt idx="5660">
                  <c:v>1.3920000000000001</c:v>
                </c:pt>
                <c:pt idx="5661">
                  <c:v>1.3920000000000001</c:v>
                </c:pt>
                <c:pt idx="5662">
                  <c:v>1.393</c:v>
                </c:pt>
                <c:pt idx="5663">
                  <c:v>1.3940000000000001</c:v>
                </c:pt>
                <c:pt idx="5664">
                  <c:v>1.3940000000000001</c:v>
                </c:pt>
                <c:pt idx="5665">
                  <c:v>1.395</c:v>
                </c:pt>
                <c:pt idx="5666">
                  <c:v>1.395</c:v>
                </c:pt>
                <c:pt idx="5667">
                  <c:v>1.3960000000000001</c:v>
                </c:pt>
                <c:pt idx="5668">
                  <c:v>1.397</c:v>
                </c:pt>
                <c:pt idx="5669">
                  <c:v>1.397</c:v>
                </c:pt>
                <c:pt idx="5670">
                  <c:v>1.3980000000000001</c:v>
                </c:pt>
                <c:pt idx="5671">
                  <c:v>1.399</c:v>
                </c:pt>
                <c:pt idx="5672">
                  <c:v>1.399</c:v>
                </c:pt>
                <c:pt idx="5673">
                  <c:v>1.4000000000000001</c:v>
                </c:pt>
                <c:pt idx="5674">
                  <c:v>1.4000000000000001</c:v>
                </c:pt>
                <c:pt idx="5675">
                  <c:v>1.401</c:v>
                </c:pt>
                <c:pt idx="5676">
                  <c:v>1.4020000000000001</c:v>
                </c:pt>
                <c:pt idx="5677">
                  <c:v>1.4020000000000001</c:v>
                </c:pt>
                <c:pt idx="5678">
                  <c:v>1.403</c:v>
                </c:pt>
                <c:pt idx="5679">
                  <c:v>1.4040000000000001</c:v>
                </c:pt>
                <c:pt idx="5680">
                  <c:v>1.4040000000000001</c:v>
                </c:pt>
                <c:pt idx="5681">
                  <c:v>1.405</c:v>
                </c:pt>
                <c:pt idx="5682">
                  <c:v>1.4060000000000001</c:v>
                </c:pt>
                <c:pt idx="5683">
                  <c:v>1.4060000000000001</c:v>
                </c:pt>
                <c:pt idx="5684">
                  <c:v>1.407</c:v>
                </c:pt>
                <c:pt idx="5685">
                  <c:v>1.407</c:v>
                </c:pt>
                <c:pt idx="5686">
                  <c:v>1.4079999999999999</c:v>
                </c:pt>
                <c:pt idx="5687">
                  <c:v>1.409</c:v>
                </c:pt>
                <c:pt idx="5688">
                  <c:v>1.409</c:v>
                </c:pt>
                <c:pt idx="5689">
                  <c:v>1.41</c:v>
                </c:pt>
                <c:pt idx="5690">
                  <c:v>1.411</c:v>
                </c:pt>
                <c:pt idx="5691">
                  <c:v>1.411</c:v>
                </c:pt>
                <c:pt idx="5692">
                  <c:v>1.4119999999999999</c:v>
                </c:pt>
                <c:pt idx="5693">
                  <c:v>1.4119999999999999</c:v>
                </c:pt>
                <c:pt idx="5694">
                  <c:v>1.413</c:v>
                </c:pt>
                <c:pt idx="5695">
                  <c:v>1.4139999999999999</c:v>
                </c:pt>
                <c:pt idx="5696">
                  <c:v>1.4139999999999999</c:v>
                </c:pt>
                <c:pt idx="5697">
                  <c:v>1.415</c:v>
                </c:pt>
                <c:pt idx="5698">
                  <c:v>1.4159999999999999</c:v>
                </c:pt>
                <c:pt idx="5699">
                  <c:v>1.4159999999999999</c:v>
                </c:pt>
                <c:pt idx="5700">
                  <c:v>1.417</c:v>
                </c:pt>
                <c:pt idx="5701">
                  <c:v>1.417</c:v>
                </c:pt>
                <c:pt idx="5702">
                  <c:v>1.4179999999999999</c:v>
                </c:pt>
                <c:pt idx="5703">
                  <c:v>1.419</c:v>
                </c:pt>
                <c:pt idx="5704">
                  <c:v>1.419</c:v>
                </c:pt>
                <c:pt idx="5705">
                  <c:v>1.42</c:v>
                </c:pt>
                <c:pt idx="5706">
                  <c:v>1.421</c:v>
                </c:pt>
                <c:pt idx="5707">
                  <c:v>1.421</c:v>
                </c:pt>
                <c:pt idx="5708">
                  <c:v>1.4219999999999999</c:v>
                </c:pt>
                <c:pt idx="5709">
                  <c:v>1.4219999999999999</c:v>
                </c:pt>
                <c:pt idx="5710">
                  <c:v>1.423</c:v>
                </c:pt>
                <c:pt idx="5711">
                  <c:v>1.4239999999999999</c:v>
                </c:pt>
                <c:pt idx="5712">
                  <c:v>1.4239999999999999</c:v>
                </c:pt>
                <c:pt idx="5713">
                  <c:v>1.425</c:v>
                </c:pt>
                <c:pt idx="5714">
                  <c:v>1.4259999999999999</c:v>
                </c:pt>
                <c:pt idx="5715">
                  <c:v>1.4259999999999999</c:v>
                </c:pt>
                <c:pt idx="5716">
                  <c:v>1.427</c:v>
                </c:pt>
                <c:pt idx="5717">
                  <c:v>1.427</c:v>
                </c:pt>
                <c:pt idx="5718">
                  <c:v>1.4279999999999999</c:v>
                </c:pt>
                <c:pt idx="5719">
                  <c:v>1.4279999999999999</c:v>
                </c:pt>
                <c:pt idx="5720">
                  <c:v>1.4279999999999999</c:v>
                </c:pt>
                <c:pt idx="5721">
                  <c:v>1.4279999999999999</c:v>
                </c:pt>
                <c:pt idx="5722">
                  <c:v>1.4279999999999999</c:v>
                </c:pt>
                <c:pt idx="5723">
                  <c:v>1.4279999999999999</c:v>
                </c:pt>
                <c:pt idx="5724">
                  <c:v>1.4279999999999999</c:v>
                </c:pt>
                <c:pt idx="5725">
                  <c:v>1.4279999999999999</c:v>
                </c:pt>
                <c:pt idx="5726">
                  <c:v>1.4279999999999999</c:v>
                </c:pt>
                <c:pt idx="5727">
                  <c:v>1.4279999999999999</c:v>
                </c:pt>
                <c:pt idx="5728">
                  <c:v>1.4279999999999999</c:v>
                </c:pt>
                <c:pt idx="5729">
                  <c:v>1.4279999999999999</c:v>
                </c:pt>
                <c:pt idx="5730">
                  <c:v>1.4279999999999999</c:v>
                </c:pt>
                <c:pt idx="5731">
                  <c:v>1.4279999999999999</c:v>
                </c:pt>
                <c:pt idx="5732">
                  <c:v>1.4279999999999999</c:v>
                </c:pt>
                <c:pt idx="5733">
                  <c:v>1.4279999999999999</c:v>
                </c:pt>
                <c:pt idx="5734">
                  <c:v>1.4279999999999999</c:v>
                </c:pt>
                <c:pt idx="5735">
                  <c:v>1.4279999999999999</c:v>
                </c:pt>
                <c:pt idx="5736">
                  <c:v>1.4279999999999999</c:v>
                </c:pt>
                <c:pt idx="5737">
                  <c:v>1.4279999999999999</c:v>
                </c:pt>
                <c:pt idx="5738">
                  <c:v>1.4279999999999999</c:v>
                </c:pt>
                <c:pt idx="5739">
                  <c:v>1.4279999999999999</c:v>
                </c:pt>
                <c:pt idx="5740">
                  <c:v>1.4279999999999999</c:v>
                </c:pt>
                <c:pt idx="5741">
                  <c:v>1.4279999999999999</c:v>
                </c:pt>
                <c:pt idx="5742">
                  <c:v>1.4279999999999999</c:v>
                </c:pt>
                <c:pt idx="5743">
                  <c:v>1.4279999999999999</c:v>
                </c:pt>
                <c:pt idx="5744">
                  <c:v>1.4279999999999999</c:v>
                </c:pt>
                <c:pt idx="5745">
                  <c:v>1.4279999999999999</c:v>
                </c:pt>
                <c:pt idx="5746">
                  <c:v>1.4279999999999999</c:v>
                </c:pt>
                <c:pt idx="5747">
                  <c:v>1.4279999999999999</c:v>
                </c:pt>
                <c:pt idx="5748">
                  <c:v>1.4279999999999999</c:v>
                </c:pt>
                <c:pt idx="5749">
                  <c:v>1.4279999999999999</c:v>
                </c:pt>
                <c:pt idx="5750">
                  <c:v>1.4279999999999999</c:v>
                </c:pt>
                <c:pt idx="5751">
                  <c:v>1.4279999999999999</c:v>
                </c:pt>
                <c:pt idx="5752">
                  <c:v>1.4279999999999999</c:v>
                </c:pt>
                <c:pt idx="5753">
                  <c:v>1.4279999999999999</c:v>
                </c:pt>
                <c:pt idx="5754">
                  <c:v>1.4279999999999999</c:v>
                </c:pt>
                <c:pt idx="5755">
                  <c:v>1.4279999999999999</c:v>
                </c:pt>
                <c:pt idx="5756">
                  <c:v>1.4279999999999999</c:v>
                </c:pt>
                <c:pt idx="5757">
                  <c:v>1.4279999999999999</c:v>
                </c:pt>
                <c:pt idx="5758">
                  <c:v>1.4279999999999999</c:v>
                </c:pt>
                <c:pt idx="5759">
                  <c:v>1.4279999999999999</c:v>
                </c:pt>
                <c:pt idx="5760">
                  <c:v>1.4279999999999999</c:v>
                </c:pt>
                <c:pt idx="5761">
                  <c:v>1.4279999999999999</c:v>
                </c:pt>
                <c:pt idx="5762">
                  <c:v>1.4279999999999999</c:v>
                </c:pt>
                <c:pt idx="5763">
                  <c:v>1.4279999999999999</c:v>
                </c:pt>
                <c:pt idx="5764">
                  <c:v>1.4279999999999999</c:v>
                </c:pt>
                <c:pt idx="5765">
                  <c:v>1.4279999999999999</c:v>
                </c:pt>
                <c:pt idx="5766">
                  <c:v>1.4279999999999999</c:v>
                </c:pt>
                <c:pt idx="5767">
                  <c:v>1.4279999999999999</c:v>
                </c:pt>
                <c:pt idx="5768">
                  <c:v>1.429</c:v>
                </c:pt>
                <c:pt idx="5769">
                  <c:v>1.429</c:v>
                </c:pt>
                <c:pt idx="5770">
                  <c:v>1.429</c:v>
                </c:pt>
                <c:pt idx="5771">
                  <c:v>1.429</c:v>
                </c:pt>
                <c:pt idx="5772">
                  <c:v>1.429</c:v>
                </c:pt>
                <c:pt idx="5773">
                  <c:v>1.429</c:v>
                </c:pt>
                <c:pt idx="5774">
                  <c:v>1.429</c:v>
                </c:pt>
                <c:pt idx="5775">
                  <c:v>1.429</c:v>
                </c:pt>
                <c:pt idx="5776">
                  <c:v>1.429</c:v>
                </c:pt>
                <c:pt idx="5777">
                  <c:v>1.429</c:v>
                </c:pt>
                <c:pt idx="5778">
                  <c:v>1.429</c:v>
                </c:pt>
                <c:pt idx="5779">
                  <c:v>1.429</c:v>
                </c:pt>
                <c:pt idx="5780">
                  <c:v>1.429</c:v>
                </c:pt>
                <c:pt idx="5781">
                  <c:v>1.429</c:v>
                </c:pt>
                <c:pt idx="5782">
                  <c:v>1.429</c:v>
                </c:pt>
                <c:pt idx="5783">
                  <c:v>1.429</c:v>
                </c:pt>
                <c:pt idx="5784">
                  <c:v>1.429</c:v>
                </c:pt>
                <c:pt idx="5785">
                  <c:v>1.429</c:v>
                </c:pt>
                <c:pt idx="5786">
                  <c:v>1.429</c:v>
                </c:pt>
                <c:pt idx="5787">
                  <c:v>1.429</c:v>
                </c:pt>
                <c:pt idx="5788">
                  <c:v>1.429</c:v>
                </c:pt>
                <c:pt idx="5789">
                  <c:v>1.429</c:v>
                </c:pt>
                <c:pt idx="5790">
                  <c:v>1.429</c:v>
                </c:pt>
                <c:pt idx="5791">
                  <c:v>1.429</c:v>
                </c:pt>
                <c:pt idx="5792">
                  <c:v>1.429</c:v>
                </c:pt>
                <c:pt idx="5793">
                  <c:v>1.429</c:v>
                </c:pt>
                <c:pt idx="5794">
                  <c:v>1.429</c:v>
                </c:pt>
                <c:pt idx="5795">
                  <c:v>1.429</c:v>
                </c:pt>
                <c:pt idx="5796">
                  <c:v>1.429</c:v>
                </c:pt>
                <c:pt idx="5797">
                  <c:v>1.429</c:v>
                </c:pt>
                <c:pt idx="5798">
                  <c:v>1.429</c:v>
                </c:pt>
                <c:pt idx="5799">
                  <c:v>1.429</c:v>
                </c:pt>
                <c:pt idx="5800">
                  <c:v>1.429</c:v>
                </c:pt>
                <c:pt idx="5801">
                  <c:v>1.429</c:v>
                </c:pt>
                <c:pt idx="5802">
                  <c:v>1.429</c:v>
                </c:pt>
                <c:pt idx="5803">
                  <c:v>1.429</c:v>
                </c:pt>
                <c:pt idx="5804">
                  <c:v>1.429</c:v>
                </c:pt>
                <c:pt idx="5805">
                  <c:v>1.429</c:v>
                </c:pt>
                <c:pt idx="5806">
                  <c:v>1.429</c:v>
                </c:pt>
                <c:pt idx="5807">
                  <c:v>1.429</c:v>
                </c:pt>
                <c:pt idx="5808">
                  <c:v>1.429</c:v>
                </c:pt>
                <c:pt idx="5809">
                  <c:v>1.429</c:v>
                </c:pt>
                <c:pt idx="5810">
                  <c:v>1.429</c:v>
                </c:pt>
                <c:pt idx="5811">
                  <c:v>1.429</c:v>
                </c:pt>
                <c:pt idx="5812">
                  <c:v>1.429</c:v>
                </c:pt>
                <c:pt idx="5813">
                  <c:v>1.429</c:v>
                </c:pt>
                <c:pt idx="5814">
                  <c:v>1.429</c:v>
                </c:pt>
                <c:pt idx="5815">
                  <c:v>1.429</c:v>
                </c:pt>
                <c:pt idx="5816">
                  <c:v>1.429</c:v>
                </c:pt>
                <c:pt idx="5817">
                  <c:v>1.429</c:v>
                </c:pt>
                <c:pt idx="5818">
                  <c:v>1.429</c:v>
                </c:pt>
                <c:pt idx="5819">
                  <c:v>1.429</c:v>
                </c:pt>
                <c:pt idx="5820">
                  <c:v>1.429</c:v>
                </c:pt>
                <c:pt idx="5821">
                  <c:v>1.429</c:v>
                </c:pt>
                <c:pt idx="5822">
                  <c:v>1.429</c:v>
                </c:pt>
                <c:pt idx="5823">
                  <c:v>1.429</c:v>
                </c:pt>
                <c:pt idx="5824">
                  <c:v>1.429</c:v>
                </c:pt>
                <c:pt idx="5825">
                  <c:v>1.429</c:v>
                </c:pt>
                <c:pt idx="5826">
                  <c:v>1.429</c:v>
                </c:pt>
                <c:pt idx="5827">
                  <c:v>1.429</c:v>
                </c:pt>
                <c:pt idx="5828">
                  <c:v>1.429</c:v>
                </c:pt>
                <c:pt idx="5829">
                  <c:v>1.429</c:v>
                </c:pt>
                <c:pt idx="5830">
                  <c:v>1.429</c:v>
                </c:pt>
                <c:pt idx="5831">
                  <c:v>1.43</c:v>
                </c:pt>
                <c:pt idx="5832">
                  <c:v>1.43</c:v>
                </c:pt>
                <c:pt idx="5833">
                  <c:v>1.43</c:v>
                </c:pt>
                <c:pt idx="5834">
                  <c:v>1.43</c:v>
                </c:pt>
                <c:pt idx="5835">
                  <c:v>1.43</c:v>
                </c:pt>
                <c:pt idx="5836">
                  <c:v>1.43</c:v>
                </c:pt>
                <c:pt idx="5837">
                  <c:v>1.43</c:v>
                </c:pt>
                <c:pt idx="5838">
                  <c:v>1.43</c:v>
                </c:pt>
                <c:pt idx="5839">
                  <c:v>1.43</c:v>
                </c:pt>
                <c:pt idx="5840">
                  <c:v>1.43</c:v>
                </c:pt>
                <c:pt idx="5841">
                  <c:v>1.43</c:v>
                </c:pt>
                <c:pt idx="5842">
                  <c:v>1.43</c:v>
                </c:pt>
                <c:pt idx="5843">
                  <c:v>1.43</c:v>
                </c:pt>
                <c:pt idx="5844">
                  <c:v>1.43</c:v>
                </c:pt>
                <c:pt idx="5845">
                  <c:v>1.43</c:v>
                </c:pt>
                <c:pt idx="5846">
                  <c:v>1.43</c:v>
                </c:pt>
                <c:pt idx="5847">
                  <c:v>1.43</c:v>
                </c:pt>
                <c:pt idx="5848">
                  <c:v>1.43</c:v>
                </c:pt>
                <c:pt idx="5849">
                  <c:v>1.43</c:v>
                </c:pt>
                <c:pt idx="5850">
                  <c:v>1.43</c:v>
                </c:pt>
                <c:pt idx="5851">
                  <c:v>1.43</c:v>
                </c:pt>
                <c:pt idx="5852">
                  <c:v>1.43</c:v>
                </c:pt>
                <c:pt idx="5853">
                  <c:v>1.43</c:v>
                </c:pt>
                <c:pt idx="5854">
                  <c:v>1.43</c:v>
                </c:pt>
                <c:pt idx="5855">
                  <c:v>1.43</c:v>
                </c:pt>
                <c:pt idx="5856">
                  <c:v>1.43</c:v>
                </c:pt>
                <c:pt idx="5857">
                  <c:v>1.43</c:v>
                </c:pt>
                <c:pt idx="5858">
                  <c:v>1.43</c:v>
                </c:pt>
                <c:pt idx="5859">
                  <c:v>1.43</c:v>
                </c:pt>
                <c:pt idx="5860">
                  <c:v>1.43</c:v>
                </c:pt>
                <c:pt idx="5861">
                  <c:v>1.43</c:v>
                </c:pt>
                <c:pt idx="5862">
                  <c:v>1.43</c:v>
                </c:pt>
                <c:pt idx="5863">
                  <c:v>1.43</c:v>
                </c:pt>
                <c:pt idx="5864">
                  <c:v>1.43</c:v>
                </c:pt>
                <c:pt idx="5865">
                  <c:v>1.43</c:v>
                </c:pt>
                <c:pt idx="5866">
                  <c:v>1.43</c:v>
                </c:pt>
                <c:pt idx="5867">
                  <c:v>1.43</c:v>
                </c:pt>
                <c:pt idx="5868">
                  <c:v>1.43</c:v>
                </c:pt>
                <c:pt idx="5869">
                  <c:v>1.43</c:v>
                </c:pt>
                <c:pt idx="5870">
                  <c:v>1.43</c:v>
                </c:pt>
                <c:pt idx="5871">
                  <c:v>1.43</c:v>
                </c:pt>
                <c:pt idx="5872">
                  <c:v>1.43</c:v>
                </c:pt>
                <c:pt idx="5873">
                  <c:v>1.43</c:v>
                </c:pt>
                <c:pt idx="5874">
                  <c:v>1.43</c:v>
                </c:pt>
                <c:pt idx="5875">
                  <c:v>1.43</c:v>
                </c:pt>
                <c:pt idx="5876">
                  <c:v>1.43</c:v>
                </c:pt>
                <c:pt idx="5877">
                  <c:v>1.43</c:v>
                </c:pt>
                <c:pt idx="5878">
                  <c:v>1.43</c:v>
                </c:pt>
                <c:pt idx="5879">
                  <c:v>1.43</c:v>
                </c:pt>
                <c:pt idx="5880">
                  <c:v>1.43</c:v>
                </c:pt>
                <c:pt idx="5881">
                  <c:v>1.43</c:v>
                </c:pt>
                <c:pt idx="5882">
                  <c:v>1.43</c:v>
                </c:pt>
                <c:pt idx="5883">
                  <c:v>1.43</c:v>
                </c:pt>
                <c:pt idx="5884">
                  <c:v>1.43</c:v>
                </c:pt>
                <c:pt idx="5885">
                  <c:v>1.43</c:v>
                </c:pt>
                <c:pt idx="5886">
                  <c:v>1.43</c:v>
                </c:pt>
                <c:pt idx="5887">
                  <c:v>1.43</c:v>
                </c:pt>
                <c:pt idx="5888">
                  <c:v>1.43</c:v>
                </c:pt>
                <c:pt idx="5889">
                  <c:v>1.43</c:v>
                </c:pt>
                <c:pt idx="5890">
                  <c:v>1.43</c:v>
                </c:pt>
                <c:pt idx="5891">
                  <c:v>1.43</c:v>
                </c:pt>
                <c:pt idx="5892">
                  <c:v>1.43</c:v>
                </c:pt>
                <c:pt idx="5893">
                  <c:v>1.43</c:v>
                </c:pt>
                <c:pt idx="5894">
                  <c:v>1.43</c:v>
                </c:pt>
                <c:pt idx="5895">
                  <c:v>1.43</c:v>
                </c:pt>
                <c:pt idx="5896">
                  <c:v>1.43</c:v>
                </c:pt>
                <c:pt idx="5897">
                  <c:v>1.43</c:v>
                </c:pt>
                <c:pt idx="5898">
                  <c:v>1.43</c:v>
                </c:pt>
                <c:pt idx="5899">
                  <c:v>1.43</c:v>
                </c:pt>
                <c:pt idx="5900">
                  <c:v>1.431</c:v>
                </c:pt>
                <c:pt idx="5901">
                  <c:v>1.431</c:v>
                </c:pt>
                <c:pt idx="5902">
                  <c:v>1.431</c:v>
                </c:pt>
                <c:pt idx="5903">
                  <c:v>1.431</c:v>
                </c:pt>
                <c:pt idx="5904">
                  <c:v>1.431</c:v>
                </c:pt>
                <c:pt idx="5905">
                  <c:v>1.431</c:v>
                </c:pt>
                <c:pt idx="5906">
                  <c:v>1.431</c:v>
                </c:pt>
                <c:pt idx="5907">
                  <c:v>1.431</c:v>
                </c:pt>
                <c:pt idx="5908">
                  <c:v>1.431</c:v>
                </c:pt>
                <c:pt idx="5909">
                  <c:v>1.431</c:v>
                </c:pt>
                <c:pt idx="5910">
                  <c:v>1.431</c:v>
                </c:pt>
                <c:pt idx="5911">
                  <c:v>1.431</c:v>
                </c:pt>
                <c:pt idx="5912">
                  <c:v>1.431</c:v>
                </c:pt>
                <c:pt idx="5913">
                  <c:v>1.431</c:v>
                </c:pt>
                <c:pt idx="5914">
                  <c:v>1.431</c:v>
                </c:pt>
                <c:pt idx="5915">
                  <c:v>1.431</c:v>
                </c:pt>
                <c:pt idx="5916">
                  <c:v>1.431</c:v>
                </c:pt>
                <c:pt idx="5917">
                  <c:v>1.431</c:v>
                </c:pt>
                <c:pt idx="5918">
                  <c:v>1.431</c:v>
                </c:pt>
                <c:pt idx="5919">
                  <c:v>1.431</c:v>
                </c:pt>
                <c:pt idx="5920">
                  <c:v>1.431</c:v>
                </c:pt>
                <c:pt idx="5921">
                  <c:v>1.431</c:v>
                </c:pt>
                <c:pt idx="5922">
                  <c:v>1.431</c:v>
                </c:pt>
                <c:pt idx="5923">
                  <c:v>1.431</c:v>
                </c:pt>
                <c:pt idx="5924">
                  <c:v>1.431</c:v>
                </c:pt>
                <c:pt idx="5925">
                  <c:v>1.431</c:v>
                </c:pt>
                <c:pt idx="5926">
                  <c:v>1.431</c:v>
                </c:pt>
                <c:pt idx="5927">
                  <c:v>1.431</c:v>
                </c:pt>
                <c:pt idx="5928">
                  <c:v>1.431</c:v>
                </c:pt>
                <c:pt idx="5929">
                  <c:v>1.431</c:v>
                </c:pt>
                <c:pt idx="5930">
                  <c:v>1.431</c:v>
                </c:pt>
                <c:pt idx="5931">
                  <c:v>1.431</c:v>
                </c:pt>
                <c:pt idx="5932">
                  <c:v>1.431</c:v>
                </c:pt>
                <c:pt idx="5933">
                  <c:v>1.431</c:v>
                </c:pt>
                <c:pt idx="5934">
                  <c:v>1.431</c:v>
                </c:pt>
                <c:pt idx="5935">
                  <c:v>1.431</c:v>
                </c:pt>
                <c:pt idx="5936">
                  <c:v>1.431</c:v>
                </c:pt>
                <c:pt idx="5937">
                  <c:v>1.431</c:v>
                </c:pt>
                <c:pt idx="5938">
                  <c:v>1.431</c:v>
                </c:pt>
                <c:pt idx="5939">
                  <c:v>1.4319999999999999</c:v>
                </c:pt>
                <c:pt idx="5940">
                  <c:v>1.4319999999999999</c:v>
                </c:pt>
                <c:pt idx="5941">
                  <c:v>1.4319999999999999</c:v>
                </c:pt>
                <c:pt idx="5942">
                  <c:v>1.4330000000000001</c:v>
                </c:pt>
                <c:pt idx="5943">
                  <c:v>1.4339999999999999</c:v>
                </c:pt>
                <c:pt idx="5944">
                  <c:v>1.4350000000000001</c:v>
                </c:pt>
                <c:pt idx="5945">
                  <c:v>1.4370000000000001</c:v>
                </c:pt>
                <c:pt idx="5946">
                  <c:v>1.4379999999999999</c:v>
                </c:pt>
                <c:pt idx="5947">
                  <c:v>1.4390000000000001</c:v>
                </c:pt>
                <c:pt idx="5948">
                  <c:v>1.4410000000000001</c:v>
                </c:pt>
                <c:pt idx="5949">
                  <c:v>1.4430000000000001</c:v>
                </c:pt>
                <c:pt idx="5950">
                  <c:v>1.444</c:v>
                </c:pt>
                <c:pt idx="5951">
                  <c:v>1.446</c:v>
                </c:pt>
                <c:pt idx="5952">
                  <c:v>1.448</c:v>
                </c:pt>
                <c:pt idx="5953">
                  <c:v>1.45</c:v>
                </c:pt>
                <c:pt idx="5954">
                  <c:v>1.452</c:v>
                </c:pt>
                <c:pt idx="5955">
                  <c:v>1.454</c:v>
                </c:pt>
                <c:pt idx="5956">
                  <c:v>1.456</c:v>
                </c:pt>
                <c:pt idx="5957">
                  <c:v>1.4590000000000001</c:v>
                </c:pt>
                <c:pt idx="5958">
                  <c:v>1.4610000000000001</c:v>
                </c:pt>
                <c:pt idx="5959">
                  <c:v>1.4630000000000001</c:v>
                </c:pt>
                <c:pt idx="5960">
                  <c:v>1.466</c:v>
                </c:pt>
                <c:pt idx="5961">
                  <c:v>1.468</c:v>
                </c:pt>
                <c:pt idx="5962">
                  <c:v>1.4710000000000001</c:v>
                </c:pt>
                <c:pt idx="5963">
                  <c:v>1.4730000000000001</c:v>
                </c:pt>
                <c:pt idx="5964">
                  <c:v>1.476</c:v>
                </c:pt>
                <c:pt idx="5965">
                  <c:v>1.478</c:v>
                </c:pt>
                <c:pt idx="5966">
                  <c:v>1.4810000000000001</c:v>
                </c:pt>
                <c:pt idx="5967">
                  <c:v>1.4830000000000001</c:v>
                </c:pt>
                <c:pt idx="5968">
                  <c:v>1.486</c:v>
                </c:pt>
                <c:pt idx="5969">
                  <c:v>1.4890000000000001</c:v>
                </c:pt>
                <c:pt idx="5970">
                  <c:v>1.4910000000000001</c:v>
                </c:pt>
                <c:pt idx="5971">
                  <c:v>1.494</c:v>
                </c:pt>
                <c:pt idx="5972">
                  <c:v>1.496</c:v>
                </c:pt>
                <c:pt idx="5973">
                  <c:v>1.4990000000000001</c:v>
                </c:pt>
                <c:pt idx="5974">
                  <c:v>1.5010000000000001</c:v>
                </c:pt>
                <c:pt idx="5975">
                  <c:v>1.504</c:v>
                </c:pt>
                <c:pt idx="5976">
                  <c:v>1.5070000000000001</c:v>
                </c:pt>
                <c:pt idx="5977">
                  <c:v>1.5090000000000001</c:v>
                </c:pt>
                <c:pt idx="5978">
                  <c:v>1.512</c:v>
                </c:pt>
                <c:pt idx="5979">
                  <c:v>1.514</c:v>
                </c:pt>
                <c:pt idx="5980">
                  <c:v>1.5170000000000001</c:v>
                </c:pt>
                <c:pt idx="5981">
                  <c:v>1.52</c:v>
                </c:pt>
                <c:pt idx="5982">
                  <c:v>1.522</c:v>
                </c:pt>
                <c:pt idx="5983">
                  <c:v>1.5250000000000001</c:v>
                </c:pt>
                <c:pt idx="5984">
                  <c:v>1.5270000000000001</c:v>
                </c:pt>
                <c:pt idx="5985">
                  <c:v>1.53</c:v>
                </c:pt>
                <c:pt idx="5986">
                  <c:v>1.5330000000000001</c:v>
                </c:pt>
                <c:pt idx="5987">
                  <c:v>1.5350000000000001</c:v>
                </c:pt>
                <c:pt idx="5988">
                  <c:v>1.538</c:v>
                </c:pt>
                <c:pt idx="5989">
                  <c:v>1.54</c:v>
                </c:pt>
                <c:pt idx="5990">
                  <c:v>1.5429999999999999</c:v>
                </c:pt>
                <c:pt idx="5991">
                  <c:v>1.546</c:v>
                </c:pt>
                <c:pt idx="5992">
                  <c:v>1.548</c:v>
                </c:pt>
                <c:pt idx="5993">
                  <c:v>1.5509999999999999</c:v>
                </c:pt>
                <c:pt idx="5994">
                  <c:v>1.5529999999999999</c:v>
                </c:pt>
                <c:pt idx="5995">
                  <c:v>1.556</c:v>
                </c:pt>
                <c:pt idx="5996">
                  <c:v>1.5589999999999999</c:v>
                </c:pt>
                <c:pt idx="5997">
                  <c:v>1.5609999999999999</c:v>
                </c:pt>
                <c:pt idx="5998">
                  <c:v>1.5640000000000001</c:v>
                </c:pt>
                <c:pt idx="5999">
                  <c:v>1.5660000000000001</c:v>
                </c:pt>
                <c:pt idx="6000">
                  <c:v>1.569</c:v>
                </c:pt>
                <c:pt idx="6001">
                  <c:v>1.5720000000000001</c:v>
                </c:pt>
                <c:pt idx="6002">
                  <c:v>1.5740000000000001</c:v>
                </c:pt>
                <c:pt idx="6003">
                  <c:v>1.577</c:v>
                </c:pt>
                <c:pt idx="6004">
                  <c:v>1.579</c:v>
                </c:pt>
                <c:pt idx="6005">
                  <c:v>1.5820000000000001</c:v>
                </c:pt>
                <c:pt idx="6006">
                  <c:v>1.585</c:v>
                </c:pt>
                <c:pt idx="6007">
                  <c:v>1.587</c:v>
                </c:pt>
                <c:pt idx="6008">
                  <c:v>1.59</c:v>
                </c:pt>
                <c:pt idx="6009">
                  <c:v>1.5920000000000001</c:v>
                </c:pt>
                <c:pt idx="6010">
                  <c:v>1.595</c:v>
                </c:pt>
                <c:pt idx="6011">
                  <c:v>1.5980000000000001</c:v>
                </c:pt>
                <c:pt idx="6012">
                  <c:v>1.6</c:v>
                </c:pt>
                <c:pt idx="6013">
                  <c:v>1.603</c:v>
                </c:pt>
                <c:pt idx="6014">
                  <c:v>1.605</c:v>
                </c:pt>
                <c:pt idx="6015">
                  <c:v>1.6080000000000001</c:v>
                </c:pt>
                <c:pt idx="6016">
                  <c:v>1.611</c:v>
                </c:pt>
                <c:pt idx="6017">
                  <c:v>1.613</c:v>
                </c:pt>
                <c:pt idx="6018">
                  <c:v>1.6160000000000001</c:v>
                </c:pt>
                <c:pt idx="6019">
                  <c:v>1.6180000000000001</c:v>
                </c:pt>
                <c:pt idx="6020">
                  <c:v>1.621</c:v>
                </c:pt>
                <c:pt idx="6021">
                  <c:v>1.623</c:v>
                </c:pt>
                <c:pt idx="6022">
                  <c:v>1.6260000000000001</c:v>
                </c:pt>
                <c:pt idx="6023">
                  <c:v>1.6280000000000001</c:v>
                </c:pt>
                <c:pt idx="6024">
                  <c:v>1.631</c:v>
                </c:pt>
                <c:pt idx="6025">
                  <c:v>1.633</c:v>
                </c:pt>
                <c:pt idx="6026">
                  <c:v>1.6360000000000001</c:v>
                </c:pt>
                <c:pt idx="6027">
                  <c:v>1.6380000000000001</c:v>
                </c:pt>
                <c:pt idx="6028">
                  <c:v>1.641</c:v>
                </c:pt>
                <c:pt idx="6029">
                  <c:v>1.643</c:v>
                </c:pt>
                <c:pt idx="6030">
                  <c:v>1.6460000000000001</c:v>
                </c:pt>
                <c:pt idx="6031">
                  <c:v>1.6480000000000001</c:v>
                </c:pt>
                <c:pt idx="6032">
                  <c:v>1.651</c:v>
                </c:pt>
                <c:pt idx="6033">
                  <c:v>1.653</c:v>
                </c:pt>
                <c:pt idx="6034">
                  <c:v>1.655</c:v>
                </c:pt>
                <c:pt idx="6035">
                  <c:v>1.6580000000000001</c:v>
                </c:pt>
                <c:pt idx="6036">
                  <c:v>1.6600000000000001</c:v>
                </c:pt>
                <c:pt idx="6037">
                  <c:v>1.6620000000000001</c:v>
                </c:pt>
                <c:pt idx="6038">
                  <c:v>1.665</c:v>
                </c:pt>
                <c:pt idx="6039">
                  <c:v>1.667</c:v>
                </c:pt>
                <c:pt idx="6040">
                  <c:v>1.669</c:v>
                </c:pt>
                <c:pt idx="6041">
                  <c:v>1.6719999999999999</c:v>
                </c:pt>
                <c:pt idx="6042">
                  <c:v>1.6739999999999999</c:v>
                </c:pt>
                <c:pt idx="6043">
                  <c:v>1.6759999999999999</c:v>
                </c:pt>
                <c:pt idx="6044">
                  <c:v>1.6779999999999999</c:v>
                </c:pt>
                <c:pt idx="6045">
                  <c:v>1.681</c:v>
                </c:pt>
                <c:pt idx="6046">
                  <c:v>1.6830000000000001</c:v>
                </c:pt>
                <c:pt idx="6047">
                  <c:v>1.6850000000000001</c:v>
                </c:pt>
                <c:pt idx="6048">
                  <c:v>1.6870000000000001</c:v>
                </c:pt>
                <c:pt idx="6049">
                  <c:v>1.6890000000000001</c:v>
                </c:pt>
                <c:pt idx="6050">
                  <c:v>1.6919999999999999</c:v>
                </c:pt>
                <c:pt idx="6051">
                  <c:v>1.694</c:v>
                </c:pt>
                <c:pt idx="6052">
                  <c:v>1.696</c:v>
                </c:pt>
                <c:pt idx="6053">
                  <c:v>1.698</c:v>
                </c:pt>
                <c:pt idx="6054">
                  <c:v>1.7</c:v>
                </c:pt>
                <c:pt idx="6055">
                  <c:v>1.702</c:v>
                </c:pt>
                <c:pt idx="6056">
                  <c:v>1.7050000000000001</c:v>
                </c:pt>
                <c:pt idx="6057">
                  <c:v>1.7070000000000001</c:v>
                </c:pt>
                <c:pt idx="6058">
                  <c:v>1.7090000000000001</c:v>
                </c:pt>
                <c:pt idx="6059">
                  <c:v>1.7110000000000001</c:v>
                </c:pt>
                <c:pt idx="6060">
                  <c:v>1.7130000000000001</c:v>
                </c:pt>
                <c:pt idx="6061">
                  <c:v>1.7150000000000001</c:v>
                </c:pt>
                <c:pt idx="6062">
                  <c:v>1.7170000000000001</c:v>
                </c:pt>
                <c:pt idx="6063">
                  <c:v>1.72</c:v>
                </c:pt>
                <c:pt idx="6064">
                  <c:v>1.722</c:v>
                </c:pt>
                <c:pt idx="6065">
                  <c:v>1.724</c:v>
                </c:pt>
                <c:pt idx="6066">
                  <c:v>1.726</c:v>
                </c:pt>
                <c:pt idx="6067">
                  <c:v>1.728</c:v>
                </c:pt>
                <c:pt idx="6068">
                  <c:v>1.73</c:v>
                </c:pt>
                <c:pt idx="6069">
                  <c:v>1.732</c:v>
                </c:pt>
                <c:pt idx="6070">
                  <c:v>1.734</c:v>
                </c:pt>
                <c:pt idx="6071">
                  <c:v>1.7350000000000001</c:v>
                </c:pt>
                <c:pt idx="6072">
                  <c:v>1.7370000000000001</c:v>
                </c:pt>
                <c:pt idx="6073">
                  <c:v>1.7390000000000001</c:v>
                </c:pt>
                <c:pt idx="6074">
                  <c:v>1.7410000000000001</c:v>
                </c:pt>
                <c:pt idx="6075">
                  <c:v>1.742</c:v>
                </c:pt>
                <c:pt idx="6076">
                  <c:v>1.744</c:v>
                </c:pt>
                <c:pt idx="6077">
                  <c:v>1.7450000000000001</c:v>
                </c:pt>
                <c:pt idx="6078">
                  <c:v>1.7470000000000001</c:v>
                </c:pt>
                <c:pt idx="6079">
                  <c:v>1.748</c:v>
                </c:pt>
                <c:pt idx="6080">
                  <c:v>1.7490000000000001</c:v>
                </c:pt>
                <c:pt idx="6081">
                  <c:v>1.75</c:v>
                </c:pt>
                <c:pt idx="6082">
                  <c:v>1.752</c:v>
                </c:pt>
                <c:pt idx="6083">
                  <c:v>1.7530000000000001</c:v>
                </c:pt>
                <c:pt idx="6084">
                  <c:v>1.754</c:v>
                </c:pt>
                <c:pt idx="6085">
                  <c:v>1.7550000000000001</c:v>
                </c:pt>
                <c:pt idx="6086">
                  <c:v>1.756</c:v>
                </c:pt>
                <c:pt idx="6087">
                  <c:v>1.7570000000000001</c:v>
                </c:pt>
                <c:pt idx="6088">
                  <c:v>1.758</c:v>
                </c:pt>
                <c:pt idx="6089">
                  <c:v>1.7590000000000001</c:v>
                </c:pt>
                <c:pt idx="6090">
                  <c:v>1.7590000000000001</c:v>
                </c:pt>
                <c:pt idx="6091">
                  <c:v>1.76</c:v>
                </c:pt>
                <c:pt idx="6092">
                  <c:v>1.7610000000000001</c:v>
                </c:pt>
                <c:pt idx="6093">
                  <c:v>1.7610000000000001</c:v>
                </c:pt>
                <c:pt idx="6094">
                  <c:v>1.762</c:v>
                </c:pt>
                <c:pt idx="6095">
                  <c:v>1.7630000000000001</c:v>
                </c:pt>
                <c:pt idx="6096">
                  <c:v>1.7630000000000001</c:v>
                </c:pt>
                <c:pt idx="6097">
                  <c:v>1.764</c:v>
                </c:pt>
                <c:pt idx="6098">
                  <c:v>1.764</c:v>
                </c:pt>
                <c:pt idx="6099">
                  <c:v>1.7650000000000001</c:v>
                </c:pt>
                <c:pt idx="6100">
                  <c:v>1.766</c:v>
                </c:pt>
                <c:pt idx="6101">
                  <c:v>1.766</c:v>
                </c:pt>
                <c:pt idx="6102">
                  <c:v>1.7670000000000001</c:v>
                </c:pt>
                <c:pt idx="6103">
                  <c:v>1.7670000000000001</c:v>
                </c:pt>
                <c:pt idx="6104">
                  <c:v>1.768</c:v>
                </c:pt>
                <c:pt idx="6105">
                  <c:v>1.7690000000000001</c:v>
                </c:pt>
                <c:pt idx="6106">
                  <c:v>1.7690000000000001</c:v>
                </c:pt>
                <c:pt idx="6107">
                  <c:v>1.77</c:v>
                </c:pt>
                <c:pt idx="6108">
                  <c:v>1.77</c:v>
                </c:pt>
                <c:pt idx="6109">
                  <c:v>1.7710000000000001</c:v>
                </c:pt>
                <c:pt idx="6110">
                  <c:v>1.772</c:v>
                </c:pt>
                <c:pt idx="6111">
                  <c:v>1.772</c:v>
                </c:pt>
                <c:pt idx="6112">
                  <c:v>1.7730000000000001</c:v>
                </c:pt>
                <c:pt idx="6113">
                  <c:v>1.774</c:v>
                </c:pt>
                <c:pt idx="6114">
                  <c:v>1.774</c:v>
                </c:pt>
                <c:pt idx="6115">
                  <c:v>1.7750000000000001</c:v>
                </c:pt>
                <c:pt idx="6116">
                  <c:v>1.7750000000000001</c:v>
                </c:pt>
                <c:pt idx="6117">
                  <c:v>1.776</c:v>
                </c:pt>
                <c:pt idx="6118">
                  <c:v>1.7770000000000001</c:v>
                </c:pt>
                <c:pt idx="6119">
                  <c:v>1.7770000000000001</c:v>
                </c:pt>
                <c:pt idx="6120">
                  <c:v>1.778</c:v>
                </c:pt>
                <c:pt idx="6121">
                  <c:v>1.778</c:v>
                </c:pt>
                <c:pt idx="6122">
                  <c:v>1.7790000000000001</c:v>
                </c:pt>
                <c:pt idx="6123">
                  <c:v>1.78</c:v>
                </c:pt>
                <c:pt idx="6124">
                  <c:v>1.78</c:v>
                </c:pt>
                <c:pt idx="6125">
                  <c:v>1.7810000000000001</c:v>
                </c:pt>
                <c:pt idx="6126">
                  <c:v>1.7810000000000001</c:v>
                </c:pt>
                <c:pt idx="6127">
                  <c:v>1.782</c:v>
                </c:pt>
                <c:pt idx="6128">
                  <c:v>1.7830000000000001</c:v>
                </c:pt>
                <c:pt idx="6129">
                  <c:v>1.7830000000000001</c:v>
                </c:pt>
                <c:pt idx="6130">
                  <c:v>1.784</c:v>
                </c:pt>
                <c:pt idx="6131">
                  <c:v>1.7850000000000001</c:v>
                </c:pt>
                <c:pt idx="6132">
                  <c:v>1.7850000000000001</c:v>
                </c:pt>
                <c:pt idx="6133">
                  <c:v>1.786</c:v>
                </c:pt>
                <c:pt idx="6134">
                  <c:v>1.786</c:v>
                </c:pt>
                <c:pt idx="6135">
                  <c:v>1.7870000000000001</c:v>
                </c:pt>
                <c:pt idx="6136">
                  <c:v>1.788</c:v>
                </c:pt>
                <c:pt idx="6137">
                  <c:v>1.788</c:v>
                </c:pt>
                <c:pt idx="6138">
                  <c:v>1.7890000000000001</c:v>
                </c:pt>
                <c:pt idx="6139">
                  <c:v>1.7890000000000001</c:v>
                </c:pt>
                <c:pt idx="6140">
                  <c:v>1.79</c:v>
                </c:pt>
                <c:pt idx="6141">
                  <c:v>1.7910000000000001</c:v>
                </c:pt>
                <c:pt idx="6142">
                  <c:v>1.7910000000000001</c:v>
                </c:pt>
                <c:pt idx="6143">
                  <c:v>1.792</c:v>
                </c:pt>
                <c:pt idx="6144">
                  <c:v>1.792</c:v>
                </c:pt>
                <c:pt idx="6145">
                  <c:v>1.7929999999999999</c:v>
                </c:pt>
                <c:pt idx="6146">
                  <c:v>1.794</c:v>
                </c:pt>
                <c:pt idx="6147">
                  <c:v>1.794</c:v>
                </c:pt>
                <c:pt idx="6148">
                  <c:v>1.7949999999999999</c:v>
                </c:pt>
                <c:pt idx="6149">
                  <c:v>1.796</c:v>
                </c:pt>
                <c:pt idx="6150">
                  <c:v>1.796</c:v>
                </c:pt>
                <c:pt idx="6151">
                  <c:v>1.7969999999999999</c:v>
                </c:pt>
                <c:pt idx="6152">
                  <c:v>1.7969999999999999</c:v>
                </c:pt>
                <c:pt idx="6153">
                  <c:v>1.798</c:v>
                </c:pt>
                <c:pt idx="6154">
                  <c:v>1.7989999999999999</c:v>
                </c:pt>
                <c:pt idx="6155">
                  <c:v>1.7989999999999999</c:v>
                </c:pt>
                <c:pt idx="6156">
                  <c:v>1.8</c:v>
                </c:pt>
                <c:pt idx="6157">
                  <c:v>1.8</c:v>
                </c:pt>
                <c:pt idx="6158">
                  <c:v>1.8009999999999999</c:v>
                </c:pt>
                <c:pt idx="6159">
                  <c:v>1.802</c:v>
                </c:pt>
                <c:pt idx="6160">
                  <c:v>1.802</c:v>
                </c:pt>
                <c:pt idx="6161">
                  <c:v>1.8029999999999999</c:v>
                </c:pt>
                <c:pt idx="6162">
                  <c:v>1.8029999999999999</c:v>
                </c:pt>
                <c:pt idx="6163">
                  <c:v>1.804</c:v>
                </c:pt>
                <c:pt idx="6164">
                  <c:v>1.8049999999999999</c:v>
                </c:pt>
                <c:pt idx="6165">
                  <c:v>1.8049999999999999</c:v>
                </c:pt>
                <c:pt idx="6166">
                  <c:v>1.806</c:v>
                </c:pt>
                <c:pt idx="6167">
                  <c:v>1.8069999999999999</c:v>
                </c:pt>
                <c:pt idx="6168">
                  <c:v>1.8069999999999999</c:v>
                </c:pt>
                <c:pt idx="6169">
                  <c:v>1.8080000000000001</c:v>
                </c:pt>
                <c:pt idx="6170">
                  <c:v>1.8080000000000001</c:v>
                </c:pt>
                <c:pt idx="6171">
                  <c:v>1.8089999999999999</c:v>
                </c:pt>
                <c:pt idx="6172">
                  <c:v>1.81</c:v>
                </c:pt>
                <c:pt idx="6173">
                  <c:v>1.81</c:v>
                </c:pt>
                <c:pt idx="6174">
                  <c:v>1.8109999999999999</c:v>
                </c:pt>
                <c:pt idx="6175">
                  <c:v>1.8109999999999999</c:v>
                </c:pt>
                <c:pt idx="6176">
                  <c:v>1.8120000000000001</c:v>
                </c:pt>
                <c:pt idx="6177">
                  <c:v>1.8129999999999999</c:v>
                </c:pt>
                <c:pt idx="6178">
                  <c:v>1.8129999999999999</c:v>
                </c:pt>
                <c:pt idx="6179">
                  <c:v>1.8140000000000001</c:v>
                </c:pt>
                <c:pt idx="6180">
                  <c:v>1.8149999999999999</c:v>
                </c:pt>
                <c:pt idx="6181">
                  <c:v>1.8149999999999999</c:v>
                </c:pt>
                <c:pt idx="6182">
                  <c:v>1.8160000000000001</c:v>
                </c:pt>
                <c:pt idx="6183">
                  <c:v>1.8160000000000001</c:v>
                </c:pt>
                <c:pt idx="6184">
                  <c:v>1.8169999999999999</c:v>
                </c:pt>
                <c:pt idx="6185">
                  <c:v>1.8180000000000001</c:v>
                </c:pt>
                <c:pt idx="6186">
                  <c:v>1.8180000000000001</c:v>
                </c:pt>
                <c:pt idx="6187">
                  <c:v>1.819</c:v>
                </c:pt>
                <c:pt idx="6188">
                  <c:v>1.819</c:v>
                </c:pt>
                <c:pt idx="6189">
                  <c:v>1.82</c:v>
                </c:pt>
                <c:pt idx="6190">
                  <c:v>1.821</c:v>
                </c:pt>
                <c:pt idx="6191">
                  <c:v>1.821</c:v>
                </c:pt>
                <c:pt idx="6192">
                  <c:v>1.8220000000000001</c:v>
                </c:pt>
                <c:pt idx="6193">
                  <c:v>1.823</c:v>
                </c:pt>
                <c:pt idx="6194">
                  <c:v>1.823</c:v>
                </c:pt>
                <c:pt idx="6195">
                  <c:v>1.8240000000000001</c:v>
                </c:pt>
                <c:pt idx="6196">
                  <c:v>1.8240000000000001</c:v>
                </c:pt>
                <c:pt idx="6197">
                  <c:v>1.825</c:v>
                </c:pt>
                <c:pt idx="6198">
                  <c:v>1.8260000000000001</c:v>
                </c:pt>
                <c:pt idx="6199">
                  <c:v>1.8260000000000001</c:v>
                </c:pt>
                <c:pt idx="6200">
                  <c:v>1.827</c:v>
                </c:pt>
                <c:pt idx="6201">
                  <c:v>1.827</c:v>
                </c:pt>
                <c:pt idx="6202">
                  <c:v>1.8280000000000001</c:v>
                </c:pt>
                <c:pt idx="6203">
                  <c:v>1.829</c:v>
                </c:pt>
                <c:pt idx="6204">
                  <c:v>1.829</c:v>
                </c:pt>
                <c:pt idx="6205">
                  <c:v>1.83</c:v>
                </c:pt>
                <c:pt idx="6206">
                  <c:v>1.831</c:v>
                </c:pt>
                <c:pt idx="6207">
                  <c:v>1.831</c:v>
                </c:pt>
                <c:pt idx="6208">
                  <c:v>1.8320000000000001</c:v>
                </c:pt>
                <c:pt idx="6209">
                  <c:v>1.8320000000000001</c:v>
                </c:pt>
                <c:pt idx="6210">
                  <c:v>1.833</c:v>
                </c:pt>
                <c:pt idx="6211">
                  <c:v>1.8340000000000001</c:v>
                </c:pt>
                <c:pt idx="6212">
                  <c:v>1.8340000000000001</c:v>
                </c:pt>
                <c:pt idx="6213">
                  <c:v>1.835</c:v>
                </c:pt>
                <c:pt idx="6214">
                  <c:v>1.835</c:v>
                </c:pt>
                <c:pt idx="6215">
                  <c:v>1.8360000000000001</c:v>
                </c:pt>
                <c:pt idx="6216">
                  <c:v>1.837</c:v>
                </c:pt>
                <c:pt idx="6217">
                  <c:v>1.837</c:v>
                </c:pt>
                <c:pt idx="6218">
                  <c:v>1.8380000000000001</c:v>
                </c:pt>
                <c:pt idx="6219">
                  <c:v>1.839</c:v>
                </c:pt>
                <c:pt idx="6220">
                  <c:v>1.839</c:v>
                </c:pt>
                <c:pt idx="6221">
                  <c:v>1.84</c:v>
                </c:pt>
                <c:pt idx="6222">
                  <c:v>1.84</c:v>
                </c:pt>
                <c:pt idx="6223">
                  <c:v>1.841</c:v>
                </c:pt>
                <c:pt idx="6224">
                  <c:v>1.8420000000000001</c:v>
                </c:pt>
                <c:pt idx="6225">
                  <c:v>1.8420000000000001</c:v>
                </c:pt>
                <c:pt idx="6226">
                  <c:v>1.843</c:v>
                </c:pt>
                <c:pt idx="6227">
                  <c:v>1.8440000000000001</c:v>
                </c:pt>
                <c:pt idx="6228">
                  <c:v>1.8440000000000001</c:v>
                </c:pt>
                <c:pt idx="6229">
                  <c:v>1.845</c:v>
                </c:pt>
                <c:pt idx="6230">
                  <c:v>1.845</c:v>
                </c:pt>
                <c:pt idx="6231">
                  <c:v>1.8460000000000001</c:v>
                </c:pt>
                <c:pt idx="6232">
                  <c:v>1.847</c:v>
                </c:pt>
                <c:pt idx="6233">
                  <c:v>1.847</c:v>
                </c:pt>
                <c:pt idx="6234">
                  <c:v>1.8480000000000001</c:v>
                </c:pt>
                <c:pt idx="6235">
                  <c:v>1.849</c:v>
                </c:pt>
                <c:pt idx="6236">
                  <c:v>1.849</c:v>
                </c:pt>
                <c:pt idx="6237">
                  <c:v>1.85</c:v>
                </c:pt>
                <c:pt idx="6238">
                  <c:v>1.85</c:v>
                </c:pt>
                <c:pt idx="6239">
                  <c:v>1.851</c:v>
                </c:pt>
                <c:pt idx="6240">
                  <c:v>1.8520000000000001</c:v>
                </c:pt>
                <c:pt idx="6241">
                  <c:v>1.8520000000000001</c:v>
                </c:pt>
                <c:pt idx="6242">
                  <c:v>1.853</c:v>
                </c:pt>
                <c:pt idx="6243">
                  <c:v>1.8540000000000001</c:v>
                </c:pt>
                <c:pt idx="6244">
                  <c:v>1.8540000000000001</c:v>
                </c:pt>
                <c:pt idx="6245">
                  <c:v>1.855</c:v>
                </c:pt>
                <c:pt idx="6246">
                  <c:v>1.855</c:v>
                </c:pt>
                <c:pt idx="6247">
                  <c:v>1.8560000000000001</c:v>
                </c:pt>
                <c:pt idx="6248">
                  <c:v>1.857</c:v>
                </c:pt>
                <c:pt idx="6249">
                  <c:v>1.857</c:v>
                </c:pt>
                <c:pt idx="6250">
                  <c:v>1.8580000000000001</c:v>
                </c:pt>
                <c:pt idx="6251">
                  <c:v>1.859</c:v>
                </c:pt>
                <c:pt idx="6252">
                  <c:v>1.859</c:v>
                </c:pt>
                <c:pt idx="6253">
                  <c:v>1.86</c:v>
                </c:pt>
                <c:pt idx="6254">
                  <c:v>1.86</c:v>
                </c:pt>
                <c:pt idx="6255">
                  <c:v>1.861</c:v>
                </c:pt>
                <c:pt idx="6256">
                  <c:v>1.8620000000000001</c:v>
                </c:pt>
                <c:pt idx="6257">
                  <c:v>1.8620000000000001</c:v>
                </c:pt>
                <c:pt idx="6258">
                  <c:v>1.863</c:v>
                </c:pt>
                <c:pt idx="6259">
                  <c:v>1.8640000000000001</c:v>
                </c:pt>
                <c:pt idx="6260">
                  <c:v>1.8640000000000001</c:v>
                </c:pt>
                <c:pt idx="6261">
                  <c:v>1.865</c:v>
                </c:pt>
                <c:pt idx="6262">
                  <c:v>1.865</c:v>
                </c:pt>
                <c:pt idx="6263">
                  <c:v>1.8660000000000001</c:v>
                </c:pt>
                <c:pt idx="6264">
                  <c:v>1.867</c:v>
                </c:pt>
                <c:pt idx="6265">
                  <c:v>1.867</c:v>
                </c:pt>
                <c:pt idx="6266">
                  <c:v>1.8680000000000001</c:v>
                </c:pt>
                <c:pt idx="6267">
                  <c:v>1.869</c:v>
                </c:pt>
                <c:pt idx="6268">
                  <c:v>1.869</c:v>
                </c:pt>
                <c:pt idx="6269">
                  <c:v>1.87</c:v>
                </c:pt>
                <c:pt idx="6270">
                  <c:v>1.871</c:v>
                </c:pt>
                <c:pt idx="6271">
                  <c:v>1.871</c:v>
                </c:pt>
                <c:pt idx="6272">
                  <c:v>1.8720000000000001</c:v>
                </c:pt>
                <c:pt idx="6273">
                  <c:v>1.8720000000000001</c:v>
                </c:pt>
                <c:pt idx="6274">
                  <c:v>1.873</c:v>
                </c:pt>
                <c:pt idx="6275">
                  <c:v>1.8740000000000001</c:v>
                </c:pt>
                <c:pt idx="6276">
                  <c:v>1.8740000000000001</c:v>
                </c:pt>
                <c:pt idx="6277">
                  <c:v>1.875</c:v>
                </c:pt>
                <c:pt idx="6278">
                  <c:v>1.8760000000000001</c:v>
                </c:pt>
                <c:pt idx="6279">
                  <c:v>1.8760000000000001</c:v>
                </c:pt>
                <c:pt idx="6280">
                  <c:v>1.877</c:v>
                </c:pt>
                <c:pt idx="6281">
                  <c:v>1.8780000000000001</c:v>
                </c:pt>
                <c:pt idx="6282">
                  <c:v>1.8780000000000001</c:v>
                </c:pt>
                <c:pt idx="6283">
                  <c:v>1.879</c:v>
                </c:pt>
                <c:pt idx="6284">
                  <c:v>1.879</c:v>
                </c:pt>
                <c:pt idx="6285">
                  <c:v>1.8800000000000001</c:v>
                </c:pt>
                <c:pt idx="6286">
                  <c:v>1.881</c:v>
                </c:pt>
                <c:pt idx="6287">
                  <c:v>1.881</c:v>
                </c:pt>
                <c:pt idx="6288">
                  <c:v>1.8820000000000001</c:v>
                </c:pt>
                <c:pt idx="6289">
                  <c:v>1.883</c:v>
                </c:pt>
                <c:pt idx="6290">
                  <c:v>1.883</c:v>
                </c:pt>
                <c:pt idx="6291">
                  <c:v>1.8840000000000001</c:v>
                </c:pt>
                <c:pt idx="6292">
                  <c:v>1.885</c:v>
                </c:pt>
                <c:pt idx="6293">
                  <c:v>1.885</c:v>
                </c:pt>
                <c:pt idx="6294">
                  <c:v>1.8860000000000001</c:v>
                </c:pt>
                <c:pt idx="6295">
                  <c:v>1.887</c:v>
                </c:pt>
                <c:pt idx="6296">
                  <c:v>1.887</c:v>
                </c:pt>
                <c:pt idx="6297">
                  <c:v>1.8880000000000001</c:v>
                </c:pt>
                <c:pt idx="6298">
                  <c:v>1.8880000000000001</c:v>
                </c:pt>
                <c:pt idx="6299">
                  <c:v>1.889</c:v>
                </c:pt>
                <c:pt idx="6300">
                  <c:v>1.8900000000000001</c:v>
                </c:pt>
                <c:pt idx="6301">
                  <c:v>1.8900000000000001</c:v>
                </c:pt>
                <c:pt idx="6302">
                  <c:v>1.891</c:v>
                </c:pt>
                <c:pt idx="6303">
                  <c:v>1.8920000000000001</c:v>
                </c:pt>
                <c:pt idx="6304">
                  <c:v>1.8920000000000001</c:v>
                </c:pt>
                <c:pt idx="6305">
                  <c:v>1.893</c:v>
                </c:pt>
                <c:pt idx="6306">
                  <c:v>1.8940000000000001</c:v>
                </c:pt>
                <c:pt idx="6307">
                  <c:v>1.8940000000000001</c:v>
                </c:pt>
                <c:pt idx="6308">
                  <c:v>1.895</c:v>
                </c:pt>
                <c:pt idx="6309">
                  <c:v>1.895</c:v>
                </c:pt>
                <c:pt idx="6310">
                  <c:v>1.8960000000000001</c:v>
                </c:pt>
                <c:pt idx="6311">
                  <c:v>1.897</c:v>
                </c:pt>
                <c:pt idx="6312">
                  <c:v>1.897</c:v>
                </c:pt>
                <c:pt idx="6313">
                  <c:v>1.8980000000000001</c:v>
                </c:pt>
                <c:pt idx="6314">
                  <c:v>1.899</c:v>
                </c:pt>
                <c:pt idx="6315">
                  <c:v>1.899</c:v>
                </c:pt>
                <c:pt idx="6316">
                  <c:v>1.9000000000000001</c:v>
                </c:pt>
                <c:pt idx="6317">
                  <c:v>1.901</c:v>
                </c:pt>
                <c:pt idx="6318">
                  <c:v>1.901</c:v>
                </c:pt>
                <c:pt idx="6319">
                  <c:v>1.9020000000000001</c:v>
                </c:pt>
                <c:pt idx="6320">
                  <c:v>1.903</c:v>
                </c:pt>
                <c:pt idx="6321">
                  <c:v>1.903</c:v>
                </c:pt>
                <c:pt idx="6322">
                  <c:v>1.9040000000000001</c:v>
                </c:pt>
                <c:pt idx="6323">
                  <c:v>1.9040000000000001</c:v>
                </c:pt>
                <c:pt idx="6324">
                  <c:v>1.905</c:v>
                </c:pt>
                <c:pt idx="6325">
                  <c:v>1.9060000000000001</c:v>
                </c:pt>
                <c:pt idx="6326">
                  <c:v>1.9060000000000001</c:v>
                </c:pt>
                <c:pt idx="6327">
                  <c:v>1.907</c:v>
                </c:pt>
                <c:pt idx="6328">
                  <c:v>1.907</c:v>
                </c:pt>
                <c:pt idx="6329">
                  <c:v>1.907</c:v>
                </c:pt>
                <c:pt idx="6330">
                  <c:v>1.907</c:v>
                </c:pt>
                <c:pt idx="6331">
                  <c:v>1.907</c:v>
                </c:pt>
                <c:pt idx="6332">
                  <c:v>1.907</c:v>
                </c:pt>
                <c:pt idx="6333">
                  <c:v>1.907</c:v>
                </c:pt>
                <c:pt idx="6334">
                  <c:v>1.907</c:v>
                </c:pt>
                <c:pt idx="6335">
                  <c:v>1.9080000000000001</c:v>
                </c:pt>
                <c:pt idx="6336">
                  <c:v>1.9080000000000001</c:v>
                </c:pt>
                <c:pt idx="6337">
                  <c:v>1.9080000000000001</c:v>
                </c:pt>
                <c:pt idx="6338">
                  <c:v>1.9080000000000001</c:v>
                </c:pt>
                <c:pt idx="6339">
                  <c:v>1.9080000000000001</c:v>
                </c:pt>
                <c:pt idx="6340">
                  <c:v>1.9080000000000001</c:v>
                </c:pt>
                <c:pt idx="6341">
                  <c:v>1.9080000000000001</c:v>
                </c:pt>
                <c:pt idx="6342">
                  <c:v>1.9080000000000001</c:v>
                </c:pt>
                <c:pt idx="6343">
                  <c:v>1.9080000000000001</c:v>
                </c:pt>
                <c:pt idx="6344">
                  <c:v>1.9080000000000001</c:v>
                </c:pt>
                <c:pt idx="6345">
                  <c:v>1.9080000000000001</c:v>
                </c:pt>
                <c:pt idx="6346">
                  <c:v>1.9080000000000001</c:v>
                </c:pt>
                <c:pt idx="6347">
                  <c:v>1.9080000000000001</c:v>
                </c:pt>
                <c:pt idx="6348">
                  <c:v>1.9080000000000001</c:v>
                </c:pt>
                <c:pt idx="6349">
                  <c:v>1.9080000000000001</c:v>
                </c:pt>
                <c:pt idx="6350">
                  <c:v>1.9080000000000001</c:v>
                </c:pt>
                <c:pt idx="6351">
                  <c:v>1.9080000000000001</c:v>
                </c:pt>
                <c:pt idx="6352">
                  <c:v>1.9080000000000001</c:v>
                </c:pt>
                <c:pt idx="6353">
                  <c:v>1.9080000000000001</c:v>
                </c:pt>
                <c:pt idx="6354">
                  <c:v>1.9080000000000001</c:v>
                </c:pt>
                <c:pt idx="6355">
                  <c:v>1.9080000000000001</c:v>
                </c:pt>
                <c:pt idx="6356">
                  <c:v>1.9080000000000001</c:v>
                </c:pt>
                <c:pt idx="6357">
                  <c:v>1.9080000000000001</c:v>
                </c:pt>
                <c:pt idx="6358">
                  <c:v>1.9080000000000001</c:v>
                </c:pt>
                <c:pt idx="6359">
                  <c:v>1.9080000000000001</c:v>
                </c:pt>
                <c:pt idx="6360">
                  <c:v>1.9080000000000001</c:v>
                </c:pt>
                <c:pt idx="6361">
                  <c:v>1.9080000000000001</c:v>
                </c:pt>
                <c:pt idx="6362">
                  <c:v>1.9080000000000001</c:v>
                </c:pt>
                <c:pt idx="6363">
                  <c:v>1.9080000000000001</c:v>
                </c:pt>
                <c:pt idx="6364">
                  <c:v>1.9080000000000001</c:v>
                </c:pt>
                <c:pt idx="6365">
                  <c:v>1.9080000000000001</c:v>
                </c:pt>
                <c:pt idx="6366">
                  <c:v>1.9080000000000001</c:v>
                </c:pt>
                <c:pt idx="6367">
                  <c:v>1.9080000000000001</c:v>
                </c:pt>
                <c:pt idx="6368">
                  <c:v>1.9080000000000001</c:v>
                </c:pt>
                <c:pt idx="6369">
                  <c:v>1.9080000000000001</c:v>
                </c:pt>
                <c:pt idx="6370">
                  <c:v>1.9080000000000001</c:v>
                </c:pt>
                <c:pt idx="6371">
                  <c:v>1.9080000000000001</c:v>
                </c:pt>
                <c:pt idx="6372">
                  <c:v>1.9080000000000001</c:v>
                </c:pt>
                <c:pt idx="6373">
                  <c:v>1.9080000000000001</c:v>
                </c:pt>
                <c:pt idx="6374">
                  <c:v>1.9080000000000001</c:v>
                </c:pt>
                <c:pt idx="6375">
                  <c:v>1.9080000000000001</c:v>
                </c:pt>
                <c:pt idx="6376">
                  <c:v>1.9080000000000001</c:v>
                </c:pt>
                <c:pt idx="6377">
                  <c:v>1.9080000000000001</c:v>
                </c:pt>
                <c:pt idx="6378">
                  <c:v>1.9080000000000001</c:v>
                </c:pt>
                <c:pt idx="6379">
                  <c:v>1.9080000000000001</c:v>
                </c:pt>
                <c:pt idx="6380">
                  <c:v>1.9080000000000001</c:v>
                </c:pt>
                <c:pt idx="6381">
                  <c:v>1.9080000000000001</c:v>
                </c:pt>
                <c:pt idx="6382">
                  <c:v>1.9080000000000001</c:v>
                </c:pt>
                <c:pt idx="6383">
                  <c:v>1.9080000000000001</c:v>
                </c:pt>
                <c:pt idx="6384">
                  <c:v>1.9080000000000001</c:v>
                </c:pt>
                <c:pt idx="6385">
                  <c:v>1.9080000000000001</c:v>
                </c:pt>
                <c:pt idx="6386">
                  <c:v>1.9080000000000001</c:v>
                </c:pt>
                <c:pt idx="6387">
                  <c:v>1.909</c:v>
                </c:pt>
                <c:pt idx="6388">
                  <c:v>1.909</c:v>
                </c:pt>
                <c:pt idx="6389">
                  <c:v>1.909</c:v>
                </c:pt>
                <c:pt idx="6390">
                  <c:v>1.909</c:v>
                </c:pt>
                <c:pt idx="6391">
                  <c:v>1.909</c:v>
                </c:pt>
                <c:pt idx="6392">
                  <c:v>1.909</c:v>
                </c:pt>
                <c:pt idx="6393">
                  <c:v>1.909</c:v>
                </c:pt>
                <c:pt idx="6394">
                  <c:v>1.909</c:v>
                </c:pt>
                <c:pt idx="6395">
                  <c:v>1.909</c:v>
                </c:pt>
                <c:pt idx="6396">
                  <c:v>1.909</c:v>
                </c:pt>
                <c:pt idx="6397">
                  <c:v>1.909</c:v>
                </c:pt>
                <c:pt idx="6398">
                  <c:v>1.909</c:v>
                </c:pt>
                <c:pt idx="6399">
                  <c:v>1.909</c:v>
                </c:pt>
                <c:pt idx="6400">
                  <c:v>1.909</c:v>
                </c:pt>
                <c:pt idx="6401">
                  <c:v>1.909</c:v>
                </c:pt>
                <c:pt idx="6402">
                  <c:v>1.909</c:v>
                </c:pt>
                <c:pt idx="6403">
                  <c:v>1.909</c:v>
                </c:pt>
                <c:pt idx="6404">
                  <c:v>1.909</c:v>
                </c:pt>
                <c:pt idx="6405">
                  <c:v>1.909</c:v>
                </c:pt>
                <c:pt idx="6406">
                  <c:v>1.909</c:v>
                </c:pt>
                <c:pt idx="6407">
                  <c:v>1.909</c:v>
                </c:pt>
                <c:pt idx="6408">
                  <c:v>1.909</c:v>
                </c:pt>
                <c:pt idx="6409">
                  <c:v>1.909</c:v>
                </c:pt>
                <c:pt idx="6410">
                  <c:v>1.909</c:v>
                </c:pt>
                <c:pt idx="6411">
                  <c:v>1.909</c:v>
                </c:pt>
                <c:pt idx="6412">
                  <c:v>1.909</c:v>
                </c:pt>
                <c:pt idx="6413">
                  <c:v>1.909</c:v>
                </c:pt>
                <c:pt idx="6414">
                  <c:v>1.909</c:v>
                </c:pt>
                <c:pt idx="6415">
                  <c:v>1.909</c:v>
                </c:pt>
                <c:pt idx="6416">
                  <c:v>1.909</c:v>
                </c:pt>
                <c:pt idx="6417">
                  <c:v>1.909</c:v>
                </c:pt>
                <c:pt idx="6418">
                  <c:v>1.909</c:v>
                </c:pt>
                <c:pt idx="6419">
                  <c:v>1.909</c:v>
                </c:pt>
                <c:pt idx="6420">
                  <c:v>1.909</c:v>
                </c:pt>
                <c:pt idx="6421">
                  <c:v>1.909</c:v>
                </c:pt>
                <c:pt idx="6422">
                  <c:v>1.909</c:v>
                </c:pt>
                <c:pt idx="6423">
                  <c:v>1.909</c:v>
                </c:pt>
                <c:pt idx="6424">
                  <c:v>1.909</c:v>
                </c:pt>
                <c:pt idx="6425">
                  <c:v>1.909</c:v>
                </c:pt>
                <c:pt idx="6426">
                  <c:v>1.909</c:v>
                </c:pt>
                <c:pt idx="6427">
                  <c:v>1.909</c:v>
                </c:pt>
                <c:pt idx="6428">
                  <c:v>1.909</c:v>
                </c:pt>
                <c:pt idx="6429">
                  <c:v>1.909</c:v>
                </c:pt>
                <c:pt idx="6430">
                  <c:v>1.909</c:v>
                </c:pt>
                <c:pt idx="6431">
                  <c:v>1.909</c:v>
                </c:pt>
                <c:pt idx="6432">
                  <c:v>1.909</c:v>
                </c:pt>
                <c:pt idx="6433">
                  <c:v>1.909</c:v>
                </c:pt>
                <c:pt idx="6434">
                  <c:v>1.909</c:v>
                </c:pt>
                <c:pt idx="6435">
                  <c:v>1.909</c:v>
                </c:pt>
                <c:pt idx="6436">
                  <c:v>1.909</c:v>
                </c:pt>
                <c:pt idx="6437">
                  <c:v>1.909</c:v>
                </c:pt>
                <c:pt idx="6438">
                  <c:v>1.909</c:v>
                </c:pt>
                <c:pt idx="6439">
                  <c:v>1.909</c:v>
                </c:pt>
                <c:pt idx="6440">
                  <c:v>1.909</c:v>
                </c:pt>
                <c:pt idx="6441">
                  <c:v>1.909</c:v>
                </c:pt>
                <c:pt idx="6442">
                  <c:v>1.909</c:v>
                </c:pt>
                <c:pt idx="6443">
                  <c:v>1.909</c:v>
                </c:pt>
                <c:pt idx="6444">
                  <c:v>1.909</c:v>
                </c:pt>
                <c:pt idx="6445">
                  <c:v>1.909</c:v>
                </c:pt>
                <c:pt idx="6446">
                  <c:v>1.9100000000000001</c:v>
                </c:pt>
                <c:pt idx="6447">
                  <c:v>1.9100000000000001</c:v>
                </c:pt>
                <c:pt idx="6448">
                  <c:v>1.9100000000000001</c:v>
                </c:pt>
                <c:pt idx="6449">
                  <c:v>1.9100000000000001</c:v>
                </c:pt>
                <c:pt idx="6450">
                  <c:v>1.9100000000000001</c:v>
                </c:pt>
                <c:pt idx="6451">
                  <c:v>1.9100000000000001</c:v>
                </c:pt>
                <c:pt idx="6452">
                  <c:v>1.9100000000000001</c:v>
                </c:pt>
                <c:pt idx="6453">
                  <c:v>1.9100000000000001</c:v>
                </c:pt>
                <c:pt idx="6454">
                  <c:v>1.9100000000000001</c:v>
                </c:pt>
                <c:pt idx="6455">
                  <c:v>1.9100000000000001</c:v>
                </c:pt>
                <c:pt idx="6456">
                  <c:v>1.9100000000000001</c:v>
                </c:pt>
                <c:pt idx="6457">
                  <c:v>1.9100000000000001</c:v>
                </c:pt>
                <c:pt idx="6458">
                  <c:v>1.9100000000000001</c:v>
                </c:pt>
                <c:pt idx="6459">
                  <c:v>1.9100000000000001</c:v>
                </c:pt>
                <c:pt idx="6460">
                  <c:v>1.9100000000000001</c:v>
                </c:pt>
                <c:pt idx="6461">
                  <c:v>1.9100000000000001</c:v>
                </c:pt>
                <c:pt idx="6462">
                  <c:v>1.9100000000000001</c:v>
                </c:pt>
                <c:pt idx="6463">
                  <c:v>1.9100000000000001</c:v>
                </c:pt>
                <c:pt idx="6464">
                  <c:v>1.9100000000000001</c:v>
                </c:pt>
                <c:pt idx="6465">
                  <c:v>1.9100000000000001</c:v>
                </c:pt>
                <c:pt idx="6466">
                  <c:v>1.9100000000000001</c:v>
                </c:pt>
                <c:pt idx="6467">
                  <c:v>1.9100000000000001</c:v>
                </c:pt>
                <c:pt idx="6468">
                  <c:v>1.9100000000000001</c:v>
                </c:pt>
                <c:pt idx="6469">
                  <c:v>1.9100000000000001</c:v>
                </c:pt>
                <c:pt idx="6470">
                  <c:v>1.9100000000000001</c:v>
                </c:pt>
                <c:pt idx="6471">
                  <c:v>1.9100000000000001</c:v>
                </c:pt>
                <c:pt idx="6472">
                  <c:v>1.9100000000000001</c:v>
                </c:pt>
                <c:pt idx="6473">
                  <c:v>1.9100000000000001</c:v>
                </c:pt>
                <c:pt idx="6474">
                  <c:v>1.9100000000000001</c:v>
                </c:pt>
                <c:pt idx="6475">
                  <c:v>1.9100000000000001</c:v>
                </c:pt>
                <c:pt idx="6476">
                  <c:v>1.9100000000000001</c:v>
                </c:pt>
                <c:pt idx="6477">
                  <c:v>1.9100000000000001</c:v>
                </c:pt>
                <c:pt idx="6478">
                  <c:v>1.9100000000000001</c:v>
                </c:pt>
                <c:pt idx="6479">
                  <c:v>1.9100000000000001</c:v>
                </c:pt>
                <c:pt idx="6480">
                  <c:v>1.9100000000000001</c:v>
                </c:pt>
                <c:pt idx="6481">
                  <c:v>1.9100000000000001</c:v>
                </c:pt>
                <c:pt idx="6482">
                  <c:v>1.9100000000000001</c:v>
                </c:pt>
                <c:pt idx="6483">
                  <c:v>1.9100000000000001</c:v>
                </c:pt>
                <c:pt idx="6484">
                  <c:v>1.9100000000000001</c:v>
                </c:pt>
                <c:pt idx="6485">
                  <c:v>1.9100000000000001</c:v>
                </c:pt>
                <c:pt idx="6486">
                  <c:v>1.9100000000000001</c:v>
                </c:pt>
                <c:pt idx="6487">
                  <c:v>1.9100000000000001</c:v>
                </c:pt>
                <c:pt idx="6488">
                  <c:v>1.9100000000000001</c:v>
                </c:pt>
                <c:pt idx="6489">
                  <c:v>1.9100000000000001</c:v>
                </c:pt>
                <c:pt idx="6490">
                  <c:v>1.9100000000000001</c:v>
                </c:pt>
                <c:pt idx="6491">
                  <c:v>1.9100000000000001</c:v>
                </c:pt>
                <c:pt idx="6492">
                  <c:v>1.9100000000000001</c:v>
                </c:pt>
                <c:pt idx="6493">
                  <c:v>1.9100000000000001</c:v>
                </c:pt>
                <c:pt idx="6494">
                  <c:v>1.9100000000000001</c:v>
                </c:pt>
                <c:pt idx="6495">
                  <c:v>1.9100000000000001</c:v>
                </c:pt>
                <c:pt idx="6496">
                  <c:v>1.9100000000000001</c:v>
                </c:pt>
                <c:pt idx="6497">
                  <c:v>1.9100000000000001</c:v>
                </c:pt>
                <c:pt idx="6498">
                  <c:v>1.9100000000000001</c:v>
                </c:pt>
                <c:pt idx="6499">
                  <c:v>1.9100000000000001</c:v>
                </c:pt>
                <c:pt idx="6500">
                  <c:v>1.9100000000000001</c:v>
                </c:pt>
                <c:pt idx="6501">
                  <c:v>1.9100000000000001</c:v>
                </c:pt>
                <c:pt idx="6502">
                  <c:v>1.9100000000000001</c:v>
                </c:pt>
                <c:pt idx="6503">
                  <c:v>1.9100000000000001</c:v>
                </c:pt>
                <c:pt idx="6504">
                  <c:v>1.9100000000000001</c:v>
                </c:pt>
                <c:pt idx="6505">
                  <c:v>1.9100000000000001</c:v>
                </c:pt>
                <c:pt idx="6506">
                  <c:v>1.9100000000000001</c:v>
                </c:pt>
                <c:pt idx="6507">
                  <c:v>1.911</c:v>
                </c:pt>
                <c:pt idx="6508">
                  <c:v>1.911</c:v>
                </c:pt>
                <c:pt idx="6509">
                  <c:v>1.911</c:v>
                </c:pt>
                <c:pt idx="6510">
                  <c:v>1.911</c:v>
                </c:pt>
                <c:pt idx="6511">
                  <c:v>1.911</c:v>
                </c:pt>
                <c:pt idx="6512">
                  <c:v>1.911</c:v>
                </c:pt>
                <c:pt idx="6513">
                  <c:v>1.911</c:v>
                </c:pt>
                <c:pt idx="6514">
                  <c:v>1.911</c:v>
                </c:pt>
                <c:pt idx="6515">
                  <c:v>1.911</c:v>
                </c:pt>
                <c:pt idx="6516">
                  <c:v>1.911</c:v>
                </c:pt>
                <c:pt idx="6517">
                  <c:v>1.911</c:v>
                </c:pt>
                <c:pt idx="6518">
                  <c:v>1.911</c:v>
                </c:pt>
                <c:pt idx="6519">
                  <c:v>1.911</c:v>
                </c:pt>
                <c:pt idx="6520">
                  <c:v>1.911</c:v>
                </c:pt>
                <c:pt idx="6521">
                  <c:v>1.911</c:v>
                </c:pt>
                <c:pt idx="6522">
                  <c:v>1.911</c:v>
                </c:pt>
                <c:pt idx="6523">
                  <c:v>1.911</c:v>
                </c:pt>
                <c:pt idx="6524">
                  <c:v>1.911</c:v>
                </c:pt>
                <c:pt idx="6525">
                  <c:v>1.911</c:v>
                </c:pt>
                <c:pt idx="6526">
                  <c:v>1.911</c:v>
                </c:pt>
                <c:pt idx="6527">
                  <c:v>1.911</c:v>
                </c:pt>
                <c:pt idx="6528">
                  <c:v>1.911</c:v>
                </c:pt>
                <c:pt idx="6529">
                  <c:v>1.911</c:v>
                </c:pt>
                <c:pt idx="6530">
                  <c:v>1.911</c:v>
                </c:pt>
                <c:pt idx="6531">
                  <c:v>1.911</c:v>
                </c:pt>
                <c:pt idx="6532">
                  <c:v>1.911</c:v>
                </c:pt>
                <c:pt idx="6533">
                  <c:v>1.911</c:v>
                </c:pt>
                <c:pt idx="6534">
                  <c:v>1.911</c:v>
                </c:pt>
                <c:pt idx="6535">
                  <c:v>1.911</c:v>
                </c:pt>
                <c:pt idx="6536">
                  <c:v>1.911</c:v>
                </c:pt>
                <c:pt idx="6537">
                  <c:v>1.911</c:v>
                </c:pt>
                <c:pt idx="6538">
                  <c:v>1.911</c:v>
                </c:pt>
                <c:pt idx="6539">
                  <c:v>1.911</c:v>
                </c:pt>
                <c:pt idx="6540">
                  <c:v>1.911</c:v>
                </c:pt>
                <c:pt idx="6541">
                  <c:v>1.911</c:v>
                </c:pt>
                <c:pt idx="6542">
                  <c:v>1.911</c:v>
                </c:pt>
                <c:pt idx="6543">
                  <c:v>1.911</c:v>
                </c:pt>
                <c:pt idx="6544">
                  <c:v>1.911</c:v>
                </c:pt>
                <c:pt idx="6545">
                  <c:v>1.911</c:v>
                </c:pt>
                <c:pt idx="6546">
                  <c:v>1.911</c:v>
                </c:pt>
                <c:pt idx="6547">
                  <c:v>1.911</c:v>
                </c:pt>
                <c:pt idx="6548">
                  <c:v>1.911</c:v>
                </c:pt>
                <c:pt idx="6549">
                  <c:v>1.911</c:v>
                </c:pt>
                <c:pt idx="6550">
                  <c:v>1.911</c:v>
                </c:pt>
                <c:pt idx="6551">
                  <c:v>1.911</c:v>
                </c:pt>
                <c:pt idx="6552">
                  <c:v>1.911</c:v>
                </c:pt>
                <c:pt idx="6553">
                  <c:v>1.911</c:v>
                </c:pt>
                <c:pt idx="6554">
                  <c:v>1.911</c:v>
                </c:pt>
                <c:pt idx="6555">
                  <c:v>1.911</c:v>
                </c:pt>
                <c:pt idx="6556">
                  <c:v>1.911</c:v>
                </c:pt>
                <c:pt idx="6557">
                  <c:v>1.911</c:v>
                </c:pt>
                <c:pt idx="6558">
                  <c:v>1.911</c:v>
                </c:pt>
                <c:pt idx="6559">
                  <c:v>1.911</c:v>
                </c:pt>
                <c:pt idx="6560">
                  <c:v>1.911</c:v>
                </c:pt>
                <c:pt idx="6561">
                  <c:v>1.9120000000000001</c:v>
                </c:pt>
                <c:pt idx="6562">
                  <c:v>1.9120000000000001</c:v>
                </c:pt>
                <c:pt idx="6563">
                  <c:v>1.9120000000000001</c:v>
                </c:pt>
                <c:pt idx="6564">
                  <c:v>1.9120000000000001</c:v>
                </c:pt>
                <c:pt idx="6565">
                  <c:v>1.913</c:v>
                </c:pt>
                <c:pt idx="6566">
                  <c:v>1.9140000000000001</c:v>
                </c:pt>
                <c:pt idx="6567">
                  <c:v>1.915</c:v>
                </c:pt>
                <c:pt idx="6568">
                  <c:v>1.9160000000000001</c:v>
                </c:pt>
                <c:pt idx="6569">
                  <c:v>1.917</c:v>
                </c:pt>
                <c:pt idx="6570">
                  <c:v>1.919</c:v>
                </c:pt>
                <c:pt idx="6571">
                  <c:v>1.92</c:v>
                </c:pt>
                <c:pt idx="6572">
                  <c:v>1.9219999999999999</c:v>
                </c:pt>
                <c:pt idx="6573">
                  <c:v>1.9239999999999999</c:v>
                </c:pt>
                <c:pt idx="6574">
                  <c:v>1.925</c:v>
                </c:pt>
                <c:pt idx="6575">
                  <c:v>1.927</c:v>
                </c:pt>
                <c:pt idx="6576">
                  <c:v>1.929</c:v>
                </c:pt>
                <c:pt idx="6577">
                  <c:v>1.931</c:v>
                </c:pt>
                <c:pt idx="6578">
                  <c:v>1.9330000000000001</c:v>
                </c:pt>
                <c:pt idx="6579">
                  <c:v>1.9350000000000001</c:v>
                </c:pt>
                <c:pt idx="6580">
                  <c:v>1.9379999999999999</c:v>
                </c:pt>
                <c:pt idx="6581">
                  <c:v>1.94</c:v>
                </c:pt>
                <c:pt idx="6582">
                  <c:v>1.9419999999999999</c:v>
                </c:pt>
                <c:pt idx="6583">
                  <c:v>1.944</c:v>
                </c:pt>
                <c:pt idx="6584">
                  <c:v>1.9470000000000001</c:v>
                </c:pt>
                <c:pt idx="6585">
                  <c:v>1.9490000000000001</c:v>
                </c:pt>
                <c:pt idx="6586">
                  <c:v>1.952</c:v>
                </c:pt>
                <c:pt idx="6587">
                  <c:v>1.954</c:v>
                </c:pt>
                <c:pt idx="6588">
                  <c:v>1.9570000000000001</c:v>
                </c:pt>
                <c:pt idx="6589">
                  <c:v>1.96</c:v>
                </c:pt>
                <c:pt idx="6590">
                  <c:v>1.962</c:v>
                </c:pt>
                <c:pt idx="6591">
                  <c:v>1.9650000000000001</c:v>
                </c:pt>
                <c:pt idx="6592">
                  <c:v>1.968</c:v>
                </c:pt>
                <c:pt idx="6593">
                  <c:v>1.97</c:v>
                </c:pt>
                <c:pt idx="6594">
                  <c:v>1.9730000000000001</c:v>
                </c:pt>
                <c:pt idx="6595">
                  <c:v>1.9750000000000001</c:v>
                </c:pt>
                <c:pt idx="6596">
                  <c:v>1.978</c:v>
                </c:pt>
                <c:pt idx="6597">
                  <c:v>1.98</c:v>
                </c:pt>
                <c:pt idx="6598">
                  <c:v>1.9830000000000001</c:v>
                </c:pt>
                <c:pt idx="6599">
                  <c:v>1.986</c:v>
                </c:pt>
                <c:pt idx="6600">
                  <c:v>1.988</c:v>
                </c:pt>
                <c:pt idx="6601">
                  <c:v>1.9910000000000001</c:v>
                </c:pt>
                <c:pt idx="6602">
                  <c:v>1.9930000000000001</c:v>
                </c:pt>
                <c:pt idx="6603">
                  <c:v>1.996</c:v>
                </c:pt>
                <c:pt idx="6604">
                  <c:v>1.9990000000000001</c:v>
                </c:pt>
                <c:pt idx="6605">
                  <c:v>2.0009999999999999</c:v>
                </c:pt>
                <c:pt idx="6606">
                  <c:v>2.004</c:v>
                </c:pt>
                <c:pt idx="6607">
                  <c:v>2.0060000000000002</c:v>
                </c:pt>
                <c:pt idx="6608">
                  <c:v>2.0089999999999999</c:v>
                </c:pt>
                <c:pt idx="6609">
                  <c:v>2.012</c:v>
                </c:pt>
                <c:pt idx="6610">
                  <c:v>2.0140000000000002</c:v>
                </c:pt>
                <c:pt idx="6611">
                  <c:v>2.0169999999999999</c:v>
                </c:pt>
                <c:pt idx="6612">
                  <c:v>2.0190000000000001</c:v>
                </c:pt>
                <c:pt idx="6613">
                  <c:v>2.0220000000000002</c:v>
                </c:pt>
                <c:pt idx="6614">
                  <c:v>2.024</c:v>
                </c:pt>
                <c:pt idx="6615">
                  <c:v>2.0270000000000001</c:v>
                </c:pt>
                <c:pt idx="6616">
                  <c:v>2.0300000000000002</c:v>
                </c:pt>
                <c:pt idx="6617">
                  <c:v>2.032</c:v>
                </c:pt>
                <c:pt idx="6618">
                  <c:v>2.0350000000000001</c:v>
                </c:pt>
                <c:pt idx="6619">
                  <c:v>2.0380000000000003</c:v>
                </c:pt>
                <c:pt idx="6620">
                  <c:v>2.04</c:v>
                </c:pt>
                <c:pt idx="6621">
                  <c:v>2.0430000000000001</c:v>
                </c:pt>
                <c:pt idx="6622">
                  <c:v>2.0449999999999999</c:v>
                </c:pt>
                <c:pt idx="6623">
                  <c:v>2.048</c:v>
                </c:pt>
                <c:pt idx="6624">
                  <c:v>2.0499999999999998</c:v>
                </c:pt>
                <c:pt idx="6625">
                  <c:v>2.0529999999999999</c:v>
                </c:pt>
                <c:pt idx="6626">
                  <c:v>2.056</c:v>
                </c:pt>
                <c:pt idx="6627">
                  <c:v>2.0579999999999998</c:v>
                </c:pt>
                <c:pt idx="6628">
                  <c:v>2.0609999999999999</c:v>
                </c:pt>
                <c:pt idx="6629">
                  <c:v>2.0640000000000001</c:v>
                </c:pt>
                <c:pt idx="6630">
                  <c:v>2.0659999999999998</c:v>
                </c:pt>
                <c:pt idx="6631">
                  <c:v>2.069</c:v>
                </c:pt>
                <c:pt idx="6632">
                  <c:v>2.0710000000000002</c:v>
                </c:pt>
                <c:pt idx="6633">
                  <c:v>2.0739999999999998</c:v>
                </c:pt>
                <c:pt idx="6634">
                  <c:v>2.077</c:v>
                </c:pt>
                <c:pt idx="6635">
                  <c:v>2.0790000000000002</c:v>
                </c:pt>
                <c:pt idx="6636">
                  <c:v>2.0819999999999999</c:v>
                </c:pt>
                <c:pt idx="6637">
                  <c:v>2.0840000000000001</c:v>
                </c:pt>
                <c:pt idx="6638">
                  <c:v>2.0870000000000002</c:v>
                </c:pt>
                <c:pt idx="6639">
                  <c:v>2.09</c:v>
                </c:pt>
                <c:pt idx="6640">
                  <c:v>2.0920000000000001</c:v>
                </c:pt>
                <c:pt idx="6641">
                  <c:v>2.0950000000000002</c:v>
                </c:pt>
                <c:pt idx="6642">
                  <c:v>2.097</c:v>
                </c:pt>
                <c:pt idx="6643">
                  <c:v>2.1</c:v>
                </c:pt>
                <c:pt idx="6644">
                  <c:v>2.1030000000000002</c:v>
                </c:pt>
                <c:pt idx="6645">
                  <c:v>2.105</c:v>
                </c:pt>
                <c:pt idx="6646">
                  <c:v>2.1080000000000001</c:v>
                </c:pt>
                <c:pt idx="6647">
                  <c:v>2.11</c:v>
                </c:pt>
                <c:pt idx="6648">
                  <c:v>2.113</c:v>
                </c:pt>
                <c:pt idx="6649">
                  <c:v>2.1150000000000002</c:v>
                </c:pt>
                <c:pt idx="6650">
                  <c:v>2.1179999999999999</c:v>
                </c:pt>
                <c:pt idx="6651">
                  <c:v>2.121</c:v>
                </c:pt>
                <c:pt idx="6652">
                  <c:v>2.1230000000000002</c:v>
                </c:pt>
                <c:pt idx="6653">
                  <c:v>2.1259999999999999</c:v>
                </c:pt>
                <c:pt idx="6654">
                  <c:v>2.1280000000000001</c:v>
                </c:pt>
                <c:pt idx="6655">
                  <c:v>2.1310000000000002</c:v>
                </c:pt>
                <c:pt idx="6656">
                  <c:v>2.133</c:v>
                </c:pt>
                <c:pt idx="6657">
                  <c:v>2.1360000000000001</c:v>
                </c:pt>
                <c:pt idx="6658">
                  <c:v>2.1379999999999999</c:v>
                </c:pt>
                <c:pt idx="6659">
                  <c:v>2.141</c:v>
                </c:pt>
                <c:pt idx="6660">
                  <c:v>2.1430000000000002</c:v>
                </c:pt>
                <c:pt idx="6661">
                  <c:v>2.1459999999999999</c:v>
                </c:pt>
                <c:pt idx="6662">
                  <c:v>2.1480000000000001</c:v>
                </c:pt>
                <c:pt idx="6663">
                  <c:v>2.15</c:v>
                </c:pt>
                <c:pt idx="6664">
                  <c:v>2.153</c:v>
                </c:pt>
                <c:pt idx="6665">
                  <c:v>2.1550000000000002</c:v>
                </c:pt>
                <c:pt idx="6666">
                  <c:v>2.1579999999999999</c:v>
                </c:pt>
                <c:pt idx="6667">
                  <c:v>2.16</c:v>
                </c:pt>
                <c:pt idx="6668">
                  <c:v>2.1619999999999999</c:v>
                </c:pt>
                <c:pt idx="6669">
                  <c:v>2.165</c:v>
                </c:pt>
                <c:pt idx="6670">
                  <c:v>2.1670000000000003</c:v>
                </c:pt>
                <c:pt idx="6671">
                  <c:v>2.169</c:v>
                </c:pt>
                <c:pt idx="6672">
                  <c:v>2.1720000000000002</c:v>
                </c:pt>
                <c:pt idx="6673">
                  <c:v>2.1739999999999999</c:v>
                </c:pt>
                <c:pt idx="6674">
                  <c:v>2.177</c:v>
                </c:pt>
                <c:pt idx="6675">
                  <c:v>2.1789999999999998</c:v>
                </c:pt>
                <c:pt idx="6676">
                  <c:v>2.181</c:v>
                </c:pt>
                <c:pt idx="6677">
                  <c:v>2.1829999999999998</c:v>
                </c:pt>
                <c:pt idx="6678">
                  <c:v>2.1859999999999999</c:v>
                </c:pt>
                <c:pt idx="6679">
                  <c:v>2.1880000000000002</c:v>
                </c:pt>
                <c:pt idx="6680">
                  <c:v>2.19</c:v>
                </c:pt>
                <c:pt idx="6681">
                  <c:v>2.1930000000000001</c:v>
                </c:pt>
                <c:pt idx="6682">
                  <c:v>2.1949999999999998</c:v>
                </c:pt>
                <c:pt idx="6683">
                  <c:v>2.1970000000000001</c:v>
                </c:pt>
                <c:pt idx="6684">
                  <c:v>2.1989999999999998</c:v>
                </c:pt>
                <c:pt idx="6685">
                  <c:v>2.202</c:v>
                </c:pt>
                <c:pt idx="6686">
                  <c:v>2.2040000000000002</c:v>
                </c:pt>
                <c:pt idx="6687">
                  <c:v>2.206</c:v>
                </c:pt>
                <c:pt idx="6688">
                  <c:v>2.2080000000000002</c:v>
                </c:pt>
                <c:pt idx="6689">
                  <c:v>2.2109999999999999</c:v>
                </c:pt>
                <c:pt idx="6690">
                  <c:v>2.2130000000000001</c:v>
                </c:pt>
                <c:pt idx="6691">
                  <c:v>2.2149999999999999</c:v>
                </c:pt>
                <c:pt idx="6692">
                  <c:v>2.2170000000000001</c:v>
                </c:pt>
                <c:pt idx="6693">
                  <c:v>2.2200000000000002</c:v>
                </c:pt>
                <c:pt idx="6694">
                  <c:v>2.222</c:v>
                </c:pt>
                <c:pt idx="6695">
                  <c:v>2.2240000000000002</c:v>
                </c:pt>
                <c:pt idx="6696">
                  <c:v>2.226</c:v>
                </c:pt>
                <c:pt idx="6697">
                  <c:v>2.2290000000000001</c:v>
                </c:pt>
                <c:pt idx="6698">
                  <c:v>2.2309999999999999</c:v>
                </c:pt>
                <c:pt idx="6699">
                  <c:v>2.2330000000000001</c:v>
                </c:pt>
                <c:pt idx="6700">
                  <c:v>2.2349999999999999</c:v>
                </c:pt>
                <c:pt idx="6701">
                  <c:v>2.238</c:v>
                </c:pt>
                <c:pt idx="6702">
                  <c:v>2.2400000000000002</c:v>
                </c:pt>
                <c:pt idx="6703">
                  <c:v>2.242</c:v>
                </c:pt>
                <c:pt idx="6704">
                  <c:v>2.2440000000000002</c:v>
                </c:pt>
                <c:pt idx="6705">
                  <c:v>2.246</c:v>
                </c:pt>
                <c:pt idx="6706">
                  <c:v>2.2469999999999999</c:v>
                </c:pt>
                <c:pt idx="6707">
                  <c:v>2.2490000000000001</c:v>
                </c:pt>
                <c:pt idx="6708">
                  <c:v>2.2509999999999999</c:v>
                </c:pt>
                <c:pt idx="6709">
                  <c:v>2.2530000000000001</c:v>
                </c:pt>
                <c:pt idx="6710">
                  <c:v>2.2549999999999999</c:v>
                </c:pt>
                <c:pt idx="6711">
                  <c:v>2.2560000000000002</c:v>
                </c:pt>
                <c:pt idx="6712">
                  <c:v>2.258</c:v>
                </c:pt>
                <c:pt idx="6713">
                  <c:v>2.2589999999999999</c:v>
                </c:pt>
                <c:pt idx="6714">
                  <c:v>2.2610000000000001</c:v>
                </c:pt>
                <c:pt idx="6715">
                  <c:v>2.262</c:v>
                </c:pt>
                <c:pt idx="6716">
                  <c:v>2.2640000000000002</c:v>
                </c:pt>
                <c:pt idx="6717">
                  <c:v>2.2650000000000001</c:v>
                </c:pt>
                <c:pt idx="6718">
                  <c:v>2.266</c:v>
                </c:pt>
                <c:pt idx="6719">
                  <c:v>2.2669999999999999</c:v>
                </c:pt>
                <c:pt idx="6720">
                  <c:v>2.2680000000000002</c:v>
                </c:pt>
                <c:pt idx="6721">
                  <c:v>2.2690000000000001</c:v>
                </c:pt>
                <c:pt idx="6722">
                  <c:v>2.27</c:v>
                </c:pt>
                <c:pt idx="6723">
                  <c:v>2.2709999999999999</c:v>
                </c:pt>
                <c:pt idx="6724">
                  <c:v>2.2720000000000002</c:v>
                </c:pt>
                <c:pt idx="6725">
                  <c:v>2.2730000000000001</c:v>
                </c:pt>
                <c:pt idx="6726">
                  <c:v>2.274</c:v>
                </c:pt>
                <c:pt idx="6727">
                  <c:v>2.2749999999999999</c:v>
                </c:pt>
                <c:pt idx="6728">
                  <c:v>2.2760000000000002</c:v>
                </c:pt>
                <c:pt idx="6729">
                  <c:v>2.2760000000000002</c:v>
                </c:pt>
                <c:pt idx="6730">
                  <c:v>2.2770000000000001</c:v>
                </c:pt>
                <c:pt idx="6731">
                  <c:v>2.2770000000000001</c:v>
                </c:pt>
                <c:pt idx="6732">
                  <c:v>2.278</c:v>
                </c:pt>
                <c:pt idx="6733">
                  <c:v>2.2789999999999999</c:v>
                </c:pt>
                <c:pt idx="6734">
                  <c:v>2.2789999999999999</c:v>
                </c:pt>
                <c:pt idx="6735">
                  <c:v>2.2800000000000002</c:v>
                </c:pt>
                <c:pt idx="6736">
                  <c:v>2.2800000000000002</c:v>
                </c:pt>
                <c:pt idx="6737">
                  <c:v>2.2810000000000001</c:v>
                </c:pt>
                <c:pt idx="6738">
                  <c:v>2.282</c:v>
                </c:pt>
                <c:pt idx="6739">
                  <c:v>2.282</c:v>
                </c:pt>
                <c:pt idx="6740">
                  <c:v>2.2829999999999999</c:v>
                </c:pt>
                <c:pt idx="6741">
                  <c:v>2.2829999999999999</c:v>
                </c:pt>
                <c:pt idx="6742">
                  <c:v>2.2840000000000003</c:v>
                </c:pt>
                <c:pt idx="6743">
                  <c:v>2.2850000000000001</c:v>
                </c:pt>
                <c:pt idx="6744">
                  <c:v>2.2850000000000001</c:v>
                </c:pt>
                <c:pt idx="6745">
                  <c:v>2.286</c:v>
                </c:pt>
                <c:pt idx="6746">
                  <c:v>2.2869999999999999</c:v>
                </c:pt>
                <c:pt idx="6747">
                  <c:v>2.2869999999999999</c:v>
                </c:pt>
                <c:pt idx="6748">
                  <c:v>2.2880000000000003</c:v>
                </c:pt>
                <c:pt idx="6749">
                  <c:v>2.2880000000000003</c:v>
                </c:pt>
                <c:pt idx="6750">
                  <c:v>2.2890000000000001</c:v>
                </c:pt>
                <c:pt idx="6751">
                  <c:v>2.29</c:v>
                </c:pt>
                <c:pt idx="6752">
                  <c:v>2.29</c:v>
                </c:pt>
                <c:pt idx="6753">
                  <c:v>2.2909999999999999</c:v>
                </c:pt>
                <c:pt idx="6754">
                  <c:v>2.2909999999999999</c:v>
                </c:pt>
                <c:pt idx="6755">
                  <c:v>2.2920000000000003</c:v>
                </c:pt>
                <c:pt idx="6756">
                  <c:v>2.2930000000000001</c:v>
                </c:pt>
                <c:pt idx="6757">
                  <c:v>2.2930000000000001</c:v>
                </c:pt>
                <c:pt idx="6758">
                  <c:v>2.294</c:v>
                </c:pt>
                <c:pt idx="6759">
                  <c:v>2.294</c:v>
                </c:pt>
                <c:pt idx="6760">
                  <c:v>2.2949999999999999</c:v>
                </c:pt>
                <c:pt idx="6761">
                  <c:v>2.2960000000000003</c:v>
                </c:pt>
                <c:pt idx="6762">
                  <c:v>2.2960000000000003</c:v>
                </c:pt>
                <c:pt idx="6763">
                  <c:v>2.2970000000000002</c:v>
                </c:pt>
                <c:pt idx="6764">
                  <c:v>2.2970000000000002</c:v>
                </c:pt>
                <c:pt idx="6765">
                  <c:v>2.298</c:v>
                </c:pt>
                <c:pt idx="6766">
                  <c:v>2.2989999999999999</c:v>
                </c:pt>
                <c:pt idx="6767">
                  <c:v>2.2989999999999999</c:v>
                </c:pt>
                <c:pt idx="6768">
                  <c:v>2.3000000000000003</c:v>
                </c:pt>
                <c:pt idx="6769">
                  <c:v>2.3010000000000002</c:v>
                </c:pt>
                <c:pt idx="6770">
                  <c:v>2.3010000000000002</c:v>
                </c:pt>
                <c:pt idx="6771">
                  <c:v>2.302</c:v>
                </c:pt>
                <c:pt idx="6772">
                  <c:v>2.302</c:v>
                </c:pt>
                <c:pt idx="6773">
                  <c:v>2.3029999999999999</c:v>
                </c:pt>
                <c:pt idx="6774">
                  <c:v>2.3040000000000003</c:v>
                </c:pt>
                <c:pt idx="6775">
                  <c:v>2.3040000000000003</c:v>
                </c:pt>
                <c:pt idx="6776">
                  <c:v>2.3050000000000002</c:v>
                </c:pt>
                <c:pt idx="6777">
                  <c:v>2.3050000000000002</c:v>
                </c:pt>
                <c:pt idx="6778">
                  <c:v>2.306</c:v>
                </c:pt>
                <c:pt idx="6779">
                  <c:v>2.3069999999999999</c:v>
                </c:pt>
                <c:pt idx="6780">
                  <c:v>2.3069999999999999</c:v>
                </c:pt>
                <c:pt idx="6781">
                  <c:v>2.3079999999999998</c:v>
                </c:pt>
                <c:pt idx="6782">
                  <c:v>2.3079999999999998</c:v>
                </c:pt>
                <c:pt idx="6783">
                  <c:v>2.3090000000000002</c:v>
                </c:pt>
                <c:pt idx="6784">
                  <c:v>2.31</c:v>
                </c:pt>
                <c:pt idx="6785">
                  <c:v>2.31</c:v>
                </c:pt>
                <c:pt idx="6786">
                  <c:v>2.3109999999999999</c:v>
                </c:pt>
                <c:pt idx="6787">
                  <c:v>2.3109999999999999</c:v>
                </c:pt>
                <c:pt idx="6788">
                  <c:v>2.3119999999999998</c:v>
                </c:pt>
                <c:pt idx="6789">
                  <c:v>2.3130000000000002</c:v>
                </c:pt>
                <c:pt idx="6790">
                  <c:v>2.3130000000000002</c:v>
                </c:pt>
                <c:pt idx="6791">
                  <c:v>2.3140000000000001</c:v>
                </c:pt>
                <c:pt idx="6792">
                  <c:v>2.3149999999999999</c:v>
                </c:pt>
                <c:pt idx="6793">
                  <c:v>2.3149999999999999</c:v>
                </c:pt>
                <c:pt idx="6794">
                  <c:v>2.3159999999999998</c:v>
                </c:pt>
                <c:pt idx="6795">
                  <c:v>2.3159999999999998</c:v>
                </c:pt>
                <c:pt idx="6796">
                  <c:v>2.3170000000000002</c:v>
                </c:pt>
                <c:pt idx="6797">
                  <c:v>2.3180000000000001</c:v>
                </c:pt>
                <c:pt idx="6798">
                  <c:v>2.3180000000000001</c:v>
                </c:pt>
                <c:pt idx="6799">
                  <c:v>2.319</c:v>
                </c:pt>
                <c:pt idx="6800">
                  <c:v>2.319</c:v>
                </c:pt>
                <c:pt idx="6801">
                  <c:v>2.3199999999999998</c:v>
                </c:pt>
                <c:pt idx="6802">
                  <c:v>2.3210000000000002</c:v>
                </c:pt>
                <c:pt idx="6803">
                  <c:v>2.3210000000000002</c:v>
                </c:pt>
                <c:pt idx="6804">
                  <c:v>2.3220000000000001</c:v>
                </c:pt>
                <c:pt idx="6805">
                  <c:v>2.323</c:v>
                </c:pt>
                <c:pt idx="6806">
                  <c:v>2.323</c:v>
                </c:pt>
                <c:pt idx="6807">
                  <c:v>2.3239999999999998</c:v>
                </c:pt>
                <c:pt idx="6808">
                  <c:v>2.3239999999999998</c:v>
                </c:pt>
                <c:pt idx="6809">
                  <c:v>2.3250000000000002</c:v>
                </c:pt>
                <c:pt idx="6810">
                  <c:v>2.3260000000000001</c:v>
                </c:pt>
                <c:pt idx="6811">
                  <c:v>2.3260000000000001</c:v>
                </c:pt>
                <c:pt idx="6812">
                  <c:v>2.327</c:v>
                </c:pt>
                <c:pt idx="6813">
                  <c:v>2.327</c:v>
                </c:pt>
                <c:pt idx="6814">
                  <c:v>2.3279999999999998</c:v>
                </c:pt>
                <c:pt idx="6815">
                  <c:v>2.3290000000000002</c:v>
                </c:pt>
                <c:pt idx="6816">
                  <c:v>2.3290000000000002</c:v>
                </c:pt>
                <c:pt idx="6817">
                  <c:v>2.33</c:v>
                </c:pt>
                <c:pt idx="6818">
                  <c:v>2.331</c:v>
                </c:pt>
                <c:pt idx="6819">
                  <c:v>2.331</c:v>
                </c:pt>
                <c:pt idx="6820">
                  <c:v>2.3319999999999999</c:v>
                </c:pt>
                <c:pt idx="6821">
                  <c:v>2.3319999999999999</c:v>
                </c:pt>
                <c:pt idx="6822">
                  <c:v>2.3330000000000002</c:v>
                </c:pt>
                <c:pt idx="6823">
                  <c:v>2.3340000000000001</c:v>
                </c:pt>
                <c:pt idx="6824">
                  <c:v>2.3340000000000001</c:v>
                </c:pt>
                <c:pt idx="6825">
                  <c:v>2.335</c:v>
                </c:pt>
                <c:pt idx="6826">
                  <c:v>2.3359999999999999</c:v>
                </c:pt>
                <c:pt idx="6827">
                  <c:v>2.3359999999999999</c:v>
                </c:pt>
                <c:pt idx="6828">
                  <c:v>2.3370000000000002</c:v>
                </c:pt>
                <c:pt idx="6829">
                  <c:v>2.3370000000000002</c:v>
                </c:pt>
                <c:pt idx="6830">
                  <c:v>2.3380000000000001</c:v>
                </c:pt>
                <c:pt idx="6831">
                  <c:v>2.339</c:v>
                </c:pt>
                <c:pt idx="6832">
                  <c:v>2.339</c:v>
                </c:pt>
                <c:pt idx="6833">
                  <c:v>2.34</c:v>
                </c:pt>
                <c:pt idx="6834">
                  <c:v>2.3410000000000002</c:v>
                </c:pt>
                <c:pt idx="6835">
                  <c:v>2.3410000000000002</c:v>
                </c:pt>
                <c:pt idx="6836">
                  <c:v>2.3420000000000001</c:v>
                </c:pt>
                <c:pt idx="6837">
                  <c:v>2.3420000000000001</c:v>
                </c:pt>
                <c:pt idx="6838">
                  <c:v>2.343</c:v>
                </c:pt>
                <c:pt idx="6839">
                  <c:v>2.3439999999999999</c:v>
                </c:pt>
                <c:pt idx="6840">
                  <c:v>2.3439999999999999</c:v>
                </c:pt>
                <c:pt idx="6841">
                  <c:v>2.3450000000000002</c:v>
                </c:pt>
                <c:pt idx="6842">
                  <c:v>2.3460000000000001</c:v>
                </c:pt>
                <c:pt idx="6843">
                  <c:v>2.3460000000000001</c:v>
                </c:pt>
                <c:pt idx="6844">
                  <c:v>2.347</c:v>
                </c:pt>
                <c:pt idx="6845">
                  <c:v>2.347</c:v>
                </c:pt>
                <c:pt idx="6846">
                  <c:v>2.3479999999999999</c:v>
                </c:pt>
                <c:pt idx="6847">
                  <c:v>2.3490000000000002</c:v>
                </c:pt>
                <c:pt idx="6848">
                  <c:v>2.3490000000000002</c:v>
                </c:pt>
                <c:pt idx="6849">
                  <c:v>2.35</c:v>
                </c:pt>
                <c:pt idx="6850">
                  <c:v>2.351</c:v>
                </c:pt>
                <c:pt idx="6851">
                  <c:v>2.351</c:v>
                </c:pt>
                <c:pt idx="6852">
                  <c:v>2.3519999999999999</c:v>
                </c:pt>
                <c:pt idx="6853">
                  <c:v>2.3519999999999999</c:v>
                </c:pt>
                <c:pt idx="6854">
                  <c:v>2.3530000000000002</c:v>
                </c:pt>
                <c:pt idx="6855">
                  <c:v>2.3540000000000001</c:v>
                </c:pt>
                <c:pt idx="6856">
                  <c:v>2.3540000000000001</c:v>
                </c:pt>
                <c:pt idx="6857">
                  <c:v>2.355</c:v>
                </c:pt>
                <c:pt idx="6858">
                  <c:v>2.3559999999999999</c:v>
                </c:pt>
                <c:pt idx="6859">
                  <c:v>2.3559999999999999</c:v>
                </c:pt>
                <c:pt idx="6860">
                  <c:v>2.3570000000000002</c:v>
                </c:pt>
                <c:pt idx="6861">
                  <c:v>2.3570000000000002</c:v>
                </c:pt>
                <c:pt idx="6862">
                  <c:v>2.3580000000000001</c:v>
                </c:pt>
                <c:pt idx="6863">
                  <c:v>2.359</c:v>
                </c:pt>
                <c:pt idx="6864">
                  <c:v>2.359</c:v>
                </c:pt>
                <c:pt idx="6865">
                  <c:v>2.36</c:v>
                </c:pt>
                <c:pt idx="6866">
                  <c:v>2.3610000000000002</c:v>
                </c:pt>
                <c:pt idx="6867">
                  <c:v>2.3610000000000002</c:v>
                </c:pt>
                <c:pt idx="6868">
                  <c:v>2.3620000000000001</c:v>
                </c:pt>
                <c:pt idx="6869">
                  <c:v>2.3620000000000001</c:v>
                </c:pt>
                <c:pt idx="6870">
                  <c:v>2.363</c:v>
                </c:pt>
                <c:pt idx="6871">
                  <c:v>2.3639999999999999</c:v>
                </c:pt>
                <c:pt idx="6872">
                  <c:v>2.3639999999999999</c:v>
                </c:pt>
                <c:pt idx="6873">
                  <c:v>2.3650000000000002</c:v>
                </c:pt>
                <c:pt idx="6874">
                  <c:v>2.3660000000000001</c:v>
                </c:pt>
                <c:pt idx="6875">
                  <c:v>2.3660000000000001</c:v>
                </c:pt>
                <c:pt idx="6876">
                  <c:v>2.367</c:v>
                </c:pt>
                <c:pt idx="6877">
                  <c:v>2.367</c:v>
                </c:pt>
                <c:pt idx="6878">
                  <c:v>2.3679999999999999</c:v>
                </c:pt>
                <c:pt idx="6879">
                  <c:v>2.3690000000000002</c:v>
                </c:pt>
                <c:pt idx="6880">
                  <c:v>2.3690000000000002</c:v>
                </c:pt>
                <c:pt idx="6881">
                  <c:v>2.37</c:v>
                </c:pt>
                <c:pt idx="6882">
                  <c:v>2.371</c:v>
                </c:pt>
                <c:pt idx="6883">
                  <c:v>2.371</c:v>
                </c:pt>
                <c:pt idx="6884">
                  <c:v>2.3719999999999999</c:v>
                </c:pt>
                <c:pt idx="6885">
                  <c:v>2.3719999999999999</c:v>
                </c:pt>
                <c:pt idx="6886">
                  <c:v>2.3730000000000002</c:v>
                </c:pt>
                <c:pt idx="6887">
                  <c:v>2.3740000000000001</c:v>
                </c:pt>
                <c:pt idx="6888">
                  <c:v>2.3740000000000001</c:v>
                </c:pt>
                <c:pt idx="6889">
                  <c:v>2.375</c:v>
                </c:pt>
                <c:pt idx="6890">
                  <c:v>2.3759999999999999</c:v>
                </c:pt>
                <c:pt idx="6891">
                  <c:v>2.3759999999999999</c:v>
                </c:pt>
                <c:pt idx="6892">
                  <c:v>2.3770000000000002</c:v>
                </c:pt>
                <c:pt idx="6893">
                  <c:v>2.3780000000000001</c:v>
                </c:pt>
                <c:pt idx="6894">
                  <c:v>2.3780000000000001</c:v>
                </c:pt>
                <c:pt idx="6895">
                  <c:v>2.379</c:v>
                </c:pt>
                <c:pt idx="6896">
                  <c:v>2.379</c:v>
                </c:pt>
                <c:pt idx="6897">
                  <c:v>2.38</c:v>
                </c:pt>
                <c:pt idx="6898">
                  <c:v>2.3810000000000002</c:v>
                </c:pt>
                <c:pt idx="6899">
                  <c:v>2.3810000000000002</c:v>
                </c:pt>
                <c:pt idx="6900">
                  <c:v>2.3820000000000001</c:v>
                </c:pt>
                <c:pt idx="6901">
                  <c:v>2.383</c:v>
                </c:pt>
                <c:pt idx="6902">
                  <c:v>2.383</c:v>
                </c:pt>
                <c:pt idx="6903">
                  <c:v>2.3839999999999999</c:v>
                </c:pt>
                <c:pt idx="6904">
                  <c:v>2.3850000000000002</c:v>
                </c:pt>
                <c:pt idx="6905">
                  <c:v>2.3850000000000002</c:v>
                </c:pt>
                <c:pt idx="6906">
                  <c:v>2.3860000000000001</c:v>
                </c:pt>
                <c:pt idx="6907">
                  <c:v>2.3860000000000001</c:v>
                </c:pt>
                <c:pt idx="6908">
                  <c:v>2.387</c:v>
                </c:pt>
                <c:pt idx="6909">
                  <c:v>2.3879999999999999</c:v>
                </c:pt>
                <c:pt idx="6910">
                  <c:v>2.3879999999999999</c:v>
                </c:pt>
                <c:pt idx="6911">
                  <c:v>2.3890000000000002</c:v>
                </c:pt>
                <c:pt idx="6912">
                  <c:v>2.39</c:v>
                </c:pt>
                <c:pt idx="6913">
                  <c:v>2.39</c:v>
                </c:pt>
                <c:pt idx="6914">
                  <c:v>2.391</c:v>
                </c:pt>
                <c:pt idx="6915">
                  <c:v>2.3919999999999999</c:v>
                </c:pt>
                <c:pt idx="6916">
                  <c:v>2.3919999999999999</c:v>
                </c:pt>
                <c:pt idx="6917">
                  <c:v>2.3930000000000002</c:v>
                </c:pt>
                <c:pt idx="6918">
                  <c:v>2.3930000000000002</c:v>
                </c:pt>
                <c:pt idx="6919">
                  <c:v>2.3940000000000001</c:v>
                </c:pt>
                <c:pt idx="6920">
                  <c:v>2.395</c:v>
                </c:pt>
                <c:pt idx="6921">
                  <c:v>2.395</c:v>
                </c:pt>
                <c:pt idx="6922">
                  <c:v>2.3959999999999999</c:v>
                </c:pt>
                <c:pt idx="6923">
                  <c:v>2.3970000000000002</c:v>
                </c:pt>
                <c:pt idx="6924">
                  <c:v>2.3970000000000002</c:v>
                </c:pt>
                <c:pt idx="6925">
                  <c:v>2.3980000000000001</c:v>
                </c:pt>
                <c:pt idx="6926">
                  <c:v>2.399</c:v>
                </c:pt>
                <c:pt idx="6927">
                  <c:v>2.399</c:v>
                </c:pt>
                <c:pt idx="6928">
                  <c:v>2.4</c:v>
                </c:pt>
                <c:pt idx="6929">
                  <c:v>2.4</c:v>
                </c:pt>
                <c:pt idx="6930">
                  <c:v>2.4010000000000002</c:v>
                </c:pt>
                <c:pt idx="6931">
                  <c:v>2.4020000000000001</c:v>
                </c:pt>
                <c:pt idx="6932">
                  <c:v>2.4020000000000001</c:v>
                </c:pt>
                <c:pt idx="6933">
                  <c:v>2.403</c:v>
                </c:pt>
                <c:pt idx="6934">
                  <c:v>2.4039999999999999</c:v>
                </c:pt>
                <c:pt idx="6935">
                  <c:v>2.4039999999999999</c:v>
                </c:pt>
                <c:pt idx="6936">
                  <c:v>2.4050000000000002</c:v>
                </c:pt>
                <c:pt idx="6937">
                  <c:v>2.4060000000000001</c:v>
                </c:pt>
                <c:pt idx="6938">
                  <c:v>2.4060000000000001</c:v>
                </c:pt>
                <c:pt idx="6939">
                  <c:v>2.407</c:v>
                </c:pt>
                <c:pt idx="6940">
                  <c:v>2.407</c:v>
                </c:pt>
                <c:pt idx="6941">
                  <c:v>2.4079999999999999</c:v>
                </c:pt>
                <c:pt idx="6942">
                  <c:v>2.4090000000000003</c:v>
                </c:pt>
                <c:pt idx="6943">
                  <c:v>2.4090000000000003</c:v>
                </c:pt>
                <c:pt idx="6944">
                  <c:v>2.41</c:v>
                </c:pt>
                <c:pt idx="6945">
                  <c:v>2.411</c:v>
                </c:pt>
                <c:pt idx="6946">
                  <c:v>2.411</c:v>
                </c:pt>
                <c:pt idx="6947">
                  <c:v>2.4119999999999999</c:v>
                </c:pt>
                <c:pt idx="6948">
                  <c:v>2.4130000000000003</c:v>
                </c:pt>
                <c:pt idx="6949">
                  <c:v>2.4130000000000003</c:v>
                </c:pt>
                <c:pt idx="6950">
                  <c:v>2.4140000000000001</c:v>
                </c:pt>
                <c:pt idx="6951">
                  <c:v>2.415</c:v>
                </c:pt>
                <c:pt idx="6952">
                  <c:v>2.415</c:v>
                </c:pt>
                <c:pt idx="6953">
                  <c:v>2.4159999999999999</c:v>
                </c:pt>
                <c:pt idx="6954">
                  <c:v>2.4170000000000003</c:v>
                </c:pt>
                <c:pt idx="6955">
                  <c:v>2.4170000000000003</c:v>
                </c:pt>
                <c:pt idx="6956">
                  <c:v>2.4180000000000001</c:v>
                </c:pt>
                <c:pt idx="6957">
                  <c:v>2.4180000000000001</c:v>
                </c:pt>
                <c:pt idx="6958">
                  <c:v>2.419</c:v>
                </c:pt>
                <c:pt idx="6959">
                  <c:v>2.42</c:v>
                </c:pt>
                <c:pt idx="6960">
                  <c:v>2.42</c:v>
                </c:pt>
                <c:pt idx="6961">
                  <c:v>2.4210000000000003</c:v>
                </c:pt>
                <c:pt idx="6962">
                  <c:v>2.4220000000000002</c:v>
                </c:pt>
                <c:pt idx="6963">
                  <c:v>2.4220000000000002</c:v>
                </c:pt>
                <c:pt idx="6964">
                  <c:v>2.4220000000000002</c:v>
                </c:pt>
                <c:pt idx="6965">
                  <c:v>2.4220000000000002</c:v>
                </c:pt>
                <c:pt idx="6966">
                  <c:v>2.4220000000000002</c:v>
                </c:pt>
                <c:pt idx="6967">
                  <c:v>2.4220000000000002</c:v>
                </c:pt>
                <c:pt idx="6968">
                  <c:v>2.4220000000000002</c:v>
                </c:pt>
                <c:pt idx="6969">
                  <c:v>2.4220000000000002</c:v>
                </c:pt>
                <c:pt idx="6970">
                  <c:v>2.4220000000000002</c:v>
                </c:pt>
                <c:pt idx="6971">
                  <c:v>2.4220000000000002</c:v>
                </c:pt>
                <c:pt idx="6972">
                  <c:v>2.4220000000000002</c:v>
                </c:pt>
                <c:pt idx="6973">
                  <c:v>2.4220000000000002</c:v>
                </c:pt>
                <c:pt idx="6974">
                  <c:v>2.4220000000000002</c:v>
                </c:pt>
                <c:pt idx="6975">
                  <c:v>2.4220000000000002</c:v>
                </c:pt>
                <c:pt idx="6976">
                  <c:v>2.4220000000000002</c:v>
                </c:pt>
                <c:pt idx="6977">
                  <c:v>2.4220000000000002</c:v>
                </c:pt>
                <c:pt idx="6978">
                  <c:v>2.4220000000000002</c:v>
                </c:pt>
                <c:pt idx="6979">
                  <c:v>2.4220000000000002</c:v>
                </c:pt>
                <c:pt idx="6980">
                  <c:v>2.4220000000000002</c:v>
                </c:pt>
                <c:pt idx="6981">
                  <c:v>2.4220000000000002</c:v>
                </c:pt>
                <c:pt idx="6982">
                  <c:v>2.4220000000000002</c:v>
                </c:pt>
                <c:pt idx="6983">
                  <c:v>2.4220000000000002</c:v>
                </c:pt>
                <c:pt idx="6984">
                  <c:v>2.4220000000000002</c:v>
                </c:pt>
                <c:pt idx="6985">
                  <c:v>2.4220000000000002</c:v>
                </c:pt>
                <c:pt idx="6986">
                  <c:v>2.4220000000000002</c:v>
                </c:pt>
                <c:pt idx="6987">
                  <c:v>2.4220000000000002</c:v>
                </c:pt>
                <c:pt idx="6988">
                  <c:v>2.4220000000000002</c:v>
                </c:pt>
                <c:pt idx="6989">
                  <c:v>2.4220000000000002</c:v>
                </c:pt>
                <c:pt idx="6990">
                  <c:v>2.4220000000000002</c:v>
                </c:pt>
                <c:pt idx="6991">
                  <c:v>2.4220000000000002</c:v>
                </c:pt>
                <c:pt idx="6992">
                  <c:v>2.4220000000000002</c:v>
                </c:pt>
                <c:pt idx="6993">
                  <c:v>2.4220000000000002</c:v>
                </c:pt>
                <c:pt idx="6994">
                  <c:v>2.4220000000000002</c:v>
                </c:pt>
                <c:pt idx="6995">
                  <c:v>2.4220000000000002</c:v>
                </c:pt>
                <c:pt idx="6996">
                  <c:v>2.4220000000000002</c:v>
                </c:pt>
                <c:pt idx="6997">
                  <c:v>2.4220000000000002</c:v>
                </c:pt>
                <c:pt idx="6998">
                  <c:v>2.4220000000000002</c:v>
                </c:pt>
                <c:pt idx="6999">
                  <c:v>2.4220000000000002</c:v>
                </c:pt>
                <c:pt idx="7000">
                  <c:v>2.4220000000000002</c:v>
                </c:pt>
                <c:pt idx="7001">
                  <c:v>2.4220000000000002</c:v>
                </c:pt>
                <c:pt idx="7002">
                  <c:v>2.423</c:v>
                </c:pt>
                <c:pt idx="7003">
                  <c:v>2.423</c:v>
                </c:pt>
                <c:pt idx="7004">
                  <c:v>2.423</c:v>
                </c:pt>
                <c:pt idx="7005">
                  <c:v>2.423</c:v>
                </c:pt>
                <c:pt idx="7006">
                  <c:v>2.423</c:v>
                </c:pt>
                <c:pt idx="7007">
                  <c:v>2.423</c:v>
                </c:pt>
                <c:pt idx="7008">
                  <c:v>2.423</c:v>
                </c:pt>
                <c:pt idx="7009">
                  <c:v>2.423</c:v>
                </c:pt>
                <c:pt idx="7010">
                  <c:v>2.423</c:v>
                </c:pt>
                <c:pt idx="7011">
                  <c:v>2.423</c:v>
                </c:pt>
                <c:pt idx="7012">
                  <c:v>2.423</c:v>
                </c:pt>
                <c:pt idx="7013">
                  <c:v>2.423</c:v>
                </c:pt>
                <c:pt idx="7014">
                  <c:v>2.423</c:v>
                </c:pt>
                <c:pt idx="7015">
                  <c:v>2.423</c:v>
                </c:pt>
                <c:pt idx="7016">
                  <c:v>2.423</c:v>
                </c:pt>
                <c:pt idx="7017">
                  <c:v>2.423</c:v>
                </c:pt>
                <c:pt idx="7018">
                  <c:v>2.423</c:v>
                </c:pt>
                <c:pt idx="7019">
                  <c:v>2.423</c:v>
                </c:pt>
                <c:pt idx="7020">
                  <c:v>2.423</c:v>
                </c:pt>
                <c:pt idx="7021">
                  <c:v>2.423</c:v>
                </c:pt>
                <c:pt idx="7022">
                  <c:v>2.423</c:v>
                </c:pt>
                <c:pt idx="7023">
                  <c:v>2.423</c:v>
                </c:pt>
                <c:pt idx="7024">
                  <c:v>2.423</c:v>
                </c:pt>
                <c:pt idx="7025">
                  <c:v>2.423</c:v>
                </c:pt>
                <c:pt idx="7026">
                  <c:v>2.423</c:v>
                </c:pt>
                <c:pt idx="7027">
                  <c:v>2.423</c:v>
                </c:pt>
                <c:pt idx="7028">
                  <c:v>2.423</c:v>
                </c:pt>
                <c:pt idx="7029">
                  <c:v>2.423</c:v>
                </c:pt>
                <c:pt idx="7030">
                  <c:v>2.423</c:v>
                </c:pt>
                <c:pt idx="7031">
                  <c:v>2.423</c:v>
                </c:pt>
                <c:pt idx="7032">
                  <c:v>2.423</c:v>
                </c:pt>
                <c:pt idx="7033">
                  <c:v>2.423</c:v>
                </c:pt>
                <c:pt idx="7034">
                  <c:v>2.423</c:v>
                </c:pt>
                <c:pt idx="7035">
                  <c:v>2.423</c:v>
                </c:pt>
                <c:pt idx="7036">
                  <c:v>2.423</c:v>
                </c:pt>
                <c:pt idx="7037">
                  <c:v>2.423</c:v>
                </c:pt>
                <c:pt idx="7038">
                  <c:v>2.423</c:v>
                </c:pt>
                <c:pt idx="7039">
                  <c:v>2.423</c:v>
                </c:pt>
                <c:pt idx="7040">
                  <c:v>2.423</c:v>
                </c:pt>
                <c:pt idx="7041">
                  <c:v>2.423</c:v>
                </c:pt>
                <c:pt idx="7042">
                  <c:v>2.423</c:v>
                </c:pt>
                <c:pt idx="7043">
                  <c:v>2.423</c:v>
                </c:pt>
                <c:pt idx="7044">
                  <c:v>2.423</c:v>
                </c:pt>
                <c:pt idx="7045">
                  <c:v>2.423</c:v>
                </c:pt>
                <c:pt idx="7046">
                  <c:v>2.423</c:v>
                </c:pt>
                <c:pt idx="7047">
                  <c:v>2.423</c:v>
                </c:pt>
                <c:pt idx="7048">
                  <c:v>2.423</c:v>
                </c:pt>
                <c:pt idx="7049">
                  <c:v>2.423</c:v>
                </c:pt>
                <c:pt idx="7050">
                  <c:v>2.423</c:v>
                </c:pt>
                <c:pt idx="7051">
                  <c:v>2.423</c:v>
                </c:pt>
                <c:pt idx="7052">
                  <c:v>2.423</c:v>
                </c:pt>
                <c:pt idx="7053">
                  <c:v>2.423</c:v>
                </c:pt>
                <c:pt idx="7054">
                  <c:v>2.423</c:v>
                </c:pt>
                <c:pt idx="7055">
                  <c:v>2.423</c:v>
                </c:pt>
                <c:pt idx="7056">
                  <c:v>2.423</c:v>
                </c:pt>
                <c:pt idx="7057">
                  <c:v>2.423</c:v>
                </c:pt>
                <c:pt idx="7058">
                  <c:v>2.423</c:v>
                </c:pt>
                <c:pt idx="7059">
                  <c:v>2.423</c:v>
                </c:pt>
                <c:pt idx="7060">
                  <c:v>2.423</c:v>
                </c:pt>
                <c:pt idx="7061">
                  <c:v>2.423</c:v>
                </c:pt>
                <c:pt idx="7062">
                  <c:v>2.423</c:v>
                </c:pt>
                <c:pt idx="7063">
                  <c:v>2.423</c:v>
                </c:pt>
                <c:pt idx="7064">
                  <c:v>2.423</c:v>
                </c:pt>
                <c:pt idx="7065">
                  <c:v>2.423</c:v>
                </c:pt>
                <c:pt idx="7066">
                  <c:v>2.423</c:v>
                </c:pt>
                <c:pt idx="7067">
                  <c:v>2.423</c:v>
                </c:pt>
                <c:pt idx="7068">
                  <c:v>2.4239999999999999</c:v>
                </c:pt>
                <c:pt idx="7069">
                  <c:v>2.4239999999999999</c:v>
                </c:pt>
                <c:pt idx="7070">
                  <c:v>2.4239999999999999</c:v>
                </c:pt>
                <c:pt idx="7071">
                  <c:v>2.4239999999999999</c:v>
                </c:pt>
                <c:pt idx="7072">
                  <c:v>2.4239999999999999</c:v>
                </c:pt>
                <c:pt idx="7073">
                  <c:v>2.4239999999999999</c:v>
                </c:pt>
                <c:pt idx="7074">
                  <c:v>2.4239999999999999</c:v>
                </c:pt>
                <c:pt idx="7075">
                  <c:v>2.4239999999999999</c:v>
                </c:pt>
                <c:pt idx="7076">
                  <c:v>2.4239999999999999</c:v>
                </c:pt>
                <c:pt idx="7077">
                  <c:v>2.4239999999999999</c:v>
                </c:pt>
                <c:pt idx="7078">
                  <c:v>2.4239999999999999</c:v>
                </c:pt>
                <c:pt idx="7079">
                  <c:v>2.4239999999999999</c:v>
                </c:pt>
                <c:pt idx="7080">
                  <c:v>2.4239999999999999</c:v>
                </c:pt>
                <c:pt idx="7081">
                  <c:v>2.4239999999999999</c:v>
                </c:pt>
                <c:pt idx="7082">
                  <c:v>2.4239999999999999</c:v>
                </c:pt>
                <c:pt idx="7083">
                  <c:v>2.4239999999999999</c:v>
                </c:pt>
                <c:pt idx="7084">
                  <c:v>2.4239999999999999</c:v>
                </c:pt>
                <c:pt idx="7085">
                  <c:v>2.4239999999999999</c:v>
                </c:pt>
                <c:pt idx="7086">
                  <c:v>2.4239999999999999</c:v>
                </c:pt>
                <c:pt idx="7087">
                  <c:v>2.4239999999999999</c:v>
                </c:pt>
                <c:pt idx="7088">
                  <c:v>2.4239999999999999</c:v>
                </c:pt>
                <c:pt idx="7089">
                  <c:v>2.4239999999999999</c:v>
                </c:pt>
                <c:pt idx="7090">
                  <c:v>2.4239999999999999</c:v>
                </c:pt>
                <c:pt idx="7091">
                  <c:v>2.4239999999999999</c:v>
                </c:pt>
                <c:pt idx="7092">
                  <c:v>2.4239999999999999</c:v>
                </c:pt>
                <c:pt idx="7093">
                  <c:v>2.4239999999999999</c:v>
                </c:pt>
                <c:pt idx="7094">
                  <c:v>2.4239999999999999</c:v>
                </c:pt>
                <c:pt idx="7095">
                  <c:v>2.4239999999999999</c:v>
                </c:pt>
                <c:pt idx="7096">
                  <c:v>2.4239999999999999</c:v>
                </c:pt>
                <c:pt idx="7097">
                  <c:v>2.4239999999999999</c:v>
                </c:pt>
                <c:pt idx="7098">
                  <c:v>2.4239999999999999</c:v>
                </c:pt>
                <c:pt idx="7099">
                  <c:v>2.4239999999999999</c:v>
                </c:pt>
                <c:pt idx="7100">
                  <c:v>2.4239999999999999</c:v>
                </c:pt>
                <c:pt idx="7101">
                  <c:v>2.4239999999999999</c:v>
                </c:pt>
                <c:pt idx="7102">
                  <c:v>2.4239999999999999</c:v>
                </c:pt>
                <c:pt idx="7103">
                  <c:v>2.4239999999999999</c:v>
                </c:pt>
                <c:pt idx="7104">
                  <c:v>2.4239999999999999</c:v>
                </c:pt>
                <c:pt idx="7105">
                  <c:v>2.4239999999999999</c:v>
                </c:pt>
                <c:pt idx="7106">
                  <c:v>2.4239999999999999</c:v>
                </c:pt>
                <c:pt idx="7107">
                  <c:v>2.4239999999999999</c:v>
                </c:pt>
                <c:pt idx="7108">
                  <c:v>2.4239999999999999</c:v>
                </c:pt>
                <c:pt idx="7109">
                  <c:v>2.4239999999999999</c:v>
                </c:pt>
                <c:pt idx="7110">
                  <c:v>2.4239999999999999</c:v>
                </c:pt>
                <c:pt idx="7111">
                  <c:v>2.4239999999999999</c:v>
                </c:pt>
                <c:pt idx="7112">
                  <c:v>2.4239999999999999</c:v>
                </c:pt>
                <c:pt idx="7113">
                  <c:v>2.4239999999999999</c:v>
                </c:pt>
                <c:pt idx="7114">
                  <c:v>2.4239999999999999</c:v>
                </c:pt>
                <c:pt idx="7115">
                  <c:v>2.4239999999999999</c:v>
                </c:pt>
                <c:pt idx="7116">
                  <c:v>2.4239999999999999</c:v>
                </c:pt>
                <c:pt idx="7117">
                  <c:v>2.4239999999999999</c:v>
                </c:pt>
                <c:pt idx="7118">
                  <c:v>2.4239999999999999</c:v>
                </c:pt>
                <c:pt idx="7119">
                  <c:v>2.4239999999999999</c:v>
                </c:pt>
                <c:pt idx="7120">
                  <c:v>2.4239999999999999</c:v>
                </c:pt>
                <c:pt idx="7121">
                  <c:v>2.4239999999999999</c:v>
                </c:pt>
                <c:pt idx="7122">
                  <c:v>2.4239999999999999</c:v>
                </c:pt>
                <c:pt idx="7123">
                  <c:v>2.4239999999999999</c:v>
                </c:pt>
                <c:pt idx="7124">
                  <c:v>2.4239999999999999</c:v>
                </c:pt>
                <c:pt idx="7125">
                  <c:v>2.4239999999999999</c:v>
                </c:pt>
                <c:pt idx="7126">
                  <c:v>2.4239999999999999</c:v>
                </c:pt>
                <c:pt idx="7127">
                  <c:v>2.4239999999999999</c:v>
                </c:pt>
                <c:pt idx="7128">
                  <c:v>2.4239999999999999</c:v>
                </c:pt>
                <c:pt idx="7129">
                  <c:v>2.4250000000000003</c:v>
                </c:pt>
                <c:pt idx="7130">
                  <c:v>2.4250000000000003</c:v>
                </c:pt>
                <c:pt idx="7131">
                  <c:v>2.4250000000000003</c:v>
                </c:pt>
                <c:pt idx="7132">
                  <c:v>2.4250000000000003</c:v>
                </c:pt>
                <c:pt idx="7133">
                  <c:v>2.4250000000000003</c:v>
                </c:pt>
                <c:pt idx="7134">
                  <c:v>2.4250000000000003</c:v>
                </c:pt>
                <c:pt idx="7135">
                  <c:v>2.4250000000000003</c:v>
                </c:pt>
                <c:pt idx="7136">
                  <c:v>2.4250000000000003</c:v>
                </c:pt>
                <c:pt idx="7137">
                  <c:v>2.4250000000000003</c:v>
                </c:pt>
                <c:pt idx="7138">
                  <c:v>2.4250000000000003</c:v>
                </c:pt>
                <c:pt idx="7139">
                  <c:v>2.4250000000000003</c:v>
                </c:pt>
                <c:pt idx="7140">
                  <c:v>2.4250000000000003</c:v>
                </c:pt>
                <c:pt idx="7141">
                  <c:v>2.4250000000000003</c:v>
                </c:pt>
                <c:pt idx="7142">
                  <c:v>2.4250000000000003</c:v>
                </c:pt>
                <c:pt idx="7143">
                  <c:v>2.4250000000000003</c:v>
                </c:pt>
                <c:pt idx="7144">
                  <c:v>2.4250000000000003</c:v>
                </c:pt>
                <c:pt idx="7145">
                  <c:v>2.4250000000000003</c:v>
                </c:pt>
                <c:pt idx="7146">
                  <c:v>2.4250000000000003</c:v>
                </c:pt>
                <c:pt idx="7147">
                  <c:v>2.4250000000000003</c:v>
                </c:pt>
                <c:pt idx="7148">
                  <c:v>2.4250000000000003</c:v>
                </c:pt>
                <c:pt idx="7149">
                  <c:v>2.4250000000000003</c:v>
                </c:pt>
                <c:pt idx="7150">
                  <c:v>2.4250000000000003</c:v>
                </c:pt>
                <c:pt idx="7151">
                  <c:v>2.4250000000000003</c:v>
                </c:pt>
                <c:pt idx="7152">
                  <c:v>2.4250000000000003</c:v>
                </c:pt>
                <c:pt idx="7153">
                  <c:v>2.4250000000000003</c:v>
                </c:pt>
                <c:pt idx="7154">
                  <c:v>2.4250000000000003</c:v>
                </c:pt>
                <c:pt idx="7155">
                  <c:v>2.4250000000000003</c:v>
                </c:pt>
                <c:pt idx="7156">
                  <c:v>2.4250000000000003</c:v>
                </c:pt>
                <c:pt idx="7157">
                  <c:v>2.4250000000000003</c:v>
                </c:pt>
                <c:pt idx="7158">
                  <c:v>2.4250000000000003</c:v>
                </c:pt>
                <c:pt idx="7159">
                  <c:v>2.4250000000000003</c:v>
                </c:pt>
                <c:pt idx="7160">
                  <c:v>2.4250000000000003</c:v>
                </c:pt>
                <c:pt idx="7161">
                  <c:v>2.4250000000000003</c:v>
                </c:pt>
                <c:pt idx="7162">
                  <c:v>2.4250000000000003</c:v>
                </c:pt>
                <c:pt idx="7163">
                  <c:v>2.4250000000000003</c:v>
                </c:pt>
                <c:pt idx="7164">
                  <c:v>2.4250000000000003</c:v>
                </c:pt>
                <c:pt idx="7165">
                  <c:v>2.4250000000000003</c:v>
                </c:pt>
                <c:pt idx="7166">
                  <c:v>2.4250000000000003</c:v>
                </c:pt>
                <c:pt idx="7167">
                  <c:v>2.4250000000000003</c:v>
                </c:pt>
                <c:pt idx="7168">
                  <c:v>2.4250000000000003</c:v>
                </c:pt>
                <c:pt idx="7169">
                  <c:v>2.4250000000000003</c:v>
                </c:pt>
                <c:pt idx="7170">
                  <c:v>2.4250000000000003</c:v>
                </c:pt>
                <c:pt idx="7171">
                  <c:v>2.4250000000000003</c:v>
                </c:pt>
                <c:pt idx="7172">
                  <c:v>2.4250000000000003</c:v>
                </c:pt>
                <c:pt idx="7173">
                  <c:v>2.4250000000000003</c:v>
                </c:pt>
                <c:pt idx="7174">
                  <c:v>2.4250000000000003</c:v>
                </c:pt>
                <c:pt idx="7175">
                  <c:v>2.4250000000000003</c:v>
                </c:pt>
                <c:pt idx="7176">
                  <c:v>2.4250000000000003</c:v>
                </c:pt>
                <c:pt idx="7177">
                  <c:v>2.4250000000000003</c:v>
                </c:pt>
                <c:pt idx="7178">
                  <c:v>2.4250000000000003</c:v>
                </c:pt>
                <c:pt idx="7179">
                  <c:v>2.4250000000000003</c:v>
                </c:pt>
                <c:pt idx="7180">
                  <c:v>2.4250000000000003</c:v>
                </c:pt>
                <c:pt idx="7181">
                  <c:v>2.4250000000000003</c:v>
                </c:pt>
                <c:pt idx="7182">
                  <c:v>2.4250000000000003</c:v>
                </c:pt>
                <c:pt idx="7183">
                  <c:v>2.4250000000000003</c:v>
                </c:pt>
                <c:pt idx="7184">
                  <c:v>2.4260000000000002</c:v>
                </c:pt>
                <c:pt idx="7185">
                  <c:v>2.4260000000000002</c:v>
                </c:pt>
                <c:pt idx="7186">
                  <c:v>2.4260000000000002</c:v>
                </c:pt>
                <c:pt idx="7187">
                  <c:v>2.4260000000000002</c:v>
                </c:pt>
                <c:pt idx="7188">
                  <c:v>2.4260000000000002</c:v>
                </c:pt>
                <c:pt idx="7189">
                  <c:v>2.4260000000000002</c:v>
                </c:pt>
                <c:pt idx="7190">
                  <c:v>2.4260000000000002</c:v>
                </c:pt>
                <c:pt idx="7191">
                  <c:v>2.4260000000000002</c:v>
                </c:pt>
                <c:pt idx="7192">
                  <c:v>2.4260000000000002</c:v>
                </c:pt>
                <c:pt idx="7193">
                  <c:v>2.4260000000000002</c:v>
                </c:pt>
                <c:pt idx="7194">
                  <c:v>2.4260000000000002</c:v>
                </c:pt>
                <c:pt idx="7195">
                  <c:v>2.4260000000000002</c:v>
                </c:pt>
                <c:pt idx="7196">
                  <c:v>2.4260000000000002</c:v>
                </c:pt>
                <c:pt idx="7197">
                  <c:v>2.4260000000000002</c:v>
                </c:pt>
                <c:pt idx="7198">
                  <c:v>2.4260000000000002</c:v>
                </c:pt>
                <c:pt idx="7199">
                  <c:v>2.4260000000000002</c:v>
                </c:pt>
                <c:pt idx="7200">
                  <c:v>2.4260000000000002</c:v>
                </c:pt>
                <c:pt idx="7201">
                  <c:v>2.4260000000000002</c:v>
                </c:pt>
                <c:pt idx="7202">
                  <c:v>2.4260000000000002</c:v>
                </c:pt>
                <c:pt idx="7203">
                  <c:v>2.4260000000000002</c:v>
                </c:pt>
                <c:pt idx="7204">
                  <c:v>2.4260000000000002</c:v>
                </c:pt>
                <c:pt idx="7205">
                  <c:v>2.4260000000000002</c:v>
                </c:pt>
                <c:pt idx="7206">
                  <c:v>2.4260000000000002</c:v>
                </c:pt>
                <c:pt idx="7207">
                  <c:v>2.4260000000000002</c:v>
                </c:pt>
                <c:pt idx="7208">
                  <c:v>2.4260000000000002</c:v>
                </c:pt>
                <c:pt idx="7209">
                  <c:v>2.4260000000000002</c:v>
                </c:pt>
                <c:pt idx="7210">
                  <c:v>2.4260000000000002</c:v>
                </c:pt>
                <c:pt idx="7211">
                  <c:v>2.4260000000000002</c:v>
                </c:pt>
                <c:pt idx="7212">
                  <c:v>2.4260000000000002</c:v>
                </c:pt>
                <c:pt idx="7213">
                  <c:v>2.4260000000000002</c:v>
                </c:pt>
                <c:pt idx="7214">
                  <c:v>2.4260000000000002</c:v>
                </c:pt>
                <c:pt idx="7215">
                  <c:v>2.4260000000000002</c:v>
                </c:pt>
                <c:pt idx="7216">
                  <c:v>2.4260000000000002</c:v>
                </c:pt>
                <c:pt idx="7217">
                  <c:v>2.4260000000000002</c:v>
                </c:pt>
                <c:pt idx="7218">
                  <c:v>2.4260000000000002</c:v>
                </c:pt>
                <c:pt idx="7219">
                  <c:v>2.4260000000000002</c:v>
                </c:pt>
                <c:pt idx="7220">
                  <c:v>2.4260000000000002</c:v>
                </c:pt>
                <c:pt idx="7221">
                  <c:v>2.4260000000000002</c:v>
                </c:pt>
                <c:pt idx="7222">
                  <c:v>2.4260000000000002</c:v>
                </c:pt>
                <c:pt idx="7223">
                  <c:v>2.4260000000000002</c:v>
                </c:pt>
                <c:pt idx="7224">
                  <c:v>2.4260000000000002</c:v>
                </c:pt>
                <c:pt idx="7225">
                  <c:v>2.4260000000000002</c:v>
                </c:pt>
                <c:pt idx="7226">
                  <c:v>2.4260000000000002</c:v>
                </c:pt>
                <c:pt idx="7227">
                  <c:v>2.4260000000000002</c:v>
                </c:pt>
                <c:pt idx="7228">
                  <c:v>2.4260000000000002</c:v>
                </c:pt>
                <c:pt idx="7229">
                  <c:v>2.4260000000000002</c:v>
                </c:pt>
                <c:pt idx="7230">
                  <c:v>2.4260000000000002</c:v>
                </c:pt>
                <c:pt idx="7231">
                  <c:v>2.4260000000000002</c:v>
                </c:pt>
                <c:pt idx="7232">
                  <c:v>2.4260000000000002</c:v>
                </c:pt>
                <c:pt idx="7233">
                  <c:v>2.4260000000000002</c:v>
                </c:pt>
                <c:pt idx="7234">
                  <c:v>2.4260000000000002</c:v>
                </c:pt>
                <c:pt idx="7235">
                  <c:v>2.4260000000000002</c:v>
                </c:pt>
                <c:pt idx="7236">
                  <c:v>2.4260000000000002</c:v>
                </c:pt>
                <c:pt idx="7237">
                  <c:v>2.4260000000000002</c:v>
                </c:pt>
                <c:pt idx="7238">
                  <c:v>2.4260000000000002</c:v>
                </c:pt>
                <c:pt idx="7239">
                  <c:v>2.4260000000000002</c:v>
                </c:pt>
                <c:pt idx="7240">
                  <c:v>2.4260000000000002</c:v>
                </c:pt>
                <c:pt idx="7241">
                  <c:v>2.4260000000000002</c:v>
                </c:pt>
                <c:pt idx="7242">
                  <c:v>2.4260000000000002</c:v>
                </c:pt>
                <c:pt idx="7243">
                  <c:v>2.4260000000000002</c:v>
                </c:pt>
                <c:pt idx="7244">
                  <c:v>2.427</c:v>
                </c:pt>
                <c:pt idx="7245">
                  <c:v>2.427</c:v>
                </c:pt>
                <c:pt idx="7246">
                  <c:v>2.427</c:v>
                </c:pt>
                <c:pt idx="7247">
                  <c:v>2.427</c:v>
                </c:pt>
                <c:pt idx="7248">
                  <c:v>2.427</c:v>
                </c:pt>
                <c:pt idx="7249">
                  <c:v>2.427</c:v>
                </c:pt>
                <c:pt idx="7250">
                  <c:v>2.427</c:v>
                </c:pt>
                <c:pt idx="7251">
                  <c:v>2.427</c:v>
                </c:pt>
                <c:pt idx="7252">
                  <c:v>2.427</c:v>
                </c:pt>
                <c:pt idx="7253">
                  <c:v>2.427</c:v>
                </c:pt>
                <c:pt idx="7254">
                  <c:v>2.427</c:v>
                </c:pt>
                <c:pt idx="7255">
                  <c:v>2.427</c:v>
                </c:pt>
                <c:pt idx="7256">
                  <c:v>2.427</c:v>
                </c:pt>
                <c:pt idx="7257">
                  <c:v>2.427</c:v>
                </c:pt>
                <c:pt idx="7258">
                  <c:v>2.427</c:v>
                </c:pt>
                <c:pt idx="7259">
                  <c:v>2.427</c:v>
                </c:pt>
                <c:pt idx="7260">
                  <c:v>2.427</c:v>
                </c:pt>
                <c:pt idx="7261">
                  <c:v>2.427</c:v>
                </c:pt>
                <c:pt idx="7262">
                  <c:v>2.427</c:v>
                </c:pt>
                <c:pt idx="7263">
                  <c:v>2.427</c:v>
                </c:pt>
                <c:pt idx="7264">
                  <c:v>2.427</c:v>
                </c:pt>
                <c:pt idx="7265">
                  <c:v>2.427</c:v>
                </c:pt>
                <c:pt idx="7266">
                  <c:v>2.427</c:v>
                </c:pt>
                <c:pt idx="7267">
                  <c:v>2.427</c:v>
                </c:pt>
                <c:pt idx="7268">
                  <c:v>2.427</c:v>
                </c:pt>
                <c:pt idx="7269">
                  <c:v>2.427</c:v>
                </c:pt>
                <c:pt idx="7270">
                  <c:v>2.427</c:v>
                </c:pt>
                <c:pt idx="7271">
                  <c:v>2.427</c:v>
                </c:pt>
                <c:pt idx="7272">
                  <c:v>2.427</c:v>
                </c:pt>
                <c:pt idx="7273">
                  <c:v>2.427</c:v>
                </c:pt>
                <c:pt idx="7274">
                  <c:v>2.427</c:v>
                </c:pt>
                <c:pt idx="7275">
                  <c:v>2.427</c:v>
                </c:pt>
                <c:pt idx="7276">
                  <c:v>2.427</c:v>
                </c:pt>
                <c:pt idx="7277">
                  <c:v>2.427</c:v>
                </c:pt>
                <c:pt idx="7278">
                  <c:v>2.427</c:v>
                </c:pt>
                <c:pt idx="7279">
                  <c:v>2.427</c:v>
                </c:pt>
                <c:pt idx="7280">
                  <c:v>2.427</c:v>
                </c:pt>
                <c:pt idx="7281">
                  <c:v>2.427</c:v>
                </c:pt>
                <c:pt idx="7282">
                  <c:v>2.427</c:v>
                </c:pt>
                <c:pt idx="7283">
                  <c:v>2.427</c:v>
                </c:pt>
                <c:pt idx="7284">
                  <c:v>2.427</c:v>
                </c:pt>
                <c:pt idx="7285">
                  <c:v>2.427</c:v>
                </c:pt>
                <c:pt idx="7286">
                  <c:v>2.427</c:v>
                </c:pt>
                <c:pt idx="7287">
                  <c:v>2.427</c:v>
                </c:pt>
                <c:pt idx="7288">
                  <c:v>2.427</c:v>
                </c:pt>
                <c:pt idx="7289">
                  <c:v>2.427</c:v>
                </c:pt>
                <c:pt idx="7290">
                  <c:v>2.427</c:v>
                </c:pt>
                <c:pt idx="7291">
                  <c:v>2.427</c:v>
                </c:pt>
                <c:pt idx="7292">
                  <c:v>2.427</c:v>
                </c:pt>
                <c:pt idx="7293">
                  <c:v>2.427</c:v>
                </c:pt>
                <c:pt idx="7294">
                  <c:v>2.427</c:v>
                </c:pt>
                <c:pt idx="7295">
                  <c:v>2.427</c:v>
                </c:pt>
                <c:pt idx="7296">
                  <c:v>2.427</c:v>
                </c:pt>
                <c:pt idx="7297">
                  <c:v>2.427</c:v>
                </c:pt>
                <c:pt idx="7298">
                  <c:v>2.427</c:v>
                </c:pt>
                <c:pt idx="7299">
                  <c:v>2.427</c:v>
                </c:pt>
                <c:pt idx="7300">
                  <c:v>2.427</c:v>
                </c:pt>
                <c:pt idx="7301">
                  <c:v>2.427</c:v>
                </c:pt>
                <c:pt idx="7302">
                  <c:v>2.427</c:v>
                </c:pt>
                <c:pt idx="7303">
                  <c:v>2.427</c:v>
                </c:pt>
                <c:pt idx="7304">
                  <c:v>2.4279999999999999</c:v>
                </c:pt>
                <c:pt idx="7305">
                  <c:v>2.4279999999999999</c:v>
                </c:pt>
                <c:pt idx="7306">
                  <c:v>2.4279999999999999</c:v>
                </c:pt>
                <c:pt idx="7307">
                  <c:v>2.4279999999999999</c:v>
                </c:pt>
                <c:pt idx="7308">
                  <c:v>2.4279999999999999</c:v>
                </c:pt>
                <c:pt idx="7309">
                  <c:v>2.4279999999999999</c:v>
                </c:pt>
                <c:pt idx="7310">
                  <c:v>2.4279999999999999</c:v>
                </c:pt>
                <c:pt idx="7311">
                  <c:v>2.4279999999999999</c:v>
                </c:pt>
                <c:pt idx="7312">
                  <c:v>2.4279999999999999</c:v>
                </c:pt>
                <c:pt idx="7313">
                  <c:v>2.4279999999999999</c:v>
                </c:pt>
                <c:pt idx="7314">
                  <c:v>2.4279999999999999</c:v>
                </c:pt>
                <c:pt idx="7315">
                  <c:v>2.4279999999999999</c:v>
                </c:pt>
                <c:pt idx="7316">
                  <c:v>2.4279999999999999</c:v>
                </c:pt>
                <c:pt idx="7317">
                  <c:v>2.4279999999999999</c:v>
                </c:pt>
                <c:pt idx="7318">
                  <c:v>2.4279999999999999</c:v>
                </c:pt>
                <c:pt idx="7319">
                  <c:v>2.4279999999999999</c:v>
                </c:pt>
                <c:pt idx="7320">
                  <c:v>2.4279999999999999</c:v>
                </c:pt>
                <c:pt idx="7321">
                  <c:v>2.4279999999999999</c:v>
                </c:pt>
                <c:pt idx="7322">
                  <c:v>2.4279999999999999</c:v>
                </c:pt>
                <c:pt idx="7323">
                  <c:v>2.4279999999999999</c:v>
                </c:pt>
                <c:pt idx="7324">
                  <c:v>2.4279999999999999</c:v>
                </c:pt>
                <c:pt idx="7325">
                  <c:v>2.4279999999999999</c:v>
                </c:pt>
                <c:pt idx="7326">
                  <c:v>2.4279999999999999</c:v>
                </c:pt>
                <c:pt idx="7327">
                  <c:v>2.4279999999999999</c:v>
                </c:pt>
                <c:pt idx="7328">
                  <c:v>2.4279999999999999</c:v>
                </c:pt>
                <c:pt idx="7329">
                  <c:v>2.4279999999999999</c:v>
                </c:pt>
                <c:pt idx="7330">
                  <c:v>2.4279999999999999</c:v>
                </c:pt>
                <c:pt idx="7331">
                  <c:v>2.4279999999999999</c:v>
                </c:pt>
                <c:pt idx="7332">
                  <c:v>2.4279999999999999</c:v>
                </c:pt>
                <c:pt idx="7333">
                  <c:v>2.4279999999999999</c:v>
                </c:pt>
                <c:pt idx="7334">
                  <c:v>2.4279999999999999</c:v>
                </c:pt>
                <c:pt idx="7335">
                  <c:v>2.4279999999999999</c:v>
                </c:pt>
                <c:pt idx="7336">
                  <c:v>2.4279999999999999</c:v>
                </c:pt>
                <c:pt idx="7337">
                  <c:v>2.4279999999999999</c:v>
                </c:pt>
                <c:pt idx="7338">
                  <c:v>2.4279999999999999</c:v>
                </c:pt>
                <c:pt idx="7339">
                  <c:v>2.4279999999999999</c:v>
                </c:pt>
                <c:pt idx="7340">
                  <c:v>2.4279999999999999</c:v>
                </c:pt>
                <c:pt idx="7341">
                  <c:v>2.4279999999999999</c:v>
                </c:pt>
                <c:pt idx="7342">
                  <c:v>2.4279999999999999</c:v>
                </c:pt>
                <c:pt idx="7343">
                  <c:v>2.4279999999999999</c:v>
                </c:pt>
                <c:pt idx="7344">
                  <c:v>2.4279999999999999</c:v>
                </c:pt>
                <c:pt idx="7345">
                  <c:v>2.4279999999999999</c:v>
                </c:pt>
                <c:pt idx="7346">
                  <c:v>2.4279999999999999</c:v>
                </c:pt>
                <c:pt idx="7347">
                  <c:v>2.4279999999999999</c:v>
                </c:pt>
                <c:pt idx="7348">
                  <c:v>2.4279999999999999</c:v>
                </c:pt>
                <c:pt idx="7349">
                  <c:v>2.4279999999999999</c:v>
                </c:pt>
                <c:pt idx="7350">
                  <c:v>2.4279999999999999</c:v>
                </c:pt>
                <c:pt idx="7351">
                  <c:v>2.4279999999999999</c:v>
                </c:pt>
                <c:pt idx="7352">
                  <c:v>2.4279999999999999</c:v>
                </c:pt>
                <c:pt idx="7353">
                  <c:v>2.4279999999999999</c:v>
                </c:pt>
                <c:pt idx="7354">
                  <c:v>2.4279999999999999</c:v>
                </c:pt>
                <c:pt idx="7355">
                  <c:v>2.4279999999999999</c:v>
                </c:pt>
                <c:pt idx="7356">
                  <c:v>2.4279999999999999</c:v>
                </c:pt>
                <c:pt idx="7357">
                  <c:v>2.4279999999999999</c:v>
                </c:pt>
                <c:pt idx="7358">
                  <c:v>2.4279999999999999</c:v>
                </c:pt>
                <c:pt idx="7359">
                  <c:v>2.4279999999999999</c:v>
                </c:pt>
                <c:pt idx="7360">
                  <c:v>2.4279999999999999</c:v>
                </c:pt>
                <c:pt idx="7361">
                  <c:v>2.4279999999999999</c:v>
                </c:pt>
                <c:pt idx="7362">
                  <c:v>2.4279999999999999</c:v>
                </c:pt>
                <c:pt idx="7363">
                  <c:v>2.4279999999999999</c:v>
                </c:pt>
                <c:pt idx="7364">
                  <c:v>2.4279999999999999</c:v>
                </c:pt>
                <c:pt idx="7365">
                  <c:v>2.4290000000000003</c:v>
                </c:pt>
                <c:pt idx="7366">
                  <c:v>2.4290000000000003</c:v>
                </c:pt>
                <c:pt idx="7367">
                  <c:v>2.4290000000000003</c:v>
                </c:pt>
                <c:pt idx="7368">
                  <c:v>2.4290000000000003</c:v>
                </c:pt>
                <c:pt idx="7369">
                  <c:v>2.4290000000000003</c:v>
                </c:pt>
                <c:pt idx="7370">
                  <c:v>2.4290000000000003</c:v>
                </c:pt>
                <c:pt idx="7371">
                  <c:v>2.4290000000000003</c:v>
                </c:pt>
                <c:pt idx="7372">
                  <c:v>2.4290000000000003</c:v>
                </c:pt>
                <c:pt idx="7373">
                  <c:v>2.4290000000000003</c:v>
                </c:pt>
                <c:pt idx="7374">
                  <c:v>2.4290000000000003</c:v>
                </c:pt>
                <c:pt idx="7375">
                  <c:v>2.4290000000000003</c:v>
                </c:pt>
                <c:pt idx="7376">
                  <c:v>2.4290000000000003</c:v>
                </c:pt>
                <c:pt idx="7377">
                  <c:v>2.4290000000000003</c:v>
                </c:pt>
                <c:pt idx="7378">
                  <c:v>2.4290000000000003</c:v>
                </c:pt>
                <c:pt idx="7379">
                  <c:v>2.4290000000000003</c:v>
                </c:pt>
                <c:pt idx="7380">
                  <c:v>2.4290000000000003</c:v>
                </c:pt>
                <c:pt idx="7381">
                  <c:v>2.4290000000000003</c:v>
                </c:pt>
                <c:pt idx="7382">
                  <c:v>2.4290000000000003</c:v>
                </c:pt>
                <c:pt idx="7383">
                  <c:v>2.4290000000000003</c:v>
                </c:pt>
                <c:pt idx="7384">
                  <c:v>2.4290000000000003</c:v>
                </c:pt>
                <c:pt idx="7385">
                  <c:v>2.4290000000000003</c:v>
                </c:pt>
                <c:pt idx="7386">
                  <c:v>2.4290000000000003</c:v>
                </c:pt>
                <c:pt idx="7387">
                  <c:v>2.4290000000000003</c:v>
                </c:pt>
                <c:pt idx="7388">
                  <c:v>2.4290000000000003</c:v>
                </c:pt>
                <c:pt idx="7389">
                  <c:v>2.4290000000000003</c:v>
                </c:pt>
                <c:pt idx="7390">
                  <c:v>2.4290000000000003</c:v>
                </c:pt>
                <c:pt idx="7391">
                  <c:v>2.4290000000000003</c:v>
                </c:pt>
                <c:pt idx="7392">
                  <c:v>2.4290000000000003</c:v>
                </c:pt>
                <c:pt idx="7393">
                  <c:v>2.4290000000000003</c:v>
                </c:pt>
                <c:pt idx="7394">
                  <c:v>2.4290000000000003</c:v>
                </c:pt>
                <c:pt idx="7395">
                  <c:v>2.4290000000000003</c:v>
                </c:pt>
                <c:pt idx="7396">
                  <c:v>2.4290000000000003</c:v>
                </c:pt>
                <c:pt idx="7397">
                  <c:v>2.4290000000000003</c:v>
                </c:pt>
                <c:pt idx="7398">
                  <c:v>2.4290000000000003</c:v>
                </c:pt>
                <c:pt idx="7399">
                  <c:v>2.4290000000000003</c:v>
                </c:pt>
                <c:pt idx="7400">
                  <c:v>2.4290000000000003</c:v>
                </c:pt>
                <c:pt idx="7401">
                  <c:v>2.4290000000000003</c:v>
                </c:pt>
                <c:pt idx="7402">
                  <c:v>2.4290000000000003</c:v>
                </c:pt>
                <c:pt idx="7403">
                  <c:v>2.4290000000000003</c:v>
                </c:pt>
                <c:pt idx="7404">
                  <c:v>2.4290000000000003</c:v>
                </c:pt>
                <c:pt idx="7405">
                  <c:v>2.4290000000000003</c:v>
                </c:pt>
                <c:pt idx="7406">
                  <c:v>2.4290000000000003</c:v>
                </c:pt>
                <c:pt idx="7407">
                  <c:v>2.4290000000000003</c:v>
                </c:pt>
                <c:pt idx="7408">
                  <c:v>2.4290000000000003</c:v>
                </c:pt>
                <c:pt idx="7409">
                  <c:v>2.4290000000000003</c:v>
                </c:pt>
                <c:pt idx="7410">
                  <c:v>2.4290000000000003</c:v>
                </c:pt>
                <c:pt idx="7411">
                  <c:v>2.4290000000000003</c:v>
                </c:pt>
                <c:pt idx="7412">
                  <c:v>2.4290000000000003</c:v>
                </c:pt>
                <c:pt idx="7413">
                  <c:v>2.4290000000000003</c:v>
                </c:pt>
                <c:pt idx="7414">
                  <c:v>2.4290000000000003</c:v>
                </c:pt>
                <c:pt idx="7415">
                  <c:v>2.4290000000000003</c:v>
                </c:pt>
                <c:pt idx="7416">
                  <c:v>2.4290000000000003</c:v>
                </c:pt>
                <c:pt idx="7417">
                  <c:v>2.4290000000000003</c:v>
                </c:pt>
                <c:pt idx="7418">
                  <c:v>2.4290000000000003</c:v>
                </c:pt>
                <c:pt idx="7419">
                  <c:v>2.4290000000000003</c:v>
                </c:pt>
                <c:pt idx="7420">
                  <c:v>2.4290000000000003</c:v>
                </c:pt>
                <c:pt idx="7421">
                  <c:v>2.4290000000000003</c:v>
                </c:pt>
                <c:pt idx="7422">
                  <c:v>2.4290000000000003</c:v>
                </c:pt>
                <c:pt idx="7423">
                  <c:v>2.4290000000000003</c:v>
                </c:pt>
                <c:pt idx="7424">
                  <c:v>2.4290000000000003</c:v>
                </c:pt>
                <c:pt idx="7425">
                  <c:v>2.4300000000000002</c:v>
                </c:pt>
                <c:pt idx="7426">
                  <c:v>2.4300000000000002</c:v>
                </c:pt>
                <c:pt idx="7427">
                  <c:v>2.4300000000000002</c:v>
                </c:pt>
                <c:pt idx="7428">
                  <c:v>2.4300000000000002</c:v>
                </c:pt>
                <c:pt idx="7429">
                  <c:v>2.4300000000000002</c:v>
                </c:pt>
                <c:pt idx="7430">
                  <c:v>2.4300000000000002</c:v>
                </c:pt>
                <c:pt idx="7431">
                  <c:v>2.4300000000000002</c:v>
                </c:pt>
                <c:pt idx="7432">
                  <c:v>2.4300000000000002</c:v>
                </c:pt>
                <c:pt idx="7433">
                  <c:v>2.4300000000000002</c:v>
                </c:pt>
                <c:pt idx="7434">
                  <c:v>2.4300000000000002</c:v>
                </c:pt>
                <c:pt idx="7435">
                  <c:v>2.4300000000000002</c:v>
                </c:pt>
                <c:pt idx="7436">
                  <c:v>2.4300000000000002</c:v>
                </c:pt>
                <c:pt idx="7437">
                  <c:v>2.4300000000000002</c:v>
                </c:pt>
                <c:pt idx="7438">
                  <c:v>2.4300000000000002</c:v>
                </c:pt>
                <c:pt idx="7439">
                  <c:v>2.4300000000000002</c:v>
                </c:pt>
                <c:pt idx="7440">
                  <c:v>2.4300000000000002</c:v>
                </c:pt>
                <c:pt idx="7441">
                  <c:v>2.4300000000000002</c:v>
                </c:pt>
                <c:pt idx="7442">
                  <c:v>2.4300000000000002</c:v>
                </c:pt>
                <c:pt idx="7443">
                  <c:v>2.4300000000000002</c:v>
                </c:pt>
                <c:pt idx="7444">
                  <c:v>2.4300000000000002</c:v>
                </c:pt>
                <c:pt idx="7445">
                  <c:v>2.4300000000000002</c:v>
                </c:pt>
                <c:pt idx="7446">
                  <c:v>2.4300000000000002</c:v>
                </c:pt>
                <c:pt idx="7447">
                  <c:v>2.4300000000000002</c:v>
                </c:pt>
                <c:pt idx="7448">
                  <c:v>2.4300000000000002</c:v>
                </c:pt>
                <c:pt idx="7449">
                  <c:v>2.4300000000000002</c:v>
                </c:pt>
                <c:pt idx="7450">
                  <c:v>2.4300000000000002</c:v>
                </c:pt>
                <c:pt idx="7451">
                  <c:v>2.4300000000000002</c:v>
                </c:pt>
                <c:pt idx="7452">
                  <c:v>2.4300000000000002</c:v>
                </c:pt>
                <c:pt idx="7453">
                  <c:v>2.4300000000000002</c:v>
                </c:pt>
                <c:pt idx="7454">
                  <c:v>2.4300000000000002</c:v>
                </c:pt>
                <c:pt idx="7455">
                  <c:v>2.4300000000000002</c:v>
                </c:pt>
                <c:pt idx="7456">
                  <c:v>2.4300000000000002</c:v>
                </c:pt>
                <c:pt idx="7457">
                  <c:v>2.4300000000000002</c:v>
                </c:pt>
                <c:pt idx="7458">
                  <c:v>2.4300000000000002</c:v>
                </c:pt>
                <c:pt idx="7459">
                  <c:v>2.4300000000000002</c:v>
                </c:pt>
                <c:pt idx="7460">
                  <c:v>2.4300000000000002</c:v>
                </c:pt>
                <c:pt idx="7461">
                  <c:v>2.4300000000000002</c:v>
                </c:pt>
                <c:pt idx="7462">
                  <c:v>2.4300000000000002</c:v>
                </c:pt>
                <c:pt idx="7463">
                  <c:v>2.4300000000000002</c:v>
                </c:pt>
                <c:pt idx="7464">
                  <c:v>2.4300000000000002</c:v>
                </c:pt>
                <c:pt idx="7465">
                  <c:v>2.4300000000000002</c:v>
                </c:pt>
                <c:pt idx="7466">
                  <c:v>2.4300000000000002</c:v>
                </c:pt>
                <c:pt idx="7467">
                  <c:v>2.4300000000000002</c:v>
                </c:pt>
                <c:pt idx="7468">
                  <c:v>2.4300000000000002</c:v>
                </c:pt>
                <c:pt idx="7469">
                  <c:v>2.4300000000000002</c:v>
                </c:pt>
                <c:pt idx="7470">
                  <c:v>2.4300000000000002</c:v>
                </c:pt>
                <c:pt idx="7471">
                  <c:v>2.4300000000000002</c:v>
                </c:pt>
                <c:pt idx="7472">
                  <c:v>2.4300000000000002</c:v>
                </c:pt>
                <c:pt idx="7473">
                  <c:v>2.4300000000000002</c:v>
                </c:pt>
                <c:pt idx="7474">
                  <c:v>2.4300000000000002</c:v>
                </c:pt>
                <c:pt idx="7475">
                  <c:v>2.4300000000000002</c:v>
                </c:pt>
                <c:pt idx="7476">
                  <c:v>2.4300000000000002</c:v>
                </c:pt>
                <c:pt idx="7477">
                  <c:v>2.4300000000000002</c:v>
                </c:pt>
                <c:pt idx="7478">
                  <c:v>2.4300000000000002</c:v>
                </c:pt>
                <c:pt idx="7479">
                  <c:v>2.4300000000000002</c:v>
                </c:pt>
                <c:pt idx="7480">
                  <c:v>2.4300000000000002</c:v>
                </c:pt>
                <c:pt idx="7481">
                  <c:v>2.4300000000000002</c:v>
                </c:pt>
                <c:pt idx="7482">
                  <c:v>2.4300000000000002</c:v>
                </c:pt>
                <c:pt idx="7483">
                  <c:v>2.4300000000000002</c:v>
                </c:pt>
                <c:pt idx="7484">
                  <c:v>2.4300000000000002</c:v>
                </c:pt>
                <c:pt idx="7485">
                  <c:v>2.4300000000000002</c:v>
                </c:pt>
                <c:pt idx="7486">
                  <c:v>2.431</c:v>
                </c:pt>
                <c:pt idx="7487">
                  <c:v>2.431</c:v>
                </c:pt>
                <c:pt idx="7488">
                  <c:v>2.431</c:v>
                </c:pt>
                <c:pt idx="7489">
                  <c:v>2.431</c:v>
                </c:pt>
                <c:pt idx="7490">
                  <c:v>2.431</c:v>
                </c:pt>
                <c:pt idx="7491">
                  <c:v>2.431</c:v>
                </c:pt>
                <c:pt idx="7492">
                  <c:v>2.431</c:v>
                </c:pt>
                <c:pt idx="7493">
                  <c:v>2.431</c:v>
                </c:pt>
                <c:pt idx="7494">
                  <c:v>2.431</c:v>
                </c:pt>
                <c:pt idx="7495">
                  <c:v>2.431</c:v>
                </c:pt>
                <c:pt idx="7496">
                  <c:v>2.431</c:v>
                </c:pt>
                <c:pt idx="7497">
                  <c:v>2.431</c:v>
                </c:pt>
                <c:pt idx="7498">
                  <c:v>2.431</c:v>
                </c:pt>
                <c:pt idx="7499">
                  <c:v>2.431</c:v>
                </c:pt>
                <c:pt idx="7500">
                  <c:v>2.431</c:v>
                </c:pt>
                <c:pt idx="7501">
                  <c:v>2.431</c:v>
                </c:pt>
                <c:pt idx="7502">
                  <c:v>2.431</c:v>
                </c:pt>
                <c:pt idx="7503">
                  <c:v>2.431</c:v>
                </c:pt>
                <c:pt idx="7504">
                  <c:v>2.431</c:v>
                </c:pt>
                <c:pt idx="7505">
                  <c:v>2.431</c:v>
                </c:pt>
                <c:pt idx="7506">
                  <c:v>2.431</c:v>
                </c:pt>
                <c:pt idx="7507">
                  <c:v>2.431</c:v>
                </c:pt>
                <c:pt idx="7508">
                  <c:v>2.431</c:v>
                </c:pt>
                <c:pt idx="7509">
                  <c:v>2.431</c:v>
                </c:pt>
                <c:pt idx="7510">
                  <c:v>2.431</c:v>
                </c:pt>
                <c:pt idx="7511">
                  <c:v>2.431</c:v>
                </c:pt>
                <c:pt idx="7512">
                  <c:v>2.431</c:v>
                </c:pt>
                <c:pt idx="7513">
                  <c:v>2.431</c:v>
                </c:pt>
                <c:pt idx="7514">
                  <c:v>2.431</c:v>
                </c:pt>
                <c:pt idx="7515">
                  <c:v>2.431</c:v>
                </c:pt>
                <c:pt idx="7516">
                  <c:v>2.431</c:v>
                </c:pt>
                <c:pt idx="7517">
                  <c:v>2.4319999999999999</c:v>
                </c:pt>
                <c:pt idx="7518">
                  <c:v>2.4319999999999999</c:v>
                </c:pt>
                <c:pt idx="7519">
                  <c:v>2.4319999999999999</c:v>
                </c:pt>
                <c:pt idx="7520">
                  <c:v>2.4329999999999998</c:v>
                </c:pt>
                <c:pt idx="7521">
                  <c:v>2.4340000000000002</c:v>
                </c:pt>
                <c:pt idx="7522">
                  <c:v>2.4350000000000001</c:v>
                </c:pt>
                <c:pt idx="7523">
                  <c:v>2.4359999999999999</c:v>
                </c:pt>
                <c:pt idx="7524">
                  <c:v>2.4380000000000002</c:v>
                </c:pt>
                <c:pt idx="7525">
                  <c:v>2.4390000000000001</c:v>
                </c:pt>
                <c:pt idx="7526">
                  <c:v>2.4409999999999998</c:v>
                </c:pt>
                <c:pt idx="7527">
                  <c:v>2.4420000000000002</c:v>
                </c:pt>
                <c:pt idx="7528">
                  <c:v>2.444</c:v>
                </c:pt>
                <c:pt idx="7529">
                  <c:v>2.4460000000000002</c:v>
                </c:pt>
                <c:pt idx="7530">
                  <c:v>2.448</c:v>
                </c:pt>
                <c:pt idx="7531">
                  <c:v>2.4500000000000002</c:v>
                </c:pt>
                <c:pt idx="7532">
                  <c:v>2.452</c:v>
                </c:pt>
                <c:pt idx="7533">
                  <c:v>2.4540000000000002</c:v>
                </c:pt>
                <c:pt idx="7534">
                  <c:v>2.456</c:v>
                </c:pt>
                <c:pt idx="7535">
                  <c:v>2.4580000000000002</c:v>
                </c:pt>
                <c:pt idx="7536">
                  <c:v>2.46</c:v>
                </c:pt>
                <c:pt idx="7537">
                  <c:v>2.4620000000000002</c:v>
                </c:pt>
                <c:pt idx="7538">
                  <c:v>2.464</c:v>
                </c:pt>
                <c:pt idx="7539">
                  <c:v>2.4670000000000001</c:v>
                </c:pt>
                <c:pt idx="7540">
                  <c:v>2.4689999999999999</c:v>
                </c:pt>
                <c:pt idx="7541">
                  <c:v>2.4710000000000001</c:v>
                </c:pt>
                <c:pt idx="7542">
                  <c:v>2.4740000000000002</c:v>
                </c:pt>
                <c:pt idx="7543">
                  <c:v>2.476</c:v>
                </c:pt>
                <c:pt idx="7544">
                  <c:v>2.4780000000000002</c:v>
                </c:pt>
                <c:pt idx="7545">
                  <c:v>2.48</c:v>
                </c:pt>
                <c:pt idx="7546">
                  <c:v>2.4820000000000002</c:v>
                </c:pt>
                <c:pt idx="7547">
                  <c:v>2.484</c:v>
                </c:pt>
                <c:pt idx="7548">
                  <c:v>2.4860000000000002</c:v>
                </c:pt>
                <c:pt idx="7549">
                  <c:v>2.488</c:v>
                </c:pt>
                <c:pt idx="7550">
                  <c:v>2.4889999999999999</c:v>
                </c:pt>
                <c:pt idx="7551">
                  <c:v>2.4910000000000001</c:v>
                </c:pt>
                <c:pt idx="7552">
                  <c:v>2.4929999999999999</c:v>
                </c:pt>
                <c:pt idx="7553">
                  <c:v>2.4950000000000001</c:v>
                </c:pt>
                <c:pt idx="7554">
                  <c:v>2.496</c:v>
                </c:pt>
                <c:pt idx="7555">
                  <c:v>2.4980000000000002</c:v>
                </c:pt>
                <c:pt idx="7556">
                  <c:v>2.5</c:v>
                </c:pt>
                <c:pt idx="7557">
                  <c:v>2.5009999999999999</c:v>
                </c:pt>
                <c:pt idx="7558">
                  <c:v>2.5030000000000001</c:v>
                </c:pt>
                <c:pt idx="7559">
                  <c:v>2.504</c:v>
                </c:pt>
                <c:pt idx="7560">
                  <c:v>2.5060000000000002</c:v>
                </c:pt>
                <c:pt idx="7561">
                  <c:v>2.5070000000000001</c:v>
                </c:pt>
                <c:pt idx="7562">
                  <c:v>2.5089999999999999</c:v>
                </c:pt>
                <c:pt idx="7563">
                  <c:v>2.5100000000000002</c:v>
                </c:pt>
                <c:pt idx="7564">
                  <c:v>2.512</c:v>
                </c:pt>
                <c:pt idx="7565">
                  <c:v>2.5129999999999999</c:v>
                </c:pt>
                <c:pt idx="7566">
                  <c:v>2.5150000000000001</c:v>
                </c:pt>
                <c:pt idx="7567">
                  <c:v>2.516</c:v>
                </c:pt>
                <c:pt idx="7568">
                  <c:v>2.5169999999999999</c:v>
                </c:pt>
                <c:pt idx="7569">
                  <c:v>2.5190000000000001</c:v>
                </c:pt>
                <c:pt idx="7570">
                  <c:v>2.52</c:v>
                </c:pt>
                <c:pt idx="7571">
                  <c:v>2.5209999999999999</c:v>
                </c:pt>
                <c:pt idx="7572">
                  <c:v>2.5220000000000002</c:v>
                </c:pt>
                <c:pt idx="7573">
                  <c:v>2.5230000000000001</c:v>
                </c:pt>
                <c:pt idx="7574">
                  <c:v>2.524</c:v>
                </c:pt>
                <c:pt idx="7575">
                  <c:v>2.5249999999999999</c:v>
                </c:pt>
                <c:pt idx="7576">
                  <c:v>2.5260000000000002</c:v>
                </c:pt>
                <c:pt idx="7577">
                  <c:v>2.5270000000000001</c:v>
                </c:pt>
                <c:pt idx="7578">
                  <c:v>2.528</c:v>
                </c:pt>
                <c:pt idx="7579">
                  <c:v>2.5289999999999999</c:v>
                </c:pt>
                <c:pt idx="7580">
                  <c:v>2.5289999999999999</c:v>
                </c:pt>
                <c:pt idx="7581">
                  <c:v>2.5300000000000002</c:v>
                </c:pt>
                <c:pt idx="7582">
                  <c:v>2.5310000000000001</c:v>
                </c:pt>
                <c:pt idx="7583">
                  <c:v>2.5310000000000001</c:v>
                </c:pt>
                <c:pt idx="7584">
                  <c:v>2.532</c:v>
                </c:pt>
                <c:pt idx="7585">
                  <c:v>2.5329999999999999</c:v>
                </c:pt>
                <c:pt idx="7586">
                  <c:v>2.5329999999999999</c:v>
                </c:pt>
                <c:pt idx="7587">
                  <c:v>2.5340000000000003</c:v>
                </c:pt>
                <c:pt idx="7588">
                  <c:v>2.5340000000000003</c:v>
                </c:pt>
                <c:pt idx="7589">
                  <c:v>2.5350000000000001</c:v>
                </c:pt>
                <c:pt idx="7590">
                  <c:v>2.536</c:v>
                </c:pt>
                <c:pt idx="7591">
                  <c:v>2.536</c:v>
                </c:pt>
                <c:pt idx="7592">
                  <c:v>2.5369999999999999</c:v>
                </c:pt>
                <c:pt idx="7593">
                  <c:v>2.5369999999999999</c:v>
                </c:pt>
                <c:pt idx="7594">
                  <c:v>2.5380000000000003</c:v>
                </c:pt>
                <c:pt idx="7595">
                  <c:v>2.5390000000000001</c:v>
                </c:pt>
                <c:pt idx="7596">
                  <c:v>2.5390000000000001</c:v>
                </c:pt>
                <c:pt idx="7597">
                  <c:v>2.54</c:v>
                </c:pt>
                <c:pt idx="7598">
                  <c:v>2.54</c:v>
                </c:pt>
                <c:pt idx="7599">
                  <c:v>2.5409999999999999</c:v>
                </c:pt>
                <c:pt idx="7600">
                  <c:v>2.5420000000000003</c:v>
                </c:pt>
                <c:pt idx="7601">
                  <c:v>2.5420000000000003</c:v>
                </c:pt>
                <c:pt idx="7602">
                  <c:v>2.5430000000000001</c:v>
                </c:pt>
                <c:pt idx="7603">
                  <c:v>2.5430000000000001</c:v>
                </c:pt>
                <c:pt idx="7604">
                  <c:v>2.544</c:v>
                </c:pt>
                <c:pt idx="7605">
                  <c:v>2.5449999999999999</c:v>
                </c:pt>
                <c:pt idx="7606">
                  <c:v>2.5449999999999999</c:v>
                </c:pt>
                <c:pt idx="7607">
                  <c:v>2.5460000000000003</c:v>
                </c:pt>
                <c:pt idx="7608">
                  <c:v>2.5470000000000002</c:v>
                </c:pt>
                <c:pt idx="7609">
                  <c:v>2.5470000000000002</c:v>
                </c:pt>
                <c:pt idx="7610">
                  <c:v>2.548</c:v>
                </c:pt>
                <c:pt idx="7611">
                  <c:v>2.548</c:v>
                </c:pt>
                <c:pt idx="7612">
                  <c:v>2.5489999999999999</c:v>
                </c:pt>
                <c:pt idx="7613">
                  <c:v>2.5500000000000003</c:v>
                </c:pt>
                <c:pt idx="7614">
                  <c:v>2.5500000000000003</c:v>
                </c:pt>
                <c:pt idx="7615">
                  <c:v>2.5510000000000002</c:v>
                </c:pt>
                <c:pt idx="7616">
                  <c:v>2.5510000000000002</c:v>
                </c:pt>
                <c:pt idx="7617">
                  <c:v>2.552</c:v>
                </c:pt>
                <c:pt idx="7618">
                  <c:v>2.5529999999999999</c:v>
                </c:pt>
                <c:pt idx="7619">
                  <c:v>2.5529999999999999</c:v>
                </c:pt>
                <c:pt idx="7620">
                  <c:v>2.5540000000000003</c:v>
                </c:pt>
                <c:pt idx="7621">
                  <c:v>2.5540000000000003</c:v>
                </c:pt>
                <c:pt idx="7622">
                  <c:v>2.5550000000000002</c:v>
                </c:pt>
                <c:pt idx="7623">
                  <c:v>2.556</c:v>
                </c:pt>
                <c:pt idx="7624">
                  <c:v>2.556</c:v>
                </c:pt>
                <c:pt idx="7625">
                  <c:v>2.5569999999999999</c:v>
                </c:pt>
                <c:pt idx="7626">
                  <c:v>2.5580000000000003</c:v>
                </c:pt>
                <c:pt idx="7627">
                  <c:v>2.5580000000000003</c:v>
                </c:pt>
                <c:pt idx="7628">
                  <c:v>2.5590000000000002</c:v>
                </c:pt>
                <c:pt idx="7629">
                  <c:v>2.5590000000000002</c:v>
                </c:pt>
                <c:pt idx="7630">
                  <c:v>2.56</c:v>
                </c:pt>
                <c:pt idx="7631">
                  <c:v>2.5609999999999999</c:v>
                </c:pt>
                <c:pt idx="7632">
                  <c:v>2.5609999999999999</c:v>
                </c:pt>
                <c:pt idx="7633">
                  <c:v>2.5619999999999998</c:v>
                </c:pt>
                <c:pt idx="7634">
                  <c:v>2.5619999999999998</c:v>
                </c:pt>
                <c:pt idx="7635">
                  <c:v>2.5630000000000002</c:v>
                </c:pt>
                <c:pt idx="7636">
                  <c:v>2.5640000000000001</c:v>
                </c:pt>
                <c:pt idx="7637">
                  <c:v>2.5640000000000001</c:v>
                </c:pt>
                <c:pt idx="7638">
                  <c:v>2.5649999999999999</c:v>
                </c:pt>
                <c:pt idx="7639">
                  <c:v>2.5659999999999998</c:v>
                </c:pt>
                <c:pt idx="7640">
                  <c:v>2.5659999999999998</c:v>
                </c:pt>
                <c:pt idx="7641">
                  <c:v>2.5670000000000002</c:v>
                </c:pt>
                <c:pt idx="7642">
                  <c:v>2.5670000000000002</c:v>
                </c:pt>
                <c:pt idx="7643">
                  <c:v>2.5680000000000001</c:v>
                </c:pt>
                <c:pt idx="7644">
                  <c:v>2.569</c:v>
                </c:pt>
                <c:pt idx="7645">
                  <c:v>2.569</c:v>
                </c:pt>
                <c:pt idx="7646">
                  <c:v>2.57</c:v>
                </c:pt>
                <c:pt idx="7647">
                  <c:v>2.5710000000000002</c:v>
                </c:pt>
                <c:pt idx="7648">
                  <c:v>2.5710000000000002</c:v>
                </c:pt>
                <c:pt idx="7649">
                  <c:v>2.5720000000000001</c:v>
                </c:pt>
                <c:pt idx="7650">
                  <c:v>2.5720000000000001</c:v>
                </c:pt>
                <c:pt idx="7651">
                  <c:v>2.573</c:v>
                </c:pt>
                <c:pt idx="7652">
                  <c:v>2.5739999999999998</c:v>
                </c:pt>
                <c:pt idx="7653">
                  <c:v>2.5739999999999998</c:v>
                </c:pt>
                <c:pt idx="7654">
                  <c:v>2.5750000000000002</c:v>
                </c:pt>
                <c:pt idx="7655">
                  <c:v>2.5750000000000002</c:v>
                </c:pt>
                <c:pt idx="7656">
                  <c:v>2.5760000000000001</c:v>
                </c:pt>
                <c:pt idx="7657">
                  <c:v>2.577</c:v>
                </c:pt>
                <c:pt idx="7658">
                  <c:v>2.577</c:v>
                </c:pt>
                <c:pt idx="7659">
                  <c:v>2.5779999999999998</c:v>
                </c:pt>
                <c:pt idx="7660">
                  <c:v>2.5790000000000002</c:v>
                </c:pt>
                <c:pt idx="7661">
                  <c:v>2.5790000000000002</c:v>
                </c:pt>
                <c:pt idx="7662">
                  <c:v>2.58</c:v>
                </c:pt>
                <c:pt idx="7663">
                  <c:v>2.58</c:v>
                </c:pt>
                <c:pt idx="7664">
                  <c:v>2.581</c:v>
                </c:pt>
                <c:pt idx="7665">
                  <c:v>2.5819999999999999</c:v>
                </c:pt>
                <c:pt idx="7666">
                  <c:v>2.5819999999999999</c:v>
                </c:pt>
                <c:pt idx="7667">
                  <c:v>2.5830000000000002</c:v>
                </c:pt>
                <c:pt idx="7668">
                  <c:v>2.5840000000000001</c:v>
                </c:pt>
                <c:pt idx="7669">
                  <c:v>2.5840000000000001</c:v>
                </c:pt>
                <c:pt idx="7670">
                  <c:v>2.585</c:v>
                </c:pt>
                <c:pt idx="7671">
                  <c:v>2.585</c:v>
                </c:pt>
                <c:pt idx="7672">
                  <c:v>2.5859999999999999</c:v>
                </c:pt>
                <c:pt idx="7673">
                  <c:v>2.5870000000000002</c:v>
                </c:pt>
                <c:pt idx="7674">
                  <c:v>2.5870000000000002</c:v>
                </c:pt>
                <c:pt idx="7675">
                  <c:v>2.5880000000000001</c:v>
                </c:pt>
                <c:pt idx="7676">
                  <c:v>2.589</c:v>
                </c:pt>
                <c:pt idx="7677">
                  <c:v>2.589</c:v>
                </c:pt>
                <c:pt idx="7678">
                  <c:v>2.59</c:v>
                </c:pt>
                <c:pt idx="7679">
                  <c:v>2.59</c:v>
                </c:pt>
                <c:pt idx="7680">
                  <c:v>2.5910000000000002</c:v>
                </c:pt>
                <c:pt idx="7681">
                  <c:v>2.5920000000000001</c:v>
                </c:pt>
                <c:pt idx="7682">
                  <c:v>2.5920000000000001</c:v>
                </c:pt>
                <c:pt idx="7683">
                  <c:v>2.593</c:v>
                </c:pt>
                <c:pt idx="7684">
                  <c:v>2.593</c:v>
                </c:pt>
                <c:pt idx="7685">
                  <c:v>2.5939999999999999</c:v>
                </c:pt>
                <c:pt idx="7686">
                  <c:v>2.5950000000000002</c:v>
                </c:pt>
                <c:pt idx="7687">
                  <c:v>2.5950000000000002</c:v>
                </c:pt>
                <c:pt idx="7688">
                  <c:v>2.5960000000000001</c:v>
                </c:pt>
                <c:pt idx="7689">
                  <c:v>2.597</c:v>
                </c:pt>
                <c:pt idx="7690">
                  <c:v>2.597</c:v>
                </c:pt>
                <c:pt idx="7691">
                  <c:v>2.5979999999999999</c:v>
                </c:pt>
                <c:pt idx="7692">
                  <c:v>2.5979999999999999</c:v>
                </c:pt>
                <c:pt idx="7693">
                  <c:v>2.5990000000000002</c:v>
                </c:pt>
                <c:pt idx="7694">
                  <c:v>2.6</c:v>
                </c:pt>
                <c:pt idx="7695">
                  <c:v>2.6</c:v>
                </c:pt>
                <c:pt idx="7696">
                  <c:v>2.601</c:v>
                </c:pt>
                <c:pt idx="7697">
                  <c:v>2.6019999999999999</c:v>
                </c:pt>
                <c:pt idx="7698">
                  <c:v>2.6019999999999999</c:v>
                </c:pt>
                <c:pt idx="7699">
                  <c:v>2.6030000000000002</c:v>
                </c:pt>
                <c:pt idx="7700">
                  <c:v>2.6030000000000002</c:v>
                </c:pt>
                <c:pt idx="7701">
                  <c:v>2.6040000000000001</c:v>
                </c:pt>
                <c:pt idx="7702">
                  <c:v>2.605</c:v>
                </c:pt>
                <c:pt idx="7703">
                  <c:v>2.605</c:v>
                </c:pt>
                <c:pt idx="7704">
                  <c:v>2.6059999999999999</c:v>
                </c:pt>
                <c:pt idx="7705">
                  <c:v>2.6070000000000002</c:v>
                </c:pt>
                <c:pt idx="7706">
                  <c:v>2.6070000000000002</c:v>
                </c:pt>
                <c:pt idx="7707">
                  <c:v>2.6080000000000001</c:v>
                </c:pt>
                <c:pt idx="7708">
                  <c:v>2.6080000000000001</c:v>
                </c:pt>
                <c:pt idx="7709">
                  <c:v>2.609</c:v>
                </c:pt>
                <c:pt idx="7710">
                  <c:v>2.61</c:v>
                </c:pt>
                <c:pt idx="7711">
                  <c:v>2.61</c:v>
                </c:pt>
                <c:pt idx="7712">
                  <c:v>2.6110000000000002</c:v>
                </c:pt>
                <c:pt idx="7713">
                  <c:v>2.6120000000000001</c:v>
                </c:pt>
                <c:pt idx="7714">
                  <c:v>2.6120000000000001</c:v>
                </c:pt>
                <c:pt idx="7715">
                  <c:v>2.613</c:v>
                </c:pt>
                <c:pt idx="7716">
                  <c:v>2.6139999999999999</c:v>
                </c:pt>
                <c:pt idx="7717">
                  <c:v>2.6139999999999999</c:v>
                </c:pt>
                <c:pt idx="7718">
                  <c:v>2.6150000000000002</c:v>
                </c:pt>
                <c:pt idx="7719">
                  <c:v>2.6150000000000002</c:v>
                </c:pt>
                <c:pt idx="7720">
                  <c:v>2.6160000000000001</c:v>
                </c:pt>
                <c:pt idx="7721">
                  <c:v>2.617</c:v>
                </c:pt>
                <c:pt idx="7722">
                  <c:v>2.617</c:v>
                </c:pt>
                <c:pt idx="7723">
                  <c:v>2.6179999999999999</c:v>
                </c:pt>
                <c:pt idx="7724">
                  <c:v>2.6190000000000002</c:v>
                </c:pt>
                <c:pt idx="7725">
                  <c:v>2.6190000000000002</c:v>
                </c:pt>
                <c:pt idx="7726">
                  <c:v>2.62</c:v>
                </c:pt>
                <c:pt idx="7727">
                  <c:v>2.62</c:v>
                </c:pt>
                <c:pt idx="7728">
                  <c:v>2.621</c:v>
                </c:pt>
                <c:pt idx="7729">
                  <c:v>2.6219999999999999</c:v>
                </c:pt>
                <c:pt idx="7730">
                  <c:v>2.6219999999999999</c:v>
                </c:pt>
                <c:pt idx="7731">
                  <c:v>2.6230000000000002</c:v>
                </c:pt>
                <c:pt idx="7732">
                  <c:v>2.6240000000000001</c:v>
                </c:pt>
                <c:pt idx="7733">
                  <c:v>2.6240000000000001</c:v>
                </c:pt>
                <c:pt idx="7734">
                  <c:v>2.625</c:v>
                </c:pt>
                <c:pt idx="7735">
                  <c:v>2.625</c:v>
                </c:pt>
                <c:pt idx="7736">
                  <c:v>2.6259999999999999</c:v>
                </c:pt>
                <c:pt idx="7737">
                  <c:v>2.6270000000000002</c:v>
                </c:pt>
                <c:pt idx="7738">
                  <c:v>2.6270000000000002</c:v>
                </c:pt>
                <c:pt idx="7739">
                  <c:v>2.6280000000000001</c:v>
                </c:pt>
                <c:pt idx="7740">
                  <c:v>2.629</c:v>
                </c:pt>
                <c:pt idx="7741">
                  <c:v>2.629</c:v>
                </c:pt>
                <c:pt idx="7742">
                  <c:v>2.63</c:v>
                </c:pt>
                <c:pt idx="7743">
                  <c:v>2.6310000000000002</c:v>
                </c:pt>
                <c:pt idx="7744">
                  <c:v>2.6310000000000002</c:v>
                </c:pt>
                <c:pt idx="7745">
                  <c:v>2.6320000000000001</c:v>
                </c:pt>
                <c:pt idx="7746">
                  <c:v>2.6320000000000001</c:v>
                </c:pt>
                <c:pt idx="7747">
                  <c:v>2.633</c:v>
                </c:pt>
                <c:pt idx="7748">
                  <c:v>2.6339999999999999</c:v>
                </c:pt>
                <c:pt idx="7749">
                  <c:v>2.6339999999999999</c:v>
                </c:pt>
                <c:pt idx="7750">
                  <c:v>2.6350000000000002</c:v>
                </c:pt>
                <c:pt idx="7751">
                  <c:v>2.6360000000000001</c:v>
                </c:pt>
                <c:pt idx="7752">
                  <c:v>2.6360000000000001</c:v>
                </c:pt>
                <c:pt idx="7753">
                  <c:v>2.637</c:v>
                </c:pt>
                <c:pt idx="7754">
                  <c:v>2.6379999999999999</c:v>
                </c:pt>
                <c:pt idx="7755">
                  <c:v>2.6379999999999999</c:v>
                </c:pt>
                <c:pt idx="7756">
                  <c:v>2.6390000000000002</c:v>
                </c:pt>
                <c:pt idx="7757">
                  <c:v>2.6390000000000002</c:v>
                </c:pt>
                <c:pt idx="7758">
                  <c:v>2.64</c:v>
                </c:pt>
                <c:pt idx="7759">
                  <c:v>2.641</c:v>
                </c:pt>
                <c:pt idx="7760">
                  <c:v>2.641</c:v>
                </c:pt>
                <c:pt idx="7761">
                  <c:v>2.6419999999999999</c:v>
                </c:pt>
                <c:pt idx="7762">
                  <c:v>2.6430000000000002</c:v>
                </c:pt>
                <c:pt idx="7763">
                  <c:v>2.6430000000000002</c:v>
                </c:pt>
                <c:pt idx="7764">
                  <c:v>2.6440000000000001</c:v>
                </c:pt>
                <c:pt idx="7765">
                  <c:v>2.645</c:v>
                </c:pt>
                <c:pt idx="7766">
                  <c:v>2.645</c:v>
                </c:pt>
                <c:pt idx="7767">
                  <c:v>2.6459999999999999</c:v>
                </c:pt>
                <c:pt idx="7768">
                  <c:v>2.6470000000000002</c:v>
                </c:pt>
                <c:pt idx="7769">
                  <c:v>2.6470000000000002</c:v>
                </c:pt>
                <c:pt idx="7770">
                  <c:v>2.6480000000000001</c:v>
                </c:pt>
                <c:pt idx="7771">
                  <c:v>2.6480000000000001</c:v>
                </c:pt>
                <c:pt idx="7772">
                  <c:v>2.649</c:v>
                </c:pt>
                <c:pt idx="7773">
                  <c:v>2.65</c:v>
                </c:pt>
                <c:pt idx="7774">
                  <c:v>2.65</c:v>
                </c:pt>
                <c:pt idx="7775">
                  <c:v>2.6510000000000002</c:v>
                </c:pt>
                <c:pt idx="7776">
                  <c:v>2.6520000000000001</c:v>
                </c:pt>
                <c:pt idx="7777">
                  <c:v>2.6520000000000001</c:v>
                </c:pt>
                <c:pt idx="7778">
                  <c:v>2.6520000000000001</c:v>
                </c:pt>
                <c:pt idx="7779">
                  <c:v>2.6520000000000001</c:v>
                </c:pt>
                <c:pt idx="7780">
                  <c:v>2.6520000000000001</c:v>
                </c:pt>
                <c:pt idx="7781">
                  <c:v>2.6520000000000001</c:v>
                </c:pt>
                <c:pt idx="7782">
                  <c:v>2.6520000000000001</c:v>
                </c:pt>
                <c:pt idx="7783">
                  <c:v>2.6520000000000001</c:v>
                </c:pt>
                <c:pt idx="7784">
                  <c:v>2.6520000000000001</c:v>
                </c:pt>
                <c:pt idx="7785">
                  <c:v>2.6520000000000001</c:v>
                </c:pt>
                <c:pt idx="7786">
                  <c:v>2.6520000000000001</c:v>
                </c:pt>
                <c:pt idx="7787">
                  <c:v>2.653</c:v>
                </c:pt>
                <c:pt idx="7788">
                  <c:v>2.653</c:v>
                </c:pt>
                <c:pt idx="7789">
                  <c:v>2.653</c:v>
                </c:pt>
                <c:pt idx="7790">
                  <c:v>2.653</c:v>
                </c:pt>
                <c:pt idx="7791">
                  <c:v>2.653</c:v>
                </c:pt>
                <c:pt idx="7792">
                  <c:v>2.653</c:v>
                </c:pt>
                <c:pt idx="7793">
                  <c:v>2.653</c:v>
                </c:pt>
                <c:pt idx="7794">
                  <c:v>2.653</c:v>
                </c:pt>
                <c:pt idx="7795">
                  <c:v>2.653</c:v>
                </c:pt>
                <c:pt idx="7796">
                  <c:v>2.653</c:v>
                </c:pt>
                <c:pt idx="7797">
                  <c:v>2.653</c:v>
                </c:pt>
                <c:pt idx="7798">
                  <c:v>2.653</c:v>
                </c:pt>
                <c:pt idx="7799">
                  <c:v>2.653</c:v>
                </c:pt>
                <c:pt idx="7800">
                  <c:v>2.653</c:v>
                </c:pt>
                <c:pt idx="7801">
                  <c:v>2.653</c:v>
                </c:pt>
                <c:pt idx="7802">
                  <c:v>2.653</c:v>
                </c:pt>
                <c:pt idx="7803">
                  <c:v>2.653</c:v>
                </c:pt>
                <c:pt idx="7804">
                  <c:v>2.653</c:v>
                </c:pt>
                <c:pt idx="7805">
                  <c:v>2.653</c:v>
                </c:pt>
                <c:pt idx="7806">
                  <c:v>2.653</c:v>
                </c:pt>
                <c:pt idx="7807">
                  <c:v>2.653</c:v>
                </c:pt>
                <c:pt idx="7808">
                  <c:v>2.653</c:v>
                </c:pt>
                <c:pt idx="7809">
                  <c:v>2.653</c:v>
                </c:pt>
                <c:pt idx="7810">
                  <c:v>2.653</c:v>
                </c:pt>
                <c:pt idx="7811">
                  <c:v>2.653</c:v>
                </c:pt>
                <c:pt idx="7812">
                  <c:v>2.653</c:v>
                </c:pt>
                <c:pt idx="7813">
                  <c:v>2.653</c:v>
                </c:pt>
                <c:pt idx="7814">
                  <c:v>2.653</c:v>
                </c:pt>
                <c:pt idx="7815">
                  <c:v>2.653</c:v>
                </c:pt>
                <c:pt idx="7816">
                  <c:v>2.653</c:v>
                </c:pt>
                <c:pt idx="7817">
                  <c:v>2.653</c:v>
                </c:pt>
                <c:pt idx="7818">
                  <c:v>2.653</c:v>
                </c:pt>
                <c:pt idx="7819">
                  <c:v>2.653</c:v>
                </c:pt>
                <c:pt idx="7820">
                  <c:v>2.653</c:v>
                </c:pt>
                <c:pt idx="7821">
                  <c:v>2.653</c:v>
                </c:pt>
                <c:pt idx="7822">
                  <c:v>2.653</c:v>
                </c:pt>
                <c:pt idx="7823">
                  <c:v>2.653</c:v>
                </c:pt>
                <c:pt idx="7824">
                  <c:v>2.653</c:v>
                </c:pt>
                <c:pt idx="7825">
                  <c:v>2.653</c:v>
                </c:pt>
                <c:pt idx="7826">
                  <c:v>2.653</c:v>
                </c:pt>
                <c:pt idx="7827">
                  <c:v>2.653</c:v>
                </c:pt>
                <c:pt idx="7828">
                  <c:v>2.653</c:v>
                </c:pt>
                <c:pt idx="7829">
                  <c:v>2.653</c:v>
                </c:pt>
                <c:pt idx="7830">
                  <c:v>2.653</c:v>
                </c:pt>
                <c:pt idx="7831">
                  <c:v>2.653</c:v>
                </c:pt>
                <c:pt idx="7832">
                  <c:v>2.653</c:v>
                </c:pt>
                <c:pt idx="7833">
                  <c:v>2.653</c:v>
                </c:pt>
                <c:pt idx="7834">
                  <c:v>2.653</c:v>
                </c:pt>
                <c:pt idx="7835">
                  <c:v>2.653</c:v>
                </c:pt>
                <c:pt idx="7836">
                  <c:v>2.653</c:v>
                </c:pt>
                <c:pt idx="7837">
                  <c:v>2.653</c:v>
                </c:pt>
                <c:pt idx="7838">
                  <c:v>2.653</c:v>
                </c:pt>
                <c:pt idx="7839">
                  <c:v>2.653</c:v>
                </c:pt>
                <c:pt idx="7840">
                  <c:v>2.653</c:v>
                </c:pt>
                <c:pt idx="7841">
                  <c:v>2.653</c:v>
                </c:pt>
                <c:pt idx="7842">
                  <c:v>2.653</c:v>
                </c:pt>
                <c:pt idx="7843">
                  <c:v>2.653</c:v>
                </c:pt>
                <c:pt idx="7844">
                  <c:v>2.653</c:v>
                </c:pt>
                <c:pt idx="7845">
                  <c:v>2.653</c:v>
                </c:pt>
                <c:pt idx="7846">
                  <c:v>2.653</c:v>
                </c:pt>
                <c:pt idx="7847">
                  <c:v>2.653</c:v>
                </c:pt>
                <c:pt idx="7848">
                  <c:v>2.653</c:v>
                </c:pt>
                <c:pt idx="7849">
                  <c:v>2.6539999999999999</c:v>
                </c:pt>
                <c:pt idx="7850">
                  <c:v>2.6539999999999999</c:v>
                </c:pt>
                <c:pt idx="7851">
                  <c:v>2.6539999999999999</c:v>
                </c:pt>
                <c:pt idx="7852">
                  <c:v>2.6539999999999999</c:v>
                </c:pt>
                <c:pt idx="7853">
                  <c:v>2.6539999999999999</c:v>
                </c:pt>
                <c:pt idx="7854">
                  <c:v>2.6539999999999999</c:v>
                </c:pt>
                <c:pt idx="7855">
                  <c:v>2.6539999999999999</c:v>
                </c:pt>
                <c:pt idx="7856">
                  <c:v>2.6539999999999999</c:v>
                </c:pt>
                <c:pt idx="7857">
                  <c:v>2.6539999999999999</c:v>
                </c:pt>
                <c:pt idx="7858">
                  <c:v>2.6539999999999999</c:v>
                </c:pt>
                <c:pt idx="7859">
                  <c:v>2.6539999999999999</c:v>
                </c:pt>
                <c:pt idx="7860">
                  <c:v>2.6539999999999999</c:v>
                </c:pt>
                <c:pt idx="7861">
                  <c:v>2.6539999999999999</c:v>
                </c:pt>
                <c:pt idx="7862">
                  <c:v>2.6539999999999999</c:v>
                </c:pt>
                <c:pt idx="7863">
                  <c:v>2.6539999999999999</c:v>
                </c:pt>
                <c:pt idx="7864">
                  <c:v>2.6539999999999999</c:v>
                </c:pt>
                <c:pt idx="7865">
                  <c:v>2.6539999999999999</c:v>
                </c:pt>
                <c:pt idx="7866">
                  <c:v>2.6539999999999999</c:v>
                </c:pt>
                <c:pt idx="7867">
                  <c:v>2.6539999999999999</c:v>
                </c:pt>
                <c:pt idx="7868">
                  <c:v>2.6539999999999999</c:v>
                </c:pt>
                <c:pt idx="7869">
                  <c:v>2.6539999999999999</c:v>
                </c:pt>
                <c:pt idx="7870">
                  <c:v>2.6539999999999999</c:v>
                </c:pt>
                <c:pt idx="7871">
                  <c:v>2.6539999999999999</c:v>
                </c:pt>
                <c:pt idx="7872">
                  <c:v>2.6539999999999999</c:v>
                </c:pt>
                <c:pt idx="7873">
                  <c:v>2.6539999999999999</c:v>
                </c:pt>
                <c:pt idx="7874">
                  <c:v>2.6539999999999999</c:v>
                </c:pt>
                <c:pt idx="7875">
                  <c:v>2.6539999999999999</c:v>
                </c:pt>
                <c:pt idx="7876">
                  <c:v>2.6539999999999999</c:v>
                </c:pt>
                <c:pt idx="7877">
                  <c:v>2.6539999999999999</c:v>
                </c:pt>
                <c:pt idx="7878">
                  <c:v>2.6539999999999999</c:v>
                </c:pt>
                <c:pt idx="7879">
                  <c:v>2.6539999999999999</c:v>
                </c:pt>
                <c:pt idx="7880">
                  <c:v>2.6539999999999999</c:v>
                </c:pt>
                <c:pt idx="7881">
                  <c:v>2.6539999999999999</c:v>
                </c:pt>
                <c:pt idx="7882">
                  <c:v>2.6550000000000002</c:v>
                </c:pt>
                <c:pt idx="7883">
                  <c:v>2.6550000000000002</c:v>
                </c:pt>
                <c:pt idx="7884">
                  <c:v>2.6550000000000002</c:v>
                </c:pt>
                <c:pt idx="7885">
                  <c:v>2.6560000000000001</c:v>
                </c:pt>
                <c:pt idx="7886">
                  <c:v>2.657</c:v>
                </c:pt>
                <c:pt idx="7887">
                  <c:v>2.6579999999999999</c:v>
                </c:pt>
                <c:pt idx="7888">
                  <c:v>2.6590000000000003</c:v>
                </c:pt>
                <c:pt idx="7889">
                  <c:v>2.66</c:v>
                </c:pt>
                <c:pt idx="7890">
                  <c:v>2.6619999999999999</c:v>
                </c:pt>
                <c:pt idx="7891">
                  <c:v>2.6630000000000003</c:v>
                </c:pt>
                <c:pt idx="7892">
                  <c:v>2.665</c:v>
                </c:pt>
                <c:pt idx="7893">
                  <c:v>2.6659999999999999</c:v>
                </c:pt>
                <c:pt idx="7894">
                  <c:v>2.6680000000000001</c:v>
                </c:pt>
                <c:pt idx="7895">
                  <c:v>2.669</c:v>
                </c:pt>
                <c:pt idx="7896">
                  <c:v>2.67</c:v>
                </c:pt>
                <c:pt idx="7897">
                  <c:v>2.6720000000000002</c:v>
                </c:pt>
                <c:pt idx="7898">
                  <c:v>2.673</c:v>
                </c:pt>
                <c:pt idx="7899">
                  <c:v>2.6750000000000003</c:v>
                </c:pt>
                <c:pt idx="7900">
                  <c:v>2.6760000000000002</c:v>
                </c:pt>
                <c:pt idx="7901">
                  <c:v>2.6779999999999999</c:v>
                </c:pt>
                <c:pt idx="7902">
                  <c:v>2.6790000000000003</c:v>
                </c:pt>
                <c:pt idx="7903">
                  <c:v>2.68</c:v>
                </c:pt>
                <c:pt idx="7904">
                  <c:v>2.6819999999999999</c:v>
                </c:pt>
                <c:pt idx="7905">
                  <c:v>2.6830000000000003</c:v>
                </c:pt>
                <c:pt idx="7906">
                  <c:v>2.6840000000000002</c:v>
                </c:pt>
                <c:pt idx="7907">
                  <c:v>2.6850000000000001</c:v>
                </c:pt>
                <c:pt idx="7908">
                  <c:v>2.6859999999999999</c:v>
                </c:pt>
                <c:pt idx="7909">
                  <c:v>2.6880000000000002</c:v>
                </c:pt>
                <c:pt idx="7910">
                  <c:v>2.6890000000000001</c:v>
                </c:pt>
                <c:pt idx="7911">
                  <c:v>2.69</c:v>
                </c:pt>
                <c:pt idx="7912">
                  <c:v>2.6909999999999998</c:v>
                </c:pt>
                <c:pt idx="7913">
                  <c:v>2.6920000000000002</c:v>
                </c:pt>
                <c:pt idx="7914">
                  <c:v>2.6930000000000001</c:v>
                </c:pt>
                <c:pt idx="7915">
                  <c:v>2.694</c:v>
                </c:pt>
                <c:pt idx="7916">
                  <c:v>2.6960000000000002</c:v>
                </c:pt>
                <c:pt idx="7917">
                  <c:v>2.6970000000000001</c:v>
                </c:pt>
                <c:pt idx="7918">
                  <c:v>2.698</c:v>
                </c:pt>
                <c:pt idx="7919">
                  <c:v>2.6989999999999998</c:v>
                </c:pt>
                <c:pt idx="7920">
                  <c:v>2.7</c:v>
                </c:pt>
                <c:pt idx="7921">
                  <c:v>2.702</c:v>
                </c:pt>
                <c:pt idx="7922">
                  <c:v>2.7029999999999998</c:v>
                </c:pt>
                <c:pt idx="7923">
                  <c:v>2.7040000000000002</c:v>
                </c:pt>
                <c:pt idx="7924">
                  <c:v>2.7050000000000001</c:v>
                </c:pt>
                <c:pt idx="7925">
                  <c:v>2.706</c:v>
                </c:pt>
                <c:pt idx="7926">
                  <c:v>2.7069999999999999</c:v>
                </c:pt>
                <c:pt idx="7927">
                  <c:v>2.7080000000000002</c:v>
                </c:pt>
                <c:pt idx="7928">
                  <c:v>2.7090000000000001</c:v>
                </c:pt>
                <c:pt idx="7929">
                  <c:v>2.71</c:v>
                </c:pt>
                <c:pt idx="7930">
                  <c:v>2.7109999999999999</c:v>
                </c:pt>
                <c:pt idx="7931">
                  <c:v>2.7120000000000002</c:v>
                </c:pt>
                <c:pt idx="7932">
                  <c:v>2.7130000000000001</c:v>
                </c:pt>
                <c:pt idx="7933">
                  <c:v>2.714</c:v>
                </c:pt>
                <c:pt idx="7934">
                  <c:v>2.7149999999999999</c:v>
                </c:pt>
                <c:pt idx="7935">
                  <c:v>2.7160000000000002</c:v>
                </c:pt>
                <c:pt idx="7936">
                  <c:v>2.7170000000000001</c:v>
                </c:pt>
                <c:pt idx="7937">
                  <c:v>2.7170000000000001</c:v>
                </c:pt>
                <c:pt idx="7938">
                  <c:v>2.718</c:v>
                </c:pt>
                <c:pt idx="7939">
                  <c:v>2.7189999999999999</c:v>
                </c:pt>
                <c:pt idx="7940">
                  <c:v>2.7189999999999999</c:v>
                </c:pt>
                <c:pt idx="7941">
                  <c:v>2.72</c:v>
                </c:pt>
                <c:pt idx="7942">
                  <c:v>2.7210000000000001</c:v>
                </c:pt>
                <c:pt idx="7943">
                  <c:v>2.7210000000000001</c:v>
                </c:pt>
                <c:pt idx="7944">
                  <c:v>2.722</c:v>
                </c:pt>
                <c:pt idx="7945">
                  <c:v>2.7229999999999999</c:v>
                </c:pt>
                <c:pt idx="7946">
                  <c:v>2.7229999999999999</c:v>
                </c:pt>
                <c:pt idx="7947">
                  <c:v>2.7240000000000002</c:v>
                </c:pt>
                <c:pt idx="7948">
                  <c:v>2.7240000000000002</c:v>
                </c:pt>
                <c:pt idx="7949">
                  <c:v>2.7250000000000001</c:v>
                </c:pt>
                <c:pt idx="7950">
                  <c:v>2.726</c:v>
                </c:pt>
                <c:pt idx="7951">
                  <c:v>2.726</c:v>
                </c:pt>
                <c:pt idx="7952">
                  <c:v>2.7269999999999999</c:v>
                </c:pt>
                <c:pt idx="7953">
                  <c:v>2.7280000000000002</c:v>
                </c:pt>
                <c:pt idx="7954">
                  <c:v>2.7280000000000002</c:v>
                </c:pt>
                <c:pt idx="7955">
                  <c:v>2.7290000000000001</c:v>
                </c:pt>
                <c:pt idx="7956">
                  <c:v>2.7290000000000001</c:v>
                </c:pt>
                <c:pt idx="7957">
                  <c:v>2.73</c:v>
                </c:pt>
                <c:pt idx="7958">
                  <c:v>2.7309999999999999</c:v>
                </c:pt>
                <c:pt idx="7959">
                  <c:v>2.7309999999999999</c:v>
                </c:pt>
                <c:pt idx="7960">
                  <c:v>2.7320000000000002</c:v>
                </c:pt>
                <c:pt idx="7961">
                  <c:v>2.7320000000000002</c:v>
                </c:pt>
                <c:pt idx="7962">
                  <c:v>2.7330000000000001</c:v>
                </c:pt>
                <c:pt idx="7963">
                  <c:v>2.734</c:v>
                </c:pt>
                <c:pt idx="7964">
                  <c:v>2.734</c:v>
                </c:pt>
                <c:pt idx="7965">
                  <c:v>2.7349999999999999</c:v>
                </c:pt>
                <c:pt idx="7966">
                  <c:v>2.7360000000000002</c:v>
                </c:pt>
                <c:pt idx="7967">
                  <c:v>2.7360000000000002</c:v>
                </c:pt>
                <c:pt idx="7968">
                  <c:v>2.7370000000000001</c:v>
                </c:pt>
                <c:pt idx="7969">
                  <c:v>2.7370000000000001</c:v>
                </c:pt>
                <c:pt idx="7970">
                  <c:v>2.738</c:v>
                </c:pt>
                <c:pt idx="7971">
                  <c:v>2.7389999999999999</c:v>
                </c:pt>
                <c:pt idx="7972">
                  <c:v>2.7389999999999999</c:v>
                </c:pt>
                <c:pt idx="7973">
                  <c:v>2.74</c:v>
                </c:pt>
                <c:pt idx="7974">
                  <c:v>2.7410000000000001</c:v>
                </c:pt>
                <c:pt idx="7975">
                  <c:v>2.7410000000000001</c:v>
                </c:pt>
                <c:pt idx="7976">
                  <c:v>2.742</c:v>
                </c:pt>
                <c:pt idx="7977">
                  <c:v>2.742</c:v>
                </c:pt>
                <c:pt idx="7978">
                  <c:v>2.7429999999999999</c:v>
                </c:pt>
                <c:pt idx="7979">
                  <c:v>2.7440000000000002</c:v>
                </c:pt>
                <c:pt idx="7980">
                  <c:v>2.7440000000000002</c:v>
                </c:pt>
                <c:pt idx="7981">
                  <c:v>2.7450000000000001</c:v>
                </c:pt>
                <c:pt idx="7982">
                  <c:v>2.746</c:v>
                </c:pt>
                <c:pt idx="7983">
                  <c:v>2.746</c:v>
                </c:pt>
                <c:pt idx="7984">
                  <c:v>2.7469999999999999</c:v>
                </c:pt>
                <c:pt idx="7985">
                  <c:v>2.7469999999999999</c:v>
                </c:pt>
                <c:pt idx="7986">
                  <c:v>2.7480000000000002</c:v>
                </c:pt>
                <c:pt idx="7987">
                  <c:v>2.7490000000000001</c:v>
                </c:pt>
                <c:pt idx="7988">
                  <c:v>2.7490000000000001</c:v>
                </c:pt>
                <c:pt idx="7989">
                  <c:v>2.75</c:v>
                </c:pt>
                <c:pt idx="7990">
                  <c:v>2.7509999999999999</c:v>
                </c:pt>
                <c:pt idx="7991">
                  <c:v>2.7509999999999999</c:v>
                </c:pt>
                <c:pt idx="7992">
                  <c:v>2.7520000000000002</c:v>
                </c:pt>
                <c:pt idx="7993">
                  <c:v>2.7520000000000002</c:v>
                </c:pt>
                <c:pt idx="7994">
                  <c:v>2.7530000000000001</c:v>
                </c:pt>
                <c:pt idx="7995">
                  <c:v>2.754</c:v>
                </c:pt>
                <c:pt idx="7996">
                  <c:v>2.754</c:v>
                </c:pt>
                <c:pt idx="7997">
                  <c:v>2.7549999999999999</c:v>
                </c:pt>
                <c:pt idx="7998">
                  <c:v>2.7560000000000002</c:v>
                </c:pt>
                <c:pt idx="7999">
                  <c:v>2.7560000000000002</c:v>
                </c:pt>
                <c:pt idx="8000">
                  <c:v>2.7570000000000001</c:v>
                </c:pt>
                <c:pt idx="8001">
                  <c:v>2.7570000000000001</c:v>
                </c:pt>
                <c:pt idx="8002">
                  <c:v>2.758</c:v>
                </c:pt>
                <c:pt idx="8003">
                  <c:v>2.7589999999999999</c:v>
                </c:pt>
                <c:pt idx="8004">
                  <c:v>2.7589999999999999</c:v>
                </c:pt>
                <c:pt idx="8005">
                  <c:v>2.7600000000000002</c:v>
                </c:pt>
                <c:pt idx="8006">
                  <c:v>2.7610000000000001</c:v>
                </c:pt>
                <c:pt idx="8007">
                  <c:v>2.7610000000000001</c:v>
                </c:pt>
                <c:pt idx="8008">
                  <c:v>2.762</c:v>
                </c:pt>
                <c:pt idx="8009">
                  <c:v>2.7629999999999999</c:v>
                </c:pt>
                <c:pt idx="8010">
                  <c:v>2.7629999999999999</c:v>
                </c:pt>
                <c:pt idx="8011">
                  <c:v>2.7640000000000002</c:v>
                </c:pt>
                <c:pt idx="8012">
                  <c:v>2.7640000000000002</c:v>
                </c:pt>
                <c:pt idx="8013">
                  <c:v>2.7650000000000001</c:v>
                </c:pt>
                <c:pt idx="8014">
                  <c:v>2.766</c:v>
                </c:pt>
                <c:pt idx="8015">
                  <c:v>2.766</c:v>
                </c:pt>
                <c:pt idx="8016">
                  <c:v>2.7669999999999999</c:v>
                </c:pt>
                <c:pt idx="8017">
                  <c:v>2.7680000000000002</c:v>
                </c:pt>
                <c:pt idx="8018">
                  <c:v>2.7680000000000002</c:v>
                </c:pt>
                <c:pt idx="8019">
                  <c:v>2.7690000000000001</c:v>
                </c:pt>
                <c:pt idx="8020">
                  <c:v>2.7690000000000001</c:v>
                </c:pt>
                <c:pt idx="8021">
                  <c:v>2.77</c:v>
                </c:pt>
                <c:pt idx="8022">
                  <c:v>2.7709999999999999</c:v>
                </c:pt>
                <c:pt idx="8023">
                  <c:v>2.7709999999999999</c:v>
                </c:pt>
                <c:pt idx="8024">
                  <c:v>2.7720000000000002</c:v>
                </c:pt>
                <c:pt idx="8025">
                  <c:v>2.7730000000000001</c:v>
                </c:pt>
                <c:pt idx="8026">
                  <c:v>2.7730000000000001</c:v>
                </c:pt>
                <c:pt idx="8027">
                  <c:v>2.774</c:v>
                </c:pt>
                <c:pt idx="8028">
                  <c:v>2.774</c:v>
                </c:pt>
                <c:pt idx="8029">
                  <c:v>2.7749999999999999</c:v>
                </c:pt>
                <c:pt idx="8030">
                  <c:v>2.7760000000000002</c:v>
                </c:pt>
                <c:pt idx="8031">
                  <c:v>2.7760000000000002</c:v>
                </c:pt>
                <c:pt idx="8032">
                  <c:v>2.7770000000000001</c:v>
                </c:pt>
                <c:pt idx="8033">
                  <c:v>2.778</c:v>
                </c:pt>
                <c:pt idx="8034">
                  <c:v>2.778</c:v>
                </c:pt>
                <c:pt idx="8035">
                  <c:v>2.7789999999999999</c:v>
                </c:pt>
                <c:pt idx="8036">
                  <c:v>2.7800000000000002</c:v>
                </c:pt>
                <c:pt idx="8037">
                  <c:v>2.7800000000000002</c:v>
                </c:pt>
                <c:pt idx="8038">
                  <c:v>2.7810000000000001</c:v>
                </c:pt>
                <c:pt idx="8039">
                  <c:v>2.7810000000000001</c:v>
                </c:pt>
                <c:pt idx="8040">
                  <c:v>2.782</c:v>
                </c:pt>
                <c:pt idx="8041">
                  <c:v>2.7829999999999999</c:v>
                </c:pt>
                <c:pt idx="8042">
                  <c:v>2.7829999999999999</c:v>
                </c:pt>
                <c:pt idx="8043">
                  <c:v>2.7840000000000003</c:v>
                </c:pt>
                <c:pt idx="8044">
                  <c:v>2.7850000000000001</c:v>
                </c:pt>
                <c:pt idx="8045">
                  <c:v>2.7850000000000001</c:v>
                </c:pt>
                <c:pt idx="8046">
                  <c:v>2.786</c:v>
                </c:pt>
                <c:pt idx="8047">
                  <c:v>2.786</c:v>
                </c:pt>
                <c:pt idx="8048">
                  <c:v>2.7869999999999999</c:v>
                </c:pt>
                <c:pt idx="8049">
                  <c:v>2.7880000000000003</c:v>
                </c:pt>
                <c:pt idx="8050">
                  <c:v>2.7880000000000003</c:v>
                </c:pt>
                <c:pt idx="8051">
                  <c:v>2.7890000000000001</c:v>
                </c:pt>
                <c:pt idx="8052">
                  <c:v>2.79</c:v>
                </c:pt>
                <c:pt idx="8053">
                  <c:v>2.79</c:v>
                </c:pt>
                <c:pt idx="8054">
                  <c:v>2.7909999999999999</c:v>
                </c:pt>
                <c:pt idx="8055">
                  <c:v>2.7909999999999999</c:v>
                </c:pt>
                <c:pt idx="8056">
                  <c:v>2.7920000000000003</c:v>
                </c:pt>
                <c:pt idx="8057">
                  <c:v>2.7930000000000001</c:v>
                </c:pt>
                <c:pt idx="8058">
                  <c:v>2.7930000000000001</c:v>
                </c:pt>
                <c:pt idx="8059">
                  <c:v>2.794</c:v>
                </c:pt>
                <c:pt idx="8060">
                  <c:v>2.7949999999999999</c:v>
                </c:pt>
                <c:pt idx="8061">
                  <c:v>2.7949999999999999</c:v>
                </c:pt>
                <c:pt idx="8062">
                  <c:v>2.7960000000000003</c:v>
                </c:pt>
                <c:pt idx="8063">
                  <c:v>2.7960000000000003</c:v>
                </c:pt>
                <c:pt idx="8064">
                  <c:v>2.7970000000000002</c:v>
                </c:pt>
                <c:pt idx="8065">
                  <c:v>2.798</c:v>
                </c:pt>
                <c:pt idx="8066">
                  <c:v>2.798</c:v>
                </c:pt>
                <c:pt idx="8067">
                  <c:v>2.7989999999999999</c:v>
                </c:pt>
                <c:pt idx="8068">
                  <c:v>2.8000000000000003</c:v>
                </c:pt>
                <c:pt idx="8069">
                  <c:v>2.8000000000000003</c:v>
                </c:pt>
                <c:pt idx="8070">
                  <c:v>2.8010000000000002</c:v>
                </c:pt>
                <c:pt idx="8071">
                  <c:v>2.802</c:v>
                </c:pt>
                <c:pt idx="8072">
                  <c:v>2.802</c:v>
                </c:pt>
                <c:pt idx="8073">
                  <c:v>2.8029999999999999</c:v>
                </c:pt>
                <c:pt idx="8074">
                  <c:v>2.8029999999999999</c:v>
                </c:pt>
                <c:pt idx="8075">
                  <c:v>2.8040000000000003</c:v>
                </c:pt>
                <c:pt idx="8076">
                  <c:v>2.8050000000000002</c:v>
                </c:pt>
                <c:pt idx="8077">
                  <c:v>2.8050000000000002</c:v>
                </c:pt>
                <c:pt idx="8078">
                  <c:v>2.806</c:v>
                </c:pt>
                <c:pt idx="8079">
                  <c:v>2.8069999999999999</c:v>
                </c:pt>
                <c:pt idx="8080">
                  <c:v>2.8069999999999999</c:v>
                </c:pt>
                <c:pt idx="8081">
                  <c:v>2.8080000000000003</c:v>
                </c:pt>
                <c:pt idx="8082">
                  <c:v>2.8090000000000002</c:v>
                </c:pt>
                <c:pt idx="8083">
                  <c:v>2.8090000000000002</c:v>
                </c:pt>
                <c:pt idx="8084">
                  <c:v>2.81</c:v>
                </c:pt>
                <c:pt idx="8085">
                  <c:v>2.81</c:v>
                </c:pt>
                <c:pt idx="8086">
                  <c:v>2.8109999999999999</c:v>
                </c:pt>
                <c:pt idx="8087">
                  <c:v>2.8120000000000003</c:v>
                </c:pt>
                <c:pt idx="8088">
                  <c:v>2.8120000000000003</c:v>
                </c:pt>
                <c:pt idx="8089">
                  <c:v>2.8130000000000002</c:v>
                </c:pt>
                <c:pt idx="8090">
                  <c:v>2.8140000000000001</c:v>
                </c:pt>
                <c:pt idx="8091">
                  <c:v>2.8140000000000001</c:v>
                </c:pt>
                <c:pt idx="8092">
                  <c:v>2.8149999999999999</c:v>
                </c:pt>
                <c:pt idx="8093">
                  <c:v>2.8159999999999998</c:v>
                </c:pt>
                <c:pt idx="8094">
                  <c:v>2.8159999999999998</c:v>
                </c:pt>
                <c:pt idx="8095">
                  <c:v>2.8170000000000002</c:v>
                </c:pt>
                <c:pt idx="8096">
                  <c:v>2.8170000000000002</c:v>
                </c:pt>
                <c:pt idx="8097">
                  <c:v>2.8180000000000001</c:v>
                </c:pt>
                <c:pt idx="8098">
                  <c:v>2.819</c:v>
                </c:pt>
                <c:pt idx="8099">
                  <c:v>2.819</c:v>
                </c:pt>
                <c:pt idx="8100">
                  <c:v>2.82</c:v>
                </c:pt>
                <c:pt idx="8101">
                  <c:v>2.8210000000000002</c:v>
                </c:pt>
                <c:pt idx="8102">
                  <c:v>2.8210000000000002</c:v>
                </c:pt>
                <c:pt idx="8103">
                  <c:v>2.8220000000000001</c:v>
                </c:pt>
                <c:pt idx="8104">
                  <c:v>2.8220000000000001</c:v>
                </c:pt>
                <c:pt idx="8105">
                  <c:v>2.823</c:v>
                </c:pt>
                <c:pt idx="8106">
                  <c:v>2.8239999999999998</c:v>
                </c:pt>
                <c:pt idx="8107">
                  <c:v>2.8239999999999998</c:v>
                </c:pt>
                <c:pt idx="8108">
                  <c:v>2.8250000000000002</c:v>
                </c:pt>
                <c:pt idx="8109">
                  <c:v>2.8260000000000001</c:v>
                </c:pt>
                <c:pt idx="8110">
                  <c:v>2.8260000000000001</c:v>
                </c:pt>
                <c:pt idx="8111">
                  <c:v>2.827</c:v>
                </c:pt>
                <c:pt idx="8112">
                  <c:v>2.8279999999999998</c:v>
                </c:pt>
                <c:pt idx="8113">
                  <c:v>2.8279999999999998</c:v>
                </c:pt>
                <c:pt idx="8114">
                  <c:v>2.8290000000000002</c:v>
                </c:pt>
                <c:pt idx="8115">
                  <c:v>2.8290000000000002</c:v>
                </c:pt>
                <c:pt idx="8116">
                  <c:v>2.83</c:v>
                </c:pt>
                <c:pt idx="8117">
                  <c:v>2.831</c:v>
                </c:pt>
                <c:pt idx="8118">
                  <c:v>2.831</c:v>
                </c:pt>
                <c:pt idx="8119">
                  <c:v>2.8319999999999999</c:v>
                </c:pt>
                <c:pt idx="8120">
                  <c:v>2.8330000000000002</c:v>
                </c:pt>
                <c:pt idx="8121">
                  <c:v>2.8330000000000002</c:v>
                </c:pt>
                <c:pt idx="8122">
                  <c:v>2.8340000000000001</c:v>
                </c:pt>
                <c:pt idx="8123">
                  <c:v>2.835</c:v>
                </c:pt>
                <c:pt idx="8124">
                  <c:v>2.835</c:v>
                </c:pt>
                <c:pt idx="8125">
                  <c:v>2.8359999999999999</c:v>
                </c:pt>
                <c:pt idx="8126">
                  <c:v>2.8359999999999999</c:v>
                </c:pt>
                <c:pt idx="8127">
                  <c:v>2.8370000000000002</c:v>
                </c:pt>
                <c:pt idx="8128">
                  <c:v>2.8380000000000001</c:v>
                </c:pt>
                <c:pt idx="8129">
                  <c:v>2.8380000000000001</c:v>
                </c:pt>
                <c:pt idx="8130">
                  <c:v>2.839</c:v>
                </c:pt>
                <c:pt idx="8131">
                  <c:v>2.84</c:v>
                </c:pt>
                <c:pt idx="8132">
                  <c:v>2.84</c:v>
                </c:pt>
                <c:pt idx="8133">
                  <c:v>2.8410000000000002</c:v>
                </c:pt>
                <c:pt idx="8134">
                  <c:v>2.8420000000000001</c:v>
                </c:pt>
                <c:pt idx="8135">
                  <c:v>2.8420000000000001</c:v>
                </c:pt>
                <c:pt idx="8136">
                  <c:v>2.843</c:v>
                </c:pt>
                <c:pt idx="8137">
                  <c:v>2.843</c:v>
                </c:pt>
                <c:pt idx="8138">
                  <c:v>2.8439999999999999</c:v>
                </c:pt>
                <c:pt idx="8139">
                  <c:v>2.8450000000000002</c:v>
                </c:pt>
                <c:pt idx="8140">
                  <c:v>2.8450000000000002</c:v>
                </c:pt>
                <c:pt idx="8141">
                  <c:v>2.8460000000000001</c:v>
                </c:pt>
                <c:pt idx="8142">
                  <c:v>2.847</c:v>
                </c:pt>
                <c:pt idx="8143">
                  <c:v>2.847</c:v>
                </c:pt>
                <c:pt idx="8144">
                  <c:v>2.8479999999999999</c:v>
                </c:pt>
                <c:pt idx="8145">
                  <c:v>2.8479999999999999</c:v>
                </c:pt>
                <c:pt idx="8146">
                  <c:v>2.8479999999999999</c:v>
                </c:pt>
                <c:pt idx="8147">
                  <c:v>2.8479999999999999</c:v>
                </c:pt>
                <c:pt idx="8148">
                  <c:v>2.8479999999999999</c:v>
                </c:pt>
                <c:pt idx="8149">
                  <c:v>2.8479999999999999</c:v>
                </c:pt>
                <c:pt idx="8150">
                  <c:v>2.8479999999999999</c:v>
                </c:pt>
                <c:pt idx="8151">
                  <c:v>2.8479999999999999</c:v>
                </c:pt>
                <c:pt idx="8152">
                  <c:v>2.8479999999999999</c:v>
                </c:pt>
                <c:pt idx="8153">
                  <c:v>2.8479999999999999</c:v>
                </c:pt>
                <c:pt idx="8154">
                  <c:v>2.8479999999999999</c:v>
                </c:pt>
                <c:pt idx="8155">
                  <c:v>2.8479999999999999</c:v>
                </c:pt>
                <c:pt idx="8156">
                  <c:v>2.8479999999999999</c:v>
                </c:pt>
                <c:pt idx="8157">
                  <c:v>2.8479999999999999</c:v>
                </c:pt>
                <c:pt idx="8158">
                  <c:v>2.8490000000000002</c:v>
                </c:pt>
                <c:pt idx="8159">
                  <c:v>2.8490000000000002</c:v>
                </c:pt>
                <c:pt idx="8160">
                  <c:v>2.8490000000000002</c:v>
                </c:pt>
                <c:pt idx="8161">
                  <c:v>2.8490000000000002</c:v>
                </c:pt>
                <c:pt idx="8162">
                  <c:v>2.8490000000000002</c:v>
                </c:pt>
                <c:pt idx="8163">
                  <c:v>2.8490000000000002</c:v>
                </c:pt>
                <c:pt idx="8164">
                  <c:v>2.8490000000000002</c:v>
                </c:pt>
                <c:pt idx="8165">
                  <c:v>2.8490000000000002</c:v>
                </c:pt>
                <c:pt idx="8166">
                  <c:v>2.8490000000000002</c:v>
                </c:pt>
                <c:pt idx="8167">
                  <c:v>2.8490000000000002</c:v>
                </c:pt>
                <c:pt idx="8168">
                  <c:v>2.8490000000000002</c:v>
                </c:pt>
                <c:pt idx="8169">
                  <c:v>2.8490000000000002</c:v>
                </c:pt>
                <c:pt idx="8170">
                  <c:v>2.8490000000000002</c:v>
                </c:pt>
                <c:pt idx="8171">
                  <c:v>2.8490000000000002</c:v>
                </c:pt>
                <c:pt idx="8172">
                  <c:v>2.8490000000000002</c:v>
                </c:pt>
                <c:pt idx="8173">
                  <c:v>2.8490000000000002</c:v>
                </c:pt>
                <c:pt idx="8174">
                  <c:v>2.8490000000000002</c:v>
                </c:pt>
                <c:pt idx="8175">
                  <c:v>2.8490000000000002</c:v>
                </c:pt>
                <c:pt idx="8176">
                  <c:v>2.8490000000000002</c:v>
                </c:pt>
                <c:pt idx="8177">
                  <c:v>2.8490000000000002</c:v>
                </c:pt>
                <c:pt idx="8178">
                  <c:v>2.8490000000000002</c:v>
                </c:pt>
                <c:pt idx="8179">
                  <c:v>2.8490000000000002</c:v>
                </c:pt>
                <c:pt idx="8180">
                  <c:v>2.8490000000000002</c:v>
                </c:pt>
                <c:pt idx="8181">
                  <c:v>2.8490000000000002</c:v>
                </c:pt>
                <c:pt idx="8182">
                  <c:v>2.8490000000000002</c:v>
                </c:pt>
                <c:pt idx="8183">
                  <c:v>2.8490000000000002</c:v>
                </c:pt>
                <c:pt idx="8184">
                  <c:v>2.8490000000000002</c:v>
                </c:pt>
                <c:pt idx="8185">
                  <c:v>2.8490000000000002</c:v>
                </c:pt>
                <c:pt idx="8186">
                  <c:v>2.8490000000000002</c:v>
                </c:pt>
                <c:pt idx="8187">
                  <c:v>2.8490000000000002</c:v>
                </c:pt>
                <c:pt idx="8188">
                  <c:v>2.8490000000000002</c:v>
                </c:pt>
                <c:pt idx="8189">
                  <c:v>2.8490000000000002</c:v>
                </c:pt>
                <c:pt idx="8190">
                  <c:v>2.8490000000000002</c:v>
                </c:pt>
                <c:pt idx="8191">
                  <c:v>2.8490000000000002</c:v>
                </c:pt>
                <c:pt idx="8192">
                  <c:v>2.8490000000000002</c:v>
                </c:pt>
                <c:pt idx="8193">
                  <c:v>2.8490000000000002</c:v>
                </c:pt>
                <c:pt idx="8194">
                  <c:v>2.8490000000000002</c:v>
                </c:pt>
                <c:pt idx="8195">
                  <c:v>2.8490000000000002</c:v>
                </c:pt>
                <c:pt idx="8196">
                  <c:v>2.8490000000000002</c:v>
                </c:pt>
                <c:pt idx="8197">
                  <c:v>2.8490000000000002</c:v>
                </c:pt>
                <c:pt idx="8198">
                  <c:v>2.8490000000000002</c:v>
                </c:pt>
                <c:pt idx="8199">
                  <c:v>2.8490000000000002</c:v>
                </c:pt>
                <c:pt idx="8200">
                  <c:v>2.8490000000000002</c:v>
                </c:pt>
                <c:pt idx="8201">
                  <c:v>2.8490000000000002</c:v>
                </c:pt>
                <c:pt idx="8202">
                  <c:v>2.8490000000000002</c:v>
                </c:pt>
                <c:pt idx="8203">
                  <c:v>2.8490000000000002</c:v>
                </c:pt>
                <c:pt idx="8204">
                  <c:v>2.8490000000000002</c:v>
                </c:pt>
                <c:pt idx="8205">
                  <c:v>2.8490000000000002</c:v>
                </c:pt>
                <c:pt idx="8206">
                  <c:v>2.8490000000000002</c:v>
                </c:pt>
                <c:pt idx="8207">
                  <c:v>2.8490000000000002</c:v>
                </c:pt>
                <c:pt idx="8208">
                  <c:v>2.8490000000000002</c:v>
                </c:pt>
                <c:pt idx="8209">
                  <c:v>2.8490000000000002</c:v>
                </c:pt>
                <c:pt idx="8210">
                  <c:v>2.8490000000000002</c:v>
                </c:pt>
                <c:pt idx="8211">
                  <c:v>2.8490000000000002</c:v>
                </c:pt>
                <c:pt idx="8212">
                  <c:v>2.8490000000000002</c:v>
                </c:pt>
                <c:pt idx="8213">
                  <c:v>2.8490000000000002</c:v>
                </c:pt>
                <c:pt idx="8214">
                  <c:v>2.8490000000000002</c:v>
                </c:pt>
                <c:pt idx="8215">
                  <c:v>2.8490000000000002</c:v>
                </c:pt>
                <c:pt idx="8216">
                  <c:v>2.8490000000000002</c:v>
                </c:pt>
                <c:pt idx="8217">
                  <c:v>2.8490000000000002</c:v>
                </c:pt>
                <c:pt idx="8218">
                  <c:v>2.8490000000000002</c:v>
                </c:pt>
                <c:pt idx="8219">
                  <c:v>2.8490000000000002</c:v>
                </c:pt>
                <c:pt idx="8220">
                  <c:v>2.8490000000000002</c:v>
                </c:pt>
                <c:pt idx="8221">
                  <c:v>2.85</c:v>
                </c:pt>
                <c:pt idx="8222">
                  <c:v>2.85</c:v>
                </c:pt>
                <c:pt idx="8223">
                  <c:v>2.85</c:v>
                </c:pt>
                <c:pt idx="8224">
                  <c:v>2.85</c:v>
                </c:pt>
                <c:pt idx="8225">
                  <c:v>2.85</c:v>
                </c:pt>
                <c:pt idx="8226">
                  <c:v>2.85</c:v>
                </c:pt>
                <c:pt idx="8227">
                  <c:v>2.85</c:v>
                </c:pt>
                <c:pt idx="8228">
                  <c:v>2.85</c:v>
                </c:pt>
                <c:pt idx="8229">
                  <c:v>2.85</c:v>
                </c:pt>
                <c:pt idx="8230">
                  <c:v>2.85</c:v>
                </c:pt>
                <c:pt idx="8231">
                  <c:v>2.85</c:v>
                </c:pt>
                <c:pt idx="8232">
                  <c:v>2.85</c:v>
                </c:pt>
                <c:pt idx="8233">
                  <c:v>2.85</c:v>
                </c:pt>
                <c:pt idx="8234">
                  <c:v>2.85</c:v>
                </c:pt>
                <c:pt idx="8235">
                  <c:v>2.85</c:v>
                </c:pt>
                <c:pt idx="8236">
                  <c:v>2.85</c:v>
                </c:pt>
                <c:pt idx="8237">
                  <c:v>2.85</c:v>
                </c:pt>
                <c:pt idx="8238">
                  <c:v>2.85</c:v>
                </c:pt>
                <c:pt idx="8239">
                  <c:v>2.85</c:v>
                </c:pt>
                <c:pt idx="8240">
                  <c:v>2.85</c:v>
                </c:pt>
                <c:pt idx="8241">
                  <c:v>2.85</c:v>
                </c:pt>
                <c:pt idx="8242">
                  <c:v>2.85</c:v>
                </c:pt>
                <c:pt idx="8243">
                  <c:v>2.85</c:v>
                </c:pt>
                <c:pt idx="8244">
                  <c:v>2.85</c:v>
                </c:pt>
                <c:pt idx="8245">
                  <c:v>2.85</c:v>
                </c:pt>
                <c:pt idx="8246">
                  <c:v>2.85</c:v>
                </c:pt>
                <c:pt idx="8247">
                  <c:v>2.85</c:v>
                </c:pt>
                <c:pt idx="8248">
                  <c:v>2.85</c:v>
                </c:pt>
                <c:pt idx="8249">
                  <c:v>2.85</c:v>
                </c:pt>
                <c:pt idx="8250">
                  <c:v>2.85</c:v>
                </c:pt>
                <c:pt idx="8251">
                  <c:v>2.85</c:v>
                </c:pt>
                <c:pt idx="8252">
                  <c:v>2.85</c:v>
                </c:pt>
                <c:pt idx="8253">
                  <c:v>2.85</c:v>
                </c:pt>
                <c:pt idx="8254">
                  <c:v>2.85</c:v>
                </c:pt>
                <c:pt idx="8255">
                  <c:v>2.85</c:v>
                </c:pt>
                <c:pt idx="8256">
                  <c:v>2.851</c:v>
                </c:pt>
                <c:pt idx="8257">
                  <c:v>2.851</c:v>
                </c:pt>
                <c:pt idx="8258">
                  <c:v>2.8519999999999999</c:v>
                </c:pt>
                <c:pt idx="8259">
                  <c:v>2.8530000000000002</c:v>
                </c:pt>
                <c:pt idx="8260">
                  <c:v>2.8540000000000001</c:v>
                </c:pt>
                <c:pt idx="8261">
                  <c:v>2.8540000000000001</c:v>
                </c:pt>
                <c:pt idx="8262">
                  <c:v>2.855</c:v>
                </c:pt>
                <c:pt idx="8263">
                  <c:v>2.8559999999999999</c:v>
                </c:pt>
                <c:pt idx="8264">
                  <c:v>2.8570000000000002</c:v>
                </c:pt>
                <c:pt idx="8265">
                  <c:v>2.859</c:v>
                </c:pt>
                <c:pt idx="8266">
                  <c:v>2.86</c:v>
                </c:pt>
                <c:pt idx="8267">
                  <c:v>2.8610000000000002</c:v>
                </c:pt>
                <c:pt idx="8268">
                  <c:v>2.863</c:v>
                </c:pt>
                <c:pt idx="8269">
                  <c:v>2.8639999999999999</c:v>
                </c:pt>
                <c:pt idx="8270">
                  <c:v>2.8660000000000001</c:v>
                </c:pt>
                <c:pt idx="8271">
                  <c:v>2.867</c:v>
                </c:pt>
                <c:pt idx="8272">
                  <c:v>2.8690000000000002</c:v>
                </c:pt>
                <c:pt idx="8273">
                  <c:v>2.87</c:v>
                </c:pt>
                <c:pt idx="8274">
                  <c:v>2.8719999999999999</c:v>
                </c:pt>
                <c:pt idx="8275">
                  <c:v>2.8730000000000002</c:v>
                </c:pt>
                <c:pt idx="8276">
                  <c:v>2.8740000000000001</c:v>
                </c:pt>
                <c:pt idx="8277">
                  <c:v>2.8759999999999999</c:v>
                </c:pt>
                <c:pt idx="8278">
                  <c:v>2.8770000000000002</c:v>
                </c:pt>
                <c:pt idx="8279">
                  <c:v>2.879</c:v>
                </c:pt>
                <c:pt idx="8280">
                  <c:v>2.88</c:v>
                </c:pt>
                <c:pt idx="8281">
                  <c:v>2.8810000000000002</c:v>
                </c:pt>
                <c:pt idx="8282">
                  <c:v>2.883</c:v>
                </c:pt>
                <c:pt idx="8283">
                  <c:v>2.8839999999999999</c:v>
                </c:pt>
                <c:pt idx="8284">
                  <c:v>2.8850000000000002</c:v>
                </c:pt>
                <c:pt idx="8285">
                  <c:v>2.8860000000000001</c:v>
                </c:pt>
                <c:pt idx="8286">
                  <c:v>2.887</c:v>
                </c:pt>
                <c:pt idx="8287">
                  <c:v>2.8879999999999999</c:v>
                </c:pt>
                <c:pt idx="8288">
                  <c:v>2.8890000000000002</c:v>
                </c:pt>
                <c:pt idx="8289">
                  <c:v>2.89</c:v>
                </c:pt>
                <c:pt idx="8290">
                  <c:v>2.891</c:v>
                </c:pt>
                <c:pt idx="8291">
                  <c:v>2.8919999999999999</c:v>
                </c:pt>
                <c:pt idx="8292">
                  <c:v>2.8930000000000002</c:v>
                </c:pt>
                <c:pt idx="8293">
                  <c:v>2.8940000000000001</c:v>
                </c:pt>
                <c:pt idx="8294">
                  <c:v>2.8940000000000001</c:v>
                </c:pt>
                <c:pt idx="8295">
                  <c:v>2.895</c:v>
                </c:pt>
                <c:pt idx="8296">
                  <c:v>2.8959999999999999</c:v>
                </c:pt>
                <c:pt idx="8297">
                  <c:v>2.8959999999999999</c:v>
                </c:pt>
                <c:pt idx="8298">
                  <c:v>2.8970000000000002</c:v>
                </c:pt>
                <c:pt idx="8299">
                  <c:v>2.8980000000000001</c:v>
                </c:pt>
                <c:pt idx="8300">
                  <c:v>2.8980000000000001</c:v>
                </c:pt>
                <c:pt idx="8301">
                  <c:v>2.899</c:v>
                </c:pt>
                <c:pt idx="8302">
                  <c:v>2.899</c:v>
                </c:pt>
                <c:pt idx="8303">
                  <c:v>2.9</c:v>
                </c:pt>
                <c:pt idx="8304">
                  <c:v>2.9010000000000002</c:v>
                </c:pt>
                <c:pt idx="8305">
                  <c:v>2.9010000000000002</c:v>
                </c:pt>
                <c:pt idx="8306">
                  <c:v>2.9020000000000001</c:v>
                </c:pt>
                <c:pt idx="8307">
                  <c:v>2.9020000000000001</c:v>
                </c:pt>
                <c:pt idx="8308">
                  <c:v>2.903</c:v>
                </c:pt>
                <c:pt idx="8309">
                  <c:v>2.9039999999999999</c:v>
                </c:pt>
                <c:pt idx="8310">
                  <c:v>2.9039999999999999</c:v>
                </c:pt>
                <c:pt idx="8311">
                  <c:v>2.9050000000000002</c:v>
                </c:pt>
                <c:pt idx="8312">
                  <c:v>2.9050000000000002</c:v>
                </c:pt>
                <c:pt idx="8313">
                  <c:v>2.9060000000000001</c:v>
                </c:pt>
                <c:pt idx="8314">
                  <c:v>2.907</c:v>
                </c:pt>
                <c:pt idx="8315">
                  <c:v>2.907</c:v>
                </c:pt>
                <c:pt idx="8316">
                  <c:v>2.9079999999999999</c:v>
                </c:pt>
                <c:pt idx="8317">
                  <c:v>2.9090000000000003</c:v>
                </c:pt>
                <c:pt idx="8318">
                  <c:v>2.9090000000000003</c:v>
                </c:pt>
                <c:pt idx="8319">
                  <c:v>2.91</c:v>
                </c:pt>
                <c:pt idx="8320">
                  <c:v>2.91</c:v>
                </c:pt>
                <c:pt idx="8321">
                  <c:v>2.911</c:v>
                </c:pt>
                <c:pt idx="8322">
                  <c:v>2.9119999999999999</c:v>
                </c:pt>
                <c:pt idx="8323">
                  <c:v>2.9119999999999999</c:v>
                </c:pt>
                <c:pt idx="8324">
                  <c:v>2.9130000000000003</c:v>
                </c:pt>
                <c:pt idx="8325">
                  <c:v>2.9130000000000003</c:v>
                </c:pt>
                <c:pt idx="8326">
                  <c:v>2.9140000000000001</c:v>
                </c:pt>
                <c:pt idx="8327">
                  <c:v>2.915</c:v>
                </c:pt>
                <c:pt idx="8328">
                  <c:v>2.915</c:v>
                </c:pt>
                <c:pt idx="8329">
                  <c:v>2.9159999999999999</c:v>
                </c:pt>
                <c:pt idx="8330">
                  <c:v>2.9170000000000003</c:v>
                </c:pt>
                <c:pt idx="8331">
                  <c:v>2.9170000000000003</c:v>
                </c:pt>
                <c:pt idx="8332">
                  <c:v>2.9180000000000001</c:v>
                </c:pt>
                <c:pt idx="8333">
                  <c:v>2.919</c:v>
                </c:pt>
                <c:pt idx="8334">
                  <c:v>2.919</c:v>
                </c:pt>
                <c:pt idx="8335">
                  <c:v>2.92</c:v>
                </c:pt>
                <c:pt idx="8336">
                  <c:v>2.92</c:v>
                </c:pt>
                <c:pt idx="8337">
                  <c:v>2.9210000000000003</c:v>
                </c:pt>
                <c:pt idx="8338">
                  <c:v>2.9220000000000002</c:v>
                </c:pt>
                <c:pt idx="8339">
                  <c:v>2.9220000000000002</c:v>
                </c:pt>
                <c:pt idx="8340">
                  <c:v>2.923</c:v>
                </c:pt>
                <c:pt idx="8341">
                  <c:v>2.923</c:v>
                </c:pt>
                <c:pt idx="8342">
                  <c:v>2.9239999999999999</c:v>
                </c:pt>
                <c:pt idx="8343">
                  <c:v>2.9250000000000003</c:v>
                </c:pt>
                <c:pt idx="8344">
                  <c:v>2.9250000000000003</c:v>
                </c:pt>
                <c:pt idx="8345">
                  <c:v>2.9260000000000002</c:v>
                </c:pt>
                <c:pt idx="8346">
                  <c:v>2.9260000000000002</c:v>
                </c:pt>
                <c:pt idx="8347">
                  <c:v>2.927</c:v>
                </c:pt>
                <c:pt idx="8348">
                  <c:v>2.9279999999999999</c:v>
                </c:pt>
                <c:pt idx="8349">
                  <c:v>2.9279999999999999</c:v>
                </c:pt>
                <c:pt idx="8350">
                  <c:v>2.9290000000000003</c:v>
                </c:pt>
                <c:pt idx="8351">
                  <c:v>2.9290000000000003</c:v>
                </c:pt>
                <c:pt idx="8352">
                  <c:v>2.93</c:v>
                </c:pt>
                <c:pt idx="8353">
                  <c:v>2.931</c:v>
                </c:pt>
                <c:pt idx="8354">
                  <c:v>2.931</c:v>
                </c:pt>
                <c:pt idx="8355">
                  <c:v>2.9319999999999999</c:v>
                </c:pt>
                <c:pt idx="8356">
                  <c:v>2.9330000000000003</c:v>
                </c:pt>
                <c:pt idx="8357">
                  <c:v>2.9330000000000003</c:v>
                </c:pt>
                <c:pt idx="8358">
                  <c:v>2.9340000000000002</c:v>
                </c:pt>
                <c:pt idx="8359">
                  <c:v>2.9340000000000002</c:v>
                </c:pt>
                <c:pt idx="8360">
                  <c:v>2.9350000000000001</c:v>
                </c:pt>
                <c:pt idx="8361">
                  <c:v>2.9359999999999999</c:v>
                </c:pt>
                <c:pt idx="8362">
                  <c:v>2.9359999999999999</c:v>
                </c:pt>
                <c:pt idx="8363">
                  <c:v>2.9370000000000003</c:v>
                </c:pt>
                <c:pt idx="8364">
                  <c:v>2.9370000000000003</c:v>
                </c:pt>
                <c:pt idx="8365">
                  <c:v>2.9380000000000002</c:v>
                </c:pt>
                <c:pt idx="8366">
                  <c:v>2.9390000000000001</c:v>
                </c:pt>
                <c:pt idx="8367">
                  <c:v>2.9390000000000001</c:v>
                </c:pt>
                <c:pt idx="8368">
                  <c:v>2.94</c:v>
                </c:pt>
                <c:pt idx="8369">
                  <c:v>2.94</c:v>
                </c:pt>
                <c:pt idx="8370">
                  <c:v>2.9410000000000003</c:v>
                </c:pt>
                <c:pt idx="8371">
                  <c:v>2.9420000000000002</c:v>
                </c:pt>
                <c:pt idx="8372">
                  <c:v>2.9420000000000002</c:v>
                </c:pt>
                <c:pt idx="8373">
                  <c:v>2.9430000000000001</c:v>
                </c:pt>
                <c:pt idx="8374">
                  <c:v>2.944</c:v>
                </c:pt>
                <c:pt idx="8375">
                  <c:v>2.944</c:v>
                </c:pt>
                <c:pt idx="8376">
                  <c:v>2.9449999999999998</c:v>
                </c:pt>
                <c:pt idx="8377">
                  <c:v>2.9449999999999998</c:v>
                </c:pt>
                <c:pt idx="8378">
                  <c:v>2.9460000000000002</c:v>
                </c:pt>
                <c:pt idx="8379">
                  <c:v>2.9470000000000001</c:v>
                </c:pt>
                <c:pt idx="8380">
                  <c:v>2.9470000000000001</c:v>
                </c:pt>
                <c:pt idx="8381">
                  <c:v>2.948</c:v>
                </c:pt>
                <c:pt idx="8382">
                  <c:v>2.948</c:v>
                </c:pt>
                <c:pt idx="8383">
                  <c:v>2.9489999999999998</c:v>
                </c:pt>
                <c:pt idx="8384">
                  <c:v>2.95</c:v>
                </c:pt>
                <c:pt idx="8385">
                  <c:v>2.95</c:v>
                </c:pt>
                <c:pt idx="8386">
                  <c:v>2.9510000000000001</c:v>
                </c:pt>
                <c:pt idx="8387">
                  <c:v>2.952</c:v>
                </c:pt>
                <c:pt idx="8388">
                  <c:v>2.952</c:v>
                </c:pt>
                <c:pt idx="8389">
                  <c:v>2.9529999999999998</c:v>
                </c:pt>
                <c:pt idx="8390">
                  <c:v>2.9529999999999998</c:v>
                </c:pt>
                <c:pt idx="8391">
                  <c:v>2.9540000000000002</c:v>
                </c:pt>
                <c:pt idx="8392">
                  <c:v>2.9550000000000001</c:v>
                </c:pt>
                <c:pt idx="8393">
                  <c:v>2.9550000000000001</c:v>
                </c:pt>
                <c:pt idx="8394">
                  <c:v>2.956</c:v>
                </c:pt>
                <c:pt idx="8395">
                  <c:v>2.956</c:v>
                </c:pt>
                <c:pt idx="8396">
                  <c:v>2.9569999999999999</c:v>
                </c:pt>
                <c:pt idx="8397">
                  <c:v>2.9580000000000002</c:v>
                </c:pt>
                <c:pt idx="8398">
                  <c:v>2.9580000000000002</c:v>
                </c:pt>
                <c:pt idx="8399">
                  <c:v>2.9590000000000001</c:v>
                </c:pt>
                <c:pt idx="8400">
                  <c:v>2.96</c:v>
                </c:pt>
                <c:pt idx="8401">
                  <c:v>2.96</c:v>
                </c:pt>
                <c:pt idx="8402">
                  <c:v>2.9609999999999999</c:v>
                </c:pt>
                <c:pt idx="8403">
                  <c:v>2.9609999999999999</c:v>
                </c:pt>
                <c:pt idx="8404">
                  <c:v>2.9620000000000002</c:v>
                </c:pt>
                <c:pt idx="8405">
                  <c:v>2.9630000000000001</c:v>
                </c:pt>
                <c:pt idx="8406">
                  <c:v>2.9630000000000001</c:v>
                </c:pt>
                <c:pt idx="8407">
                  <c:v>2.964</c:v>
                </c:pt>
                <c:pt idx="8408">
                  <c:v>2.964</c:v>
                </c:pt>
                <c:pt idx="8409">
                  <c:v>2.9649999999999999</c:v>
                </c:pt>
                <c:pt idx="8410">
                  <c:v>2.9660000000000002</c:v>
                </c:pt>
                <c:pt idx="8411">
                  <c:v>2.9660000000000002</c:v>
                </c:pt>
                <c:pt idx="8412">
                  <c:v>2.9670000000000001</c:v>
                </c:pt>
                <c:pt idx="8413">
                  <c:v>2.968</c:v>
                </c:pt>
                <c:pt idx="8414">
                  <c:v>2.968</c:v>
                </c:pt>
                <c:pt idx="8415">
                  <c:v>2.9689999999999999</c:v>
                </c:pt>
                <c:pt idx="8416">
                  <c:v>2.9689999999999999</c:v>
                </c:pt>
                <c:pt idx="8417">
                  <c:v>2.97</c:v>
                </c:pt>
                <c:pt idx="8418">
                  <c:v>2.9710000000000001</c:v>
                </c:pt>
                <c:pt idx="8419">
                  <c:v>2.9710000000000001</c:v>
                </c:pt>
                <c:pt idx="8420">
                  <c:v>2.972</c:v>
                </c:pt>
                <c:pt idx="8421">
                  <c:v>2.9729999999999999</c:v>
                </c:pt>
                <c:pt idx="8422">
                  <c:v>2.9729999999999999</c:v>
                </c:pt>
                <c:pt idx="8423">
                  <c:v>2.9740000000000002</c:v>
                </c:pt>
                <c:pt idx="8424">
                  <c:v>2.9740000000000002</c:v>
                </c:pt>
                <c:pt idx="8425">
                  <c:v>2.9750000000000001</c:v>
                </c:pt>
                <c:pt idx="8426">
                  <c:v>2.976</c:v>
                </c:pt>
                <c:pt idx="8427">
                  <c:v>2.976</c:v>
                </c:pt>
                <c:pt idx="8428">
                  <c:v>2.9769999999999999</c:v>
                </c:pt>
                <c:pt idx="8429">
                  <c:v>2.9780000000000002</c:v>
                </c:pt>
                <c:pt idx="8430">
                  <c:v>2.9780000000000002</c:v>
                </c:pt>
                <c:pt idx="8431">
                  <c:v>2.9790000000000001</c:v>
                </c:pt>
                <c:pt idx="8432">
                  <c:v>2.9790000000000001</c:v>
                </c:pt>
                <c:pt idx="8433">
                  <c:v>2.98</c:v>
                </c:pt>
                <c:pt idx="8434">
                  <c:v>2.9809999999999999</c:v>
                </c:pt>
                <c:pt idx="8435">
                  <c:v>2.9809999999999999</c:v>
                </c:pt>
                <c:pt idx="8436">
                  <c:v>2.9820000000000002</c:v>
                </c:pt>
                <c:pt idx="8437">
                  <c:v>2.9820000000000002</c:v>
                </c:pt>
                <c:pt idx="8438">
                  <c:v>2.9830000000000001</c:v>
                </c:pt>
                <c:pt idx="8439">
                  <c:v>2.984</c:v>
                </c:pt>
                <c:pt idx="8440">
                  <c:v>2.984</c:v>
                </c:pt>
                <c:pt idx="8441">
                  <c:v>2.9849999999999999</c:v>
                </c:pt>
                <c:pt idx="8442">
                  <c:v>2.9860000000000002</c:v>
                </c:pt>
                <c:pt idx="8443">
                  <c:v>2.9860000000000002</c:v>
                </c:pt>
                <c:pt idx="8444">
                  <c:v>2.9870000000000001</c:v>
                </c:pt>
                <c:pt idx="8445">
                  <c:v>2.9870000000000001</c:v>
                </c:pt>
                <c:pt idx="8446">
                  <c:v>2.988</c:v>
                </c:pt>
                <c:pt idx="8447">
                  <c:v>2.9889999999999999</c:v>
                </c:pt>
                <c:pt idx="8448">
                  <c:v>2.9889999999999999</c:v>
                </c:pt>
                <c:pt idx="8449">
                  <c:v>2.99</c:v>
                </c:pt>
                <c:pt idx="8450">
                  <c:v>2.9910000000000001</c:v>
                </c:pt>
                <c:pt idx="8451">
                  <c:v>2.9910000000000001</c:v>
                </c:pt>
                <c:pt idx="8452">
                  <c:v>2.992</c:v>
                </c:pt>
                <c:pt idx="8453">
                  <c:v>2.992</c:v>
                </c:pt>
                <c:pt idx="8454">
                  <c:v>2.9929999999999999</c:v>
                </c:pt>
                <c:pt idx="8455">
                  <c:v>2.9940000000000002</c:v>
                </c:pt>
                <c:pt idx="8456">
                  <c:v>2.9940000000000002</c:v>
                </c:pt>
                <c:pt idx="8457">
                  <c:v>2.9950000000000001</c:v>
                </c:pt>
                <c:pt idx="8458">
                  <c:v>2.996</c:v>
                </c:pt>
                <c:pt idx="8459">
                  <c:v>2.996</c:v>
                </c:pt>
                <c:pt idx="8460">
                  <c:v>2.9969999999999999</c:v>
                </c:pt>
                <c:pt idx="8461">
                  <c:v>2.9969999999999999</c:v>
                </c:pt>
                <c:pt idx="8462">
                  <c:v>2.9980000000000002</c:v>
                </c:pt>
                <c:pt idx="8463">
                  <c:v>2.9990000000000001</c:v>
                </c:pt>
                <c:pt idx="8464">
                  <c:v>2.9990000000000001</c:v>
                </c:pt>
                <c:pt idx="8465">
                  <c:v>3</c:v>
                </c:pt>
                <c:pt idx="8466">
                  <c:v>3.0009999999999999</c:v>
                </c:pt>
                <c:pt idx="8467">
                  <c:v>3.0009999999999999</c:v>
                </c:pt>
                <c:pt idx="8468">
                  <c:v>3.0020000000000002</c:v>
                </c:pt>
                <c:pt idx="8469">
                  <c:v>3.0020000000000002</c:v>
                </c:pt>
                <c:pt idx="8470">
                  <c:v>3.0030000000000001</c:v>
                </c:pt>
                <c:pt idx="8471">
                  <c:v>3.004</c:v>
                </c:pt>
                <c:pt idx="8472">
                  <c:v>3.004</c:v>
                </c:pt>
                <c:pt idx="8473">
                  <c:v>3.0049999999999999</c:v>
                </c:pt>
                <c:pt idx="8474">
                  <c:v>3.0060000000000002</c:v>
                </c:pt>
                <c:pt idx="8475">
                  <c:v>3.0060000000000002</c:v>
                </c:pt>
                <c:pt idx="8476">
                  <c:v>3.0070000000000001</c:v>
                </c:pt>
                <c:pt idx="8477">
                  <c:v>3.0070000000000001</c:v>
                </c:pt>
                <c:pt idx="8478">
                  <c:v>3.008</c:v>
                </c:pt>
                <c:pt idx="8479">
                  <c:v>3.0089999999999999</c:v>
                </c:pt>
                <c:pt idx="8480">
                  <c:v>3.0089999999999999</c:v>
                </c:pt>
                <c:pt idx="8481">
                  <c:v>3.0100000000000002</c:v>
                </c:pt>
                <c:pt idx="8482">
                  <c:v>3.0110000000000001</c:v>
                </c:pt>
                <c:pt idx="8483">
                  <c:v>3.0110000000000001</c:v>
                </c:pt>
                <c:pt idx="8484">
                  <c:v>3.012</c:v>
                </c:pt>
                <c:pt idx="8485">
                  <c:v>3.012</c:v>
                </c:pt>
                <c:pt idx="8486">
                  <c:v>3.0129999999999999</c:v>
                </c:pt>
                <c:pt idx="8487">
                  <c:v>3.0140000000000002</c:v>
                </c:pt>
                <c:pt idx="8488">
                  <c:v>3.0140000000000002</c:v>
                </c:pt>
                <c:pt idx="8489">
                  <c:v>3.0150000000000001</c:v>
                </c:pt>
                <c:pt idx="8490">
                  <c:v>3.016</c:v>
                </c:pt>
                <c:pt idx="8491">
                  <c:v>3.016</c:v>
                </c:pt>
                <c:pt idx="8492">
                  <c:v>3.0169999999999999</c:v>
                </c:pt>
                <c:pt idx="8493">
                  <c:v>3.0180000000000002</c:v>
                </c:pt>
                <c:pt idx="8494">
                  <c:v>3.0180000000000002</c:v>
                </c:pt>
                <c:pt idx="8495">
                  <c:v>3.0190000000000001</c:v>
                </c:pt>
                <c:pt idx="8496">
                  <c:v>3.0190000000000001</c:v>
                </c:pt>
                <c:pt idx="8497">
                  <c:v>3.02</c:v>
                </c:pt>
                <c:pt idx="8498">
                  <c:v>3.0209999999999999</c:v>
                </c:pt>
                <c:pt idx="8499">
                  <c:v>3.0209999999999999</c:v>
                </c:pt>
                <c:pt idx="8500">
                  <c:v>3.0220000000000002</c:v>
                </c:pt>
                <c:pt idx="8501">
                  <c:v>3.0230000000000001</c:v>
                </c:pt>
                <c:pt idx="8502">
                  <c:v>3.0230000000000001</c:v>
                </c:pt>
                <c:pt idx="8503">
                  <c:v>3.024</c:v>
                </c:pt>
                <c:pt idx="8504">
                  <c:v>3.024</c:v>
                </c:pt>
                <c:pt idx="8505">
                  <c:v>3.0249999999999999</c:v>
                </c:pt>
                <c:pt idx="8506">
                  <c:v>3.0260000000000002</c:v>
                </c:pt>
                <c:pt idx="8507">
                  <c:v>3.0260000000000002</c:v>
                </c:pt>
                <c:pt idx="8508">
                  <c:v>3.0270000000000001</c:v>
                </c:pt>
                <c:pt idx="8509">
                  <c:v>3.028</c:v>
                </c:pt>
                <c:pt idx="8510">
                  <c:v>3.028</c:v>
                </c:pt>
                <c:pt idx="8511">
                  <c:v>3.0289999999999999</c:v>
                </c:pt>
                <c:pt idx="8512">
                  <c:v>3.0300000000000002</c:v>
                </c:pt>
                <c:pt idx="8513">
                  <c:v>3.0300000000000002</c:v>
                </c:pt>
                <c:pt idx="8514">
                  <c:v>3.0310000000000001</c:v>
                </c:pt>
                <c:pt idx="8515">
                  <c:v>3.0310000000000001</c:v>
                </c:pt>
                <c:pt idx="8516">
                  <c:v>3.032</c:v>
                </c:pt>
                <c:pt idx="8517">
                  <c:v>3.0329999999999999</c:v>
                </c:pt>
                <c:pt idx="8518">
                  <c:v>3.0329999999999999</c:v>
                </c:pt>
                <c:pt idx="8519">
                  <c:v>3.0340000000000003</c:v>
                </c:pt>
                <c:pt idx="8520">
                  <c:v>3.0350000000000001</c:v>
                </c:pt>
                <c:pt idx="8521">
                  <c:v>3.0350000000000001</c:v>
                </c:pt>
                <c:pt idx="8522">
                  <c:v>3.036</c:v>
                </c:pt>
                <c:pt idx="8523">
                  <c:v>3.036</c:v>
                </c:pt>
                <c:pt idx="8524">
                  <c:v>3.0369999999999999</c:v>
                </c:pt>
                <c:pt idx="8525">
                  <c:v>3.0380000000000003</c:v>
                </c:pt>
                <c:pt idx="8526">
                  <c:v>3.0380000000000003</c:v>
                </c:pt>
                <c:pt idx="8527">
                  <c:v>3.0390000000000001</c:v>
                </c:pt>
                <c:pt idx="8528">
                  <c:v>3.04</c:v>
                </c:pt>
                <c:pt idx="8529">
                  <c:v>3.04</c:v>
                </c:pt>
                <c:pt idx="8530">
                  <c:v>3.0409999999999999</c:v>
                </c:pt>
                <c:pt idx="8531">
                  <c:v>3.0420000000000003</c:v>
                </c:pt>
                <c:pt idx="8532">
                  <c:v>3.0420000000000003</c:v>
                </c:pt>
                <c:pt idx="8533">
                  <c:v>3.0430000000000001</c:v>
                </c:pt>
                <c:pt idx="8534">
                  <c:v>3.044</c:v>
                </c:pt>
                <c:pt idx="8535">
                  <c:v>3.044</c:v>
                </c:pt>
                <c:pt idx="8536">
                  <c:v>3.0449999999999999</c:v>
                </c:pt>
                <c:pt idx="8537">
                  <c:v>3.0449999999999999</c:v>
                </c:pt>
                <c:pt idx="8538">
                  <c:v>3.0460000000000003</c:v>
                </c:pt>
                <c:pt idx="8539">
                  <c:v>3.0470000000000002</c:v>
                </c:pt>
                <c:pt idx="8540">
                  <c:v>3.0470000000000002</c:v>
                </c:pt>
                <c:pt idx="8541">
                  <c:v>3.048</c:v>
                </c:pt>
                <c:pt idx="8542">
                  <c:v>3.0489999999999999</c:v>
                </c:pt>
                <c:pt idx="8543">
                  <c:v>3.0489999999999999</c:v>
                </c:pt>
                <c:pt idx="8544">
                  <c:v>3.0500000000000003</c:v>
                </c:pt>
                <c:pt idx="8545">
                  <c:v>3.0510000000000002</c:v>
                </c:pt>
                <c:pt idx="8546">
                  <c:v>3.0510000000000002</c:v>
                </c:pt>
                <c:pt idx="8547">
                  <c:v>3.0510000000000002</c:v>
                </c:pt>
                <c:pt idx="8548">
                  <c:v>3.0510000000000002</c:v>
                </c:pt>
                <c:pt idx="8549">
                  <c:v>3.0510000000000002</c:v>
                </c:pt>
                <c:pt idx="8550">
                  <c:v>3.0510000000000002</c:v>
                </c:pt>
                <c:pt idx="8551">
                  <c:v>3.0510000000000002</c:v>
                </c:pt>
                <c:pt idx="8552">
                  <c:v>3.0510000000000002</c:v>
                </c:pt>
                <c:pt idx="8553">
                  <c:v>3.0510000000000002</c:v>
                </c:pt>
                <c:pt idx="8554">
                  <c:v>3.0510000000000002</c:v>
                </c:pt>
                <c:pt idx="8555">
                  <c:v>3.0510000000000002</c:v>
                </c:pt>
                <c:pt idx="8556">
                  <c:v>3.0510000000000002</c:v>
                </c:pt>
                <c:pt idx="8557">
                  <c:v>3.0510000000000002</c:v>
                </c:pt>
                <c:pt idx="8558">
                  <c:v>3.0510000000000002</c:v>
                </c:pt>
                <c:pt idx="8559">
                  <c:v>3.0510000000000002</c:v>
                </c:pt>
                <c:pt idx="8560">
                  <c:v>3.0510000000000002</c:v>
                </c:pt>
                <c:pt idx="8561">
                  <c:v>3.0510000000000002</c:v>
                </c:pt>
                <c:pt idx="8562">
                  <c:v>3.0510000000000002</c:v>
                </c:pt>
                <c:pt idx="8563">
                  <c:v>3.0510000000000002</c:v>
                </c:pt>
                <c:pt idx="8564">
                  <c:v>3.0510000000000002</c:v>
                </c:pt>
                <c:pt idx="8565">
                  <c:v>3.0510000000000002</c:v>
                </c:pt>
                <c:pt idx="8566">
                  <c:v>3.0510000000000002</c:v>
                </c:pt>
                <c:pt idx="8567">
                  <c:v>3.0510000000000002</c:v>
                </c:pt>
                <c:pt idx="8568">
                  <c:v>3.0510000000000002</c:v>
                </c:pt>
                <c:pt idx="8569">
                  <c:v>3.0510000000000002</c:v>
                </c:pt>
                <c:pt idx="8570">
                  <c:v>3.0510000000000002</c:v>
                </c:pt>
                <c:pt idx="8571">
                  <c:v>3.052</c:v>
                </c:pt>
                <c:pt idx="8572">
                  <c:v>3.052</c:v>
                </c:pt>
                <c:pt idx="8573">
                  <c:v>3.052</c:v>
                </c:pt>
                <c:pt idx="8574">
                  <c:v>3.052</c:v>
                </c:pt>
                <c:pt idx="8575">
                  <c:v>3.052</c:v>
                </c:pt>
                <c:pt idx="8576">
                  <c:v>3.052</c:v>
                </c:pt>
                <c:pt idx="8577">
                  <c:v>3.052</c:v>
                </c:pt>
                <c:pt idx="8578">
                  <c:v>3.052</c:v>
                </c:pt>
                <c:pt idx="8579">
                  <c:v>3.052</c:v>
                </c:pt>
                <c:pt idx="8580">
                  <c:v>3.052</c:v>
                </c:pt>
                <c:pt idx="8581">
                  <c:v>3.052</c:v>
                </c:pt>
                <c:pt idx="8582">
                  <c:v>3.052</c:v>
                </c:pt>
                <c:pt idx="8583">
                  <c:v>3.052</c:v>
                </c:pt>
                <c:pt idx="8584">
                  <c:v>3.052</c:v>
                </c:pt>
                <c:pt idx="8585">
                  <c:v>3.052</c:v>
                </c:pt>
                <c:pt idx="8586">
                  <c:v>3.052</c:v>
                </c:pt>
                <c:pt idx="8587">
                  <c:v>3.052</c:v>
                </c:pt>
                <c:pt idx="8588">
                  <c:v>3.052</c:v>
                </c:pt>
                <c:pt idx="8589">
                  <c:v>3.052</c:v>
                </c:pt>
                <c:pt idx="8590">
                  <c:v>3.052</c:v>
                </c:pt>
                <c:pt idx="8591">
                  <c:v>3.052</c:v>
                </c:pt>
                <c:pt idx="8592">
                  <c:v>3.052</c:v>
                </c:pt>
                <c:pt idx="8593">
                  <c:v>3.052</c:v>
                </c:pt>
                <c:pt idx="8594">
                  <c:v>3.052</c:v>
                </c:pt>
                <c:pt idx="8595">
                  <c:v>3.052</c:v>
                </c:pt>
                <c:pt idx="8596">
                  <c:v>3.052</c:v>
                </c:pt>
                <c:pt idx="8597">
                  <c:v>3.052</c:v>
                </c:pt>
                <c:pt idx="8598">
                  <c:v>3.052</c:v>
                </c:pt>
                <c:pt idx="8599">
                  <c:v>3.052</c:v>
                </c:pt>
                <c:pt idx="8600">
                  <c:v>3.052</c:v>
                </c:pt>
                <c:pt idx="8601">
                  <c:v>3.052</c:v>
                </c:pt>
                <c:pt idx="8602">
                  <c:v>3.052</c:v>
                </c:pt>
                <c:pt idx="8603">
                  <c:v>3.052</c:v>
                </c:pt>
                <c:pt idx="8604">
                  <c:v>3.052</c:v>
                </c:pt>
                <c:pt idx="8605">
                  <c:v>3.052</c:v>
                </c:pt>
                <c:pt idx="8606">
                  <c:v>3.052</c:v>
                </c:pt>
                <c:pt idx="8607">
                  <c:v>3.052</c:v>
                </c:pt>
                <c:pt idx="8608">
                  <c:v>3.052</c:v>
                </c:pt>
                <c:pt idx="8609">
                  <c:v>3.052</c:v>
                </c:pt>
                <c:pt idx="8610">
                  <c:v>3.052</c:v>
                </c:pt>
                <c:pt idx="8611">
                  <c:v>3.052</c:v>
                </c:pt>
                <c:pt idx="8612">
                  <c:v>3.052</c:v>
                </c:pt>
                <c:pt idx="8613">
                  <c:v>3.052</c:v>
                </c:pt>
                <c:pt idx="8614">
                  <c:v>3.052</c:v>
                </c:pt>
                <c:pt idx="8615">
                  <c:v>3.052</c:v>
                </c:pt>
                <c:pt idx="8616">
                  <c:v>3.052</c:v>
                </c:pt>
                <c:pt idx="8617">
                  <c:v>3.052</c:v>
                </c:pt>
                <c:pt idx="8618">
                  <c:v>3.052</c:v>
                </c:pt>
                <c:pt idx="8619">
                  <c:v>3.052</c:v>
                </c:pt>
                <c:pt idx="8620">
                  <c:v>3.052</c:v>
                </c:pt>
                <c:pt idx="8621">
                  <c:v>3.052</c:v>
                </c:pt>
                <c:pt idx="8622">
                  <c:v>3.052</c:v>
                </c:pt>
                <c:pt idx="8623">
                  <c:v>3.052</c:v>
                </c:pt>
                <c:pt idx="8624">
                  <c:v>3.052</c:v>
                </c:pt>
                <c:pt idx="8625">
                  <c:v>3.052</c:v>
                </c:pt>
                <c:pt idx="8626">
                  <c:v>3.052</c:v>
                </c:pt>
                <c:pt idx="8627">
                  <c:v>3.052</c:v>
                </c:pt>
                <c:pt idx="8628">
                  <c:v>3.052</c:v>
                </c:pt>
                <c:pt idx="8629">
                  <c:v>3.052</c:v>
                </c:pt>
                <c:pt idx="8630">
                  <c:v>3.052</c:v>
                </c:pt>
                <c:pt idx="8631">
                  <c:v>3.052</c:v>
                </c:pt>
                <c:pt idx="8632">
                  <c:v>3.052</c:v>
                </c:pt>
                <c:pt idx="8633">
                  <c:v>3.052</c:v>
                </c:pt>
                <c:pt idx="8634">
                  <c:v>3.052</c:v>
                </c:pt>
                <c:pt idx="8635">
                  <c:v>3.052</c:v>
                </c:pt>
                <c:pt idx="8636">
                  <c:v>3.052</c:v>
                </c:pt>
                <c:pt idx="8637">
                  <c:v>3.0529999999999999</c:v>
                </c:pt>
                <c:pt idx="8638">
                  <c:v>3.0529999999999999</c:v>
                </c:pt>
                <c:pt idx="8639">
                  <c:v>3.0529999999999999</c:v>
                </c:pt>
                <c:pt idx="8640">
                  <c:v>3.0529999999999999</c:v>
                </c:pt>
                <c:pt idx="8641">
                  <c:v>3.0529999999999999</c:v>
                </c:pt>
                <c:pt idx="8642">
                  <c:v>3.0529999999999999</c:v>
                </c:pt>
                <c:pt idx="8643">
                  <c:v>3.0529999999999999</c:v>
                </c:pt>
                <c:pt idx="8644">
                  <c:v>3.0529999999999999</c:v>
                </c:pt>
                <c:pt idx="8645">
                  <c:v>3.0529999999999999</c:v>
                </c:pt>
                <c:pt idx="8646">
                  <c:v>3.0529999999999999</c:v>
                </c:pt>
                <c:pt idx="8647">
                  <c:v>3.0529999999999999</c:v>
                </c:pt>
                <c:pt idx="8648">
                  <c:v>3.0529999999999999</c:v>
                </c:pt>
                <c:pt idx="8649">
                  <c:v>3.0529999999999999</c:v>
                </c:pt>
                <c:pt idx="8650">
                  <c:v>3.0529999999999999</c:v>
                </c:pt>
                <c:pt idx="8651">
                  <c:v>3.0529999999999999</c:v>
                </c:pt>
                <c:pt idx="8652">
                  <c:v>3.0529999999999999</c:v>
                </c:pt>
                <c:pt idx="8653">
                  <c:v>3.0529999999999999</c:v>
                </c:pt>
                <c:pt idx="8654">
                  <c:v>3.0529999999999999</c:v>
                </c:pt>
                <c:pt idx="8655">
                  <c:v>3.0529999999999999</c:v>
                </c:pt>
                <c:pt idx="8656">
                  <c:v>3.0529999999999999</c:v>
                </c:pt>
                <c:pt idx="8657">
                  <c:v>3.0529999999999999</c:v>
                </c:pt>
                <c:pt idx="8658">
                  <c:v>3.0529999999999999</c:v>
                </c:pt>
                <c:pt idx="8659">
                  <c:v>3.0529999999999999</c:v>
                </c:pt>
                <c:pt idx="8660">
                  <c:v>3.0529999999999999</c:v>
                </c:pt>
                <c:pt idx="8661">
                  <c:v>3.0529999999999999</c:v>
                </c:pt>
                <c:pt idx="8662">
                  <c:v>3.0529999999999999</c:v>
                </c:pt>
                <c:pt idx="8663">
                  <c:v>3.0529999999999999</c:v>
                </c:pt>
                <c:pt idx="8664">
                  <c:v>3.0529999999999999</c:v>
                </c:pt>
                <c:pt idx="8665">
                  <c:v>3.0529999999999999</c:v>
                </c:pt>
                <c:pt idx="8666">
                  <c:v>3.0529999999999999</c:v>
                </c:pt>
                <c:pt idx="8667">
                  <c:v>3.0529999999999999</c:v>
                </c:pt>
                <c:pt idx="8668">
                  <c:v>3.0529999999999999</c:v>
                </c:pt>
                <c:pt idx="8669">
                  <c:v>3.0529999999999999</c:v>
                </c:pt>
                <c:pt idx="8670">
                  <c:v>3.0529999999999999</c:v>
                </c:pt>
                <c:pt idx="8671">
                  <c:v>3.0529999999999999</c:v>
                </c:pt>
                <c:pt idx="8672">
                  <c:v>3.0529999999999999</c:v>
                </c:pt>
                <c:pt idx="8673">
                  <c:v>3.0529999999999999</c:v>
                </c:pt>
                <c:pt idx="8674">
                  <c:v>3.0529999999999999</c:v>
                </c:pt>
                <c:pt idx="8675">
                  <c:v>3.0529999999999999</c:v>
                </c:pt>
                <c:pt idx="8676">
                  <c:v>3.0529999999999999</c:v>
                </c:pt>
                <c:pt idx="8677">
                  <c:v>3.0529999999999999</c:v>
                </c:pt>
                <c:pt idx="8678">
                  <c:v>3.0529999999999999</c:v>
                </c:pt>
                <c:pt idx="8679">
                  <c:v>3.0529999999999999</c:v>
                </c:pt>
                <c:pt idx="8680">
                  <c:v>3.0529999999999999</c:v>
                </c:pt>
                <c:pt idx="8681">
                  <c:v>3.0529999999999999</c:v>
                </c:pt>
                <c:pt idx="8682">
                  <c:v>3.0529999999999999</c:v>
                </c:pt>
                <c:pt idx="8683">
                  <c:v>3.0529999999999999</c:v>
                </c:pt>
                <c:pt idx="8684">
                  <c:v>3.0529999999999999</c:v>
                </c:pt>
                <c:pt idx="8685">
                  <c:v>3.0529999999999999</c:v>
                </c:pt>
                <c:pt idx="8686">
                  <c:v>3.0529999999999999</c:v>
                </c:pt>
                <c:pt idx="8687">
                  <c:v>3.0529999999999999</c:v>
                </c:pt>
                <c:pt idx="8688">
                  <c:v>3.0529999999999999</c:v>
                </c:pt>
                <c:pt idx="8689">
                  <c:v>3.0529999999999999</c:v>
                </c:pt>
                <c:pt idx="8690">
                  <c:v>3.0529999999999999</c:v>
                </c:pt>
                <c:pt idx="8691">
                  <c:v>3.0529999999999999</c:v>
                </c:pt>
                <c:pt idx="8692">
                  <c:v>3.0529999999999999</c:v>
                </c:pt>
                <c:pt idx="8693">
                  <c:v>3.0529999999999999</c:v>
                </c:pt>
                <c:pt idx="8694">
                  <c:v>3.0529999999999999</c:v>
                </c:pt>
                <c:pt idx="8695">
                  <c:v>3.0529999999999999</c:v>
                </c:pt>
                <c:pt idx="8696">
                  <c:v>3.0529999999999999</c:v>
                </c:pt>
                <c:pt idx="8697">
                  <c:v>3.0529999999999999</c:v>
                </c:pt>
                <c:pt idx="8698">
                  <c:v>3.0529999999999999</c:v>
                </c:pt>
                <c:pt idx="8699">
                  <c:v>3.0529999999999999</c:v>
                </c:pt>
                <c:pt idx="8700">
                  <c:v>3.0529999999999999</c:v>
                </c:pt>
                <c:pt idx="8701">
                  <c:v>3.0529999999999999</c:v>
                </c:pt>
                <c:pt idx="8702">
                  <c:v>3.0529999999999999</c:v>
                </c:pt>
                <c:pt idx="8703">
                  <c:v>3.0540000000000003</c:v>
                </c:pt>
                <c:pt idx="8704">
                  <c:v>3.0540000000000003</c:v>
                </c:pt>
                <c:pt idx="8705">
                  <c:v>3.0540000000000003</c:v>
                </c:pt>
                <c:pt idx="8706">
                  <c:v>3.0540000000000003</c:v>
                </c:pt>
                <c:pt idx="8707">
                  <c:v>3.0540000000000003</c:v>
                </c:pt>
                <c:pt idx="8708">
                  <c:v>3.0540000000000003</c:v>
                </c:pt>
                <c:pt idx="8709">
                  <c:v>3.0540000000000003</c:v>
                </c:pt>
                <c:pt idx="8710">
                  <c:v>3.0540000000000003</c:v>
                </c:pt>
                <c:pt idx="8711">
                  <c:v>3.0540000000000003</c:v>
                </c:pt>
                <c:pt idx="8712">
                  <c:v>3.0540000000000003</c:v>
                </c:pt>
                <c:pt idx="8713">
                  <c:v>3.0540000000000003</c:v>
                </c:pt>
                <c:pt idx="8714">
                  <c:v>3.0540000000000003</c:v>
                </c:pt>
                <c:pt idx="8715">
                  <c:v>3.0540000000000003</c:v>
                </c:pt>
                <c:pt idx="8716">
                  <c:v>3.0540000000000003</c:v>
                </c:pt>
                <c:pt idx="8717">
                  <c:v>3.0540000000000003</c:v>
                </c:pt>
                <c:pt idx="8718">
                  <c:v>3.0540000000000003</c:v>
                </c:pt>
                <c:pt idx="8719">
                  <c:v>3.0540000000000003</c:v>
                </c:pt>
                <c:pt idx="8720">
                  <c:v>3.0540000000000003</c:v>
                </c:pt>
                <c:pt idx="8721">
                  <c:v>3.0540000000000003</c:v>
                </c:pt>
                <c:pt idx="8722">
                  <c:v>3.0540000000000003</c:v>
                </c:pt>
                <c:pt idx="8723">
                  <c:v>3.0540000000000003</c:v>
                </c:pt>
                <c:pt idx="8724">
                  <c:v>3.0540000000000003</c:v>
                </c:pt>
                <c:pt idx="8725">
                  <c:v>3.0540000000000003</c:v>
                </c:pt>
                <c:pt idx="8726">
                  <c:v>3.0540000000000003</c:v>
                </c:pt>
                <c:pt idx="8727">
                  <c:v>3.0540000000000003</c:v>
                </c:pt>
                <c:pt idx="8728">
                  <c:v>3.0540000000000003</c:v>
                </c:pt>
                <c:pt idx="8729">
                  <c:v>3.0540000000000003</c:v>
                </c:pt>
                <c:pt idx="8730">
                  <c:v>3.0540000000000003</c:v>
                </c:pt>
                <c:pt idx="8731">
                  <c:v>3.0540000000000003</c:v>
                </c:pt>
                <c:pt idx="8732">
                  <c:v>3.0540000000000003</c:v>
                </c:pt>
                <c:pt idx="8733">
                  <c:v>3.0540000000000003</c:v>
                </c:pt>
                <c:pt idx="8734">
                  <c:v>3.0540000000000003</c:v>
                </c:pt>
                <c:pt idx="8735">
                  <c:v>3.0540000000000003</c:v>
                </c:pt>
                <c:pt idx="8736">
                  <c:v>3.0540000000000003</c:v>
                </c:pt>
                <c:pt idx="8737">
                  <c:v>3.0540000000000003</c:v>
                </c:pt>
                <c:pt idx="8738">
                  <c:v>3.0540000000000003</c:v>
                </c:pt>
                <c:pt idx="8739">
                  <c:v>3.0540000000000003</c:v>
                </c:pt>
                <c:pt idx="8740">
                  <c:v>3.0540000000000003</c:v>
                </c:pt>
                <c:pt idx="8741">
                  <c:v>3.0540000000000003</c:v>
                </c:pt>
                <c:pt idx="8742">
                  <c:v>3.0540000000000003</c:v>
                </c:pt>
                <c:pt idx="8743">
                  <c:v>3.0540000000000003</c:v>
                </c:pt>
                <c:pt idx="8744">
                  <c:v>3.0540000000000003</c:v>
                </c:pt>
                <c:pt idx="8745">
                  <c:v>3.0540000000000003</c:v>
                </c:pt>
                <c:pt idx="8746">
                  <c:v>3.0540000000000003</c:v>
                </c:pt>
                <c:pt idx="8747">
                  <c:v>3.0540000000000003</c:v>
                </c:pt>
                <c:pt idx="8748">
                  <c:v>3.0540000000000003</c:v>
                </c:pt>
                <c:pt idx="8749">
                  <c:v>3.0540000000000003</c:v>
                </c:pt>
                <c:pt idx="8750">
                  <c:v>3.0540000000000003</c:v>
                </c:pt>
                <c:pt idx="8751">
                  <c:v>3.0540000000000003</c:v>
                </c:pt>
                <c:pt idx="8752">
                  <c:v>3.0540000000000003</c:v>
                </c:pt>
                <c:pt idx="8753">
                  <c:v>3.0540000000000003</c:v>
                </c:pt>
                <c:pt idx="8754">
                  <c:v>3.0540000000000003</c:v>
                </c:pt>
                <c:pt idx="8755">
                  <c:v>3.0540000000000003</c:v>
                </c:pt>
                <c:pt idx="8756">
                  <c:v>3.0540000000000003</c:v>
                </c:pt>
                <c:pt idx="8757">
                  <c:v>3.0540000000000003</c:v>
                </c:pt>
                <c:pt idx="8758">
                  <c:v>3.0540000000000003</c:v>
                </c:pt>
                <c:pt idx="8759">
                  <c:v>3.0540000000000003</c:v>
                </c:pt>
                <c:pt idx="8760">
                  <c:v>3.0540000000000003</c:v>
                </c:pt>
                <c:pt idx="8761">
                  <c:v>3.0540000000000003</c:v>
                </c:pt>
                <c:pt idx="8762">
                  <c:v>3.0540000000000003</c:v>
                </c:pt>
                <c:pt idx="8763">
                  <c:v>3.0540000000000003</c:v>
                </c:pt>
                <c:pt idx="8764">
                  <c:v>3.0540000000000003</c:v>
                </c:pt>
                <c:pt idx="8765">
                  <c:v>3.0540000000000003</c:v>
                </c:pt>
                <c:pt idx="8766">
                  <c:v>3.0540000000000003</c:v>
                </c:pt>
                <c:pt idx="8767">
                  <c:v>3.0540000000000003</c:v>
                </c:pt>
                <c:pt idx="8768">
                  <c:v>3.0540000000000003</c:v>
                </c:pt>
                <c:pt idx="8769">
                  <c:v>3.0540000000000003</c:v>
                </c:pt>
                <c:pt idx="8770">
                  <c:v>3.0540000000000003</c:v>
                </c:pt>
                <c:pt idx="8771">
                  <c:v>3.0540000000000003</c:v>
                </c:pt>
                <c:pt idx="8772">
                  <c:v>3.0540000000000003</c:v>
                </c:pt>
                <c:pt idx="8773">
                  <c:v>3.0540000000000003</c:v>
                </c:pt>
                <c:pt idx="8774">
                  <c:v>3.0540000000000003</c:v>
                </c:pt>
                <c:pt idx="8775">
                  <c:v>3.0550000000000002</c:v>
                </c:pt>
                <c:pt idx="8776">
                  <c:v>3.0550000000000002</c:v>
                </c:pt>
                <c:pt idx="8777">
                  <c:v>3.0550000000000002</c:v>
                </c:pt>
                <c:pt idx="8778">
                  <c:v>3.0550000000000002</c:v>
                </c:pt>
                <c:pt idx="8779">
                  <c:v>3.0550000000000002</c:v>
                </c:pt>
                <c:pt idx="8780">
                  <c:v>3.0550000000000002</c:v>
                </c:pt>
                <c:pt idx="8781">
                  <c:v>3.0550000000000002</c:v>
                </c:pt>
                <c:pt idx="8782">
                  <c:v>3.0550000000000002</c:v>
                </c:pt>
                <c:pt idx="8783">
                  <c:v>3.0550000000000002</c:v>
                </c:pt>
                <c:pt idx="8784">
                  <c:v>3.056</c:v>
                </c:pt>
                <c:pt idx="8785">
                  <c:v>3.0569999999999999</c:v>
                </c:pt>
                <c:pt idx="8786">
                  <c:v>3.0580000000000003</c:v>
                </c:pt>
                <c:pt idx="8787">
                  <c:v>3.0590000000000002</c:v>
                </c:pt>
                <c:pt idx="8788">
                  <c:v>3.0590000000000002</c:v>
                </c:pt>
                <c:pt idx="8789">
                  <c:v>3.06</c:v>
                </c:pt>
                <c:pt idx="8790">
                  <c:v>3.0609999999999999</c:v>
                </c:pt>
                <c:pt idx="8791">
                  <c:v>3.0630000000000002</c:v>
                </c:pt>
                <c:pt idx="8792">
                  <c:v>3.0640000000000001</c:v>
                </c:pt>
                <c:pt idx="8793">
                  <c:v>3.0649999999999999</c:v>
                </c:pt>
                <c:pt idx="8794">
                  <c:v>3.0670000000000002</c:v>
                </c:pt>
                <c:pt idx="8795">
                  <c:v>3.0680000000000001</c:v>
                </c:pt>
                <c:pt idx="8796">
                  <c:v>3.0700000000000003</c:v>
                </c:pt>
                <c:pt idx="8797">
                  <c:v>3.0710000000000002</c:v>
                </c:pt>
                <c:pt idx="8798">
                  <c:v>3.073</c:v>
                </c:pt>
                <c:pt idx="8799">
                  <c:v>3.0750000000000002</c:v>
                </c:pt>
                <c:pt idx="8800">
                  <c:v>3.077</c:v>
                </c:pt>
                <c:pt idx="8801">
                  <c:v>3.0779999999999998</c:v>
                </c:pt>
                <c:pt idx="8802">
                  <c:v>3.08</c:v>
                </c:pt>
                <c:pt idx="8803">
                  <c:v>3.0819999999999999</c:v>
                </c:pt>
                <c:pt idx="8804">
                  <c:v>3.0840000000000001</c:v>
                </c:pt>
                <c:pt idx="8805">
                  <c:v>3.085</c:v>
                </c:pt>
                <c:pt idx="8806">
                  <c:v>3.0870000000000002</c:v>
                </c:pt>
                <c:pt idx="8807">
                  <c:v>3.089</c:v>
                </c:pt>
                <c:pt idx="8808">
                  <c:v>3.0910000000000002</c:v>
                </c:pt>
                <c:pt idx="8809">
                  <c:v>3.0920000000000001</c:v>
                </c:pt>
                <c:pt idx="8810">
                  <c:v>3.0939999999999999</c:v>
                </c:pt>
                <c:pt idx="8811">
                  <c:v>3.0960000000000001</c:v>
                </c:pt>
                <c:pt idx="8812">
                  <c:v>3.097</c:v>
                </c:pt>
                <c:pt idx="8813">
                  <c:v>3.0990000000000002</c:v>
                </c:pt>
                <c:pt idx="8814">
                  <c:v>3.1</c:v>
                </c:pt>
                <c:pt idx="8815">
                  <c:v>3.1019999999999999</c:v>
                </c:pt>
                <c:pt idx="8816">
                  <c:v>3.1030000000000002</c:v>
                </c:pt>
                <c:pt idx="8817">
                  <c:v>3.105</c:v>
                </c:pt>
                <c:pt idx="8818">
                  <c:v>3.1059999999999999</c:v>
                </c:pt>
                <c:pt idx="8819">
                  <c:v>3.1080000000000001</c:v>
                </c:pt>
                <c:pt idx="8820">
                  <c:v>3.109</c:v>
                </c:pt>
                <c:pt idx="8821">
                  <c:v>3.1110000000000002</c:v>
                </c:pt>
                <c:pt idx="8822">
                  <c:v>3.1120000000000001</c:v>
                </c:pt>
                <c:pt idx="8823">
                  <c:v>3.1139999999999999</c:v>
                </c:pt>
                <c:pt idx="8824">
                  <c:v>3.1150000000000002</c:v>
                </c:pt>
                <c:pt idx="8825">
                  <c:v>3.117</c:v>
                </c:pt>
                <c:pt idx="8826">
                  <c:v>3.1179999999999999</c:v>
                </c:pt>
                <c:pt idx="8827">
                  <c:v>3.12</c:v>
                </c:pt>
                <c:pt idx="8828">
                  <c:v>3.121</c:v>
                </c:pt>
                <c:pt idx="8829">
                  <c:v>3.1219999999999999</c:v>
                </c:pt>
                <c:pt idx="8830">
                  <c:v>3.1240000000000001</c:v>
                </c:pt>
                <c:pt idx="8831">
                  <c:v>3.125</c:v>
                </c:pt>
                <c:pt idx="8832">
                  <c:v>3.1259999999999999</c:v>
                </c:pt>
                <c:pt idx="8833">
                  <c:v>3.1270000000000002</c:v>
                </c:pt>
                <c:pt idx="8834">
                  <c:v>3.1280000000000001</c:v>
                </c:pt>
                <c:pt idx="8835">
                  <c:v>3.129</c:v>
                </c:pt>
                <c:pt idx="8836">
                  <c:v>3.13</c:v>
                </c:pt>
                <c:pt idx="8837">
                  <c:v>3.1310000000000002</c:v>
                </c:pt>
                <c:pt idx="8838">
                  <c:v>3.1320000000000001</c:v>
                </c:pt>
                <c:pt idx="8839">
                  <c:v>3.133</c:v>
                </c:pt>
                <c:pt idx="8840">
                  <c:v>3.1339999999999999</c:v>
                </c:pt>
                <c:pt idx="8841">
                  <c:v>3.1350000000000002</c:v>
                </c:pt>
                <c:pt idx="8842">
                  <c:v>3.1360000000000001</c:v>
                </c:pt>
                <c:pt idx="8843">
                  <c:v>3.1360000000000001</c:v>
                </c:pt>
                <c:pt idx="8844">
                  <c:v>3.137</c:v>
                </c:pt>
                <c:pt idx="8845">
                  <c:v>3.1379999999999999</c:v>
                </c:pt>
                <c:pt idx="8846">
                  <c:v>3.1379999999999999</c:v>
                </c:pt>
                <c:pt idx="8847">
                  <c:v>3.1390000000000002</c:v>
                </c:pt>
                <c:pt idx="8848">
                  <c:v>3.14</c:v>
                </c:pt>
                <c:pt idx="8849">
                  <c:v>3.14</c:v>
                </c:pt>
                <c:pt idx="8850">
                  <c:v>3.141</c:v>
                </c:pt>
                <c:pt idx="8851">
                  <c:v>3.141</c:v>
                </c:pt>
                <c:pt idx="8852">
                  <c:v>3.1419999999999999</c:v>
                </c:pt>
                <c:pt idx="8853">
                  <c:v>3.1430000000000002</c:v>
                </c:pt>
                <c:pt idx="8854">
                  <c:v>3.1430000000000002</c:v>
                </c:pt>
                <c:pt idx="8855">
                  <c:v>3.1440000000000001</c:v>
                </c:pt>
                <c:pt idx="8856">
                  <c:v>3.1440000000000001</c:v>
                </c:pt>
                <c:pt idx="8857">
                  <c:v>3.145</c:v>
                </c:pt>
                <c:pt idx="8858">
                  <c:v>3.1459999999999999</c:v>
                </c:pt>
                <c:pt idx="8859">
                  <c:v>3.1459999999999999</c:v>
                </c:pt>
                <c:pt idx="8860">
                  <c:v>3.1470000000000002</c:v>
                </c:pt>
                <c:pt idx="8861">
                  <c:v>3.1480000000000001</c:v>
                </c:pt>
                <c:pt idx="8862">
                  <c:v>3.1480000000000001</c:v>
                </c:pt>
                <c:pt idx="8863">
                  <c:v>3.149</c:v>
                </c:pt>
                <c:pt idx="8864">
                  <c:v>3.149</c:v>
                </c:pt>
                <c:pt idx="8865">
                  <c:v>3.15</c:v>
                </c:pt>
                <c:pt idx="8866">
                  <c:v>3.1510000000000002</c:v>
                </c:pt>
                <c:pt idx="8867">
                  <c:v>3.1510000000000002</c:v>
                </c:pt>
                <c:pt idx="8868">
                  <c:v>3.1520000000000001</c:v>
                </c:pt>
                <c:pt idx="8869">
                  <c:v>3.1520000000000001</c:v>
                </c:pt>
                <c:pt idx="8870">
                  <c:v>3.153</c:v>
                </c:pt>
                <c:pt idx="8871">
                  <c:v>3.1539999999999999</c:v>
                </c:pt>
                <c:pt idx="8872">
                  <c:v>3.1539999999999999</c:v>
                </c:pt>
                <c:pt idx="8873">
                  <c:v>3.1550000000000002</c:v>
                </c:pt>
                <c:pt idx="8874">
                  <c:v>3.1560000000000001</c:v>
                </c:pt>
                <c:pt idx="8875">
                  <c:v>3.1560000000000001</c:v>
                </c:pt>
                <c:pt idx="8876">
                  <c:v>3.157</c:v>
                </c:pt>
                <c:pt idx="8877">
                  <c:v>3.157</c:v>
                </c:pt>
                <c:pt idx="8878">
                  <c:v>3.1579999999999999</c:v>
                </c:pt>
                <c:pt idx="8879">
                  <c:v>3.1590000000000003</c:v>
                </c:pt>
                <c:pt idx="8880">
                  <c:v>3.1590000000000003</c:v>
                </c:pt>
                <c:pt idx="8881">
                  <c:v>3.16</c:v>
                </c:pt>
                <c:pt idx="8882">
                  <c:v>3.16</c:v>
                </c:pt>
                <c:pt idx="8883">
                  <c:v>3.161</c:v>
                </c:pt>
                <c:pt idx="8884">
                  <c:v>3.1619999999999999</c:v>
                </c:pt>
                <c:pt idx="8885">
                  <c:v>3.1619999999999999</c:v>
                </c:pt>
                <c:pt idx="8886">
                  <c:v>3.1630000000000003</c:v>
                </c:pt>
                <c:pt idx="8887">
                  <c:v>3.1640000000000001</c:v>
                </c:pt>
                <c:pt idx="8888">
                  <c:v>3.1640000000000001</c:v>
                </c:pt>
                <c:pt idx="8889">
                  <c:v>3.165</c:v>
                </c:pt>
                <c:pt idx="8890">
                  <c:v>3.165</c:v>
                </c:pt>
                <c:pt idx="8891">
                  <c:v>3.1659999999999999</c:v>
                </c:pt>
                <c:pt idx="8892">
                  <c:v>3.1670000000000003</c:v>
                </c:pt>
                <c:pt idx="8893">
                  <c:v>3.1670000000000003</c:v>
                </c:pt>
                <c:pt idx="8894">
                  <c:v>3.1680000000000001</c:v>
                </c:pt>
                <c:pt idx="8895">
                  <c:v>3.169</c:v>
                </c:pt>
                <c:pt idx="8896">
                  <c:v>3.169</c:v>
                </c:pt>
                <c:pt idx="8897">
                  <c:v>3.17</c:v>
                </c:pt>
                <c:pt idx="8898">
                  <c:v>3.17</c:v>
                </c:pt>
                <c:pt idx="8899">
                  <c:v>3.1710000000000003</c:v>
                </c:pt>
                <c:pt idx="8900">
                  <c:v>3.1720000000000002</c:v>
                </c:pt>
                <c:pt idx="8901">
                  <c:v>3.1720000000000002</c:v>
                </c:pt>
                <c:pt idx="8902">
                  <c:v>3.173</c:v>
                </c:pt>
                <c:pt idx="8903">
                  <c:v>3.173</c:v>
                </c:pt>
                <c:pt idx="8904">
                  <c:v>3.1739999999999999</c:v>
                </c:pt>
                <c:pt idx="8905">
                  <c:v>3.1750000000000003</c:v>
                </c:pt>
                <c:pt idx="8906">
                  <c:v>3.1750000000000003</c:v>
                </c:pt>
                <c:pt idx="8907">
                  <c:v>3.1760000000000002</c:v>
                </c:pt>
                <c:pt idx="8908">
                  <c:v>3.177</c:v>
                </c:pt>
                <c:pt idx="8909">
                  <c:v>3.177</c:v>
                </c:pt>
                <c:pt idx="8910">
                  <c:v>3.1779999999999999</c:v>
                </c:pt>
                <c:pt idx="8911">
                  <c:v>3.1779999999999999</c:v>
                </c:pt>
                <c:pt idx="8912">
                  <c:v>3.1790000000000003</c:v>
                </c:pt>
                <c:pt idx="8913">
                  <c:v>3.18</c:v>
                </c:pt>
                <c:pt idx="8914">
                  <c:v>3.18</c:v>
                </c:pt>
                <c:pt idx="8915">
                  <c:v>3.181</c:v>
                </c:pt>
                <c:pt idx="8916">
                  <c:v>3.1819999999999999</c:v>
                </c:pt>
                <c:pt idx="8917">
                  <c:v>3.1819999999999999</c:v>
                </c:pt>
                <c:pt idx="8918">
                  <c:v>3.1830000000000003</c:v>
                </c:pt>
                <c:pt idx="8919">
                  <c:v>3.1830000000000003</c:v>
                </c:pt>
                <c:pt idx="8920">
                  <c:v>3.1840000000000002</c:v>
                </c:pt>
                <c:pt idx="8921">
                  <c:v>3.1850000000000001</c:v>
                </c:pt>
                <c:pt idx="8922">
                  <c:v>3.1850000000000001</c:v>
                </c:pt>
                <c:pt idx="8923">
                  <c:v>3.1859999999999999</c:v>
                </c:pt>
                <c:pt idx="8924">
                  <c:v>3.1870000000000003</c:v>
                </c:pt>
                <c:pt idx="8925">
                  <c:v>3.1870000000000003</c:v>
                </c:pt>
                <c:pt idx="8926">
                  <c:v>3.1880000000000002</c:v>
                </c:pt>
                <c:pt idx="8927">
                  <c:v>3.1880000000000002</c:v>
                </c:pt>
                <c:pt idx="8928">
                  <c:v>3.1890000000000001</c:v>
                </c:pt>
                <c:pt idx="8929">
                  <c:v>3.19</c:v>
                </c:pt>
                <c:pt idx="8930">
                  <c:v>3.19</c:v>
                </c:pt>
                <c:pt idx="8931">
                  <c:v>3.1910000000000003</c:v>
                </c:pt>
                <c:pt idx="8932">
                  <c:v>3.1920000000000002</c:v>
                </c:pt>
                <c:pt idx="8933">
                  <c:v>3.1920000000000002</c:v>
                </c:pt>
                <c:pt idx="8934">
                  <c:v>3.1930000000000001</c:v>
                </c:pt>
                <c:pt idx="8935">
                  <c:v>3.1930000000000001</c:v>
                </c:pt>
                <c:pt idx="8936">
                  <c:v>3.194</c:v>
                </c:pt>
                <c:pt idx="8937">
                  <c:v>3.1950000000000003</c:v>
                </c:pt>
                <c:pt idx="8938">
                  <c:v>3.1950000000000003</c:v>
                </c:pt>
                <c:pt idx="8939">
                  <c:v>3.1960000000000002</c:v>
                </c:pt>
                <c:pt idx="8940">
                  <c:v>3.1970000000000001</c:v>
                </c:pt>
                <c:pt idx="8941">
                  <c:v>3.1970000000000001</c:v>
                </c:pt>
                <c:pt idx="8942">
                  <c:v>3.198</c:v>
                </c:pt>
                <c:pt idx="8943">
                  <c:v>3.198</c:v>
                </c:pt>
                <c:pt idx="8944">
                  <c:v>3.1990000000000003</c:v>
                </c:pt>
                <c:pt idx="8945">
                  <c:v>3.2</c:v>
                </c:pt>
                <c:pt idx="8946">
                  <c:v>3.2</c:v>
                </c:pt>
                <c:pt idx="8947">
                  <c:v>3.2010000000000001</c:v>
                </c:pt>
                <c:pt idx="8948">
                  <c:v>3.202</c:v>
                </c:pt>
                <c:pt idx="8949">
                  <c:v>3.202</c:v>
                </c:pt>
                <c:pt idx="8950">
                  <c:v>3.2029999999999998</c:v>
                </c:pt>
                <c:pt idx="8951">
                  <c:v>3.2040000000000002</c:v>
                </c:pt>
                <c:pt idx="8952">
                  <c:v>3.2040000000000002</c:v>
                </c:pt>
                <c:pt idx="8953">
                  <c:v>3.2050000000000001</c:v>
                </c:pt>
                <c:pt idx="8954">
                  <c:v>3.2050000000000001</c:v>
                </c:pt>
                <c:pt idx="8955">
                  <c:v>3.206</c:v>
                </c:pt>
                <c:pt idx="8956">
                  <c:v>3.2069999999999999</c:v>
                </c:pt>
                <c:pt idx="8957">
                  <c:v>3.2069999999999999</c:v>
                </c:pt>
                <c:pt idx="8958">
                  <c:v>3.2080000000000002</c:v>
                </c:pt>
                <c:pt idx="8959">
                  <c:v>3.2090000000000001</c:v>
                </c:pt>
                <c:pt idx="8960">
                  <c:v>3.2090000000000001</c:v>
                </c:pt>
                <c:pt idx="8961">
                  <c:v>3.21</c:v>
                </c:pt>
                <c:pt idx="8962">
                  <c:v>3.21</c:v>
                </c:pt>
                <c:pt idx="8963">
                  <c:v>3.2109999999999999</c:v>
                </c:pt>
                <c:pt idx="8964">
                  <c:v>3.2120000000000002</c:v>
                </c:pt>
                <c:pt idx="8965">
                  <c:v>3.2120000000000002</c:v>
                </c:pt>
                <c:pt idx="8966">
                  <c:v>3.2130000000000001</c:v>
                </c:pt>
                <c:pt idx="8967">
                  <c:v>3.214</c:v>
                </c:pt>
                <c:pt idx="8968">
                  <c:v>3.214</c:v>
                </c:pt>
                <c:pt idx="8969">
                  <c:v>3.2149999999999999</c:v>
                </c:pt>
                <c:pt idx="8970">
                  <c:v>3.2160000000000002</c:v>
                </c:pt>
                <c:pt idx="8971">
                  <c:v>3.2160000000000002</c:v>
                </c:pt>
                <c:pt idx="8972">
                  <c:v>3.2170000000000001</c:v>
                </c:pt>
                <c:pt idx="8973">
                  <c:v>3.2170000000000001</c:v>
                </c:pt>
                <c:pt idx="8974">
                  <c:v>3.218</c:v>
                </c:pt>
                <c:pt idx="8975">
                  <c:v>3.2189999999999999</c:v>
                </c:pt>
                <c:pt idx="8976">
                  <c:v>3.2189999999999999</c:v>
                </c:pt>
                <c:pt idx="8977">
                  <c:v>3.22</c:v>
                </c:pt>
                <c:pt idx="8978">
                  <c:v>3.2210000000000001</c:v>
                </c:pt>
                <c:pt idx="8979">
                  <c:v>3.2210000000000001</c:v>
                </c:pt>
                <c:pt idx="8980">
                  <c:v>3.222</c:v>
                </c:pt>
                <c:pt idx="8981">
                  <c:v>3.222</c:v>
                </c:pt>
                <c:pt idx="8982">
                  <c:v>3.2229999999999999</c:v>
                </c:pt>
                <c:pt idx="8983">
                  <c:v>3.2240000000000002</c:v>
                </c:pt>
                <c:pt idx="8984">
                  <c:v>3.2240000000000002</c:v>
                </c:pt>
                <c:pt idx="8985">
                  <c:v>3.2250000000000001</c:v>
                </c:pt>
                <c:pt idx="8986">
                  <c:v>3.226</c:v>
                </c:pt>
                <c:pt idx="8987">
                  <c:v>3.226</c:v>
                </c:pt>
                <c:pt idx="8988">
                  <c:v>3.2269999999999999</c:v>
                </c:pt>
                <c:pt idx="8989">
                  <c:v>3.2280000000000002</c:v>
                </c:pt>
                <c:pt idx="8990">
                  <c:v>3.2280000000000002</c:v>
                </c:pt>
                <c:pt idx="8991">
                  <c:v>3.2290000000000001</c:v>
                </c:pt>
                <c:pt idx="8992">
                  <c:v>3.2290000000000001</c:v>
                </c:pt>
                <c:pt idx="8993">
                  <c:v>3.23</c:v>
                </c:pt>
                <c:pt idx="8994">
                  <c:v>3.2309999999999999</c:v>
                </c:pt>
                <c:pt idx="8995">
                  <c:v>3.2309999999999999</c:v>
                </c:pt>
                <c:pt idx="8996">
                  <c:v>3.2320000000000002</c:v>
                </c:pt>
                <c:pt idx="8997">
                  <c:v>3.2330000000000001</c:v>
                </c:pt>
                <c:pt idx="8998">
                  <c:v>3.2330000000000001</c:v>
                </c:pt>
                <c:pt idx="8999">
                  <c:v>3.234</c:v>
                </c:pt>
                <c:pt idx="9000">
                  <c:v>3.2349999999999999</c:v>
                </c:pt>
                <c:pt idx="9001">
                  <c:v>3.2349999999999999</c:v>
                </c:pt>
                <c:pt idx="9002">
                  <c:v>3.2360000000000002</c:v>
                </c:pt>
                <c:pt idx="9003">
                  <c:v>3.2360000000000002</c:v>
                </c:pt>
                <c:pt idx="9004">
                  <c:v>3.2370000000000001</c:v>
                </c:pt>
                <c:pt idx="9005">
                  <c:v>3.238</c:v>
                </c:pt>
                <c:pt idx="9006">
                  <c:v>3.238</c:v>
                </c:pt>
                <c:pt idx="9007">
                  <c:v>3.2389999999999999</c:v>
                </c:pt>
                <c:pt idx="9008">
                  <c:v>3.24</c:v>
                </c:pt>
                <c:pt idx="9009">
                  <c:v>3.24</c:v>
                </c:pt>
                <c:pt idx="9010">
                  <c:v>3.2410000000000001</c:v>
                </c:pt>
                <c:pt idx="9011">
                  <c:v>3.242</c:v>
                </c:pt>
                <c:pt idx="9012">
                  <c:v>3.242</c:v>
                </c:pt>
                <c:pt idx="9013">
                  <c:v>3.2429999999999999</c:v>
                </c:pt>
                <c:pt idx="9014">
                  <c:v>3.2429999999999999</c:v>
                </c:pt>
                <c:pt idx="9015">
                  <c:v>3.2440000000000002</c:v>
                </c:pt>
                <c:pt idx="9016">
                  <c:v>3.2450000000000001</c:v>
                </c:pt>
                <c:pt idx="9017">
                  <c:v>3.2450000000000001</c:v>
                </c:pt>
                <c:pt idx="9018">
                  <c:v>3.246</c:v>
                </c:pt>
                <c:pt idx="9019">
                  <c:v>3.2469999999999999</c:v>
                </c:pt>
                <c:pt idx="9020">
                  <c:v>3.2469999999999999</c:v>
                </c:pt>
                <c:pt idx="9021">
                  <c:v>3.2480000000000002</c:v>
                </c:pt>
                <c:pt idx="9022">
                  <c:v>3.2490000000000001</c:v>
                </c:pt>
                <c:pt idx="9023">
                  <c:v>3.2490000000000001</c:v>
                </c:pt>
                <c:pt idx="9024">
                  <c:v>3.25</c:v>
                </c:pt>
                <c:pt idx="9025">
                  <c:v>3.25</c:v>
                </c:pt>
                <c:pt idx="9026">
                  <c:v>3.2509999999999999</c:v>
                </c:pt>
                <c:pt idx="9027">
                  <c:v>3.2520000000000002</c:v>
                </c:pt>
                <c:pt idx="9028">
                  <c:v>3.2520000000000002</c:v>
                </c:pt>
                <c:pt idx="9029">
                  <c:v>3.2530000000000001</c:v>
                </c:pt>
                <c:pt idx="9030">
                  <c:v>3.254</c:v>
                </c:pt>
                <c:pt idx="9031">
                  <c:v>3.254</c:v>
                </c:pt>
                <c:pt idx="9032">
                  <c:v>3.2549999999999999</c:v>
                </c:pt>
                <c:pt idx="9033">
                  <c:v>3.2549999999999999</c:v>
                </c:pt>
                <c:pt idx="9034">
                  <c:v>3.2549999999999999</c:v>
                </c:pt>
                <c:pt idx="9035">
                  <c:v>3.2549999999999999</c:v>
                </c:pt>
                <c:pt idx="9036">
                  <c:v>3.2549999999999999</c:v>
                </c:pt>
                <c:pt idx="9037">
                  <c:v>3.2549999999999999</c:v>
                </c:pt>
                <c:pt idx="9038">
                  <c:v>3.2549999999999999</c:v>
                </c:pt>
                <c:pt idx="9039">
                  <c:v>3.2549999999999999</c:v>
                </c:pt>
                <c:pt idx="9040">
                  <c:v>3.2549999999999999</c:v>
                </c:pt>
                <c:pt idx="9041">
                  <c:v>3.2549999999999999</c:v>
                </c:pt>
                <c:pt idx="9042">
                  <c:v>3.2549999999999999</c:v>
                </c:pt>
                <c:pt idx="9043">
                  <c:v>3.2549999999999999</c:v>
                </c:pt>
                <c:pt idx="9044">
                  <c:v>3.2549999999999999</c:v>
                </c:pt>
                <c:pt idx="9045">
                  <c:v>3.2549999999999999</c:v>
                </c:pt>
                <c:pt idx="9046">
                  <c:v>3.2549999999999999</c:v>
                </c:pt>
                <c:pt idx="9047">
                  <c:v>3.2549999999999999</c:v>
                </c:pt>
                <c:pt idx="9048">
                  <c:v>3.2549999999999999</c:v>
                </c:pt>
                <c:pt idx="9049">
                  <c:v>3.2549999999999999</c:v>
                </c:pt>
                <c:pt idx="9050">
                  <c:v>3.2549999999999999</c:v>
                </c:pt>
                <c:pt idx="9051">
                  <c:v>3.2549999999999999</c:v>
                </c:pt>
                <c:pt idx="9052">
                  <c:v>3.2549999999999999</c:v>
                </c:pt>
                <c:pt idx="9053">
                  <c:v>3.2549999999999999</c:v>
                </c:pt>
                <c:pt idx="9054">
                  <c:v>3.2549999999999999</c:v>
                </c:pt>
                <c:pt idx="9055">
                  <c:v>3.2549999999999999</c:v>
                </c:pt>
                <c:pt idx="9056">
                  <c:v>3.2549999999999999</c:v>
                </c:pt>
                <c:pt idx="9057">
                  <c:v>3.2549999999999999</c:v>
                </c:pt>
                <c:pt idx="9058">
                  <c:v>3.2549999999999999</c:v>
                </c:pt>
                <c:pt idx="9059">
                  <c:v>3.2549999999999999</c:v>
                </c:pt>
                <c:pt idx="9060">
                  <c:v>3.2549999999999999</c:v>
                </c:pt>
                <c:pt idx="9061">
                  <c:v>3.2549999999999999</c:v>
                </c:pt>
                <c:pt idx="9062">
                  <c:v>3.2549999999999999</c:v>
                </c:pt>
                <c:pt idx="9063">
                  <c:v>3.2549999999999999</c:v>
                </c:pt>
                <c:pt idx="9064">
                  <c:v>3.2549999999999999</c:v>
                </c:pt>
                <c:pt idx="9065">
                  <c:v>3.2549999999999999</c:v>
                </c:pt>
                <c:pt idx="9066">
                  <c:v>3.2549999999999999</c:v>
                </c:pt>
                <c:pt idx="9067">
                  <c:v>3.2549999999999999</c:v>
                </c:pt>
                <c:pt idx="9068">
                  <c:v>3.2549999999999999</c:v>
                </c:pt>
                <c:pt idx="9069">
                  <c:v>3.2549999999999999</c:v>
                </c:pt>
                <c:pt idx="9070">
                  <c:v>3.2560000000000002</c:v>
                </c:pt>
                <c:pt idx="9071">
                  <c:v>3.2560000000000002</c:v>
                </c:pt>
                <c:pt idx="9072">
                  <c:v>3.2560000000000002</c:v>
                </c:pt>
                <c:pt idx="9073">
                  <c:v>3.2560000000000002</c:v>
                </c:pt>
                <c:pt idx="9074">
                  <c:v>3.2560000000000002</c:v>
                </c:pt>
                <c:pt idx="9075">
                  <c:v>3.2560000000000002</c:v>
                </c:pt>
                <c:pt idx="9076">
                  <c:v>3.2560000000000002</c:v>
                </c:pt>
                <c:pt idx="9077">
                  <c:v>3.2560000000000002</c:v>
                </c:pt>
                <c:pt idx="9078">
                  <c:v>3.2560000000000002</c:v>
                </c:pt>
                <c:pt idx="9079">
                  <c:v>3.2560000000000002</c:v>
                </c:pt>
                <c:pt idx="9080">
                  <c:v>3.2560000000000002</c:v>
                </c:pt>
                <c:pt idx="9081">
                  <c:v>3.2560000000000002</c:v>
                </c:pt>
                <c:pt idx="9082">
                  <c:v>3.2560000000000002</c:v>
                </c:pt>
                <c:pt idx="9083">
                  <c:v>3.2560000000000002</c:v>
                </c:pt>
                <c:pt idx="9084">
                  <c:v>3.2560000000000002</c:v>
                </c:pt>
                <c:pt idx="9085">
                  <c:v>3.2560000000000002</c:v>
                </c:pt>
                <c:pt idx="9086">
                  <c:v>3.2560000000000002</c:v>
                </c:pt>
                <c:pt idx="9087">
                  <c:v>3.2560000000000002</c:v>
                </c:pt>
                <c:pt idx="9088">
                  <c:v>3.2560000000000002</c:v>
                </c:pt>
                <c:pt idx="9089">
                  <c:v>3.2560000000000002</c:v>
                </c:pt>
                <c:pt idx="9090">
                  <c:v>3.2560000000000002</c:v>
                </c:pt>
                <c:pt idx="9091">
                  <c:v>3.2560000000000002</c:v>
                </c:pt>
                <c:pt idx="9092">
                  <c:v>3.2560000000000002</c:v>
                </c:pt>
                <c:pt idx="9093">
                  <c:v>3.2560000000000002</c:v>
                </c:pt>
                <c:pt idx="9094">
                  <c:v>3.2560000000000002</c:v>
                </c:pt>
                <c:pt idx="9095">
                  <c:v>3.2560000000000002</c:v>
                </c:pt>
                <c:pt idx="9096">
                  <c:v>3.2560000000000002</c:v>
                </c:pt>
                <c:pt idx="9097">
                  <c:v>3.2560000000000002</c:v>
                </c:pt>
                <c:pt idx="9098">
                  <c:v>3.2560000000000002</c:v>
                </c:pt>
                <c:pt idx="9099">
                  <c:v>3.2560000000000002</c:v>
                </c:pt>
                <c:pt idx="9100">
                  <c:v>3.2560000000000002</c:v>
                </c:pt>
                <c:pt idx="9101">
                  <c:v>3.2560000000000002</c:v>
                </c:pt>
                <c:pt idx="9102">
                  <c:v>3.2560000000000002</c:v>
                </c:pt>
                <c:pt idx="9103">
                  <c:v>3.2560000000000002</c:v>
                </c:pt>
                <c:pt idx="9104">
                  <c:v>3.2560000000000002</c:v>
                </c:pt>
                <c:pt idx="9105">
                  <c:v>3.2560000000000002</c:v>
                </c:pt>
                <c:pt idx="9106">
                  <c:v>3.2560000000000002</c:v>
                </c:pt>
                <c:pt idx="9107">
                  <c:v>3.2560000000000002</c:v>
                </c:pt>
                <c:pt idx="9108">
                  <c:v>3.2560000000000002</c:v>
                </c:pt>
                <c:pt idx="9109">
                  <c:v>3.2560000000000002</c:v>
                </c:pt>
                <c:pt idx="9110">
                  <c:v>3.2560000000000002</c:v>
                </c:pt>
                <c:pt idx="9111">
                  <c:v>3.2560000000000002</c:v>
                </c:pt>
                <c:pt idx="9112">
                  <c:v>3.2560000000000002</c:v>
                </c:pt>
                <c:pt idx="9113">
                  <c:v>3.2560000000000002</c:v>
                </c:pt>
                <c:pt idx="9114">
                  <c:v>3.2560000000000002</c:v>
                </c:pt>
                <c:pt idx="9115">
                  <c:v>3.2560000000000002</c:v>
                </c:pt>
                <c:pt idx="9116">
                  <c:v>3.2560000000000002</c:v>
                </c:pt>
                <c:pt idx="9117">
                  <c:v>3.2560000000000002</c:v>
                </c:pt>
                <c:pt idx="9118">
                  <c:v>3.2560000000000002</c:v>
                </c:pt>
                <c:pt idx="9119">
                  <c:v>3.2560000000000002</c:v>
                </c:pt>
                <c:pt idx="9120">
                  <c:v>3.2560000000000002</c:v>
                </c:pt>
                <c:pt idx="9121">
                  <c:v>3.2560000000000002</c:v>
                </c:pt>
                <c:pt idx="9122">
                  <c:v>3.2560000000000002</c:v>
                </c:pt>
                <c:pt idx="9123">
                  <c:v>3.2560000000000002</c:v>
                </c:pt>
                <c:pt idx="9124">
                  <c:v>3.2560000000000002</c:v>
                </c:pt>
                <c:pt idx="9125">
                  <c:v>3.2560000000000002</c:v>
                </c:pt>
                <c:pt idx="9126">
                  <c:v>3.2560000000000002</c:v>
                </c:pt>
                <c:pt idx="9127">
                  <c:v>3.2560000000000002</c:v>
                </c:pt>
                <c:pt idx="9128">
                  <c:v>3.2560000000000002</c:v>
                </c:pt>
                <c:pt idx="9129">
                  <c:v>3.2560000000000002</c:v>
                </c:pt>
                <c:pt idx="9130">
                  <c:v>3.2560000000000002</c:v>
                </c:pt>
                <c:pt idx="9131">
                  <c:v>3.2560000000000002</c:v>
                </c:pt>
                <c:pt idx="9132">
                  <c:v>3.2560000000000002</c:v>
                </c:pt>
                <c:pt idx="9133">
                  <c:v>3.2560000000000002</c:v>
                </c:pt>
                <c:pt idx="9134">
                  <c:v>3.2560000000000002</c:v>
                </c:pt>
                <c:pt idx="9135">
                  <c:v>3.2560000000000002</c:v>
                </c:pt>
                <c:pt idx="9136">
                  <c:v>3.2560000000000002</c:v>
                </c:pt>
                <c:pt idx="9137">
                  <c:v>3.2560000000000002</c:v>
                </c:pt>
                <c:pt idx="9138">
                  <c:v>3.2560000000000002</c:v>
                </c:pt>
                <c:pt idx="9139">
                  <c:v>3.2560000000000002</c:v>
                </c:pt>
                <c:pt idx="9140">
                  <c:v>3.2560000000000002</c:v>
                </c:pt>
                <c:pt idx="9141">
                  <c:v>3.2560000000000002</c:v>
                </c:pt>
                <c:pt idx="9142">
                  <c:v>3.2560000000000002</c:v>
                </c:pt>
                <c:pt idx="9143">
                  <c:v>3.2570000000000001</c:v>
                </c:pt>
                <c:pt idx="9144">
                  <c:v>3.2570000000000001</c:v>
                </c:pt>
                <c:pt idx="9145">
                  <c:v>3.2570000000000001</c:v>
                </c:pt>
                <c:pt idx="9146">
                  <c:v>3.2570000000000001</c:v>
                </c:pt>
                <c:pt idx="9147">
                  <c:v>3.2570000000000001</c:v>
                </c:pt>
                <c:pt idx="9148">
                  <c:v>3.2570000000000001</c:v>
                </c:pt>
                <c:pt idx="9149">
                  <c:v>3.2570000000000001</c:v>
                </c:pt>
                <c:pt idx="9150">
                  <c:v>3.2570000000000001</c:v>
                </c:pt>
                <c:pt idx="9151">
                  <c:v>3.2570000000000001</c:v>
                </c:pt>
                <c:pt idx="9152">
                  <c:v>3.2570000000000001</c:v>
                </c:pt>
                <c:pt idx="9153">
                  <c:v>3.2570000000000001</c:v>
                </c:pt>
                <c:pt idx="9154">
                  <c:v>3.2570000000000001</c:v>
                </c:pt>
                <c:pt idx="9155">
                  <c:v>3.2570000000000001</c:v>
                </c:pt>
                <c:pt idx="9156">
                  <c:v>3.2570000000000001</c:v>
                </c:pt>
                <c:pt idx="9157">
                  <c:v>3.2570000000000001</c:v>
                </c:pt>
                <c:pt idx="9158">
                  <c:v>3.2570000000000001</c:v>
                </c:pt>
                <c:pt idx="9159">
                  <c:v>3.2570000000000001</c:v>
                </c:pt>
                <c:pt idx="9160">
                  <c:v>3.2570000000000001</c:v>
                </c:pt>
                <c:pt idx="9161">
                  <c:v>3.2570000000000001</c:v>
                </c:pt>
                <c:pt idx="9162">
                  <c:v>3.2570000000000001</c:v>
                </c:pt>
                <c:pt idx="9163">
                  <c:v>3.2570000000000001</c:v>
                </c:pt>
                <c:pt idx="9164">
                  <c:v>3.2570000000000001</c:v>
                </c:pt>
                <c:pt idx="9165">
                  <c:v>3.258</c:v>
                </c:pt>
                <c:pt idx="9166">
                  <c:v>3.258</c:v>
                </c:pt>
                <c:pt idx="9167">
                  <c:v>3.2589999999999999</c:v>
                </c:pt>
                <c:pt idx="9168">
                  <c:v>3.2600000000000002</c:v>
                </c:pt>
                <c:pt idx="9169">
                  <c:v>3.2610000000000001</c:v>
                </c:pt>
                <c:pt idx="9170">
                  <c:v>3.2629999999999999</c:v>
                </c:pt>
                <c:pt idx="9171">
                  <c:v>3.2640000000000002</c:v>
                </c:pt>
                <c:pt idx="9172">
                  <c:v>3.266</c:v>
                </c:pt>
                <c:pt idx="9173">
                  <c:v>3.2669999999999999</c:v>
                </c:pt>
                <c:pt idx="9174">
                  <c:v>3.2690000000000001</c:v>
                </c:pt>
                <c:pt idx="9175">
                  <c:v>3.2709999999999999</c:v>
                </c:pt>
                <c:pt idx="9176">
                  <c:v>3.2730000000000001</c:v>
                </c:pt>
                <c:pt idx="9177">
                  <c:v>3.274</c:v>
                </c:pt>
                <c:pt idx="9178">
                  <c:v>3.2760000000000002</c:v>
                </c:pt>
                <c:pt idx="9179">
                  <c:v>3.278</c:v>
                </c:pt>
                <c:pt idx="9180">
                  <c:v>3.2800000000000002</c:v>
                </c:pt>
                <c:pt idx="9181">
                  <c:v>3.2829999999999999</c:v>
                </c:pt>
                <c:pt idx="9182">
                  <c:v>3.2850000000000001</c:v>
                </c:pt>
                <c:pt idx="9183">
                  <c:v>3.2869999999999999</c:v>
                </c:pt>
                <c:pt idx="9184">
                  <c:v>3.2890000000000001</c:v>
                </c:pt>
                <c:pt idx="9185">
                  <c:v>3.2920000000000003</c:v>
                </c:pt>
                <c:pt idx="9186">
                  <c:v>3.294</c:v>
                </c:pt>
                <c:pt idx="9187">
                  <c:v>3.2960000000000003</c:v>
                </c:pt>
                <c:pt idx="9188">
                  <c:v>3.2989999999999999</c:v>
                </c:pt>
                <c:pt idx="9189">
                  <c:v>3.3010000000000002</c:v>
                </c:pt>
                <c:pt idx="9190">
                  <c:v>3.3029999999999999</c:v>
                </c:pt>
                <c:pt idx="9191">
                  <c:v>3.306</c:v>
                </c:pt>
                <c:pt idx="9192">
                  <c:v>3.3080000000000003</c:v>
                </c:pt>
                <c:pt idx="9193">
                  <c:v>3.31</c:v>
                </c:pt>
                <c:pt idx="9194">
                  <c:v>3.3120000000000003</c:v>
                </c:pt>
                <c:pt idx="9195">
                  <c:v>3.3140000000000001</c:v>
                </c:pt>
                <c:pt idx="9196">
                  <c:v>3.3160000000000003</c:v>
                </c:pt>
                <c:pt idx="9197">
                  <c:v>3.3180000000000001</c:v>
                </c:pt>
                <c:pt idx="9198">
                  <c:v>3.3200000000000003</c:v>
                </c:pt>
                <c:pt idx="9199">
                  <c:v>3.3220000000000001</c:v>
                </c:pt>
                <c:pt idx="9200">
                  <c:v>3.323</c:v>
                </c:pt>
                <c:pt idx="9201">
                  <c:v>3.3250000000000002</c:v>
                </c:pt>
                <c:pt idx="9202">
                  <c:v>3.327</c:v>
                </c:pt>
                <c:pt idx="9203">
                  <c:v>3.3280000000000003</c:v>
                </c:pt>
                <c:pt idx="9204">
                  <c:v>3.33</c:v>
                </c:pt>
                <c:pt idx="9205">
                  <c:v>3.331</c:v>
                </c:pt>
                <c:pt idx="9206">
                  <c:v>3.3319999999999999</c:v>
                </c:pt>
                <c:pt idx="9207">
                  <c:v>3.3340000000000001</c:v>
                </c:pt>
                <c:pt idx="9208">
                  <c:v>3.335</c:v>
                </c:pt>
                <c:pt idx="9209">
                  <c:v>3.3359999999999999</c:v>
                </c:pt>
                <c:pt idx="9210">
                  <c:v>3.3370000000000002</c:v>
                </c:pt>
                <c:pt idx="9211">
                  <c:v>3.3380000000000001</c:v>
                </c:pt>
                <c:pt idx="9212">
                  <c:v>3.339</c:v>
                </c:pt>
                <c:pt idx="9213">
                  <c:v>3.34</c:v>
                </c:pt>
                <c:pt idx="9214">
                  <c:v>3.3420000000000001</c:v>
                </c:pt>
                <c:pt idx="9215">
                  <c:v>3.343</c:v>
                </c:pt>
                <c:pt idx="9216">
                  <c:v>3.3439999999999999</c:v>
                </c:pt>
                <c:pt idx="9217">
                  <c:v>3.3450000000000002</c:v>
                </c:pt>
                <c:pt idx="9218">
                  <c:v>3.3460000000000001</c:v>
                </c:pt>
                <c:pt idx="9219">
                  <c:v>3.347</c:v>
                </c:pt>
                <c:pt idx="9220">
                  <c:v>3.3479999999999999</c:v>
                </c:pt>
                <c:pt idx="9221">
                  <c:v>3.3490000000000002</c:v>
                </c:pt>
                <c:pt idx="9222">
                  <c:v>3.35</c:v>
                </c:pt>
                <c:pt idx="9223">
                  <c:v>3.351</c:v>
                </c:pt>
                <c:pt idx="9224">
                  <c:v>3.351</c:v>
                </c:pt>
                <c:pt idx="9225">
                  <c:v>3.3519999999999999</c:v>
                </c:pt>
                <c:pt idx="9226">
                  <c:v>3.3530000000000002</c:v>
                </c:pt>
                <c:pt idx="9227">
                  <c:v>3.3540000000000001</c:v>
                </c:pt>
                <c:pt idx="9228">
                  <c:v>3.3540000000000001</c:v>
                </c:pt>
                <c:pt idx="9229">
                  <c:v>3.355</c:v>
                </c:pt>
                <c:pt idx="9230">
                  <c:v>3.3559999999999999</c:v>
                </c:pt>
                <c:pt idx="9231">
                  <c:v>3.3559999999999999</c:v>
                </c:pt>
                <c:pt idx="9232">
                  <c:v>3.3570000000000002</c:v>
                </c:pt>
                <c:pt idx="9233">
                  <c:v>3.3580000000000001</c:v>
                </c:pt>
                <c:pt idx="9234">
                  <c:v>3.3580000000000001</c:v>
                </c:pt>
                <c:pt idx="9235">
                  <c:v>3.359</c:v>
                </c:pt>
                <c:pt idx="9236">
                  <c:v>3.359</c:v>
                </c:pt>
                <c:pt idx="9237">
                  <c:v>3.36</c:v>
                </c:pt>
                <c:pt idx="9238">
                  <c:v>3.3610000000000002</c:v>
                </c:pt>
                <c:pt idx="9239">
                  <c:v>3.3610000000000002</c:v>
                </c:pt>
                <c:pt idx="9240">
                  <c:v>3.3620000000000001</c:v>
                </c:pt>
                <c:pt idx="9241">
                  <c:v>3.3620000000000001</c:v>
                </c:pt>
                <c:pt idx="9242">
                  <c:v>3.363</c:v>
                </c:pt>
                <c:pt idx="9243">
                  <c:v>3.3639999999999999</c:v>
                </c:pt>
                <c:pt idx="9244">
                  <c:v>3.3639999999999999</c:v>
                </c:pt>
                <c:pt idx="9245">
                  <c:v>3.3650000000000002</c:v>
                </c:pt>
                <c:pt idx="9246">
                  <c:v>3.3660000000000001</c:v>
                </c:pt>
                <c:pt idx="9247">
                  <c:v>3.3660000000000001</c:v>
                </c:pt>
                <c:pt idx="9248">
                  <c:v>3.367</c:v>
                </c:pt>
                <c:pt idx="9249">
                  <c:v>3.367</c:v>
                </c:pt>
                <c:pt idx="9250">
                  <c:v>3.3679999999999999</c:v>
                </c:pt>
                <c:pt idx="9251">
                  <c:v>3.3690000000000002</c:v>
                </c:pt>
                <c:pt idx="9252">
                  <c:v>3.3690000000000002</c:v>
                </c:pt>
                <c:pt idx="9253">
                  <c:v>3.37</c:v>
                </c:pt>
                <c:pt idx="9254">
                  <c:v>3.37</c:v>
                </c:pt>
                <c:pt idx="9255">
                  <c:v>3.371</c:v>
                </c:pt>
                <c:pt idx="9256">
                  <c:v>3.3719999999999999</c:v>
                </c:pt>
                <c:pt idx="9257">
                  <c:v>3.3719999999999999</c:v>
                </c:pt>
                <c:pt idx="9258">
                  <c:v>3.3730000000000002</c:v>
                </c:pt>
                <c:pt idx="9259">
                  <c:v>3.3740000000000001</c:v>
                </c:pt>
                <c:pt idx="9260">
                  <c:v>3.3740000000000001</c:v>
                </c:pt>
                <c:pt idx="9261">
                  <c:v>3.375</c:v>
                </c:pt>
                <c:pt idx="9262">
                  <c:v>3.375</c:v>
                </c:pt>
                <c:pt idx="9263">
                  <c:v>3.3759999999999999</c:v>
                </c:pt>
                <c:pt idx="9264">
                  <c:v>3.3770000000000002</c:v>
                </c:pt>
                <c:pt idx="9265">
                  <c:v>3.3770000000000002</c:v>
                </c:pt>
                <c:pt idx="9266">
                  <c:v>3.3780000000000001</c:v>
                </c:pt>
                <c:pt idx="9267">
                  <c:v>3.3780000000000001</c:v>
                </c:pt>
                <c:pt idx="9268">
                  <c:v>3.379</c:v>
                </c:pt>
                <c:pt idx="9269">
                  <c:v>3.38</c:v>
                </c:pt>
                <c:pt idx="9270">
                  <c:v>3.38</c:v>
                </c:pt>
                <c:pt idx="9271">
                  <c:v>3.3810000000000002</c:v>
                </c:pt>
                <c:pt idx="9272">
                  <c:v>3.3820000000000001</c:v>
                </c:pt>
                <c:pt idx="9273">
                  <c:v>3.3820000000000001</c:v>
                </c:pt>
                <c:pt idx="9274">
                  <c:v>3.383</c:v>
                </c:pt>
                <c:pt idx="9275">
                  <c:v>3.383</c:v>
                </c:pt>
                <c:pt idx="9276">
                  <c:v>3.3839999999999999</c:v>
                </c:pt>
                <c:pt idx="9277">
                  <c:v>3.3850000000000002</c:v>
                </c:pt>
                <c:pt idx="9278">
                  <c:v>3.3850000000000002</c:v>
                </c:pt>
                <c:pt idx="9279">
                  <c:v>3.3860000000000001</c:v>
                </c:pt>
                <c:pt idx="9280">
                  <c:v>3.387</c:v>
                </c:pt>
                <c:pt idx="9281">
                  <c:v>3.387</c:v>
                </c:pt>
                <c:pt idx="9282">
                  <c:v>3.3879999999999999</c:v>
                </c:pt>
                <c:pt idx="9283">
                  <c:v>3.3879999999999999</c:v>
                </c:pt>
                <c:pt idx="9284">
                  <c:v>3.3890000000000002</c:v>
                </c:pt>
                <c:pt idx="9285">
                  <c:v>3.39</c:v>
                </c:pt>
                <c:pt idx="9286">
                  <c:v>3.39</c:v>
                </c:pt>
                <c:pt idx="9287">
                  <c:v>3.391</c:v>
                </c:pt>
                <c:pt idx="9288">
                  <c:v>3.391</c:v>
                </c:pt>
                <c:pt idx="9289">
                  <c:v>3.3919999999999999</c:v>
                </c:pt>
                <c:pt idx="9290">
                  <c:v>3.3930000000000002</c:v>
                </c:pt>
                <c:pt idx="9291">
                  <c:v>3.3930000000000002</c:v>
                </c:pt>
                <c:pt idx="9292">
                  <c:v>3.3940000000000001</c:v>
                </c:pt>
                <c:pt idx="9293">
                  <c:v>3.395</c:v>
                </c:pt>
                <c:pt idx="9294">
                  <c:v>3.395</c:v>
                </c:pt>
                <c:pt idx="9295">
                  <c:v>3.3959999999999999</c:v>
                </c:pt>
                <c:pt idx="9296">
                  <c:v>3.3959999999999999</c:v>
                </c:pt>
                <c:pt idx="9297">
                  <c:v>3.3970000000000002</c:v>
                </c:pt>
                <c:pt idx="9298">
                  <c:v>3.3980000000000001</c:v>
                </c:pt>
                <c:pt idx="9299">
                  <c:v>3.3980000000000001</c:v>
                </c:pt>
                <c:pt idx="9300">
                  <c:v>3.399</c:v>
                </c:pt>
                <c:pt idx="9301">
                  <c:v>3.4</c:v>
                </c:pt>
                <c:pt idx="9302">
                  <c:v>3.4</c:v>
                </c:pt>
                <c:pt idx="9303">
                  <c:v>3.4010000000000002</c:v>
                </c:pt>
                <c:pt idx="9304">
                  <c:v>3.4010000000000002</c:v>
                </c:pt>
                <c:pt idx="9305">
                  <c:v>3.4020000000000001</c:v>
                </c:pt>
                <c:pt idx="9306">
                  <c:v>3.403</c:v>
                </c:pt>
                <c:pt idx="9307">
                  <c:v>3.403</c:v>
                </c:pt>
                <c:pt idx="9308">
                  <c:v>3.4039999999999999</c:v>
                </c:pt>
                <c:pt idx="9309">
                  <c:v>3.4050000000000002</c:v>
                </c:pt>
                <c:pt idx="9310">
                  <c:v>3.4050000000000002</c:v>
                </c:pt>
                <c:pt idx="9311">
                  <c:v>3.4060000000000001</c:v>
                </c:pt>
                <c:pt idx="9312">
                  <c:v>3.4060000000000001</c:v>
                </c:pt>
                <c:pt idx="9313">
                  <c:v>3.407</c:v>
                </c:pt>
                <c:pt idx="9314">
                  <c:v>3.4079999999999999</c:v>
                </c:pt>
                <c:pt idx="9315">
                  <c:v>3.4079999999999999</c:v>
                </c:pt>
                <c:pt idx="9316">
                  <c:v>3.4090000000000003</c:v>
                </c:pt>
                <c:pt idx="9317">
                  <c:v>3.41</c:v>
                </c:pt>
                <c:pt idx="9318">
                  <c:v>3.41</c:v>
                </c:pt>
                <c:pt idx="9319">
                  <c:v>3.411</c:v>
                </c:pt>
                <c:pt idx="9320">
                  <c:v>3.411</c:v>
                </c:pt>
                <c:pt idx="9321">
                  <c:v>3.4119999999999999</c:v>
                </c:pt>
                <c:pt idx="9322">
                  <c:v>3.4130000000000003</c:v>
                </c:pt>
                <c:pt idx="9323">
                  <c:v>3.4130000000000003</c:v>
                </c:pt>
                <c:pt idx="9324">
                  <c:v>3.4140000000000001</c:v>
                </c:pt>
                <c:pt idx="9325">
                  <c:v>3.415</c:v>
                </c:pt>
                <c:pt idx="9326">
                  <c:v>3.415</c:v>
                </c:pt>
                <c:pt idx="9327">
                  <c:v>3.4159999999999999</c:v>
                </c:pt>
                <c:pt idx="9328">
                  <c:v>3.4170000000000003</c:v>
                </c:pt>
                <c:pt idx="9329">
                  <c:v>3.4170000000000003</c:v>
                </c:pt>
                <c:pt idx="9330">
                  <c:v>3.4180000000000001</c:v>
                </c:pt>
                <c:pt idx="9331">
                  <c:v>3.4180000000000001</c:v>
                </c:pt>
                <c:pt idx="9332">
                  <c:v>3.419</c:v>
                </c:pt>
                <c:pt idx="9333">
                  <c:v>3.42</c:v>
                </c:pt>
                <c:pt idx="9334">
                  <c:v>3.42</c:v>
                </c:pt>
                <c:pt idx="9335">
                  <c:v>3.4210000000000003</c:v>
                </c:pt>
                <c:pt idx="9336">
                  <c:v>3.4220000000000002</c:v>
                </c:pt>
                <c:pt idx="9337">
                  <c:v>3.4220000000000002</c:v>
                </c:pt>
                <c:pt idx="9338">
                  <c:v>3.423</c:v>
                </c:pt>
                <c:pt idx="9339">
                  <c:v>3.423</c:v>
                </c:pt>
                <c:pt idx="9340">
                  <c:v>3.4239999999999999</c:v>
                </c:pt>
                <c:pt idx="9341">
                  <c:v>3.4250000000000003</c:v>
                </c:pt>
                <c:pt idx="9342">
                  <c:v>3.4250000000000003</c:v>
                </c:pt>
                <c:pt idx="9343">
                  <c:v>3.4260000000000002</c:v>
                </c:pt>
                <c:pt idx="9344">
                  <c:v>3.427</c:v>
                </c:pt>
                <c:pt idx="9345">
                  <c:v>3.427</c:v>
                </c:pt>
                <c:pt idx="9346">
                  <c:v>3.4279999999999999</c:v>
                </c:pt>
                <c:pt idx="9347">
                  <c:v>3.4290000000000003</c:v>
                </c:pt>
                <c:pt idx="9348">
                  <c:v>3.4290000000000003</c:v>
                </c:pt>
                <c:pt idx="9349">
                  <c:v>3.43</c:v>
                </c:pt>
                <c:pt idx="9350">
                  <c:v>3.43</c:v>
                </c:pt>
                <c:pt idx="9351">
                  <c:v>3.431</c:v>
                </c:pt>
                <c:pt idx="9352">
                  <c:v>3.4319999999999999</c:v>
                </c:pt>
                <c:pt idx="9353">
                  <c:v>3.4319999999999999</c:v>
                </c:pt>
                <c:pt idx="9354">
                  <c:v>3.4330000000000003</c:v>
                </c:pt>
                <c:pt idx="9355">
                  <c:v>3.4340000000000002</c:v>
                </c:pt>
                <c:pt idx="9356">
                  <c:v>3.4340000000000002</c:v>
                </c:pt>
                <c:pt idx="9357">
                  <c:v>3.4350000000000001</c:v>
                </c:pt>
                <c:pt idx="9358">
                  <c:v>3.4350000000000001</c:v>
                </c:pt>
                <c:pt idx="9359">
                  <c:v>3.4359999999999999</c:v>
                </c:pt>
                <c:pt idx="9360">
                  <c:v>3.4370000000000003</c:v>
                </c:pt>
                <c:pt idx="9361">
                  <c:v>3.4370000000000003</c:v>
                </c:pt>
                <c:pt idx="9362">
                  <c:v>3.4380000000000002</c:v>
                </c:pt>
                <c:pt idx="9363">
                  <c:v>3.4390000000000001</c:v>
                </c:pt>
                <c:pt idx="9364">
                  <c:v>3.4390000000000001</c:v>
                </c:pt>
                <c:pt idx="9365">
                  <c:v>3.44</c:v>
                </c:pt>
                <c:pt idx="9366">
                  <c:v>3.4410000000000003</c:v>
                </c:pt>
                <c:pt idx="9367">
                  <c:v>3.4410000000000003</c:v>
                </c:pt>
                <c:pt idx="9368">
                  <c:v>3.4420000000000002</c:v>
                </c:pt>
                <c:pt idx="9369">
                  <c:v>3.4420000000000002</c:v>
                </c:pt>
                <c:pt idx="9370">
                  <c:v>3.4430000000000001</c:v>
                </c:pt>
                <c:pt idx="9371">
                  <c:v>3.444</c:v>
                </c:pt>
                <c:pt idx="9372">
                  <c:v>3.444</c:v>
                </c:pt>
                <c:pt idx="9373">
                  <c:v>3.4450000000000003</c:v>
                </c:pt>
                <c:pt idx="9374">
                  <c:v>3.4460000000000002</c:v>
                </c:pt>
                <c:pt idx="9375">
                  <c:v>3.4460000000000002</c:v>
                </c:pt>
                <c:pt idx="9376">
                  <c:v>3.4470000000000001</c:v>
                </c:pt>
                <c:pt idx="9377">
                  <c:v>3.448</c:v>
                </c:pt>
                <c:pt idx="9378">
                  <c:v>3.448</c:v>
                </c:pt>
                <c:pt idx="9379">
                  <c:v>3.4490000000000003</c:v>
                </c:pt>
                <c:pt idx="9380">
                  <c:v>3.4490000000000003</c:v>
                </c:pt>
                <c:pt idx="9381">
                  <c:v>3.45</c:v>
                </c:pt>
                <c:pt idx="9382">
                  <c:v>3.4510000000000001</c:v>
                </c:pt>
                <c:pt idx="9383">
                  <c:v>3.4510000000000001</c:v>
                </c:pt>
                <c:pt idx="9384">
                  <c:v>3.452</c:v>
                </c:pt>
                <c:pt idx="9385">
                  <c:v>3.4530000000000003</c:v>
                </c:pt>
                <c:pt idx="9386">
                  <c:v>3.4530000000000003</c:v>
                </c:pt>
                <c:pt idx="9387">
                  <c:v>3.4540000000000002</c:v>
                </c:pt>
                <c:pt idx="9388">
                  <c:v>3.4550000000000001</c:v>
                </c:pt>
                <c:pt idx="9389">
                  <c:v>3.4550000000000001</c:v>
                </c:pt>
                <c:pt idx="9390">
                  <c:v>3.456</c:v>
                </c:pt>
                <c:pt idx="9391">
                  <c:v>3.456</c:v>
                </c:pt>
                <c:pt idx="9392">
                  <c:v>3.4569999999999999</c:v>
                </c:pt>
                <c:pt idx="9393">
                  <c:v>3.4580000000000002</c:v>
                </c:pt>
                <c:pt idx="9394">
                  <c:v>3.4580000000000002</c:v>
                </c:pt>
                <c:pt idx="9395">
                  <c:v>3.4590000000000001</c:v>
                </c:pt>
                <c:pt idx="9396">
                  <c:v>3.46</c:v>
                </c:pt>
                <c:pt idx="9397">
                  <c:v>3.46</c:v>
                </c:pt>
                <c:pt idx="9398">
                  <c:v>3.4609999999999999</c:v>
                </c:pt>
                <c:pt idx="9399">
                  <c:v>3.4620000000000002</c:v>
                </c:pt>
                <c:pt idx="9400">
                  <c:v>3.4620000000000002</c:v>
                </c:pt>
                <c:pt idx="9401">
                  <c:v>3.4630000000000001</c:v>
                </c:pt>
                <c:pt idx="9402">
                  <c:v>3.4630000000000001</c:v>
                </c:pt>
                <c:pt idx="9403">
                  <c:v>3.464</c:v>
                </c:pt>
                <c:pt idx="9404">
                  <c:v>3.4649999999999999</c:v>
                </c:pt>
                <c:pt idx="9405">
                  <c:v>3.4649999999999999</c:v>
                </c:pt>
                <c:pt idx="9406">
                  <c:v>3.4660000000000002</c:v>
                </c:pt>
                <c:pt idx="9407">
                  <c:v>3.4670000000000001</c:v>
                </c:pt>
                <c:pt idx="9408">
                  <c:v>3.4670000000000001</c:v>
                </c:pt>
                <c:pt idx="9409">
                  <c:v>3.468</c:v>
                </c:pt>
                <c:pt idx="9410">
                  <c:v>3.4689999999999999</c:v>
                </c:pt>
                <c:pt idx="9411">
                  <c:v>3.4689999999999999</c:v>
                </c:pt>
                <c:pt idx="9412">
                  <c:v>3.47</c:v>
                </c:pt>
                <c:pt idx="9413">
                  <c:v>3.47</c:v>
                </c:pt>
                <c:pt idx="9414">
                  <c:v>3.4710000000000001</c:v>
                </c:pt>
                <c:pt idx="9415">
                  <c:v>3.472</c:v>
                </c:pt>
                <c:pt idx="9416">
                  <c:v>3.472</c:v>
                </c:pt>
                <c:pt idx="9417">
                  <c:v>3.4729999999999999</c:v>
                </c:pt>
                <c:pt idx="9418">
                  <c:v>3.4740000000000002</c:v>
                </c:pt>
                <c:pt idx="9419">
                  <c:v>3.4740000000000002</c:v>
                </c:pt>
                <c:pt idx="9420">
                  <c:v>3.4750000000000001</c:v>
                </c:pt>
                <c:pt idx="9421">
                  <c:v>3.4750000000000001</c:v>
                </c:pt>
                <c:pt idx="9422">
                  <c:v>3.4750000000000001</c:v>
                </c:pt>
                <c:pt idx="9423">
                  <c:v>3.4750000000000001</c:v>
                </c:pt>
                <c:pt idx="9424">
                  <c:v>3.4750000000000001</c:v>
                </c:pt>
                <c:pt idx="9425">
                  <c:v>3.4750000000000001</c:v>
                </c:pt>
                <c:pt idx="9426">
                  <c:v>3.4750000000000001</c:v>
                </c:pt>
                <c:pt idx="9427">
                  <c:v>3.4750000000000001</c:v>
                </c:pt>
                <c:pt idx="9428">
                  <c:v>3.4750000000000001</c:v>
                </c:pt>
                <c:pt idx="9429">
                  <c:v>3.4750000000000001</c:v>
                </c:pt>
                <c:pt idx="9430">
                  <c:v>3.4750000000000001</c:v>
                </c:pt>
                <c:pt idx="9431">
                  <c:v>3.4750000000000001</c:v>
                </c:pt>
                <c:pt idx="9432">
                  <c:v>3.4750000000000001</c:v>
                </c:pt>
                <c:pt idx="9433">
                  <c:v>3.4750000000000001</c:v>
                </c:pt>
                <c:pt idx="9434">
                  <c:v>3.4750000000000001</c:v>
                </c:pt>
                <c:pt idx="9435">
                  <c:v>3.4750000000000001</c:v>
                </c:pt>
                <c:pt idx="9436">
                  <c:v>3.4750000000000001</c:v>
                </c:pt>
                <c:pt idx="9437">
                  <c:v>3.4750000000000001</c:v>
                </c:pt>
                <c:pt idx="9438">
                  <c:v>3.4750000000000001</c:v>
                </c:pt>
                <c:pt idx="9439">
                  <c:v>3.4750000000000001</c:v>
                </c:pt>
                <c:pt idx="9440">
                  <c:v>3.4750000000000001</c:v>
                </c:pt>
                <c:pt idx="9441">
                  <c:v>3.4750000000000001</c:v>
                </c:pt>
                <c:pt idx="9442">
                  <c:v>3.4750000000000001</c:v>
                </c:pt>
                <c:pt idx="9443">
                  <c:v>3.4750000000000001</c:v>
                </c:pt>
                <c:pt idx="9444">
                  <c:v>3.4750000000000001</c:v>
                </c:pt>
                <c:pt idx="9445">
                  <c:v>3.4750000000000001</c:v>
                </c:pt>
                <c:pt idx="9446">
                  <c:v>3.4750000000000001</c:v>
                </c:pt>
                <c:pt idx="9447">
                  <c:v>3.4750000000000001</c:v>
                </c:pt>
                <c:pt idx="9448">
                  <c:v>3.4750000000000001</c:v>
                </c:pt>
                <c:pt idx="9449">
                  <c:v>3.4750000000000001</c:v>
                </c:pt>
                <c:pt idx="9450">
                  <c:v>3.4750000000000001</c:v>
                </c:pt>
                <c:pt idx="9451">
                  <c:v>3.4750000000000001</c:v>
                </c:pt>
                <c:pt idx="9452">
                  <c:v>3.4750000000000001</c:v>
                </c:pt>
                <c:pt idx="9453">
                  <c:v>3.4750000000000001</c:v>
                </c:pt>
                <c:pt idx="9454">
                  <c:v>3.4750000000000001</c:v>
                </c:pt>
                <c:pt idx="9455">
                  <c:v>3.4750000000000001</c:v>
                </c:pt>
                <c:pt idx="9456">
                  <c:v>3.4750000000000001</c:v>
                </c:pt>
                <c:pt idx="9457">
                  <c:v>3.4750000000000001</c:v>
                </c:pt>
                <c:pt idx="9458">
                  <c:v>3.4750000000000001</c:v>
                </c:pt>
                <c:pt idx="9459">
                  <c:v>3.4750000000000001</c:v>
                </c:pt>
                <c:pt idx="9460">
                  <c:v>3.4750000000000001</c:v>
                </c:pt>
                <c:pt idx="9461">
                  <c:v>3.4750000000000001</c:v>
                </c:pt>
                <c:pt idx="9462">
                  <c:v>3.476</c:v>
                </c:pt>
                <c:pt idx="9463">
                  <c:v>3.476</c:v>
                </c:pt>
                <c:pt idx="9464">
                  <c:v>3.476</c:v>
                </c:pt>
                <c:pt idx="9465">
                  <c:v>3.476</c:v>
                </c:pt>
                <c:pt idx="9466">
                  <c:v>3.476</c:v>
                </c:pt>
                <c:pt idx="9467">
                  <c:v>3.476</c:v>
                </c:pt>
                <c:pt idx="9468">
                  <c:v>3.476</c:v>
                </c:pt>
                <c:pt idx="9469">
                  <c:v>3.476</c:v>
                </c:pt>
                <c:pt idx="9470">
                  <c:v>3.476</c:v>
                </c:pt>
                <c:pt idx="9471">
                  <c:v>3.476</c:v>
                </c:pt>
                <c:pt idx="9472">
                  <c:v>3.476</c:v>
                </c:pt>
                <c:pt idx="9473">
                  <c:v>3.476</c:v>
                </c:pt>
                <c:pt idx="9474">
                  <c:v>3.476</c:v>
                </c:pt>
                <c:pt idx="9475">
                  <c:v>3.476</c:v>
                </c:pt>
                <c:pt idx="9476">
                  <c:v>3.476</c:v>
                </c:pt>
                <c:pt idx="9477">
                  <c:v>3.476</c:v>
                </c:pt>
                <c:pt idx="9478">
                  <c:v>3.476</c:v>
                </c:pt>
                <c:pt idx="9479">
                  <c:v>3.476</c:v>
                </c:pt>
                <c:pt idx="9480">
                  <c:v>3.476</c:v>
                </c:pt>
                <c:pt idx="9481">
                  <c:v>3.476</c:v>
                </c:pt>
                <c:pt idx="9482">
                  <c:v>3.476</c:v>
                </c:pt>
                <c:pt idx="9483">
                  <c:v>3.476</c:v>
                </c:pt>
                <c:pt idx="9484">
                  <c:v>3.476</c:v>
                </c:pt>
                <c:pt idx="9485">
                  <c:v>3.476</c:v>
                </c:pt>
                <c:pt idx="9486">
                  <c:v>3.476</c:v>
                </c:pt>
                <c:pt idx="9487">
                  <c:v>3.476</c:v>
                </c:pt>
                <c:pt idx="9488">
                  <c:v>3.476</c:v>
                </c:pt>
                <c:pt idx="9489">
                  <c:v>3.476</c:v>
                </c:pt>
                <c:pt idx="9490">
                  <c:v>3.476</c:v>
                </c:pt>
                <c:pt idx="9491">
                  <c:v>3.476</c:v>
                </c:pt>
                <c:pt idx="9492">
                  <c:v>3.476</c:v>
                </c:pt>
                <c:pt idx="9493">
                  <c:v>3.476</c:v>
                </c:pt>
                <c:pt idx="9494">
                  <c:v>3.476</c:v>
                </c:pt>
                <c:pt idx="9495">
                  <c:v>3.476</c:v>
                </c:pt>
                <c:pt idx="9496">
                  <c:v>3.476</c:v>
                </c:pt>
                <c:pt idx="9497">
                  <c:v>3.476</c:v>
                </c:pt>
                <c:pt idx="9498">
                  <c:v>3.476</c:v>
                </c:pt>
                <c:pt idx="9499">
                  <c:v>3.476</c:v>
                </c:pt>
                <c:pt idx="9500">
                  <c:v>3.476</c:v>
                </c:pt>
                <c:pt idx="9501">
                  <c:v>3.476</c:v>
                </c:pt>
                <c:pt idx="9502">
                  <c:v>3.476</c:v>
                </c:pt>
                <c:pt idx="9503">
                  <c:v>3.476</c:v>
                </c:pt>
                <c:pt idx="9504">
                  <c:v>3.476</c:v>
                </c:pt>
                <c:pt idx="9505">
                  <c:v>3.476</c:v>
                </c:pt>
                <c:pt idx="9506">
                  <c:v>3.476</c:v>
                </c:pt>
                <c:pt idx="9507">
                  <c:v>3.476</c:v>
                </c:pt>
                <c:pt idx="9508">
                  <c:v>3.476</c:v>
                </c:pt>
                <c:pt idx="9509">
                  <c:v>3.476</c:v>
                </c:pt>
                <c:pt idx="9510">
                  <c:v>3.476</c:v>
                </c:pt>
                <c:pt idx="9511">
                  <c:v>3.476</c:v>
                </c:pt>
                <c:pt idx="9512">
                  <c:v>3.476</c:v>
                </c:pt>
                <c:pt idx="9513">
                  <c:v>3.476</c:v>
                </c:pt>
                <c:pt idx="9514">
                  <c:v>3.476</c:v>
                </c:pt>
                <c:pt idx="9515">
                  <c:v>3.476</c:v>
                </c:pt>
                <c:pt idx="9516">
                  <c:v>3.476</c:v>
                </c:pt>
                <c:pt idx="9517">
                  <c:v>3.476</c:v>
                </c:pt>
                <c:pt idx="9518">
                  <c:v>3.476</c:v>
                </c:pt>
                <c:pt idx="9519">
                  <c:v>3.476</c:v>
                </c:pt>
                <c:pt idx="9520">
                  <c:v>3.476</c:v>
                </c:pt>
                <c:pt idx="9521">
                  <c:v>3.476</c:v>
                </c:pt>
                <c:pt idx="9522">
                  <c:v>3.476</c:v>
                </c:pt>
                <c:pt idx="9523">
                  <c:v>3.476</c:v>
                </c:pt>
                <c:pt idx="9524">
                  <c:v>3.476</c:v>
                </c:pt>
                <c:pt idx="9525">
                  <c:v>3.476</c:v>
                </c:pt>
                <c:pt idx="9526">
                  <c:v>3.476</c:v>
                </c:pt>
                <c:pt idx="9527">
                  <c:v>3.476</c:v>
                </c:pt>
                <c:pt idx="9528">
                  <c:v>3.4769999999999999</c:v>
                </c:pt>
                <c:pt idx="9529">
                  <c:v>3.4769999999999999</c:v>
                </c:pt>
                <c:pt idx="9530">
                  <c:v>3.4769999999999999</c:v>
                </c:pt>
                <c:pt idx="9531">
                  <c:v>3.4769999999999999</c:v>
                </c:pt>
                <c:pt idx="9532">
                  <c:v>3.4769999999999999</c:v>
                </c:pt>
                <c:pt idx="9533">
                  <c:v>3.4769999999999999</c:v>
                </c:pt>
                <c:pt idx="9534">
                  <c:v>3.4769999999999999</c:v>
                </c:pt>
                <c:pt idx="9535">
                  <c:v>3.4769999999999999</c:v>
                </c:pt>
                <c:pt idx="9536">
                  <c:v>3.4769999999999999</c:v>
                </c:pt>
                <c:pt idx="9537">
                  <c:v>3.4769999999999999</c:v>
                </c:pt>
                <c:pt idx="9538">
                  <c:v>3.4769999999999999</c:v>
                </c:pt>
                <c:pt idx="9539">
                  <c:v>3.4769999999999999</c:v>
                </c:pt>
                <c:pt idx="9540">
                  <c:v>3.4769999999999999</c:v>
                </c:pt>
                <c:pt idx="9541">
                  <c:v>3.4769999999999999</c:v>
                </c:pt>
                <c:pt idx="9542">
                  <c:v>3.4769999999999999</c:v>
                </c:pt>
                <c:pt idx="9543">
                  <c:v>3.4769999999999999</c:v>
                </c:pt>
                <c:pt idx="9544">
                  <c:v>3.4769999999999999</c:v>
                </c:pt>
                <c:pt idx="9545">
                  <c:v>3.4769999999999999</c:v>
                </c:pt>
                <c:pt idx="9546">
                  <c:v>3.4769999999999999</c:v>
                </c:pt>
                <c:pt idx="9547">
                  <c:v>3.4769999999999999</c:v>
                </c:pt>
                <c:pt idx="9548">
                  <c:v>3.4769999999999999</c:v>
                </c:pt>
                <c:pt idx="9549">
                  <c:v>3.4769999999999999</c:v>
                </c:pt>
                <c:pt idx="9550">
                  <c:v>3.4769999999999999</c:v>
                </c:pt>
                <c:pt idx="9551">
                  <c:v>3.4769999999999999</c:v>
                </c:pt>
                <c:pt idx="9552">
                  <c:v>3.4769999999999999</c:v>
                </c:pt>
                <c:pt idx="9553">
                  <c:v>3.4769999999999999</c:v>
                </c:pt>
                <c:pt idx="9554">
                  <c:v>3.4769999999999999</c:v>
                </c:pt>
                <c:pt idx="9555">
                  <c:v>3.4769999999999999</c:v>
                </c:pt>
                <c:pt idx="9556">
                  <c:v>3.4769999999999999</c:v>
                </c:pt>
                <c:pt idx="9557">
                  <c:v>3.4769999999999999</c:v>
                </c:pt>
                <c:pt idx="9558">
                  <c:v>3.4769999999999999</c:v>
                </c:pt>
                <c:pt idx="9559">
                  <c:v>3.4769999999999999</c:v>
                </c:pt>
                <c:pt idx="9560">
                  <c:v>3.4769999999999999</c:v>
                </c:pt>
                <c:pt idx="9561">
                  <c:v>3.4769999999999999</c:v>
                </c:pt>
                <c:pt idx="9562">
                  <c:v>3.4769999999999999</c:v>
                </c:pt>
                <c:pt idx="9563">
                  <c:v>3.4769999999999999</c:v>
                </c:pt>
                <c:pt idx="9564">
                  <c:v>3.4769999999999999</c:v>
                </c:pt>
                <c:pt idx="9565">
                  <c:v>3.4769999999999999</c:v>
                </c:pt>
                <c:pt idx="9566">
                  <c:v>3.4769999999999999</c:v>
                </c:pt>
                <c:pt idx="9567">
                  <c:v>3.4780000000000002</c:v>
                </c:pt>
                <c:pt idx="9568">
                  <c:v>3.4780000000000002</c:v>
                </c:pt>
                <c:pt idx="9569">
                  <c:v>3.4780000000000002</c:v>
                </c:pt>
                <c:pt idx="9570">
                  <c:v>3.4790000000000001</c:v>
                </c:pt>
                <c:pt idx="9571">
                  <c:v>3.48</c:v>
                </c:pt>
                <c:pt idx="9572">
                  <c:v>3.4809999999999999</c:v>
                </c:pt>
                <c:pt idx="9573">
                  <c:v>3.4820000000000002</c:v>
                </c:pt>
                <c:pt idx="9574">
                  <c:v>3.4830000000000001</c:v>
                </c:pt>
                <c:pt idx="9575">
                  <c:v>3.4849999999999999</c:v>
                </c:pt>
                <c:pt idx="9576">
                  <c:v>3.4860000000000002</c:v>
                </c:pt>
                <c:pt idx="9577">
                  <c:v>3.488</c:v>
                </c:pt>
                <c:pt idx="9578">
                  <c:v>3.4889999999999999</c:v>
                </c:pt>
                <c:pt idx="9579">
                  <c:v>3.4910000000000001</c:v>
                </c:pt>
                <c:pt idx="9580">
                  <c:v>3.4929999999999999</c:v>
                </c:pt>
                <c:pt idx="9581">
                  <c:v>3.4950000000000001</c:v>
                </c:pt>
                <c:pt idx="9582">
                  <c:v>3.4969999999999999</c:v>
                </c:pt>
                <c:pt idx="9583">
                  <c:v>3.4990000000000001</c:v>
                </c:pt>
                <c:pt idx="9584">
                  <c:v>3.5009999999999999</c:v>
                </c:pt>
                <c:pt idx="9585">
                  <c:v>3.5030000000000001</c:v>
                </c:pt>
                <c:pt idx="9586">
                  <c:v>3.5049999999999999</c:v>
                </c:pt>
                <c:pt idx="9587">
                  <c:v>3.508</c:v>
                </c:pt>
                <c:pt idx="9588">
                  <c:v>3.5100000000000002</c:v>
                </c:pt>
                <c:pt idx="9589">
                  <c:v>3.512</c:v>
                </c:pt>
                <c:pt idx="9590">
                  <c:v>3.5150000000000001</c:v>
                </c:pt>
                <c:pt idx="9591">
                  <c:v>3.5169999999999999</c:v>
                </c:pt>
                <c:pt idx="9592">
                  <c:v>3.52</c:v>
                </c:pt>
                <c:pt idx="9593">
                  <c:v>3.5220000000000002</c:v>
                </c:pt>
                <c:pt idx="9594">
                  <c:v>3.5249999999999999</c:v>
                </c:pt>
                <c:pt idx="9595">
                  <c:v>3.5270000000000001</c:v>
                </c:pt>
                <c:pt idx="9596">
                  <c:v>3.5300000000000002</c:v>
                </c:pt>
                <c:pt idx="9597">
                  <c:v>3.532</c:v>
                </c:pt>
                <c:pt idx="9598">
                  <c:v>3.5350000000000001</c:v>
                </c:pt>
                <c:pt idx="9599">
                  <c:v>3.5369999999999999</c:v>
                </c:pt>
                <c:pt idx="9600">
                  <c:v>3.54</c:v>
                </c:pt>
                <c:pt idx="9601">
                  <c:v>3.5420000000000003</c:v>
                </c:pt>
                <c:pt idx="9602">
                  <c:v>3.5449999999999999</c:v>
                </c:pt>
                <c:pt idx="9603">
                  <c:v>3.5470000000000002</c:v>
                </c:pt>
                <c:pt idx="9604">
                  <c:v>3.5489999999999999</c:v>
                </c:pt>
                <c:pt idx="9605">
                  <c:v>3.5510000000000002</c:v>
                </c:pt>
                <c:pt idx="9606">
                  <c:v>3.5529999999999999</c:v>
                </c:pt>
                <c:pt idx="9607">
                  <c:v>3.5550000000000002</c:v>
                </c:pt>
                <c:pt idx="9608">
                  <c:v>3.5569999999999999</c:v>
                </c:pt>
                <c:pt idx="9609">
                  <c:v>3.5590000000000002</c:v>
                </c:pt>
                <c:pt idx="9610">
                  <c:v>3.5609999999999999</c:v>
                </c:pt>
                <c:pt idx="9611">
                  <c:v>3.5620000000000003</c:v>
                </c:pt>
                <c:pt idx="9612">
                  <c:v>3.5640000000000001</c:v>
                </c:pt>
                <c:pt idx="9613">
                  <c:v>3.5660000000000003</c:v>
                </c:pt>
                <c:pt idx="9614">
                  <c:v>3.5680000000000001</c:v>
                </c:pt>
                <c:pt idx="9615">
                  <c:v>3.569</c:v>
                </c:pt>
                <c:pt idx="9616">
                  <c:v>3.5710000000000002</c:v>
                </c:pt>
                <c:pt idx="9617">
                  <c:v>3.5720000000000001</c:v>
                </c:pt>
                <c:pt idx="9618">
                  <c:v>3.5740000000000003</c:v>
                </c:pt>
                <c:pt idx="9619">
                  <c:v>3.5760000000000001</c:v>
                </c:pt>
                <c:pt idx="9620">
                  <c:v>3.577</c:v>
                </c:pt>
                <c:pt idx="9621">
                  <c:v>3.5790000000000002</c:v>
                </c:pt>
                <c:pt idx="9622">
                  <c:v>3.58</c:v>
                </c:pt>
                <c:pt idx="9623">
                  <c:v>3.5820000000000003</c:v>
                </c:pt>
                <c:pt idx="9624">
                  <c:v>3.5830000000000002</c:v>
                </c:pt>
                <c:pt idx="9625">
                  <c:v>3.5840000000000001</c:v>
                </c:pt>
                <c:pt idx="9626">
                  <c:v>3.5859999999999999</c:v>
                </c:pt>
                <c:pt idx="9627">
                  <c:v>3.5870000000000002</c:v>
                </c:pt>
                <c:pt idx="9628">
                  <c:v>3.5880000000000001</c:v>
                </c:pt>
                <c:pt idx="9629">
                  <c:v>3.589</c:v>
                </c:pt>
                <c:pt idx="9630">
                  <c:v>3.59</c:v>
                </c:pt>
                <c:pt idx="9631">
                  <c:v>3.5910000000000002</c:v>
                </c:pt>
                <c:pt idx="9632">
                  <c:v>3.5920000000000001</c:v>
                </c:pt>
                <c:pt idx="9633">
                  <c:v>3.593</c:v>
                </c:pt>
                <c:pt idx="9634">
                  <c:v>3.5939999999999999</c:v>
                </c:pt>
                <c:pt idx="9635">
                  <c:v>3.5939999999999999</c:v>
                </c:pt>
                <c:pt idx="9636">
                  <c:v>3.5950000000000002</c:v>
                </c:pt>
                <c:pt idx="9637">
                  <c:v>3.5960000000000001</c:v>
                </c:pt>
                <c:pt idx="9638">
                  <c:v>3.597</c:v>
                </c:pt>
                <c:pt idx="9639">
                  <c:v>3.597</c:v>
                </c:pt>
                <c:pt idx="9640">
                  <c:v>3.5979999999999999</c:v>
                </c:pt>
                <c:pt idx="9641">
                  <c:v>3.5979999999999999</c:v>
                </c:pt>
                <c:pt idx="9642">
                  <c:v>3.5990000000000002</c:v>
                </c:pt>
                <c:pt idx="9643">
                  <c:v>3.6</c:v>
                </c:pt>
                <c:pt idx="9644">
                  <c:v>3.6</c:v>
                </c:pt>
                <c:pt idx="9645">
                  <c:v>3.601</c:v>
                </c:pt>
                <c:pt idx="9646">
                  <c:v>3.6019999999999999</c:v>
                </c:pt>
                <c:pt idx="9647">
                  <c:v>3.6019999999999999</c:v>
                </c:pt>
                <c:pt idx="9648">
                  <c:v>3.6030000000000002</c:v>
                </c:pt>
                <c:pt idx="9649">
                  <c:v>3.6030000000000002</c:v>
                </c:pt>
                <c:pt idx="9650">
                  <c:v>3.6040000000000001</c:v>
                </c:pt>
                <c:pt idx="9651">
                  <c:v>3.605</c:v>
                </c:pt>
                <c:pt idx="9652">
                  <c:v>3.605</c:v>
                </c:pt>
                <c:pt idx="9653">
                  <c:v>3.6059999999999999</c:v>
                </c:pt>
                <c:pt idx="9654">
                  <c:v>3.6070000000000002</c:v>
                </c:pt>
                <c:pt idx="9655">
                  <c:v>3.6070000000000002</c:v>
                </c:pt>
                <c:pt idx="9656">
                  <c:v>3.6080000000000001</c:v>
                </c:pt>
                <c:pt idx="9657">
                  <c:v>3.6080000000000001</c:v>
                </c:pt>
                <c:pt idx="9658">
                  <c:v>3.609</c:v>
                </c:pt>
                <c:pt idx="9659">
                  <c:v>3.61</c:v>
                </c:pt>
                <c:pt idx="9660">
                  <c:v>3.61</c:v>
                </c:pt>
                <c:pt idx="9661">
                  <c:v>3.6110000000000002</c:v>
                </c:pt>
                <c:pt idx="9662">
                  <c:v>3.6120000000000001</c:v>
                </c:pt>
                <c:pt idx="9663">
                  <c:v>3.6120000000000001</c:v>
                </c:pt>
                <c:pt idx="9664">
                  <c:v>3.613</c:v>
                </c:pt>
                <c:pt idx="9665">
                  <c:v>3.613</c:v>
                </c:pt>
                <c:pt idx="9666">
                  <c:v>3.6139999999999999</c:v>
                </c:pt>
                <c:pt idx="9667">
                  <c:v>3.6150000000000002</c:v>
                </c:pt>
                <c:pt idx="9668">
                  <c:v>3.6150000000000002</c:v>
                </c:pt>
                <c:pt idx="9669">
                  <c:v>3.6160000000000001</c:v>
                </c:pt>
                <c:pt idx="9670">
                  <c:v>3.617</c:v>
                </c:pt>
                <c:pt idx="9671">
                  <c:v>3.617</c:v>
                </c:pt>
                <c:pt idx="9672">
                  <c:v>3.6179999999999999</c:v>
                </c:pt>
                <c:pt idx="9673">
                  <c:v>3.6179999999999999</c:v>
                </c:pt>
                <c:pt idx="9674">
                  <c:v>3.6190000000000002</c:v>
                </c:pt>
                <c:pt idx="9675">
                  <c:v>3.62</c:v>
                </c:pt>
                <c:pt idx="9676">
                  <c:v>3.62</c:v>
                </c:pt>
                <c:pt idx="9677">
                  <c:v>3.621</c:v>
                </c:pt>
                <c:pt idx="9678">
                  <c:v>3.6219999999999999</c:v>
                </c:pt>
                <c:pt idx="9679">
                  <c:v>3.6219999999999999</c:v>
                </c:pt>
                <c:pt idx="9680">
                  <c:v>3.6230000000000002</c:v>
                </c:pt>
                <c:pt idx="9681">
                  <c:v>3.6230000000000002</c:v>
                </c:pt>
                <c:pt idx="9682">
                  <c:v>3.6240000000000001</c:v>
                </c:pt>
                <c:pt idx="9683">
                  <c:v>3.625</c:v>
                </c:pt>
                <c:pt idx="9684">
                  <c:v>3.625</c:v>
                </c:pt>
                <c:pt idx="9685">
                  <c:v>3.6259999999999999</c:v>
                </c:pt>
                <c:pt idx="9686">
                  <c:v>3.6270000000000002</c:v>
                </c:pt>
                <c:pt idx="9687">
                  <c:v>3.6270000000000002</c:v>
                </c:pt>
                <c:pt idx="9688">
                  <c:v>3.6280000000000001</c:v>
                </c:pt>
                <c:pt idx="9689">
                  <c:v>3.6280000000000001</c:v>
                </c:pt>
                <c:pt idx="9690">
                  <c:v>3.629</c:v>
                </c:pt>
                <c:pt idx="9691">
                  <c:v>3.63</c:v>
                </c:pt>
                <c:pt idx="9692">
                  <c:v>3.63</c:v>
                </c:pt>
                <c:pt idx="9693">
                  <c:v>3.6310000000000002</c:v>
                </c:pt>
                <c:pt idx="9694">
                  <c:v>3.6320000000000001</c:v>
                </c:pt>
                <c:pt idx="9695">
                  <c:v>3.6320000000000001</c:v>
                </c:pt>
                <c:pt idx="9696">
                  <c:v>3.633</c:v>
                </c:pt>
                <c:pt idx="9697">
                  <c:v>3.633</c:v>
                </c:pt>
                <c:pt idx="9698">
                  <c:v>3.6339999999999999</c:v>
                </c:pt>
                <c:pt idx="9699">
                  <c:v>3.6350000000000002</c:v>
                </c:pt>
                <c:pt idx="9700">
                  <c:v>3.6350000000000002</c:v>
                </c:pt>
                <c:pt idx="9701">
                  <c:v>3.6360000000000001</c:v>
                </c:pt>
                <c:pt idx="9702">
                  <c:v>3.637</c:v>
                </c:pt>
                <c:pt idx="9703">
                  <c:v>3.637</c:v>
                </c:pt>
                <c:pt idx="9704">
                  <c:v>3.6379999999999999</c:v>
                </c:pt>
                <c:pt idx="9705">
                  <c:v>3.6390000000000002</c:v>
                </c:pt>
                <c:pt idx="9706">
                  <c:v>3.6390000000000002</c:v>
                </c:pt>
                <c:pt idx="9707">
                  <c:v>3.64</c:v>
                </c:pt>
                <c:pt idx="9708">
                  <c:v>3.64</c:v>
                </c:pt>
                <c:pt idx="9709">
                  <c:v>3.641</c:v>
                </c:pt>
                <c:pt idx="9710">
                  <c:v>3.6419999999999999</c:v>
                </c:pt>
                <c:pt idx="9711">
                  <c:v>3.6419999999999999</c:v>
                </c:pt>
                <c:pt idx="9712">
                  <c:v>3.6430000000000002</c:v>
                </c:pt>
                <c:pt idx="9713">
                  <c:v>3.6440000000000001</c:v>
                </c:pt>
                <c:pt idx="9714">
                  <c:v>3.6440000000000001</c:v>
                </c:pt>
                <c:pt idx="9715">
                  <c:v>3.645</c:v>
                </c:pt>
                <c:pt idx="9716">
                  <c:v>3.6459999999999999</c:v>
                </c:pt>
                <c:pt idx="9717">
                  <c:v>3.6459999999999999</c:v>
                </c:pt>
                <c:pt idx="9718">
                  <c:v>3.6470000000000002</c:v>
                </c:pt>
                <c:pt idx="9719">
                  <c:v>3.6470000000000002</c:v>
                </c:pt>
                <c:pt idx="9720">
                  <c:v>3.6480000000000001</c:v>
                </c:pt>
                <c:pt idx="9721">
                  <c:v>3.649</c:v>
                </c:pt>
                <c:pt idx="9722">
                  <c:v>3.649</c:v>
                </c:pt>
                <c:pt idx="9723">
                  <c:v>3.65</c:v>
                </c:pt>
                <c:pt idx="9724">
                  <c:v>3.6510000000000002</c:v>
                </c:pt>
                <c:pt idx="9725">
                  <c:v>3.6510000000000002</c:v>
                </c:pt>
                <c:pt idx="9726">
                  <c:v>3.6520000000000001</c:v>
                </c:pt>
                <c:pt idx="9727">
                  <c:v>3.6520000000000001</c:v>
                </c:pt>
                <c:pt idx="9728">
                  <c:v>3.653</c:v>
                </c:pt>
                <c:pt idx="9729">
                  <c:v>3.6539999999999999</c:v>
                </c:pt>
                <c:pt idx="9730">
                  <c:v>3.6539999999999999</c:v>
                </c:pt>
                <c:pt idx="9731">
                  <c:v>3.6550000000000002</c:v>
                </c:pt>
                <c:pt idx="9732">
                  <c:v>3.6560000000000001</c:v>
                </c:pt>
                <c:pt idx="9733">
                  <c:v>3.6560000000000001</c:v>
                </c:pt>
                <c:pt idx="9734">
                  <c:v>3.657</c:v>
                </c:pt>
                <c:pt idx="9735">
                  <c:v>3.6579999999999999</c:v>
                </c:pt>
                <c:pt idx="9736">
                  <c:v>3.6579999999999999</c:v>
                </c:pt>
                <c:pt idx="9737">
                  <c:v>3.6590000000000003</c:v>
                </c:pt>
                <c:pt idx="9738">
                  <c:v>3.66</c:v>
                </c:pt>
                <c:pt idx="9739">
                  <c:v>3.66</c:v>
                </c:pt>
                <c:pt idx="9740">
                  <c:v>3.661</c:v>
                </c:pt>
                <c:pt idx="9741">
                  <c:v>3.661</c:v>
                </c:pt>
                <c:pt idx="9742">
                  <c:v>3.6619999999999999</c:v>
                </c:pt>
                <c:pt idx="9743">
                  <c:v>3.6630000000000003</c:v>
                </c:pt>
                <c:pt idx="9744">
                  <c:v>3.6630000000000003</c:v>
                </c:pt>
                <c:pt idx="9745">
                  <c:v>3.6640000000000001</c:v>
                </c:pt>
                <c:pt idx="9746">
                  <c:v>3.665</c:v>
                </c:pt>
                <c:pt idx="9747">
                  <c:v>3.665</c:v>
                </c:pt>
                <c:pt idx="9748">
                  <c:v>3.6659999999999999</c:v>
                </c:pt>
                <c:pt idx="9749">
                  <c:v>3.6670000000000003</c:v>
                </c:pt>
                <c:pt idx="9750">
                  <c:v>3.6670000000000003</c:v>
                </c:pt>
                <c:pt idx="9751">
                  <c:v>3.6680000000000001</c:v>
                </c:pt>
                <c:pt idx="9752">
                  <c:v>3.6680000000000001</c:v>
                </c:pt>
                <c:pt idx="9753">
                  <c:v>3.669</c:v>
                </c:pt>
                <c:pt idx="9754">
                  <c:v>3.67</c:v>
                </c:pt>
                <c:pt idx="9755">
                  <c:v>3.67</c:v>
                </c:pt>
                <c:pt idx="9756">
                  <c:v>3.6710000000000003</c:v>
                </c:pt>
                <c:pt idx="9757">
                  <c:v>3.6720000000000002</c:v>
                </c:pt>
                <c:pt idx="9758">
                  <c:v>3.6720000000000002</c:v>
                </c:pt>
                <c:pt idx="9759">
                  <c:v>3.673</c:v>
                </c:pt>
                <c:pt idx="9760">
                  <c:v>3.6739999999999999</c:v>
                </c:pt>
                <c:pt idx="9761">
                  <c:v>3.6739999999999999</c:v>
                </c:pt>
                <c:pt idx="9762">
                  <c:v>3.6750000000000003</c:v>
                </c:pt>
                <c:pt idx="9763">
                  <c:v>3.6750000000000003</c:v>
                </c:pt>
                <c:pt idx="9764">
                  <c:v>3.6760000000000002</c:v>
                </c:pt>
                <c:pt idx="9765">
                  <c:v>3.677</c:v>
                </c:pt>
                <c:pt idx="9766">
                  <c:v>3.677</c:v>
                </c:pt>
                <c:pt idx="9767">
                  <c:v>3.6779999999999999</c:v>
                </c:pt>
                <c:pt idx="9768">
                  <c:v>3.6790000000000003</c:v>
                </c:pt>
                <c:pt idx="9769">
                  <c:v>3.6790000000000003</c:v>
                </c:pt>
                <c:pt idx="9770">
                  <c:v>3.68</c:v>
                </c:pt>
                <c:pt idx="9771">
                  <c:v>3.681</c:v>
                </c:pt>
                <c:pt idx="9772">
                  <c:v>3.681</c:v>
                </c:pt>
                <c:pt idx="9773">
                  <c:v>3.6819999999999999</c:v>
                </c:pt>
                <c:pt idx="9774">
                  <c:v>3.6830000000000003</c:v>
                </c:pt>
                <c:pt idx="9775">
                  <c:v>3.6830000000000003</c:v>
                </c:pt>
                <c:pt idx="9776">
                  <c:v>3.6840000000000002</c:v>
                </c:pt>
                <c:pt idx="9777">
                  <c:v>3.6840000000000002</c:v>
                </c:pt>
                <c:pt idx="9778">
                  <c:v>3.6850000000000001</c:v>
                </c:pt>
                <c:pt idx="9779">
                  <c:v>3.6859999999999999</c:v>
                </c:pt>
                <c:pt idx="9780">
                  <c:v>3.6859999999999999</c:v>
                </c:pt>
                <c:pt idx="9781">
                  <c:v>3.6870000000000003</c:v>
                </c:pt>
                <c:pt idx="9782">
                  <c:v>3.6880000000000002</c:v>
                </c:pt>
                <c:pt idx="9783">
                  <c:v>3.6880000000000002</c:v>
                </c:pt>
                <c:pt idx="9784">
                  <c:v>3.6890000000000001</c:v>
                </c:pt>
                <c:pt idx="9785">
                  <c:v>3.69</c:v>
                </c:pt>
                <c:pt idx="9786">
                  <c:v>3.69</c:v>
                </c:pt>
                <c:pt idx="9787">
                  <c:v>3.6910000000000003</c:v>
                </c:pt>
                <c:pt idx="9788">
                  <c:v>3.6920000000000002</c:v>
                </c:pt>
                <c:pt idx="9789">
                  <c:v>3.6920000000000002</c:v>
                </c:pt>
                <c:pt idx="9790">
                  <c:v>3.6930000000000001</c:v>
                </c:pt>
                <c:pt idx="9791">
                  <c:v>3.694</c:v>
                </c:pt>
                <c:pt idx="9792">
                  <c:v>3.694</c:v>
                </c:pt>
                <c:pt idx="9793">
                  <c:v>3.6950000000000003</c:v>
                </c:pt>
                <c:pt idx="9794">
                  <c:v>3.6950000000000003</c:v>
                </c:pt>
                <c:pt idx="9795">
                  <c:v>3.6960000000000002</c:v>
                </c:pt>
                <c:pt idx="9796">
                  <c:v>3.6970000000000001</c:v>
                </c:pt>
                <c:pt idx="9797">
                  <c:v>3.6970000000000001</c:v>
                </c:pt>
                <c:pt idx="9798">
                  <c:v>3.698</c:v>
                </c:pt>
                <c:pt idx="9799">
                  <c:v>3.6990000000000003</c:v>
                </c:pt>
                <c:pt idx="9800">
                  <c:v>3.6990000000000003</c:v>
                </c:pt>
                <c:pt idx="9801">
                  <c:v>3.7</c:v>
                </c:pt>
                <c:pt idx="9802">
                  <c:v>3.7010000000000001</c:v>
                </c:pt>
                <c:pt idx="9803">
                  <c:v>3.7010000000000001</c:v>
                </c:pt>
                <c:pt idx="9804">
                  <c:v>3.702</c:v>
                </c:pt>
                <c:pt idx="9805">
                  <c:v>3.7030000000000003</c:v>
                </c:pt>
                <c:pt idx="9806">
                  <c:v>3.7030000000000003</c:v>
                </c:pt>
                <c:pt idx="9807">
                  <c:v>3.7040000000000002</c:v>
                </c:pt>
                <c:pt idx="9808">
                  <c:v>3.7050000000000001</c:v>
                </c:pt>
                <c:pt idx="9809">
                  <c:v>3.7050000000000001</c:v>
                </c:pt>
                <c:pt idx="9810">
                  <c:v>3.706</c:v>
                </c:pt>
                <c:pt idx="9811">
                  <c:v>3.706</c:v>
                </c:pt>
                <c:pt idx="9812">
                  <c:v>3.706</c:v>
                </c:pt>
                <c:pt idx="9813">
                  <c:v>3.706</c:v>
                </c:pt>
                <c:pt idx="9814">
                  <c:v>3.706</c:v>
                </c:pt>
                <c:pt idx="9815">
                  <c:v>3.706</c:v>
                </c:pt>
                <c:pt idx="9816">
                  <c:v>3.706</c:v>
                </c:pt>
                <c:pt idx="9817">
                  <c:v>3.706</c:v>
                </c:pt>
                <c:pt idx="9818">
                  <c:v>3.706</c:v>
                </c:pt>
                <c:pt idx="9819">
                  <c:v>3.706</c:v>
                </c:pt>
                <c:pt idx="9820">
                  <c:v>3.706</c:v>
                </c:pt>
                <c:pt idx="9821">
                  <c:v>3.706</c:v>
                </c:pt>
                <c:pt idx="9822">
                  <c:v>3.706</c:v>
                </c:pt>
                <c:pt idx="9823">
                  <c:v>3.706</c:v>
                </c:pt>
                <c:pt idx="9824">
                  <c:v>3.706</c:v>
                </c:pt>
                <c:pt idx="9825">
                  <c:v>3.706</c:v>
                </c:pt>
                <c:pt idx="9826">
                  <c:v>3.706</c:v>
                </c:pt>
                <c:pt idx="9827">
                  <c:v>3.706</c:v>
                </c:pt>
                <c:pt idx="9828">
                  <c:v>3.706</c:v>
                </c:pt>
                <c:pt idx="9829">
                  <c:v>3.706</c:v>
                </c:pt>
                <c:pt idx="9830">
                  <c:v>3.706</c:v>
                </c:pt>
                <c:pt idx="9831">
                  <c:v>3.706</c:v>
                </c:pt>
                <c:pt idx="9832">
                  <c:v>3.706</c:v>
                </c:pt>
                <c:pt idx="9833">
                  <c:v>3.706</c:v>
                </c:pt>
                <c:pt idx="9834">
                  <c:v>3.706</c:v>
                </c:pt>
                <c:pt idx="9835">
                  <c:v>3.706</c:v>
                </c:pt>
                <c:pt idx="9836">
                  <c:v>3.706</c:v>
                </c:pt>
                <c:pt idx="9837">
                  <c:v>3.706</c:v>
                </c:pt>
                <c:pt idx="9838">
                  <c:v>3.706</c:v>
                </c:pt>
                <c:pt idx="9839">
                  <c:v>3.706</c:v>
                </c:pt>
                <c:pt idx="9840">
                  <c:v>3.706</c:v>
                </c:pt>
                <c:pt idx="9841">
                  <c:v>3.706</c:v>
                </c:pt>
                <c:pt idx="9842">
                  <c:v>3.706</c:v>
                </c:pt>
                <c:pt idx="9843">
                  <c:v>3.7070000000000003</c:v>
                </c:pt>
                <c:pt idx="9844">
                  <c:v>3.7070000000000003</c:v>
                </c:pt>
                <c:pt idx="9845">
                  <c:v>3.7070000000000003</c:v>
                </c:pt>
                <c:pt idx="9846">
                  <c:v>3.7070000000000003</c:v>
                </c:pt>
                <c:pt idx="9847">
                  <c:v>3.7070000000000003</c:v>
                </c:pt>
                <c:pt idx="9848">
                  <c:v>3.7070000000000003</c:v>
                </c:pt>
                <c:pt idx="9849">
                  <c:v>3.7070000000000003</c:v>
                </c:pt>
                <c:pt idx="9850">
                  <c:v>3.7070000000000003</c:v>
                </c:pt>
                <c:pt idx="9851">
                  <c:v>3.7070000000000003</c:v>
                </c:pt>
                <c:pt idx="9852">
                  <c:v>3.7070000000000003</c:v>
                </c:pt>
                <c:pt idx="9853">
                  <c:v>3.7070000000000003</c:v>
                </c:pt>
                <c:pt idx="9854">
                  <c:v>3.7070000000000003</c:v>
                </c:pt>
                <c:pt idx="9855">
                  <c:v>3.7070000000000003</c:v>
                </c:pt>
                <c:pt idx="9856">
                  <c:v>3.7070000000000003</c:v>
                </c:pt>
                <c:pt idx="9857">
                  <c:v>3.7070000000000003</c:v>
                </c:pt>
                <c:pt idx="9858">
                  <c:v>3.7070000000000003</c:v>
                </c:pt>
                <c:pt idx="9859">
                  <c:v>3.7070000000000003</c:v>
                </c:pt>
                <c:pt idx="9860">
                  <c:v>3.7070000000000003</c:v>
                </c:pt>
                <c:pt idx="9861">
                  <c:v>3.7070000000000003</c:v>
                </c:pt>
                <c:pt idx="9862">
                  <c:v>3.7070000000000003</c:v>
                </c:pt>
                <c:pt idx="9863">
                  <c:v>3.7070000000000003</c:v>
                </c:pt>
                <c:pt idx="9864">
                  <c:v>3.7070000000000003</c:v>
                </c:pt>
                <c:pt idx="9865">
                  <c:v>3.7070000000000003</c:v>
                </c:pt>
                <c:pt idx="9866">
                  <c:v>3.7070000000000003</c:v>
                </c:pt>
                <c:pt idx="9867">
                  <c:v>3.7070000000000003</c:v>
                </c:pt>
                <c:pt idx="9868">
                  <c:v>3.7070000000000003</c:v>
                </c:pt>
                <c:pt idx="9869">
                  <c:v>3.7070000000000003</c:v>
                </c:pt>
                <c:pt idx="9870">
                  <c:v>3.7070000000000003</c:v>
                </c:pt>
                <c:pt idx="9871">
                  <c:v>3.7070000000000003</c:v>
                </c:pt>
                <c:pt idx="9872">
                  <c:v>3.7070000000000003</c:v>
                </c:pt>
                <c:pt idx="9873">
                  <c:v>3.7070000000000003</c:v>
                </c:pt>
                <c:pt idx="9874">
                  <c:v>3.7070000000000003</c:v>
                </c:pt>
                <c:pt idx="9875">
                  <c:v>3.7070000000000003</c:v>
                </c:pt>
                <c:pt idx="9876">
                  <c:v>3.7070000000000003</c:v>
                </c:pt>
                <c:pt idx="9877">
                  <c:v>3.7070000000000003</c:v>
                </c:pt>
                <c:pt idx="9878">
                  <c:v>3.7070000000000003</c:v>
                </c:pt>
                <c:pt idx="9879">
                  <c:v>3.7070000000000003</c:v>
                </c:pt>
                <c:pt idx="9880">
                  <c:v>3.7070000000000003</c:v>
                </c:pt>
                <c:pt idx="9881">
                  <c:v>3.7070000000000003</c:v>
                </c:pt>
                <c:pt idx="9882">
                  <c:v>3.7070000000000003</c:v>
                </c:pt>
                <c:pt idx="9883">
                  <c:v>3.7070000000000003</c:v>
                </c:pt>
                <c:pt idx="9884">
                  <c:v>3.7070000000000003</c:v>
                </c:pt>
                <c:pt idx="9885">
                  <c:v>3.7070000000000003</c:v>
                </c:pt>
                <c:pt idx="9886">
                  <c:v>3.7070000000000003</c:v>
                </c:pt>
                <c:pt idx="9887">
                  <c:v>3.7070000000000003</c:v>
                </c:pt>
                <c:pt idx="9888">
                  <c:v>3.7070000000000003</c:v>
                </c:pt>
                <c:pt idx="9889">
                  <c:v>3.7070000000000003</c:v>
                </c:pt>
                <c:pt idx="9890">
                  <c:v>3.7070000000000003</c:v>
                </c:pt>
                <c:pt idx="9891">
                  <c:v>3.7070000000000003</c:v>
                </c:pt>
                <c:pt idx="9892">
                  <c:v>3.7070000000000003</c:v>
                </c:pt>
                <c:pt idx="9893">
                  <c:v>3.7070000000000003</c:v>
                </c:pt>
                <c:pt idx="9894">
                  <c:v>3.7070000000000003</c:v>
                </c:pt>
                <c:pt idx="9895">
                  <c:v>3.7070000000000003</c:v>
                </c:pt>
                <c:pt idx="9896">
                  <c:v>3.7070000000000003</c:v>
                </c:pt>
                <c:pt idx="9897">
                  <c:v>3.7070000000000003</c:v>
                </c:pt>
                <c:pt idx="9898">
                  <c:v>3.7070000000000003</c:v>
                </c:pt>
                <c:pt idx="9899">
                  <c:v>3.7070000000000003</c:v>
                </c:pt>
                <c:pt idx="9900">
                  <c:v>3.7070000000000003</c:v>
                </c:pt>
                <c:pt idx="9901">
                  <c:v>3.7070000000000003</c:v>
                </c:pt>
                <c:pt idx="9902">
                  <c:v>3.7070000000000003</c:v>
                </c:pt>
                <c:pt idx="9903">
                  <c:v>3.7070000000000003</c:v>
                </c:pt>
                <c:pt idx="9904">
                  <c:v>3.7070000000000003</c:v>
                </c:pt>
                <c:pt idx="9905">
                  <c:v>3.7070000000000003</c:v>
                </c:pt>
                <c:pt idx="9906">
                  <c:v>3.7070000000000003</c:v>
                </c:pt>
                <c:pt idx="9907">
                  <c:v>3.7070000000000003</c:v>
                </c:pt>
                <c:pt idx="9908">
                  <c:v>3.7080000000000002</c:v>
                </c:pt>
                <c:pt idx="9909">
                  <c:v>3.7080000000000002</c:v>
                </c:pt>
                <c:pt idx="9910">
                  <c:v>3.7080000000000002</c:v>
                </c:pt>
                <c:pt idx="9911">
                  <c:v>3.7080000000000002</c:v>
                </c:pt>
                <c:pt idx="9912">
                  <c:v>3.7080000000000002</c:v>
                </c:pt>
                <c:pt idx="9913">
                  <c:v>3.7080000000000002</c:v>
                </c:pt>
                <c:pt idx="9914">
                  <c:v>3.7080000000000002</c:v>
                </c:pt>
                <c:pt idx="9915">
                  <c:v>3.7080000000000002</c:v>
                </c:pt>
                <c:pt idx="9916">
                  <c:v>3.7080000000000002</c:v>
                </c:pt>
                <c:pt idx="9917">
                  <c:v>3.7080000000000002</c:v>
                </c:pt>
                <c:pt idx="9918">
                  <c:v>3.7080000000000002</c:v>
                </c:pt>
                <c:pt idx="9919">
                  <c:v>3.7080000000000002</c:v>
                </c:pt>
                <c:pt idx="9920">
                  <c:v>3.7080000000000002</c:v>
                </c:pt>
                <c:pt idx="9921">
                  <c:v>3.7080000000000002</c:v>
                </c:pt>
                <c:pt idx="9922">
                  <c:v>3.7080000000000002</c:v>
                </c:pt>
                <c:pt idx="9923">
                  <c:v>3.7080000000000002</c:v>
                </c:pt>
                <c:pt idx="9924">
                  <c:v>3.7080000000000002</c:v>
                </c:pt>
                <c:pt idx="9925">
                  <c:v>3.7080000000000002</c:v>
                </c:pt>
                <c:pt idx="9926">
                  <c:v>3.7080000000000002</c:v>
                </c:pt>
                <c:pt idx="9927">
                  <c:v>3.7080000000000002</c:v>
                </c:pt>
                <c:pt idx="9928">
                  <c:v>3.7080000000000002</c:v>
                </c:pt>
                <c:pt idx="9929">
                  <c:v>3.7080000000000002</c:v>
                </c:pt>
                <c:pt idx="9930">
                  <c:v>3.7080000000000002</c:v>
                </c:pt>
                <c:pt idx="9931">
                  <c:v>3.7080000000000002</c:v>
                </c:pt>
                <c:pt idx="9932">
                  <c:v>3.7080000000000002</c:v>
                </c:pt>
                <c:pt idx="9933">
                  <c:v>3.7080000000000002</c:v>
                </c:pt>
                <c:pt idx="9934">
                  <c:v>3.7080000000000002</c:v>
                </c:pt>
                <c:pt idx="9935">
                  <c:v>3.7080000000000002</c:v>
                </c:pt>
                <c:pt idx="9936">
                  <c:v>3.7080000000000002</c:v>
                </c:pt>
                <c:pt idx="9937">
                  <c:v>3.7080000000000002</c:v>
                </c:pt>
                <c:pt idx="9938">
                  <c:v>3.7080000000000002</c:v>
                </c:pt>
                <c:pt idx="9939">
                  <c:v>3.7080000000000002</c:v>
                </c:pt>
                <c:pt idx="9940">
                  <c:v>3.7080000000000002</c:v>
                </c:pt>
                <c:pt idx="9941">
                  <c:v>3.7080000000000002</c:v>
                </c:pt>
                <c:pt idx="9942">
                  <c:v>3.7080000000000002</c:v>
                </c:pt>
                <c:pt idx="9943">
                  <c:v>3.7080000000000002</c:v>
                </c:pt>
                <c:pt idx="9944">
                  <c:v>3.7080000000000002</c:v>
                </c:pt>
                <c:pt idx="9945">
                  <c:v>3.7080000000000002</c:v>
                </c:pt>
                <c:pt idx="9946">
                  <c:v>3.7080000000000002</c:v>
                </c:pt>
                <c:pt idx="9947">
                  <c:v>3.7080000000000002</c:v>
                </c:pt>
                <c:pt idx="9948">
                  <c:v>3.7080000000000002</c:v>
                </c:pt>
                <c:pt idx="9949">
                  <c:v>3.7080000000000002</c:v>
                </c:pt>
                <c:pt idx="9950">
                  <c:v>3.7080000000000002</c:v>
                </c:pt>
                <c:pt idx="9951">
                  <c:v>3.7080000000000002</c:v>
                </c:pt>
                <c:pt idx="9952">
                  <c:v>3.7080000000000002</c:v>
                </c:pt>
                <c:pt idx="9953">
                  <c:v>3.7080000000000002</c:v>
                </c:pt>
                <c:pt idx="9954">
                  <c:v>3.7080000000000002</c:v>
                </c:pt>
                <c:pt idx="9955">
                  <c:v>3.7080000000000002</c:v>
                </c:pt>
                <c:pt idx="9956">
                  <c:v>3.7080000000000002</c:v>
                </c:pt>
                <c:pt idx="9957">
                  <c:v>3.7080000000000002</c:v>
                </c:pt>
                <c:pt idx="9958">
                  <c:v>3.7080000000000002</c:v>
                </c:pt>
                <c:pt idx="9959">
                  <c:v>3.7080000000000002</c:v>
                </c:pt>
                <c:pt idx="9960">
                  <c:v>3.7080000000000002</c:v>
                </c:pt>
                <c:pt idx="9961">
                  <c:v>3.7080000000000002</c:v>
                </c:pt>
                <c:pt idx="9962">
                  <c:v>3.7080000000000002</c:v>
                </c:pt>
                <c:pt idx="9963">
                  <c:v>3.7090000000000001</c:v>
                </c:pt>
                <c:pt idx="9964">
                  <c:v>3.7090000000000001</c:v>
                </c:pt>
                <c:pt idx="9965">
                  <c:v>3.7090000000000001</c:v>
                </c:pt>
                <c:pt idx="9966">
                  <c:v>3.71</c:v>
                </c:pt>
                <c:pt idx="9967">
                  <c:v>3.71</c:v>
                </c:pt>
                <c:pt idx="9968">
                  <c:v>3.7110000000000003</c:v>
                </c:pt>
                <c:pt idx="9969">
                  <c:v>3.7120000000000002</c:v>
                </c:pt>
                <c:pt idx="9970">
                  <c:v>3.7130000000000001</c:v>
                </c:pt>
                <c:pt idx="9971">
                  <c:v>3.714</c:v>
                </c:pt>
                <c:pt idx="9972">
                  <c:v>3.7160000000000002</c:v>
                </c:pt>
                <c:pt idx="9973">
                  <c:v>3.7170000000000001</c:v>
                </c:pt>
                <c:pt idx="9974">
                  <c:v>3.7189999999999999</c:v>
                </c:pt>
                <c:pt idx="9975">
                  <c:v>3.72</c:v>
                </c:pt>
                <c:pt idx="9976">
                  <c:v>3.722</c:v>
                </c:pt>
                <c:pt idx="9977">
                  <c:v>3.7240000000000002</c:v>
                </c:pt>
                <c:pt idx="9978">
                  <c:v>3.7250000000000001</c:v>
                </c:pt>
                <c:pt idx="9979">
                  <c:v>3.7269999999999999</c:v>
                </c:pt>
                <c:pt idx="9980">
                  <c:v>3.7290000000000001</c:v>
                </c:pt>
                <c:pt idx="9981">
                  <c:v>3.7309999999999999</c:v>
                </c:pt>
                <c:pt idx="9982">
                  <c:v>3.7330000000000001</c:v>
                </c:pt>
                <c:pt idx="9983">
                  <c:v>3.7349999999999999</c:v>
                </c:pt>
                <c:pt idx="9984">
                  <c:v>3.738</c:v>
                </c:pt>
                <c:pt idx="9985">
                  <c:v>3.74</c:v>
                </c:pt>
                <c:pt idx="9986">
                  <c:v>3.742</c:v>
                </c:pt>
                <c:pt idx="9987">
                  <c:v>3.7440000000000002</c:v>
                </c:pt>
                <c:pt idx="9988">
                  <c:v>3.7469999999999999</c:v>
                </c:pt>
                <c:pt idx="9989">
                  <c:v>3.7490000000000001</c:v>
                </c:pt>
                <c:pt idx="9990">
                  <c:v>3.7520000000000002</c:v>
                </c:pt>
                <c:pt idx="9991">
                  <c:v>3.754</c:v>
                </c:pt>
                <c:pt idx="9992">
                  <c:v>3.7560000000000002</c:v>
                </c:pt>
                <c:pt idx="9993">
                  <c:v>3.758</c:v>
                </c:pt>
                <c:pt idx="9994">
                  <c:v>3.7610000000000001</c:v>
                </c:pt>
                <c:pt idx="9995">
                  <c:v>3.7629999999999999</c:v>
                </c:pt>
                <c:pt idx="9996">
                  <c:v>3.7650000000000001</c:v>
                </c:pt>
                <c:pt idx="9997">
                  <c:v>3.7669999999999999</c:v>
                </c:pt>
                <c:pt idx="9998">
                  <c:v>3.7690000000000001</c:v>
                </c:pt>
                <c:pt idx="9999">
                  <c:v>3.7709999999999999</c:v>
                </c:pt>
                <c:pt idx="10000">
                  <c:v>3.7730000000000001</c:v>
                </c:pt>
                <c:pt idx="10001">
                  <c:v>3.774</c:v>
                </c:pt>
                <c:pt idx="10002">
                  <c:v>3.7760000000000002</c:v>
                </c:pt>
                <c:pt idx="10003">
                  <c:v>3.778</c:v>
                </c:pt>
                <c:pt idx="10004">
                  <c:v>3.7789999999999999</c:v>
                </c:pt>
                <c:pt idx="10005">
                  <c:v>3.7810000000000001</c:v>
                </c:pt>
                <c:pt idx="10006">
                  <c:v>3.7829999999999999</c:v>
                </c:pt>
                <c:pt idx="10007">
                  <c:v>3.7850000000000001</c:v>
                </c:pt>
                <c:pt idx="10008">
                  <c:v>3.786</c:v>
                </c:pt>
                <c:pt idx="10009">
                  <c:v>3.7880000000000003</c:v>
                </c:pt>
                <c:pt idx="10010">
                  <c:v>3.79</c:v>
                </c:pt>
                <c:pt idx="10011">
                  <c:v>3.7909999999999999</c:v>
                </c:pt>
                <c:pt idx="10012">
                  <c:v>3.7930000000000001</c:v>
                </c:pt>
                <c:pt idx="10013">
                  <c:v>3.794</c:v>
                </c:pt>
                <c:pt idx="10014">
                  <c:v>3.7960000000000003</c:v>
                </c:pt>
                <c:pt idx="10015">
                  <c:v>3.7970000000000002</c:v>
                </c:pt>
                <c:pt idx="10016">
                  <c:v>3.7989999999999999</c:v>
                </c:pt>
                <c:pt idx="10017">
                  <c:v>3.8000000000000003</c:v>
                </c:pt>
                <c:pt idx="10018">
                  <c:v>3.802</c:v>
                </c:pt>
                <c:pt idx="10019">
                  <c:v>3.8029999999999999</c:v>
                </c:pt>
                <c:pt idx="10020">
                  <c:v>3.8040000000000003</c:v>
                </c:pt>
                <c:pt idx="10021">
                  <c:v>3.8050000000000002</c:v>
                </c:pt>
                <c:pt idx="10022">
                  <c:v>3.806</c:v>
                </c:pt>
                <c:pt idx="10023">
                  <c:v>3.8069999999999999</c:v>
                </c:pt>
                <c:pt idx="10024">
                  <c:v>3.8080000000000003</c:v>
                </c:pt>
                <c:pt idx="10025">
                  <c:v>3.8090000000000002</c:v>
                </c:pt>
                <c:pt idx="10026">
                  <c:v>3.81</c:v>
                </c:pt>
                <c:pt idx="10027">
                  <c:v>3.8109999999999999</c:v>
                </c:pt>
                <c:pt idx="10028">
                  <c:v>3.8120000000000003</c:v>
                </c:pt>
                <c:pt idx="10029">
                  <c:v>3.8130000000000002</c:v>
                </c:pt>
                <c:pt idx="10030">
                  <c:v>3.8130000000000002</c:v>
                </c:pt>
                <c:pt idx="10031">
                  <c:v>3.8140000000000001</c:v>
                </c:pt>
                <c:pt idx="10032">
                  <c:v>3.8149999999999999</c:v>
                </c:pt>
                <c:pt idx="10033">
                  <c:v>3.8149999999999999</c:v>
                </c:pt>
                <c:pt idx="10034">
                  <c:v>3.8160000000000003</c:v>
                </c:pt>
                <c:pt idx="10035">
                  <c:v>3.8160000000000003</c:v>
                </c:pt>
                <c:pt idx="10036">
                  <c:v>3.8170000000000002</c:v>
                </c:pt>
                <c:pt idx="10037">
                  <c:v>3.8180000000000001</c:v>
                </c:pt>
                <c:pt idx="10038">
                  <c:v>3.8180000000000001</c:v>
                </c:pt>
                <c:pt idx="10039">
                  <c:v>3.819</c:v>
                </c:pt>
                <c:pt idx="10040">
                  <c:v>3.8200000000000003</c:v>
                </c:pt>
                <c:pt idx="10041">
                  <c:v>3.8200000000000003</c:v>
                </c:pt>
                <c:pt idx="10042">
                  <c:v>3.8210000000000002</c:v>
                </c:pt>
                <c:pt idx="10043">
                  <c:v>3.8210000000000002</c:v>
                </c:pt>
                <c:pt idx="10044">
                  <c:v>3.8220000000000001</c:v>
                </c:pt>
                <c:pt idx="10045">
                  <c:v>3.823</c:v>
                </c:pt>
                <c:pt idx="10046">
                  <c:v>3.823</c:v>
                </c:pt>
                <c:pt idx="10047">
                  <c:v>3.8240000000000003</c:v>
                </c:pt>
                <c:pt idx="10048">
                  <c:v>3.8250000000000002</c:v>
                </c:pt>
                <c:pt idx="10049">
                  <c:v>3.8250000000000002</c:v>
                </c:pt>
                <c:pt idx="10050">
                  <c:v>3.8260000000000001</c:v>
                </c:pt>
                <c:pt idx="10051">
                  <c:v>3.8260000000000001</c:v>
                </c:pt>
                <c:pt idx="10052">
                  <c:v>3.827</c:v>
                </c:pt>
                <c:pt idx="10053">
                  <c:v>3.8280000000000003</c:v>
                </c:pt>
                <c:pt idx="10054">
                  <c:v>3.8280000000000003</c:v>
                </c:pt>
                <c:pt idx="10055">
                  <c:v>3.8290000000000002</c:v>
                </c:pt>
                <c:pt idx="10056">
                  <c:v>3.8290000000000002</c:v>
                </c:pt>
                <c:pt idx="10057">
                  <c:v>3.83</c:v>
                </c:pt>
                <c:pt idx="10058">
                  <c:v>3.831</c:v>
                </c:pt>
                <c:pt idx="10059">
                  <c:v>3.831</c:v>
                </c:pt>
                <c:pt idx="10060">
                  <c:v>3.8320000000000003</c:v>
                </c:pt>
                <c:pt idx="10061">
                  <c:v>3.8330000000000002</c:v>
                </c:pt>
                <c:pt idx="10062">
                  <c:v>3.8330000000000002</c:v>
                </c:pt>
                <c:pt idx="10063">
                  <c:v>3.8340000000000001</c:v>
                </c:pt>
                <c:pt idx="10064">
                  <c:v>3.8340000000000001</c:v>
                </c:pt>
                <c:pt idx="10065">
                  <c:v>3.835</c:v>
                </c:pt>
                <c:pt idx="10066">
                  <c:v>3.8360000000000003</c:v>
                </c:pt>
                <c:pt idx="10067">
                  <c:v>3.8360000000000003</c:v>
                </c:pt>
                <c:pt idx="10068">
                  <c:v>3.8370000000000002</c:v>
                </c:pt>
                <c:pt idx="10069">
                  <c:v>3.8380000000000001</c:v>
                </c:pt>
                <c:pt idx="10070">
                  <c:v>3.8380000000000001</c:v>
                </c:pt>
                <c:pt idx="10071">
                  <c:v>3.839</c:v>
                </c:pt>
                <c:pt idx="10072">
                  <c:v>3.839</c:v>
                </c:pt>
                <c:pt idx="10073">
                  <c:v>3.84</c:v>
                </c:pt>
                <c:pt idx="10074">
                  <c:v>3.8410000000000002</c:v>
                </c:pt>
                <c:pt idx="10075">
                  <c:v>3.8410000000000002</c:v>
                </c:pt>
                <c:pt idx="10076">
                  <c:v>3.8420000000000001</c:v>
                </c:pt>
                <c:pt idx="10077">
                  <c:v>3.843</c:v>
                </c:pt>
                <c:pt idx="10078">
                  <c:v>3.843</c:v>
                </c:pt>
                <c:pt idx="10079">
                  <c:v>3.8439999999999999</c:v>
                </c:pt>
                <c:pt idx="10080">
                  <c:v>3.8439999999999999</c:v>
                </c:pt>
                <c:pt idx="10081">
                  <c:v>3.8450000000000002</c:v>
                </c:pt>
                <c:pt idx="10082">
                  <c:v>3.8460000000000001</c:v>
                </c:pt>
                <c:pt idx="10083">
                  <c:v>3.8460000000000001</c:v>
                </c:pt>
                <c:pt idx="10084">
                  <c:v>3.847</c:v>
                </c:pt>
                <c:pt idx="10085">
                  <c:v>3.8479999999999999</c:v>
                </c:pt>
                <c:pt idx="10086">
                  <c:v>3.8479999999999999</c:v>
                </c:pt>
                <c:pt idx="10087">
                  <c:v>3.8490000000000002</c:v>
                </c:pt>
                <c:pt idx="10088">
                  <c:v>3.8490000000000002</c:v>
                </c:pt>
                <c:pt idx="10089">
                  <c:v>3.85</c:v>
                </c:pt>
                <c:pt idx="10090">
                  <c:v>3.851</c:v>
                </c:pt>
                <c:pt idx="10091">
                  <c:v>3.851</c:v>
                </c:pt>
                <c:pt idx="10092">
                  <c:v>3.8519999999999999</c:v>
                </c:pt>
                <c:pt idx="10093">
                  <c:v>3.8530000000000002</c:v>
                </c:pt>
                <c:pt idx="10094">
                  <c:v>3.8530000000000002</c:v>
                </c:pt>
                <c:pt idx="10095">
                  <c:v>3.8540000000000001</c:v>
                </c:pt>
                <c:pt idx="10096">
                  <c:v>3.855</c:v>
                </c:pt>
                <c:pt idx="10097">
                  <c:v>3.855</c:v>
                </c:pt>
                <c:pt idx="10098">
                  <c:v>3.8559999999999999</c:v>
                </c:pt>
                <c:pt idx="10099">
                  <c:v>3.8559999999999999</c:v>
                </c:pt>
                <c:pt idx="10100">
                  <c:v>3.8570000000000002</c:v>
                </c:pt>
                <c:pt idx="10101">
                  <c:v>3.8580000000000001</c:v>
                </c:pt>
                <c:pt idx="10102">
                  <c:v>3.8580000000000001</c:v>
                </c:pt>
                <c:pt idx="10103">
                  <c:v>3.859</c:v>
                </c:pt>
                <c:pt idx="10104">
                  <c:v>3.86</c:v>
                </c:pt>
                <c:pt idx="10105">
                  <c:v>3.86</c:v>
                </c:pt>
                <c:pt idx="10106">
                  <c:v>3.8610000000000002</c:v>
                </c:pt>
                <c:pt idx="10107">
                  <c:v>3.8610000000000002</c:v>
                </c:pt>
                <c:pt idx="10108">
                  <c:v>3.8620000000000001</c:v>
                </c:pt>
                <c:pt idx="10109">
                  <c:v>3.863</c:v>
                </c:pt>
                <c:pt idx="10110">
                  <c:v>3.863</c:v>
                </c:pt>
                <c:pt idx="10111">
                  <c:v>3.8639999999999999</c:v>
                </c:pt>
                <c:pt idx="10112">
                  <c:v>3.8650000000000002</c:v>
                </c:pt>
                <c:pt idx="10113">
                  <c:v>3.8650000000000002</c:v>
                </c:pt>
                <c:pt idx="10114">
                  <c:v>3.8660000000000001</c:v>
                </c:pt>
                <c:pt idx="10115">
                  <c:v>3.867</c:v>
                </c:pt>
                <c:pt idx="10116">
                  <c:v>3.867</c:v>
                </c:pt>
                <c:pt idx="10117">
                  <c:v>3.8679999999999999</c:v>
                </c:pt>
                <c:pt idx="10118">
                  <c:v>3.8679999999999999</c:v>
                </c:pt>
                <c:pt idx="10119">
                  <c:v>3.8690000000000002</c:v>
                </c:pt>
                <c:pt idx="10120">
                  <c:v>3.87</c:v>
                </c:pt>
                <c:pt idx="10121">
                  <c:v>3.87</c:v>
                </c:pt>
                <c:pt idx="10122">
                  <c:v>3.871</c:v>
                </c:pt>
                <c:pt idx="10123">
                  <c:v>3.8719999999999999</c:v>
                </c:pt>
                <c:pt idx="10124">
                  <c:v>3.8719999999999999</c:v>
                </c:pt>
                <c:pt idx="10125">
                  <c:v>3.8730000000000002</c:v>
                </c:pt>
                <c:pt idx="10126">
                  <c:v>3.8740000000000001</c:v>
                </c:pt>
                <c:pt idx="10127">
                  <c:v>3.8740000000000001</c:v>
                </c:pt>
                <c:pt idx="10128">
                  <c:v>3.875</c:v>
                </c:pt>
                <c:pt idx="10129">
                  <c:v>3.875</c:v>
                </c:pt>
                <c:pt idx="10130">
                  <c:v>3.8759999999999999</c:v>
                </c:pt>
                <c:pt idx="10131">
                  <c:v>3.8770000000000002</c:v>
                </c:pt>
                <c:pt idx="10132">
                  <c:v>3.8770000000000002</c:v>
                </c:pt>
                <c:pt idx="10133">
                  <c:v>3.8780000000000001</c:v>
                </c:pt>
                <c:pt idx="10134">
                  <c:v>3.879</c:v>
                </c:pt>
                <c:pt idx="10135">
                  <c:v>3.879</c:v>
                </c:pt>
                <c:pt idx="10136">
                  <c:v>3.88</c:v>
                </c:pt>
                <c:pt idx="10137">
                  <c:v>3.8810000000000002</c:v>
                </c:pt>
                <c:pt idx="10138">
                  <c:v>3.8810000000000002</c:v>
                </c:pt>
                <c:pt idx="10139">
                  <c:v>3.8820000000000001</c:v>
                </c:pt>
                <c:pt idx="10140">
                  <c:v>3.8820000000000001</c:v>
                </c:pt>
                <c:pt idx="10141">
                  <c:v>3.883</c:v>
                </c:pt>
                <c:pt idx="10142">
                  <c:v>3.8839999999999999</c:v>
                </c:pt>
                <c:pt idx="10143">
                  <c:v>3.8839999999999999</c:v>
                </c:pt>
                <c:pt idx="10144">
                  <c:v>3.8850000000000002</c:v>
                </c:pt>
                <c:pt idx="10145">
                  <c:v>3.8860000000000001</c:v>
                </c:pt>
                <c:pt idx="10146">
                  <c:v>3.8860000000000001</c:v>
                </c:pt>
                <c:pt idx="10147">
                  <c:v>3.887</c:v>
                </c:pt>
                <c:pt idx="10148">
                  <c:v>3.8879999999999999</c:v>
                </c:pt>
                <c:pt idx="10149">
                  <c:v>3.8879999999999999</c:v>
                </c:pt>
                <c:pt idx="10150">
                  <c:v>3.8890000000000002</c:v>
                </c:pt>
                <c:pt idx="10151">
                  <c:v>3.8890000000000002</c:v>
                </c:pt>
                <c:pt idx="10152">
                  <c:v>3.89</c:v>
                </c:pt>
                <c:pt idx="10153">
                  <c:v>3.891</c:v>
                </c:pt>
                <c:pt idx="10154">
                  <c:v>3.891</c:v>
                </c:pt>
                <c:pt idx="10155">
                  <c:v>3.8919999999999999</c:v>
                </c:pt>
                <c:pt idx="10156">
                  <c:v>3.8930000000000002</c:v>
                </c:pt>
                <c:pt idx="10157">
                  <c:v>3.8930000000000002</c:v>
                </c:pt>
                <c:pt idx="10158">
                  <c:v>3.8940000000000001</c:v>
                </c:pt>
                <c:pt idx="10159">
                  <c:v>3.895</c:v>
                </c:pt>
                <c:pt idx="10160">
                  <c:v>3.895</c:v>
                </c:pt>
                <c:pt idx="10161">
                  <c:v>3.8959999999999999</c:v>
                </c:pt>
                <c:pt idx="10162">
                  <c:v>3.8970000000000002</c:v>
                </c:pt>
                <c:pt idx="10163">
                  <c:v>3.8970000000000002</c:v>
                </c:pt>
                <c:pt idx="10164">
                  <c:v>3.8980000000000001</c:v>
                </c:pt>
                <c:pt idx="10165">
                  <c:v>3.8980000000000001</c:v>
                </c:pt>
                <c:pt idx="10166">
                  <c:v>3.899</c:v>
                </c:pt>
                <c:pt idx="10167">
                  <c:v>3.9</c:v>
                </c:pt>
                <c:pt idx="10168">
                  <c:v>3.9</c:v>
                </c:pt>
                <c:pt idx="10169">
                  <c:v>3.9010000000000002</c:v>
                </c:pt>
                <c:pt idx="10170">
                  <c:v>3.9020000000000001</c:v>
                </c:pt>
                <c:pt idx="10171">
                  <c:v>3.9020000000000001</c:v>
                </c:pt>
                <c:pt idx="10172">
                  <c:v>3.903</c:v>
                </c:pt>
                <c:pt idx="10173">
                  <c:v>3.9039999999999999</c:v>
                </c:pt>
                <c:pt idx="10174">
                  <c:v>3.9039999999999999</c:v>
                </c:pt>
                <c:pt idx="10175">
                  <c:v>3.9050000000000002</c:v>
                </c:pt>
                <c:pt idx="10176">
                  <c:v>3.9060000000000001</c:v>
                </c:pt>
                <c:pt idx="10177">
                  <c:v>3.9060000000000001</c:v>
                </c:pt>
                <c:pt idx="10178">
                  <c:v>3.907</c:v>
                </c:pt>
                <c:pt idx="10179">
                  <c:v>3.9079999999999999</c:v>
                </c:pt>
                <c:pt idx="10180">
                  <c:v>3.9079999999999999</c:v>
                </c:pt>
                <c:pt idx="10181">
                  <c:v>3.9090000000000003</c:v>
                </c:pt>
                <c:pt idx="10182">
                  <c:v>3.9090000000000003</c:v>
                </c:pt>
                <c:pt idx="10183">
                  <c:v>3.91</c:v>
                </c:pt>
                <c:pt idx="10184">
                  <c:v>3.911</c:v>
                </c:pt>
                <c:pt idx="10185">
                  <c:v>3.911</c:v>
                </c:pt>
                <c:pt idx="10186">
                  <c:v>3.9119999999999999</c:v>
                </c:pt>
                <c:pt idx="10187">
                  <c:v>3.9130000000000003</c:v>
                </c:pt>
                <c:pt idx="10188">
                  <c:v>3.9130000000000003</c:v>
                </c:pt>
                <c:pt idx="10189">
                  <c:v>3.9140000000000001</c:v>
                </c:pt>
                <c:pt idx="10190">
                  <c:v>3.915</c:v>
                </c:pt>
                <c:pt idx="10191">
                  <c:v>3.915</c:v>
                </c:pt>
                <c:pt idx="10192">
                  <c:v>3.9159999999999999</c:v>
                </c:pt>
                <c:pt idx="10193">
                  <c:v>3.9170000000000003</c:v>
                </c:pt>
                <c:pt idx="10194">
                  <c:v>3.9170000000000003</c:v>
                </c:pt>
                <c:pt idx="10195">
                  <c:v>3.9180000000000001</c:v>
                </c:pt>
                <c:pt idx="10196">
                  <c:v>3.919</c:v>
                </c:pt>
                <c:pt idx="10197">
                  <c:v>3.919</c:v>
                </c:pt>
                <c:pt idx="10198">
                  <c:v>3.92</c:v>
                </c:pt>
                <c:pt idx="10199">
                  <c:v>3.92</c:v>
                </c:pt>
                <c:pt idx="10200">
                  <c:v>3.9210000000000003</c:v>
                </c:pt>
                <c:pt idx="10201">
                  <c:v>3.9210000000000003</c:v>
                </c:pt>
                <c:pt idx="10202">
                  <c:v>3.9210000000000003</c:v>
                </c:pt>
                <c:pt idx="10203">
                  <c:v>3.9210000000000003</c:v>
                </c:pt>
                <c:pt idx="10204">
                  <c:v>3.9210000000000003</c:v>
                </c:pt>
                <c:pt idx="10205">
                  <c:v>3.9210000000000003</c:v>
                </c:pt>
                <c:pt idx="10206">
                  <c:v>3.9210000000000003</c:v>
                </c:pt>
                <c:pt idx="10207">
                  <c:v>3.9210000000000003</c:v>
                </c:pt>
                <c:pt idx="10208">
                  <c:v>3.9210000000000003</c:v>
                </c:pt>
                <c:pt idx="10209">
                  <c:v>3.9210000000000003</c:v>
                </c:pt>
                <c:pt idx="10210">
                  <c:v>3.9210000000000003</c:v>
                </c:pt>
                <c:pt idx="10211">
                  <c:v>3.9210000000000003</c:v>
                </c:pt>
                <c:pt idx="10212">
                  <c:v>3.9210000000000003</c:v>
                </c:pt>
                <c:pt idx="10213">
                  <c:v>3.9210000000000003</c:v>
                </c:pt>
                <c:pt idx="10214">
                  <c:v>3.9210000000000003</c:v>
                </c:pt>
                <c:pt idx="10215">
                  <c:v>3.9210000000000003</c:v>
                </c:pt>
                <c:pt idx="10216">
                  <c:v>3.9210000000000003</c:v>
                </c:pt>
                <c:pt idx="10217">
                  <c:v>3.9210000000000003</c:v>
                </c:pt>
                <c:pt idx="10218">
                  <c:v>3.9210000000000003</c:v>
                </c:pt>
                <c:pt idx="10219">
                  <c:v>3.9210000000000003</c:v>
                </c:pt>
                <c:pt idx="10220">
                  <c:v>3.9210000000000003</c:v>
                </c:pt>
                <c:pt idx="10221">
                  <c:v>3.9210000000000003</c:v>
                </c:pt>
                <c:pt idx="10222">
                  <c:v>3.9210000000000003</c:v>
                </c:pt>
                <c:pt idx="10223">
                  <c:v>3.9210000000000003</c:v>
                </c:pt>
                <c:pt idx="10224">
                  <c:v>3.9210000000000003</c:v>
                </c:pt>
                <c:pt idx="10225">
                  <c:v>3.9210000000000003</c:v>
                </c:pt>
                <c:pt idx="10226">
                  <c:v>3.9210000000000003</c:v>
                </c:pt>
                <c:pt idx="10227">
                  <c:v>3.9210000000000003</c:v>
                </c:pt>
                <c:pt idx="10228">
                  <c:v>3.9220000000000002</c:v>
                </c:pt>
                <c:pt idx="10229">
                  <c:v>3.9220000000000002</c:v>
                </c:pt>
                <c:pt idx="10230">
                  <c:v>3.9220000000000002</c:v>
                </c:pt>
                <c:pt idx="10231">
                  <c:v>3.9220000000000002</c:v>
                </c:pt>
                <c:pt idx="10232">
                  <c:v>3.9220000000000002</c:v>
                </c:pt>
                <c:pt idx="10233">
                  <c:v>3.9220000000000002</c:v>
                </c:pt>
                <c:pt idx="10234">
                  <c:v>3.9220000000000002</c:v>
                </c:pt>
                <c:pt idx="10235">
                  <c:v>3.9220000000000002</c:v>
                </c:pt>
                <c:pt idx="10236">
                  <c:v>3.9220000000000002</c:v>
                </c:pt>
                <c:pt idx="10237">
                  <c:v>3.9220000000000002</c:v>
                </c:pt>
                <c:pt idx="10238">
                  <c:v>3.9220000000000002</c:v>
                </c:pt>
                <c:pt idx="10239">
                  <c:v>3.9220000000000002</c:v>
                </c:pt>
                <c:pt idx="10240">
                  <c:v>3.9220000000000002</c:v>
                </c:pt>
                <c:pt idx="10241">
                  <c:v>3.9220000000000002</c:v>
                </c:pt>
                <c:pt idx="10242">
                  <c:v>3.9220000000000002</c:v>
                </c:pt>
                <c:pt idx="10243">
                  <c:v>3.9220000000000002</c:v>
                </c:pt>
                <c:pt idx="10244">
                  <c:v>3.9220000000000002</c:v>
                </c:pt>
                <c:pt idx="10245">
                  <c:v>3.9220000000000002</c:v>
                </c:pt>
                <c:pt idx="10246">
                  <c:v>3.9220000000000002</c:v>
                </c:pt>
                <c:pt idx="10247">
                  <c:v>3.9220000000000002</c:v>
                </c:pt>
                <c:pt idx="10248">
                  <c:v>3.9220000000000002</c:v>
                </c:pt>
                <c:pt idx="10249">
                  <c:v>3.9220000000000002</c:v>
                </c:pt>
                <c:pt idx="10250">
                  <c:v>3.9220000000000002</c:v>
                </c:pt>
                <c:pt idx="10251">
                  <c:v>3.9220000000000002</c:v>
                </c:pt>
                <c:pt idx="10252">
                  <c:v>3.9220000000000002</c:v>
                </c:pt>
                <c:pt idx="10253">
                  <c:v>3.9220000000000002</c:v>
                </c:pt>
                <c:pt idx="10254">
                  <c:v>3.9220000000000002</c:v>
                </c:pt>
                <c:pt idx="10255">
                  <c:v>3.9220000000000002</c:v>
                </c:pt>
                <c:pt idx="10256">
                  <c:v>3.9220000000000002</c:v>
                </c:pt>
                <c:pt idx="10257">
                  <c:v>3.9220000000000002</c:v>
                </c:pt>
                <c:pt idx="10258">
                  <c:v>3.9220000000000002</c:v>
                </c:pt>
                <c:pt idx="10259">
                  <c:v>3.9220000000000002</c:v>
                </c:pt>
                <c:pt idx="10260">
                  <c:v>3.9220000000000002</c:v>
                </c:pt>
                <c:pt idx="10261">
                  <c:v>3.9220000000000002</c:v>
                </c:pt>
                <c:pt idx="10262">
                  <c:v>3.9220000000000002</c:v>
                </c:pt>
                <c:pt idx="10263">
                  <c:v>3.9220000000000002</c:v>
                </c:pt>
                <c:pt idx="10264">
                  <c:v>3.9220000000000002</c:v>
                </c:pt>
                <c:pt idx="10265">
                  <c:v>3.9220000000000002</c:v>
                </c:pt>
                <c:pt idx="10266">
                  <c:v>3.9220000000000002</c:v>
                </c:pt>
                <c:pt idx="10267">
                  <c:v>3.9220000000000002</c:v>
                </c:pt>
                <c:pt idx="10268">
                  <c:v>3.9220000000000002</c:v>
                </c:pt>
                <c:pt idx="10269">
                  <c:v>3.9220000000000002</c:v>
                </c:pt>
                <c:pt idx="10270">
                  <c:v>3.9220000000000002</c:v>
                </c:pt>
                <c:pt idx="10271">
                  <c:v>3.9220000000000002</c:v>
                </c:pt>
                <c:pt idx="10272">
                  <c:v>3.9220000000000002</c:v>
                </c:pt>
                <c:pt idx="10273">
                  <c:v>3.9220000000000002</c:v>
                </c:pt>
                <c:pt idx="10274">
                  <c:v>3.9220000000000002</c:v>
                </c:pt>
                <c:pt idx="10275">
                  <c:v>3.9220000000000002</c:v>
                </c:pt>
                <c:pt idx="10276">
                  <c:v>3.9220000000000002</c:v>
                </c:pt>
                <c:pt idx="10277">
                  <c:v>3.9220000000000002</c:v>
                </c:pt>
                <c:pt idx="10278">
                  <c:v>3.9220000000000002</c:v>
                </c:pt>
                <c:pt idx="10279">
                  <c:v>3.9220000000000002</c:v>
                </c:pt>
                <c:pt idx="10280">
                  <c:v>3.9220000000000002</c:v>
                </c:pt>
                <c:pt idx="10281">
                  <c:v>3.9220000000000002</c:v>
                </c:pt>
                <c:pt idx="10282">
                  <c:v>3.9220000000000002</c:v>
                </c:pt>
                <c:pt idx="10283">
                  <c:v>3.9220000000000002</c:v>
                </c:pt>
                <c:pt idx="10284">
                  <c:v>3.9220000000000002</c:v>
                </c:pt>
                <c:pt idx="10285">
                  <c:v>3.9220000000000002</c:v>
                </c:pt>
                <c:pt idx="10286">
                  <c:v>3.9220000000000002</c:v>
                </c:pt>
                <c:pt idx="10287">
                  <c:v>3.9220000000000002</c:v>
                </c:pt>
                <c:pt idx="10288">
                  <c:v>3.9220000000000002</c:v>
                </c:pt>
                <c:pt idx="10289">
                  <c:v>3.9220000000000002</c:v>
                </c:pt>
                <c:pt idx="10290">
                  <c:v>3.9220000000000002</c:v>
                </c:pt>
                <c:pt idx="10291">
                  <c:v>3.923</c:v>
                </c:pt>
                <c:pt idx="10292">
                  <c:v>3.923</c:v>
                </c:pt>
                <c:pt idx="10293">
                  <c:v>3.923</c:v>
                </c:pt>
                <c:pt idx="10294">
                  <c:v>3.923</c:v>
                </c:pt>
                <c:pt idx="10295">
                  <c:v>3.923</c:v>
                </c:pt>
                <c:pt idx="10296">
                  <c:v>3.923</c:v>
                </c:pt>
                <c:pt idx="10297">
                  <c:v>3.923</c:v>
                </c:pt>
                <c:pt idx="10298">
                  <c:v>3.923</c:v>
                </c:pt>
                <c:pt idx="10299">
                  <c:v>3.923</c:v>
                </c:pt>
                <c:pt idx="10300">
                  <c:v>3.923</c:v>
                </c:pt>
                <c:pt idx="10301">
                  <c:v>3.923</c:v>
                </c:pt>
                <c:pt idx="10302">
                  <c:v>3.923</c:v>
                </c:pt>
                <c:pt idx="10303">
                  <c:v>3.923</c:v>
                </c:pt>
                <c:pt idx="10304">
                  <c:v>3.923</c:v>
                </c:pt>
                <c:pt idx="10305">
                  <c:v>3.923</c:v>
                </c:pt>
                <c:pt idx="10306">
                  <c:v>3.923</c:v>
                </c:pt>
                <c:pt idx="10307">
                  <c:v>3.923</c:v>
                </c:pt>
                <c:pt idx="10308">
                  <c:v>3.923</c:v>
                </c:pt>
                <c:pt idx="10309">
                  <c:v>3.923</c:v>
                </c:pt>
                <c:pt idx="10310">
                  <c:v>3.923</c:v>
                </c:pt>
                <c:pt idx="10311">
                  <c:v>3.923</c:v>
                </c:pt>
                <c:pt idx="10312">
                  <c:v>3.923</c:v>
                </c:pt>
                <c:pt idx="10313">
                  <c:v>3.923</c:v>
                </c:pt>
                <c:pt idx="10314">
                  <c:v>3.923</c:v>
                </c:pt>
                <c:pt idx="10315">
                  <c:v>3.923</c:v>
                </c:pt>
                <c:pt idx="10316">
                  <c:v>3.923</c:v>
                </c:pt>
                <c:pt idx="10317">
                  <c:v>3.923</c:v>
                </c:pt>
                <c:pt idx="10318">
                  <c:v>3.923</c:v>
                </c:pt>
                <c:pt idx="10319">
                  <c:v>3.923</c:v>
                </c:pt>
                <c:pt idx="10320">
                  <c:v>3.923</c:v>
                </c:pt>
                <c:pt idx="10321">
                  <c:v>3.923</c:v>
                </c:pt>
                <c:pt idx="10322">
                  <c:v>3.923</c:v>
                </c:pt>
                <c:pt idx="10323">
                  <c:v>3.923</c:v>
                </c:pt>
                <c:pt idx="10324">
                  <c:v>3.923</c:v>
                </c:pt>
                <c:pt idx="10325">
                  <c:v>3.923</c:v>
                </c:pt>
                <c:pt idx="10326">
                  <c:v>3.923</c:v>
                </c:pt>
                <c:pt idx="10327">
                  <c:v>3.923</c:v>
                </c:pt>
                <c:pt idx="10328">
                  <c:v>3.923</c:v>
                </c:pt>
                <c:pt idx="10329">
                  <c:v>3.923</c:v>
                </c:pt>
                <c:pt idx="10330">
                  <c:v>3.923</c:v>
                </c:pt>
                <c:pt idx="10331">
                  <c:v>3.923</c:v>
                </c:pt>
                <c:pt idx="10332">
                  <c:v>3.923</c:v>
                </c:pt>
                <c:pt idx="10333">
                  <c:v>3.923</c:v>
                </c:pt>
                <c:pt idx="10334">
                  <c:v>3.923</c:v>
                </c:pt>
                <c:pt idx="10335">
                  <c:v>3.923</c:v>
                </c:pt>
                <c:pt idx="10336">
                  <c:v>3.923</c:v>
                </c:pt>
                <c:pt idx="10337">
                  <c:v>3.923</c:v>
                </c:pt>
                <c:pt idx="10338">
                  <c:v>3.923</c:v>
                </c:pt>
                <c:pt idx="10339">
                  <c:v>3.923</c:v>
                </c:pt>
                <c:pt idx="10340">
                  <c:v>3.923</c:v>
                </c:pt>
                <c:pt idx="10341">
                  <c:v>3.923</c:v>
                </c:pt>
                <c:pt idx="10342">
                  <c:v>3.923</c:v>
                </c:pt>
                <c:pt idx="10343">
                  <c:v>3.923</c:v>
                </c:pt>
                <c:pt idx="10344">
                  <c:v>3.923</c:v>
                </c:pt>
                <c:pt idx="10345">
                  <c:v>3.923</c:v>
                </c:pt>
                <c:pt idx="10346">
                  <c:v>3.923</c:v>
                </c:pt>
                <c:pt idx="10347">
                  <c:v>3.923</c:v>
                </c:pt>
                <c:pt idx="10348">
                  <c:v>3.923</c:v>
                </c:pt>
                <c:pt idx="10349">
                  <c:v>3.923</c:v>
                </c:pt>
                <c:pt idx="10350">
                  <c:v>3.923</c:v>
                </c:pt>
                <c:pt idx="10351">
                  <c:v>3.923</c:v>
                </c:pt>
                <c:pt idx="10352">
                  <c:v>3.923</c:v>
                </c:pt>
                <c:pt idx="10353">
                  <c:v>3.923</c:v>
                </c:pt>
                <c:pt idx="10354">
                  <c:v>3.923</c:v>
                </c:pt>
                <c:pt idx="10355">
                  <c:v>3.923</c:v>
                </c:pt>
                <c:pt idx="10356">
                  <c:v>3.9239999999999999</c:v>
                </c:pt>
                <c:pt idx="10357">
                  <c:v>3.9239999999999999</c:v>
                </c:pt>
                <c:pt idx="10358">
                  <c:v>3.9239999999999999</c:v>
                </c:pt>
                <c:pt idx="10359">
                  <c:v>3.9239999999999999</c:v>
                </c:pt>
                <c:pt idx="10360">
                  <c:v>3.9239999999999999</c:v>
                </c:pt>
                <c:pt idx="10361">
                  <c:v>3.9239999999999999</c:v>
                </c:pt>
                <c:pt idx="10362">
                  <c:v>3.9239999999999999</c:v>
                </c:pt>
                <c:pt idx="10363">
                  <c:v>3.9239999999999999</c:v>
                </c:pt>
                <c:pt idx="10364">
                  <c:v>3.9239999999999999</c:v>
                </c:pt>
                <c:pt idx="10365">
                  <c:v>3.9239999999999999</c:v>
                </c:pt>
                <c:pt idx="10366">
                  <c:v>3.9239999999999999</c:v>
                </c:pt>
                <c:pt idx="10367">
                  <c:v>3.9239999999999999</c:v>
                </c:pt>
                <c:pt idx="10368">
                  <c:v>3.9239999999999999</c:v>
                </c:pt>
                <c:pt idx="10369">
                  <c:v>3.9239999999999999</c:v>
                </c:pt>
                <c:pt idx="10370">
                  <c:v>3.9239999999999999</c:v>
                </c:pt>
                <c:pt idx="10371">
                  <c:v>3.9239999999999999</c:v>
                </c:pt>
                <c:pt idx="10372">
                  <c:v>3.9239999999999999</c:v>
                </c:pt>
                <c:pt idx="10373">
                  <c:v>3.9239999999999999</c:v>
                </c:pt>
                <c:pt idx="10374">
                  <c:v>3.9239999999999999</c:v>
                </c:pt>
                <c:pt idx="10375">
                  <c:v>3.9239999999999999</c:v>
                </c:pt>
                <c:pt idx="10376">
                  <c:v>3.9239999999999999</c:v>
                </c:pt>
                <c:pt idx="10377">
                  <c:v>3.9239999999999999</c:v>
                </c:pt>
                <c:pt idx="10378">
                  <c:v>3.9239999999999999</c:v>
                </c:pt>
                <c:pt idx="10379">
                  <c:v>3.9239999999999999</c:v>
                </c:pt>
                <c:pt idx="10380">
                  <c:v>3.9250000000000003</c:v>
                </c:pt>
                <c:pt idx="10381">
                  <c:v>3.9250000000000003</c:v>
                </c:pt>
                <c:pt idx="10382">
                  <c:v>3.9260000000000002</c:v>
                </c:pt>
                <c:pt idx="10383">
                  <c:v>3.927</c:v>
                </c:pt>
                <c:pt idx="10384">
                  <c:v>3.9279999999999999</c:v>
                </c:pt>
                <c:pt idx="10385">
                  <c:v>3.9290000000000003</c:v>
                </c:pt>
                <c:pt idx="10386">
                  <c:v>3.931</c:v>
                </c:pt>
                <c:pt idx="10387">
                  <c:v>3.9319999999999999</c:v>
                </c:pt>
                <c:pt idx="10388">
                  <c:v>3.9340000000000002</c:v>
                </c:pt>
                <c:pt idx="10389">
                  <c:v>3.9350000000000001</c:v>
                </c:pt>
                <c:pt idx="10390">
                  <c:v>3.9370000000000003</c:v>
                </c:pt>
                <c:pt idx="10391">
                  <c:v>3.9390000000000001</c:v>
                </c:pt>
                <c:pt idx="10392">
                  <c:v>3.9410000000000003</c:v>
                </c:pt>
                <c:pt idx="10393">
                  <c:v>3.9430000000000001</c:v>
                </c:pt>
                <c:pt idx="10394">
                  <c:v>3.9450000000000003</c:v>
                </c:pt>
                <c:pt idx="10395">
                  <c:v>3.9470000000000001</c:v>
                </c:pt>
                <c:pt idx="10396">
                  <c:v>3.9490000000000003</c:v>
                </c:pt>
                <c:pt idx="10397">
                  <c:v>3.9510000000000001</c:v>
                </c:pt>
                <c:pt idx="10398">
                  <c:v>3.9530000000000003</c:v>
                </c:pt>
                <c:pt idx="10399">
                  <c:v>3.9550000000000001</c:v>
                </c:pt>
                <c:pt idx="10400">
                  <c:v>3.9570000000000003</c:v>
                </c:pt>
                <c:pt idx="10401">
                  <c:v>3.96</c:v>
                </c:pt>
                <c:pt idx="10402">
                  <c:v>3.9620000000000002</c:v>
                </c:pt>
                <c:pt idx="10403">
                  <c:v>3.964</c:v>
                </c:pt>
                <c:pt idx="10404">
                  <c:v>3.9670000000000001</c:v>
                </c:pt>
                <c:pt idx="10405">
                  <c:v>3.9689999999999999</c:v>
                </c:pt>
                <c:pt idx="10406">
                  <c:v>3.972</c:v>
                </c:pt>
                <c:pt idx="10407">
                  <c:v>3.9740000000000002</c:v>
                </c:pt>
                <c:pt idx="10408">
                  <c:v>3.9769999999999999</c:v>
                </c:pt>
                <c:pt idx="10409">
                  <c:v>3.9790000000000001</c:v>
                </c:pt>
                <c:pt idx="10410">
                  <c:v>3.9820000000000002</c:v>
                </c:pt>
                <c:pt idx="10411">
                  <c:v>3.984</c:v>
                </c:pt>
                <c:pt idx="10412">
                  <c:v>3.9860000000000002</c:v>
                </c:pt>
                <c:pt idx="10413">
                  <c:v>3.9889999999999999</c:v>
                </c:pt>
                <c:pt idx="10414">
                  <c:v>3.9910000000000001</c:v>
                </c:pt>
                <c:pt idx="10415">
                  <c:v>3.9929999999999999</c:v>
                </c:pt>
                <c:pt idx="10416">
                  <c:v>3.9950000000000001</c:v>
                </c:pt>
                <c:pt idx="10417">
                  <c:v>3.9980000000000002</c:v>
                </c:pt>
                <c:pt idx="10418">
                  <c:v>4</c:v>
                </c:pt>
                <c:pt idx="10419">
                  <c:v>4.0019999999999998</c:v>
                </c:pt>
                <c:pt idx="10420">
                  <c:v>4.0040000000000004</c:v>
                </c:pt>
                <c:pt idx="10421">
                  <c:v>4.0060000000000002</c:v>
                </c:pt>
                <c:pt idx="10422">
                  <c:v>4.0069999999999997</c:v>
                </c:pt>
                <c:pt idx="10423">
                  <c:v>4.0090000000000003</c:v>
                </c:pt>
                <c:pt idx="10424">
                  <c:v>4.0110000000000001</c:v>
                </c:pt>
                <c:pt idx="10425">
                  <c:v>4.0120000000000005</c:v>
                </c:pt>
                <c:pt idx="10426">
                  <c:v>4.0140000000000002</c:v>
                </c:pt>
                <c:pt idx="10427">
                  <c:v>4.0149999999999997</c:v>
                </c:pt>
                <c:pt idx="10428">
                  <c:v>4.0170000000000003</c:v>
                </c:pt>
                <c:pt idx="10429">
                  <c:v>4.0179999999999998</c:v>
                </c:pt>
                <c:pt idx="10430">
                  <c:v>4.0190000000000001</c:v>
                </c:pt>
                <c:pt idx="10431">
                  <c:v>4.0209999999999999</c:v>
                </c:pt>
                <c:pt idx="10432">
                  <c:v>4.0220000000000002</c:v>
                </c:pt>
                <c:pt idx="10433">
                  <c:v>4.0229999999999997</c:v>
                </c:pt>
                <c:pt idx="10434">
                  <c:v>4.024</c:v>
                </c:pt>
                <c:pt idx="10435">
                  <c:v>4.0250000000000004</c:v>
                </c:pt>
                <c:pt idx="10436">
                  <c:v>4.0259999999999998</c:v>
                </c:pt>
                <c:pt idx="10437">
                  <c:v>4.0259999999999998</c:v>
                </c:pt>
                <c:pt idx="10438">
                  <c:v>4.0270000000000001</c:v>
                </c:pt>
                <c:pt idx="10439">
                  <c:v>4.0280000000000005</c:v>
                </c:pt>
                <c:pt idx="10440">
                  <c:v>4.0289999999999999</c:v>
                </c:pt>
                <c:pt idx="10441">
                  <c:v>4.0289999999999999</c:v>
                </c:pt>
                <c:pt idx="10442">
                  <c:v>4.03</c:v>
                </c:pt>
                <c:pt idx="10443">
                  <c:v>4.03</c:v>
                </c:pt>
                <c:pt idx="10444">
                  <c:v>4.0309999999999997</c:v>
                </c:pt>
                <c:pt idx="10445">
                  <c:v>4.032</c:v>
                </c:pt>
                <c:pt idx="10446">
                  <c:v>4.032</c:v>
                </c:pt>
                <c:pt idx="10447">
                  <c:v>4.0330000000000004</c:v>
                </c:pt>
                <c:pt idx="10448">
                  <c:v>4.0330000000000004</c:v>
                </c:pt>
                <c:pt idx="10449">
                  <c:v>4.0339999999999998</c:v>
                </c:pt>
                <c:pt idx="10450">
                  <c:v>4.0350000000000001</c:v>
                </c:pt>
                <c:pt idx="10451">
                  <c:v>4.0350000000000001</c:v>
                </c:pt>
                <c:pt idx="10452">
                  <c:v>4.0360000000000005</c:v>
                </c:pt>
                <c:pt idx="10453">
                  <c:v>4.0369999999999999</c:v>
                </c:pt>
                <c:pt idx="10454">
                  <c:v>4.0369999999999999</c:v>
                </c:pt>
                <c:pt idx="10455">
                  <c:v>4.0380000000000003</c:v>
                </c:pt>
                <c:pt idx="10456">
                  <c:v>4.0380000000000003</c:v>
                </c:pt>
                <c:pt idx="10457">
                  <c:v>4.0389999999999997</c:v>
                </c:pt>
                <c:pt idx="10458">
                  <c:v>4.04</c:v>
                </c:pt>
                <c:pt idx="10459">
                  <c:v>4.04</c:v>
                </c:pt>
                <c:pt idx="10460">
                  <c:v>4.0410000000000004</c:v>
                </c:pt>
                <c:pt idx="10461">
                  <c:v>4.0410000000000004</c:v>
                </c:pt>
                <c:pt idx="10462">
                  <c:v>4.0419999999999998</c:v>
                </c:pt>
                <c:pt idx="10463">
                  <c:v>4.0430000000000001</c:v>
                </c:pt>
                <c:pt idx="10464">
                  <c:v>4.0430000000000001</c:v>
                </c:pt>
                <c:pt idx="10465">
                  <c:v>4.0440000000000005</c:v>
                </c:pt>
                <c:pt idx="10466">
                  <c:v>4.0449999999999999</c:v>
                </c:pt>
                <c:pt idx="10467">
                  <c:v>4.0449999999999999</c:v>
                </c:pt>
                <c:pt idx="10468">
                  <c:v>4.0460000000000003</c:v>
                </c:pt>
                <c:pt idx="10469">
                  <c:v>4.0460000000000003</c:v>
                </c:pt>
                <c:pt idx="10470">
                  <c:v>4.0469999999999997</c:v>
                </c:pt>
                <c:pt idx="10471">
                  <c:v>4.048</c:v>
                </c:pt>
                <c:pt idx="10472">
                  <c:v>4.048</c:v>
                </c:pt>
                <c:pt idx="10473">
                  <c:v>4.0490000000000004</c:v>
                </c:pt>
                <c:pt idx="10474">
                  <c:v>4.05</c:v>
                </c:pt>
                <c:pt idx="10475">
                  <c:v>4.05</c:v>
                </c:pt>
                <c:pt idx="10476">
                  <c:v>4.0510000000000002</c:v>
                </c:pt>
                <c:pt idx="10477">
                  <c:v>4.0510000000000002</c:v>
                </c:pt>
                <c:pt idx="10478">
                  <c:v>4.0520000000000005</c:v>
                </c:pt>
                <c:pt idx="10479">
                  <c:v>4.0529999999999999</c:v>
                </c:pt>
                <c:pt idx="10480">
                  <c:v>4.0529999999999999</c:v>
                </c:pt>
                <c:pt idx="10481">
                  <c:v>4.0540000000000003</c:v>
                </c:pt>
                <c:pt idx="10482">
                  <c:v>4.0549999999999997</c:v>
                </c:pt>
                <c:pt idx="10483">
                  <c:v>4.0549999999999997</c:v>
                </c:pt>
                <c:pt idx="10484">
                  <c:v>4.056</c:v>
                </c:pt>
                <c:pt idx="10485">
                  <c:v>4.056</c:v>
                </c:pt>
                <c:pt idx="10486">
                  <c:v>4.0570000000000004</c:v>
                </c:pt>
                <c:pt idx="10487">
                  <c:v>4.0579999999999998</c:v>
                </c:pt>
                <c:pt idx="10488">
                  <c:v>4.0579999999999998</c:v>
                </c:pt>
                <c:pt idx="10489">
                  <c:v>4.0590000000000002</c:v>
                </c:pt>
                <c:pt idx="10490">
                  <c:v>4.0600000000000005</c:v>
                </c:pt>
                <c:pt idx="10491">
                  <c:v>4.0600000000000005</c:v>
                </c:pt>
                <c:pt idx="10492">
                  <c:v>4.0609999999999999</c:v>
                </c:pt>
                <c:pt idx="10493">
                  <c:v>4.0609999999999999</c:v>
                </c:pt>
                <c:pt idx="10494">
                  <c:v>4.0620000000000003</c:v>
                </c:pt>
                <c:pt idx="10495">
                  <c:v>4.0629999999999997</c:v>
                </c:pt>
                <c:pt idx="10496">
                  <c:v>4.0629999999999997</c:v>
                </c:pt>
                <c:pt idx="10497">
                  <c:v>4.0640000000000001</c:v>
                </c:pt>
                <c:pt idx="10498">
                  <c:v>4.0650000000000004</c:v>
                </c:pt>
                <c:pt idx="10499">
                  <c:v>4.0650000000000004</c:v>
                </c:pt>
                <c:pt idx="10500">
                  <c:v>4.0659999999999998</c:v>
                </c:pt>
                <c:pt idx="10501">
                  <c:v>4.0659999999999998</c:v>
                </c:pt>
                <c:pt idx="10502">
                  <c:v>4.0670000000000002</c:v>
                </c:pt>
                <c:pt idx="10503">
                  <c:v>4.0680000000000005</c:v>
                </c:pt>
                <c:pt idx="10504">
                  <c:v>4.0680000000000005</c:v>
                </c:pt>
                <c:pt idx="10505">
                  <c:v>4.069</c:v>
                </c:pt>
                <c:pt idx="10506">
                  <c:v>4.07</c:v>
                </c:pt>
                <c:pt idx="10507">
                  <c:v>4.07</c:v>
                </c:pt>
                <c:pt idx="10508">
                  <c:v>4.0709999999999997</c:v>
                </c:pt>
                <c:pt idx="10509">
                  <c:v>4.0709999999999997</c:v>
                </c:pt>
                <c:pt idx="10510">
                  <c:v>4.0720000000000001</c:v>
                </c:pt>
                <c:pt idx="10511">
                  <c:v>4.0730000000000004</c:v>
                </c:pt>
                <c:pt idx="10512">
                  <c:v>4.0730000000000004</c:v>
                </c:pt>
                <c:pt idx="10513">
                  <c:v>4.0739999999999998</c:v>
                </c:pt>
                <c:pt idx="10514">
                  <c:v>4.0750000000000002</c:v>
                </c:pt>
                <c:pt idx="10515">
                  <c:v>4.0750000000000002</c:v>
                </c:pt>
                <c:pt idx="10516">
                  <c:v>4.0760000000000005</c:v>
                </c:pt>
                <c:pt idx="10517">
                  <c:v>4.0760000000000005</c:v>
                </c:pt>
                <c:pt idx="10518">
                  <c:v>4.077</c:v>
                </c:pt>
                <c:pt idx="10519">
                  <c:v>4.0780000000000003</c:v>
                </c:pt>
                <c:pt idx="10520">
                  <c:v>4.0780000000000003</c:v>
                </c:pt>
                <c:pt idx="10521">
                  <c:v>4.0789999999999997</c:v>
                </c:pt>
                <c:pt idx="10522">
                  <c:v>4.08</c:v>
                </c:pt>
                <c:pt idx="10523">
                  <c:v>4.08</c:v>
                </c:pt>
                <c:pt idx="10524">
                  <c:v>4.0810000000000004</c:v>
                </c:pt>
                <c:pt idx="10525">
                  <c:v>4.0810000000000004</c:v>
                </c:pt>
                <c:pt idx="10526">
                  <c:v>4.0819999999999999</c:v>
                </c:pt>
                <c:pt idx="10527">
                  <c:v>4.0830000000000002</c:v>
                </c:pt>
                <c:pt idx="10528">
                  <c:v>4.0830000000000002</c:v>
                </c:pt>
                <c:pt idx="10529">
                  <c:v>4.0840000000000005</c:v>
                </c:pt>
                <c:pt idx="10530">
                  <c:v>4.085</c:v>
                </c:pt>
                <c:pt idx="10531">
                  <c:v>4.085</c:v>
                </c:pt>
                <c:pt idx="10532">
                  <c:v>4.0860000000000003</c:v>
                </c:pt>
                <c:pt idx="10533">
                  <c:v>4.0860000000000003</c:v>
                </c:pt>
                <c:pt idx="10534">
                  <c:v>4.0869999999999997</c:v>
                </c:pt>
                <c:pt idx="10535">
                  <c:v>4.0880000000000001</c:v>
                </c:pt>
                <c:pt idx="10536">
                  <c:v>4.0880000000000001</c:v>
                </c:pt>
                <c:pt idx="10537">
                  <c:v>4.0890000000000004</c:v>
                </c:pt>
                <c:pt idx="10538">
                  <c:v>4.09</c:v>
                </c:pt>
                <c:pt idx="10539">
                  <c:v>4.09</c:v>
                </c:pt>
                <c:pt idx="10540">
                  <c:v>4.0910000000000002</c:v>
                </c:pt>
                <c:pt idx="10541">
                  <c:v>4.0910000000000002</c:v>
                </c:pt>
                <c:pt idx="10542">
                  <c:v>4.0920000000000005</c:v>
                </c:pt>
                <c:pt idx="10543">
                  <c:v>4.093</c:v>
                </c:pt>
                <c:pt idx="10544">
                  <c:v>4.093</c:v>
                </c:pt>
                <c:pt idx="10545">
                  <c:v>4.0940000000000003</c:v>
                </c:pt>
                <c:pt idx="10546">
                  <c:v>4.0949999999999998</c:v>
                </c:pt>
                <c:pt idx="10547">
                  <c:v>4.0949999999999998</c:v>
                </c:pt>
                <c:pt idx="10548">
                  <c:v>4.0960000000000001</c:v>
                </c:pt>
                <c:pt idx="10549">
                  <c:v>4.0970000000000004</c:v>
                </c:pt>
                <c:pt idx="10550">
                  <c:v>4.0970000000000004</c:v>
                </c:pt>
                <c:pt idx="10551">
                  <c:v>4.0979999999999999</c:v>
                </c:pt>
                <c:pt idx="10552">
                  <c:v>4.0979999999999999</c:v>
                </c:pt>
                <c:pt idx="10553">
                  <c:v>4.0990000000000002</c:v>
                </c:pt>
                <c:pt idx="10554">
                  <c:v>4.0999999999999996</c:v>
                </c:pt>
                <c:pt idx="10555">
                  <c:v>4.0999999999999996</c:v>
                </c:pt>
                <c:pt idx="10556">
                  <c:v>4.101</c:v>
                </c:pt>
                <c:pt idx="10557">
                  <c:v>4.1020000000000003</c:v>
                </c:pt>
                <c:pt idx="10558">
                  <c:v>4.1020000000000003</c:v>
                </c:pt>
                <c:pt idx="10559">
                  <c:v>4.1029999999999998</c:v>
                </c:pt>
                <c:pt idx="10560">
                  <c:v>4.1029999999999998</c:v>
                </c:pt>
                <c:pt idx="10561">
                  <c:v>4.1040000000000001</c:v>
                </c:pt>
                <c:pt idx="10562">
                  <c:v>4.1050000000000004</c:v>
                </c:pt>
                <c:pt idx="10563">
                  <c:v>4.1050000000000004</c:v>
                </c:pt>
                <c:pt idx="10564">
                  <c:v>4.1059999999999999</c:v>
                </c:pt>
                <c:pt idx="10565">
                  <c:v>4.1070000000000002</c:v>
                </c:pt>
                <c:pt idx="10566">
                  <c:v>4.1070000000000002</c:v>
                </c:pt>
                <c:pt idx="10567">
                  <c:v>4.1079999999999997</c:v>
                </c:pt>
                <c:pt idx="10568">
                  <c:v>4.109</c:v>
                </c:pt>
                <c:pt idx="10569">
                  <c:v>4.109</c:v>
                </c:pt>
                <c:pt idx="10570">
                  <c:v>4.1100000000000003</c:v>
                </c:pt>
                <c:pt idx="10571">
                  <c:v>4.1100000000000003</c:v>
                </c:pt>
                <c:pt idx="10572">
                  <c:v>4.1109999999999998</c:v>
                </c:pt>
                <c:pt idx="10573">
                  <c:v>4.1120000000000001</c:v>
                </c:pt>
                <c:pt idx="10574">
                  <c:v>4.1120000000000001</c:v>
                </c:pt>
                <c:pt idx="10575">
                  <c:v>4.1130000000000004</c:v>
                </c:pt>
                <c:pt idx="10576">
                  <c:v>4.1139999999999999</c:v>
                </c:pt>
                <c:pt idx="10577">
                  <c:v>4.1139999999999999</c:v>
                </c:pt>
                <c:pt idx="10578">
                  <c:v>4.1150000000000002</c:v>
                </c:pt>
                <c:pt idx="10579">
                  <c:v>4.1159999999999997</c:v>
                </c:pt>
                <c:pt idx="10580">
                  <c:v>4.1159999999999997</c:v>
                </c:pt>
                <c:pt idx="10581">
                  <c:v>4.117</c:v>
                </c:pt>
                <c:pt idx="10582">
                  <c:v>4.117</c:v>
                </c:pt>
                <c:pt idx="10583">
                  <c:v>4.1180000000000003</c:v>
                </c:pt>
                <c:pt idx="10584">
                  <c:v>4.1189999999999998</c:v>
                </c:pt>
                <c:pt idx="10585">
                  <c:v>4.1189999999999998</c:v>
                </c:pt>
                <c:pt idx="10586">
                  <c:v>4.12</c:v>
                </c:pt>
                <c:pt idx="10587">
                  <c:v>4.1210000000000004</c:v>
                </c:pt>
                <c:pt idx="10588">
                  <c:v>4.1210000000000004</c:v>
                </c:pt>
                <c:pt idx="10589">
                  <c:v>4.1219999999999999</c:v>
                </c:pt>
                <c:pt idx="10590">
                  <c:v>4.1230000000000002</c:v>
                </c:pt>
                <c:pt idx="10591">
                  <c:v>4.1230000000000002</c:v>
                </c:pt>
                <c:pt idx="10592">
                  <c:v>4.1239999999999997</c:v>
                </c:pt>
                <c:pt idx="10593">
                  <c:v>4.125</c:v>
                </c:pt>
                <c:pt idx="10594">
                  <c:v>4.125</c:v>
                </c:pt>
                <c:pt idx="10595">
                  <c:v>4.1260000000000003</c:v>
                </c:pt>
                <c:pt idx="10596">
                  <c:v>4.1260000000000003</c:v>
                </c:pt>
                <c:pt idx="10597">
                  <c:v>4.1269999999999998</c:v>
                </c:pt>
                <c:pt idx="10598">
                  <c:v>4.1280000000000001</c:v>
                </c:pt>
                <c:pt idx="10599">
                  <c:v>4.1280000000000001</c:v>
                </c:pt>
                <c:pt idx="10600">
                  <c:v>4.1290000000000004</c:v>
                </c:pt>
                <c:pt idx="10601">
                  <c:v>4.13</c:v>
                </c:pt>
                <c:pt idx="10602">
                  <c:v>4.13</c:v>
                </c:pt>
                <c:pt idx="10603">
                  <c:v>4.1310000000000002</c:v>
                </c:pt>
                <c:pt idx="10604">
                  <c:v>4.1319999999999997</c:v>
                </c:pt>
                <c:pt idx="10605">
                  <c:v>4.1319999999999997</c:v>
                </c:pt>
                <c:pt idx="10606">
                  <c:v>4.133</c:v>
                </c:pt>
                <c:pt idx="10607">
                  <c:v>4.133</c:v>
                </c:pt>
                <c:pt idx="10608">
                  <c:v>4.1340000000000003</c:v>
                </c:pt>
                <c:pt idx="10609">
                  <c:v>4.1349999999999998</c:v>
                </c:pt>
                <c:pt idx="10610">
                  <c:v>4.1349999999999998</c:v>
                </c:pt>
                <c:pt idx="10611">
                  <c:v>4.1349999999999998</c:v>
                </c:pt>
                <c:pt idx="10612">
                  <c:v>4.1349999999999998</c:v>
                </c:pt>
                <c:pt idx="10613">
                  <c:v>4.1349999999999998</c:v>
                </c:pt>
                <c:pt idx="10614">
                  <c:v>4.1349999999999998</c:v>
                </c:pt>
                <c:pt idx="10615">
                  <c:v>4.1349999999999998</c:v>
                </c:pt>
                <c:pt idx="10616">
                  <c:v>4.1349999999999998</c:v>
                </c:pt>
                <c:pt idx="10617">
                  <c:v>4.1349999999999998</c:v>
                </c:pt>
                <c:pt idx="10618">
                  <c:v>4.1349999999999998</c:v>
                </c:pt>
                <c:pt idx="10619">
                  <c:v>4.1349999999999998</c:v>
                </c:pt>
                <c:pt idx="10620">
                  <c:v>4.1349999999999998</c:v>
                </c:pt>
                <c:pt idx="10621">
                  <c:v>4.1349999999999998</c:v>
                </c:pt>
                <c:pt idx="10622">
                  <c:v>4.1349999999999998</c:v>
                </c:pt>
                <c:pt idx="10623">
                  <c:v>4.1349999999999998</c:v>
                </c:pt>
                <c:pt idx="10624">
                  <c:v>4.1349999999999998</c:v>
                </c:pt>
                <c:pt idx="10625">
                  <c:v>4.1349999999999998</c:v>
                </c:pt>
                <c:pt idx="10626">
                  <c:v>4.1349999999999998</c:v>
                </c:pt>
                <c:pt idx="10627">
                  <c:v>4.1349999999999998</c:v>
                </c:pt>
                <c:pt idx="10628">
                  <c:v>4.1349999999999998</c:v>
                </c:pt>
                <c:pt idx="10629">
                  <c:v>4.1349999999999998</c:v>
                </c:pt>
                <c:pt idx="10630">
                  <c:v>4.1349999999999998</c:v>
                </c:pt>
                <c:pt idx="10631">
                  <c:v>4.1349999999999998</c:v>
                </c:pt>
                <c:pt idx="10632">
                  <c:v>4.1349999999999998</c:v>
                </c:pt>
                <c:pt idx="10633">
                  <c:v>4.1349999999999998</c:v>
                </c:pt>
                <c:pt idx="10634">
                  <c:v>4.1349999999999998</c:v>
                </c:pt>
                <c:pt idx="10635">
                  <c:v>4.1349999999999998</c:v>
                </c:pt>
                <c:pt idx="10636">
                  <c:v>4.1349999999999998</c:v>
                </c:pt>
                <c:pt idx="10637">
                  <c:v>4.1349999999999998</c:v>
                </c:pt>
                <c:pt idx="10638">
                  <c:v>4.1349999999999998</c:v>
                </c:pt>
                <c:pt idx="10639">
                  <c:v>4.1349999999999998</c:v>
                </c:pt>
                <c:pt idx="10640">
                  <c:v>4.1349999999999998</c:v>
                </c:pt>
                <c:pt idx="10641">
                  <c:v>4.1349999999999998</c:v>
                </c:pt>
                <c:pt idx="10642">
                  <c:v>4.1349999999999998</c:v>
                </c:pt>
                <c:pt idx="10643">
                  <c:v>4.1349999999999998</c:v>
                </c:pt>
                <c:pt idx="10644">
                  <c:v>4.1349999999999998</c:v>
                </c:pt>
                <c:pt idx="10645">
                  <c:v>4.1349999999999998</c:v>
                </c:pt>
                <c:pt idx="10646">
                  <c:v>4.1349999999999998</c:v>
                </c:pt>
                <c:pt idx="10647">
                  <c:v>4.1349999999999998</c:v>
                </c:pt>
                <c:pt idx="10648">
                  <c:v>4.1349999999999998</c:v>
                </c:pt>
                <c:pt idx="10649">
                  <c:v>4.1349999999999998</c:v>
                </c:pt>
                <c:pt idx="10650">
                  <c:v>4.1349999999999998</c:v>
                </c:pt>
                <c:pt idx="10651">
                  <c:v>4.1360000000000001</c:v>
                </c:pt>
                <c:pt idx="10652">
                  <c:v>4.1360000000000001</c:v>
                </c:pt>
                <c:pt idx="10653">
                  <c:v>4.1360000000000001</c:v>
                </c:pt>
                <c:pt idx="10654">
                  <c:v>4.1360000000000001</c:v>
                </c:pt>
                <c:pt idx="10655">
                  <c:v>4.1360000000000001</c:v>
                </c:pt>
                <c:pt idx="10656">
                  <c:v>4.1360000000000001</c:v>
                </c:pt>
                <c:pt idx="10657">
                  <c:v>4.1360000000000001</c:v>
                </c:pt>
                <c:pt idx="10658">
                  <c:v>4.1360000000000001</c:v>
                </c:pt>
                <c:pt idx="10659">
                  <c:v>4.1360000000000001</c:v>
                </c:pt>
                <c:pt idx="10660">
                  <c:v>4.1360000000000001</c:v>
                </c:pt>
                <c:pt idx="10661">
                  <c:v>4.1360000000000001</c:v>
                </c:pt>
                <c:pt idx="10662">
                  <c:v>4.1360000000000001</c:v>
                </c:pt>
                <c:pt idx="10663">
                  <c:v>4.1360000000000001</c:v>
                </c:pt>
                <c:pt idx="10664">
                  <c:v>4.1360000000000001</c:v>
                </c:pt>
                <c:pt idx="10665">
                  <c:v>4.1360000000000001</c:v>
                </c:pt>
                <c:pt idx="10666">
                  <c:v>4.1360000000000001</c:v>
                </c:pt>
                <c:pt idx="10667">
                  <c:v>4.1360000000000001</c:v>
                </c:pt>
                <c:pt idx="10668">
                  <c:v>4.1360000000000001</c:v>
                </c:pt>
                <c:pt idx="10669">
                  <c:v>4.1360000000000001</c:v>
                </c:pt>
                <c:pt idx="10670">
                  <c:v>4.1360000000000001</c:v>
                </c:pt>
                <c:pt idx="10671">
                  <c:v>4.1360000000000001</c:v>
                </c:pt>
                <c:pt idx="10672">
                  <c:v>4.1360000000000001</c:v>
                </c:pt>
                <c:pt idx="10673">
                  <c:v>4.1360000000000001</c:v>
                </c:pt>
                <c:pt idx="10674">
                  <c:v>4.1360000000000001</c:v>
                </c:pt>
                <c:pt idx="10675">
                  <c:v>4.1360000000000001</c:v>
                </c:pt>
                <c:pt idx="10676">
                  <c:v>4.1360000000000001</c:v>
                </c:pt>
                <c:pt idx="10677">
                  <c:v>4.1360000000000001</c:v>
                </c:pt>
                <c:pt idx="10678">
                  <c:v>4.1360000000000001</c:v>
                </c:pt>
                <c:pt idx="10679">
                  <c:v>4.1360000000000001</c:v>
                </c:pt>
                <c:pt idx="10680">
                  <c:v>4.1360000000000001</c:v>
                </c:pt>
                <c:pt idx="10681">
                  <c:v>4.1360000000000001</c:v>
                </c:pt>
                <c:pt idx="10682">
                  <c:v>4.1360000000000001</c:v>
                </c:pt>
                <c:pt idx="10683">
                  <c:v>4.1360000000000001</c:v>
                </c:pt>
                <c:pt idx="10684">
                  <c:v>4.1360000000000001</c:v>
                </c:pt>
                <c:pt idx="10685">
                  <c:v>4.1360000000000001</c:v>
                </c:pt>
                <c:pt idx="10686">
                  <c:v>4.1360000000000001</c:v>
                </c:pt>
                <c:pt idx="10687">
                  <c:v>4.1360000000000001</c:v>
                </c:pt>
                <c:pt idx="10688">
                  <c:v>4.1360000000000001</c:v>
                </c:pt>
                <c:pt idx="10689">
                  <c:v>4.1360000000000001</c:v>
                </c:pt>
                <c:pt idx="10690">
                  <c:v>4.1360000000000001</c:v>
                </c:pt>
                <c:pt idx="10691">
                  <c:v>4.1360000000000001</c:v>
                </c:pt>
                <c:pt idx="10692">
                  <c:v>4.1360000000000001</c:v>
                </c:pt>
                <c:pt idx="10693">
                  <c:v>4.1360000000000001</c:v>
                </c:pt>
                <c:pt idx="10694">
                  <c:v>4.1360000000000001</c:v>
                </c:pt>
                <c:pt idx="10695">
                  <c:v>4.1360000000000001</c:v>
                </c:pt>
                <c:pt idx="10696">
                  <c:v>4.1360000000000001</c:v>
                </c:pt>
                <c:pt idx="10697">
                  <c:v>4.1360000000000001</c:v>
                </c:pt>
                <c:pt idx="10698">
                  <c:v>4.1360000000000001</c:v>
                </c:pt>
                <c:pt idx="10699">
                  <c:v>4.1360000000000001</c:v>
                </c:pt>
                <c:pt idx="10700">
                  <c:v>4.1360000000000001</c:v>
                </c:pt>
                <c:pt idx="10701">
                  <c:v>4.1360000000000001</c:v>
                </c:pt>
                <c:pt idx="10702">
                  <c:v>4.1360000000000001</c:v>
                </c:pt>
                <c:pt idx="10703">
                  <c:v>4.1360000000000001</c:v>
                </c:pt>
                <c:pt idx="10704">
                  <c:v>4.1360000000000001</c:v>
                </c:pt>
                <c:pt idx="10705">
                  <c:v>4.1360000000000001</c:v>
                </c:pt>
                <c:pt idx="10706">
                  <c:v>4.1360000000000001</c:v>
                </c:pt>
                <c:pt idx="10707">
                  <c:v>4.1360000000000001</c:v>
                </c:pt>
                <c:pt idx="10708">
                  <c:v>4.1360000000000001</c:v>
                </c:pt>
                <c:pt idx="10709">
                  <c:v>4.1360000000000001</c:v>
                </c:pt>
                <c:pt idx="10710">
                  <c:v>4.1360000000000001</c:v>
                </c:pt>
                <c:pt idx="10711">
                  <c:v>4.1360000000000001</c:v>
                </c:pt>
                <c:pt idx="10712">
                  <c:v>4.1360000000000001</c:v>
                </c:pt>
                <c:pt idx="10713">
                  <c:v>4.1360000000000001</c:v>
                </c:pt>
                <c:pt idx="10714">
                  <c:v>4.1360000000000001</c:v>
                </c:pt>
                <c:pt idx="10715">
                  <c:v>4.1360000000000001</c:v>
                </c:pt>
                <c:pt idx="10716">
                  <c:v>4.1360000000000001</c:v>
                </c:pt>
                <c:pt idx="10717">
                  <c:v>4.1370000000000005</c:v>
                </c:pt>
                <c:pt idx="10718">
                  <c:v>4.1370000000000005</c:v>
                </c:pt>
                <c:pt idx="10719">
                  <c:v>4.1370000000000005</c:v>
                </c:pt>
                <c:pt idx="10720">
                  <c:v>4.1370000000000005</c:v>
                </c:pt>
                <c:pt idx="10721">
                  <c:v>4.1370000000000005</c:v>
                </c:pt>
                <c:pt idx="10722">
                  <c:v>4.1370000000000005</c:v>
                </c:pt>
                <c:pt idx="10723">
                  <c:v>4.1370000000000005</c:v>
                </c:pt>
                <c:pt idx="10724">
                  <c:v>4.1370000000000005</c:v>
                </c:pt>
                <c:pt idx="10725">
                  <c:v>4.1370000000000005</c:v>
                </c:pt>
                <c:pt idx="10726">
                  <c:v>4.1370000000000005</c:v>
                </c:pt>
                <c:pt idx="10727">
                  <c:v>4.1370000000000005</c:v>
                </c:pt>
                <c:pt idx="10728">
                  <c:v>4.1370000000000005</c:v>
                </c:pt>
                <c:pt idx="10729">
                  <c:v>4.1370000000000005</c:v>
                </c:pt>
                <c:pt idx="10730">
                  <c:v>4.1370000000000005</c:v>
                </c:pt>
                <c:pt idx="10731">
                  <c:v>4.1370000000000005</c:v>
                </c:pt>
                <c:pt idx="10732">
                  <c:v>4.1370000000000005</c:v>
                </c:pt>
                <c:pt idx="10733">
                  <c:v>4.1370000000000005</c:v>
                </c:pt>
                <c:pt idx="10734">
                  <c:v>4.1370000000000005</c:v>
                </c:pt>
                <c:pt idx="10735">
                  <c:v>4.1370000000000005</c:v>
                </c:pt>
                <c:pt idx="10736">
                  <c:v>4.1370000000000005</c:v>
                </c:pt>
                <c:pt idx="10737">
                  <c:v>4.1370000000000005</c:v>
                </c:pt>
                <c:pt idx="10738">
                  <c:v>4.1370000000000005</c:v>
                </c:pt>
                <c:pt idx="10739">
                  <c:v>4.1370000000000005</c:v>
                </c:pt>
                <c:pt idx="10740">
                  <c:v>4.1370000000000005</c:v>
                </c:pt>
                <c:pt idx="10741">
                  <c:v>4.1370000000000005</c:v>
                </c:pt>
                <c:pt idx="10742">
                  <c:v>4.1370000000000005</c:v>
                </c:pt>
                <c:pt idx="10743">
                  <c:v>4.1370000000000005</c:v>
                </c:pt>
                <c:pt idx="10744">
                  <c:v>4.1370000000000005</c:v>
                </c:pt>
                <c:pt idx="10745">
                  <c:v>4.1370000000000005</c:v>
                </c:pt>
                <c:pt idx="10746">
                  <c:v>4.1370000000000005</c:v>
                </c:pt>
                <c:pt idx="10747">
                  <c:v>4.1370000000000005</c:v>
                </c:pt>
                <c:pt idx="10748">
                  <c:v>4.1370000000000005</c:v>
                </c:pt>
                <c:pt idx="10749">
                  <c:v>4.1370000000000005</c:v>
                </c:pt>
                <c:pt idx="10750">
                  <c:v>4.1370000000000005</c:v>
                </c:pt>
                <c:pt idx="10751">
                  <c:v>4.1370000000000005</c:v>
                </c:pt>
                <c:pt idx="10752">
                  <c:v>4.1370000000000005</c:v>
                </c:pt>
                <c:pt idx="10753">
                  <c:v>4.1370000000000005</c:v>
                </c:pt>
                <c:pt idx="10754">
                  <c:v>4.1370000000000005</c:v>
                </c:pt>
                <c:pt idx="10755">
                  <c:v>4.1370000000000005</c:v>
                </c:pt>
                <c:pt idx="10756">
                  <c:v>4.1370000000000005</c:v>
                </c:pt>
                <c:pt idx="10757">
                  <c:v>4.1370000000000005</c:v>
                </c:pt>
                <c:pt idx="10758">
                  <c:v>4.1370000000000005</c:v>
                </c:pt>
                <c:pt idx="10759">
                  <c:v>4.1370000000000005</c:v>
                </c:pt>
                <c:pt idx="10760">
                  <c:v>4.1370000000000005</c:v>
                </c:pt>
                <c:pt idx="10761">
                  <c:v>4.1370000000000005</c:v>
                </c:pt>
                <c:pt idx="10762">
                  <c:v>4.1370000000000005</c:v>
                </c:pt>
                <c:pt idx="10763">
                  <c:v>4.1370000000000005</c:v>
                </c:pt>
                <c:pt idx="10764">
                  <c:v>4.1370000000000005</c:v>
                </c:pt>
                <c:pt idx="10765">
                  <c:v>4.1370000000000005</c:v>
                </c:pt>
                <c:pt idx="10766">
                  <c:v>4.1370000000000005</c:v>
                </c:pt>
                <c:pt idx="10767">
                  <c:v>4.1370000000000005</c:v>
                </c:pt>
                <c:pt idx="10768">
                  <c:v>4.1370000000000005</c:v>
                </c:pt>
                <c:pt idx="10769">
                  <c:v>4.1370000000000005</c:v>
                </c:pt>
                <c:pt idx="10770">
                  <c:v>4.1370000000000005</c:v>
                </c:pt>
                <c:pt idx="10771">
                  <c:v>4.1370000000000005</c:v>
                </c:pt>
                <c:pt idx="10772">
                  <c:v>4.1370000000000005</c:v>
                </c:pt>
                <c:pt idx="10773">
                  <c:v>4.1370000000000005</c:v>
                </c:pt>
                <c:pt idx="10774">
                  <c:v>4.1370000000000005</c:v>
                </c:pt>
                <c:pt idx="10775">
                  <c:v>4.1370000000000005</c:v>
                </c:pt>
                <c:pt idx="10776">
                  <c:v>4.1370000000000005</c:v>
                </c:pt>
                <c:pt idx="10777">
                  <c:v>4.1370000000000005</c:v>
                </c:pt>
                <c:pt idx="10778">
                  <c:v>4.1370000000000005</c:v>
                </c:pt>
                <c:pt idx="10779">
                  <c:v>4.1370000000000005</c:v>
                </c:pt>
                <c:pt idx="10780">
                  <c:v>4.1370000000000005</c:v>
                </c:pt>
                <c:pt idx="10781">
                  <c:v>4.1370000000000005</c:v>
                </c:pt>
                <c:pt idx="10782">
                  <c:v>4.1370000000000005</c:v>
                </c:pt>
                <c:pt idx="10783">
                  <c:v>4.1379999999999999</c:v>
                </c:pt>
                <c:pt idx="10784">
                  <c:v>4.1379999999999999</c:v>
                </c:pt>
                <c:pt idx="10785">
                  <c:v>4.1379999999999999</c:v>
                </c:pt>
                <c:pt idx="10786">
                  <c:v>4.1379999999999999</c:v>
                </c:pt>
                <c:pt idx="10787">
                  <c:v>4.1379999999999999</c:v>
                </c:pt>
                <c:pt idx="10788">
                  <c:v>4.1379999999999999</c:v>
                </c:pt>
                <c:pt idx="10789">
                  <c:v>4.1379999999999999</c:v>
                </c:pt>
                <c:pt idx="10790">
                  <c:v>4.1379999999999999</c:v>
                </c:pt>
                <c:pt idx="10791">
                  <c:v>4.1379999999999999</c:v>
                </c:pt>
                <c:pt idx="10792">
                  <c:v>4.1379999999999999</c:v>
                </c:pt>
                <c:pt idx="10793">
                  <c:v>4.1379999999999999</c:v>
                </c:pt>
                <c:pt idx="10794">
                  <c:v>4.1379999999999999</c:v>
                </c:pt>
                <c:pt idx="10795">
                  <c:v>4.1379999999999999</c:v>
                </c:pt>
                <c:pt idx="10796">
                  <c:v>4.1379999999999999</c:v>
                </c:pt>
                <c:pt idx="10797">
                  <c:v>4.1379999999999999</c:v>
                </c:pt>
                <c:pt idx="10798">
                  <c:v>4.1379999999999999</c:v>
                </c:pt>
                <c:pt idx="10799">
                  <c:v>4.1379999999999999</c:v>
                </c:pt>
                <c:pt idx="10800">
                  <c:v>4.1379999999999999</c:v>
                </c:pt>
                <c:pt idx="10801">
                  <c:v>4.1379999999999999</c:v>
                </c:pt>
                <c:pt idx="10802">
                  <c:v>4.1379999999999999</c:v>
                </c:pt>
                <c:pt idx="10803">
                  <c:v>4.1379999999999999</c:v>
                </c:pt>
                <c:pt idx="10804">
                  <c:v>4.1379999999999999</c:v>
                </c:pt>
                <c:pt idx="10805">
                  <c:v>4.1379999999999999</c:v>
                </c:pt>
                <c:pt idx="10806">
                  <c:v>4.1379999999999999</c:v>
                </c:pt>
                <c:pt idx="10807">
                  <c:v>4.1379999999999999</c:v>
                </c:pt>
                <c:pt idx="10808">
                  <c:v>4.1379999999999999</c:v>
                </c:pt>
                <c:pt idx="10809">
                  <c:v>4.1379999999999999</c:v>
                </c:pt>
                <c:pt idx="10810">
                  <c:v>4.1379999999999999</c:v>
                </c:pt>
                <c:pt idx="10811">
                  <c:v>4.1379999999999999</c:v>
                </c:pt>
                <c:pt idx="10812">
                  <c:v>4.1379999999999999</c:v>
                </c:pt>
                <c:pt idx="10813">
                  <c:v>4.1379999999999999</c:v>
                </c:pt>
                <c:pt idx="10814">
                  <c:v>4.1379999999999999</c:v>
                </c:pt>
                <c:pt idx="10815">
                  <c:v>4.1379999999999999</c:v>
                </c:pt>
                <c:pt idx="10816">
                  <c:v>4.1379999999999999</c:v>
                </c:pt>
                <c:pt idx="10817">
                  <c:v>4.1379999999999999</c:v>
                </c:pt>
                <c:pt idx="10818">
                  <c:v>4.1379999999999999</c:v>
                </c:pt>
                <c:pt idx="10819">
                  <c:v>4.1379999999999999</c:v>
                </c:pt>
                <c:pt idx="10820">
                  <c:v>4.1379999999999999</c:v>
                </c:pt>
                <c:pt idx="10821">
                  <c:v>4.1379999999999999</c:v>
                </c:pt>
                <c:pt idx="10822">
                  <c:v>4.1379999999999999</c:v>
                </c:pt>
                <c:pt idx="10823">
                  <c:v>4.1379999999999999</c:v>
                </c:pt>
                <c:pt idx="10824">
                  <c:v>4.1379999999999999</c:v>
                </c:pt>
                <c:pt idx="10825">
                  <c:v>4.1379999999999999</c:v>
                </c:pt>
                <c:pt idx="10826">
                  <c:v>4.1379999999999999</c:v>
                </c:pt>
                <c:pt idx="10827">
                  <c:v>4.1379999999999999</c:v>
                </c:pt>
                <c:pt idx="10828">
                  <c:v>4.1379999999999999</c:v>
                </c:pt>
                <c:pt idx="10829">
                  <c:v>4.1379999999999999</c:v>
                </c:pt>
                <c:pt idx="10830">
                  <c:v>4.1379999999999999</c:v>
                </c:pt>
                <c:pt idx="10831">
                  <c:v>4.1379999999999999</c:v>
                </c:pt>
                <c:pt idx="10832">
                  <c:v>4.1379999999999999</c:v>
                </c:pt>
                <c:pt idx="10833">
                  <c:v>4.1379999999999999</c:v>
                </c:pt>
                <c:pt idx="10834">
                  <c:v>4.1379999999999999</c:v>
                </c:pt>
                <c:pt idx="10835">
                  <c:v>4.1379999999999999</c:v>
                </c:pt>
                <c:pt idx="10836">
                  <c:v>4.1379999999999999</c:v>
                </c:pt>
                <c:pt idx="10837">
                  <c:v>4.1379999999999999</c:v>
                </c:pt>
                <c:pt idx="10838">
                  <c:v>4.1379999999999999</c:v>
                </c:pt>
                <c:pt idx="10839">
                  <c:v>4.1379999999999999</c:v>
                </c:pt>
                <c:pt idx="10840">
                  <c:v>4.1379999999999999</c:v>
                </c:pt>
                <c:pt idx="10841">
                  <c:v>4.1379999999999999</c:v>
                </c:pt>
                <c:pt idx="10842">
                  <c:v>4.1379999999999999</c:v>
                </c:pt>
                <c:pt idx="10843">
                  <c:v>4.1379999999999999</c:v>
                </c:pt>
                <c:pt idx="10844">
                  <c:v>4.1379999999999999</c:v>
                </c:pt>
                <c:pt idx="10845">
                  <c:v>4.1379999999999999</c:v>
                </c:pt>
                <c:pt idx="10846">
                  <c:v>4.1379999999999999</c:v>
                </c:pt>
                <c:pt idx="10847">
                  <c:v>4.1379999999999999</c:v>
                </c:pt>
                <c:pt idx="10848">
                  <c:v>4.1390000000000002</c:v>
                </c:pt>
                <c:pt idx="10849">
                  <c:v>4.1390000000000002</c:v>
                </c:pt>
                <c:pt idx="10850">
                  <c:v>4.1390000000000002</c:v>
                </c:pt>
                <c:pt idx="10851">
                  <c:v>4.1390000000000002</c:v>
                </c:pt>
                <c:pt idx="10852">
                  <c:v>4.1390000000000002</c:v>
                </c:pt>
                <c:pt idx="10853">
                  <c:v>4.1390000000000002</c:v>
                </c:pt>
                <c:pt idx="10854">
                  <c:v>4.1390000000000002</c:v>
                </c:pt>
                <c:pt idx="10855">
                  <c:v>4.1390000000000002</c:v>
                </c:pt>
                <c:pt idx="10856">
                  <c:v>4.1390000000000002</c:v>
                </c:pt>
                <c:pt idx="10857">
                  <c:v>4.1390000000000002</c:v>
                </c:pt>
                <c:pt idx="10858">
                  <c:v>4.1390000000000002</c:v>
                </c:pt>
                <c:pt idx="10859">
                  <c:v>4.1390000000000002</c:v>
                </c:pt>
                <c:pt idx="10860">
                  <c:v>4.1390000000000002</c:v>
                </c:pt>
                <c:pt idx="10861">
                  <c:v>4.1390000000000002</c:v>
                </c:pt>
                <c:pt idx="10862">
                  <c:v>4.1390000000000002</c:v>
                </c:pt>
                <c:pt idx="10863">
                  <c:v>4.1390000000000002</c:v>
                </c:pt>
                <c:pt idx="10864">
                  <c:v>4.1390000000000002</c:v>
                </c:pt>
                <c:pt idx="10865">
                  <c:v>4.1390000000000002</c:v>
                </c:pt>
                <c:pt idx="10866">
                  <c:v>4.1390000000000002</c:v>
                </c:pt>
                <c:pt idx="10867">
                  <c:v>4.1390000000000002</c:v>
                </c:pt>
                <c:pt idx="10868">
                  <c:v>4.1390000000000002</c:v>
                </c:pt>
                <c:pt idx="10869">
                  <c:v>4.1390000000000002</c:v>
                </c:pt>
                <c:pt idx="10870">
                  <c:v>4.1390000000000002</c:v>
                </c:pt>
                <c:pt idx="10871">
                  <c:v>4.1390000000000002</c:v>
                </c:pt>
                <c:pt idx="10872">
                  <c:v>4.1399999999999997</c:v>
                </c:pt>
                <c:pt idx="10873">
                  <c:v>4.1399999999999997</c:v>
                </c:pt>
                <c:pt idx="10874">
                  <c:v>4.141</c:v>
                </c:pt>
                <c:pt idx="10875">
                  <c:v>4.1420000000000003</c:v>
                </c:pt>
                <c:pt idx="10876">
                  <c:v>4.1429999999999998</c:v>
                </c:pt>
                <c:pt idx="10877">
                  <c:v>4.1440000000000001</c:v>
                </c:pt>
                <c:pt idx="10878">
                  <c:v>4.1450000000000005</c:v>
                </c:pt>
                <c:pt idx="10879">
                  <c:v>4.1470000000000002</c:v>
                </c:pt>
                <c:pt idx="10880">
                  <c:v>4.1479999999999997</c:v>
                </c:pt>
                <c:pt idx="10881">
                  <c:v>4.1500000000000004</c:v>
                </c:pt>
                <c:pt idx="10882">
                  <c:v>4.1520000000000001</c:v>
                </c:pt>
                <c:pt idx="10883">
                  <c:v>4.1530000000000005</c:v>
                </c:pt>
                <c:pt idx="10884">
                  <c:v>4.1550000000000002</c:v>
                </c:pt>
                <c:pt idx="10885">
                  <c:v>4.157</c:v>
                </c:pt>
                <c:pt idx="10886">
                  <c:v>4.1589999999999998</c:v>
                </c:pt>
                <c:pt idx="10887">
                  <c:v>4.1610000000000005</c:v>
                </c:pt>
                <c:pt idx="10888">
                  <c:v>4.1630000000000003</c:v>
                </c:pt>
                <c:pt idx="10889">
                  <c:v>4.165</c:v>
                </c:pt>
                <c:pt idx="10890">
                  <c:v>4.1669999999999998</c:v>
                </c:pt>
                <c:pt idx="10891">
                  <c:v>4.17</c:v>
                </c:pt>
                <c:pt idx="10892">
                  <c:v>4.1719999999999997</c:v>
                </c:pt>
                <c:pt idx="10893">
                  <c:v>4.1740000000000004</c:v>
                </c:pt>
                <c:pt idx="10894">
                  <c:v>4.1760000000000002</c:v>
                </c:pt>
                <c:pt idx="10895">
                  <c:v>4.1790000000000003</c:v>
                </c:pt>
                <c:pt idx="10896">
                  <c:v>4.181</c:v>
                </c:pt>
                <c:pt idx="10897">
                  <c:v>4.1840000000000002</c:v>
                </c:pt>
                <c:pt idx="10898">
                  <c:v>4.1859999999999999</c:v>
                </c:pt>
                <c:pt idx="10899">
                  <c:v>4.1890000000000001</c:v>
                </c:pt>
                <c:pt idx="10900">
                  <c:v>4.1909999999999998</c:v>
                </c:pt>
                <c:pt idx="10901">
                  <c:v>4.194</c:v>
                </c:pt>
                <c:pt idx="10902">
                  <c:v>4.1959999999999997</c:v>
                </c:pt>
                <c:pt idx="10903">
                  <c:v>4.1989999999999998</c:v>
                </c:pt>
                <c:pt idx="10904">
                  <c:v>4.2010000000000005</c:v>
                </c:pt>
                <c:pt idx="10905">
                  <c:v>4.2039999999999997</c:v>
                </c:pt>
                <c:pt idx="10906">
                  <c:v>4.2069999999999999</c:v>
                </c:pt>
                <c:pt idx="10907">
                  <c:v>4.2090000000000005</c:v>
                </c:pt>
                <c:pt idx="10908">
                  <c:v>4.2119999999999997</c:v>
                </c:pt>
                <c:pt idx="10909">
                  <c:v>4.2140000000000004</c:v>
                </c:pt>
                <c:pt idx="10910">
                  <c:v>4.2170000000000005</c:v>
                </c:pt>
                <c:pt idx="10911">
                  <c:v>4.22</c:v>
                </c:pt>
                <c:pt idx="10912">
                  <c:v>4.2220000000000004</c:v>
                </c:pt>
                <c:pt idx="10913">
                  <c:v>4.2249999999999996</c:v>
                </c:pt>
                <c:pt idx="10914">
                  <c:v>4.2270000000000003</c:v>
                </c:pt>
                <c:pt idx="10915">
                  <c:v>4.2300000000000004</c:v>
                </c:pt>
                <c:pt idx="10916">
                  <c:v>4.2329999999999997</c:v>
                </c:pt>
                <c:pt idx="10917">
                  <c:v>4.2350000000000003</c:v>
                </c:pt>
                <c:pt idx="10918">
                  <c:v>4.2380000000000004</c:v>
                </c:pt>
                <c:pt idx="10919">
                  <c:v>4.24</c:v>
                </c:pt>
                <c:pt idx="10920">
                  <c:v>4.2430000000000003</c:v>
                </c:pt>
                <c:pt idx="10921">
                  <c:v>4.2460000000000004</c:v>
                </c:pt>
                <c:pt idx="10922">
                  <c:v>4.2480000000000002</c:v>
                </c:pt>
                <c:pt idx="10923">
                  <c:v>4.2510000000000003</c:v>
                </c:pt>
                <c:pt idx="10924">
                  <c:v>4.2530000000000001</c:v>
                </c:pt>
                <c:pt idx="10925">
                  <c:v>4.2560000000000002</c:v>
                </c:pt>
                <c:pt idx="10926">
                  <c:v>4.258</c:v>
                </c:pt>
                <c:pt idx="10927">
                  <c:v>4.2610000000000001</c:v>
                </c:pt>
                <c:pt idx="10928">
                  <c:v>4.2629999999999999</c:v>
                </c:pt>
                <c:pt idx="10929">
                  <c:v>4.266</c:v>
                </c:pt>
                <c:pt idx="10930">
                  <c:v>4.2679999999999998</c:v>
                </c:pt>
                <c:pt idx="10931">
                  <c:v>4.2700000000000005</c:v>
                </c:pt>
                <c:pt idx="10932">
                  <c:v>4.2729999999999997</c:v>
                </c:pt>
                <c:pt idx="10933">
                  <c:v>4.2750000000000004</c:v>
                </c:pt>
                <c:pt idx="10934">
                  <c:v>4.2780000000000005</c:v>
                </c:pt>
                <c:pt idx="10935">
                  <c:v>4.28</c:v>
                </c:pt>
                <c:pt idx="10936">
                  <c:v>4.282</c:v>
                </c:pt>
                <c:pt idx="10937">
                  <c:v>4.2850000000000001</c:v>
                </c:pt>
                <c:pt idx="10938">
                  <c:v>4.2869999999999999</c:v>
                </c:pt>
                <c:pt idx="10939">
                  <c:v>4.2889999999999997</c:v>
                </c:pt>
                <c:pt idx="10940">
                  <c:v>4.2919999999999998</c:v>
                </c:pt>
                <c:pt idx="10941">
                  <c:v>4.2940000000000005</c:v>
                </c:pt>
                <c:pt idx="10942">
                  <c:v>4.2960000000000003</c:v>
                </c:pt>
                <c:pt idx="10943">
                  <c:v>4.2990000000000004</c:v>
                </c:pt>
                <c:pt idx="10944">
                  <c:v>4.3010000000000002</c:v>
                </c:pt>
                <c:pt idx="10945">
                  <c:v>4.3029999999999999</c:v>
                </c:pt>
                <c:pt idx="10946">
                  <c:v>4.3049999999999997</c:v>
                </c:pt>
                <c:pt idx="10947">
                  <c:v>4.3079999999999998</c:v>
                </c:pt>
                <c:pt idx="10948">
                  <c:v>4.3100000000000005</c:v>
                </c:pt>
                <c:pt idx="10949">
                  <c:v>4.3120000000000003</c:v>
                </c:pt>
                <c:pt idx="10950">
                  <c:v>4.3150000000000004</c:v>
                </c:pt>
                <c:pt idx="10951">
                  <c:v>4.3170000000000002</c:v>
                </c:pt>
                <c:pt idx="10952">
                  <c:v>4.319</c:v>
                </c:pt>
                <c:pt idx="10953">
                  <c:v>4.3209999999999997</c:v>
                </c:pt>
                <c:pt idx="10954">
                  <c:v>4.3230000000000004</c:v>
                </c:pt>
                <c:pt idx="10955">
                  <c:v>4.3260000000000005</c:v>
                </c:pt>
                <c:pt idx="10956">
                  <c:v>4.3280000000000003</c:v>
                </c:pt>
                <c:pt idx="10957">
                  <c:v>4.33</c:v>
                </c:pt>
                <c:pt idx="10958">
                  <c:v>4.3319999999999999</c:v>
                </c:pt>
                <c:pt idx="10959">
                  <c:v>4.3340000000000005</c:v>
                </c:pt>
                <c:pt idx="10960">
                  <c:v>4.3360000000000003</c:v>
                </c:pt>
                <c:pt idx="10961">
                  <c:v>4.3380000000000001</c:v>
                </c:pt>
                <c:pt idx="10962">
                  <c:v>4.34</c:v>
                </c:pt>
                <c:pt idx="10963">
                  <c:v>4.3420000000000005</c:v>
                </c:pt>
                <c:pt idx="10964">
                  <c:v>4.343</c:v>
                </c:pt>
                <c:pt idx="10965">
                  <c:v>4.3449999999999998</c:v>
                </c:pt>
                <c:pt idx="10966">
                  <c:v>4.3470000000000004</c:v>
                </c:pt>
                <c:pt idx="10967">
                  <c:v>4.3479999999999999</c:v>
                </c:pt>
                <c:pt idx="10968">
                  <c:v>4.3500000000000005</c:v>
                </c:pt>
                <c:pt idx="10969">
                  <c:v>4.351</c:v>
                </c:pt>
                <c:pt idx="10970">
                  <c:v>4.3520000000000003</c:v>
                </c:pt>
                <c:pt idx="10971">
                  <c:v>4.3540000000000001</c:v>
                </c:pt>
                <c:pt idx="10972">
                  <c:v>4.3550000000000004</c:v>
                </c:pt>
                <c:pt idx="10973">
                  <c:v>4.3559999999999999</c:v>
                </c:pt>
                <c:pt idx="10974">
                  <c:v>4.3570000000000002</c:v>
                </c:pt>
                <c:pt idx="10975">
                  <c:v>4.359</c:v>
                </c:pt>
                <c:pt idx="10976">
                  <c:v>4.3600000000000003</c:v>
                </c:pt>
                <c:pt idx="10977">
                  <c:v>4.3600000000000003</c:v>
                </c:pt>
                <c:pt idx="10978">
                  <c:v>4.3609999999999998</c:v>
                </c:pt>
                <c:pt idx="10979">
                  <c:v>4.3620000000000001</c:v>
                </c:pt>
                <c:pt idx="10980">
                  <c:v>4.3630000000000004</c:v>
                </c:pt>
                <c:pt idx="10981">
                  <c:v>4.3639999999999999</c:v>
                </c:pt>
                <c:pt idx="10982">
                  <c:v>4.3650000000000002</c:v>
                </c:pt>
                <c:pt idx="10983">
                  <c:v>4.3650000000000002</c:v>
                </c:pt>
                <c:pt idx="10984">
                  <c:v>4.3659999999999997</c:v>
                </c:pt>
                <c:pt idx="10985">
                  <c:v>4.3659999999999997</c:v>
                </c:pt>
                <c:pt idx="10986">
                  <c:v>4.367</c:v>
                </c:pt>
                <c:pt idx="10987">
                  <c:v>4.3680000000000003</c:v>
                </c:pt>
                <c:pt idx="10988">
                  <c:v>4.3680000000000003</c:v>
                </c:pt>
                <c:pt idx="10989">
                  <c:v>4.3689999999999998</c:v>
                </c:pt>
                <c:pt idx="10990">
                  <c:v>4.37</c:v>
                </c:pt>
                <c:pt idx="10991">
                  <c:v>4.37</c:v>
                </c:pt>
                <c:pt idx="10992">
                  <c:v>4.3710000000000004</c:v>
                </c:pt>
                <c:pt idx="10993">
                  <c:v>4.3710000000000004</c:v>
                </c:pt>
                <c:pt idx="10994">
                  <c:v>4.3719999999999999</c:v>
                </c:pt>
                <c:pt idx="10995">
                  <c:v>4.3730000000000002</c:v>
                </c:pt>
                <c:pt idx="10996">
                  <c:v>4.3730000000000002</c:v>
                </c:pt>
                <c:pt idx="10997">
                  <c:v>4.3739999999999997</c:v>
                </c:pt>
                <c:pt idx="10998">
                  <c:v>4.375</c:v>
                </c:pt>
                <c:pt idx="10999">
                  <c:v>4.375</c:v>
                </c:pt>
                <c:pt idx="11000">
                  <c:v>4.3760000000000003</c:v>
                </c:pt>
                <c:pt idx="11001">
                  <c:v>4.3760000000000003</c:v>
                </c:pt>
                <c:pt idx="11002">
                  <c:v>4.3769999999999998</c:v>
                </c:pt>
                <c:pt idx="11003">
                  <c:v>4.3780000000000001</c:v>
                </c:pt>
                <c:pt idx="11004">
                  <c:v>4.3780000000000001</c:v>
                </c:pt>
                <c:pt idx="11005">
                  <c:v>4.3790000000000004</c:v>
                </c:pt>
                <c:pt idx="11006">
                  <c:v>4.3790000000000004</c:v>
                </c:pt>
                <c:pt idx="11007">
                  <c:v>4.38</c:v>
                </c:pt>
                <c:pt idx="11008">
                  <c:v>4.3810000000000002</c:v>
                </c:pt>
                <c:pt idx="11009">
                  <c:v>4.3810000000000002</c:v>
                </c:pt>
                <c:pt idx="11010">
                  <c:v>4.3819999999999997</c:v>
                </c:pt>
                <c:pt idx="11011">
                  <c:v>4.383</c:v>
                </c:pt>
                <c:pt idx="11012">
                  <c:v>4.383</c:v>
                </c:pt>
                <c:pt idx="11013">
                  <c:v>4.3840000000000003</c:v>
                </c:pt>
                <c:pt idx="11014">
                  <c:v>4.3840000000000003</c:v>
                </c:pt>
                <c:pt idx="11015">
                  <c:v>4.3849999999999998</c:v>
                </c:pt>
                <c:pt idx="11016">
                  <c:v>4.3860000000000001</c:v>
                </c:pt>
                <c:pt idx="11017">
                  <c:v>4.3860000000000001</c:v>
                </c:pt>
                <c:pt idx="11018">
                  <c:v>4.3870000000000005</c:v>
                </c:pt>
                <c:pt idx="11019">
                  <c:v>4.3870000000000005</c:v>
                </c:pt>
                <c:pt idx="11020">
                  <c:v>4.3879999999999999</c:v>
                </c:pt>
                <c:pt idx="11021">
                  <c:v>4.3890000000000002</c:v>
                </c:pt>
                <c:pt idx="11022">
                  <c:v>4.3890000000000002</c:v>
                </c:pt>
                <c:pt idx="11023">
                  <c:v>4.3899999999999997</c:v>
                </c:pt>
                <c:pt idx="11024">
                  <c:v>4.391</c:v>
                </c:pt>
                <c:pt idx="11025">
                  <c:v>4.391</c:v>
                </c:pt>
                <c:pt idx="11026">
                  <c:v>4.3920000000000003</c:v>
                </c:pt>
                <c:pt idx="11027">
                  <c:v>4.3920000000000003</c:v>
                </c:pt>
                <c:pt idx="11028">
                  <c:v>4.3929999999999998</c:v>
                </c:pt>
                <c:pt idx="11029">
                  <c:v>4.3940000000000001</c:v>
                </c:pt>
                <c:pt idx="11030">
                  <c:v>4.3940000000000001</c:v>
                </c:pt>
                <c:pt idx="11031">
                  <c:v>4.3950000000000005</c:v>
                </c:pt>
                <c:pt idx="11032">
                  <c:v>4.3959999999999999</c:v>
                </c:pt>
                <c:pt idx="11033">
                  <c:v>4.3959999999999999</c:v>
                </c:pt>
                <c:pt idx="11034">
                  <c:v>4.3970000000000002</c:v>
                </c:pt>
                <c:pt idx="11035">
                  <c:v>4.3970000000000002</c:v>
                </c:pt>
                <c:pt idx="11036">
                  <c:v>4.3979999999999997</c:v>
                </c:pt>
                <c:pt idx="11037">
                  <c:v>4.399</c:v>
                </c:pt>
                <c:pt idx="11038">
                  <c:v>4.399</c:v>
                </c:pt>
                <c:pt idx="11039">
                  <c:v>4.4000000000000004</c:v>
                </c:pt>
                <c:pt idx="11040">
                  <c:v>4.4000000000000004</c:v>
                </c:pt>
                <c:pt idx="11041">
                  <c:v>4.4009999999999998</c:v>
                </c:pt>
                <c:pt idx="11042">
                  <c:v>4.4020000000000001</c:v>
                </c:pt>
                <c:pt idx="11043">
                  <c:v>4.4020000000000001</c:v>
                </c:pt>
                <c:pt idx="11044">
                  <c:v>4.4030000000000005</c:v>
                </c:pt>
                <c:pt idx="11045">
                  <c:v>4.4039999999999999</c:v>
                </c:pt>
                <c:pt idx="11046">
                  <c:v>4.4039999999999999</c:v>
                </c:pt>
                <c:pt idx="11047">
                  <c:v>4.4050000000000002</c:v>
                </c:pt>
                <c:pt idx="11048">
                  <c:v>4.4050000000000002</c:v>
                </c:pt>
                <c:pt idx="11049">
                  <c:v>4.4059999999999997</c:v>
                </c:pt>
                <c:pt idx="11050">
                  <c:v>4.407</c:v>
                </c:pt>
                <c:pt idx="11051">
                  <c:v>4.407</c:v>
                </c:pt>
                <c:pt idx="11052">
                  <c:v>4.4080000000000004</c:v>
                </c:pt>
                <c:pt idx="11053">
                  <c:v>4.4089999999999998</c:v>
                </c:pt>
                <c:pt idx="11054">
                  <c:v>4.4089999999999998</c:v>
                </c:pt>
                <c:pt idx="11055">
                  <c:v>4.41</c:v>
                </c:pt>
                <c:pt idx="11056">
                  <c:v>4.41</c:v>
                </c:pt>
                <c:pt idx="11057">
                  <c:v>4.4110000000000005</c:v>
                </c:pt>
                <c:pt idx="11058">
                  <c:v>4.4119999999999999</c:v>
                </c:pt>
                <c:pt idx="11059">
                  <c:v>4.4119999999999999</c:v>
                </c:pt>
                <c:pt idx="11060">
                  <c:v>4.4130000000000003</c:v>
                </c:pt>
                <c:pt idx="11061">
                  <c:v>4.4139999999999997</c:v>
                </c:pt>
                <c:pt idx="11062">
                  <c:v>4.4139999999999997</c:v>
                </c:pt>
                <c:pt idx="11063">
                  <c:v>4.415</c:v>
                </c:pt>
                <c:pt idx="11064">
                  <c:v>4.415</c:v>
                </c:pt>
                <c:pt idx="11065">
                  <c:v>4.4160000000000004</c:v>
                </c:pt>
                <c:pt idx="11066">
                  <c:v>4.4169999999999998</c:v>
                </c:pt>
                <c:pt idx="11067">
                  <c:v>4.4169999999999998</c:v>
                </c:pt>
                <c:pt idx="11068">
                  <c:v>4.4180000000000001</c:v>
                </c:pt>
                <c:pt idx="11069">
                  <c:v>4.4190000000000005</c:v>
                </c:pt>
                <c:pt idx="11070">
                  <c:v>4.4190000000000005</c:v>
                </c:pt>
                <c:pt idx="11071">
                  <c:v>4.42</c:v>
                </c:pt>
                <c:pt idx="11072">
                  <c:v>4.42</c:v>
                </c:pt>
                <c:pt idx="11073">
                  <c:v>4.4210000000000003</c:v>
                </c:pt>
                <c:pt idx="11074">
                  <c:v>4.4219999999999997</c:v>
                </c:pt>
                <c:pt idx="11075">
                  <c:v>4.4219999999999997</c:v>
                </c:pt>
                <c:pt idx="11076">
                  <c:v>4.423</c:v>
                </c:pt>
                <c:pt idx="11077">
                  <c:v>4.4240000000000004</c:v>
                </c:pt>
                <c:pt idx="11078">
                  <c:v>4.4240000000000004</c:v>
                </c:pt>
                <c:pt idx="11079">
                  <c:v>4.4249999999999998</c:v>
                </c:pt>
                <c:pt idx="11080">
                  <c:v>4.4249999999999998</c:v>
                </c:pt>
                <c:pt idx="11081">
                  <c:v>4.4260000000000002</c:v>
                </c:pt>
                <c:pt idx="11082">
                  <c:v>4.4270000000000005</c:v>
                </c:pt>
                <c:pt idx="11083">
                  <c:v>4.4270000000000005</c:v>
                </c:pt>
                <c:pt idx="11084">
                  <c:v>4.4279999999999999</c:v>
                </c:pt>
                <c:pt idx="11085">
                  <c:v>4.4290000000000003</c:v>
                </c:pt>
                <c:pt idx="11086">
                  <c:v>4.4290000000000003</c:v>
                </c:pt>
                <c:pt idx="11087">
                  <c:v>4.43</c:v>
                </c:pt>
                <c:pt idx="11088">
                  <c:v>4.43</c:v>
                </c:pt>
                <c:pt idx="11089">
                  <c:v>4.431</c:v>
                </c:pt>
                <c:pt idx="11090">
                  <c:v>4.4320000000000004</c:v>
                </c:pt>
                <c:pt idx="11091">
                  <c:v>4.4320000000000004</c:v>
                </c:pt>
                <c:pt idx="11092">
                  <c:v>4.4329999999999998</c:v>
                </c:pt>
              </c:numCache>
            </c:numRef>
          </c:val>
          <c:smooth val="0"/>
          <c:extLst>
            <c:ext xmlns:c16="http://schemas.microsoft.com/office/drawing/2014/chart" uri="{C3380CC4-5D6E-409C-BE32-E72D297353CC}">
              <c16:uniqueId val="{00000001-DA2E-492C-ADCF-0FB20CA1FE27}"/>
            </c:ext>
          </c:extLst>
        </c:ser>
        <c:dLbls>
          <c:showLegendKey val="0"/>
          <c:showVal val="0"/>
          <c:showCatName val="0"/>
          <c:showSerName val="0"/>
          <c:showPercent val="0"/>
          <c:showBubbleSize val="0"/>
        </c:dLbls>
        <c:marker val="1"/>
        <c:smooth val="0"/>
        <c:axId val="628072104"/>
        <c:axId val="628066528"/>
      </c:lineChart>
      <c:catAx>
        <c:axId val="216356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Tempo (h)</a:t>
                </a:r>
              </a:p>
            </c:rich>
          </c:tx>
          <c:layout>
            <c:manualLayout>
              <c:xMode val="edge"/>
              <c:yMode val="edge"/>
              <c:x val="0.44223240740740744"/>
              <c:y val="0.8956159722222222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6357728"/>
        <c:crosses val="autoZero"/>
        <c:auto val="1"/>
        <c:lblAlgn val="ctr"/>
        <c:lblOffset val="100"/>
        <c:tickLblSkip val="2500"/>
        <c:tickMarkSkip val="2500"/>
        <c:noMultiLvlLbl val="1"/>
      </c:catAx>
      <c:valAx>
        <c:axId val="21635772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t-PT" sz="900"/>
                  <a:t>Potência (kW)</a:t>
                </a:r>
              </a:p>
            </c:rich>
          </c:tx>
          <c:layout>
            <c:manualLayout>
              <c:xMode val="edge"/>
              <c:yMode val="edge"/>
              <c:x val="8.5370370370370374E-3"/>
              <c:y val="0.3201659722222222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t-PT"/>
          </a:p>
        </c:txPr>
        <c:crossAx val="216356944"/>
        <c:crosses val="autoZero"/>
        <c:crossBetween val="between"/>
      </c:valAx>
      <c:valAx>
        <c:axId val="628066528"/>
        <c:scaling>
          <c:orientation val="minMax"/>
        </c:scaling>
        <c:delete val="0"/>
        <c:axPos val="r"/>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t-PT" sz="900"/>
                  <a:t>Energia</a:t>
                </a:r>
                <a:r>
                  <a:rPr lang="pt-PT" sz="900" baseline="0"/>
                  <a:t> (kWh)</a:t>
                </a:r>
                <a:endParaRPr lang="pt-PT" sz="900"/>
              </a:p>
            </c:rich>
          </c:tx>
          <c:layout>
            <c:manualLayout>
              <c:xMode val="edge"/>
              <c:yMode val="edge"/>
              <c:x val="0.96270037037037037"/>
              <c:y val="0.3316920138888889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t-PT"/>
          </a:p>
        </c:txPr>
        <c:crossAx val="628072104"/>
        <c:crosses val="max"/>
        <c:crossBetween val="between"/>
      </c:valAx>
      <c:catAx>
        <c:axId val="628072104"/>
        <c:scaling>
          <c:orientation val="minMax"/>
        </c:scaling>
        <c:delete val="1"/>
        <c:axPos val="b"/>
        <c:majorTickMark val="out"/>
        <c:minorTickMark val="none"/>
        <c:tickLblPos val="nextTo"/>
        <c:crossAx val="628066528"/>
        <c:crosses val="autoZero"/>
        <c:auto val="1"/>
        <c:lblAlgn val="ctr"/>
        <c:lblOffset val="100"/>
        <c:noMultiLvlLbl val="0"/>
      </c:catAx>
      <c:spPr>
        <a:noFill/>
        <a:ln>
          <a:noFill/>
        </a:ln>
        <a:effectLst/>
      </c:spPr>
    </c:plotArea>
    <c:legend>
      <c:legendPos val="r"/>
      <c:layout>
        <c:manualLayout>
          <c:xMode val="edge"/>
          <c:yMode val="edge"/>
          <c:x val="0.5644244444444444"/>
          <c:y val="0.90203368055555544"/>
          <c:w val="0.42146444444444442"/>
          <c:h val="6.5044444444444433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572615923009641E-2"/>
          <c:y val="3.4141801734540622E-2"/>
          <c:w val="0.81151706036745408"/>
          <c:h val="0.78143329658213889"/>
        </c:manualLayout>
      </c:layout>
      <c:lineChart>
        <c:grouping val="standard"/>
        <c:varyColors val="0"/>
        <c:ser>
          <c:idx val="0"/>
          <c:order val="0"/>
          <c:tx>
            <c:v>Curva Potência</c:v>
          </c:tx>
          <c:spPr>
            <a:ln w="15875" cap="rnd">
              <a:solidFill>
                <a:schemeClr val="accent5"/>
              </a:solidFill>
              <a:round/>
            </a:ln>
            <a:effectLst/>
          </c:spPr>
          <c:marker>
            <c:symbol val="none"/>
          </c:marker>
          <c:cat>
            <c:strRef>
              <c:f>'Arca Frigorifica'!$A$6:$A$64163</c:f>
              <c:strCache>
                <c:ptCount val="64158"/>
                <c:pt idx="0">
                  <c:v>14:31:56</c:v>
                </c:pt>
                <c:pt idx="1">
                  <c:v>14:31:57</c:v>
                </c:pt>
                <c:pt idx="2">
                  <c:v>14:31:58</c:v>
                </c:pt>
                <c:pt idx="3">
                  <c:v>14:31:59</c:v>
                </c:pt>
                <c:pt idx="4">
                  <c:v>14:32:00</c:v>
                </c:pt>
                <c:pt idx="5">
                  <c:v>14:32:01</c:v>
                </c:pt>
                <c:pt idx="6">
                  <c:v>14:32:02</c:v>
                </c:pt>
                <c:pt idx="7">
                  <c:v>14:32:03</c:v>
                </c:pt>
                <c:pt idx="8">
                  <c:v>14:32:04</c:v>
                </c:pt>
                <c:pt idx="9">
                  <c:v>14:32:05</c:v>
                </c:pt>
                <c:pt idx="10">
                  <c:v>14:32:06</c:v>
                </c:pt>
                <c:pt idx="11">
                  <c:v>14:32:07</c:v>
                </c:pt>
                <c:pt idx="12">
                  <c:v>14:32:08</c:v>
                </c:pt>
                <c:pt idx="13">
                  <c:v>14:32:09</c:v>
                </c:pt>
                <c:pt idx="14">
                  <c:v>14:32:10</c:v>
                </c:pt>
                <c:pt idx="15">
                  <c:v>14:32:11</c:v>
                </c:pt>
                <c:pt idx="16">
                  <c:v>14:32:12</c:v>
                </c:pt>
                <c:pt idx="17">
                  <c:v>14:32:13</c:v>
                </c:pt>
                <c:pt idx="18">
                  <c:v>14:32:14</c:v>
                </c:pt>
                <c:pt idx="19">
                  <c:v>14:32:15</c:v>
                </c:pt>
                <c:pt idx="20">
                  <c:v>14:32:16</c:v>
                </c:pt>
                <c:pt idx="21">
                  <c:v>14:32:17</c:v>
                </c:pt>
                <c:pt idx="22">
                  <c:v>14:32:18</c:v>
                </c:pt>
                <c:pt idx="23">
                  <c:v>14:32:19</c:v>
                </c:pt>
                <c:pt idx="24">
                  <c:v>14:32:20</c:v>
                </c:pt>
                <c:pt idx="25">
                  <c:v>14:32:21</c:v>
                </c:pt>
                <c:pt idx="26">
                  <c:v>14:32:22</c:v>
                </c:pt>
                <c:pt idx="27">
                  <c:v>14:32:23</c:v>
                </c:pt>
                <c:pt idx="28">
                  <c:v>14:32:24</c:v>
                </c:pt>
                <c:pt idx="29">
                  <c:v>14:32:25</c:v>
                </c:pt>
                <c:pt idx="30">
                  <c:v>14:32:26</c:v>
                </c:pt>
                <c:pt idx="31">
                  <c:v>14:32:27</c:v>
                </c:pt>
                <c:pt idx="32">
                  <c:v>14:32:28</c:v>
                </c:pt>
                <c:pt idx="33">
                  <c:v>14:32:29</c:v>
                </c:pt>
                <c:pt idx="34">
                  <c:v>14:32:30</c:v>
                </c:pt>
                <c:pt idx="35">
                  <c:v>14:32:31</c:v>
                </c:pt>
                <c:pt idx="36">
                  <c:v>14:32:32</c:v>
                </c:pt>
                <c:pt idx="37">
                  <c:v>14:32:33</c:v>
                </c:pt>
                <c:pt idx="38">
                  <c:v>14:32:34</c:v>
                </c:pt>
                <c:pt idx="39">
                  <c:v>14:32:35</c:v>
                </c:pt>
                <c:pt idx="40">
                  <c:v>14:32:36</c:v>
                </c:pt>
                <c:pt idx="41">
                  <c:v>14:32:37</c:v>
                </c:pt>
                <c:pt idx="42">
                  <c:v>14:32:38</c:v>
                </c:pt>
                <c:pt idx="43">
                  <c:v>14:32:39</c:v>
                </c:pt>
                <c:pt idx="44">
                  <c:v>14:32:40</c:v>
                </c:pt>
                <c:pt idx="45">
                  <c:v>14:32:41</c:v>
                </c:pt>
                <c:pt idx="46">
                  <c:v>14:32:42</c:v>
                </c:pt>
                <c:pt idx="47">
                  <c:v>14:32:43</c:v>
                </c:pt>
                <c:pt idx="48">
                  <c:v>14:32:44</c:v>
                </c:pt>
                <c:pt idx="49">
                  <c:v>14:32:45</c:v>
                </c:pt>
                <c:pt idx="50">
                  <c:v>14:32:46</c:v>
                </c:pt>
                <c:pt idx="51">
                  <c:v>14:32:47</c:v>
                </c:pt>
                <c:pt idx="52">
                  <c:v>14:32:48</c:v>
                </c:pt>
                <c:pt idx="53">
                  <c:v>14:32:49</c:v>
                </c:pt>
                <c:pt idx="54">
                  <c:v>14:32:50</c:v>
                </c:pt>
                <c:pt idx="55">
                  <c:v>14:32:51</c:v>
                </c:pt>
                <c:pt idx="56">
                  <c:v>14:32:52</c:v>
                </c:pt>
                <c:pt idx="57">
                  <c:v>14:32:53</c:v>
                </c:pt>
                <c:pt idx="58">
                  <c:v>14:32:54</c:v>
                </c:pt>
                <c:pt idx="59">
                  <c:v>14:32:55</c:v>
                </c:pt>
                <c:pt idx="60">
                  <c:v>14:32:56</c:v>
                </c:pt>
                <c:pt idx="61">
                  <c:v>14:32:57</c:v>
                </c:pt>
                <c:pt idx="62">
                  <c:v>14:32:58</c:v>
                </c:pt>
                <c:pt idx="63">
                  <c:v>14:32:59</c:v>
                </c:pt>
                <c:pt idx="64">
                  <c:v>14:33:00</c:v>
                </c:pt>
                <c:pt idx="65">
                  <c:v>14:33:01</c:v>
                </c:pt>
                <c:pt idx="66">
                  <c:v>14:33:02</c:v>
                </c:pt>
                <c:pt idx="67">
                  <c:v>14:33:03</c:v>
                </c:pt>
                <c:pt idx="68">
                  <c:v>14:33:04</c:v>
                </c:pt>
                <c:pt idx="69">
                  <c:v>14:33:05</c:v>
                </c:pt>
                <c:pt idx="70">
                  <c:v>14:33:06</c:v>
                </c:pt>
                <c:pt idx="71">
                  <c:v>14:33:07</c:v>
                </c:pt>
                <c:pt idx="72">
                  <c:v>14:33:08</c:v>
                </c:pt>
                <c:pt idx="73">
                  <c:v>14:33:09</c:v>
                </c:pt>
                <c:pt idx="74">
                  <c:v>14:33:10</c:v>
                </c:pt>
                <c:pt idx="75">
                  <c:v>14:33:11</c:v>
                </c:pt>
                <c:pt idx="76">
                  <c:v>14:33:12</c:v>
                </c:pt>
                <c:pt idx="77">
                  <c:v>14:33:13</c:v>
                </c:pt>
                <c:pt idx="78">
                  <c:v>14:33:14</c:v>
                </c:pt>
                <c:pt idx="79">
                  <c:v>14:33:15</c:v>
                </c:pt>
                <c:pt idx="80">
                  <c:v>14:33:16</c:v>
                </c:pt>
                <c:pt idx="81">
                  <c:v>14:33:17</c:v>
                </c:pt>
                <c:pt idx="82">
                  <c:v>14:33:18</c:v>
                </c:pt>
                <c:pt idx="83">
                  <c:v>14:33:19</c:v>
                </c:pt>
                <c:pt idx="84">
                  <c:v>14:33:20</c:v>
                </c:pt>
                <c:pt idx="85">
                  <c:v>14:33:21</c:v>
                </c:pt>
                <c:pt idx="86">
                  <c:v>14:33:22</c:v>
                </c:pt>
                <c:pt idx="87">
                  <c:v>14:33:23</c:v>
                </c:pt>
                <c:pt idx="88">
                  <c:v>14:33:24</c:v>
                </c:pt>
                <c:pt idx="89">
                  <c:v>14:33:25</c:v>
                </c:pt>
                <c:pt idx="90">
                  <c:v>14:33:26</c:v>
                </c:pt>
                <c:pt idx="91">
                  <c:v>14:33:27</c:v>
                </c:pt>
                <c:pt idx="92">
                  <c:v>14:33:28</c:v>
                </c:pt>
                <c:pt idx="93">
                  <c:v>14:33:29</c:v>
                </c:pt>
                <c:pt idx="94">
                  <c:v>14:33:30</c:v>
                </c:pt>
                <c:pt idx="95">
                  <c:v>14:33:31</c:v>
                </c:pt>
                <c:pt idx="96">
                  <c:v>14:33:32</c:v>
                </c:pt>
                <c:pt idx="97">
                  <c:v>14:33:33</c:v>
                </c:pt>
                <c:pt idx="98">
                  <c:v>14:33:34</c:v>
                </c:pt>
                <c:pt idx="99">
                  <c:v>14:33:35</c:v>
                </c:pt>
                <c:pt idx="100">
                  <c:v>14:33:36</c:v>
                </c:pt>
                <c:pt idx="101">
                  <c:v>14:33:37</c:v>
                </c:pt>
                <c:pt idx="102">
                  <c:v>14:33:38</c:v>
                </c:pt>
                <c:pt idx="103">
                  <c:v>14:33:39</c:v>
                </c:pt>
                <c:pt idx="104">
                  <c:v>14:33:40</c:v>
                </c:pt>
                <c:pt idx="105">
                  <c:v>14:33:41</c:v>
                </c:pt>
                <c:pt idx="106">
                  <c:v>14:33:42</c:v>
                </c:pt>
                <c:pt idx="107">
                  <c:v>14:33:43</c:v>
                </c:pt>
                <c:pt idx="108">
                  <c:v>14:33:44</c:v>
                </c:pt>
                <c:pt idx="109">
                  <c:v>14:33:45</c:v>
                </c:pt>
                <c:pt idx="110">
                  <c:v>14:33:46</c:v>
                </c:pt>
                <c:pt idx="111">
                  <c:v>14:33:47</c:v>
                </c:pt>
                <c:pt idx="112">
                  <c:v>14:33:48</c:v>
                </c:pt>
                <c:pt idx="113">
                  <c:v>14:33:49</c:v>
                </c:pt>
                <c:pt idx="114">
                  <c:v>14:33:50</c:v>
                </c:pt>
                <c:pt idx="115">
                  <c:v>14:33:51</c:v>
                </c:pt>
                <c:pt idx="116">
                  <c:v>14:33:52</c:v>
                </c:pt>
                <c:pt idx="117">
                  <c:v>14:33:53</c:v>
                </c:pt>
                <c:pt idx="118">
                  <c:v>14:33:54</c:v>
                </c:pt>
                <c:pt idx="119">
                  <c:v>14:33:55</c:v>
                </c:pt>
                <c:pt idx="120">
                  <c:v>14:33:56</c:v>
                </c:pt>
                <c:pt idx="121">
                  <c:v>14:33:57</c:v>
                </c:pt>
                <c:pt idx="122">
                  <c:v>14:33:58</c:v>
                </c:pt>
                <c:pt idx="123">
                  <c:v>14:33:59</c:v>
                </c:pt>
                <c:pt idx="124">
                  <c:v>14:34:00</c:v>
                </c:pt>
                <c:pt idx="125">
                  <c:v>14:34:01</c:v>
                </c:pt>
                <c:pt idx="126">
                  <c:v>14:34:02</c:v>
                </c:pt>
                <c:pt idx="127">
                  <c:v>14:34:03</c:v>
                </c:pt>
                <c:pt idx="128">
                  <c:v>14:34:04</c:v>
                </c:pt>
                <c:pt idx="129">
                  <c:v>14:34:05</c:v>
                </c:pt>
                <c:pt idx="130">
                  <c:v>14:34:06</c:v>
                </c:pt>
                <c:pt idx="131">
                  <c:v>14:34:07</c:v>
                </c:pt>
                <c:pt idx="132">
                  <c:v>14:34:08</c:v>
                </c:pt>
                <c:pt idx="133">
                  <c:v>14:34:09</c:v>
                </c:pt>
                <c:pt idx="134">
                  <c:v>14:34:10</c:v>
                </c:pt>
                <c:pt idx="135">
                  <c:v>14:34:11</c:v>
                </c:pt>
                <c:pt idx="136">
                  <c:v>14:34:12</c:v>
                </c:pt>
                <c:pt idx="137">
                  <c:v>14:34:13</c:v>
                </c:pt>
                <c:pt idx="138">
                  <c:v>14:34:14</c:v>
                </c:pt>
                <c:pt idx="139">
                  <c:v>14:34:15</c:v>
                </c:pt>
                <c:pt idx="140">
                  <c:v>14:34:16</c:v>
                </c:pt>
                <c:pt idx="141">
                  <c:v>14:34:17</c:v>
                </c:pt>
                <c:pt idx="142">
                  <c:v>14:34:18</c:v>
                </c:pt>
                <c:pt idx="143">
                  <c:v>14:34:19</c:v>
                </c:pt>
                <c:pt idx="144">
                  <c:v>14:34:20</c:v>
                </c:pt>
                <c:pt idx="145">
                  <c:v>14:34:21</c:v>
                </c:pt>
                <c:pt idx="146">
                  <c:v>14:34:22</c:v>
                </c:pt>
                <c:pt idx="147">
                  <c:v>14:34:23</c:v>
                </c:pt>
                <c:pt idx="148">
                  <c:v>14:34:24</c:v>
                </c:pt>
                <c:pt idx="149">
                  <c:v>14:34:25</c:v>
                </c:pt>
                <c:pt idx="150">
                  <c:v>14:34:26</c:v>
                </c:pt>
                <c:pt idx="151">
                  <c:v>14:34:27</c:v>
                </c:pt>
                <c:pt idx="152">
                  <c:v>14:34:28</c:v>
                </c:pt>
                <c:pt idx="153">
                  <c:v>14:34:29</c:v>
                </c:pt>
                <c:pt idx="154">
                  <c:v>14:34:30</c:v>
                </c:pt>
                <c:pt idx="155">
                  <c:v>14:34:31</c:v>
                </c:pt>
                <c:pt idx="156">
                  <c:v>14:34:32</c:v>
                </c:pt>
                <c:pt idx="157">
                  <c:v>14:34:33</c:v>
                </c:pt>
                <c:pt idx="158">
                  <c:v>14:34:34</c:v>
                </c:pt>
                <c:pt idx="159">
                  <c:v>14:34:35</c:v>
                </c:pt>
                <c:pt idx="160">
                  <c:v>14:34:36</c:v>
                </c:pt>
                <c:pt idx="161">
                  <c:v>14:34:37</c:v>
                </c:pt>
                <c:pt idx="162">
                  <c:v>14:34:38</c:v>
                </c:pt>
                <c:pt idx="163">
                  <c:v>14:34:39</c:v>
                </c:pt>
                <c:pt idx="164">
                  <c:v>14:34:40</c:v>
                </c:pt>
                <c:pt idx="165">
                  <c:v>14:34:41</c:v>
                </c:pt>
                <c:pt idx="166">
                  <c:v>14:34:42</c:v>
                </c:pt>
                <c:pt idx="167">
                  <c:v>14:34:43</c:v>
                </c:pt>
                <c:pt idx="168">
                  <c:v>14:34:44</c:v>
                </c:pt>
                <c:pt idx="169">
                  <c:v>14:34:45</c:v>
                </c:pt>
                <c:pt idx="170">
                  <c:v>14:34:46</c:v>
                </c:pt>
                <c:pt idx="171">
                  <c:v>14:34:47</c:v>
                </c:pt>
                <c:pt idx="172">
                  <c:v>14:34:48</c:v>
                </c:pt>
                <c:pt idx="173">
                  <c:v>14:34:49</c:v>
                </c:pt>
                <c:pt idx="174">
                  <c:v>14:34:50</c:v>
                </c:pt>
                <c:pt idx="175">
                  <c:v>14:34:51</c:v>
                </c:pt>
                <c:pt idx="176">
                  <c:v>14:34:52</c:v>
                </c:pt>
                <c:pt idx="177">
                  <c:v>14:34:53</c:v>
                </c:pt>
                <c:pt idx="178">
                  <c:v>14:34:54</c:v>
                </c:pt>
                <c:pt idx="179">
                  <c:v>14:34:55</c:v>
                </c:pt>
                <c:pt idx="180">
                  <c:v>14:34:56</c:v>
                </c:pt>
                <c:pt idx="181">
                  <c:v>14:34:57</c:v>
                </c:pt>
                <c:pt idx="182">
                  <c:v>14:34:58</c:v>
                </c:pt>
                <c:pt idx="183">
                  <c:v>14:34:59</c:v>
                </c:pt>
                <c:pt idx="184">
                  <c:v>14:35:00</c:v>
                </c:pt>
                <c:pt idx="185">
                  <c:v>14:35:01</c:v>
                </c:pt>
                <c:pt idx="186">
                  <c:v>14:35:02</c:v>
                </c:pt>
                <c:pt idx="187">
                  <c:v>14:35:03</c:v>
                </c:pt>
                <c:pt idx="188">
                  <c:v>14:35:04</c:v>
                </c:pt>
                <c:pt idx="189">
                  <c:v>14:35:05</c:v>
                </c:pt>
                <c:pt idx="190">
                  <c:v>14:35:06</c:v>
                </c:pt>
                <c:pt idx="191">
                  <c:v>14:35:07</c:v>
                </c:pt>
                <c:pt idx="192">
                  <c:v>14:35:08</c:v>
                </c:pt>
                <c:pt idx="193">
                  <c:v>14:35:09</c:v>
                </c:pt>
                <c:pt idx="194">
                  <c:v>14:35:10</c:v>
                </c:pt>
                <c:pt idx="195">
                  <c:v>14:35:11</c:v>
                </c:pt>
                <c:pt idx="196">
                  <c:v>14:35:12</c:v>
                </c:pt>
                <c:pt idx="197">
                  <c:v>14:35:13</c:v>
                </c:pt>
                <c:pt idx="198">
                  <c:v>14:35:14</c:v>
                </c:pt>
                <c:pt idx="199">
                  <c:v>14:35:15</c:v>
                </c:pt>
                <c:pt idx="200">
                  <c:v>14:35:16</c:v>
                </c:pt>
                <c:pt idx="201">
                  <c:v>14:35:17</c:v>
                </c:pt>
                <c:pt idx="202">
                  <c:v>14:35:18</c:v>
                </c:pt>
                <c:pt idx="203">
                  <c:v>14:35:19</c:v>
                </c:pt>
                <c:pt idx="204">
                  <c:v>14:35:20</c:v>
                </c:pt>
                <c:pt idx="205">
                  <c:v>14:35:21</c:v>
                </c:pt>
                <c:pt idx="206">
                  <c:v>14:35:22</c:v>
                </c:pt>
                <c:pt idx="207">
                  <c:v>14:35:23</c:v>
                </c:pt>
                <c:pt idx="208">
                  <c:v>14:35:24</c:v>
                </c:pt>
                <c:pt idx="209">
                  <c:v>14:35:25</c:v>
                </c:pt>
                <c:pt idx="210">
                  <c:v>14:35:26</c:v>
                </c:pt>
                <c:pt idx="211">
                  <c:v>14:35:27</c:v>
                </c:pt>
                <c:pt idx="212">
                  <c:v>14:35:28</c:v>
                </c:pt>
                <c:pt idx="213">
                  <c:v>14:35:29</c:v>
                </c:pt>
                <c:pt idx="214">
                  <c:v>14:35:30</c:v>
                </c:pt>
                <c:pt idx="215">
                  <c:v>14:35:31</c:v>
                </c:pt>
                <c:pt idx="216">
                  <c:v>14:35:32</c:v>
                </c:pt>
                <c:pt idx="217">
                  <c:v>14:35:33</c:v>
                </c:pt>
                <c:pt idx="218">
                  <c:v>14:35:34</c:v>
                </c:pt>
                <c:pt idx="219">
                  <c:v>14:35:35</c:v>
                </c:pt>
                <c:pt idx="220">
                  <c:v>14:35:36</c:v>
                </c:pt>
                <c:pt idx="221">
                  <c:v>14:35:37</c:v>
                </c:pt>
                <c:pt idx="222">
                  <c:v>14:35:38</c:v>
                </c:pt>
                <c:pt idx="223">
                  <c:v>14:35:39</c:v>
                </c:pt>
                <c:pt idx="224">
                  <c:v>14:35:40</c:v>
                </c:pt>
                <c:pt idx="225">
                  <c:v>14:35:41</c:v>
                </c:pt>
                <c:pt idx="226">
                  <c:v>14:35:42</c:v>
                </c:pt>
                <c:pt idx="227">
                  <c:v>14:35:43</c:v>
                </c:pt>
                <c:pt idx="228">
                  <c:v>14:35:44</c:v>
                </c:pt>
                <c:pt idx="229">
                  <c:v>14:35:45</c:v>
                </c:pt>
                <c:pt idx="230">
                  <c:v>14:35:46</c:v>
                </c:pt>
                <c:pt idx="231">
                  <c:v>14:35:47</c:v>
                </c:pt>
                <c:pt idx="232">
                  <c:v>14:35:48</c:v>
                </c:pt>
                <c:pt idx="233">
                  <c:v>14:35:49</c:v>
                </c:pt>
                <c:pt idx="234">
                  <c:v>14:35:50</c:v>
                </c:pt>
                <c:pt idx="235">
                  <c:v>14:35:51</c:v>
                </c:pt>
                <c:pt idx="236">
                  <c:v>14:35:52</c:v>
                </c:pt>
                <c:pt idx="237">
                  <c:v>14:35:53</c:v>
                </c:pt>
                <c:pt idx="238">
                  <c:v>14:35:54</c:v>
                </c:pt>
                <c:pt idx="239">
                  <c:v>14:35:55</c:v>
                </c:pt>
                <c:pt idx="240">
                  <c:v>14:35:56</c:v>
                </c:pt>
                <c:pt idx="241">
                  <c:v>14:35:57</c:v>
                </c:pt>
                <c:pt idx="242">
                  <c:v>14:35:58</c:v>
                </c:pt>
                <c:pt idx="243">
                  <c:v>14:35:59</c:v>
                </c:pt>
                <c:pt idx="244">
                  <c:v>14:36:00</c:v>
                </c:pt>
                <c:pt idx="245">
                  <c:v>14:36:01</c:v>
                </c:pt>
                <c:pt idx="246">
                  <c:v>14:36:02</c:v>
                </c:pt>
                <c:pt idx="247">
                  <c:v>14:36:03</c:v>
                </c:pt>
                <c:pt idx="248">
                  <c:v>14:36:04</c:v>
                </c:pt>
                <c:pt idx="249">
                  <c:v>14:36:05</c:v>
                </c:pt>
                <c:pt idx="250">
                  <c:v>14:36:06</c:v>
                </c:pt>
                <c:pt idx="251">
                  <c:v>14:36:07</c:v>
                </c:pt>
                <c:pt idx="252">
                  <c:v>14:36:08</c:v>
                </c:pt>
                <c:pt idx="253">
                  <c:v>14:36:09</c:v>
                </c:pt>
                <c:pt idx="254">
                  <c:v>14:36:10</c:v>
                </c:pt>
                <c:pt idx="255">
                  <c:v>14:36:11</c:v>
                </c:pt>
                <c:pt idx="256">
                  <c:v>14:36:12</c:v>
                </c:pt>
                <c:pt idx="257">
                  <c:v>14:36:13</c:v>
                </c:pt>
                <c:pt idx="258">
                  <c:v>14:36:14</c:v>
                </c:pt>
                <c:pt idx="259">
                  <c:v>14:36:15</c:v>
                </c:pt>
                <c:pt idx="260">
                  <c:v>14:36:16</c:v>
                </c:pt>
                <c:pt idx="261">
                  <c:v>14:36:17</c:v>
                </c:pt>
                <c:pt idx="262">
                  <c:v>14:36:18</c:v>
                </c:pt>
                <c:pt idx="263">
                  <c:v>14:36:19</c:v>
                </c:pt>
                <c:pt idx="264">
                  <c:v>14:36:20</c:v>
                </c:pt>
                <c:pt idx="265">
                  <c:v>14:36:21</c:v>
                </c:pt>
                <c:pt idx="266">
                  <c:v>14:36:22</c:v>
                </c:pt>
                <c:pt idx="267">
                  <c:v>14:36:23</c:v>
                </c:pt>
                <c:pt idx="268">
                  <c:v>14:36:24</c:v>
                </c:pt>
                <c:pt idx="269">
                  <c:v>14:36:25</c:v>
                </c:pt>
                <c:pt idx="270">
                  <c:v>14:36:26</c:v>
                </c:pt>
                <c:pt idx="271">
                  <c:v>14:36:27</c:v>
                </c:pt>
                <c:pt idx="272">
                  <c:v>14:36:28</c:v>
                </c:pt>
                <c:pt idx="273">
                  <c:v>14:36:29</c:v>
                </c:pt>
                <c:pt idx="274">
                  <c:v>14:36:30</c:v>
                </c:pt>
                <c:pt idx="275">
                  <c:v>14:36:31</c:v>
                </c:pt>
                <c:pt idx="276">
                  <c:v>14:36:32</c:v>
                </c:pt>
                <c:pt idx="277">
                  <c:v>14:36:33</c:v>
                </c:pt>
                <c:pt idx="278">
                  <c:v>14:36:34</c:v>
                </c:pt>
                <c:pt idx="279">
                  <c:v>14:36:35</c:v>
                </c:pt>
                <c:pt idx="280">
                  <c:v>14:36:36</c:v>
                </c:pt>
                <c:pt idx="281">
                  <c:v>14:36:37</c:v>
                </c:pt>
                <c:pt idx="282">
                  <c:v>14:36:38</c:v>
                </c:pt>
                <c:pt idx="283">
                  <c:v>14:36:39</c:v>
                </c:pt>
                <c:pt idx="284">
                  <c:v>14:36:40</c:v>
                </c:pt>
                <c:pt idx="285">
                  <c:v>14:36:41</c:v>
                </c:pt>
                <c:pt idx="286">
                  <c:v>14:36:42</c:v>
                </c:pt>
                <c:pt idx="287">
                  <c:v>14:36:43</c:v>
                </c:pt>
                <c:pt idx="288">
                  <c:v>14:36:44</c:v>
                </c:pt>
                <c:pt idx="289">
                  <c:v>14:36:45</c:v>
                </c:pt>
                <c:pt idx="290">
                  <c:v>14:36:46</c:v>
                </c:pt>
                <c:pt idx="291">
                  <c:v>14:36:47</c:v>
                </c:pt>
                <c:pt idx="292">
                  <c:v>14:36:48</c:v>
                </c:pt>
                <c:pt idx="293">
                  <c:v>14:36:49</c:v>
                </c:pt>
                <c:pt idx="294">
                  <c:v>14:36:50</c:v>
                </c:pt>
                <c:pt idx="295">
                  <c:v>14:36:51</c:v>
                </c:pt>
                <c:pt idx="296">
                  <c:v>14:36:52</c:v>
                </c:pt>
                <c:pt idx="297">
                  <c:v>14:36:53</c:v>
                </c:pt>
                <c:pt idx="298">
                  <c:v>14:36:54</c:v>
                </c:pt>
                <c:pt idx="299">
                  <c:v>14:36:55</c:v>
                </c:pt>
                <c:pt idx="300">
                  <c:v>14:36:56</c:v>
                </c:pt>
                <c:pt idx="301">
                  <c:v>14:36:57</c:v>
                </c:pt>
                <c:pt idx="302">
                  <c:v>14:36:58</c:v>
                </c:pt>
                <c:pt idx="303">
                  <c:v>14:36:59</c:v>
                </c:pt>
                <c:pt idx="304">
                  <c:v>14:37:00</c:v>
                </c:pt>
                <c:pt idx="305">
                  <c:v>14:37:01</c:v>
                </c:pt>
                <c:pt idx="306">
                  <c:v>14:37:02</c:v>
                </c:pt>
                <c:pt idx="307">
                  <c:v>14:37:03</c:v>
                </c:pt>
                <c:pt idx="308">
                  <c:v>14:37:04</c:v>
                </c:pt>
                <c:pt idx="309">
                  <c:v>14:37:05</c:v>
                </c:pt>
                <c:pt idx="310">
                  <c:v>14:37:06</c:v>
                </c:pt>
                <c:pt idx="311">
                  <c:v>14:37:07</c:v>
                </c:pt>
                <c:pt idx="312">
                  <c:v>14:37:08</c:v>
                </c:pt>
                <c:pt idx="313">
                  <c:v>14:37:09</c:v>
                </c:pt>
                <c:pt idx="314">
                  <c:v>14:37:10</c:v>
                </c:pt>
                <c:pt idx="315">
                  <c:v>14:37:11</c:v>
                </c:pt>
                <c:pt idx="316">
                  <c:v>14:37:12</c:v>
                </c:pt>
                <c:pt idx="317">
                  <c:v>14:37:13</c:v>
                </c:pt>
                <c:pt idx="318">
                  <c:v>14:37:14</c:v>
                </c:pt>
                <c:pt idx="319">
                  <c:v>14:37:15</c:v>
                </c:pt>
                <c:pt idx="320">
                  <c:v>14:37:16</c:v>
                </c:pt>
                <c:pt idx="321">
                  <c:v>14:37:17</c:v>
                </c:pt>
                <c:pt idx="322">
                  <c:v>14:37:18</c:v>
                </c:pt>
                <c:pt idx="323">
                  <c:v>14:37:19</c:v>
                </c:pt>
                <c:pt idx="324">
                  <c:v>14:37:20</c:v>
                </c:pt>
                <c:pt idx="325">
                  <c:v>14:37:21</c:v>
                </c:pt>
                <c:pt idx="326">
                  <c:v>14:37:22</c:v>
                </c:pt>
                <c:pt idx="327">
                  <c:v>14:37:23</c:v>
                </c:pt>
                <c:pt idx="328">
                  <c:v>14:37:24</c:v>
                </c:pt>
                <c:pt idx="329">
                  <c:v>14:37:25</c:v>
                </c:pt>
                <c:pt idx="330">
                  <c:v>14:37:26</c:v>
                </c:pt>
                <c:pt idx="331">
                  <c:v>14:37:27</c:v>
                </c:pt>
                <c:pt idx="332">
                  <c:v>14:37:28</c:v>
                </c:pt>
                <c:pt idx="333">
                  <c:v>14:37:29</c:v>
                </c:pt>
                <c:pt idx="334">
                  <c:v>14:37:30</c:v>
                </c:pt>
                <c:pt idx="335">
                  <c:v>14:37:31</c:v>
                </c:pt>
                <c:pt idx="336">
                  <c:v>14:37:32</c:v>
                </c:pt>
                <c:pt idx="337">
                  <c:v>14:37:33</c:v>
                </c:pt>
                <c:pt idx="338">
                  <c:v>14:37:34</c:v>
                </c:pt>
                <c:pt idx="339">
                  <c:v>14:37:35</c:v>
                </c:pt>
                <c:pt idx="340">
                  <c:v>14:37:36</c:v>
                </c:pt>
                <c:pt idx="341">
                  <c:v>14:37:37</c:v>
                </c:pt>
                <c:pt idx="342">
                  <c:v>14:37:38</c:v>
                </c:pt>
                <c:pt idx="343">
                  <c:v>14:37:39</c:v>
                </c:pt>
                <c:pt idx="344">
                  <c:v>14:37:40</c:v>
                </c:pt>
                <c:pt idx="345">
                  <c:v>14:37:41</c:v>
                </c:pt>
                <c:pt idx="346">
                  <c:v>14:37:42</c:v>
                </c:pt>
                <c:pt idx="347">
                  <c:v>14:37:43</c:v>
                </c:pt>
                <c:pt idx="348">
                  <c:v>14:37:44</c:v>
                </c:pt>
                <c:pt idx="349">
                  <c:v>14:37:45</c:v>
                </c:pt>
                <c:pt idx="350">
                  <c:v>14:37:46</c:v>
                </c:pt>
                <c:pt idx="351">
                  <c:v>14:37:47</c:v>
                </c:pt>
                <c:pt idx="352">
                  <c:v>14:37:48</c:v>
                </c:pt>
                <c:pt idx="353">
                  <c:v>14:37:49</c:v>
                </c:pt>
                <c:pt idx="354">
                  <c:v>14:37:50</c:v>
                </c:pt>
                <c:pt idx="355">
                  <c:v>14:37:51</c:v>
                </c:pt>
                <c:pt idx="356">
                  <c:v>14:37:52</c:v>
                </c:pt>
                <c:pt idx="357">
                  <c:v>14:37:53</c:v>
                </c:pt>
                <c:pt idx="358">
                  <c:v>14:37:54</c:v>
                </c:pt>
                <c:pt idx="359">
                  <c:v>14:37:55</c:v>
                </c:pt>
                <c:pt idx="360">
                  <c:v>14:37:56</c:v>
                </c:pt>
                <c:pt idx="361">
                  <c:v>14:37:57</c:v>
                </c:pt>
                <c:pt idx="362">
                  <c:v>14:37:58</c:v>
                </c:pt>
                <c:pt idx="363">
                  <c:v>14:37:59</c:v>
                </c:pt>
                <c:pt idx="364">
                  <c:v>14:38:00</c:v>
                </c:pt>
                <c:pt idx="365">
                  <c:v>14:38:01</c:v>
                </c:pt>
                <c:pt idx="366">
                  <c:v>14:38:02</c:v>
                </c:pt>
                <c:pt idx="367">
                  <c:v>14:38:03</c:v>
                </c:pt>
                <c:pt idx="368">
                  <c:v>14:38:04</c:v>
                </c:pt>
                <c:pt idx="369">
                  <c:v>14:38:05</c:v>
                </c:pt>
                <c:pt idx="370">
                  <c:v>14:38:06</c:v>
                </c:pt>
                <c:pt idx="371">
                  <c:v>14:38:07</c:v>
                </c:pt>
                <c:pt idx="372">
                  <c:v>14:38:08</c:v>
                </c:pt>
                <c:pt idx="373">
                  <c:v>14:38:09</c:v>
                </c:pt>
                <c:pt idx="374">
                  <c:v>14:38:10</c:v>
                </c:pt>
                <c:pt idx="375">
                  <c:v>14:38:11</c:v>
                </c:pt>
                <c:pt idx="376">
                  <c:v>14:38:12</c:v>
                </c:pt>
                <c:pt idx="377">
                  <c:v>14:38:13</c:v>
                </c:pt>
                <c:pt idx="378">
                  <c:v>14:38:14</c:v>
                </c:pt>
                <c:pt idx="379">
                  <c:v>14:38:15</c:v>
                </c:pt>
                <c:pt idx="380">
                  <c:v>14:38:16</c:v>
                </c:pt>
                <c:pt idx="381">
                  <c:v>14:38:17</c:v>
                </c:pt>
                <c:pt idx="382">
                  <c:v>14:38:18</c:v>
                </c:pt>
                <c:pt idx="383">
                  <c:v>14:38:19</c:v>
                </c:pt>
                <c:pt idx="384">
                  <c:v>14:38:20</c:v>
                </c:pt>
                <c:pt idx="385">
                  <c:v>14:38:21</c:v>
                </c:pt>
                <c:pt idx="386">
                  <c:v>14:38:22</c:v>
                </c:pt>
                <c:pt idx="387">
                  <c:v>14:38:23</c:v>
                </c:pt>
                <c:pt idx="388">
                  <c:v>14:38:24</c:v>
                </c:pt>
                <c:pt idx="389">
                  <c:v>14:38:25</c:v>
                </c:pt>
                <c:pt idx="390">
                  <c:v>14:38:26</c:v>
                </c:pt>
                <c:pt idx="391">
                  <c:v>14:38:27</c:v>
                </c:pt>
                <c:pt idx="392">
                  <c:v>14:38:28</c:v>
                </c:pt>
                <c:pt idx="393">
                  <c:v>14:38:29</c:v>
                </c:pt>
                <c:pt idx="394">
                  <c:v>14:38:30</c:v>
                </c:pt>
                <c:pt idx="395">
                  <c:v>14:38:31</c:v>
                </c:pt>
                <c:pt idx="396">
                  <c:v>14:38:32</c:v>
                </c:pt>
                <c:pt idx="397">
                  <c:v>14:38:33</c:v>
                </c:pt>
                <c:pt idx="398">
                  <c:v>14:38:34</c:v>
                </c:pt>
                <c:pt idx="399">
                  <c:v>14:38:35</c:v>
                </c:pt>
                <c:pt idx="400">
                  <c:v>14:38:36</c:v>
                </c:pt>
                <c:pt idx="401">
                  <c:v>14:38:37</c:v>
                </c:pt>
                <c:pt idx="402">
                  <c:v>14:38:38</c:v>
                </c:pt>
                <c:pt idx="403">
                  <c:v>14:38:39</c:v>
                </c:pt>
                <c:pt idx="404">
                  <c:v>14:38:40</c:v>
                </c:pt>
                <c:pt idx="405">
                  <c:v>14:38:41</c:v>
                </c:pt>
                <c:pt idx="406">
                  <c:v>14:38:42</c:v>
                </c:pt>
                <c:pt idx="407">
                  <c:v>14:38:43</c:v>
                </c:pt>
                <c:pt idx="408">
                  <c:v>14:38:44</c:v>
                </c:pt>
                <c:pt idx="409">
                  <c:v>14:38:45</c:v>
                </c:pt>
                <c:pt idx="410">
                  <c:v>14:38:46</c:v>
                </c:pt>
                <c:pt idx="411">
                  <c:v>14:38:47</c:v>
                </c:pt>
                <c:pt idx="412">
                  <c:v>14:38:48</c:v>
                </c:pt>
                <c:pt idx="413">
                  <c:v>14:38:49</c:v>
                </c:pt>
                <c:pt idx="414">
                  <c:v>14:38:50</c:v>
                </c:pt>
                <c:pt idx="415">
                  <c:v>14:38:51</c:v>
                </c:pt>
                <c:pt idx="416">
                  <c:v>14:38:52</c:v>
                </c:pt>
                <c:pt idx="417">
                  <c:v>14:38:53</c:v>
                </c:pt>
                <c:pt idx="418">
                  <c:v>14:38:54</c:v>
                </c:pt>
                <c:pt idx="419">
                  <c:v>14:38:55</c:v>
                </c:pt>
                <c:pt idx="420">
                  <c:v>14:38:56</c:v>
                </c:pt>
                <c:pt idx="421">
                  <c:v>14:38:57</c:v>
                </c:pt>
                <c:pt idx="422">
                  <c:v>14:38:58</c:v>
                </c:pt>
                <c:pt idx="423">
                  <c:v>14:38:59</c:v>
                </c:pt>
                <c:pt idx="424">
                  <c:v>14:39:00</c:v>
                </c:pt>
                <c:pt idx="425">
                  <c:v>14:39:01</c:v>
                </c:pt>
                <c:pt idx="426">
                  <c:v>14:39:02</c:v>
                </c:pt>
                <c:pt idx="427">
                  <c:v>14:39:03</c:v>
                </c:pt>
                <c:pt idx="428">
                  <c:v>14:39:04</c:v>
                </c:pt>
                <c:pt idx="429">
                  <c:v>14:39:05</c:v>
                </c:pt>
                <c:pt idx="430">
                  <c:v>14:39:06</c:v>
                </c:pt>
                <c:pt idx="431">
                  <c:v>14:39:07</c:v>
                </c:pt>
                <c:pt idx="432">
                  <c:v>14:39:08</c:v>
                </c:pt>
                <c:pt idx="433">
                  <c:v>14:39:09</c:v>
                </c:pt>
                <c:pt idx="434">
                  <c:v>14:39:10</c:v>
                </c:pt>
                <c:pt idx="435">
                  <c:v>14:39:11</c:v>
                </c:pt>
                <c:pt idx="436">
                  <c:v>14:39:12</c:v>
                </c:pt>
                <c:pt idx="437">
                  <c:v>14:39:13</c:v>
                </c:pt>
                <c:pt idx="438">
                  <c:v>14:39:14</c:v>
                </c:pt>
                <c:pt idx="439">
                  <c:v>14:39:15</c:v>
                </c:pt>
                <c:pt idx="440">
                  <c:v>14:39:16</c:v>
                </c:pt>
                <c:pt idx="441">
                  <c:v>14:39:17</c:v>
                </c:pt>
                <c:pt idx="442">
                  <c:v>14:39:18</c:v>
                </c:pt>
                <c:pt idx="443">
                  <c:v>14:39:19</c:v>
                </c:pt>
                <c:pt idx="444">
                  <c:v>14:39:20</c:v>
                </c:pt>
                <c:pt idx="445">
                  <c:v>14:39:21</c:v>
                </c:pt>
                <c:pt idx="446">
                  <c:v>14:39:22</c:v>
                </c:pt>
                <c:pt idx="447">
                  <c:v>14:39:23</c:v>
                </c:pt>
                <c:pt idx="448">
                  <c:v>14:39:24</c:v>
                </c:pt>
                <c:pt idx="449">
                  <c:v>14:39:25</c:v>
                </c:pt>
                <c:pt idx="450">
                  <c:v>14:39:26</c:v>
                </c:pt>
                <c:pt idx="451">
                  <c:v>14:39:27</c:v>
                </c:pt>
                <c:pt idx="452">
                  <c:v>14:39:28</c:v>
                </c:pt>
                <c:pt idx="453">
                  <c:v>14:39:29</c:v>
                </c:pt>
                <c:pt idx="454">
                  <c:v>14:39:30</c:v>
                </c:pt>
                <c:pt idx="455">
                  <c:v>14:39:31</c:v>
                </c:pt>
                <c:pt idx="456">
                  <c:v>14:39:32</c:v>
                </c:pt>
                <c:pt idx="457">
                  <c:v>14:39:33</c:v>
                </c:pt>
                <c:pt idx="458">
                  <c:v>14:39:34</c:v>
                </c:pt>
                <c:pt idx="459">
                  <c:v>14:39:35</c:v>
                </c:pt>
                <c:pt idx="460">
                  <c:v>14:39:36</c:v>
                </c:pt>
                <c:pt idx="461">
                  <c:v>14:39:37</c:v>
                </c:pt>
                <c:pt idx="462">
                  <c:v>14:39:38</c:v>
                </c:pt>
                <c:pt idx="463">
                  <c:v>14:39:39</c:v>
                </c:pt>
                <c:pt idx="464">
                  <c:v>14:39:40</c:v>
                </c:pt>
                <c:pt idx="465">
                  <c:v>14:39:41</c:v>
                </c:pt>
                <c:pt idx="466">
                  <c:v>14:39:42</c:v>
                </c:pt>
                <c:pt idx="467">
                  <c:v>14:39:43</c:v>
                </c:pt>
                <c:pt idx="468">
                  <c:v>14:39:44</c:v>
                </c:pt>
                <c:pt idx="469">
                  <c:v>14:39:45</c:v>
                </c:pt>
                <c:pt idx="470">
                  <c:v>14:39:46</c:v>
                </c:pt>
                <c:pt idx="471">
                  <c:v>14:39:47</c:v>
                </c:pt>
                <c:pt idx="472">
                  <c:v>14:39:48</c:v>
                </c:pt>
                <c:pt idx="473">
                  <c:v>14:39:49</c:v>
                </c:pt>
                <c:pt idx="474">
                  <c:v>14:39:50</c:v>
                </c:pt>
                <c:pt idx="475">
                  <c:v>14:39:51</c:v>
                </c:pt>
                <c:pt idx="476">
                  <c:v>14:39:52</c:v>
                </c:pt>
                <c:pt idx="477">
                  <c:v>14:39:53</c:v>
                </c:pt>
                <c:pt idx="478">
                  <c:v>14:39:54</c:v>
                </c:pt>
                <c:pt idx="479">
                  <c:v>14:39:55</c:v>
                </c:pt>
                <c:pt idx="480">
                  <c:v>14:39:56</c:v>
                </c:pt>
                <c:pt idx="481">
                  <c:v>14:39:57</c:v>
                </c:pt>
                <c:pt idx="482">
                  <c:v>14:39:58</c:v>
                </c:pt>
                <c:pt idx="483">
                  <c:v>14:39:59</c:v>
                </c:pt>
                <c:pt idx="484">
                  <c:v>14:40:00</c:v>
                </c:pt>
                <c:pt idx="485">
                  <c:v>14:40:01</c:v>
                </c:pt>
                <c:pt idx="486">
                  <c:v>14:40:02</c:v>
                </c:pt>
                <c:pt idx="487">
                  <c:v>14:40:03</c:v>
                </c:pt>
                <c:pt idx="488">
                  <c:v>14:40:04</c:v>
                </c:pt>
                <c:pt idx="489">
                  <c:v>14:40:05</c:v>
                </c:pt>
                <c:pt idx="490">
                  <c:v>14:40:06</c:v>
                </c:pt>
                <c:pt idx="491">
                  <c:v>14:40:07</c:v>
                </c:pt>
                <c:pt idx="492">
                  <c:v>14:40:08</c:v>
                </c:pt>
                <c:pt idx="493">
                  <c:v>14:40:09</c:v>
                </c:pt>
                <c:pt idx="494">
                  <c:v>14:40:10</c:v>
                </c:pt>
                <c:pt idx="495">
                  <c:v>14:40:11</c:v>
                </c:pt>
                <c:pt idx="496">
                  <c:v>14:40:12</c:v>
                </c:pt>
                <c:pt idx="497">
                  <c:v>14:40:13</c:v>
                </c:pt>
                <c:pt idx="498">
                  <c:v>14:40:14</c:v>
                </c:pt>
                <c:pt idx="499">
                  <c:v>14:40:15</c:v>
                </c:pt>
                <c:pt idx="500">
                  <c:v>14:40:16</c:v>
                </c:pt>
                <c:pt idx="501">
                  <c:v>14:40:17</c:v>
                </c:pt>
                <c:pt idx="502">
                  <c:v>14:40:18</c:v>
                </c:pt>
                <c:pt idx="503">
                  <c:v>14:40:19</c:v>
                </c:pt>
                <c:pt idx="504">
                  <c:v>14:40:20</c:v>
                </c:pt>
                <c:pt idx="505">
                  <c:v>14:40:21</c:v>
                </c:pt>
                <c:pt idx="506">
                  <c:v>14:40:22</c:v>
                </c:pt>
                <c:pt idx="507">
                  <c:v>14:40:23</c:v>
                </c:pt>
                <c:pt idx="508">
                  <c:v>14:40:24</c:v>
                </c:pt>
                <c:pt idx="509">
                  <c:v>14:40:25</c:v>
                </c:pt>
                <c:pt idx="510">
                  <c:v>14:40:26</c:v>
                </c:pt>
                <c:pt idx="511">
                  <c:v>14:40:27</c:v>
                </c:pt>
                <c:pt idx="512">
                  <c:v>14:40:28</c:v>
                </c:pt>
                <c:pt idx="513">
                  <c:v>14:40:29</c:v>
                </c:pt>
                <c:pt idx="514">
                  <c:v>14:40:30</c:v>
                </c:pt>
                <c:pt idx="515">
                  <c:v>14:40:31</c:v>
                </c:pt>
                <c:pt idx="516">
                  <c:v>14:40:32</c:v>
                </c:pt>
                <c:pt idx="517">
                  <c:v>14:40:33</c:v>
                </c:pt>
                <c:pt idx="518">
                  <c:v>14:40:34</c:v>
                </c:pt>
                <c:pt idx="519">
                  <c:v>14:40:35</c:v>
                </c:pt>
                <c:pt idx="520">
                  <c:v>14:40:36</c:v>
                </c:pt>
                <c:pt idx="521">
                  <c:v>14:40:37</c:v>
                </c:pt>
                <c:pt idx="522">
                  <c:v>14:40:38</c:v>
                </c:pt>
                <c:pt idx="523">
                  <c:v>14:40:39</c:v>
                </c:pt>
                <c:pt idx="524">
                  <c:v>14:40:40</c:v>
                </c:pt>
                <c:pt idx="525">
                  <c:v>14:40:41</c:v>
                </c:pt>
                <c:pt idx="526">
                  <c:v>14:40:42</c:v>
                </c:pt>
                <c:pt idx="527">
                  <c:v>14:40:43</c:v>
                </c:pt>
                <c:pt idx="528">
                  <c:v>14:40:44</c:v>
                </c:pt>
                <c:pt idx="529">
                  <c:v>14:40:45</c:v>
                </c:pt>
                <c:pt idx="530">
                  <c:v>14:40:46</c:v>
                </c:pt>
                <c:pt idx="531">
                  <c:v>14:40:47</c:v>
                </c:pt>
                <c:pt idx="532">
                  <c:v>14:40:48</c:v>
                </c:pt>
                <c:pt idx="533">
                  <c:v>14:40:49</c:v>
                </c:pt>
                <c:pt idx="534">
                  <c:v>14:40:50</c:v>
                </c:pt>
                <c:pt idx="535">
                  <c:v>14:40:51</c:v>
                </c:pt>
                <c:pt idx="536">
                  <c:v>14:40:52</c:v>
                </c:pt>
                <c:pt idx="537">
                  <c:v>14:40:53</c:v>
                </c:pt>
                <c:pt idx="538">
                  <c:v>14:40:54</c:v>
                </c:pt>
                <c:pt idx="539">
                  <c:v>14:40:55</c:v>
                </c:pt>
                <c:pt idx="540">
                  <c:v>14:40:56</c:v>
                </c:pt>
                <c:pt idx="541">
                  <c:v>14:40:57</c:v>
                </c:pt>
                <c:pt idx="542">
                  <c:v>14:40:58</c:v>
                </c:pt>
                <c:pt idx="543">
                  <c:v>14:40:59</c:v>
                </c:pt>
                <c:pt idx="544">
                  <c:v>14:41:00</c:v>
                </c:pt>
                <c:pt idx="545">
                  <c:v>14:41:01</c:v>
                </c:pt>
                <c:pt idx="546">
                  <c:v>14:41:02</c:v>
                </c:pt>
                <c:pt idx="547">
                  <c:v>14:41:03</c:v>
                </c:pt>
                <c:pt idx="548">
                  <c:v>14:41:04</c:v>
                </c:pt>
                <c:pt idx="549">
                  <c:v>14:41:05</c:v>
                </c:pt>
                <c:pt idx="550">
                  <c:v>14:41:06</c:v>
                </c:pt>
                <c:pt idx="551">
                  <c:v>14:41:07</c:v>
                </c:pt>
                <c:pt idx="552">
                  <c:v>14:41:08</c:v>
                </c:pt>
                <c:pt idx="553">
                  <c:v>14:41:09</c:v>
                </c:pt>
                <c:pt idx="554">
                  <c:v>14:41:10</c:v>
                </c:pt>
                <c:pt idx="555">
                  <c:v>14:41:11</c:v>
                </c:pt>
                <c:pt idx="556">
                  <c:v>14:41:12</c:v>
                </c:pt>
                <c:pt idx="557">
                  <c:v>14:41:13</c:v>
                </c:pt>
                <c:pt idx="558">
                  <c:v>14:41:14</c:v>
                </c:pt>
                <c:pt idx="559">
                  <c:v>14:41:15</c:v>
                </c:pt>
                <c:pt idx="560">
                  <c:v>14:41:16</c:v>
                </c:pt>
                <c:pt idx="561">
                  <c:v>14:41:17</c:v>
                </c:pt>
                <c:pt idx="562">
                  <c:v>14:41:18</c:v>
                </c:pt>
                <c:pt idx="563">
                  <c:v>14:41:19</c:v>
                </c:pt>
                <c:pt idx="564">
                  <c:v>14:41:20</c:v>
                </c:pt>
                <c:pt idx="565">
                  <c:v>14:41:21</c:v>
                </c:pt>
                <c:pt idx="566">
                  <c:v>14:41:22</c:v>
                </c:pt>
                <c:pt idx="567">
                  <c:v>14:41:23</c:v>
                </c:pt>
                <c:pt idx="568">
                  <c:v>14:41:24</c:v>
                </c:pt>
                <c:pt idx="569">
                  <c:v>14:41:25</c:v>
                </c:pt>
                <c:pt idx="570">
                  <c:v>14:41:26</c:v>
                </c:pt>
                <c:pt idx="571">
                  <c:v>14:41:27</c:v>
                </c:pt>
                <c:pt idx="572">
                  <c:v>14:41:28</c:v>
                </c:pt>
                <c:pt idx="573">
                  <c:v>14:41:29</c:v>
                </c:pt>
                <c:pt idx="574">
                  <c:v>14:41:30</c:v>
                </c:pt>
                <c:pt idx="575">
                  <c:v>14:41:31</c:v>
                </c:pt>
                <c:pt idx="576">
                  <c:v>14:41:32</c:v>
                </c:pt>
                <c:pt idx="577">
                  <c:v>14:41:33</c:v>
                </c:pt>
                <c:pt idx="578">
                  <c:v>14:41:34</c:v>
                </c:pt>
                <c:pt idx="579">
                  <c:v>14:41:35</c:v>
                </c:pt>
                <c:pt idx="580">
                  <c:v>14:41:36</c:v>
                </c:pt>
                <c:pt idx="581">
                  <c:v>14:41:37</c:v>
                </c:pt>
                <c:pt idx="582">
                  <c:v>14:41:38</c:v>
                </c:pt>
                <c:pt idx="583">
                  <c:v>14:41:39</c:v>
                </c:pt>
                <c:pt idx="584">
                  <c:v>14:41:40</c:v>
                </c:pt>
                <c:pt idx="585">
                  <c:v>14:41:41</c:v>
                </c:pt>
                <c:pt idx="586">
                  <c:v>14:41:42</c:v>
                </c:pt>
                <c:pt idx="587">
                  <c:v>14:41:43</c:v>
                </c:pt>
                <c:pt idx="588">
                  <c:v>14:41:44</c:v>
                </c:pt>
                <c:pt idx="589">
                  <c:v>14:41:45</c:v>
                </c:pt>
                <c:pt idx="590">
                  <c:v>14:41:46</c:v>
                </c:pt>
                <c:pt idx="591">
                  <c:v>14:41:47</c:v>
                </c:pt>
                <c:pt idx="592">
                  <c:v>14:41:48</c:v>
                </c:pt>
                <c:pt idx="593">
                  <c:v>14:41:49</c:v>
                </c:pt>
                <c:pt idx="594">
                  <c:v>14:41:50</c:v>
                </c:pt>
                <c:pt idx="595">
                  <c:v>14:41:51</c:v>
                </c:pt>
                <c:pt idx="596">
                  <c:v>14:41:52</c:v>
                </c:pt>
                <c:pt idx="597">
                  <c:v>14:41:53</c:v>
                </c:pt>
                <c:pt idx="598">
                  <c:v>14:41:54</c:v>
                </c:pt>
                <c:pt idx="599">
                  <c:v>14:41:55</c:v>
                </c:pt>
                <c:pt idx="600">
                  <c:v>14:41:56</c:v>
                </c:pt>
                <c:pt idx="601">
                  <c:v>14:41:57</c:v>
                </c:pt>
                <c:pt idx="602">
                  <c:v>14:41:58</c:v>
                </c:pt>
                <c:pt idx="603">
                  <c:v>14:41:59</c:v>
                </c:pt>
                <c:pt idx="604">
                  <c:v>14:42:00</c:v>
                </c:pt>
                <c:pt idx="605">
                  <c:v>14:42:01</c:v>
                </c:pt>
                <c:pt idx="606">
                  <c:v>14:42:02</c:v>
                </c:pt>
                <c:pt idx="607">
                  <c:v>14:42:03</c:v>
                </c:pt>
                <c:pt idx="608">
                  <c:v>14:42:04</c:v>
                </c:pt>
                <c:pt idx="609">
                  <c:v>14:42:05</c:v>
                </c:pt>
                <c:pt idx="610">
                  <c:v>14:42:06</c:v>
                </c:pt>
                <c:pt idx="611">
                  <c:v>14:42:07</c:v>
                </c:pt>
                <c:pt idx="612">
                  <c:v>14:42:08</c:v>
                </c:pt>
                <c:pt idx="613">
                  <c:v>14:42:09</c:v>
                </c:pt>
                <c:pt idx="614">
                  <c:v>14:42:10</c:v>
                </c:pt>
                <c:pt idx="615">
                  <c:v>14:42:11</c:v>
                </c:pt>
                <c:pt idx="616">
                  <c:v>14:42:12</c:v>
                </c:pt>
                <c:pt idx="617">
                  <c:v>14:42:13</c:v>
                </c:pt>
                <c:pt idx="618">
                  <c:v>14:42:14</c:v>
                </c:pt>
                <c:pt idx="619">
                  <c:v>14:42:15</c:v>
                </c:pt>
                <c:pt idx="620">
                  <c:v>14:42:16</c:v>
                </c:pt>
                <c:pt idx="621">
                  <c:v>14:42:17</c:v>
                </c:pt>
                <c:pt idx="622">
                  <c:v>14:42:18</c:v>
                </c:pt>
                <c:pt idx="623">
                  <c:v>14:42:19</c:v>
                </c:pt>
                <c:pt idx="624">
                  <c:v>14:42:20</c:v>
                </c:pt>
                <c:pt idx="625">
                  <c:v>14:42:21</c:v>
                </c:pt>
                <c:pt idx="626">
                  <c:v>14:42:22</c:v>
                </c:pt>
                <c:pt idx="627">
                  <c:v>14:42:23</c:v>
                </c:pt>
                <c:pt idx="628">
                  <c:v>14:42:24</c:v>
                </c:pt>
                <c:pt idx="629">
                  <c:v>14:42:25</c:v>
                </c:pt>
                <c:pt idx="630">
                  <c:v>14:42:26</c:v>
                </c:pt>
                <c:pt idx="631">
                  <c:v>14:42:27</c:v>
                </c:pt>
                <c:pt idx="632">
                  <c:v>14:42:28</c:v>
                </c:pt>
                <c:pt idx="633">
                  <c:v>14:42:29</c:v>
                </c:pt>
                <c:pt idx="634">
                  <c:v>14:42:30</c:v>
                </c:pt>
                <c:pt idx="635">
                  <c:v>14:42:31</c:v>
                </c:pt>
                <c:pt idx="636">
                  <c:v>14:42:32</c:v>
                </c:pt>
                <c:pt idx="637">
                  <c:v>14:42:33</c:v>
                </c:pt>
                <c:pt idx="638">
                  <c:v>14:42:34</c:v>
                </c:pt>
                <c:pt idx="639">
                  <c:v>14:42:35</c:v>
                </c:pt>
                <c:pt idx="640">
                  <c:v>14:42:36</c:v>
                </c:pt>
                <c:pt idx="641">
                  <c:v>14:42:37</c:v>
                </c:pt>
                <c:pt idx="642">
                  <c:v>14:42:38</c:v>
                </c:pt>
                <c:pt idx="643">
                  <c:v>14:42:39</c:v>
                </c:pt>
                <c:pt idx="644">
                  <c:v>14:42:40</c:v>
                </c:pt>
                <c:pt idx="645">
                  <c:v>14:42:41</c:v>
                </c:pt>
                <c:pt idx="646">
                  <c:v>14:42:42</c:v>
                </c:pt>
                <c:pt idx="647">
                  <c:v>14:42:43</c:v>
                </c:pt>
                <c:pt idx="648">
                  <c:v>14:42:44</c:v>
                </c:pt>
                <c:pt idx="649">
                  <c:v>14:42:45</c:v>
                </c:pt>
                <c:pt idx="650">
                  <c:v>14:42:46</c:v>
                </c:pt>
                <c:pt idx="651">
                  <c:v>14:42:47</c:v>
                </c:pt>
                <c:pt idx="652">
                  <c:v>14:42:48</c:v>
                </c:pt>
                <c:pt idx="653">
                  <c:v>14:42:49</c:v>
                </c:pt>
                <c:pt idx="654">
                  <c:v>14:42:50</c:v>
                </c:pt>
                <c:pt idx="655">
                  <c:v>14:42:51</c:v>
                </c:pt>
                <c:pt idx="656">
                  <c:v>14:42:52</c:v>
                </c:pt>
                <c:pt idx="657">
                  <c:v>14:42:53</c:v>
                </c:pt>
                <c:pt idx="658">
                  <c:v>14:42:54</c:v>
                </c:pt>
                <c:pt idx="659">
                  <c:v>14:42:55</c:v>
                </c:pt>
                <c:pt idx="660">
                  <c:v>14:42:56</c:v>
                </c:pt>
                <c:pt idx="661">
                  <c:v>14:42:57</c:v>
                </c:pt>
                <c:pt idx="662">
                  <c:v>14:42:58</c:v>
                </c:pt>
                <c:pt idx="663">
                  <c:v>14:42:59</c:v>
                </c:pt>
                <c:pt idx="664">
                  <c:v>14:43:00</c:v>
                </c:pt>
                <c:pt idx="665">
                  <c:v>14:43:01</c:v>
                </c:pt>
                <c:pt idx="666">
                  <c:v>14:43:02</c:v>
                </c:pt>
                <c:pt idx="667">
                  <c:v>14:43:03</c:v>
                </c:pt>
                <c:pt idx="668">
                  <c:v>14:43:04</c:v>
                </c:pt>
                <c:pt idx="669">
                  <c:v>14:43:05</c:v>
                </c:pt>
                <c:pt idx="670">
                  <c:v>14:43:06</c:v>
                </c:pt>
                <c:pt idx="671">
                  <c:v>14:43:07</c:v>
                </c:pt>
                <c:pt idx="672">
                  <c:v>14:43:08</c:v>
                </c:pt>
                <c:pt idx="673">
                  <c:v>14:43:09</c:v>
                </c:pt>
                <c:pt idx="674">
                  <c:v>14:43:10</c:v>
                </c:pt>
                <c:pt idx="675">
                  <c:v>14:43:11</c:v>
                </c:pt>
                <c:pt idx="676">
                  <c:v>14:43:12</c:v>
                </c:pt>
                <c:pt idx="677">
                  <c:v>14:43:13</c:v>
                </c:pt>
                <c:pt idx="678">
                  <c:v>14:43:14</c:v>
                </c:pt>
                <c:pt idx="679">
                  <c:v>14:43:15</c:v>
                </c:pt>
                <c:pt idx="680">
                  <c:v>14:43:16</c:v>
                </c:pt>
                <c:pt idx="681">
                  <c:v>14:43:17</c:v>
                </c:pt>
                <c:pt idx="682">
                  <c:v>14:43:18</c:v>
                </c:pt>
                <c:pt idx="683">
                  <c:v>14:43:19</c:v>
                </c:pt>
                <c:pt idx="684">
                  <c:v>14:43:20</c:v>
                </c:pt>
                <c:pt idx="685">
                  <c:v>14:43:21</c:v>
                </c:pt>
                <c:pt idx="686">
                  <c:v>14:43:22</c:v>
                </c:pt>
                <c:pt idx="687">
                  <c:v>14:43:23</c:v>
                </c:pt>
                <c:pt idx="688">
                  <c:v>14:43:24</c:v>
                </c:pt>
                <c:pt idx="689">
                  <c:v>14:43:25</c:v>
                </c:pt>
                <c:pt idx="690">
                  <c:v>14:43:26</c:v>
                </c:pt>
                <c:pt idx="691">
                  <c:v>14:43:27</c:v>
                </c:pt>
                <c:pt idx="692">
                  <c:v>14:43:28</c:v>
                </c:pt>
                <c:pt idx="693">
                  <c:v>14:43:29</c:v>
                </c:pt>
                <c:pt idx="694">
                  <c:v>14:43:30</c:v>
                </c:pt>
                <c:pt idx="695">
                  <c:v>14:43:31</c:v>
                </c:pt>
                <c:pt idx="696">
                  <c:v>14:43:32</c:v>
                </c:pt>
                <c:pt idx="697">
                  <c:v>14:43:33</c:v>
                </c:pt>
                <c:pt idx="698">
                  <c:v>14:43:34</c:v>
                </c:pt>
                <c:pt idx="699">
                  <c:v>14:43:35</c:v>
                </c:pt>
                <c:pt idx="700">
                  <c:v>14:43:36</c:v>
                </c:pt>
                <c:pt idx="701">
                  <c:v>14:43:37</c:v>
                </c:pt>
                <c:pt idx="702">
                  <c:v>14:43:38</c:v>
                </c:pt>
                <c:pt idx="703">
                  <c:v>14:43:39</c:v>
                </c:pt>
                <c:pt idx="704">
                  <c:v>14:43:40</c:v>
                </c:pt>
                <c:pt idx="705">
                  <c:v>14:43:41</c:v>
                </c:pt>
                <c:pt idx="706">
                  <c:v>14:43:42</c:v>
                </c:pt>
                <c:pt idx="707">
                  <c:v>14:43:43</c:v>
                </c:pt>
                <c:pt idx="708">
                  <c:v>14:43:44</c:v>
                </c:pt>
                <c:pt idx="709">
                  <c:v>14:43:45</c:v>
                </c:pt>
                <c:pt idx="710">
                  <c:v>14:43:46</c:v>
                </c:pt>
                <c:pt idx="711">
                  <c:v>14:43:47</c:v>
                </c:pt>
                <c:pt idx="712">
                  <c:v>14:43:48</c:v>
                </c:pt>
                <c:pt idx="713">
                  <c:v>14:43:49</c:v>
                </c:pt>
                <c:pt idx="714">
                  <c:v>14:43:50</c:v>
                </c:pt>
                <c:pt idx="715">
                  <c:v>14:43:51</c:v>
                </c:pt>
                <c:pt idx="716">
                  <c:v>14:43:52</c:v>
                </c:pt>
                <c:pt idx="717">
                  <c:v>14:43:53</c:v>
                </c:pt>
                <c:pt idx="718">
                  <c:v>14:43:54</c:v>
                </c:pt>
                <c:pt idx="719">
                  <c:v>14:43:55</c:v>
                </c:pt>
                <c:pt idx="720">
                  <c:v>14:43:56</c:v>
                </c:pt>
                <c:pt idx="721">
                  <c:v>14:43:57</c:v>
                </c:pt>
                <c:pt idx="722">
                  <c:v>14:43:58</c:v>
                </c:pt>
                <c:pt idx="723">
                  <c:v>14:43:59</c:v>
                </c:pt>
                <c:pt idx="724">
                  <c:v>14:44:00</c:v>
                </c:pt>
                <c:pt idx="725">
                  <c:v>14:44:01</c:v>
                </c:pt>
                <c:pt idx="726">
                  <c:v>14:44:02</c:v>
                </c:pt>
                <c:pt idx="727">
                  <c:v>14:44:03</c:v>
                </c:pt>
                <c:pt idx="728">
                  <c:v>14:44:04</c:v>
                </c:pt>
                <c:pt idx="729">
                  <c:v>14:44:05</c:v>
                </c:pt>
                <c:pt idx="730">
                  <c:v>14:44:06</c:v>
                </c:pt>
                <c:pt idx="731">
                  <c:v>14:44:07</c:v>
                </c:pt>
                <c:pt idx="732">
                  <c:v>14:44:08</c:v>
                </c:pt>
                <c:pt idx="733">
                  <c:v>14:44:09</c:v>
                </c:pt>
                <c:pt idx="734">
                  <c:v>14:44:10</c:v>
                </c:pt>
                <c:pt idx="735">
                  <c:v>14:44:11</c:v>
                </c:pt>
                <c:pt idx="736">
                  <c:v>14:44:12</c:v>
                </c:pt>
                <c:pt idx="737">
                  <c:v>14:44:13</c:v>
                </c:pt>
                <c:pt idx="738">
                  <c:v>14:44:14</c:v>
                </c:pt>
                <c:pt idx="739">
                  <c:v>14:44:15</c:v>
                </c:pt>
                <c:pt idx="740">
                  <c:v>14:44:16</c:v>
                </c:pt>
                <c:pt idx="741">
                  <c:v>14:44:17</c:v>
                </c:pt>
                <c:pt idx="742">
                  <c:v>14:44:18</c:v>
                </c:pt>
                <c:pt idx="743">
                  <c:v>14:44:19</c:v>
                </c:pt>
                <c:pt idx="744">
                  <c:v>14:44:20</c:v>
                </c:pt>
                <c:pt idx="745">
                  <c:v>14:44:21</c:v>
                </c:pt>
                <c:pt idx="746">
                  <c:v>14:44:22</c:v>
                </c:pt>
                <c:pt idx="747">
                  <c:v>14:44:23</c:v>
                </c:pt>
                <c:pt idx="748">
                  <c:v>14:44:24</c:v>
                </c:pt>
                <c:pt idx="749">
                  <c:v>14:44:25</c:v>
                </c:pt>
                <c:pt idx="750">
                  <c:v>14:44:26</c:v>
                </c:pt>
                <c:pt idx="751">
                  <c:v>14:44:27</c:v>
                </c:pt>
                <c:pt idx="752">
                  <c:v>14:44:28</c:v>
                </c:pt>
                <c:pt idx="753">
                  <c:v>14:44:29</c:v>
                </c:pt>
                <c:pt idx="754">
                  <c:v>14:44:30</c:v>
                </c:pt>
                <c:pt idx="755">
                  <c:v>14:44:31</c:v>
                </c:pt>
                <c:pt idx="756">
                  <c:v>14:44:32</c:v>
                </c:pt>
                <c:pt idx="757">
                  <c:v>14:44:33</c:v>
                </c:pt>
                <c:pt idx="758">
                  <c:v>14:44:34</c:v>
                </c:pt>
                <c:pt idx="759">
                  <c:v>14:44:35</c:v>
                </c:pt>
                <c:pt idx="760">
                  <c:v>14:44:36</c:v>
                </c:pt>
                <c:pt idx="761">
                  <c:v>14:44:37</c:v>
                </c:pt>
                <c:pt idx="762">
                  <c:v>14:44:38</c:v>
                </c:pt>
                <c:pt idx="763">
                  <c:v>14:44:39</c:v>
                </c:pt>
                <c:pt idx="764">
                  <c:v>14:44:40</c:v>
                </c:pt>
                <c:pt idx="765">
                  <c:v>14:44:41</c:v>
                </c:pt>
                <c:pt idx="766">
                  <c:v>14:44:42</c:v>
                </c:pt>
                <c:pt idx="767">
                  <c:v>14:44:43</c:v>
                </c:pt>
                <c:pt idx="768">
                  <c:v>14:44:44</c:v>
                </c:pt>
                <c:pt idx="769">
                  <c:v>14:44:45</c:v>
                </c:pt>
                <c:pt idx="770">
                  <c:v>14:44:46</c:v>
                </c:pt>
                <c:pt idx="771">
                  <c:v>14:44:47</c:v>
                </c:pt>
                <c:pt idx="772">
                  <c:v>14:44:48</c:v>
                </c:pt>
                <c:pt idx="773">
                  <c:v>14:44:49</c:v>
                </c:pt>
                <c:pt idx="774">
                  <c:v>14:44:50</c:v>
                </c:pt>
                <c:pt idx="775">
                  <c:v>14:44:51</c:v>
                </c:pt>
                <c:pt idx="776">
                  <c:v>14:44:52</c:v>
                </c:pt>
                <c:pt idx="777">
                  <c:v>14:44:53</c:v>
                </c:pt>
                <c:pt idx="778">
                  <c:v>14:44:54</c:v>
                </c:pt>
                <c:pt idx="779">
                  <c:v>14:44:55</c:v>
                </c:pt>
                <c:pt idx="780">
                  <c:v>14:44:56</c:v>
                </c:pt>
                <c:pt idx="781">
                  <c:v>14:44:57</c:v>
                </c:pt>
                <c:pt idx="782">
                  <c:v>14:44:58</c:v>
                </c:pt>
                <c:pt idx="783">
                  <c:v>14:44:59</c:v>
                </c:pt>
                <c:pt idx="784">
                  <c:v>14:45:00</c:v>
                </c:pt>
                <c:pt idx="785">
                  <c:v>14:45:01</c:v>
                </c:pt>
                <c:pt idx="786">
                  <c:v>14:45:02</c:v>
                </c:pt>
                <c:pt idx="787">
                  <c:v>14:45:03</c:v>
                </c:pt>
                <c:pt idx="788">
                  <c:v>14:45:04</c:v>
                </c:pt>
                <c:pt idx="789">
                  <c:v>14:45:05</c:v>
                </c:pt>
                <c:pt idx="790">
                  <c:v>14:45:06</c:v>
                </c:pt>
                <c:pt idx="791">
                  <c:v>14:45:07</c:v>
                </c:pt>
                <c:pt idx="792">
                  <c:v>14:45:08</c:v>
                </c:pt>
                <c:pt idx="793">
                  <c:v>14:45:09</c:v>
                </c:pt>
                <c:pt idx="794">
                  <c:v>14:45:10</c:v>
                </c:pt>
                <c:pt idx="795">
                  <c:v>14:45:11</c:v>
                </c:pt>
                <c:pt idx="796">
                  <c:v>14:45:12</c:v>
                </c:pt>
                <c:pt idx="797">
                  <c:v>14:45:13</c:v>
                </c:pt>
                <c:pt idx="798">
                  <c:v>14:45:14</c:v>
                </c:pt>
                <c:pt idx="799">
                  <c:v>14:45:15</c:v>
                </c:pt>
                <c:pt idx="800">
                  <c:v>14:45:16</c:v>
                </c:pt>
                <c:pt idx="801">
                  <c:v>14:45:17</c:v>
                </c:pt>
                <c:pt idx="802">
                  <c:v>14:45:18</c:v>
                </c:pt>
                <c:pt idx="803">
                  <c:v>14:45:19</c:v>
                </c:pt>
                <c:pt idx="804">
                  <c:v>14:45:20</c:v>
                </c:pt>
                <c:pt idx="805">
                  <c:v>14:45:21</c:v>
                </c:pt>
                <c:pt idx="806">
                  <c:v>14:45:22</c:v>
                </c:pt>
                <c:pt idx="807">
                  <c:v>14:45:23</c:v>
                </c:pt>
                <c:pt idx="808">
                  <c:v>14:45:24</c:v>
                </c:pt>
                <c:pt idx="809">
                  <c:v>14:45:25</c:v>
                </c:pt>
                <c:pt idx="810">
                  <c:v>14:45:26</c:v>
                </c:pt>
                <c:pt idx="811">
                  <c:v>14:45:27</c:v>
                </c:pt>
                <c:pt idx="812">
                  <c:v>14:45:28</c:v>
                </c:pt>
                <c:pt idx="813">
                  <c:v>14:45:29</c:v>
                </c:pt>
                <c:pt idx="814">
                  <c:v>14:45:30</c:v>
                </c:pt>
                <c:pt idx="815">
                  <c:v>14:45:31</c:v>
                </c:pt>
                <c:pt idx="816">
                  <c:v>14:45:32</c:v>
                </c:pt>
                <c:pt idx="817">
                  <c:v>14:45:33</c:v>
                </c:pt>
                <c:pt idx="818">
                  <c:v>14:45:34</c:v>
                </c:pt>
                <c:pt idx="819">
                  <c:v>14:45:35</c:v>
                </c:pt>
                <c:pt idx="820">
                  <c:v>14:45:36</c:v>
                </c:pt>
                <c:pt idx="821">
                  <c:v>14:45:37</c:v>
                </c:pt>
                <c:pt idx="822">
                  <c:v>14:45:38</c:v>
                </c:pt>
                <c:pt idx="823">
                  <c:v>14:45:39</c:v>
                </c:pt>
                <c:pt idx="824">
                  <c:v>14:45:40</c:v>
                </c:pt>
                <c:pt idx="825">
                  <c:v>14:45:41</c:v>
                </c:pt>
                <c:pt idx="826">
                  <c:v>14:45:42</c:v>
                </c:pt>
                <c:pt idx="827">
                  <c:v>14:45:43</c:v>
                </c:pt>
                <c:pt idx="828">
                  <c:v>14:45:44</c:v>
                </c:pt>
                <c:pt idx="829">
                  <c:v>14:45:45</c:v>
                </c:pt>
                <c:pt idx="830">
                  <c:v>14:45:46</c:v>
                </c:pt>
                <c:pt idx="831">
                  <c:v>14:45:47</c:v>
                </c:pt>
                <c:pt idx="832">
                  <c:v>14:45:48</c:v>
                </c:pt>
                <c:pt idx="833">
                  <c:v>14:45:49</c:v>
                </c:pt>
                <c:pt idx="834">
                  <c:v>14:45:50</c:v>
                </c:pt>
                <c:pt idx="835">
                  <c:v>14:45:51</c:v>
                </c:pt>
                <c:pt idx="836">
                  <c:v>14:45:52</c:v>
                </c:pt>
                <c:pt idx="837">
                  <c:v>14:45:53</c:v>
                </c:pt>
                <c:pt idx="838">
                  <c:v>14:45:54</c:v>
                </c:pt>
                <c:pt idx="839">
                  <c:v>14:45:55</c:v>
                </c:pt>
                <c:pt idx="840">
                  <c:v>14:45:56</c:v>
                </c:pt>
                <c:pt idx="841">
                  <c:v>14:45:57</c:v>
                </c:pt>
                <c:pt idx="842">
                  <c:v>14:45:58</c:v>
                </c:pt>
                <c:pt idx="843">
                  <c:v>14:45:59</c:v>
                </c:pt>
                <c:pt idx="844">
                  <c:v>14:46:00</c:v>
                </c:pt>
                <c:pt idx="845">
                  <c:v>14:46:01</c:v>
                </c:pt>
                <c:pt idx="846">
                  <c:v>14:46:02</c:v>
                </c:pt>
                <c:pt idx="847">
                  <c:v>14:46:03</c:v>
                </c:pt>
                <c:pt idx="848">
                  <c:v>14:46:04</c:v>
                </c:pt>
                <c:pt idx="849">
                  <c:v>14:46:05</c:v>
                </c:pt>
                <c:pt idx="850">
                  <c:v>14:46:06</c:v>
                </c:pt>
                <c:pt idx="851">
                  <c:v>14:46:07</c:v>
                </c:pt>
                <c:pt idx="852">
                  <c:v>14:46:08</c:v>
                </c:pt>
                <c:pt idx="853">
                  <c:v>14:46:09</c:v>
                </c:pt>
                <c:pt idx="854">
                  <c:v>14:46:10</c:v>
                </c:pt>
                <c:pt idx="855">
                  <c:v>14:46:11</c:v>
                </c:pt>
                <c:pt idx="856">
                  <c:v>14:46:12</c:v>
                </c:pt>
                <c:pt idx="857">
                  <c:v>14:46:13</c:v>
                </c:pt>
                <c:pt idx="858">
                  <c:v>14:46:14</c:v>
                </c:pt>
                <c:pt idx="859">
                  <c:v>14:46:15</c:v>
                </c:pt>
                <c:pt idx="860">
                  <c:v>14:46:16</c:v>
                </c:pt>
                <c:pt idx="861">
                  <c:v>14:46:17</c:v>
                </c:pt>
                <c:pt idx="862">
                  <c:v>14:46:18</c:v>
                </c:pt>
                <c:pt idx="863">
                  <c:v>14:46:19</c:v>
                </c:pt>
                <c:pt idx="864">
                  <c:v>14:46:20</c:v>
                </c:pt>
                <c:pt idx="865">
                  <c:v>14:46:21</c:v>
                </c:pt>
                <c:pt idx="866">
                  <c:v>14:46:22</c:v>
                </c:pt>
                <c:pt idx="867">
                  <c:v>14:46:23</c:v>
                </c:pt>
                <c:pt idx="868">
                  <c:v>14:46:24</c:v>
                </c:pt>
                <c:pt idx="869">
                  <c:v>14:46:25</c:v>
                </c:pt>
                <c:pt idx="870">
                  <c:v>14:46:26</c:v>
                </c:pt>
                <c:pt idx="871">
                  <c:v>14:46:27</c:v>
                </c:pt>
                <c:pt idx="872">
                  <c:v>14:46:28</c:v>
                </c:pt>
                <c:pt idx="873">
                  <c:v>14:46:29</c:v>
                </c:pt>
                <c:pt idx="874">
                  <c:v>14:46:30</c:v>
                </c:pt>
                <c:pt idx="875">
                  <c:v>14:46:31</c:v>
                </c:pt>
                <c:pt idx="876">
                  <c:v>14:46:32</c:v>
                </c:pt>
                <c:pt idx="877">
                  <c:v>14:46:33</c:v>
                </c:pt>
                <c:pt idx="878">
                  <c:v>14:46:34</c:v>
                </c:pt>
                <c:pt idx="879">
                  <c:v>14:46:35</c:v>
                </c:pt>
                <c:pt idx="880">
                  <c:v>14:46:36</c:v>
                </c:pt>
                <c:pt idx="881">
                  <c:v>14:46:37</c:v>
                </c:pt>
                <c:pt idx="882">
                  <c:v>14:46:38</c:v>
                </c:pt>
                <c:pt idx="883">
                  <c:v>14:46:39</c:v>
                </c:pt>
                <c:pt idx="884">
                  <c:v>14:46:40</c:v>
                </c:pt>
                <c:pt idx="885">
                  <c:v>14:46:41</c:v>
                </c:pt>
                <c:pt idx="886">
                  <c:v>14:46:42</c:v>
                </c:pt>
                <c:pt idx="887">
                  <c:v>14:46:43</c:v>
                </c:pt>
                <c:pt idx="888">
                  <c:v>14:46:44</c:v>
                </c:pt>
                <c:pt idx="889">
                  <c:v>14:46:45</c:v>
                </c:pt>
                <c:pt idx="890">
                  <c:v>14:46:46</c:v>
                </c:pt>
                <c:pt idx="891">
                  <c:v>14:46:47</c:v>
                </c:pt>
                <c:pt idx="892">
                  <c:v>14:46:48</c:v>
                </c:pt>
                <c:pt idx="893">
                  <c:v>14:46:49</c:v>
                </c:pt>
                <c:pt idx="894">
                  <c:v>14:46:50</c:v>
                </c:pt>
                <c:pt idx="895">
                  <c:v>14:46:51</c:v>
                </c:pt>
                <c:pt idx="896">
                  <c:v>14:46:52</c:v>
                </c:pt>
                <c:pt idx="897">
                  <c:v>14:46:53</c:v>
                </c:pt>
                <c:pt idx="898">
                  <c:v>14:46:54</c:v>
                </c:pt>
                <c:pt idx="899">
                  <c:v>14:46:55</c:v>
                </c:pt>
                <c:pt idx="900">
                  <c:v>14:46:56</c:v>
                </c:pt>
                <c:pt idx="901">
                  <c:v>14:46:57</c:v>
                </c:pt>
                <c:pt idx="902">
                  <c:v>14:46:58</c:v>
                </c:pt>
                <c:pt idx="903">
                  <c:v>14:46:59</c:v>
                </c:pt>
                <c:pt idx="904">
                  <c:v>14:47:00</c:v>
                </c:pt>
                <c:pt idx="905">
                  <c:v>14:47:01</c:v>
                </c:pt>
                <c:pt idx="906">
                  <c:v>14:47:02</c:v>
                </c:pt>
                <c:pt idx="907">
                  <c:v>14:47:03</c:v>
                </c:pt>
                <c:pt idx="908">
                  <c:v>14:47:04</c:v>
                </c:pt>
                <c:pt idx="909">
                  <c:v>14:47:05</c:v>
                </c:pt>
                <c:pt idx="910">
                  <c:v>14:47:06</c:v>
                </c:pt>
                <c:pt idx="911">
                  <c:v>14:47:07</c:v>
                </c:pt>
                <c:pt idx="912">
                  <c:v>14:47:08</c:v>
                </c:pt>
                <c:pt idx="913">
                  <c:v>14:47:09</c:v>
                </c:pt>
                <c:pt idx="914">
                  <c:v>14:47:10</c:v>
                </c:pt>
                <c:pt idx="915">
                  <c:v>14:47:11</c:v>
                </c:pt>
                <c:pt idx="916">
                  <c:v>14:47:12</c:v>
                </c:pt>
                <c:pt idx="917">
                  <c:v>14:47:13</c:v>
                </c:pt>
                <c:pt idx="918">
                  <c:v>14:47:14</c:v>
                </c:pt>
                <c:pt idx="919">
                  <c:v>14:47:15</c:v>
                </c:pt>
                <c:pt idx="920">
                  <c:v>14:47:16</c:v>
                </c:pt>
                <c:pt idx="921">
                  <c:v>14:47:17</c:v>
                </c:pt>
                <c:pt idx="922">
                  <c:v>14:47:18</c:v>
                </c:pt>
                <c:pt idx="923">
                  <c:v>14:47:19</c:v>
                </c:pt>
                <c:pt idx="924">
                  <c:v>14:47:20</c:v>
                </c:pt>
                <c:pt idx="925">
                  <c:v>14:47:21</c:v>
                </c:pt>
                <c:pt idx="926">
                  <c:v>14:47:22</c:v>
                </c:pt>
                <c:pt idx="927">
                  <c:v>14:47:23</c:v>
                </c:pt>
                <c:pt idx="928">
                  <c:v>14:47:24</c:v>
                </c:pt>
                <c:pt idx="929">
                  <c:v>14:47:25</c:v>
                </c:pt>
                <c:pt idx="930">
                  <c:v>14:47:26</c:v>
                </c:pt>
                <c:pt idx="931">
                  <c:v>14:47:27</c:v>
                </c:pt>
                <c:pt idx="932">
                  <c:v>14:47:28</c:v>
                </c:pt>
                <c:pt idx="933">
                  <c:v>14:47:29</c:v>
                </c:pt>
                <c:pt idx="934">
                  <c:v>14:47:30</c:v>
                </c:pt>
                <c:pt idx="935">
                  <c:v>14:47:31</c:v>
                </c:pt>
                <c:pt idx="936">
                  <c:v>14:47:32</c:v>
                </c:pt>
                <c:pt idx="937">
                  <c:v>14:47:33</c:v>
                </c:pt>
                <c:pt idx="938">
                  <c:v>14:47:34</c:v>
                </c:pt>
                <c:pt idx="939">
                  <c:v>14:47:35</c:v>
                </c:pt>
                <c:pt idx="940">
                  <c:v>14:47:36</c:v>
                </c:pt>
                <c:pt idx="941">
                  <c:v>14:47:37</c:v>
                </c:pt>
                <c:pt idx="942">
                  <c:v>14:47:38</c:v>
                </c:pt>
                <c:pt idx="943">
                  <c:v>14:47:39</c:v>
                </c:pt>
                <c:pt idx="944">
                  <c:v>14:47:40</c:v>
                </c:pt>
                <c:pt idx="945">
                  <c:v>14:47:41</c:v>
                </c:pt>
                <c:pt idx="946">
                  <c:v>14:47:42</c:v>
                </c:pt>
                <c:pt idx="947">
                  <c:v>14:47:43</c:v>
                </c:pt>
                <c:pt idx="948">
                  <c:v>14:47:44</c:v>
                </c:pt>
                <c:pt idx="949">
                  <c:v>14:47:45</c:v>
                </c:pt>
                <c:pt idx="950">
                  <c:v>14:47:46</c:v>
                </c:pt>
                <c:pt idx="951">
                  <c:v>14:47:47</c:v>
                </c:pt>
                <c:pt idx="952">
                  <c:v>14:47:48</c:v>
                </c:pt>
                <c:pt idx="953">
                  <c:v>14:47:49</c:v>
                </c:pt>
                <c:pt idx="954">
                  <c:v>14:47:50</c:v>
                </c:pt>
                <c:pt idx="955">
                  <c:v>14:47:51</c:v>
                </c:pt>
                <c:pt idx="956">
                  <c:v>14:47:52</c:v>
                </c:pt>
                <c:pt idx="957">
                  <c:v>14:47:53</c:v>
                </c:pt>
                <c:pt idx="958">
                  <c:v>14:47:54</c:v>
                </c:pt>
                <c:pt idx="959">
                  <c:v>14:47:55</c:v>
                </c:pt>
                <c:pt idx="960">
                  <c:v>14:47:56</c:v>
                </c:pt>
                <c:pt idx="961">
                  <c:v>14:47:57</c:v>
                </c:pt>
                <c:pt idx="962">
                  <c:v>14:47:58</c:v>
                </c:pt>
                <c:pt idx="963">
                  <c:v>14:47:59</c:v>
                </c:pt>
                <c:pt idx="964">
                  <c:v>14:48:00</c:v>
                </c:pt>
                <c:pt idx="965">
                  <c:v>14:48:01</c:v>
                </c:pt>
                <c:pt idx="966">
                  <c:v>14:48:02</c:v>
                </c:pt>
                <c:pt idx="967">
                  <c:v>14:48:03</c:v>
                </c:pt>
                <c:pt idx="968">
                  <c:v>14:48:04</c:v>
                </c:pt>
                <c:pt idx="969">
                  <c:v>14:48:05</c:v>
                </c:pt>
                <c:pt idx="970">
                  <c:v>14:48:06</c:v>
                </c:pt>
                <c:pt idx="971">
                  <c:v>14:48:07</c:v>
                </c:pt>
                <c:pt idx="972">
                  <c:v>14:48:08</c:v>
                </c:pt>
                <c:pt idx="973">
                  <c:v>14:48:09</c:v>
                </c:pt>
                <c:pt idx="974">
                  <c:v>14:48:10</c:v>
                </c:pt>
                <c:pt idx="975">
                  <c:v>14:48:11</c:v>
                </c:pt>
                <c:pt idx="976">
                  <c:v>14:48:12</c:v>
                </c:pt>
                <c:pt idx="977">
                  <c:v>14:48:13</c:v>
                </c:pt>
                <c:pt idx="978">
                  <c:v>14:48:14</c:v>
                </c:pt>
                <c:pt idx="979">
                  <c:v>14:48:15</c:v>
                </c:pt>
                <c:pt idx="980">
                  <c:v>14:48:16</c:v>
                </c:pt>
                <c:pt idx="981">
                  <c:v>14:48:17</c:v>
                </c:pt>
                <c:pt idx="982">
                  <c:v>14:48:18</c:v>
                </c:pt>
                <c:pt idx="983">
                  <c:v>14:48:19</c:v>
                </c:pt>
                <c:pt idx="984">
                  <c:v>14:48:20</c:v>
                </c:pt>
                <c:pt idx="985">
                  <c:v>14:48:21</c:v>
                </c:pt>
                <c:pt idx="986">
                  <c:v>14:48:22</c:v>
                </c:pt>
                <c:pt idx="987">
                  <c:v>14:48:23</c:v>
                </c:pt>
                <c:pt idx="988">
                  <c:v>14:48:24</c:v>
                </c:pt>
                <c:pt idx="989">
                  <c:v>14:48:25</c:v>
                </c:pt>
                <c:pt idx="990">
                  <c:v>14:48:26</c:v>
                </c:pt>
                <c:pt idx="991">
                  <c:v>14:48:27</c:v>
                </c:pt>
                <c:pt idx="992">
                  <c:v>14:48:28</c:v>
                </c:pt>
                <c:pt idx="993">
                  <c:v>14:48:29</c:v>
                </c:pt>
                <c:pt idx="994">
                  <c:v>14:48:30</c:v>
                </c:pt>
                <c:pt idx="995">
                  <c:v>14:48:31</c:v>
                </c:pt>
                <c:pt idx="996">
                  <c:v>14:48:32</c:v>
                </c:pt>
                <c:pt idx="997">
                  <c:v>14:48:33</c:v>
                </c:pt>
                <c:pt idx="998">
                  <c:v>14:48:34</c:v>
                </c:pt>
                <c:pt idx="999">
                  <c:v>14:48:35</c:v>
                </c:pt>
                <c:pt idx="1000">
                  <c:v>14:48:36</c:v>
                </c:pt>
                <c:pt idx="1001">
                  <c:v>14:48:37</c:v>
                </c:pt>
                <c:pt idx="1002">
                  <c:v>14:48:38</c:v>
                </c:pt>
                <c:pt idx="1003">
                  <c:v>14:48:39</c:v>
                </c:pt>
                <c:pt idx="1004">
                  <c:v>14:48:40</c:v>
                </c:pt>
                <c:pt idx="1005">
                  <c:v>14:48:41</c:v>
                </c:pt>
                <c:pt idx="1006">
                  <c:v>14:48:42</c:v>
                </c:pt>
                <c:pt idx="1007">
                  <c:v>14:48:43</c:v>
                </c:pt>
                <c:pt idx="1008">
                  <c:v>14:48:44</c:v>
                </c:pt>
                <c:pt idx="1009">
                  <c:v>14:48:45</c:v>
                </c:pt>
                <c:pt idx="1010">
                  <c:v>14:48:46</c:v>
                </c:pt>
                <c:pt idx="1011">
                  <c:v>14:48:47</c:v>
                </c:pt>
                <c:pt idx="1012">
                  <c:v>14:48:48</c:v>
                </c:pt>
                <c:pt idx="1013">
                  <c:v>14:48:49</c:v>
                </c:pt>
                <c:pt idx="1014">
                  <c:v>14:48:50</c:v>
                </c:pt>
                <c:pt idx="1015">
                  <c:v>14:48:51</c:v>
                </c:pt>
                <c:pt idx="1016">
                  <c:v>14:48:52</c:v>
                </c:pt>
                <c:pt idx="1017">
                  <c:v>14:48:53</c:v>
                </c:pt>
                <c:pt idx="1018">
                  <c:v>14:48:54</c:v>
                </c:pt>
                <c:pt idx="1019">
                  <c:v>14:48:55</c:v>
                </c:pt>
                <c:pt idx="1020">
                  <c:v>14:48:56</c:v>
                </c:pt>
                <c:pt idx="1021">
                  <c:v>14:48:57</c:v>
                </c:pt>
                <c:pt idx="1022">
                  <c:v>14:48:58</c:v>
                </c:pt>
                <c:pt idx="1023">
                  <c:v>14:48:59</c:v>
                </c:pt>
                <c:pt idx="1024">
                  <c:v>14:49:00</c:v>
                </c:pt>
                <c:pt idx="1025">
                  <c:v>14:49:01</c:v>
                </c:pt>
                <c:pt idx="1026">
                  <c:v>14:49:02</c:v>
                </c:pt>
                <c:pt idx="1027">
                  <c:v>14:49:03</c:v>
                </c:pt>
                <c:pt idx="1028">
                  <c:v>14:49:04</c:v>
                </c:pt>
                <c:pt idx="1029">
                  <c:v>14:49:05</c:v>
                </c:pt>
                <c:pt idx="1030">
                  <c:v>14:49:06</c:v>
                </c:pt>
                <c:pt idx="1031">
                  <c:v>14:49:07</c:v>
                </c:pt>
                <c:pt idx="1032">
                  <c:v>14:49:08</c:v>
                </c:pt>
                <c:pt idx="1033">
                  <c:v>14:49:09</c:v>
                </c:pt>
                <c:pt idx="1034">
                  <c:v>14:49:10</c:v>
                </c:pt>
                <c:pt idx="1035">
                  <c:v>14:49:11</c:v>
                </c:pt>
                <c:pt idx="1036">
                  <c:v>14:49:12</c:v>
                </c:pt>
                <c:pt idx="1037">
                  <c:v>14:49:13</c:v>
                </c:pt>
                <c:pt idx="1038">
                  <c:v>14:49:14</c:v>
                </c:pt>
                <c:pt idx="1039">
                  <c:v>14:49:15</c:v>
                </c:pt>
                <c:pt idx="1040">
                  <c:v>14:49:16</c:v>
                </c:pt>
                <c:pt idx="1041">
                  <c:v>14:49:17</c:v>
                </c:pt>
                <c:pt idx="1042">
                  <c:v>14:49:18</c:v>
                </c:pt>
                <c:pt idx="1043">
                  <c:v>14:49:19</c:v>
                </c:pt>
                <c:pt idx="1044">
                  <c:v>14:49:20</c:v>
                </c:pt>
                <c:pt idx="1045">
                  <c:v>14:49:21</c:v>
                </c:pt>
                <c:pt idx="1046">
                  <c:v>14:49:22</c:v>
                </c:pt>
                <c:pt idx="1047">
                  <c:v>14:49:23</c:v>
                </c:pt>
                <c:pt idx="1048">
                  <c:v>14:49:24</c:v>
                </c:pt>
                <c:pt idx="1049">
                  <c:v>14:49:25</c:v>
                </c:pt>
                <c:pt idx="1050">
                  <c:v>14:49:26</c:v>
                </c:pt>
                <c:pt idx="1051">
                  <c:v>14:49:27</c:v>
                </c:pt>
                <c:pt idx="1052">
                  <c:v>14:49:28</c:v>
                </c:pt>
                <c:pt idx="1053">
                  <c:v>14:49:29</c:v>
                </c:pt>
                <c:pt idx="1054">
                  <c:v>14:49:30</c:v>
                </c:pt>
                <c:pt idx="1055">
                  <c:v>14:49:31</c:v>
                </c:pt>
                <c:pt idx="1056">
                  <c:v>14:49:32</c:v>
                </c:pt>
                <c:pt idx="1057">
                  <c:v>14:49:33</c:v>
                </c:pt>
                <c:pt idx="1058">
                  <c:v>14:49:34</c:v>
                </c:pt>
                <c:pt idx="1059">
                  <c:v>14:49:35</c:v>
                </c:pt>
                <c:pt idx="1060">
                  <c:v>14:49:36</c:v>
                </c:pt>
                <c:pt idx="1061">
                  <c:v>14:49:37</c:v>
                </c:pt>
                <c:pt idx="1062">
                  <c:v>14:49:38</c:v>
                </c:pt>
                <c:pt idx="1063">
                  <c:v>14:49:39</c:v>
                </c:pt>
                <c:pt idx="1064">
                  <c:v>14:49:40</c:v>
                </c:pt>
                <c:pt idx="1065">
                  <c:v>14:49:41</c:v>
                </c:pt>
                <c:pt idx="1066">
                  <c:v>14:49:42</c:v>
                </c:pt>
                <c:pt idx="1067">
                  <c:v>14:49:43</c:v>
                </c:pt>
                <c:pt idx="1068">
                  <c:v>14:49:44</c:v>
                </c:pt>
                <c:pt idx="1069">
                  <c:v>14:49:45</c:v>
                </c:pt>
                <c:pt idx="1070">
                  <c:v>14:49:46</c:v>
                </c:pt>
                <c:pt idx="1071">
                  <c:v>14:49:47</c:v>
                </c:pt>
                <c:pt idx="1072">
                  <c:v>14:49:48</c:v>
                </c:pt>
                <c:pt idx="1073">
                  <c:v>14:49:49</c:v>
                </c:pt>
                <c:pt idx="1074">
                  <c:v>14:49:50</c:v>
                </c:pt>
                <c:pt idx="1075">
                  <c:v>14:49:51</c:v>
                </c:pt>
                <c:pt idx="1076">
                  <c:v>14:49:52</c:v>
                </c:pt>
                <c:pt idx="1077">
                  <c:v>14:49:53</c:v>
                </c:pt>
                <c:pt idx="1078">
                  <c:v>14:49:54</c:v>
                </c:pt>
                <c:pt idx="1079">
                  <c:v>14:49:55</c:v>
                </c:pt>
                <c:pt idx="1080">
                  <c:v>14:49:56</c:v>
                </c:pt>
                <c:pt idx="1081">
                  <c:v>14:49:57</c:v>
                </c:pt>
                <c:pt idx="1082">
                  <c:v>14:49:58</c:v>
                </c:pt>
                <c:pt idx="1083">
                  <c:v>14:49:59</c:v>
                </c:pt>
                <c:pt idx="1084">
                  <c:v>14:50:00</c:v>
                </c:pt>
                <c:pt idx="1085">
                  <c:v>14:50:01</c:v>
                </c:pt>
                <c:pt idx="1086">
                  <c:v>14:50:02</c:v>
                </c:pt>
                <c:pt idx="1087">
                  <c:v>14:50:03</c:v>
                </c:pt>
                <c:pt idx="1088">
                  <c:v>14:50:04</c:v>
                </c:pt>
                <c:pt idx="1089">
                  <c:v>14:50:05</c:v>
                </c:pt>
                <c:pt idx="1090">
                  <c:v>14:50:06</c:v>
                </c:pt>
                <c:pt idx="1091">
                  <c:v>14:50:07</c:v>
                </c:pt>
                <c:pt idx="1092">
                  <c:v>14:50:08</c:v>
                </c:pt>
                <c:pt idx="1093">
                  <c:v>14:50:09</c:v>
                </c:pt>
                <c:pt idx="1094">
                  <c:v>14:50:10</c:v>
                </c:pt>
                <c:pt idx="1095">
                  <c:v>14:50:11</c:v>
                </c:pt>
                <c:pt idx="1096">
                  <c:v>14:50:12</c:v>
                </c:pt>
                <c:pt idx="1097">
                  <c:v>14:50:13</c:v>
                </c:pt>
                <c:pt idx="1098">
                  <c:v>14:50:14</c:v>
                </c:pt>
                <c:pt idx="1099">
                  <c:v>14:50:15</c:v>
                </c:pt>
                <c:pt idx="1100">
                  <c:v>14:50:16</c:v>
                </c:pt>
                <c:pt idx="1101">
                  <c:v>14:50:17</c:v>
                </c:pt>
                <c:pt idx="1102">
                  <c:v>14:50:18</c:v>
                </c:pt>
                <c:pt idx="1103">
                  <c:v>14:50:19</c:v>
                </c:pt>
                <c:pt idx="1104">
                  <c:v>14:50:20</c:v>
                </c:pt>
                <c:pt idx="1105">
                  <c:v>14:50:21</c:v>
                </c:pt>
                <c:pt idx="1106">
                  <c:v>14:50:22</c:v>
                </c:pt>
                <c:pt idx="1107">
                  <c:v>14:50:23</c:v>
                </c:pt>
                <c:pt idx="1108">
                  <c:v>14:50:24</c:v>
                </c:pt>
                <c:pt idx="1109">
                  <c:v>14:50:25</c:v>
                </c:pt>
                <c:pt idx="1110">
                  <c:v>14:50:26</c:v>
                </c:pt>
                <c:pt idx="1111">
                  <c:v>14:50:27</c:v>
                </c:pt>
                <c:pt idx="1112">
                  <c:v>14:50:28</c:v>
                </c:pt>
                <c:pt idx="1113">
                  <c:v>14:50:29</c:v>
                </c:pt>
                <c:pt idx="1114">
                  <c:v>14:50:30</c:v>
                </c:pt>
                <c:pt idx="1115">
                  <c:v>14:50:31</c:v>
                </c:pt>
                <c:pt idx="1116">
                  <c:v>14:50:32</c:v>
                </c:pt>
                <c:pt idx="1117">
                  <c:v>14:50:33</c:v>
                </c:pt>
                <c:pt idx="1118">
                  <c:v>14:50:34</c:v>
                </c:pt>
                <c:pt idx="1119">
                  <c:v>14:50:35</c:v>
                </c:pt>
                <c:pt idx="1120">
                  <c:v>14:50:36</c:v>
                </c:pt>
                <c:pt idx="1121">
                  <c:v>14:50:37</c:v>
                </c:pt>
                <c:pt idx="1122">
                  <c:v>14:50:38</c:v>
                </c:pt>
                <c:pt idx="1123">
                  <c:v>14:50:39</c:v>
                </c:pt>
                <c:pt idx="1124">
                  <c:v>14:50:40</c:v>
                </c:pt>
                <c:pt idx="1125">
                  <c:v>14:50:41</c:v>
                </c:pt>
                <c:pt idx="1126">
                  <c:v>14:50:42</c:v>
                </c:pt>
                <c:pt idx="1127">
                  <c:v>14:50:43</c:v>
                </c:pt>
                <c:pt idx="1128">
                  <c:v>14:50:44</c:v>
                </c:pt>
                <c:pt idx="1129">
                  <c:v>14:50:45</c:v>
                </c:pt>
                <c:pt idx="1130">
                  <c:v>14:50:46</c:v>
                </c:pt>
                <c:pt idx="1131">
                  <c:v>14:50:47</c:v>
                </c:pt>
                <c:pt idx="1132">
                  <c:v>14:50:48</c:v>
                </c:pt>
                <c:pt idx="1133">
                  <c:v>14:50:49</c:v>
                </c:pt>
                <c:pt idx="1134">
                  <c:v>14:50:50</c:v>
                </c:pt>
                <c:pt idx="1135">
                  <c:v>14:50:51</c:v>
                </c:pt>
                <c:pt idx="1136">
                  <c:v>14:50:52</c:v>
                </c:pt>
                <c:pt idx="1137">
                  <c:v>14:50:53</c:v>
                </c:pt>
                <c:pt idx="1138">
                  <c:v>14:50:54</c:v>
                </c:pt>
                <c:pt idx="1139">
                  <c:v>14:50:55</c:v>
                </c:pt>
                <c:pt idx="1140">
                  <c:v>14:50:56</c:v>
                </c:pt>
                <c:pt idx="1141">
                  <c:v>14:50:57</c:v>
                </c:pt>
                <c:pt idx="1142">
                  <c:v>14:50:58</c:v>
                </c:pt>
                <c:pt idx="1143">
                  <c:v>14:50:59</c:v>
                </c:pt>
                <c:pt idx="1144">
                  <c:v>14:51:00</c:v>
                </c:pt>
                <c:pt idx="1145">
                  <c:v>14:51:01</c:v>
                </c:pt>
                <c:pt idx="1146">
                  <c:v>14:51:02</c:v>
                </c:pt>
                <c:pt idx="1147">
                  <c:v>14:51:03</c:v>
                </c:pt>
                <c:pt idx="1148">
                  <c:v>14:51:04</c:v>
                </c:pt>
                <c:pt idx="1149">
                  <c:v>14:51:05</c:v>
                </c:pt>
                <c:pt idx="1150">
                  <c:v>14:51:06</c:v>
                </c:pt>
                <c:pt idx="1151">
                  <c:v>14:51:07</c:v>
                </c:pt>
                <c:pt idx="1152">
                  <c:v>14:51:08</c:v>
                </c:pt>
                <c:pt idx="1153">
                  <c:v>14:51:09</c:v>
                </c:pt>
                <c:pt idx="1154">
                  <c:v>14:51:10</c:v>
                </c:pt>
                <c:pt idx="1155">
                  <c:v>14:51:11</c:v>
                </c:pt>
                <c:pt idx="1156">
                  <c:v>14:51:12</c:v>
                </c:pt>
                <c:pt idx="1157">
                  <c:v>14:51:13</c:v>
                </c:pt>
                <c:pt idx="1158">
                  <c:v>14:51:14</c:v>
                </c:pt>
                <c:pt idx="1159">
                  <c:v>14:51:15</c:v>
                </c:pt>
                <c:pt idx="1160">
                  <c:v>14:51:16</c:v>
                </c:pt>
                <c:pt idx="1161">
                  <c:v>14:51:17</c:v>
                </c:pt>
                <c:pt idx="1162">
                  <c:v>14:51:18</c:v>
                </c:pt>
                <c:pt idx="1163">
                  <c:v>14:51:19</c:v>
                </c:pt>
                <c:pt idx="1164">
                  <c:v>14:51:20</c:v>
                </c:pt>
                <c:pt idx="1165">
                  <c:v>14:51:21</c:v>
                </c:pt>
                <c:pt idx="1166">
                  <c:v>14:51:22</c:v>
                </c:pt>
                <c:pt idx="1167">
                  <c:v>14:51:23</c:v>
                </c:pt>
                <c:pt idx="1168">
                  <c:v>14:51:24</c:v>
                </c:pt>
                <c:pt idx="1169">
                  <c:v>14:51:25</c:v>
                </c:pt>
                <c:pt idx="1170">
                  <c:v>14:51:26</c:v>
                </c:pt>
                <c:pt idx="1171">
                  <c:v>14:51:27</c:v>
                </c:pt>
                <c:pt idx="1172">
                  <c:v>14:51:28</c:v>
                </c:pt>
                <c:pt idx="1173">
                  <c:v>14:51:29</c:v>
                </c:pt>
                <c:pt idx="1174">
                  <c:v>14:51:30</c:v>
                </c:pt>
                <c:pt idx="1175">
                  <c:v>14:51:31</c:v>
                </c:pt>
                <c:pt idx="1176">
                  <c:v>14:51:32</c:v>
                </c:pt>
                <c:pt idx="1177">
                  <c:v>14:51:33</c:v>
                </c:pt>
                <c:pt idx="1178">
                  <c:v>14:51:34</c:v>
                </c:pt>
                <c:pt idx="1179">
                  <c:v>14:51:35</c:v>
                </c:pt>
                <c:pt idx="1180">
                  <c:v>14:51:36</c:v>
                </c:pt>
                <c:pt idx="1181">
                  <c:v>14:51:37</c:v>
                </c:pt>
                <c:pt idx="1182">
                  <c:v>14:51:38</c:v>
                </c:pt>
                <c:pt idx="1183">
                  <c:v>14:51:39</c:v>
                </c:pt>
                <c:pt idx="1184">
                  <c:v>14:51:40</c:v>
                </c:pt>
                <c:pt idx="1185">
                  <c:v>14:51:41</c:v>
                </c:pt>
                <c:pt idx="1186">
                  <c:v>14:51:42</c:v>
                </c:pt>
                <c:pt idx="1187">
                  <c:v>14:51:43</c:v>
                </c:pt>
                <c:pt idx="1188">
                  <c:v>14:51:44</c:v>
                </c:pt>
                <c:pt idx="1189">
                  <c:v>14:51:45</c:v>
                </c:pt>
                <c:pt idx="1190">
                  <c:v>14:51:46</c:v>
                </c:pt>
                <c:pt idx="1191">
                  <c:v>14:51:47</c:v>
                </c:pt>
                <c:pt idx="1192">
                  <c:v>14:51:48</c:v>
                </c:pt>
                <c:pt idx="1193">
                  <c:v>14:51:49</c:v>
                </c:pt>
                <c:pt idx="1194">
                  <c:v>14:51:50</c:v>
                </c:pt>
                <c:pt idx="1195">
                  <c:v>14:51:51</c:v>
                </c:pt>
                <c:pt idx="1196">
                  <c:v>14:51:52</c:v>
                </c:pt>
                <c:pt idx="1197">
                  <c:v>14:51:53</c:v>
                </c:pt>
                <c:pt idx="1198">
                  <c:v>14:51:54</c:v>
                </c:pt>
                <c:pt idx="1199">
                  <c:v>14:51:55</c:v>
                </c:pt>
                <c:pt idx="1200">
                  <c:v>14:51:56</c:v>
                </c:pt>
                <c:pt idx="1201">
                  <c:v>14:51:57</c:v>
                </c:pt>
                <c:pt idx="1202">
                  <c:v>14:51:58</c:v>
                </c:pt>
                <c:pt idx="1203">
                  <c:v>14:51:59</c:v>
                </c:pt>
                <c:pt idx="1204">
                  <c:v>14:52:00</c:v>
                </c:pt>
                <c:pt idx="1205">
                  <c:v>14:52:01</c:v>
                </c:pt>
                <c:pt idx="1206">
                  <c:v>14:52:02</c:v>
                </c:pt>
                <c:pt idx="1207">
                  <c:v>14:52:03</c:v>
                </c:pt>
                <c:pt idx="1208">
                  <c:v>14:52:04</c:v>
                </c:pt>
                <c:pt idx="1209">
                  <c:v>14:52:05</c:v>
                </c:pt>
                <c:pt idx="1210">
                  <c:v>14:52:06</c:v>
                </c:pt>
                <c:pt idx="1211">
                  <c:v>14:52:07</c:v>
                </c:pt>
                <c:pt idx="1212">
                  <c:v>14:52:08</c:v>
                </c:pt>
                <c:pt idx="1213">
                  <c:v>14:52:09</c:v>
                </c:pt>
                <c:pt idx="1214">
                  <c:v>14:52:10</c:v>
                </c:pt>
                <c:pt idx="1215">
                  <c:v>14:52:11</c:v>
                </c:pt>
                <c:pt idx="1216">
                  <c:v>14:52:12</c:v>
                </c:pt>
                <c:pt idx="1217">
                  <c:v>14:52:13</c:v>
                </c:pt>
                <c:pt idx="1218">
                  <c:v>14:52:14</c:v>
                </c:pt>
                <c:pt idx="1219">
                  <c:v>14:52:15</c:v>
                </c:pt>
                <c:pt idx="1220">
                  <c:v>14:52:16</c:v>
                </c:pt>
                <c:pt idx="1221">
                  <c:v>14:52:17</c:v>
                </c:pt>
                <c:pt idx="1222">
                  <c:v>14:52:18</c:v>
                </c:pt>
                <c:pt idx="1223">
                  <c:v>14:52:19</c:v>
                </c:pt>
                <c:pt idx="1224">
                  <c:v>14:52:20</c:v>
                </c:pt>
                <c:pt idx="1225">
                  <c:v>14:52:21</c:v>
                </c:pt>
                <c:pt idx="1226">
                  <c:v>14:52:22</c:v>
                </c:pt>
                <c:pt idx="1227">
                  <c:v>14:52:23</c:v>
                </c:pt>
                <c:pt idx="1228">
                  <c:v>14:52:24</c:v>
                </c:pt>
                <c:pt idx="1229">
                  <c:v>14:52:25</c:v>
                </c:pt>
                <c:pt idx="1230">
                  <c:v>14:52:26</c:v>
                </c:pt>
                <c:pt idx="1231">
                  <c:v>14:52:27</c:v>
                </c:pt>
                <c:pt idx="1232">
                  <c:v>14:52:28</c:v>
                </c:pt>
                <c:pt idx="1233">
                  <c:v>14:52:29</c:v>
                </c:pt>
                <c:pt idx="1234">
                  <c:v>14:52:30</c:v>
                </c:pt>
                <c:pt idx="1235">
                  <c:v>14:52:31</c:v>
                </c:pt>
                <c:pt idx="1236">
                  <c:v>14:52:32</c:v>
                </c:pt>
                <c:pt idx="1237">
                  <c:v>14:52:33</c:v>
                </c:pt>
                <c:pt idx="1238">
                  <c:v>14:52:34</c:v>
                </c:pt>
                <c:pt idx="1239">
                  <c:v>14:52:35</c:v>
                </c:pt>
                <c:pt idx="1240">
                  <c:v>14:52:36</c:v>
                </c:pt>
                <c:pt idx="1241">
                  <c:v>14:52:37</c:v>
                </c:pt>
                <c:pt idx="1242">
                  <c:v>14:52:38</c:v>
                </c:pt>
                <c:pt idx="1243">
                  <c:v>14:52:39</c:v>
                </c:pt>
                <c:pt idx="1244">
                  <c:v>14:52:40</c:v>
                </c:pt>
                <c:pt idx="1245">
                  <c:v>14:52:41</c:v>
                </c:pt>
                <c:pt idx="1246">
                  <c:v>14:52:42</c:v>
                </c:pt>
                <c:pt idx="1247">
                  <c:v>14:52:43</c:v>
                </c:pt>
                <c:pt idx="1248">
                  <c:v>14:52:44</c:v>
                </c:pt>
                <c:pt idx="1249">
                  <c:v>14:52:45</c:v>
                </c:pt>
                <c:pt idx="1250">
                  <c:v>14:52:46</c:v>
                </c:pt>
                <c:pt idx="1251">
                  <c:v>14:52:47</c:v>
                </c:pt>
                <c:pt idx="1252">
                  <c:v>14:52:48</c:v>
                </c:pt>
                <c:pt idx="1253">
                  <c:v>14:52:49</c:v>
                </c:pt>
                <c:pt idx="1254">
                  <c:v>14:52:50</c:v>
                </c:pt>
                <c:pt idx="1255">
                  <c:v>14:52:51</c:v>
                </c:pt>
                <c:pt idx="1256">
                  <c:v>14:52:52</c:v>
                </c:pt>
                <c:pt idx="1257">
                  <c:v>14:52:53</c:v>
                </c:pt>
                <c:pt idx="1258">
                  <c:v>14:52:54</c:v>
                </c:pt>
                <c:pt idx="1259">
                  <c:v>14:52:55</c:v>
                </c:pt>
                <c:pt idx="1260">
                  <c:v>14:52:56</c:v>
                </c:pt>
                <c:pt idx="1261">
                  <c:v>14:52:57</c:v>
                </c:pt>
                <c:pt idx="1262">
                  <c:v>14:52:58</c:v>
                </c:pt>
                <c:pt idx="1263">
                  <c:v>14:52:59</c:v>
                </c:pt>
                <c:pt idx="1264">
                  <c:v>14:53:00</c:v>
                </c:pt>
                <c:pt idx="1265">
                  <c:v>14:53:01</c:v>
                </c:pt>
                <c:pt idx="1266">
                  <c:v>14:53:02</c:v>
                </c:pt>
                <c:pt idx="1267">
                  <c:v>14:53:03</c:v>
                </c:pt>
                <c:pt idx="1268">
                  <c:v>14:53:04</c:v>
                </c:pt>
                <c:pt idx="1269">
                  <c:v>14:53:05</c:v>
                </c:pt>
                <c:pt idx="1270">
                  <c:v>14:53:06</c:v>
                </c:pt>
                <c:pt idx="1271">
                  <c:v>14:53:07</c:v>
                </c:pt>
                <c:pt idx="1272">
                  <c:v>14:53:08</c:v>
                </c:pt>
                <c:pt idx="1273">
                  <c:v>14:53:09</c:v>
                </c:pt>
                <c:pt idx="1274">
                  <c:v>14:53:10</c:v>
                </c:pt>
                <c:pt idx="1275">
                  <c:v>14:53:11</c:v>
                </c:pt>
                <c:pt idx="1276">
                  <c:v>14:53:12</c:v>
                </c:pt>
                <c:pt idx="1277">
                  <c:v>14:53:13</c:v>
                </c:pt>
                <c:pt idx="1278">
                  <c:v>14:53:14</c:v>
                </c:pt>
                <c:pt idx="1279">
                  <c:v>14:53:15</c:v>
                </c:pt>
                <c:pt idx="1280">
                  <c:v>14:53:16</c:v>
                </c:pt>
                <c:pt idx="1281">
                  <c:v>14:53:17</c:v>
                </c:pt>
                <c:pt idx="1282">
                  <c:v>14:53:18</c:v>
                </c:pt>
                <c:pt idx="1283">
                  <c:v>14:53:19</c:v>
                </c:pt>
                <c:pt idx="1284">
                  <c:v>14:53:20</c:v>
                </c:pt>
                <c:pt idx="1285">
                  <c:v>14:53:21</c:v>
                </c:pt>
                <c:pt idx="1286">
                  <c:v>14:53:22</c:v>
                </c:pt>
                <c:pt idx="1287">
                  <c:v>14:53:23</c:v>
                </c:pt>
                <c:pt idx="1288">
                  <c:v>14:53:24</c:v>
                </c:pt>
                <c:pt idx="1289">
                  <c:v>14:53:25</c:v>
                </c:pt>
                <c:pt idx="1290">
                  <c:v>14:53:26</c:v>
                </c:pt>
                <c:pt idx="1291">
                  <c:v>14:53:27</c:v>
                </c:pt>
                <c:pt idx="1292">
                  <c:v>14:53:28</c:v>
                </c:pt>
                <c:pt idx="1293">
                  <c:v>14:53:29</c:v>
                </c:pt>
                <c:pt idx="1294">
                  <c:v>14:53:30</c:v>
                </c:pt>
                <c:pt idx="1295">
                  <c:v>14:53:31</c:v>
                </c:pt>
                <c:pt idx="1296">
                  <c:v>14:53:32</c:v>
                </c:pt>
                <c:pt idx="1297">
                  <c:v>14:53:33</c:v>
                </c:pt>
                <c:pt idx="1298">
                  <c:v>14:53:34</c:v>
                </c:pt>
                <c:pt idx="1299">
                  <c:v>14:53:35</c:v>
                </c:pt>
                <c:pt idx="1300">
                  <c:v>14:53:36</c:v>
                </c:pt>
                <c:pt idx="1301">
                  <c:v>14:53:37</c:v>
                </c:pt>
                <c:pt idx="1302">
                  <c:v>14:53:38</c:v>
                </c:pt>
                <c:pt idx="1303">
                  <c:v>14:53:39</c:v>
                </c:pt>
                <c:pt idx="1304">
                  <c:v>14:53:40</c:v>
                </c:pt>
                <c:pt idx="1305">
                  <c:v>14:53:41</c:v>
                </c:pt>
                <c:pt idx="1306">
                  <c:v>14:53:42</c:v>
                </c:pt>
                <c:pt idx="1307">
                  <c:v>14:53:43</c:v>
                </c:pt>
                <c:pt idx="1308">
                  <c:v>14:53:44</c:v>
                </c:pt>
                <c:pt idx="1309">
                  <c:v>14:53:45</c:v>
                </c:pt>
                <c:pt idx="1310">
                  <c:v>14:53:46</c:v>
                </c:pt>
                <c:pt idx="1311">
                  <c:v>14:53:47</c:v>
                </c:pt>
                <c:pt idx="1312">
                  <c:v>14:53:48</c:v>
                </c:pt>
                <c:pt idx="1313">
                  <c:v>14:53:49</c:v>
                </c:pt>
                <c:pt idx="1314">
                  <c:v>14:53:50</c:v>
                </c:pt>
                <c:pt idx="1315">
                  <c:v>14:53:51</c:v>
                </c:pt>
                <c:pt idx="1316">
                  <c:v>14:53:52</c:v>
                </c:pt>
                <c:pt idx="1317">
                  <c:v>14:53:53</c:v>
                </c:pt>
                <c:pt idx="1318">
                  <c:v>14:53:54</c:v>
                </c:pt>
                <c:pt idx="1319">
                  <c:v>14:53:55</c:v>
                </c:pt>
                <c:pt idx="1320">
                  <c:v>14:53:56</c:v>
                </c:pt>
                <c:pt idx="1321">
                  <c:v>14:53:57</c:v>
                </c:pt>
                <c:pt idx="1322">
                  <c:v>14:53:58</c:v>
                </c:pt>
                <c:pt idx="1323">
                  <c:v>14:53:59</c:v>
                </c:pt>
                <c:pt idx="1324">
                  <c:v>14:54:00</c:v>
                </c:pt>
                <c:pt idx="1325">
                  <c:v>14:54:01</c:v>
                </c:pt>
                <c:pt idx="1326">
                  <c:v>14:54:02</c:v>
                </c:pt>
                <c:pt idx="1327">
                  <c:v>14:54:03</c:v>
                </c:pt>
                <c:pt idx="1328">
                  <c:v>14:54:04</c:v>
                </c:pt>
                <c:pt idx="1329">
                  <c:v>14:54:05</c:v>
                </c:pt>
                <c:pt idx="1330">
                  <c:v>14:54:06</c:v>
                </c:pt>
                <c:pt idx="1331">
                  <c:v>14:54:07</c:v>
                </c:pt>
                <c:pt idx="1332">
                  <c:v>14:54:08</c:v>
                </c:pt>
                <c:pt idx="1333">
                  <c:v>14:54:09</c:v>
                </c:pt>
                <c:pt idx="1334">
                  <c:v>14:54:10</c:v>
                </c:pt>
                <c:pt idx="1335">
                  <c:v>14:54:11</c:v>
                </c:pt>
                <c:pt idx="1336">
                  <c:v>14:54:12</c:v>
                </c:pt>
                <c:pt idx="1337">
                  <c:v>14:54:13</c:v>
                </c:pt>
                <c:pt idx="1338">
                  <c:v>14:54:14</c:v>
                </c:pt>
                <c:pt idx="1339">
                  <c:v>14:54:15</c:v>
                </c:pt>
                <c:pt idx="1340">
                  <c:v>14:54:16</c:v>
                </c:pt>
                <c:pt idx="1341">
                  <c:v>14:54:17</c:v>
                </c:pt>
                <c:pt idx="1342">
                  <c:v>14:54:18</c:v>
                </c:pt>
                <c:pt idx="1343">
                  <c:v>14:54:19</c:v>
                </c:pt>
                <c:pt idx="1344">
                  <c:v>14:54:20</c:v>
                </c:pt>
                <c:pt idx="1345">
                  <c:v>14:54:21</c:v>
                </c:pt>
                <c:pt idx="1346">
                  <c:v>14:54:22</c:v>
                </c:pt>
                <c:pt idx="1347">
                  <c:v>14:54:23</c:v>
                </c:pt>
                <c:pt idx="1348">
                  <c:v>14:54:24</c:v>
                </c:pt>
                <c:pt idx="1349">
                  <c:v>14:54:25</c:v>
                </c:pt>
                <c:pt idx="1350">
                  <c:v>14:54:26</c:v>
                </c:pt>
                <c:pt idx="1351">
                  <c:v>14:54:27</c:v>
                </c:pt>
                <c:pt idx="1352">
                  <c:v>14:54:28</c:v>
                </c:pt>
                <c:pt idx="1353">
                  <c:v>14:54:29</c:v>
                </c:pt>
                <c:pt idx="1354">
                  <c:v>14:54:30</c:v>
                </c:pt>
                <c:pt idx="1355">
                  <c:v>14:54:31</c:v>
                </c:pt>
                <c:pt idx="1356">
                  <c:v>14:54:32</c:v>
                </c:pt>
                <c:pt idx="1357">
                  <c:v>14:54:33</c:v>
                </c:pt>
                <c:pt idx="1358">
                  <c:v>14:54:34</c:v>
                </c:pt>
                <c:pt idx="1359">
                  <c:v>14:54:35</c:v>
                </c:pt>
                <c:pt idx="1360">
                  <c:v>14:54:36</c:v>
                </c:pt>
                <c:pt idx="1361">
                  <c:v>14:54:37</c:v>
                </c:pt>
                <c:pt idx="1362">
                  <c:v>14:54:38</c:v>
                </c:pt>
                <c:pt idx="1363">
                  <c:v>14:54:39</c:v>
                </c:pt>
                <c:pt idx="1364">
                  <c:v>14:54:40</c:v>
                </c:pt>
                <c:pt idx="1365">
                  <c:v>14:54:41</c:v>
                </c:pt>
                <c:pt idx="1366">
                  <c:v>14:54:42</c:v>
                </c:pt>
                <c:pt idx="1367">
                  <c:v>14:54:43</c:v>
                </c:pt>
                <c:pt idx="1368">
                  <c:v>14:54:44</c:v>
                </c:pt>
                <c:pt idx="1369">
                  <c:v>14:54:45</c:v>
                </c:pt>
                <c:pt idx="1370">
                  <c:v>14:54:46</c:v>
                </c:pt>
                <c:pt idx="1371">
                  <c:v>14:54:47</c:v>
                </c:pt>
                <c:pt idx="1372">
                  <c:v>14:54:48</c:v>
                </c:pt>
                <c:pt idx="1373">
                  <c:v>14:54:49</c:v>
                </c:pt>
                <c:pt idx="1374">
                  <c:v>14:54:50</c:v>
                </c:pt>
                <c:pt idx="1375">
                  <c:v>14:54:51</c:v>
                </c:pt>
                <c:pt idx="1376">
                  <c:v>14:54:52</c:v>
                </c:pt>
                <c:pt idx="1377">
                  <c:v>14:54:53</c:v>
                </c:pt>
                <c:pt idx="1378">
                  <c:v>14:54:54</c:v>
                </c:pt>
                <c:pt idx="1379">
                  <c:v>14:54:55</c:v>
                </c:pt>
                <c:pt idx="1380">
                  <c:v>14:54:56</c:v>
                </c:pt>
                <c:pt idx="1381">
                  <c:v>14:54:57</c:v>
                </c:pt>
                <c:pt idx="1382">
                  <c:v>14:54:58</c:v>
                </c:pt>
                <c:pt idx="1383">
                  <c:v>14:54:59</c:v>
                </c:pt>
                <c:pt idx="1384">
                  <c:v>14:55:00</c:v>
                </c:pt>
                <c:pt idx="1385">
                  <c:v>14:55:01</c:v>
                </c:pt>
                <c:pt idx="1386">
                  <c:v>14:55:02</c:v>
                </c:pt>
                <c:pt idx="1387">
                  <c:v>14:55:03</c:v>
                </c:pt>
                <c:pt idx="1388">
                  <c:v>14:55:04</c:v>
                </c:pt>
                <c:pt idx="1389">
                  <c:v>14:55:05</c:v>
                </c:pt>
                <c:pt idx="1390">
                  <c:v>14:55:06</c:v>
                </c:pt>
                <c:pt idx="1391">
                  <c:v>14:55:07</c:v>
                </c:pt>
                <c:pt idx="1392">
                  <c:v>14:55:08</c:v>
                </c:pt>
                <c:pt idx="1393">
                  <c:v>14:55:09</c:v>
                </c:pt>
                <c:pt idx="1394">
                  <c:v>14:55:10</c:v>
                </c:pt>
                <c:pt idx="1395">
                  <c:v>14:55:11</c:v>
                </c:pt>
                <c:pt idx="1396">
                  <c:v>14:55:12</c:v>
                </c:pt>
                <c:pt idx="1397">
                  <c:v>14:55:13</c:v>
                </c:pt>
                <c:pt idx="1398">
                  <c:v>14:55:14</c:v>
                </c:pt>
                <c:pt idx="1399">
                  <c:v>14:55:15</c:v>
                </c:pt>
                <c:pt idx="1400">
                  <c:v>14:55:16</c:v>
                </c:pt>
                <c:pt idx="1401">
                  <c:v>14:55:17</c:v>
                </c:pt>
                <c:pt idx="1402">
                  <c:v>14:55:18</c:v>
                </c:pt>
                <c:pt idx="1403">
                  <c:v>14:55:19</c:v>
                </c:pt>
                <c:pt idx="1404">
                  <c:v>14:55:20</c:v>
                </c:pt>
                <c:pt idx="1405">
                  <c:v>14:55:21</c:v>
                </c:pt>
                <c:pt idx="1406">
                  <c:v>14:55:22</c:v>
                </c:pt>
                <c:pt idx="1407">
                  <c:v>14:55:23</c:v>
                </c:pt>
                <c:pt idx="1408">
                  <c:v>14:55:24</c:v>
                </c:pt>
                <c:pt idx="1409">
                  <c:v>14:55:25</c:v>
                </c:pt>
                <c:pt idx="1410">
                  <c:v>14:55:26</c:v>
                </c:pt>
                <c:pt idx="1411">
                  <c:v>14:55:27</c:v>
                </c:pt>
                <c:pt idx="1412">
                  <c:v>14:55:28</c:v>
                </c:pt>
                <c:pt idx="1413">
                  <c:v>14:55:29</c:v>
                </c:pt>
                <c:pt idx="1414">
                  <c:v>14:55:30</c:v>
                </c:pt>
                <c:pt idx="1415">
                  <c:v>14:55:31</c:v>
                </c:pt>
                <c:pt idx="1416">
                  <c:v>14:55:32</c:v>
                </c:pt>
                <c:pt idx="1417">
                  <c:v>14:55:33</c:v>
                </c:pt>
                <c:pt idx="1418">
                  <c:v>14:55:34</c:v>
                </c:pt>
                <c:pt idx="1419">
                  <c:v>14:55:35</c:v>
                </c:pt>
                <c:pt idx="1420">
                  <c:v>14:55:36</c:v>
                </c:pt>
                <c:pt idx="1421">
                  <c:v>14:55:37</c:v>
                </c:pt>
                <c:pt idx="1422">
                  <c:v>14:55:38</c:v>
                </c:pt>
                <c:pt idx="1423">
                  <c:v>14:55:39</c:v>
                </c:pt>
                <c:pt idx="1424">
                  <c:v>14:55:40</c:v>
                </c:pt>
                <c:pt idx="1425">
                  <c:v>14:55:41</c:v>
                </c:pt>
                <c:pt idx="1426">
                  <c:v>14:55:42</c:v>
                </c:pt>
                <c:pt idx="1427">
                  <c:v>14:55:43</c:v>
                </c:pt>
                <c:pt idx="1428">
                  <c:v>14:55:44</c:v>
                </c:pt>
                <c:pt idx="1429">
                  <c:v>14:55:45</c:v>
                </c:pt>
                <c:pt idx="1430">
                  <c:v>14:55:46</c:v>
                </c:pt>
                <c:pt idx="1431">
                  <c:v>14:55:47</c:v>
                </c:pt>
                <c:pt idx="1432">
                  <c:v>14:55:48</c:v>
                </c:pt>
                <c:pt idx="1433">
                  <c:v>14:55:49</c:v>
                </c:pt>
                <c:pt idx="1434">
                  <c:v>14:55:50</c:v>
                </c:pt>
                <c:pt idx="1435">
                  <c:v>14:55:51</c:v>
                </c:pt>
                <c:pt idx="1436">
                  <c:v>14:55:52</c:v>
                </c:pt>
                <c:pt idx="1437">
                  <c:v>14:55:53</c:v>
                </c:pt>
                <c:pt idx="1438">
                  <c:v>14:55:54</c:v>
                </c:pt>
                <c:pt idx="1439">
                  <c:v>14:55:55</c:v>
                </c:pt>
                <c:pt idx="1440">
                  <c:v>14:55:56</c:v>
                </c:pt>
                <c:pt idx="1441">
                  <c:v>14:55:57</c:v>
                </c:pt>
                <c:pt idx="1442">
                  <c:v>14:55:58</c:v>
                </c:pt>
                <c:pt idx="1443">
                  <c:v>14:55:59</c:v>
                </c:pt>
                <c:pt idx="1444">
                  <c:v>14:56:00</c:v>
                </c:pt>
                <c:pt idx="1445">
                  <c:v>14:56:01</c:v>
                </c:pt>
                <c:pt idx="1446">
                  <c:v>14:56:02</c:v>
                </c:pt>
                <c:pt idx="1447">
                  <c:v>14:56:03</c:v>
                </c:pt>
                <c:pt idx="1448">
                  <c:v>14:56:04</c:v>
                </c:pt>
                <c:pt idx="1449">
                  <c:v>14:56:05</c:v>
                </c:pt>
                <c:pt idx="1450">
                  <c:v>14:56:06</c:v>
                </c:pt>
                <c:pt idx="1451">
                  <c:v>14:56:07</c:v>
                </c:pt>
                <c:pt idx="1452">
                  <c:v>14:56:08</c:v>
                </c:pt>
                <c:pt idx="1453">
                  <c:v>14:56:09</c:v>
                </c:pt>
                <c:pt idx="1454">
                  <c:v>14:56:10</c:v>
                </c:pt>
                <c:pt idx="1455">
                  <c:v>14:56:11</c:v>
                </c:pt>
                <c:pt idx="1456">
                  <c:v>14:56:12</c:v>
                </c:pt>
                <c:pt idx="1457">
                  <c:v>14:56:13</c:v>
                </c:pt>
                <c:pt idx="1458">
                  <c:v>14:56:14</c:v>
                </c:pt>
                <c:pt idx="1459">
                  <c:v>14:56:15</c:v>
                </c:pt>
                <c:pt idx="1460">
                  <c:v>14:56:16</c:v>
                </c:pt>
                <c:pt idx="1461">
                  <c:v>14:56:17</c:v>
                </c:pt>
                <c:pt idx="1462">
                  <c:v>14:56:18</c:v>
                </c:pt>
                <c:pt idx="1463">
                  <c:v>14:56:19</c:v>
                </c:pt>
                <c:pt idx="1464">
                  <c:v>14:56:20</c:v>
                </c:pt>
                <c:pt idx="1465">
                  <c:v>14:56:21</c:v>
                </c:pt>
                <c:pt idx="1466">
                  <c:v>14:56:22</c:v>
                </c:pt>
                <c:pt idx="1467">
                  <c:v>14:56:23</c:v>
                </c:pt>
                <c:pt idx="1468">
                  <c:v>14:56:24</c:v>
                </c:pt>
                <c:pt idx="1469">
                  <c:v>14:56:25</c:v>
                </c:pt>
                <c:pt idx="1470">
                  <c:v>14:56:26</c:v>
                </c:pt>
                <c:pt idx="1471">
                  <c:v>14:56:27</c:v>
                </c:pt>
                <c:pt idx="1472">
                  <c:v>14:56:28</c:v>
                </c:pt>
                <c:pt idx="1473">
                  <c:v>14:56:29</c:v>
                </c:pt>
                <c:pt idx="1474">
                  <c:v>14:56:30</c:v>
                </c:pt>
                <c:pt idx="1475">
                  <c:v>14:56:31</c:v>
                </c:pt>
                <c:pt idx="1476">
                  <c:v>14:56:32</c:v>
                </c:pt>
                <c:pt idx="1477">
                  <c:v>14:56:33</c:v>
                </c:pt>
                <c:pt idx="1478">
                  <c:v>14:56:34</c:v>
                </c:pt>
                <c:pt idx="1479">
                  <c:v>14:56:35</c:v>
                </c:pt>
                <c:pt idx="1480">
                  <c:v>14:56:36</c:v>
                </c:pt>
                <c:pt idx="1481">
                  <c:v>14:56:37</c:v>
                </c:pt>
                <c:pt idx="1482">
                  <c:v>14:56:38</c:v>
                </c:pt>
                <c:pt idx="1483">
                  <c:v>14:56:39</c:v>
                </c:pt>
                <c:pt idx="1484">
                  <c:v>14:56:40</c:v>
                </c:pt>
                <c:pt idx="1485">
                  <c:v>14:56:41</c:v>
                </c:pt>
                <c:pt idx="1486">
                  <c:v>14:56:42</c:v>
                </c:pt>
                <c:pt idx="1487">
                  <c:v>14:56:43</c:v>
                </c:pt>
                <c:pt idx="1488">
                  <c:v>14:56:44</c:v>
                </c:pt>
                <c:pt idx="1489">
                  <c:v>14:56:45</c:v>
                </c:pt>
                <c:pt idx="1490">
                  <c:v>14:56:46</c:v>
                </c:pt>
                <c:pt idx="1491">
                  <c:v>14:56:47</c:v>
                </c:pt>
                <c:pt idx="1492">
                  <c:v>14:56:48</c:v>
                </c:pt>
                <c:pt idx="1493">
                  <c:v>14:56:49</c:v>
                </c:pt>
                <c:pt idx="1494">
                  <c:v>14:56:50</c:v>
                </c:pt>
                <c:pt idx="1495">
                  <c:v>14:56:51</c:v>
                </c:pt>
                <c:pt idx="1496">
                  <c:v>14:56:52</c:v>
                </c:pt>
                <c:pt idx="1497">
                  <c:v>14:56:53</c:v>
                </c:pt>
                <c:pt idx="1498">
                  <c:v>14:56:54</c:v>
                </c:pt>
                <c:pt idx="1499">
                  <c:v>14:56:55</c:v>
                </c:pt>
                <c:pt idx="1500">
                  <c:v>14:56:56</c:v>
                </c:pt>
                <c:pt idx="1501">
                  <c:v>14:56:57</c:v>
                </c:pt>
                <c:pt idx="1502">
                  <c:v>14:56:58</c:v>
                </c:pt>
                <c:pt idx="1503">
                  <c:v>14:56:59</c:v>
                </c:pt>
                <c:pt idx="1504">
                  <c:v>14:57:00</c:v>
                </c:pt>
                <c:pt idx="1505">
                  <c:v>14:57:01</c:v>
                </c:pt>
                <c:pt idx="1506">
                  <c:v>14:57:02</c:v>
                </c:pt>
                <c:pt idx="1507">
                  <c:v>14:57:03</c:v>
                </c:pt>
                <c:pt idx="1508">
                  <c:v>14:57:04</c:v>
                </c:pt>
                <c:pt idx="1509">
                  <c:v>14:57:05</c:v>
                </c:pt>
                <c:pt idx="1510">
                  <c:v>14:57:06</c:v>
                </c:pt>
                <c:pt idx="1511">
                  <c:v>14:57:07</c:v>
                </c:pt>
                <c:pt idx="1512">
                  <c:v>14:57:08</c:v>
                </c:pt>
                <c:pt idx="1513">
                  <c:v>14:57:09</c:v>
                </c:pt>
                <c:pt idx="1514">
                  <c:v>14:57:10</c:v>
                </c:pt>
                <c:pt idx="1515">
                  <c:v>14:57:11</c:v>
                </c:pt>
                <c:pt idx="1516">
                  <c:v>14:57:12</c:v>
                </c:pt>
                <c:pt idx="1517">
                  <c:v>14:57:13</c:v>
                </c:pt>
                <c:pt idx="1518">
                  <c:v>14:57:14</c:v>
                </c:pt>
                <c:pt idx="1519">
                  <c:v>14:57:15</c:v>
                </c:pt>
                <c:pt idx="1520">
                  <c:v>14:57:16</c:v>
                </c:pt>
                <c:pt idx="1521">
                  <c:v>14:57:17</c:v>
                </c:pt>
                <c:pt idx="1522">
                  <c:v>14:57:18</c:v>
                </c:pt>
                <c:pt idx="1523">
                  <c:v>14:57:19</c:v>
                </c:pt>
                <c:pt idx="1524">
                  <c:v>14:57:20</c:v>
                </c:pt>
                <c:pt idx="1525">
                  <c:v>14:57:21</c:v>
                </c:pt>
                <c:pt idx="1526">
                  <c:v>14:57:22</c:v>
                </c:pt>
                <c:pt idx="1527">
                  <c:v>14:57:23</c:v>
                </c:pt>
                <c:pt idx="1528">
                  <c:v>14:57:24</c:v>
                </c:pt>
                <c:pt idx="1529">
                  <c:v>14:57:25</c:v>
                </c:pt>
                <c:pt idx="1530">
                  <c:v>14:57:26</c:v>
                </c:pt>
                <c:pt idx="1531">
                  <c:v>14:57:27</c:v>
                </c:pt>
                <c:pt idx="1532">
                  <c:v>14:57:28</c:v>
                </c:pt>
                <c:pt idx="1533">
                  <c:v>14:57:29</c:v>
                </c:pt>
                <c:pt idx="1534">
                  <c:v>14:57:30</c:v>
                </c:pt>
                <c:pt idx="1535">
                  <c:v>14:57:31</c:v>
                </c:pt>
                <c:pt idx="1536">
                  <c:v>14:57:32</c:v>
                </c:pt>
                <c:pt idx="1537">
                  <c:v>14:57:33</c:v>
                </c:pt>
                <c:pt idx="1538">
                  <c:v>14:57:34</c:v>
                </c:pt>
                <c:pt idx="1539">
                  <c:v>14:57:35</c:v>
                </c:pt>
                <c:pt idx="1540">
                  <c:v>14:57:36</c:v>
                </c:pt>
                <c:pt idx="1541">
                  <c:v>14:57:37</c:v>
                </c:pt>
                <c:pt idx="1542">
                  <c:v>14:57:38</c:v>
                </c:pt>
                <c:pt idx="1543">
                  <c:v>14:57:39</c:v>
                </c:pt>
                <c:pt idx="1544">
                  <c:v>14:57:40</c:v>
                </c:pt>
                <c:pt idx="1545">
                  <c:v>14:57:41</c:v>
                </c:pt>
                <c:pt idx="1546">
                  <c:v>14:57:42</c:v>
                </c:pt>
                <c:pt idx="1547">
                  <c:v>14:57:43</c:v>
                </c:pt>
                <c:pt idx="1548">
                  <c:v>14:57:44</c:v>
                </c:pt>
                <c:pt idx="1549">
                  <c:v>14:57:45</c:v>
                </c:pt>
                <c:pt idx="1550">
                  <c:v>14:57:46</c:v>
                </c:pt>
                <c:pt idx="1551">
                  <c:v>14:57:47</c:v>
                </c:pt>
                <c:pt idx="1552">
                  <c:v>14:57:48</c:v>
                </c:pt>
                <c:pt idx="1553">
                  <c:v>14:57:49</c:v>
                </c:pt>
                <c:pt idx="1554">
                  <c:v>14:57:50</c:v>
                </c:pt>
                <c:pt idx="1555">
                  <c:v>14:57:51</c:v>
                </c:pt>
                <c:pt idx="1556">
                  <c:v>14:57:52</c:v>
                </c:pt>
                <c:pt idx="1557">
                  <c:v>14:57:53</c:v>
                </c:pt>
                <c:pt idx="1558">
                  <c:v>14:57:54</c:v>
                </c:pt>
                <c:pt idx="1559">
                  <c:v>14:57:55</c:v>
                </c:pt>
                <c:pt idx="1560">
                  <c:v>14:57:56</c:v>
                </c:pt>
                <c:pt idx="1561">
                  <c:v>14:57:57</c:v>
                </c:pt>
                <c:pt idx="1562">
                  <c:v>14:57:58</c:v>
                </c:pt>
                <c:pt idx="1563">
                  <c:v>14:57:59</c:v>
                </c:pt>
                <c:pt idx="1564">
                  <c:v>14:58:00</c:v>
                </c:pt>
                <c:pt idx="1565">
                  <c:v>14:58:01</c:v>
                </c:pt>
                <c:pt idx="1566">
                  <c:v>14:58:02</c:v>
                </c:pt>
                <c:pt idx="1567">
                  <c:v>14:58:03</c:v>
                </c:pt>
                <c:pt idx="1568">
                  <c:v>14:58:04</c:v>
                </c:pt>
                <c:pt idx="1569">
                  <c:v>14:58:05</c:v>
                </c:pt>
                <c:pt idx="1570">
                  <c:v>14:58:06</c:v>
                </c:pt>
                <c:pt idx="1571">
                  <c:v>14:58:07</c:v>
                </c:pt>
                <c:pt idx="1572">
                  <c:v>14:58:08</c:v>
                </c:pt>
                <c:pt idx="1573">
                  <c:v>14:58:09</c:v>
                </c:pt>
                <c:pt idx="1574">
                  <c:v>14:58:10</c:v>
                </c:pt>
                <c:pt idx="1575">
                  <c:v>14:58:11</c:v>
                </c:pt>
                <c:pt idx="1576">
                  <c:v>14:58:12</c:v>
                </c:pt>
                <c:pt idx="1577">
                  <c:v>14:58:13</c:v>
                </c:pt>
                <c:pt idx="1578">
                  <c:v>14:58:14</c:v>
                </c:pt>
                <c:pt idx="1579">
                  <c:v>14:58:15</c:v>
                </c:pt>
                <c:pt idx="1580">
                  <c:v>14:58:16</c:v>
                </c:pt>
                <c:pt idx="1581">
                  <c:v>14:58:17</c:v>
                </c:pt>
                <c:pt idx="1582">
                  <c:v>14:58:18</c:v>
                </c:pt>
                <c:pt idx="1583">
                  <c:v>14:58:19</c:v>
                </c:pt>
                <c:pt idx="1584">
                  <c:v>14:58:20</c:v>
                </c:pt>
                <c:pt idx="1585">
                  <c:v>14:58:21</c:v>
                </c:pt>
                <c:pt idx="1586">
                  <c:v>14:58:22</c:v>
                </c:pt>
                <c:pt idx="1587">
                  <c:v>14:58:23</c:v>
                </c:pt>
                <c:pt idx="1588">
                  <c:v>14:58:24</c:v>
                </c:pt>
                <c:pt idx="1589">
                  <c:v>14:58:25</c:v>
                </c:pt>
                <c:pt idx="1590">
                  <c:v>14:58:26</c:v>
                </c:pt>
                <c:pt idx="1591">
                  <c:v>14:58:27</c:v>
                </c:pt>
                <c:pt idx="1592">
                  <c:v>14:58:28</c:v>
                </c:pt>
                <c:pt idx="1593">
                  <c:v>14:58:29</c:v>
                </c:pt>
                <c:pt idx="1594">
                  <c:v>14:58:30</c:v>
                </c:pt>
                <c:pt idx="1595">
                  <c:v>14:58:31</c:v>
                </c:pt>
                <c:pt idx="1596">
                  <c:v>14:58:32</c:v>
                </c:pt>
                <c:pt idx="1597">
                  <c:v>14:58:33</c:v>
                </c:pt>
                <c:pt idx="1598">
                  <c:v>14:58:34</c:v>
                </c:pt>
                <c:pt idx="1599">
                  <c:v>14:58:35</c:v>
                </c:pt>
                <c:pt idx="1600">
                  <c:v>14:58:36</c:v>
                </c:pt>
                <c:pt idx="1601">
                  <c:v>14:58:37</c:v>
                </c:pt>
                <c:pt idx="1602">
                  <c:v>14:58:38</c:v>
                </c:pt>
                <c:pt idx="1603">
                  <c:v>14:58:39</c:v>
                </c:pt>
                <c:pt idx="1604">
                  <c:v>14:58:40</c:v>
                </c:pt>
                <c:pt idx="1605">
                  <c:v>14:58:41</c:v>
                </c:pt>
                <c:pt idx="1606">
                  <c:v>14:58:42</c:v>
                </c:pt>
                <c:pt idx="1607">
                  <c:v>14:58:43</c:v>
                </c:pt>
                <c:pt idx="1608">
                  <c:v>14:58:44</c:v>
                </c:pt>
                <c:pt idx="1609">
                  <c:v>14:58:45</c:v>
                </c:pt>
                <c:pt idx="1610">
                  <c:v>14:58:46</c:v>
                </c:pt>
                <c:pt idx="1611">
                  <c:v>14:58:47</c:v>
                </c:pt>
                <c:pt idx="1612">
                  <c:v>14:58:48</c:v>
                </c:pt>
                <c:pt idx="1613">
                  <c:v>14:58:49</c:v>
                </c:pt>
                <c:pt idx="1614">
                  <c:v>14:58:50</c:v>
                </c:pt>
                <c:pt idx="1615">
                  <c:v>14:58:51</c:v>
                </c:pt>
                <c:pt idx="1616">
                  <c:v>14:58:52</c:v>
                </c:pt>
                <c:pt idx="1617">
                  <c:v>14:58:53</c:v>
                </c:pt>
                <c:pt idx="1618">
                  <c:v>14:58:54</c:v>
                </c:pt>
                <c:pt idx="1619">
                  <c:v>14:58:55</c:v>
                </c:pt>
                <c:pt idx="1620">
                  <c:v>14:58:56</c:v>
                </c:pt>
                <c:pt idx="1621">
                  <c:v>14:58:57</c:v>
                </c:pt>
                <c:pt idx="1622">
                  <c:v>14:58:58</c:v>
                </c:pt>
                <c:pt idx="1623">
                  <c:v>14:58:59</c:v>
                </c:pt>
                <c:pt idx="1624">
                  <c:v>14:59:00</c:v>
                </c:pt>
                <c:pt idx="1625">
                  <c:v>14:59:01</c:v>
                </c:pt>
                <c:pt idx="1626">
                  <c:v>14:59:02</c:v>
                </c:pt>
                <c:pt idx="1627">
                  <c:v>14:59:03</c:v>
                </c:pt>
                <c:pt idx="1628">
                  <c:v>14:59:04</c:v>
                </c:pt>
                <c:pt idx="1629">
                  <c:v>14:59:05</c:v>
                </c:pt>
                <c:pt idx="1630">
                  <c:v>14:59:06</c:v>
                </c:pt>
                <c:pt idx="1631">
                  <c:v>14:59:07</c:v>
                </c:pt>
                <c:pt idx="1632">
                  <c:v>14:59:08</c:v>
                </c:pt>
                <c:pt idx="1633">
                  <c:v>14:59:09</c:v>
                </c:pt>
                <c:pt idx="1634">
                  <c:v>14:59:10</c:v>
                </c:pt>
                <c:pt idx="1635">
                  <c:v>14:59:11</c:v>
                </c:pt>
                <c:pt idx="1636">
                  <c:v>14:59:12</c:v>
                </c:pt>
                <c:pt idx="1637">
                  <c:v>14:59:13</c:v>
                </c:pt>
                <c:pt idx="1638">
                  <c:v>14:59:14</c:v>
                </c:pt>
                <c:pt idx="1639">
                  <c:v>14:59:15</c:v>
                </c:pt>
                <c:pt idx="1640">
                  <c:v>14:59:16</c:v>
                </c:pt>
                <c:pt idx="1641">
                  <c:v>14:59:17</c:v>
                </c:pt>
                <c:pt idx="1642">
                  <c:v>14:59:18</c:v>
                </c:pt>
                <c:pt idx="1643">
                  <c:v>14:59:19</c:v>
                </c:pt>
                <c:pt idx="1644">
                  <c:v>14:59:20</c:v>
                </c:pt>
                <c:pt idx="1645">
                  <c:v>14:59:21</c:v>
                </c:pt>
                <c:pt idx="1646">
                  <c:v>14:59:22</c:v>
                </c:pt>
                <c:pt idx="1647">
                  <c:v>14:59:23</c:v>
                </c:pt>
                <c:pt idx="1648">
                  <c:v>14:59:24</c:v>
                </c:pt>
                <c:pt idx="1649">
                  <c:v>14:59:25</c:v>
                </c:pt>
                <c:pt idx="1650">
                  <c:v>14:59:26</c:v>
                </c:pt>
                <c:pt idx="1651">
                  <c:v>14:59:27</c:v>
                </c:pt>
                <c:pt idx="1652">
                  <c:v>14:59:28</c:v>
                </c:pt>
                <c:pt idx="1653">
                  <c:v>14:59:29</c:v>
                </c:pt>
                <c:pt idx="1654">
                  <c:v>14:59:30</c:v>
                </c:pt>
                <c:pt idx="1655">
                  <c:v>14:59:31</c:v>
                </c:pt>
                <c:pt idx="1656">
                  <c:v>14:59:32</c:v>
                </c:pt>
                <c:pt idx="1657">
                  <c:v>14:59:33</c:v>
                </c:pt>
                <c:pt idx="1658">
                  <c:v>14:59:34</c:v>
                </c:pt>
                <c:pt idx="1659">
                  <c:v>14:59:35</c:v>
                </c:pt>
                <c:pt idx="1660">
                  <c:v>14:59:36</c:v>
                </c:pt>
                <c:pt idx="1661">
                  <c:v>14:59:37</c:v>
                </c:pt>
                <c:pt idx="1662">
                  <c:v>14:59:38</c:v>
                </c:pt>
                <c:pt idx="1663">
                  <c:v>14:59:39</c:v>
                </c:pt>
                <c:pt idx="1664">
                  <c:v>14:59:40</c:v>
                </c:pt>
                <c:pt idx="1665">
                  <c:v>14:59:41</c:v>
                </c:pt>
                <c:pt idx="1666">
                  <c:v>14:59:42</c:v>
                </c:pt>
                <c:pt idx="1667">
                  <c:v>14:59:43</c:v>
                </c:pt>
                <c:pt idx="1668">
                  <c:v>14:59:44</c:v>
                </c:pt>
                <c:pt idx="1669">
                  <c:v>14:59:45</c:v>
                </c:pt>
                <c:pt idx="1670">
                  <c:v>14:59:46</c:v>
                </c:pt>
                <c:pt idx="1671">
                  <c:v>14:59:47</c:v>
                </c:pt>
                <c:pt idx="1672">
                  <c:v>14:59:48</c:v>
                </c:pt>
                <c:pt idx="1673">
                  <c:v>14:59:49</c:v>
                </c:pt>
                <c:pt idx="1674">
                  <c:v>14:59:50</c:v>
                </c:pt>
                <c:pt idx="1675">
                  <c:v>14:59:51</c:v>
                </c:pt>
                <c:pt idx="1676">
                  <c:v>14:59:52</c:v>
                </c:pt>
                <c:pt idx="1677">
                  <c:v>14:59:53</c:v>
                </c:pt>
                <c:pt idx="1678">
                  <c:v>14:59:54</c:v>
                </c:pt>
                <c:pt idx="1679">
                  <c:v>14:59:55</c:v>
                </c:pt>
                <c:pt idx="1680">
                  <c:v>14:59:56</c:v>
                </c:pt>
                <c:pt idx="1681">
                  <c:v>14:59:57</c:v>
                </c:pt>
                <c:pt idx="1682">
                  <c:v>14:59:58</c:v>
                </c:pt>
                <c:pt idx="1683">
                  <c:v>14:59:59</c:v>
                </c:pt>
                <c:pt idx="1684">
                  <c:v>15:00:00</c:v>
                </c:pt>
                <c:pt idx="1685">
                  <c:v>15:00:01</c:v>
                </c:pt>
                <c:pt idx="1686">
                  <c:v>15:00:02</c:v>
                </c:pt>
                <c:pt idx="1687">
                  <c:v>15:00:03</c:v>
                </c:pt>
                <c:pt idx="1688">
                  <c:v>15:00:04</c:v>
                </c:pt>
                <c:pt idx="1689">
                  <c:v>15:00:05</c:v>
                </c:pt>
                <c:pt idx="1690">
                  <c:v>15:00:06</c:v>
                </c:pt>
                <c:pt idx="1691">
                  <c:v>15:00:07</c:v>
                </c:pt>
                <c:pt idx="1692">
                  <c:v>15:00:08</c:v>
                </c:pt>
                <c:pt idx="1693">
                  <c:v>15:00:09</c:v>
                </c:pt>
                <c:pt idx="1694">
                  <c:v>15:00:10</c:v>
                </c:pt>
                <c:pt idx="1695">
                  <c:v>15:00:11</c:v>
                </c:pt>
                <c:pt idx="1696">
                  <c:v>15:00:12</c:v>
                </c:pt>
                <c:pt idx="1697">
                  <c:v>15:00:13</c:v>
                </c:pt>
                <c:pt idx="1698">
                  <c:v>15:00:14</c:v>
                </c:pt>
                <c:pt idx="1699">
                  <c:v>15:00:15</c:v>
                </c:pt>
                <c:pt idx="1700">
                  <c:v>15:00:16</c:v>
                </c:pt>
                <c:pt idx="1701">
                  <c:v>15:00:17</c:v>
                </c:pt>
                <c:pt idx="1702">
                  <c:v>15:00:18</c:v>
                </c:pt>
                <c:pt idx="1703">
                  <c:v>15:00:19</c:v>
                </c:pt>
                <c:pt idx="1704">
                  <c:v>15:00:20</c:v>
                </c:pt>
                <c:pt idx="1705">
                  <c:v>15:00:21</c:v>
                </c:pt>
                <c:pt idx="1706">
                  <c:v>15:00:22</c:v>
                </c:pt>
                <c:pt idx="1707">
                  <c:v>15:00:23</c:v>
                </c:pt>
                <c:pt idx="1708">
                  <c:v>15:00:24</c:v>
                </c:pt>
                <c:pt idx="1709">
                  <c:v>15:00:25</c:v>
                </c:pt>
                <c:pt idx="1710">
                  <c:v>15:00:26</c:v>
                </c:pt>
                <c:pt idx="1711">
                  <c:v>15:00:27</c:v>
                </c:pt>
                <c:pt idx="1712">
                  <c:v>15:00:28</c:v>
                </c:pt>
                <c:pt idx="1713">
                  <c:v>15:00:29</c:v>
                </c:pt>
                <c:pt idx="1714">
                  <c:v>15:00:30</c:v>
                </c:pt>
                <c:pt idx="1715">
                  <c:v>15:00:31</c:v>
                </c:pt>
                <c:pt idx="1716">
                  <c:v>15:00:32</c:v>
                </c:pt>
                <c:pt idx="1717">
                  <c:v>15:00:33</c:v>
                </c:pt>
                <c:pt idx="1718">
                  <c:v>15:00:34</c:v>
                </c:pt>
                <c:pt idx="1719">
                  <c:v>15:00:35</c:v>
                </c:pt>
                <c:pt idx="1720">
                  <c:v>15:00:36</c:v>
                </c:pt>
                <c:pt idx="1721">
                  <c:v>15:00:37</c:v>
                </c:pt>
                <c:pt idx="1722">
                  <c:v>15:00:38</c:v>
                </c:pt>
                <c:pt idx="1723">
                  <c:v>15:00:39</c:v>
                </c:pt>
                <c:pt idx="1724">
                  <c:v>15:00:40</c:v>
                </c:pt>
                <c:pt idx="1725">
                  <c:v>15:00:41</c:v>
                </c:pt>
                <c:pt idx="1726">
                  <c:v>15:00:42</c:v>
                </c:pt>
                <c:pt idx="1727">
                  <c:v>15:00:43</c:v>
                </c:pt>
                <c:pt idx="1728">
                  <c:v>15:00:44</c:v>
                </c:pt>
                <c:pt idx="1729">
                  <c:v>15:00:45</c:v>
                </c:pt>
                <c:pt idx="1730">
                  <c:v>15:00:46</c:v>
                </c:pt>
                <c:pt idx="1731">
                  <c:v>15:00:47</c:v>
                </c:pt>
                <c:pt idx="1732">
                  <c:v>15:00:48</c:v>
                </c:pt>
                <c:pt idx="1733">
                  <c:v>15:00:49</c:v>
                </c:pt>
                <c:pt idx="1734">
                  <c:v>15:00:50</c:v>
                </c:pt>
                <c:pt idx="1735">
                  <c:v>15:00:51</c:v>
                </c:pt>
                <c:pt idx="1736">
                  <c:v>15:00:52</c:v>
                </c:pt>
                <c:pt idx="1737">
                  <c:v>15:00:53</c:v>
                </c:pt>
                <c:pt idx="1738">
                  <c:v>15:00:54</c:v>
                </c:pt>
                <c:pt idx="1739">
                  <c:v>15:00:55</c:v>
                </c:pt>
                <c:pt idx="1740">
                  <c:v>15:00:56</c:v>
                </c:pt>
                <c:pt idx="1741">
                  <c:v>15:00:57</c:v>
                </c:pt>
                <c:pt idx="1742">
                  <c:v>15:00:58</c:v>
                </c:pt>
                <c:pt idx="1743">
                  <c:v>15:00:59</c:v>
                </c:pt>
                <c:pt idx="1744">
                  <c:v>15:01:00</c:v>
                </c:pt>
                <c:pt idx="1745">
                  <c:v>15:01:01</c:v>
                </c:pt>
                <c:pt idx="1746">
                  <c:v>15:01:02</c:v>
                </c:pt>
                <c:pt idx="1747">
                  <c:v>15:01:03</c:v>
                </c:pt>
                <c:pt idx="1748">
                  <c:v>15:01:04</c:v>
                </c:pt>
                <c:pt idx="1749">
                  <c:v>15:01:05</c:v>
                </c:pt>
                <c:pt idx="1750">
                  <c:v>15:01:06</c:v>
                </c:pt>
                <c:pt idx="1751">
                  <c:v>15:01:07</c:v>
                </c:pt>
                <c:pt idx="1752">
                  <c:v>15:01:08</c:v>
                </c:pt>
                <c:pt idx="1753">
                  <c:v>15:01:09</c:v>
                </c:pt>
                <c:pt idx="1754">
                  <c:v>15:01:10</c:v>
                </c:pt>
                <c:pt idx="1755">
                  <c:v>15:01:11</c:v>
                </c:pt>
                <c:pt idx="1756">
                  <c:v>15:01:12</c:v>
                </c:pt>
                <c:pt idx="1757">
                  <c:v>15:01:13</c:v>
                </c:pt>
                <c:pt idx="1758">
                  <c:v>15:01:14</c:v>
                </c:pt>
                <c:pt idx="1759">
                  <c:v>15:01:15</c:v>
                </c:pt>
                <c:pt idx="1760">
                  <c:v>15:01:16</c:v>
                </c:pt>
                <c:pt idx="1761">
                  <c:v>15:01:17</c:v>
                </c:pt>
                <c:pt idx="1762">
                  <c:v>15:01:18</c:v>
                </c:pt>
                <c:pt idx="1763">
                  <c:v>15:01:19</c:v>
                </c:pt>
                <c:pt idx="1764">
                  <c:v>15:01:20</c:v>
                </c:pt>
                <c:pt idx="1765">
                  <c:v>15:01:21</c:v>
                </c:pt>
                <c:pt idx="1766">
                  <c:v>15:01:22</c:v>
                </c:pt>
                <c:pt idx="1767">
                  <c:v>15:01:23</c:v>
                </c:pt>
                <c:pt idx="1768">
                  <c:v>15:01:24</c:v>
                </c:pt>
                <c:pt idx="1769">
                  <c:v>15:01:25</c:v>
                </c:pt>
                <c:pt idx="1770">
                  <c:v>15:01:26</c:v>
                </c:pt>
                <c:pt idx="1771">
                  <c:v>15:01:27</c:v>
                </c:pt>
                <c:pt idx="1772">
                  <c:v>15:01:28</c:v>
                </c:pt>
                <c:pt idx="1773">
                  <c:v>15:01:29</c:v>
                </c:pt>
                <c:pt idx="1774">
                  <c:v>15:01:30</c:v>
                </c:pt>
                <c:pt idx="1775">
                  <c:v>15:01:31</c:v>
                </c:pt>
                <c:pt idx="1776">
                  <c:v>15:01:32</c:v>
                </c:pt>
                <c:pt idx="1777">
                  <c:v>15:01:33</c:v>
                </c:pt>
                <c:pt idx="1778">
                  <c:v>15:01:34</c:v>
                </c:pt>
                <c:pt idx="1779">
                  <c:v>15:01:35</c:v>
                </c:pt>
                <c:pt idx="1780">
                  <c:v>15:01:36</c:v>
                </c:pt>
                <c:pt idx="1781">
                  <c:v>15:01:37</c:v>
                </c:pt>
                <c:pt idx="1782">
                  <c:v>15:01:38</c:v>
                </c:pt>
                <c:pt idx="1783">
                  <c:v>15:01:39</c:v>
                </c:pt>
                <c:pt idx="1784">
                  <c:v>15:01:40</c:v>
                </c:pt>
                <c:pt idx="1785">
                  <c:v>15:01:41</c:v>
                </c:pt>
                <c:pt idx="1786">
                  <c:v>15:01:42</c:v>
                </c:pt>
                <c:pt idx="1787">
                  <c:v>15:01:43</c:v>
                </c:pt>
                <c:pt idx="1788">
                  <c:v>15:01:44</c:v>
                </c:pt>
                <c:pt idx="1789">
                  <c:v>15:01:45</c:v>
                </c:pt>
                <c:pt idx="1790">
                  <c:v>15:01:46</c:v>
                </c:pt>
                <c:pt idx="1791">
                  <c:v>15:01:47</c:v>
                </c:pt>
                <c:pt idx="1792">
                  <c:v>15:01:48</c:v>
                </c:pt>
                <c:pt idx="1793">
                  <c:v>15:01:49</c:v>
                </c:pt>
                <c:pt idx="1794">
                  <c:v>15:01:50</c:v>
                </c:pt>
                <c:pt idx="1795">
                  <c:v>15:01:51</c:v>
                </c:pt>
                <c:pt idx="1796">
                  <c:v>15:01:52</c:v>
                </c:pt>
                <c:pt idx="1797">
                  <c:v>15:01:53</c:v>
                </c:pt>
                <c:pt idx="1798">
                  <c:v>15:01:54</c:v>
                </c:pt>
                <c:pt idx="1799">
                  <c:v>15:01:55</c:v>
                </c:pt>
                <c:pt idx="1800">
                  <c:v>15:01:56</c:v>
                </c:pt>
                <c:pt idx="1801">
                  <c:v>15:01:57</c:v>
                </c:pt>
                <c:pt idx="1802">
                  <c:v>15:01:58</c:v>
                </c:pt>
                <c:pt idx="1803">
                  <c:v>15:01:59</c:v>
                </c:pt>
                <c:pt idx="1804">
                  <c:v>15:02:00</c:v>
                </c:pt>
                <c:pt idx="1805">
                  <c:v>15:02:01</c:v>
                </c:pt>
                <c:pt idx="1806">
                  <c:v>15:02:02</c:v>
                </c:pt>
                <c:pt idx="1807">
                  <c:v>15:02:03</c:v>
                </c:pt>
                <c:pt idx="1808">
                  <c:v>15:02:04</c:v>
                </c:pt>
                <c:pt idx="1809">
                  <c:v>15:02:05</c:v>
                </c:pt>
                <c:pt idx="1810">
                  <c:v>15:02:06</c:v>
                </c:pt>
                <c:pt idx="1811">
                  <c:v>15:02:07</c:v>
                </c:pt>
                <c:pt idx="1812">
                  <c:v>15:02:08</c:v>
                </c:pt>
                <c:pt idx="1813">
                  <c:v>15:02:09</c:v>
                </c:pt>
                <c:pt idx="1814">
                  <c:v>15:02:10</c:v>
                </c:pt>
                <c:pt idx="1815">
                  <c:v>15:02:11</c:v>
                </c:pt>
                <c:pt idx="1816">
                  <c:v>15:02:12</c:v>
                </c:pt>
                <c:pt idx="1817">
                  <c:v>15:02:13</c:v>
                </c:pt>
                <c:pt idx="1818">
                  <c:v>15:02:14</c:v>
                </c:pt>
                <c:pt idx="1819">
                  <c:v>15:02:15</c:v>
                </c:pt>
                <c:pt idx="1820">
                  <c:v>15:02:16</c:v>
                </c:pt>
                <c:pt idx="1821">
                  <c:v>15:02:17</c:v>
                </c:pt>
                <c:pt idx="1822">
                  <c:v>15:02:18</c:v>
                </c:pt>
                <c:pt idx="1823">
                  <c:v>15:02:19</c:v>
                </c:pt>
                <c:pt idx="1824">
                  <c:v>15:02:20</c:v>
                </c:pt>
                <c:pt idx="1825">
                  <c:v>15:02:21</c:v>
                </c:pt>
                <c:pt idx="1826">
                  <c:v>15:02:22</c:v>
                </c:pt>
                <c:pt idx="1827">
                  <c:v>15:02:23</c:v>
                </c:pt>
                <c:pt idx="1828">
                  <c:v>15:02:24</c:v>
                </c:pt>
                <c:pt idx="1829">
                  <c:v>15:02:25</c:v>
                </c:pt>
                <c:pt idx="1830">
                  <c:v>15:02:26</c:v>
                </c:pt>
                <c:pt idx="1831">
                  <c:v>15:02:27</c:v>
                </c:pt>
                <c:pt idx="1832">
                  <c:v>15:02:28</c:v>
                </c:pt>
                <c:pt idx="1833">
                  <c:v>15:02:29</c:v>
                </c:pt>
                <c:pt idx="1834">
                  <c:v>15:02:30</c:v>
                </c:pt>
                <c:pt idx="1835">
                  <c:v>15:02:31</c:v>
                </c:pt>
                <c:pt idx="1836">
                  <c:v>15:02:32</c:v>
                </c:pt>
                <c:pt idx="1837">
                  <c:v>15:02:33</c:v>
                </c:pt>
                <c:pt idx="1838">
                  <c:v>15:02:34</c:v>
                </c:pt>
                <c:pt idx="1839">
                  <c:v>15:02:35</c:v>
                </c:pt>
                <c:pt idx="1840">
                  <c:v>15:02:36</c:v>
                </c:pt>
                <c:pt idx="1841">
                  <c:v>15:02:37</c:v>
                </c:pt>
                <c:pt idx="1842">
                  <c:v>15:02:38</c:v>
                </c:pt>
                <c:pt idx="1843">
                  <c:v>15:02:39</c:v>
                </c:pt>
                <c:pt idx="1844">
                  <c:v>15:02:40</c:v>
                </c:pt>
                <c:pt idx="1845">
                  <c:v>15:02:41</c:v>
                </c:pt>
                <c:pt idx="1846">
                  <c:v>15:02:42</c:v>
                </c:pt>
                <c:pt idx="1847">
                  <c:v>15:02:43</c:v>
                </c:pt>
                <c:pt idx="1848">
                  <c:v>15:02:44</c:v>
                </c:pt>
                <c:pt idx="1849">
                  <c:v>15:02:45</c:v>
                </c:pt>
                <c:pt idx="1850">
                  <c:v>15:02:46</c:v>
                </c:pt>
                <c:pt idx="1851">
                  <c:v>15:02:47</c:v>
                </c:pt>
                <c:pt idx="1852">
                  <c:v>15:02:48</c:v>
                </c:pt>
                <c:pt idx="1853">
                  <c:v>15:02:49</c:v>
                </c:pt>
                <c:pt idx="1854">
                  <c:v>15:02:50</c:v>
                </c:pt>
                <c:pt idx="1855">
                  <c:v>15:02:51</c:v>
                </c:pt>
                <c:pt idx="1856">
                  <c:v>15:02:52</c:v>
                </c:pt>
                <c:pt idx="1857">
                  <c:v>15:02:53</c:v>
                </c:pt>
                <c:pt idx="1858">
                  <c:v>15:02:54</c:v>
                </c:pt>
                <c:pt idx="1859">
                  <c:v>15:02:55</c:v>
                </c:pt>
                <c:pt idx="1860">
                  <c:v>15:02:56</c:v>
                </c:pt>
                <c:pt idx="1861">
                  <c:v>15:02:57</c:v>
                </c:pt>
                <c:pt idx="1862">
                  <c:v>15:02:58</c:v>
                </c:pt>
                <c:pt idx="1863">
                  <c:v>15:02:59</c:v>
                </c:pt>
                <c:pt idx="1864">
                  <c:v>15:03:00</c:v>
                </c:pt>
                <c:pt idx="1865">
                  <c:v>15:03:01</c:v>
                </c:pt>
                <c:pt idx="1866">
                  <c:v>15:03:02</c:v>
                </c:pt>
                <c:pt idx="1867">
                  <c:v>15:03:03</c:v>
                </c:pt>
                <c:pt idx="1868">
                  <c:v>15:03:04</c:v>
                </c:pt>
                <c:pt idx="1869">
                  <c:v>15:03:05</c:v>
                </c:pt>
                <c:pt idx="1870">
                  <c:v>15:03:06</c:v>
                </c:pt>
                <c:pt idx="1871">
                  <c:v>15:03:07</c:v>
                </c:pt>
                <c:pt idx="1872">
                  <c:v>15:03:08</c:v>
                </c:pt>
                <c:pt idx="1873">
                  <c:v>15:03:09</c:v>
                </c:pt>
                <c:pt idx="1874">
                  <c:v>15:03:10</c:v>
                </c:pt>
                <c:pt idx="1875">
                  <c:v>15:03:11</c:v>
                </c:pt>
                <c:pt idx="1876">
                  <c:v>15:03:12</c:v>
                </c:pt>
                <c:pt idx="1877">
                  <c:v>15:03:13</c:v>
                </c:pt>
                <c:pt idx="1878">
                  <c:v>15:03:14</c:v>
                </c:pt>
                <c:pt idx="1879">
                  <c:v>15:03:15</c:v>
                </c:pt>
                <c:pt idx="1880">
                  <c:v>15:03:16</c:v>
                </c:pt>
                <c:pt idx="1881">
                  <c:v>15:03:17</c:v>
                </c:pt>
                <c:pt idx="1882">
                  <c:v>15:03:18</c:v>
                </c:pt>
                <c:pt idx="1883">
                  <c:v>15:03:19</c:v>
                </c:pt>
                <c:pt idx="1884">
                  <c:v>15:03:20</c:v>
                </c:pt>
                <c:pt idx="1885">
                  <c:v>15:03:21</c:v>
                </c:pt>
                <c:pt idx="1886">
                  <c:v>15:03:22</c:v>
                </c:pt>
                <c:pt idx="1887">
                  <c:v>15:03:23</c:v>
                </c:pt>
                <c:pt idx="1888">
                  <c:v>15:03:24</c:v>
                </c:pt>
                <c:pt idx="1889">
                  <c:v>15:03:25</c:v>
                </c:pt>
                <c:pt idx="1890">
                  <c:v>15:03:26</c:v>
                </c:pt>
                <c:pt idx="1891">
                  <c:v>15:03:27</c:v>
                </c:pt>
                <c:pt idx="1892">
                  <c:v>15:03:28</c:v>
                </c:pt>
                <c:pt idx="1893">
                  <c:v>15:03:29</c:v>
                </c:pt>
                <c:pt idx="1894">
                  <c:v>15:03:30</c:v>
                </c:pt>
                <c:pt idx="1895">
                  <c:v>15:03:31</c:v>
                </c:pt>
                <c:pt idx="1896">
                  <c:v>15:03:32</c:v>
                </c:pt>
                <c:pt idx="1897">
                  <c:v>15:03:33</c:v>
                </c:pt>
                <c:pt idx="1898">
                  <c:v>15:03:34</c:v>
                </c:pt>
                <c:pt idx="1899">
                  <c:v>15:03:35</c:v>
                </c:pt>
                <c:pt idx="1900">
                  <c:v>15:03:36</c:v>
                </c:pt>
                <c:pt idx="1901">
                  <c:v>15:03:37</c:v>
                </c:pt>
                <c:pt idx="1902">
                  <c:v>15:03:38</c:v>
                </c:pt>
                <c:pt idx="1903">
                  <c:v>15:03:39</c:v>
                </c:pt>
                <c:pt idx="1904">
                  <c:v>15:03:40</c:v>
                </c:pt>
                <c:pt idx="1905">
                  <c:v>15:03:41</c:v>
                </c:pt>
                <c:pt idx="1906">
                  <c:v>15:03:42</c:v>
                </c:pt>
                <c:pt idx="1907">
                  <c:v>15:03:43</c:v>
                </c:pt>
                <c:pt idx="1908">
                  <c:v>15:03:44</c:v>
                </c:pt>
                <c:pt idx="1909">
                  <c:v>15:03:45</c:v>
                </c:pt>
                <c:pt idx="1910">
                  <c:v>15:03:46</c:v>
                </c:pt>
                <c:pt idx="1911">
                  <c:v>15:03:47</c:v>
                </c:pt>
                <c:pt idx="1912">
                  <c:v>15:03:48</c:v>
                </c:pt>
                <c:pt idx="1913">
                  <c:v>15:03:49</c:v>
                </c:pt>
                <c:pt idx="1914">
                  <c:v>15:03:50</c:v>
                </c:pt>
                <c:pt idx="1915">
                  <c:v>15:03:51</c:v>
                </c:pt>
                <c:pt idx="1916">
                  <c:v>15:03:52</c:v>
                </c:pt>
                <c:pt idx="1917">
                  <c:v>15:03:53</c:v>
                </c:pt>
                <c:pt idx="1918">
                  <c:v>15:03:54</c:v>
                </c:pt>
                <c:pt idx="1919">
                  <c:v>15:03:55</c:v>
                </c:pt>
                <c:pt idx="1920">
                  <c:v>15:03:56</c:v>
                </c:pt>
                <c:pt idx="1921">
                  <c:v>15:03:57</c:v>
                </c:pt>
                <c:pt idx="1922">
                  <c:v>15:03:58</c:v>
                </c:pt>
                <c:pt idx="1923">
                  <c:v>15:03:59</c:v>
                </c:pt>
                <c:pt idx="1924">
                  <c:v>15:04:00</c:v>
                </c:pt>
                <c:pt idx="1925">
                  <c:v>15:04:01</c:v>
                </c:pt>
                <c:pt idx="1926">
                  <c:v>15:04:02</c:v>
                </c:pt>
                <c:pt idx="1927">
                  <c:v>15:04:03</c:v>
                </c:pt>
                <c:pt idx="1928">
                  <c:v>15:04:04</c:v>
                </c:pt>
                <c:pt idx="1929">
                  <c:v>15:04:05</c:v>
                </c:pt>
                <c:pt idx="1930">
                  <c:v>15:04:06</c:v>
                </c:pt>
                <c:pt idx="1931">
                  <c:v>15:04:07</c:v>
                </c:pt>
                <c:pt idx="1932">
                  <c:v>15:04:08</c:v>
                </c:pt>
                <c:pt idx="1933">
                  <c:v>15:04:09</c:v>
                </c:pt>
                <c:pt idx="1934">
                  <c:v>15:04:10</c:v>
                </c:pt>
                <c:pt idx="1935">
                  <c:v>15:04:11</c:v>
                </c:pt>
                <c:pt idx="1936">
                  <c:v>15:04:12</c:v>
                </c:pt>
                <c:pt idx="1937">
                  <c:v>15:04:13</c:v>
                </c:pt>
                <c:pt idx="1938">
                  <c:v>15:04:14</c:v>
                </c:pt>
                <c:pt idx="1939">
                  <c:v>15:04:15</c:v>
                </c:pt>
                <c:pt idx="1940">
                  <c:v>15:04:16</c:v>
                </c:pt>
                <c:pt idx="1941">
                  <c:v>15:04:17</c:v>
                </c:pt>
                <c:pt idx="1942">
                  <c:v>15:04:18</c:v>
                </c:pt>
                <c:pt idx="1943">
                  <c:v>15:04:19</c:v>
                </c:pt>
                <c:pt idx="1944">
                  <c:v>15:04:20</c:v>
                </c:pt>
                <c:pt idx="1945">
                  <c:v>15:04:21</c:v>
                </c:pt>
                <c:pt idx="1946">
                  <c:v>15:04:22</c:v>
                </c:pt>
                <c:pt idx="1947">
                  <c:v>15:04:23</c:v>
                </c:pt>
                <c:pt idx="1948">
                  <c:v>15:04:24</c:v>
                </c:pt>
                <c:pt idx="1949">
                  <c:v>15:04:25</c:v>
                </c:pt>
                <c:pt idx="1950">
                  <c:v>15:04:26</c:v>
                </c:pt>
                <c:pt idx="1951">
                  <c:v>15:04:27</c:v>
                </c:pt>
                <c:pt idx="1952">
                  <c:v>15:04:28</c:v>
                </c:pt>
                <c:pt idx="1953">
                  <c:v>15:04:29</c:v>
                </c:pt>
                <c:pt idx="1954">
                  <c:v>15:04:30</c:v>
                </c:pt>
                <c:pt idx="1955">
                  <c:v>15:04:31</c:v>
                </c:pt>
                <c:pt idx="1956">
                  <c:v>15:04:32</c:v>
                </c:pt>
                <c:pt idx="1957">
                  <c:v>15:04:33</c:v>
                </c:pt>
                <c:pt idx="1958">
                  <c:v>15:04:34</c:v>
                </c:pt>
                <c:pt idx="1959">
                  <c:v>15:04:35</c:v>
                </c:pt>
                <c:pt idx="1960">
                  <c:v>15:04:36</c:v>
                </c:pt>
                <c:pt idx="1961">
                  <c:v>15:04:37</c:v>
                </c:pt>
                <c:pt idx="1962">
                  <c:v>15:04:38</c:v>
                </c:pt>
                <c:pt idx="1963">
                  <c:v>15:04:39</c:v>
                </c:pt>
                <c:pt idx="1964">
                  <c:v>15:04:40</c:v>
                </c:pt>
                <c:pt idx="1965">
                  <c:v>15:04:41</c:v>
                </c:pt>
                <c:pt idx="1966">
                  <c:v>15:04:42</c:v>
                </c:pt>
                <c:pt idx="1967">
                  <c:v>15:04:43</c:v>
                </c:pt>
                <c:pt idx="1968">
                  <c:v>15:04:44</c:v>
                </c:pt>
                <c:pt idx="1969">
                  <c:v>15:04:45</c:v>
                </c:pt>
                <c:pt idx="1970">
                  <c:v>15:04:46</c:v>
                </c:pt>
                <c:pt idx="1971">
                  <c:v>15:04:47</c:v>
                </c:pt>
                <c:pt idx="1972">
                  <c:v>15:04:48</c:v>
                </c:pt>
                <c:pt idx="1973">
                  <c:v>15:04:49</c:v>
                </c:pt>
                <c:pt idx="1974">
                  <c:v>15:04:50</c:v>
                </c:pt>
                <c:pt idx="1975">
                  <c:v>15:04:51</c:v>
                </c:pt>
                <c:pt idx="1976">
                  <c:v>15:04:52</c:v>
                </c:pt>
                <c:pt idx="1977">
                  <c:v>15:04:53</c:v>
                </c:pt>
                <c:pt idx="1978">
                  <c:v>15:04:54</c:v>
                </c:pt>
                <c:pt idx="1979">
                  <c:v>15:04:55</c:v>
                </c:pt>
                <c:pt idx="1980">
                  <c:v>15:04:56</c:v>
                </c:pt>
                <c:pt idx="1981">
                  <c:v>15:04:57</c:v>
                </c:pt>
                <c:pt idx="1982">
                  <c:v>15:04:58</c:v>
                </c:pt>
                <c:pt idx="1983">
                  <c:v>15:04:59</c:v>
                </c:pt>
                <c:pt idx="1984">
                  <c:v>15:05:00</c:v>
                </c:pt>
                <c:pt idx="1985">
                  <c:v>15:05:01</c:v>
                </c:pt>
                <c:pt idx="1986">
                  <c:v>15:05:02</c:v>
                </c:pt>
                <c:pt idx="1987">
                  <c:v>15:05:03</c:v>
                </c:pt>
                <c:pt idx="1988">
                  <c:v>15:05:04</c:v>
                </c:pt>
                <c:pt idx="1989">
                  <c:v>15:05:05</c:v>
                </c:pt>
                <c:pt idx="1990">
                  <c:v>15:05:06</c:v>
                </c:pt>
                <c:pt idx="1991">
                  <c:v>15:05:07</c:v>
                </c:pt>
                <c:pt idx="1992">
                  <c:v>15:05:08</c:v>
                </c:pt>
                <c:pt idx="1993">
                  <c:v>15:05:09</c:v>
                </c:pt>
                <c:pt idx="1994">
                  <c:v>15:05:10</c:v>
                </c:pt>
                <c:pt idx="1995">
                  <c:v>15:05:11</c:v>
                </c:pt>
                <c:pt idx="1996">
                  <c:v>15:05:12</c:v>
                </c:pt>
                <c:pt idx="1997">
                  <c:v>15:05:13</c:v>
                </c:pt>
                <c:pt idx="1998">
                  <c:v>15:05:14</c:v>
                </c:pt>
                <c:pt idx="1999">
                  <c:v>15:05:15</c:v>
                </c:pt>
                <c:pt idx="2000">
                  <c:v>15:05:16</c:v>
                </c:pt>
                <c:pt idx="2001">
                  <c:v>15:05:17</c:v>
                </c:pt>
                <c:pt idx="2002">
                  <c:v>15:05:18</c:v>
                </c:pt>
                <c:pt idx="2003">
                  <c:v>15:05:19</c:v>
                </c:pt>
                <c:pt idx="2004">
                  <c:v>15:05:20</c:v>
                </c:pt>
                <c:pt idx="2005">
                  <c:v>15:05:21</c:v>
                </c:pt>
                <c:pt idx="2006">
                  <c:v>15:05:22</c:v>
                </c:pt>
                <c:pt idx="2007">
                  <c:v>15:05:23</c:v>
                </c:pt>
                <c:pt idx="2008">
                  <c:v>15:05:24</c:v>
                </c:pt>
                <c:pt idx="2009">
                  <c:v>15:05:25</c:v>
                </c:pt>
                <c:pt idx="2010">
                  <c:v>15:05:26</c:v>
                </c:pt>
                <c:pt idx="2011">
                  <c:v>15:05:27</c:v>
                </c:pt>
                <c:pt idx="2012">
                  <c:v>15:05:28</c:v>
                </c:pt>
                <c:pt idx="2013">
                  <c:v>15:05:29</c:v>
                </c:pt>
                <c:pt idx="2014">
                  <c:v>15:05:30</c:v>
                </c:pt>
                <c:pt idx="2015">
                  <c:v>15:05:31</c:v>
                </c:pt>
                <c:pt idx="2016">
                  <c:v>15:05:32</c:v>
                </c:pt>
                <c:pt idx="2017">
                  <c:v>15:05:33</c:v>
                </c:pt>
                <c:pt idx="2018">
                  <c:v>15:05:34</c:v>
                </c:pt>
                <c:pt idx="2019">
                  <c:v>15:05:35</c:v>
                </c:pt>
                <c:pt idx="2020">
                  <c:v>15:05:36</c:v>
                </c:pt>
                <c:pt idx="2021">
                  <c:v>15:05:37</c:v>
                </c:pt>
                <c:pt idx="2022">
                  <c:v>15:05:38</c:v>
                </c:pt>
                <c:pt idx="2023">
                  <c:v>15:05:39</c:v>
                </c:pt>
                <c:pt idx="2024">
                  <c:v>15:05:40</c:v>
                </c:pt>
                <c:pt idx="2025">
                  <c:v>15:05:41</c:v>
                </c:pt>
                <c:pt idx="2026">
                  <c:v>15:05:42</c:v>
                </c:pt>
                <c:pt idx="2027">
                  <c:v>15:05:43</c:v>
                </c:pt>
                <c:pt idx="2028">
                  <c:v>15:05:44</c:v>
                </c:pt>
                <c:pt idx="2029">
                  <c:v>15:05:45</c:v>
                </c:pt>
                <c:pt idx="2030">
                  <c:v>15:05:46</c:v>
                </c:pt>
                <c:pt idx="2031">
                  <c:v>15:05:47</c:v>
                </c:pt>
                <c:pt idx="2032">
                  <c:v>15:05:48</c:v>
                </c:pt>
                <c:pt idx="2033">
                  <c:v>15:05:49</c:v>
                </c:pt>
                <c:pt idx="2034">
                  <c:v>15:05:50</c:v>
                </c:pt>
                <c:pt idx="2035">
                  <c:v>15:05:51</c:v>
                </c:pt>
                <c:pt idx="2036">
                  <c:v>15:05:52</c:v>
                </c:pt>
                <c:pt idx="2037">
                  <c:v>15:05:53</c:v>
                </c:pt>
                <c:pt idx="2038">
                  <c:v>15:05:54</c:v>
                </c:pt>
                <c:pt idx="2039">
                  <c:v>15:05:55</c:v>
                </c:pt>
                <c:pt idx="2040">
                  <c:v>15:05:56</c:v>
                </c:pt>
                <c:pt idx="2041">
                  <c:v>15:05:57</c:v>
                </c:pt>
                <c:pt idx="2042">
                  <c:v>15:05:58</c:v>
                </c:pt>
                <c:pt idx="2043">
                  <c:v>15:05:59</c:v>
                </c:pt>
                <c:pt idx="2044">
                  <c:v>15:06:00</c:v>
                </c:pt>
                <c:pt idx="2045">
                  <c:v>15:06:01</c:v>
                </c:pt>
                <c:pt idx="2046">
                  <c:v>15:06:02</c:v>
                </c:pt>
                <c:pt idx="2047">
                  <c:v>15:06:03</c:v>
                </c:pt>
                <c:pt idx="2048">
                  <c:v>15:06:04</c:v>
                </c:pt>
                <c:pt idx="2049">
                  <c:v>15:06:05</c:v>
                </c:pt>
                <c:pt idx="2050">
                  <c:v>15:06:06</c:v>
                </c:pt>
                <c:pt idx="2051">
                  <c:v>15:06:07</c:v>
                </c:pt>
                <c:pt idx="2052">
                  <c:v>15:06:08</c:v>
                </c:pt>
                <c:pt idx="2053">
                  <c:v>15:06:09</c:v>
                </c:pt>
                <c:pt idx="2054">
                  <c:v>15:06:10</c:v>
                </c:pt>
                <c:pt idx="2055">
                  <c:v>15:06:11</c:v>
                </c:pt>
                <c:pt idx="2056">
                  <c:v>15:06:12</c:v>
                </c:pt>
                <c:pt idx="2057">
                  <c:v>15:06:13</c:v>
                </c:pt>
                <c:pt idx="2058">
                  <c:v>15:06:14</c:v>
                </c:pt>
                <c:pt idx="2059">
                  <c:v>15:06:15</c:v>
                </c:pt>
                <c:pt idx="2060">
                  <c:v>15:06:16</c:v>
                </c:pt>
                <c:pt idx="2061">
                  <c:v>15:06:17</c:v>
                </c:pt>
                <c:pt idx="2062">
                  <c:v>15:06:18</c:v>
                </c:pt>
                <c:pt idx="2063">
                  <c:v>15:06:19</c:v>
                </c:pt>
                <c:pt idx="2064">
                  <c:v>15:06:20</c:v>
                </c:pt>
                <c:pt idx="2065">
                  <c:v>15:06:21</c:v>
                </c:pt>
                <c:pt idx="2066">
                  <c:v>15:06:22</c:v>
                </c:pt>
                <c:pt idx="2067">
                  <c:v>15:06:23</c:v>
                </c:pt>
                <c:pt idx="2068">
                  <c:v>15:06:24</c:v>
                </c:pt>
                <c:pt idx="2069">
                  <c:v>15:06:25</c:v>
                </c:pt>
                <c:pt idx="2070">
                  <c:v>15:06:26</c:v>
                </c:pt>
                <c:pt idx="2071">
                  <c:v>15:06:27</c:v>
                </c:pt>
                <c:pt idx="2072">
                  <c:v>15:06:28</c:v>
                </c:pt>
                <c:pt idx="2073">
                  <c:v>15:06:29</c:v>
                </c:pt>
                <c:pt idx="2074">
                  <c:v>15:06:30</c:v>
                </c:pt>
                <c:pt idx="2075">
                  <c:v>15:06:31</c:v>
                </c:pt>
                <c:pt idx="2076">
                  <c:v>15:06:32</c:v>
                </c:pt>
                <c:pt idx="2077">
                  <c:v>15:06:33</c:v>
                </c:pt>
                <c:pt idx="2078">
                  <c:v>15:06:34</c:v>
                </c:pt>
                <c:pt idx="2079">
                  <c:v>15:06:35</c:v>
                </c:pt>
                <c:pt idx="2080">
                  <c:v>15:06:36</c:v>
                </c:pt>
                <c:pt idx="2081">
                  <c:v>15:06:37</c:v>
                </c:pt>
                <c:pt idx="2082">
                  <c:v>15:06:38</c:v>
                </c:pt>
                <c:pt idx="2083">
                  <c:v>15:06:39</c:v>
                </c:pt>
                <c:pt idx="2084">
                  <c:v>15:06:40</c:v>
                </c:pt>
                <c:pt idx="2085">
                  <c:v>15:06:41</c:v>
                </c:pt>
                <c:pt idx="2086">
                  <c:v>15:06:42</c:v>
                </c:pt>
                <c:pt idx="2087">
                  <c:v>15:06:43</c:v>
                </c:pt>
                <c:pt idx="2088">
                  <c:v>15:06:44</c:v>
                </c:pt>
                <c:pt idx="2089">
                  <c:v>15:06:45</c:v>
                </c:pt>
                <c:pt idx="2090">
                  <c:v>15:06:46</c:v>
                </c:pt>
                <c:pt idx="2091">
                  <c:v>15:06:47</c:v>
                </c:pt>
                <c:pt idx="2092">
                  <c:v>15:06:48</c:v>
                </c:pt>
                <c:pt idx="2093">
                  <c:v>15:06:49</c:v>
                </c:pt>
                <c:pt idx="2094">
                  <c:v>15:06:50</c:v>
                </c:pt>
                <c:pt idx="2095">
                  <c:v>15:06:51</c:v>
                </c:pt>
                <c:pt idx="2096">
                  <c:v>15:06:52</c:v>
                </c:pt>
                <c:pt idx="2097">
                  <c:v>15:06:53</c:v>
                </c:pt>
                <c:pt idx="2098">
                  <c:v>15:06:54</c:v>
                </c:pt>
                <c:pt idx="2099">
                  <c:v>15:06:55</c:v>
                </c:pt>
                <c:pt idx="2100">
                  <c:v>15:06:56</c:v>
                </c:pt>
                <c:pt idx="2101">
                  <c:v>15:06:57</c:v>
                </c:pt>
                <c:pt idx="2102">
                  <c:v>15:06:58</c:v>
                </c:pt>
                <c:pt idx="2103">
                  <c:v>15:06:59</c:v>
                </c:pt>
                <c:pt idx="2104">
                  <c:v>15:07:00</c:v>
                </c:pt>
                <c:pt idx="2105">
                  <c:v>15:07:01</c:v>
                </c:pt>
                <c:pt idx="2106">
                  <c:v>15:07:02</c:v>
                </c:pt>
                <c:pt idx="2107">
                  <c:v>15:07:03</c:v>
                </c:pt>
                <c:pt idx="2108">
                  <c:v>15:07:04</c:v>
                </c:pt>
                <c:pt idx="2109">
                  <c:v>15:07:05</c:v>
                </c:pt>
                <c:pt idx="2110">
                  <c:v>15:07:06</c:v>
                </c:pt>
                <c:pt idx="2111">
                  <c:v>15:07:07</c:v>
                </c:pt>
                <c:pt idx="2112">
                  <c:v>15:07:08</c:v>
                </c:pt>
                <c:pt idx="2113">
                  <c:v>15:07:09</c:v>
                </c:pt>
                <c:pt idx="2114">
                  <c:v>15:07:10</c:v>
                </c:pt>
                <c:pt idx="2115">
                  <c:v>15:07:11</c:v>
                </c:pt>
                <c:pt idx="2116">
                  <c:v>15:07:12</c:v>
                </c:pt>
                <c:pt idx="2117">
                  <c:v>15:07:13</c:v>
                </c:pt>
                <c:pt idx="2118">
                  <c:v>15:07:14</c:v>
                </c:pt>
                <c:pt idx="2119">
                  <c:v>15:07:15</c:v>
                </c:pt>
                <c:pt idx="2120">
                  <c:v>15:07:16</c:v>
                </c:pt>
                <c:pt idx="2121">
                  <c:v>15:07:17</c:v>
                </c:pt>
                <c:pt idx="2122">
                  <c:v>15:07:18</c:v>
                </c:pt>
                <c:pt idx="2123">
                  <c:v>15:07:19</c:v>
                </c:pt>
                <c:pt idx="2124">
                  <c:v>15:07:20</c:v>
                </c:pt>
                <c:pt idx="2125">
                  <c:v>15:07:21</c:v>
                </c:pt>
                <c:pt idx="2126">
                  <c:v>15:07:22</c:v>
                </c:pt>
                <c:pt idx="2127">
                  <c:v>15:07:23</c:v>
                </c:pt>
                <c:pt idx="2128">
                  <c:v>15:07:24</c:v>
                </c:pt>
                <c:pt idx="2129">
                  <c:v>15:07:25</c:v>
                </c:pt>
                <c:pt idx="2130">
                  <c:v>15:07:26</c:v>
                </c:pt>
                <c:pt idx="2131">
                  <c:v>15:07:27</c:v>
                </c:pt>
                <c:pt idx="2132">
                  <c:v>15:07:28</c:v>
                </c:pt>
                <c:pt idx="2133">
                  <c:v>15:07:29</c:v>
                </c:pt>
                <c:pt idx="2134">
                  <c:v>15:07:30</c:v>
                </c:pt>
                <c:pt idx="2135">
                  <c:v>15:07:31</c:v>
                </c:pt>
                <c:pt idx="2136">
                  <c:v>15:07:32</c:v>
                </c:pt>
                <c:pt idx="2137">
                  <c:v>15:07:33</c:v>
                </c:pt>
                <c:pt idx="2138">
                  <c:v>15:07:34</c:v>
                </c:pt>
                <c:pt idx="2139">
                  <c:v>15:07:35</c:v>
                </c:pt>
                <c:pt idx="2140">
                  <c:v>15:07:36</c:v>
                </c:pt>
                <c:pt idx="2141">
                  <c:v>15:07:37</c:v>
                </c:pt>
                <c:pt idx="2142">
                  <c:v>15:07:38</c:v>
                </c:pt>
                <c:pt idx="2143">
                  <c:v>15:07:39</c:v>
                </c:pt>
                <c:pt idx="2144">
                  <c:v>15:07:40</c:v>
                </c:pt>
                <c:pt idx="2145">
                  <c:v>15:07:41</c:v>
                </c:pt>
                <c:pt idx="2146">
                  <c:v>15:07:42</c:v>
                </c:pt>
                <c:pt idx="2147">
                  <c:v>15:07:43</c:v>
                </c:pt>
                <c:pt idx="2148">
                  <c:v>15:07:44</c:v>
                </c:pt>
                <c:pt idx="2149">
                  <c:v>15:07:45</c:v>
                </c:pt>
                <c:pt idx="2150">
                  <c:v>15:07:46</c:v>
                </c:pt>
                <c:pt idx="2151">
                  <c:v>15:07:47</c:v>
                </c:pt>
                <c:pt idx="2152">
                  <c:v>15:07:48</c:v>
                </c:pt>
                <c:pt idx="2153">
                  <c:v>15:07:49</c:v>
                </c:pt>
                <c:pt idx="2154">
                  <c:v>15:07:50</c:v>
                </c:pt>
                <c:pt idx="2155">
                  <c:v>15:07:51</c:v>
                </c:pt>
                <c:pt idx="2156">
                  <c:v>15:07:52</c:v>
                </c:pt>
                <c:pt idx="2157">
                  <c:v>15:07:53</c:v>
                </c:pt>
                <c:pt idx="2158">
                  <c:v>15:07:54</c:v>
                </c:pt>
                <c:pt idx="2159">
                  <c:v>15:07:55</c:v>
                </c:pt>
                <c:pt idx="2160">
                  <c:v>15:07:56</c:v>
                </c:pt>
                <c:pt idx="2161">
                  <c:v>15:07:57</c:v>
                </c:pt>
                <c:pt idx="2162">
                  <c:v>15:07:58</c:v>
                </c:pt>
                <c:pt idx="2163">
                  <c:v>15:07:59</c:v>
                </c:pt>
                <c:pt idx="2164">
                  <c:v>15:08:00</c:v>
                </c:pt>
                <c:pt idx="2165">
                  <c:v>15:08:01</c:v>
                </c:pt>
                <c:pt idx="2166">
                  <c:v>15:08:02</c:v>
                </c:pt>
                <c:pt idx="2167">
                  <c:v>15:08:03</c:v>
                </c:pt>
                <c:pt idx="2168">
                  <c:v>15:08:04</c:v>
                </c:pt>
                <c:pt idx="2169">
                  <c:v>15:08:05</c:v>
                </c:pt>
                <c:pt idx="2170">
                  <c:v>15:08:06</c:v>
                </c:pt>
                <c:pt idx="2171">
                  <c:v>15:08:07</c:v>
                </c:pt>
                <c:pt idx="2172">
                  <c:v>15:08:08</c:v>
                </c:pt>
                <c:pt idx="2173">
                  <c:v>15:08:09</c:v>
                </c:pt>
                <c:pt idx="2174">
                  <c:v>15:08:10</c:v>
                </c:pt>
                <c:pt idx="2175">
                  <c:v>15:08:11</c:v>
                </c:pt>
                <c:pt idx="2176">
                  <c:v>15:08:12</c:v>
                </c:pt>
                <c:pt idx="2177">
                  <c:v>15:08:13</c:v>
                </c:pt>
                <c:pt idx="2178">
                  <c:v>15:08:14</c:v>
                </c:pt>
                <c:pt idx="2179">
                  <c:v>15:08:15</c:v>
                </c:pt>
                <c:pt idx="2180">
                  <c:v>15:08:16</c:v>
                </c:pt>
                <c:pt idx="2181">
                  <c:v>15:08:17</c:v>
                </c:pt>
                <c:pt idx="2182">
                  <c:v>15:08:18</c:v>
                </c:pt>
                <c:pt idx="2183">
                  <c:v>15:08:19</c:v>
                </c:pt>
                <c:pt idx="2184">
                  <c:v>15:08:20</c:v>
                </c:pt>
                <c:pt idx="2185">
                  <c:v>15:08:21</c:v>
                </c:pt>
                <c:pt idx="2186">
                  <c:v>15:08:22</c:v>
                </c:pt>
                <c:pt idx="2187">
                  <c:v>15:08:23</c:v>
                </c:pt>
                <c:pt idx="2188">
                  <c:v>15:08:24</c:v>
                </c:pt>
                <c:pt idx="2189">
                  <c:v>15:08:25</c:v>
                </c:pt>
                <c:pt idx="2190">
                  <c:v>15:08:26</c:v>
                </c:pt>
                <c:pt idx="2191">
                  <c:v>15:08:27</c:v>
                </c:pt>
                <c:pt idx="2192">
                  <c:v>15:08:28</c:v>
                </c:pt>
                <c:pt idx="2193">
                  <c:v>15:08:29</c:v>
                </c:pt>
                <c:pt idx="2194">
                  <c:v>15:08:30</c:v>
                </c:pt>
                <c:pt idx="2195">
                  <c:v>15:08:31</c:v>
                </c:pt>
                <c:pt idx="2196">
                  <c:v>15:08:32</c:v>
                </c:pt>
                <c:pt idx="2197">
                  <c:v>15:08:33</c:v>
                </c:pt>
                <c:pt idx="2198">
                  <c:v>15:08:34</c:v>
                </c:pt>
                <c:pt idx="2199">
                  <c:v>15:08:35</c:v>
                </c:pt>
                <c:pt idx="2200">
                  <c:v>15:08:36</c:v>
                </c:pt>
                <c:pt idx="2201">
                  <c:v>15:08:37</c:v>
                </c:pt>
                <c:pt idx="2202">
                  <c:v>15:08:38</c:v>
                </c:pt>
                <c:pt idx="2203">
                  <c:v>15:08:39</c:v>
                </c:pt>
                <c:pt idx="2204">
                  <c:v>15:08:40</c:v>
                </c:pt>
                <c:pt idx="2205">
                  <c:v>15:08:41</c:v>
                </c:pt>
                <c:pt idx="2206">
                  <c:v>15:08:42</c:v>
                </c:pt>
                <c:pt idx="2207">
                  <c:v>15:08:43</c:v>
                </c:pt>
                <c:pt idx="2208">
                  <c:v>15:08:44</c:v>
                </c:pt>
                <c:pt idx="2209">
                  <c:v>15:08:45</c:v>
                </c:pt>
                <c:pt idx="2210">
                  <c:v>15:08:46</c:v>
                </c:pt>
                <c:pt idx="2211">
                  <c:v>15:08:47</c:v>
                </c:pt>
                <c:pt idx="2212">
                  <c:v>15:08:48</c:v>
                </c:pt>
                <c:pt idx="2213">
                  <c:v>15:08:49</c:v>
                </c:pt>
                <c:pt idx="2214">
                  <c:v>15:08:50</c:v>
                </c:pt>
                <c:pt idx="2215">
                  <c:v>15:08:51</c:v>
                </c:pt>
                <c:pt idx="2216">
                  <c:v>15:08:52</c:v>
                </c:pt>
                <c:pt idx="2217">
                  <c:v>15:08:53</c:v>
                </c:pt>
                <c:pt idx="2218">
                  <c:v>15:08:54</c:v>
                </c:pt>
                <c:pt idx="2219">
                  <c:v>15:08:55</c:v>
                </c:pt>
                <c:pt idx="2220">
                  <c:v>15:08:56</c:v>
                </c:pt>
                <c:pt idx="2221">
                  <c:v>15:08:57</c:v>
                </c:pt>
                <c:pt idx="2222">
                  <c:v>15:08:58</c:v>
                </c:pt>
                <c:pt idx="2223">
                  <c:v>15:08:59</c:v>
                </c:pt>
                <c:pt idx="2224">
                  <c:v>15:09:00</c:v>
                </c:pt>
                <c:pt idx="2225">
                  <c:v>15:09:01</c:v>
                </c:pt>
                <c:pt idx="2226">
                  <c:v>15:09:02</c:v>
                </c:pt>
                <c:pt idx="2227">
                  <c:v>15:09:03</c:v>
                </c:pt>
                <c:pt idx="2228">
                  <c:v>15:09:04</c:v>
                </c:pt>
                <c:pt idx="2229">
                  <c:v>15:09:05</c:v>
                </c:pt>
                <c:pt idx="2230">
                  <c:v>15:09:06</c:v>
                </c:pt>
                <c:pt idx="2231">
                  <c:v>15:09:07</c:v>
                </c:pt>
                <c:pt idx="2232">
                  <c:v>15:09:08</c:v>
                </c:pt>
                <c:pt idx="2233">
                  <c:v>15:09:09</c:v>
                </c:pt>
                <c:pt idx="2234">
                  <c:v>15:09:10</c:v>
                </c:pt>
                <c:pt idx="2235">
                  <c:v>15:09:11</c:v>
                </c:pt>
                <c:pt idx="2236">
                  <c:v>15:09:12</c:v>
                </c:pt>
                <c:pt idx="2237">
                  <c:v>15:09:13</c:v>
                </c:pt>
                <c:pt idx="2238">
                  <c:v>15:09:14</c:v>
                </c:pt>
                <c:pt idx="2239">
                  <c:v>15:09:15</c:v>
                </c:pt>
                <c:pt idx="2240">
                  <c:v>15:09:16</c:v>
                </c:pt>
                <c:pt idx="2241">
                  <c:v>15:09:17</c:v>
                </c:pt>
                <c:pt idx="2242">
                  <c:v>15:09:18</c:v>
                </c:pt>
                <c:pt idx="2243">
                  <c:v>15:09:19</c:v>
                </c:pt>
                <c:pt idx="2244">
                  <c:v>15:09:20</c:v>
                </c:pt>
                <c:pt idx="2245">
                  <c:v>15:09:21</c:v>
                </c:pt>
                <c:pt idx="2246">
                  <c:v>15:09:22</c:v>
                </c:pt>
                <c:pt idx="2247">
                  <c:v>15:09:23</c:v>
                </c:pt>
                <c:pt idx="2248">
                  <c:v>15:09:24</c:v>
                </c:pt>
                <c:pt idx="2249">
                  <c:v>15:09:25</c:v>
                </c:pt>
                <c:pt idx="2250">
                  <c:v>15:09:26</c:v>
                </c:pt>
                <c:pt idx="2251">
                  <c:v>15:09:27</c:v>
                </c:pt>
                <c:pt idx="2252">
                  <c:v>15:09:28</c:v>
                </c:pt>
                <c:pt idx="2253">
                  <c:v>15:09:29</c:v>
                </c:pt>
                <c:pt idx="2254">
                  <c:v>15:09:30</c:v>
                </c:pt>
                <c:pt idx="2255">
                  <c:v>15:09:31</c:v>
                </c:pt>
                <c:pt idx="2256">
                  <c:v>15:09:32</c:v>
                </c:pt>
                <c:pt idx="2257">
                  <c:v>15:09:33</c:v>
                </c:pt>
                <c:pt idx="2258">
                  <c:v>15:09:34</c:v>
                </c:pt>
                <c:pt idx="2259">
                  <c:v>15:09:35</c:v>
                </c:pt>
                <c:pt idx="2260">
                  <c:v>15:09:36</c:v>
                </c:pt>
                <c:pt idx="2261">
                  <c:v>15:09:37</c:v>
                </c:pt>
                <c:pt idx="2262">
                  <c:v>15:09:38</c:v>
                </c:pt>
                <c:pt idx="2263">
                  <c:v>15:09:39</c:v>
                </c:pt>
                <c:pt idx="2264">
                  <c:v>15:09:40</c:v>
                </c:pt>
                <c:pt idx="2265">
                  <c:v>15:09:41</c:v>
                </c:pt>
                <c:pt idx="2266">
                  <c:v>15:09:42</c:v>
                </c:pt>
                <c:pt idx="2267">
                  <c:v>15:09:43</c:v>
                </c:pt>
                <c:pt idx="2268">
                  <c:v>15:09:44</c:v>
                </c:pt>
                <c:pt idx="2269">
                  <c:v>15:09:45</c:v>
                </c:pt>
                <c:pt idx="2270">
                  <c:v>15:09:46</c:v>
                </c:pt>
                <c:pt idx="2271">
                  <c:v>15:09:47</c:v>
                </c:pt>
                <c:pt idx="2272">
                  <c:v>15:09:48</c:v>
                </c:pt>
                <c:pt idx="2273">
                  <c:v>15:09:49</c:v>
                </c:pt>
                <c:pt idx="2274">
                  <c:v>15:09:50</c:v>
                </c:pt>
                <c:pt idx="2275">
                  <c:v>15:09:51</c:v>
                </c:pt>
                <c:pt idx="2276">
                  <c:v>15:09:52</c:v>
                </c:pt>
                <c:pt idx="2277">
                  <c:v>15:09:53</c:v>
                </c:pt>
                <c:pt idx="2278">
                  <c:v>15:09:54</c:v>
                </c:pt>
                <c:pt idx="2279">
                  <c:v>15:09:55</c:v>
                </c:pt>
                <c:pt idx="2280">
                  <c:v>15:09:56</c:v>
                </c:pt>
                <c:pt idx="2281">
                  <c:v>15:09:57</c:v>
                </c:pt>
                <c:pt idx="2282">
                  <c:v>15:09:58</c:v>
                </c:pt>
                <c:pt idx="2283">
                  <c:v>15:09:59</c:v>
                </c:pt>
                <c:pt idx="2284">
                  <c:v>15:10:00</c:v>
                </c:pt>
                <c:pt idx="2285">
                  <c:v>15:10:01</c:v>
                </c:pt>
                <c:pt idx="2286">
                  <c:v>15:10:02</c:v>
                </c:pt>
                <c:pt idx="2287">
                  <c:v>15:10:03</c:v>
                </c:pt>
                <c:pt idx="2288">
                  <c:v>15:10:04</c:v>
                </c:pt>
                <c:pt idx="2289">
                  <c:v>15:10:05</c:v>
                </c:pt>
                <c:pt idx="2290">
                  <c:v>15:10:06</c:v>
                </c:pt>
                <c:pt idx="2291">
                  <c:v>15:10:07</c:v>
                </c:pt>
                <c:pt idx="2292">
                  <c:v>15:10:08</c:v>
                </c:pt>
                <c:pt idx="2293">
                  <c:v>15:10:09</c:v>
                </c:pt>
                <c:pt idx="2294">
                  <c:v>15:10:10</c:v>
                </c:pt>
                <c:pt idx="2295">
                  <c:v>15:10:11</c:v>
                </c:pt>
                <c:pt idx="2296">
                  <c:v>15:10:12</c:v>
                </c:pt>
                <c:pt idx="2297">
                  <c:v>15:10:13</c:v>
                </c:pt>
                <c:pt idx="2298">
                  <c:v>15:10:14</c:v>
                </c:pt>
                <c:pt idx="2299">
                  <c:v>15:10:15</c:v>
                </c:pt>
                <c:pt idx="2300">
                  <c:v>15:10:16</c:v>
                </c:pt>
                <c:pt idx="2301">
                  <c:v>15:10:17</c:v>
                </c:pt>
                <c:pt idx="2302">
                  <c:v>15:10:18</c:v>
                </c:pt>
                <c:pt idx="2303">
                  <c:v>15:10:19</c:v>
                </c:pt>
                <c:pt idx="2304">
                  <c:v>15:10:20</c:v>
                </c:pt>
                <c:pt idx="2305">
                  <c:v>15:10:21</c:v>
                </c:pt>
                <c:pt idx="2306">
                  <c:v>15:10:22</c:v>
                </c:pt>
                <c:pt idx="2307">
                  <c:v>15:10:23</c:v>
                </c:pt>
                <c:pt idx="2308">
                  <c:v>15:10:24</c:v>
                </c:pt>
                <c:pt idx="2309">
                  <c:v>15:10:25</c:v>
                </c:pt>
                <c:pt idx="2310">
                  <c:v>15:10:26</c:v>
                </c:pt>
                <c:pt idx="2311">
                  <c:v>15:10:27</c:v>
                </c:pt>
                <c:pt idx="2312">
                  <c:v>15:10:28</c:v>
                </c:pt>
                <c:pt idx="2313">
                  <c:v>15:10:29</c:v>
                </c:pt>
                <c:pt idx="2314">
                  <c:v>15:10:30</c:v>
                </c:pt>
                <c:pt idx="2315">
                  <c:v>15:10:31</c:v>
                </c:pt>
                <c:pt idx="2316">
                  <c:v>15:10:32</c:v>
                </c:pt>
                <c:pt idx="2317">
                  <c:v>15:10:33</c:v>
                </c:pt>
                <c:pt idx="2318">
                  <c:v>15:10:34</c:v>
                </c:pt>
                <c:pt idx="2319">
                  <c:v>15:10:35</c:v>
                </c:pt>
                <c:pt idx="2320">
                  <c:v>15:10:36</c:v>
                </c:pt>
                <c:pt idx="2321">
                  <c:v>15:10:37</c:v>
                </c:pt>
                <c:pt idx="2322">
                  <c:v>15:10:38</c:v>
                </c:pt>
                <c:pt idx="2323">
                  <c:v>15:10:39</c:v>
                </c:pt>
                <c:pt idx="2324">
                  <c:v>15:10:40</c:v>
                </c:pt>
                <c:pt idx="2325">
                  <c:v>15:10:41</c:v>
                </c:pt>
                <c:pt idx="2326">
                  <c:v>15:10:42</c:v>
                </c:pt>
                <c:pt idx="2327">
                  <c:v>15:10:43</c:v>
                </c:pt>
                <c:pt idx="2328">
                  <c:v>15:10:44</c:v>
                </c:pt>
                <c:pt idx="2329">
                  <c:v>15:10:45</c:v>
                </c:pt>
                <c:pt idx="2330">
                  <c:v>15:10:46</c:v>
                </c:pt>
                <c:pt idx="2331">
                  <c:v>15:10:47</c:v>
                </c:pt>
                <c:pt idx="2332">
                  <c:v>15:10:48</c:v>
                </c:pt>
                <c:pt idx="2333">
                  <c:v>15:10:49</c:v>
                </c:pt>
                <c:pt idx="2334">
                  <c:v>15:10:50</c:v>
                </c:pt>
                <c:pt idx="2335">
                  <c:v>15:10:51</c:v>
                </c:pt>
                <c:pt idx="2336">
                  <c:v>15:10:52</c:v>
                </c:pt>
                <c:pt idx="2337">
                  <c:v>15:10:53</c:v>
                </c:pt>
                <c:pt idx="2338">
                  <c:v>15:10:54</c:v>
                </c:pt>
                <c:pt idx="2339">
                  <c:v>15:10:55</c:v>
                </c:pt>
                <c:pt idx="2340">
                  <c:v>15:10:56</c:v>
                </c:pt>
                <c:pt idx="2341">
                  <c:v>15:10:57</c:v>
                </c:pt>
                <c:pt idx="2342">
                  <c:v>15:10:58</c:v>
                </c:pt>
                <c:pt idx="2343">
                  <c:v>15:10:59</c:v>
                </c:pt>
                <c:pt idx="2344">
                  <c:v>15:11:00</c:v>
                </c:pt>
                <c:pt idx="2345">
                  <c:v>15:11:01</c:v>
                </c:pt>
                <c:pt idx="2346">
                  <c:v>15:11:02</c:v>
                </c:pt>
                <c:pt idx="2347">
                  <c:v>15:11:03</c:v>
                </c:pt>
                <c:pt idx="2348">
                  <c:v>15:11:04</c:v>
                </c:pt>
                <c:pt idx="2349">
                  <c:v>15:11:05</c:v>
                </c:pt>
                <c:pt idx="2350">
                  <c:v>15:11:06</c:v>
                </c:pt>
                <c:pt idx="2351">
                  <c:v>15:11:07</c:v>
                </c:pt>
                <c:pt idx="2352">
                  <c:v>15:11:08</c:v>
                </c:pt>
                <c:pt idx="2353">
                  <c:v>15:11:09</c:v>
                </c:pt>
                <c:pt idx="2354">
                  <c:v>15:11:10</c:v>
                </c:pt>
                <c:pt idx="2355">
                  <c:v>15:11:11</c:v>
                </c:pt>
                <c:pt idx="2356">
                  <c:v>15:11:12</c:v>
                </c:pt>
                <c:pt idx="2357">
                  <c:v>15:11:13</c:v>
                </c:pt>
                <c:pt idx="2358">
                  <c:v>15:11:14</c:v>
                </c:pt>
                <c:pt idx="2359">
                  <c:v>15:11:15</c:v>
                </c:pt>
                <c:pt idx="2360">
                  <c:v>15:11:16</c:v>
                </c:pt>
                <c:pt idx="2361">
                  <c:v>15:11:17</c:v>
                </c:pt>
                <c:pt idx="2362">
                  <c:v>15:11:18</c:v>
                </c:pt>
                <c:pt idx="2363">
                  <c:v>15:11:19</c:v>
                </c:pt>
                <c:pt idx="2364">
                  <c:v>15:11:20</c:v>
                </c:pt>
                <c:pt idx="2365">
                  <c:v>15:11:21</c:v>
                </c:pt>
                <c:pt idx="2366">
                  <c:v>15:11:22</c:v>
                </c:pt>
                <c:pt idx="2367">
                  <c:v>15:11:23</c:v>
                </c:pt>
                <c:pt idx="2368">
                  <c:v>15:11:24</c:v>
                </c:pt>
                <c:pt idx="2369">
                  <c:v>15:11:25</c:v>
                </c:pt>
                <c:pt idx="2370">
                  <c:v>15:11:26</c:v>
                </c:pt>
                <c:pt idx="2371">
                  <c:v>15:11:27</c:v>
                </c:pt>
                <c:pt idx="2372">
                  <c:v>15:11:28</c:v>
                </c:pt>
                <c:pt idx="2373">
                  <c:v>15:11:29</c:v>
                </c:pt>
                <c:pt idx="2374">
                  <c:v>15:11:30</c:v>
                </c:pt>
                <c:pt idx="2375">
                  <c:v>15:11:31</c:v>
                </c:pt>
                <c:pt idx="2376">
                  <c:v>15:11:32</c:v>
                </c:pt>
                <c:pt idx="2377">
                  <c:v>15:11:33</c:v>
                </c:pt>
                <c:pt idx="2378">
                  <c:v>15:11:34</c:v>
                </c:pt>
                <c:pt idx="2379">
                  <c:v>15:11:35</c:v>
                </c:pt>
                <c:pt idx="2380">
                  <c:v>15:11:36</c:v>
                </c:pt>
                <c:pt idx="2381">
                  <c:v>15:11:37</c:v>
                </c:pt>
                <c:pt idx="2382">
                  <c:v>15:11:38</c:v>
                </c:pt>
                <c:pt idx="2383">
                  <c:v>15:11:39</c:v>
                </c:pt>
                <c:pt idx="2384">
                  <c:v>15:11:40</c:v>
                </c:pt>
                <c:pt idx="2385">
                  <c:v>15:11:41</c:v>
                </c:pt>
                <c:pt idx="2386">
                  <c:v>15:11:42</c:v>
                </c:pt>
                <c:pt idx="2387">
                  <c:v>15:11:43</c:v>
                </c:pt>
                <c:pt idx="2388">
                  <c:v>15:11:44</c:v>
                </c:pt>
                <c:pt idx="2389">
                  <c:v>15:11:45</c:v>
                </c:pt>
                <c:pt idx="2390">
                  <c:v>15:11:46</c:v>
                </c:pt>
                <c:pt idx="2391">
                  <c:v>15:11:47</c:v>
                </c:pt>
                <c:pt idx="2392">
                  <c:v>15:11:48</c:v>
                </c:pt>
                <c:pt idx="2393">
                  <c:v>15:11:49</c:v>
                </c:pt>
                <c:pt idx="2394">
                  <c:v>15:11:50</c:v>
                </c:pt>
                <c:pt idx="2395">
                  <c:v>15:11:51</c:v>
                </c:pt>
                <c:pt idx="2396">
                  <c:v>15:11:52</c:v>
                </c:pt>
                <c:pt idx="2397">
                  <c:v>15:11:53</c:v>
                </c:pt>
                <c:pt idx="2398">
                  <c:v>15:11:54</c:v>
                </c:pt>
                <c:pt idx="2399">
                  <c:v>15:11:55</c:v>
                </c:pt>
                <c:pt idx="2400">
                  <c:v>15:11:56</c:v>
                </c:pt>
                <c:pt idx="2401">
                  <c:v>15:11:57</c:v>
                </c:pt>
                <c:pt idx="2402">
                  <c:v>15:11:58</c:v>
                </c:pt>
                <c:pt idx="2403">
                  <c:v>15:11:59</c:v>
                </c:pt>
                <c:pt idx="2404">
                  <c:v>15:12:00</c:v>
                </c:pt>
                <c:pt idx="2405">
                  <c:v>15:12:01</c:v>
                </c:pt>
                <c:pt idx="2406">
                  <c:v>15:12:02</c:v>
                </c:pt>
                <c:pt idx="2407">
                  <c:v>15:12:03</c:v>
                </c:pt>
                <c:pt idx="2408">
                  <c:v>15:12:04</c:v>
                </c:pt>
                <c:pt idx="2409">
                  <c:v>15:12:05</c:v>
                </c:pt>
                <c:pt idx="2410">
                  <c:v>15:12:06</c:v>
                </c:pt>
                <c:pt idx="2411">
                  <c:v>15:12:07</c:v>
                </c:pt>
                <c:pt idx="2412">
                  <c:v>15:12:08</c:v>
                </c:pt>
                <c:pt idx="2413">
                  <c:v>15:12:09</c:v>
                </c:pt>
                <c:pt idx="2414">
                  <c:v>15:12:10</c:v>
                </c:pt>
                <c:pt idx="2415">
                  <c:v>15:12:11</c:v>
                </c:pt>
                <c:pt idx="2416">
                  <c:v>15:12:12</c:v>
                </c:pt>
                <c:pt idx="2417">
                  <c:v>15:12:13</c:v>
                </c:pt>
                <c:pt idx="2418">
                  <c:v>15:12:14</c:v>
                </c:pt>
                <c:pt idx="2419">
                  <c:v>15:12:15</c:v>
                </c:pt>
                <c:pt idx="2420">
                  <c:v>15:12:16</c:v>
                </c:pt>
                <c:pt idx="2421">
                  <c:v>15:12:17</c:v>
                </c:pt>
                <c:pt idx="2422">
                  <c:v>15:12:18</c:v>
                </c:pt>
                <c:pt idx="2423">
                  <c:v>15:12:19</c:v>
                </c:pt>
                <c:pt idx="2424">
                  <c:v>15:12:20</c:v>
                </c:pt>
                <c:pt idx="2425">
                  <c:v>15:12:21</c:v>
                </c:pt>
                <c:pt idx="2426">
                  <c:v>15:12:22</c:v>
                </c:pt>
                <c:pt idx="2427">
                  <c:v>15:12:23</c:v>
                </c:pt>
                <c:pt idx="2428">
                  <c:v>15:12:24</c:v>
                </c:pt>
                <c:pt idx="2429">
                  <c:v>15:12:25</c:v>
                </c:pt>
                <c:pt idx="2430">
                  <c:v>15:12:26</c:v>
                </c:pt>
                <c:pt idx="2431">
                  <c:v>15:12:27</c:v>
                </c:pt>
                <c:pt idx="2432">
                  <c:v>15:12:28</c:v>
                </c:pt>
                <c:pt idx="2433">
                  <c:v>15:12:29</c:v>
                </c:pt>
                <c:pt idx="2434">
                  <c:v>15:12:30</c:v>
                </c:pt>
                <c:pt idx="2435">
                  <c:v>15:12:31</c:v>
                </c:pt>
                <c:pt idx="2436">
                  <c:v>15:12:32</c:v>
                </c:pt>
                <c:pt idx="2437">
                  <c:v>15:12:33</c:v>
                </c:pt>
                <c:pt idx="2438">
                  <c:v>15:12:34</c:v>
                </c:pt>
                <c:pt idx="2439">
                  <c:v>15:12:35</c:v>
                </c:pt>
                <c:pt idx="2440">
                  <c:v>15:12:36</c:v>
                </c:pt>
                <c:pt idx="2441">
                  <c:v>15:12:37</c:v>
                </c:pt>
                <c:pt idx="2442">
                  <c:v>15:12:38</c:v>
                </c:pt>
                <c:pt idx="2443">
                  <c:v>15:12:39</c:v>
                </c:pt>
                <c:pt idx="2444">
                  <c:v>15:12:40</c:v>
                </c:pt>
                <c:pt idx="2445">
                  <c:v>15:12:41</c:v>
                </c:pt>
                <c:pt idx="2446">
                  <c:v>15:12:42</c:v>
                </c:pt>
                <c:pt idx="2447">
                  <c:v>15:12:43</c:v>
                </c:pt>
                <c:pt idx="2448">
                  <c:v>15:12:44</c:v>
                </c:pt>
                <c:pt idx="2449">
                  <c:v>15:12:45</c:v>
                </c:pt>
                <c:pt idx="2450">
                  <c:v>15:12:46</c:v>
                </c:pt>
                <c:pt idx="2451">
                  <c:v>15:12:47</c:v>
                </c:pt>
                <c:pt idx="2452">
                  <c:v>15:12:48</c:v>
                </c:pt>
                <c:pt idx="2453">
                  <c:v>15:12:49</c:v>
                </c:pt>
                <c:pt idx="2454">
                  <c:v>15:12:50</c:v>
                </c:pt>
                <c:pt idx="2455">
                  <c:v>15:12:51</c:v>
                </c:pt>
                <c:pt idx="2456">
                  <c:v>15:12:52</c:v>
                </c:pt>
                <c:pt idx="2457">
                  <c:v>15:12:53</c:v>
                </c:pt>
                <c:pt idx="2458">
                  <c:v>15:12:54</c:v>
                </c:pt>
                <c:pt idx="2459">
                  <c:v>15:12:55</c:v>
                </c:pt>
                <c:pt idx="2460">
                  <c:v>15:12:56</c:v>
                </c:pt>
                <c:pt idx="2461">
                  <c:v>15:12:57</c:v>
                </c:pt>
                <c:pt idx="2462">
                  <c:v>15:12:58</c:v>
                </c:pt>
                <c:pt idx="2463">
                  <c:v>15:12:59</c:v>
                </c:pt>
                <c:pt idx="2464">
                  <c:v>15:13:00</c:v>
                </c:pt>
                <c:pt idx="2465">
                  <c:v>15:13:01</c:v>
                </c:pt>
                <c:pt idx="2466">
                  <c:v>15:13:02</c:v>
                </c:pt>
                <c:pt idx="2467">
                  <c:v>15:13:03</c:v>
                </c:pt>
                <c:pt idx="2468">
                  <c:v>15:13:04</c:v>
                </c:pt>
                <c:pt idx="2469">
                  <c:v>15:13:05</c:v>
                </c:pt>
                <c:pt idx="2470">
                  <c:v>15:13:06</c:v>
                </c:pt>
                <c:pt idx="2471">
                  <c:v>15:13:07</c:v>
                </c:pt>
                <c:pt idx="2472">
                  <c:v>15:13:08</c:v>
                </c:pt>
                <c:pt idx="2473">
                  <c:v>15:13:09</c:v>
                </c:pt>
                <c:pt idx="2474">
                  <c:v>15:13:10</c:v>
                </c:pt>
                <c:pt idx="2475">
                  <c:v>15:13:11</c:v>
                </c:pt>
                <c:pt idx="2476">
                  <c:v>15:13:12</c:v>
                </c:pt>
                <c:pt idx="2477">
                  <c:v>15:13:13</c:v>
                </c:pt>
                <c:pt idx="2478">
                  <c:v>15:13:14</c:v>
                </c:pt>
                <c:pt idx="2479">
                  <c:v>15:13:15</c:v>
                </c:pt>
                <c:pt idx="2480">
                  <c:v>15:13:16</c:v>
                </c:pt>
                <c:pt idx="2481">
                  <c:v>15:13:17</c:v>
                </c:pt>
                <c:pt idx="2482">
                  <c:v>15:13:18</c:v>
                </c:pt>
                <c:pt idx="2483">
                  <c:v>15:13:19</c:v>
                </c:pt>
                <c:pt idx="2484">
                  <c:v>15:13:20</c:v>
                </c:pt>
                <c:pt idx="2485">
                  <c:v>15:13:21</c:v>
                </c:pt>
                <c:pt idx="2486">
                  <c:v>15:13:22</c:v>
                </c:pt>
                <c:pt idx="2487">
                  <c:v>15:13:23</c:v>
                </c:pt>
                <c:pt idx="2488">
                  <c:v>15:13:24</c:v>
                </c:pt>
                <c:pt idx="2489">
                  <c:v>15:13:25</c:v>
                </c:pt>
                <c:pt idx="2490">
                  <c:v>15:13:26</c:v>
                </c:pt>
                <c:pt idx="2491">
                  <c:v>15:13:27</c:v>
                </c:pt>
                <c:pt idx="2492">
                  <c:v>15:13:28</c:v>
                </c:pt>
                <c:pt idx="2493">
                  <c:v>15:13:29</c:v>
                </c:pt>
                <c:pt idx="2494">
                  <c:v>15:13:30</c:v>
                </c:pt>
                <c:pt idx="2495">
                  <c:v>15:13:31</c:v>
                </c:pt>
                <c:pt idx="2496">
                  <c:v>15:13:32</c:v>
                </c:pt>
                <c:pt idx="2497">
                  <c:v>15:13:33</c:v>
                </c:pt>
                <c:pt idx="2498">
                  <c:v>15:13:34</c:v>
                </c:pt>
                <c:pt idx="2499">
                  <c:v>15:13:35</c:v>
                </c:pt>
                <c:pt idx="2500">
                  <c:v>15:13:36</c:v>
                </c:pt>
                <c:pt idx="2501">
                  <c:v>15:13:37</c:v>
                </c:pt>
                <c:pt idx="2502">
                  <c:v>15:13:38</c:v>
                </c:pt>
                <c:pt idx="2503">
                  <c:v>15:13:39</c:v>
                </c:pt>
                <c:pt idx="2504">
                  <c:v>15:13:40</c:v>
                </c:pt>
                <c:pt idx="2505">
                  <c:v>15:13:41</c:v>
                </c:pt>
                <c:pt idx="2506">
                  <c:v>15:13:42</c:v>
                </c:pt>
                <c:pt idx="2507">
                  <c:v>15:13:43</c:v>
                </c:pt>
                <c:pt idx="2508">
                  <c:v>15:13:44</c:v>
                </c:pt>
                <c:pt idx="2509">
                  <c:v>15:13:45</c:v>
                </c:pt>
                <c:pt idx="2510">
                  <c:v>15:13:46</c:v>
                </c:pt>
                <c:pt idx="2511">
                  <c:v>15:13:47</c:v>
                </c:pt>
                <c:pt idx="2512">
                  <c:v>15:13:48</c:v>
                </c:pt>
                <c:pt idx="2513">
                  <c:v>15:13:49</c:v>
                </c:pt>
                <c:pt idx="2514">
                  <c:v>15:13:50</c:v>
                </c:pt>
                <c:pt idx="2515">
                  <c:v>15:13:51</c:v>
                </c:pt>
                <c:pt idx="2516">
                  <c:v>15:13:52</c:v>
                </c:pt>
                <c:pt idx="2517">
                  <c:v>15:13:53</c:v>
                </c:pt>
                <c:pt idx="2518">
                  <c:v>15:13:54</c:v>
                </c:pt>
                <c:pt idx="2519">
                  <c:v>15:13:55</c:v>
                </c:pt>
                <c:pt idx="2520">
                  <c:v>15:13:56</c:v>
                </c:pt>
                <c:pt idx="2521">
                  <c:v>15:13:57</c:v>
                </c:pt>
                <c:pt idx="2522">
                  <c:v>15:13:58</c:v>
                </c:pt>
                <c:pt idx="2523">
                  <c:v>15:13:59</c:v>
                </c:pt>
                <c:pt idx="2524">
                  <c:v>15:14:00</c:v>
                </c:pt>
                <c:pt idx="2525">
                  <c:v>15:14:01</c:v>
                </c:pt>
                <c:pt idx="2526">
                  <c:v>15:14:02</c:v>
                </c:pt>
                <c:pt idx="2527">
                  <c:v>15:14:03</c:v>
                </c:pt>
                <c:pt idx="2528">
                  <c:v>15:14:04</c:v>
                </c:pt>
                <c:pt idx="2529">
                  <c:v>15:14:05</c:v>
                </c:pt>
                <c:pt idx="2530">
                  <c:v>15:14:06</c:v>
                </c:pt>
                <c:pt idx="2531">
                  <c:v>15:14:07</c:v>
                </c:pt>
                <c:pt idx="2532">
                  <c:v>15:14:08</c:v>
                </c:pt>
                <c:pt idx="2533">
                  <c:v>15:14:09</c:v>
                </c:pt>
                <c:pt idx="2534">
                  <c:v>15:14:10</c:v>
                </c:pt>
                <c:pt idx="2535">
                  <c:v>15:14:11</c:v>
                </c:pt>
                <c:pt idx="2536">
                  <c:v>15:14:12</c:v>
                </c:pt>
                <c:pt idx="2537">
                  <c:v>15:14:13</c:v>
                </c:pt>
                <c:pt idx="2538">
                  <c:v>15:14:14</c:v>
                </c:pt>
                <c:pt idx="2539">
                  <c:v>15:14:15</c:v>
                </c:pt>
                <c:pt idx="2540">
                  <c:v>15:14:16</c:v>
                </c:pt>
                <c:pt idx="2541">
                  <c:v>15:14:17</c:v>
                </c:pt>
                <c:pt idx="2542">
                  <c:v>15:14:18</c:v>
                </c:pt>
                <c:pt idx="2543">
                  <c:v>15:14:19</c:v>
                </c:pt>
                <c:pt idx="2544">
                  <c:v>15:14:20</c:v>
                </c:pt>
                <c:pt idx="2545">
                  <c:v>15:14:21</c:v>
                </c:pt>
                <c:pt idx="2546">
                  <c:v>15:14:22</c:v>
                </c:pt>
                <c:pt idx="2547">
                  <c:v>15:14:23</c:v>
                </c:pt>
                <c:pt idx="2548">
                  <c:v>15:14:24</c:v>
                </c:pt>
                <c:pt idx="2549">
                  <c:v>15:14:25</c:v>
                </c:pt>
                <c:pt idx="2550">
                  <c:v>15:14:26</c:v>
                </c:pt>
                <c:pt idx="2551">
                  <c:v>15:14:27</c:v>
                </c:pt>
                <c:pt idx="2552">
                  <c:v>15:14:28</c:v>
                </c:pt>
                <c:pt idx="2553">
                  <c:v>15:14:29</c:v>
                </c:pt>
                <c:pt idx="2554">
                  <c:v>15:14:30</c:v>
                </c:pt>
                <c:pt idx="2555">
                  <c:v>15:14:31</c:v>
                </c:pt>
                <c:pt idx="2556">
                  <c:v>15:14:32</c:v>
                </c:pt>
                <c:pt idx="2557">
                  <c:v>15:14:33</c:v>
                </c:pt>
                <c:pt idx="2558">
                  <c:v>15:14:34</c:v>
                </c:pt>
                <c:pt idx="2559">
                  <c:v>15:14:35</c:v>
                </c:pt>
                <c:pt idx="2560">
                  <c:v>15:14:36</c:v>
                </c:pt>
                <c:pt idx="2561">
                  <c:v>15:14:37</c:v>
                </c:pt>
                <c:pt idx="2562">
                  <c:v>15:14:38</c:v>
                </c:pt>
                <c:pt idx="2563">
                  <c:v>15:14:39</c:v>
                </c:pt>
                <c:pt idx="2564">
                  <c:v>15:14:40</c:v>
                </c:pt>
                <c:pt idx="2565">
                  <c:v>15:14:41</c:v>
                </c:pt>
                <c:pt idx="2566">
                  <c:v>15:14:42</c:v>
                </c:pt>
                <c:pt idx="2567">
                  <c:v>15:14:43</c:v>
                </c:pt>
                <c:pt idx="2568">
                  <c:v>15:14:44</c:v>
                </c:pt>
                <c:pt idx="2569">
                  <c:v>15:14:45</c:v>
                </c:pt>
                <c:pt idx="2570">
                  <c:v>15:14:46</c:v>
                </c:pt>
                <c:pt idx="2571">
                  <c:v>15:14:47</c:v>
                </c:pt>
                <c:pt idx="2572">
                  <c:v>15:14:48</c:v>
                </c:pt>
                <c:pt idx="2573">
                  <c:v>15:14:49</c:v>
                </c:pt>
                <c:pt idx="2574">
                  <c:v>15:14:50</c:v>
                </c:pt>
                <c:pt idx="2575">
                  <c:v>15:14:51</c:v>
                </c:pt>
                <c:pt idx="2576">
                  <c:v>15:14:52</c:v>
                </c:pt>
                <c:pt idx="2577">
                  <c:v>15:14:53</c:v>
                </c:pt>
                <c:pt idx="2578">
                  <c:v>15:14:54</c:v>
                </c:pt>
                <c:pt idx="2579">
                  <c:v>15:14:55</c:v>
                </c:pt>
                <c:pt idx="2580">
                  <c:v>15:14:56</c:v>
                </c:pt>
                <c:pt idx="2581">
                  <c:v>15:14:57</c:v>
                </c:pt>
                <c:pt idx="2582">
                  <c:v>15:14:58</c:v>
                </c:pt>
                <c:pt idx="2583">
                  <c:v>15:14:59</c:v>
                </c:pt>
                <c:pt idx="2584">
                  <c:v>15:15:00</c:v>
                </c:pt>
                <c:pt idx="2585">
                  <c:v>15:15:01</c:v>
                </c:pt>
                <c:pt idx="2586">
                  <c:v>15:15:02</c:v>
                </c:pt>
                <c:pt idx="2587">
                  <c:v>15:15:03</c:v>
                </c:pt>
                <c:pt idx="2588">
                  <c:v>15:15:04</c:v>
                </c:pt>
                <c:pt idx="2589">
                  <c:v>15:15:05</c:v>
                </c:pt>
                <c:pt idx="2590">
                  <c:v>15:15:06</c:v>
                </c:pt>
                <c:pt idx="2591">
                  <c:v>15:15:07</c:v>
                </c:pt>
                <c:pt idx="2592">
                  <c:v>15:15:08</c:v>
                </c:pt>
                <c:pt idx="2593">
                  <c:v>15:15:09</c:v>
                </c:pt>
                <c:pt idx="2594">
                  <c:v>15:15:10</c:v>
                </c:pt>
                <c:pt idx="2595">
                  <c:v>15:15:11</c:v>
                </c:pt>
                <c:pt idx="2596">
                  <c:v>15:15:12</c:v>
                </c:pt>
                <c:pt idx="2597">
                  <c:v>15:15:13</c:v>
                </c:pt>
                <c:pt idx="2598">
                  <c:v>15:15:14</c:v>
                </c:pt>
                <c:pt idx="2599">
                  <c:v>15:15:15</c:v>
                </c:pt>
                <c:pt idx="2600">
                  <c:v>15:15:16</c:v>
                </c:pt>
                <c:pt idx="2601">
                  <c:v>15:15:17</c:v>
                </c:pt>
                <c:pt idx="2602">
                  <c:v>15:15:18</c:v>
                </c:pt>
                <c:pt idx="2603">
                  <c:v>15:15:19</c:v>
                </c:pt>
                <c:pt idx="2604">
                  <c:v>15:15:20</c:v>
                </c:pt>
                <c:pt idx="2605">
                  <c:v>15:15:21</c:v>
                </c:pt>
                <c:pt idx="2606">
                  <c:v>15:15:22</c:v>
                </c:pt>
                <c:pt idx="2607">
                  <c:v>15:15:23</c:v>
                </c:pt>
                <c:pt idx="2608">
                  <c:v>15:15:24</c:v>
                </c:pt>
                <c:pt idx="2609">
                  <c:v>15:15:25</c:v>
                </c:pt>
                <c:pt idx="2610">
                  <c:v>15:15:26</c:v>
                </c:pt>
                <c:pt idx="2611">
                  <c:v>15:15:27</c:v>
                </c:pt>
                <c:pt idx="2612">
                  <c:v>15:15:28</c:v>
                </c:pt>
                <c:pt idx="2613">
                  <c:v>15:15:29</c:v>
                </c:pt>
                <c:pt idx="2614">
                  <c:v>15:15:30</c:v>
                </c:pt>
                <c:pt idx="2615">
                  <c:v>15:15:31</c:v>
                </c:pt>
                <c:pt idx="2616">
                  <c:v>15:15:32</c:v>
                </c:pt>
                <c:pt idx="2617">
                  <c:v>15:15:33</c:v>
                </c:pt>
                <c:pt idx="2618">
                  <c:v>15:15:34</c:v>
                </c:pt>
                <c:pt idx="2619">
                  <c:v>15:15:35</c:v>
                </c:pt>
                <c:pt idx="2620">
                  <c:v>15:15:36</c:v>
                </c:pt>
                <c:pt idx="2621">
                  <c:v>15:15:37</c:v>
                </c:pt>
                <c:pt idx="2622">
                  <c:v>15:15:38</c:v>
                </c:pt>
                <c:pt idx="2623">
                  <c:v>15:15:39</c:v>
                </c:pt>
                <c:pt idx="2624">
                  <c:v>15:15:40</c:v>
                </c:pt>
                <c:pt idx="2625">
                  <c:v>15:15:41</c:v>
                </c:pt>
                <c:pt idx="2626">
                  <c:v>15:15:42</c:v>
                </c:pt>
                <c:pt idx="2627">
                  <c:v>15:15:43</c:v>
                </c:pt>
                <c:pt idx="2628">
                  <c:v>15:15:44</c:v>
                </c:pt>
                <c:pt idx="2629">
                  <c:v>15:15:45</c:v>
                </c:pt>
                <c:pt idx="2630">
                  <c:v>15:15:46</c:v>
                </c:pt>
                <c:pt idx="2631">
                  <c:v>15:15:47</c:v>
                </c:pt>
                <c:pt idx="2632">
                  <c:v>15:15:48</c:v>
                </c:pt>
                <c:pt idx="2633">
                  <c:v>15:15:49</c:v>
                </c:pt>
                <c:pt idx="2634">
                  <c:v>15:15:50</c:v>
                </c:pt>
                <c:pt idx="2635">
                  <c:v>15:15:51</c:v>
                </c:pt>
                <c:pt idx="2636">
                  <c:v>15:15:52</c:v>
                </c:pt>
                <c:pt idx="2637">
                  <c:v>15:15:53</c:v>
                </c:pt>
                <c:pt idx="2638">
                  <c:v>15:15:54</c:v>
                </c:pt>
                <c:pt idx="2639">
                  <c:v>15:15:55</c:v>
                </c:pt>
                <c:pt idx="2640">
                  <c:v>15:15:56</c:v>
                </c:pt>
                <c:pt idx="2641">
                  <c:v>15:15:57</c:v>
                </c:pt>
                <c:pt idx="2642">
                  <c:v>15:15:58</c:v>
                </c:pt>
                <c:pt idx="2643">
                  <c:v>15:15:59</c:v>
                </c:pt>
                <c:pt idx="2644">
                  <c:v>15:16:00</c:v>
                </c:pt>
                <c:pt idx="2645">
                  <c:v>15:16:01</c:v>
                </c:pt>
                <c:pt idx="2646">
                  <c:v>15:16:02</c:v>
                </c:pt>
                <c:pt idx="2647">
                  <c:v>15:16:03</c:v>
                </c:pt>
                <c:pt idx="2648">
                  <c:v>15:16:04</c:v>
                </c:pt>
                <c:pt idx="2649">
                  <c:v>15:16:05</c:v>
                </c:pt>
                <c:pt idx="2650">
                  <c:v>15:16:06</c:v>
                </c:pt>
                <c:pt idx="2651">
                  <c:v>15:16:07</c:v>
                </c:pt>
                <c:pt idx="2652">
                  <c:v>15:16:08</c:v>
                </c:pt>
                <c:pt idx="2653">
                  <c:v>15:16:09</c:v>
                </c:pt>
                <c:pt idx="2654">
                  <c:v>15:16:10</c:v>
                </c:pt>
                <c:pt idx="2655">
                  <c:v>15:16:11</c:v>
                </c:pt>
                <c:pt idx="2656">
                  <c:v>15:16:12</c:v>
                </c:pt>
                <c:pt idx="2657">
                  <c:v>15:16:13</c:v>
                </c:pt>
                <c:pt idx="2658">
                  <c:v>15:16:14</c:v>
                </c:pt>
                <c:pt idx="2659">
                  <c:v>15:16:15</c:v>
                </c:pt>
                <c:pt idx="2660">
                  <c:v>15:16:16</c:v>
                </c:pt>
                <c:pt idx="2661">
                  <c:v>15:16:17</c:v>
                </c:pt>
                <c:pt idx="2662">
                  <c:v>15:16:18</c:v>
                </c:pt>
                <c:pt idx="2663">
                  <c:v>15:16:19</c:v>
                </c:pt>
                <c:pt idx="2664">
                  <c:v>15:16:20</c:v>
                </c:pt>
                <c:pt idx="2665">
                  <c:v>15:16:21</c:v>
                </c:pt>
                <c:pt idx="2666">
                  <c:v>15:16:22</c:v>
                </c:pt>
                <c:pt idx="2667">
                  <c:v>15:16:23</c:v>
                </c:pt>
                <c:pt idx="2668">
                  <c:v>15:16:24</c:v>
                </c:pt>
                <c:pt idx="2669">
                  <c:v>15:16:25</c:v>
                </c:pt>
                <c:pt idx="2670">
                  <c:v>15:16:26</c:v>
                </c:pt>
                <c:pt idx="2671">
                  <c:v>15:16:27</c:v>
                </c:pt>
                <c:pt idx="2672">
                  <c:v>15:16:28</c:v>
                </c:pt>
                <c:pt idx="2673">
                  <c:v>15:16:29</c:v>
                </c:pt>
                <c:pt idx="2674">
                  <c:v>15:16:30</c:v>
                </c:pt>
                <c:pt idx="2675">
                  <c:v>15:16:31</c:v>
                </c:pt>
                <c:pt idx="2676">
                  <c:v>15:16:32</c:v>
                </c:pt>
                <c:pt idx="2677">
                  <c:v>15:16:33</c:v>
                </c:pt>
                <c:pt idx="2678">
                  <c:v>15:16:34</c:v>
                </c:pt>
                <c:pt idx="2679">
                  <c:v>15:16:35</c:v>
                </c:pt>
                <c:pt idx="2680">
                  <c:v>15:16:36</c:v>
                </c:pt>
                <c:pt idx="2681">
                  <c:v>15:16:37</c:v>
                </c:pt>
                <c:pt idx="2682">
                  <c:v>15:16:38</c:v>
                </c:pt>
                <c:pt idx="2683">
                  <c:v>15:16:39</c:v>
                </c:pt>
                <c:pt idx="2684">
                  <c:v>15:16:40</c:v>
                </c:pt>
                <c:pt idx="2685">
                  <c:v>15:16:41</c:v>
                </c:pt>
                <c:pt idx="2686">
                  <c:v>15:16:42</c:v>
                </c:pt>
                <c:pt idx="2687">
                  <c:v>15:16:43</c:v>
                </c:pt>
                <c:pt idx="2688">
                  <c:v>15:16:44</c:v>
                </c:pt>
                <c:pt idx="2689">
                  <c:v>15:16:45</c:v>
                </c:pt>
                <c:pt idx="2690">
                  <c:v>15:16:46</c:v>
                </c:pt>
                <c:pt idx="2691">
                  <c:v>15:16:47</c:v>
                </c:pt>
                <c:pt idx="2692">
                  <c:v>15:16:48</c:v>
                </c:pt>
                <c:pt idx="2693">
                  <c:v>15:16:49</c:v>
                </c:pt>
                <c:pt idx="2694">
                  <c:v>15:16:50</c:v>
                </c:pt>
                <c:pt idx="2695">
                  <c:v>15:16:51</c:v>
                </c:pt>
                <c:pt idx="2696">
                  <c:v>15:16:52</c:v>
                </c:pt>
                <c:pt idx="2697">
                  <c:v>15:16:53</c:v>
                </c:pt>
                <c:pt idx="2698">
                  <c:v>15:16:54</c:v>
                </c:pt>
                <c:pt idx="2699">
                  <c:v>15:16:55</c:v>
                </c:pt>
                <c:pt idx="2700">
                  <c:v>15:16:56</c:v>
                </c:pt>
                <c:pt idx="2701">
                  <c:v>15:16:57</c:v>
                </c:pt>
                <c:pt idx="2702">
                  <c:v>15:16:58</c:v>
                </c:pt>
                <c:pt idx="2703">
                  <c:v>15:16:59</c:v>
                </c:pt>
                <c:pt idx="2704">
                  <c:v>15:17:00</c:v>
                </c:pt>
                <c:pt idx="2705">
                  <c:v>15:17:01</c:v>
                </c:pt>
                <c:pt idx="2706">
                  <c:v>15:17:02</c:v>
                </c:pt>
                <c:pt idx="2707">
                  <c:v>15:17:03</c:v>
                </c:pt>
                <c:pt idx="2708">
                  <c:v>15:17:04</c:v>
                </c:pt>
                <c:pt idx="2709">
                  <c:v>15:17:05</c:v>
                </c:pt>
                <c:pt idx="2710">
                  <c:v>15:17:06</c:v>
                </c:pt>
                <c:pt idx="2711">
                  <c:v>15:17:07</c:v>
                </c:pt>
                <c:pt idx="2712">
                  <c:v>15:17:08</c:v>
                </c:pt>
                <c:pt idx="2713">
                  <c:v>15:17:09</c:v>
                </c:pt>
                <c:pt idx="2714">
                  <c:v>15:17:10</c:v>
                </c:pt>
                <c:pt idx="2715">
                  <c:v>15:17:11</c:v>
                </c:pt>
                <c:pt idx="2716">
                  <c:v>15:17:12</c:v>
                </c:pt>
                <c:pt idx="2717">
                  <c:v>15:17:13</c:v>
                </c:pt>
                <c:pt idx="2718">
                  <c:v>15:17:14</c:v>
                </c:pt>
                <c:pt idx="2719">
                  <c:v>15:17:15</c:v>
                </c:pt>
                <c:pt idx="2720">
                  <c:v>15:17:16</c:v>
                </c:pt>
                <c:pt idx="2721">
                  <c:v>15:17:17</c:v>
                </c:pt>
                <c:pt idx="2722">
                  <c:v>15:17:18</c:v>
                </c:pt>
                <c:pt idx="2723">
                  <c:v>15:17:19</c:v>
                </c:pt>
                <c:pt idx="2724">
                  <c:v>15:17:20</c:v>
                </c:pt>
                <c:pt idx="2725">
                  <c:v>15:17:21</c:v>
                </c:pt>
                <c:pt idx="2726">
                  <c:v>15:17:22</c:v>
                </c:pt>
                <c:pt idx="2727">
                  <c:v>15:17:23</c:v>
                </c:pt>
                <c:pt idx="2728">
                  <c:v>15:17:24</c:v>
                </c:pt>
                <c:pt idx="2729">
                  <c:v>15:17:25</c:v>
                </c:pt>
                <c:pt idx="2730">
                  <c:v>15:17:26</c:v>
                </c:pt>
                <c:pt idx="2731">
                  <c:v>15:17:27</c:v>
                </c:pt>
                <c:pt idx="2732">
                  <c:v>15:17:28</c:v>
                </c:pt>
                <c:pt idx="2733">
                  <c:v>15:17:29</c:v>
                </c:pt>
                <c:pt idx="2734">
                  <c:v>15:17:30</c:v>
                </c:pt>
                <c:pt idx="2735">
                  <c:v>15:17:31</c:v>
                </c:pt>
                <c:pt idx="2736">
                  <c:v>15:17:32</c:v>
                </c:pt>
                <c:pt idx="2737">
                  <c:v>15:17:33</c:v>
                </c:pt>
                <c:pt idx="2738">
                  <c:v>15:17:34</c:v>
                </c:pt>
                <c:pt idx="2739">
                  <c:v>15:17:35</c:v>
                </c:pt>
                <c:pt idx="2740">
                  <c:v>15:17:36</c:v>
                </c:pt>
                <c:pt idx="2741">
                  <c:v>15:17:37</c:v>
                </c:pt>
                <c:pt idx="2742">
                  <c:v>15:17:38</c:v>
                </c:pt>
                <c:pt idx="2743">
                  <c:v>15:17:39</c:v>
                </c:pt>
                <c:pt idx="2744">
                  <c:v>15:17:40</c:v>
                </c:pt>
                <c:pt idx="2745">
                  <c:v>15:17:41</c:v>
                </c:pt>
                <c:pt idx="2746">
                  <c:v>15:17:42</c:v>
                </c:pt>
                <c:pt idx="2747">
                  <c:v>15:17:43</c:v>
                </c:pt>
                <c:pt idx="2748">
                  <c:v>15:17:44</c:v>
                </c:pt>
                <c:pt idx="2749">
                  <c:v>15:17:45</c:v>
                </c:pt>
                <c:pt idx="2750">
                  <c:v>15:17:46</c:v>
                </c:pt>
                <c:pt idx="2751">
                  <c:v>15:17:47</c:v>
                </c:pt>
                <c:pt idx="2752">
                  <c:v>15:17:48</c:v>
                </c:pt>
                <c:pt idx="2753">
                  <c:v>15:17:49</c:v>
                </c:pt>
                <c:pt idx="2754">
                  <c:v>15:17:50</c:v>
                </c:pt>
                <c:pt idx="2755">
                  <c:v>15:17:51</c:v>
                </c:pt>
                <c:pt idx="2756">
                  <c:v>15:17:52</c:v>
                </c:pt>
                <c:pt idx="2757">
                  <c:v>15:17:53</c:v>
                </c:pt>
                <c:pt idx="2758">
                  <c:v>15:17:54</c:v>
                </c:pt>
                <c:pt idx="2759">
                  <c:v>15:17:55</c:v>
                </c:pt>
                <c:pt idx="2760">
                  <c:v>15:17:56</c:v>
                </c:pt>
                <c:pt idx="2761">
                  <c:v>15:17:57</c:v>
                </c:pt>
                <c:pt idx="2762">
                  <c:v>15:17:58</c:v>
                </c:pt>
                <c:pt idx="2763">
                  <c:v>15:17:59</c:v>
                </c:pt>
                <c:pt idx="2764">
                  <c:v>15:18:00</c:v>
                </c:pt>
                <c:pt idx="2765">
                  <c:v>15:18:01</c:v>
                </c:pt>
                <c:pt idx="2766">
                  <c:v>15:18:02</c:v>
                </c:pt>
                <c:pt idx="2767">
                  <c:v>15:18:03</c:v>
                </c:pt>
                <c:pt idx="2768">
                  <c:v>15:18:04</c:v>
                </c:pt>
                <c:pt idx="2769">
                  <c:v>15:18:05</c:v>
                </c:pt>
                <c:pt idx="2770">
                  <c:v>15:18:06</c:v>
                </c:pt>
                <c:pt idx="2771">
                  <c:v>15:18:07</c:v>
                </c:pt>
                <c:pt idx="2772">
                  <c:v>15:18:08</c:v>
                </c:pt>
                <c:pt idx="2773">
                  <c:v>15:18:09</c:v>
                </c:pt>
                <c:pt idx="2774">
                  <c:v>15:18:10</c:v>
                </c:pt>
                <c:pt idx="2775">
                  <c:v>15:18:11</c:v>
                </c:pt>
                <c:pt idx="2776">
                  <c:v>15:18:12</c:v>
                </c:pt>
                <c:pt idx="2777">
                  <c:v>15:18:13</c:v>
                </c:pt>
                <c:pt idx="2778">
                  <c:v>15:18:14</c:v>
                </c:pt>
                <c:pt idx="2779">
                  <c:v>15:18:15</c:v>
                </c:pt>
                <c:pt idx="2780">
                  <c:v>15:18:16</c:v>
                </c:pt>
                <c:pt idx="2781">
                  <c:v>15:18:17</c:v>
                </c:pt>
                <c:pt idx="2782">
                  <c:v>15:18:18</c:v>
                </c:pt>
                <c:pt idx="2783">
                  <c:v>15:18:19</c:v>
                </c:pt>
                <c:pt idx="2784">
                  <c:v>15:18:20</c:v>
                </c:pt>
                <c:pt idx="2785">
                  <c:v>15:18:21</c:v>
                </c:pt>
                <c:pt idx="2786">
                  <c:v>15:18:22</c:v>
                </c:pt>
                <c:pt idx="2787">
                  <c:v>15:18:23</c:v>
                </c:pt>
                <c:pt idx="2788">
                  <c:v>15:18:24</c:v>
                </c:pt>
                <c:pt idx="2789">
                  <c:v>15:18:25</c:v>
                </c:pt>
                <c:pt idx="2790">
                  <c:v>15:18:26</c:v>
                </c:pt>
                <c:pt idx="2791">
                  <c:v>15:18:27</c:v>
                </c:pt>
                <c:pt idx="2792">
                  <c:v>15:18:28</c:v>
                </c:pt>
                <c:pt idx="2793">
                  <c:v>15:18:29</c:v>
                </c:pt>
                <c:pt idx="2794">
                  <c:v>15:18:30</c:v>
                </c:pt>
                <c:pt idx="2795">
                  <c:v>15:18:31</c:v>
                </c:pt>
                <c:pt idx="2796">
                  <c:v>15:18:32</c:v>
                </c:pt>
                <c:pt idx="2797">
                  <c:v>15:18:33</c:v>
                </c:pt>
                <c:pt idx="2798">
                  <c:v>15:18:34</c:v>
                </c:pt>
                <c:pt idx="2799">
                  <c:v>15:18:35</c:v>
                </c:pt>
                <c:pt idx="2800">
                  <c:v>15:18:36</c:v>
                </c:pt>
                <c:pt idx="2801">
                  <c:v>15:18:37</c:v>
                </c:pt>
                <c:pt idx="2802">
                  <c:v>15:18:38</c:v>
                </c:pt>
                <c:pt idx="2803">
                  <c:v>15:18:39</c:v>
                </c:pt>
                <c:pt idx="2804">
                  <c:v>15:18:40</c:v>
                </c:pt>
                <c:pt idx="2805">
                  <c:v>15:18:41</c:v>
                </c:pt>
                <c:pt idx="2806">
                  <c:v>15:18:42</c:v>
                </c:pt>
                <c:pt idx="2807">
                  <c:v>15:18:43</c:v>
                </c:pt>
                <c:pt idx="2808">
                  <c:v>15:18:44</c:v>
                </c:pt>
                <c:pt idx="2809">
                  <c:v>15:18:45</c:v>
                </c:pt>
                <c:pt idx="2810">
                  <c:v>15:18:46</c:v>
                </c:pt>
                <c:pt idx="2811">
                  <c:v>15:18:47</c:v>
                </c:pt>
                <c:pt idx="2812">
                  <c:v>15:18:48</c:v>
                </c:pt>
                <c:pt idx="2813">
                  <c:v>15:18:49</c:v>
                </c:pt>
                <c:pt idx="2814">
                  <c:v>15:18:50</c:v>
                </c:pt>
                <c:pt idx="2815">
                  <c:v>15:18:51</c:v>
                </c:pt>
                <c:pt idx="2816">
                  <c:v>15:18:52</c:v>
                </c:pt>
                <c:pt idx="2817">
                  <c:v>15:18:53</c:v>
                </c:pt>
                <c:pt idx="2818">
                  <c:v>15:18:54</c:v>
                </c:pt>
                <c:pt idx="2819">
                  <c:v>15:18:55</c:v>
                </c:pt>
                <c:pt idx="2820">
                  <c:v>15:18:56</c:v>
                </c:pt>
                <c:pt idx="2821">
                  <c:v>15:18:57</c:v>
                </c:pt>
                <c:pt idx="2822">
                  <c:v>15:18:58</c:v>
                </c:pt>
                <c:pt idx="2823">
                  <c:v>15:18:59</c:v>
                </c:pt>
                <c:pt idx="2824">
                  <c:v>15:19:00</c:v>
                </c:pt>
                <c:pt idx="2825">
                  <c:v>15:19:01</c:v>
                </c:pt>
                <c:pt idx="2826">
                  <c:v>15:19:02</c:v>
                </c:pt>
                <c:pt idx="2827">
                  <c:v>15:19:03</c:v>
                </c:pt>
                <c:pt idx="2828">
                  <c:v>15:19:04</c:v>
                </c:pt>
                <c:pt idx="2829">
                  <c:v>15:19:05</c:v>
                </c:pt>
                <c:pt idx="2830">
                  <c:v>15:19:06</c:v>
                </c:pt>
                <c:pt idx="2831">
                  <c:v>15:19:07</c:v>
                </c:pt>
                <c:pt idx="2832">
                  <c:v>15:19:08</c:v>
                </c:pt>
                <c:pt idx="2833">
                  <c:v>15:19:09</c:v>
                </c:pt>
                <c:pt idx="2834">
                  <c:v>15:19:10</c:v>
                </c:pt>
                <c:pt idx="2835">
                  <c:v>15:19:11</c:v>
                </c:pt>
                <c:pt idx="2836">
                  <c:v>15:19:12</c:v>
                </c:pt>
                <c:pt idx="2837">
                  <c:v>15:19:13</c:v>
                </c:pt>
                <c:pt idx="2838">
                  <c:v>15:19:14</c:v>
                </c:pt>
                <c:pt idx="2839">
                  <c:v>15:19:15</c:v>
                </c:pt>
                <c:pt idx="2840">
                  <c:v>15:19:16</c:v>
                </c:pt>
                <c:pt idx="2841">
                  <c:v>15:19:17</c:v>
                </c:pt>
                <c:pt idx="2842">
                  <c:v>15:19:18</c:v>
                </c:pt>
                <c:pt idx="2843">
                  <c:v>15:19:19</c:v>
                </c:pt>
                <c:pt idx="2844">
                  <c:v>15:19:20</c:v>
                </c:pt>
                <c:pt idx="2845">
                  <c:v>15:19:21</c:v>
                </c:pt>
                <c:pt idx="2846">
                  <c:v>15:19:22</c:v>
                </c:pt>
                <c:pt idx="2847">
                  <c:v>15:19:23</c:v>
                </c:pt>
                <c:pt idx="2848">
                  <c:v>15:19:24</c:v>
                </c:pt>
                <c:pt idx="2849">
                  <c:v>15:19:25</c:v>
                </c:pt>
                <c:pt idx="2850">
                  <c:v>15:19:26</c:v>
                </c:pt>
                <c:pt idx="2851">
                  <c:v>15:19:27</c:v>
                </c:pt>
                <c:pt idx="2852">
                  <c:v>15:19:28</c:v>
                </c:pt>
                <c:pt idx="2853">
                  <c:v>15:19:29</c:v>
                </c:pt>
                <c:pt idx="2854">
                  <c:v>15:19:30</c:v>
                </c:pt>
                <c:pt idx="2855">
                  <c:v>15:19:31</c:v>
                </c:pt>
                <c:pt idx="2856">
                  <c:v>15:19:32</c:v>
                </c:pt>
                <c:pt idx="2857">
                  <c:v>15:19:33</c:v>
                </c:pt>
                <c:pt idx="2858">
                  <c:v>15:19:34</c:v>
                </c:pt>
                <c:pt idx="2859">
                  <c:v>15:19:35</c:v>
                </c:pt>
                <c:pt idx="2860">
                  <c:v>15:19:36</c:v>
                </c:pt>
                <c:pt idx="2861">
                  <c:v>15:19:37</c:v>
                </c:pt>
                <c:pt idx="2862">
                  <c:v>15:19:38</c:v>
                </c:pt>
                <c:pt idx="2863">
                  <c:v>15:19:39</c:v>
                </c:pt>
                <c:pt idx="2864">
                  <c:v>15:19:40</c:v>
                </c:pt>
                <c:pt idx="2865">
                  <c:v>15:19:41</c:v>
                </c:pt>
                <c:pt idx="2866">
                  <c:v>15:19:42</c:v>
                </c:pt>
                <c:pt idx="2867">
                  <c:v>15:19:43</c:v>
                </c:pt>
                <c:pt idx="2868">
                  <c:v>15:19:44</c:v>
                </c:pt>
                <c:pt idx="2869">
                  <c:v>15:19:45</c:v>
                </c:pt>
                <c:pt idx="2870">
                  <c:v>15:19:46</c:v>
                </c:pt>
                <c:pt idx="2871">
                  <c:v>15:19:47</c:v>
                </c:pt>
                <c:pt idx="2872">
                  <c:v>15:19:48</c:v>
                </c:pt>
                <c:pt idx="2873">
                  <c:v>15:19:49</c:v>
                </c:pt>
                <c:pt idx="2874">
                  <c:v>15:19:50</c:v>
                </c:pt>
                <c:pt idx="2875">
                  <c:v>15:19:51</c:v>
                </c:pt>
                <c:pt idx="2876">
                  <c:v>15:19:52</c:v>
                </c:pt>
                <c:pt idx="2877">
                  <c:v>15:19:53</c:v>
                </c:pt>
                <c:pt idx="2878">
                  <c:v>15:19:54</c:v>
                </c:pt>
                <c:pt idx="2879">
                  <c:v>15:19:55</c:v>
                </c:pt>
                <c:pt idx="2880">
                  <c:v>15:19:56</c:v>
                </c:pt>
                <c:pt idx="2881">
                  <c:v>15:19:57</c:v>
                </c:pt>
                <c:pt idx="2882">
                  <c:v>15:19:58</c:v>
                </c:pt>
                <c:pt idx="2883">
                  <c:v>15:19:59</c:v>
                </c:pt>
                <c:pt idx="2884">
                  <c:v>15:20:00</c:v>
                </c:pt>
                <c:pt idx="2885">
                  <c:v>15:20:01</c:v>
                </c:pt>
                <c:pt idx="2886">
                  <c:v>15:20:02</c:v>
                </c:pt>
                <c:pt idx="2887">
                  <c:v>15:20:03</c:v>
                </c:pt>
                <c:pt idx="2888">
                  <c:v>15:20:04</c:v>
                </c:pt>
                <c:pt idx="2889">
                  <c:v>15:20:05</c:v>
                </c:pt>
                <c:pt idx="2890">
                  <c:v>15:20:06</c:v>
                </c:pt>
                <c:pt idx="2891">
                  <c:v>15:20:07</c:v>
                </c:pt>
                <c:pt idx="2892">
                  <c:v>15:20:08</c:v>
                </c:pt>
                <c:pt idx="2893">
                  <c:v>15:20:09</c:v>
                </c:pt>
                <c:pt idx="2894">
                  <c:v>15:20:10</c:v>
                </c:pt>
                <c:pt idx="2895">
                  <c:v>15:20:11</c:v>
                </c:pt>
                <c:pt idx="2896">
                  <c:v>15:20:12</c:v>
                </c:pt>
                <c:pt idx="2897">
                  <c:v>15:20:13</c:v>
                </c:pt>
                <c:pt idx="2898">
                  <c:v>15:20:14</c:v>
                </c:pt>
                <c:pt idx="2899">
                  <c:v>15:20:15</c:v>
                </c:pt>
                <c:pt idx="2900">
                  <c:v>15:20:16</c:v>
                </c:pt>
                <c:pt idx="2901">
                  <c:v>15:20:17</c:v>
                </c:pt>
                <c:pt idx="2902">
                  <c:v>15:20:18</c:v>
                </c:pt>
                <c:pt idx="2903">
                  <c:v>15:20:19</c:v>
                </c:pt>
                <c:pt idx="2904">
                  <c:v>15:20:20</c:v>
                </c:pt>
                <c:pt idx="2905">
                  <c:v>15:20:21</c:v>
                </c:pt>
                <c:pt idx="2906">
                  <c:v>15:20:22</c:v>
                </c:pt>
                <c:pt idx="2907">
                  <c:v>15:20:23</c:v>
                </c:pt>
                <c:pt idx="2908">
                  <c:v>15:20:24</c:v>
                </c:pt>
                <c:pt idx="2909">
                  <c:v>15:20:25</c:v>
                </c:pt>
                <c:pt idx="2910">
                  <c:v>15:20:26</c:v>
                </c:pt>
                <c:pt idx="2911">
                  <c:v>15:20:27</c:v>
                </c:pt>
                <c:pt idx="2912">
                  <c:v>15:20:28</c:v>
                </c:pt>
                <c:pt idx="2913">
                  <c:v>15:20:29</c:v>
                </c:pt>
                <c:pt idx="2914">
                  <c:v>15:20:30</c:v>
                </c:pt>
                <c:pt idx="2915">
                  <c:v>15:20:31</c:v>
                </c:pt>
                <c:pt idx="2916">
                  <c:v>15:20:32</c:v>
                </c:pt>
                <c:pt idx="2917">
                  <c:v>15:20:33</c:v>
                </c:pt>
                <c:pt idx="2918">
                  <c:v>15:20:34</c:v>
                </c:pt>
                <c:pt idx="2919">
                  <c:v>15:20:35</c:v>
                </c:pt>
                <c:pt idx="2920">
                  <c:v>15:20:36</c:v>
                </c:pt>
                <c:pt idx="2921">
                  <c:v>15:20:37</c:v>
                </c:pt>
                <c:pt idx="2922">
                  <c:v>15:20:38</c:v>
                </c:pt>
                <c:pt idx="2923">
                  <c:v>15:20:39</c:v>
                </c:pt>
                <c:pt idx="2924">
                  <c:v>15:20:40</c:v>
                </c:pt>
                <c:pt idx="2925">
                  <c:v>15:20:41</c:v>
                </c:pt>
                <c:pt idx="2926">
                  <c:v>15:20:42</c:v>
                </c:pt>
                <c:pt idx="2927">
                  <c:v>15:20:43</c:v>
                </c:pt>
                <c:pt idx="2928">
                  <c:v>15:20:44</c:v>
                </c:pt>
                <c:pt idx="2929">
                  <c:v>15:20:45</c:v>
                </c:pt>
                <c:pt idx="2930">
                  <c:v>15:20:46</c:v>
                </c:pt>
                <c:pt idx="2931">
                  <c:v>15:20:47</c:v>
                </c:pt>
                <c:pt idx="2932">
                  <c:v>15:20:48</c:v>
                </c:pt>
                <c:pt idx="2933">
                  <c:v>15:20:49</c:v>
                </c:pt>
                <c:pt idx="2934">
                  <c:v>15:20:50</c:v>
                </c:pt>
                <c:pt idx="2935">
                  <c:v>15:20:51</c:v>
                </c:pt>
                <c:pt idx="2936">
                  <c:v>15:20:52</c:v>
                </c:pt>
                <c:pt idx="2937">
                  <c:v>15:20:53</c:v>
                </c:pt>
                <c:pt idx="2938">
                  <c:v>15:20:54</c:v>
                </c:pt>
                <c:pt idx="2939">
                  <c:v>15:20:55</c:v>
                </c:pt>
                <c:pt idx="2940">
                  <c:v>15:20:56</c:v>
                </c:pt>
                <c:pt idx="2941">
                  <c:v>15:20:57</c:v>
                </c:pt>
                <c:pt idx="2942">
                  <c:v>15:20:58</c:v>
                </c:pt>
                <c:pt idx="2943">
                  <c:v>15:20:59</c:v>
                </c:pt>
                <c:pt idx="2944">
                  <c:v>15:21:00</c:v>
                </c:pt>
                <c:pt idx="2945">
                  <c:v>15:21:01</c:v>
                </c:pt>
                <c:pt idx="2946">
                  <c:v>15:21:02</c:v>
                </c:pt>
                <c:pt idx="2947">
                  <c:v>15:21:03</c:v>
                </c:pt>
                <c:pt idx="2948">
                  <c:v>15:21:04</c:v>
                </c:pt>
                <c:pt idx="2949">
                  <c:v>15:21:05</c:v>
                </c:pt>
                <c:pt idx="2950">
                  <c:v>15:21:06</c:v>
                </c:pt>
                <c:pt idx="2951">
                  <c:v>15:21:07</c:v>
                </c:pt>
                <c:pt idx="2952">
                  <c:v>15:21:08</c:v>
                </c:pt>
                <c:pt idx="2953">
                  <c:v>15:21:09</c:v>
                </c:pt>
                <c:pt idx="2954">
                  <c:v>15:21:10</c:v>
                </c:pt>
                <c:pt idx="2955">
                  <c:v>15:21:11</c:v>
                </c:pt>
                <c:pt idx="2956">
                  <c:v>15:21:12</c:v>
                </c:pt>
                <c:pt idx="2957">
                  <c:v>15:21:13</c:v>
                </c:pt>
                <c:pt idx="2958">
                  <c:v>15:21:14</c:v>
                </c:pt>
                <c:pt idx="2959">
                  <c:v>15:21:15</c:v>
                </c:pt>
                <c:pt idx="2960">
                  <c:v>15:21:16</c:v>
                </c:pt>
                <c:pt idx="2961">
                  <c:v>15:21:17</c:v>
                </c:pt>
                <c:pt idx="2962">
                  <c:v>15:21:18</c:v>
                </c:pt>
                <c:pt idx="2963">
                  <c:v>15:21:19</c:v>
                </c:pt>
                <c:pt idx="2964">
                  <c:v>15:21:20</c:v>
                </c:pt>
                <c:pt idx="2965">
                  <c:v>15:21:21</c:v>
                </c:pt>
                <c:pt idx="2966">
                  <c:v>15:21:22</c:v>
                </c:pt>
                <c:pt idx="2967">
                  <c:v>15:21:23</c:v>
                </c:pt>
                <c:pt idx="2968">
                  <c:v>15:21:24</c:v>
                </c:pt>
                <c:pt idx="2969">
                  <c:v>15:21:25</c:v>
                </c:pt>
                <c:pt idx="2970">
                  <c:v>15:21:26</c:v>
                </c:pt>
                <c:pt idx="2971">
                  <c:v>15:21:27</c:v>
                </c:pt>
                <c:pt idx="2972">
                  <c:v>15:21:28</c:v>
                </c:pt>
                <c:pt idx="2973">
                  <c:v>15:21:29</c:v>
                </c:pt>
                <c:pt idx="2974">
                  <c:v>15:21:30</c:v>
                </c:pt>
                <c:pt idx="2975">
                  <c:v>15:21:31</c:v>
                </c:pt>
                <c:pt idx="2976">
                  <c:v>15:21:32</c:v>
                </c:pt>
                <c:pt idx="2977">
                  <c:v>15:21:33</c:v>
                </c:pt>
                <c:pt idx="2978">
                  <c:v>15:21:34</c:v>
                </c:pt>
                <c:pt idx="2979">
                  <c:v>15:21:35</c:v>
                </c:pt>
                <c:pt idx="2980">
                  <c:v>15:21:36</c:v>
                </c:pt>
                <c:pt idx="2981">
                  <c:v>15:21:37</c:v>
                </c:pt>
                <c:pt idx="2982">
                  <c:v>15:21:38</c:v>
                </c:pt>
                <c:pt idx="2983">
                  <c:v>15:21:39</c:v>
                </c:pt>
                <c:pt idx="2984">
                  <c:v>15:21:40</c:v>
                </c:pt>
                <c:pt idx="2985">
                  <c:v>15:21:41</c:v>
                </c:pt>
                <c:pt idx="2986">
                  <c:v>15:21:42</c:v>
                </c:pt>
                <c:pt idx="2987">
                  <c:v>15:21:43</c:v>
                </c:pt>
                <c:pt idx="2988">
                  <c:v>15:21:44</c:v>
                </c:pt>
                <c:pt idx="2989">
                  <c:v>15:21:45</c:v>
                </c:pt>
                <c:pt idx="2990">
                  <c:v>15:21:46</c:v>
                </c:pt>
                <c:pt idx="2991">
                  <c:v>15:21:47</c:v>
                </c:pt>
                <c:pt idx="2992">
                  <c:v>15:21:48</c:v>
                </c:pt>
                <c:pt idx="2993">
                  <c:v>15:21:49</c:v>
                </c:pt>
                <c:pt idx="2994">
                  <c:v>15:21:50</c:v>
                </c:pt>
                <c:pt idx="2995">
                  <c:v>15:21:51</c:v>
                </c:pt>
                <c:pt idx="2996">
                  <c:v>15:21:52</c:v>
                </c:pt>
                <c:pt idx="2997">
                  <c:v>15:21:53</c:v>
                </c:pt>
                <c:pt idx="2998">
                  <c:v>15:21:54</c:v>
                </c:pt>
                <c:pt idx="2999">
                  <c:v>15:21:55</c:v>
                </c:pt>
                <c:pt idx="3000">
                  <c:v>15:21:56</c:v>
                </c:pt>
                <c:pt idx="3001">
                  <c:v>15:21:57</c:v>
                </c:pt>
                <c:pt idx="3002">
                  <c:v>15:21:58</c:v>
                </c:pt>
                <c:pt idx="3003">
                  <c:v>15:21:59</c:v>
                </c:pt>
                <c:pt idx="3004">
                  <c:v>15:22:00</c:v>
                </c:pt>
                <c:pt idx="3005">
                  <c:v>15:22:01</c:v>
                </c:pt>
                <c:pt idx="3006">
                  <c:v>15:22:02</c:v>
                </c:pt>
                <c:pt idx="3007">
                  <c:v>15:22:03</c:v>
                </c:pt>
                <c:pt idx="3008">
                  <c:v>15:22:04</c:v>
                </c:pt>
                <c:pt idx="3009">
                  <c:v>15:22:05</c:v>
                </c:pt>
                <c:pt idx="3010">
                  <c:v>15:22:06</c:v>
                </c:pt>
                <c:pt idx="3011">
                  <c:v>15:22:07</c:v>
                </c:pt>
                <c:pt idx="3012">
                  <c:v>15:22:08</c:v>
                </c:pt>
                <c:pt idx="3013">
                  <c:v>15:22:09</c:v>
                </c:pt>
                <c:pt idx="3014">
                  <c:v>15:22:10</c:v>
                </c:pt>
                <c:pt idx="3015">
                  <c:v>15:22:11</c:v>
                </c:pt>
                <c:pt idx="3016">
                  <c:v>15:22:12</c:v>
                </c:pt>
                <c:pt idx="3017">
                  <c:v>15:22:13</c:v>
                </c:pt>
                <c:pt idx="3018">
                  <c:v>15:22:14</c:v>
                </c:pt>
                <c:pt idx="3019">
                  <c:v>15:22:15</c:v>
                </c:pt>
                <c:pt idx="3020">
                  <c:v>15:22:16</c:v>
                </c:pt>
                <c:pt idx="3021">
                  <c:v>15:22:17</c:v>
                </c:pt>
                <c:pt idx="3022">
                  <c:v>15:22:18</c:v>
                </c:pt>
                <c:pt idx="3023">
                  <c:v>15:22:19</c:v>
                </c:pt>
                <c:pt idx="3024">
                  <c:v>15:22:20</c:v>
                </c:pt>
                <c:pt idx="3025">
                  <c:v>15:22:21</c:v>
                </c:pt>
                <c:pt idx="3026">
                  <c:v>15:22:22</c:v>
                </c:pt>
                <c:pt idx="3027">
                  <c:v>15:22:23</c:v>
                </c:pt>
                <c:pt idx="3028">
                  <c:v>15:22:24</c:v>
                </c:pt>
                <c:pt idx="3029">
                  <c:v>15:22:25</c:v>
                </c:pt>
                <c:pt idx="3030">
                  <c:v>15:22:26</c:v>
                </c:pt>
                <c:pt idx="3031">
                  <c:v>15:22:27</c:v>
                </c:pt>
                <c:pt idx="3032">
                  <c:v>15:22:28</c:v>
                </c:pt>
                <c:pt idx="3033">
                  <c:v>15:22:29</c:v>
                </c:pt>
                <c:pt idx="3034">
                  <c:v>15:22:30</c:v>
                </c:pt>
                <c:pt idx="3035">
                  <c:v>15:22:31</c:v>
                </c:pt>
                <c:pt idx="3036">
                  <c:v>15:22:32</c:v>
                </c:pt>
                <c:pt idx="3037">
                  <c:v>15:22:33</c:v>
                </c:pt>
                <c:pt idx="3038">
                  <c:v>15:22:34</c:v>
                </c:pt>
                <c:pt idx="3039">
                  <c:v>15:22:35</c:v>
                </c:pt>
                <c:pt idx="3040">
                  <c:v>15:22:36</c:v>
                </c:pt>
                <c:pt idx="3041">
                  <c:v>15:22:37</c:v>
                </c:pt>
                <c:pt idx="3042">
                  <c:v>15:22:38</c:v>
                </c:pt>
                <c:pt idx="3043">
                  <c:v>15:22:39</c:v>
                </c:pt>
                <c:pt idx="3044">
                  <c:v>15:22:40</c:v>
                </c:pt>
                <c:pt idx="3045">
                  <c:v>15:22:41</c:v>
                </c:pt>
                <c:pt idx="3046">
                  <c:v>15:22:42</c:v>
                </c:pt>
                <c:pt idx="3047">
                  <c:v>15:22:43</c:v>
                </c:pt>
                <c:pt idx="3048">
                  <c:v>15:22:44</c:v>
                </c:pt>
                <c:pt idx="3049">
                  <c:v>15:22:45</c:v>
                </c:pt>
                <c:pt idx="3050">
                  <c:v>15:22:46</c:v>
                </c:pt>
                <c:pt idx="3051">
                  <c:v>15:22:47</c:v>
                </c:pt>
                <c:pt idx="3052">
                  <c:v>15:22:48</c:v>
                </c:pt>
                <c:pt idx="3053">
                  <c:v>15:22:49</c:v>
                </c:pt>
                <c:pt idx="3054">
                  <c:v>15:22:50</c:v>
                </c:pt>
                <c:pt idx="3055">
                  <c:v>15:22:51</c:v>
                </c:pt>
                <c:pt idx="3056">
                  <c:v>15:22:52</c:v>
                </c:pt>
                <c:pt idx="3057">
                  <c:v>15:22:53</c:v>
                </c:pt>
                <c:pt idx="3058">
                  <c:v>15:22:54</c:v>
                </c:pt>
                <c:pt idx="3059">
                  <c:v>15:22:55</c:v>
                </c:pt>
                <c:pt idx="3060">
                  <c:v>15:22:56</c:v>
                </c:pt>
                <c:pt idx="3061">
                  <c:v>15:22:57</c:v>
                </c:pt>
                <c:pt idx="3062">
                  <c:v>15:22:58</c:v>
                </c:pt>
                <c:pt idx="3063">
                  <c:v>15:22:59</c:v>
                </c:pt>
                <c:pt idx="3064">
                  <c:v>15:23:00</c:v>
                </c:pt>
                <c:pt idx="3065">
                  <c:v>15:23:01</c:v>
                </c:pt>
                <c:pt idx="3066">
                  <c:v>15:23:02</c:v>
                </c:pt>
                <c:pt idx="3067">
                  <c:v>15:23:03</c:v>
                </c:pt>
                <c:pt idx="3068">
                  <c:v>15:23:04</c:v>
                </c:pt>
                <c:pt idx="3069">
                  <c:v>15:23:05</c:v>
                </c:pt>
                <c:pt idx="3070">
                  <c:v>15:23:06</c:v>
                </c:pt>
                <c:pt idx="3071">
                  <c:v>15:23:07</c:v>
                </c:pt>
                <c:pt idx="3072">
                  <c:v>15:23:08</c:v>
                </c:pt>
                <c:pt idx="3073">
                  <c:v>15:23:09</c:v>
                </c:pt>
                <c:pt idx="3074">
                  <c:v>15:23:10</c:v>
                </c:pt>
                <c:pt idx="3075">
                  <c:v>15:23:11</c:v>
                </c:pt>
                <c:pt idx="3076">
                  <c:v>15:23:12</c:v>
                </c:pt>
                <c:pt idx="3077">
                  <c:v>15:23:13</c:v>
                </c:pt>
                <c:pt idx="3078">
                  <c:v>15:23:14</c:v>
                </c:pt>
                <c:pt idx="3079">
                  <c:v>15:23:15</c:v>
                </c:pt>
                <c:pt idx="3080">
                  <c:v>15:23:16</c:v>
                </c:pt>
                <c:pt idx="3081">
                  <c:v>15:23:17</c:v>
                </c:pt>
                <c:pt idx="3082">
                  <c:v>15:23:18</c:v>
                </c:pt>
                <c:pt idx="3083">
                  <c:v>15:23:19</c:v>
                </c:pt>
                <c:pt idx="3084">
                  <c:v>15:23:20</c:v>
                </c:pt>
                <c:pt idx="3085">
                  <c:v>15:23:21</c:v>
                </c:pt>
                <c:pt idx="3086">
                  <c:v>15:23:22</c:v>
                </c:pt>
                <c:pt idx="3087">
                  <c:v>15:23:23</c:v>
                </c:pt>
                <c:pt idx="3088">
                  <c:v>15:23:24</c:v>
                </c:pt>
                <c:pt idx="3089">
                  <c:v>15:23:25</c:v>
                </c:pt>
                <c:pt idx="3090">
                  <c:v>15:23:26</c:v>
                </c:pt>
                <c:pt idx="3091">
                  <c:v>15:23:27</c:v>
                </c:pt>
                <c:pt idx="3092">
                  <c:v>15:23:28</c:v>
                </c:pt>
                <c:pt idx="3093">
                  <c:v>15:23:29</c:v>
                </c:pt>
                <c:pt idx="3094">
                  <c:v>15:23:30</c:v>
                </c:pt>
                <c:pt idx="3095">
                  <c:v>15:23:31</c:v>
                </c:pt>
                <c:pt idx="3096">
                  <c:v>15:23:32</c:v>
                </c:pt>
                <c:pt idx="3097">
                  <c:v>15:23:33</c:v>
                </c:pt>
                <c:pt idx="3098">
                  <c:v>15:23:34</c:v>
                </c:pt>
                <c:pt idx="3099">
                  <c:v>15:23:35</c:v>
                </c:pt>
                <c:pt idx="3100">
                  <c:v>15:23:36</c:v>
                </c:pt>
                <c:pt idx="3101">
                  <c:v>15:23:37</c:v>
                </c:pt>
                <c:pt idx="3102">
                  <c:v>15:23:38</c:v>
                </c:pt>
                <c:pt idx="3103">
                  <c:v>15:23:39</c:v>
                </c:pt>
                <c:pt idx="3104">
                  <c:v>15:23:40</c:v>
                </c:pt>
                <c:pt idx="3105">
                  <c:v>15:23:41</c:v>
                </c:pt>
                <c:pt idx="3106">
                  <c:v>15:23:42</c:v>
                </c:pt>
                <c:pt idx="3107">
                  <c:v>15:23:43</c:v>
                </c:pt>
                <c:pt idx="3108">
                  <c:v>15:23:44</c:v>
                </c:pt>
                <c:pt idx="3109">
                  <c:v>15:23:45</c:v>
                </c:pt>
                <c:pt idx="3110">
                  <c:v>15:23:46</c:v>
                </c:pt>
                <c:pt idx="3111">
                  <c:v>15:23:47</c:v>
                </c:pt>
                <c:pt idx="3112">
                  <c:v>15:23:48</c:v>
                </c:pt>
                <c:pt idx="3113">
                  <c:v>15:23:49</c:v>
                </c:pt>
                <c:pt idx="3114">
                  <c:v>15:23:50</c:v>
                </c:pt>
                <c:pt idx="3115">
                  <c:v>15:23:51</c:v>
                </c:pt>
                <c:pt idx="3116">
                  <c:v>15:23:52</c:v>
                </c:pt>
                <c:pt idx="3117">
                  <c:v>15:23:53</c:v>
                </c:pt>
                <c:pt idx="3118">
                  <c:v>15:23:54</c:v>
                </c:pt>
                <c:pt idx="3119">
                  <c:v>15:23:55</c:v>
                </c:pt>
                <c:pt idx="3120">
                  <c:v>15:23:56</c:v>
                </c:pt>
                <c:pt idx="3121">
                  <c:v>15:23:57</c:v>
                </c:pt>
                <c:pt idx="3122">
                  <c:v>15:23:58</c:v>
                </c:pt>
                <c:pt idx="3123">
                  <c:v>15:23:59</c:v>
                </c:pt>
                <c:pt idx="3124">
                  <c:v>15:24:00</c:v>
                </c:pt>
                <c:pt idx="3125">
                  <c:v>15:24:01</c:v>
                </c:pt>
                <c:pt idx="3126">
                  <c:v>15:24:02</c:v>
                </c:pt>
                <c:pt idx="3127">
                  <c:v>15:24:03</c:v>
                </c:pt>
                <c:pt idx="3128">
                  <c:v>15:24:04</c:v>
                </c:pt>
                <c:pt idx="3129">
                  <c:v>15:24:05</c:v>
                </c:pt>
                <c:pt idx="3130">
                  <c:v>15:24:06</c:v>
                </c:pt>
                <c:pt idx="3131">
                  <c:v>15:24:07</c:v>
                </c:pt>
                <c:pt idx="3132">
                  <c:v>15:24:08</c:v>
                </c:pt>
                <c:pt idx="3133">
                  <c:v>15:24:09</c:v>
                </c:pt>
                <c:pt idx="3134">
                  <c:v>15:24:10</c:v>
                </c:pt>
                <c:pt idx="3135">
                  <c:v>15:24:11</c:v>
                </c:pt>
                <c:pt idx="3136">
                  <c:v>15:24:12</c:v>
                </c:pt>
                <c:pt idx="3137">
                  <c:v>15:24:13</c:v>
                </c:pt>
                <c:pt idx="3138">
                  <c:v>15:24:14</c:v>
                </c:pt>
                <c:pt idx="3139">
                  <c:v>15:24:15</c:v>
                </c:pt>
                <c:pt idx="3140">
                  <c:v>15:24:16</c:v>
                </c:pt>
                <c:pt idx="3141">
                  <c:v>15:24:17</c:v>
                </c:pt>
                <c:pt idx="3142">
                  <c:v>15:24:18</c:v>
                </c:pt>
                <c:pt idx="3143">
                  <c:v>15:24:19</c:v>
                </c:pt>
                <c:pt idx="3144">
                  <c:v>15:24:20</c:v>
                </c:pt>
                <c:pt idx="3145">
                  <c:v>15:24:21</c:v>
                </c:pt>
                <c:pt idx="3146">
                  <c:v>15:24:22</c:v>
                </c:pt>
                <c:pt idx="3147">
                  <c:v>15:24:23</c:v>
                </c:pt>
                <c:pt idx="3148">
                  <c:v>15:24:24</c:v>
                </c:pt>
                <c:pt idx="3149">
                  <c:v>15:24:25</c:v>
                </c:pt>
                <c:pt idx="3150">
                  <c:v>15:24:26</c:v>
                </c:pt>
                <c:pt idx="3151">
                  <c:v>15:24:27</c:v>
                </c:pt>
                <c:pt idx="3152">
                  <c:v>15:24:28</c:v>
                </c:pt>
                <c:pt idx="3153">
                  <c:v>15:24:29</c:v>
                </c:pt>
                <c:pt idx="3154">
                  <c:v>15:24:30</c:v>
                </c:pt>
                <c:pt idx="3155">
                  <c:v>15:24:31</c:v>
                </c:pt>
                <c:pt idx="3156">
                  <c:v>15:24:32</c:v>
                </c:pt>
                <c:pt idx="3157">
                  <c:v>15:24:33</c:v>
                </c:pt>
                <c:pt idx="3158">
                  <c:v>15:24:34</c:v>
                </c:pt>
                <c:pt idx="3159">
                  <c:v>15:24:35</c:v>
                </c:pt>
                <c:pt idx="3160">
                  <c:v>15:24:36</c:v>
                </c:pt>
                <c:pt idx="3161">
                  <c:v>15:24:37</c:v>
                </c:pt>
                <c:pt idx="3162">
                  <c:v>15:24:38</c:v>
                </c:pt>
                <c:pt idx="3163">
                  <c:v>15:24:39</c:v>
                </c:pt>
                <c:pt idx="3164">
                  <c:v>15:24:40</c:v>
                </c:pt>
                <c:pt idx="3165">
                  <c:v>15:24:41</c:v>
                </c:pt>
                <c:pt idx="3166">
                  <c:v>15:24:42</c:v>
                </c:pt>
                <c:pt idx="3167">
                  <c:v>15:24:43</c:v>
                </c:pt>
                <c:pt idx="3168">
                  <c:v>15:24:44</c:v>
                </c:pt>
                <c:pt idx="3169">
                  <c:v>15:24:45</c:v>
                </c:pt>
                <c:pt idx="3170">
                  <c:v>15:24:46</c:v>
                </c:pt>
                <c:pt idx="3171">
                  <c:v>15:24:47</c:v>
                </c:pt>
                <c:pt idx="3172">
                  <c:v>15:24:48</c:v>
                </c:pt>
                <c:pt idx="3173">
                  <c:v>15:24:49</c:v>
                </c:pt>
                <c:pt idx="3174">
                  <c:v>15:24:50</c:v>
                </c:pt>
                <c:pt idx="3175">
                  <c:v>15:24:51</c:v>
                </c:pt>
                <c:pt idx="3176">
                  <c:v>15:24:52</c:v>
                </c:pt>
                <c:pt idx="3177">
                  <c:v>15:24:53</c:v>
                </c:pt>
                <c:pt idx="3178">
                  <c:v>15:24:54</c:v>
                </c:pt>
                <c:pt idx="3179">
                  <c:v>15:24:55</c:v>
                </c:pt>
                <c:pt idx="3180">
                  <c:v>15:24:56</c:v>
                </c:pt>
                <c:pt idx="3181">
                  <c:v>15:24:57</c:v>
                </c:pt>
                <c:pt idx="3182">
                  <c:v>15:24:58</c:v>
                </c:pt>
                <c:pt idx="3183">
                  <c:v>15:24:59</c:v>
                </c:pt>
                <c:pt idx="3184">
                  <c:v>15:25:00</c:v>
                </c:pt>
                <c:pt idx="3185">
                  <c:v>15:25:01</c:v>
                </c:pt>
                <c:pt idx="3186">
                  <c:v>15:25:02</c:v>
                </c:pt>
                <c:pt idx="3187">
                  <c:v>15:25:03</c:v>
                </c:pt>
                <c:pt idx="3188">
                  <c:v>15:25:04</c:v>
                </c:pt>
                <c:pt idx="3189">
                  <c:v>15:25:05</c:v>
                </c:pt>
                <c:pt idx="3190">
                  <c:v>15:25:06</c:v>
                </c:pt>
                <c:pt idx="3191">
                  <c:v>15:25:07</c:v>
                </c:pt>
                <c:pt idx="3192">
                  <c:v>15:25:08</c:v>
                </c:pt>
                <c:pt idx="3193">
                  <c:v>15:25:09</c:v>
                </c:pt>
                <c:pt idx="3194">
                  <c:v>15:25:10</c:v>
                </c:pt>
                <c:pt idx="3195">
                  <c:v>15:25:11</c:v>
                </c:pt>
                <c:pt idx="3196">
                  <c:v>15:25:12</c:v>
                </c:pt>
                <c:pt idx="3197">
                  <c:v>15:25:13</c:v>
                </c:pt>
                <c:pt idx="3198">
                  <c:v>15:25:14</c:v>
                </c:pt>
                <c:pt idx="3199">
                  <c:v>15:25:15</c:v>
                </c:pt>
                <c:pt idx="3200">
                  <c:v>15:25:16</c:v>
                </c:pt>
                <c:pt idx="3201">
                  <c:v>15:25:17</c:v>
                </c:pt>
                <c:pt idx="3202">
                  <c:v>15:25:18</c:v>
                </c:pt>
                <c:pt idx="3203">
                  <c:v>15:25:19</c:v>
                </c:pt>
                <c:pt idx="3204">
                  <c:v>15:25:20</c:v>
                </c:pt>
                <c:pt idx="3205">
                  <c:v>15:25:21</c:v>
                </c:pt>
                <c:pt idx="3206">
                  <c:v>15:25:22</c:v>
                </c:pt>
                <c:pt idx="3207">
                  <c:v>15:25:23</c:v>
                </c:pt>
                <c:pt idx="3208">
                  <c:v>15:25:24</c:v>
                </c:pt>
                <c:pt idx="3209">
                  <c:v>15:25:25</c:v>
                </c:pt>
                <c:pt idx="3210">
                  <c:v>15:25:26</c:v>
                </c:pt>
                <c:pt idx="3211">
                  <c:v>15:25:27</c:v>
                </c:pt>
                <c:pt idx="3212">
                  <c:v>15:25:28</c:v>
                </c:pt>
                <c:pt idx="3213">
                  <c:v>15:25:29</c:v>
                </c:pt>
                <c:pt idx="3214">
                  <c:v>15:25:30</c:v>
                </c:pt>
                <c:pt idx="3215">
                  <c:v>15:25:31</c:v>
                </c:pt>
                <c:pt idx="3216">
                  <c:v>15:25:32</c:v>
                </c:pt>
                <c:pt idx="3217">
                  <c:v>15:25:33</c:v>
                </c:pt>
                <c:pt idx="3218">
                  <c:v>15:25:34</c:v>
                </c:pt>
                <c:pt idx="3219">
                  <c:v>15:25:35</c:v>
                </c:pt>
                <c:pt idx="3220">
                  <c:v>15:25:36</c:v>
                </c:pt>
                <c:pt idx="3221">
                  <c:v>15:25:37</c:v>
                </c:pt>
                <c:pt idx="3222">
                  <c:v>15:25:38</c:v>
                </c:pt>
                <c:pt idx="3223">
                  <c:v>15:25:39</c:v>
                </c:pt>
                <c:pt idx="3224">
                  <c:v>15:25:40</c:v>
                </c:pt>
                <c:pt idx="3225">
                  <c:v>15:25:41</c:v>
                </c:pt>
                <c:pt idx="3226">
                  <c:v>15:25:42</c:v>
                </c:pt>
                <c:pt idx="3227">
                  <c:v>15:25:43</c:v>
                </c:pt>
                <c:pt idx="3228">
                  <c:v>15:25:44</c:v>
                </c:pt>
                <c:pt idx="3229">
                  <c:v>15:25:45</c:v>
                </c:pt>
                <c:pt idx="3230">
                  <c:v>15:25:46</c:v>
                </c:pt>
                <c:pt idx="3231">
                  <c:v>15:25:47</c:v>
                </c:pt>
                <c:pt idx="3232">
                  <c:v>15:25:48</c:v>
                </c:pt>
                <c:pt idx="3233">
                  <c:v>15:25:49</c:v>
                </c:pt>
                <c:pt idx="3234">
                  <c:v>15:25:50</c:v>
                </c:pt>
                <c:pt idx="3235">
                  <c:v>15:25:51</c:v>
                </c:pt>
                <c:pt idx="3236">
                  <c:v>15:25:52</c:v>
                </c:pt>
                <c:pt idx="3237">
                  <c:v>15:25:53</c:v>
                </c:pt>
                <c:pt idx="3238">
                  <c:v>15:25:54</c:v>
                </c:pt>
                <c:pt idx="3239">
                  <c:v>15:25:55</c:v>
                </c:pt>
                <c:pt idx="3240">
                  <c:v>15:25:56</c:v>
                </c:pt>
                <c:pt idx="3241">
                  <c:v>15:25:57</c:v>
                </c:pt>
                <c:pt idx="3242">
                  <c:v>15:25:58</c:v>
                </c:pt>
                <c:pt idx="3243">
                  <c:v>15:25:59</c:v>
                </c:pt>
                <c:pt idx="3244">
                  <c:v>15:26:00</c:v>
                </c:pt>
                <c:pt idx="3245">
                  <c:v>15:26:01</c:v>
                </c:pt>
                <c:pt idx="3246">
                  <c:v>15:26:02</c:v>
                </c:pt>
                <c:pt idx="3247">
                  <c:v>15:26:03</c:v>
                </c:pt>
                <c:pt idx="3248">
                  <c:v>15:26:04</c:v>
                </c:pt>
                <c:pt idx="3249">
                  <c:v>15:26:05</c:v>
                </c:pt>
                <c:pt idx="3250">
                  <c:v>15:26:06</c:v>
                </c:pt>
                <c:pt idx="3251">
                  <c:v>15:26:07</c:v>
                </c:pt>
                <c:pt idx="3252">
                  <c:v>15:26:08</c:v>
                </c:pt>
                <c:pt idx="3253">
                  <c:v>15:26:09</c:v>
                </c:pt>
                <c:pt idx="3254">
                  <c:v>15:26:10</c:v>
                </c:pt>
                <c:pt idx="3255">
                  <c:v>15:26:11</c:v>
                </c:pt>
                <c:pt idx="3256">
                  <c:v>15:26:12</c:v>
                </c:pt>
                <c:pt idx="3257">
                  <c:v>15:26:13</c:v>
                </c:pt>
                <c:pt idx="3258">
                  <c:v>15:26:14</c:v>
                </c:pt>
                <c:pt idx="3259">
                  <c:v>15:26:15</c:v>
                </c:pt>
                <c:pt idx="3260">
                  <c:v>15:26:16</c:v>
                </c:pt>
                <c:pt idx="3261">
                  <c:v>15:26:17</c:v>
                </c:pt>
                <c:pt idx="3262">
                  <c:v>15:26:18</c:v>
                </c:pt>
                <c:pt idx="3263">
                  <c:v>15:26:19</c:v>
                </c:pt>
                <c:pt idx="3264">
                  <c:v>15:26:20</c:v>
                </c:pt>
                <c:pt idx="3265">
                  <c:v>15:26:21</c:v>
                </c:pt>
                <c:pt idx="3266">
                  <c:v>15:26:22</c:v>
                </c:pt>
                <c:pt idx="3267">
                  <c:v>15:26:23</c:v>
                </c:pt>
                <c:pt idx="3268">
                  <c:v>15:26:24</c:v>
                </c:pt>
                <c:pt idx="3269">
                  <c:v>15:26:25</c:v>
                </c:pt>
                <c:pt idx="3270">
                  <c:v>15:26:26</c:v>
                </c:pt>
                <c:pt idx="3271">
                  <c:v>15:26:27</c:v>
                </c:pt>
                <c:pt idx="3272">
                  <c:v>15:26:28</c:v>
                </c:pt>
                <c:pt idx="3273">
                  <c:v>15:26:29</c:v>
                </c:pt>
                <c:pt idx="3274">
                  <c:v>15:26:30</c:v>
                </c:pt>
                <c:pt idx="3275">
                  <c:v>15:26:31</c:v>
                </c:pt>
                <c:pt idx="3276">
                  <c:v>15:26:32</c:v>
                </c:pt>
                <c:pt idx="3277">
                  <c:v>15:26:33</c:v>
                </c:pt>
                <c:pt idx="3278">
                  <c:v>15:26:34</c:v>
                </c:pt>
                <c:pt idx="3279">
                  <c:v>15:26:35</c:v>
                </c:pt>
                <c:pt idx="3280">
                  <c:v>15:26:36</c:v>
                </c:pt>
                <c:pt idx="3281">
                  <c:v>15:26:37</c:v>
                </c:pt>
                <c:pt idx="3282">
                  <c:v>15:26:38</c:v>
                </c:pt>
                <c:pt idx="3283">
                  <c:v>15:26:39</c:v>
                </c:pt>
                <c:pt idx="3284">
                  <c:v>15:26:40</c:v>
                </c:pt>
                <c:pt idx="3285">
                  <c:v>15:26:41</c:v>
                </c:pt>
                <c:pt idx="3286">
                  <c:v>15:26:42</c:v>
                </c:pt>
                <c:pt idx="3287">
                  <c:v>15:26:43</c:v>
                </c:pt>
                <c:pt idx="3288">
                  <c:v>15:26:44</c:v>
                </c:pt>
                <c:pt idx="3289">
                  <c:v>15:26:45</c:v>
                </c:pt>
                <c:pt idx="3290">
                  <c:v>15:26:46</c:v>
                </c:pt>
                <c:pt idx="3291">
                  <c:v>15:26:47</c:v>
                </c:pt>
                <c:pt idx="3292">
                  <c:v>15:26:48</c:v>
                </c:pt>
                <c:pt idx="3293">
                  <c:v>15:26:49</c:v>
                </c:pt>
                <c:pt idx="3294">
                  <c:v>15:26:50</c:v>
                </c:pt>
                <c:pt idx="3295">
                  <c:v>15:26:51</c:v>
                </c:pt>
                <c:pt idx="3296">
                  <c:v>15:26:52</c:v>
                </c:pt>
                <c:pt idx="3297">
                  <c:v>15:26:53</c:v>
                </c:pt>
                <c:pt idx="3298">
                  <c:v>15:26:54</c:v>
                </c:pt>
                <c:pt idx="3299">
                  <c:v>15:26:55</c:v>
                </c:pt>
                <c:pt idx="3300">
                  <c:v>15:26:56</c:v>
                </c:pt>
                <c:pt idx="3301">
                  <c:v>15:26:57</c:v>
                </c:pt>
                <c:pt idx="3302">
                  <c:v>15:26:58</c:v>
                </c:pt>
                <c:pt idx="3303">
                  <c:v>15:26:59</c:v>
                </c:pt>
                <c:pt idx="3304">
                  <c:v>15:27:00</c:v>
                </c:pt>
                <c:pt idx="3305">
                  <c:v>15:27:01</c:v>
                </c:pt>
                <c:pt idx="3306">
                  <c:v>15:27:02</c:v>
                </c:pt>
                <c:pt idx="3307">
                  <c:v>15:27:03</c:v>
                </c:pt>
                <c:pt idx="3308">
                  <c:v>15:27:04</c:v>
                </c:pt>
                <c:pt idx="3309">
                  <c:v>15:27:05</c:v>
                </c:pt>
                <c:pt idx="3310">
                  <c:v>15:27:06</c:v>
                </c:pt>
                <c:pt idx="3311">
                  <c:v>15:27:07</c:v>
                </c:pt>
                <c:pt idx="3312">
                  <c:v>15:27:08</c:v>
                </c:pt>
                <c:pt idx="3313">
                  <c:v>15:27:09</c:v>
                </c:pt>
                <c:pt idx="3314">
                  <c:v>15:27:10</c:v>
                </c:pt>
                <c:pt idx="3315">
                  <c:v>15:27:11</c:v>
                </c:pt>
                <c:pt idx="3316">
                  <c:v>15:27:12</c:v>
                </c:pt>
                <c:pt idx="3317">
                  <c:v>15:27:13</c:v>
                </c:pt>
                <c:pt idx="3318">
                  <c:v>15:27:14</c:v>
                </c:pt>
                <c:pt idx="3319">
                  <c:v>15:27:15</c:v>
                </c:pt>
                <c:pt idx="3320">
                  <c:v>15:27:16</c:v>
                </c:pt>
                <c:pt idx="3321">
                  <c:v>15:27:17</c:v>
                </c:pt>
                <c:pt idx="3322">
                  <c:v>15:27:18</c:v>
                </c:pt>
                <c:pt idx="3323">
                  <c:v>15:27:19</c:v>
                </c:pt>
                <c:pt idx="3324">
                  <c:v>15:27:20</c:v>
                </c:pt>
                <c:pt idx="3325">
                  <c:v>15:27:21</c:v>
                </c:pt>
                <c:pt idx="3326">
                  <c:v>15:27:22</c:v>
                </c:pt>
                <c:pt idx="3327">
                  <c:v>15:27:23</c:v>
                </c:pt>
                <c:pt idx="3328">
                  <c:v>15:27:24</c:v>
                </c:pt>
                <c:pt idx="3329">
                  <c:v>15:27:25</c:v>
                </c:pt>
                <c:pt idx="3330">
                  <c:v>15:27:26</c:v>
                </c:pt>
                <c:pt idx="3331">
                  <c:v>15:27:27</c:v>
                </c:pt>
                <c:pt idx="3332">
                  <c:v>15:27:28</c:v>
                </c:pt>
                <c:pt idx="3333">
                  <c:v>15:27:29</c:v>
                </c:pt>
                <c:pt idx="3334">
                  <c:v>15:27:30</c:v>
                </c:pt>
                <c:pt idx="3335">
                  <c:v>15:27:31</c:v>
                </c:pt>
                <c:pt idx="3336">
                  <c:v>15:27:32</c:v>
                </c:pt>
                <c:pt idx="3337">
                  <c:v>15:27:33</c:v>
                </c:pt>
                <c:pt idx="3338">
                  <c:v>15:27:34</c:v>
                </c:pt>
                <c:pt idx="3339">
                  <c:v>15:27:35</c:v>
                </c:pt>
                <c:pt idx="3340">
                  <c:v>15:27:36</c:v>
                </c:pt>
                <c:pt idx="3341">
                  <c:v>15:27:37</c:v>
                </c:pt>
                <c:pt idx="3342">
                  <c:v>15:27:38</c:v>
                </c:pt>
                <c:pt idx="3343">
                  <c:v>15:27:39</c:v>
                </c:pt>
                <c:pt idx="3344">
                  <c:v>15:27:40</c:v>
                </c:pt>
                <c:pt idx="3345">
                  <c:v>15:27:41</c:v>
                </c:pt>
                <c:pt idx="3346">
                  <c:v>15:27:42</c:v>
                </c:pt>
                <c:pt idx="3347">
                  <c:v>15:27:43</c:v>
                </c:pt>
                <c:pt idx="3348">
                  <c:v>15:27:44</c:v>
                </c:pt>
                <c:pt idx="3349">
                  <c:v>15:27:45</c:v>
                </c:pt>
                <c:pt idx="3350">
                  <c:v>15:27:46</c:v>
                </c:pt>
                <c:pt idx="3351">
                  <c:v>15:27:47</c:v>
                </c:pt>
                <c:pt idx="3352">
                  <c:v>15:27:48</c:v>
                </c:pt>
                <c:pt idx="3353">
                  <c:v>15:27:49</c:v>
                </c:pt>
                <c:pt idx="3354">
                  <c:v>15:27:50</c:v>
                </c:pt>
                <c:pt idx="3355">
                  <c:v>15:27:51</c:v>
                </c:pt>
                <c:pt idx="3356">
                  <c:v>15:27:52</c:v>
                </c:pt>
                <c:pt idx="3357">
                  <c:v>15:27:53</c:v>
                </c:pt>
                <c:pt idx="3358">
                  <c:v>15:27:54</c:v>
                </c:pt>
                <c:pt idx="3359">
                  <c:v>15:27:55</c:v>
                </c:pt>
                <c:pt idx="3360">
                  <c:v>15:27:56</c:v>
                </c:pt>
                <c:pt idx="3361">
                  <c:v>15:27:57</c:v>
                </c:pt>
                <c:pt idx="3362">
                  <c:v>15:27:58</c:v>
                </c:pt>
                <c:pt idx="3363">
                  <c:v>15:27:59</c:v>
                </c:pt>
                <c:pt idx="3364">
                  <c:v>15:28:00</c:v>
                </c:pt>
                <c:pt idx="3365">
                  <c:v>15:28:01</c:v>
                </c:pt>
                <c:pt idx="3366">
                  <c:v>15:28:02</c:v>
                </c:pt>
                <c:pt idx="3367">
                  <c:v>15:28:03</c:v>
                </c:pt>
                <c:pt idx="3368">
                  <c:v>15:28:04</c:v>
                </c:pt>
                <c:pt idx="3369">
                  <c:v>15:28:05</c:v>
                </c:pt>
                <c:pt idx="3370">
                  <c:v>15:28:06</c:v>
                </c:pt>
                <c:pt idx="3371">
                  <c:v>15:28:07</c:v>
                </c:pt>
                <c:pt idx="3372">
                  <c:v>15:28:08</c:v>
                </c:pt>
                <c:pt idx="3373">
                  <c:v>15:28:09</c:v>
                </c:pt>
                <c:pt idx="3374">
                  <c:v>15:28:10</c:v>
                </c:pt>
                <c:pt idx="3375">
                  <c:v>15:28:11</c:v>
                </c:pt>
                <c:pt idx="3376">
                  <c:v>15:28:12</c:v>
                </c:pt>
                <c:pt idx="3377">
                  <c:v>15:28:13</c:v>
                </c:pt>
                <c:pt idx="3378">
                  <c:v>15:28:14</c:v>
                </c:pt>
                <c:pt idx="3379">
                  <c:v>15:28:15</c:v>
                </c:pt>
                <c:pt idx="3380">
                  <c:v>15:28:16</c:v>
                </c:pt>
                <c:pt idx="3381">
                  <c:v>15:28:17</c:v>
                </c:pt>
                <c:pt idx="3382">
                  <c:v>15:28:18</c:v>
                </c:pt>
                <c:pt idx="3383">
                  <c:v>15:28:19</c:v>
                </c:pt>
                <c:pt idx="3384">
                  <c:v>15:28:20</c:v>
                </c:pt>
                <c:pt idx="3385">
                  <c:v>15:28:21</c:v>
                </c:pt>
                <c:pt idx="3386">
                  <c:v>15:28:22</c:v>
                </c:pt>
                <c:pt idx="3387">
                  <c:v>15:28:23</c:v>
                </c:pt>
                <c:pt idx="3388">
                  <c:v>15:28:24</c:v>
                </c:pt>
                <c:pt idx="3389">
                  <c:v>15:28:25</c:v>
                </c:pt>
                <c:pt idx="3390">
                  <c:v>15:28:26</c:v>
                </c:pt>
                <c:pt idx="3391">
                  <c:v>15:28:27</c:v>
                </c:pt>
                <c:pt idx="3392">
                  <c:v>15:28:28</c:v>
                </c:pt>
                <c:pt idx="3393">
                  <c:v>15:28:29</c:v>
                </c:pt>
                <c:pt idx="3394">
                  <c:v>15:28:30</c:v>
                </c:pt>
                <c:pt idx="3395">
                  <c:v>15:28:31</c:v>
                </c:pt>
                <c:pt idx="3396">
                  <c:v>15:28:32</c:v>
                </c:pt>
                <c:pt idx="3397">
                  <c:v>15:28:33</c:v>
                </c:pt>
                <c:pt idx="3398">
                  <c:v>15:28:34</c:v>
                </c:pt>
                <c:pt idx="3399">
                  <c:v>15:28:35</c:v>
                </c:pt>
                <c:pt idx="3400">
                  <c:v>15:28:36</c:v>
                </c:pt>
                <c:pt idx="3401">
                  <c:v>15:28:37</c:v>
                </c:pt>
                <c:pt idx="3402">
                  <c:v>15:28:38</c:v>
                </c:pt>
                <c:pt idx="3403">
                  <c:v>15:28:39</c:v>
                </c:pt>
                <c:pt idx="3404">
                  <c:v>15:28:40</c:v>
                </c:pt>
                <c:pt idx="3405">
                  <c:v>15:28:41</c:v>
                </c:pt>
                <c:pt idx="3406">
                  <c:v>15:28:42</c:v>
                </c:pt>
                <c:pt idx="3407">
                  <c:v>15:28:43</c:v>
                </c:pt>
                <c:pt idx="3408">
                  <c:v>15:28:44</c:v>
                </c:pt>
                <c:pt idx="3409">
                  <c:v>15:28:45</c:v>
                </c:pt>
                <c:pt idx="3410">
                  <c:v>15:28:46</c:v>
                </c:pt>
                <c:pt idx="3411">
                  <c:v>15:28:47</c:v>
                </c:pt>
                <c:pt idx="3412">
                  <c:v>15:28:48</c:v>
                </c:pt>
                <c:pt idx="3413">
                  <c:v>15:28:49</c:v>
                </c:pt>
                <c:pt idx="3414">
                  <c:v>15:28:50</c:v>
                </c:pt>
                <c:pt idx="3415">
                  <c:v>15:28:51</c:v>
                </c:pt>
                <c:pt idx="3416">
                  <c:v>15:28:52</c:v>
                </c:pt>
                <c:pt idx="3417">
                  <c:v>15:28:53</c:v>
                </c:pt>
                <c:pt idx="3418">
                  <c:v>15:28:54</c:v>
                </c:pt>
                <c:pt idx="3419">
                  <c:v>15:28:55</c:v>
                </c:pt>
                <c:pt idx="3420">
                  <c:v>15:28:56</c:v>
                </c:pt>
                <c:pt idx="3421">
                  <c:v>15:28:57</c:v>
                </c:pt>
                <c:pt idx="3422">
                  <c:v>15:28:58</c:v>
                </c:pt>
                <c:pt idx="3423">
                  <c:v>15:28:59</c:v>
                </c:pt>
                <c:pt idx="3424">
                  <c:v>15:29:00</c:v>
                </c:pt>
                <c:pt idx="3425">
                  <c:v>15:29:01</c:v>
                </c:pt>
                <c:pt idx="3426">
                  <c:v>15:29:02</c:v>
                </c:pt>
                <c:pt idx="3427">
                  <c:v>15:29:03</c:v>
                </c:pt>
                <c:pt idx="3428">
                  <c:v>15:29:04</c:v>
                </c:pt>
                <c:pt idx="3429">
                  <c:v>15:29:05</c:v>
                </c:pt>
                <c:pt idx="3430">
                  <c:v>15:29:06</c:v>
                </c:pt>
                <c:pt idx="3431">
                  <c:v>15:29:07</c:v>
                </c:pt>
                <c:pt idx="3432">
                  <c:v>15:29:08</c:v>
                </c:pt>
                <c:pt idx="3433">
                  <c:v>15:29:09</c:v>
                </c:pt>
                <c:pt idx="3434">
                  <c:v>15:29:10</c:v>
                </c:pt>
                <c:pt idx="3435">
                  <c:v>15:29:11</c:v>
                </c:pt>
                <c:pt idx="3436">
                  <c:v>15:29:12</c:v>
                </c:pt>
                <c:pt idx="3437">
                  <c:v>15:29:13</c:v>
                </c:pt>
                <c:pt idx="3438">
                  <c:v>15:29:14</c:v>
                </c:pt>
                <c:pt idx="3439">
                  <c:v>15:29:15</c:v>
                </c:pt>
                <c:pt idx="3440">
                  <c:v>15:29:16</c:v>
                </c:pt>
                <c:pt idx="3441">
                  <c:v>15:29:17</c:v>
                </c:pt>
                <c:pt idx="3442">
                  <c:v>15:29:18</c:v>
                </c:pt>
                <c:pt idx="3443">
                  <c:v>15:29:19</c:v>
                </c:pt>
                <c:pt idx="3444">
                  <c:v>15:29:20</c:v>
                </c:pt>
                <c:pt idx="3445">
                  <c:v>15:29:21</c:v>
                </c:pt>
                <c:pt idx="3446">
                  <c:v>15:29:22</c:v>
                </c:pt>
                <c:pt idx="3447">
                  <c:v>15:29:23</c:v>
                </c:pt>
                <c:pt idx="3448">
                  <c:v>15:29:24</c:v>
                </c:pt>
                <c:pt idx="3449">
                  <c:v>15:29:25</c:v>
                </c:pt>
                <c:pt idx="3450">
                  <c:v>15:29:26</c:v>
                </c:pt>
                <c:pt idx="3451">
                  <c:v>15:29:27</c:v>
                </c:pt>
                <c:pt idx="3452">
                  <c:v>15:29:28</c:v>
                </c:pt>
                <c:pt idx="3453">
                  <c:v>15:29:29</c:v>
                </c:pt>
                <c:pt idx="3454">
                  <c:v>15:29:30</c:v>
                </c:pt>
                <c:pt idx="3455">
                  <c:v>15:29:31</c:v>
                </c:pt>
                <c:pt idx="3456">
                  <c:v>15:29:32</c:v>
                </c:pt>
                <c:pt idx="3457">
                  <c:v>15:29:33</c:v>
                </c:pt>
                <c:pt idx="3458">
                  <c:v>15:29:34</c:v>
                </c:pt>
                <c:pt idx="3459">
                  <c:v>15:29:35</c:v>
                </c:pt>
                <c:pt idx="3460">
                  <c:v>15:29:36</c:v>
                </c:pt>
                <c:pt idx="3461">
                  <c:v>15:29:37</c:v>
                </c:pt>
                <c:pt idx="3462">
                  <c:v>15:29:38</c:v>
                </c:pt>
                <c:pt idx="3463">
                  <c:v>15:29:39</c:v>
                </c:pt>
                <c:pt idx="3464">
                  <c:v>15:29:40</c:v>
                </c:pt>
                <c:pt idx="3465">
                  <c:v>15:29:41</c:v>
                </c:pt>
                <c:pt idx="3466">
                  <c:v>15:29:42</c:v>
                </c:pt>
                <c:pt idx="3467">
                  <c:v>15:29:43</c:v>
                </c:pt>
                <c:pt idx="3468">
                  <c:v>15:29:44</c:v>
                </c:pt>
                <c:pt idx="3469">
                  <c:v>15:29:45</c:v>
                </c:pt>
                <c:pt idx="3470">
                  <c:v>15:29:46</c:v>
                </c:pt>
                <c:pt idx="3471">
                  <c:v>15:29:47</c:v>
                </c:pt>
                <c:pt idx="3472">
                  <c:v>15:29:48</c:v>
                </c:pt>
                <c:pt idx="3473">
                  <c:v>15:29:49</c:v>
                </c:pt>
                <c:pt idx="3474">
                  <c:v>15:29:50</c:v>
                </c:pt>
                <c:pt idx="3475">
                  <c:v>15:29:51</c:v>
                </c:pt>
                <c:pt idx="3476">
                  <c:v>15:29:52</c:v>
                </c:pt>
                <c:pt idx="3477">
                  <c:v>15:29:53</c:v>
                </c:pt>
                <c:pt idx="3478">
                  <c:v>15:29:54</c:v>
                </c:pt>
                <c:pt idx="3479">
                  <c:v>15:29:55</c:v>
                </c:pt>
                <c:pt idx="3480">
                  <c:v>15:29:56</c:v>
                </c:pt>
                <c:pt idx="3481">
                  <c:v>15:29:57</c:v>
                </c:pt>
                <c:pt idx="3482">
                  <c:v>15:29:58</c:v>
                </c:pt>
                <c:pt idx="3483">
                  <c:v>15:29:59</c:v>
                </c:pt>
                <c:pt idx="3484">
                  <c:v>15:30:00</c:v>
                </c:pt>
                <c:pt idx="3485">
                  <c:v>15:30:01</c:v>
                </c:pt>
                <c:pt idx="3486">
                  <c:v>15:30:02</c:v>
                </c:pt>
                <c:pt idx="3487">
                  <c:v>15:30:03</c:v>
                </c:pt>
                <c:pt idx="3488">
                  <c:v>15:30:04</c:v>
                </c:pt>
                <c:pt idx="3489">
                  <c:v>15:30:05</c:v>
                </c:pt>
                <c:pt idx="3490">
                  <c:v>15:30:06</c:v>
                </c:pt>
                <c:pt idx="3491">
                  <c:v>15:30:07</c:v>
                </c:pt>
                <c:pt idx="3492">
                  <c:v>15:30:08</c:v>
                </c:pt>
                <c:pt idx="3493">
                  <c:v>15:30:09</c:v>
                </c:pt>
                <c:pt idx="3494">
                  <c:v>15:30:10</c:v>
                </c:pt>
                <c:pt idx="3495">
                  <c:v>15:30:11</c:v>
                </c:pt>
                <c:pt idx="3496">
                  <c:v>15:30:12</c:v>
                </c:pt>
                <c:pt idx="3497">
                  <c:v>15:30:13</c:v>
                </c:pt>
                <c:pt idx="3498">
                  <c:v>15:30:14</c:v>
                </c:pt>
                <c:pt idx="3499">
                  <c:v>15:30:15</c:v>
                </c:pt>
                <c:pt idx="3500">
                  <c:v>15:30:16</c:v>
                </c:pt>
                <c:pt idx="3501">
                  <c:v>15:30:17</c:v>
                </c:pt>
                <c:pt idx="3502">
                  <c:v>15:30:18</c:v>
                </c:pt>
                <c:pt idx="3503">
                  <c:v>15:30:19</c:v>
                </c:pt>
                <c:pt idx="3504">
                  <c:v>15:30:20</c:v>
                </c:pt>
                <c:pt idx="3505">
                  <c:v>15:30:21</c:v>
                </c:pt>
                <c:pt idx="3506">
                  <c:v>15:30:22</c:v>
                </c:pt>
                <c:pt idx="3507">
                  <c:v>15:30:23</c:v>
                </c:pt>
                <c:pt idx="3508">
                  <c:v>15:30:24</c:v>
                </c:pt>
                <c:pt idx="3509">
                  <c:v>15:30:25</c:v>
                </c:pt>
                <c:pt idx="3510">
                  <c:v>15:30:26</c:v>
                </c:pt>
                <c:pt idx="3511">
                  <c:v>15:30:27</c:v>
                </c:pt>
                <c:pt idx="3512">
                  <c:v>15:30:28</c:v>
                </c:pt>
                <c:pt idx="3513">
                  <c:v>15:30:29</c:v>
                </c:pt>
                <c:pt idx="3514">
                  <c:v>15:30:30</c:v>
                </c:pt>
                <c:pt idx="3515">
                  <c:v>15:30:31</c:v>
                </c:pt>
                <c:pt idx="3516">
                  <c:v>15:30:32</c:v>
                </c:pt>
                <c:pt idx="3517">
                  <c:v>15:30:33</c:v>
                </c:pt>
                <c:pt idx="3518">
                  <c:v>15:30:34</c:v>
                </c:pt>
                <c:pt idx="3519">
                  <c:v>15:30:35</c:v>
                </c:pt>
                <c:pt idx="3520">
                  <c:v>15:30:36</c:v>
                </c:pt>
                <c:pt idx="3521">
                  <c:v>15:30:37</c:v>
                </c:pt>
                <c:pt idx="3522">
                  <c:v>15:30:38</c:v>
                </c:pt>
                <c:pt idx="3523">
                  <c:v>15:30:39</c:v>
                </c:pt>
                <c:pt idx="3524">
                  <c:v>15:30:40</c:v>
                </c:pt>
                <c:pt idx="3525">
                  <c:v>15:30:41</c:v>
                </c:pt>
                <c:pt idx="3526">
                  <c:v>15:30:42</c:v>
                </c:pt>
                <c:pt idx="3527">
                  <c:v>15:30:43</c:v>
                </c:pt>
                <c:pt idx="3528">
                  <c:v>15:30:44</c:v>
                </c:pt>
                <c:pt idx="3529">
                  <c:v>15:30:45</c:v>
                </c:pt>
                <c:pt idx="3530">
                  <c:v>15:30:46</c:v>
                </c:pt>
                <c:pt idx="3531">
                  <c:v>15:30:47</c:v>
                </c:pt>
                <c:pt idx="3532">
                  <c:v>15:30:48</c:v>
                </c:pt>
                <c:pt idx="3533">
                  <c:v>15:30:49</c:v>
                </c:pt>
                <c:pt idx="3534">
                  <c:v>15:30:50</c:v>
                </c:pt>
                <c:pt idx="3535">
                  <c:v>15:30:51</c:v>
                </c:pt>
                <c:pt idx="3536">
                  <c:v>15:30:52</c:v>
                </c:pt>
                <c:pt idx="3537">
                  <c:v>15:30:53</c:v>
                </c:pt>
                <c:pt idx="3538">
                  <c:v>15:30:54</c:v>
                </c:pt>
                <c:pt idx="3539">
                  <c:v>15:30:55</c:v>
                </c:pt>
                <c:pt idx="3540">
                  <c:v>15:30:56</c:v>
                </c:pt>
                <c:pt idx="3541">
                  <c:v>15:30:57</c:v>
                </c:pt>
                <c:pt idx="3542">
                  <c:v>15:30:58</c:v>
                </c:pt>
                <c:pt idx="3543">
                  <c:v>15:30:59</c:v>
                </c:pt>
                <c:pt idx="3544">
                  <c:v>15:31:00</c:v>
                </c:pt>
                <c:pt idx="3545">
                  <c:v>15:31:01</c:v>
                </c:pt>
                <c:pt idx="3546">
                  <c:v>15:31:02</c:v>
                </c:pt>
                <c:pt idx="3547">
                  <c:v>15:31:03</c:v>
                </c:pt>
                <c:pt idx="3548">
                  <c:v>15:31:04</c:v>
                </c:pt>
                <c:pt idx="3549">
                  <c:v>15:31:05</c:v>
                </c:pt>
                <c:pt idx="3550">
                  <c:v>15:31:06</c:v>
                </c:pt>
                <c:pt idx="3551">
                  <c:v>15:31:07</c:v>
                </c:pt>
                <c:pt idx="3552">
                  <c:v>15:31:08</c:v>
                </c:pt>
                <c:pt idx="3553">
                  <c:v>15:31:09</c:v>
                </c:pt>
                <c:pt idx="3554">
                  <c:v>15:31:10</c:v>
                </c:pt>
                <c:pt idx="3555">
                  <c:v>15:31:11</c:v>
                </c:pt>
                <c:pt idx="3556">
                  <c:v>15:31:12</c:v>
                </c:pt>
                <c:pt idx="3557">
                  <c:v>15:31:13</c:v>
                </c:pt>
                <c:pt idx="3558">
                  <c:v>15:31:14</c:v>
                </c:pt>
                <c:pt idx="3559">
                  <c:v>15:31:15</c:v>
                </c:pt>
                <c:pt idx="3560">
                  <c:v>15:31:16</c:v>
                </c:pt>
                <c:pt idx="3561">
                  <c:v>15:31:17</c:v>
                </c:pt>
                <c:pt idx="3562">
                  <c:v>15:31:18</c:v>
                </c:pt>
                <c:pt idx="3563">
                  <c:v>15:31:19</c:v>
                </c:pt>
                <c:pt idx="3564">
                  <c:v>15:31:20</c:v>
                </c:pt>
                <c:pt idx="3565">
                  <c:v>15:31:21</c:v>
                </c:pt>
                <c:pt idx="3566">
                  <c:v>15:31:22</c:v>
                </c:pt>
                <c:pt idx="3567">
                  <c:v>15:31:23</c:v>
                </c:pt>
                <c:pt idx="3568">
                  <c:v>15:31:24</c:v>
                </c:pt>
                <c:pt idx="3569">
                  <c:v>15:31:25</c:v>
                </c:pt>
                <c:pt idx="3570">
                  <c:v>15:31:26</c:v>
                </c:pt>
                <c:pt idx="3571">
                  <c:v>15:31:27</c:v>
                </c:pt>
                <c:pt idx="3572">
                  <c:v>15:31:28</c:v>
                </c:pt>
                <c:pt idx="3573">
                  <c:v>15:31:29</c:v>
                </c:pt>
                <c:pt idx="3574">
                  <c:v>15:31:30</c:v>
                </c:pt>
                <c:pt idx="3575">
                  <c:v>15:31:31</c:v>
                </c:pt>
                <c:pt idx="3576">
                  <c:v>15:31:32</c:v>
                </c:pt>
                <c:pt idx="3577">
                  <c:v>15:31:33</c:v>
                </c:pt>
                <c:pt idx="3578">
                  <c:v>15:31:34</c:v>
                </c:pt>
                <c:pt idx="3579">
                  <c:v>15:31:35</c:v>
                </c:pt>
                <c:pt idx="3580">
                  <c:v>15:31:36</c:v>
                </c:pt>
                <c:pt idx="3581">
                  <c:v>15:31:37</c:v>
                </c:pt>
                <c:pt idx="3582">
                  <c:v>15:31:38</c:v>
                </c:pt>
                <c:pt idx="3583">
                  <c:v>15:31:39</c:v>
                </c:pt>
                <c:pt idx="3584">
                  <c:v>15:31:40</c:v>
                </c:pt>
                <c:pt idx="3585">
                  <c:v>15:31:41</c:v>
                </c:pt>
                <c:pt idx="3586">
                  <c:v>15:31:42</c:v>
                </c:pt>
                <c:pt idx="3587">
                  <c:v>15:31:43</c:v>
                </c:pt>
                <c:pt idx="3588">
                  <c:v>15:31:44</c:v>
                </c:pt>
                <c:pt idx="3589">
                  <c:v>15:31:45</c:v>
                </c:pt>
                <c:pt idx="3590">
                  <c:v>15:31:46</c:v>
                </c:pt>
                <c:pt idx="3591">
                  <c:v>15:31:47</c:v>
                </c:pt>
                <c:pt idx="3592">
                  <c:v>15:31:48</c:v>
                </c:pt>
                <c:pt idx="3593">
                  <c:v>15:31:49</c:v>
                </c:pt>
                <c:pt idx="3594">
                  <c:v>15:31:50</c:v>
                </c:pt>
                <c:pt idx="3595">
                  <c:v>15:31:51</c:v>
                </c:pt>
                <c:pt idx="3596">
                  <c:v>15:31:52</c:v>
                </c:pt>
                <c:pt idx="3597">
                  <c:v>15:31:53</c:v>
                </c:pt>
                <c:pt idx="3598">
                  <c:v>15:31:54</c:v>
                </c:pt>
                <c:pt idx="3599">
                  <c:v>15:31:55</c:v>
                </c:pt>
                <c:pt idx="3600">
                  <c:v>15:31:56</c:v>
                </c:pt>
                <c:pt idx="3601">
                  <c:v>15:31:57</c:v>
                </c:pt>
                <c:pt idx="3602">
                  <c:v>15:31:58</c:v>
                </c:pt>
                <c:pt idx="3603">
                  <c:v>15:31:59</c:v>
                </c:pt>
                <c:pt idx="3604">
                  <c:v>15:32:00</c:v>
                </c:pt>
                <c:pt idx="3605">
                  <c:v>15:32:01</c:v>
                </c:pt>
                <c:pt idx="3606">
                  <c:v>15:32:02</c:v>
                </c:pt>
                <c:pt idx="3607">
                  <c:v>15:32:03</c:v>
                </c:pt>
                <c:pt idx="3608">
                  <c:v>15:32:04</c:v>
                </c:pt>
                <c:pt idx="3609">
                  <c:v>15:32:05</c:v>
                </c:pt>
                <c:pt idx="3610">
                  <c:v>15:32:06</c:v>
                </c:pt>
                <c:pt idx="3611">
                  <c:v>15:32:07</c:v>
                </c:pt>
                <c:pt idx="3612">
                  <c:v>15:32:08</c:v>
                </c:pt>
                <c:pt idx="3613">
                  <c:v>15:32:09</c:v>
                </c:pt>
                <c:pt idx="3614">
                  <c:v>15:32:10</c:v>
                </c:pt>
                <c:pt idx="3615">
                  <c:v>15:32:11</c:v>
                </c:pt>
                <c:pt idx="3616">
                  <c:v>15:32:12</c:v>
                </c:pt>
                <c:pt idx="3617">
                  <c:v>15:32:13</c:v>
                </c:pt>
                <c:pt idx="3618">
                  <c:v>15:32:14</c:v>
                </c:pt>
                <c:pt idx="3619">
                  <c:v>15:32:15</c:v>
                </c:pt>
                <c:pt idx="3620">
                  <c:v>15:32:16</c:v>
                </c:pt>
                <c:pt idx="3621">
                  <c:v>15:32:17</c:v>
                </c:pt>
                <c:pt idx="3622">
                  <c:v>15:32:18</c:v>
                </c:pt>
                <c:pt idx="3623">
                  <c:v>15:32:19</c:v>
                </c:pt>
                <c:pt idx="3624">
                  <c:v>15:32:20</c:v>
                </c:pt>
                <c:pt idx="3625">
                  <c:v>15:32:21</c:v>
                </c:pt>
                <c:pt idx="3626">
                  <c:v>15:32:22</c:v>
                </c:pt>
                <c:pt idx="3627">
                  <c:v>15:32:23</c:v>
                </c:pt>
                <c:pt idx="3628">
                  <c:v>15:32:24</c:v>
                </c:pt>
                <c:pt idx="3629">
                  <c:v>15:32:25</c:v>
                </c:pt>
                <c:pt idx="3630">
                  <c:v>15:32:26</c:v>
                </c:pt>
                <c:pt idx="3631">
                  <c:v>15:32:27</c:v>
                </c:pt>
                <c:pt idx="3632">
                  <c:v>15:32:28</c:v>
                </c:pt>
                <c:pt idx="3633">
                  <c:v>15:32:29</c:v>
                </c:pt>
                <c:pt idx="3634">
                  <c:v>15:32:30</c:v>
                </c:pt>
                <c:pt idx="3635">
                  <c:v>15:32:31</c:v>
                </c:pt>
                <c:pt idx="3636">
                  <c:v>15:32:32</c:v>
                </c:pt>
                <c:pt idx="3637">
                  <c:v>15:32:33</c:v>
                </c:pt>
                <c:pt idx="3638">
                  <c:v>15:32:34</c:v>
                </c:pt>
                <c:pt idx="3639">
                  <c:v>15:32:35</c:v>
                </c:pt>
                <c:pt idx="3640">
                  <c:v>15:32:36</c:v>
                </c:pt>
                <c:pt idx="3641">
                  <c:v>15:32:37</c:v>
                </c:pt>
                <c:pt idx="3642">
                  <c:v>15:32:38</c:v>
                </c:pt>
                <c:pt idx="3643">
                  <c:v>15:32:39</c:v>
                </c:pt>
                <c:pt idx="3644">
                  <c:v>15:32:40</c:v>
                </c:pt>
                <c:pt idx="3645">
                  <c:v>15:32:41</c:v>
                </c:pt>
                <c:pt idx="3646">
                  <c:v>15:32:42</c:v>
                </c:pt>
                <c:pt idx="3647">
                  <c:v>15:32:43</c:v>
                </c:pt>
                <c:pt idx="3648">
                  <c:v>15:32:44</c:v>
                </c:pt>
                <c:pt idx="3649">
                  <c:v>15:32:45</c:v>
                </c:pt>
                <c:pt idx="3650">
                  <c:v>15:32:46</c:v>
                </c:pt>
                <c:pt idx="3651">
                  <c:v>15:32:47</c:v>
                </c:pt>
                <c:pt idx="3652">
                  <c:v>15:32:48</c:v>
                </c:pt>
                <c:pt idx="3653">
                  <c:v>15:32:49</c:v>
                </c:pt>
                <c:pt idx="3654">
                  <c:v>15:32:50</c:v>
                </c:pt>
                <c:pt idx="3655">
                  <c:v>15:32:51</c:v>
                </c:pt>
                <c:pt idx="3656">
                  <c:v>15:32:52</c:v>
                </c:pt>
                <c:pt idx="3657">
                  <c:v>15:32:53</c:v>
                </c:pt>
                <c:pt idx="3658">
                  <c:v>15:32:54</c:v>
                </c:pt>
                <c:pt idx="3659">
                  <c:v>15:32:55</c:v>
                </c:pt>
                <c:pt idx="3660">
                  <c:v>15:32:56</c:v>
                </c:pt>
                <c:pt idx="3661">
                  <c:v>15:32:57</c:v>
                </c:pt>
                <c:pt idx="3662">
                  <c:v>15:32:58</c:v>
                </c:pt>
                <c:pt idx="3663">
                  <c:v>15:32:59</c:v>
                </c:pt>
                <c:pt idx="3664">
                  <c:v>15:33:00</c:v>
                </c:pt>
                <c:pt idx="3665">
                  <c:v>15:33:01</c:v>
                </c:pt>
                <c:pt idx="3666">
                  <c:v>15:33:02</c:v>
                </c:pt>
                <c:pt idx="3667">
                  <c:v>15:33:03</c:v>
                </c:pt>
                <c:pt idx="3668">
                  <c:v>15:33:04</c:v>
                </c:pt>
                <c:pt idx="3669">
                  <c:v>15:33:05</c:v>
                </c:pt>
                <c:pt idx="3670">
                  <c:v>15:33:06</c:v>
                </c:pt>
                <c:pt idx="3671">
                  <c:v>15:33:07</c:v>
                </c:pt>
                <c:pt idx="3672">
                  <c:v>15:33:08</c:v>
                </c:pt>
                <c:pt idx="3673">
                  <c:v>15:33:09</c:v>
                </c:pt>
                <c:pt idx="3674">
                  <c:v>15:33:10</c:v>
                </c:pt>
                <c:pt idx="3675">
                  <c:v>15:33:11</c:v>
                </c:pt>
                <c:pt idx="3676">
                  <c:v>15:33:12</c:v>
                </c:pt>
                <c:pt idx="3677">
                  <c:v>15:33:13</c:v>
                </c:pt>
                <c:pt idx="3678">
                  <c:v>15:33:14</c:v>
                </c:pt>
                <c:pt idx="3679">
                  <c:v>15:33:15</c:v>
                </c:pt>
                <c:pt idx="3680">
                  <c:v>15:33:16</c:v>
                </c:pt>
                <c:pt idx="3681">
                  <c:v>15:33:17</c:v>
                </c:pt>
                <c:pt idx="3682">
                  <c:v>15:33:18</c:v>
                </c:pt>
                <c:pt idx="3683">
                  <c:v>15:33:19</c:v>
                </c:pt>
                <c:pt idx="3684">
                  <c:v>15:33:20</c:v>
                </c:pt>
                <c:pt idx="3685">
                  <c:v>15:33:21</c:v>
                </c:pt>
                <c:pt idx="3686">
                  <c:v>15:33:22</c:v>
                </c:pt>
                <c:pt idx="3687">
                  <c:v>15:33:23</c:v>
                </c:pt>
                <c:pt idx="3688">
                  <c:v>15:33:24</c:v>
                </c:pt>
                <c:pt idx="3689">
                  <c:v>15:33:25</c:v>
                </c:pt>
                <c:pt idx="3690">
                  <c:v>15:33:26</c:v>
                </c:pt>
                <c:pt idx="3691">
                  <c:v>15:33:27</c:v>
                </c:pt>
                <c:pt idx="3692">
                  <c:v>15:33:28</c:v>
                </c:pt>
                <c:pt idx="3693">
                  <c:v>15:33:29</c:v>
                </c:pt>
                <c:pt idx="3694">
                  <c:v>15:33:30</c:v>
                </c:pt>
                <c:pt idx="3695">
                  <c:v>15:33:31</c:v>
                </c:pt>
                <c:pt idx="3696">
                  <c:v>15:33:32</c:v>
                </c:pt>
                <c:pt idx="3697">
                  <c:v>15:33:33</c:v>
                </c:pt>
                <c:pt idx="3698">
                  <c:v>15:33:34</c:v>
                </c:pt>
                <c:pt idx="3699">
                  <c:v>15:33:35</c:v>
                </c:pt>
                <c:pt idx="3700">
                  <c:v>15:33:36</c:v>
                </c:pt>
                <c:pt idx="3701">
                  <c:v>15:33:37</c:v>
                </c:pt>
                <c:pt idx="3702">
                  <c:v>15:33:38</c:v>
                </c:pt>
                <c:pt idx="3703">
                  <c:v>15:33:39</c:v>
                </c:pt>
                <c:pt idx="3704">
                  <c:v>15:33:40</c:v>
                </c:pt>
                <c:pt idx="3705">
                  <c:v>15:33:41</c:v>
                </c:pt>
                <c:pt idx="3706">
                  <c:v>15:33:42</c:v>
                </c:pt>
                <c:pt idx="3707">
                  <c:v>15:33:43</c:v>
                </c:pt>
                <c:pt idx="3708">
                  <c:v>15:33:44</c:v>
                </c:pt>
                <c:pt idx="3709">
                  <c:v>15:33:45</c:v>
                </c:pt>
                <c:pt idx="3710">
                  <c:v>15:33:46</c:v>
                </c:pt>
                <c:pt idx="3711">
                  <c:v>15:33:47</c:v>
                </c:pt>
                <c:pt idx="3712">
                  <c:v>15:33:48</c:v>
                </c:pt>
                <c:pt idx="3713">
                  <c:v>15:33:49</c:v>
                </c:pt>
                <c:pt idx="3714">
                  <c:v>15:33:50</c:v>
                </c:pt>
                <c:pt idx="3715">
                  <c:v>15:33:51</c:v>
                </c:pt>
                <c:pt idx="3716">
                  <c:v>15:33:52</c:v>
                </c:pt>
                <c:pt idx="3717">
                  <c:v>15:33:53</c:v>
                </c:pt>
                <c:pt idx="3718">
                  <c:v>15:33:54</c:v>
                </c:pt>
                <c:pt idx="3719">
                  <c:v>15:33:55</c:v>
                </c:pt>
                <c:pt idx="3720">
                  <c:v>15:33:56</c:v>
                </c:pt>
                <c:pt idx="3721">
                  <c:v>15:33:57</c:v>
                </c:pt>
                <c:pt idx="3722">
                  <c:v>15:33:58</c:v>
                </c:pt>
                <c:pt idx="3723">
                  <c:v>15:33:59</c:v>
                </c:pt>
                <c:pt idx="3724">
                  <c:v>15:34:00</c:v>
                </c:pt>
                <c:pt idx="3725">
                  <c:v>15:34:01</c:v>
                </c:pt>
                <c:pt idx="3726">
                  <c:v>15:34:02</c:v>
                </c:pt>
                <c:pt idx="3727">
                  <c:v>15:34:03</c:v>
                </c:pt>
                <c:pt idx="3728">
                  <c:v>15:34:04</c:v>
                </c:pt>
                <c:pt idx="3729">
                  <c:v>15:34:05</c:v>
                </c:pt>
                <c:pt idx="3730">
                  <c:v>15:34:06</c:v>
                </c:pt>
                <c:pt idx="3731">
                  <c:v>15:34:07</c:v>
                </c:pt>
                <c:pt idx="3732">
                  <c:v>15:34:08</c:v>
                </c:pt>
                <c:pt idx="3733">
                  <c:v>15:34:09</c:v>
                </c:pt>
                <c:pt idx="3734">
                  <c:v>15:34:10</c:v>
                </c:pt>
                <c:pt idx="3735">
                  <c:v>15:34:11</c:v>
                </c:pt>
                <c:pt idx="3736">
                  <c:v>15:34:12</c:v>
                </c:pt>
                <c:pt idx="3737">
                  <c:v>15:34:13</c:v>
                </c:pt>
                <c:pt idx="3738">
                  <c:v>15:34:14</c:v>
                </c:pt>
                <c:pt idx="3739">
                  <c:v>15:34:15</c:v>
                </c:pt>
                <c:pt idx="3740">
                  <c:v>15:34:16</c:v>
                </c:pt>
                <c:pt idx="3741">
                  <c:v>15:34:17</c:v>
                </c:pt>
                <c:pt idx="3742">
                  <c:v>15:34:18</c:v>
                </c:pt>
                <c:pt idx="3743">
                  <c:v>15:34:19</c:v>
                </c:pt>
                <c:pt idx="3744">
                  <c:v>15:34:20</c:v>
                </c:pt>
                <c:pt idx="3745">
                  <c:v>15:34:21</c:v>
                </c:pt>
                <c:pt idx="3746">
                  <c:v>15:34:22</c:v>
                </c:pt>
                <c:pt idx="3747">
                  <c:v>15:34:23</c:v>
                </c:pt>
                <c:pt idx="3748">
                  <c:v>15:34:24</c:v>
                </c:pt>
                <c:pt idx="3749">
                  <c:v>15:34:25</c:v>
                </c:pt>
                <c:pt idx="3750">
                  <c:v>15:34:26</c:v>
                </c:pt>
                <c:pt idx="3751">
                  <c:v>15:34:27</c:v>
                </c:pt>
                <c:pt idx="3752">
                  <c:v>15:34:28</c:v>
                </c:pt>
                <c:pt idx="3753">
                  <c:v>15:34:29</c:v>
                </c:pt>
                <c:pt idx="3754">
                  <c:v>15:34:30</c:v>
                </c:pt>
                <c:pt idx="3755">
                  <c:v>15:34:31</c:v>
                </c:pt>
                <c:pt idx="3756">
                  <c:v>15:34:32</c:v>
                </c:pt>
                <c:pt idx="3757">
                  <c:v>15:34:33</c:v>
                </c:pt>
                <c:pt idx="3758">
                  <c:v>15:34:34</c:v>
                </c:pt>
                <c:pt idx="3759">
                  <c:v>15:34:35</c:v>
                </c:pt>
                <c:pt idx="3760">
                  <c:v>15:34:36</c:v>
                </c:pt>
                <c:pt idx="3761">
                  <c:v>15:34:37</c:v>
                </c:pt>
                <c:pt idx="3762">
                  <c:v>15:34:38</c:v>
                </c:pt>
                <c:pt idx="3763">
                  <c:v>15:34:39</c:v>
                </c:pt>
                <c:pt idx="3764">
                  <c:v>15:34:40</c:v>
                </c:pt>
                <c:pt idx="3765">
                  <c:v>15:34:41</c:v>
                </c:pt>
                <c:pt idx="3766">
                  <c:v>15:34:42</c:v>
                </c:pt>
                <c:pt idx="3767">
                  <c:v>15:34:43</c:v>
                </c:pt>
                <c:pt idx="3768">
                  <c:v>15:34:44</c:v>
                </c:pt>
                <c:pt idx="3769">
                  <c:v>15:34:45</c:v>
                </c:pt>
                <c:pt idx="3770">
                  <c:v>15:34:46</c:v>
                </c:pt>
                <c:pt idx="3771">
                  <c:v>15:34:47</c:v>
                </c:pt>
                <c:pt idx="3772">
                  <c:v>15:34:48</c:v>
                </c:pt>
                <c:pt idx="3773">
                  <c:v>15:34:49</c:v>
                </c:pt>
                <c:pt idx="3774">
                  <c:v>15:34:50</c:v>
                </c:pt>
                <c:pt idx="3775">
                  <c:v>15:34:51</c:v>
                </c:pt>
                <c:pt idx="3776">
                  <c:v>15:34:52</c:v>
                </c:pt>
                <c:pt idx="3777">
                  <c:v>15:34:53</c:v>
                </c:pt>
                <c:pt idx="3778">
                  <c:v>15:34:54</c:v>
                </c:pt>
                <c:pt idx="3779">
                  <c:v>15:34:55</c:v>
                </c:pt>
                <c:pt idx="3780">
                  <c:v>15:34:56</c:v>
                </c:pt>
                <c:pt idx="3781">
                  <c:v>15:34:57</c:v>
                </c:pt>
                <c:pt idx="3782">
                  <c:v>15:34:58</c:v>
                </c:pt>
                <c:pt idx="3783">
                  <c:v>15:34:59</c:v>
                </c:pt>
                <c:pt idx="3784">
                  <c:v>15:35:00</c:v>
                </c:pt>
                <c:pt idx="3785">
                  <c:v>15:35:01</c:v>
                </c:pt>
                <c:pt idx="3786">
                  <c:v>15:35:02</c:v>
                </c:pt>
                <c:pt idx="3787">
                  <c:v>15:35:03</c:v>
                </c:pt>
                <c:pt idx="3788">
                  <c:v>15:35:04</c:v>
                </c:pt>
                <c:pt idx="3789">
                  <c:v>15:35:05</c:v>
                </c:pt>
                <c:pt idx="3790">
                  <c:v>15:35:06</c:v>
                </c:pt>
                <c:pt idx="3791">
                  <c:v>15:35:07</c:v>
                </c:pt>
                <c:pt idx="3792">
                  <c:v>15:35:08</c:v>
                </c:pt>
                <c:pt idx="3793">
                  <c:v>15:35:09</c:v>
                </c:pt>
                <c:pt idx="3794">
                  <c:v>15:35:10</c:v>
                </c:pt>
                <c:pt idx="3795">
                  <c:v>15:35:11</c:v>
                </c:pt>
                <c:pt idx="3796">
                  <c:v>15:35:12</c:v>
                </c:pt>
                <c:pt idx="3797">
                  <c:v>15:35:13</c:v>
                </c:pt>
                <c:pt idx="3798">
                  <c:v>15:35:14</c:v>
                </c:pt>
                <c:pt idx="3799">
                  <c:v>15:35:15</c:v>
                </c:pt>
                <c:pt idx="3800">
                  <c:v>15:35:16</c:v>
                </c:pt>
                <c:pt idx="3801">
                  <c:v>15:35:17</c:v>
                </c:pt>
                <c:pt idx="3802">
                  <c:v>15:35:18</c:v>
                </c:pt>
                <c:pt idx="3803">
                  <c:v>15:35:19</c:v>
                </c:pt>
                <c:pt idx="3804">
                  <c:v>15:35:20</c:v>
                </c:pt>
                <c:pt idx="3805">
                  <c:v>15:35:21</c:v>
                </c:pt>
                <c:pt idx="3806">
                  <c:v>15:35:22</c:v>
                </c:pt>
                <c:pt idx="3807">
                  <c:v>15:35:23</c:v>
                </c:pt>
                <c:pt idx="3808">
                  <c:v>15:35:24</c:v>
                </c:pt>
                <c:pt idx="3809">
                  <c:v>15:35:25</c:v>
                </c:pt>
                <c:pt idx="3810">
                  <c:v>15:35:26</c:v>
                </c:pt>
                <c:pt idx="3811">
                  <c:v>15:35:27</c:v>
                </c:pt>
                <c:pt idx="3812">
                  <c:v>15:35:28</c:v>
                </c:pt>
                <c:pt idx="3813">
                  <c:v>15:35:29</c:v>
                </c:pt>
                <c:pt idx="3814">
                  <c:v>15:35:30</c:v>
                </c:pt>
                <c:pt idx="3815">
                  <c:v>15:35:31</c:v>
                </c:pt>
                <c:pt idx="3816">
                  <c:v>15:35:32</c:v>
                </c:pt>
                <c:pt idx="3817">
                  <c:v>15:35:33</c:v>
                </c:pt>
                <c:pt idx="3818">
                  <c:v>15:35:34</c:v>
                </c:pt>
                <c:pt idx="3819">
                  <c:v>15:35:35</c:v>
                </c:pt>
                <c:pt idx="3820">
                  <c:v>15:35:36</c:v>
                </c:pt>
                <c:pt idx="3821">
                  <c:v>15:35:37</c:v>
                </c:pt>
                <c:pt idx="3822">
                  <c:v>15:35:38</c:v>
                </c:pt>
                <c:pt idx="3823">
                  <c:v>15:35:39</c:v>
                </c:pt>
                <c:pt idx="3824">
                  <c:v>15:35:40</c:v>
                </c:pt>
                <c:pt idx="3825">
                  <c:v>15:35:41</c:v>
                </c:pt>
                <c:pt idx="3826">
                  <c:v>15:35:42</c:v>
                </c:pt>
                <c:pt idx="3827">
                  <c:v>15:35:43</c:v>
                </c:pt>
                <c:pt idx="3828">
                  <c:v>15:35:44</c:v>
                </c:pt>
                <c:pt idx="3829">
                  <c:v>15:35:45</c:v>
                </c:pt>
                <c:pt idx="3830">
                  <c:v>15:35:46</c:v>
                </c:pt>
                <c:pt idx="3831">
                  <c:v>15:35:47</c:v>
                </c:pt>
                <c:pt idx="3832">
                  <c:v>15:35:48</c:v>
                </c:pt>
                <c:pt idx="3833">
                  <c:v>15:35:49</c:v>
                </c:pt>
                <c:pt idx="3834">
                  <c:v>15:35:50</c:v>
                </c:pt>
                <c:pt idx="3835">
                  <c:v>15:35:51</c:v>
                </c:pt>
                <c:pt idx="3836">
                  <c:v>15:35:52</c:v>
                </c:pt>
                <c:pt idx="3837">
                  <c:v>15:35:53</c:v>
                </c:pt>
                <c:pt idx="3838">
                  <c:v>15:35:54</c:v>
                </c:pt>
                <c:pt idx="3839">
                  <c:v>15:35:55</c:v>
                </c:pt>
                <c:pt idx="3840">
                  <c:v>15:35:56</c:v>
                </c:pt>
                <c:pt idx="3841">
                  <c:v>15:35:57</c:v>
                </c:pt>
                <c:pt idx="3842">
                  <c:v>15:35:58</c:v>
                </c:pt>
                <c:pt idx="3843">
                  <c:v>15:35:59</c:v>
                </c:pt>
                <c:pt idx="3844">
                  <c:v>15:36:00</c:v>
                </c:pt>
                <c:pt idx="3845">
                  <c:v>15:36:01</c:v>
                </c:pt>
                <c:pt idx="3846">
                  <c:v>15:36:02</c:v>
                </c:pt>
                <c:pt idx="3847">
                  <c:v>15:36:03</c:v>
                </c:pt>
                <c:pt idx="3848">
                  <c:v>15:36:04</c:v>
                </c:pt>
                <c:pt idx="3849">
                  <c:v>15:36:05</c:v>
                </c:pt>
                <c:pt idx="3850">
                  <c:v>15:36:06</c:v>
                </c:pt>
                <c:pt idx="3851">
                  <c:v>15:36:07</c:v>
                </c:pt>
                <c:pt idx="3852">
                  <c:v>15:36:08</c:v>
                </c:pt>
                <c:pt idx="3853">
                  <c:v>15:36:09</c:v>
                </c:pt>
                <c:pt idx="3854">
                  <c:v>15:36:10</c:v>
                </c:pt>
                <c:pt idx="3855">
                  <c:v>15:36:11</c:v>
                </c:pt>
                <c:pt idx="3856">
                  <c:v>15:36:12</c:v>
                </c:pt>
                <c:pt idx="3857">
                  <c:v>15:36:13</c:v>
                </c:pt>
                <c:pt idx="3858">
                  <c:v>15:36:14</c:v>
                </c:pt>
                <c:pt idx="3859">
                  <c:v>15:36:15</c:v>
                </c:pt>
                <c:pt idx="3860">
                  <c:v>15:36:16</c:v>
                </c:pt>
                <c:pt idx="3861">
                  <c:v>15:36:17</c:v>
                </c:pt>
                <c:pt idx="3862">
                  <c:v>15:36:18</c:v>
                </c:pt>
                <c:pt idx="3863">
                  <c:v>15:36:19</c:v>
                </c:pt>
                <c:pt idx="3864">
                  <c:v>15:36:20</c:v>
                </c:pt>
                <c:pt idx="3865">
                  <c:v>15:36:21</c:v>
                </c:pt>
                <c:pt idx="3866">
                  <c:v>15:36:22</c:v>
                </c:pt>
                <c:pt idx="3867">
                  <c:v>15:36:23</c:v>
                </c:pt>
                <c:pt idx="3868">
                  <c:v>15:36:24</c:v>
                </c:pt>
                <c:pt idx="3869">
                  <c:v>15:36:25</c:v>
                </c:pt>
                <c:pt idx="3870">
                  <c:v>15:36:26</c:v>
                </c:pt>
                <c:pt idx="3871">
                  <c:v>15:36:27</c:v>
                </c:pt>
                <c:pt idx="3872">
                  <c:v>15:36:28</c:v>
                </c:pt>
                <c:pt idx="3873">
                  <c:v>15:36:29</c:v>
                </c:pt>
                <c:pt idx="3874">
                  <c:v>15:36:30</c:v>
                </c:pt>
                <c:pt idx="3875">
                  <c:v>15:36:31</c:v>
                </c:pt>
                <c:pt idx="3876">
                  <c:v>15:36:32</c:v>
                </c:pt>
                <c:pt idx="3877">
                  <c:v>15:36:33</c:v>
                </c:pt>
                <c:pt idx="3878">
                  <c:v>15:36:34</c:v>
                </c:pt>
                <c:pt idx="3879">
                  <c:v>15:36:35</c:v>
                </c:pt>
                <c:pt idx="3880">
                  <c:v>15:36:36</c:v>
                </c:pt>
                <c:pt idx="3881">
                  <c:v>15:36:37</c:v>
                </c:pt>
                <c:pt idx="3882">
                  <c:v>15:36:38</c:v>
                </c:pt>
                <c:pt idx="3883">
                  <c:v>15:36:39</c:v>
                </c:pt>
                <c:pt idx="3884">
                  <c:v>15:36:40</c:v>
                </c:pt>
                <c:pt idx="3885">
                  <c:v>15:36:41</c:v>
                </c:pt>
                <c:pt idx="3886">
                  <c:v>15:36:42</c:v>
                </c:pt>
                <c:pt idx="3887">
                  <c:v>15:36:43</c:v>
                </c:pt>
                <c:pt idx="3888">
                  <c:v>15:36:44</c:v>
                </c:pt>
                <c:pt idx="3889">
                  <c:v>15:36:45</c:v>
                </c:pt>
                <c:pt idx="3890">
                  <c:v>15:36:46</c:v>
                </c:pt>
                <c:pt idx="3891">
                  <c:v>15:36:47</c:v>
                </c:pt>
                <c:pt idx="3892">
                  <c:v>15:36:48</c:v>
                </c:pt>
                <c:pt idx="3893">
                  <c:v>15:36:49</c:v>
                </c:pt>
                <c:pt idx="3894">
                  <c:v>15:36:50</c:v>
                </c:pt>
                <c:pt idx="3895">
                  <c:v>15:36:51</c:v>
                </c:pt>
                <c:pt idx="3896">
                  <c:v>15:36:52</c:v>
                </c:pt>
                <c:pt idx="3897">
                  <c:v>15:36:53</c:v>
                </c:pt>
                <c:pt idx="3898">
                  <c:v>15:36:54</c:v>
                </c:pt>
                <c:pt idx="3899">
                  <c:v>15:36:55</c:v>
                </c:pt>
                <c:pt idx="3900">
                  <c:v>15:36:56</c:v>
                </c:pt>
                <c:pt idx="3901">
                  <c:v>15:36:57</c:v>
                </c:pt>
                <c:pt idx="3902">
                  <c:v>15:36:58</c:v>
                </c:pt>
                <c:pt idx="3903">
                  <c:v>15:36:59</c:v>
                </c:pt>
                <c:pt idx="3904">
                  <c:v>15:37:00</c:v>
                </c:pt>
                <c:pt idx="3905">
                  <c:v>15:37:01</c:v>
                </c:pt>
                <c:pt idx="3906">
                  <c:v>15:37:02</c:v>
                </c:pt>
                <c:pt idx="3907">
                  <c:v>15:37:03</c:v>
                </c:pt>
                <c:pt idx="3908">
                  <c:v>15:37:04</c:v>
                </c:pt>
                <c:pt idx="3909">
                  <c:v>15:37:05</c:v>
                </c:pt>
                <c:pt idx="3910">
                  <c:v>15:37:06</c:v>
                </c:pt>
                <c:pt idx="3911">
                  <c:v>15:37:07</c:v>
                </c:pt>
                <c:pt idx="3912">
                  <c:v>15:37:08</c:v>
                </c:pt>
                <c:pt idx="3913">
                  <c:v>15:37:09</c:v>
                </c:pt>
                <c:pt idx="3914">
                  <c:v>15:37:10</c:v>
                </c:pt>
                <c:pt idx="3915">
                  <c:v>15:37:11</c:v>
                </c:pt>
                <c:pt idx="3916">
                  <c:v>15:37:12</c:v>
                </c:pt>
                <c:pt idx="3917">
                  <c:v>15:37:13</c:v>
                </c:pt>
                <c:pt idx="3918">
                  <c:v>15:37:14</c:v>
                </c:pt>
                <c:pt idx="3919">
                  <c:v>15:37:15</c:v>
                </c:pt>
                <c:pt idx="3920">
                  <c:v>15:37:16</c:v>
                </c:pt>
                <c:pt idx="3921">
                  <c:v>15:37:17</c:v>
                </c:pt>
                <c:pt idx="3922">
                  <c:v>15:37:18</c:v>
                </c:pt>
                <c:pt idx="3923">
                  <c:v>15:37:19</c:v>
                </c:pt>
                <c:pt idx="3924">
                  <c:v>15:37:20</c:v>
                </c:pt>
                <c:pt idx="3925">
                  <c:v>15:37:21</c:v>
                </c:pt>
                <c:pt idx="3926">
                  <c:v>15:37:22</c:v>
                </c:pt>
                <c:pt idx="3927">
                  <c:v>15:37:23</c:v>
                </c:pt>
                <c:pt idx="3928">
                  <c:v>15:37:24</c:v>
                </c:pt>
                <c:pt idx="3929">
                  <c:v>15:37:25</c:v>
                </c:pt>
                <c:pt idx="3930">
                  <c:v>15:37:26</c:v>
                </c:pt>
                <c:pt idx="3931">
                  <c:v>15:37:27</c:v>
                </c:pt>
                <c:pt idx="3932">
                  <c:v>15:37:28</c:v>
                </c:pt>
                <c:pt idx="3933">
                  <c:v>15:37:29</c:v>
                </c:pt>
                <c:pt idx="3934">
                  <c:v>15:37:30</c:v>
                </c:pt>
                <c:pt idx="3935">
                  <c:v>15:37:31</c:v>
                </c:pt>
                <c:pt idx="3936">
                  <c:v>15:37:32</c:v>
                </c:pt>
                <c:pt idx="3937">
                  <c:v>15:37:33</c:v>
                </c:pt>
                <c:pt idx="3938">
                  <c:v>15:37:34</c:v>
                </c:pt>
                <c:pt idx="3939">
                  <c:v>15:37:35</c:v>
                </c:pt>
                <c:pt idx="3940">
                  <c:v>15:37:36</c:v>
                </c:pt>
                <c:pt idx="3941">
                  <c:v>15:37:37</c:v>
                </c:pt>
                <c:pt idx="3942">
                  <c:v>15:37:38</c:v>
                </c:pt>
                <c:pt idx="3943">
                  <c:v>15:37:39</c:v>
                </c:pt>
                <c:pt idx="3944">
                  <c:v>15:37:40</c:v>
                </c:pt>
                <c:pt idx="3945">
                  <c:v>15:37:41</c:v>
                </c:pt>
                <c:pt idx="3946">
                  <c:v>15:37:42</c:v>
                </c:pt>
                <c:pt idx="3947">
                  <c:v>15:37:43</c:v>
                </c:pt>
                <c:pt idx="3948">
                  <c:v>15:37:44</c:v>
                </c:pt>
                <c:pt idx="3949">
                  <c:v>15:37:45</c:v>
                </c:pt>
                <c:pt idx="3950">
                  <c:v>15:37:46</c:v>
                </c:pt>
                <c:pt idx="3951">
                  <c:v>15:37:47</c:v>
                </c:pt>
                <c:pt idx="3952">
                  <c:v>15:37:48</c:v>
                </c:pt>
                <c:pt idx="3953">
                  <c:v>15:37:49</c:v>
                </c:pt>
                <c:pt idx="3954">
                  <c:v>15:37:50</c:v>
                </c:pt>
                <c:pt idx="3955">
                  <c:v>15:37:51</c:v>
                </c:pt>
                <c:pt idx="3956">
                  <c:v>15:37:52</c:v>
                </c:pt>
                <c:pt idx="3957">
                  <c:v>15:37:53</c:v>
                </c:pt>
                <c:pt idx="3958">
                  <c:v>15:37:54</c:v>
                </c:pt>
                <c:pt idx="3959">
                  <c:v>15:37:55</c:v>
                </c:pt>
                <c:pt idx="3960">
                  <c:v>15:37:56</c:v>
                </c:pt>
                <c:pt idx="3961">
                  <c:v>15:37:57</c:v>
                </c:pt>
                <c:pt idx="3962">
                  <c:v>15:37:58</c:v>
                </c:pt>
                <c:pt idx="3963">
                  <c:v>15:37:59</c:v>
                </c:pt>
                <c:pt idx="3964">
                  <c:v>15:38:00</c:v>
                </c:pt>
                <c:pt idx="3965">
                  <c:v>15:38:01</c:v>
                </c:pt>
                <c:pt idx="3966">
                  <c:v>15:38:02</c:v>
                </c:pt>
                <c:pt idx="3967">
                  <c:v>15:38:03</c:v>
                </c:pt>
                <c:pt idx="3968">
                  <c:v>15:38:04</c:v>
                </c:pt>
                <c:pt idx="3969">
                  <c:v>15:38:05</c:v>
                </c:pt>
                <c:pt idx="3970">
                  <c:v>15:38:06</c:v>
                </c:pt>
                <c:pt idx="3971">
                  <c:v>15:38:07</c:v>
                </c:pt>
                <c:pt idx="3972">
                  <c:v>15:38:08</c:v>
                </c:pt>
                <c:pt idx="3973">
                  <c:v>15:38:09</c:v>
                </c:pt>
                <c:pt idx="3974">
                  <c:v>15:38:10</c:v>
                </c:pt>
                <c:pt idx="3975">
                  <c:v>15:38:11</c:v>
                </c:pt>
                <c:pt idx="3976">
                  <c:v>15:38:12</c:v>
                </c:pt>
                <c:pt idx="3977">
                  <c:v>15:38:13</c:v>
                </c:pt>
                <c:pt idx="3978">
                  <c:v>15:38:14</c:v>
                </c:pt>
                <c:pt idx="3979">
                  <c:v>15:38:15</c:v>
                </c:pt>
                <c:pt idx="3980">
                  <c:v>15:38:16</c:v>
                </c:pt>
                <c:pt idx="3981">
                  <c:v>15:38:17</c:v>
                </c:pt>
                <c:pt idx="3982">
                  <c:v>15:38:18</c:v>
                </c:pt>
                <c:pt idx="3983">
                  <c:v>15:38:19</c:v>
                </c:pt>
                <c:pt idx="3984">
                  <c:v>15:38:20</c:v>
                </c:pt>
                <c:pt idx="3985">
                  <c:v>15:38:21</c:v>
                </c:pt>
                <c:pt idx="3986">
                  <c:v>15:38:22</c:v>
                </c:pt>
                <c:pt idx="3987">
                  <c:v>15:38:23</c:v>
                </c:pt>
                <c:pt idx="3988">
                  <c:v>15:38:24</c:v>
                </c:pt>
                <c:pt idx="3989">
                  <c:v>15:38:25</c:v>
                </c:pt>
                <c:pt idx="3990">
                  <c:v>15:38:26</c:v>
                </c:pt>
                <c:pt idx="3991">
                  <c:v>15:38:27</c:v>
                </c:pt>
                <c:pt idx="3992">
                  <c:v>15:38:28</c:v>
                </c:pt>
                <c:pt idx="3993">
                  <c:v>15:38:29</c:v>
                </c:pt>
                <c:pt idx="3994">
                  <c:v>15:38:30</c:v>
                </c:pt>
                <c:pt idx="3995">
                  <c:v>15:38:31</c:v>
                </c:pt>
                <c:pt idx="3996">
                  <c:v>15:38:32</c:v>
                </c:pt>
                <c:pt idx="3997">
                  <c:v>15:38:33</c:v>
                </c:pt>
                <c:pt idx="3998">
                  <c:v>15:38:34</c:v>
                </c:pt>
                <c:pt idx="3999">
                  <c:v>15:38:35</c:v>
                </c:pt>
                <c:pt idx="4000">
                  <c:v>15:38:36</c:v>
                </c:pt>
                <c:pt idx="4001">
                  <c:v>15:38:37</c:v>
                </c:pt>
                <c:pt idx="4002">
                  <c:v>15:38:38</c:v>
                </c:pt>
                <c:pt idx="4003">
                  <c:v>15:38:39</c:v>
                </c:pt>
                <c:pt idx="4004">
                  <c:v>15:38:40</c:v>
                </c:pt>
                <c:pt idx="4005">
                  <c:v>15:38:41</c:v>
                </c:pt>
                <c:pt idx="4006">
                  <c:v>15:38:42</c:v>
                </c:pt>
                <c:pt idx="4007">
                  <c:v>15:38:43</c:v>
                </c:pt>
                <c:pt idx="4008">
                  <c:v>15:38:44</c:v>
                </c:pt>
                <c:pt idx="4009">
                  <c:v>15:38:45</c:v>
                </c:pt>
                <c:pt idx="4010">
                  <c:v>15:38:46</c:v>
                </c:pt>
                <c:pt idx="4011">
                  <c:v>15:38:47</c:v>
                </c:pt>
                <c:pt idx="4012">
                  <c:v>15:38:48</c:v>
                </c:pt>
                <c:pt idx="4013">
                  <c:v>15:38:49</c:v>
                </c:pt>
                <c:pt idx="4014">
                  <c:v>15:38:50</c:v>
                </c:pt>
                <c:pt idx="4015">
                  <c:v>15:38:51</c:v>
                </c:pt>
                <c:pt idx="4016">
                  <c:v>15:38:52</c:v>
                </c:pt>
                <c:pt idx="4017">
                  <c:v>15:38:53</c:v>
                </c:pt>
                <c:pt idx="4018">
                  <c:v>15:38:54</c:v>
                </c:pt>
                <c:pt idx="4019">
                  <c:v>15:38:55</c:v>
                </c:pt>
                <c:pt idx="4020">
                  <c:v>15:38:56</c:v>
                </c:pt>
                <c:pt idx="4021">
                  <c:v>15:38:57</c:v>
                </c:pt>
                <c:pt idx="4022">
                  <c:v>15:38:58</c:v>
                </c:pt>
                <c:pt idx="4023">
                  <c:v>15:38:59</c:v>
                </c:pt>
                <c:pt idx="4024">
                  <c:v>15:39:00</c:v>
                </c:pt>
                <c:pt idx="4025">
                  <c:v>15:39:01</c:v>
                </c:pt>
                <c:pt idx="4026">
                  <c:v>15:39:02</c:v>
                </c:pt>
                <c:pt idx="4027">
                  <c:v>15:39:03</c:v>
                </c:pt>
                <c:pt idx="4028">
                  <c:v>15:39:04</c:v>
                </c:pt>
                <c:pt idx="4029">
                  <c:v>15:39:05</c:v>
                </c:pt>
                <c:pt idx="4030">
                  <c:v>15:39:06</c:v>
                </c:pt>
                <c:pt idx="4031">
                  <c:v>15:39:07</c:v>
                </c:pt>
                <c:pt idx="4032">
                  <c:v>15:39:08</c:v>
                </c:pt>
                <c:pt idx="4033">
                  <c:v>15:39:09</c:v>
                </c:pt>
                <c:pt idx="4034">
                  <c:v>15:39:10</c:v>
                </c:pt>
                <c:pt idx="4035">
                  <c:v>15:39:11</c:v>
                </c:pt>
                <c:pt idx="4036">
                  <c:v>15:39:12</c:v>
                </c:pt>
                <c:pt idx="4037">
                  <c:v>15:39:13</c:v>
                </c:pt>
                <c:pt idx="4038">
                  <c:v>15:39:14</c:v>
                </c:pt>
                <c:pt idx="4039">
                  <c:v>15:39:15</c:v>
                </c:pt>
                <c:pt idx="4040">
                  <c:v>15:39:16</c:v>
                </c:pt>
                <c:pt idx="4041">
                  <c:v>15:39:17</c:v>
                </c:pt>
                <c:pt idx="4042">
                  <c:v>15:39:18</c:v>
                </c:pt>
                <c:pt idx="4043">
                  <c:v>15:39:19</c:v>
                </c:pt>
                <c:pt idx="4044">
                  <c:v>15:39:20</c:v>
                </c:pt>
                <c:pt idx="4045">
                  <c:v>15:39:21</c:v>
                </c:pt>
                <c:pt idx="4046">
                  <c:v>15:39:22</c:v>
                </c:pt>
                <c:pt idx="4047">
                  <c:v>15:39:23</c:v>
                </c:pt>
                <c:pt idx="4048">
                  <c:v>15:39:24</c:v>
                </c:pt>
                <c:pt idx="4049">
                  <c:v>15:39:25</c:v>
                </c:pt>
                <c:pt idx="4050">
                  <c:v>15:39:26</c:v>
                </c:pt>
                <c:pt idx="4051">
                  <c:v>15:39:27</c:v>
                </c:pt>
                <c:pt idx="4052">
                  <c:v>15:39:28</c:v>
                </c:pt>
                <c:pt idx="4053">
                  <c:v>15:39:29</c:v>
                </c:pt>
                <c:pt idx="4054">
                  <c:v>15:39:30</c:v>
                </c:pt>
                <c:pt idx="4055">
                  <c:v>15:39:31</c:v>
                </c:pt>
                <c:pt idx="4056">
                  <c:v>15:39:32</c:v>
                </c:pt>
                <c:pt idx="4057">
                  <c:v>15:39:33</c:v>
                </c:pt>
                <c:pt idx="4058">
                  <c:v>15:39:34</c:v>
                </c:pt>
                <c:pt idx="4059">
                  <c:v>15:39:35</c:v>
                </c:pt>
                <c:pt idx="4060">
                  <c:v>15:39:36</c:v>
                </c:pt>
                <c:pt idx="4061">
                  <c:v>15:39:37</c:v>
                </c:pt>
                <c:pt idx="4062">
                  <c:v>15:39:38</c:v>
                </c:pt>
                <c:pt idx="4063">
                  <c:v>15:39:39</c:v>
                </c:pt>
                <c:pt idx="4064">
                  <c:v>15:39:40</c:v>
                </c:pt>
                <c:pt idx="4065">
                  <c:v>15:39:41</c:v>
                </c:pt>
                <c:pt idx="4066">
                  <c:v>15:39:42</c:v>
                </c:pt>
                <c:pt idx="4067">
                  <c:v>15:39:43</c:v>
                </c:pt>
                <c:pt idx="4068">
                  <c:v>15:39:44</c:v>
                </c:pt>
                <c:pt idx="4069">
                  <c:v>15:39:45</c:v>
                </c:pt>
                <c:pt idx="4070">
                  <c:v>15:39:46</c:v>
                </c:pt>
                <c:pt idx="4071">
                  <c:v>15:39:47</c:v>
                </c:pt>
                <c:pt idx="4072">
                  <c:v>15:39:48</c:v>
                </c:pt>
                <c:pt idx="4073">
                  <c:v>15:39:49</c:v>
                </c:pt>
                <c:pt idx="4074">
                  <c:v>15:39:50</c:v>
                </c:pt>
                <c:pt idx="4075">
                  <c:v>15:39:51</c:v>
                </c:pt>
                <c:pt idx="4076">
                  <c:v>15:39:52</c:v>
                </c:pt>
                <c:pt idx="4077">
                  <c:v>15:39:53</c:v>
                </c:pt>
                <c:pt idx="4078">
                  <c:v>15:39:54</c:v>
                </c:pt>
                <c:pt idx="4079">
                  <c:v>15:39:55</c:v>
                </c:pt>
                <c:pt idx="4080">
                  <c:v>15:39:56</c:v>
                </c:pt>
                <c:pt idx="4081">
                  <c:v>15:39:57</c:v>
                </c:pt>
                <c:pt idx="4082">
                  <c:v>15:39:58</c:v>
                </c:pt>
                <c:pt idx="4083">
                  <c:v>15:39:59</c:v>
                </c:pt>
                <c:pt idx="4084">
                  <c:v>15:40:00</c:v>
                </c:pt>
                <c:pt idx="4085">
                  <c:v>15:40:01</c:v>
                </c:pt>
                <c:pt idx="4086">
                  <c:v>15:40:02</c:v>
                </c:pt>
                <c:pt idx="4087">
                  <c:v>15:40:03</c:v>
                </c:pt>
                <c:pt idx="4088">
                  <c:v>15:40:04</c:v>
                </c:pt>
                <c:pt idx="4089">
                  <c:v>15:40:05</c:v>
                </c:pt>
                <c:pt idx="4090">
                  <c:v>15:40:06</c:v>
                </c:pt>
                <c:pt idx="4091">
                  <c:v>15:40:07</c:v>
                </c:pt>
                <c:pt idx="4092">
                  <c:v>15:40:08</c:v>
                </c:pt>
                <c:pt idx="4093">
                  <c:v>15:40:09</c:v>
                </c:pt>
                <c:pt idx="4094">
                  <c:v>15:40:10</c:v>
                </c:pt>
                <c:pt idx="4095">
                  <c:v>15:40:11</c:v>
                </c:pt>
                <c:pt idx="4096">
                  <c:v>15:40:12</c:v>
                </c:pt>
                <c:pt idx="4097">
                  <c:v>15:40:13</c:v>
                </c:pt>
                <c:pt idx="4098">
                  <c:v>15:40:14</c:v>
                </c:pt>
                <c:pt idx="4099">
                  <c:v>15:40:15</c:v>
                </c:pt>
                <c:pt idx="4100">
                  <c:v>15:40:16</c:v>
                </c:pt>
                <c:pt idx="4101">
                  <c:v>15:40:17</c:v>
                </c:pt>
                <c:pt idx="4102">
                  <c:v>15:40:18</c:v>
                </c:pt>
                <c:pt idx="4103">
                  <c:v>15:40:19</c:v>
                </c:pt>
                <c:pt idx="4104">
                  <c:v>15:40:20</c:v>
                </c:pt>
                <c:pt idx="4105">
                  <c:v>15:40:21</c:v>
                </c:pt>
                <c:pt idx="4106">
                  <c:v>15:40:22</c:v>
                </c:pt>
                <c:pt idx="4107">
                  <c:v>15:40:23</c:v>
                </c:pt>
                <c:pt idx="4108">
                  <c:v>15:40:24</c:v>
                </c:pt>
                <c:pt idx="4109">
                  <c:v>15:40:25</c:v>
                </c:pt>
                <c:pt idx="4110">
                  <c:v>15:40:26</c:v>
                </c:pt>
                <c:pt idx="4111">
                  <c:v>15:40:27</c:v>
                </c:pt>
                <c:pt idx="4112">
                  <c:v>15:40:28</c:v>
                </c:pt>
                <c:pt idx="4113">
                  <c:v>15:40:29</c:v>
                </c:pt>
                <c:pt idx="4114">
                  <c:v>15:40:30</c:v>
                </c:pt>
                <c:pt idx="4115">
                  <c:v>15:40:31</c:v>
                </c:pt>
                <c:pt idx="4116">
                  <c:v>15:40:32</c:v>
                </c:pt>
                <c:pt idx="4117">
                  <c:v>15:40:33</c:v>
                </c:pt>
                <c:pt idx="4118">
                  <c:v>15:40:34</c:v>
                </c:pt>
                <c:pt idx="4119">
                  <c:v>15:40:35</c:v>
                </c:pt>
                <c:pt idx="4120">
                  <c:v>15:40:36</c:v>
                </c:pt>
                <c:pt idx="4121">
                  <c:v>15:40:37</c:v>
                </c:pt>
                <c:pt idx="4122">
                  <c:v>15:40:38</c:v>
                </c:pt>
                <c:pt idx="4123">
                  <c:v>15:40:39</c:v>
                </c:pt>
                <c:pt idx="4124">
                  <c:v>15:40:40</c:v>
                </c:pt>
                <c:pt idx="4125">
                  <c:v>15:40:41</c:v>
                </c:pt>
                <c:pt idx="4126">
                  <c:v>15:40:42</c:v>
                </c:pt>
                <c:pt idx="4127">
                  <c:v>15:40:43</c:v>
                </c:pt>
                <c:pt idx="4128">
                  <c:v>15:40:44</c:v>
                </c:pt>
                <c:pt idx="4129">
                  <c:v>15:40:45</c:v>
                </c:pt>
                <c:pt idx="4130">
                  <c:v>15:40:46</c:v>
                </c:pt>
                <c:pt idx="4131">
                  <c:v>15:40:47</c:v>
                </c:pt>
                <c:pt idx="4132">
                  <c:v>15:40:48</c:v>
                </c:pt>
                <c:pt idx="4133">
                  <c:v>15:40:49</c:v>
                </c:pt>
                <c:pt idx="4134">
                  <c:v>15:40:50</c:v>
                </c:pt>
                <c:pt idx="4135">
                  <c:v>15:40:51</c:v>
                </c:pt>
                <c:pt idx="4136">
                  <c:v>15:40:52</c:v>
                </c:pt>
                <c:pt idx="4137">
                  <c:v>15:40:53</c:v>
                </c:pt>
                <c:pt idx="4138">
                  <c:v>15:40:54</c:v>
                </c:pt>
                <c:pt idx="4139">
                  <c:v>15:40:55</c:v>
                </c:pt>
                <c:pt idx="4140">
                  <c:v>15:40:56</c:v>
                </c:pt>
                <c:pt idx="4141">
                  <c:v>15:40:57</c:v>
                </c:pt>
                <c:pt idx="4142">
                  <c:v>15:40:58</c:v>
                </c:pt>
                <c:pt idx="4143">
                  <c:v>15:40:59</c:v>
                </c:pt>
                <c:pt idx="4144">
                  <c:v>15:41:00</c:v>
                </c:pt>
                <c:pt idx="4145">
                  <c:v>15:41:01</c:v>
                </c:pt>
                <c:pt idx="4146">
                  <c:v>15:41:02</c:v>
                </c:pt>
                <c:pt idx="4147">
                  <c:v>15:41:03</c:v>
                </c:pt>
                <c:pt idx="4148">
                  <c:v>15:41:04</c:v>
                </c:pt>
                <c:pt idx="4149">
                  <c:v>15:41:05</c:v>
                </c:pt>
                <c:pt idx="4150">
                  <c:v>15:41:06</c:v>
                </c:pt>
                <c:pt idx="4151">
                  <c:v>15:41:07</c:v>
                </c:pt>
                <c:pt idx="4152">
                  <c:v>15:41:08</c:v>
                </c:pt>
                <c:pt idx="4153">
                  <c:v>15:41:09</c:v>
                </c:pt>
                <c:pt idx="4154">
                  <c:v>15:41:10</c:v>
                </c:pt>
                <c:pt idx="4155">
                  <c:v>15:41:11</c:v>
                </c:pt>
                <c:pt idx="4156">
                  <c:v>15:41:12</c:v>
                </c:pt>
                <c:pt idx="4157">
                  <c:v>15:41:13</c:v>
                </c:pt>
                <c:pt idx="4158">
                  <c:v>15:41:14</c:v>
                </c:pt>
                <c:pt idx="4159">
                  <c:v>15:41:15</c:v>
                </c:pt>
                <c:pt idx="4160">
                  <c:v>15:41:16</c:v>
                </c:pt>
                <c:pt idx="4161">
                  <c:v>15:41:17</c:v>
                </c:pt>
                <c:pt idx="4162">
                  <c:v>15:41:18</c:v>
                </c:pt>
                <c:pt idx="4163">
                  <c:v>15:41:19</c:v>
                </c:pt>
                <c:pt idx="4164">
                  <c:v>15:41:20</c:v>
                </c:pt>
                <c:pt idx="4165">
                  <c:v>15:41:21</c:v>
                </c:pt>
                <c:pt idx="4166">
                  <c:v>15:41:22</c:v>
                </c:pt>
                <c:pt idx="4167">
                  <c:v>15:41:23</c:v>
                </c:pt>
                <c:pt idx="4168">
                  <c:v>15:41:24</c:v>
                </c:pt>
                <c:pt idx="4169">
                  <c:v>15:41:25</c:v>
                </c:pt>
                <c:pt idx="4170">
                  <c:v>15:41:26</c:v>
                </c:pt>
                <c:pt idx="4171">
                  <c:v>15:41:27</c:v>
                </c:pt>
                <c:pt idx="4172">
                  <c:v>15:41:28</c:v>
                </c:pt>
                <c:pt idx="4173">
                  <c:v>15:41:29</c:v>
                </c:pt>
                <c:pt idx="4174">
                  <c:v>15:41:30</c:v>
                </c:pt>
                <c:pt idx="4175">
                  <c:v>15:41:31</c:v>
                </c:pt>
                <c:pt idx="4176">
                  <c:v>15:41:32</c:v>
                </c:pt>
                <c:pt idx="4177">
                  <c:v>15:41:33</c:v>
                </c:pt>
                <c:pt idx="4178">
                  <c:v>15:41:34</c:v>
                </c:pt>
                <c:pt idx="4179">
                  <c:v>15:41:35</c:v>
                </c:pt>
                <c:pt idx="4180">
                  <c:v>15:41:36</c:v>
                </c:pt>
                <c:pt idx="4181">
                  <c:v>15:41:37</c:v>
                </c:pt>
                <c:pt idx="4182">
                  <c:v>15:41:38</c:v>
                </c:pt>
                <c:pt idx="4183">
                  <c:v>15:41:39</c:v>
                </c:pt>
                <c:pt idx="4184">
                  <c:v>15:41:40</c:v>
                </c:pt>
                <c:pt idx="4185">
                  <c:v>15:41:41</c:v>
                </c:pt>
                <c:pt idx="4186">
                  <c:v>15:41:42</c:v>
                </c:pt>
                <c:pt idx="4187">
                  <c:v>15:41:43</c:v>
                </c:pt>
                <c:pt idx="4188">
                  <c:v>15:41:44</c:v>
                </c:pt>
                <c:pt idx="4189">
                  <c:v>15:41:45</c:v>
                </c:pt>
                <c:pt idx="4190">
                  <c:v>15:41:46</c:v>
                </c:pt>
                <c:pt idx="4191">
                  <c:v>15:41:47</c:v>
                </c:pt>
                <c:pt idx="4192">
                  <c:v>15:41:48</c:v>
                </c:pt>
                <c:pt idx="4193">
                  <c:v>15:41:49</c:v>
                </c:pt>
                <c:pt idx="4194">
                  <c:v>15:41:50</c:v>
                </c:pt>
                <c:pt idx="4195">
                  <c:v>15:41:51</c:v>
                </c:pt>
                <c:pt idx="4196">
                  <c:v>15:41:52</c:v>
                </c:pt>
                <c:pt idx="4197">
                  <c:v>15:41:53</c:v>
                </c:pt>
                <c:pt idx="4198">
                  <c:v>15:41:54</c:v>
                </c:pt>
                <c:pt idx="4199">
                  <c:v>15:41:55</c:v>
                </c:pt>
                <c:pt idx="4200">
                  <c:v>15:41:56</c:v>
                </c:pt>
                <c:pt idx="4201">
                  <c:v>15:41:57</c:v>
                </c:pt>
                <c:pt idx="4202">
                  <c:v>15:41:58</c:v>
                </c:pt>
                <c:pt idx="4203">
                  <c:v>15:41:59</c:v>
                </c:pt>
                <c:pt idx="4204">
                  <c:v>15:42:00</c:v>
                </c:pt>
                <c:pt idx="4205">
                  <c:v>15:42:01</c:v>
                </c:pt>
                <c:pt idx="4206">
                  <c:v>15:42:02</c:v>
                </c:pt>
                <c:pt idx="4207">
                  <c:v>15:42:03</c:v>
                </c:pt>
                <c:pt idx="4208">
                  <c:v>15:42:04</c:v>
                </c:pt>
                <c:pt idx="4209">
                  <c:v>15:42:05</c:v>
                </c:pt>
                <c:pt idx="4210">
                  <c:v>15:42:06</c:v>
                </c:pt>
                <c:pt idx="4211">
                  <c:v>15:42:07</c:v>
                </c:pt>
                <c:pt idx="4212">
                  <c:v>15:42:08</c:v>
                </c:pt>
                <c:pt idx="4213">
                  <c:v>15:42:09</c:v>
                </c:pt>
                <c:pt idx="4214">
                  <c:v>15:42:10</c:v>
                </c:pt>
                <c:pt idx="4215">
                  <c:v>15:42:11</c:v>
                </c:pt>
                <c:pt idx="4216">
                  <c:v>15:42:12</c:v>
                </c:pt>
                <c:pt idx="4217">
                  <c:v>15:42:13</c:v>
                </c:pt>
                <c:pt idx="4218">
                  <c:v>15:42:14</c:v>
                </c:pt>
                <c:pt idx="4219">
                  <c:v>15:42:15</c:v>
                </c:pt>
                <c:pt idx="4220">
                  <c:v>15:42:16</c:v>
                </c:pt>
                <c:pt idx="4221">
                  <c:v>15:42:17</c:v>
                </c:pt>
                <c:pt idx="4222">
                  <c:v>15:42:18</c:v>
                </c:pt>
                <c:pt idx="4223">
                  <c:v>15:42:19</c:v>
                </c:pt>
                <c:pt idx="4224">
                  <c:v>15:42:20</c:v>
                </c:pt>
                <c:pt idx="4225">
                  <c:v>15:42:21</c:v>
                </c:pt>
                <c:pt idx="4226">
                  <c:v>15:42:22</c:v>
                </c:pt>
                <c:pt idx="4227">
                  <c:v>15:42:23</c:v>
                </c:pt>
                <c:pt idx="4228">
                  <c:v>15:42:24</c:v>
                </c:pt>
                <c:pt idx="4229">
                  <c:v>15:42:25</c:v>
                </c:pt>
                <c:pt idx="4230">
                  <c:v>15:42:26</c:v>
                </c:pt>
                <c:pt idx="4231">
                  <c:v>15:42:27</c:v>
                </c:pt>
                <c:pt idx="4232">
                  <c:v>15:42:28</c:v>
                </c:pt>
                <c:pt idx="4233">
                  <c:v>15:42:29</c:v>
                </c:pt>
                <c:pt idx="4234">
                  <c:v>15:42:30</c:v>
                </c:pt>
                <c:pt idx="4235">
                  <c:v>15:42:31</c:v>
                </c:pt>
                <c:pt idx="4236">
                  <c:v>15:42:32</c:v>
                </c:pt>
                <c:pt idx="4237">
                  <c:v>15:42:33</c:v>
                </c:pt>
                <c:pt idx="4238">
                  <c:v>15:42:34</c:v>
                </c:pt>
                <c:pt idx="4239">
                  <c:v>15:42:35</c:v>
                </c:pt>
                <c:pt idx="4240">
                  <c:v>15:42:36</c:v>
                </c:pt>
                <c:pt idx="4241">
                  <c:v>15:42:37</c:v>
                </c:pt>
                <c:pt idx="4242">
                  <c:v>15:42:38</c:v>
                </c:pt>
                <c:pt idx="4243">
                  <c:v>15:42:39</c:v>
                </c:pt>
                <c:pt idx="4244">
                  <c:v>15:42:40</c:v>
                </c:pt>
                <c:pt idx="4245">
                  <c:v>15:42:41</c:v>
                </c:pt>
                <c:pt idx="4246">
                  <c:v>15:42:42</c:v>
                </c:pt>
                <c:pt idx="4247">
                  <c:v>15:42:43</c:v>
                </c:pt>
                <c:pt idx="4248">
                  <c:v>15:42:44</c:v>
                </c:pt>
                <c:pt idx="4249">
                  <c:v>15:42:45</c:v>
                </c:pt>
                <c:pt idx="4250">
                  <c:v>15:42:46</c:v>
                </c:pt>
                <c:pt idx="4251">
                  <c:v>15:42:47</c:v>
                </c:pt>
                <c:pt idx="4252">
                  <c:v>15:42:48</c:v>
                </c:pt>
                <c:pt idx="4253">
                  <c:v>15:42:49</c:v>
                </c:pt>
                <c:pt idx="4254">
                  <c:v>15:42:50</c:v>
                </c:pt>
                <c:pt idx="4255">
                  <c:v>15:42:51</c:v>
                </c:pt>
                <c:pt idx="4256">
                  <c:v>15:42:52</c:v>
                </c:pt>
                <c:pt idx="4257">
                  <c:v>15:42:53</c:v>
                </c:pt>
                <c:pt idx="4258">
                  <c:v>15:42:54</c:v>
                </c:pt>
                <c:pt idx="4259">
                  <c:v>15:42:55</c:v>
                </c:pt>
                <c:pt idx="4260">
                  <c:v>15:42:56</c:v>
                </c:pt>
                <c:pt idx="4261">
                  <c:v>15:42:57</c:v>
                </c:pt>
                <c:pt idx="4262">
                  <c:v>15:42:58</c:v>
                </c:pt>
                <c:pt idx="4263">
                  <c:v>15:42:59</c:v>
                </c:pt>
                <c:pt idx="4264">
                  <c:v>15:43:00</c:v>
                </c:pt>
                <c:pt idx="4265">
                  <c:v>15:43:01</c:v>
                </c:pt>
                <c:pt idx="4266">
                  <c:v>15:43:02</c:v>
                </c:pt>
                <c:pt idx="4267">
                  <c:v>15:43:03</c:v>
                </c:pt>
                <c:pt idx="4268">
                  <c:v>15:43:04</c:v>
                </c:pt>
                <c:pt idx="4269">
                  <c:v>15:43:05</c:v>
                </c:pt>
                <c:pt idx="4270">
                  <c:v>15:43:06</c:v>
                </c:pt>
                <c:pt idx="4271">
                  <c:v>15:43:07</c:v>
                </c:pt>
                <c:pt idx="4272">
                  <c:v>15:43:08</c:v>
                </c:pt>
                <c:pt idx="4273">
                  <c:v>15:43:09</c:v>
                </c:pt>
                <c:pt idx="4274">
                  <c:v>15:43:10</c:v>
                </c:pt>
                <c:pt idx="4275">
                  <c:v>15:43:11</c:v>
                </c:pt>
                <c:pt idx="4276">
                  <c:v>15:43:12</c:v>
                </c:pt>
                <c:pt idx="4277">
                  <c:v>15:43:13</c:v>
                </c:pt>
                <c:pt idx="4278">
                  <c:v>15:43:14</c:v>
                </c:pt>
                <c:pt idx="4279">
                  <c:v>15:43:15</c:v>
                </c:pt>
                <c:pt idx="4280">
                  <c:v>15:43:16</c:v>
                </c:pt>
                <c:pt idx="4281">
                  <c:v>15:43:17</c:v>
                </c:pt>
                <c:pt idx="4282">
                  <c:v>15:43:18</c:v>
                </c:pt>
                <c:pt idx="4283">
                  <c:v>15:43:19</c:v>
                </c:pt>
                <c:pt idx="4284">
                  <c:v>15:43:20</c:v>
                </c:pt>
                <c:pt idx="4285">
                  <c:v>15:43:21</c:v>
                </c:pt>
                <c:pt idx="4286">
                  <c:v>15:43:22</c:v>
                </c:pt>
                <c:pt idx="4287">
                  <c:v>15:43:23</c:v>
                </c:pt>
                <c:pt idx="4288">
                  <c:v>15:43:24</c:v>
                </c:pt>
                <c:pt idx="4289">
                  <c:v>15:43:25</c:v>
                </c:pt>
                <c:pt idx="4290">
                  <c:v>15:43:26</c:v>
                </c:pt>
                <c:pt idx="4291">
                  <c:v>15:43:27</c:v>
                </c:pt>
                <c:pt idx="4292">
                  <c:v>15:43:28</c:v>
                </c:pt>
                <c:pt idx="4293">
                  <c:v>15:43:29</c:v>
                </c:pt>
                <c:pt idx="4294">
                  <c:v>15:43:30</c:v>
                </c:pt>
                <c:pt idx="4295">
                  <c:v>15:43:31</c:v>
                </c:pt>
                <c:pt idx="4296">
                  <c:v>15:43:32</c:v>
                </c:pt>
                <c:pt idx="4297">
                  <c:v>15:43:33</c:v>
                </c:pt>
                <c:pt idx="4298">
                  <c:v>15:43:34</c:v>
                </c:pt>
                <c:pt idx="4299">
                  <c:v>15:43:35</c:v>
                </c:pt>
                <c:pt idx="4300">
                  <c:v>15:43:36</c:v>
                </c:pt>
                <c:pt idx="4301">
                  <c:v>15:43:37</c:v>
                </c:pt>
                <c:pt idx="4302">
                  <c:v>15:43:38</c:v>
                </c:pt>
                <c:pt idx="4303">
                  <c:v>15:43:39</c:v>
                </c:pt>
                <c:pt idx="4304">
                  <c:v>15:43:40</c:v>
                </c:pt>
                <c:pt idx="4305">
                  <c:v>15:43:41</c:v>
                </c:pt>
                <c:pt idx="4306">
                  <c:v>15:43:42</c:v>
                </c:pt>
                <c:pt idx="4307">
                  <c:v>15:43:43</c:v>
                </c:pt>
                <c:pt idx="4308">
                  <c:v>15:43:44</c:v>
                </c:pt>
                <c:pt idx="4309">
                  <c:v>15:43:45</c:v>
                </c:pt>
                <c:pt idx="4310">
                  <c:v>15:43:46</c:v>
                </c:pt>
                <c:pt idx="4311">
                  <c:v>15:43:47</c:v>
                </c:pt>
                <c:pt idx="4312">
                  <c:v>15:43:48</c:v>
                </c:pt>
                <c:pt idx="4313">
                  <c:v>15:43:49</c:v>
                </c:pt>
                <c:pt idx="4314">
                  <c:v>15:43:50</c:v>
                </c:pt>
                <c:pt idx="4315">
                  <c:v>15:43:51</c:v>
                </c:pt>
                <c:pt idx="4316">
                  <c:v>15:43:52</c:v>
                </c:pt>
                <c:pt idx="4317">
                  <c:v>15:43:53</c:v>
                </c:pt>
                <c:pt idx="4318">
                  <c:v>15:43:54</c:v>
                </c:pt>
                <c:pt idx="4319">
                  <c:v>15:43:55</c:v>
                </c:pt>
                <c:pt idx="4320">
                  <c:v>15:43:56</c:v>
                </c:pt>
                <c:pt idx="4321">
                  <c:v>15:43:57</c:v>
                </c:pt>
                <c:pt idx="4322">
                  <c:v>15:43:58</c:v>
                </c:pt>
                <c:pt idx="4323">
                  <c:v>15:43:59</c:v>
                </c:pt>
                <c:pt idx="4324">
                  <c:v>15:44:00</c:v>
                </c:pt>
                <c:pt idx="4325">
                  <c:v>15:44:01</c:v>
                </c:pt>
                <c:pt idx="4326">
                  <c:v>15:44:02</c:v>
                </c:pt>
                <c:pt idx="4327">
                  <c:v>15:44:03</c:v>
                </c:pt>
                <c:pt idx="4328">
                  <c:v>15:44:04</c:v>
                </c:pt>
                <c:pt idx="4329">
                  <c:v>15:44:05</c:v>
                </c:pt>
                <c:pt idx="4330">
                  <c:v>15:44:06</c:v>
                </c:pt>
                <c:pt idx="4331">
                  <c:v>15:44:07</c:v>
                </c:pt>
                <c:pt idx="4332">
                  <c:v>15:44:08</c:v>
                </c:pt>
                <c:pt idx="4333">
                  <c:v>15:44:09</c:v>
                </c:pt>
                <c:pt idx="4334">
                  <c:v>15:44:10</c:v>
                </c:pt>
                <c:pt idx="4335">
                  <c:v>15:44:11</c:v>
                </c:pt>
                <c:pt idx="4336">
                  <c:v>15:44:12</c:v>
                </c:pt>
                <c:pt idx="4337">
                  <c:v>15:44:13</c:v>
                </c:pt>
                <c:pt idx="4338">
                  <c:v>15:44:14</c:v>
                </c:pt>
                <c:pt idx="4339">
                  <c:v>15:44:15</c:v>
                </c:pt>
                <c:pt idx="4340">
                  <c:v>15:44:16</c:v>
                </c:pt>
                <c:pt idx="4341">
                  <c:v>15:44:17</c:v>
                </c:pt>
                <c:pt idx="4342">
                  <c:v>15:44:18</c:v>
                </c:pt>
                <c:pt idx="4343">
                  <c:v>15:44:19</c:v>
                </c:pt>
                <c:pt idx="4344">
                  <c:v>15:44:20</c:v>
                </c:pt>
                <c:pt idx="4345">
                  <c:v>15:44:21</c:v>
                </c:pt>
                <c:pt idx="4346">
                  <c:v>15:44:22</c:v>
                </c:pt>
                <c:pt idx="4347">
                  <c:v>15:44:23</c:v>
                </c:pt>
                <c:pt idx="4348">
                  <c:v>15:44:24</c:v>
                </c:pt>
                <c:pt idx="4349">
                  <c:v>15:44:25</c:v>
                </c:pt>
                <c:pt idx="4350">
                  <c:v>15:44:26</c:v>
                </c:pt>
                <c:pt idx="4351">
                  <c:v>15:44:27</c:v>
                </c:pt>
                <c:pt idx="4352">
                  <c:v>15:44:28</c:v>
                </c:pt>
                <c:pt idx="4353">
                  <c:v>15:44:29</c:v>
                </c:pt>
                <c:pt idx="4354">
                  <c:v>15:44:30</c:v>
                </c:pt>
                <c:pt idx="4355">
                  <c:v>15:44:31</c:v>
                </c:pt>
                <c:pt idx="4356">
                  <c:v>15:44:32</c:v>
                </c:pt>
                <c:pt idx="4357">
                  <c:v>15:44:33</c:v>
                </c:pt>
                <c:pt idx="4358">
                  <c:v>15:44:34</c:v>
                </c:pt>
                <c:pt idx="4359">
                  <c:v>15:44:35</c:v>
                </c:pt>
                <c:pt idx="4360">
                  <c:v>15:44:36</c:v>
                </c:pt>
                <c:pt idx="4361">
                  <c:v>15:44:37</c:v>
                </c:pt>
                <c:pt idx="4362">
                  <c:v>15:44:38</c:v>
                </c:pt>
                <c:pt idx="4363">
                  <c:v>15:44:39</c:v>
                </c:pt>
                <c:pt idx="4364">
                  <c:v>15:44:40</c:v>
                </c:pt>
                <c:pt idx="4365">
                  <c:v>15:44:41</c:v>
                </c:pt>
                <c:pt idx="4366">
                  <c:v>15:44:42</c:v>
                </c:pt>
                <c:pt idx="4367">
                  <c:v>15:44:43</c:v>
                </c:pt>
                <c:pt idx="4368">
                  <c:v>15:44:44</c:v>
                </c:pt>
                <c:pt idx="4369">
                  <c:v>15:44:45</c:v>
                </c:pt>
                <c:pt idx="4370">
                  <c:v>15:44:46</c:v>
                </c:pt>
                <c:pt idx="4371">
                  <c:v>15:44:47</c:v>
                </c:pt>
                <c:pt idx="4372">
                  <c:v>15:44:48</c:v>
                </c:pt>
                <c:pt idx="4373">
                  <c:v>15:44:49</c:v>
                </c:pt>
                <c:pt idx="4374">
                  <c:v>15:44:50</c:v>
                </c:pt>
                <c:pt idx="4375">
                  <c:v>15:44:51</c:v>
                </c:pt>
                <c:pt idx="4376">
                  <c:v>15:44:52</c:v>
                </c:pt>
                <c:pt idx="4377">
                  <c:v>15:44:53</c:v>
                </c:pt>
                <c:pt idx="4378">
                  <c:v>15:44:54</c:v>
                </c:pt>
                <c:pt idx="4379">
                  <c:v>15:44:55</c:v>
                </c:pt>
                <c:pt idx="4380">
                  <c:v>15:44:56</c:v>
                </c:pt>
                <c:pt idx="4381">
                  <c:v>15:44:57</c:v>
                </c:pt>
                <c:pt idx="4382">
                  <c:v>15:44:58</c:v>
                </c:pt>
                <c:pt idx="4383">
                  <c:v>15:44:59</c:v>
                </c:pt>
                <c:pt idx="4384">
                  <c:v>15:45:00</c:v>
                </c:pt>
                <c:pt idx="4385">
                  <c:v>15:45:01</c:v>
                </c:pt>
                <c:pt idx="4386">
                  <c:v>15:45:02</c:v>
                </c:pt>
                <c:pt idx="4387">
                  <c:v>15:45:03</c:v>
                </c:pt>
                <c:pt idx="4388">
                  <c:v>15:45:04</c:v>
                </c:pt>
                <c:pt idx="4389">
                  <c:v>15:45:05</c:v>
                </c:pt>
                <c:pt idx="4390">
                  <c:v>15:45:06</c:v>
                </c:pt>
                <c:pt idx="4391">
                  <c:v>15:45:07</c:v>
                </c:pt>
                <c:pt idx="4392">
                  <c:v>15:45:08</c:v>
                </c:pt>
                <c:pt idx="4393">
                  <c:v>15:45:09</c:v>
                </c:pt>
                <c:pt idx="4394">
                  <c:v>15:45:10</c:v>
                </c:pt>
                <c:pt idx="4395">
                  <c:v>15:45:11</c:v>
                </c:pt>
                <c:pt idx="4396">
                  <c:v>15:45:12</c:v>
                </c:pt>
                <c:pt idx="4397">
                  <c:v>15:45:13</c:v>
                </c:pt>
                <c:pt idx="4398">
                  <c:v>15:45:14</c:v>
                </c:pt>
                <c:pt idx="4399">
                  <c:v>15:45:15</c:v>
                </c:pt>
                <c:pt idx="4400">
                  <c:v>15:45:16</c:v>
                </c:pt>
                <c:pt idx="4401">
                  <c:v>15:45:17</c:v>
                </c:pt>
                <c:pt idx="4402">
                  <c:v>15:45:18</c:v>
                </c:pt>
                <c:pt idx="4403">
                  <c:v>15:45:19</c:v>
                </c:pt>
                <c:pt idx="4404">
                  <c:v>15:45:20</c:v>
                </c:pt>
                <c:pt idx="4405">
                  <c:v>15:45:21</c:v>
                </c:pt>
                <c:pt idx="4406">
                  <c:v>15:45:22</c:v>
                </c:pt>
                <c:pt idx="4407">
                  <c:v>15:45:23</c:v>
                </c:pt>
                <c:pt idx="4408">
                  <c:v>15:45:24</c:v>
                </c:pt>
                <c:pt idx="4409">
                  <c:v>15:45:25</c:v>
                </c:pt>
                <c:pt idx="4410">
                  <c:v>15:45:26</c:v>
                </c:pt>
                <c:pt idx="4411">
                  <c:v>15:45:27</c:v>
                </c:pt>
                <c:pt idx="4412">
                  <c:v>15:45:28</c:v>
                </c:pt>
                <c:pt idx="4413">
                  <c:v>15:45:29</c:v>
                </c:pt>
                <c:pt idx="4414">
                  <c:v>15:45:30</c:v>
                </c:pt>
                <c:pt idx="4415">
                  <c:v>15:45:31</c:v>
                </c:pt>
                <c:pt idx="4416">
                  <c:v>15:45:32</c:v>
                </c:pt>
                <c:pt idx="4417">
                  <c:v>15:45:33</c:v>
                </c:pt>
                <c:pt idx="4418">
                  <c:v>15:45:34</c:v>
                </c:pt>
                <c:pt idx="4419">
                  <c:v>15:45:35</c:v>
                </c:pt>
                <c:pt idx="4420">
                  <c:v>15:45:36</c:v>
                </c:pt>
                <c:pt idx="4421">
                  <c:v>15:45:37</c:v>
                </c:pt>
                <c:pt idx="4422">
                  <c:v>15:45:38</c:v>
                </c:pt>
                <c:pt idx="4423">
                  <c:v>15:45:39</c:v>
                </c:pt>
                <c:pt idx="4424">
                  <c:v>15:45:40</c:v>
                </c:pt>
                <c:pt idx="4425">
                  <c:v>15:45:41</c:v>
                </c:pt>
                <c:pt idx="4426">
                  <c:v>15:45:42</c:v>
                </c:pt>
                <c:pt idx="4427">
                  <c:v>15:45:43</c:v>
                </c:pt>
                <c:pt idx="4428">
                  <c:v>15:45:44</c:v>
                </c:pt>
                <c:pt idx="4429">
                  <c:v>15:45:45</c:v>
                </c:pt>
                <c:pt idx="4430">
                  <c:v>15:45:46</c:v>
                </c:pt>
                <c:pt idx="4431">
                  <c:v>15:45:47</c:v>
                </c:pt>
                <c:pt idx="4432">
                  <c:v>15:45:48</c:v>
                </c:pt>
                <c:pt idx="4433">
                  <c:v>15:45:49</c:v>
                </c:pt>
                <c:pt idx="4434">
                  <c:v>15:45:50</c:v>
                </c:pt>
                <c:pt idx="4435">
                  <c:v>15:45:51</c:v>
                </c:pt>
                <c:pt idx="4436">
                  <c:v>15:45:52</c:v>
                </c:pt>
                <c:pt idx="4437">
                  <c:v>15:45:53</c:v>
                </c:pt>
                <c:pt idx="4438">
                  <c:v>15:45:54</c:v>
                </c:pt>
                <c:pt idx="4439">
                  <c:v>15:45:55</c:v>
                </c:pt>
                <c:pt idx="4440">
                  <c:v>15:45:56</c:v>
                </c:pt>
                <c:pt idx="4441">
                  <c:v>15:45:57</c:v>
                </c:pt>
                <c:pt idx="4442">
                  <c:v>15:45:58</c:v>
                </c:pt>
                <c:pt idx="4443">
                  <c:v>15:45:59</c:v>
                </c:pt>
                <c:pt idx="4444">
                  <c:v>15:46:00</c:v>
                </c:pt>
                <c:pt idx="4445">
                  <c:v>15:46:01</c:v>
                </c:pt>
                <c:pt idx="4446">
                  <c:v>15:46:02</c:v>
                </c:pt>
                <c:pt idx="4447">
                  <c:v>15:46:03</c:v>
                </c:pt>
                <c:pt idx="4448">
                  <c:v>15:46:04</c:v>
                </c:pt>
                <c:pt idx="4449">
                  <c:v>15:46:05</c:v>
                </c:pt>
                <c:pt idx="4450">
                  <c:v>15:46:06</c:v>
                </c:pt>
                <c:pt idx="4451">
                  <c:v>15:46:07</c:v>
                </c:pt>
                <c:pt idx="4452">
                  <c:v>15:46:08</c:v>
                </c:pt>
                <c:pt idx="4453">
                  <c:v>15:46:09</c:v>
                </c:pt>
                <c:pt idx="4454">
                  <c:v>15:46:10</c:v>
                </c:pt>
                <c:pt idx="4455">
                  <c:v>15:46:11</c:v>
                </c:pt>
                <c:pt idx="4456">
                  <c:v>15:46:12</c:v>
                </c:pt>
                <c:pt idx="4457">
                  <c:v>15:46:13</c:v>
                </c:pt>
                <c:pt idx="4458">
                  <c:v>15:46:14</c:v>
                </c:pt>
                <c:pt idx="4459">
                  <c:v>15:46:15</c:v>
                </c:pt>
                <c:pt idx="4460">
                  <c:v>15:46:16</c:v>
                </c:pt>
                <c:pt idx="4461">
                  <c:v>15:46:17</c:v>
                </c:pt>
                <c:pt idx="4462">
                  <c:v>15:46:18</c:v>
                </c:pt>
                <c:pt idx="4463">
                  <c:v>15:46:19</c:v>
                </c:pt>
                <c:pt idx="4464">
                  <c:v>15:46:20</c:v>
                </c:pt>
                <c:pt idx="4465">
                  <c:v>15:46:21</c:v>
                </c:pt>
                <c:pt idx="4466">
                  <c:v>15:46:22</c:v>
                </c:pt>
                <c:pt idx="4467">
                  <c:v>15:46:23</c:v>
                </c:pt>
                <c:pt idx="4468">
                  <c:v>15:46:24</c:v>
                </c:pt>
                <c:pt idx="4469">
                  <c:v>15:46:25</c:v>
                </c:pt>
                <c:pt idx="4470">
                  <c:v>15:46:26</c:v>
                </c:pt>
                <c:pt idx="4471">
                  <c:v>15:46:27</c:v>
                </c:pt>
                <c:pt idx="4472">
                  <c:v>15:46:28</c:v>
                </c:pt>
                <c:pt idx="4473">
                  <c:v>15:46:29</c:v>
                </c:pt>
                <c:pt idx="4474">
                  <c:v>15:46:30</c:v>
                </c:pt>
                <c:pt idx="4475">
                  <c:v>15:46:31</c:v>
                </c:pt>
                <c:pt idx="4476">
                  <c:v>15:46:32</c:v>
                </c:pt>
                <c:pt idx="4477">
                  <c:v>15:46:33</c:v>
                </c:pt>
                <c:pt idx="4478">
                  <c:v>15:46:34</c:v>
                </c:pt>
                <c:pt idx="4479">
                  <c:v>15:46:35</c:v>
                </c:pt>
                <c:pt idx="4480">
                  <c:v>15:46:36</c:v>
                </c:pt>
                <c:pt idx="4481">
                  <c:v>15:46:37</c:v>
                </c:pt>
                <c:pt idx="4482">
                  <c:v>15:46:38</c:v>
                </c:pt>
                <c:pt idx="4483">
                  <c:v>15:46:39</c:v>
                </c:pt>
                <c:pt idx="4484">
                  <c:v>15:46:40</c:v>
                </c:pt>
                <c:pt idx="4485">
                  <c:v>15:46:41</c:v>
                </c:pt>
                <c:pt idx="4486">
                  <c:v>15:46:42</c:v>
                </c:pt>
                <c:pt idx="4487">
                  <c:v>15:46:43</c:v>
                </c:pt>
                <c:pt idx="4488">
                  <c:v>15:46:44</c:v>
                </c:pt>
                <c:pt idx="4489">
                  <c:v>15:46:45</c:v>
                </c:pt>
                <c:pt idx="4490">
                  <c:v>15:46:46</c:v>
                </c:pt>
                <c:pt idx="4491">
                  <c:v>15:46:47</c:v>
                </c:pt>
                <c:pt idx="4492">
                  <c:v>15:46:48</c:v>
                </c:pt>
                <c:pt idx="4493">
                  <c:v>15:46:49</c:v>
                </c:pt>
                <c:pt idx="4494">
                  <c:v>15:46:50</c:v>
                </c:pt>
                <c:pt idx="4495">
                  <c:v>15:46:51</c:v>
                </c:pt>
                <c:pt idx="4496">
                  <c:v>15:46:52</c:v>
                </c:pt>
                <c:pt idx="4497">
                  <c:v>15:46:53</c:v>
                </c:pt>
                <c:pt idx="4498">
                  <c:v>15:46:54</c:v>
                </c:pt>
                <c:pt idx="4499">
                  <c:v>15:46:55</c:v>
                </c:pt>
                <c:pt idx="4500">
                  <c:v>15:46:56</c:v>
                </c:pt>
                <c:pt idx="4501">
                  <c:v>15:46:57</c:v>
                </c:pt>
                <c:pt idx="4502">
                  <c:v>15:46:58</c:v>
                </c:pt>
                <c:pt idx="4503">
                  <c:v>15:46:59</c:v>
                </c:pt>
                <c:pt idx="4504">
                  <c:v>15:47:00</c:v>
                </c:pt>
                <c:pt idx="4505">
                  <c:v>15:47:01</c:v>
                </c:pt>
                <c:pt idx="4506">
                  <c:v>15:47:02</c:v>
                </c:pt>
                <c:pt idx="4507">
                  <c:v>15:47:03</c:v>
                </c:pt>
                <c:pt idx="4508">
                  <c:v>15:47:04</c:v>
                </c:pt>
                <c:pt idx="4509">
                  <c:v>15:47:05</c:v>
                </c:pt>
                <c:pt idx="4510">
                  <c:v>15:47:06</c:v>
                </c:pt>
                <c:pt idx="4511">
                  <c:v>15:47:07</c:v>
                </c:pt>
                <c:pt idx="4512">
                  <c:v>15:47:08</c:v>
                </c:pt>
                <c:pt idx="4513">
                  <c:v>15:47:09</c:v>
                </c:pt>
                <c:pt idx="4514">
                  <c:v>15:47:10</c:v>
                </c:pt>
                <c:pt idx="4515">
                  <c:v>15:47:11</c:v>
                </c:pt>
                <c:pt idx="4516">
                  <c:v>15:47:12</c:v>
                </c:pt>
                <c:pt idx="4517">
                  <c:v>15:47:13</c:v>
                </c:pt>
                <c:pt idx="4518">
                  <c:v>15:47:14</c:v>
                </c:pt>
                <c:pt idx="4519">
                  <c:v>15:47:15</c:v>
                </c:pt>
                <c:pt idx="4520">
                  <c:v>15:47:16</c:v>
                </c:pt>
                <c:pt idx="4521">
                  <c:v>15:47:17</c:v>
                </c:pt>
                <c:pt idx="4522">
                  <c:v>15:47:18</c:v>
                </c:pt>
                <c:pt idx="4523">
                  <c:v>15:47:19</c:v>
                </c:pt>
                <c:pt idx="4524">
                  <c:v>15:47:20</c:v>
                </c:pt>
                <c:pt idx="4525">
                  <c:v>15:47:21</c:v>
                </c:pt>
                <c:pt idx="4526">
                  <c:v>15:47:22</c:v>
                </c:pt>
                <c:pt idx="4527">
                  <c:v>15:47:23</c:v>
                </c:pt>
                <c:pt idx="4528">
                  <c:v>15:47:24</c:v>
                </c:pt>
                <c:pt idx="4529">
                  <c:v>15:47:25</c:v>
                </c:pt>
                <c:pt idx="4530">
                  <c:v>15:47:26</c:v>
                </c:pt>
                <c:pt idx="4531">
                  <c:v>15:47:27</c:v>
                </c:pt>
                <c:pt idx="4532">
                  <c:v>15:47:28</c:v>
                </c:pt>
                <c:pt idx="4533">
                  <c:v>15:47:29</c:v>
                </c:pt>
                <c:pt idx="4534">
                  <c:v>15:47:30</c:v>
                </c:pt>
                <c:pt idx="4535">
                  <c:v>15:47:31</c:v>
                </c:pt>
                <c:pt idx="4536">
                  <c:v>15:47:32</c:v>
                </c:pt>
                <c:pt idx="4537">
                  <c:v>15:47:33</c:v>
                </c:pt>
                <c:pt idx="4538">
                  <c:v>15:47:34</c:v>
                </c:pt>
                <c:pt idx="4539">
                  <c:v>15:47:35</c:v>
                </c:pt>
                <c:pt idx="4540">
                  <c:v>15:47:36</c:v>
                </c:pt>
                <c:pt idx="4541">
                  <c:v>15:47:37</c:v>
                </c:pt>
                <c:pt idx="4542">
                  <c:v>15:47:38</c:v>
                </c:pt>
                <c:pt idx="4543">
                  <c:v>15:47:39</c:v>
                </c:pt>
                <c:pt idx="4544">
                  <c:v>15:47:40</c:v>
                </c:pt>
                <c:pt idx="4545">
                  <c:v>15:47:41</c:v>
                </c:pt>
                <c:pt idx="4546">
                  <c:v>15:47:42</c:v>
                </c:pt>
                <c:pt idx="4547">
                  <c:v>15:47:43</c:v>
                </c:pt>
                <c:pt idx="4548">
                  <c:v>15:47:44</c:v>
                </c:pt>
                <c:pt idx="4549">
                  <c:v>15:47:45</c:v>
                </c:pt>
                <c:pt idx="4550">
                  <c:v>15:47:46</c:v>
                </c:pt>
                <c:pt idx="4551">
                  <c:v>15:47:47</c:v>
                </c:pt>
                <c:pt idx="4552">
                  <c:v>15:47:48</c:v>
                </c:pt>
                <c:pt idx="4553">
                  <c:v>15:47:49</c:v>
                </c:pt>
                <c:pt idx="4554">
                  <c:v>15:47:50</c:v>
                </c:pt>
                <c:pt idx="4555">
                  <c:v>15:47:51</c:v>
                </c:pt>
                <c:pt idx="4556">
                  <c:v>15:47:52</c:v>
                </c:pt>
                <c:pt idx="4557">
                  <c:v>15:47:53</c:v>
                </c:pt>
                <c:pt idx="4558">
                  <c:v>15:47:54</c:v>
                </c:pt>
                <c:pt idx="4559">
                  <c:v>15:47:55</c:v>
                </c:pt>
                <c:pt idx="4560">
                  <c:v>15:47:56</c:v>
                </c:pt>
                <c:pt idx="4561">
                  <c:v>15:47:57</c:v>
                </c:pt>
                <c:pt idx="4562">
                  <c:v>15:47:58</c:v>
                </c:pt>
                <c:pt idx="4563">
                  <c:v>15:47:59</c:v>
                </c:pt>
                <c:pt idx="4564">
                  <c:v>15:48:00</c:v>
                </c:pt>
                <c:pt idx="4565">
                  <c:v>15:48:01</c:v>
                </c:pt>
                <c:pt idx="4566">
                  <c:v>15:48:02</c:v>
                </c:pt>
                <c:pt idx="4567">
                  <c:v>15:48:03</c:v>
                </c:pt>
                <c:pt idx="4568">
                  <c:v>15:48:04</c:v>
                </c:pt>
                <c:pt idx="4569">
                  <c:v>15:48:05</c:v>
                </c:pt>
                <c:pt idx="4570">
                  <c:v>15:48:06</c:v>
                </c:pt>
                <c:pt idx="4571">
                  <c:v>15:48:07</c:v>
                </c:pt>
                <c:pt idx="4572">
                  <c:v>15:48:08</c:v>
                </c:pt>
                <c:pt idx="4573">
                  <c:v>15:48:09</c:v>
                </c:pt>
                <c:pt idx="4574">
                  <c:v>15:48:10</c:v>
                </c:pt>
                <c:pt idx="4575">
                  <c:v>15:48:11</c:v>
                </c:pt>
                <c:pt idx="4576">
                  <c:v>15:48:12</c:v>
                </c:pt>
                <c:pt idx="4577">
                  <c:v>15:48:13</c:v>
                </c:pt>
                <c:pt idx="4578">
                  <c:v>15:48:14</c:v>
                </c:pt>
                <c:pt idx="4579">
                  <c:v>15:48:15</c:v>
                </c:pt>
                <c:pt idx="4580">
                  <c:v>15:48:16</c:v>
                </c:pt>
                <c:pt idx="4581">
                  <c:v>15:48:17</c:v>
                </c:pt>
                <c:pt idx="4582">
                  <c:v>15:48:18</c:v>
                </c:pt>
                <c:pt idx="4583">
                  <c:v>15:48:19</c:v>
                </c:pt>
                <c:pt idx="4584">
                  <c:v>15:48:20</c:v>
                </c:pt>
                <c:pt idx="4585">
                  <c:v>15:48:21</c:v>
                </c:pt>
                <c:pt idx="4586">
                  <c:v>15:48:22</c:v>
                </c:pt>
                <c:pt idx="4587">
                  <c:v>15:48:23</c:v>
                </c:pt>
                <c:pt idx="4588">
                  <c:v>15:48:24</c:v>
                </c:pt>
                <c:pt idx="4589">
                  <c:v>15:48:25</c:v>
                </c:pt>
                <c:pt idx="4590">
                  <c:v>15:48:26</c:v>
                </c:pt>
                <c:pt idx="4591">
                  <c:v>15:48:27</c:v>
                </c:pt>
                <c:pt idx="4592">
                  <c:v>15:48:28</c:v>
                </c:pt>
                <c:pt idx="4593">
                  <c:v>15:48:29</c:v>
                </c:pt>
                <c:pt idx="4594">
                  <c:v>15:48:30</c:v>
                </c:pt>
                <c:pt idx="4595">
                  <c:v>15:48:31</c:v>
                </c:pt>
                <c:pt idx="4596">
                  <c:v>15:48:32</c:v>
                </c:pt>
                <c:pt idx="4597">
                  <c:v>15:48:33</c:v>
                </c:pt>
                <c:pt idx="4598">
                  <c:v>15:48:34</c:v>
                </c:pt>
                <c:pt idx="4599">
                  <c:v>15:48:35</c:v>
                </c:pt>
                <c:pt idx="4600">
                  <c:v>15:48:36</c:v>
                </c:pt>
                <c:pt idx="4601">
                  <c:v>15:48:37</c:v>
                </c:pt>
                <c:pt idx="4602">
                  <c:v>15:48:38</c:v>
                </c:pt>
                <c:pt idx="4603">
                  <c:v>15:48:39</c:v>
                </c:pt>
                <c:pt idx="4604">
                  <c:v>15:48:40</c:v>
                </c:pt>
                <c:pt idx="4605">
                  <c:v>15:48:41</c:v>
                </c:pt>
                <c:pt idx="4606">
                  <c:v>15:48:42</c:v>
                </c:pt>
                <c:pt idx="4607">
                  <c:v>15:48:43</c:v>
                </c:pt>
                <c:pt idx="4608">
                  <c:v>15:48:44</c:v>
                </c:pt>
                <c:pt idx="4609">
                  <c:v>15:48:45</c:v>
                </c:pt>
                <c:pt idx="4610">
                  <c:v>15:48:46</c:v>
                </c:pt>
                <c:pt idx="4611">
                  <c:v>15:48:47</c:v>
                </c:pt>
                <c:pt idx="4612">
                  <c:v>15:48:48</c:v>
                </c:pt>
                <c:pt idx="4613">
                  <c:v>15:48:49</c:v>
                </c:pt>
                <c:pt idx="4614">
                  <c:v>15:48:50</c:v>
                </c:pt>
                <c:pt idx="4615">
                  <c:v>15:48:51</c:v>
                </c:pt>
                <c:pt idx="4616">
                  <c:v>15:48:52</c:v>
                </c:pt>
                <c:pt idx="4617">
                  <c:v>15:48:53</c:v>
                </c:pt>
                <c:pt idx="4618">
                  <c:v>15:48:54</c:v>
                </c:pt>
                <c:pt idx="4619">
                  <c:v>15:48:55</c:v>
                </c:pt>
                <c:pt idx="4620">
                  <c:v>15:48:56</c:v>
                </c:pt>
                <c:pt idx="4621">
                  <c:v>15:48:57</c:v>
                </c:pt>
                <c:pt idx="4622">
                  <c:v>15:48:58</c:v>
                </c:pt>
                <c:pt idx="4623">
                  <c:v>15:48:59</c:v>
                </c:pt>
                <c:pt idx="4624">
                  <c:v>15:49:00</c:v>
                </c:pt>
                <c:pt idx="4625">
                  <c:v>15:49:01</c:v>
                </c:pt>
                <c:pt idx="4626">
                  <c:v>15:49:02</c:v>
                </c:pt>
                <c:pt idx="4627">
                  <c:v>15:49:03</c:v>
                </c:pt>
                <c:pt idx="4628">
                  <c:v>15:49:04</c:v>
                </c:pt>
                <c:pt idx="4629">
                  <c:v>15:49:05</c:v>
                </c:pt>
                <c:pt idx="4630">
                  <c:v>15:49:06</c:v>
                </c:pt>
                <c:pt idx="4631">
                  <c:v>15:49:07</c:v>
                </c:pt>
                <c:pt idx="4632">
                  <c:v>15:49:08</c:v>
                </c:pt>
                <c:pt idx="4633">
                  <c:v>15:49:09</c:v>
                </c:pt>
                <c:pt idx="4634">
                  <c:v>15:49:10</c:v>
                </c:pt>
                <c:pt idx="4635">
                  <c:v>15:49:11</c:v>
                </c:pt>
                <c:pt idx="4636">
                  <c:v>15:49:12</c:v>
                </c:pt>
                <c:pt idx="4637">
                  <c:v>15:49:13</c:v>
                </c:pt>
                <c:pt idx="4638">
                  <c:v>15:49:14</c:v>
                </c:pt>
                <c:pt idx="4639">
                  <c:v>15:49:15</c:v>
                </c:pt>
                <c:pt idx="4640">
                  <c:v>15:49:16</c:v>
                </c:pt>
                <c:pt idx="4641">
                  <c:v>15:49:17</c:v>
                </c:pt>
                <c:pt idx="4642">
                  <c:v>15:49:18</c:v>
                </c:pt>
                <c:pt idx="4643">
                  <c:v>15:49:19</c:v>
                </c:pt>
                <c:pt idx="4644">
                  <c:v>15:49:20</c:v>
                </c:pt>
                <c:pt idx="4645">
                  <c:v>15:49:21</c:v>
                </c:pt>
                <c:pt idx="4646">
                  <c:v>15:49:22</c:v>
                </c:pt>
                <c:pt idx="4647">
                  <c:v>15:49:23</c:v>
                </c:pt>
                <c:pt idx="4648">
                  <c:v>15:49:24</c:v>
                </c:pt>
                <c:pt idx="4649">
                  <c:v>15:49:25</c:v>
                </c:pt>
                <c:pt idx="4650">
                  <c:v>15:49:26</c:v>
                </c:pt>
                <c:pt idx="4651">
                  <c:v>15:49:27</c:v>
                </c:pt>
                <c:pt idx="4652">
                  <c:v>15:49:28</c:v>
                </c:pt>
                <c:pt idx="4653">
                  <c:v>15:49:29</c:v>
                </c:pt>
                <c:pt idx="4654">
                  <c:v>15:49:30</c:v>
                </c:pt>
                <c:pt idx="4655">
                  <c:v>15:49:31</c:v>
                </c:pt>
                <c:pt idx="4656">
                  <c:v>15:49:32</c:v>
                </c:pt>
                <c:pt idx="4657">
                  <c:v>15:49:33</c:v>
                </c:pt>
                <c:pt idx="4658">
                  <c:v>15:49:34</c:v>
                </c:pt>
                <c:pt idx="4659">
                  <c:v>15:49:35</c:v>
                </c:pt>
                <c:pt idx="4660">
                  <c:v>15:49:36</c:v>
                </c:pt>
                <c:pt idx="4661">
                  <c:v>15:49:37</c:v>
                </c:pt>
                <c:pt idx="4662">
                  <c:v>15:49:38</c:v>
                </c:pt>
                <c:pt idx="4663">
                  <c:v>15:49:39</c:v>
                </c:pt>
                <c:pt idx="4664">
                  <c:v>15:49:40</c:v>
                </c:pt>
                <c:pt idx="4665">
                  <c:v>15:49:41</c:v>
                </c:pt>
                <c:pt idx="4666">
                  <c:v>15:49:42</c:v>
                </c:pt>
                <c:pt idx="4667">
                  <c:v>15:49:43</c:v>
                </c:pt>
                <c:pt idx="4668">
                  <c:v>15:49:44</c:v>
                </c:pt>
                <c:pt idx="4669">
                  <c:v>15:49:45</c:v>
                </c:pt>
                <c:pt idx="4670">
                  <c:v>15:49:46</c:v>
                </c:pt>
                <c:pt idx="4671">
                  <c:v>15:49:47</c:v>
                </c:pt>
                <c:pt idx="4672">
                  <c:v>15:49:48</c:v>
                </c:pt>
                <c:pt idx="4673">
                  <c:v>15:49:49</c:v>
                </c:pt>
                <c:pt idx="4674">
                  <c:v>15:49:50</c:v>
                </c:pt>
                <c:pt idx="4675">
                  <c:v>15:49:51</c:v>
                </c:pt>
                <c:pt idx="4676">
                  <c:v>15:49:52</c:v>
                </c:pt>
                <c:pt idx="4677">
                  <c:v>15:49:53</c:v>
                </c:pt>
                <c:pt idx="4678">
                  <c:v>15:49:54</c:v>
                </c:pt>
                <c:pt idx="4679">
                  <c:v>15:49:55</c:v>
                </c:pt>
                <c:pt idx="4680">
                  <c:v>15:49:56</c:v>
                </c:pt>
                <c:pt idx="4681">
                  <c:v>15:49:57</c:v>
                </c:pt>
                <c:pt idx="4682">
                  <c:v>15:49:58</c:v>
                </c:pt>
                <c:pt idx="4683">
                  <c:v>15:49:59</c:v>
                </c:pt>
                <c:pt idx="4684">
                  <c:v>15:50:00</c:v>
                </c:pt>
                <c:pt idx="4685">
                  <c:v>15:50:01</c:v>
                </c:pt>
                <c:pt idx="4686">
                  <c:v>15:50:02</c:v>
                </c:pt>
                <c:pt idx="4687">
                  <c:v>15:50:03</c:v>
                </c:pt>
                <c:pt idx="4688">
                  <c:v>15:50:04</c:v>
                </c:pt>
                <c:pt idx="4689">
                  <c:v>15:50:05</c:v>
                </c:pt>
                <c:pt idx="4690">
                  <c:v>15:50:06</c:v>
                </c:pt>
                <c:pt idx="4691">
                  <c:v>15:50:07</c:v>
                </c:pt>
                <c:pt idx="4692">
                  <c:v>15:50:08</c:v>
                </c:pt>
                <c:pt idx="4693">
                  <c:v>15:50:09</c:v>
                </c:pt>
                <c:pt idx="4694">
                  <c:v>15:50:10</c:v>
                </c:pt>
                <c:pt idx="4695">
                  <c:v>15:50:11</c:v>
                </c:pt>
                <c:pt idx="4696">
                  <c:v>15:50:12</c:v>
                </c:pt>
                <c:pt idx="4697">
                  <c:v>15:50:13</c:v>
                </c:pt>
                <c:pt idx="4698">
                  <c:v>15:50:14</c:v>
                </c:pt>
                <c:pt idx="4699">
                  <c:v>15:50:15</c:v>
                </c:pt>
                <c:pt idx="4700">
                  <c:v>15:50:16</c:v>
                </c:pt>
                <c:pt idx="4701">
                  <c:v>15:50:17</c:v>
                </c:pt>
                <c:pt idx="4702">
                  <c:v>15:50:18</c:v>
                </c:pt>
                <c:pt idx="4703">
                  <c:v>15:50:19</c:v>
                </c:pt>
                <c:pt idx="4704">
                  <c:v>15:50:20</c:v>
                </c:pt>
                <c:pt idx="4705">
                  <c:v>15:50:21</c:v>
                </c:pt>
                <c:pt idx="4706">
                  <c:v>15:50:22</c:v>
                </c:pt>
                <c:pt idx="4707">
                  <c:v>15:50:23</c:v>
                </c:pt>
                <c:pt idx="4708">
                  <c:v>15:50:24</c:v>
                </c:pt>
                <c:pt idx="4709">
                  <c:v>15:50:25</c:v>
                </c:pt>
                <c:pt idx="4710">
                  <c:v>15:50:26</c:v>
                </c:pt>
                <c:pt idx="4711">
                  <c:v>15:50:27</c:v>
                </c:pt>
                <c:pt idx="4712">
                  <c:v>15:50:28</c:v>
                </c:pt>
                <c:pt idx="4713">
                  <c:v>15:50:29</c:v>
                </c:pt>
                <c:pt idx="4714">
                  <c:v>15:50:30</c:v>
                </c:pt>
                <c:pt idx="4715">
                  <c:v>15:50:31</c:v>
                </c:pt>
                <c:pt idx="4716">
                  <c:v>15:50:32</c:v>
                </c:pt>
                <c:pt idx="4717">
                  <c:v>15:50:33</c:v>
                </c:pt>
                <c:pt idx="4718">
                  <c:v>15:50:34</c:v>
                </c:pt>
                <c:pt idx="4719">
                  <c:v>15:50:35</c:v>
                </c:pt>
                <c:pt idx="4720">
                  <c:v>15:50:36</c:v>
                </c:pt>
                <c:pt idx="4721">
                  <c:v>15:50:37</c:v>
                </c:pt>
                <c:pt idx="4722">
                  <c:v>15:50:38</c:v>
                </c:pt>
                <c:pt idx="4723">
                  <c:v>15:50:39</c:v>
                </c:pt>
                <c:pt idx="4724">
                  <c:v>15:50:40</c:v>
                </c:pt>
                <c:pt idx="4725">
                  <c:v>15:50:41</c:v>
                </c:pt>
                <c:pt idx="4726">
                  <c:v>15:50:42</c:v>
                </c:pt>
                <c:pt idx="4727">
                  <c:v>15:50:43</c:v>
                </c:pt>
                <c:pt idx="4728">
                  <c:v>15:50:44</c:v>
                </c:pt>
                <c:pt idx="4729">
                  <c:v>15:50:45</c:v>
                </c:pt>
                <c:pt idx="4730">
                  <c:v>15:50:46</c:v>
                </c:pt>
                <c:pt idx="4731">
                  <c:v>15:50:47</c:v>
                </c:pt>
                <c:pt idx="4732">
                  <c:v>15:50:48</c:v>
                </c:pt>
                <c:pt idx="4733">
                  <c:v>15:50:49</c:v>
                </c:pt>
                <c:pt idx="4734">
                  <c:v>15:50:50</c:v>
                </c:pt>
                <c:pt idx="4735">
                  <c:v>15:50:51</c:v>
                </c:pt>
                <c:pt idx="4736">
                  <c:v>15:50:52</c:v>
                </c:pt>
                <c:pt idx="4737">
                  <c:v>15:50:53</c:v>
                </c:pt>
                <c:pt idx="4738">
                  <c:v>15:50:54</c:v>
                </c:pt>
                <c:pt idx="4739">
                  <c:v>15:50:55</c:v>
                </c:pt>
                <c:pt idx="4740">
                  <c:v>15:50:56</c:v>
                </c:pt>
                <c:pt idx="4741">
                  <c:v>15:50:57</c:v>
                </c:pt>
                <c:pt idx="4742">
                  <c:v>15:50:58</c:v>
                </c:pt>
                <c:pt idx="4743">
                  <c:v>15:50:59</c:v>
                </c:pt>
                <c:pt idx="4744">
                  <c:v>15:51:00</c:v>
                </c:pt>
                <c:pt idx="4745">
                  <c:v>15:51:01</c:v>
                </c:pt>
                <c:pt idx="4746">
                  <c:v>15:51:02</c:v>
                </c:pt>
                <c:pt idx="4747">
                  <c:v>15:51:03</c:v>
                </c:pt>
                <c:pt idx="4748">
                  <c:v>15:51:04</c:v>
                </c:pt>
                <c:pt idx="4749">
                  <c:v>15:51:05</c:v>
                </c:pt>
                <c:pt idx="4750">
                  <c:v>15:51:06</c:v>
                </c:pt>
                <c:pt idx="4751">
                  <c:v>15:51:07</c:v>
                </c:pt>
                <c:pt idx="4752">
                  <c:v>15:51:08</c:v>
                </c:pt>
                <c:pt idx="4753">
                  <c:v>15:51:09</c:v>
                </c:pt>
                <c:pt idx="4754">
                  <c:v>15:51:10</c:v>
                </c:pt>
                <c:pt idx="4755">
                  <c:v>15:51:11</c:v>
                </c:pt>
                <c:pt idx="4756">
                  <c:v>15:51:12</c:v>
                </c:pt>
                <c:pt idx="4757">
                  <c:v>15:51:13</c:v>
                </c:pt>
                <c:pt idx="4758">
                  <c:v>15:51:14</c:v>
                </c:pt>
                <c:pt idx="4759">
                  <c:v>15:51:15</c:v>
                </c:pt>
                <c:pt idx="4760">
                  <c:v>15:51:16</c:v>
                </c:pt>
                <c:pt idx="4761">
                  <c:v>15:51:17</c:v>
                </c:pt>
                <c:pt idx="4762">
                  <c:v>15:51:18</c:v>
                </c:pt>
                <c:pt idx="4763">
                  <c:v>15:51:19</c:v>
                </c:pt>
                <c:pt idx="4764">
                  <c:v>15:51:20</c:v>
                </c:pt>
                <c:pt idx="4765">
                  <c:v>15:51:21</c:v>
                </c:pt>
                <c:pt idx="4766">
                  <c:v>15:51:22</c:v>
                </c:pt>
                <c:pt idx="4767">
                  <c:v>15:51:23</c:v>
                </c:pt>
                <c:pt idx="4768">
                  <c:v>15:51:24</c:v>
                </c:pt>
                <c:pt idx="4769">
                  <c:v>15:51:25</c:v>
                </c:pt>
                <c:pt idx="4770">
                  <c:v>15:51:26</c:v>
                </c:pt>
                <c:pt idx="4771">
                  <c:v>15:51:27</c:v>
                </c:pt>
                <c:pt idx="4772">
                  <c:v>15:51:28</c:v>
                </c:pt>
                <c:pt idx="4773">
                  <c:v>15:51:29</c:v>
                </c:pt>
                <c:pt idx="4774">
                  <c:v>15:51:30</c:v>
                </c:pt>
                <c:pt idx="4775">
                  <c:v>15:51:31</c:v>
                </c:pt>
                <c:pt idx="4776">
                  <c:v>15:51:32</c:v>
                </c:pt>
                <c:pt idx="4777">
                  <c:v>15:51:33</c:v>
                </c:pt>
                <c:pt idx="4778">
                  <c:v>15:51:34</c:v>
                </c:pt>
                <c:pt idx="4779">
                  <c:v>15:51:35</c:v>
                </c:pt>
                <c:pt idx="4780">
                  <c:v>15:51:36</c:v>
                </c:pt>
                <c:pt idx="4781">
                  <c:v>15:51:37</c:v>
                </c:pt>
                <c:pt idx="4782">
                  <c:v>15:51:38</c:v>
                </c:pt>
                <c:pt idx="4783">
                  <c:v>15:51:39</c:v>
                </c:pt>
                <c:pt idx="4784">
                  <c:v>15:51:40</c:v>
                </c:pt>
                <c:pt idx="4785">
                  <c:v>15:51:41</c:v>
                </c:pt>
                <c:pt idx="4786">
                  <c:v>15:51:42</c:v>
                </c:pt>
                <c:pt idx="4787">
                  <c:v>15:51:43</c:v>
                </c:pt>
                <c:pt idx="4788">
                  <c:v>15:51:44</c:v>
                </c:pt>
                <c:pt idx="4789">
                  <c:v>15:51:45</c:v>
                </c:pt>
                <c:pt idx="4790">
                  <c:v>15:51:46</c:v>
                </c:pt>
                <c:pt idx="4791">
                  <c:v>15:51:47</c:v>
                </c:pt>
                <c:pt idx="4792">
                  <c:v>15:51:48</c:v>
                </c:pt>
                <c:pt idx="4793">
                  <c:v>15:51:49</c:v>
                </c:pt>
                <c:pt idx="4794">
                  <c:v>15:51:50</c:v>
                </c:pt>
                <c:pt idx="4795">
                  <c:v>15:51:51</c:v>
                </c:pt>
                <c:pt idx="4796">
                  <c:v>15:51:52</c:v>
                </c:pt>
                <c:pt idx="4797">
                  <c:v>15:51:53</c:v>
                </c:pt>
                <c:pt idx="4798">
                  <c:v>15:51:54</c:v>
                </c:pt>
                <c:pt idx="4799">
                  <c:v>15:51:55</c:v>
                </c:pt>
                <c:pt idx="4800">
                  <c:v>15:51:56</c:v>
                </c:pt>
                <c:pt idx="4801">
                  <c:v>15:51:57</c:v>
                </c:pt>
                <c:pt idx="4802">
                  <c:v>15:51:58</c:v>
                </c:pt>
                <c:pt idx="4803">
                  <c:v>15:51:59</c:v>
                </c:pt>
                <c:pt idx="4804">
                  <c:v>15:52:00</c:v>
                </c:pt>
                <c:pt idx="4805">
                  <c:v>15:52:01</c:v>
                </c:pt>
                <c:pt idx="4806">
                  <c:v>15:52:02</c:v>
                </c:pt>
                <c:pt idx="4807">
                  <c:v>15:52:03</c:v>
                </c:pt>
                <c:pt idx="4808">
                  <c:v>15:52:04</c:v>
                </c:pt>
                <c:pt idx="4809">
                  <c:v>15:52:05</c:v>
                </c:pt>
                <c:pt idx="4810">
                  <c:v>15:52:06</c:v>
                </c:pt>
                <c:pt idx="4811">
                  <c:v>15:52:07</c:v>
                </c:pt>
                <c:pt idx="4812">
                  <c:v>15:52:08</c:v>
                </c:pt>
                <c:pt idx="4813">
                  <c:v>15:52:09</c:v>
                </c:pt>
                <c:pt idx="4814">
                  <c:v>15:52:10</c:v>
                </c:pt>
                <c:pt idx="4815">
                  <c:v>15:52:11</c:v>
                </c:pt>
                <c:pt idx="4816">
                  <c:v>15:52:12</c:v>
                </c:pt>
                <c:pt idx="4817">
                  <c:v>15:52:13</c:v>
                </c:pt>
                <c:pt idx="4818">
                  <c:v>15:52:14</c:v>
                </c:pt>
                <c:pt idx="4819">
                  <c:v>15:52:15</c:v>
                </c:pt>
                <c:pt idx="4820">
                  <c:v>15:52:16</c:v>
                </c:pt>
                <c:pt idx="4821">
                  <c:v>15:52:17</c:v>
                </c:pt>
                <c:pt idx="4822">
                  <c:v>15:52:18</c:v>
                </c:pt>
                <c:pt idx="4823">
                  <c:v>15:52:19</c:v>
                </c:pt>
                <c:pt idx="4824">
                  <c:v>15:52:20</c:v>
                </c:pt>
                <c:pt idx="4825">
                  <c:v>15:52:21</c:v>
                </c:pt>
                <c:pt idx="4826">
                  <c:v>15:52:22</c:v>
                </c:pt>
                <c:pt idx="4827">
                  <c:v>15:52:23</c:v>
                </c:pt>
                <c:pt idx="4828">
                  <c:v>15:52:24</c:v>
                </c:pt>
                <c:pt idx="4829">
                  <c:v>15:52:25</c:v>
                </c:pt>
                <c:pt idx="4830">
                  <c:v>15:52:26</c:v>
                </c:pt>
                <c:pt idx="4831">
                  <c:v>15:52:27</c:v>
                </c:pt>
                <c:pt idx="4832">
                  <c:v>15:52:28</c:v>
                </c:pt>
                <c:pt idx="4833">
                  <c:v>15:52:29</c:v>
                </c:pt>
                <c:pt idx="4834">
                  <c:v>15:52:30</c:v>
                </c:pt>
                <c:pt idx="4835">
                  <c:v>15:52:31</c:v>
                </c:pt>
                <c:pt idx="4836">
                  <c:v>15:52:32</c:v>
                </c:pt>
                <c:pt idx="4837">
                  <c:v>15:52:33</c:v>
                </c:pt>
                <c:pt idx="4838">
                  <c:v>15:52:34</c:v>
                </c:pt>
                <c:pt idx="4839">
                  <c:v>15:52:35</c:v>
                </c:pt>
                <c:pt idx="4840">
                  <c:v>15:52:36</c:v>
                </c:pt>
                <c:pt idx="4841">
                  <c:v>15:52:37</c:v>
                </c:pt>
                <c:pt idx="4842">
                  <c:v>15:52:38</c:v>
                </c:pt>
                <c:pt idx="4843">
                  <c:v>15:52:39</c:v>
                </c:pt>
                <c:pt idx="4844">
                  <c:v>15:52:40</c:v>
                </c:pt>
                <c:pt idx="4845">
                  <c:v>15:52:41</c:v>
                </c:pt>
                <c:pt idx="4846">
                  <c:v>15:52:42</c:v>
                </c:pt>
                <c:pt idx="4847">
                  <c:v>15:52:43</c:v>
                </c:pt>
                <c:pt idx="4848">
                  <c:v>15:52:44</c:v>
                </c:pt>
                <c:pt idx="4849">
                  <c:v>15:52:45</c:v>
                </c:pt>
                <c:pt idx="4850">
                  <c:v>15:52:46</c:v>
                </c:pt>
                <c:pt idx="4851">
                  <c:v>15:52:47</c:v>
                </c:pt>
                <c:pt idx="4852">
                  <c:v>15:52:48</c:v>
                </c:pt>
                <c:pt idx="4853">
                  <c:v>15:52:49</c:v>
                </c:pt>
                <c:pt idx="4854">
                  <c:v>15:52:50</c:v>
                </c:pt>
                <c:pt idx="4855">
                  <c:v>15:52:51</c:v>
                </c:pt>
                <c:pt idx="4856">
                  <c:v>15:52:52</c:v>
                </c:pt>
                <c:pt idx="4857">
                  <c:v>15:52:53</c:v>
                </c:pt>
                <c:pt idx="4858">
                  <c:v>15:52:54</c:v>
                </c:pt>
                <c:pt idx="4859">
                  <c:v>15:52:55</c:v>
                </c:pt>
                <c:pt idx="4860">
                  <c:v>15:52:56</c:v>
                </c:pt>
                <c:pt idx="4861">
                  <c:v>15:52:57</c:v>
                </c:pt>
                <c:pt idx="4862">
                  <c:v>15:52:58</c:v>
                </c:pt>
                <c:pt idx="4863">
                  <c:v>15:52:59</c:v>
                </c:pt>
                <c:pt idx="4864">
                  <c:v>15:53:00</c:v>
                </c:pt>
                <c:pt idx="4865">
                  <c:v>15:53:01</c:v>
                </c:pt>
                <c:pt idx="4866">
                  <c:v>15:53:02</c:v>
                </c:pt>
                <c:pt idx="4867">
                  <c:v>15:53:03</c:v>
                </c:pt>
                <c:pt idx="4868">
                  <c:v>15:53:04</c:v>
                </c:pt>
                <c:pt idx="4869">
                  <c:v>15:53:05</c:v>
                </c:pt>
                <c:pt idx="4870">
                  <c:v>15:53:06</c:v>
                </c:pt>
                <c:pt idx="4871">
                  <c:v>15:53:07</c:v>
                </c:pt>
                <c:pt idx="4872">
                  <c:v>15:53:08</c:v>
                </c:pt>
                <c:pt idx="4873">
                  <c:v>15:53:09</c:v>
                </c:pt>
                <c:pt idx="4874">
                  <c:v>15:53:10</c:v>
                </c:pt>
                <c:pt idx="4875">
                  <c:v>15:53:11</c:v>
                </c:pt>
                <c:pt idx="4876">
                  <c:v>15:53:12</c:v>
                </c:pt>
                <c:pt idx="4877">
                  <c:v>15:53:13</c:v>
                </c:pt>
                <c:pt idx="4878">
                  <c:v>15:53:14</c:v>
                </c:pt>
                <c:pt idx="4879">
                  <c:v>15:53:15</c:v>
                </c:pt>
                <c:pt idx="4880">
                  <c:v>15:53:16</c:v>
                </c:pt>
                <c:pt idx="4881">
                  <c:v>15:53:17</c:v>
                </c:pt>
                <c:pt idx="4882">
                  <c:v>15:53:18</c:v>
                </c:pt>
                <c:pt idx="4883">
                  <c:v>15:53:19</c:v>
                </c:pt>
                <c:pt idx="4884">
                  <c:v>15:53:20</c:v>
                </c:pt>
                <c:pt idx="4885">
                  <c:v>15:53:21</c:v>
                </c:pt>
                <c:pt idx="4886">
                  <c:v>15:53:22</c:v>
                </c:pt>
                <c:pt idx="4887">
                  <c:v>15:53:23</c:v>
                </c:pt>
                <c:pt idx="4888">
                  <c:v>15:53:24</c:v>
                </c:pt>
                <c:pt idx="4889">
                  <c:v>15:53:25</c:v>
                </c:pt>
                <c:pt idx="4890">
                  <c:v>15:53:26</c:v>
                </c:pt>
                <c:pt idx="4891">
                  <c:v>15:53:27</c:v>
                </c:pt>
                <c:pt idx="4892">
                  <c:v>15:53:28</c:v>
                </c:pt>
                <c:pt idx="4893">
                  <c:v>15:53:29</c:v>
                </c:pt>
                <c:pt idx="4894">
                  <c:v>15:53:30</c:v>
                </c:pt>
                <c:pt idx="4895">
                  <c:v>15:53:31</c:v>
                </c:pt>
                <c:pt idx="4896">
                  <c:v>15:53:32</c:v>
                </c:pt>
                <c:pt idx="4897">
                  <c:v>15:53:33</c:v>
                </c:pt>
                <c:pt idx="4898">
                  <c:v>15:53:34</c:v>
                </c:pt>
                <c:pt idx="4899">
                  <c:v>15:53:35</c:v>
                </c:pt>
                <c:pt idx="4900">
                  <c:v>15:53:36</c:v>
                </c:pt>
                <c:pt idx="4901">
                  <c:v>15:53:37</c:v>
                </c:pt>
                <c:pt idx="4902">
                  <c:v>15:53:38</c:v>
                </c:pt>
                <c:pt idx="4903">
                  <c:v>15:53:39</c:v>
                </c:pt>
                <c:pt idx="4904">
                  <c:v>15:53:40</c:v>
                </c:pt>
                <c:pt idx="4905">
                  <c:v>15:53:41</c:v>
                </c:pt>
                <c:pt idx="4906">
                  <c:v>15:53:42</c:v>
                </c:pt>
                <c:pt idx="4907">
                  <c:v>15:53:43</c:v>
                </c:pt>
                <c:pt idx="4908">
                  <c:v>15:53:44</c:v>
                </c:pt>
                <c:pt idx="4909">
                  <c:v>15:53:45</c:v>
                </c:pt>
                <c:pt idx="4910">
                  <c:v>15:53:46</c:v>
                </c:pt>
                <c:pt idx="4911">
                  <c:v>15:53:47</c:v>
                </c:pt>
                <c:pt idx="4912">
                  <c:v>15:53:48</c:v>
                </c:pt>
                <c:pt idx="4913">
                  <c:v>15:53:49</c:v>
                </c:pt>
                <c:pt idx="4914">
                  <c:v>15:53:50</c:v>
                </c:pt>
                <c:pt idx="4915">
                  <c:v>15:53:51</c:v>
                </c:pt>
                <c:pt idx="4916">
                  <c:v>15:53:52</c:v>
                </c:pt>
                <c:pt idx="4917">
                  <c:v>15:53:53</c:v>
                </c:pt>
                <c:pt idx="4918">
                  <c:v>15:53:54</c:v>
                </c:pt>
                <c:pt idx="4919">
                  <c:v>15:53:55</c:v>
                </c:pt>
                <c:pt idx="4920">
                  <c:v>15:53:56</c:v>
                </c:pt>
                <c:pt idx="4921">
                  <c:v>15:53:57</c:v>
                </c:pt>
                <c:pt idx="4922">
                  <c:v>15:53:58</c:v>
                </c:pt>
                <c:pt idx="4923">
                  <c:v>15:53:59</c:v>
                </c:pt>
                <c:pt idx="4924">
                  <c:v>15:54:00</c:v>
                </c:pt>
                <c:pt idx="4925">
                  <c:v>15:54:01</c:v>
                </c:pt>
                <c:pt idx="4926">
                  <c:v>15:54:02</c:v>
                </c:pt>
                <c:pt idx="4927">
                  <c:v>15:54:03</c:v>
                </c:pt>
                <c:pt idx="4928">
                  <c:v>15:54:04</c:v>
                </c:pt>
                <c:pt idx="4929">
                  <c:v>15:54:05</c:v>
                </c:pt>
                <c:pt idx="4930">
                  <c:v>15:54:06</c:v>
                </c:pt>
                <c:pt idx="4931">
                  <c:v>15:54:07</c:v>
                </c:pt>
                <c:pt idx="4932">
                  <c:v>15:54:08</c:v>
                </c:pt>
                <c:pt idx="4933">
                  <c:v>15:54:09</c:v>
                </c:pt>
                <c:pt idx="4934">
                  <c:v>15:54:10</c:v>
                </c:pt>
                <c:pt idx="4935">
                  <c:v>15:54:11</c:v>
                </c:pt>
                <c:pt idx="4936">
                  <c:v>15:54:12</c:v>
                </c:pt>
                <c:pt idx="4937">
                  <c:v>15:54:13</c:v>
                </c:pt>
                <c:pt idx="4938">
                  <c:v>15:54:14</c:v>
                </c:pt>
                <c:pt idx="4939">
                  <c:v>15:54:15</c:v>
                </c:pt>
                <c:pt idx="4940">
                  <c:v>15:54:16</c:v>
                </c:pt>
                <c:pt idx="4941">
                  <c:v>15:54:17</c:v>
                </c:pt>
                <c:pt idx="4942">
                  <c:v>15:54:18</c:v>
                </c:pt>
                <c:pt idx="4943">
                  <c:v>15:54:19</c:v>
                </c:pt>
                <c:pt idx="4944">
                  <c:v>15:54:20</c:v>
                </c:pt>
                <c:pt idx="4945">
                  <c:v>15:54:21</c:v>
                </c:pt>
                <c:pt idx="4946">
                  <c:v>15:54:22</c:v>
                </c:pt>
                <c:pt idx="4947">
                  <c:v>15:54:23</c:v>
                </c:pt>
                <c:pt idx="4948">
                  <c:v>15:54:24</c:v>
                </c:pt>
                <c:pt idx="4949">
                  <c:v>15:54:25</c:v>
                </c:pt>
                <c:pt idx="4950">
                  <c:v>15:54:26</c:v>
                </c:pt>
                <c:pt idx="4951">
                  <c:v>15:54:27</c:v>
                </c:pt>
                <c:pt idx="4952">
                  <c:v>15:54:28</c:v>
                </c:pt>
                <c:pt idx="4953">
                  <c:v>15:54:29</c:v>
                </c:pt>
                <c:pt idx="4954">
                  <c:v>15:54:30</c:v>
                </c:pt>
                <c:pt idx="4955">
                  <c:v>15:54:31</c:v>
                </c:pt>
                <c:pt idx="4956">
                  <c:v>15:54:32</c:v>
                </c:pt>
                <c:pt idx="4957">
                  <c:v>15:54:33</c:v>
                </c:pt>
                <c:pt idx="4958">
                  <c:v>15:54:34</c:v>
                </c:pt>
                <c:pt idx="4959">
                  <c:v>15:54:35</c:v>
                </c:pt>
                <c:pt idx="4960">
                  <c:v>15:54:36</c:v>
                </c:pt>
                <c:pt idx="4961">
                  <c:v>15:54:37</c:v>
                </c:pt>
                <c:pt idx="4962">
                  <c:v>15:54:38</c:v>
                </c:pt>
                <c:pt idx="4963">
                  <c:v>15:54:39</c:v>
                </c:pt>
                <c:pt idx="4964">
                  <c:v>15:54:40</c:v>
                </c:pt>
                <c:pt idx="4965">
                  <c:v>15:54:41</c:v>
                </c:pt>
                <c:pt idx="4966">
                  <c:v>15:54:42</c:v>
                </c:pt>
                <c:pt idx="4967">
                  <c:v>15:54:43</c:v>
                </c:pt>
                <c:pt idx="4968">
                  <c:v>15:54:44</c:v>
                </c:pt>
                <c:pt idx="4969">
                  <c:v>15:54:45</c:v>
                </c:pt>
                <c:pt idx="4970">
                  <c:v>15:54:46</c:v>
                </c:pt>
                <c:pt idx="4971">
                  <c:v>15:54:47</c:v>
                </c:pt>
                <c:pt idx="4972">
                  <c:v>15:54:48</c:v>
                </c:pt>
                <c:pt idx="4973">
                  <c:v>15:54:49</c:v>
                </c:pt>
                <c:pt idx="4974">
                  <c:v>15:54:50</c:v>
                </c:pt>
                <c:pt idx="4975">
                  <c:v>15:54:51</c:v>
                </c:pt>
                <c:pt idx="4976">
                  <c:v>15:54:52</c:v>
                </c:pt>
                <c:pt idx="4977">
                  <c:v>15:54:53</c:v>
                </c:pt>
                <c:pt idx="4978">
                  <c:v>15:54:54</c:v>
                </c:pt>
                <c:pt idx="4979">
                  <c:v>15:54:55</c:v>
                </c:pt>
                <c:pt idx="4980">
                  <c:v>15:54:56</c:v>
                </c:pt>
                <c:pt idx="4981">
                  <c:v>15:54:57</c:v>
                </c:pt>
                <c:pt idx="4982">
                  <c:v>15:54:58</c:v>
                </c:pt>
                <c:pt idx="4983">
                  <c:v>15:54:59</c:v>
                </c:pt>
                <c:pt idx="4984">
                  <c:v>15:55:00</c:v>
                </c:pt>
                <c:pt idx="4985">
                  <c:v>15:55:01</c:v>
                </c:pt>
                <c:pt idx="4986">
                  <c:v>15:55:02</c:v>
                </c:pt>
                <c:pt idx="4987">
                  <c:v>15:55:03</c:v>
                </c:pt>
                <c:pt idx="4988">
                  <c:v>15:55:04</c:v>
                </c:pt>
                <c:pt idx="4989">
                  <c:v>15:55:05</c:v>
                </c:pt>
                <c:pt idx="4990">
                  <c:v>15:55:06</c:v>
                </c:pt>
                <c:pt idx="4991">
                  <c:v>15:55:07</c:v>
                </c:pt>
                <c:pt idx="4992">
                  <c:v>15:55:08</c:v>
                </c:pt>
                <c:pt idx="4993">
                  <c:v>15:55:09</c:v>
                </c:pt>
                <c:pt idx="4994">
                  <c:v>15:55:10</c:v>
                </c:pt>
                <c:pt idx="4995">
                  <c:v>15:55:11</c:v>
                </c:pt>
                <c:pt idx="4996">
                  <c:v>15:55:12</c:v>
                </c:pt>
                <c:pt idx="4997">
                  <c:v>15:55:13</c:v>
                </c:pt>
                <c:pt idx="4998">
                  <c:v>15:55:14</c:v>
                </c:pt>
                <c:pt idx="4999">
                  <c:v>15:55:15</c:v>
                </c:pt>
                <c:pt idx="5000">
                  <c:v>15:55:16</c:v>
                </c:pt>
                <c:pt idx="5001">
                  <c:v>15:55:17</c:v>
                </c:pt>
                <c:pt idx="5002">
                  <c:v>15:55:18</c:v>
                </c:pt>
                <c:pt idx="5003">
                  <c:v>15:55:19</c:v>
                </c:pt>
                <c:pt idx="5004">
                  <c:v>15:55:20</c:v>
                </c:pt>
                <c:pt idx="5005">
                  <c:v>15:55:21</c:v>
                </c:pt>
                <c:pt idx="5006">
                  <c:v>15:55:22</c:v>
                </c:pt>
                <c:pt idx="5007">
                  <c:v>15:55:23</c:v>
                </c:pt>
                <c:pt idx="5008">
                  <c:v>15:55:24</c:v>
                </c:pt>
                <c:pt idx="5009">
                  <c:v>15:55:25</c:v>
                </c:pt>
                <c:pt idx="5010">
                  <c:v>15:55:26</c:v>
                </c:pt>
                <c:pt idx="5011">
                  <c:v>15:55:27</c:v>
                </c:pt>
                <c:pt idx="5012">
                  <c:v>15:55:28</c:v>
                </c:pt>
                <c:pt idx="5013">
                  <c:v>15:55:29</c:v>
                </c:pt>
                <c:pt idx="5014">
                  <c:v>15:55:30</c:v>
                </c:pt>
                <c:pt idx="5015">
                  <c:v>15:55:31</c:v>
                </c:pt>
                <c:pt idx="5016">
                  <c:v>15:55:32</c:v>
                </c:pt>
                <c:pt idx="5017">
                  <c:v>15:55:33</c:v>
                </c:pt>
                <c:pt idx="5018">
                  <c:v>15:55:34</c:v>
                </c:pt>
                <c:pt idx="5019">
                  <c:v>15:55:35</c:v>
                </c:pt>
                <c:pt idx="5020">
                  <c:v>15:55:36</c:v>
                </c:pt>
                <c:pt idx="5021">
                  <c:v>15:55:37</c:v>
                </c:pt>
                <c:pt idx="5022">
                  <c:v>15:55:38</c:v>
                </c:pt>
                <c:pt idx="5023">
                  <c:v>15:55:39</c:v>
                </c:pt>
                <c:pt idx="5024">
                  <c:v>15:55:40</c:v>
                </c:pt>
                <c:pt idx="5025">
                  <c:v>15:55:41</c:v>
                </c:pt>
                <c:pt idx="5026">
                  <c:v>15:55:42</c:v>
                </c:pt>
                <c:pt idx="5027">
                  <c:v>15:55:43</c:v>
                </c:pt>
                <c:pt idx="5028">
                  <c:v>15:55:44</c:v>
                </c:pt>
                <c:pt idx="5029">
                  <c:v>15:55:45</c:v>
                </c:pt>
                <c:pt idx="5030">
                  <c:v>15:55:46</c:v>
                </c:pt>
                <c:pt idx="5031">
                  <c:v>15:55:47</c:v>
                </c:pt>
                <c:pt idx="5032">
                  <c:v>15:55:48</c:v>
                </c:pt>
                <c:pt idx="5033">
                  <c:v>15:55:49</c:v>
                </c:pt>
                <c:pt idx="5034">
                  <c:v>15:55:50</c:v>
                </c:pt>
                <c:pt idx="5035">
                  <c:v>15:55:51</c:v>
                </c:pt>
                <c:pt idx="5036">
                  <c:v>15:55:52</c:v>
                </c:pt>
                <c:pt idx="5037">
                  <c:v>15:55:53</c:v>
                </c:pt>
                <c:pt idx="5038">
                  <c:v>15:55:54</c:v>
                </c:pt>
                <c:pt idx="5039">
                  <c:v>15:55:55</c:v>
                </c:pt>
                <c:pt idx="5040">
                  <c:v>15:55:56</c:v>
                </c:pt>
                <c:pt idx="5041">
                  <c:v>15:55:57</c:v>
                </c:pt>
                <c:pt idx="5042">
                  <c:v>15:55:58</c:v>
                </c:pt>
                <c:pt idx="5043">
                  <c:v>15:55:59</c:v>
                </c:pt>
                <c:pt idx="5044">
                  <c:v>15:56:00</c:v>
                </c:pt>
                <c:pt idx="5045">
                  <c:v>15:56:01</c:v>
                </c:pt>
                <c:pt idx="5046">
                  <c:v>15:56:02</c:v>
                </c:pt>
                <c:pt idx="5047">
                  <c:v>15:56:03</c:v>
                </c:pt>
                <c:pt idx="5048">
                  <c:v>15:56:04</c:v>
                </c:pt>
                <c:pt idx="5049">
                  <c:v>15:56:05</c:v>
                </c:pt>
                <c:pt idx="5050">
                  <c:v>15:56:06</c:v>
                </c:pt>
                <c:pt idx="5051">
                  <c:v>15:56:07</c:v>
                </c:pt>
                <c:pt idx="5052">
                  <c:v>15:56:08</c:v>
                </c:pt>
                <c:pt idx="5053">
                  <c:v>15:56:09</c:v>
                </c:pt>
                <c:pt idx="5054">
                  <c:v>15:56:10</c:v>
                </c:pt>
                <c:pt idx="5055">
                  <c:v>15:56:11</c:v>
                </c:pt>
                <c:pt idx="5056">
                  <c:v>15:56:12</c:v>
                </c:pt>
                <c:pt idx="5057">
                  <c:v>15:56:13</c:v>
                </c:pt>
                <c:pt idx="5058">
                  <c:v>15:56:14</c:v>
                </c:pt>
                <c:pt idx="5059">
                  <c:v>15:56:15</c:v>
                </c:pt>
                <c:pt idx="5060">
                  <c:v>15:56:16</c:v>
                </c:pt>
                <c:pt idx="5061">
                  <c:v>15:56:17</c:v>
                </c:pt>
                <c:pt idx="5062">
                  <c:v>15:56:18</c:v>
                </c:pt>
                <c:pt idx="5063">
                  <c:v>15:56:19</c:v>
                </c:pt>
                <c:pt idx="5064">
                  <c:v>15:56:20</c:v>
                </c:pt>
                <c:pt idx="5065">
                  <c:v>15:56:21</c:v>
                </c:pt>
                <c:pt idx="5066">
                  <c:v>15:56:22</c:v>
                </c:pt>
                <c:pt idx="5067">
                  <c:v>15:56:23</c:v>
                </c:pt>
                <c:pt idx="5068">
                  <c:v>15:56:24</c:v>
                </c:pt>
                <c:pt idx="5069">
                  <c:v>15:56:25</c:v>
                </c:pt>
                <c:pt idx="5070">
                  <c:v>15:56:26</c:v>
                </c:pt>
                <c:pt idx="5071">
                  <c:v>15:56:27</c:v>
                </c:pt>
                <c:pt idx="5072">
                  <c:v>15:56:28</c:v>
                </c:pt>
                <c:pt idx="5073">
                  <c:v>15:56:29</c:v>
                </c:pt>
                <c:pt idx="5074">
                  <c:v>15:56:30</c:v>
                </c:pt>
                <c:pt idx="5075">
                  <c:v>15:56:31</c:v>
                </c:pt>
                <c:pt idx="5076">
                  <c:v>15:56:32</c:v>
                </c:pt>
                <c:pt idx="5077">
                  <c:v>15:56:33</c:v>
                </c:pt>
                <c:pt idx="5078">
                  <c:v>15:56:34</c:v>
                </c:pt>
                <c:pt idx="5079">
                  <c:v>15:56:35</c:v>
                </c:pt>
                <c:pt idx="5080">
                  <c:v>15:56:36</c:v>
                </c:pt>
                <c:pt idx="5081">
                  <c:v>15:56:37</c:v>
                </c:pt>
                <c:pt idx="5082">
                  <c:v>15:56:38</c:v>
                </c:pt>
                <c:pt idx="5083">
                  <c:v>15:56:39</c:v>
                </c:pt>
                <c:pt idx="5084">
                  <c:v>15:56:40</c:v>
                </c:pt>
                <c:pt idx="5085">
                  <c:v>15:56:41</c:v>
                </c:pt>
                <c:pt idx="5086">
                  <c:v>15:56:42</c:v>
                </c:pt>
                <c:pt idx="5087">
                  <c:v>15:56:43</c:v>
                </c:pt>
                <c:pt idx="5088">
                  <c:v>15:56:44</c:v>
                </c:pt>
                <c:pt idx="5089">
                  <c:v>15:56:45</c:v>
                </c:pt>
                <c:pt idx="5090">
                  <c:v>15:56:46</c:v>
                </c:pt>
                <c:pt idx="5091">
                  <c:v>15:56:47</c:v>
                </c:pt>
                <c:pt idx="5092">
                  <c:v>15:56:48</c:v>
                </c:pt>
                <c:pt idx="5093">
                  <c:v>15:56:49</c:v>
                </c:pt>
                <c:pt idx="5094">
                  <c:v>15:56:50</c:v>
                </c:pt>
                <c:pt idx="5095">
                  <c:v>15:56:51</c:v>
                </c:pt>
                <c:pt idx="5096">
                  <c:v>15:56:52</c:v>
                </c:pt>
                <c:pt idx="5097">
                  <c:v>15:56:53</c:v>
                </c:pt>
                <c:pt idx="5098">
                  <c:v>15:56:54</c:v>
                </c:pt>
                <c:pt idx="5099">
                  <c:v>15:56:55</c:v>
                </c:pt>
                <c:pt idx="5100">
                  <c:v>15:56:56</c:v>
                </c:pt>
                <c:pt idx="5101">
                  <c:v>15:56:57</c:v>
                </c:pt>
                <c:pt idx="5102">
                  <c:v>15:56:58</c:v>
                </c:pt>
                <c:pt idx="5103">
                  <c:v>15:56:59</c:v>
                </c:pt>
                <c:pt idx="5104">
                  <c:v>15:57:00</c:v>
                </c:pt>
                <c:pt idx="5105">
                  <c:v>15:57:01</c:v>
                </c:pt>
                <c:pt idx="5106">
                  <c:v>15:57:02</c:v>
                </c:pt>
                <c:pt idx="5107">
                  <c:v>15:57:03</c:v>
                </c:pt>
                <c:pt idx="5108">
                  <c:v>15:57:04</c:v>
                </c:pt>
                <c:pt idx="5109">
                  <c:v>15:57:05</c:v>
                </c:pt>
                <c:pt idx="5110">
                  <c:v>15:57:06</c:v>
                </c:pt>
                <c:pt idx="5111">
                  <c:v>15:57:07</c:v>
                </c:pt>
                <c:pt idx="5112">
                  <c:v>15:57:08</c:v>
                </c:pt>
                <c:pt idx="5113">
                  <c:v>15:57:09</c:v>
                </c:pt>
                <c:pt idx="5114">
                  <c:v>15:57:10</c:v>
                </c:pt>
                <c:pt idx="5115">
                  <c:v>15:57:11</c:v>
                </c:pt>
                <c:pt idx="5116">
                  <c:v>15:57:12</c:v>
                </c:pt>
                <c:pt idx="5117">
                  <c:v>15:57:13</c:v>
                </c:pt>
                <c:pt idx="5118">
                  <c:v>15:57:14</c:v>
                </c:pt>
                <c:pt idx="5119">
                  <c:v>15:57:15</c:v>
                </c:pt>
                <c:pt idx="5120">
                  <c:v>15:57:16</c:v>
                </c:pt>
                <c:pt idx="5121">
                  <c:v>15:57:17</c:v>
                </c:pt>
                <c:pt idx="5122">
                  <c:v>15:57:18</c:v>
                </c:pt>
                <c:pt idx="5123">
                  <c:v>15:57:19</c:v>
                </c:pt>
                <c:pt idx="5124">
                  <c:v>15:57:20</c:v>
                </c:pt>
                <c:pt idx="5125">
                  <c:v>15:57:21</c:v>
                </c:pt>
                <c:pt idx="5126">
                  <c:v>15:57:22</c:v>
                </c:pt>
                <c:pt idx="5127">
                  <c:v>15:57:23</c:v>
                </c:pt>
                <c:pt idx="5128">
                  <c:v>15:57:24</c:v>
                </c:pt>
                <c:pt idx="5129">
                  <c:v>15:57:25</c:v>
                </c:pt>
                <c:pt idx="5130">
                  <c:v>15:57:26</c:v>
                </c:pt>
                <c:pt idx="5131">
                  <c:v>15:57:27</c:v>
                </c:pt>
                <c:pt idx="5132">
                  <c:v>15:57:28</c:v>
                </c:pt>
                <c:pt idx="5133">
                  <c:v>15:57:29</c:v>
                </c:pt>
                <c:pt idx="5134">
                  <c:v>15:57:30</c:v>
                </c:pt>
                <c:pt idx="5135">
                  <c:v>15:57:31</c:v>
                </c:pt>
                <c:pt idx="5136">
                  <c:v>15:57:32</c:v>
                </c:pt>
                <c:pt idx="5137">
                  <c:v>15:57:33</c:v>
                </c:pt>
                <c:pt idx="5138">
                  <c:v>15:57:34</c:v>
                </c:pt>
                <c:pt idx="5139">
                  <c:v>15:57:35</c:v>
                </c:pt>
                <c:pt idx="5140">
                  <c:v>15:57:36</c:v>
                </c:pt>
                <c:pt idx="5141">
                  <c:v>15:57:37</c:v>
                </c:pt>
                <c:pt idx="5142">
                  <c:v>15:57:38</c:v>
                </c:pt>
                <c:pt idx="5143">
                  <c:v>15:57:39</c:v>
                </c:pt>
                <c:pt idx="5144">
                  <c:v>15:57:40</c:v>
                </c:pt>
                <c:pt idx="5145">
                  <c:v>15:57:41</c:v>
                </c:pt>
                <c:pt idx="5146">
                  <c:v>15:57:42</c:v>
                </c:pt>
                <c:pt idx="5147">
                  <c:v>15:57:43</c:v>
                </c:pt>
                <c:pt idx="5148">
                  <c:v>15:57:44</c:v>
                </c:pt>
                <c:pt idx="5149">
                  <c:v>15:57:45</c:v>
                </c:pt>
                <c:pt idx="5150">
                  <c:v>15:57:46</c:v>
                </c:pt>
                <c:pt idx="5151">
                  <c:v>15:57:47</c:v>
                </c:pt>
                <c:pt idx="5152">
                  <c:v>15:57:48</c:v>
                </c:pt>
                <c:pt idx="5153">
                  <c:v>15:57:49</c:v>
                </c:pt>
                <c:pt idx="5154">
                  <c:v>15:57:50</c:v>
                </c:pt>
                <c:pt idx="5155">
                  <c:v>15:57:51</c:v>
                </c:pt>
                <c:pt idx="5156">
                  <c:v>15:57:52</c:v>
                </c:pt>
                <c:pt idx="5157">
                  <c:v>15:57:53</c:v>
                </c:pt>
                <c:pt idx="5158">
                  <c:v>15:57:54</c:v>
                </c:pt>
                <c:pt idx="5159">
                  <c:v>15:57:55</c:v>
                </c:pt>
                <c:pt idx="5160">
                  <c:v>15:57:56</c:v>
                </c:pt>
                <c:pt idx="5161">
                  <c:v>15:57:57</c:v>
                </c:pt>
                <c:pt idx="5162">
                  <c:v>15:57:58</c:v>
                </c:pt>
                <c:pt idx="5163">
                  <c:v>15:57:59</c:v>
                </c:pt>
                <c:pt idx="5164">
                  <c:v>15:58:00</c:v>
                </c:pt>
                <c:pt idx="5165">
                  <c:v>15:58:01</c:v>
                </c:pt>
                <c:pt idx="5166">
                  <c:v>15:58:02</c:v>
                </c:pt>
                <c:pt idx="5167">
                  <c:v>15:58:03</c:v>
                </c:pt>
                <c:pt idx="5168">
                  <c:v>15:58:04</c:v>
                </c:pt>
                <c:pt idx="5169">
                  <c:v>15:58:05</c:v>
                </c:pt>
                <c:pt idx="5170">
                  <c:v>15:58:06</c:v>
                </c:pt>
                <c:pt idx="5171">
                  <c:v>15:58:07</c:v>
                </c:pt>
                <c:pt idx="5172">
                  <c:v>15:58:08</c:v>
                </c:pt>
                <c:pt idx="5173">
                  <c:v>15:58:09</c:v>
                </c:pt>
                <c:pt idx="5174">
                  <c:v>15:58:10</c:v>
                </c:pt>
                <c:pt idx="5175">
                  <c:v>15:58:11</c:v>
                </c:pt>
                <c:pt idx="5176">
                  <c:v>15:58:12</c:v>
                </c:pt>
                <c:pt idx="5177">
                  <c:v>15:58:13</c:v>
                </c:pt>
                <c:pt idx="5178">
                  <c:v>15:58:14</c:v>
                </c:pt>
                <c:pt idx="5179">
                  <c:v>15:58:15</c:v>
                </c:pt>
                <c:pt idx="5180">
                  <c:v>15:58:16</c:v>
                </c:pt>
                <c:pt idx="5181">
                  <c:v>15:58:17</c:v>
                </c:pt>
                <c:pt idx="5182">
                  <c:v>15:58:18</c:v>
                </c:pt>
                <c:pt idx="5183">
                  <c:v>15:58:19</c:v>
                </c:pt>
                <c:pt idx="5184">
                  <c:v>15:58:20</c:v>
                </c:pt>
                <c:pt idx="5185">
                  <c:v>15:58:21</c:v>
                </c:pt>
                <c:pt idx="5186">
                  <c:v>15:58:22</c:v>
                </c:pt>
                <c:pt idx="5187">
                  <c:v>15:58:23</c:v>
                </c:pt>
                <c:pt idx="5188">
                  <c:v>15:58:24</c:v>
                </c:pt>
                <c:pt idx="5189">
                  <c:v>15:58:25</c:v>
                </c:pt>
                <c:pt idx="5190">
                  <c:v>15:58:26</c:v>
                </c:pt>
                <c:pt idx="5191">
                  <c:v>15:58:27</c:v>
                </c:pt>
                <c:pt idx="5192">
                  <c:v>15:58:28</c:v>
                </c:pt>
                <c:pt idx="5193">
                  <c:v>15:58:29</c:v>
                </c:pt>
                <c:pt idx="5194">
                  <c:v>15:58:30</c:v>
                </c:pt>
                <c:pt idx="5195">
                  <c:v>15:58:31</c:v>
                </c:pt>
                <c:pt idx="5196">
                  <c:v>15:58:32</c:v>
                </c:pt>
                <c:pt idx="5197">
                  <c:v>15:58:33</c:v>
                </c:pt>
                <c:pt idx="5198">
                  <c:v>15:58:34</c:v>
                </c:pt>
                <c:pt idx="5199">
                  <c:v>15:58:35</c:v>
                </c:pt>
                <c:pt idx="5200">
                  <c:v>15:58:36</c:v>
                </c:pt>
                <c:pt idx="5201">
                  <c:v>15:58:37</c:v>
                </c:pt>
                <c:pt idx="5202">
                  <c:v>15:58:38</c:v>
                </c:pt>
                <c:pt idx="5203">
                  <c:v>15:58:39</c:v>
                </c:pt>
                <c:pt idx="5204">
                  <c:v>15:58:40</c:v>
                </c:pt>
                <c:pt idx="5205">
                  <c:v>15:58:41</c:v>
                </c:pt>
                <c:pt idx="5206">
                  <c:v>15:58:42</c:v>
                </c:pt>
                <c:pt idx="5207">
                  <c:v>15:58:43</c:v>
                </c:pt>
                <c:pt idx="5208">
                  <c:v>15:58:44</c:v>
                </c:pt>
                <c:pt idx="5209">
                  <c:v>15:58:45</c:v>
                </c:pt>
                <c:pt idx="5210">
                  <c:v>15:58:46</c:v>
                </c:pt>
                <c:pt idx="5211">
                  <c:v>15:58:47</c:v>
                </c:pt>
                <c:pt idx="5212">
                  <c:v>15:58:48</c:v>
                </c:pt>
                <c:pt idx="5213">
                  <c:v>15:58:49</c:v>
                </c:pt>
                <c:pt idx="5214">
                  <c:v>15:58:50</c:v>
                </c:pt>
                <c:pt idx="5215">
                  <c:v>15:58:51</c:v>
                </c:pt>
                <c:pt idx="5216">
                  <c:v>15:58:52</c:v>
                </c:pt>
                <c:pt idx="5217">
                  <c:v>15:58:53</c:v>
                </c:pt>
                <c:pt idx="5218">
                  <c:v>15:58:54</c:v>
                </c:pt>
                <c:pt idx="5219">
                  <c:v>15:58:55</c:v>
                </c:pt>
                <c:pt idx="5220">
                  <c:v>15:58:56</c:v>
                </c:pt>
                <c:pt idx="5221">
                  <c:v>15:58:57</c:v>
                </c:pt>
                <c:pt idx="5222">
                  <c:v>15:58:58</c:v>
                </c:pt>
                <c:pt idx="5223">
                  <c:v>15:58:59</c:v>
                </c:pt>
                <c:pt idx="5224">
                  <c:v>15:59:00</c:v>
                </c:pt>
                <c:pt idx="5225">
                  <c:v>15:59:01</c:v>
                </c:pt>
                <c:pt idx="5226">
                  <c:v>15:59:02</c:v>
                </c:pt>
                <c:pt idx="5227">
                  <c:v>15:59:03</c:v>
                </c:pt>
                <c:pt idx="5228">
                  <c:v>15:59:04</c:v>
                </c:pt>
                <c:pt idx="5229">
                  <c:v>15:59:05</c:v>
                </c:pt>
                <c:pt idx="5230">
                  <c:v>15:59:06</c:v>
                </c:pt>
                <c:pt idx="5231">
                  <c:v>15:59:07</c:v>
                </c:pt>
                <c:pt idx="5232">
                  <c:v>15:59:08</c:v>
                </c:pt>
                <c:pt idx="5233">
                  <c:v>15:59:09</c:v>
                </c:pt>
                <c:pt idx="5234">
                  <c:v>15:59:10</c:v>
                </c:pt>
                <c:pt idx="5235">
                  <c:v>15:59:11</c:v>
                </c:pt>
                <c:pt idx="5236">
                  <c:v>15:59:12</c:v>
                </c:pt>
                <c:pt idx="5237">
                  <c:v>15:59:13</c:v>
                </c:pt>
                <c:pt idx="5238">
                  <c:v>15:59:14</c:v>
                </c:pt>
                <c:pt idx="5239">
                  <c:v>15:59:15</c:v>
                </c:pt>
                <c:pt idx="5240">
                  <c:v>15:59:16</c:v>
                </c:pt>
                <c:pt idx="5241">
                  <c:v>15:59:17</c:v>
                </c:pt>
                <c:pt idx="5242">
                  <c:v>15:59:18</c:v>
                </c:pt>
                <c:pt idx="5243">
                  <c:v>15:59:19</c:v>
                </c:pt>
                <c:pt idx="5244">
                  <c:v>15:59:20</c:v>
                </c:pt>
                <c:pt idx="5245">
                  <c:v>15:59:21</c:v>
                </c:pt>
                <c:pt idx="5246">
                  <c:v>15:59:22</c:v>
                </c:pt>
                <c:pt idx="5247">
                  <c:v>15:59:23</c:v>
                </c:pt>
                <c:pt idx="5248">
                  <c:v>15:59:24</c:v>
                </c:pt>
                <c:pt idx="5249">
                  <c:v>15:59:25</c:v>
                </c:pt>
                <c:pt idx="5250">
                  <c:v>15:59:26</c:v>
                </c:pt>
                <c:pt idx="5251">
                  <c:v>15:59:27</c:v>
                </c:pt>
                <c:pt idx="5252">
                  <c:v>15:59:28</c:v>
                </c:pt>
                <c:pt idx="5253">
                  <c:v>15:59:29</c:v>
                </c:pt>
                <c:pt idx="5254">
                  <c:v>15:59:30</c:v>
                </c:pt>
                <c:pt idx="5255">
                  <c:v>15:59:31</c:v>
                </c:pt>
                <c:pt idx="5256">
                  <c:v>15:59:32</c:v>
                </c:pt>
                <c:pt idx="5257">
                  <c:v>15:59:33</c:v>
                </c:pt>
                <c:pt idx="5258">
                  <c:v>15:59:34</c:v>
                </c:pt>
                <c:pt idx="5259">
                  <c:v>15:59:35</c:v>
                </c:pt>
                <c:pt idx="5260">
                  <c:v>15:59:36</c:v>
                </c:pt>
                <c:pt idx="5261">
                  <c:v>15:59:37</c:v>
                </c:pt>
                <c:pt idx="5262">
                  <c:v>15:59:38</c:v>
                </c:pt>
                <c:pt idx="5263">
                  <c:v>15:59:39</c:v>
                </c:pt>
                <c:pt idx="5264">
                  <c:v>15:59:40</c:v>
                </c:pt>
                <c:pt idx="5265">
                  <c:v>15:59:41</c:v>
                </c:pt>
                <c:pt idx="5266">
                  <c:v>15:59:42</c:v>
                </c:pt>
                <c:pt idx="5267">
                  <c:v>15:59:43</c:v>
                </c:pt>
                <c:pt idx="5268">
                  <c:v>15:59:44</c:v>
                </c:pt>
                <c:pt idx="5269">
                  <c:v>15:59:45</c:v>
                </c:pt>
                <c:pt idx="5270">
                  <c:v>15:59:46</c:v>
                </c:pt>
                <c:pt idx="5271">
                  <c:v>15:59:47</c:v>
                </c:pt>
                <c:pt idx="5272">
                  <c:v>15:59:48</c:v>
                </c:pt>
                <c:pt idx="5273">
                  <c:v>15:59:49</c:v>
                </c:pt>
                <c:pt idx="5274">
                  <c:v>15:59:50</c:v>
                </c:pt>
                <c:pt idx="5275">
                  <c:v>15:59:51</c:v>
                </c:pt>
                <c:pt idx="5276">
                  <c:v>15:59:52</c:v>
                </c:pt>
                <c:pt idx="5277">
                  <c:v>15:59:53</c:v>
                </c:pt>
                <c:pt idx="5278">
                  <c:v>15:59:54</c:v>
                </c:pt>
                <c:pt idx="5279">
                  <c:v>15:59:55</c:v>
                </c:pt>
                <c:pt idx="5280">
                  <c:v>15:59:56</c:v>
                </c:pt>
                <c:pt idx="5281">
                  <c:v>15:59:57</c:v>
                </c:pt>
                <c:pt idx="5282">
                  <c:v>15:59:58</c:v>
                </c:pt>
                <c:pt idx="5283">
                  <c:v>15:59:59</c:v>
                </c:pt>
                <c:pt idx="5284">
                  <c:v>16:00:00</c:v>
                </c:pt>
                <c:pt idx="5285">
                  <c:v>16:00:01</c:v>
                </c:pt>
                <c:pt idx="5286">
                  <c:v>16:00:02</c:v>
                </c:pt>
                <c:pt idx="5287">
                  <c:v>16:00:03</c:v>
                </c:pt>
                <c:pt idx="5288">
                  <c:v>16:00:04</c:v>
                </c:pt>
                <c:pt idx="5289">
                  <c:v>16:00:05</c:v>
                </c:pt>
                <c:pt idx="5290">
                  <c:v>16:00:06</c:v>
                </c:pt>
                <c:pt idx="5291">
                  <c:v>16:00:07</c:v>
                </c:pt>
                <c:pt idx="5292">
                  <c:v>16:00:08</c:v>
                </c:pt>
                <c:pt idx="5293">
                  <c:v>16:00:09</c:v>
                </c:pt>
                <c:pt idx="5294">
                  <c:v>16:00:10</c:v>
                </c:pt>
                <c:pt idx="5295">
                  <c:v>16:00:11</c:v>
                </c:pt>
                <c:pt idx="5296">
                  <c:v>16:00:12</c:v>
                </c:pt>
                <c:pt idx="5297">
                  <c:v>16:00:13</c:v>
                </c:pt>
                <c:pt idx="5298">
                  <c:v>16:00:14</c:v>
                </c:pt>
                <c:pt idx="5299">
                  <c:v>16:00:15</c:v>
                </c:pt>
                <c:pt idx="5300">
                  <c:v>16:00:16</c:v>
                </c:pt>
                <c:pt idx="5301">
                  <c:v>16:00:17</c:v>
                </c:pt>
                <c:pt idx="5302">
                  <c:v>16:00:18</c:v>
                </c:pt>
                <c:pt idx="5303">
                  <c:v>16:00:19</c:v>
                </c:pt>
                <c:pt idx="5304">
                  <c:v>16:00:20</c:v>
                </c:pt>
                <c:pt idx="5305">
                  <c:v>16:00:21</c:v>
                </c:pt>
                <c:pt idx="5306">
                  <c:v>16:00:22</c:v>
                </c:pt>
                <c:pt idx="5307">
                  <c:v>16:00:23</c:v>
                </c:pt>
                <c:pt idx="5308">
                  <c:v>16:00:24</c:v>
                </c:pt>
                <c:pt idx="5309">
                  <c:v>16:00:25</c:v>
                </c:pt>
                <c:pt idx="5310">
                  <c:v>16:00:26</c:v>
                </c:pt>
                <c:pt idx="5311">
                  <c:v>16:00:27</c:v>
                </c:pt>
                <c:pt idx="5312">
                  <c:v>16:00:28</c:v>
                </c:pt>
                <c:pt idx="5313">
                  <c:v>16:00:29</c:v>
                </c:pt>
                <c:pt idx="5314">
                  <c:v>16:00:30</c:v>
                </c:pt>
                <c:pt idx="5315">
                  <c:v>16:00:31</c:v>
                </c:pt>
                <c:pt idx="5316">
                  <c:v>16:00:32</c:v>
                </c:pt>
                <c:pt idx="5317">
                  <c:v>16:00:33</c:v>
                </c:pt>
                <c:pt idx="5318">
                  <c:v>16:00:34</c:v>
                </c:pt>
                <c:pt idx="5319">
                  <c:v>16:00:35</c:v>
                </c:pt>
                <c:pt idx="5320">
                  <c:v>16:00:36</c:v>
                </c:pt>
                <c:pt idx="5321">
                  <c:v>16:00:37</c:v>
                </c:pt>
                <c:pt idx="5322">
                  <c:v>16:00:38</c:v>
                </c:pt>
                <c:pt idx="5323">
                  <c:v>16:00:39</c:v>
                </c:pt>
                <c:pt idx="5324">
                  <c:v>16:00:40</c:v>
                </c:pt>
                <c:pt idx="5325">
                  <c:v>16:00:41</c:v>
                </c:pt>
                <c:pt idx="5326">
                  <c:v>16:00:42</c:v>
                </c:pt>
                <c:pt idx="5327">
                  <c:v>16:00:43</c:v>
                </c:pt>
                <c:pt idx="5328">
                  <c:v>16:00:44</c:v>
                </c:pt>
                <c:pt idx="5329">
                  <c:v>16:00:45</c:v>
                </c:pt>
                <c:pt idx="5330">
                  <c:v>16:00:46</c:v>
                </c:pt>
                <c:pt idx="5331">
                  <c:v>16:00:47</c:v>
                </c:pt>
                <c:pt idx="5332">
                  <c:v>16:00:48</c:v>
                </c:pt>
                <c:pt idx="5333">
                  <c:v>16:00:49</c:v>
                </c:pt>
                <c:pt idx="5334">
                  <c:v>16:00:50</c:v>
                </c:pt>
                <c:pt idx="5335">
                  <c:v>16:00:51</c:v>
                </c:pt>
                <c:pt idx="5336">
                  <c:v>16:00:52</c:v>
                </c:pt>
                <c:pt idx="5337">
                  <c:v>16:00:53</c:v>
                </c:pt>
                <c:pt idx="5338">
                  <c:v>16:00:54</c:v>
                </c:pt>
                <c:pt idx="5339">
                  <c:v>16:00:55</c:v>
                </c:pt>
                <c:pt idx="5340">
                  <c:v>16:00:56</c:v>
                </c:pt>
                <c:pt idx="5341">
                  <c:v>16:00:57</c:v>
                </c:pt>
                <c:pt idx="5342">
                  <c:v>16:00:58</c:v>
                </c:pt>
                <c:pt idx="5343">
                  <c:v>16:00:59</c:v>
                </c:pt>
                <c:pt idx="5344">
                  <c:v>16:01:00</c:v>
                </c:pt>
                <c:pt idx="5345">
                  <c:v>16:01:01</c:v>
                </c:pt>
                <c:pt idx="5346">
                  <c:v>16:01:02</c:v>
                </c:pt>
                <c:pt idx="5347">
                  <c:v>16:01:03</c:v>
                </c:pt>
                <c:pt idx="5348">
                  <c:v>16:01:04</c:v>
                </c:pt>
                <c:pt idx="5349">
                  <c:v>16:01:05</c:v>
                </c:pt>
                <c:pt idx="5350">
                  <c:v>16:01:06</c:v>
                </c:pt>
                <c:pt idx="5351">
                  <c:v>16:01:07</c:v>
                </c:pt>
                <c:pt idx="5352">
                  <c:v>16:01:08</c:v>
                </c:pt>
                <c:pt idx="5353">
                  <c:v>16:01:09</c:v>
                </c:pt>
                <c:pt idx="5354">
                  <c:v>16:01:10</c:v>
                </c:pt>
                <c:pt idx="5355">
                  <c:v>16:01:11</c:v>
                </c:pt>
                <c:pt idx="5356">
                  <c:v>16:01:12</c:v>
                </c:pt>
                <c:pt idx="5357">
                  <c:v>16:01:13</c:v>
                </c:pt>
                <c:pt idx="5358">
                  <c:v>16:01:14</c:v>
                </c:pt>
                <c:pt idx="5359">
                  <c:v>16:01:15</c:v>
                </c:pt>
                <c:pt idx="5360">
                  <c:v>16:01:16</c:v>
                </c:pt>
                <c:pt idx="5361">
                  <c:v>16:01:17</c:v>
                </c:pt>
                <c:pt idx="5362">
                  <c:v>16:01:18</c:v>
                </c:pt>
                <c:pt idx="5363">
                  <c:v>16:01:19</c:v>
                </c:pt>
                <c:pt idx="5364">
                  <c:v>16:01:20</c:v>
                </c:pt>
                <c:pt idx="5365">
                  <c:v>16:01:21</c:v>
                </c:pt>
                <c:pt idx="5366">
                  <c:v>16:01:22</c:v>
                </c:pt>
                <c:pt idx="5367">
                  <c:v>16:01:23</c:v>
                </c:pt>
                <c:pt idx="5368">
                  <c:v>16:01:24</c:v>
                </c:pt>
                <c:pt idx="5369">
                  <c:v>16:01:25</c:v>
                </c:pt>
                <c:pt idx="5370">
                  <c:v>16:01:26</c:v>
                </c:pt>
                <c:pt idx="5371">
                  <c:v>16:01:27</c:v>
                </c:pt>
                <c:pt idx="5372">
                  <c:v>16:01:28</c:v>
                </c:pt>
                <c:pt idx="5373">
                  <c:v>16:01:29</c:v>
                </c:pt>
                <c:pt idx="5374">
                  <c:v>16:01:30</c:v>
                </c:pt>
                <c:pt idx="5375">
                  <c:v>16:01:31</c:v>
                </c:pt>
                <c:pt idx="5376">
                  <c:v>16:01:32</c:v>
                </c:pt>
                <c:pt idx="5377">
                  <c:v>16:01:33</c:v>
                </c:pt>
                <c:pt idx="5378">
                  <c:v>16:01:34</c:v>
                </c:pt>
                <c:pt idx="5379">
                  <c:v>16:01:35</c:v>
                </c:pt>
                <c:pt idx="5380">
                  <c:v>16:01:36</c:v>
                </c:pt>
                <c:pt idx="5381">
                  <c:v>16:01:37</c:v>
                </c:pt>
                <c:pt idx="5382">
                  <c:v>16:01:38</c:v>
                </c:pt>
                <c:pt idx="5383">
                  <c:v>16:01:39</c:v>
                </c:pt>
                <c:pt idx="5384">
                  <c:v>16:01:40</c:v>
                </c:pt>
                <c:pt idx="5385">
                  <c:v>16:01:41</c:v>
                </c:pt>
                <c:pt idx="5386">
                  <c:v>16:01:42</c:v>
                </c:pt>
                <c:pt idx="5387">
                  <c:v>16:01:43</c:v>
                </c:pt>
                <c:pt idx="5388">
                  <c:v>16:01:44</c:v>
                </c:pt>
                <c:pt idx="5389">
                  <c:v>16:01:45</c:v>
                </c:pt>
                <c:pt idx="5390">
                  <c:v>16:01:46</c:v>
                </c:pt>
                <c:pt idx="5391">
                  <c:v>16:01:47</c:v>
                </c:pt>
                <c:pt idx="5392">
                  <c:v>16:01:48</c:v>
                </c:pt>
                <c:pt idx="5393">
                  <c:v>16:01:49</c:v>
                </c:pt>
                <c:pt idx="5394">
                  <c:v>16:01:50</c:v>
                </c:pt>
                <c:pt idx="5395">
                  <c:v>16:01:51</c:v>
                </c:pt>
                <c:pt idx="5396">
                  <c:v>16:01:52</c:v>
                </c:pt>
                <c:pt idx="5397">
                  <c:v>16:01:53</c:v>
                </c:pt>
                <c:pt idx="5398">
                  <c:v>16:01:54</c:v>
                </c:pt>
                <c:pt idx="5399">
                  <c:v>16:01:55</c:v>
                </c:pt>
                <c:pt idx="5400">
                  <c:v>16:01:56</c:v>
                </c:pt>
                <c:pt idx="5401">
                  <c:v>16:01:57</c:v>
                </c:pt>
                <c:pt idx="5402">
                  <c:v>16:01:58</c:v>
                </c:pt>
                <c:pt idx="5403">
                  <c:v>16:01:59</c:v>
                </c:pt>
                <c:pt idx="5404">
                  <c:v>16:02:00</c:v>
                </c:pt>
                <c:pt idx="5405">
                  <c:v>16:02:01</c:v>
                </c:pt>
                <c:pt idx="5406">
                  <c:v>16:02:02</c:v>
                </c:pt>
                <c:pt idx="5407">
                  <c:v>16:02:03</c:v>
                </c:pt>
                <c:pt idx="5408">
                  <c:v>16:02:04</c:v>
                </c:pt>
                <c:pt idx="5409">
                  <c:v>16:02:05</c:v>
                </c:pt>
                <c:pt idx="5410">
                  <c:v>16:02:06</c:v>
                </c:pt>
                <c:pt idx="5411">
                  <c:v>16:02:07</c:v>
                </c:pt>
                <c:pt idx="5412">
                  <c:v>16:02:08</c:v>
                </c:pt>
                <c:pt idx="5413">
                  <c:v>16:02:09</c:v>
                </c:pt>
                <c:pt idx="5414">
                  <c:v>16:02:10</c:v>
                </c:pt>
                <c:pt idx="5415">
                  <c:v>16:02:11</c:v>
                </c:pt>
                <c:pt idx="5416">
                  <c:v>16:02:12</c:v>
                </c:pt>
                <c:pt idx="5417">
                  <c:v>16:02:13</c:v>
                </c:pt>
                <c:pt idx="5418">
                  <c:v>16:02:14</c:v>
                </c:pt>
                <c:pt idx="5419">
                  <c:v>16:02:15</c:v>
                </c:pt>
                <c:pt idx="5420">
                  <c:v>16:02:16</c:v>
                </c:pt>
                <c:pt idx="5421">
                  <c:v>16:02:17</c:v>
                </c:pt>
                <c:pt idx="5422">
                  <c:v>16:02:18</c:v>
                </c:pt>
                <c:pt idx="5423">
                  <c:v>16:02:19</c:v>
                </c:pt>
                <c:pt idx="5424">
                  <c:v>16:02:20</c:v>
                </c:pt>
                <c:pt idx="5425">
                  <c:v>16:02:21</c:v>
                </c:pt>
                <c:pt idx="5426">
                  <c:v>16:02:22</c:v>
                </c:pt>
                <c:pt idx="5427">
                  <c:v>16:02:23</c:v>
                </c:pt>
                <c:pt idx="5428">
                  <c:v>16:02:24</c:v>
                </c:pt>
                <c:pt idx="5429">
                  <c:v>16:02:25</c:v>
                </c:pt>
                <c:pt idx="5430">
                  <c:v>16:02:26</c:v>
                </c:pt>
                <c:pt idx="5431">
                  <c:v>16:02:27</c:v>
                </c:pt>
                <c:pt idx="5432">
                  <c:v>16:02:28</c:v>
                </c:pt>
                <c:pt idx="5433">
                  <c:v>16:02:29</c:v>
                </c:pt>
                <c:pt idx="5434">
                  <c:v>16:02:30</c:v>
                </c:pt>
                <c:pt idx="5435">
                  <c:v>16:02:31</c:v>
                </c:pt>
                <c:pt idx="5436">
                  <c:v>16:02:32</c:v>
                </c:pt>
                <c:pt idx="5437">
                  <c:v>16:02:33</c:v>
                </c:pt>
                <c:pt idx="5438">
                  <c:v>16:02:34</c:v>
                </c:pt>
                <c:pt idx="5439">
                  <c:v>16:02:35</c:v>
                </c:pt>
                <c:pt idx="5440">
                  <c:v>16:02:36</c:v>
                </c:pt>
                <c:pt idx="5441">
                  <c:v>16:02:37</c:v>
                </c:pt>
                <c:pt idx="5442">
                  <c:v>16:02:38</c:v>
                </c:pt>
                <c:pt idx="5443">
                  <c:v>16:02:39</c:v>
                </c:pt>
                <c:pt idx="5444">
                  <c:v>16:02:40</c:v>
                </c:pt>
                <c:pt idx="5445">
                  <c:v>16:02:41</c:v>
                </c:pt>
                <c:pt idx="5446">
                  <c:v>16:02:42</c:v>
                </c:pt>
                <c:pt idx="5447">
                  <c:v>16:02:43</c:v>
                </c:pt>
                <c:pt idx="5448">
                  <c:v>16:02:44</c:v>
                </c:pt>
                <c:pt idx="5449">
                  <c:v>16:02:45</c:v>
                </c:pt>
                <c:pt idx="5450">
                  <c:v>16:02:46</c:v>
                </c:pt>
                <c:pt idx="5451">
                  <c:v>16:02:47</c:v>
                </c:pt>
                <c:pt idx="5452">
                  <c:v>16:02:48</c:v>
                </c:pt>
                <c:pt idx="5453">
                  <c:v>16:02:49</c:v>
                </c:pt>
                <c:pt idx="5454">
                  <c:v>16:02:50</c:v>
                </c:pt>
                <c:pt idx="5455">
                  <c:v>16:02:51</c:v>
                </c:pt>
                <c:pt idx="5456">
                  <c:v>16:02:52</c:v>
                </c:pt>
                <c:pt idx="5457">
                  <c:v>16:02:53</c:v>
                </c:pt>
                <c:pt idx="5458">
                  <c:v>16:02:54</c:v>
                </c:pt>
                <c:pt idx="5459">
                  <c:v>16:02:55</c:v>
                </c:pt>
                <c:pt idx="5460">
                  <c:v>16:02:56</c:v>
                </c:pt>
                <c:pt idx="5461">
                  <c:v>16:02:57</c:v>
                </c:pt>
                <c:pt idx="5462">
                  <c:v>16:02:58</c:v>
                </c:pt>
                <c:pt idx="5463">
                  <c:v>16:02:59</c:v>
                </c:pt>
                <c:pt idx="5464">
                  <c:v>16:03:00</c:v>
                </c:pt>
                <c:pt idx="5465">
                  <c:v>16:03:01</c:v>
                </c:pt>
                <c:pt idx="5466">
                  <c:v>16:03:02</c:v>
                </c:pt>
                <c:pt idx="5467">
                  <c:v>16:03:03</c:v>
                </c:pt>
                <c:pt idx="5468">
                  <c:v>16:03:04</c:v>
                </c:pt>
                <c:pt idx="5469">
                  <c:v>16:03:05</c:v>
                </c:pt>
                <c:pt idx="5470">
                  <c:v>16:03:06</c:v>
                </c:pt>
                <c:pt idx="5471">
                  <c:v>16:03:07</c:v>
                </c:pt>
                <c:pt idx="5472">
                  <c:v>16:03:08</c:v>
                </c:pt>
                <c:pt idx="5473">
                  <c:v>16:03:09</c:v>
                </c:pt>
                <c:pt idx="5474">
                  <c:v>16:03:10</c:v>
                </c:pt>
                <c:pt idx="5475">
                  <c:v>16:03:11</c:v>
                </c:pt>
                <c:pt idx="5476">
                  <c:v>16:03:12</c:v>
                </c:pt>
                <c:pt idx="5477">
                  <c:v>16:03:13</c:v>
                </c:pt>
                <c:pt idx="5478">
                  <c:v>16:03:14</c:v>
                </c:pt>
                <c:pt idx="5479">
                  <c:v>16:03:15</c:v>
                </c:pt>
                <c:pt idx="5480">
                  <c:v>16:03:16</c:v>
                </c:pt>
                <c:pt idx="5481">
                  <c:v>16:03:17</c:v>
                </c:pt>
                <c:pt idx="5482">
                  <c:v>16:03:18</c:v>
                </c:pt>
                <c:pt idx="5483">
                  <c:v>16:03:19</c:v>
                </c:pt>
                <c:pt idx="5484">
                  <c:v>16:03:20</c:v>
                </c:pt>
                <c:pt idx="5485">
                  <c:v>16:03:21</c:v>
                </c:pt>
                <c:pt idx="5486">
                  <c:v>16:03:22</c:v>
                </c:pt>
                <c:pt idx="5487">
                  <c:v>16:03:23</c:v>
                </c:pt>
                <c:pt idx="5488">
                  <c:v>16:03:24</c:v>
                </c:pt>
                <c:pt idx="5489">
                  <c:v>16:03:25</c:v>
                </c:pt>
                <c:pt idx="5490">
                  <c:v>16:03:26</c:v>
                </c:pt>
                <c:pt idx="5491">
                  <c:v>16:03:27</c:v>
                </c:pt>
                <c:pt idx="5492">
                  <c:v>16:03:28</c:v>
                </c:pt>
                <c:pt idx="5493">
                  <c:v>16:03:29</c:v>
                </c:pt>
                <c:pt idx="5494">
                  <c:v>16:03:30</c:v>
                </c:pt>
                <c:pt idx="5495">
                  <c:v>16:03:31</c:v>
                </c:pt>
                <c:pt idx="5496">
                  <c:v>16:03:32</c:v>
                </c:pt>
                <c:pt idx="5497">
                  <c:v>16:03:33</c:v>
                </c:pt>
                <c:pt idx="5498">
                  <c:v>16:03:34</c:v>
                </c:pt>
                <c:pt idx="5499">
                  <c:v>16:03:35</c:v>
                </c:pt>
                <c:pt idx="5500">
                  <c:v>16:03:36</c:v>
                </c:pt>
                <c:pt idx="5501">
                  <c:v>16:03:37</c:v>
                </c:pt>
                <c:pt idx="5502">
                  <c:v>16:03:38</c:v>
                </c:pt>
                <c:pt idx="5503">
                  <c:v>16:03:39</c:v>
                </c:pt>
                <c:pt idx="5504">
                  <c:v>16:03:40</c:v>
                </c:pt>
                <c:pt idx="5505">
                  <c:v>16:03:41</c:v>
                </c:pt>
                <c:pt idx="5506">
                  <c:v>16:03:42</c:v>
                </c:pt>
                <c:pt idx="5507">
                  <c:v>16:03:43</c:v>
                </c:pt>
                <c:pt idx="5508">
                  <c:v>16:03:44</c:v>
                </c:pt>
                <c:pt idx="5509">
                  <c:v>16:03:45</c:v>
                </c:pt>
                <c:pt idx="5510">
                  <c:v>16:03:46</c:v>
                </c:pt>
                <c:pt idx="5511">
                  <c:v>16:03:47</c:v>
                </c:pt>
                <c:pt idx="5512">
                  <c:v>16:03:48</c:v>
                </c:pt>
                <c:pt idx="5513">
                  <c:v>16:03:49</c:v>
                </c:pt>
                <c:pt idx="5514">
                  <c:v>16:03:50</c:v>
                </c:pt>
                <c:pt idx="5515">
                  <c:v>16:03:51</c:v>
                </c:pt>
                <c:pt idx="5516">
                  <c:v>16:03:52</c:v>
                </c:pt>
                <c:pt idx="5517">
                  <c:v>16:03:53</c:v>
                </c:pt>
                <c:pt idx="5518">
                  <c:v>16:03:54</c:v>
                </c:pt>
                <c:pt idx="5519">
                  <c:v>16:03:55</c:v>
                </c:pt>
                <c:pt idx="5520">
                  <c:v>16:03:56</c:v>
                </c:pt>
                <c:pt idx="5521">
                  <c:v>16:03:57</c:v>
                </c:pt>
                <c:pt idx="5522">
                  <c:v>16:03:58</c:v>
                </c:pt>
                <c:pt idx="5523">
                  <c:v>16:03:59</c:v>
                </c:pt>
                <c:pt idx="5524">
                  <c:v>16:04:00</c:v>
                </c:pt>
                <c:pt idx="5525">
                  <c:v>16:04:01</c:v>
                </c:pt>
                <c:pt idx="5526">
                  <c:v>16:04:02</c:v>
                </c:pt>
                <c:pt idx="5527">
                  <c:v>16:04:03</c:v>
                </c:pt>
                <c:pt idx="5528">
                  <c:v>16:04:04</c:v>
                </c:pt>
                <c:pt idx="5529">
                  <c:v>16:04:05</c:v>
                </c:pt>
                <c:pt idx="5530">
                  <c:v>16:04:06</c:v>
                </c:pt>
                <c:pt idx="5531">
                  <c:v>16:04:07</c:v>
                </c:pt>
                <c:pt idx="5532">
                  <c:v>16:04:08</c:v>
                </c:pt>
                <c:pt idx="5533">
                  <c:v>16:04:09</c:v>
                </c:pt>
                <c:pt idx="5534">
                  <c:v>16:04:10</c:v>
                </c:pt>
                <c:pt idx="5535">
                  <c:v>16:04:11</c:v>
                </c:pt>
                <c:pt idx="5536">
                  <c:v>16:04:12</c:v>
                </c:pt>
                <c:pt idx="5537">
                  <c:v>16:04:13</c:v>
                </c:pt>
                <c:pt idx="5538">
                  <c:v>16:04:14</c:v>
                </c:pt>
                <c:pt idx="5539">
                  <c:v>16:04:15</c:v>
                </c:pt>
                <c:pt idx="5540">
                  <c:v>16:04:16</c:v>
                </c:pt>
                <c:pt idx="5541">
                  <c:v>16:04:17</c:v>
                </c:pt>
                <c:pt idx="5542">
                  <c:v>16:04:18</c:v>
                </c:pt>
                <c:pt idx="5543">
                  <c:v>16:04:19</c:v>
                </c:pt>
                <c:pt idx="5544">
                  <c:v>16:04:20</c:v>
                </c:pt>
                <c:pt idx="5545">
                  <c:v>16:04:21</c:v>
                </c:pt>
                <c:pt idx="5546">
                  <c:v>16:04:22</c:v>
                </c:pt>
                <c:pt idx="5547">
                  <c:v>16:04:23</c:v>
                </c:pt>
                <c:pt idx="5548">
                  <c:v>16:04:24</c:v>
                </c:pt>
                <c:pt idx="5549">
                  <c:v>16:04:25</c:v>
                </c:pt>
                <c:pt idx="5550">
                  <c:v>16:04:26</c:v>
                </c:pt>
                <c:pt idx="5551">
                  <c:v>16:04:27</c:v>
                </c:pt>
                <c:pt idx="5552">
                  <c:v>16:04:28</c:v>
                </c:pt>
                <c:pt idx="5553">
                  <c:v>16:04:29</c:v>
                </c:pt>
                <c:pt idx="5554">
                  <c:v>16:04:30</c:v>
                </c:pt>
                <c:pt idx="5555">
                  <c:v>16:04:31</c:v>
                </c:pt>
                <c:pt idx="5556">
                  <c:v>16:04:32</c:v>
                </c:pt>
                <c:pt idx="5557">
                  <c:v>16:04:33</c:v>
                </c:pt>
                <c:pt idx="5558">
                  <c:v>16:04:34</c:v>
                </c:pt>
                <c:pt idx="5559">
                  <c:v>16:04:35</c:v>
                </c:pt>
                <c:pt idx="5560">
                  <c:v>16:04:36</c:v>
                </c:pt>
                <c:pt idx="5561">
                  <c:v>16:04:37</c:v>
                </c:pt>
                <c:pt idx="5562">
                  <c:v>16:04:38</c:v>
                </c:pt>
                <c:pt idx="5563">
                  <c:v>16:04:39</c:v>
                </c:pt>
                <c:pt idx="5564">
                  <c:v>16:04:40</c:v>
                </c:pt>
                <c:pt idx="5565">
                  <c:v>16:04:41</c:v>
                </c:pt>
                <c:pt idx="5566">
                  <c:v>16:04:42</c:v>
                </c:pt>
                <c:pt idx="5567">
                  <c:v>16:04:43</c:v>
                </c:pt>
                <c:pt idx="5568">
                  <c:v>16:04:44</c:v>
                </c:pt>
                <c:pt idx="5569">
                  <c:v>16:04:45</c:v>
                </c:pt>
                <c:pt idx="5570">
                  <c:v>16:04:46</c:v>
                </c:pt>
                <c:pt idx="5571">
                  <c:v>16:04:47</c:v>
                </c:pt>
                <c:pt idx="5572">
                  <c:v>16:04:48</c:v>
                </c:pt>
                <c:pt idx="5573">
                  <c:v>16:04:49</c:v>
                </c:pt>
                <c:pt idx="5574">
                  <c:v>16:04:50</c:v>
                </c:pt>
                <c:pt idx="5575">
                  <c:v>16:04:51</c:v>
                </c:pt>
                <c:pt idx="5576">
                  <c:v>16:04:52</c:v>
                </c:pt>
                <c:pt idx="5577">
                  <c:v>16:04:53</c:v>
                </c:pt>
                <c:pt idx="5578">
                  <c:v>16:04:54</c:v>
                </c:pt>
                <c:pt idx="5579">
                  <c:v>16:04:55</c:v>
                </c:pt>
                <c:pt idx="5580">
                  <c:v>16:04:56</c:v>
                </c:pt>
                <c:pt idx="5581">
                  <c:v>16:04:57</c:v>
                </c:pt>
                <c:pt idx="5582">
                  <c:v>16:04:58</c:v>
                </c:pt>
                <c:pt idx="5583">
                  <c:v>16:04:59</c:v>
                </c:pt>
                <c:pt idx="5584">
                  <c:v>16:05:00</c:v>
                </c:pt>
                <c:pt idx="5585">
                  <c:v>16:05:01</c:v>
                </c:pt>
                <c:pt idx="5586">
                  <c:v>16:05:02</c:v>
                </c:pt>
                <c:pt idx="5587">
                  <c:v>16:05:03</c:v>
                </c:pt>
                <c:pt idx="5588">
                  <c:v>16:05:04</c:v>
                </c:pt>
                <c:pt idx="5589">
                  <c:v>16:05:05</c:v>
                </c:pt>
                <c:pt idx="5590">
                  <c:v>16:05:06</c:v>
                </c:pt>
                <c:pt idx="5591">
                  <c:v>16:05:07</c:v>
                </c:pt>
                <c:pt idx="5592">
                  <c:v>16:05:08</c:v>
                </c:pt>
                <c:pt idx="5593">
                  <c:v>16:05:09</c:v>
                </c:pt>
                <c:pt idx="5594">
                  <c:v>16:05:10</c:v>
                </c:pt>
                <c:pt idx="5595">
                  <c:v>16:05:11</c:v>
                </c:pt>
                <c:pt idx="5596">
                  <c:v>16:05:12</c:v>
                </c:pt>
                <c:pt idx="5597">
                  <c:v>16:05:13</c:v>
                </c:pt>
                <c:pt idx="5598">
                  <c:v>16:05:14</c:v>
                </c:pt>
                <c:pt idx="5599">
                  <c:v>16:05:15</c:v>
                </c:pt>
                <c:pt idx="5600">
                  <c:v>16:05:16</c:v>
                </c:pt>
                <c:pt idx="5601">
                  <c:v>16:05:17</c:v>
                </c:pt>
                <c:pt idx="5602">
                  <c:v>16:05:18</c:v>
                </c:pt>
                <c:pt idx="5603">
                  <c:v>16:05:19</c:v>
                </c:pt>
                <c:pt idx="5604">
                  <c:v>16:05:20</c:v>
                </c:pt>
                <c:pt idx="5605">
                  <c:v>16:05:21</c:v>
                </c:pt>
                <c:pt idx="5606">
                  <c:v>16:05:22</c:v>
                </c:pt>
                <c:pt idx="5607">
                  <c:v>16:05:23</c:v>
                </c:pt>
                <c:pt idx="5608">
                  <c:v>16:05:24</c:v>
                </c:pt>
                <c:pt idx="5609">
                  <c:v>16:05:25</c:v>
                </c:pt>
                <c:pt idx="5610">
                  <c:v>16:05:26</c:v>
                </c:pt>
                <c:pt idx="5611">
                  <c:v>16:05:27</c:v>
                </c:pt>
                <c:pt idx="5612">
                  <c:v>16:05:28</c:v>
                </c:pt>
                <c:pt idx="5613">
                  <c:v>16:05:29</c:v>
                </c:pt>
                <c:pt idx="5614">
                  <c:v>16:05:30</c:v>
                </c:pt>
                <c:pt idx="5615">
                  <c:v>16:05:31</c:v>
                </c:pt>
                <c:pt idx="5616">
                  <c:v>16:05:32</c:v>
                </c:pt>
                <c:pt idx="5617">
                  <c:v>16:05:33</c:v>
                </c:pt>
                <c:pt idx="5618">
                  <c:v>16:05:34</c:v>
                </c:pt>
                <c:pt idx="5619">
                  <c:v>16:05:35</c:v>
                </c:pt>
                <c:pt idx="5620">
                  <c:v>16:05:36</c:v>
                </c:pt>
                <c:pt idx="5621">
                  <c:v>16:05:37</c:v>
                </c:pt>
                <c:pt idx="5622">
                  <c:v>16:05:38</c:v>
                </c:pt>
                <c:pt idx="5623">
                  <c:v>16:05:39</c:v>
                </c:pt>
                <c:pt idx="5624">
                  <c:v>16:05:40</c:v>
                </c:pt>
                <c:pt idx="5625">
                  <c:v>16:05:41</c:v>
                </c:pt>
                <c:pt idx="5626">
                  <c:v>16:05:42</c:v>
                </c:pt>
                <c:pt idx="5627">
                  <c:v>16:05:43</c:v>
                </c:pt>
                <c:pt idx="5628">
                  <c:v>16:05:44</c:v>
                </c:pt>
                <c:pt idx="5629">
                  <c:v>16:05:45</c:v>
                </c:pt>
                <c:pt idx="5630">
                  <c:v>16:05:46</c:v>
                </c:pt>
                <c:pt idx="5631">
                  <c:v>16:05:47</c:v>
                </c:pt>
                <c:pt idx="5632">
                  <c:v>16:05:48</c:v>
                </c:pt>
                <c:pt idx="5633">
                  <c:v>16:05:49</c:v>
                </c:pt>
                <c:pt idx="5634">
                  <c:v>16:05:50</c:v>
                </c:pt>
                <c:pt idx="5635">
                  <c:v>16:05:51</c:v>
                </c:pt>
                <c:pt idx="5636">
                  <c:v>16:05:52</c:v>
                </c:pt>
                <c:pt idx="5637">
                  <c:v>16:05:53</c:v>
                </c:pt>
                <c:pt idx="5638">
                  <c:v>16:05:54</c:v>
                </c:pt>
                <c:pt idx="5639">
                  <c:v>16:05:55</c:v>
                </c:pt>
                <c:pt idx="5640">
                  <c:v>16:05:56</c:v>
                </c:pt>
                <c:pt idx="5641">
                  <c:v>16:05:57</c:v>
                </c:pt>
                <c:pt idx="5642">
                  <c:v>16:05:58</c:v>
                </c:pt>
                <c:pt idx="5643">
                  <c:v>16:05:59</c:v>
                </c:pt>
                <c:pt idx="5644">
                  <c:v>16:06:00</c:v>
                </c:pt>
                <c:pt idx="5645">
                  <c:v>16:06:01</c:v>
                </c:pt>
                <c:pt idx="5646">
                  <c:v>16:06:02</c:v>
                </c:pt>
                <c:pt idx="5647">
                  <c:v>16:06:03</c:v>
                </c:pt>
                <c:pt idx="5648">
                  <c:v>16:06:04</c:v>
                </c:pt>
                <c:pt idx="5649">
                  <c:v>16:06:05</c:v>
                </c:pt>
                <c:pt idx="5650">
                  <c:v>16:06:06</c:v>
                </c:pt>
                <c:pt idx="5651">
                  <c:v>16:06:07</c:v>
                </c:pt>
                <c:pt idx="5652">
                  <c:v>16:06:08</c:v>
                </c:pt>
                <c:pt idx="5653">
                  <c:v>16:06:09</c:v>
                </c:pt>
                <c:pt idx="5654">
                  <c:v>16:06:10</c:v>
                </c:pt>
                <c:pt idx="5655">
                  <c:v>16:06:11</c:v>
                </c:pt>
                <c:pt idx="5656">
                  <c:v>16:06:12</c:v>
                </c:pt>
                <c:pt idx="5657">
                  <c:v>16:06:13</c:v>
                </c:pt>
                <c:pt idx="5658">
                  <c:v>16:06:14</c:v>
                </c:pt>
                <c:pt idx="5659">
                  <c:v>16:06:15</c:v>
                </c:pt>
                <c:pt idx="5660">
                  <c:v>16:06:16</c:v>
                </c:pt>
                <c:pt idx="5661">
                  <c:v>16:06:17</c:v>
                </c:pt>
                <c:pt idx="5662">
                  <c:v>16:06:18</c:v>
                </c:pt>
                <c:pt idx="5663">
                  <c:v>16:06:19</c:v>
                </c:pt>
                <c:pt idx="5664">
                  <c:v>16:06:20</c:v>
                </c:pt>
                <c:pt idx="5665">
                  <c:v>16:06:21</c:v>
                </c:pt>
                <c:pt idx="5666">
                  <c:v>16:06:22</c:v>
                </c:pt>
                <c:pt idx="5667">
                  <c:v>16:06:23</c:v>
                </c:pt>
                <c:pt idx="5668">
                  <c:v>16:06:24</c:v>
                </c:pt>
                <c:pt idx="5669">
                  <c:v>16:06:25</c:v>
                </c:pt>
                <c:pt idx="5670">
                  <c:v>16:06:26</c:v>
                </c:pt>
                <c:pt idx="5671">
                  <c:v>16:06:27</c:v>
                </c:pt>
                <c:pt idx="5672">
                  <c:v>16:06:28</c:v>
                </c:pt>
                <c:pt idx="5673">
                  <c:v>16:06:29</c:v>
                </c:pt>
                <c:pt idx="5674">
                  <c:v>16:06:30</c:v>
                </c:pt>
                <c:pt idx="5675">
                  <c:v>16:06:31</c:v>
                </c:pt>
                <c:pt idx="5676">
                  <c:v>16:06:32</c:v>
                </c:pt>
                <c:pt idx="5677">
                  <c:v>16:06:33</c:v>
                </c:pt>
                <c:pt idx="5678">
                  <c:v>16:06:34</c:v>
                </c:pt>
                <c:pt idx="5679">
                  <c:v>16:06:35</c:v>
                </c:pt>
                <c:pt idx="5680">
                  <c:v>16:06:36</c:v>
                </c:pt>
                <c:pt idx="5681">
                  <c:v>16:06:37</c:v>
                </c:pt>
                <c:pt idx="5682">
                  <c:v>16:06:38</c:v>
                </c:pt>
                <c:pt idx="5683">
                  <c:v>16:06:39</c:v>
                </c:pt>
                <c:pt idx="5684">
                  <c:v>16:06:40</c:v>
                </c:pt>
                <c:pt idx="5685">
                  <c:v>16:06:41</c:v>
                </c:pt>
                <c:pt idx="5686">
                  <c:v>16:06:42</c:v>
                </c:pt>
                <c:pt idx="5687">
                  <c:v>16:06:43</c:v>
                </c:pt>
                <c:pt idx="5688">
                  <c:v>16:06:44</c:v>
                </c:pt>
                <c:pt idx="5689">
                  <c:v>16:06:45</c:v>
                </c:pt>
                <c:pt idx="5690">
                  <c:v>16:06:46</c:v>
                </c:pt>
                <c:pt idx="5691">
                  <c:v>16:06:47</c:v>
                </c:pt>
                <c:pt idx="5692">
                  <c:v>16:06:48</c:v>
                </c:pt>
                <c:pt idx="5693">
                  <c:v>16:06:49</c:v>
                </c:pt>
                <c:pt idx="5694">
                  <c:v>16:06:50</c:v>
                </c:pt>
                <c:pt idx="5695">
                  <c:v>16:06:51</c:v>
                </c:pt>
                <c:pt idx="5696">
                  <c:v>16:06:52</c:v>
                </c:pt>
                <c:pt idx="5697">
                  <c:v>16:06:53</c:v>
                </c:pt>
                <c:pt idx="5698">
                  <c:v>16:06:54</c:v>
                </c:pt>
                <c:pt idx="5699">
                  <c:v>16:06:55</c:v>
                </c:pt>
                <c:pt idx="5700">
                  <c:v>16:06:56</c:v>
                </c:pt>
                <c:pt idx="5701">
                  <c:v>16:06:57</c:v>
                </c:pt>
                <c:pt idx="5702">
                  <c:v>16:06:58</c:v>
                </c:pt>
                <c:pt idx="5703">
                  <c:v>16:06:59</c:v>
                </c:pt>
                <c:pt idx="5704">
                  <c:v>16:07:00</c:v>
                </c:pt>
                <c:pt idx="5705">
                  <c:v>16:07:01</c:v>
                </c:pt>
                <c:pt idx="5706">
                  <c:v>16:07:02</c:v>
                </c:pt>
                <c:pt idx="5707">
                  <c:v>16:07:03</c:v>
                </c:pt>
                <c:pt idx="5708">
                  <c:v>16:07:04</c:v>
                </c:pt>
                <c:pt idx="5709">
                  <c:v>16:07:05</c:v>
                </c:pt>
                <c:pt idx="5710">
                  <c:v>16:07:06</c:v>
                </c:pt>
                <c:pt idx="5711">
                  <c:v>16:07:07</c:v>
                </c:pt>
                <c:pt idx="5712">
                  <c:v>16:07:08</c:v>
                </c:pt>
                <c:pt idx="5713">
                  <c:v>16:07:09</c:v>
                </c:pt>
                <c:pt idx="5714">
                  <c:v>16:07:10</c:v>
                </c:pt>
                <c:pt idx="5715">
                  <c:v>16:07:11</c:v>
                </c:pt>
                <c:pt idx="5716">
                  <c:v>16:07:12</c:v>
                </c:pt>
                <c:pt idx="5717">
                  <c:v>16:07:13</c:v>
                </c:pt>
                <c:pt idx="5718">
                  <c:v>16:07:14</c:v>
                </c:pt>
                <c:pt idx="5719">
                  <c:v>16:07:15</c:v>
                </c:pt>
                <c:pt idx="5720">
                  <c:v>16:07:16</c:v>
                </c:pt>
                <c:pt idx="5721">
                  <c:v>16:07:17</c:v>
                </c:pt>
                <c:pt idx="5722">
                  <c:v>16:07:18</c:v>
                </c:pt>
                <c:pt idx="5723">
                  <c:v>16:07:19</c:v>
                </c:pt>
                <c:pt idx="5724">
                  <c:v>16:07:20</c:v>
                </c:pt>
                <c:pt idx="5725">
                  <c:v>16:07:21</c:v>
                </c:pt>
                <c:pt idx="5726">
                  <c:v>16:07:22</c:v>
                </c:pt>
                <c:pt idx="5727">
                  <c:v>16:07:23</c:v>
                </c:pt>
                <c:pt idx="5728">
                  <c:v>16:07:24</c:v>
                </c:pt>
                <c:pt idx="5729">
                  <c:v>16:07:25</c:v>
                </c:pt>
                <c:pt idx="5730">
                  <c:v>16:07:26</c:v>
                </c:pt>
                <c:pt idx="5731">
                  <c:v>16:07:27</c:v>
                </c:pt>
                <c:pt idx="5732">
                  <c:v>16:07:28</c:v>
                </c:pt>
                <c:pt idx="5733">
                  <c:v>16:07:29</c:v>
                </c:pt>
                <c:pt idx="5734">
                  <c:v>16:07:30</c:v>
                </c:pt>
                <c:pt idx="5735">
                  <c:v>16:07:31</c:v>
                </c:pt>
                <c:pt idx="5736">
                  <c:v>16:07:32</c:v>
                </c:pt>
                <c:pt idx="5737">
                  <c:v>16:07:33</c:v>
                </c:pt>
                <c:pt idx="5738">
                  <c:v>16:07:34</c:v>
                </c:pt>
                <c:pt idx="5739">
                  <c:v>16:07:35</c:v>
                </c:pt>
                <c:pt idx="5740">
                  <c:v>16:07:36</c:v>
                </c:pt>
                <c:pt idx="5741">
                  <c:v>16:07:37</c:v>
                </c:pt>
                <c:pt idx="5742">
                  <c:v>16:07:38</c:v>
                </c:pt>
                <c:pt idx="5743">
                  <c:v>16:07:39</c:v>
                </c:pt>
                <c:pt idx="5744">
                  <c:v>16:07:40</c:v>
                </c:pt>
                <c:pt idx="5745">
                  <c:v>16:07:41</c:v>
                </c:pt>
                <c:pt idx="5746">
                  <c:v>16:07:42</c:v>
                </c:pt>
                <c:pt idx="5747">
                  <c:v>16:07:43</c:v>
                </c:pt>
                <c:pt idx="5748">
                  <c:v>16:07:44</c:v>
                </c:pt>
                <c:pt idx="5749">
                  <c:v>16:07:45</c:v>
                </c:pt>
                <c:pt idx="5750">
                  <c:v>16:07:46</c:v>
                </c:pt>
                <c:pt idx="5751">
                  <c:v>16:07:47</c:v>
                </c:pt>
                <c:pt idx="5752">
                  <c:v>16:07:48</c:v>
                </c:pt>
                <c:pt idx="5753">
                  <c:v>16:07:49</c:v>
                </c:pt>
                <c:pt idx="5754">
                  <c:v>16:07:50</c:v>
                </c:pt>
                <c:pt idx="5755">
                  <c:v>16:07:51</c:v>
                </c:pt>
                <c:pt idx="5756">
                  <c:v>16:07:52</c:v>
                </c:pt>
                <c:pt idx="5757">
                  <c:v>16:07:53</c:v>
                </c:pt>
                <c:pt idx="5758">
                  <c:v>16:07:54</c:v>
                </c:pt>
                <c:pt idx="5759">
                  <c:v>16:07:55</c:v>
                </c:pt>
                <c:pt idx="5760">
                  <c:v>16:07:56</c:v>
                </c:pt>
                <c:pt idx="5761">
                  <c:v>16:07:57</c:v>
                </c:pt>
                <c:pt idx="5762">
                  <c:v>16:07:58</c:v>
                </c:pt>
                <c:pt idx="5763">
                  <c:v>16:07:59</c:v>
                </c:pt>
                <c:pt idx="5764">
                  <c:v>16:08:00</c:v>
                </c:pt>
                <c:pt idx="5765">
                  <c:v>16:08:01</c:v>
                </c:pt>
                <c:pt idx="5766">
                  <c:v>16:08:02</c:v>
                </c:pt>
                <c:pt idx="5767">
                  <c:v>16:08:03</c:v>
                </c:pt>
                <c:pt idx="5768">
                  <c:v>16:08:04</c:v>
                </c:pt>
                <c:pt idx="5769">
                  <c:v>16:08:05</c:v>
                </c:pt>
                <c:pt idx="5770">
                  <c:v>16:08:06</c:v>
                </c:pt>
                <c:pt idx="5771">
                  <c:v>16:08:07</c:v>
                </c:pt>
                <c:pt idx="5772">
                  <c:v>16:08:08</c:v>
                </c:pt>
                <c:pt idx="5773">
                  <c:v>16:08:09</c:v>
                </c:pt>
                <c:pt idx="5774">
                  <c:v>16:08:10</c:v>
                </c:pt>
                <c:pt idx="5775">
                  <c:v>16:08:11</c:v>
                </c:pt>
                <c:pt idx="5776">
                  <c:v>16:08:12</c:v>
                </c:pt>
                <c:pt idx="5777">
                  <c:v>16:08:13</c:v>
                </c:pt>
                <c:pt idx="5778">
                  <c:v>16:08:14</c:v>
                </c:pt>
                <c:pt idx="5779">
                  <c:v>16:08:15</c:v>
                </c:pt>
                <c:pt idx="5780">
                  <c:v>16:08:16</c:v>
                </c:pt>
                <c:pt idx="5781">
                  <c:v>16:08:17</c:v>
                </c:pt>
                <c:pt idx="5782">
                  <c:v>16:08:18</c:v>
                </c:pt>
                <c:pt idx="5783">
                  <c:v>16:08:19</c:v>
                </c:pt>
                <c:pt idx="5784">
                  <c:v>16:08:20</c:v>
                </c:pt>
                <c:pt idx="5785">
                  <c:v>16:08:21</c:v>
                </c:pt>
                <c:pt idx="5786">
                  <c:v>16:08:22</c:v>
                </c:pt>
                <c:pt idx="5787">
                  <c:v>16:08:23</c:v>
                </c:pt>
                <c:pt idx="5788">
                  <c:v>16:08:24</c:v>
                </c:pt>
                <c:pt idx="5789">
                  <c:v>16:08:25</c:v>
                </c:pt>
                <c:pt idx="5790">
                  <c:v>16:08:26</c:v>
                </c:pt>
                <c:pt idx="5791">
                  <c:v>16:08:27</c:v>
                </c:pt>
                <c:pt idx="5792">
                  <c:v>16:08:28</c:v>
                </c:pt>
                <c:pt idx="5793">
                  <c:v>16:08:29</c:v>
                </c:pt>
                <c:pt idx="5794">
                  <c:v>16:08:30</c:v>
                </c:pt>
                <c:pt idx="5795">
                  <c:v>16:08:31</c:v>
                </c:pt>
                <c:pt idx="5796">
                  <c:v>16:08:32</c:v>
                </c:pt>
                <c:pt idx="5797">
                  <c:v>16:08:33</c:v>
                </c:pt>
                <c:pt idx="5798">
                  <c:v>16:08:34</c:v>
                </c:pt>
                <c:pt idx="5799">
                  <c:v>16:08:35</c:v>
                </c:pt>
                <c:pt idx="5800">
                  <c:v>16:08:36</c:v>
                </c:pt>
                <c:pt idx="5801">
                  <c:v>16:08:37</c:v>
                </c:pt>
                <c:pt idx="5802">
                  <c:v>16:08:38</c:v>
                </c:pt>
                <c:pt idx="5803">
                  <c:v>16:08:39</c:v>
                </c:pt>
                <c:pt idx="5804">
                  <c:v>16:08:40</c:v>
                </c:pt>
                <c:pt idx="5805">
                  <c:v>16:08:41</c:v>
                </c:pt>
                <c:pt idx="5806">
                  <c:v>16:08:42</c:v>
                </c:pt>
                <c:pt idx="5807">
                  <c:v>16:08:43</c:v>
                </c:pt>
                <c:pt idx="5808">
                  <c:v>16:08:44</c:v>
                </c:pt>
                <c:pt idx="5809">
                  <c:v>16:08:45</c:v>
                </c:pt>
                <c:pt idx="5810">
                  <c:v>16:08:46</c:v>
                </c:pt>
                <c:pt idx="5811">
                  <c:v>16:08:47</c:v>
                </c:pt>
                <c:pt idx="5812">
                  <c:v>16:08:48</c:v>
                </c:pt>
                <c:pt idx="5813">
                  <c:v>16:08:49</c:v>
                </c:pt>
                <c:pt idx="5814">
                  <c:v>16:08:50</c:v>
                </c:pt>
                <c:pt idx="5815">
                  <c:v>16:08:51</c:v>
                </c:pt>
                <c:pt idx="5816">
                  <c:v>16:08:52</c:v>
                </c:pt>
                <c:pt idx="5817">
                  <c:v>16:08:53</c:v>
                </c:pt>
                <c:pt idx="5818">
                  <c:v>16:08:54</c:v>
                </c:pt>
                <c:pt idx="5819">
                  <c:v>16:08:55</c:v>
                </c:pt>
                <c:pt idx="5820">
                  <c:v>16:08:56</c:v>
                </c:pt>
                <c:pt idx="5821">
                  <c:v>16:08:57</c:v>
                </c:pt>
                <c:pt idx="5822">
                  <c:v>16:08:58</c:v>
                </c:pt>
                <c:pt idx="5823">
                  <c:v>16:08:59</c:v>
                </c:pt>
                <c:pt idx="5824">
                  <c:v>16:09:00</c:v>
                </c:pt>
                <c:pt idx="5825">
                  <c:v>16:09:01</c:v>
                </c:pt>
                <c:pt idx="5826">
                  <c:v>16:09:02</c:v>
                </c:pt>
                <c:pt idx="5827">
                  <c:v>16:09:03</c:v>
                </c:pt>
                <c:pt idx="5828">
                  <c:v>16:09:04</c:v>
                </c:pt>
                <c:pt idx="5829">
                  <c:v>16:09:05</c:v>
                </c:pt>
                <c:pt idx="5830">
                  <c:v>16:09:06</c:v>
                </c:pt>
                <c:pt idx="5831">
                  <c:v>16:09:07</c:v>
                </c:pt>
                <c:pt idx="5832">
                  <c:v>16:09:08</c:v>
                </c:pt>
                <c:pt idx="5833">
                  <c:v>16:09:09</c:v>
                </c:pt>
                <c:pt idx="5834">
                  <c:v>16:09:10</c:v>
                </c:pt>
                <c:pt idx="5835">
                  <c:v>16:09:11</c:v>
                </c:pt>
                <c:pt idx="5836">
                  <c:v>16:09:12</c:v>
                </c:pt>
                <c:pt idx="5837">
                  <c:v>16:09:13</c:v>
                </c:pt>
                <c:pt idx="5838">
                  <c:v>16:09:14</c:v>
                </c:pt>
                <c:pt idx="5839">
                  <c:v>16:09:15</c:v>
                </c:pt>
                <c:pt idx="5840">
                  <c:v>16:09:16</c:v>
                </c:pt>
                <c:pt idx="5841">
                  <c:v>16:09:17</c:v>
                </c:pt>
                <c:pt idx="5842">
                  <c:v>16:09:18</c:v>
                </c:pt>
                <c:pt idx="5843">
                  <c:v>16:09:19</c:v>
                </c:pt>
                <c:pt idx="5844">
                  <c:v>16:09:20</c:v>
                </c:pt>
                <c:pt idx="5845">
                  <c:v>16:09:21</c:v>
                </c:pt>
                <c:pt idx="5846">
                  <c:v>16:09:22</c:v>
                </c:pt>
                <c:pt idx="5847">
                  <c:v>16:09:23</c:v>
                </c:pt>
                <c:pt idx="5848">
                  <c:v>16:09:24</c:v>
                </c:pt>
                <c:pt idx="5849">
                  <c:v>16:09:25</c:v>
                </c:pt>
                <c:pt idx="5850">
                  <c:v>16:09:26</c:v>
                </c:pt>
                <c:pt idx="5851">
                  <c:v>16:09:27</c:v>
                </c:pt>
                <c:pt idx="5852">
                  <c:v>16:09:28</c:v>
                </c:pt>
                <c:pt idx="5853">
                  <c:v>16:09:29</c:v>
                </c:pt>
                <c:pt idx="5854">
                  <c:v>16:09:30</c:v>
                </c:pt>
                <c:pt idx="5855">
                  <c:v>16:09:31</c:v>
                </c:pt>
                <c:pt idx="5856">
                  <c:v>16:09:32</c:v>
                </c:pt>
                <c:pt idx="5857">
                  <c:v>16:09:33</c:v>
                </c:pt>
                <c:pt idx="5858">
                  <c:v>16:09:34</c:v>
                </c:pt>
                <c:pt idx="5859">
                  <c:v>16:09:35</c:v>
                </c:pt>
                <c:pt idx="5860">
                  <c:v>16:09:36</c:v>
                </c:pt>
                <c:pt idx="5861">
                  <c:v>16:09:37</c:v>
                </c:pt>
                <c:pt idx="5862">
                  <c:v>16:09:38</c:v>
                </c:pt>
                <c:pt idx="5863">
                  <c:v>16:09:39</c:v>
                </c:pt>
                <c:pt idx="5864">
                  <c:v>16:09:40</c:v>
                </c:pt>
                <c:pt idx="5865">
                  <c:v>16:09:41</c:v>
                </c:pt>
                <c:pt idx="5866">
                  <c:v>16:09:42</c:v>
                </c:pt>
                <c:pt idx="5867">
                  <c:v>16:09:43</c:v>
                </c:pt>
                <c:pt idx="5868">
                  <c:v>16:09:44</c:v>
                </c:pt>
                <c:pt idx="5869">
                  <c:v>16:09:45</c:v>
                </c:pt>
                <c:pt idx="5870">
                  <c:v>16:09:46</c:v>
                </c:pt>
                <c:pt idx="5871">
                  <c:v>16:09:47</c:v>
                </c:pt>
                <c:pt idx="5872">
                  <c:v>16:09:48</c:v>
                </c:pt>
                <c:pt idx="5873">
                  <c:v>16:09:49</c:v>
                </c:pt>
                <c:pt idx="5874">
                  <c:v>16:09:50</c:v>
                </c:pt>
                <c:pt idx="5875">
                  <c:v>16:09:51</c:v>
                </c:pt>
                <c:pt idx="5876">
                  <c:v>16:09:52</c:v>
                </c:pt>
                <c:pt idx="5877">
                  <c:v>16:09:53</c:v>
                </c:pt>
                <c:pt idx="5878">
                  <c:v>16:09:54</c:v>
                </c:pt>
                <c:pt idx="5879">
                  <c:v>16:09:55</c:v>
                </c:pt>
                <c:pt idx="5880">
                  <c:v>16:09:56</c:v>
                </c:pt>
                <c:pt idx="5881">
                  <c:v>16:09:57</c:v>
                </c:pt>
                <c:pt idx="5882">
                  <c:v>16:09:58</c:v>
                </c:pt>
                <c:pt idx="5883">
                  <c:v>16:09:59</c:v>
                </c:pt>
                <c:pt idx="5884">
                  <c:v>16:10:00</c:v>
                </c:pt>
                <c:pt idx="5885">
                  <c:v>16:10:01</c:v>
                </c:pt>
                <c:pt idx="5886">
                  <c:v>16:10:02</c:v>
                </c:pt>
                <c:pt idx="5887">
                  <c:v>16:10:03</c:v>
                </c:pt>
                <c:pt idx="5888">
                  <c:v>16:10:04</c:v>
                </c:pt>
                <c:pt idx="5889">
                  <c:v>16:10:05</c:v>
                </c:pt>
                <c:pt idx="5890">
                  <c:v>16:10:06</c:v>
                </c:pt>
                <c:pt idx="5891">
                  <c:v>16:10:07</c:v>
                </c:pt>
                <c:pt idx="5892">
                  <c:v>16:10:08</c:v>
                </c:pt>
                <c:pt idx="5893">
                  <c:v>16:10:09</c:v>
                </c:pt>
                <c:pt idx="5894">
                  <c:v>16:10:10</c:v>
                </c:pt>
                <c:pt idx="5895">
                  <c:v>16:10:11</c:v>
                </c:pt>
                <c:pt idx="5896">
                  <c:v>16:10:12</c:v>
                </c:pt>
                <c:pt idx="5897">
                  <c:v>16:10:13</c:v>
                </c:pt>
                <c:pt idx="5898">
                  <c:v>16:10:14</c:v>
                </c:pt>
                <c:pt idx="5899">
                  <c:v>16:10:15</c:v>
                </c:pt>
                <c:pt idx="5900">
                  <c:v>16:10:16</c:v>
                </c:pt>
                <c:pt idx="5901">
                  <c:v>16:10:17</c:v>
                </c:pt>
                <c:pt idx="5902">
                  <c:v>16:10:18</c:v>
                </c:pt>
                <c:pt idx="5903">
                  <c:v>16:10:19</c:v>
                </c:pt>
                <c:pt idx="5904">
                  <c:v>16:10:20</c:v>
                </c:pt>
                <c:pt idx="5905">
                  <c:v>16:10:21</c:v>
                </c:pt>
                <c:pt idx="5906">
                  <c:v>16:10:22</c:v>
                </c:pt>
                <c:pt idx="5907">
                  <c:v>16:10:23</c:v>
                </c:pt>
                <c:pt idx="5908">
                  <c:v>16:10:24</c:v>
                </c:pt>
                <c:pt idx="5909">
                  <c:v>16:10:25</c:v>
                </c:pt>
                <c:pt idx="5910">
                  <c:v>16:10:26</c:v>
                </c:pt>
                <c:pt idx="5911">
                  <c:v>16:10:27</c:v>
                </c:pt>
                <c:pt idx="5912">
                  <c:v>16:10:28</c:v>
                </c:pt>
                <c:pt idx="5913">
                  <c:v>16:10:29</c:v>
                </c:pt>
                <c:pt idx="5914">
                  <c:v>16:10:30</c:v>
                </c:pt>
                <c:pt idx="5915">
                  <c:v>16:10:31</c:v>
                </c:pt>
                <c:pt idx="5916">
                  <c:v>16:10:32</c:v>
                </c:pt>
                <c:pt idx="5917">
                  <c:v>16:10:33</c:v>
                </c:pt>
                <c:pt idx="5918">
                  <c:v>16:10:34</c:v>
                </c:pt>
                <c:pt idx="5919">
                  <c:v>16:10:35</c:v>
                </c:pt>
                <c:pt idx="5920">
                  <c:v>16:10:36</c:v>
                </c:pt>
                <c:pt idx="5921">
                  <c:v>16:10:37</c:v>
                </c:pt>
                <c:pt idx="5922">
                  <c:v>16:10:38</c:v>
                </c:pt>
                <c:pt idx="5923">
                  <c:v>16:10:39</c:v>
                </c:pt>
                <c:pt idx="5924">
                  <c:v>16:10:40</c:v>
                </c:pt>
                <c:pt idx="5925">
                  <c:v>16:10:41</c:v>
                </c:pt>
                <c:pt idx="5926">
                  <c:v>16:10:42</c:v>
                </c:pt>
                <c:pt idx="5927">
                  <c:v>16:10:43</c:v>
                </c:pt>
                <c:pt idx="5928">
                  <c:v>16:10:44</c:v>
                </c:pt>
                <c:pt idx="5929">
                  <c:v>16:10:45</c:v>
                </c:pt>
                <c:pt idx="5930">
                  <c:v>16:10:46</c:v>
                </c:pt>
                <c:pt idx="5931">
                  <c:v>16:10:47</c:v>
                </c:pt>
                <c:pt idx="5932">
                  <c:v>16:10:48</c:v>
                </c:pt>
                <c:pt idx="5933">
                  <c:v>16:10:49</c:v>
                </c:pt>
                <c:pt idx="5934">
                  <c:v>16:10:50</c:v>
                </c:pt>
                <c:pt idx="5935">
                  <c:v>16:10:51</c:v>
                </c:pt>
                <c:pt idx="5936">
                  <c:v>16:10:52</c:v>
                </c:pt>
                <c:pt idx="5937">
                  <c:v>16:10:53</c:v>
                </c:pt>
                <c:pt idx="5938">
                  <c:v>16:10:54</c:v>
                </c:pt>
                <c:pt idx="5939">
                  <c:v>16:10:55</c:v>
                </c:pt>
                <c:pt idx="5940">
                  <c:v>16:10:56</c:v>
                </c:pt>
                <c:pt idx="5941">
                  <c:v>16:10:57</c:v>
                </c:pt>
                <c:pt idx="5942">
                  <c:v>16:10:58</c:v>
                </c:pt>
                <c:pt idx="5943">
                  <c:v>16:10:59</c:v>
                </c:pt>
                <c:pt idx="5944">
                  <c:v>16:11:00</c:v>
                </c:pt>
                <c:pt idx="5945">
                  <c:v>16:11:01</c:v>
                </c:pt>
                <c:pt idx="5946">
                  <c:v>16:11:02</c:v>
                </c:pt>
                <c:pt idx="5947">
                  <c:v>16:11:03</c:v>
                </c:pt>
                <c:pt idx="5948">
                  <c:v>16:11:04</c:v>
                </c:pt>
                <c:pt idx="5949">
                  <c:v>16:11:05</c:v>
                </c:pt>
                <c:pt idx="5950">
                  <c:v>16:11:06</c:v>
                </c:pt>
                <c:pt idx="5951">
                  <c:v>16:11:07</c:v>
                </c:pt>
                <c:pt idx="5952">
                  <c:v>16:11:08</c:v>
                </c:pt>
                <c:pt idx="5953">
                  <c:v>16:11:09</c:v>
                </c:pt>
                <c:pt idx="5954">
                  <c:v>16:11:10</c:v>
                </c:pt>
                <c:pt idx="5955">
                  <c:v>16:11:11</c:v>
                </c:pt>
                <c:pt idx="5956">
                  <c:v>16:11:12</c:v>
                </c:pt>
                <c:pt idx="5957">
                  <c:v>16:11:13</c:v>
                </c:pt>
                <c:pt idx="5958">
                  <c:v>16:11:14</c:v>
                </c:pt>
                <c:pt idx="5959">
                  <c:v>16:11:15</c:v>
                </c:pt>
                <c:pt idx="5960">
                  <c:v>16:11:16</c:v>
                </c:pt>
                <c:pt idx="5961">
                  <c:v>16:11:17</c:v>
                </c:pt>
                <c:pt idx="5962">
                  <c:v>16:11:18</c:v>
                </c:pt>
                <c:pt idx="5963">
                  <c:v>16:11:19</c:v>
                </c:pt>
                <c:pt idx="5964">
                  <c:v>16:11:20</c:v>
                </c:pt>
                <c:pt idx="5965">
                  <c:v>16:11:21</c:v>
                </c:pt>
                <c:pt idx="5966">
                  <c:v>16:11:22</c:v>
                </c:pt>
                <c:pt idx="5967">
                  <c:v>16:11:23</c:v>
                </c:pt>
                <c:pt idx="5968">
                  <c:v>16:11:24</c:v>
                </c:pt>
                <c:pt idx="5969">
                  <c:v>16:11:25</c:v>
                </c:pt>
                <c:pt idx="5970">
                  <c:v>16:11:26</c:v>
                </c:pt>
                <c:pt idx="5971">
                  <c:v>16:11:27</c:v>
                </c:pt>
                <c:pt idx="5972">
                  <c:v>16:11:28</c:v>
                </c:pt>
                <c:pt idx="5973">
                  <c:v>16:11:29</c:v>
                </c:pt>
                <c:pt idx="5974">
                  <c:v>16:11:30</c:v>
                </c:pt>
                <c:pt idx="5975">
                  <c:v>16:11:31</c:v>
                </c:pt>
                <c:pt idx="5976">
                  <c:v>16:11:32</c:v>
                </c:pt>
                <c:pt idx="5977">
                  <c:v>16:11:33</c:v>
                </c:pt>
                <c:pt idx="5978">
                  <c:v>16:11:34</c:v>
                </c:pt>
                <c:pt idx="5979">
                  <c:v>16:11:35</c:v>
                </c:pt>
                <c:pt idx="5980">
                  <c:v>16:11:36</c:v>
                </c:pt>
                <c:pt idx="5981">
                  <c:v>16:11:37</c:v>
                </c:pt>
                <c:pt idx="5982">
                  <c:v>16:11:38</c:v>
                </c:pt>
                <c:pt idx="5983">
                  <c:v>16:11:39</c:v>
                </c:pt>
                <c:pt idx="5984">
                  <c:v>16:11:40</c:v>
                </c:pt>
                <c:pt idx="5985">
                  <c:v>16:11:41</c:v>
                </c:pt>
                <c:pt idx="5986">
                  <c:v>16:11:42</c:v>
                </c:pt>
                <c:pt idx="5987">
                  <c:v>16:11:43</c:v>
                </c:pt>
                <c:pt idx="5988">
                  <c:v>16:11:44</c:v>
                </c:pt>
                <c:pt idx="5989">
                  <c:v>16:11:45</c:v>
                </c:pt>
                <c:pt idx="5990">
                  <c:v>16:11:46</c:v>
                </c:pt>
                <c:pt idx="5991">
                  <c:v>16:11:47</c:v>
                </c:pt>
                <c:pt idx="5992">
                  <c:v>16:11:48</c:v>
                </c:pt>
                <c:pt idx="5993">
                  <c:v>16:11:49</c:v>
                </c:pt>
                <c:pt idx="5994">
                  <c:v>16:11:50</c:v>
                </c:pt>
                <c:pt idx="5995">
                  <c:v>16:11:51</c:v>
                </c:pt>
                <c:pt idx="5996">
                  <c:v>16:11:52</c:v>
                </c:pt>
                <c:pt idx="5997">
                  <c:v>16:11:53</c:v>
                </c:pt>
                <c:pt idx="5998">
                  <c:v>16:11:54</c:v>
                </c:pt>
                <c:pt idx="5999">
                  <c:v>16:11:55</c:v>
                </c:pt>
                <c:pt idx="6000">
                  <c:v>16:11:56</c:v>
                </c:pt>
                <c:pt idx="6001">
                  <c:v>16:11:57</c:v>
                </c:pt>
                <c:pt idx="6002">
                  <c:v>16:11:58</c:v>
                </c:pt>
                <c:pt idx="6003">
                  <c:v>16:11:59</c:v>
                </c:pt>
                <c:pt idx="6004">
                  <c:v>16:12:00</c:v>
                </c:pt>
                <c:pt idx="6005">
                  <c:v>16:12:01</c:v>
                </c:pt>
                <c:pt idx="6006">
                  <c:v>16:12:02</c:v>
                </c:pt>
                <c:pt idx="6007">
                  <c:v>16:12:03</c:v>
                </c:pt>
                <c:pt idx="6008">
                  <c:v>16:12:04</c:v>
                </c:pt>
                <c:pt idx="6009">
                  <c:v>16:12:05</c:v>
                </c:pt>
                <c:pt idx="6010">
                  <c:v>16:12:06</c:v>
                </c:pt>
                <c:pt idx="6011">
                  <c:v>16:12:07</c:v>
                </c:pt>
                <c:pt idx="6012">
                  <c:v>16:12:08</c:v>
                </c:pt>
                <c:pt idx="6013">
                  <c:v>16:12:09</c:v>
                </c:pt>
                <c:pt idx="6014">
                  <c:v>16:12:10</c:v>
                </c:pt>
                <c:pt idx="6015">
                  <c:v>16:12:11</c:v>
                </c:pt>
                <c:pt idx="6016">
                  <c:v>16:12:12</c:v>
                </c:pt>
                <c:pt idx="6017">
                  <c:v>16:12:13</c:v>
                </c:pt>
                <c:pt idx="6018">
                  <c:v>16:12:14</c:v>
                </c:pt>
                <c:pt idx="6019">
                  <c:v>16:12:15</c:v>
                </c:pt>
                <c:pt idx="6020">
                  <c:v>16:12:16</c:v>
                </c:pt>
                <c:pt idx="6021">
                  <c:v>16:12:17</c:v>
                </c:pt>
                <c:pt idx="6022">
                  <c:v>16:12:18</c:v>
                </c:pt>
                <c:pt idx="6023">
                  <c:v>16:12:19</c:v>
                </c:pt>
                <c:pt idx="6024">
                  <c:v>16:12:20</c:v>
                </c:pt>
                <c:pt idx="6025">
                  <c:v>16:12:21</c:v>
                </c:pt>
                <c:pt idx="6026">
                  <c:v>16:12:22</c:v>
                </c:pt>
                <c:pt idx="6027">
                  <c:v>16:12:23</c:v>
                </c:pt>
                <c:pt idx="6028">
                  <c:v>16:12:24</c:v>
                </c:pt>
                <c:pt idx="6029">
                  <c:v>16:12:25</c:v>
                </c:pt>
                <c:pt idx="6030">
                  <c:v>16:12:26</c:v>
                </c:pt>
                <c:pt idx="6031">
                  <c:v>16:12:27</c:v>
                </c:pt>
                <c:pt idx="6032">
                  <c:v>16:12:28</c:v>
                </c:pt>
                <c:pt idx="6033">
                  <c:v>16:12:29</c:v>
                </c:pt>
                <c:pt idx="6034">
                  <c:v>16:12:30</c:v>
                </c:pt>
                <c:pt idx="6035">
                  <c:v>16:12:31</c:v>
                </c:pt>
                <c:pt idx="6036">
                  <c:v>16:12:32</c:v>
                </c:pt>
                <c:pt idx="6037">
                  <c:v>16:12:33</c:v>
                </c:pt>
                <c:pt idx="6038">
                  <c:v>16:12:34</c:v>
                </c:pt>
                <c:pt idx="6039">
                  <c:v>16:12:35</c:v>
                </c:pt>
                <c:pt idx="6040">
                  <c:v>16:12:36</c:v>
                </c:pt>
                <c:pt idx="6041">
                  <c:v>16:12:37</c:v>
                </c:pt>
                <c:pt idx="6042">
                  <c:v>16:12:38</c:v>
                </c:pt>
                <c:pt idx="6043">
                  <c:v>16:12:39</c:v>
                </c:pt>
                <c:pt idx="6044">
                  <c:v>16:12:40</c:v>
                </c:pt>
                <c:pt idx="6045">
                  <c:v>16:12:41</c:v>
                </c:pt>
                <c:pt idx="6046">
                  <c:v>16:12:42</c:v>
                </c:pt>
                <c:pt idx="6047">
                  <c:v>16:12:43</c:v>
                </c:pt>
                <c:pt idx="6048">
                  <c:v>16:12:44</c:v>
                </c:pt>
                <c:pt idx="6049">
                  <c:v>16:12:45</c:v>
                </c:pt>
                <c:pt idx="6050">
                  <c:v>16:12:46</c:v>
                </c:pt>
                <c:pt idx="6051">
                  <c:v>16:12:47</c:v>
                </c:pt>
                <c:pt idx="6052">
                  <c:v>16:12:48</c:v>
                </c:pt>
                <c:pt idx="6053">
                  <c:v>16:12:49</c:v>
                </c:pt>
                <c:pt idx="6054">
                  <c:v>16:12:50</c:v>
                </c:pt>
                <c:pt idx="6055">
                  <c:v>16:12:51</c:v>
                </c:pt>
                <c:pt idx="6056">
                  <c:v>16:12:52</c:v>
                </c:pt>
                <c:pt idx="6057">
                  <c:v>16:12:53</c:v>
                </c:pt>
                <c:pt idx="6058">
                  <c:v>16:12:54</c:v>
                </c:pt>
                <c:pt idx="6059">
                  <c:v>16:12:55</c:v>
                </c:pt>
                <c:pt idx="6060">
                  <c:v>16:12:56</c:v>
                </c:pt>
                <c:pt idx="6061">
                  <c:v>16:12:57</c:v>
                </c:pt>
                <c:pt idx="6062">
                  <c:v>16:12:58</c:v>
                </c:pt>
                <c:pt idx="6063">
                  <c:v>16:12:59</c:v>
                </c:pt>
                <c:pt idx="6064">
                  <c:v>16:13:00</c:v>
                </c:pt>
                <c:pt idx="6065">
                  <c:v>16:13:01</c:v>
                </c:pt>
                <c:pt idx="6066">
                  <c:v>16:13:02</c:v>
                </c:pt>
                <c:pt idx="6067">
                  <c:v>16:13:03</c:v>
                </c:pt>
                <c:pt idx="6068">
                  <c:v>16:13:04</c:v>
                </c:pt>
                <c:pt idx="6069">
                  <c:v>16:13:05</c:v>
                </c:pt>
                <c:pt idx="6070">
                  <c:v>16:13:06</c:v>
                </c:pt>
                <c:pt idx="6071">
                  <c:v>16:13:07</c:v>
                </c:pt>
                <c:pt idx="6072">
                  <c:v>16:13:08</c:v>
                </c:pt>
                <c:pt idx="6073">
                  <c:v>16:13:09</c:v>
                </c:pt>
                <c:pt idx="6074">
                  <c:v>16:13:10</c:v>
                </c:pt>
                <c:pt idx="6075">
                  <c:v>16:13:11</c:v>
                </c:pt>
                <c:pt idx="6076">
                  <c:v>16:13:12</c:v>
                </c:pt>
                <c:pt idx="6077">
                  <c:v>16:13:13</c:v>
                </c:pt>
                <c:pt idx="6078">
                  <c:v>16:13:14</c:v>
                </c:pt>
                <c:pt idx="6079">
                  <c:v>16:13:15</c:v>
                </c:pt>
                <c:pt idx="6080">
                  <c:v>16:13:16</c:v>
                </c:pt>
                <c:pt idx="6081">
                  <c:v>16:13:17</c:v>
                </c:pt>
                <c:pt idx="6082">
                  <c:v>16:13:18</c:v>
                </c:pt>
                <c:pt idx="6083">
                  <c:v>16:13:19</c:v>
                </c:pt>
                <c:pt idx="6084">
                  <c:v>16:13:20</c:v>
                </c:pt>
                <c:pt idx="6085">
                  <c:v>16:13:21</c:v>
                </c:pt>
                <c:pt idx="6086">
                  <c:v>16:13:22</c:v>
                </c:pt>
                <c:pt idx="6087">
                  <c:v>16:13:23</c:v>
                </c:pt>
                <c:pt idx="6088">
                  <c:v>16:13:24</c:v>
                </c:pt>
                <c:pt idx="6089">
                  <c:v>16:13:25</c:v>
                </c:pt>
                <c:pt idx="6090">
                  <c:v>16:13:26</c:v>
                </c:pt>
                <c:pt idx="6091">
                  <c:v>16:13:27</c:v>
                </c:pt>
                <c:pt idx="6092">
                  <c:v>16:13:28</c:v>
                </c:pt>
                <c:pt idx="6093">
                  <c:v>16:13:29</c:v>
                </c:pt>
                <c:pt idx="6094">
                  <c:v>16:13:30</c:v>
                </c:pt>
                <c:pt idx="6095">
                  <c:v>16:13:31</c:v>
                </c:pt>
                <c:pt idx="6096">
                  <c:v>16:13:32</c:v>
                </c:pt>
                <c:pt idx="6097">
                  <c:v>16:13:33</c:v>
                </c:pt>
                <c:pt idx="6098">
                  <c:v>16:13:34</c:v>
                </c:pt>
                <c:pt idx="6099">
                  <c:v>16:13:35</c:v>
                </c:pt>
                <c:pt idx="6100">
                  <c:v>16:13:36</c:v>
                </c:pt>
                <c:pt idx="6101">
                  <c:v>16:13:37</c:v>
                </c:pt>
                <c:pt idx="6102">
                  <c:v>16:13:38</c:v>
                </c:pt>
                <c:pt idx="6103">
                  <c:v>16:13:39</c:v>
                </c:pt>
                <c:pt idx="6104">
                  <c:v>16:13:40</c:v>
                </c:pt>
                <c:pt idx="6105">
                  <c:v>16:13:41</c:v>
                </c:pt>
                <c:pt idx="6106">
                  <c:v>16:13:42</c:v>
                </c:pt>
                <c:pt idx="6107">
                  <c:v>16:13:43</c:v>
                </c:pt>
                <c:pt idx="6108">
                  <c:v>16:13:44</c:v>
                </c:pt>
                <c:pt idx="6109">
                  <c:v>16:13:45</c:v>
                </c:pt>
                <c:pt idx="6110">
                  <c:v>16:13:46</c:v>
                </c:pt>
                <c:pt idx="6111">
                  <c:v>16:13:47</c:v>
                </c:pt>
                <c:pt idx="6112">
                  <c:v>16:13:48</c:v>
                </c:pt>
                <c:pt idx="6113">
                  <c:v>16:13:49</c:v>
                </c:pt>
                <c:pt idx="6114">
                  <c:v>16:13:50</c:v>
                </c:pt>
                <c:pt idx="6115">
                  <c:v>16:13:51</c:v>
                </c:pt>
                <c:pt idx="6116">
                  <c:v>16:13:52</c:v>
                </c:pt>
                <c:pt idx="6117">
                  <c:v>16:13:53</c:v>
                </c:pt>
                <c:pt idx="6118">
                  <c:v>16:13:54</c:v>
                </c:pt>
                <c:pt idx="6119">
                  <c:v>16:13:55</c:v>
                </c:pt>
                <c:pt idx="6120">
                  <c:v>16:13:56</c:v>
                </c:pt>
                <c:pt idx="6121">
                  <c:v>16:13:57</c:v>
                </c:pt>
                <c:pt idx="6122">
                  <c:v>16:13:58</c:v>
                </c:pt>
                <c:pt idx="6123">
                  <c:v>16:13:59</c:v>
                </c:pt>
                <c:pt idx="6124">
                  <c:v>16:14:00</c:v>
                </c:pt>
                <c:pt idx="6125">
                  <c:v>16:14:01</c:v>
                </c:pt>
                <c:pt idx="6126">
                  <c:v>16:14:02</c:v>
                </c:pt>
                <c:pt idx="6127">
                  <c:v>16:14:03</c:v>
                </c:pt>
                <c:pt idx="6128">
                  <c:v>16:14:04</c:v>
                </c:pt>
                <c:pt idx="6129">
                  <c:v>16:14:05</c:v>
                </c:pt>
                <c:pt idx="6130">
                  <c:v>16:14:06</c:v>
                </c:pt>
                <c:pt idx="6131">
                  <c:v>16:14:07</c:v>
                </c:pt>
                <c:pt idx="6132">
                  <c:v>16:14:08</c:v>
                </c:pt>
                <c:pt idx="6133">
                  <c:v>16:14:09</c:v>
                </c:pt>
                <c:pt idx="6134">
                  <c:v>16:14:10</c:v>
                </c:pt>
                <c:pt idx="6135">
                  <c:v>16:14:11</c:v>
                </c:pt>
                <c:pt idx="6136">
                  <c:v>16:14:12</c:v>
                </c:pt>
                <c:pt idx="6137">
                  <c:v>16:14:13</c:v>
                </c:pt>
                <c:pt idx="6138">
                  <c:v>16:14:14</c:v>
                </c:pt>
                <c:pt idx="6139">
                  <c:v>16:14:15</c:v>
                </c:pt>
                <c:pt idx="6140">
                  <c:v>16:14:16</c:v>
                </c:pt>
                <c:pt idx="6141">
                  <c:v>16:14:17</c:v>
                </c:pt>
                <c:pt idx="6142">
                  <c:v>16:14:18</c:v>
                </c:pt>
                <c:pt idx="6143">
                  <c:v>16:14:19</c:v>
                </c:pt>
                <c:pt idx="6144">
                  <c:v>16:14:20</c:v>
                </c:pt>
                <c:pt idx="6145">
                  <c:v>16:14:21</c:v>
                </c:pt>
                <c:pt idx="6146">
                  <c:v>16:14:22</c:v>
                </c:pt>
                <c:pt idx="6147">
                  <c:v>16:14:23</c:v>
                </c:pt>
                <c:pt idx="6148">
                  <c:v>16:14:24</c:v>
                </c:pt>
                <c:pt idx="6149">
                  <c:v>16:14:25</c:v>
                </c:pt>
                <c:pt idx="6150">
                  <c:v>16:14:26</c:v>
                </c:pt>
                <c:pt idx="6151">
                  <c:v>16:14:27</c:v>
                </c:pt>
                <c:pt idx="6152">
                  <c:v>16:14:28</c:v>
                </c:pt>
                <c:pt idx="6153">
                  <c:v>16:14:29</c:v>
                </c:pt>
                <c:pt idx="6154">
                  <c:v>16:14:30</c:v>
                </c:pt>
                <c:pt idx="6155">
                  <c:v>16:14:31</c:v>
                </c:pt>
                <c:pt idx="6156">
                  <c:v>16:14:32</c:v>
                </c:pt>
                <c:pt idx="6157">
                  <c:v>16:14:33</c:v>
                </c:pt>
                <c:pt idx="6158">
                  <c:v>16:14:34</c:v>
                </c:pt>
                <c:pt idx="6159">
                  <c:v>16:14:35</c:v>
                </c:pt>
                <c:pt idx="6160">
                  <c:v>16:14:36</c:v>
                </c:pt>
                <c:pt idx="6161">
                  <c:v>16:14:37</c:v>
                </c:pt>
                <c:pt idx="6162">
                  <c:v>16:14:38</c:v>
                </c:pt>
                <c:pt idx="6163">
                  <c:v>16:14:39</c:v>
                </c:pt>
                <c:pt idx="6164">
                  <c:v>16:14:40</c:v>
                </c:pt>
                <c:pt idx="6165">
                  <c:v>16:14:41</c:v>
                </c:pt>
                <c:pt idx="6166">
                  <c:v>16:14:42</c:v>
                </c:pt>
                <c:pt idx="6167">
                  <c:v>16:14:43</c:v>
                </c:pt>
                <c:pt idx="6168">
                  <c:v>16:14:44</c:v>
                </c:pt>
                <c:pt idx="6169">
                  <c:v>16:14:45</c:v>
                </c:pt>
                <c:pt idx="6170">
                  <c:v>16:14:46</c:v>
                </c:pt>
                <c:pt idx="6171">
                  <c:v>16:14:47</c:v>
                </c:pt>
                <c:pt idx="6172">
                  <c:v>16:14:48</c:v>
                </c:pt>
                <c:pt idx="6173">
                  <c:v>16:14:49</c:v>
                </c:pt>
                <c:pt idx="6174">
                  <c:v>16:14:50</c:v>
                </c:pt>
                <c:pt idx="6175">
                  <c:v>16:14:51</c:v>
                </c:pt>
                <c:pt idx="6176">
                  <c:v>16:14:52</c:v>
                </c:pt>
                <c:pt idx="6177">
                  <c:v>16:14:53</c:v>
                </c:pt>
                <c:pt idx="6178">
                  <c:v>16:14:54</c:v>
                </c:pt>
                <c:pt idx="6179">
                  <c:v>16:14:55</c:v>
                </c:pt>
                <c:pt idx="6180">
                  <c:v>16:14:56</c:v>
                </c:pt>
                <c:pt idx="6181">
                  <c:v>16:14:57</c:v>
                </c:pt>
                <c:pt idx="6182">
                  <c:v>16:14:58</c:v>
                </c:pt>
                <c:pt idx="6183">
                  <c:v>16:14:59</c:v>
                </c:pt>
                <c:pt idx="6184">
                  <c:v>16:15:00</c:v>
                </c:pt>
                <c:pt idx="6185">
                  <c:v>16:15:01</c:v>
                </c:pt>
                <c:pt idx="6186">
                  <c:v>16:15:02</c:v>
                </c:pt>
                <c:pt idx="6187">
                  <c:v>16:15:03</c:v>
                </c:pt>
                <c:pt idx="6188">
                  <c:v>16:15:04</c:v>
                </c:pt>
                <c:pt idx="6189">
                  <c:v>16:15:05</c:v>
                </c:pt>
                <c:pt idx="6190">
                  <c:v>16:15:06</c:v>
                </c:pt>
                <c:pt idx="6191">
                  <c:v>16:15:07</c:v>
                </c:pt>
                <c:pt idx="6192">
                  <c:v>16:15:08</c:v>
                </c:pt>
                <c:pt idx="6193">
                  <c:v>16:15:09</c:v>
                </c:pt>
                <c:pt idx="6194">
                  <c:v>16:15:10</c:v>
                </c:pt>
                <c:pt idx="6195">
                  <c:v>16:15:11</c:v>
                </c:pt>
                <c:pt idx="6196">
                  <c:v>16:15:12</c:v>
                </c:pt>
                <c:pt idx="6197">
                  <c:v>16:15:13</c:v>
                </c:pt>
                <c:pt idx="6198">
                  <c:v>16:15:14</c:v>
                </c:pt>
                <c:pt idx="6199">
                  <c:v>16:15:15</c:v>
                </c:pt>
                <c:pt idx="6200">
                  <c:v>16:15:16</c:v>
                </c:pt>
                <c:pt idx="6201">
                  <c:v>16:15:17</c:v>
                </c:pt>
                <c:pt idx="6202">
                  <c:v>16:15:18</c:v>
                </c:pt>
                <c:pt idx="6203">
                  <c:v>16:15:19</c:v>
                </c:pt>
                <c:pt idx="6204">
                  <c:v>16:15:20</c:v>
                </c:pt>
                <c:pt idx="6205">
                  <c:v>16:15:21</c:v>
                </c:pt>
                <c:pt idx="6206">
                  <c:v>16:15:22</c:v>
                </c:pt>
                <c:pt idx="6207">
                  <c:v>16:15:23</c:v>
                </c:pt>
                <c:pt idx="6208">
                  <c:v>16:15:24</c:v>
                </c:pt>
                <c:pt idx="6209">
                  <c:v>16:15:25</c:v>
                </c:pt>
                <c:pt idx="6210">
                  <c:v>16:15:26</c:v>
                </c:pt>
                <c:pt idx="6211">
                  <c:v>16:15:27</c:v>
                </c:pt>
                <c:pt idx="6212">
                  <c:v>16:15:28</c:v>
                </c:pt>
                <c:pt idx="6213">
                  <c:v>16:15:29</c:v>
                </c:pt>
                <c:pt idx="6214">
                  <c:v>16:15:30</c:v>
                </c:pt>
                <c:pt idx="6215">
                  <c:v>16:15:31</c:v>
                </c:pt>
                <c:pt idx="6216">
                  <c:v>16:15:32</c:v>
                </c:pt>
                <c:pt idx="6217">
                  <c:v>16:15:33</c:v>
                </c:pt>
                <c:pt idx="6218">
                  <c:v>16:15:34</c:v>
                </c:pt>
                <c:pt idx="6219">
                  <c:v>16:15:35</c:v>
                </c:pt>
                <c:pt idx="6220">
                  <c:v>16:15:36</c:v>
                </c:pt>
                <c:pt idx="6221">
                  <c:v>16:15:37</c:v>
                </c:pt>
                <c:pt idx="6222">
                  <c:v>16:15:38</c:v>
                </c:pt>
                <c:pt idx="6223">
                  <c:v>16:15:39</c:v>
                </c:pt>
                <c:pt idx="6224">
                  <c:v>16:15:40</c:v>
                </c:pt>
                <c:pt idx="6225">
                  <c:v>16:15:41</c:v>
                </c:pt>
                <c:pt idx="6226">
                  <c:v>16:15:42</c:v>
                </c:pt>
                <c:pt idx="6227">
                  <c:v>16:15:43</c:v>
                </c:pt>
                <c:pt idx="6228">
                  <c:v>16:15:44</c:v>
                </c:pt>
                <c:pt idx="6229">
                  <c:v>16:15:45</c:v>
                </c:pt>
                <c:pt idx="6230">
                  <c:v>16:15:46</c:v>
                </c:pt>
                <c:pt idx="6231">
                  <c:v>16:15:47</c:v>
                </c:pt>
                <c:pt idx="6232">
                  <c:v>16:15:48</c:v>
                </c:pt>
                <c:pt idx="6233">
                  <c:v>16:15:49</c:v>
                </c:pt>
                <c:pt idx="6234">
                  <c:v>16:15:50</c:v>
                </c:pt>
                <c:pt idx="6235">
                  <c:v>16:15:51</c:v>
                </c:pt>
                <c:pt idx="6236">
                  <c:v>16:15:52</c:v>
                </c:pt>
                <c:pt idx="6237">
                  <c:v>16:15:53</c:v>
                </c:pt>
                <c:pt idx="6238">
                  <c:v>16:15:54</c:v>
                </c:pt>
                <c:pt idx="6239">
                  <c:v>16:15:55</c:v>
                </c:pt>
                <c:pt idx="6240">
                  <c:v>16:15:56</c:v>
                </c:pt>
                <c:pt idx="6241">
                  <c:v>16:15:57</c:v>
                </c:pt>
                <c:pt idx="6242">
                  <c:v>16:15:58</c:v>
                </c:pt>
                <c:pt idx="6243">
                  <c:v>16:15:59</c:v>
                </c:pt>
                <c:pt idx="6244">
                  <c:v>16:16:00</c:v>
                </c:pt>
                <c:pt idx="6245">
                  <c:v>16:16:01</c:v>
                </c:pt>
                <c:pt idx="6246">
                  <c:v>16:16:02</c:v>
                </c:pt>
                <c:pt idx="6247">
                  <c:v>16:16:03</c:v>
                </c:pt>
                <c:pt idx="6248">
                  <c:v>16:16:04</c:v>
                </c:pt>
                <c:pt idx="6249">
                  <c:v>16:16:05</c:v>
                </c:pt>
                <c:pt idx="6250">
                  <c:v>16:16:06</c:v>
                </c:pt>
                <c:pt idx="6251">
                  <c:v>16:16:07</c:v>
                </c:pt>
                <c:pt idx="6252">
                  <c:v>16:16:08</c:v>
                </c:pt>
                <c:pt idx="6253">
                  <c:v>16:16:09</c:v>
                </c:pt>
                <c:pt idx="6254">
                  <c:v>16:16:10</c:v>
                </c:pt>
                <c:pt idx="6255">
                  <c:v>16:16:11</c:v>
                </c:pt>
                <c:pt idx="6256">
                  <c:v>16:16:12</c:v>
                </c:pt>
                <c:pt idx="6257">
                  <c:v>16:16:13</c:v>
                </c:pt>
                <c:pt idx="6258">
                  <c:v>16:16:14</c:v>
                </c:pt>
                <c:pt idx="6259">
                  <c:v>16:16:15</c:v>
                </c:pt>
                <c:pt idx="6260">
                  <c:v>16:16:16</c:v>
                </c:pt>
                <c:pt idx="6261">
                  <c:v>16:16:17</c:v>
                </c:pt>
                <c:pt idx="6262">
                  <c:v>16:16:18</c:v>
                </c:pt>
                <c:pt idx="6263">
                  <c:v>16:16:19</c:v>
                </c:pt>
                <c:pt idx="6264">
                  <c:v>16:16:20</c:v>
                </c:pt>
                <c:pt idx="6265">
                  <c:v>16:16:21</c:v>
                </c:pt>
                <c:pt idx="6266">
                  <c:v>16:16:22</c:v>
                </c:pt>
                <c:pt idx="6267">
                  <c:v>16:16:23</c:v>
                </c:pt>
                <c:pt idx="6268">
                  <c:v>16:16:24</c:v>
                </c:pt>
                <c:pt idx="6269">
                  <c:v>16:16:25</c:v>
                </c:pt>
                <c:pt idx="6270">
                  <c:v>16:16:26</c:v>
                </c:pt>
                <c:pt idx="6271">
                  <c:v>16:16:27</c:v>
                </c:pt>
                <c:pt idx="6272">
                  <c:v>16:16:28</c:v>
                </c:pt>
                <c:pt idx="6273">
                  <c:v>16:16:29</c:v>
                </c:pt>
                <c:pt idx="6274">
                  <c:v>16:16:30</c:v>
                </c:pt>
                <c:pt idx="6275">
                  <c:v>16:16:31</c:v>
                </c:pt>
                <c:pt idx="6276">
                  <c:v>16:16:32</c:v>
                </c:pt>
                <c:pt idx="6277">
                  <c:v>16:16:33</c:v>
                </c:pt>
                <c:pt idx="6278">
                  <c:v>16:16:34</c:v>
                </c:pt>
                <c:pt idx="6279">
                  <c:v>16:16:35</c:v>
                </c:pt>
                <c:pt idx="6280">
                  <c:v>16:16:36</c:v>
                </c:pt>
                <c:pt idx="6281">
                  <c:v>16:16:37</c:v>
                </c:pt>
                <c:pt idx="6282">
                  <c:v>16:16:38</c:v>
                </c:pt>
                <c:pt idx="6283">
                  <c:v>16:16:39</c:v>
                </c:pt>
                <c:pt idx="6284">
                  <c:v>16:16:40</c:v>
                </c:pt>
                <c:pt idx="6285">
                  <c:v>16:16:41</c:v>
                </c:pt>
                <c:pt idx="6286">
                  <c:v>16:16:42</c:v>
                </c:pt>
                <c:pt idx="6287">
                  <c:v>16:16:43</c:v>
                </c:pt>
                <c:pt idx="6288">
                  <c:v>16:16:44</c:v>
                </c:pt>
                <c:pt idx="6289">
                  <c:v>16:16:45</c:v>
                </c:pt>
                <c:pt idx="6290">
                  <c:v>16:16:46</c:v>
                </c:pt>
                <c:pt idx="6291">
                  <c:v>16:16:47</c:v>
                </c:pt>
                <c:pt idx="6292">
                  <c:v>16:16:48</c:v>
                </c:pt>
                <c:pt idx="6293">
                  <c:v>16:16:49</c:v>
                </c:pt>
                <c:pt idx="6294">
                  <c:v>16:16:50</c:v>
                </c:pt>
                <c:pt idx="6295">
                  <c:v>16:16:51</c:v>
                </c:pt>
                <c:pt idx="6296">
                  <c:v>16:16:52</c:v>
                </c:pt>
                <c:pt idx="6297">
                  <c:v>16:16:53</c:v>
                </c:pt>
                <c:pt idx="6298">
                  <c:v>16:16:54</c:v>
                </c:pt>
                <c:pt idx="6299">
                  <c:v>16:16:55</c:v>
                </c:pt>
                <c:pt idx="6300">
                  <c:v>16:16:56</c:v>
                </c:pt>
                <c:pt idx="6301">
                  <c:v>16:16:57</c:v>
                </c:pt>
                <c:pt idx="6302">
                  <c:v>16:16:58</c:v>
                </c:pt>
                <c:pt idx="6303">
                  <c:v>16:16:59</c:v>
                </c:pt>
                <c:pt idx="6304">
                  <c:v>16:17:00</c:v>
                </c:pt>
                <c:pt idx="6305">
                  <c:v>16:17:01</c:v>
                </c:pt>
                <c:pt idx="6306">
                  <c:v>16:17:02</c:v>
                </c:pt>
                <c:pt idx="6307">
                  <c:v>16:17:03</c:v>
                </c:pt>
                <c:pt idx="6308">
                  <c:v>16:17:04</c:v>
                </c:pt>
                <c:pt idx="6309">
                  <c:v>16:17:05</c:v>
                </c:pt>
                <c:pt idx="6310">
                  <c:v>16:17:06</c:v>
                </c:pt>
                <c:pt idx="6311">
                  <c:v>16:17:07</c:v>
                </c:pt>
                <c:pt idx="6312">
                  <c:v>16:17:08</c:v>
                </c:pt>
                <c:pt idx="6313">
                  <c:v>16:17:09</c:v>
                </c:pt>
                <c:pt idx="6314">
                  <c:v>16:17:10</c:v>
                </c:pt>
                <c:pt idx="6315">
                  <c:v>16:17:11</c:v>
                </c:pt>
                <c:pt idx="6316">
                  <c:v>16:17:12</c:v>
                </c:pt>
                <c:pt idx="6317">
                  <c:v>16:17:13</c:v>
                </c:pt>
                <c:pt idx="6318">
                  <c:v>16:17:14</c:v>
                </c:pt>
                <c:pt idx="6319">
                  <c:v>16:17:15</c:v>
                </c:pt>
                <c:pt idx="6320">
                  <c:v>16:17:16</c:v>
                </c:pt>
                <c:pt idx="6321">
                  <c:v>16:17:17</c:v>
                </c:pt>
                <c:pt idx="6322">
                  <c:v>16:17:18</c:v>
                </c:pt>
                <c:pt idx="6323">
                  <c:v>16:17:19</c:v>
                </c:pt>
                <c:pt idx="6324">
                  <c:v>16:17:20</c:v>
                </c:pt>
                <c:pt idx="6325">
                  <c:v>16:17:21</c:v>
                </c:pt>
                <c:pt idx="6326">
                  <c:v>16:17:22</c:v>
                </c:pt>
                <c:pt idx="6327">
                  <c:v>16:17:23</c:v>
                </c:pt>
                <c:pt idx="6328">
                  <c:v>16:17:24</c:v>
                </c:pt>
                <c:pt idx="6329">
                  <c:v>16:17:25</c:v>
                </c:pt>
                <c:pt idx="6330">
                  <c:v>16:17:26</c:v>
                </c:pt>
                <c:pt idx="6331">
                  <c:v>16:17:27</c:v>
                </c:pt>
                <c:pt idx="6332">
                  <c:v>16:17:28</c:v>
                </c:pt>
                <c:pt idx="6333">
                  <c:v>16:17:29</c:v>
                </c:pt>
                <c:pt idx="6334">
                  <c:v>16:17:30</c:v>
                </c:pt>
                <c:pt idx="6335">
                  <c:v>16:17:31</c:v>
                </c:pt>
                <c:pt idx="6336">
                  <c:v>16:17:32</c:v>
                </c:pt>
                <c:pt idx="6337">
                  <c:v>16:17:33</c:v>
                </c:pt>
                <c:pt idx="6338">
                  <c:v>16:17:34</c:v>
                </c:pt>
                <c:pt idx="6339">
                  <c:v>16:17:35</c:v>
                </c:pt>
                <c:pt idx="6340">
                  <c:v>16:17:36</c:v>
                </c:pt>
                <c:pt idx="6341">
                  <c:v>16:17:37</c:v>
                </c:pt>
                <c:pt idx="6342">
                  <c:v>16:17:38</c:v>
                </c:pt>
                <c:pt idx="6343">
                  <c:v>16:17:39</c:v>
                </c:pt>
                <c:pt idx="6344">
                  <c:v>16:17:40</c:v>
                </c:pt>
                <c:pt idx="6345">
                  <c:v>16:17:41</c:v>
                </c:pt>
                <c:pt idx="6346">
                  <c:v>16:17:42</c:v>
                </c:pt>
                <c:pt idx="6347">
                  <c:v>16:17:43</c:v>
                </c:pt>
                <c:pt idx="6348">
                  <c:v>16:17:44</c:v>
                </c:pt>
                <c:pt idx="6349">
                  <c:v>16:17:45</c:v>
                </c:pt>
                <c:pt idx="6350">
                  <c:v>16:17:46</c:v>
                </c:pt>
                <c:pt idx="6351">
                  <c:v>16:17:47</c:v>
                </c:pt>
                <c:pt idx="6352">
                  <c:v>16:17:48</c:v>
                </c:pt>
                <c:pt idx="6353">
                  <c:v>16:17:49</c:v>
                </c:pt>
                <c:pt idx="6354">
                  <c:v>16:17:50</c:v>
                </c:pt>
                <c:pt idx="6355">
                  <c:v>16:17:51</c:v>
                </c:pt>
                <c:pt idx="6356">
                  <c:v>16:17:52</c:v>
                </c:pt>
                <c:pt idx="6357">
                  <c:v>16:17:53</c:v>
                </c:pt>
                <c:pt idx="6358">
                  <c:v>16:17:54</c:v>
                </c:pt>
                <c:pt idx="6359">
                  <c:v>16:17:55</c:v>
                </c:pt>
                <c:pt idx="6360">
                  <c:v>16:17:56</c:v>
                </c:pt>
                <c:pt idx="6361">
                  <c:v>16:17:57</c:v>
                </c:pt>
                <c:pt idx="6362">
                  <c:v>16:17:58</c:v>
                </c:pt>
                <c:pt idx="6363">
                  <c:v>16:17:59</c:v>
                </c:pt>
                <c:pt idx="6364">
                  <c:v>16:18:00</c:v>
                </c:pt>
                <c:pt idx="6365">
                  <c:v>16:18:01</c:v>
                </c:pt>
                <c:pt idx="6366">
                  <c:v>16:18:02</c:v>
                </c:pt>
                <c:pt idx="6367">
                  <c:v>16:18:03</c:v>
                </c:pt>
                <c:pt idx="6368">
                  <c:v>16:18:04</c:v>
                </c:pt>
                <c:pt idx="6369">
                  <c:v>16:18:05</c:v>
                </c:pt>
                <c:pt idx="6370">
                  <c:v>16:18:06</c:v>
                </c:pt>
                <c:pt idx="6371">
                  <c:v>16:18:07</c:v>
                </c:pt>
                <c:pt idx="6372">
                  <c:v>16:18:08</c:v>
                </c:pt>
                <c:pt idx="6373">
                  <c:v>16:18:09</c:v>
                </c:pt>
                <c:pt idx="6374">
                  <c:v>16:18:10</c:v>
                </c:pt>
                <c:pt idx="6375">
                  <c:v>16:18:11</c:v>
                </c:pt>
                <c:pt idx="6376">
                  <c:v>16:18:12</c:v>
                </c:pt>
                <c:pt idx="6377">
                  <c:v>16:18:13</c:v>
                </c:pt>
                <c:pt idx="6378">
                  <c:v>16:18:14</c:v>
                </c:pt>
                <c:pt idx="6379">
                  <c:v>16:18:15</c:v>
                </c:pt>
                <c:pt idx="6380">
                  <c:v>16:18:16</c:v>
                </c:pt>
                <c:pt idx="6381">
                  <c:v>16:18:17</c:v>
                </c:pt>
                <c:pt idx="6382">
                  <c:v>16:18:18</c:v>
                </c:pt>
                <c:pt idx="6383">
                  <c:v>16:18:19</c:v>
                </c:pt>
                <c:pt idx="6384">
                  <c:v>16:18:20</c:v>
                </c:pt>
                <c:pt idx="6385">
                  <c:v>16:18:21</c:v>
                </c:pt>
                <c:pt idx="6386">
                  <c:v>16:18:22</c:v>
                </c:pt>
                <c:pt idx="6387">
                  <c:v>16:18:23</c:v>
                </c:pt>
                <c:pt idx="6388">
                  <c:v>16:18:24</c:v>
                </c:pt>
                <c:pt idx="6389">
                  <c:v>16:18:25</c:v>
                </c:pt>
                <c:pt idx="6390">
                  <c:v>16:18:26</c:v>
                </c:pt>
                <c:pt idx="6391">
                  <c:v>16:18:27</c:v>
                </c:pt>
                <c:pt idx="6392">
                  <c:v>16:18:28</c:v>
                </c:pt>
                <c:pt idx="6393">
                  <c:v>16:18:29</c:v>
                </c:pt>
                <c:pt idx="6394">
                  <c:v>16:18:30</c:v>
                </c:pt>
                <c:pt idx="6395">
                  <c:v>16:18:31</c:v>
                </c:pt>
                <c:pt idx="6396">
                  <c:v>16:18:32</c:v>
                </c:pt>
                <c:pt idx="6397">
                  <c:v>16:18:33</c:v>
                </c:pt>
                <c:pt idx="6398">
                  <c:v>16:18:34</c:v>
                </c:pt>
                <c:pt idx="6399">
                  <c:v>16:18:35</c:v>
                </c:pt>
                <c:pt idx="6400">
                  <c:v>16:18:36</c:v>
                </c:pt>
                <c:pt idx="6401">
                  <c:v>16:18:37</c:v>
                </c:pt>
                <c:pt idx="6402">
                  <c:v>16:18:38</c:v>
                </c:pt>
                <c:pt idx="6403">
                  <c:v>16:18:39</c:v>
                </c:pt>
                <c:pt idx="6404">
                  <c:v>16:18:40</c:v>
                </c:pt>
                <c:pt idx="6405">
                  <c:v>16:18:41</c:v>
                </c:pt>
                <c:pt idx="6406">
                  <c:v>16:18:42</c:v>
                </c:pt>
                <c:pt idx="6407">
                  <c:v>16:18:43</c:v>
                </c:pt>
                <c:pt idx="6408">
                  <c:v>16:18:44</c:v>
                </c:pt>
                <c:pt idx="6409">
                  <c:v>16:18:45</c:v>
                </c:pt>
                <c:pt idx="6410">
                  <c:v>16:18:46</c:v>
                </c:pt>
                <c:pt idx="6411">
                  <c:v>16:18:47</c:v>
                </c:pt>
                <c:pt idx="6412">
                  <c:v>16:18:48</c:v>
                </c:pt>
                <c:pt idx="6413">
                  <c:v>16:18:49</c:v>
                </c:pt>
                <c:pt idx="6414">
                  <c:v>16:18:50</c:v>
                </c:pt>
                <c:pt idx="6415">
                  <c:v>16:18:51</c:v>
                </c:pt>
                <c:pt idx="6416">
                  <c:v>16:18:52</c:v>
                </c:pt>
                <c:pt idx="6417">
                  <c:v>16:18:53</c:v>
                </c:pt>
                <c:pt idx="6418">
                  <c:v>16:18:54</c:v>
                </c:pt>
                <c:pt idx="6419">
                  <c:v>16:18:55</c:v>
                </c:pt>
                <c:pt idx="6420">
                  <c:v>16:18:56</c:v>
                </c:pt>
                <c:pt idx="6421">
                  <c:v>16:18:57</c:v>
                </c:pt>
                <c:pt idx="6422">
                  <c:v>16:18:58</c:v>
                </c:pt>
                <c:pt idx="6423">
                  <c:v>16:18:59</c:v>
                </c:pt>
                <c:pt idx="6424">
                  <c:v>16:19:00</c:v>
                </c:pt>
                <c:pt idx="6425">
                  <c:v>16:19:01</c:v>
                </c:pt>
                <c:pt idx="6426">
                  <c:v>16:19:02</c:v>
                </c:pt>
                <c:pt idx="6427">
                  <c:v>16:19:03</c:v>
                </c:pt>
                <c:pt idx="6428">
                  <c:v>16:19:04</c:v>
                </c:pt>
                <c:pt idx="6429">
                  <c:v>16:19:05</c:v>
                </c:pt>
                <c:pt idx="6430">
                  <c:v>16:19:06</c:v>
                </c:pt>
                <c:pt idx="6431">
                  <c:v>16:19:07</c:v>
                </c:pt>
                <c:pt idx="6432">
                  <c:v>16:19:08</c:v>
                </c:pt>
                <c:pt idx="6433">
                  <c:v>16:19:09</c:v>
                </c:pt>
                <c:pt idx="6434">
                  <c:v>16:19:10</c:v>
                </c:pt>
                <c:pt idx="6435">
                  <c:v>16:19:11</c:v>
                </c:pt>
                <c:pt idx="6436">
                  <c:v>16:19:12</c:v>
                </c:pt>
                <c:pt idx="6437">
                  <c:v>16:19:13</c:v>
                </c:pt>
                <c:pt idx="6438">
                  <c:v>16:19:14</c:v>
                </c:pt>
                <c:pt idx="6439">
                  <c:v>16:19:15</c:v>
                </c:pt>
                <c:pt idx="6440">
                  <c:v>16:19:16</c:v>
                </c:pt>
                <c:pt idx="6441">
                  <c:v>16:19:17</c:v>
                </c:pt>
                <c:pt idx="6442">
                  <c:v>16:19:18</c:v>
                </c:pt>
                <c:pt idx="6443">
                  <c:v>16:19:19</c:v>
                </c:pt>
                <c:pt idx="6444">
                  <c:v>16:19:20</c:v>
                </c:pt>
                <c:pt idx="6445">
                  <c:v>16:19:21</c:v>
                </c:pt>
                <c:pt idx="6446">
                  <c:v>16:19:22</c:v>
                </c:pt>
                <c:pt idx="6447">
                  <c:v>16:19:23</c:v>
                </c:pt>
                <c:pt idx="6448">
                  <c:v>16:19:24</c:v>
                </c:pt>
                <c:pt idx="6449">
                  <c:v>16:19:25</c:v>
                </c:pt>
                <c:pt idx="6450">
                  <c:v>16:19:26</c:v>
                </c:pt>
                <c:pt idx="6451">
                  <c:v>16:19:27</c:v>
                </c:pt>
                <c:pt idx="6452">
                  <c:v>16:19:28</c:v>
                </c:pt>
                <c:pt idx="6453">
                  <c:v>16:19:29</c:v>
                </c:pt>
                <c:pt idx="6454">
                  <c:v>16:19:30</c:v>
                </c:pt>
                <c:pt idx="6455">
                  <c:v>16:19:31</c:v>
                </c:pt>
                <c:pt idx="6456">
                  <c:v>16:19:32</c:v>
                </c:pt>
                <c:pt idx="6457">
                  <c:v>16:19:33</c:v>
                </c:pt>
                <c:pt idx="6458">
                  <c:v>16:19:34</c:v>
                </c:pt>
                <c:pt idx="6459">
                  <c:v>16:19:35</c:v>
                </c:pt>
                <c:pt idx="6460">
                  <c:v>16:19:36</c:v>
                </c:pt>
                <c:pt idx="6461">
                  <c:v>16:19:37</c:v>
                </c:pt>
                <c:pt idx="6462">
                  <c:v>16:19:38</c:v>
                </c:pt>
                <c:pt idx="6463">
                  <c:v>16:19:39</c:v>
                </c:pt>
                <c:pt idx="6464">
                  <c:v>16:19:40</c:v>
                </c:pt>
                <c:pt idx="6465">
                  <c:v>16:19:41</c:v>
                </c:pt>
                <c:pt idx="6466">
                  <c:v>16:19:42</c:v>
                </c:pt>
                <c:pt idx="6467">
                  <c:v>16:19:43</c:v>
                </c:pt>
                <c:pt idx="6468">
                  <c:v>16:19:44</c:v>
                </c:pt>
                <c:pt idx="6469">
                  <c:v>16:19:45</c:v>
                </c:pt>
                <c:pt idx="6470">
                  <c:v>16:19:46</c:v>
                </c:pt>
                <c:pt idx="6471">
                  <c:v>16:19:47</c:v>
                </c:pt>
                <c:pt idx="6472">
                  <c:v>16:19:48</c:v>
                </c:pt>
                <c:pt idx="6473">
                  <c:v>16:19:49</c:v>
                </c:pt>
                <c:pt idx="6474">
                  <c:v>16:19:50</c:v>
                </c:pt>
                <c:pt idx="6475">
                  <c:v>16:19:51</c:v>
                </c:pt>
                <c:pt idx="6476">
                  <c:v>16:19:52</c:v>
                </c:pt>
                <c:pt idx="6477">
                  <c:v>16:19:53</c:v>
                </c:pt>
                <c:pt idx="6478">
                  <c:v>16:19:54</c:v>
                </c:pt>
                <c:pt idx="6479">
                  <c:v>16:19:55</c:v>
                </c:pt>
                <c:pt idx="6480">
                  <c:v>16:19:56</c:v>
                </c:pt>
                <c:pt idx="6481">
                  <c:v>16:19:57</c:v>
                </c:pt>
                <c:pt idx="6482">
                  <c:v>16:19:58</c:v>
                </c:pt>
                <c:pt idx="6483">
                  <c:v>16:19:59</c:v>
                </c:pt>
                <c:pt idx="6484">
                  <c:v>16:20:00</c:v>
                </c:pt>
                <c:pt idx="6485">
                  <c:v>16:20:01</c:v>
                </c:pt>
                <c:pt idx="6486">
                  <c:v>16:20:02</c:v>
                </c:pt>
                <c:pt idx="6487">
                  <c:v>16:20:03</c:v>
                </c:pt>
                <c:pt idx="6488">
                  <c:v>16:20:04</c:v>
                </c:pt>
                <c:pt idx="6489">
                  <c:v>16:20:05</c:v>
                </c:pt>
                <c:pt idx="6490">
                  <c:v>16:20:06</c:v>
                </c:pt>
                <c:pt idx="6491">
                  <c:v>16:20:07</c:v>
                </c:pt>
                <c:pt idx="6492">
                  <c:v>16:20:08</c:v>
                </c:pt>
                <c:pt idx="6493">
                  <c:v>16:20:09</c:v>
                </c:pt>
                <c:pt idx="6494">
                  <c:v>16:20:10</c:v>
                </c:pt>
                <c:pt idx="6495">
                  <c:v>16:20:11</c:v>
                </c:pt>
                <c:pt idx="6496">
                  <c:v>16:20:12</c:v>
                </c:pt>
                <c:pt idx="6497">
                  <c:v>16:20:13</c:v>
                </c:pt>
                <c:pt idx="6498">
                  <c:v>16:20:14</c:v>
                </c:pt>
                <c:pt idx="6499">
                  <c:v>16:20:15</c:v>
                </c:pt>
                <c:pt idx="6500">
                  <c:v>16:20:16</c:v>
                </c:pt>
                <c:pt idx="6501">
                  <c:v>16:20:17</c:v>
                </c:pt>
                <c:pt idx="6502">
                  <c:v>16:20:18</c:v>
                </c:pt>
                <c:pt idx="6503">
                  <c:v>16:20:19</c:v>
                </c:pt>
                <c:pt idx="6504">
                  <c:v>16:20:20</c:v>
                </c:pt>
                <c:pt idx="6505">
                  <c:v>16:20:21</c:v>
                </c:pt>
                <c:pt idx="6506">
                  <c:v>16:20:22</c:v>
                </c:pt>
                <c:pt idx="6507">
                  <c:v>16:20:23</c:v>
                </c:pt>
                <c:pt idx="6508">
                  <c:v>16:20:24</c:v>
                </c:pt>
                <c:pt idx="6509">
                  <c:v>16:20:25</c:v>
                </c:pt>
                <c:pt idx="6510">
                  <c:v>16:20:26</c:v>
                </c:pt>
                <c:pt idx="6511">
                  <c:v>16:20:27</c:v>
                </c:pt>
                <c:pt idx="6512">
                  <c:v>16:20:28</c:v>
                </c:pt>
                <c:pt idx="6513">
                  <c:v>16:20:29</c:v>
                </c:pt>
                <c:pt idx="6514">
                  <c:v>16:20:30</c:v>
                </c:pt>
                <c:pt idx="6515">
                  <c:v>16:20:31</c:v>
                </c:pt>
                <c:pt idx="6516">
                  <c:v>16:20:32</c:v>
                </c:pt>
                <c:pt idx="6517">
                  <c:v>16:20:33</c:v>
                </c:pt>
                <c:pt idx="6518">
                  <c:v>16:20:34</c:v>
                </c:pt>
                <c:pt idx="6519">
                  <c:v>16:20:35</c:v>
                </c:pt>
                <c:pt idx="6520">
                  <c:v>16:20:36</c:v>
                </c:pt>
                <c:pt idx="6521">
                  <c:v>16:20:37</c:v>
                </c:pt>
                <c:pt idx="6522">
                  <c:v>16:20:38</c:v>
                </c:pt>
                <c:pt idx="6523">
                  <c:v>16:20:39</c:v>
                </c:pt>
                <c:pt idx="6524">
                  <c:v>16:20:40</c:v>
                </c:pt>
                <c:pt idx="6525">
                  <c:v>16:20:41</c:v>
                </c:pt>
                <c:pt idx="6526">
                  <c:v>16:20:42</c:v>
                </c:pt>
                <c:pt idx="6527">
                  <c:v>16:20:43</c:v>
                </c:pt>
                <c:pt idx="6528">
                  <c:v>16:20:44</c:v>
                </c:pt>
                <c:pt idx="6529">
                  <c:v>16:20:45</c:v>
                </c:pt>
                <c:pt idx="6530">
                  <c:v>16:20:46</c:v>
                </c:pt>
                <c:pt idx="6531">
                  <c:v>16:20:47</c:v>
                </c:pt>
                <c:pt idx="6532">
                  <c:v>16:20:48</c:v>
                </c:pt>
                <c:pt idx="6533">
                  <c:v>16:20:49</c:v>
                </c:pt>
                <c:pt idx="6534">
                  <c:v>16:20:50</c:v>
                </c:pt>
                <c:pt idx="6535">
                  <c:v>16:20:51</c:v>
                </c:pt>
                <c:pt idx="6536">
                  <c:v>16:20:52</c:v>
                </c:pt>
                <c:pt idx="6537">
                  <c:v>16:20:53</c:v>
                </c:pt>
                <c:pt idx="6538">
                  <c:v>16:20:54</c:v>
                </c:pt>
                <c:pt idx="6539">
                  <c:v>16:20:55</c:v>
                </c:pt>
                <c:pt idx="6540">
                  <c:v>16:20:56</c:v>
                </c:pt>
                <c:pt idx="6541">
                  <c:v>16:20:57</c:v>
                </c:pt>
                <c:pt idx="6542">
                  <c:v>16:20:58</c:v>
                </c:pt>
                <c:pt idx="6543">
                  <c:v>16:20:59</c:v>
                </c:pt>
                <c:pt idx="6544">
                  <c:v>16:21:00</c:v>
                </c:pt>
                <c:pt idx="6545">
                  <c:v>16:21:01</c:v>
                </c:pt>
                <c:pt idx="6546">
                  <c:v>16:21:02</c:v>
                </c:pt>
                <c:pt idx="6547">
                  <c:v>16:21:03</c:v>
                </c:pt>
                <c:pt idx="6548">
                  <c:v>16:21:04</c:v>
                </c:pt>
                <c:pt idx="6549">
                  <c:v>16:21:05</c:v>
                </c:pt>
                <c:pt idx="6550">
                  <c:v>16:21:06</c:v>
                </c:pt>
                <c:pt idx="6551">
                  <c:v>16:21:07</c:v>
                </c:pt>
                <c:pt idx="6552">
                  <c:v>16:21:08</c:v>
                </c:pt>
                <c:pt idx="6553">
                  <c:v>16:21:09</c:v>
                </c:pt>
                <c:pt idx="6554">
                  <c:v>16:21:10</c:v>
                </c:pt>
                <c:pt idx="6555">
                  <c:v>16:21:11</c:v>
                </c:pt>
                <c:pt idx="6556">
                  <c:v>16:21:12</c:v>
                </c:pt>
                <c:pt idx="6557">
                  <c:v>16:21:13</c:v>
                </c:pt>
                <c:pt idx="6558">
                  <c:v>16:21:14</c:v>
                </c:pt>
                <c:pt idx="6559">
                  <c:v>16:21:15</c:v>
                </c:pt>
                <c:pt idx="6560">
                  <c:v>16:21:16</c:v>
                </c:pt>
                <c:pt idx="6561">
                  <c:v>16:21:17</c:v>
                </c:pt>
                <c:pt idx="6562">
                  <c:v>16:21:18</c:v>
                </c:pt>
                <c:pt idx="6563">
                  <c:v>16:21:19</c:v>
                </c:pt>
                <c:pt idx="6564">
                  <c:v>16:21:20</c:v>
                </c:pt>
                <c:pt idx="6565">
                  <c:v>16:21:21</c:v>
                </c:pt>
                <c:pt idx="6566">
                  <c:v>16:21:22</c:v>
                </c:pt>
                <c:pt idx="6567">
                  <c:v>16:21:23</c:v>
                </c:pt>
                <c:pt idx="6568">
                  <c:v>16:21:24</c:v>
                </c:pt>
                <c:pt idx="6569">
                  <c:v>16:21:25</c:v>
                </c:pt>
                <c:pt idx="6570">
                  <c:v>16:21:26</c:v>
                </c:pt>
                <c:pt idx="6571">
                  <c:v>16:21:27</c:v>
                </c:pt>
                <c:pt idx="6572">
                  <c:v>16:21:28</c:v>
                </c:pt>
                <c:pt idx="6573">
                  <c:v>16:21:29</c:v>
                </c:pt>
                <c:pt idx="6574">
                  <c:v>16:21:30</c:v>
                </c:pt>
                <c:pt idx="6575">
                  <c:v>16:21:31</c:v>
                </c:pt>
                <c:pt idx="6576">
                  <c:v>16:21:32</c:v>
                </c:pt>
                <c:pt idx="6577">
                  <c:v>16:21:33</c:v>
                </c:pt>
                <c:pt idx="6578">
                  <c:v>16:21:34</c:v>
                </c:pt>
                <c:pt idx="6579">
                  <c:v>16:21:35</c:v>
                </c:pt>
                <c:pt idx="6580">
                  <c:v>16:21:36</c:v>
                </c:pt>
                <c:pt idx="6581">
                  <c:v>16:21:37</c:v>
                </c:pt>
                <c:pt idx="6582">
                  <c:v>16:21:38</c:v>
                </c:pt>
                <c:pt idx="6583">
                  <c:v>16:21:39</c:v>
                </c:pt>
                <c:pt idx="6584">
                  <c:v>16:21:40</c:v>
                </c:pt>
                <c:pt idx="6585">
                  <c:v>16:21:41</c:v>
                </c:pt>
                <c:pt idx="6586">
                  <c:v>16:21:42</c:v>
                </c:pt>
                <c:pt idx="6587">
                  <c:v>16:21:43</c:v>
                </c:pt>
                <c:pt idx="6588">
                  <c:v>16:21:44</c:v>
                </c:pt>
                <c:pt idx="6589">
                  <c:v>16:21:45</c:v>
                </c:pt>
                <c:pt idx="6590">
                  <c:v>16:21:46</c:v>
                </c:pt>
                <c:pt idx="6591">
                  <c:v>16:21:47</c:v>
                </c:pt>
                <c:pt idx="6592">
                  <c:v>16:21:48</c:v>
                </c:pt>
                <c:pt idx="6593">
                  <c:v>16:21:49</c:v>
                </c:pt>
                <c:pt idx="6594">
                  <c:v>16:21:50</c:v>
                </c:pt>
                <c:pt idx="6595">
                  <c:v>16:21:51</c:v>
                </c:pt>
                <c:pt idx="6596">
                  <c:v>16:21:52</c:v>
                </c:pt>
                <c:pt idx="6597">
                  <c:v>16:21:53</c:v>
                </c:pt>
                <c:pt idx="6598">
                  <c:v>16:21:54</c:v>
                </c:pt>
                <c:pt idx="6599">
                  <c:v>16:21:55</c:v>
                </c:pt>
                <c:pt idx="6600">
                  <c:v>16:21:56</c:v>
                </c:pt>
                <c:pt idx="6601">
                  <c:v>16:21:57</c:v>
                </c:pt>
                <c:pt idx="6602">
                  <c:v>16:21:58</c:v>
                </c:pt>
                <c:pt idx="6603">
                  <c:v>16:21:59</c:v>
                </c:pt>
                <c:pt idx="6604">
                  <c:v>16:22:00</c:v>
                </c:pt>
                <c:pt idx="6605">
                  <c:v>16:22:01</c:v>
                </c:pt>
                <c:pt idx="6606">
                  <c:v>16:22:02</c:v>
                </c:pt>
                <c:pt idx="6607">
                  <c:v>16:22:03</c:v>
                </c:pt>
                <c:pt idx="6608">
                  <c:v>16:22:04</c:v>
                </c:pt>
                <c:pt idx="6609">
                  <c:v>16:22:05</c:v>
                </c:pt>
                <c:pt idx="6610">
                  <c:v>16:22:06</c:v>
                </c:pt>
                <c:pt idx="6611">
                  <c:v>16:22:07</c:v>
                </c:pt>
                <c:pt idx="6612">
                  <c:v>16:22:08</c:v>
                </c:pt>
                <c:pt idx="6613">
                  <c:v>16:22:09</c:v>
                </c:pt>
                <c:pt idx="6614">
                  <c:v>16:22:10</c:v>
                </c:pt>
                <c:pt idx="6615">
                  <c:v>16:22:11</c:v>
                </c:pt>
                <c:pt idx="6616">
                  <c:v>16:22:12</c:v>
                </c:pt>
                <c:pt idx="6617">
                  <c:v>16:22:13</c:v>
                </c:pt>
                <c:pt idx="6618">
                  <c:v>16:22:14</c:v>
                </c:pt>
                <c:pt idx="6619">
                  <c:v>16:22:15</c:v>
                </c:pt>
                <c:pt idx="6620">
                  <c:v>16:22:16</c:v>
                </c:pt>
                <c:pt idx="6621">
                  <c:v>16:22:17</c:v>
                </c:pt>
                <c:pt idx="6622">
                  <c:v>16:22:18</c:v>
                </c:pt>
                <c:pt idx="6623">
                  <c:v>16:22:19</c:v>
                </c:pt>
                <c:pt idx="6624">
                  <c:v>16:22:20</c:v>
                </c:pt>
                <c:pt idx="6625">
                  <c:v>16:22:21</c:v>
                </c:pt>
                <c:pt idx="6626">
                  <c:v>16:22:22</c:v>
                </c:pt>
                <c:pt idx="6627">
                  <c:v>16:22:23</c:v>
                </c:pt>
                <c:pt idx="6628">
                  <c:v>16:22:24</c:v>
                </c:pt>
                <c:pt idx="6629">
                  <c:v>16:22:25</c:v>
                </c:pt>
                <c:pt idx="6630">
                  <c:v>16:22:26</c:v>
                </c:pt>
                <c:pt idx="6631">
                  <c:v>16:22:27</c:v>
                </c:pt>
                <c:pt idx="6632">
                  <c:v>16:22:28</c:v>
                </c:pt>
                <c:pt idx="6633">
                  <c:v>16:22:29</c:v>
                </c:pt>
                <c:pt idx="6634">
                  <c:v>16:22:30</c:v>
                </c:pt>
                <c:pt idx="6635">
                  <c:v>16:22:31</c:v>
                </c:pt>
                <c:pt idx="6636">
                  <c:v>16:22:32</c:v>
                </c:pt>
                <c:pt idx="6637">
                  <c:v>16:22:33</c:v>
                </c:pt>
                <c:pt idx="6638">
                  <c:v>16:22:34</c:v>
                </c:pt>
                <c:pt idx="6639">
                  <c:v>16:22:35</c:v>
                </c:pt>
                <c:pt idx="6640">
                  <c:v>16:22:36</c:v>
                </c:pt>
                <c:pt idx="6641">
                  <c:v>16:22:37</c:v>
                </c:pt>
                <c:pt idx="6642">
                  <c:v>16:22:38</c:v>
                </c:pt>
                <c:pt idx="6643">
                  <c:v>16:22:39</c:v>
                </c:pt>
                <c:pt idx="6644">
                  <c:v>16:22:40</c:v>
                </c:pt>
                <c:pt idx="6645">
                  <c:v>16:22:41</c:v>
                </c:pt>
                <c:pt idx="6646">
                  <c:v>16:22:42</c:v>
                </c:pt>
                <c:pt idx="6647">
                  <c:v>16:22:43</c:v>
                </c:pt>
                <c:pt idx="6648">
                  <c:v>16:22:44</c:v>
                </c:pt>
                <c:pt idx="6649">
                  <c:v>16:22:45</c:v>
                </c:pt>
                <c:pt idx="6650">
                  <c:v>16:22:46</c:v>
                </c:pt>
                <c:pt idx="6651">
                  <c:v>16:22:47</c:v>
                </c:pt>
                <c:pt idx="6652">
                  <c:v>16:22:48</c:v>
                </c:pt>
                <c:pt idx="6653">
                  <c:v>16:22:49</c:v>
                </c:pt>
                <c:pt idx="6654">
                  <c:v>16:22:50</c:v>
                </c:pt>
                <c:pt idx="6655">
                  <c:v>16:22:51</c:v>
                </c:pt>
                <c:pt idx="6656">
                  <c:v>16:22:52</c:v>
                </c:pt>
                <c:pt idx="6657">
                  <c:v>16:22:53</c:v>
                </c:pt>
                <c:pt idx="6658">
                  <c:v>16:22:54</c:v>
                </c:pt>
                <c:pt idx="6659">
                  <c:v>16:22:55</c:v>
                </c:pt>
                <c:pt idx="6660">
                  <c:v>16:22:56</c:v>
                </c:pt>
                <c:pt idx="6661">
                  <c:v>16:22:57</c:v>
                </c:pt>
                <c:pt idx="6662">
                  <c:v>16:22:58</c:v>
                </c:pt>
                <c:pt idx="6663">
                  <c:v>16:22:59</c:v>
                </c:pt>
                <c:pt idx="6664">
                  <c:v>16:23:00</c:v>
                </c:pt>
                <c:pt idx="6665">
                  <c:v>16:23:01</c:v>
                </c:pt>
                <c:pt idx="6666">
                  <c:v>16:23:02</c:v>
                </c:pt>
                <c:pt idx="6667">
                  <c:v>16:23:03</c:v>
                </c:pt>
                <c:pt idx="6668">
                  <c:v>16:23:04</c:v>
                </c:pt>
                <c:pt idx="6669">
                  <c:v>16:23:05</c:v>
                </c:pt>
                <c:pt idx="6670">
                  <c:v>16:23:06</c:v>
                </c:pt>
                <c:pt idx="6671">
                  <c:v>16:23:07</c:v>
                </c:pt>
                <c:pt idx="6672">
                  <c:v>16:23:08</c:v>
                </c:pt>
                <c:pt idx="6673">
                  <c:v>16:23:09</c:v>
                </c:pt>
                <c:pt idx="6674">
                  <c:v>16:23:10</c:v>
                </c:pt>
                <c:pt idx="6675">
                  <c:v>16:23:11</c:v>
                </c:pt>
                <c:pt idx="6676">
                  <c:v>16:23:12</c:v>
                </c:pt>
                <c:pt idx="6677">
                  <c:v>16:23:13</c:v>
                </c:pt>
                <c:pt idx="6678">
                  <c:v>16:23:14</c:v>
                </c:pt>
                <c:pt idx="6679">
                  <c:v>16:23:15</c:v>
                </c:pt>
                <c:pt idx="6680">
                  <c:v>16:23:16</c:v>
                </c:pt>
                <c:pt idx="6681">
                  <c:v>16:23:17</c:v>
                </c:pt>
                <c:pt idx="6682">
                  <c:v>16:23:18</c:v>
                </c:pt>
                <c:pt idx="6683">
                  <c:v>16:23:19</c:v>
                </c:pt>
                <c:pt idx="6684">
                  <c:v>16:23:20</c:v>
                </c:pt>
                <c:pt idx="6685">
                  <c:v>16:23:21</c:v>
                </c:pt>
                <c:pt idx="6686">
                  <c:v>16:23:22</c:v>
                </c:pt>
                <c:pt idx="6687">
                  <c:v>16:23:23</c:v>
                </c:pt>
                <c:pt idx="6688">
                  <c:v>16:23:24</c:v>
                </c:pt>
                <c:pt idx="6689">
                  <c:v>16:23:25</c:v>
                </c:pt>
                <c:pt idx="6690">
                  <c:v>16:23:26</c:v>
                </c:pt>
                <c:pt idx="6691">
                  <c:v>16:23:27</c:v>
                </c:pt>
                <c:pt idx="6692">
                  <c:v>16:23:28</c:v>
                </c:pt>
                <c:pt idx="6693">
                  <c:v>16:23:29</c:v>
                </c:pt>
                <c:pt idx="6694">
                  <c:v>16:23:30</c:v>
                </c:pt>
                <c:pt idx="6695">
                  <c:v>16:23:31</c:v>
                </c:pt>
                <c:pt idx="6696">
                  <c:v>16:23:32</c:v>
                </c:pt>
                <c:pt idx="6697">
                  <c:v>16:23:33</c:v>
                </c:pt>
                <c:pt idx="6698">
                  <c:v>16:23:34</c:v>
                </c:pt>
                <c:pt idx="6699">
                  <c:v>16:23:35</c:v>
                </c:pt>
                <c:pt idx="6700">
                  <c:v>16:23:36</c:v>
                </c:pt>
                <c:pt idx="6701">
                  <c:v>16:23:37</c:v>
                </c:pt>
                <c:pt idx="6702">
                  <c:v>16:23:38</c:v>
                </c:pt>
                <c:pt idx="6703">
                  <c:v>16:23:39</c:v>
                </c:pt>
                <c:pt idx="6704">
                  <c:v>16:23:40</c:v>
                </c:pt>
                <c:pt idx="6705">
                  <c:v>16:23:41</c:v>
                </c:pt>
                <c:pt idx="6706">
                  <c:v>16:23:42</c:v>
                </c:pt>
                <c:pt idx="6707">
                  <c:v>16:23:43</c:v>
                </c:pt>
                <c:pt idx="6708">
                  <c:v>16:23:44</c:v>
                </c:pt>
                <c:pt idx="6709">
                  <c:v>16:23:45</c:v>
                </c:pt>
                <c:pt idx="6710">
                  <c:v>16:23:46</c:v>
                </c:pt>
                <c:pt idx="6711">
                  <c:v>16:23:47</c:v>
                </c:pt>
                <c:pt idx="6712">
                  <c:v>16:23:48</c:v>
                </c:pt>
                <c:pt idx="6713">
                  <c:v>16:23:49</c:v>
                </c:pt>
                <c:pt idx="6714">
                  <c:v>16:23:50</c:v>
                </c:pt>
                <c:pt idx="6715">
                  <c:v>16:23:51</c:v>
                </c:pt>
                <c:pt idx="6716">
                  <c:v>16:23:52</c:v>
                </c:pt>
                <c:pt idx="6717">
                  <c:v>16:23:53</c:v>
                </c:pt>
                <c:pt idx="6718">
                  <c:v>16:23:54</c:v>
                </c:pt>
                <c:pt idx="6719">
                  <c:v>16:23:55</c:v>
                </c:pt>
                <c:pt idx="6720">
                  <c:v>16:23:56</c:v>
                </c:pt>
                <c:pt idx="6721">
                  <c:v>16:23:57</c:v>
                </c:pt>
                <c:pt idx="6722">
                  <c:v>16:23:58</c:v>
                </c:pt>
                <c:pt idx="6723">
                  <c:v>16:23:59</c:v>
                </c:pt>
                <c:pt idx="6724">
                  <c:v>16:24:00</c:v>
                </c:pt>
                <c:pt idx="6725">
                  <c:v>16:24:01</c:v>
                </c:pt>
                <c:pt idx="6726">
                  <c:v>16:24:02</c:v>
                </c:pt>
                <c:pt idx="6727">
                  <c:v>16:24:03</c:v>
                </c:pt>
                <c:pt idx="6728">
                  <c:v>16:24:04</c:v>
                </c:pt>
                <c:pt idx="6729">
                  <c:v>16:24:05</c:v>
                </c:pt>
                <c:pt idx="6730">
                  <c:v>16:24:06</c:v>
                </c:pt>
                <c:pt idx="6731">
                  <c:v>16:24:07</c:v>
                </c:pt>
                <c:pt idx="6732">
                  <c:v>16:24:08</c:v>
                </c:pt>
                <c:pt idx="6733">
                  <c:v>16:24:09</c:v>
                </c:pt>
                <c:pt idx="6734">
                  <c:v>16:24:10</c:v>
                </c:pt>
                <c:pt idx="6735">
                  <c:v>16:24:11</c:v>
                </c:pt>
                <c:pt idx="6736">
                  <c:v>16:24:12</c:v>
                </c:pt>
                <c:pt idx="6737">
                  <c:v>16:24:13</c:v>
                </c:pt>
                <c:pt idx="6738">
                  <c:v>16:24:14</c:v>
                </c:pt>
                <c:pt idx="6739">
                  <c:v>16:24:15</c:v>
                </c:pt>
                <c:pt idx="6740">
                  <c:v>16:24:16</c:v>
                </c:pt>
                <c:pt idx="6741">
                  <c:v>16:24:17</c:v>
                </c:pt>
                <c:pt idx="6742">
                  <c:v>16:24:18</c:v>
                </c:pt>
                <c:pt idx="6743">
                  <c:v>16:24:19</c:v>
                </c:pt>
                <c:pt idx="6744">
                  <c:v>16:24:20</c:v>
                </c:pt>
                <c:pt idx="6745">
                  <c:v>16:24:21</c:v>
                </c:pt>
                <c:pt idx="6746">
                  <c:v>16:24:22</c:v>
                </c:pt>
                <c:pt idx="6747">
                  <c:v>16:24:23</c:v>
                </c:pt>
                <c:pt idx="6748">
                  <c:v>16:24:24</c:v>
                </c:pt>
                <c:pt idx="6749">
                  <c:v>16:24:25</c:v>
                </c:pt>
                <c:pt idx="6750">
                  <c:v>16:24:26</c:v>
                </c:pt>
                <c:pt idx="6751">
                  <c:v>16:24:27</c:v>
                </c:pt>
                <c:pt idx="6752">
                  <c:v>16:24:28</c:v>
                </c:pt>
                <c:pt idx="6753">
                  <c:v>16:24:29</c:v>
                </c:pt>
                <c:pt idx="6754">
                  <c:v>16:24:30</c:v>
                </c:pt>
                <c:pt idx="6755">
                  <c:v>16:24:31</c:v>
                </c:pt>
                <c:pt idx="6756">
                  <c:v>16:24:32</c:v>
                </c:pt>
                <c:pt idx="6757">
                  <c:v>16:24:33</c:v>
                </c:pt>
                <c:pt idx="6758">
                  <c:v>16:24:34</c:v>
                </c:pt>
                <c:pt idx="6759">
                  <c:v>16:24:35</c:v>
                </c:pt>
                <c:pt idx="6760">
                  <c:v>16:24:36</c:v>
                </c:pt>
                <c:pt idx="6761">
                  <c:v>16:24:37</c:v>
                </c:pt>
                <c:pt idx="6762">
                  <c:v>16:24:38</c:v>
                </c:pt>
                <c:pt idx="6763">
                  <c:v>16:24:39</c:v>
                </c:pt>
                <c:pt idx="6764">
                  <c:v>16:24:40</c:v>
                </c:pt>
                <c:pt idx="6765">
                  <c:v>16:24:41</c:v>
                </c:pt>
                <c:pt idx="6766">
                  <c:v>16:24:42</c:v>
                </c:pt>
                <c:pt idx="6767">
                  <c:v>16:24:43</c:v>
                </c:pt>
                <c:pt idx="6768">
                  <c:v>16:24:44</c:v>
                </c:pt>
                <c:pt idx="6769">
                  <c:v>16:24:45</c:v>
                </c:pt>
                <c:pt idx="6770">
                  <c:v>16:24:46</c:v>
                </c:pt>
                <c:pt idx="6771">
                  <c:v>16:24:47</c:v>
                </c:pt>
                <c:pt idx="6772">
                  <c:v>16:24:48</c:v>
                </c:pt>
                <c:pt idx="6773">
                  <c:v>16:24:49</c:v>
                </c:pt>
                <c:pt idx="6774">
                  <c:v>16:24:50</c:v>
                </c:pt>
                <c:pt idx="6775">
                  <c:v>16:24:51</c:v>
                </c:pt>
                <c:pt idx="6776">
                  <c:v>16:24:52</c:v>
                </c:pt>
                <c:pt idx="6777">
                  <c:v>16:24:53</c:v>
                </c:pt>
                <c:pt idx="6778">
                  <c:v>16:24:54</c:v>
                </c:pt>
                <c:pt idx="6779">
                  <c:v>16:24:55</c:v>
                </c:pt>
                <c:pt idx="6780">
                  <c:v>16:24:56</c:v>
                </c:pt>
                <c:pt idx="6781">
                  <c:v>16:24:57</c:v>
                </c:pt>
                <c:pt idx="6782">
                  <c:v>16:24:58</c:v>
                </c:pt>
                <c:pt idx="6783">
                  <c:v>16:24:59</c:v>
                </c:pt>
                <c:pt idx="6784">
                  <c:v>16:25:00</c:v>
                </c:pt>
                <c:pt idx="6785">
                  <c:v>16:25:01</c:v>
                </c:pt>
                <c:pt idx="6786">
                  <c:v>16:25:02</c:v>
                </c:pt>
                <c:pt idx="6787">
                  <c:v>16:25:03</c:v>
                </c:pt>
                <c:pt idx="6788">
                  <c:v>16:25:04</c:v>
                </c:pt>
                <c:pt idx="6789">
                  <c:v>16:25:05</c:v>
                </c:pt>
                <c:pt idx="6790">
                  <c:v>16:25:06</c:v>
                </c:pt>
                <c:pt idx="6791">
                  <c:v>16:25:07</c:v>
                </c:pt>
                <c:pt idx="6792">
                  <c:v>16:25:08</c:v>
                </c:pt>
                <c:pt idx="6793">
                  <c:v>16:25:09</c:v>
                </c:pt>
                <c:pt idx="6794">
                  <c:v>16:25:10</c:v>
                </c:pt>
                <c:pt idx="6795">
                  <c:v>16:25:11</c:v>
                </c:pt>
                <c:pt idx="6796">
                  <c:v>16:25:12</c:v>
                </c:pt>
                <c:pt idx="6797">
                  <c:v>16:25:13</c:v>
                </c:pt>
                <c:pt idx="6798">
                  <c:v>16:25:14</c:v>
                </c:pt>
                <c:pt idx="6799">
                  <c:v>16:25:15</c:v>
                </c:pt>
                <c:pt idx="6800">
                  <c:v>16:25:16</c:v>
                </c:pt>
                <c:pt idx="6801">
                  <c:v>16:25:17</c:v>
                </c:pt>
                <c:pt idx="6802">
                  <c:v>16:25:18</c:v>
                </c:pt>
                <c:pt idx="6803">
                  <c:v>16:25:19</c:v>
                </c:pt>
                <c:pt idx="6804">
                  <c:v>16:25:20</c:v>
                </c:pt>
                <c:pt idx="6805">
                  <c:v>16:25:21</c:v>
                </c:pt>
                <c:pt idx="6806">
                  <c:v>16:25:22</c:v>
                </c:pt>
                <c:pt idx="6807">
                  <c:v>16:25:23</c:v>
                </c:pt>
                <c:pt idx="6808">
                  <c:v>16:25:24</c:v>
                </c:pt>
                <c:pt idx="6809">
                  <c:v>16:25:25</c:v>
                </c:pt>
                <c:pt idx="6810">
                  <c:v>16:25:26</c:v>
                </c:pt>
                <c:pt idx="6811">
                  <c:v>16:25:27</c:v>
                </c:pt>
                <c:pt idx="6812">
                  <c:v>16:25:28</c:v>
                </c:pt>
                <c:pt idx="6813">
                  <c:v>16:25:29</c:v>
                </c:pt>
                <c:pt idx="6814">
                  <c:v>16:25:30</c:v>
                </c:pt>
                <c:pt idx="6815">
                  <c:v>16:25:31</c:v>
                </c:pt>
                <c:pt idx="6816">
                  <c:v>16:25:32</c:v>
                </c:pt>
                <c:pt idx="6817">
                  <c:v>16:25:33</c:v>
                </c:pt>
                <c:pt idx="6818">
                  <c:v>16:25:34</c:v>
                </c:pt>
                <c:pt idx="6819">
                  <c:v>16:25:35</c:v>
                </c:pt>
                <c:pt idx="6820">
                  <c:v>16:25:36</c:v>
                </c:pt>
                <c:pt idx="6821">
                  <c:v>16:25:37</c:v>
                </c:pt>
                <c:pt idx="6822">
                  <c:v>16:25:38</c:v>
                </c:pt>
                <c:pt idx="6823">
                  <c:v>16:25:39</c:v>
                </c:pt>
                <c:pt idx="6824">
                  <c:v>16:25:40</c:v>
                </c:pt>
                <c:pt idx="6825">
                  <c:v>16:25:41</c:v>
                </c:pt>
                <c:pt idx="6826">
                  <c:v>16:25:42</c:v>
                </c:pt>
                <c:pt idx="6827">
                  <c:v>16:25:43</c:v>
                </c:pt>
                <c:pt idx="6828">
                  <c:v>16:25:44</c:v>
                </c:pt>
                <c:pt idx="6829">
                  <c:v>16:25:45</c:v>
                </c:pt>
                <c:pt idx="6830">
                  <c:v>16:25:46</c:v>
                </c:pt>
                <c:pt idx="6831">
                  <c:v>16:25:47</c:v>
                </c:pt>
                <c:pt idx="6832">
                  <c:v>16:25:48</c:v>
                </c:pt>
                <c:pt idx="6833">
                  <c:v>16:25:49</c:v>
                </c:pt>
                <c:pt idx="6834">
                  <c:v>16:25:50</c:v>
                </c:pt>
                <c:pt idx="6835">
                  <c:v>16:25:51</c:v>
                </c:pt>
                <c:pt idx="6836">
                  <c:v>16:25:52</c:v>
                </c:pt>
                <c:pt idx="6837">
                  <c:v>16:25:53</c:v>
                </c:pt>
                <c:pt idx="6838">
                  <c:v>16:25:54</c:v>
                </c:pt>
                <c:pt idx="6839">
                  <c:v>16:25:55</c:v>
                </c:pt>
                <c:pt idx="6840">
                  <c:v>16:25:56</c:v>
                </c:pt>
                <c:pt idx="6841">
                  <c:v>16:25:57</c:v>
                </c:pt>
                <c:pt idx="6842">
                  <c:v>16:25:58</c:v>
                </c:pt>
                <c:pt idx="6843">
                  <c:v>16:25:59</c:v>
                </c:pt>
                <c:pt idx="6844">
                  <c:v>16:26:00</c:v>
                </c:pt>
                <c:pt idx="6845">
                  <c:v>16:26:01</c:v>
                </c:pt>
                <c:pt idx="6846">
                  <c:v>16:26:02</c:v>
                </c:pt>
                <c:pt idx="6847">
                  <c:v>16:26:03</c:v>
                </c:pt>
                <c:pt idx="6848">
                  <c:v>16:26:04</c:v>
                </c:pt>
                <c:pt idx="6849">
                  <c:v>16:26:05</c:v>
                </c:pt>
                <c:pt idx="6850">
                  <c:v>16:26:06</c:v>
                </c:pt>
                <c:pt idx="6851">
                  <c:v>16:26:07</c:v>
                </c:pt>
                <c:pt idx="6852">
                  <c:v>16:26:08</c:v>
                </c:pt>
                <c:pt idx="6853">
                  <c:v>16:26:09</c:v>
                </c:pt>
                <c:pt idx="6854">
                  <c:v>16:26:10</c:v>
                </c:pt>
                <c:pt idx="6855">
                  <c:v>16:26:11</c:v>
                </c:pt>
                <c:pt idx="6856">
                  <c:v>16:26:12</c:v>
                </c:pt>
                <c:pt idx="6857">
                  <c:v>16:26:13</c:v>
                </c:pt>
                <c:pt idx="6858">
                  <c:v>16:26:14</c:v>
                </c:pt>
                <c:pt idx="6859">
                  <c:v>16:26:15</c:v>
                </c:pt>
                <c:pt idx="6860">
                  <c:v>16:26:16</c:v>
                </c:pt>
                <c:pt idx="6861">
                  <c:v>16:26:17</c:v>
                </c:pt>
                <c:pt idx="6862">
                  <c:v>16:26:18</c:v>
                </c:pt>
                <c:pt idx="6863">
                  <c:v>16:26:19</c:v>
                </c:pt>
                <c:pt idx="6864">
                  <c:v>16:26:20</c:v>
                </c:pt>
                <c:pt idx="6865">
                  <c:v>16:26:21</c:v>
                </c:pt>
                <c:pt idx="6866">
                  <c:v>16:26:22</c:v>
                </c:pt>
                <c:pt idx="6867">
                  <c:v>16:26:23</c:v>
                </c:pt>
                <c:pt idx="6868">
                  <c:v>16:26:24</c:v>
                </c:pt>
                <c:pt idx="6869">
                  <c:v>16:26:25</c:v>
                </c:pt>
                <c:pt idx="6870">
                  <c:v>16:26:26</c:v>
                </c:pt>
                <c:pt idx="6871">
                  <c:v>16:26:27</c:v>
                </c:pt>
                <c:pt idx="6872">
                  <c:v>16:26:28</c:v>
                </c:pt>
                <c:pt idx="6873">
                  <c:v>16:26:29</c:v>
                </c:pt>
                <c:pt idx="6874">
                  <c:v>16:26:30</c:v>
                </c:pt>
                <c:pt idx="6875">
                  <c:v>16:26:31</c:v>
                </c:pt>
                <c:pt idx="6876">
                  <c:v>16:26:32</c:v>
                </c:pt>
                <c:pt idx="6877">
                  <c:v>16:26:33</c:v>
                </c:pt>
                <c:pt idx="6878">
                  <c:v>16:26:34</c:v>
                </c:pt>
                <c:pt idx="6879">
                  <c:v>16:26:35</c:v>
                </c:pt>
                <c:pt idx="6880">
                  <c:v>16:26:36</c:v>
                </c:pt>
                <c:pt idx="6881">
                  <c:v>16:26:37</c:v>
                </c:pt>
                <c:pt idx="6882">
                  <c:v>16:26:38</c:v>
                </c:pt>
                <c:pt idx="6883">
                  <c:v>16:26:39</c:v>
                </c:pt>
                <c:pt idx="6884">
                  <c:v>16:26:40</c:v>
                </c:pt>
                <c:pt idx="6885">
                  <c:v>16:26:41</c:v>
                </c:pt>
                <c:pt idx="6886">
                  <c:v>16:26:42</c:v>
                </c:pt>
                <c:pt idx="6887">
                  <c:v>16:26:43</c:v>
                </c:pt>
                <c:pt idx="6888">
                  <c:v>16:26:44</c:v>
                </c:pt>
                <c:pt idx="6889">
                  <c:v>16:26:45</c:v>
                </c:pt>
                <c:pt idx="6890">
                  <c:v>16:26:46</c:v>
                </c:pt>
                <c:pt idx="6891">
                  <c:v>16:26:47</c:v>
                </c:pt>
                <c:pt idx="6892">
                  <c:v>16:26:48</c:v>
                </c:pt>
                <c:pt idx="6893">
                  <c:v>16:26:49</c:v>
                </c:pt>
                <c:pt idx="6894">
                  <c:v>16:26:50</c:v>
                </c:pt>
                <c:pt idx="6895">
                  <c:v>16:26:51</c:v>
                </c:pt>
                <c:pt idx="6896">
                  <c:v>16:26:52</c:v>
                </c:pt>
                <c:pt idx="6897">
                  <c:v>16:26:53</c:v>
                </c:pt>
                <c:pt idx="6898">
                  <c:v>16:26:54</c:v>
                </c:pt>
                <c:pt idx="6899">
                  <c:v>16:26:55</c:v>
                </c:pt>
                <c:pt idx="6900">
                  <c:v>16:26:56</c:v>
                </c:pt>
                <c:pt idx="6901">
                  <c:v>16:26:57</c:v>
                </c:pt>
                <c:pt idx="6902">
                  <c:v>16:26:58</c:v>
                </c:pt>
                <c:pt idx="6903">
                  <c:v>16:26:59</c:v>
                </c:pt>
                <c:pt idx="6904">
                  <c:v>16:27:00</c:v>
                </c:pt>
                <c:pt idx="6905">
                  <c:v>16:27:01</c:v>
                </c:pt>
                <c:pt idx="6906">
                  <c:v>16:27:02</c:v>
                </c:pt>
                <c:pt idx="6907">
                  <c:v>16:27:03</c:v>
                </c:pt>
                <c:pt idx="6908">
                  <c:v>16:27:04</c:v>
                </c:pt>
                <c:pt idx="6909">
                  <c:v>16:27:05</c:v>
                </c:pt>
                <c:pt idx="6910">
                  <c:v>16:27:06</c:v>
                </c:pt>
                <c:pt idx="6911">
                  <c:v>16:27:07</c:v>
                </c:pt>
                <c:pt idx="6912">
                  <c:v>16:27:08</c:v>
                </c:pt>
                <c:pt idx="6913">
                  <c:v>16:27:09</c:v>
                </c:pt>
                <c:pt idx="6914">
                  <c:v>16:27:10</c:v>
                </c:pt>
                <c:pt idx="6915">
                  <c:v>16:27:11</c:v>
                </c:pt>
                <c:pt idx="6916">
                  <c:v>16:27:12</c:v>
                </c:pt>
                <c:pt idx="6917">
                  <c:v>16:27:13</c:v>
                </c:pt>
                <c:pt idx="6918">
                  <c:v>16:27:14</c:v>
                </c:pt>
                <c:pt idx="6919">
                  <c:v>16:27:15</c:v>
                </c:pt>
                <c:pt idx="6920">
                  <c:v>16:27:16</c:v>
                </c:pt>
                <c:pt idx="6921">
                  <c:v>16:27:17</c:v>
                </c:pt>
                <c:pt idx="6922">
                  <c:v>16:27:18</c:v>
                </c:pt>
                <c:pt idx="6923">
                  <c:v>16:27:19</c:v>
                </c:pt>
                <c:pt idx="6924">
                  <c:v>16:27:20</c:v>
                </c:pt>
                <c:pt idx="6925">
                  <c:v>16:27:21</c:v>
                </c:pt>
                <c:pt idx="6926">
                  <c:v>16:27:22</c:v>
                </c:pt>
                <c:pt idx="6927">
                  <c:v>16:27:23</c:v>
                </c:pt>
                <c:pt idx="6928">
                  <c:v>16:27:24</c:v>
                </c:pt>
                <c:pt idx="6929">
                  <c:v>16:27:25</c:v>
                </c:pt>
                <c:pt idx="6930">
                  <c:v>16:27:26</c:v>
                </c:pt>
                <c:pt idx="6931">
                  <c:v>16:27:27</c:v>
                </c:pt>
                <c:pt idx="6932">
                  <c:v>16:27:28</c:v>
                </c:pt>
                <c:pt idx="6933">
                  <c:v>16:27:29</c:v>
                </c:pt>
                <c:pt idx="6934">
                  <c:v>16:27:30</c:v>
                </c:pt>
                <c:pt idx="6935">
                  <c:v>16:27:31</c:v>
                </c:pt>
                <c:pt idx="6936">
                  <c:v>16:27:32</c:v>
                </c:pt>
                <c:pt idx="6937">
                  <c:v>16:27:33</c:v>
                </c:pt>
                <c:pt idx="6938">
                  <c:v>16:27:34</c:v>
                </c:pt>
                <c:pt idx="6939">
                  <c:v>16:27:35</c:v>
                </c:pt>
                <c:pt idx="6940">
                  <c:v>16:27:36</c:v>
                </c:pt>
                <c:pt idx="6941">
                  <c:v>16:27:37</c:v>
                </c:pt>
                <c:pt idx="6942">
                  <c:v>16:27:38</c:v>
                </c:pt>
                <c:pt idx="6943">
                  <c:v>16:27:39</c:v>
                </c:pt>
                <c:pt idx="6944">
                  <c:v>16:27:40</c:v>
                </c:pt>
                <c:pt idx="6945">
                  <c:v>16:27:41</c:v>
                </c:pt>
                <c:pt idx="6946">
                  <c:v>16:27:42</c:v>
                </c:pt>
                <c:pt idx="6947">
                  <c:v>16:27:43</c:v>
                </c:pt>
                <c:pt idx="6948">
                  <c:v>16:27:44</c:v>
                </c:pt>
                <c:pt idx="6949">
                  <c:v>16:27:45</c:v>
                </c:pt>
                <c:pt idx="6950">
                  <c:v>16:27:46</c:v>
                </c:pt>
                <c:pt idx="6951">
                  <c:v>16:27:47</c:v>
                </c:pt>
                <c:pt idx="6952">
                  <c:v>16:27:48</c:v>
                </c:pt>
                <c:pt idx="6953">
                  <c:v>16:27:49</c:v>
                </c:pt>
                <c:pt idx="6954">
                  <c:v>16:27:50</c:v>
                </c:pt>
                <c:pt idx="6955">
                  <c:v>16:27:51</c:v>
                </c:pt>
                <c:pt idx="6956">
                  <c:v>16:27:52</c:v>
                </c:pt>
                <c:pt idx="6957">
                  <c:v>16:27:53</c:v>
                </c:pt>
                <c:pt idx="6958">
                  <c:v>16:27:54</c:v>
                </c:pt>
                <c:pt idx="6959">
                  <c:v>16:27:55</c:v>
                </c:pt>
                <c:pt idx="6960">
                  <c:v>16:27:56</c:v>
                </c:pt>
                <c:pt idx="6961">
                  <c:v>16:27:57</c:v>
                </c:pt>
                <c:pt idx="6962">
                  <c:v>16:27:58</c:v>
                </c:pt>
                <c:pt idx="6963">
                  <c:v>16:27:59</c:v>
                </c:pt>
                <c:pt idx="6964">
                  <c:v>16:28:00</c:v>
                </c:pt>
                <c:pt idx="6965">
                  <c:v>16:28:01</c:v>
                </c:pt>
                <c:pt idx="6966">
                  <c:v>16:28:02</c:v>
                </c:pt>
                <c:pt idx="6967">
                  <c:v>16:28:03</c:v>
                </c:pt>
                <c:pt idx="6968">
                  <c:v>16:28:04</c:v>
                </c:pt>
                <c:pt idx="6969">
                  <c:v>16:28:05</c:v>
                </c:pt>
                <c:pt idx="6970">
                  <c:v>16:28:06</c:v>
                </c:pt>
                <c:pt idx="6971">
                  <c:v>16:28:07</c:v>
                </c:pt>
                <c:pt idx="6972">
                  <c:v>16:28:08</c:v>
                </c:pt>
                <c:pt idx="6973">
                  <c:v>16:28:09</c:v>
                </c:pt>
                <c:pt idx="6974">
                  <c:v>16:28:10</c:v>
                </c:pt>
                <c:pt idx="6975">
                  <c:v>16:28:11</c:v>
                </c:pt>
                <c:pt idx="6976">
                  <c:v>16:28:12</c:v>
                </c:pt>
                <c:pt idx="6977">
                  <c:v>16:28:13</c:v>
                </c:pt>
                <c:pt idx="6978">
                  <c:v>16:28:14</c:v>
                </c:pt>
                <c:pt idx="6979">
                  <c:v>16:28:15</c:v>
                </c:pt>
                <c:pt idx="6980">
                  <c:v>16:28:16</c:v>
                </c:pt>
                <c:pt idx="6981">
                  <c:v>16:28:17</c:v>
                </c:pt>
                <c:pt idx="6982">
                  <c:v>16:28:18</c:v>
                </c:pt>
                <c:pt idx="6983">
                  <c:v>16:28:19</c:v>
                </c:pt>
                <c:pt idx="6984">
                  <c:v>16:28:20</c:v>
                </c:pt>
                <c:pt idx="6985">
                  <c:v>16:28:21</c:v>
                </c:pt>
                <c:pt idx="6986">
                  <c:v>16:28:22</c:v>
                </c:pt>
                <c:pt idx="6987">
                  <c:v>16:28:23</c:v>
                </c:pt>
                <c:pt idx="6988">
                  <c:v>16:28:24</c:v>
                </c:pt>
                <c:pt idx="6989">
                  <c:v>16:28:25</c:v>
                </c:pt>
                <c:pt idx="6990">
                  <c:v>16:28:26</c:v>
                </c:pt>
                <c:pt idx="6991">
                  <c:v>16:28:27</c:v>
                </c:pt>
                <c:pt idx="6992">
                  <c:v>16:28:28</c:v>
                </c:pt>
                <c:pt idx="6993">
                  <c:v>16:28:29</c:v>
                </c:pt>
                <c:pt idx="6994">
                  <c:v>16:28:30</c:v>
                </c:pt>
                <c:pt idx="6995">
                  <c:v>16:28:31</c:v>
                </c:pt>
                <c:pt idx="6996">
                  <c:v>16:28:32</c:v>
                </c:pt>
                <c:pt idx="6997">
                  <c:v>16:28:33</c:v>
                </c:pt>
                <c:pt idx="6998">
                  <c:v>16:28:34</c:v>
                </c:pt>
                <c:pt idx="6999">
                  <c:v>16:28:35</c:v>
                </c:pt>
                <c:pt idx="7000">
                  <c:v>16:28:36</c:v>
                </c:pt>
                <c:pt idx="7001">
                  <c:v>16:28:37</c:v>
                </c:pt>
                <c:pt idx="7002">
                  <c:v>16:28:38</c:v>
                </c:pt>
                <c:pt idx="7003">
                  <c:v>16:28:39</c:v>
                </c:pt>
                <c:pt idx="7004">
                  <c:v>16:28:40</c:v>
                </c:pt>
                <c:pt idx="7005">
                  <c:v>16:28:41</c:v>
                </c:pt>
                <c:pt idx="7006">
                  <c:v>16:28:42</c:v>
                </c:pt>
                <c:pt idx="7007">
                  <c:v>16:28:43</c:v>
                </c:pt>
                <c:pt idx="7008">
                  <c:v>16:28:44</c:v>
                </c:pt>
                <c:pt idx="7009">
                  <c:v>16:28:45</c:v>
                </c:pt>
                <c:pt idx="7010">
                  <c:v>16:28:46</c:v>
                </c:pt>
                <c:pt idx="7011">
                  <c:v>16:28:47</c:v>
                </c:pt>
                <c:pt idx="7012">
                  <c:v>16:28:48</c:v>
                </c:pt>
                <c:pt idx="7013">
                  <c:v>16:28:49</c:v>
                </c:pt>
                <c:pt idx="7014">
                  <c:v>16:28:50</c:v>
                </c:pt>
                <c:pt idx="7015">
                  <c:v>16:28:51</c:v>
                </c:pt>
                <c:pt idx="7016">
                  <c:v>16:28:52</c:v>
                </c:pt>
                <c:pt idx="7017">
                  <c:v>16:28:53</c:v>
                </c:pt>
                <c:pt idx="7018">
                  <c:v>16:28:54</c:v>
                </c:pt>
                <c:pt idx="7019">
                  <c:v>16:28:55</c:v>
                </c:pt>
                <c:pt idx="7020">
                  <c:v>16:28:56</c:v>
                </c:pt>
                <c:pt idx="7021">
                  <c:v>16:28:57</c:v>
                </c:pt>
                <c:pt idx="7022">
                  <c:v>16:28:58</c:v>
                </c:pt>
                <c:pt idx="7023">
                  <c:v>16:28:59</c:v>
                </c:pt>
                <c:pt idx="7024">
                  <c:v>16:29:00</c:v>
                </c:pt>
                <c:pt idx="7025">
                  <c:v>16:29:01</c:v>
                </c:pt>
                <c:pt idx="7026">
                  <c:v>16:29:02</c:v>
                </c:pt>
                <c:pt idx="7027">
                  <c:v>16:29:03</c:v>
                </c:pt>
                <c:pt idx="7028">
                  <c:v>16:29:04</c:v>
                </c:pt>
                <c:pt idx="7029">
                  <c:v>16:29:05</c:v>
                </c:pt>
                <c:pt idx="7030">
                  <c:v>16:29:06</c:v>
                </c:pt>
                <c:pt idx="7031">
                  <c:v>16:29:07</c:v>
                </c:pt>
                <c:pt idx="7032">
                  <c:v>16:29:08</c:v>
                </c:pt>
                <c:pt idx="7033">
                  <c:v>16:29:09</c:v>
                </c:pt>
                <c:pt idx="7034">
                  <c:v>16:29:10</c:v>
                </c:pt>
                <c:pt idx="7035">
                  <c:v>16:29:11</c:v>
                </c:pt>
                <c:pt idx="7036">
                  <c:v>16:29:12</c:v>
                </c:pt>
                <c:pt idx="7037">
                  <c:v>16:29:13</c:v>
                </c:pt>
                <c:pt idx="7038">
                  <c:v>16:29:14</c:v>
                </c:pt>
                <c:pt idx="7039">
                  <c:v>16:29:15</c:v>
                </c:pt>
                <c:pt idx="7040">
                  <c:v>16:29:16</c:v>
                </c:pt>
                <c:pt idx="7041">
                  <c:v>16:29:17</c:v>
                </c:pt>
                <c:pt idx="7042">
                  <c:v>16:29:18</c:v>
                </c:pt>
                <c:pt idx="7043">
                  <c:v>16:29:19</c:v>
                </c:pt>
                <c:pt idx="7044">
                  <c:v>16:29:20</c:v>
                </c:pt>
                <c:pt idx="7045">
                  <c:v>16:29:21</c:v>
                </c:pt>
                <c:pt idx="7046">
                  <c:v>16:29:22</c:v>
                </c:pt>
                <c:pt idx="7047">
                  <c:v>16:29:23</c:v>
                </c:pt>
                <c:pt idx="7048">
                  <c:v>16:29:24</c:v>
                </c:pt>
                <c:pt idx="7049">
                  <c:v>16:29:25</c:v>
                </c:pt>
                <c:pt idx="7050">
                  <c:v>16:29:26</c:v>
                </c:pt>
                <c:pt idx="7051">
                  <c:v>16:29:27</c:v>
                </c:pt>
                <c:pt idx="7052">
                  <c:v>16:29:28</c:v>
                </c:pt>
                <c:pt idx="7053">
                  <c:v>16:29:29</c:v>
                </c:pt>
                <c:pt idx="7054">
                  <c:v>16:29:30</c:v>
                </c:pt>
                <c:pt idx="7055">
                  <c:v>16:29:31</c:v>
                </c:pt>
                <c:pt idx="7056">
                  <c:v>16:29:32</c:v>
                </c:pt>
                <c:pt idx="7057">
                  <c:v>16:29:33</c:v>
                </c:pt>
                <c:pt idx="7058">
                  <c:v>16:29:34</c:v>
                </c:pt>
                <c:pt idx="7059">
                  <c:v>16:29:35</c:v>
                </c:pt>
                <c:pt idx="7060">
                  <c:v>16:29:36</c:v>
                </c:pt>
                <c:pt idx="7061">
                  <c:v>16:29:37</c:v>
                </c:pt>
                <c:pt idx="7062">
                  <c:v>16:29:38</c:v>
                </c:pt>
                <c:pt idx="7063">
                  <c:v>16:29:39</c:v>
                </c:pt>
                <c:pt idx="7064">
                  <c:v>16:29:40</c:v>
                </c:pt>
                <c:pt idx="7065">
                  <c:v>16:29:41</c:v>
                </c:pt>
                <c:pt idx="7066">
                  <c:v>16:29:42</c:v>
                </c:pt>
                <c:pt idx="7067">
                  <c:v>16:29:43</c:v>
                </c:pt>
                <c:pt idx="7068">
                  <c:v>16:29:44</c:v>
                </c:pt>
                <c:pt idx="7069">
                  <c:v>16:29:45</c:v>
                </c:pt>
                <c:pt idx="7070">
                  <c:v>16:29:46</c:v>
                </c:pt>
                <c:pt idx="7071">
                  <c:v>16:29:47</c:v>
                </c:pt>
                <c:pt idx="7072">
                  <c:v>16:29:48</c:v>
                </c:pt>
                <c:pt idx="7073">
                  <c:v>16:29:49</c:v>
                </c:pt>
                <c:pt idx="7074">
                  <c:v>16:29:50</c:v>
                </c:pt>
                <c:pt idx="7075">
                  <c:v>16:29:51</c:v>
                </c:pt>
                <c:pt idx="7076">
                  <c:v>16:29:52</c:v>
                </c:pt>
                <c:pt idx="7077">
                  <c:v>16:29:53</c:v>
                </c:pt>
                <c:pt idx="7078">
                  <c:v>16:29:54</c:v>
                </c:pt>
                <c:pt idx="7079">
                  <c:v>16:29:55</c:v>
                </c:pt>
                <c:pt idx="7080">
                  <c:v>16:29:56</c:v>
                </c:pt>
                <c:pt idx="7081">
                  <c:v>16:29:57</c:v>
                </c:pt>
                <c:pt idx="7082">
                  <c:v>16:29:58</c:v>
                </c:pt>
                <c:pt idx="7083">
                  <c:v>16:29:59</c:v>
                </c:pt>
                <c:pt idx="7084">
                  <c:v>16:30:00</c:v>
                </c:pt>
                <c:pt idx="7085">
                  <c:v>16:30:01</c:v>
                </c:pt>
                <c:pt idx="7086">
                  <c:v>16:30:02</c:v>
                </c:pt>
                <c:pt idx="7087">
                  <c:v>16:30:03</c:v>
                </c:pt>
                <c:pt idx="7088">
                  <c:v>16:30:04</c:v>
                </c:pt>
                <c:pt idx="7089">
                  <c:v>16:30:05</c:v>
                </c:pt>
                <c:pt idx="7090">
                  <c:v>16:30:06</c:v>
                </c:pt>
                <c:pt idx="7091">
                  <c:v>16:30:07</c:v>
                </c:pt>
                <c:pt idx="7092">
                  <c:v>16:30:08</c:v>
                </c:pt>
                <c:pt idx="7093">
                  <c:v>16:30:09</c:v>
                </c:pt>
                <c:pt idx="7094">
                  <c:v>16:30:10</c:v>
                </c:pt>
                <c:pt idx="7095">
                  <c:v>16:30:11</c:v>
                </c:pt>
                <c:pt idx="7096">
                  <c:v>16:30:12</c:v>
                </c:pt>
                <c:pt idx="7097">
                  <c:v>16:30:13</c:v>
                </c:pt>
                <c:pt idx="7098">
                  <c:v>16:30:14</c:v>
                </c:pt>
                <c:pt idx="7099">
                  <c:v>16:30:15</c:v>
                </c:pt>
                <c:pt idx="7100">
                  <c:v>16:30:16</c:v>
                </c:pt>
                <c:pt idx="7101">
                  <c:v>16:30:17</c:v>
                </c:pt>
                <c:pt idx="7102">
                  <c:v>16:30:18</c:v>
                </c:pt>
                <c:pt idx="7103">
                  <c:v>16:30:19</c:v>
                </c:pt>
                <c:pt idx="7104">
                  <c:v>16:30:20</c:v>
                </c:pt>
                <c:pt idx="7105">
                  <c:v>16:30:21</c:v>
                </c:pt>
                <c:pt idx="7106">
                  <c:v>16:30:22</c:v>
                </c:pt>
                <c:pt idx="7107">
                  <c:v>16:30:23</c:v>
                </c:pt>
                <c:pt idx="7108">
                  <c:v>16:30:24</c:v>
                </c:pt>
                <c:pt idx="7109">
                  <c:v>16:30:25</c:v>
                </c:pt>
                <c:pt idx="7110">
                  <c:v>16:30:26</c:v>
                </c:pt>
                <c:pt idx="7111">
                  <c:v>16:30:27</c:v>
                </c:pt>
                <c:pt idx="7112">
                  <c:v>16:30:28</c:v>
                </c:pt>
                <c:pt idx="7113">
                  <c:v>16:30:29</c:v>
                </c:pt>
                <c:pt idx="7114">
                  <c:v>16:30:30</c:v>
                </c:pt>
                <c:pt idx="7115">
                  <c:v>16:30:31</c:v>
                </c:pt>
                <c:pt idx="7116">
                  <c:v>16:30:32</c:v>
                </c:pt>
                <c:pt idx="7117">
                  <c:v>16:30:33</c:v>
                </c:pt>
                <c:pt idx="7118">
                  <c:v>16:30:34</c:v>
                </c:pt>
                <c:pt idx="7119">
                  <c:v>16:30:35</c:v>
                </c:pt>
                <c:pt idx="7120">
                  <c:v>16:30:36</c:v>
                </c:pt>
                <c:pt idx="7121">
                  <c:v>16:30:37</c:v>
                </c:pt>
                <c:pt idx="7122">
                  <c:v>16:30:38</c:v>
                </c:pt>
                <c:pt idx="7123">
                  <c:v>16:30:39</c:v>
                </c:pt>
                <c:pt idx="7124">
                  <c:v>16:30:40</c:v>
                </c:pt>
                <c:pt idx="7125">
                  <c:v>16:30:41</c:v>
                </c:pt>
                <c:pt idx="7126">
                  <c:v>16:30:42</c:v>
                </c:pt>
                <c:pt idx="7127">
                  <c:v>16:30:43</c:v>
                </c:pt>
                <c:pt idx="7128">
                  <c:v>16:30:44</c:v>
                </c:pt>
                <c:pt idx="7129">
                  <c:v>16:30:45</c:v>
                </c:pt>
                <c:pt idx="7130">
                  <c:v>16:30:46</c:v>
                </c:pt>
                <c:pt idx="7131">
                  <c:v>16:30:47</c:v>
                </c:pt>
                <c:pt idx="7132">
                  <c:v>16:30:48</c:v>
                </c:pt>
                <c:pt idx="7133">
                  <c:v>16:30:49</c:v>
                </c:pt>
                <c:pt idx="7134">
                  <c:v>16:30:50</c:v>
                </c:pt>
                <c:pt idx="7135">
                  <c:v>16:30:51</c:v>
                </c:pt>
                <c:pt idx="7136">
                  <c:v>16:30:52</c:v>
                </c:pt>
                <c:pt idx="7137">
                  <c:v>16:30:53</c:v>
                </c:pt>
                <c:pt idx="7138">
                  <c:v>16:30:54</c:v>
                </c:pt>
                <c:pt idx="7139">
                  <c:v>16:30:55</c:v>
                </c:pt>
                <c:pt idx="7140">
                  <c:v>16:30:56</c:v>
                </c:pt>
                <c:pt idx="7141">
                  <c:v>16:30:57</c:v>
                </c:pt>
                <c:pt idx="7142">
                  <c:v>16:30:58</c:v>
                </c:pt>
                <c:pt idx="7143">
                  <c:v>16:30:59</c:v>
                </c:pt>
                <c:pt idx="7144">
                  <c:v>16:31:00</c:v>
                </c:pt>
                <c:pt idx="7145">
                  <c:v>16:31:01</c:v>
                </c:pt>
                <c:pt idx="7146">
                  <c:v>16:31:02</c:v>
                </c:pt>
                <c:pt idx="7147">
                  <c:v>16:31:03</c:v>
                </c:pt>
                <c:pt idx="7148">
                  <c:v>16:31:04</c:v>
                </c:pt>
                <c:pt idx="7149">
                  <c:v>16:31:05</c:v>
                </c:pt>
                <c:pt idx="7150">
                  <c:v>16:31:06</c:v>
                </c:pt>
                <c:pt idx="7151">
                  <c:v>16:31:07</c:v>
                </c:pt>
                <c:pt idx="7152">
                  <c:v>16:31:08</c:v>
                </c:pt>
                <c:pt idx="7153">
                  <c:v>16:31:09</c:v>
                </c:pt>
                <c:pt idx="7154">
                  <c:v>16:31:10</c:v>
                </c:pt>
                <c:pt idx="7155">
                  <c:v>16:31:11</c:v>
                </c:pt>
                <c:pt idx="7156">
                  <c:v>16:31:12</c:v>
                </c:pt>
                <c:pt idx="7157">
                  <c:v>16:31:13</c:v>
                </c:pt>
                <c:pt idx="7158">
                  <c:v>16:31:14</c:v>
                </c:pt>
                <c:pt idx="7159">
                  <c:v>16:31:15</c:v>
                </c:pt>
                <c:pt idx="7160">
                  <c:v>16:31:16</c:v>
                </c:pt>
                <c:pt idx="7161">
                  <c:v>16:31:17</c:v>
                </c:pt>
                <c:pt idx="7162">
                  <c:v>16:31:18</c:v>
                </c:pt>
                <c:pt idx="7163">
                  <c:v>16:31:19</c:v>
                </c:pt>
                <c:pt idx="7164">
                  <c:v>16:31:20</c:v>
                </c:pt>
                <c:pt idx="7165">
                  <c:v>16:31:21</c:v>
                </c:pt>
                <c:pt idx="7166">
                  <c:v>16:31:22</c:v>
                </c:pt>
                <c:pt idx="7167">
                  <c:v>16:31:23</c:v>
                </c:pt>
                <c:pt idx="7168">
                  <c:v>16:31:24</c:v>
                </c:pt>
                <c:pt idx="7169">
                  <c:v>16:31:25</c:v>
                </c:pt>
                <c:pt idx="7170">
                  <c:v>16:31:26</c:v>
                </c:pt>
                <c:pt idx="7171">
                  <c:v>16:31:27</c:v>
                </c:pt>
                <c:pt idx="7172">
                  <c:v>16:31:28</c:v>
                </c:pt>
                <c:pt idx="7173">
                  <c:v>16:31:29</c:v>
                </c:pt>
                <c:pt idx="7174">
                  <c:v>16:31:30</c:v>
                </c:pt>
                <c:pt idx="7175">
                  <c:v>16:31:31</c:v>
                </c:pt>
                <c:pt idx="7176">
                  <c:v>16:31:32</c:v>
                </c:pt>
                <c:pt idx="7177">
                  <c:v>16:31:33</c:v>
                </c:pt>
                <c:pt idx="7178">
                  <c:v>16:31:34</c:v>
                </c:pt>
                <c:pt idx="7179">
                  <c:v>16:31:35</c:v>
                </c:pt>
                <c:pt idx="7180">
                  <c:v>16:31:36</c:v>
                </c:pt>
                <c:pt idx="7181">
                  <c:v>16:31:37</c:v>
                </c:pt>
                <c:pt idx="7182">
                  <c:v>16:31:38</c:v>
                </c:pt>
                <c:pt idx="7183">
                  <c:v>16:31:39</c:v>
                </c:pt>
                <c:pt idx="7184">
                  <c:v>16:31:40</c:v>
                </c:pt>
                <c:pt idx="7185">
                  <c:v>16:31:41</c:v>
                </c:pt>
                <c:pt idx="7186">
                  <c:v>16:31:42</c:v>
                </c:pt>
                <c:pt idx="7187">
                  <c:v>16:31:43</c:v>
                </c:pt>
                <c:pt idx="7188">
                  <c:v>16:31:44</c:v>
                </c:pt>
                <c:pt idx="7189">
                  <c:v>16:31:45</c:v>
                </c:pt>
                <c:pt idx="7190">
                  <c:v>16:31:46</c:v>
                </c:pt>
                <c:pt idx="7191">
                  <c:v>16:31:47</c:v>
                </c:pt>
                <c:pt idx="7192">
                  <c:v>16:31:48</c:v>
                </c:pt>
                <c:pt idx="7193">
                  <c:v>16:31:49</c:v>
                </c:pt>
                <c:pt idx="7194">
                  <c:v>16:31:50</c:v>
                </c:pt>
                <c:pt idx="7195">
                  <c:v>16:31:51</c:v>
                </c:pt>
                <c:pt idx="7196">
                  <c:v>16:31:52</c:v>
                </c:pt>
                <c:pt idx="7197">
                  <c:v>16:31:53</c:v>
                </c:pt>
                <c:pt idx="7198">
                  <c:v>16:31:54</c:v>
                </c:pt>
                <c:pt idx="7199">
                  <c:v>16:31:55</c:v>
                </c:pt>
                <c:pt idx="7200">
                  <c:v>16:31:56</c:v>
                </c:pt>
                <c:pt idx="7201">
                  <c:v>16:31:57</c:v>
                </c:pt>
                <c:pt idx="7202">
                  <c:v>16:31:58</c:v>
                </c:pt>
                <c:pt idx="7203">
                  <c:v>16:31:59</c:v>
                </c:pt>
                <c:pt idx="7204">
                  <c:v>16:32:00</c:v>
                </c:pt>
                <c:pt idx="7205">
                  <c:v>16:32:01</c:v>
                </c:pt>
                <c:pt idx="7206">
                  <c:v>16:32:02</c:v>
                </c:pt>
                <c:pt idx="7207">
                  <c:v>16:32:03</c:v>
                </c:pt>
                <c:pt idx="7208">
                  <c:v>16:32:04</c:v>
                </c:pt>
                <c:pt idx="7209">
                  <c:v>16:32:05</c:v>
                </c:pt>
                <c:pt idx="7210">
                  <c:v>16:32:06</c:v>
                </c:pt>
                <c:pt idx="7211">
                  <c:v>16:32:07</c:v>
                </c:pt>
                <c:pt idx="7212">
                  <c:v>16:32:08</c:v>
                </c:pt>
                <c:pt idx="7213">
                  <c:v>16:32:09</c:v>
                </c:pt>
                <c:pt idx="7214">
                  <c:v>16:32:10</c:v>
                </c:pt>
                <c:pt idx="7215">
                  <c:v>16:32:11</c:v>
                </c:pt>
                <c:pt idx="7216">
                  <c:v>16:32:12</c:v>
                </c:pt>
                <c:pt idx="7217">
                  <c:v>16:32:13</c:v>
                </c:pt>
                <c:pt idx="7218">
                  <c:v>16:32:14</c:v>
                </c:pt>
                <c:pt idx="7219">
                  <c:v>16:32:15</c:v>
                </c:pt>
                <c:pt idx="7220">
                  <c:v>16:32:16</c:v>
                </c:pt>
                <c:pt idx="7221">
                  <c:v>16:32:17</c:v>
                </c:pt>
                <c:pt idx="7222">
                  <c:v>16:32:18</c:v>
                </c:pt>
                <c:pt idx="7223">
                  <c:v>16:32:19</c:v>
                </c:pt>
                <c:pt idx="7224">
                  <c:v>16:32:20</c:v>
                </c:pt>
                <c:pt idx="7225">
                  <c:v>16:32:21</c:v>
                </c:pt>
                <c:pt idx="7226">
                  <c:v>16:32:22</c:v>
                </c:pt>
                <c:pt idx="7227">
                  <c:v>16:32:23</c:v>
                </c:pt>
                <c:pt idx="7228">
                  <c:v>16:32:24</c:v>
                </c:pt>
                <c:pt idx="7229">
                  <c:v>16:32:25</c:v>
                </c:pt>
                <c:pt idx="7230">
                  <c:v>16:32:26</c:v>
                </c:pt>
                <c:pt idx="7231">
                  <c:v>16:32:27</c:v>
                </c:pt>
                <c:pt idx="7232">
                  <c:v>16:32:28</c:v>
                </c:pt>
                <c:pt idx="7233">
                  <c:v>16:32:29</c:v>
                </c:pt>
                <c:pt idx="7234">
                  <c:v>16:32:30</c:v>
                </c:pt>
                <c:pt idx="7235">
                  <c:v>16:32:31</c:v>
                </c:pt>
                <c:pt idx="7236">
                  <c:v>16:32:32</c:v>
                </c:pt>
                <c:pt idx="7237">
                  <c:v>16:32:33</c:v>
                </c:pt>
                <c:pt idx="7238">
                  <c:v>16:32:34</c:v>
                </c:pt>
                <c:pt idx="7239">
                  <c:v>16:32:35</c:v>
                </c:pt>
                <c:pt idx="7240">
                  <c:v>16:32:36</c:v>
                </c:pt>
                <c:pt idx="7241">
                  <c:v>16:32:37</c:v>
                </c:pt>
                <c:pt idx="7242">
                  <c:v>16:32:38</c:v>
                </c:pt>
                <c:pt idx="7243">
                  <c:v>16:32:39</c:v>
                </c:pt>
                <c:pt idx="7244">
                  <c:v>16:32:40</c:v>
                </c:pt>
                <c:pt idx="7245">
                  <c:v>16:32:41</c:v>
                </c:pt>
                <c:pt idx="7246">
                  <c:v>16:32:42</c:v>
                </c:pt>
                <c:pt idx="7247">
                  <c:v>16:32:43</c:v>
                </c:pt>
                <c:pt idx="7248">
                  <c:v>16:32:44</c:v>
                </c:pt>
                <c:pt idx="7249">
                  <c:v>16:32:45</c:v>
                </c:pt>
                <c:pt idx="7250">
                  <c:v>16:32:46</c:v>
                </c:pt>
                <c:pt idx="7251">
                  <c:v>16:32:47</c:v>
                </c:pt>
                <c:pt idx="7252">
                  <c:v>16:32:48</c:v>
                </c:pt>
                <c:pt idx="7253">
                  <c:v>16:32:49</c:v>
                </c:pt>
                <c:pt idx="7254">
                  <c:v>16:32:50</c:v>
                </c:pt>
                <c:pt idx="7255">
                  <c:v>16:32:51</c:v>
                </c:pt>
                <c:pt idx="7256">
                  <c:v>16:32:52</c:v>
                </c:pt>
                <c:pt idx="7257">
                  <c:v>16:32:53</c:v>
                </c:pt>
                <c:pt idx="7258">
                  <c:v>16:32:54</c:v>
                </c:pt>
                <c:pt idx="7259">
                  <c:v>16:32:55</c:v>
                </c:pt>
                <c:pt idx="7260">
                  <c:v>16:32:56</c:v>
                </c:pt>
                <c:pt idx="7261">
                  <c:v>16:32:57</c:v>
                </c:pt>
                <c:pt idx="7262">
                  <c:v>16:32:58</c:v>
                </c:pt>
                <c:pt idx="7263">
                  <c:v>16:32:59</c:v>
                </c:pt>
                <c:pt idx="7264">
                  <c:v>16:33:00</c:v>
                </c:pt>
                <c:pt idx="7265">
                  <c:v>16:33:01</c:v>
                </c:pt>
                <c:pt idx="7266">
                  <c:v>16:33:02</c:v>
                </c:pt>
                <c:pt idx="7267">
                  <c:v>16:33:03</c:v>
                </c:pt>
                <c:pt idx="7268">
                  <c:v>16:33:04</c:v>
                </c:pt>
                <c:pt idx="7269">
                  <c:v>16:33:05</c:v>
                </c:pt>
                <c:pt idx="7270">
                  <c:v>16:33:06</c:v>
                </c:pt>
                <c:pt idx="7271">
                  <c:v>16:33:07</c:v>
                </c:pt>
                <c:pt idx="7272">
                  <c:v>16:33:08</c:v>
                </c:pt>
                <c:pt idx="7273">
                  <c:v>16:33:09</c:v>
                </c:pt>
                <c:pt idx="7274">
                  <c:v>16:33:10</c:v>
                </c:pt>
                <c:pt idx="7275">
                  <c:v>16:33:11</c:v>
                </c:pt>
                <c:pt idx="7276">
                  <c:v>16:33:12</c:v>
                </c:pt>
                <c:pt idx="7277">
                  <c:v>16:33:13</c:v>
                </c:pt>
                <c:pt idx="7278">
                  <c:v>16:33:14</c:v>
                </c:pt>
                <c:pt idx="7279">
                  <c:v>16:33:15</c:v>
                </c:pt>
                <c:pt idx="7280">
                  <c:v>16:33:16</c:v>
                </c:pt>
                <c:pt idx="7281">
                  <c:v>16:33:17</c:v>
                </c:pt>
                <c:pt idx="7282">
                  <c:v>16:33:18</c:v>
                </c:pt>
                <c:pt idx="7283">
                  <c:v>16:33:19</c:v>
                </c:pt>
                <c:pt idx="7284">
                  <c:v>16:33:20</c:v>
                </c:pt>
                <c:pt idx="7285">
                  <c:v>16:33:21</c:v>
                </c:pt>
                <c:pt idx="7286">
                  <c:v>16:33:22</c:v>
                </c:pt>
                <c:pt idx="7287">
                  <c:v>16:33:23</c:v>
                </c:pt>
                <c:pt idx="7288">
                  <c:v>16:33:24</c:v>
                </c:pt>
                <c:pt idx="7289">
                  <c:v>16:33:25</c:v>
                </c:pt>
                <c:pt idx="7290">
                  <c:v>16:33:26</c:v>
                </c:pt>
                <c:pt idx="7291">
                  <c:v>16:33:27</c:v>
                </c:pt>
                <c:pt idx="7292">
                  <c:v>16:33:28</c:v>
                </c:pt>
                <c:pt idx="7293">
                  <c:v>16:33:29</c:v>
                </c:pt>
                <c:pt idx="7294">
                  <c:v>16:33:30</c:v>
                </c:pt>
                <c:pt idx="7295">
                  <c:v>16:33:31</c:v>
                </c:pt>
                <c:pt idx="7296">
                  <c:v>16:33:32</c:v>
                </c:pt>
                <c:pt idx="7297">
                  <c:v>16:33:33</c:v>
                </c:pt>
                <c:pt idx="7298">
                  <c:v>16:33:34</c:v>
                </c:pt>
                <c:pt idx="7299">
                  <c:v>16:33:35</c:v>
                </c:pt>
                <c:pt idx="7300">
                  <c:v>16:33:36</c:v>
                </c:pt>
                <c:pt idx="7301">
                  <c:v>16:33:37</c:v>
                </c:pt>
                <c:pt idx="7302">
                  <c:v>16:33:38</c:v>
                </c:pt>
                <c:pt idx="7303">
                  <c:v>16:33:39</c:v>
                </c:pt>
                <c:pt idx="7304">
                  <c:v>16:33:40</c:v>
                </c:pt>
                <c:pt idx="7305">
                  <c:v>16:33:41</c:v>
                </c:pt>
                <c:pt idx="7306">
                  <c:v>16:33:42</c:v>
                </c:pt>
                <c:pt idx="7307">
                  <c:v>16:33:43</c:v>
                </c:pt>
                <c:pt idx="7308">
                  <c:v>16:33:44</c:v>
                </c:pt>
                <c:pt idx="7309">
                  <c:v>16:33:45</c:v>
                </c:pt>
                <c:pt idx="7310">
                  <c:v>16:33:46</c:v>
                </c:pt>
                <c:pt idx="7311">
                  <c:v>16:33:47</c:v>
                </c:pt>
                <c:pt idx="7312">
                  <c:v>16:33:48</c:v>
                </c:pt>
                <c:pt idx="7313">
                  <c:v>16:33:49</c:v>
                </c:pt>
                <c:pt idx="7314">
                  <c:v>16:33:50</c:v>
                </c:pt>
                <c:pt idx="7315">
                  <c:v>16:33:51</c:v>
                </c:pt>
                <c:pt idx="7316">
                  <c:v>16:33:52</c:v>
                </c:pt>
                <c:pt idx="7317">
                  <c:v>16:33:53</c:v>
                </c:pt>
                <c:pt idx="7318">
                  <c:v>16:33:54</c:v>
                </c:pt>
                <c:pt idx="7319">
                  <c:v>16:33:55</c:v>
                </c:pt>
                <c:pt idx="7320">
                  <c:v>16:33:56</c:v>
                </c:pt>
                <c:pt idx="7321">
                  <c:v>16:33:57</c:v>
                </c:pt>
                <c:pt idx="7322">
                  <c:v>16:33:58</c:v>
                </c:pt>
                <c:pt idx="7323">
                  <c:v>16:33:59</c:v>
                </c:pt>
                <c:pt idx="7324">
                  <c:v>16:34:00</c:v>
                </c:pt>
                <c:pt idx="7325">
                  <c:v>16:34:01</c:v>
                </c:pt>
                <c:pt idx="7326">
                  <c:v>16:34:02</c:v>
                </c:pt>
                <c:pt idx="7327">
                  <c:v>16:34:03</c:v>
                </c:pt>
                <c:pt idx="7328">
                  <c:v>16:34:04</c:v>
                </c:pt>
                <c:pt idx="7329">
                  <c:v>16:34:05</c:v>
                </c:pt>
                <c:pt idx="7330">
                  <c:v>16:34:06</c:v>
                </c:pt>
                <c:pt idx="7331">
                  <c:v>16:34:07</c:v>
                </c:pt>
                <c:pt idx="7332">
                  <c:v>16:34:08</c:v>
                </c:pt>
                <c:pt idx="7333">
                  <c:v>16:34:09</c:v>
                </c:pt>
                <c:pt idx="7334">
                  <c:v>16:34:10</c:v>
                </c:pt>
                <c:pt idx="7335">
                  <c:v>16:34:11</c:v>
                </c:pt>
                <c:pt idx="7336">
                  <c:v>16:34:12</c:v>
                </c:pt>
                <c:pt idx="7337">
                  <c:v>16:34:13</c:v>
                </c:pt>
                <c:pt idx="7338">
                  <c:v>16:34:14</c:v>
                </c:pt>
                <c:pt idx="7339">
                  <c:v>16:34:15</c:v>
                </c:pt>
                <c:pt idx="7340">
                  <c:v>16:34:16</c:v>
                </c:pt>
                <c:pt idx="7341">
                  <c:v>16:34:17</c:v>
                </c:pt>
                <c:pt idx="7342">
                  <c:v>16:34:18</c:v>
                </c:pt>
                <c:pt idx="7343">
                  <c:v>16:34:19</c:v>
                </c:pt>
                <c:pt idx="7344">
                  <c:v>16:34:20</c:v>
                </c:pt>
                <c:pt idx="7345">
                  <c:v>16:34:21</c:v>
                </c:pt>
                <c:pt idx="7346">
                  <c:v>16:34:22</c:v>
                </c:pt>
                <c:pt idx="7347">
                  <c:v>16:34:23</c:v>
                </c:pt>
                <c:pt idx="7348">
                  <c:v>16:34:24</c:v>
                </c:pt>
                <c:pt idx="7349">
                  <c:v>16:34:25</c:v>
                </c:pt>
                <c:pt idx="7350">
                  <c:v>16:34:26</c:v>
                </c:pt>
                <c:pt idx="7351">
                  <c:v>16:34:27</c:v>
                </c:pt>
                <c:pt idx="7352">
                  <c:v>16:34:28</c:v>
                </c:pt>
                <c:pt idx="7353">
                  <c:v>16:34:29</c:v>
                </c:pt>
                <c:pt idx="7354">
                  <c:v>16:34:30</c:v>
                </c:pt>
                <c:pt idx="7355">
                  <c:v>16:34:31</c:v>
                </c:pt>
                <c:pt idx="7356">
                  <c:v>16:34:32</c:v>
                </c:pt>
                <c:pt idx="7357">
                  <c:v>16:34:33</c:v>
                </c:pt>
                <c:pt idx="7358">
                  <c:v>16:34:34</c:v>
                </c:pt>
                <c:pt idx="7359">
                  <c:v>16:34:35</c:v>
                </c:pt>
                <c:pt idx="7360">
                  <c:v>16:34:36</c:v>
                </c:pt>
                <c:pt idx="7361">
                  <c:v>16:34:37</c:v>
                </c:pt>
                <c:pt idx="7362">
                  <c:v>16:34:38</c:v>
                </c:pt>
                <c:pt idx="7363">
                  <c:v>16:34:39</c:v>
                </c:pt>
                <c:pt idx="7364">
                  <c:v>16:34:40</c:v>
                </c:pt>
                <c:pt idx="7365">
                  <c:v>16:34:41</c:v>
                </c:pt>
                <c:pt idx="7366">
                  <c:v>16:34:42</c:v>
                </c:pt>
                <c:pt idx="7367">
                  <c:v>16:34:43</c:v>
                </c:pt>
                <c:pt idx="7368">
                  <c:v>16:34:44</c:v>
                </c:pt>
                <c:pt idx="7369">
                  <c:v>16:34:45</c:v>
                </c:pt>
                <c:pt idx="7370">
                  <c:v>16:34:46</c:v>
                </c:pt>
                <c:pt idx="7371">
                  <c:v>16:34:47</c:v>
                </c:pt>
                <c:pt idx="7372">
                  <c:v>16:34:48</c:v>
                </c:pt>
                <c:pt idx="7373">
                  <c:v>16:34:49</c:v>
                </c:pt>
                <c:pt idx="7374">
                  <c:v>16:34:50</c:v>
                </c:pt>
                <c:pt idx="7375">
                  <c:v>16:34:51</c:v>
                </c:pt>
                <c:pt idx="7376">
                  <c:v>16:34:52</c:v>
                </c:pt>
                <c:pt idx="7377">
                  <c:v>16:34:53</c:v>
                </c:pt>
                <c:pt idx="7378">
                  <c:v>16:34:54</c:v>
                </c:pt>
                <c:pt idx="7379">
                  <c:v>16:34:55</c:v>
                </c:pt>
                <c:pt idx="7380">
                  <c:v>16:34:56</c:v>
                </c:pt>
                <c:pt idx="7381">
                  <c:v>16:34:57</c:v>
                </c:pt>
                <c:pt idx="7382">
                  <c:v>16:34:58</c:v>
                </c:pt>
                <c:pt idx="7383">
                  <c:v>16:34:59</c:v>
                </c:pt>
                <c:pt idx="7384">
                  <c:v>16:35:00</c:v>
                </c:pt>
                <c:pt idx="7385">
                  <c:v>16:35:01</c:v>
                </c:pt>
                <c:pt idx="7386">
                  <c:v>16:35:02</c:v>
                </c:pt>
                <c:pt idx="7387">
                  <c:v>16:35:03</c:v>
                </c:pt>
                <c:pt idx="7388">
                  <c:v>16:35:04</c:v>
                </c:pt>
                <c:pt idx="7389">
                  <c:v>16:35:05</c:v>
                </c:pt>
                <c:pt idx="7390">
                  <c:v>16:35:06</c:v>
                </c:pt>
                <c:pt idx="7391">
                  <c:v>16:35:07</c:v>
                </c:pt>
                <c:pt idx="7392">
                  <c:v>16:35:08</c:v>
                </c:pt>
                <c:pt idx="7393">
                  <c:v>16:35:09</c:v>
                </c:pt>
                <c:pt idx="7394">
                  <c:v>16:35:10</c:v>
                </c:pt>
                <c:pt idx="7395">
                  <c:v>16:35:11</c:v>
                </c:pt>
                <c:pt idx="7396">
                  <c:v>16:35:12</c:v>
                </c:pt>
                <c:pt idx="7397">
                  <c:v>16:35:13</c:v>
                </c:pt>
                <c:pt idx="7398">
                  <c:v>16:35:14</c:v>
                </c:pt>
                <c:pt idx="7399">
                  <c:v>16:35:15</c:v>
                </c:pt>
                <c:pt idx="7400">
                  <c:v>16:35:16</c:v>
                </c:pt>
                <c:pt idx="7401">
                  <c:v>16:35:17</c:v>
                </c:pt>
                <c:pt idx="7402">
                  <c:v>16:35:18</c:v>
                </c:pt>
                <c:pt idx="7403">
                  <c:v>16:35:19</c:v>
                </c:pt>
                <c:pt idx="7404">
                  <c:v>16:35:20</c:v>
                </c:pt>
                <c:pt idx="7405">
                  <c:v>16:35:21</c:v>
                </c:pt>
                <c:pt idx="7406">
                  <c:v>16:35:22</c:v>
                </c:pt>
                <c:pt idx="7407">
                  <c:v>16:35:23</c:v>
                </c:pt>
                <c:pt idx="7408">
                  <c:v>16:35:24</c:v>
                </c:pt>
                <c:pt idx="7409">
                  <c:v>16:35:25</c:v>
                </c:pt>
                <c:pt idx="7410">
                  <c:v>16:35:26</c:v>
                </c:pt>
                <c:pt idx="7411">
                  <c:v>16:35:27</c:v>
                </c:pt>
                <c:pt idx="7412">
                  <c:v>16:35:28</c:v>
                </c:pt>
                <c:pt idx="7413">
                  <c:v>16:35:29</c:v>
                </c:pt>
                <c:pt idx="7414">
                  <c:v>16:35:30</c:v>
                </c:pt>
                <c:pt idx="7415">
                  <c:v>16:35:31</c:v>
                </c:pt>
                <c:pt idx="7416">
                  <c:v>16:35:32</c:v>
                </c:pt>
                <c:pt idx="7417">
                  <c:v>16:35:33</c:v>
                </c:pt>
                <c:pt idx="7418">
                  <c:v>16:35:34</c:v>
                </c:pt>
                <c:pt idx="7419">
                  <c:v>16:35:35</c:v>
                </c:pt>
                <c:pt idx="7420">
                  <c:v>16:35:36</c:v>
                </c:pt>
                <c:pt idx="7421">
                  <c:v>16:35:37</c:v>
                </c:pt>
                <c:pt idx="7422">
                  <c:v>16:35:38</c:v>
                </c:pt>
                <c:pt idx="7423">
                  <c:v>16:35:39</c:v>
                </c:pt>
                <c:pt idx="7424">
                  <c:v>16:35:40</c:v>
                </c:pt>
                <c:pt idx="7425">
                  <c:v>16:35:41</c:v>
                </c:pt>
                <c:pt idx="7426">
                  <c:v>16:35:42</c:v>
                </c:pt>
                <c:pt idx="7427">
                  <c:v>16:35:43</c:v>
                </c:pt>
                <c:pt idx="7428">
                  <c:v>16:35:44</c:v>
                </c:pt>
                <c:pt idx="7429">
                  <c:v>16:35:45</c:v>
                </c:pt>
                <c:pt idx="7430">
                  <c:v>16:35:46</c:v>
                </c:pt>
                <c:pt idx="7431">
                  <c:v>16:35:47</c:v>
                </c:pt>
                <c:pt idx="7432">
                  <c:v>16:35:48</c:v>
                </c:pt>
                <c:pt idx="7433">
                  <c:v>16:35:49</c:v>
                </c:pt>
                <c:pt idx="7434">
                  <c:v>16:35:50</c:v>
                </c:pt>
                <c:pt idx="7435">
                  <c:v>16:35:51</c:v>
                </c:pt>
                <c:pt idx="7436">
                  <c:v>16:35:52</c:v>
                </c:pt>
                <c:pt idx="7437">
                  <c:v>16:35:53</c:v>
                </c:pt>
                <c:pt idx="7438">
                  <c:v>16:35:54</c:v>
                </c:pt>
                <c:pt idx="7439">
                  <c:v>16:35:55</c:v>
                </c:pt>
                <c:pt idx="7440">
                  <c:v>16:35:56</c:v>
                </c:pt>
                <c:pt idx="7441">
                  <c:v>16:35:57</c:v>
                </c:pt>
                <c:pt idx="7442">
                  <c:v>16:35:58</c:v>
                </c:pt>
                <c:pt idx="7443">
                  <c:v>16:35:59</c:v>
                </c:pt>
                <c:pt idx="7444">
                  <c:v>16:36:00</c:v>
                </c:pt>
                <c:pt idx="7445">
                  <c:v>16:36:01</c:v>
                </c:pt>
                <c:pt idx="7446">
                  <c:v>16:36:02</c:v>
                </c:pt>
                <c:pt idx="7447">
                  <c:v>16:36:03</c:v>
                </c:pt>
                <c:pt idx="7448">
                  <c:v>16:36:04</c:v>
                </c:pt>
                <c:pt idx="7449">
                  <c:v>16:36:05</c:v>
                </c:pt>
                <c:pt idx="7450">
                  <c:v>16:36:06</c:v>
                </c:pt>
                <c:pt idx="7451">
                  <c:v>16:36:07</c:v>
                </c:pt>
                <c:pt idx="7452">
                  <c:v>16:36:08</c:v>
                </c:pt>
                <c:pt idx="7453">
                  <c:v>16:36:09</c:v>
                </c:pt>
                <c:pt idx="7454">
                  <c:v>16:36:10</c:v>
                </c:pt>
                <c:pt idx="7455">
                  <c:v>16:36:11</c:v>
                </c:pt>
                <c:pt idx="7456">
                  <c:v>16:36:12</c:v>
                </c:pt>
                <c:pt idx="7457">
                  <c:v>16:36:13</c:v>
                </c:pt>
                <c:pt idx="7458">
                  <c:v>16:36:14</c:v>
                </c:pt>
                <c:pt idx="7459">
                  <c:v>16:36:15</c:v>
                </c:pt>
                <c:pt idx="7460">
                  <c:v>16:36:16</c:v>
                </c:pt>
                <c:pt idx="7461">
                  <c:v>16:36:17</c:v>
                </c:pt>
                <c:pt idx="7462">
                  <c:v>16:36:18</c:v>
                </c:pt>
                <c:pt idx="7463">
                  <c:v>16:36:19</c:v>
                </c:pt>
                <c:pt idx="7464">
                  <c:v>16:36:20</c:v>
                </c:pt>
                <c:pt idx="7465">
                  <c:v>16:36:21</c:v>
                </c:pt>
                <c:pt idx="7466">
                  <c:v>16:36:22</c:v>
                </c:pt>
                <c:pt idx="7467">
                  <c:v>16:36:23</c:v>
                </c:pt>
                <c:pt idx="7468">
                  <c:v>16:36:24</c:v>
                </c:pt>
                <c:pt idx="7469">
                  <c:v>16:36:25</c:v>
                </c:pt>
                <c:pt idx="7470">
                  <c:v>16:36:26</c:v>
                </c:pt>
                <c:pt idx="7471">
                  <c:v>16:36:27</c:v>
                </c:pt>
                <c:pt idx="7472">
                  <c:v>16:36:28</c:v>
                </c:pt>
                <c:pt idx="7473">
                  <c:v>16:36:29</c:v>
                </c:pt>
                <c:pt idx="7474">
                  <c:v>16:36:30</c:v>
                </c:pt>
                <c:pt idx="7475">
                  <c:v>16:36:31</c:v>
                </c:pt>
                <c:pt idx="7476">
                  <c:v>16:36:32</c:v>
                </c:pt>
                <c:pt idx="7477">
                  <c:v>16:36:33</c:v>
                </c:pt>
                <c:pt idx="7478">
                  <c:v>16:36:34</c:v>
                </c:pt>
                <c:pt idx="7479">
                  <c:v>16:36:35</c:v>
                </c:pt>
                <c:pt idx="7480">
                  <c:v>16:36:36</c:v>
                </c:pt>
                <c:pt idx="7481">
                  <c:v>16:36:37</c:v>
                </c:pt>
                <c:pt idx="7482">
                  <c:v>16:36:38</c:v>
                </c:pt>
                <c:pt idx="7483">
                  <c:v>16:36:39</c:v>
                </c:pt>
                <c:pt idx="7484">
                  <c:v>16:36:40</c:v>
                </c:pt>
                <c:pt idx="7485">
                  <c:v>16:36:41</c:v>
                </c:pt>
                <c:pt idx="7486">
                  <c:v>16:36:42</c:v>
                </c:pt>
                <c:pt idx="7487">
                  <c:v>16:36:43</c:v>
                </c:pt>
                <c:pt idx="7488">
                  <c:v>16:36:44</c:v>
                </c:pt>
                <c:pt idx="7489">
                  <c:v>16:36:45</c:v>
                </c:pt>
                <c:pt idx="7490">
                  <c:v>16:36:46</c:v>
                </c:pt>
                <c:pt idx="7491">
                  <c:v>16:36:47</c:v>
                </c:pt>
                <c:pt idx="7492">
                  <c:v>16:36:48</c:v>
                </c:pt>
                <c:pt idx="7493">
                  <c:v>16:36:49</c:v>
                </c:pt>
                <c:pt idx="7494">
                  <c:v>16:36:50</c:v>
                </c:pt>
                <c:pt idx="7495">
                  <c:v>16:36:51</c:v>
                </c:pt>
                <c:pt idx="7496">
                  <c:v>16:36:52</c:v>
                </c:pt>
                <c:pt idx="7497">
                  <c:v>16:36:53</c:v>
                </c:pt>
                <c:pt idx="7498">
                  <c:v>16:36:54</c:v>
                </c:pt>
                <c:pt idx="7499">
                  <c:v>16:36:55</c:v>
                </c:pt>
                <c:pt idx="7500">
                  <c:v>16:36:56</c:v>
                </c:pt>
                <c:pt idx="7501">
                  <c:v>16:36:57</c:v>
                </c:pt>
                <c:pt idx="7502">
                  <c:v>16:36:58</c:v>
                </c:pt>
                <c:pt idx="7503">
                  <c:v>16:36:59</c:v>
                </c:pt>
                <c:pt idx="7504">
                  <c:v>16:37:00</c:v>
                </c:pt>
                <c:pt idx="7505">
                  <c:v>16:37:01</c:v>
                </c:pt>
                <c:pt idx="7506">
                  <c:v>16:37:02</c:v>
                </c:pt>
                <c:pt idx="7507">
                  <c:v>16:37:03</c:v>
                </c:pt>
                <c:pt idx="7508">
                  <c:v>16:37:04</c:v>
                </c:pt>
                <c:pt idx="7509">
                  <c:v>16:37:05</c:v>
                </c:pt>
                <c:pt idx="7510">
                  <c:v>16:37:06</c:v>
                </c:pt>
                <c:pt idx="7511">
                  <c:v>16:37:07</c:v>
                </c:pt>
                <c:pt idx="7512">
                  <c:v>16:37:08</c:v>
                </c:pt>
                <c:pt idx="7513">
                  <c:v>16:37:09</c:v>
                </c:pt>
                <c:pt idx="7514">
                  <c:v>16:37:10</c:v>
                </c:pt>
                <c:pt idx="7515">
                  <c:v>16:37:11</c:v>
                </c:pt>
                <c:pt idx="7516">
                  <c:v>16:37:12</c:v>
                </c:pt>
                <c:pt idx="7517">
                  <c:v>16:37:13</c:v>
                </c:pt>
                <c:pt idx="7518">
                  <c:v>16:37:14</c:v>
                </c:pt>
                <c:pt idx="7519">
                  <c:v>16:37:15</c:v>
                </c:pt>
                <c:pt idx="7520">
                  <c:v>16:37:16</c:v>
                </c:pt>
                <c:pt idx="7521">
                  <c:v>16:37:17</c:v>
                </c:pt>
                <c:pt idx="7522">
                  <c:v>16:37:18</c:v>
                </c:pt>
                <c:pt idx="7523">
                  <c:v>16:37:19</c:v>
                </c:pt>
                <c:pt idx="7524">
                  <c:v>16:37:20</c:v>
                </c:pt>
                <c:pt idx="7525">
                  <c:v>16:37:21</c:v>
                </c:pt>
                <c:pt idx="7526">
                  <c:v>16:37:22</c:v>
                </c:pt>
                <c:pt idx="7527">
                  <c:v>16:37:23</c:v>
                </c:pt>
                <c:pt idx="7528">
                  <c:v>16:37:24</c:v>
                </c:pt>
                <c:pt idx="7529">
                  <c:v>16:37:25</c:v>
                </c:pt>
                <c:pt idx="7530">
                  <c:v>16:37:26</c:v>
                </c:pt>
                <c:pt idx="7531">
                  <c:v>16:37:27</c:v>
                </c:pt>
                <c:pt idx="7532">
                  <c:v>16:37:28</c:v>
                </c:pt>
                <c:pt idx="7533">
                  <c:v>16:37:29</c:v>
                </c:pt>
                <c:pt idx="7534">
                  <c:v>16:37:30</c:v>
                </c:pt>
                <c:pt idx="7535">
                  <c:v>16:37:31</c:v>
                </c:pt>
                <c:pt idx="7536">
                  <c:v>16:37:32</c:v>
                </c:pt>
                <c:pt idx="7537">
                  <c:v>16:37:33</c:v>
                </c:pt>
                <c:pt idx="7538">
                  <c:v>16:37:34</c:v>
                </c:pt>
                <c:pt idx="7539">
                  <c:v>16:37:35</c:v>
                </c:pt>
                <c:pt idx="7540">
                  <c:v>16:37:36</c:v>
                </c:pt>
                <c:pt idx="7541">
                  <c:v>16:37:37</c:v>
                </c:pt>
                <c:pt idx="7542">
                  <c:v>16:37:38</c:v>
                </c:pt>
                <c:pt idx="7543">
                  <c:v>16:37:39</c:v>
                </c:pt>
                <c:pt idx="7544">
                  <c:v>16:37:40</c:v>
                </c:pt>
                <c:pt idx="7545">
                  <c:v>16:37:41</c:v>
                </c:pt>
                <c:pt idx="7546">
                  <c:v>16:37:42</c:v>
                </c:pt>
                <c:pt idx="7547">
                  <c:v>16:37:43</c:v>
                </c:pt>
                <c:pt idx="7548">
                  <c:v>16:37:44</c:v>
                </c:pt>
                <c:pt idx="7549">
                  <c:v>16:37:45</c:v>
                </c:pt>
                <c:pt idx="7550">
                  <c:v>16:37:46</c:v>
                </c:pt>
                <c:pt idx="7551">
                  <c:v>16:37:47</c:v>
                </c:pt>
                <c:pt idx="7552">
                  <c:v>16:37:48</c:v>
                </c:pt>
                <c:pt idx="7553">
                  <c:v>16:37:49</c:v>
                </c:pt>
                <c:pt idx="7554">
                  <c:v>16:37:50</c:v>
                </c:pt>
                <c:pt idx="7555">
                  <c:v>16:37:51</c:v>
                </c:pt>
                <c:pt idx="7556">
                  <c:v>16:37:52</c:v>
                </c:pt>
                <c:pt idx="7557">
                  <c:v>16:37:53</c:v>
                </c:pt>
                <c:pt idx="7558">
                  <c:v>16:37:54</c:v>
                </c:pt>
                <c:pt idx="7559">
                  <c:v>16:37:55</c:v>
                </c:pt>
                <c:pt idx="7560">
                  <c:v>16:37:56</c:v>
                </c:pt>
                <c:pt idx="7561">
                  <c:v>16:37:57</c:v>
                </c:pt>
                <c:pt idx="7562">
                  <c:v>16:37:58</c:v>
                </c:pt>
                <c:pt idx="7563">
                  <c:v>16:37:59</c:v>
                </c:pt>
                <c:pt idx="7564">
                  <c:v>16:38:00</c:v>
                </c:pt>
                <c:pt idx="7565">
                  <c:v>16:38:01</c:v>
                </c:pt>
                <c:pt idx="7566">
                  <c:v>16:38:02</c:v>
                </c:pt>
                <c:pt idx="7567">
                  <c:v>16:38:03</c:v>
                </c:pt>
                <c:pt idx="7568">
                  <c:v>16:38:04</c:v>
                </c:pt>
                <c:pt idx="7569">
                  <c:v>16:38:05</c:v>
                </c:pt>
                <c:pt idx="7570">
                  <c:v>16:38:06</c:v>
                </c:pt>
                <c:pt idx="7571">
                  <c:v>16:38:07</c:v>
                </c:pt>
                <c:pt idx="7572">
                  <c:v>16:38:08</c:v>
                </c:pt>
                <c:pt idx="7573">
                  <c:v>16:38:09</c:v>
                </c:pt>
                <c:pt idx="7574">
                  <c:v>16:38:10</c:v>
                </c:pt>
                <c:pt idx="7575">
                  <c:v>16:38:11</c:v>
                </c:pt>
                <c:pt idx="7576">
                  <c:v>16:38:12</c:v>
                </c:pt>
                <c:pt idx="7577">
                  <c:v>16:38:13</c:v>
                </c:pt>
                <c:pt idx="7578">
                  <c:v>16:38:14</c:v>
                </c:pt>
                <c:pt idx="7579">
                  <c:v>16:38:15</c:v>
                </c:pt>
                <c:pt idx="7580">
                  <c:v>16:38:16</c:v>
                </c:pt>
                <c:pt idx="7581">
                  <c:v>16:38:17</c:v>
                </c:pt>
                <c:pt idx="7582">
                  <c:v>16:38:18</c:v>
                </c:pt>
                <c:pt idx="7583">
                  <c:v>16:38:19</c:v>
                </c:pt>
                <c:pt idx="7584">
                  <c:v>16:38:20</c:v>
                </c:pt>
                <c:pt idx="7585">
                  <c:v>16:38:21</c:v>
                </c:pt>
                <c:pt idx="7586">
                  <c:v>16:38:22</c:v>
                </c:pt>
                <c:pt idx="7587">
                  <c:v>16:38:23</c:v>
                </c:pt>
                <c:pt idx="7588">
                  <c:v>16:38:24</c:v>
                </c:pt>
                <c:pt idx="7589">
                  <c:v>16:38:25</c:v>
                </c:pt>
                <c:pt idx="7590">
                  <c:v>16:38:26</c:v>
                </c:pt>
                <c:pt idx="7591">
                  <c:v>16:38:27</c:v>
                </c:pt>
                <c:pt idx="7592">
                  <c:v>16:38:28</c:v>
                </c:pt>
                <c:pt idx="7593">
                  <c:v>16:38:29</c:v>
                </c:pt>
                <c:pt idx="7594">
                  <c:v>16:38:30</c:v>
                </c:pt>
                <c:pt idx="7595">
                  <c:v>16:38:31</c:v>
                </c:pt>
                <c:pt idx="7596">
                  <c:v>16:38:32</c:v>
                </c:pt>
                <c:pt idx="7597">
                  <c:v>16:38:33</c:v>
                </c:pt>
                <c:pt idx="7598">
                  <c:v>16:38:34</c:v>
                </c:pt>
                <c:pt idx="7599">
                  <c:v>16:38:35</c:v>
                </c:pt>
                <c:pt idx="7600">
                  <c:v>16:38:36</c:v>
                </c:pt>
                <c:pt idx="7601">
                  <c:v>16:38:37</c:v>
                </c:pt>
                <c:pt idx="7602">
                  <c:v>16:38:38</c:v>
                </c:pt>
                <c:pt idx="7603">
                  <c:v>16:38:39</c:v>
                </c:pt>
                <c:pt idx="7604">
                  <c:v>16:38:40</c:v>
                </c:pt>
                <c:pt idx="7605">
                  <c:v>16:38:41</c:v>
                </c:pt>
                <c:pt idx="7606">
                  <c:v>16:38:42</c:v>
                </c:pt>
                <c:pt idx="7607">
                  <c:v>16:38:43</c:v>
                </c:pt>
                <c:pt idx="7608">
                  <c:v>16:38:44</c:v>
                </c:pt>
                <c:pt idx="7609">
                  <c:v>16:38:45</c:v>
                </c:pt>
                <c:pt idx="7610">
                  <c:v>16:38:46</c:v>
                </c:pt>
                <c:pt idx="7611">
                  <c:v>16:38:47</c:v>
                </c:pt>
                <c:pt idx="7612">
                  <c:v>16:38:48</c:v>
                </c:pt>
                <c:pt idx="7613">
                  <c:v>16:38:49</c:v>
                </c:pt>
                <c:pt idx="7614">
                  <c:v>16:38:50</c:v>
                </c:pt>
                <c:pt idx="7615">
                  <c:v>16:38:51</c:v>
                </c:pt>
                <c:pt idx="7616">
                  <c:v>16:38:52</c:v>
                </c:pt>
                <c:pt idx="7617">
                  <c:v>16:38:53</c:v>
                </c:pt>
                <c:pt idx="7618">
                  <c:v>16:38:54</c:v>
                </c:pt>
                <c:pt idx="7619">
                  <c:v>16:38:55</c:v>
                </c:pt>
                <c:pt idx="7620">
                  <c:v>16:38:56</c:v>
                </c:pt>
                <c:pt idx="7621">
                  <c:v>16:38:57</c:v>
                </c:pt>
                <c:pt idx="7622">
                  <c:v>16:38:58</c:v>
                </c:pt>
                <c:pt idx="7623">
                  <c:v>16:38:59</c:v>
                </c:pt>
                <c:pt idx="7624">
                  <c:v>16:39:00</c:v>
                </c:pt>
                <c:pt idx="7625">
                  <c:v>16:39:01</c:v>
                </c:pt>
                <c:pt idx="7626">
                  <c:v>16:39:02</c:v>
                </c:pt>
                <c:pt idx="7627">
                  <c:v>16:39:03</c:v>
                </c:pt>
                <c:pt idx="7628">
                  <c:v>16:39:04</c:v>
                </c:pt>
                <c:pt idx="7629">
                  <c:v>16:39:05</c:v>
                </c:pt>
                <c:pt idx="7630">
                  <c:v>16:39:06</c:v>
                </c:pt>
                <c:pt idx="7631">
                  <c:v>16:39:07</c:v>
                </c:pt>
                <c:pt idx="7632">
                  <c:v>16:39:08</c:v>
                </c:pt>
                <c:pt idx="7633">
                  <c:v>16:39:09</c:v>
                </c:pt>
                <c:pt idx="7634">
                  <c:v>16:39:10</c:v>
                </c:pt>
                <c:pt idx="7635">
                  <c:v>16:39:11</c:v>
                </c:pt>
                <c:pt idx="7636">
                  <c:v>16:39:12</c:v>
                </c:pt>
                <c:pt idx="7637">
                  <c:v>16:39:13</c:v>
                </c:pt>
                <c:pt idx="7638">
                  <c:v>16:39:14</c:v>
                </c:pt>
                <c:pt idx="7639">
                  <c:v>16:39:15</c:v>
                </c:pt>
                <c:pt idx="7640">
                  <c:v>16:39:16</c:v>
                </c:pt>
                <c:pt idx="7641">
                  <c:v>16:39:17</c:v>
                </c:pt>
                <c:pt idx="7642">
                  <c:v>16:39:18</c:v>
                </c:pt>
                <c:pt idx="7643">
                  <c:v>16:39:19</c:v>
                </c:pt>
                <c:pt idx="7644">
                  <c:v>16:39:20</c:v>
                </c:pt>
                <c:pt idx="7645">
                  <c:v>16:39:21</c:v>
                </c:pt>
                <c:pt idx="7646">
                  <c:v>16:39:22</c:v>
                </c:pt>
                <c:pt idx="7647">
                  <c:v>16:39:23</c:v>
                </c:pt>
                <c:pt idx="7648">
                  <c:v>16:39:24</c:v>
                </c:pt>
                <c:pt idx="7649">
                  <c:v>16:39:25</c:v>
                </c:pt>
                <c:pt idx="7650">
                  <c:v>16:39:26</c:v>
                </c:pt>
                <c:pt idx="7651">
                  <c:v>16:39:27</c:v>
                </c:pt>
                <c:pt idx="7652">
                  <c:v>16:39:28</c:v>
                </c:pt>
                <c:pt idx="7653">
                  <c:v>16:39:29</c:v>
                </c:pt>
                <c:pt idx="7654">
                  <c:v>16:39:30</c:v>
                </c:pt>
                <c:pt idx="7655">
                  <c:v>16:39:31</c:v>
                </c:pt>
                <c:pt idx="7656">
                  <c:v>16:39:32</c:v>
                </c:pt>
                <c:pt idx="7657">
                  <c:v>16:39:33</c:v>
                </c:pt>
                <c:pt idx="7658">
                  <c:v>16:39:34</c:v>
                </c:pt>
                <c:pt idx="7659">
                  <c:v>16:39:35</c:v>
                </c:pt>
                <c:pt idx="7660">
                  <c:v>16:39:36</c:v>
                </c:pt>
                <c:pt idx="7661">
                  <c:v>16:39:37</c:v>
                </c:pt>
                <c:pt idx="7662">
                  <c:v>16:39:38</c:v>
                </c:pt>
                <c:pt idx="7663">
                  <c:v>16:39:39</c:v>
                </c:pt>
                <c:pt idx="7664">
                  <c:v>16:39:40</c:v>
                </c:pt>
                <c:pt idx="7665">
                  <c:v>16:39:41</c:v>
                </c:pt>
                <c:pt idx="7666">
                  <c:v>16:39:42</c:v>
                </c:pt>
                <c:pt idx="7667">
                  <c:v>16:39:43</c:v>
                </c:pt>
                <c:pt idx="7668">
                  <c:v>16:39:44</c:v>
                </c:pt>
                <c:pt idx="7669">
                  <c:v>16:39:45</c:v>
                </c:pt>
                <c:pt idx="7670">
                  <c:v>16:39:46</c:v>
                </c:pt>
                <c:pt idx="7671">
                  <c:v>16:39:47</c:v>
                </c:pt>
                <c:pt idx="7672">
                  <c:v>16:39:48</c:v>
                </c:pt>
                <c:pt idx="7673">
                  <c:v>16:39:49</c:v>
                </c:pt>
                <c:pt idx="7674">
                  <c:v>16:39:50</c:v>
                </c:pt>
                <c:pt idx="7675">
                  <c:v>16:39:51</c:v>
                </c:pt>
                <c:pt idx="7676">
                  <c:v>16:39:52</c:v>
                </c:pt>
                <c:pt idx="7677">
                  <c:v>16:39:53</c:v>
                </c:pt>
                <c:pt idx="7678">
                  <c:v>16:39:54</c:v>
                </c:pt>
                <c:pt idx="7679">
                  <c:v>16:39:55</c:v>
                </c:pt>
                <c:pt idx="7680">
                  <c:v>16:39:56</c:v>
                </c:pt>
                <c:pt idx="7681">
                  <c:v>16:39:57</c:v>
                </c:pt>
                <c:pt idx="7682">
                  <c:v>16:39:58</c:v>
                </c:pt>
                <c:pt idx="7683">
                  <c:v>16:39:59</c:v>
                </c:pt>
                <c:pt idx="7684">
                  <c:v>16:40:00</c:v>
                </c:pt>
                <c:pt idx="7685">
                  <c:v>16:40:01</c:v>
                </c:pt>
                <c:pt idx="7686">
                  <c:v>16:40:02</c:v>
                </c:pt>
                <c:pt idx="7687">
                  <c:v>16:40:03</c:v>
                </c:pt>
                <c:pt idx="7688">
                  <c:v>16:40:04</c:v>
                </c:pt>
                <c:pt idx="7689">
                  <c:v>16:40:05</c:v>
                </c:pt>
                <c:pt idx="7690">
                  <c:v>16:40:06</c:v>
                </c:pt>
                <c:pt idx="7691">
                  <c:v>16:40:07</c:v>
                </c:pt>
                <c:pt idx="7692">
                  <c:v>16:40:08</c:v>
                </c:pt>
                <c:pt idx="7693">
                  <c:v>16:40:09</c:v>
                </c:pt>
                <c:pt idx="7694">
                  <c:v>16:40:10</c:v>
                </c:pt>
                <c:pt idx="7695">
                  <c:v>16:40:11</c:v>
                </c:pt>
                <c:pt idx="7696">
                  <c:v>16:40:12</c:v>
                </c:pt>
                <c:pt idx="7697">
                  <c:v>16:40:13</c:v>
                </c:pt>
                <c:pt idx="7698">
                  <c:v>16:40:14</c:v>
                </c:pt>
                <c:pt idx="7699">
                  <c:v>16:40:15</c:v>
                </c:pt>
                <c:pt idx="7700">
                  <c:v>16:40:16</c:v>
                </c:pt>
                <c:pt idx="7701">
                  <c:v>16:40:17</c:v>
                </c:pt>
                <c:pt idx="7702">
                  <c:v>16:40:18</c:v>
                </c:pt>
                <c:pt idx="7703">
                  <c:v>16:40:19</c:v>
                </c:pt>
                <c:pt idx="7704">
                  <c:v>16:40:20</c:v>
                </c:pt>
                <c:pt idx="7705">
                  <c:v>16:40:21</c:v>
                </c:pt>
                <c:pt idx="7706">
                  <c:v>16:40:22</c:v>
                </c:pt>
                <c:pt idx="7707">
                  <c:v>16:40:23</c:v>
                </c:pt>
                <c:pt idx="7708">
                  <c:v>16:40:24</c:v>
                </c:pt>
                <c:pt idx="7709">
                  <c:v>16:40:25</c:v>
                </c:pt>
                <c:pt idx="7710">
                  <c:v>16:40:26</c:v>
                </c:pt>
                <c:pt idx="7711">
                  <c:v>16:40:27</c:v>
                </c:pt>
                <c:pt idx="7712">
                  <c:v>16:40:28</c:v>
                </c:pt>
                <c:pt idx="7713">
                  <c:v>16:40:29</c:v>
                </c:pt>
                <c:pt idx="7714">
                  <c:v>16:40:30</c:v>
                </c:pt>
                <c:pt idx="7715">
                  <c:v>16:40:31</c:v>
                </c:pt>
                <c:pt idx="7716">
                  <c:v>16:40:32</c:v>
                </c:pt>
                <c:pt idx="7717">
                  <c:v>16:40:33</c:v>
                </c:pt>
                <c:pt idx="7718">
                  <c:v>16:40:34</c:v>
                </c:pt>
                <c:pt idx="7719">
                  <c:v>16:40:35</c:v>
                </c:pt>
                <c:pt idx="7720">
                  <c:v>16:40:36</c:v>
                </c:pt>
                <c:pt idx="7721">
                  <c:v>16:40:37</c:v>
                </c:pt>
                <c:pt idx="7722">
                  <c:v>16:40:38</c:v>
                </c:pt>
                <c:pt idx="7723">
                  <c:v>16:40:39</c:v>
                </c:pt>
                <c:pt idx="7724">
                  <c:v>16:40:40</c:v>
                </c:pt>
                <c:pt idx="7725">
                  <c:v>16:40:41</c:v>
                </c:pt>
                <c:pt idx="7726">
                  <c:v>16:40:42</c:v>
                </c:pt>
                <c:pt idx="7727">
                  <c:v>16:40:43</c:v>
                </c:pt>
                <c:pt idx="7728">
                  <c:v>16:40:44</c:v>
                </c:pt>
                <c:pt idx="7729">
                  <c:v>16:40:45</c:v>
                </c:pt>
                <c:pt idx="7730">
                  <c:v>16:40:46</c:v>
                </c:pt>
                <c:pt idx="7731">
                  <c:v>16:40:47</c:v>
                </c:pt>
                <c:pt idx="7732">
                  <c:v>16:40:48</c:v>
                </c:pt>
                <c:pt idx="7733">
                  <c:v>16:40:49</c:v>
                </c:pt>
                <c:pt idx="7734">
                  <c:v>16:40:50</c:v>
                </c:pt>
                <c:pt idx="7735">
                  <c:v>16:40:51</c:v>
                </c:pt>
                <c:pt idx="7736">
                  <c:v>16:40:52</c:v>
                </c:pt>
                <c:pt idx="7737">
                  <c:v>16:40:53</c:v>
                </c:pt>
                <c:pt idx="7738">
                  <c:v>16:40:54</c:v>
                </c:pt>
                <c:pt idx="7739">
                  <c:v>16:40:55</c:v>
                </c:pt>
                <c:pt idx="7740">
                  <c:v>16:40:56</c:v>
                </c:pt>
                <c:pt idx="7741">
                  <c:v>16:40:57</c:v>
                </c:pt>
                <c:pt idx="7742">
                  <c:v>16:40:58</c:v>
                </c:pt>
                <c:pt idx="7743">
                  <c:v>16:40:59</c:v>
                </c:pt>
                <c:pt idx="7744">
                  <c:v>16:41:00</c:v>
                </c:pt>
                <c:pt idx="7745">
                  <c:v>16:41:01</c:v>
                </c:pt>
                <c:pt idx="7746">
                  <c:v>16:41:02</c:v>
                </c:pt>
                <c:pt idx="7747">
                  <c:v>16:41:03</c:v>
                </c:pt>
                <c:pt idx="7748">
                  <c:v>16:41:04</c:v>
                </c:pt>
                <c:pt idx="7749">
                  <c:v>16:41:05</c:v>
                </c:pt>
                <c:pt idx="7750">
                  <c:v>16:41:06</c:v>
                </c:pt>
                <c:pt idx="7751">
                  <c:v>16:41:07</c:v>
                </c:pt>
                <c:pt idx="7752">
                  <c:v>16:41:08</c:v>
                </c:pt>
                <c:pt idx="7753">
                  <c:v>16:41:09</c:v>
                </c:pt>
                <c:pt idx="7754">
                  <c:v>16:41:10</c:v>
                </c:pt>
                <c:pt idx="7755">
                  <c:v>16:41:11</c:v>
                </c:pt>
                <c:pt idx="7756">
                  <c:v>16:41:12</c:v>
                </c:pt>
                <c:pt idx="7757">
                  <c:v>16:41:13</c:v>
                </c:pt>
                <c:pt idx="7758">
                  <c:v>16:41:14</c:v>
                </c:pt>
                <c:pt idx="7759">
                  <c:v>16:41:15</c:v>
                </c:pt>
                <c:pt idx="7760">
                  <c:v>16:41:16</c:v>
                </c:pt>
                <c:pt idx="7761">
                  <c:v>16:41:17</c:v>
                </c:pt>
                <c:pt idx="7762">
                  <c:v>16:41:18</c:v>
                </c:pt>
                <c:pt idx="7763">
                  <c:v>16:41:19</c:v>
                </c:pt>
                <c:pt idx="7764">
                  <c:v>16:41:20</c:v>
                </c:pt>
                <c:pt idx="7765">
                  <c:v>16:41:21</c:v>
                </c:pt>
                <c:pt idx="7766">
                  <c:v>16:41:22</c:v>
                </c:pt>
                <c:pt idx="7767">
                  <c:v>16:41:23</c:v>
                </c:pt>
                <c:pt idx="7768">
                  <c:v>16:41:24</c:v>
                </c:pt>
                <c:pt idx="7769">
                  <c:v>16:41:25</c:v>
                </c:pt>
                <c:pt idx="7770">
                  <c:v>16:41:26</c:v>
                </c:pt>
                <c:pt idx="7771">
                  <c:v>16:41:27</c:v>
                </c:pt>
                <c:pt idx="7772">
                  <c:v>16:41:28</c:v>
                </c:pt>
                <c:pt idx="7773">
                  <c:v>16:41:29</c:v>
                </c:pt>
                <c:pt idx="7774">
                  <c:v>16:41:30</c:v>
                </c:pt>
                <c:pt idx="7775">
                  <c:v>16:41:31</c:v>
                </c:pt>
                <c:pt idx="7776">
                  <c:v>16:41:32</c:v>
                </c:pt>
                <c:pt idx="7777">
                  <c:v>16:41:33</c:v>
                </c:pt>
                <c:pt idx="7778">
                  <c:v>16:41:34</c:v>
                </c:pt>
                <c:pt idx="7779">
                  <c:v>16:41:35</c:v>
                </c:pt>
                <c:pt idx="7780">
                  <c:v>16:41:36</c:v>
                </c:pt>
                <c:pt idx="7781">
                  <c:v>16:41:37</c:v>
                </c:pt>
                <c:pt idx="7782">
                  <c:v>16:41:38</c:v>
                </c:pt>
                <c:pt idx="7783">
                  <c:v>16:41:39</c:v>
                </c:pt>
                <c:pt idx="7784">
                  <c:v>16:41:40</c:v>
                </c:pt>
                <c:pt idx="7785">
                  <c:v>16:41:41</c:v>
                </c:pt>
                <c:pt idx="7786">
                  <c:v>16:41:42</c:v>
                </c:pt>
                <c:pt idx="7787">
                  <c:v>16:41:43</c:v>
                </c:pt>
                <c:pt idx="7788">
                  <c:v>16:41:44</c:v>
                </c:pt>
                <c:pt idx="7789">
                  <c:v>16:41:45</c:v>
                </c:pt>
                <c:pt idx="7790">
                  <c:v>16:41:46</c:v>
                </c:pt>
                <c:pt idx="7791">
                  <c:v>16:41:47</c:v>
                </c:pt>
                <c:pt idx="7792">
                  <c:v>16:41:48</c:v>
                </c:pt>
                <c:pt idx="7793">
                  <c:v>16:41:49</c:v>
                </c:pt>
                <c:pt idx="7794">
                  <c:v>16:41:50</c:v>
                </c:pt>
                <c:pt idx="7795">
                  <c:v>16:41:51</c:v>
                </c:pt>
                <c:pt idx="7796">
                  <c:v>16:41:52</c:v>
                </c:pt>
                <c:pt idx="7797">
                  <c:v>16:41:53</c:v>
                </c:pt>
                <c:pt idx="7798">
                  <c:v>16:41:54</c:v>
                </c:pt>
                <c:pt idx="7799">
                  <c:v>16:41:55</c:v>
                </c:pt>
                <c:pt idx="7800">
                  <c:v>16:41:56</c:v>
                </c:pt>
                <c:pt idx="7801">
                  <c:v>16:41:57</c:v>
                </c:pt>
                <c:pt idx="7802">
                  <c:v>16:41:58</c:v>
                </c:pt>
                <c:pt idx="7803">
                  <c:v>16:41:59</c:v>
                </c:pt>
                <c:pt idx="7804">
                  <c:v>16:42:00</c:v>
                </c:pt>
                <c:pt idx="7805">
                  <c:v>16:42:01</c:v>
                </c:pt>
                <c:pt idx="7806">
                  <c:v>16:42:02</c:v>
                </c:pt>
                <c:pt idx="7807">
                  <c:v>16:42:03</c:v>
                </c:pt>
                <c:pt idx="7808">
                  <c:v>16:42:04</c:v>
                </c:pt>
                <c:pt idx="7809">
                  <c:v>16:42:05</c:v>
                </c:pt>
                <c:pt idx="7810">
                  <c:v>16:42:06</c:v>
                </c:pt>
                <c:pt idx="7811">
                  <c:v>16:42:07</c:v>
                </c:pt>
                <c:pt idx="7812">
                  <c:v>16:42:08</c:v>
                </c:pt>
                <c:pt idx="7813">
                  <c:v>16:42:09</c:v>
                </c:pt>
                <c:pt idx="7814">
                  <c:v>16:42:10</c:v>
                </c:pt>
                <c:pt idx="7815">
                  <c:v>16:42:11</c:v>
                </c:pt>
                <c:pt idx="7816">
                  <c:v>16:42:12</c:v>
                </c:pt>
                <c:pt idx="7817">
                  <c:v>16:42:13</c:v>
                </c:pt>
                <c:pt idx="7818">
                  <c:v>16:42:14</c:v>
                </c:pt>
                <c:pt idx="7819">
                  <c:v>16:42:15</c:v>
                </c:pt>
                <c:pt idx="7820">
                  <c:v>16:42:16</c:v>
                </c:pt>
                <c:pt idx="7821">
                  <c:v>16:42:17</c:v>
                </c:pt>
                <c:pt idx="7822">
                  <c:v>16:42:18</c:v>
                </c:pt>
                <c:pt idx="7823">
                  <c:v>16:42:19</c:v>
                </c:pt>
                <c:pt idx="7824">
                  <c:v>16:42:20</c:v>
                </c:pt>
                <c:pt idx="7825">
                  <c:v>16:42:21</c:v>
                </c:pt>
                <c:pt idx="7826">
                  <c:v>16:42:22</c:v>
                </c:pt>
                <c:pt idx="7827">
                  <c:v>16:42:23</c:v>
                </c:pt>
                <c:pt idx="7828">
                  <c:v>16:42:24</c:v>
                </c:pt>
                <c:pt idx="7829">
                  <c:v>16:42:25</c:v>
                </c:pt>
                <c:pt idx="7830">
                  <c:v>16:42:26</c:v>
                </c:pt>
                <c:pt idx="7831">
                  <c:v>16:42:27</c:v>
                </c:pt>
                <c:pt idx="7832">
                  <c:v>16:42:28</c:v>
                </c:pt>
                <c:pt idx="7833">
                  <c:v>16:42:29</c:v>
                </c:pt>
                <c:pt idx="7834">
                  <c:v>16:42:30</c:v>
                </c:pt>
                <c:pt idx="7835">
                  <c:v>16:42:31</c:v>
                </c:pt>
                <c:pt idx="7836">
                  <c:v>16:42:32</c:v>
                </c:pt>
                <c:pt idx="7837">
                  <c:v>16:42:33</c:v>
                </c:pt>
                <c:pt idx="7838">
                  <c:v>16:42:34</c:v>
                </c:pt>
                <c:pt idx="7839">
                  <c:v>16:42:35</c:v>
                </c:pt>
                <c:pt idx="7840">
                  <c:v>16:42:36</c:v>
                </c:pt>
                <c:pt idx="7841">
                  <c:v>16:42:37</c:v>
                </c:pt>
                <c:pt idx="7842">
                  <c:v>16:42:38</c:v>
                </c:pt>
                <c:pt idx="7843">
                  <c:v>16:42:39</c:v>
                </c:pt>
                <c:pt idx="7844">
                  <c:v>16:42:40</c:v>
                </c:pt>
                <c:pt idx="7845">
                  <c:v>16:42:41</c:v>
                </c:pt>
                <c:pt idx="7846">
                  <c:v>16:42:42</c:v>
                </c:pt>
                <c:pt idx="7847">
                  <c:v>16:42:43</c:v>
                </c:pt>
                <c:pt idx="7848">
                  <c:v>16:42:44</c:v>
                </c:pt>
                <c:pt idx="7849">
                  <c:v>16:42:45</c:v>
                </c:pt>
                <c:pt idx="7850">
                  <c:v>16:42:46</c:v>
                </c:pt>
                <c:pt idx="7851">
                  <c:v>16:42:47</c:v>
                </c:pt>
                <c:pt idx="7852">
                  <c:v>16:42:48</c:v>
                </c:pt>
                <c:pt idx="7853">
                  <c:v>16:42:49</c:v>
                </c:pt>
                <c:pt idx="7854">
                  <c:v>16:42:50</c:v>
                </c:pt>
                <c:pt idx="7855">
                  <c:v>16:42:51</c:v>
                </c:pt>
                <c:pt idx="7856">
                  <c:v>16:42:52</c:v>
                </c:pt>
                <c:pt idx="7857">
                  <c:v>16:42:53</c:v>
                </c:pt>
                <c:pt idx="7858">
                  <c:v>16:42:54</c:v>
                </c:pt>
                <c:pt idx="7859">
                  <c:v>16:42:55</c:v>
                </c:pt>
                <c:pt idx="7860">
                  <c:v>16:42:56</c:v>
                </c:pt>
                <c:pt idx="7861">
                  <c:v>16:42:57</c:v>
                </c:pt>
                <c:pt idx="7862">
                  <c:v>16:42:58</c:v>
                </c:pt>
                <c:pt idx="7863">
                  <c:v>16:42:59</c:v>
                </c:pt>
                <c:pt idx="7864">
                  <c:v>16:43:00</c:v>
                </c:pt>
                <c:pt idx="7865">
                  <c:v>16:43:01</c:v>
                </c:pt>
                <c:pt idx="7866">
                  <c:v>16:43:02</c:v>
                </c:pt>
                <c:pt idx="7867">
                  <c:v>16:43:03</c:v>
                </c:pt>
                <c:pt idx="7868">
                  <c:v>16:43:04</c:v>
                </c:pt>
                <c:pt idx="7869">
                  <c:v>16:43:05</c:v>
                </c:pt>
                <c:pt idx="7870">
                  <c:v>16:43:06</c:v>
                </c:pt>
                <c:pt idx="7871">
                  <c:v>16:43:07</c:v>
                </c:pt>
                <c:pt idx="7872">
                  <c:v>16:43:08</c:v>
                </c:pt>
                <c:pt idx="7873">
                  <c:v>16:43:09</c:v>
                </c:pt>
                <c:pt idx="7874">
                  <c:v>16:43:10</c:v>
                </c:pt>
                <c:pt idx="7875">
                  <c:v>16:43:11</c:v>
                </c:pt>
                <c:pt idx="7876">
                  <c:v>16:43:12</c:v>
                </c:pt>
                <c:pt idx="7877">
                  <c:v>16:43:13</c:v>
                </c:pt>
                <c:pt idx="7878">
                  <c:v>16:43:14</c:v>
                </c:pt>
                <c:pt idx="7879">
                  <c:v>16:43:15</c:v>
                </c:pt>
                <c:pt idx="7880">
                  <c:v>16:43:16</c:v>
                </c:pt>
                <c:pt idx="7881">
                  <c:v>16:43:17</c:v>
                </c:pt>
                <c:pt idx="7882">
                  <c:v>16:43:18</c:v>
                </c:pt>
                <c:pt idx="7883">
                  <c:v>16:43:19</c:v>
                </c:pt>
                <c:pt idx="7884">
                  <c:v>16:43:20</c:v>
                </c:pt>
                <c:pt idx="7885">
                  <c:v>16:43:21</c:v>
                </c:pt>
                <c:pt idx="7886">
                  <c:v>16:43:22</c:v>
                </c:pt>
                <c:pt idx="7887">
                  <c:v>16:43:23</c:v>
                </c:pt>
                <c:pt idx="7888">
                  <c:v>16:43:24</c:v>
                </c:pt>
                <c:pt idx="7889">
                  <c:v>16:43:25</c:v>
                </c:pt>
                <c:pt idx="7890">
                  <c:v>16:43:26</c:v>
                </c:pt>
                <c:pt idx="7891">
                  <c:v>16:43:27</c:v>
                </c:pt>
                <c:pt idx="7892">
                  <c:v>16:43:28</c:v>
                </c:pt>
                <c:pt idx="7893">
                  <c:v>16:43:29</c:v>
                </c:pt>
                <c:pt idx="7894">
                  <c:v>16:43:30</c:v>
                </c:pt>
                <c:pt idx="7895">
                  <c:v>16:43:31</c:v>
                </c:pt>
                <c:pt idx="7896">
                  <c:v>16:43:32</c:v>
                </c:pt>
                <c:pt idx="7897">
                  <c:v>16:43:33</c:v>
                </c:pt>
                <c:pt idx="7898">
                  <c:v>16:43:34</c:v>
                </c:pt>
                <c:pt idx="7899">
                  <c:v>16:43:35</c:v>
                </c:pt>
                <c:pt idx="7900">
                  <c:v>16:43:36</c:v>
                </c:pt>
                <c:pt idx="7901">
                  <c:v>16:43:37</c:v>
                </c:pt>
                <c:pt idx="7902">
                  <c:v>16:43:38</c:v>
                </c:pt>
                <c:pt idx="7903">
                  <c:v>16:43:39</c:v>
                </c:pt>
                <c:pt idx="7904">
                  <c:v>16:43:40</c:v>
                </c:pt>
                <c:pt idx="7905">
                  <c:v>16:43:41</c:v>
                </c:pt>
                <c:pt idx="7906">
                  <c:v>16:43:42</c:v>
                </c:pt>
                <c:pt idx="7907">
                  <c:v>16:43:43</c:v>
                </c:pt>
                <c:pt idx="7908">
                  <c:v>16:43:44</c:v>
                </c:pt>
                <c:pt idx="7909">
                  <c:v>16:43:45</c:v>
                </c:pt>
                <c:pt idx="7910">
                  <c:v>16:43:46</c:v>
                </c:pt>
                <c:pt idx="7911">
                  <c:v>16:43:47</c:v>
                </c:pt>
                <c:pt idx="7912">
                  <c:v>16:43:48</c:v>
                </c:pt>
                <c:pt idx="7913">
                  <c:v>16:43:49</c:v>
                </c:pt>
                <c:pt idx="7914">
                  <c:v>16:43:50</c:v>
                </c:pt>
                <c:pt idx="7915">
                  <c:v>16:43:51</c:v>
                </c:pt>
                <c:pt idx="7916">
                  <c:v>16:43:52</c:v>
                </c:pt>
                <c:pt idx="7917">
                  <c:v>16:43:53</c:v>
                </c:pt>
                <c:pt idx="7918">
                  <c:v>16:43:54</c:v>
                </c:pt>
                <c:pt idx="7919">
                  <c:v>16:43:55</c:v>
                </c:pt>
                <c:pt idx="7920">
                  <c:v>16:43:56</c:v>
                </c:pt>
                <c:pt idx="7921">
                  <c:v>16:43:57</c:v>
                </c:pt>
                <c:pt idx="7922">
                  <c:v>16:43:58</c:v>
                </c:pt>
                <c:pt idx="7923">
                  <c:v>16:43:59</c:v>
                </c:pt>
                <c:pt idx="7924">
                  <c:v>16:44:00</c:v>
                </c:pt>
                <c:pt idx="7925">
                  <c:v>16:44:01</c:v>
                </c:pt>
                <c:pt idx="7926">
                  <c:v>16:44:02</c:v>
                </c:pt>
                <c:pt idx="7927">
                  <c:v>16:44:03</c:v>
                </c:pt>
                <c:pt idx="7928">
                  <c:v>16:44:04</c:v>
                </c:pt>
                <c:pt idx="7929">
                  <c:v>16:44:05</c:v>
                </c:pt>
                <c:pt idx="7930">
                  <c:v>16:44:06</c:v>
                </c:pt>
                <c:pt idx="7931">
                  <c:v>16:44:07</c:v>
                </c:pt>
                <c:pt idx="7932">
                  <c:v>16:44:08</c:v>
                </c:pt>
                <c:pt idx="7933">
                  <c:v>16:44:09</c:v>
                </c:pt>
                <c:pt idx="7934">
                  <c:v>16:44:10</c:v>
                </c:pt>
                <c:pt idx="7935">
                  <c:v>16:44:11</c:v>
                </c:pt>
                <c:pt idx="7936">
                  <c:v>16:44:12</c:v>
                </c:pt>
                <c:pt idx="7937">
                  <c:v>16:44:13</c:v>
                </c:pt>
                <c:pt idx="7938">
                  <c:v>16:44:14</c:v>
                </c:pt>
                <c:pt idx="7939">
                  <c:v>16:44:15</c:v>
                </c:pt>
                <c:pt idx="7940">
                  <c:v>16:44:16</c:v>
                </c:pt>
                <c:pt idx="7941">
                  <c:v>16:44:17</c:v>
                </c:pt>
                <c:pt idx="7942">
                  <c:v>16:44:18</c:v>
                </c:pt>
                <c:pt idx="7943">
                  <c:v>16:44:19</c:v>
                </c:pt>
                <c:pt idx="7944">
                  <c:v>16:44:20</c:v>
                </c:pt>
                <c:pt idx="7945">
                  <c:v>16:44:21</c:v>
                </c:pt>
                <c:pt idx="7946">
                  <c:v>16:44:22</c:v>
                </c:pt>
                <c:pt idx="7947">
                  <c:v>16:44:23</c:v>
                </c:pt>
                <c:pt idx="7948">
                  <c:v>16:44:24</c:v>
                </c:pt>
                <c:pt idx="7949">
                  <c:v>16:44:25</c:v>
                </c:pt>
                <c:pt idx="7950">
                  <c:v>16:44:26</c:v>
                </c:pt>
                <c:pt idx="7951">
                  <c:v>16:44:27</c:v>
                </c:pt>
                <c:pt idx="7952">
                  <c:v>16:44:28</c:v>
                </c:pt>
                <c:pt idx="7953">
                  <c:v>16:44:29</c:v>
                </c:pt>
                <c:pt idx="7954">
                  <c:v>16:44:30</c:v>
                </c:pt>
                <c:pt idx="7955">
                  <c:v>16:44:31</c:v>
                </c:pt>
                <c:pt idx="7956">
                  <c:v>16:44:32</c:v>
                </c:pt>
                <c:pt idx="7957">
                  <c:v>16:44:33</c:v>
                </c:pt>
                <c:pt idx="7958">
                  <c:v>16:44:34</c:v>
                </c:pt>
                <c:pt idx="7959">
                  <c:v>16:44:35</c:v>
                </c:pt>
                <c:pt idx="7960">
                  <c:v>16:44:36</c:v>
                </c:pt>
                <c:pt idx="7961">
                  <c:v>16:44:37</c:v>
                </c:pt>
                <c:pt idx="7962">
                  <c:v>16:44:38</c:v>
                </c:pt>
                <c:pt idx="7963">
                  <c:v>16:44:39</c:v>
                </c:pt>
                <c:pt idx="7964">
                  <c:v>16:44:40</c:v>
                </c:pt>
                <c:pt idx="7965">
                  <c:v>16:44:41</c:v>
                </c:pt>
                <c:pt idx="7966">
                  <c:v>16:44:42</c:v>
                </c:pt>
                <c:pt idx="7967">
                  <c:v>16:44:43</c:v>
                </c:pt>
                <c:pt idx="7968">
                  <c:v>16:44:44</c:v>
                </c:pt>
                <c:pt idx="7969">
                  <c:v>16:44:45</c:v>
                </c:pt>
                <c:pt idx="7970">
                  <c:v>16:44:46</c:v>
                </c:pt>
                <c:pt idx="7971">
                  <c:v>16:44:47</c:v>
                </c:pt>
                <c:pt idx="7972">
                  <c:v>16:44:48</c:v>
                </c:pt>
                <c:pt idx="7973">
                  <c:v>16:44:49</c:v>
                </c:pt>
                <c:pt idx="7974">
                  <c:v>16:44:50</c:v>
                </c:pt>
                <c:pt idx="7975">
                  <c:v>16:44:51</c:v>
                </c:pt>
                <c:pt idx="7976">
                  <c:v>16:44:52</c:v>
                </c:pt>
                <c:pt idx="7977">
                  <c:v>16:44:53</c:v>
                </c:pt>
                <c:pt idx="7978">
                  <c:v>16:44:54</c:v>
                </c:pt>
                <c:pt idx="7979">
                  <c:v>16:44:55</c:v>
                </c:pt>
                <c:pt idx="7980">
                  <c:v>16:44:56</c:v>
                </c:pt>
                <c:pt idx="7981">
                  <c:v>16:44:57</c:v>
                </c:pt>
                <c:pt idx="7982">
                  <c:v>16:44:58</c:v>
                </c:pt>
                <c:pt idx="7983">
                  <c:v>16:44:59</c:v>
                </c:pt>
                <c:pt idx="7984">
                  <c:v>16:45:00</c:v>
                </c:pt>
                <c:pt idx="7985">
                  <c:v>16:45:01</c:v>
                </c:pt>
                <c:pt idx="7986">
                  <c:v>16:45:02</c:v>
                </c:pt>
                <c:pt idx="7987">
                  <c:v>16:45:03</c:v>
                </c:pt>
                <c:pt idx="7988">
                  <c:v>16:45:04</c:v>
                </c:pt>
                <c:pt idx="7989">
                  <c:v>16:45:05</c:v>
                </c:pt>
                <c:pt idx="7990">
                  <c:v>16:45:06</c:v>
                </c:pt>
                <c:pt idx="7991">
                  <c:v>16:45:07</c:v>
                </c:pt>
                <c:pt idx="7992">
                  <c:v>16:45:08</c:v>
                </c:pt>
                <c:pt idx="7993">
                  <c:v>16:45:09</c:v>
                </c:pt>
                <c:pt idx="7994">
                  <c:v>16:45:10</c:v>
                </c:pt>
                <c:pt idx="7995">
                  <c:v>16:45:11</c:v>
                </c:pt>
                <c:pt idx="7996">
                  <c:v>16:45:12</c:v>
                </c:pt>
                <c:pt idx="7997">
                  <c:v>16:45:13</c:v>
                </c:pt>
                <c:pt idx="7998">
                  <c:v>16:45:14</c:v>
                </c:pt>
                <c:pt idx="7999">
                  <c:v>16:45:15</c:v>
                </c:pt>
                <c:pt idx="8000">
                  <c:v>16:45:16</c:v>
                </c:pt>
                <c:pt idx="8001">
                  <c:v>16:45:17</c:v>
                </c:pt>
                <c:pt idx="8002">
                  <c:v>16:45:18</c:v>
                </c:pt>
                <c:pt idx="8003">
                  <c:v>16:45:19</c:v>
                </c:pt>
                <c:pt idx="8004">
                  <c:v>16:45:20</c:v>
                </c:pt>
                <c:pt idx="8005">
                  <c:v>16:45:21</c:v>
                </c:pt>
                <c:pt idx="8006">
                  <c:v>16:45:22</c:v>
                </c:pt>
                <c:pt idx="8007">
                  <c:v>16:45:23</c:v>
                </c:pt>
                <c:pt idx="8008">
                  <c:v>16:45:24</c:v>
                </c:pt>
                <c:pt idx="8009">
                  <c:v>16:45:25</c:v>
                </c:pt>
                <c:pt idx="8010">
                  <c:v>16:45:26</c:v>
                </c:pt>
                <c:pt idx="8011">
                  <c:v>16:45:27</c:v>
                </c:pt>
                <c:pt idx="8012">
                  <c:v>16:45:28</c:v>
                </c:pt>
                <c:pt idx="8013">
                  <c:v>16:45:29</c:v>
                </c:pt>
                <c:pt idx="8014">
                  <c:v>16:45:30</c:v>
                </c:pt>
                <c:pt idx="8015">
                  <c:v>16:45:31</c:v>
                </c:pt>
                <c:pt idx="8016">
                  <c:v>16:45:32</c:v>
                </c:pt>
                <c:pt idx="8017">
                  <c:v>16:45:33</c:v>
                </c:pt>
                <c:pt idx="8018">
                  <c:v>16:45:34</c:v>
                </c:pt>
                <c:pt idx="8019">
                  <c:v>16:45:35</c:v>
                </c:pt>
                <c:pt idx="8020">
                  <c:v>16:45:36</c:v>
                </c:pt>
                <c:pt idx="8021">
                  <c:v>16:45:37</c:v>
                </c:pt>
                <c:pt idx="8022">
                  <c:v>16:45:38</c:v>
                </c:pt>
                <c:pt idx="8023">
                  <c:v>16:45:39</c:v>
                </c:pt>
                <c:pt idx="8024">
                  <c:v>16:45:40</c:v>
                </c:pt>
                <c:pt idx="8025">
                  <c:v>16:45:41</c:v>
                </c:pt>
                <c:pt idx="8026">
                  <c:v>16:45:42</c:v>
                </c:pt>
                <c:pt idx="8027">
                  <c:v>16:45:43</c:v>
                </c:pt>
                <c:pt idx="8028">
                  <c:v>16:45:44</c:v>
                </c:pt>
                <c:pt idx="8029">
                  <c:v>16:45:45</c:v>
                </c:pt>
                <c:pt idx="8030">
                  <c:v>16:45:46</c:v>
                </c:pt>
                <c:pt idx="8031">
                  <c:v>16:45:47</c:v>
                </c:pt>
                <c:pt idx="8032">
                  <c:v>16:45:48</c:v>
                </c:pt>
                <c:pt idx="8033">
                  <c:v>16:45:49</c:v>
                </c:pt>
                <c:pt idx="8034">
                  <c:v>16:45:50</c:v>
                </c:pt>
                <c:pt idx="8035">
                  <c:v>16:45:51</c:v>
                </c:pt>
                <c:pt idx="8036">
                  <c:v>16:45:52</c:v>
                </c:pt>
                <c:pt idx="8037">
                  <c:v>16:45:53</c:v>
                </c:pt>
                <c:pt idx="8038">
                  <c:v>16:45:54</c:v>
                </c:pt>
                <c:pt idx="8039">
                  <c:v>16:45:55</c:v>
                </c:pt>
                <c:pt idx="8040">
                  <c:v>16:45:56</c:v>
                </c:pt>
                <c:pt idx="8041">
                  <c:v>16:45:57</c:v>
                </c:pt>
                <c:pt idx="8042">
                  <c:v>16:45:58</c:v>
                </c:pt>
                <c:pt idx="8043">
                  <c:v>16:45:59</c:v>
                </c:pt>
                <c:pt idx="8044">
                  <c:v>16:46:00</c:v>
                </c:pt>
                <c:pt idx="8045">
                  <c:v>16:46:01</c:v>
                </c:pt>
                <c:pt idx="8046">
                  <c:v>16:46:02</c:v>
                </c:pt>
                <c:pt idx="8047">
                  <c:v>16:46:03</c:v>
                </c:pt>
                <c:pt idx="8048">
                  <c:v>16:46:04</c:v>
                </c:pt>
                <c:pt idx="8049">
                  <c:v>16:46:05</c:v>
                </c:pt>
                <c:pt idx="8050">
                  <c:v>16:46:06</c:v>
                </c:pt>
                <c:pt idx="8051">
                  <c:v>16:46:07</c:v>
                </c:pt>
                <c:pt idx="8052">
                  <c:v>16:46:08</c:v>
                </c:pt>
                <c:pt idx="8053">
                  <c:v>16:46:09</c:v>
                </c:pt>
                <c:pt idx="8054">
                  <c:v>16:46:10</c:v>
                </c:pt>
                <c:pt idx="8055">
                  <c:v>16:46:11</c:v>
                </c:pt>
                <c:pt idx="8056">
                  <c:v>16:46:12</c:v>
                </c:pt>
                <c:pt idx="8057">
                  <c:v>16:46:13</c:v>
                </c:pt>
                <c:pt idx="8058">
                  <c:v>16:46:14</c:v>
                </c:pt>
                <c:pt idx="8059">
                  <c:v>16:46:15</c:v>
                </c:pt>
                <c:pt idx="8060">
                  <c:v>16:46:16</c:v>
                </c:pt>
                <c:pt idx="8061">
                  <c:v>16:46:17</c:v>
                </c:pt>
                <c:pt idx="8062">
                  <c:v>16:46:18</c:v>
                </c:pt>
                <c:pt idx="8063">
                  <c:v>16:46:19</c:v>
                </c:pt>
                <c:pt idx="8064">
                  <c:v>16:46:20</c:v>
                </c:pt>
                <c:pt idx="8065">
                  <c:v>16:46:21</c:v>
                </c:pt>
                <c:pt idx="8066">
                  <c:v>16:46:22</c:v>
                </c:pt>
                <c:pt idx="8067">
                  <c:v>16:46:23</c:v>
                </c:pt>
                <c:pt idx="8068">
                  <c:v>16:46:24</c:v>
                </c:pt>
                <c:pt idx="8069">
                  <c:v>16:46:25</c:v>
                </c:pt>
                <c:pt idx="8070">
                  <c:v>16:46:26</c:v>
                </c:pt>
                <c:pt idx="8071">
                  <c:v>16:46:27</c:v>
                </c:pt>
                <c:pt idx="8072">
                  <c:v>16:46:28</c:v>
                </c:pt>
                <c:pt idx="8073">
                  <c:v>16:46:29</c:v>
                </c:pt>
                <c:pt idx="8074">
                  <c:v>16:46:30</c:v>
                </c:pt>
                <c:pt idx="8075">
                  <c:v>16:46:31</c:v>
                </c:pt>
                <c:pt idx="8076">
                  <c:v>16:46:32</c:v>
                </c:pt>
                <c:pt idx="8077">
                  <c:v>16:46:33</c:v>
                </c:pt>
                <c:pt idx="8078">
                  <c:v>16:46:34</c:v>
                </c:pt>
                <c:pt idx="8079">
                  <c:v>16:46:35</c:v>
                </c:pt>
                <c:pt idx="8080">
                  <c:v>16:46:36</c:v>
                </c:pt>
                <c:pt idx="8081">
                  <c:v>16:46:37</c:v>
                </c:pt>
                <c:pt idx="8082">
                  <c:v>16:46:38</c:v>
                </c:pt>
                <c:pt idx="8083">
                  <c:v>16:46:39</c:v>
                </c:pt>
                <c:pt idx="8084">
                  <c:v>16:46:40</c:v>
                </c:pt>
                <c:pt idx="8085">
                  <c:v>16:46:41</c:v>
                </c:pt>
                <c:pt idx="8086">
                  <c:v>16:46:42</c:v>
                </c:pt>
                <c:pt idx="8087">
                  <c:v>16:46:43</c:v>
                </c:pt>
                <c:pt idx="8088">
                  <c:v>16:46:44</c:v>
                </c:pt>
                <c:pt idx="8089">
                  <c:v>16:46:45</c:v>
                </c:pt>
                <c:pt idx="8090">
                  <c:v>16:46:46</c:v>
                </c:pt>
                <c:pt idx="8091">
                  <c:v>16:46:47</c:v>
                </c:pt>
                <c:pt idx="8092">
                  <c:v>16:46:48</c:v>
                </c:pt>
                <c:pt idx="8093">
                  <c:v>16:46:49</c:v>
                </c:pt>
                <c:pt idx="8094">
                  <c:v>16:46:50</c:v>
                </c:pt>
                <c:pt idx="8095">
                  <c:v>16:46:51</c:v>
                </c:pt>
                <c:pt idx="8096">
                  <c:v>16:46:52</c:v>
                </c:pt>
                <c:pt idx="8097">
                  <c:v>16:46:53</c:v>
                </c:pt>
                <c:pt idx="8098">
                  <c:v>16:46:54</c:v>
                </c:pt>
                <c:pt idx="8099">
                  <c:v>16:46:55</c:v>
                </c:pt>
                <c:pt idx="8100">
                  <c:v>16:46:56</c:v>
                </c:pt>
                <c:pt idx="8101">
                  <c:v>16:46:57</c:v>
                </c:pt>
                <c:pt idx="8102">
                  <c:v>16:46:58</c:v>
                </c:pt>
                <c:pt idx="8103">
                  <c:v>16:46:59</c:v>
                </c:pt>
                <c:pt idx="8104">
                  <c:v>16:47:00</c:v>
                </c:pt>
                <c:pt idx="8105">
                  <c:v>16:47:01</c:v>
                </c:pt>
                <c:pt idx="8106">
                  <c:v>16:47:02</c:v>
                </c:pt>
                <c:pt idx="8107">
                  <c:v>16:47:03</c:v>
                </c:pt>
                <c:pt idx="8108">
                  <c:v>16:47:04</c:v>
                </c:pt>
                <c:pt idx="8109">
                  <c:v>16:47:05</c:v>
                </c:pt>
                <c:pt idx="8110">
                  <c:v>16:47:06</c:v>
                </c:pt>
                <c:pt idx="8111">
                  <c:v>16:47:07</c:v>
                </c:pt>
                <c:pt idx="8112">
                  <c:v>16:47:08</c:v>
                </c:pt>
                <c:pt idx="8113">
                  <c:v>16:47:09</c:v>
                </c:pt>
                <c:pt idx="8114">
                  <c:v>16:47:10</c:v>
                </c:pt>
                <c:pt idx="8115">
                  <c:v>16:47:11</c:v>
                </c:pt>
                <c:pt idx="8116">
                  <c:v>16:47:12</c:v>
                </c:pt>
                <c:pt idx="8117">
                  <c:v>16:47:13</c:v>
                </c:pt>
                <c:pt idx="8118">
                  <c:v>16:47:14</c:v>
                </c:pt>
                <c:pt idx="8119">
                  <c:v>16:47:15</c:v>
                </c:pt>
                <c:pt idx="8120">
                  <c:v>16:47:16</c:v>
                </c:pt>
                <c:pt idx="8121">
                  <c:v>16:47:17</c:v>
                </c:pt>
                <c:pt idx="8122">
                  <c:v>16:47:18</c:v>
                </c:pt>
                <c:pt idx="8123">
                  <c:v>16:47:19</c:v>
                </c:pt>
                <c:pt idx="8124">
                  <c:v>16:47:20</c:v>
                </c:pt>
                <c:pt idx="8125">
                  <c:v>16:47:21</c:v>
                </c:pt>
                <c:pt idx="8126">
                  <c:v>16:47:22</c:v>
                </c:pt>
                <c:pt idx="8127">
                  <c:v>16:47:23</c:v>
                </c:pt>
                <c:pt idx="8128">
                  <c:v>16:47:24</c:v>
                </c:pt>
                <c:pt idx="8129">
                  <c:v>16:47:25</c:v>
                </c:pt>
                <c:pt idx="8130">
                  <c:v>16:47:26</c:v>
                </c:pt>
                <c:pt idx="8131">
                  <c:v>16:47:27</c:v>
                </c:pt>
                <c:pt idx="8132">
                  <c:v>16:47:28</c:v>
                </c:pt>
                <c:pt idx="8133">
                  <c:v>16:47:29</c:v>
                </c:pt>
                <c:pt idx="8134">
                  <c:v>16:47:30</c:v>
                </c:pt>
                <c:pt idx="8135">
                  <c:v>16:47:31</c:v>
                </c:pt>
                <c:pt idx="8136">
                  <c:v>16:47:32</c:v>
                </c:pt>
                <c:pt idx="8137">
                  <c:v>16:47:33</c:v>
                </c:pt>
                <c:pt idx="8138">
                  <c:v>16:47:34</c:v>
                </c:pt>
                <c:pt idx="8139">
                  <c:v>16:47:35</c:v>
                </c:pt>
                <c:pt idx="8140">
                  <c:v>16:47:36</c:v>
                </c:pt>
                <c:pt idx="8141">
                  <c:v>16:47:37</c:v>
                </c:pt>
                <c:pt idx="8142">
                  <c:v>16:47:38</c:v>
                </c:pt>
                <c:pt idx="8143">
                  <c:v>16:47:39</c:v>
                </c:pt>
                <c:pt idx="8144">
                  <c:v>16:47:40</c:v>
                </c:pt>
                <c:pt idx="8145">
                  <c:v>16:47:41</c:v>
                </c:pt>
                <c:pt idx="8146">
                  <c:v>16:47:42</c:v>
                </c:pt>
                <c:pt idx="8147">
                  <c:v>16:47:43</c:v>
                </c:pt>
                <c:pt idx="8148">
                  <c:v>16:47:44</c:v>
                </c:pt>
                <c:pt idx="8149">
                  <c:v>16:47:45</c:v>
                </c:pt>
                <c:pt idx="8150">
                  <c:v>16:47:46</c:v>
                </c:pt>
                <c:pt idx="8151">
                  <c:v>16:47:47</c:v>
                </c:pt>
                <c:pt idx="8152">
                  <c:v>16:47:48</c:v>
                </c:pt>
                <c:pt idx="8153">
                  <c:v>16:47:49</c:v>
                </c:pt>
                <c:pt idx="8154">
                  <c:v>16:47:50</c:v>
                </c:pt>
                <c:pt idx="8155">
                  <c:v>16:47:51</c:v>
                </c:pt>
                <c:pt idx="8156">
                  <c:v>16:47:52</c:v>
                </c:pt>
                <c:pt idx="8157">
                  <c:v>16:47:53</c:v>
                </c:pt>
                <c:pt idx="8158">
                  <c:v>16:47:54</c:v>
                </c:pt>
                <c:pt idx="8159">
                  <c:v>16:47:55</c:v>
                </c:pt>
                <c:pt idx="8160">
                  <c:v>16:47:56</c:v>
                </c:pt>
                <c:pt idx="8161">
                  <c:v>16:47:57</c:v>
                </c:pt>
                <c:pt idx="8162">
                  <c:v>16:47:58</c:v>
                </c:pt>
                <c:pt idx="8163">
                  <c:v>16:47:59</c:v>
                </c:pt>
                <c:pt idx="8164">
                  <c:v>16:48:00</c:v>
                </c:pt>
                <c:pt idx="8165">
                  <c:v>16:48:01</c:v>
                </c:pt>
                <c:pt idx="8166">
                  <c:v>16:48:02</c:v>
                </c:pt>
                <c:pt idx="8167">
                  <c:v>16:48:03</c:v>
                </c:pt>
                <c:pt idx="8168">
                  <c:v>16:48:04</c:v>
                </c:pt>
                <c:pt idx="8169">
                  <c:v>16:48:05</c:v>
                </c:pt>
                <c:pt idx="8170">
                  <c:v>16:48:06</c:v>
                </c:pt>
                <c:pt idx="8171">
                  <c:v>16:48:07</c:v>
                </c:pt>
                <c:pt idx="8172">
                  <c:v>16:48:08</c:v>
                </c:pt>
                <c:pt idx="8173">
                  <c:v>16:48:09</c:v>
                </c:pt>
                <c:pt idx="8174">
                  <c:v>16:48:10</c:v>
                </c:pt>
                <c:pt idx="8175">
                  <c:v>16:48:11</c:v>
                </c:pt>
                <c:pt idx="8176">
                  <c:v>16:48:12</c:v>
                </c:pt>
                <c:pt idx="8177">
                  <c:v>16:48:13</c:v>
                </c:pt>
                <c:pt idx="8178">
                  <c:v>16:48:14</c:v>
                </c:pt>
                <c:pt idx="8179">
                  <c:v>16:48:15</c:v>
                </c:pt>
                <c:pt idx="8180">
                  <c:v>16:48:16</c:v>
                </c:pt>
                <c:pt idx="8181">
                  <c:v>16:48:17</c:v>
                </c:pt>
                <c:pt idx="8182">
                  <c:v>16:48:18</c:v>
                </c:pt>
                <c:pt idx="8183">
                  <c:v>16:48:19</c:v>
                </c:pt>
                <c:pt idx="8184">
                  <c:v>16:48:20</c:v>
                </c:pt>
                <c:pt idx="8185">
                  <c:v>16:48:21</c:v>
                </c:pt>
                <c:pt idx="8186">
                  <c:v>16:48:22</c:v>
                </c:pt>
                <c:pt idx="8187">
                  <c:v>16:48:23</c:v>
                </c:pt>
                <c:pt idx="8188">
                  <c:v>16:48:24</c:v>
                </c:pt>
                <c:pt idx="8189">
                  <c:v>16:48:25</c:v>
                </c:pt>
                <c:pt idx="8190">
                  <c:v>16:48:26</c:v>
                </c:pt>
                <c:pt idx="8191">
                  <c:v>16:48:27</c:v>
                </c:pt>
                <c:pt idx="8192">
                  <c:v>16:48:28</c:v>
                </c:pt>
                <c:pt idx="8193">
                  <c:v>16:48:29</c:v>
                </c:pt>
                <c:pt idx="8194">
                  <c:v>16:48:30</c:v>
                </c:pt>
                <c:pt idx="8195">
                  <c:v>16:48:31</c:v>
                </c:pt>
                <c:pt idx="8196">
                  <c:v>16:48:32</c:v>
                </c:pt>
                <c:pt idx="8197">
                  <c:v>16:48:33</c:v>
                </c:pt>
                <c:pt idx="8198">
                  <c:v>16:48:34</c:v>
                </c:pt>
                <c:pt idx="8199">
                  <c:v>16:48:35</c:v>
                </c:pt>
                <c:pt idx="8200">
                  <c:v>16:48:36</c:v>
                </c:pt>
                <c:pt idx="8201">
                  <c:v>16:48:37</c:v>
                </c:pt>
                <c:pt idx="8202">
                  <c:v>16:48:38</c:v>
                </c:pt>
                <c:pt idx="8203">
                  <c:v>16:48:39</c:v>
                </c:pt>
                <c:pt idx="8204">
                  <c:v>16:48:40</c:v>
                </c:pt>
                <c:pt idx="8205">
                  <c:v>16:48:41</c:v>
                </c:pt>
                <c:pt idx="8206">
                  <c:v>16:48:42</c:v>
                </c:pt>
                <c:pt idx="8207">
                  <c:v>16:48:43</c:v>
                </c:pt>
                <c:pt idx="8208">
                  <c:v>16:48:44</c:v>
                </c:pt>
                <c:pt idx="8209">
                  <c:v>16:48:45</c:v>
                </c:pt>
                <c:pt idx="8210">
                  <c:v>16:48:46</c:v>
                </c:pt>
                <c:pt idx="8211">
                  <c:v>16:48:47</c:v>
                </c:pt>
                <c:pt idx="8212">
                  <c:v>16:48:48</c:v>
                </c:pt>
                <c:pt idx="8213">
                  <c:v>16:48:49</c:v>
                </c:pt>
                <c:pt idx="8214">
                  <c:v>16:48:50</c:v>
                </c:pt>
                <c:pt idx="8215">
                  <c:v>16:48:51</c:v>
                </c:pt>
                <c:pt idx="8216">
                  <c:v>16:48:52</c:v>
                </c:pt>
                <c:pt idx="8217">
                  <c:v>16:48:53</c:v>
                </c:pt>
                <c:pt idx="8218">
                  <c:v>16:48:54</c:v>
                </c:pt>
                <c:pt idx="8219">
                  <c:v>16:48:55</c:v>
                </c:pt>
                <c:pt idx="8220">
                  <c:v>16:48:56</c:v>
                </c:pt>
                <c:pt idx="8221">
                  <c:v>16:48:57</c:v>
                </c:pt>
                <c:pt idx="8222">
                  <c:v>16:48:58</c:v>
                </c:pt>
                <c:pt idx="8223">
                  <c:v>16:48:59</c:v>
                </c:pt>
                <c:pt idx="8224">
                  <c:v>16:49:00</c:v>
                </c:pt>
                <c:pt idx="8225">
                  <c:v>16:49:01</c:v>
                </c:pt>
                <c:pt idx="8226">
                  <c:v>16:49:02</c:v>
                </c:pt>
                <c:pt idx="8227">
                  <c:v>16:49:03</c:v>
                </c:pt>
                <c:pt idx="8228">
                  <c:v>16:49:04</c:v>
                </c:pt>
                <c:pt idx="8229">
                  <c:v>16:49:05</c:v>
                </c:pt>
                <c:pt idx="8230">
                  <c:v>16:49:06</c:v>
                </c:pt>
                <c:pt idx="8231">
                  <c:v>16:49:07</c:v>
                </c:pt>
                <c:pt idx="8232">
                  <c:v>16:49:08</c:v>
                </c:pt>
                <c:pt idx="8233">
                  <c:v>16:49:09</c:v>
                </c:pt>
                <c:pt idx="8234">
                  <c:v>16:49:10</c:v>
                </c:pt>
                <c:pt idx="8235">
                  <c:v>16:49:11</c:v>
                </c:pt>
                <c:pt idx="8236">
                  <c:v>16:49:12</c:v>
                </c:pt>
                <c:pt idx="8237">
                  <c:v>16:49:13</c:v>
                </c:pt>
                <c:pt idx="8238">
                  <c:v>16:49:14</c:v>
                </c:pt>
                <c:pt idx="8239">
                  <c:v>16:49:15</c:v>
                </c:pt>
                <c:pt idx="8240">
                  <c:v>16:49:16</c:v>
                </c:pt>
                <c:pt idx="8241">
                  <c:v>16:49:17</c:v>
                </c:pt>
                <c:pt idx="8242">
                  <c:v>16:49:18</c:v>
                </c:pt>
                <c:pt idx="8243">
                  <c:v>16:49:19</c:v>
                </c:pt>
                <c:pt idx="8244">
                  <c:v>16:49:20</c:v>
                </c:pt>
                <c:pt idx="8245">
                  <c:v>16:49:21</c:v>
                </c:pt>
                <c:pt idx="8246">
                  <c:v>16:49:22</c:v>
                </c:pt>
                <c:pt idx="8247">
                  <c:v>16:49:23</c:v>
                </c:pt>
                <c:pt idx="8248">
                  <c:v>16:49:24</c:v>
                </c:pt>
                <c:pt idx="8249">
                  <c:v>16:49:25</c:v>
                </c:pt>
                <c:pt idx="8250">
                  <c:v>16:49:26</c:v>
                </c:pt>
                <c:pt idx="8251">
                  <c:v>16:49:27</c:v>
                </c:pt>
                <c:pt idx="8252">
                  <c:v>16:49:28</c:v>
                </c:pt>
                <c:pt idx="8253">
                  <c:v>16:49:29</c:v>
                </c:pt>
                <c:pt idx="8254">
                  <c:v>16:49:30</c:v>
                </c:pt>
                <c:pt idx="8255">
                  <c:v>16:49:31</c:v>
                </c:pt>
                <c:pt idx="8256">
                  <c:v>16:49:32</c:v>
                </c:pt>
                <c:pt idx="8257">
                  <c:v>16:49:33</c:v>
                </c:pt>
                <c:pt idx="8258">
                  <c:v>16:49:34</c:v>
                </c:pt>
                <c:pt idx="8259">
                  <c:v>16:49:35</c:v>
                </c:pt>
                <c:pt idx="8260">
                  <c:v>16:49:36</c:v>
                </c:pt>
                <c:pt idx="8261">
                  <c:v>16:49:37</c:v>
                </c:pt>
                <c:pt idx="8262">
                  <c:v>16:49:38</c:v>
                </c:pt>
                <c:pt idx="8263">
                  <c:v>16:49:39</c:v>
                </c:pt>
                <c:pt idx="8264">
                  <c:v>16:49:40</c:v>
                </c:pt>
                <c:pt idx="8265">
                  <c:v>16:49:41</c:v>
                </c:pt>
                <c:pt idx="8266">
                  <c:v>16:49:42</c:v>
                </c:pt>
                <c:pt idx="8267">
                  <c:v>16:49:43</c:v>
                </c:pt>
                <c:pt idx="8268">
                  <c:v>16:49:44</c:v>
                </c:pt>
                <c:pt idx="8269">
                  <c:v>16:49:45</c:v>
                </c:pt>
                <c:pt idx="8270">
                  <c:v>16:49:46</c:v>
                </c:pt>
                <c:pt idx="8271">
                  <c:v>16:49:47</c:v>
                </c:pt>
                <c:pt idx="8272">
                  <c:v>16:49:48</c:v>
                </c:pt>
                <c:pt idx="8273">
                  <c:v>16:49:49</c:v>
                </c:pt>
                <c:pt idx="8274">
                  <c:v>16:49:50</c:v>
                </c:pt>
                <c:pt idx="8275">
                  <c:v>16:49:51</c:v>
                </c:pt>
                <c:pt idx="8276">
                  <c:v>16:49:52</c:v>
                </c:pt>
                <c:pt idx="8277">
                  <c:v>16:49:53</c:v>
                </c:pt>
                <c:pt idx="8278">
                  <c:v>16:49:54</c:v>
                </c:pt>
                <c:pt idx="8279">
                  <c:v>16:49:55</c:v>
                </c:pt>
                <c:pt idx="8280">
                  <c:v>16:49:56</c:v>
                </c:pt>
                <c:pt idx="8281">
                  <c:v>16:49:57</c:v>
                </c:pt>
                <c:pt idx="8282">
                  <c:v>16:49:58</c:v>
                </c:pt>
                <c:pt idx="8283">
                  <c:v>16:49:59</c:v>
                </c:pt>
                <c:pt idx="8284">
                  <c:v>16:50:00</c:v>
                </c:pt>
                <c:pt idx="8285">
                  <c:v>16:50:01</c:v>
                </c:pt>
                <c:pt idx="8286">
                  <c:v>16:50:02</c:v>
                </c:pt>
                <c:pt idx="8287">
                  <c:v>16:50:03</c:v>
                </c:pt>
                <c:pt idx="8288">
                  <c:v>16:50:04</c:v>
                </c:pt>
                <c:pt idx="8289">
                  <c:v>16:50:05</c:v>
                </c:pt>
                <c:pt idx="8290">
                  <c:v>16:50:06</c:v>
                </c:pt>
                <c:pt idx="8291">
                  <c:v>16:50:07</c:v>
                </c:pt>
                <c:pt idx="8292">
                  <c:v>16:50:08</c:v>
                </c:pt>
                <c:pt idx="8293">
                  <c:v>16:50:09</c:v>
                </c:pt>
                <c:pt idx="8294">
                  <c:v>16:50:10</c:v>
                </c:pt>
                <c:pt idx="8295">
                  <c:v>16:50:11</c:v>
                </c:pt>
                <c:pt idx="8296">
                  <c:v>16:50:12</c:v>
                </c:pt>
                <c:pt idx="8297">
                  <c:v>16:50:13</c:v>
                </c:pt>
                <c:pt idx="8298">
                  <c:v>16:50:14</c:v>
                </c:pt>
                <c:pt idx="8299">
                  <c:v>16:50:15</c:v>
                </c:pt>
                <c:pt idx="8300">
                  <c:v>16:50:16</c:v>
                </c:pt>
                <c:pt idx="8301">
                  <c:v>16:50:17</c:v>
                </c:pt>
                <c:pt idx="8302">
                  <c:v>16:50:18</c:v>
                </c:pt>
                <c:pt idx="8303">
                  <c:v>16:50:19</c:v>
                </c:pt>
                <c:pt idx="8304">
                  <c:v>16:50:20</c:v>
                </c:pt>
                <c:pt idx="8305">
                  <c:v>16:50:21</c:v>
                </c:pt>
                <c:pt idx="8306">
                  <c:v>16:50:22</c:v>
                </c:pt>
                <c:pt idx="8307">
                  <c:v>16:50:23</c:v>
                </c:pt>
                <c:pt idx="8308">
                  <c:v>16:50:24</c:v>
                </c:pt>
                <c:pt idx="8309">
                  <c:v>16:50:25</c:v>
                </c:pt>
                <c:pt idx="8310">
                  <c:v>16:50:26</c:v>
                </c:pt>
                <c:pt idx="8311">
                  <c:v>16:50:27</c:v>
                </c:pt>
                <c:pt idx="8312">
                  <c:v>16:50:28</c:v>
                </c:pt>
                <c:pt idx="8313">
                  <c:v>16:50:29</c:v>
                </c:pt>
                <c:pt idx="8314">
                  <c:v>16:50:30</c:v>
                </c:pt>
                <c:pt idx="8315">
                  <c:v>16:50:31</c:v>
                </c:pt>
                <c:pt idx="8316">
                  <c:v>16:50:32</c:v>
                </c:pt>
                <c:pt idx="8317">
                  <c:v>16:50:33</c:v>
                </c:pt>
                <c:pt idx="8318">
                  <c:v>16:50:34</c:v>
                </c:pt>
                <c:pt idx="8319">
                  <c:v>16:50:35</c:v>
                </c:pt>
                <c:pt idx="8320">
                  <c:v>16:50:36</c:v>
                </c:pt>
                <c:pt idx="8321">
                  <c:v>16:50:37</c:v>
                </c:pt>
                <c:pt idx="8322">
                  <c:v>16:50:38</c:v>
                </c:pt>
                <c:pt idx="8323">
                  <c:v>16:50:39</c:v>
                </c:pt>
                <c:pt idx="8324">
                  <c:v>16:50:40</c:v>
                </c:pt>
                <c:pt idx="8325">
                  <c:v>16:50:41</c:v>
                </c:pt>
                <c:pt idx="8326">
                  <c:v>16:50:42</c:v>
                </c:pt>
                <c:pt idx="8327">
                  <c:v>16:50:43</c:v>
                </c:pt>
                <c:pt idx="8328">
                  <c:v>16:50:44</c:v>
                </c:pt>
                <c:pt idx="8329">
                  <c:v>16:50:45</c:v>
                </c:pt>
                <c:pt idx="8330">
                  <c:v>16:50:46</c:v>
                </c:pt>
                <c:pt idx="8331">
                  <c:v>16:50:47</c:v>
                </c:pt>
                <c:pt idx="8332">
                  <c:v>16:50:48</c:v>
                </c:pt>
                <c:pt idx="8333">
                  <c:v>16:50:49</c:v>
                </c:pt>
                <c:pt idx="8334">
                  <c:v>16:50:50</c:v>
                </c:pt>
                <c:pt idx="8335">
                  <c:v>16:50:51</c:v>
                </c:pt>
                <c:pt idx="8336">
                  <c:v>16:50:52</c:v>
                </c:pt>
                <c:pt idx="8337">
                  <c:v>16:50:53</c:v>
                </c:pt>
                <c:pt idx="8338">
                  <c:v>16:50:54</c:v>
                </c:pt>
                <c:pt idx="8339">
                  <c:v>16:50:55</c:v>
                </c:pt>
                <c:pt idx="8340">
                  <c:v>16:50:56</c:v>
                </c:pt>
                <c:pt idx="8341">
                  <c:v>16:50:57</c:v>
                </c:pt>
                <c:pt idx="8342">
                  <c:v>16:50:58</c:v>
                </c:pt>
                <c:pt idx="8343">
                  <c:v>16:50:59</c:v>
                </c:pt>
                <c:pt idx="8344">
                  <c:v>16:51:00</c:v>
                </c:pt>
                <c:pt idx="8345">
                  <c:v>16:51:01</c:v>
                </c:pt>
                <c:pt idx="8346">
                  <c:v>16:51:02</c:v>
                </c:pt>
                <c:pt idx="8347">
                  <c:v>16:51:03</c:v>
                </c:pt>
                <c:pt idx="8348">
                  <c:v>16:51:04</c:v>
                </c:pt>
                <c:pt idx="8349">
                  <c:v>16:51:05</c:v>
                </c:pt>
                <c:pt idx="8350">
                  <c:v>16:51:06</c:v>
                </c:pt>
                <c:pt idx="8351">
                  <c:v>16:51:07</c:v>
                </c:pt>
                <c:pt idx="8352">
                  <c:v>16:51:08</c:v>
                </c:pt>
                <c:pt idx="8353">
                  <c:v>16:51:09</c:v>
                </c:pt>
                <c:pt idx="8354">
                  <c:v>16:51:10</c:v>
                </c:pt>
                <c:pt idx="8355">
                  <c:v>16:51:11</c:v>
                </c:pt>
                <c:pt idx="8356">
                  <c:v>16:51:12</c:v>
                </c:pt>
                <c:pt idx="8357">
                  <c:v>16:51:13</c:v>
                </c:pt>
                <c:pt idx="8358">
                  <c:v>16:51:14</c:v>
                </c:pt>
                <c:pt idx="8359">
                  <c:v>16:51:15</c:v>
                </c:pt>
                <c:pt idx="8360">
                  <c:v>16:51:16</c:v>
                </c:pt>
                <c:pt idx="8361">
                  <c:v>16:51:17</c:v>
                </c:pt>
                <c:pt idx="8362">
                  <c:v>16:51:18</c:v>
                </c:pt>
                <c:pt idx="8363">
                  <c:v>16:51:19</c:v>
                </c:pt>
                <c:pt idx="8364">
                  <c:v>16:51:20</c:v>
                </c:pt>
                <c:pt idx="8365">
                  <c:v>16:51:21</c:v>
                </c:pt>
                <c:pt idx="8366">
                  <c:v>16:51:22</c:v>
                </c:pt>
                <c:pt idx="8367">
                  <c:v>16:51:23</c:v>
                </c:pt>
                <c:pt idx="8368">
                  <c:v>16:51:24</c:v>
                </c:pt>
                <c:pt idx="8369">
                  <c:v>16:51:25</c:v>
                </c:pt>
                <c:pt idx="8370">
                  <c:v>16:51:26</c:v>
                </c:pt>
                <c:pt idx="8371">
                  <c:v>16:51:27</c:v>
                </c:pt>
                <c:pt idx="8372">
                  <c:v>16:51:28</c:v>
                </c:pt>
                <c:pt idx="8373">
                  <c:v>16:51:29</c:v>
                </c:pt>
                <c:pt idx="8374">
                  <c:v>16:51:30</c:v>
                </c:pt>
                <c:pt idx="8375">
                  <c:v>16:51:31</c:v>
                </c:pt>
                <c:pt idx="8376">
                  <c:v>16:51:32</c:v>
                </c:pt>
                <c:pt idx="8377">
                  <c:v>16:51:33</c:v>
                </c:pt>
                <c:pt idx="8378">
                  <c:v>16:51:34</c:v>
                </c:pt>
                <c:pt idx="8379">
                  <c:v>16:51:35</c:v>
                </c:pt>
                <c:pt idx="8380">
                  <c:v>16:51:36</c:v>
                </c:pt>
                <c:pt idx="8381">
                  <c:v>16:51:37</c:v>
                </c:pt>
                <c:pt idx="8382">
                  <c:v>16:51:38</c:v>
                </c:pt>
                <c:pt idx="8383">
                  <c:v>16:51:39</c:v>
                </c:pt>
                <c:pt idx="8384">
                  <c:v>16:51:40</c:v>
                </c:pt>
                <c:pt idx="8385">
                  <c:v>16:51:41</c:v>
                </c:pt>
                <c:pt idx="8386">
                  <c:v>16:51:42</c:v>
                </c:pt>
                <c:pt idx="8387">
                  <c:v>16:51:43</c:v>
                </c:pt>
                <c:pt idx="8388">
                  <c:v>16:51:44</c:v>
                </c:pt>
                <c:pt idx="8389">
                  <c:v>16:51:45</c:v>
                </c:pt>
                <c:pt idx="8390">
                  <c:v>16:51:46</c:v>
                </c:pt>
                <c:pt idx="8391">
                  <c:v>16:51:47</c:v>
                </c:pt>
                <c:pt idx="8392">
                  <c:v>16:51:48</c:v>
                </c:pt>
                <c:pt idx="8393">
                  <c:v>16:51:49</c:v>
                </c:pt>
                <c:pt idx="8394">
                  <c:v>16:51:50</c:v>
                </c:pt>
                <c:pt idx="8395">
                  <c:v>16:51:51</c:v>
                </c:pt>
                <c:pt idx="8396">
                  <c:v>16:51:52</c:v>
                </c:pt>
                <c:pt idx="8397">
                  <c:v>16:51:53</c:v>
                </c:pt>
                <c:pt idx="8398">
                  <c:v>16:51:54</c:v>
                </c:pt>
                <c:pt idx="8399">
                  <c:v>16:51:55</c:v>
                </c:pt>
                <c:pt idx="8400">
                  <c:v>16:51:56</c:v>
                </c:pt>
                <c:pt idx="8401">
                  <c:v>16:51:57</c:v>
                </c:pt>
                <c:pt idx="8402">
                  <c:v>16:51:58</c:v>
                </c:pt>
                <c:pt idx="8403">
                  <c:v>16:51:59</c:v>
                </c:pt>
                <c:pt idx="8404">
                  <c:v>16:52:00</c:v>
                </c:pt>
                <c:pt idx="8405">
                  <c:v>16:52:01</c:v>
                </c:pt>
                <c:pt idx="8406">
                  <c:v>16:52:02</c:v>
                </c:pt>
                <c:pt idx="8407">
                  <c:v>16:52:03</c:v>
                </c:pt>
                <c:pt idx="8408">
                  <c:v>16:52:04</c:v>
                </c:pt>
                <c:pt idx="8409">
                  <c:v>16:52:05</c:v>
                </c:pt>
                <c:pt idx="8410">
                  <c:v>16:52:06</c:v>
                </c:pt>
                <c:pt idx="8411">
                  <c:v>16:52:07</c:v>
                </c:pt>
                <c:pt idx="8412">
                  <c:v>16:52:08</c:v>
                </c:pt>
                <c:pt idx="8413">
                  <c:v>16:52:09</c:v>
                </c:pt>
                <c:pt idx="8414">
                  <c:v>16:52:10</c:v>
                </c:pt>
                <c:pt idx="8415">
                  <c:v>16:52:11</c:v>
                </c:pt>
                <c:pt idx="8416">
                  <c:v>16:52:12</c:v>
                </c:pt>
                <c:pt idx="8417">
                  <c:v>16:52:13</c:v>
                </c:pt>
                <c:pt idx="8418">
                  <c:v>16:52:14</c:v>
                </c:pt>
                <c:pt idx="8419">
                  <c:v>16:52:15</c:v>
                </c:pt>
                <c:pt idx="8420">
                  <c:v>16:52:16</c:v>
                </c:pt>
                <c:pt idx="8421">
                  <c:v>16:52:17</c:v>
                </c:pt>
                <c:pt idx="8422">
                  <c:v>16:52:18</c:v>
                </c:pt>
                <c:pt idx="8423">
                  <c:v>16:52:19</c:v>
                </c:pt>
                <c:pt idx="8424">
                  <c:v>16:52:20</c:v>
                </c:pt>
                <c:pt idx="8425">
                  <c:v>16:52:21</c:v>
                </c:pt>
                <c:pt idx="8426">
                  <c:v>16:52:22</c:v>
                </c:pt>
                <c:pt idx="8427">
                  <c:v>16:52:23</c:v>
                </c:pt>
                <c:pt idx="8428">
                  <c:v>16:52:24</c:v>
                </c:pt>
                <c:pt idx="8429">
                  <c:v>16:52:25</c:v>
                </c:pt>
                <c:pt idx="8430">
                  <c:v>16:52:26</c:v>
                </c:pt>
                <c:pt idx="8431">
                  <c:v>16:52:27</c:v>
                </c:pt>
                <c:pt idx="8432">
                  <c:v>16:52:28</c:v>
                </c:pt>
                <c:pt idx="8433">
                  <c:v>16:52:29</c:v>
                </c:pt>
                <c:pt idx="8434">
                  <c:v>16:52:30</c:v>
                </c:pt>
                <c:pt idx="8435">
                  <c:v>16:52:31</c:v>
                </c:pt>
                <c:pt idx="8436">
                  <c:v>16:52:32</c:v>
                </c:pt>
                <c:pt idx="8437">
                  <c:v>16:52:33</c:v>
                </c:pt>
                <c:pt idx="8438">
                  <c:v>16:52:34</c:v>
                </c:pt>
                <c:pt idx="8439">
                  <c:v>16:52:35</c:v>
                </c:pt>
                <c:pt idx="8440">
                  <c:v>16:52:36</c:v>
                </c:pt>
                <c:pt idx="8441">
                  <c:v>16:52:37</c:v>
                </c:pt>
                <c:pt idx="8442">
                  <c:v>16:52:38</c:v>
                </c:pt>
                <c:pt idx="8443">
                  <c:v>16:52:39</c:v>
                </c:pt>
                <c:pt idx="8444">
                  <c:v>16:52:40</c:v>
                </c:pt>
                <c:pt idx="8445">
                  <c:v>16:52:41</c:v>
                </c:pt>
                <c:pt idx="8446">
                  <c:v>16:52:42</c:v>
                </c:pt>
                <c:pt idx="8447">
                  <c:v>16:52:43</c:v>
                </c:pt>
                <c:pt idx="8448">
                  <c:v>16:52:44</c:v>
                </c:pt>
                <c:pt idx="8449">
                  <c:v>16:52:45</c:v>
                </c:pt>
                <c:pt idx="8450">
                  <c:v>16:52:46</c:v>
                </c:pt>
                <c:pt idx="8451">
                  <c:v>16:52:47</c:v>
                </c:pt>
                <c:pt idx="8452">
                  <c:v>16:52:48</c:v>
                </c:pt>
                <c:pt idx="8453">
                  <c:v>16:52:49</c:v>
                </c:pt>
                <c:pt idx="8454">
                  <c:v>16:52:50</c:v>
                </c:pt>
                <c:pt idx="8455">
                  <c:v>16:52:51</c:v>
                </c:pt>
                <c:pt idx="8456">
                  <c:v>16:52:52</c:v>
                </c:pt>
                <c:pt idx="8457">
                  <c:v>16:52:53</c:v>
                </c:pt>
                <c:pt idx="8458">
                  <c:v>16:52:54</c:v>
                </c:pt>
                <c:pt idx="8459">
                  <c:v>16:52:55</c:v>
                </c:pt>
                <c:pt idx="8460">
                  <c:v>16:52:56</c:v>
                </c:pt>
                <c:pt idx="8461">
                  <c:v>16:52:57</c:v>
                </c:pt>
                <c:pt idx="8462">
                  <c:v>16:52:58</c:v>
                </c:pt>
                <c:pt idx="8463">
                  <c:v>16:52:59</c:v>
                </c:pt>
                <c:pt idx="8464">
                  <c:v>16:53:00</c:v>
                </c:pt>
                <c:pt idx="8465">
                  <c:v>16:53:01</c:v>
                </c:pt>
                <c:pt idx="8466">
                  <c:v>16:53:02</c:v>
                </c:pt>
                <c:pt idx="8467">
                  <c:v>16:53:03</c:v>
                </c:pt>
                <c:pt idx="8468">
                  <c:v>16:53:04</c:v>
                </c:pt>
                <c:pt idx="8469">
                  <c:v>16:53:05</c:v>
                </c:pt>
                <c:pt idx="8470">
                  <c:v>16:53:06</c:v>
                </c:pt>
                <c:pt idx="8471">
                  <c:v>16:53:07</c:v>
                </c:pt>
                <c:pt idx="8472">
                  <c:v>16:53:08</c:v>
                </c:pt>
                <c:pt idx="8473">
                  <c:v>16:53:09</c:v>
                </c:pt>
                <c:pt idx="8474">
                  <c:v>16:53:10</c:v>
                </c:pt>
                <c:pt idx="8475">
                  <c:v>16:53:11</c:v>
                </c:pt>
                <c:pt idx="8476">
                  <c:v>16:53:12</c:v>
                </c:pt>
                <c:pt idx="8477">
                  <c:v>16:53:13</c:v>
                </c:pt>
                <c:pt idx="8478">
                  <c:v>16:53:14</c:v>
                </c:pt>
                <c:pt idx="8479">
                  <c:v>16:53:15</c:v>
                </c:pt>
                <c:pt idx="8480">
                  <c:v>16:53:16</c:v>
                </c:pt>
                <c:pt idx="8481">
                  <c:v>16:53:17</c:v>
                </c:pt>
                <c:pt idx="8482">
                  <c:v>16:53:18</c:v>
                </c:pt>
                <c:pt idx="8483">
                  <c:v>16:53:19</c:v>
                </c:pt>
                <c:pt idx="8484">
                  <c:v>16:53:20</c:v>
                </c:pt>
                <c:pt idx="8485">
                  <c:v>16:53:21</c:v>
                </c:pt>
                <c:pt idx="8486">
                  <c:v>16:53:22</c:v>
                </c:pt>
                <c:pt idx="8487">
                  <c:v>16:53:23</c:v>
                </c:pt>
                <c:pt idx="8488">
                  <c:v>16:53:24</c:v>
                </c:pt>
                <c:pt idx="8489">
                  <c:v>16:53:25</c:v>
                </c:pt>
                <c:pt idx="8490">
                  <c:v>16:53:26</c:v>
                </c:pt>
                <c:pt idx="8491">
                  <c:v>16:53:27</c:v>
                </c:pt>
                <c:pt idx="8492">
                  <c:v>16:53:28</c:v>
                </c:pt>
                <c:pt idx="8493">
                  <c:v>16:53:29</c:v>
                </c:pt>
                <c:pt idx="8494">
                  <c:v>16:53:30</c:v>
                </c:pt>
                <c:pt idx="8495">
                  <c:v>16:53:31</c:v>
                </c:pt>
                <c:pt idx="8496">
                  <c:v>16:53:32</c:v>
                </c:pt>
                <c:pt idx="8497">
                  <c:v>16:53:33</c:v>
                </c:pt>
                <c:pt idx="8498">
                  <c:v>16:53:34</c:v>
                </c:pt>
                <c:pt idx="8499">
                  <c:v>16:53:35</c:v>
                </c:pt>
                <c:pt idx="8500">
                  <c:v>16:53:36</c:v>
                </c:pt>
                <c:pt idx="8501">
                  <c:v>16:53:37</c:v>
                </c:pt>
                <c:pt idx="8502">
                  <c:v>16:53:38</c:v>
                </c:pt>
                <c:pt idx="8503">
                  <c:v>16:53:39</c:v>
                </c:pt>
                <c:pt idx="8504">
                  <c:v>16:53:40</c:v>
                </c:pt>
                <c:pt idx="8505">
                  <c:v>16:53:41</c:v>
                </c:pt>
                <c:pt idx="8506">
                  <c:v>16:53:42</c:v>
                </c:pt>
                <c:pt idx="8507">
                  <c:v>16:53:43</c:v>
                </c:pt>
                <c:pt idx="8508">
                  <c:v>16:53:44</c:v>
                </c:pt>
                <c:pt idx="8509">
                  <c:v>16:53:45</c:v>
                </c:pt>
                <c:pt idx="8510">
                  <c:v>16:53:46</c:v>
                </c:pt>
                <c:pt idx="8511">
                  <c:v>16:53:47</c:v>
                </c:pt>
                <c:pt idx="8512">
                  <c:v>16:53:48</c:v>
                </c:pt>
                <c:pt idx="8513">
                  <c:v>16:53:49</c:v>
                </c:pt>
                <c:pt idx="8514">
                  <c:v>16:53:50</c:v>
                </c:pt>
                <c:pt idx="8515">
                  <c:v>16:53:51</c:v>
                </c:pt>
                <c:pt idx="8516">
                  <c:v>16:53:52</c:v>
                </c:pt>
                <c:pt idx="8517">
                  <c:v>16:53:53</c:v>
                </c:pt>
                <c:pt idx="8518">
                  <c:v>16:53:54</c:v>
                </c:pt>
                <c:pt idx="8519">
                  <c:v>16:53:55</c:v>
                </c:pt>
                <c:pt idx="8520">
                  <c:v>16:53:56</c:v>
                </c:pt>
                <c:pt idx="8521">
                  <c:v>16:53:57</c:v>
                </c:pt>
                <c:pt idx="8522">
                  <c:v>16:53:58</c:v>
                </c:pt>
                <c:pt idx="8523">
                  <c:v>16:53:59</c:v>
                </c:pt>
                <c:pt idx="8524">
                  <c:v>16:54:00</c:v>
                </c:pt>
                <c:pt idx="8525">
                  <c:v>16:54:01</c:v>
                </c:pt>
                <c:pt idx="8526">
                  <c:v>16:54:02</c:v>
                </c:pt>
                <c:pt idx="8527">
                  <c:v>16:54:03</c:v>
                </c:pt>
                <c:pt idx="8528">
                  <c:v>16:54:04</c:v>
                </c:pt>
                <c:pt idx="8529">
                  <c:v>16:54:05</c:v>
                </c:pt>
                <c:pt idx="8530">
                  <c:v>16:54:06</c:v>
                </c:pt>
                <c:pt idx="8531">
                  <c:v>16:54:07</c:v>
                </c:pt>
                <c:pt idx="8532">
                  <c:v>16:54:08</c:v>
                </c:pt>
                <c:pt idx="8533">
                  <c:v>16:54:09</c:v>
                </c:pt>
                <c:pt idx="8534">
                  <c:v>16:54:10</c:v>
                </c:pt>
                <c:pt idx="8535">
                  <c:v>16:54:11</c:v>
                </c:pt>
                <c:pt idx="8536">
                  <c:v>16:54:12</c:v>
                </c:pt>
                <c:pt idx="8537">
                  <c:v>16:54:13</c:v>
                </c:pt>
                <c:pt idx="8538">
                  <c:v>16:54:14</c:v>
                </c:pt>
                <c:pt idx="8539">
                  <c:v>16:54:15</c:v>
                </c:pt>
                <c:pt idx="8540">
                  <c:v>16:54:16</c:v>
                </c:pt>
                <c:pt idx="8541">
                  <c:v>16:54:17</c:v>
                </c:pt>
                <c:pt idx="8542">
                  <c:v>16:54:18</c:v>
                </c:pt>
                <c:pt idx="8543">
                  <c:v>16:54:19</c:v>
                </c:pt>
                <c:pt idx="8544">
                  <c:v>16:54:20</c:v>
                </c:pt>
                <c:pt idx="8545">
                  <c:v>16:54:21</c:v>
                </c:pt>
                <c:pt idx="8546">
                  <c:v>16:54:22</c:v>
                </c:pt>
                <c:pt idx="8547">
                  <c:v>16:54:23</c:v>
                </c:pt>
                <c:pt idx="8548">
                  <c:v>16:54:24</c:v>
                </c:pt>
                <c:pt idx="8549">
                  <c:v>16:54:25</c:v>
                </c:pt>
                <c:pt idx="8550">
                  <c:v>16:54:26</c:v>
                </c:pt>
                <c:pt idx="8551">
                  <c:v>16:54:27</c:v>
                </c:pt>
                <c:pt idx="8552">
                  <c:v>16:54:28</c:v>
                </c:pt>
                <c:pt idx="8553">
                  <c:v>16:54:29</c:v>
                </c:pt>
                <c:pt idx="8554">
                  <c:v>16:54:30</c:v>
                </c:pt>
                <c:pt idx="8555">
                  <c:v>16:54:31</c:v>
                </c:pt>
                <c:pt idx="8556">
                  <c:v>16:54:32</c:v>
                </c:pt>
                <c:pt idx="8557">
                  <c:v>16:54:33</c:v>
                </c:pt>
                <c:pt idx="8558">
                  <c:v>16:54:34</c:v>
                </c:pt>
                <c:pt idx="8559">
                  <c:v>16:54:35</c:v>
                </c:pt>
                <c:pt idx="8560">
                  <c:v>16:54:36</c:v>
                </c:pt>
                <c:pt idx="8561">
                  <c:v>16:54:37</c:v>
                </c:pt>
                <c:pt idx="8562">
                  <c:v>16:54:38</c:v>
                </c:pt>
                <c:pt idx="8563">
                  <c:v>16:54:39</c:v>
                </c:pt>
                <c:pt idx="8564">
                  <c:v>16:54:40</c:v>
                </c:pt>
                <c:pt idx="8565">
                  <c:v>16:54:41</c:v>
                </c:pt>
                <c:pt idx="8566">
                  <c:v>16:54:42</c:v>
                </c:pt>
                <c:pt idx="8567">
                  <c:v>16:54:43</c:v>
                </c:pt>
                <c:pt idx="8568">
                  <c:v>16:54:44</c:v>
                </c:pt>
                <c:pt idx="8569">
                  <c:v>16:54:45</c:v>
                </c:pt>
                <c:pt idx="8570">
                  <c:v>16:54:46</c:v>
                </c:pt>
                <c:pt idx="8571">
                  <c:v>16:54:47</c:v>
                </c:pt>
                <c:pt idx="8572">
                  <c:v>16:54:48</c:v>
                </c:pt>
                <c:pt idx="8573">
                  <c:v>16:54:49</c:v>
                </c:pt>
                <c:pt idx="8574">
                  <c:v>16:54:50</c:v>
                </c:pt>
                <c:pt idx="8575">
                  <c:v>16:54:51</c:v>
                </c:pt>
                <c:pt idx="8576">
                  <c:v>16:54:52</c:v>
                </c:pt>
                <c:pt idx="8577">
                  <c:v>16:54:53</c:v>
                </c:pt>
                <c:pt idx="8578">
                  <c:v>16:54:54</c:v>
                </c:pt>
                <c:pt idx="8579">
                  <c:v>16:54:55</c:v>
                </c:pt>
                <c:pt idx="8580">
                  <c:v>16:54:56</c:v>
                </c:pt>
                <c:pt idx="8581">
                  <c:v>16:54:57</c:v>
                </c:pt>
                <c:pt idx="8582">
                  <c:v>16:54:58</c:v>
                </c:pt>
                <c:pt idx="8583">
                  <c:v>16:54:59</c:v>
                </c:pt>
                <c:pt idx="8584">
                  <c:v>16:55:00</c:v>
                </c:pt>
                <c:pt idx="8585">
                  <c:v>16:55:01</c:v>
                </c:pt>
                <c:pt idx="8586">
                  <c:v>16:55:02</c:v>
                </c:pt>
                <c:pt idx="8587">
                  <c:v>16:55:03</c:v>
                </c:pt>
                <c:pt idx="8588">
                  <c:v>16:55:04</c:v>
                </c:pt>
                <c:pt idx="8589">
                  <c:v>16:55:05</c:v>
                </c:pt>
                <c:pt idx="8590">
                  <c:v>16:55:06</c:v>
                </c:pt>
                <c:pt idx="8591">
                  <c:v>16:55:07</c:v>
                </c:pt>
                <c:pt idx="8592">
                  <c:v>16:55:08</c:v>
                </c:pt>
                <c:pt idx="8593">
                  <c:v>16:55:09</c:v>
                </c:pt>
                <c:pt idx="8594">
                  <c:v>16:55:10</c:v>
                </c:pt>
                <c:pt idx="8595">
                  <c:v>16:55:11</c:v>
                </c:pt>
                <c:pt idx="8596">
                  <c:v>16:55:12</c:v>
                </c:pt>
                <c:pt idx="8597">
                  <c:v>16:55:13</c:v>
                </c:pt>
                <c:pt idx="8598">
                  <c:v>16:55:14</c:v>
                </c:pt>
                <c:pt idx="8599">
                  <c:v>16:55:15</c:v>
                </c:pt>
                <c:pt idx="8600">
                  <c:v>16:55:16</c:v>
                </c:pt>
                <c:pt idx="8601">
                  <c:v>16:55:17</c:v>
                </c:pt>
                <c:pt idx="8602">
                  <c:v>16:55:18</c:v>
                </c:pt>
                <c:pt idx="8603">
                  <c:v>16:55:19</c:v>
                </c:pt>
                <c:pt idx="8604">
                  <c:v>16:55:20</c:v>
                </c:pt>
                <c:pt idx="8605">
                  <c:v>16:55:21</c:v>
                </c:pt>
                <c:pt idx="8606">
                  <c:v>16:55:22</c:v>
                </c:pt>
                <c:pt idx="8607">
                  <c:v>16:55:23</c:v>
                </c:pt>
                <c:pt idx="8608">
                  <c:v>16:55:24</c:v>
                </c:pt>
                <c:pt idx="8609">
                  <c:v>16:55:25</c:v>
                </c:pt>
                <c:pt idx="8610">
                  <c:v>16:55:26</c:v>
                </c:pt>
                <c:pt idx="8611">
                  <c:v>16:55:27</c:v>
                </c:pt>
                <c:pt idx="8612">
                  <c:v>16:55:28</c:v>
                </c:pt>
                <c:pt idx="8613">
                  <c:v>16:55:29</c:v>
                </c:pt>
                <c:pt idx="8614">
                  <c:v>16:55:30</c:v>
                </c:pt>
                <c:pt idx="8615">
                  <c:v>16:55:31</c:v>
                </c:pt>
                <c:pt idx="8616">
                  <c:v>16:55:32</c:v>
                </c:pt>
                <c:pt idx="8617">
                  <c:v>16:55:33</c:v>
                </c:pt>
                <c:pt idx="8618">
                  <c:v>16:55:34</c:v>
                </c:pt>
                <c:pt idx="8619">
                  <c:v>16:55:35</c:v>
                </c:pt>
                <c:pt idx="8620">
                  <c:v>16:55:36</c:v>
                </c:pt>
                <c:pt idx="8621">
                  <c:v>16:55:37</c:v>
                </c:pt>
                <c:pt idx="8622">
                  <c:v>16:55:38</c:v>
                </c:pt>
                <c:pt idx="8623">
                  <c:v>16:55:39</c:v>
                </c:pt>
                <c:pt idx="8624">
                  <c:v>16:55:40</c:v>
                </c:pt>
                <c:pt idx="8625">
                  <c:v>16:55:41</c:v>
                </c:pt>
                <c:pt idx="8626">
                  <c:v>16:55:42</c:v>
                </c:pt>
                <c:pt idx="8627">
                  <c:v>16:55:43</c:v>
                </c:pt>
                <c:pt idx="8628">
                  <c:v>16:55:44</c:v>
                </c:pt>
                <c:pt idx="8629">
                  <c:v>16:55:45</c:v>
                </c:pt>
                <c:pt idx="8630">
                  <c:v>16:55:46</c:v>
                </c:pt>
                <c:pt idx="8631">
                  <c:v>16:55:47</c:v>
                </c:pt>
                <c:pt idx="8632">
                  <c:v>16:55:48</c:v>
                </c:pt>
                <c:pt idx="8633">
                  <c:v>16:55:49</c:v>
                </c:pt>
                <c:pt idx="8634">
                  <c:v>16:55:50</c:v>
                </c:pt>
                <c:pt idx="8635">
                  <c:v>16:55:51</c:v>
                </c:pt>
                <c:pt idx="8636">
                  <c:v>16:55:52</c:v>
                </c:pt>
                <c:pt idx="8637">
                  <c:v>16:55:53</c:v>
                </c:pt>
                <c:pt idx="8638">
                  <c:v>16:55:54</c:v>
                </c:pt>
                <c:pt idx="8639">
                  <c:v>16:55:55</c:v>
                </c:pt>
                <c:pt idx="8640">
                  <c:v>16:55:56</c:v>
                </c:pt>
                <c:pt idx="8641">
                  <c:v>16:55:57</c:v>
                </c:pt>
                <c:pt idx="8642">
                  <c:v>16:55:58</c:v>
                </c:pt>
                <c:pt idx="8643">
                  <c:v>16:55:59</c:v>
                </c:pt>
                <c:pt idx="8644">
                  <c:v>16:56:00</c:v>
                </c:pt>
                <c:pt idx="8645">
                  <c:v>16:56:01</c:v>
                </c:pt>
                <c:pt idx="8646">
                  <c:v>16:56:02</c:v>
                </c:pt>
                <c:pt idx="8647">
                  <c:v>16:56:03</c:v>
                </c:pt>
                <c:pt idx="8648">
                  <c:v>16:56:04</c:v>
                </c:pt>
                <c:pt idx="8649">
                  <c:v>16:56:05</c:v>
                </c:pt>
                <c:pt idx="8650">
                  <c:v>16:56:06</c:v>
                </c:pt>
                <c:pt idx="8651">
                  <c:v>16:56:07</c:v>
                </c:pt>
                <c:pt idx="8652">
                  <c:v>16:56:08</c:v>
                </c:pt>
                <c:pt idx="8653">
                  <c:v>16:56:09</c:v>
                </c:pt>
                <c:pt idx="8654">
                  <c:v>16:56:10</c:v>
                </c:pt>
                <c:pt idx="8655">
                  <c:v>16:56:11</c:v>
                </c:pt>
                <c:pt idx="8656">
                  <c:v>16:56:12</c:v>
                </c:pt>
                <c:pt idx="8657">
                  <c:v>16:56:13</c:v>
                </c:pt>
                <c:pt idx="8658">
                  <c:v>16:56:14</c:v>
                </c:pt>
                <c:pt idx="8659">
                  <c:v>16:56:15</c:v>
                </c:pt>
                <c:pt idx="8660">
                  <c:v>16:56:16</c:v>
                </c:pt>
                <c:pt idx="8661">
                  <c:v>16:56:17</c:v>
                </c:pt>
                <c:pt idx="8662">
                  <c:v>16:56:18</c:v>
                </c:pt>
                <c:pt idx="8663">
                  <c:v>16:56:19</c:v>
                </c:pt>
                <c:pt idx="8664">
                  <c:v>16:56:20</c:v>
                </c:pt>
                <c:pt idx="8665">
                  <c:v>16:56:21</c:v>
                </c:pt>
                <c:pt idx="8666">
                  <c:v>16:56:22</c:v>
                </c:pt>
                <c:pt idx="8667">
                  <c:v>16:56:23</c:v>
                </c:pt>
                <c:pt idx="8668">
                  <c:v>16:56:24</c:v>
                </c:pt>
                <c:pt idx="8669">
                  <c:v>16:56:25</c:v>
                </c:pt>
                <c:pt idx="8670">
                  <c:v>16:56:26</c:v>
                </c:pt>
                <c:pt idx="8671">
                  <c:v>16:56:27</c:v>
                </c:pt>
                <c:pt idx="8672">
                  <c:v>16:56:28</c:v>
                </c:pt>
                <c:pt idx="8673">
                  <c:v>16:56:29</c:v>
                </c:pt>
                <c:pt idx="8674">
                  <c:v>16:56:30</c:v>
                </c:pt>
                <c:pt idx="8675">
                  <c:v>16:56:31</c:v>
                </c:pt>
                <c:pt idx="8676">
                  <c:v>16:56:32</c:v>
                </c:pt>
                <c:pt idx="8677">
                  <c:v>16:56:33</c:v>
                </c:pt>
                <c:pt idx="8678">
                  <c:v>16:56:34</c:v>
                </c:pt>
                <c:pt idx="8679">
                  <c:v>16:56:35</c:v>
                </c:pt>
                <c:pt idx="8680">
                  <c:v>16:56:36</c:v>
                </c:pt>
                <c:pt idx="8681">
                  <c:v>16:56:37</c:v>
                </c:pt>
                <c:pt idx="8682">
                  <c:v>16:56:38</c:v>
                </c:pt>
                <c:pt idx="8683">
                  <c:v>16:56:39</c:v>
                </c:pt>
                <c:pt idx="8684">
                  <c:v>16:56:40</c:v>
                </c:pt>
                <c:pt idx="8685">
                  <c:v>16:56:41</c:v>
                </c:pt>
                <c:pt idx="8686">
                  <c:v>16:56:42</c:v>
                </c:pt>
                <c:pt idx="8687">
                  <c:v>16:56:43</c:v>
                </c:pt>
                <c:pt idx="8688">
                  <c:v>16:56:44</c:v>
                </c:pt>
                <c:pt idx="8689">
                  <c:v>16:56:45</c:v>
                </c:pt>
                <c:pt idx="8690">
                  <c:v>16:56:46</c:v>
                </c:pt>
                <c:pt idx="8691">
                  <c:v>16:56:47</c:v>
                </c:pt>
                <c:pt idx="8692">
                  <c:v>16:56:48</c:v>
                </c:pt>
                <c:pt idx="8693">
                  <c:v>16:56:49</c:v>
                </c:pt>
                <c:pt idx="8694">
                  <c:v>16:56:50</c:v>
                </c:pt>
                <c:pt idx="8695">
                  <c:v>16:56:51</c:v>
                </c:pt>
                <c:pt idx="8696">
                  <c:v>16:56:52</c:v>
                </c:pt>
                <c:pt idx="8697">
                  <c:v>16:56:53</c:v>
                </c:pt>
                <c:pt idx="8698">
                  <c:v>16:56:54</c:v>
                </c:pt>
                <c:pt idx="8699">
                  <c:v>16:56:55</c:v>
                </c:pt>
                <c:pt idx="8700">
                  <c:v>16:56:56</c:v>
                </c:pt>
                <c:pt idx="8701">
                  <c:v>16:56:57</c:v>
                </c:pt>
                <c:pt idx="8702">
                  <c:v>16:56:58</c:v>
                </c:pt>
                <c:pt idx="8703">
                  <c:v>16:56:59</c:v>
                </c:pt>
                <c:pt idx="8704">
                  <c:v>16:57:00</c:v>
                </c:pt>
                <c:pt idx="8705">
                  <c:v>16:57:01</c:v>
                </c:pt>
                <c:pt idx="8706">
                  <c:v>16:57:02</c:v>
                </c:pt>
                <c:pt idx="8707">
                  <c:v>16:57:03</c:v>
                </c:pt>
                <c:pt idx="8708">
                  <c:v>16:57:04</c:v>
                </c:pt>
                <c:pt idx="8709">
                  <c:v>16:57:05</c:v>
                </c:pt>
                <c:pt idx="8710">
                  <c:v>16:57:06</c:v>
                </c:pt>
                <c:pt idx="8711">
                  <c:v>16:57:07</c:v>
                </c:pt>
                <c:pt idx="8712">
                  <c:v>16:57:08</c:v>
                </c:pt>
                <c:pt idx="8713">
                  <c:v>16:57:09</c:v>
                </c:pt>
                <c:pt idx="8714">
                  <c:v>16:57:10</c:v>
                </c:pt>
                <c:pt idx="8715">
                  <c:v>16:57:11</c:v>
                </c:pt>
                <c:pt idx="8716">
                  <c:v>16:57:12</c:v>
                </c:pt>
                <c:pt idx="8717">
                  <c:v>16:57:13</c:v>
                </c:pt>
                <c:pt idx="8718">
                  <c:v>16:57:14</c:v>
                </c:pt>
                <c:pt idx="8719">
                  <c:v>16:57:15</c:v>
                </c:pt>
                <c:pt idx="8720">
                  <c:v>16:57:16</c:v>
                </c:pt>
                <c:pt idx="8721">
                  <c:v>16:57:17</c:v>
                </c:pt>
                <c:pt idx="8722">
                  <c:v>16:57:18</c:v>
                </c:pt>
                <c:pt idx="8723">
                  <c:v>16:57:19</c:v>
                </c:pt>
                <c:pt idx="8724">
                  <c:v>16:57:20</c:v>
                </c:pt>
                <c:pt idx="8725">
                  <c:v>16:57:21</c:v>
                </c:pt>
                <c:pt idx="8726">
                  <c:v>16:57:22</c:v>
                </c:pt>
                <c:pt idx="8727">
                  <c:v>16:57:23</c:v>
                </c:pt>
                <c:pt idx="8728">
                  <c:v>16:57:24</c:v>
                </c:pt>
                <c:pt idx="8729">
                  <c:v>16:57:25</c:v>
                </c:pt>
                <c:pt idx="8730">
                  <c:v>16:57:26</c:v>
                </c:pt>
                <c:pt idx="8731">
                  <c:v>16:57:27</c:v>
                </c:pt>
                <c:pt idx="8732">
                  <c:v>16:57:28</c:v>
                </c:pt>
                <c:pt idx="8733">
                  <c:v>16:57:29</c:v>
                </c:pt>
                <c:pt idx="8734">
                  <c:v>16:57:30</c:v>
                </c:pt>
                <c:pt idx="8735">
                  <c:v>16:57:31</c:v>
                </c:pt>
                <c:pt idx="8736">
                  <c:v>16:57:32</c:v>
                </c:pt>
                <c:pt idx="8737">
                  <c:v>16:57:33</c:v>
                </c:pt>
                <c:pt idx="8738">
                  <c:v>16:57:34</c:v>
                </c:pt>
                <c:pt idx="8739">
                  <c:v>16:57:35</c:v>
                </c:pt>
                <c:pt idx="8740">
                  <c:v>16:57:36</c:v>
                </c:pt>
                <c:pt idx="8741">
                  <c:v>16:57:37</c:v>
                </c:pt>
                <c:pt idx="8742">
                  <c:v>16:57:38</c:v>
                </c:pt>
                <c:pt idx="8743">
                  <c:v>16:57:39</c:v>
                </c:pt>
                <c:pt idx="8744">
                  <c:v>16:57:40</c:v>
                </c:pt>
                <c:pt idx="8745">
                  <c:v>16:57:41</c:v>
                </c:pt>
                <c:pt idx="8746">
                  <c:v>16:57:42</c:v>
                </c:pt>
                <c:pt idx="8747">
                  <c:v>16:57:43</c:v>
                </c:pt>
                <c:pt idx="8748">
                  <c:v>16:57:44</c:v>
                </c:pt>
                <c:pt idx="8749">
                  <c:v>16:57:45</c:v>
                </c:pt>
                <c:pt idx="8750">
                  <c:v>16:57:46</c:v>
                </c:pt>
                <c:pt idx="8751">
                  <c:v>16:57:47</c:v>
                </c:pt>
                <c:pt idx="8752">
                  <c:v>16:57:48</c:v>
                </c:pt>
                <c:pt idx="8753">
                  <c:v>16:57:49</c:v>
                </c:pt>
                <c:pt idx="8754">
                  <c:v>16:57:50</c:v>
                </c:pt>
                <c:pt idx="8755">
                  <c:v>16:57:51</c:v>
                </c:pt>
                <c:pt idx="8756">
                  <c:v>16:57:52</c:v>
                </c:pt>
                <c:pt idx="8757">
                  <c:v>16:57:53</c:v>
                </c:pt>
                <c:pt idx="8758">
                  <c:v>16:57:54</c:v>
                </c:pt>
                <c:pt idx="8759">
                  <c:v>16:57:55</c:v>
                </c:pt>
                <c:pt idx="8760">
                  <c:v>16:57:56</c:v>
                </c:pt>
                <c:pt idx="8761">
                  <c:v>16:57:57</c:v>
                </c:pt>
                <c:pt idx="8762">
                  <c:v>16:57:58</c:v>
                </c:pt>
                <c:pt idx="8763">
                  <c:v>16:57:59</c:v>
                </c:pt>
                <c:pt idx="8764">
                  <c:v>16:58:00</c:v>
                </c:pt>
                <c:pt idx="8765">
                  <c:v>16:58:01</c:v>
                </c:pt>
                <c:pt idx="8766">
                  <c:v>16:58:02</c:v>
                </c:pt>
                <c:pt idx="8767">
                  <c:v>16:58:03</c:v>
                </c:pt>
                <c:pt idx="8768">
                  <c:v>16:58:04</c:v>
                </c:pt>
                <c:pt idx="8769">
                  <c:v>16:58:05</c:v>
                </c:pt>
                <c:pt idx="8770">
                  <c:v>16:58:06</c:v>
                </c:pt>
                <c:pt idx="8771">
                  <c:v>16:58:07</c:v>
                </c:pt>
                <c:pt idx="8772">
                  <c:v>16:58:08</c:v>
                </c:pt>
                <c:pt idx="8773">
                  <c:v>16:58:09</c:v>
                </c:pt>
                <c:pt idx="8774">
                  <c:v>16:58:10</c:v>
                </c:pt>
                <c:pt idx="8775">
                  <c:v>16:58:11</c:v>
                </c:pt>
                <c:pt idx="8776">
                  <c:v>16:58:12</c:v>
                </c:pt>
                <c:pt idx="8777">
                  <c:v>16:58:13</c:v>
                </c:pt>
                <c:pt idx="8778">
                  <c:v>16:58:14</c:v>
                </c:pt>
                <c:pt idx="8779">
                  <c:v>16:58:15</c:v>
                </c:pt>
                <c:pt idx="8780">
                  <c:v>16:58:16</c:v>
                </c:pt>
                <c:pt idx="8781">
                  <c:v>16:58:17</c:v>
                </c:pt>
                <c:pt idx="8782">
                  <c:v>16:58:18</c:v>
                </c:pt>
                <c:pt idx="8783">
                  <c:v>16:58:19</c:v>
                </c:pt>
                <c:pt idx="8784">
                  <c:v>16:58:20</c:v>
                </c:pt>
                <c:pt idx="8785">
                  <c:v>16:58:21</c:v>
                </c:pt>
                <c:pt idx="8786">
                  <c:v>16:58:22</c:v>
                </c:pt>
                <c:pt idx="8787">
                  <c:v>16:58:23</c:v>
                </c:pt>
                <c:pt idx="8788">
                  <c:v>16:58:24</c:v>
                </c:pt>
                <c:pt idx="8789">
                  <c:v>16:58:25</c:v>
                </c:pt>
                <c:pt idx="8790">
                  <c:v>16:58:26</c:v>
                </c:pt>
                <c:pt idx="8791">
                  <c:v>16:58:27</c:v>
                </c:pt>
                <c:pt idx="8792">
                  <c:v>16:58:28</c:v>
                </c:pt>
                <c:pt idx="8793">
                  <c:v>16:58:29</c:v>
                </c:pt>
                <c:pt idx="8794">
                  <c:v>16:58:30</c:v>
                </c:pt>
                <c:pt idx="8795">
                  <c:v>16:58:31</c:v>
                </c:pt>
                <c:pt idx="8796">
                  <c:v>16:58:32</c:v>
                </c:pt>
                <c:pt idx="8797">
                  <c:v>16:58:33</c:v>
                </c:pt>
                <c:pt idx="8798">
                  <c:v>16:58:34</c:v>
                </c:pt>
                <c:pt idx="8799">
                  <c:v>16:58:35</c:v>
                </c:pt>
                <c:pt idx="8800">
                  <c:v>16:58:36</c:v>
                </c:pt>
                <c:pt idx="8801">
                  <c:v>16:58:37</c:v>
                </c:pt>
                <c:pt idx="8802">
                  <c:v>16:58:38</c:v>
                </c:pt>
                <c:pt idx="8803">
                  <c:v>16:58:39</c:v>
                </c:pt>
                <c:pt idx="8804">
                  <c:v>16:58:40</c:v>
                </c:pt>
                <c:pt idx="8805">
                  <c:v>16:58:41</c:v>
                </c:pt>
                <c:pt idx="8806">
                  <c:v>16:58:42</c:v>
                </c:pt>
                <c:pt idx="8807">
                  <c:v>16:58:43</c:v>
                </c:pt>
                <c:pt idx="8808">
                  <c:v>16:58:44</c:v>
                </c:pt>
                <c:pt idx="8809">
                  <c:v>16:58:45</c:v>
                </c:pt>
                <c:pt idx="8810">
                  <c:v>16:58:46</c:v>
                </c:pt>
                <c:pt idx="8811">
                  <c:v>16:58:47</c:v>
                </c:pt>
                <c:pt idx="8812">
                  <c:v>16:58:48</c:v>
                </c:pt>
                <c:pt idx="8813">
                  <c:v>16:58:49</c:v>
                </c:pt>
                <c:pt idx="8814">
                  <c:v>16:58:50</c:v>
                </c:pt>
                <c:pt idx="8815">
                  <c:v>16:58:51</c:v>
                </c:pt>
                <c:pt idx="8816">
                  <c:v>16:58:52</c:v>
                </c:pt>
                <c:pt idx="8817">
                  <c:v>16:58:53</c:v>
                </c:pt>
                <c:pt idx="8818">
                  <c:v>16:58:54</c:v>
                </c:pt>
                <c:pt idx="8819">
                  <c:v>16:58:55</c:v>
                </c:pt>
                <c:pt idx="8820">
                  <c:v>16:58:56</c:v>
                </c:pt>
                <c:pt idx="8821">
                  <c:v>16:58:57</c:v>
                </c:pt>
                <c:pt idx="8822">
                  <c:v>16:58:58</c:v>
                </c:pt>
                <c:pt idx="8823">
                  <c:v>16:58:59</c:v>
                </c:pt>
                <c:pt idx="8824">
                  <c:v>16:59:00</c:v>
                </c:pt>
                <c:pt idx="8825">
                  <c:v>16:59:01</c:v>
                </c:pt>
                <c:pt idx="8826">
                  <c:v>16:59:02</c:v>
                </c:pt>
                <c:pt idx="8827">
                  <c:v>16:59:03</c:v>
                </c:pt>
                <c:pt idx="8828">
                  <c:v>16:59:04</c:v>
                </c:pt>
                <c:pt idx="8829">
                  <c:v>16:59:05</c:v>
                </c:pt>
                <c:pt idx="8830">
                  <c:v>16:59:06</c:v>
                </c:pt>
                <c:pt idx="8831">
                  <c:v>16:59:07</c:v>
                </c:pt>
                <c:pt idx="8832">
                  <c:v>16:59:08</c:v>
                </c:pt>
                <c:pt idx="8833">
                  <c:v>16:59:09</c:v>
                </c:pt>
                <c:pt idx="8834">
                  <c:v>16:59:10</c:v>
                </c:pt>
                <c:pt idx="8835">
                  <c:v>16:59:11</c:v>
                </c:pt>
                <c:pt idx="8836">
                  <c:v>16:59:12</c:v>
                </c:pt>
                <c:pt idx="8837">
                  <c:v>16:59:13</c:v>
                </c:pt>
                <c:pt idx="8838">
                  <c:v>16:59:14</c:v>
                </c:pt>
                <c:pt idx="8839">
                  <c:v>16:59:15</c:v>
                </c:pt>
                <c:pt idx="8840">
                  <c:v>16:59:16</c:v>
                </c:pt>
                <c:pt idx="8841">
                  <c:v>16:59:17</c:v>
                </c:pt>
                <c:pt idx="8842">
                  <c:v>16:59:18</c:v>
                </c:pt>
                <c:pt idx="8843">
                  <c:v>16:59:19</c:v>
                </c:pt>
                <c:pt idx="8844">
                  <c:v>16:59:20</c:v>
                </c:pt>
                <c:pt idx="8845">
                  <c:v>16:59:21</c:v>
                </c:pt>
                <c:pt idx="8846">
                  <c:v>16:59:22</c:v>
                </c:pt>
                <c:pt idx="8847">
                  <c:v>16:59:23</c:v>
                </c:pt>
                <c:pt idx="8848">
                  <c:v>16:59:24</c:v>
                </c:pt>
                <c:pt idx="8849">
                  <c:v>16:59:25</c:v>
                </c:pt>
                <c:pt idx="8850">
                  <c:v>16:59:26</c:v>
                </c:pt>
                <c:pt idx="8851">
                  <c:v>16:59:27</c:v>
                </c:pt>
                <c:pt idx="8852">
                  <c:v>16:59:28</c:v>
                </c:pt>
                <c:pt idx="8853">
                  <c:v>16:59:29</c:v>
                </c:pt>
                <c:pt idx="8854">
                  <c:v>16:59:30</c:v>
                </c:pt>
                <c:pt idx="8855">
                  <c:v>16:59:31</c:v>
                </c:pt>
                <c:pt idx="8856">
                  <c:v>16:59:32</c:v>
                </c:pt>
                <c:pt idx="8857">
                  <c:v>16:59:33</c:v>
                </c:pt>
                <c:pt idx="8858">
                  <c:v>16:59:34</c:v>
                </c:pt>
                <c:pt idx="8859">
                  <c:v>16:59:35</c:v>
                </c:pt>
                <c:pt idx="8860">
                  <c:v>16:59:36</c:v>
                </c:pt>
                <c:pt idx="8861">
                  <c:v>16:59:37</c:v>
                </c:pt>
                <c:pt idx="8862">
                  <c:v>16:59:38</c:v>
                </c:pt>
                <c:pt idx="8863">
                  <c:v>16:59:39</c:v>
                </c:pt>
                <c:pt idx="8864">
                  <c:v>16:59:40</c:v>
                </c:pt>
                <c:pt idx="8865">
                  <c:v>16:59:41</c:v>
                </c:pt>
                <c:pt idx="8866">
                  <c:v>16:59:42</c:v>
                </c:pt>
                <c:pt idx="8867">
                  <c:v>16:59:43</c:v>
                </c:pt>
                <c:pt idx="8868">
                  <c:v>16:59:44</c:v>
                </c:pt>
                <c:pt idx="8869">
                  <c:v>16:59:45</c:v>
                </c:pt>
                <c:pt idx="8870">
                  <c:v>16:59:46</c:v>
                </c:pt>
                <c:pt idx="8871">
                  <c:v>16:59:47</c:v>
                </c:pt>
                <c:pt idx="8872">
                  <c:v>16:59:48</c:v>
                </c:pt>
                <c:pt idx="8873">
                  <c:v>16:59:49</c:v>
                </c:pt>
                <c:pt idx="8874">
                  <c:v>16:59:50</c:v>
                </c:pt>
                <c:pt idx="8875">
                  <c:v>16:59:51</c:v>
                </c:pt>
                <c:pt idx="8876">
                  <c:v>16:59:52</c:v>
                </c:pt>
                <c:pt idx="8877">
                  <c:v>16:59:53</c:v>
                </c:pt>
                <c:pt idx="8878">
                  <c:v>16:59:54</c:v>
                </c:pt>
                <c:pt idx="8879">
                  <c:v>16:59:55</c:v>
                </c:pt>
                <c:pt idx="8880">
                  <c:v>16:59:56</c:v>
                </c:pt>
                <c:pt idx="8881">
                  <c:v>16:59:57</c:v>
                </c:pt>
                <c:pt idx="8882">
                  <c:v>16:59:58</c:v>
                </c:pt>
                <c:pt idx="8883">
                  <c:v>16:59:59</c:v>
                </c:pt>
                <c:pt idx="8884">
                  <c:v>17:00:00</c:v>
                </c:pt>
                <c:pt idx="8885">
                  <c:v>17:00:01</c:v>
                </c:pt>
                <c:pt idx="8886">
                  <c:v>17:00:02</c:v>
                </c:pt>
                <c:pt idx="8887">
                  <c:v>17:00:03</c:v>
                </c:pt>
                <c:pt idx="8888">
                  <c:v>17:00:04</c:v>
                </c:pt>
                <c:pt idx="8889">
                  <c:v>17:00:05</c:v>
                </c:pt>
                <c:pt idx="8890">
                  <c:v>17:00:06</c:v>
                </c:pt>
                <c:pt idx="8891">
                  <c:v>17:00:07</c:v>
                </c:pt>
                <c:pt idx="8892">
                  <c:v>17:00:08</c:v>
                </c:pt>
                <c:pt idx="8893">
                  <c:v>17:00:09</c:v>
                </c:pt>
                <c:pt idx="8894">
                  <c:v>17:00:10</c:v>
                </c:pt>
                <c:pt idx="8895">
                  <c:v>17:00:11</c:v>
                </c:pt>
                <c:pt idx="8896">
                  <c:v>17:00:12</c:v>
                </c:pt>
                <c:pt idx="8897">
                  <c:v>17:00:13</c:v>
                </c:pt>
                <c:pt idx="8898">
                  <c:v>17:00:14</c:v>
                </c:pt>
                <c:pt idx="8899">
                  <c:v>17:00:15</c:v>
                </c:pt>
                <c:pt idx="8900">
                  <c:v>17:00:16</c:v>
                </c:pt>
                <c:pt idx="8901">
                  <c:v>17:00:17</c:v>
                </c:pt>
                <c:pt idx="8902">
                  <c:v>17:00:18</c:v>
                </c:pt>
                <c:pt idx="8903">
                  <c:v>17:00:19</c:v>
                </c:pt>
                <c:pt idx="8904">
                  <c:v>17:00:20</c:v>
                </c:pt>
                <c:pt idx="8905">
                  <c:v>17:00:21</c:v>
                </c:pt>
                <c:pt idx="8906">
                  <c:v>17:00:22</c:v>
                </c:pt>
                <c:pt idx="8907">
                  <c:v>17:00:23</c:v>
                </c:pt>
                <c:pt idx="8908">
                  <c:v>17:00:24</c:v>
                </c:pt>
                <c:pt idx="8909">
                  <c:v>17:00:25</c:v>
                </c:pt>
                <c:pt idx="8910">
                  <c:v>17:00:26</c:v>
                </c:pt>
                <c:pt idx="8911">
                  <c:v>17:00:27</c:v>
                </c:pt>
                <c:pt idx="8912">
                  <c:v>17:00:28</c:v>
                </c:pt>
                <c:pt idx="8913">
                  <c:v>17:00:29</c:v>
                </c:pt>
                <c:pt idx="8914">
                  <c:v>17:00:30</c:v>
                </c:pt>
                <c:pt idx="8915">
                  <c:v>17:00:31</c:v>
                </c:pt>
                <c:pt idx="8916">
                  <c:v>17:00:32</c:v>
                </c:pt>
                <c:pt idx="8917">
                  <c:v>17:00:33</c:v>
                </c:pt>
                <c:pt idx="8918">
                  <c:v>17:00:34</c:v>
                </c:pt>
                <c:pt idx="8919">
                  <c:v>17:00:35</c:v>
                </c:pt>
                <c:pt idx="8920">
                  <c:v>17:00:36</c:v>
                </c:pt>
                <c:pt idx="8921">
                  <c:v>17:00:37</c:v>
                </c:pt>
                <c:pt idx="8922">
                  <c:v>17:00:38</c:v>
                </c:pt>
                <c:pt idx="8923">
                  <c:v>17:00:39</c:v>
                </c:pt>
                <c:pt idx="8924">
                  <c:v>17:00:40</c:v>
                </c:pt>
                <c:pt idx="8925">
                  <c:v>17:00:41</c:v>
                </c:pt>
                <c:pt idx="8926">
                  <c:v>17:00:42</c:v>
                </c:pt>
                <c:pt idx="8927">
                  <c:v>17:00:43</c:v>
                </c:pt>
                <c:pt idx="8928">
                  <c:v>17:00:44</c:v>
                </c:pt>
                <c:pt idx="8929">
                  <c:v>17:00:45</c:v>
                </c:pt>
                <c:pt idx="8930">
                  <c:v>17:00:46</c:v>
                </c:pt>
                <c:pt idx="8931">
                  <c:v>17:00:47</c:v>
                </c:pt>
                <c:pt idx="8932">
                  <c:v>17:00:48</c:v>
                </c:pt>
                <c:pt idx="8933">
                  <c:v>17:00:49</c:v>
                </c:pt>
                <c:pt idx="8934">
                  <c:v>17:00:50</c:v>
                </c:pt>
                <c:pt idx="8935">
                  <c:v>17:00:51</c:v>
                </c:pt>
                <c:pt idx="8936">
                  <c:v>17:00:52</c:v>
                </c:pt>
                <c:pt idx="8937">
                  <c:v>17:00:53</c:v>
                </c:pt>
                <c:pt idx="8938">
                  <c:v>17:00:54</c:v>
                </c:pt>
                <c:pt idx="8939">
                  <c:v>17:00:55</c:v>
                </c:pt>
                <c:pt idx="8940">
                  <c:v>17:00:56</c:v>
                </c:pt>
                <c:pt idx="8941">
                  <c:v>17:00:57</c:v>
                </c:pt>
                <c:pt idx="8942">
                  <c:v>17:00:58</c:v>
                </c:pt>
                <c:pt idx="8943">
                  <c:v>17:00:59</c:v>
                </c:pt>
                <c:pt idx="8944">
                  <c:v>17:01:00</c:v>
                </c:pt>
                <c:pt idx="8945">
                  <c:v>17:01:01</c:v>
                </c:pt>
                <c:pt idx="8946">
                  <c:v>17:01:02</c:v>
                </c:pt>
                <c:pt idx="8947">
                  <c:v>17:01:03</c:v>
                </c:pt>
                <c:pt idx="8948">
                  <c:v>17:01:04</c:v>
                </c:pt>
                <c:pt idx="8949">
                  <c:v>17:01:05</c:v>
                </c:pt>
                <c:pt idx="8950">
                  <c:v>17:01:06</c:v>
                </c:pt>
                <c:pt idx="8951">
                  <c:v>17:01:07</c:v>
                </c:pt>
                <c:pt idx="8952">
                  <c:v>17:01:08</c:v>
                </c:pt>
                <c:pt idx="8953">
                  <c:v>17:01:09</c:v>
                </c:pt>
                <c:pt idx="8954">
                  <c:v>17:01:10</c:v>
                </c:pt>
                <c:pt idx="8955">
                  <c:v>17:01:11</c:v>
                </c:pt>
                <c:pt idx="8956">
                  <c:v>17:01:12</c:v>
                </c:pt>
                <c:pt idx="8957">
                  <c:v>17:01:13</c:v>
                </c:pt>
                <c:pt idx="8958">
                  <c:v>17:01:14</c:v>
                </c:pt>
                <c:pt idx="8959">
                  <c:v>17:01:15</c:v>
                </c:pt>
                <c:pt idx="8960">
                  <c:v>17:01:16</c:v>
                </c:pt>
                <c:pt idx="8961">
                  <c:v>17:01:17</c:v>
                </c:pt>
                <c:pt idx="8962">
                  <c:v>17:01:18</c:v>
                </c:pt>
                <c:pt idx="8963">
                  <c:v>17:01:19</c:v>
                </c:pt>
                <c:pt idx="8964">
                  <c:v>17:01:20</c:v>
                </c:pt>
                <c:pt idx="8965">
                  <c:v>17:01:21</c:v>
                </c:pt>
                <c:pt idx="8966">
                  <c:v>17:01:22</c:v>
                </c:pt>
                <c:pt idx="8967">
                  <c:v>17:01:23</c:v>
                </c:pt>
                <c:pt idx="8968">
                  <c:v>17:01:24</c:v>
                </c:pt>
                <c:pt idx="8969">
                  <c:v>17:01:25</c:v>
                </c:pt>
                <c:pt idx="8970">
                  <c:v>17:01:26</c:v>
                </c:pt>
                <c:pt idx="8971">
                  <c:v>17:01:27</c:v>
                </c:pt>
                <c:pt idx="8972">
                  <c:v>17:01:28</c:v>
                </c:pt>
                <c:pt idx="8973">
                  <c:v>17:01:29</c:v>
                </c:pt>
                <c:pt idx="8974">
                  <c:v>17:01:30</c:v>
                </c:pt>
                <c:pt idx="8975">
                  <c:v>17:01:31</c:v>
                </c:pt>
                <c:pt idx="8976">
                  <c:v>17:01:32</c:v>
                </c:pt>
                <c:pt idx="8977">
                  <c:v>17:01:33</c:v>
                </c:pt>
                <c:pt idx="8978">
                  <c:v>17:01:34</c:v>
                </c:pt>
                <c:pt idx="8979">
                  <c:v>17:01:35</c:v>
                </c:pt>
                <c:pt idx="8980">
                  <c:v>17:01:36</c:v>
                </c:pt>
                <c:pt idx="8981">
                  <c:v>17:01:37</c:v>
                </c:pt>
                <c:pt idx="8982">
                  <c:v>17:01:38</c:v>
                </c:pt>
                <c:pt idx="8983">
                  <c:v>17:01:39</c:v>
                </c:pt>
                <c:pt idx="8984">
                  <c:v>17:01:40</c:v>
                </c:pt>
                <c:pt idx="8985">
                  <c:v>17:01:41</c:v>
                </c:pt>
                <c:pt idx="8986">
                  <c:v>17:01:42</c:v>
                </c:pt>
                <c:pt idx="8987">
                  <c:v>17:01:43</c:v>
                </c:pt>
                <c:pt idx="8988">
                  <c:v>17:01:44</c:v>
                </c:pt>
                <c:pt idx="8989">
                  <c:v>17:01:45</c:v>
                </c:pt>
                <c:pt idx="8990">
                  <c:v>17:01:46</c:v>
                </c:pt>
                <c:pt idx="8991">
                  <c:v>17:01:47</c:v>
                </c:pt>
                <c:pt idx="8992">
                  <c:v>17:01:48</c:v>
                </c:pt>
                <c:pt idx="8993">
                  <c:v>17:01:49</c:v>
                </c:pt>
                <c:pt idx="8994">
                  <c:v>17:01:50</c:v>
                </c:pt>
                <c:pt idx="8995">
                  <c:v>17:01:51</c:v>
                </c:pt>
                <c:pt idx="8996">
                  <c:v>17:01:52</c:v>
                </c:pt>
                <c:pt idx="8997">
                  <c:v>17:01:53</c:v>
                </c:pt>
                <c:pt idx="8998">
                  <c:v>17:01:54</c:v>
                </c:pt>
                <c:pt idx="8999">
                  <c:v>17:01:55</c:v>
                </c:pt>
                <c:pt idx="9000">
                  <c:v>17:01:56</c:v>
                </c:pt>
                <c:pt idx="9001">
                  <c:v>17:01:57</c:v>
                </c:pt>
                <c:pt idx="9002">
                  <c:v>17:01:58</c:v>
                </c:pt>
                <c:pt idx="9003">
                  <c:v>17:01:59</c:v>
                </c:pt>
                <c:pt idx="9004">
                  <c:v>17:02:00</c:v>
                </c:pt>
                <c:pt idx="9005">
                  <c:v>17:02:01</c:v>
                </c:pt>
                <c:pt idx="9006">
                  <c:v>17:02:02</c:v>
                </c:pt>
                <c:pt idx="9007">
                  <c:v>17:02:03</c:v>
                </c:pt>
                <c:pt idx="9008">
                  <c:v>17:02:04</c:v>
                </c:pt>
                <c:pt idx="9009">
                  <c:v>17:02:05</c:v>
                </c:pt>
                <c:pt idx="9010">
                  <c:v>17:02:06</c:v>
                </c:pt>
                <c:pt idx="9011">
                  <c:v>17:02:07</c:v>
                </c:pt>
                <c:pt idx="9012">
                  <c:v>17:02:08</c:v>
                </c:pt>
                <c:pt idx="9013">
                  <c:v>17:02:09</c:v>
                </c:pt>
                <c:pt idx="9014">
                  <c:v>17:02:10</c:v>
                </c:pt>
                <c:pt idx="9015">
                  <c:v>17:02:11</c:v>
                </c:pt>
                <c:pt idx="9016">
                  <c:v>17:02:12</c:v>
                </c:pt>
                <c:pt idx="9017">
                  <c:v>17:02:13</c:v>
                </c:pt>
                <c:pt idx="9018">
                  <c:v>17:02:14</c:v>
                </c:pt>
                <c:pt idx="9019">
                  <c:v>17:02:15</c:v>
                </c:pt>
                <c:pt idx="9020">
                  <c:v>17:02:16</c:v>
                </c:pt>
                <c:pt idx="9021">
                  <c:v>17:02:17</c:v>
                </c:pt>
                <c:pt idx="9022">
                  <c:v>17:02:18</c:v>
                </c:pt>
                <c:pt idx="9023">
                  <c:v>17:02:19</c:v>
                </c:pt>
                <c:pt idx="9024">
                  <c:v>17:02:20</c:v>
                </c:pt>
                <c:pt idx="9025">
                  <c:v>17:02:21</c:v>
                </c:pt>
                <c:pt idx="9026">
                  <c:v>17:02:22</c:v>
                </c:pt>
                <c:pt idx="9027">
                  <c:v>17:02:23</c:v>
                </c:pt>
                <c:pt idx="9028">
                  <c:v>17:02:24</c:v>
                </c:pt>
                <c:pt idx="9029">
                  <c:v>17:02:25</c:v>
                </c:pt>
                <c:pt idx="9030">
                  <c:v>17:02:26</c:v>
                </c:pt>
                <c:pt idx="9031">
                  <c:v>17:02:27</c:v>
                </c:pt>
                <c:pt idx="9032">
                  <c:v>17:02:28</c:v>
                </c:pt>
                <c:pt idx="9033">
                  <c:v>17:02:29</c:v>
                </c:pt>
                <c:pt idx="9034">
                  <c:v>17:02:30</c:v>
                </c:pt>
                <c:pt idx="9035">
                  <c:v>17:02:31</c:v>
                </c:pt>
                <c:pt idx="9036">
                  <c:v>17:02:32</c:v>
                </c:pt>
                <c:pt idx="9037">
                  <c:v>17:02:33</c:v>
                </c:pt>
                <c:pt idx="9038">
                  <c:v>17:02:34</c:v>
                </c:pt>
                <c:pt idx="9039">
                  <c:v>17:02:35</c:v>
                </c:pt>
                <c:pt idx="9040">
                  <c:v>17:02:36</c:v>
                </c:pt>
                <c:pt idx="9041">
                  <c:v>17:02:37</c:v>
                </c:pt>
                <c:pt idx="9042">
                  <c:v>17:02:38</c:v>
                </c:pt>
                <c:pt idx="9043">
                  <c:v>17:02:39</c:v>
                </c:pt>
                <c:pt idx="9044">
                  <c:v>17:02:40</c:v>
                </c:pt>
                <c:pt idx="9045">
                  <c:v>17:02:41</c:v>
                </c:pt>
                <c:pt idx="9046">
                  <c:v>17:02:42</c:v>
                </c:pt>
                <c:pt idx="9047">
                  <c:v>17:02:43</c:v>
                </c:pt>
                <c:pt idx="9048">
                  <c:v>17:02:44</c:v>
                </c:pt>
                <c:pt idx="9049">
                  <c:v>17:02:45</c:v>
                </c:pt>
                <c:pt idx="9050">
                  <c:v>17:02:46</c:v>
                </c:pt>
                <c:pt idx="9051">
                  <c:v>17:02:47</c:v>
                </c:pt>
                <c:pt idx="9052">
                  <c:v>17:02:48</c:v>
                </c:pt>
                <c:pt idx="9053">
                  <c:v>17:02:49</c:v>
                </c:pt>
                <c:pt idx="9054">
                  <c:v>17:02:50</c:v>
                </c:pt>
                <c:pt idx="9055">
                  <c:v>17:02:51</c:v>
                </c:pt>
                <c:pt idx="9056">
                  <c:v>17:02:52</c:v>
                </c:pt>
                <c:pt idx="9057">
                  <c:v>17:02:53</c:v>
                </c:pt>
                <c:pt idx="9058">
                  <c:v>17:02:54</c:v>
                </c:pt>
                <c:pt idx="9059">
                  <c:v>17:02:55</c:v>
                </c:pt>
                <c:pt idx="9060">
                  <c:v>17:02:56</c:v>
                </c:pt>
                <c:pt idx="9061">
                  <c:v>17:02:57</c:v>
                </c:pt>
                <c:pt idx="9062">
                  <c:v>17:02:58</c:v>
                </c:pt>
                <c:pt idx="9063">
                  <c:v>17:02:59</c:v>
                </c:pt>
                <c:pt idx="9064">
                  <c:v>17:03:00</c:v>
                </c:pt>
                <c:pt idx="9065">
                  <c:v>17:03:01</c:v>
                </c:pt>
                <c:pt idx="9066">
                  <c:v>17:03:02</c:v>
                </c:pt>
                <c:pt idx="9067">
                  <c:v>17:03:03</c:v>
                </c:pt>
                <c:pt idx="9068">
                  <c:v>17:03:04</c:v>
                </c:pt>
                <c:pt idx="9069">
                  <c:v>17:03:05</c:v>
                </c:pt>
                <c:pt idx="9070">
                  <c:v>17:03:06</c:v>
                </c:pt>
                <c:pt idx="9071">
                  <c:v>17:03:07</c:v>
                </c:pt>
                <c:pt idx="9072">
                  <c:v>17:03:08</c:v>
                </c:pt>
                <c:pt idx="9073">
                  <c:v>17:03:09</c:v>
                </c:pt>
                <c:pt idx="9074">
                  <c:v>17:03:10</c:v>
                </c:pt>
                <c:pt idx="9075">
                  <c:v>17:03:11</c:v>
                </c:pt>
                <c:pt idx="9076">
                  <c:v>17:03:12</c:v>
                </c:pt>
                <c:pt idx="9077">
                  <c:v>17:03:13</c:v>
                </c:pt>
                <c:pt idx="9078">
                  <c:v>17:03:14</c:v>
                </c:pt>
                <c:pt idx="9079">
                  <c:v>17:03:15</c:v>
                </c:pt>
                <c:pt idx="9080">
                  <c:v>17:03:16</c:v>
                </c:pt>
                <c:pt idx="9081">
                  <c:v>17:03:17</c:v>
                </c:pt>
                <c:pt idx="9082">
                  <c:v>17:03:18</c:v>
                </c:pt>
                <c:pt idx="9083">
                  <c:v>17:03:19</c:v>
                </c:pt>
                <c:pt idx="9084">
                  <c:v>17:03:20</c:v>
                </c:pt>
                <c:pt idx="9085">
                  <c:v>17:03:21</c:v>
                </c:pt>
                <c:pt idx="9086">
                  <c:v>17:03:22</c:v>
                </c:pt>
                <c:pt idx="9087">
                  <c:v>17:03:23</c:v>
                </c:pt>
                <c:pt idx="9088">
                  <c:v>17:03:24</c:v>
                </c:pt>
                <c:pt idx="9089">
                  <c:v>17:03:25</c:v>
                </c:pt>
                <c:pt idx="9090">
                  <c:v>17:03:26</c:v>
                </c:pt>
                <c:pt idx="9091">
                  <c:v>17:03:27</c:v>
                </c:pt>
                <c:pt idx="9092">
                  <c:v>17:03:28</c:v>
                </c:pt>
                <c:pt idx="9093">
                  <c:v>17:03:29</c:v>
                </c:pt>
                <c:pt idx="9094">
                  <c:v>17:03:30</c:v>
                </c:pt>
                <c:pt idx="9095">
                  <c:v>17:03:31</c:v>
                </c:pt>
                <c:pt idx="9096">
                  <c:v>17:03:32</c:v>
                </c:pt>
                <c:pt idx="9097">
                  <c:v>17:03:33</c:v>
                </c:pt>
                <c:pt idx="9098">
                  <c:v>17:03:34</c:v>
                </c:pt>
                <c:pt idx="9099">
                  <c:v>17:03:35</c:v>
                </c:pt>
                <c:pt idx="9100">
                  <c:v>17:03:36</c:v>
                </c:pt>
                <c:pt idx="9101">
                  <c:v>17:03:37</c:v>
                </c:pt>
                <c:pt idx="9102">
                  <c:v>17:03:38</c:v>
                </c:pt>
                <c:pt idx="9103">
                  <c:v>17:03:39</c:v>
                </c:pt>
                <c:pt idx="9104">
                  <c:v>17:03:40</c:v>
                </c:pt>
                <c:pt idx="9105">
                  <c:v>17:03:41</c:v>
                </c:pt>
                <c:pt idx="9106">
                  <c:v>17:03:42</c:v>
                </c:pt>
                <c:pt idx="9107">
                  <c:v>17:03:43</c:v>
                </c:pt>
                <c:pt idx="9108">
                  <c:v>17:03:44</c:v>
                </c:pt>
                <c:pt idx="9109">
                  <c:v>17:03:45</c:v>
                </c:pt>
                <c:pt idx="9110">
                  <c:v>17:03:46</c:v>
                </c:pt>
                <c:pt idx="9111">
                  <c:v>17:03:47</c:v>
                </c:pt>
                <c:pt idx="9112">
                  <c:v>17:03:48</c:v>
                </c:pt>
                <c:pt idx="9113">
                  <c:v>17:03:49</c:v>
                </c:pt>
                <c:pt idx="9114">
                  <c:v>17:03:50</c:v>
                </c:pt>
                <c:pt idx="9115">
                  <c:v>17:03:51</c:v>
                </c:pt>
                <c:pt idx="9116">
                  <c:v>17:03:52</c:v>
                </c:pt>
                <c:pt idx="9117">
                  <c:v>17:03:53</c:v>
                </c:pt>
                <c:pt idx="9118">
                  <c:v>17:03:54</c:v>
                </c:pt>
                <c:pt idx="9119">
                  <c:v>17:03:55</c:v>
                </c:pt>
                <c:pt idx="9120">
                  <c:v>17:03:56</c:v>
                </c:pt>
                <c:pt idx="9121">
                  <c:v>17:03:57</c:v>
                </c:pt>
                <c:pt idx="9122">
                  <c:v>17:03:58</c:v>
                </c:pt>
                <c:pt idx="9123">
                  <c:v>17:03:59</c:v>
                </c:pt>
                <c:pt idx="9124">
                  <c:v>17:04:00</c:v>
                </c:pt>
                <c:pt idx="9125">
                  <c:v>17:04:01</c:v>
                </c:pt>
                <c:pt idx="9126">
                  <c:v>17:04:02</c:v>
                </c:pt>
                <c:pt idx="9127">
                  <c:v>17:04:03</c:v>
                </c:pt>
                <c:pt idx="9128">
                  <c:v>17:04:04</c:v>
                </c:pt>
                <c:pt idx="9129">
                  <c:v>17:04:05</c:v>
                </c:pt>
                <c:pt idx="9130">
                  <c:v>17:04:06</c:v>
                </c:pt>
                <c:pt idx="9131">
                  <c:v>17:04:07</c:v>
                </c:pt>
                <c:pt idx="9132">
                  <c:v>17:04:08</c:v>
                </c:pt>
                <c:pt idx="9133">
                  <c:v>17:04:09</c:v>
                </c:pt>
                <c:pt idx="9134">
                  <c:v>17:04:10</c:v>
                </c:pt>
                <c:pt idx="9135">
                  <c:v>17:04:11</c:v>
                </c:pt>
                <c:pt idx="9136">
                  <c:v>17:04:12</c:v>
                </c:pt>
                <c:pt idx="9137">
                  <c:v>17:04:13</c:v>
                </c:pt>
                <c:pt idx="9138">
                  <c:v>17:04:14</c:v>
                </c:pt>
                <c:pt idx="9139">
                  <c:v>17:04:15</c:v>
                </c:pt>
                <c:pt idx="9140">
                  <c:v>17:04:16</c:v>
                </c:pt>
                <c:pt idx="9141">
                  <c:v>17:04:17</c:v>
                </c:pt>
                <c:pt idx="9142">
                  <c:v>17:04:18</c:v>
                </c:pt>
                <c:pt idx="9143">
                  <c:v>17:04:19</c:v>
                </c:pt>
                <c:pt idx="9144">
                  <c:v>17:04:20</c:v>
                </c:pt>
                <c:pt idx="9145">
                  <c:v>17:04:21</c:v>
                </c:pt>
                <c:pt idx="9146">
                  <c:v>17:04:22</c:v>
                </c:pt>
                <c:pt idx="9147">
                  <c:v>17:04:23</c:v>
                </c:pt>
                <c:pt idx="9148">
                  <c:v>17:04:24</c:v>
                </c:pt>
                <c:pt idx="9149">
                  <c:v>17:04:25</c:v>
                </c:pt>
                <c:pt idx="9150">
                  <c:v>17:04:26</c:v>
                </c:pt>
                <c:pt idx="9151">
                  <c:v>17:04:27</c:v>
                </c:pt>
                <c:pt idx="9152">
                  <c:v>17:04:28</c:v>
                </c:pt>
                <c:pt idx="9153">
                  <c:v>17:04:29</c:v>
                </c:pt>
                <c:pt idx="9154">
                  <c:v>17:04:30</c:v>
                </c:pt>
                <c:pt idx="9155">
                  <c:v>17:04:31</c:v>
                </c:pt>
                <c:pt idx="9156">
                  <c:v>17:04:32</c:v>
                </c:pt>
                <c:pt idx="9157">
                  <c:v>17:04:33</c:v>
                </c:pt>
                <c:pt idx="9158">
                  <c:v>17:04:34</c:v>
                </c:pt>
                <c:pt idx="9159">
                  <c:v>17:04:35</c:v>
                </c:pt>
                <c:pt idx="9160">
                  <c:v>17:04:36</c:v>
                </c:pt>
                <c:pt idx="9161">
                  <c:v>17:04:37</c:v>
                </c:pt>
                <c:pt idx="9162">
                  <c:v>17:04:38</c:v>
                </c:pt>
                <c:pt idx="9163">
                  <c:v>17:04:39</c:v>
                </c:pt>
                <c:pt idx="9164">
                  <c:v>17:04:40</c:v>
                </c:pt>
                <c:pt idx="9165">
                  <c:v>17:04:41</c:v>
                </c:pt>
                <c:pt idx="9166">
                  <c:v>17:04:42</c:v>
                </c:pt>
                <c:pt idx="9167">
                  <c:v>17:04:43</c:v>
                </c:pt>
                <c:pt idx="9168">
                  <c:v>17:04:44</c:v>
                </c:pt>
                <c:pt idx="9169">
                  <c:v>17:04:45</c:v>
                </c:pt>
                <c:pt idx="9170">
                  <c:v>17:04:46</c:v>
                </c:pt>
                <c:pt idx="9171">
                  <c:v>17:04:47</c:v>
                </c:pt>
                <c:pt idx="9172">
                  <c:v>17:04:48</c:v>
                </c:pt>
                <c:pt idx="9173">
                  <c:v>17:04:49</c:v>
                </c:pt>
                <c:pt idx="9174">
                  <c:v>17:04:50</c:v>
                </c:pt>
                <c:pt idx="9175">
                  <c:v>17:04:51</c:v>
                </c:pt>
                <c:pt idx="9176">
                  <c:v>17:04:52</c:v>
                </c:pt>
                <c:pt idx="9177">
                  <c:v>17:04:53</c:v>
                </c:pt>
                <c:pt idx="9178">
                  <c:v>17:04:54</c:v>
                </c:pt>
                <c:pt idx="9179">
                  <c:v>17:04:55</c:v>
                </c:pt>
                <c:pt idx="9180">
                  <c:v>17:04:56</c:v>
                </c:pt>
                <c:pt idx="9181">
                  <c:v>17:04:57</c:v>
                </c:pt>
                <c:pt idx="9182">
                  <c:v>17:04:58</c:v>
                </c:pt>
                <c:pt idx="9183">
                  <c:v>17:04:59</c:v>
                </c:pt>
                <c:pt idx="9184">
                  <c:v>17:05:00</c:v>
                </c:pt>
                <c:pt idx="9185">
                  <c:v>17:05:01</c:v>
                </c:pt>
                <c:pt idx="9186">
                  <c:v>17:05:02</c:v>
                </c:pt>
                <c:pt idx="9187">
                  <c:v>17:05:03</c:v>
                </c:pt>
                <c:pt idx="9188">
                  <c:v>17:05:04</c:v>
                </c:pt>
                <c:pt idx="9189">
                  <c:v>17:05:05</c:v>
                </c:pt>
                <c:pt idx="9190">
                  <c:v>17:05:06</c:v>
                </c:pt>
                <c:pt idx="9191">
                  <c:v>17:05:07</c:v>
                </c:pt>
                <c:pt idx="9192">
                  <c:v>17:05:08</c:v>
                </c:pt>
                <c:pt idx="9193">
                  <c:v>17:05:09</c:v>
                </c:pt>
                <c:pt idx="9194">
                  <c:v>17:05:10</c:v>
                </c:pt>
                <c:pt idx="9195">
                  <c:v>17:05:11</c:v>
                </c:pt>
                <c:pt idx="9196">
                  <c:v>17:05:12</c:v>
                </c:pt>
                <c:pt idx="9197">
                  <c:v>17:05:13</c:v>
                </c:pt>
                <c:pt idx="9198">
                  <c:v>17:05:14</c:v>
                </c:pt>
                <c:pt idx="9199">
                  <c:v>17:05:15</c:v>
                </c:pt>
                <c:pt idx="9200">
                  <c:v>17:05:16</c:v>
                </c:pt>
                <c:pt idx="9201">
                  <c:v>17:05:17</c:v>
                </c:pt>
                <c:pt idx="9202">
                  <c:v>17:05:18</c:v>
                </c:pt>
                <c:pt idx="9203">
                  <c:v>17:05:19</c:v>
                </c:pt>
                <c:pt idx="9204">
                  <c:v>17:05:20</c:v>
                </c:pt>
                <c:pt idx="9205">
                  <c:v>17:05:21</c:v>
                </c:pt>
                <c:pt idx="9206">
                  <c:v>17:05:22</c:v>
                </c:pt>
                <c:pt idx="9207">
                  <c:v>17:05:23</c:v>
                </c:pt>
                <c:pt idx="9208">
                  <c:v>17:05:24</c:v>
                </c:pt>
                <c:pt idx="9209">
                  <c:v>17:05:25</c:v>
                </c:pt>
                <c:pt idx="9210">
                  <c:v>17:05:26</c:v>
                </c:pt>
                <c:pt idx="9211">
                  <c:v>17:05:27</c:v>
                </c:pt>
                <c:pt idx="9212">
                  <c:v>17:05:28</c:v>
                </c:pt>
                <c:pt idx="9213">
                  <c:v>17:05:29</c:v>
                </c:pt>
                <c:pt idx="9214">
                  <c:v>17:05:30</c:v>
                </c:pt>
                <c:pt idx="9215">
                  <c:v>17:05:31</c:v>
                </c:pt>
                <c:pt idx="9216">
                  <c:v>17:05:32</c:v>
                </c:pt>
                <c:pt idx="9217">
                  <c:v>17:05:33</c:v>
                </c:pt>
                <c:pt idx="9218">
                  <c:v>17:05:34</c:v>
                </c:pt>
                <c:pt idx="9219">
                  <c:v>17:05:35</c:v>
                </c:pt>
                <c:pt idx="9220">
                  <c:v>17:05:36</c:v>
                </c:pt>
                <c:pt idx="9221">
                  <c:v>17:05:37</c:v>
                </c:pt>
                <c:pt idx="9222">
                  <c:v>17:05:38</c:v>
                </c:pt>
                <c:pt idx="9223">
                  <c:v>17:05:39</c:v>
                </c:pt>
                <c:pt idx="9224">
                  <c:v>17:05:40</c:v>
                </c:pt>
                <c:pt idx="9225">
                  <c:v>17:05:41</c:v>
                </c:pt>
                <c:pt idx="9226">
                  <c:v>17:05:42</c:v>
                </c:pt>
                <c:pt idx="9227">
                  <c:v>17:05:43</c:v>
                </c:pt>
                <c:pt idx="9228">
                  <c:v>17:05:44</c:v>
                </c:pt>
                <c:pt idx="9229">
                  <c:v>17:05:45</c:v>
                </c:pt>
                <c:pt idx="9230">
                  <c:v>17:05:46</c:v>
                </c:pt>
                <c:pt idx="9231">
                  <c:v>17:05:47</c:v>
                </c:pt>
                <c:pt idx="9232">
                  <c:v>17:05:48</c:v>
                </c:pt>
                <c:pt idx="9233">
                  <c:v>17:05:49</c:v>
                </c:pt>
                <c:pt idx="9234">
                  <c:v>17:05:50</c:v>
                </c:pt>
                <c:pt idx="9235">
                  <c:v>17:05:51</c:v>
                </c:pt>
                <c:pt idx="9236">
                  <c:v>17:05:52</c:v>
                </c:pt>
                <c:pt idx="9237">
                  <c:v>17:05:53</c:v>
                </c:pt>
                <c:pt idx="9238">
                  <c:v>17:05:54</c:v>
                </c:pt>
                <c:pt idx="9239">
                  <c:v>17:05:55</c:v>
                </c:pt>
                <c:pt idx="9240">
                  <c:v>17:05:56</c:v>
                </c:pt>
                <c:pt idx="9241">
                  <c:v>17:05:57</c:v>
                </c:pt>
                <c:pt idx="9242">
                  <c:v>17:05:58</c:v>
                </c:pt>
                <c:pt idx="9243">
                  <c:v>17:05:59</c:v>
                </c:pt>
                <c:pt idx="9244">
                  <c:v>17:06:00</c:v>
                </c:pt>
                <c:pt idx="9245">
                  <c:v>17:06:01</c:v>
                </c:pt>
                <c:pt idx="9246">
                  <c:v>17:06:02</c:v>
                </c:pt>
                <c:pt idx="9247">
                  <c:v>17:06:03</c:v>
                </c:pt>
                <c:pt idx="9248">
                  <c:v>17:06:04</c:v>
                </c:pt>
                <c:pt idx="9249">
                  <c:v>17:06:05</c:v>
                </c:pt>
                <c:pt idx="9250">
                  <c:v>17:06:06</c:v>
                </c:pt>
                <c:pt idx="9251">
                  <c:v>17:06:07</c:v>
                </c:pt>
                <c:pt idx="9252">
                  <c:v>17:06:08</c:v>
                </c:pt>
                <c:pt idx="9253">
                  <c:v>17:06:09</c:v>
                </c:pt>
                <c:pt idx="9254">
                  <c:v>17:06:10</c:v>
                </c:pt>
                <c:pt idx="9255">
                  <c:v>17:06:11</c:v>
                </c:pt>
                <c:pt idx="9256">
                  <c:v>17:06:12</c:v>
                </c:pt>
                <c:pt idx="9257">
                  <c:v>17:06:13</c:v>
                </c:pt>
                <c:pt idx="9258">
                  <c:v>17:06:14</c:v>
                </c:pt>
                <c:pt idx="9259">
                  <c:v>17:06:15</c:v>
                </c:pt>
                <c:pt idx="9260">
                  <c:v>17:06:16</c:v>
                </c:pt>
                <c:pt idx="9261">
                  <c:v>17:06:17</c:v>
                </c:pt>
                <c:pt idx="9262">
                  <c:v>17:06:18</c:v>
                </c:pt>
                <c:pt idx="9263">
                  <c:v>17:06:19</c:v>
                </c:pt>
                <c:pt idx="9264">
                  <c:v>17:06:20</c:v>
                </c:pt>
                <c:pt idx="9265">
                  <c:v>17:06:21</c:v>
                </c:pt>
                <c:pt idx="9266">
                  <c:v>17:06:22</c:v>
                </c:pt>
                <c:pt idx="9267">
                  <c:v>17:06:23</c:v>
                </c:pt>
                <c:pt idx="9268">
                  <c:v>17:06:24</c:v>
                </c:pt>
                <c:pt idx="9269">
                  <c:v>17:06:25</c:v>
                </c:pt>
                <c:pt idx="9270">
                  <c:v>17:06:26</c:v>
                </c:pt>
                <c:pt idx="9271">
                  <c:v>17:06:27</c:v>
                </c:pt>
                <c:pt idx="9272">
                  <c:v>17:06:28</c:v>
                </c:pt>
                <c:pt idx="9273">
                  <c:v>17:06:29</c:v>
                </c:pt>
                <c:pt idx="9274">
                  <c:v>17:06:30</c:v>
                </c:pt>
                <c:pt idx="9275">
                  <c:v>17:06:31</c:v>
                </c:pt>
                <c:pt idx="9276">
                  <c:v>17:06:32</c:v>
                </c:pt>
                <c:pt idx="9277">
                  <c:v>17:06:33</c:v>
                </c:pt>
                <c:pt idx="9278">
                  <c:v>17:06:34</c:v>
                </c:pt>
                <c:pt idx="9279">
                  <c:v>17:06:35</c:v>
                </c:pt>
                <c:pt idx="9280">
                  <c:v>17:06:36</c:v>
                </c:pt>
                <c:pt idx="9281">
                  <c:v>17:06:37</c:v>
                </c:pt>
                <c:pt idx="9282">
                  <c:v>17:06:38</c:v>
                </c:pt>
                <c:pt idx="9283">
                  <c:v>17:06:39</c:v>
                </c:pt>
                <c:pt idx="9284">
                  <c:v>17:06:40</c:v>
                </c:pt>
                <c:pt idx="9285">
                  <c:v>17:06:41</c:v>
                </c:pt>
                <c:pt idx="9286">
                  <c:v>17:06:42</c:v>
                </c:pt>
                <c:pt idx="9287">
                  <c:v>17:06:43</c:v>
                </c:pt>
                <c:pt idx="9288">
                  <c:v>17:06:44</c:v>
                </c:pt>
                <c:pt idx="9289">
                  <c:v>17:06:45</c:v>
                </c:pt>
                <c:pt idx="9290">
                  <c:v>17:06:46</c:v>
                </c:pt>
                <c:pt idx="9291">
                  <c:v>17:06:47</c:v>
                </c:pt>
                <c:pt idx="9292">
                  <c:v>17:06:48</c:v>
                </c:pt>
                <c:pt idx="9293">
                  <c:v>17:06:49</c:v>
                </c:pt>
                <c:pt idx="9294">
                  <c:v>17:06:50</c:v>
                </c:pt>
                <c:pt idx="9295">
                  <c:v>17:06:51</c:v>
                </c:pt>
                <c:pt idx="9296">
                  <c:v>17:06:52</c:v>
                </c:pt>
                <c:pt idx="9297">
                  <c:v>17:06:53</c:v>
                </c:pt>
                <c:pt idx="9298">
                  <c:v>17:06:54</c:v>
                </c:pt>
                <c:pt idx="9299">
                  <c:v>17:06:55</c:v>
                </c:pt>
                <c:pt idx="9300">
                  <c:v>17:06:56</c:v>
                </c:pt>
                <c:pt idx="9301">
                  <c:v>17:06:57</c:v>
                </c:pt>
                <c:pt idx="9302">
                  <c:v>17:06:58</c:v>
                </c:pt>
                <c:pt idx="9303">
                  <c:v>17:06:59</c:v>
                </c:pt>
                <c:pt idx="9304">
                  <c:v>17:07:00</c:v>
                </c:pt>
                <c:pt idx="9305">
                  <c:v>17:07:01</c:v>
                </c:pt>
                <c:pt idx="9306">
                  <c:v>17:07:02</c:v>
                </c:pt>
                <c:pt idx="9307">
                  <c:v>17:07:03</c:v>
                </c:pt>
                <c:pt idx="9308">
                  <c:v>17:07:04</c:v>
                </c:pt>
                <c:pt idx="9309">
                  <c:v>17:07:05</c:v>
                </c:pt>
                <c:pt idx="9310">
                  <c:v>17:07:06</c:v>
                </c:pt>
                <c:pt idx="9311">
                  <c:v>17:07:07</c:v>
                </c:pt>
                <c:pt idx="9312">
                  <c:v>17:07:08</c:v>
                </c:pt>
                <c:pt idx="9313">
                  <c:v>17:07:09</c:v>
                </c:pt>
                <c:pt idx="9314">
                  <c:v>17:07:10</c:v>
                </c:pt>
                <c:pt idx="9315">
                  <c:v>17:07:11</c:v>
                </c:pt>
                <c:pt idx="9316">
                  <c:v>17:07:12</c:v>
                </c:pt>
                <c:pt idx="9317">
                  <c:v>17:07:13</c:v>
                </c:pt>
                <c:pt idx="9318">
                  <c:v>17:07:14</c:v>
                </c:pt>
                <c:pt idx="9319">
                  <c:v>17:07:15</c:v>
                </c:pt>
                <c:pt idx="9320">
                  <c:v>17:07:16</c:v>
                </c:pt>
                <c:pt idx="9321">
                  <c:v>17:07:17</c:v>
                </c:pt>
                <c:pt idx="9322">
                  <c:v>17:07:18</c:v>
                </c:pt>
                <c:pt idx="9323">
                  <c:v>17:07:19</c:v>
                </c:pt>
                <c:pt idx="9324">
                  <c:v>17:07:20</c:v>
                </c:pt>
                <c:pt idx="9325">
                  <c:v>17:07:21</c:v>
                </c:pt>
                <c:pt idx="9326">
                  <c:v>17:07:22</c:v>
                </c:pt>
                <c:pt idx="9327">
                  <c:v>17:07:23</c:v>
                </c:pt>
                <c:pt idx="9328">
                  <c:v>17:07:24</c:v>
                </c:pt>
                <c:pt idx="9329">
                  <c:v>17:07:25</c:v>
                </c:pt>
                <c:pt idx="9330">
                  <c:v>17:07:26</c:v>
                </c:pt>
                <c:pt idx="9331">
                  <c:v>17:07:27</c:v>
                </c:pt>
                <c:pt idx="9332">
                  <c:v>17:07:28</c:v>
                </c:pt>
                <c:pt idx="9333">
                  <c:v>17:07:29</c:v>
                </c:pt>
                <c:pt idx="9334">
                  <c:v>17:07:30</c:v>
                </c:pt>
                <c:pt idx="9335">
                  <c:v>17:07:31</c:v>
                </c:pt>
                <c:pt idx="9336">
                  <c:v>17:07:32</c:v>
                </c:pt>
                <c:pt idx="9337">
                  <c:v>17:07:33</c:v>
                </c:pt>
                <c:pt idx="9338">
                  <c:v>17:07:34</c:v>
                </c:pt>
                <c:pt idx="9339">
                  <c:v>17:07:35</c:v>
                </c:pt>
                <c:pt idx="9340">
                  <c:v>17:07:36</c:v>
                </c:pt>
                <c:pt idx="9341">
                  <c:v>17:07:37</c:v>
                </c:pt>
                <c:pt idx="9342">
                  <c:v>17:07:38</c:v>
                </c:pt>
                <c:pt idx="9343">
                  <c:v>17:07:39</c:v>
                </c:pt>
                <c:pt idx="9344">
                  <c:v>17:07:40</c:v>
                </c:pt>
                <c:pt idx="9345">
                  <c:v>17:07:41</c:v>
                </c:pt>
                <c:pt idx="9346">
                  <c:v>17:07:42</c:v>
                </c:pt>
                <c:pt idx="9347">
                  <c:v>17:07:43</c:v>
                </c:pt>
                <c:pt idx="9348">
                  <c:v>17:07:44</c:v>
                </c:pt>
                <c:pt idx="9349">
                  <c:v>17:07:45</c:v>
                </c:pt>
                <c:pt idx="9350">
                  <c:v>17:07:46</c:v>
                </c:pt>
                <c:pt idx="9351">
                  <c:v>17:07:47</c:v>
                </c:pt>
                <c:pt idx="9352">
                  <c:v>17:07:48</c:v>
                </c:pt>
                <c:pt idx="9353">
                  <c:v>17:07:49</c:v>
                </c:pt>
                <c:pt idx="9354">
                  <c:v>17:07:50</c:v>
                </c:pt>
                <c:pt idx="9355">
                  <c:v>17:07:51</c:v>
                </c:pt>
                <c:pt idx="9356">
                  <c:v>17:07:52</c:v>
                </c:pt>
                <c:pt idx="9357">
                  <c:v>17:07:53</c:v>
                </c:pt>
                <c:pt idx="9358">
                  <c:v>17:07:54</c:v>
                </c:pt>
                <c:pt idx="9359">
                  <c:v>17:07:55</c:v>
                </c:pt>
                <c:pt idx="9360">
                  <c:v>17:07:56</c:v>
                </c:pt>
                <c:pt idx="9361">
                  <c:v>17:07:57</c:v>
                </c:pt>
                <c:pt idx="9362">
                  <c:v>17:07:58</c:v>
                </c:pt>
                <c:pt idx="9363">
                  <c:v>17:07:59</c:v>
                </c:pt>
                <c:pt idx="9364">
                  <c:v>17:08:00</c:v>
                </c:pt>
                <c:pt idx="9365">
                  <c:v>17:08:01</c:v>
                </c:pt>
                <c:pt idx="9366">
                  <c:v>17:08:02</c:v>
                </c:pt>
                <c:pt idx="9367">
                  <c:v>17:08:03</c:v>
                </c:pt>
                <c:pt idx="9368">
                  <c:v>17:08:04</c:v>
                </c:pt>
                <c:pt idx="9369">
                  <c:v>17:08:05</c:v>
                </c:pt>
                <c:pt idx="9370">
                  <c:v>17:08:06</c:v>
                </c:pt>
                <c:pt idx="9371">
                  <c:v>17:08:07</c:v>
                </c:pt>
                <c:pt idx="9372">
                  <c:v>17:08:08</c:v>
                </c:pt>
                <c:pt idx="9373">
                  <c:v>17:08:09</c:v>
                </c:pt>
                <c:pt idx="9374">
                  <c:v>17:08:10</c:v>
                </c:pt>
                <c:pt idx="9375">
                  <c:v>17:08:11</c:v>
                </c:pt>
                <c:pt idx="9376">
                  <c:v>17:08:12</c:v>
                </c:pt>
                <c:pt idx="9377">
                  <c:v>17:08:13</c:v>
                </c:pt>
                <c:pt idx="9378">
                  <c:v>17:08:14</c:v>
                </c:pt>
                <c:pt idx="9379">
                  <c:v>17:08:15</c:v>
                </c:pt>
                <c:pt idx="9380">
                  <c:v>17:08:16</c:v>
                </c:pt>
                <c:pt idx="9381">
                  <c:v>17:08:17</c:v>
                </c:pt>
                <c:pt idx="9382">
                  <c:v>17:08:18</c:v>
                </c:pt>
                <c:pt idx="9383">
                  <c:v>17:08:19</c:v>
                </c:pt>
                <c:pt idx="9384">
                  <c:v>17:08:20</c:v>
                </c:pt>
                <c:pt idx="9385">
                  <c:v>17:08:21</c:v>
                </c:pt>
                <c:pt idx="9386">
                  <c:v>17:08:22</c:v>
                </c:pt>
                <c:pt idx="9387">
                  <c:v>17:08:23</c:v>
                </c:pt>
                <c:pt idx="9388">
                  <c:v>17:08:24</c:v>
                </c:pt>
                <c:pt idx="9389">
                  <c:v>17:08:25</c:v>
                </c:pt>
                <c:pt idx="9390">
                  <c:v>17:08:26</c:v>
                </c:pt>
                <c:pt idx="9391">
                  <c:v>17:08:27</c:v>
                </c:pt>
                <c:pt idx="9392">
                  <c:v>17:08:28</c:v>
                </c:pt>
                <c:pt idx="9393">
                  <c:v>17:08:29</c:v>
                </c:pt>
                <c:pt idx="9394">
                  <c:v>17:08:30</c:v>
                </c:pt>
                <c:pt idx="9395">
                  <c:v>17:08:31</c:v>
                </c:pt>
                <c:pt idx="9396">
                  <c:v>17:08:32</c:v>
                </c:pt>
                <c:pt idx="9397">
                  <c:v>17:08:33</c:v>
                </c:pt>
                <c:pt idx="9398">
                  <c:v>17:08:34</c:v>
                </c:pt>
                <c:pt idx="9399">
                  <c:v>17:08:35</c:v>
                </c:pt>
                <c:pt idx="9400">
                  <c:v>17:08:36</c:v>
                </c:pt>
                <c:pt idx="9401">
                  <c:v>17:08:37</c:v>
                </c:pt>
                <c:pt idx="9402">
                  <c:v>17:08:38</c:v>
                </c:pt>
                <c:pt idx="9403">
                  <c:v>17:08:39</c:v>
                </c:pt>
                <c:pt idx="9404">
                  <c:v>17:08:40</c:v>
                </c:pt>
                <c:pt idx="9405">
                  <c:v>17:08:41</c:v>
                </c:pt>
                <c:pt idx="9406">
                  <c:v>17:08:42</c:v>
                </c:pt>
                <c:pt idx="9407">
                  <c:v>17:08:43</c:v>
                </c:pt>
                <c:pt idx="9408">
                  <c:v>17:08:44</c:v>
                </c:pt>
                <c:pt idx="9409">
                  <c:v>17:08:45</c:v>
                </c:pt>
                <c:pt idx="9410">
                  <c:v>17:08:46</c:v>
                </c:pt>
                <c:pt idx="9411">
                  <c:v>17:08:47</c:v>
                </c:pt>
                <c:pt idx="9412">
                  <c:v>17:08:48</c:v>
                </c:pt>
                <c:pt idx="9413">
                  <c:v>17:08:49</c:v>
                </c:pt>
                <c:pt idx="9414">
                  <c:v>17:08:50</c:v>
                </c:pt>
                <c:pt idx="9415">
                  <c:v>17:08:51</c:v>
                </c:pt>
                <c:pt idx="9416">
                  <c:v>17:08:52</c:v>
                </c:pt>
                <c:pt idx="9417">
                  <c:v>17:08:53</c:v>
                </c:pt>
                <c:pt idx="9418">
                  <c:v>17:08:54</c:v>
                </c:pt>
                <c:pt idx="9419">
                  <c:v>17:08:55</c:v>
                </c:pt>
                <c:pt idx="9420">
                  <c:v>17:08:56</c:v>
                </c:pt>
                <c:pt idx="9421">
                  <c:v>17:08:57</c:v>
                </c:pt>
                <c:pt idx="9422">
                  <c:v>17:08:58</c:v>
                </c:pt>
                <c:pt idx="9423">
                  <c:v>17:08:59</c:v>
                </c:pt>
                <c:pt idx="9424">
                  <c:v>17:09:00</c:v>
                </c:pt>
                <c:pt idx="9425">
                  <c:v>17:09:01</c:v>
                </c:pt>
                <c:pt idx="9426">
                  <c:v>17:09:02</c:v>
                </c:pt>
                <c:pt idx="9427">
                  <c:v>17:09:03</c:v>
                </c:pt>
                <c:pt idx="9428">
                  <c:v>17:09:04</c:v>
                </c:pt>
                <c:pt idx="9429">
                  <c:v>17:09:05</c:v>
                </c:pt>
                <c:pt idx="9430">
                  <c:v>17:09:06</c:v>
                </c:pt>
                <c:pt idx="9431">
                  <c:v>17:09:07</c:v>
                </c:pt>
                <c:pt idx="9432">
                  <c:v>17:09:08</c:v>
                </c:pt>
                <c:pt idx="9433">
                  <c:v>17:09:09</c:v>
                </c:pt>
                <c:pt idx="9434">
                  <c:v>17:09:10</c:v>
                </c:pt>
                <c:pt idx="9435">
                  <c:v>17:09:11</c:v>
                </c:pt>
                <c:pt idx="9436">
                  <c:v>17:09:12</c:v>
                </c:pt>
                <c:pt idx="9437">
                  <c:v>17:09:13</c:v>
                </c:pt>
                <c:pt idx="9438">
                  <c:v>17:09:14</c:v>
                </c:pt>
                <c:pt idx="9439">
                  <c:v>17:09:15</c:v>
                </c:pt>
                <c:pt idx="9440">
                  <c:v>17:09:16</c:v>
                </c:pt>
                <c:pt idx="9441">
                  <c:v>17:09:17</c:v>
                </c:pt>
                <c:pt idx="9442">
                  <c:v>17:09:18</c:v>
                </c:pt>
                <c:pt idx="9443">
                  <c:v>17:09:19</c:v>
                </c:pt>
                <c:pt idx="9444">
                  <c:v>17:09:20</c:v>
                </c:pt>
                <c:pt idx="9445">
                  <c:v>17:09:21</c:v>
                </c:pt>
                <c:pt idx="9446">
                  <c:v>17:09:22</c:v>
                </c:pt>
                <c:pt idx="9447">
                  <c:v>17:09:23</c:v>
                </c:pt>
                <c:pt idx="9448">
                  <c:v>17:09:24</c:v>
                </c:pt>
                <c:pt idx="9449">
                  <c:v>17:09:25</c:v>
                </c:pt>
                <c:pt idx="9450">
                  <c:v>17:09:26</c:v>
                </c:pt>
                <c:pt idx="9451">
                  <c:v>17:09:27</c:v>
                </c:pt>
                <c:pt idx="9452">
                  <c:v>17:09:28</c:v>
                </c:pt>
                <c:pt idx="9453">
                  <c:v>17:09:29</c:v>
                </c:pt>
                <c:pt idx="9454">
                  <c:v>17:09:30</c:v>
                </c:pt>
                <c:pt idx="9455">
                  <c:v>17:09:31</c:v>
                </c:pt>
                <c:pt idx="9456">
                  <c:v>17:09:32</c:v>
                </c:pt>
                <c:pt idx="9457">
                  <c:v>17:09:33</c:v>
                </c:pt>
                <c:pt idx="9458">
                  <c:v>17:09:34</c:v>
                </c:pt>
                <c:pt idx="9459">
                  <c:v>17:09:35</c:v>
                </c:pt>
                <c:pt idx="9460">
                  <c:v>17:09:36</c:v>
                </c:pt>
                <c:pt idx="9461">
                  <c:v>17:09:37</c:v>
                </c:pt>
                <c:pt idx="9462">
                  <c:v>17:09:38</c:v>
                </c:pt>
                <c:pt idx="9463">
                  <c:v>17:09:39</c:v>
                </c:pt>
                <c:pt idx="9464">
                  <c:v>17:09:40</c:v>
                </c:pt>
                <c:pt idx="9465">
                  <c:v>17:09:41</c:v>
                </c:pt>
                <c:pt idx="9466">
                  <c:v>17:09:42</c:v>
                </c:pt>
                <c:pt idx="9467">
                  <c:v>17:09:43</c:v>
                </c:pt>
                <c:pt idx="9468">
                  <c:v>17:09:44</c:v>
                </c:pt>
                <c:pt idx="9469">
                  <c:v>17:09:45</c:v>
                </c:pt>
                <c:pt idx="9470">
                  <c:v>17:09:46</c:v>
                </c:pt>
                <c:pt idx="9471">
                  <c:v>17:09:47</c:v>
                </c:pt>
                <c:pt idx="9472">
                  <c:v>17:09:48</c:v>
                </c:pt>
                <c:pt idx="9473">
                  <c:v>17:09:49</c:v>
                </c:pt>
                <c:pt idx="9474">
                  <c:v>17:09:50</c:v>
                </c:pt>
                <c:pt idx="9475">
                  <c:v>17:09:51</c:v>
                </c:pt>
                <c:pt idx="9476">
                  <c:v>17:09:52</c:v>
                </c:pt>
                <c:pt idx="9477">
                  <c:v>17:09:53</c:v>
                </c:pt>
                <c:pt idx="9478">
                  <c:v>17:09:54</c:v>
                </c:pt>
                <c:pt idx="9479">
                  <c:v>17:09:55</c:v>
                </c:pt>
                <c:pt idx="9480">
                  <c:v>17:09:56</c:v>
                </c:pt>
                <c:pt idx="9481">
                  <c:v>17:09:57</c:v>
                </c:pt>
                <c:pt idx="9482">
                  <c:v>17:09:58</c:v>
                </c:pt>
                <c:pt idx="9483">
                  <c:v>17:09:59</c:v>
                </c:pt>
                <c:pt idx="9484">
                  <c:v>17:10:00</c:v>
                </c:pt>
                <c:pt idx="9485">
                  <c:v>17:10:01</c:v>
                </c:pt>
                <c:pt idx="9486">
                  <c:v>17:10:02</c:v>
                </c:pt>
                <c:pt idx="9487">
                  <c:v>17:10:03</c:v>
                </c:pt>
                <c:pt idx="9488">
                  <c:v>17:10:04</c:v>
                </c:pt>
                <c:pt idx="9489">
                  <c:v>17:10:05</c:v>
                </c:pt>
                <c:pt idx="9490">
                  <c:v>17:10:06</c:v>
                </c:pt>
                <c:pt idx="9491">
                  <c:v>17:10:07</c:v>
                </c:pt>
                <c:pt idx="9492">
                  <c:v>17:10:08</c:v>
                </c:pt>
                <c:pt idx="9493">
                  <c:v>17:10:09</c:v>
                </c:pt>
                <c:pt idx="9494">
                  <c:v>17:10:10</c:v>
                </c:pt>
                <c:pt idx="9495">
                  <c:v>17:10:11</c:v>
                </c:pt>
                <c:pt idx="9496">
                  <c:v>17:10:12</c:v>
                </c:pt>
                <c:pt idx="9497">
                  <c:v>17:10:13</c:v>
                </c:pt>
                <c:pt idx="9498">
                  <c:v>17:10:14</c:v>
                </c:pt>
                <c:pt idx="9499">
                  <c:v>17:10:15</c:v>
                </c:pt>
                <c:pt idx="9500">
                  <c:v>17:10:16</c:v>
                </c:pt>
                <c:pt idx="9501">
                  <c:v>17:10:17</c:v>
                </c:pt>
                <c:pt idx="9502">
                  <c:v>17:10:18</c:v>
                </c:pt>
                <c:pt idx="9503">
                  <c:v>17:10:19</c:v>
                </c:pt>
                <c:pt idx="9504">
                  <c:v>17:10:20</c:v>
                </c:pt>
                <c:pt idx="9505">
                  <c:v>17:10:21</c:v>
                </c:pt>
                <c:pt idx="9506">
                  <c:v>17:10:22</c:v>
                </c:pt>
                <c:pt idx="9507">
                  <c:v>17:10:23</c:v>
                </c:pt>
                <c:pt idx="9508">
                  <c:v>17:10:24</c:v>
                </c:pt>
                <c:pt idx="9509">
                  <c:v>17:10:25</c:v>
                </c:pt>
                <c:pt idx="9510">
                  <c:v>17:10:26</c:v>
                </c:pt>
                <c:pt idx="9511">
                  <c:v>17:10:27</c:v>
                </c:pt>
                <c:pt idx="9512">
                  <c:v>17:10:28</c:v>
                </c:pt>
                <c:pt idx="9513">
                  <c:v>17:10:29</c:v>
                </c:pt>
                <c:pt idx="9514">
                  <c:v>17:10:30</c:v>
                </c:pt>
                <c:pt idx="9515">
                  <c:v>17:10:31</c:v>
                </c:pt>
                <c:pt idx="9516">
                  <c:v>17:10:32</c:v>
                </c:pt>
                <c:pt idx="9517">
                  <c:v>17:10:33</c:v>
                </c:pt>
                <c:pt idx="9518">
                  <c:v>17:10:34</c:v>
                </c:pt>
                <c:pt idx="9519">
                  <c:v>17:10:35</c:v>
                </c:pt>
                <c:pt idx="9520">
                  <c:v>17:10:36</c:v>
                </c:pt>
                <c:pt idx="9521">
                  <c:v>17:10:37</c:v>
                </c:pt>
                <c:pt idx="9522">
                  <c:v>17:10:38</c:v>
                </c:pt>
                <c:pt idx="9523">
                  <c:v>17:10:39</c:v>
                </c:pt>
                <c:pt idx="9524">
                  <c:v>17:10:40</c:v>
                </c:pt>
                <c:pt idx="9525">
                  <c:v>17:10:41</c:v>
                </c:pt>
                <c:pt idx="9526">
                  <c:v>17:10:42</c:v>
                </c:pt>
                <c:pt idx="9527">
                  <c:v>17:10:43</c:v>
                </c:pt>
                <c:pt idx="9528">
                  <c:v>17:10:44</c:v>
                </c:pt>
                <c:pt idx="9529">
                  <c:v>17:10:45</c:v>
                </c:pt>
                <c:pt idx="9530">
                  <c:v>17:10:46</c:v>
                </c:pt>
                <c:pt idx="9531">
                  <c:v>17:10:47</c:v>
                </c:pt>
                <c:pt idx="9532">
                  <c:v>17:10:48</c:v>
                </c:pt>
                <c:pt idx="9533">
                  <c:v>17:10:49</c:v>
                </c:pt>
                <c:pt idx="9534">
                  <c:v>17:10:50</c:v>
                </c:pt>
                <c:pt idx="9535">
                  <c:v>17:10:51</c:v>
                </c:pt>
                <c:pt idx="9536">
                  <c:v>17:10:52</c:v>
                </c:pt>
                <c:pt idx="9537">
                  <c:v>17:10:53</c:v>
                </c:pt>
                <c:pt idx="9538">
                  <c:v>17:10:54</c:v>
                </c:pt>
                <c:pt idx="9539">
                  <c:v>17:10:55</c:v>
                </c:pt>
                <c:pt idx="9540">
                  <c:v>17:10:56</c:v>
                </c:pt>
                <c:pt idx="9541">
                  <c:v>17:10:57</c:v>
                </c:pt>
                <c:pt idx="9542">
                  <c:v>17:10:58</c:v>
                </c:pt>
                <c:pt idx="9543">
                  <c:v>17:10:59</c:v>
                </c:pt>
                <c:pt idx="9544">
                  <c:v>17:11:00</c:v>
                </c:pt>
                <c:pt idx="9545">
                  <c:v>17:11:01</c:v>
                </c:pt>
                <c:pt idx="9546">
                  <c:v>17:11:02</c:v>
                </c:pt>
                <c:pt idx="9547">
                  <c:v>17:11:03</c:v>
                </c:pt>
                <c:pt idx="9548">
                  <c:v>17:11:04</c:v>
                </c:pt>
                <c:pt idx="9549">
                  <c:v>17:11:05</c:v>
                </c:pt>
                <c:pt idx="9550">
                  <c:v>17:11:06</c:v>
                </c:pt>
                <c:pt idx="9551">
                  <c:v>17:11:07</c:v>
                </c:pt>
                <c:pt idx="9552">
                  <c:v>17:11:08</c:v>
                </c:pt>
                <c:pt idx="9553">
                  <c:v>17:11:09</c:v>
                </c:pt>
                <c:pt idx="9554">
                  <c:v>17:11:10</c:v>
                </c:pt>
                <c:pt idx="9555">
                  <c:v>17:11:11</c:v>
                </c:pt>
                <c:pt idx="9556">
                  <c:v>17:11:12</c:v>
                </c:pt>
                <c:pt idx="9557">
                  <c:v>17:11:13</c:v>
                </c:pt>
                <c:pt idx="9558">
                  <c:v>17:11:14</c:v>
                </c:pt>
                <c:pt idx="9559">
                  <c:v>17:11:15</c:v>
                </c:pt>
                <c:pt idx="9560">
                  <c:v>17:11:16</c:v>
                </c:pt>
                <c:pt idx="9561">
                  <c:v>17:11:17</c:v>
                </c:pt>
                <c:pt idx="9562">
                  <c:v>17:11:18</c:v>
                </c:pt>
                <c:pt idx="9563">
                  <c:v>17:11:19</c:v>
                </c:pt>
                <c:pt idx="9564">
                  <c:v>17:11:20</c:v>
                </c:pt>
                <c:pt idx="9565">
                  <c:v>17:11:21</c:v>
                </c:pt>
                <c:pt idx="9566">
                  <c:v>17:11:22</c:v>
                </c:pt>
                <c:pt idx="9567">
                  <c:v>17:11:23</c:v>
                </c:pt>
                <c:pt idx="9568">
                  <c:v>17:11:24</c:v>
                </c:pt>
                <c:pt idx="9569">
                  <c:v>17:11:25</c:v>
                </c:pt>
                <c:pt idx="9570">
                  <c:v>17:11:26</c:v>
                </c:pt>
                <c:pt idx="9571">
                  <c:v>17:11:27</c:v>
                </c:pt>
                <c:pt idx="9572">
                  <c:v>17:11:28</c:v>
                </c:pt>
                <c:pt idx="9573">
                  <c:v>17:11:29</c:v>
                </c:pt>
                <c:pt idx="9574">
                  <c:v>17:11:30</c:v>
                </c:pt>
                <c:pt idx="9575">
                  <c:v>17:11:31</c:v>
                </c:pt>
                <c:pt idx="9576">
                  <c:v>17:11:32</c:v>
                </c:pt>
                <c:pt idx="9577">
                  <c:v>17:11:33</c:v>
                </c:pt>
                <c:pt idx="9578">
                  <c:v>17:11:34</c:v>
                </c:pt>
                <c:pt idx="9579">
                  <c:v>17:11:35</c:v>
                </c:pt>
                <c:pt idx="9580">
                  <c:v>17:11:36</c:v>
                </c:pt>
                <c:pt idx="9581">
                  <c:v>17:11:37</c:v>
                </c:pt>
                <c:pt idx="9582">
                  <c:v>17:11:38</c:v>
                </c:pt>
                <c:pt idx="9583">
                  <c:v>17:11:39</c:v>
                </c:pt>
                <c:pt idx="9584">
                  <c:v>17:11:40</c:v>
                </c:pt>
                <c:pt idx="9585">
                  <c:v>17:11:41</c:v>
                </c:pt>
                <c:pt idx="9586">
                  <c:v>17:11:42</c:v>
                </c:pt>
                <c:pt idx="9587">
                  <c:v>17:11:43</c:v>
                </c:pt>
                <c:pt idx="9588">
                  <c:v>17:11:44</c:v>
                </c:pt>
                <c:pt idx="9589">
                  <c:v>17:11:45</c:v>
                </c:pt>
                <c:pt idx="9590">
                  <c:v>17:11:46</c:v>
                </c:pt>
                <c:pt idx="9591">
                  <c:v>17:11:47</c:v>
                </c:pt>
                <c:pt idx="9592">
                  <c:v>17:11:48</c:v>
                </c:pt>
                <c:pt idx="9593">
                  <c:v>17:11:49</c:v>
                </c:pt>
                <c:pt idx="9594">
                  <c:v>17:11:50</c:v>
                </c:pt>
                <c:pt idx="9595">
                  <c:v>17:11:51</c:v>
                </c:pt>
                <c:pt idx="9596">
                  <c:v>17:11:52</c:v>
                </c:pt>
                <c:pt idx="9597">
                  <c:v>17:11:53</c:v>
                </c:pt>
                <c:pt idx="9598">
                  <c:v>17:11:54</c:v>
                </c:pt>
                <c:pt idx="9599">
                  <c:v>17:11:55</c:v>
                </c:pt>
                <c:pt idx="9600">
                  <c:v>17:11:56</c:v>
                </c:pt>
                <c:pt idx="9601">
                  <c:v>17:11:57</c:v>
                </c:pt>
                <c:pt idx="9602">
                  <c:v>17:11:58</c:v>
                </c:pt>
                <c:pt idx="9603">
                  <c:v>17:11:59</c:v>
                </c:pt>
                <c:pt idx="9604">
                  <c:v>17:12:00</c:v>
                </c:pt>
                <c:pt idx="9605">
                  <c:v>17:12:01</c:v>
                </c:pt>
                <c:pt idx="9606">
                  <c:v>17:12:02</c:v>
                </c:pt>
                <c:pt idx="9607">
                  <c:v>17:12:03</c:v>
                </c:pt>
                <c:pt idx="9608">
                  <c:v>17:12:04</c:v>
                </c:pt>
                <c:pt idx="9609">
                  <c:v>17:12:05</c:v>
                </c:pt>
                <c:pt idx="9610">
                  <c:v>17:12:06</c:v>
                </c:pt>
                <c:pt idx="9611">
                  <c:v>17:12:07</c:v>
                </c:pt>
                <c:pt idx="9612">
                  <c:v>17:12:08</c:v>
                </c:pt>
                <c:pt idx="9613">
                  <c:v>17:12:09</c:v>
                </c:pt>
                <c:pt idx="9614">
                  <c:v>17:12:10</c:v>
                </c:pt>
                <c:pt idx="9615">
                  <c:v>17:12:11</c:v>
                </c:pt>
                <c:pt idx="9616">
                  <c:v>17:12:12</c:v>
                </c:pt>
                <c:pt idx="9617">
                  <c:v>17:12:13</c:v>
                </c:pt>
                <c:pt idx="9618">
                  <c:v>17:12:14</c:v>
                </c:pt>
                <c:pt idx="9619">
                  <c:v>17:12:15</c:v>
                </c:pt>
                <c:pt idx="9620">
                  <c:v>17:12:16</c:v>
                </c:pt>
                <c:pt idx="9621">
                  <c:v>17:12:17</c:v>
                </c:pt>
                <c:pt idx="9622">
                  <c:v>17:12:18</c:v>
                </c:pt>
                <c:pt idx="9623">
                  <c:v>17:12:19</c:v>
                </c:pt>
                <c:pt idx="9624">
                  <c:v>17:12:20</c:v>
                </c:pt>
                <c:pt idx="9625">
                  <c:v>17:12:21</c:v>
                </c:pt>
                <c:pt idx="9626">
                  <c:v>17:12:22</c:v>
                </c:pt>
                <c:pt idx="9627">
                  <c:v>17:12:23</c:v>
                </c:pt>
                <c:pt idx="9628">
                  <c:v>17:12:24</c:v>
                </c:pt>
                <c:pt idx="9629">
                  <c:v>17:12:25</c:v>
                </c:pt>
                <c:pt idx="9630">
                  <c:v>17:12:26</c:v>
                </c:pt>
                <c:pt idx="9631">
                  <c:v>17:12:27</c:v>
                </c:pt>
                <c:pt idx="9632">
                  <c:v>17:12:28</c:v>
                </c:pt>
                <c:pt idx="9633">
                  <c:v>17:12:29</c:v>
                </c:pt>
                <c:pt idx="9634">
                  <c:v>17:12:30</c:v>
                </c:pt>
                <c:pt idx="9635">
                  <c:v>17:12:31</c:v>
                </c:pt>
                <c:pt idx="9636">
                  <c:v>17:12:32</c:v>
                </c:pt>
                <c:pt idx="9637">
                  <c:v>17:12:33</c:v>
                </c:pt>
                <c:pt idx="9638">
                  <c:v>17:12:34</c:v>
                </c:pt>
                <c:pt idx="9639">
                  <c:v>17:12:35</c:v>
                </c:pt>
                <c:pt idx="9640">
                  <c:v>17:12:36</c:v>
                </c:pt>
                <c:pt idx="9641">
                  <c:v>17:12:37</c:v>
                </c:pt>
                <c:pt idx="9642">
                  <c:v>17:12:38</c:v>
                </c:pt>
                <c:pt idx="9643">
                  <c:v>17:12:39</c:v>
                </c:pt>
                <c:pt idx="9644">
                  <c:v>17:12:40</c:v>
                </c:pt>
                <c:pt idx="9645">
                  <c:v>17:12:41</c:v>
                </c:pt>
                <c:pt idx="9646">
                  <c:v>17:12:42</c:v>
                </c:pt>
                <c:pt idx="9647">
                  <c:v>17:12:43</c:v>
                </c:pt>
                <c:pt idx="9648">
                  <c:v>17:12:44</c:v>
                </c:pt>
                <c:pt idx="9649">
                  <c:v>17:12:45</c:v>
                </c:pt>
                <c:pt idx="9650">
                  <c:v>17:12:46</c:v>
                </c:pt>
                <c:pt idx="9651">
                  <c:v>17:12:47</c:v>
                </c:pt>
                <c:pt idx="9652">
                  <c:v>17:12:48</c:v>
                </c:pt>
                <c:pt idx="9653">
                  <c:v>17:12:49</c:v>
                </c:pt>
                <c:pt idx="9654">
                  <c:v>17:12:50</c:v>
                </c:pt>
                <c:pt idx="9655">
                  <c:v>17:12:51</c:v>
                </c:pt>
                <c:pt idx="9656">
                  <c:v>17:12:52</c:v>
                </c:pt>
                <c:pt idx="9657">
                  <c:v>17:12:53</c:v>
                </c:pt>
                <c:pt idx="9658">
                  <c:v>17:12:54</c:v>
                </c:pt>
                <c:pt idx="9659">
                  <c:v>17:12:55</c:v>
                </c:pt>
                <c:pt idx="9660">
                  <c:v>17:12:56</c:v>
                </c:pt>
                <c:pt idx="9661">
                  <c:v>17:12:57</c:v>
                </c:pt>
                <c:pt idx="9662">
                  <c:v>17:12:58</c:v>
                </c:pt>
                <c:pt idx="9663">
                  <c:v>17:12:59</c:v>
                </c:pt>
                <c:pt idx="9664">
                  <c:v>17:13:00</c:v>
                </c:pt>
                <c:pt idx="9665">
                  <c:v>17:13:01</c:v>
                </c:pt>
                <c:pt idx="9666">
                  <c:v>17:13:02</c:v>
                </c:pt>
                <c:pt idx="9667">
                  <c:v>17:13:03</c:v>
                </c:pt>
                <c:pt idx="9668">
                  <c:v>17:13:04</c:v>
                </c:pt>
                <c:pt idx="9669">
                  <c:v>17:13:05</c:v>
                </c:pt>
                <c:pt idx="9670">
                  <c:v>17:13:06</c:v>
                </c:pt>
                <c:pt idx="9671">
                  <c:v>17:13:07</c:v>
                </c:pt>
                <c:pt idx="9672">
                  <c:v>17:13:08</c:v>
                </c:pt>
                <c:pt idx="9673">
                  <c:v>17:13:09</c:v>
                </c:pt>
                <c:pt idx="9674">
                  <c:v>17:13:10</c:v>
                </c:pt>
                <c:pt idx="9675">
                  <c:v>17:13:11</c:v>
                </c:pt>
                <c:pt idx="9676">
                  <c:v>17:13:12</c:v>
                </c:pt>
                <c:pt idx="9677">
                  <c:v>17:13:13</c:v>
                </c:pt>
                <c:pt idx="9678">
                  <c:v>17:13:14</c:v>
                </c:pt>
                <c:pt idx="9679">
                  <c:v>17:13:15</c:v>
                </c:pt>
                <c:pt idx="9680">
                  <c:v>17:13:16</c:v>
                </c:pt>
                <c:pt idx="9681">
                  <c:v>17:13:17</c:v>
                </c:pt>
                <c:pt idx="9682">
                  <c:v>17:13:18</c:v>
                </c:pt>
                <c:pt idx="9683">
                  <c:v>17:13:19</c:v>
                </c:pt>
                <c:pt idx="9684">
                  <c:v>17:13:20</c:v>
                </c:pt>
                <c:pt idx="9685">
                  <c:v>17:13:21</c:v>
                </c:pt>
                <c:pt idx="9686">
                  <c:v>17:13:22</c:v>
                </c:pt>
                <c:pt idx="9687">
                  <c:v>17:13:23</c:v>
                </c:pt>
                <c:pt idx="9688">
                  <c:v>17:13:24</c:v>
                </c:pt>
                <c:pt idx="9689">
                  <c:v>17:13:25</c:v>
                </c:pt>
                <c:pt idx="9690">
                  <c:v>17:13:26</c:v>
                </c:pt>
                <c:pt idx="9691">
                  <c:v>17:13:27</c:v>
                </c:pt>
                <c:pt idx="9692">
                  <c:v>17:13:28</c:v>
                </c:pt>
                <c:pt idx="9693">
                  <c:v>17:13:29</c:v>
                </c:pt>
                <c:pt idx="9694">
                  <c:v>17:13:30</c:v>
                </c:pt>
                <c:pt idx="9695">
                  <c:v>17:13:31</c:v>
                </c:pt>
                <c:pt idx="9696">
                  <c:v>17:13:32</c:v>
                </c:pt>
                <c:pt idx="9697">
                  <c:v>17:13:33</c:v>
                </c:pt>
                <c:pt idx="9698">
                  <c:v>17:13:34</c:v>
                </c:pt>
                <c:pt idx="9699">
                  <c:v>17:13:35</c:v>
                </c:pt>
                <c:pt idx="9700">
                  <c:v>17:13:36</c:v>
                </c:pt>
                <c:pt idx="9701">
                  <c:v>17:13:37</c:v>
                </c:pt>
                <c:pt idx="9702">
                  <c:v>17:13:38</c:v>
                </c:pt>
                <c:pt idx="9703">
                  <c:v>17:13:39</c:v>
                </c:pt>
                <c:pt idx="9704">
                  <c:v>17:13:40</c:v>
                </c:pt>
                <c:pt idx="9705">
                  <c:v>17:13:41</c:v>
                </c:pt>
                <c:pt idx="9706">
                  <c:v>17:13:42</c:v>
                </c:pt>
                <c:pt idx="9707">
                  <c:v>17:13:43</c:v>
                </c:pt>
                <c:pt idx="9708">
                  <c:v>17:13:44</c:v>
                </c:pt>
                <c:pt idx="9709">
                  <c:v>17:13:45</c:v>
                </c:pt>
                <c:pt idx="9710">
                  <c:v>17:13:46</c:v>
                </c:pt>
                <c:pt idx="9711">
                  <c:v>17:13:47</c:v>
                </c:pt>
                <c:pt idx="9712">
                  <c:v>17:13:48</c:v>
                </c:pt>
                <c:pt idx="9713">
                  <c:v>17:13:49</c:v>
                </c:pt>
                <c:pt idx="9714">
                  <c:v>17:13:50</c:v>
                </c:pt>
                <c:pt idx="9715">
                  <c:v>17:13:51</c:v>
                </c:pt>
                <c:pt idx="9716">
                  <c:v>17:13:52</c:v>
                </c:pt>
                <c:pt idx="9717">
                  <c:v>17:13:53</c:v>
                </c:pt>
                <c:pt idx="9718">
                  <c:v>17:13:54</c:v>
                </c:pt>
                <c:pt idx="9719">
                  <c:v>17:13:55</c:v>
                </c:pt>
                <c:pt idx="9720">
                  <c:v>17:13:56</c:v>
                </c:pt>
                <c:pt idx="9721">
                  <c:v>17:13:57</c:v>
                </c:pt>
                <c:pt idx="9722">
                  <c:v>17:13:58</c:v>
                </c:pt>
                <c:pt idx="9723">
                  <c:v>17:13:59</c:v>
                </c:pt>
                <c:pt idx="9724">
                  <c:v>17:14:00</c:v>
                </c:pt>
                <c:pt idx="9725">
                  <c:v>17:14:01</c:v>
                </c:pt>
                <c:pt idx="9726">
                  <c:v>17:14:02</c:v>
                </c:pt>
                <c:pt idx="9727">
                  <c:v>17:14:03</c:v>
                </c:pt>
                <c:pt idx="9728">
                  <c:v>17:14:04</c:v>
                </c:pt>
                <c:pt idx="9729">
                  <c:v>17:14:05</c:v>
                </c:pt>
                <c:pt idx="9730">
                  <c:v>17:14:06</c:v>
                </c:pt>
                <c:pt idx="9731">
                  <c:v>17:14:07</c:v>
                </c:pt>
                <c:pt idx="9732">
                  <c:v>17:14:08</c:v>
                </c:pt>
                <c:pt idx="9733">
                  <c:v>17:14:09</c:v>
                </c:pt>
                <c:pt idx="9734">
                  <c:v>17:14:10</c:v>
                </c:pt>
                <c:pt idx="9735">
                  <c:v>17:14:11</c:v>
                </c:pt>
                <c:pt idx="9736">
                  <c:v>17:14:12</c:v>
                </c:pt>
                <c:pt idx="9737">
                  <c:v>17:14:13</c:v>
                </c:pt>
                <c:pt idx="9738">
                  <c:v>17:14:14</c:v>
                </c:pt>
                <c:pt idx="9739">
                  <c:v>17:14:15</c:v>
                </c:pt>
                <c:pt idx="9740">
                  <c:v>17:14:16</c:v>
                </c:pt>
                <c:pt idx="9741">
                  <c:v>17:14:17</c:v>
                </c:pt>
                <c:pt idx="9742">
                  <c:v>17:14:18</c:v>
                </c:pt>
                <c:pt idx="9743">
                  <c:v>17:14:19</c:v>
                </c:pt>
                <c:pt idx="9744">
                  <c:v>17:14:20</c:v>
                </c:pt>
                <c:pt idx="9745">
                  <c:v>17:14:21</c:v>
                </c:pt>
                <c:pt idx="9746">
                  <c:v>17:14:22</c:v>
                </c:pt>
                <c:pt idx="9747">
                  <c:v>17:14:23</c:v>
                </c:pt>
                <c:pt idx="9748">
                  <c:v>17:14:24</c:v>
                </c:pt>
                <c:pt idx="9749">
                  <c:v>17:14:25</c:v>
                </c:pt>
                <c:pt idx="9750">
                  <c:v>17:14:26</c:v>
                </c:pt>
                <c:pt idx="9751">
                  <c:v>17:14:27</c:v>
                </c:pt>
                <c:pt idx="9752">
                  <c:v>17:14:28</c:v>
                </c:pt>
                <c:pt idx="9753">
                  <c:v>17:14:29</c:v>
                </c:pt>
                <c:pt idx="9754">
                  <c:v>17:14:30</c:v>
                </c:pt>
                <c:pt idx="9755">
                  <c:v>17:14:31</c:v>
                </c:pt>
                <c:pt idx="9756">
                  <c:v>17:14:32</c:v>
                </c:pt>
                <c:pt idx="9757">
                  <c:v>17:14:33</c:v>
                </c:pt>
                <c:pt idx="9758">
                  <c:v>17:14:34</c:v>
                </c:pt>
                <c:pt idx="9759">
                  <c:v>17:14:35</c:v>
                </c:pt>
                <c:pt idx="9760">
                  <c:v>17:14:36</c:v>
                </c:pt>
                <c:pt idx="9761">
                  <c:v>17:14:37</c:v>
                </c:pt>
                <c:pt idx="9762">
                  <c:v>17:14:38</c:v>
                </c:pt>
                <c:pt idx="9763">
                  <c:v>17:14:39</c:v>
                </c:pt>
                <c:pt idx="9764">
                  <c:v>17:14:40</c:v>
                </c:pt>
                <c:pt idx="9765">
                  <c:v>17:14:41</c:v>
                </c:pt>
                <c:pt idx="9766">
                  <c:v>17:14:42</c:v>
                </c:pt>
                <c:pt idx="9767">
                  <c:v>17:14:43</c:v>
                </c:pt>
                <c:pt idx="9768">
                  <c:v>17:14:44</c:v>
                </c:pt>
                <c:pt idx="9769">
                  <c:v>17:14:45</c:v>
                </c:pt>
                <c:pt idx="9770">
                  <c:v>17:14:46</c:v>
                </c:pt>
                <c:pt idx="9771">
                  <c:v>17:14:47</c:v>
                </c:pt>
                <c:pt idx="9772">
                  <c:v>17:14:48</c:v>
                </c:pt>
                <c:pt idx="9773">
                  <c:v>17:14:49</c:v>
                </c:pt>
                <c:pt idx="9774">
                  <c:v>17:14:50</c:v>
                </c:pt>
                <c:pt idx="9775">
                  <c:v>17:14:51</c:v>
                </c:pt>
                <c:pt idx="9776">
                  <c:v>17:14:52</c:v>
                </c:pt>
                <c:pt idx="9777">
                  <c:v>17:14:53</c:v>
                </c:pt>
                <c:pt idx="9778">
                  <c:v>17:14:54</c:v>
                </c:pt>
                <c:pt idx="9779">
                  <c:v>17:14:55</c:v>
                </c:pt>
                <c:pt idx="9780">
                  <c:v>17:14:56</c:v>
                </c:pt>
                <c:pt idx="9781">
                  <c:v>17:14:57</c:v>
                </c:pt>
                <c:pt idx="9782">
                  <c:v>17:14:58</c:v>
                </c:pt>
                <c:pt idx="9783">
                  <c:v>17:14:59</c:v>
                </c:pt>
                <c:pt idx="9784">
                  <c:v>17:15:00</c:v>
                </c:pt>
                <c:pt idx="9785">
                  <c:v>17:15:01</c:v>
                </c:pt>
                <c:pt idx="9786">
                  <c:v>17:15:02</c:v>
                </c:pt>
                <c:pt idx="9787">
                  <c:v>17:15:03</c:v>
                </c:pt>
                <c:pt idx="9788">
                  <c:v>17:15:04</c:v>
                </c:pt>
                <c:pt idx="9789">
                  <c:v>17:15:05</c:v>
                </c:pt>
                <c:pt idx="9790">
                  <c:v>17:15:06</c:v>
                </c:pt>
                <c:pt idx="9791">
                  <c:v>17:15:07</c:v>
                </c:pt>
                <c:pt idx="9792">
                  <c:v>17:15:08</c:v>
                </c:pt>
                <c:pt idx="9793">
                  <c:v>17:15:09</c:v>
                </c:pt>
                <c:pt idx="9794">
                  <c:v>17:15:10</c:v>
                </c:pt>
                <c:pt idx="9795">
                  <c:v>17:15:11</c:v>
                </c:pt>
                <c:pt idx="9796">
                  <c:v>17:15:12</c:v>
                </c:pt>
                <c:pt idx="9797">
                  <c:v>17:15:13</c:v>
                </c:pt>
                <c:pt idx="9798">
                  <c:v>17:15:14</c:v>
                </c:pt>
                <c:pt idx="9799">
                  <c:v>17:15:15</c:v>
                </c:pt>
                <c:pt idx="9800">
                  <c:v>17:15:16</c:v>
                </c:pt>
                <c:pt idx="9801">
                  <c:v>17:15:17</c:v>
                </c:pt>
                <c:pt idx="9802">
                  <c:v>17:15:18</c:v>
                </c:pt>
                <c:pt idx="9803">
                  <c:v>17:15:19</c:v>
                </c:pt>
                <c:pt idx="9804">
                  <c:v>17:15:20</c:v>
                </c:pt>
                <c:pt idx="9805">
                  <c:v>17:15:21</c:v>
                </c:pt>
                <c:pt idx="9806">
                  <c:v>17:15:22</c:v>
                </c:pt>
                <c:pt idx="9807">
                  <c:v>17:15:23</c:v>
                </c:pt>
                <c:pt idx="9808">
                  <c:v>17:15:24</c:v>
                </c:pt>
                <c:pt idx="9809">
                  <c:v>17:15:25</c:v>
                </c:pt>
                <c:pt idx="9810">
                  <c:v>17:15:26</c:v>
                </c:pt>
                <c:pt idx="9811">
                  <c:v>17:15:27</c:v>
                </c:pt>
                <c:pt idx="9812">
                  <c:v>17:15:28</c:v>
                </c:pt>
                <c:pt idx="9813">
                  <c:v>17:15:29</c:v>
                </c:pt>
                <c:pt idx="9814">
                  <c:v>17:15:30</c:v>
                </c:pt>
                <c:pt idx="9815">
                  <c:v>17:15:31</c:v>
                </c:pt>
                <c:pt idx="9816">
                  <c:v>17:15:32</c:v>
                </c:pt>
                <c:pt idx="9817">
                  <c:v>17:15:33</c:v>
                </c:pt>
                <c:pt idx="9818">
                  <c:v>17:15:34</c:v>
                </c:pt>
                <c:pt idx="9819">
                  <c:v>17:15:35</c:v>
                </c:pt>
                <c:pt idx="9820">
                  <c:v>17:15:36</c:v>
                </c:pt>
                <c:pt idx="9821">
                  <c:v>17:15:37</c:v>
                </c:pt>
                <c:pt idx="9822">
                  <c:v>17:15:38</c:v>
                </c:pt>
                <c:pt idx="9823">
                  <c:v>17:15:39</c:v>
                </c:pt>
                <c:pt idx="9824">
                  <c:v>17:15:40</c:v>
                </c:pt>
                <c:pt idx="9825">
                  <c:v>17:15:41</c:v>
                </c:pt>
                <c:pt idx="9826">
                  <c:v>17:15:42</c:v>
                </c:pt>
                <c:pt idx="9827">
                  <c:v>17:15:43</c:v>
                </c:pt>
                <c:pt idx="9828">
                  <c:v>17:15:44</c:v>
                </c:pt>
                <c:pt idx="9829">
                  <c:v>17:15:45</c:v>
                </c:pt>
                <c:pt idx="9830">
                  <c:v>17:15:46</c:v>
                </c:pt>
                <c:pt idx="9831">
                  <c:v>17:15:47</c:v>
                </c:pt>
                <c:pt idx="9832">
                  <c:v>17:15:48</c:v>
                </c:pt>
                <c:pt idx="9833">
                  <c:v>17:15:49</c:v>
                </c:pt>
                <c:pt idx="9834">
                  <c:v>17:15:50</c:v>
                </c:pt>
                <c:pt idx="9835">
                  <c:v>17:15:51</c:v>
                </c:pt>
                <c:pt idx="9836">
                  <c:v>17:15:52</c:v>
                </c:pt>
                <c:pt idx="9837">
                  <c:v>17:15:53</c:v>
                </c:pt>
                <c:pt idx="9838">
                  <c:v>17:15:54</c:v>
                </c:pt>
                <c:pt idx="9839">
                  <c:v>17:15:55</c:v>
                </c:pt>
                <c:pt idx="9840">
                  <c:v>17:15:56</c:v>
                </c:pt>
                <c:pt idx="9841">
                  <c:v>17:15:57</c:v>
                </c:pt>
                <c:pt idx="9842">
                  <c:v>17:15:58</c:v>
                </c:pt>
                <c:pt idx="9843">
                  <c:v>17:15:59</c:v>
                </c:pt>
                <c:pt idx="9844">
                  <c:v>17:16:00</c:v>
                </c:pt>
                <c:pt idx="9845">
                  <c:v>17:16:01</c:v>
                </c:pt>
                <c:pt idx="9846">
                  <c:v>17:16:02</c:v>
                </c:pt>
                <c:pt idx="9847">
                  <c:v>17:16:03</c:v>
                </c:pt>
                <c:pt idx="9848">
                  <c:v>17:16:04</c:v>
                </c:pt>
                <c:pt idx="9849">
                  <c:v>17:16:05</c:v>
                </c:pt>
                <c:pt idx="9850">
                  <c:v>17:16:06</c:v>
                </c:pt>
                <c:pt idx="9851">
                  <c:v>17:16:07</c:v>
                </c:pt>
                <c:pt idx="9852">
                  <c:v>17:16:08</c:v>
                </c:pt>
                <c:pt idx="9853">
                  <c:v>17:16:09</c:v>
                </c:pt>
                <c:pt idx="9854">
                  <c:v>17:16:10</c:v>
                </c:pt>
                <c:pt idx="9855">
                  <c:v>17:16:11</c:v>
                </c:pt>
                <c:pt idx="9856">
                  <c:v>17:16:12</c:v>
                </c:pt>
                <c:pt idx="9857">
                  <c:v>17:16:13</c:v>
                </c:pt>
                <c:pt idx="9858">
                  <c:v>17:16:14</c:v>
                </c:pt>
                <c:pt idx="9859">
                  <c:v>17:16:15</c:v>
                </c:pt>
                <c:pt idx="9860">
                  <c:v>17:16:16</c:v>
                </c:pt>
                <c:pt idx="9861">
                  <c:v>17:16:17</c:v>
                </c:pt>
                <c:pt idx="9862">
                  <c:v>17:16:18</c:v>
                </c:pt>
                <c:pt idx="9863">
                  <c:v>17:16:19</c:v>
                </c:pt>
                <c:pt idx="9864">
                  <c:v>17:16:20</c:v>
                </c:pt>
                <c:pt idx="9865">
                  <c:v>17:16:21</c:v>
                </c:pt>
                <c:pt idx="9866">
                  <c:v>17:16:22</c:v>
                </c:pt>
                <c:pt idx="9867">
                  <c:v>17:16:23</c:v>
                </c:pt>
                <c:pt idx="9868">
                  <c:v>17:16:24</c:v>
                </c:pt>
                <c:pt idx="9869">
                  <c:v>17:16:25</c:v>
                </c:pt>
                <c:pt idx="9870">
                  <c:v>17:16:26</c:v>
                </c:pt>
                <c:pt idx="9871">
                  <c:v>17:16:27</c:v>
                </c:pt>
                <c:pt idx="9872">
                  <c:v>17:16:28</c:v>
                </c:pt>
                <c:pt idx="9873">
                  <c:v>17:16:29</c:v>
                </c:pt>
                <c:pt idx="9874">
                  <c:v>17:16:30</c:v>
                </c:pt>
                <c:pt idx="9875">
                  <c:v>17:16:31</c:v>
                </c:pt>
                <c:pt idx="9876">
                  <c:v>17:16:32</c:v>
                </c:pt>
                <c:pt idx="9877">
                  <c:v>17:16:33</c:v>
                </c:pt>
                <c:pt idx="9878">
                  <c:v>17:16:34</c:v>
                </c:pt>
                <c:pt idx="9879">
                  <c:v>17:16:35</c:v>
                </c:pt>
                <c:pt idx="9880">
                  <c:v>17:16:36</c:v>
                </c:pt>
                <c:pt idx="9881">
                  <c:v>17:16:37</c:v>
                </c:pt>
                <c:pt idx="9882">
                  <c:v>17:16:38</c:v>
                </c:pt>
                <c:pt idx="9883">
                  <c:v>17:16:39</c:v>
                </c:pt>
                <c:pt idx="9884">
                  <c:v>17:16:40</c:v>
                </c:pt>
                <c:pt idx="9885">
                  <c:v>17:16:41</c:v>
                </c:pt>
                <c:pt idx="9886">
                  <c:v>17:16:42</c:v>
                </c:pt>
                <c:pt idx="9887">
                  <c:v>17:16:43</c:v>
                </c:pt>
                <c:pt idx="9888">
                  <c:v>17:16:44</c:v>
                </c:pt>
                <c:pt idx="9889">
                  <c:v>17:16:45</c:v>
                </c:pt>
                <c:pt idx="9890">
                  <c:v>17:16:46</c:v>
                </c:pt>
                <c:pt idx="9891">
                  <c:v>17:16:47</c:v>
                </c:pt>
                <c:pt idx="9892">
                  <c:v>17:16:48</c:v>
                </c:pt>
                <c:pt idx="9893">
                  <c:v>17:16:49</c:v>
                </c:pt>
                <c:pt idx="9894">
                  <c:v>17:16:50</c:v>
                </c:pt>
                <c:pt idx="9895">
                  <c:v>17:16:51</c:v>
                </c:pt>
                <c:pt idx="9896">
                  <c:v>17:16:52</c:v>
                </c:pt>
                <c:pt idx="9897">
                  <c:v>17:16:53</c:v>
                </c:pt>
                <c:pt idx="9898">
                  <c:v>17:16:54</c:v>
                </c:pt>
                <c:pt idx="9899">
                  <c:v>17:16:55</c:v>
                </c:pt>
                <c:pt idx="9900">
                  <c:v>17:16:56</c:v>
                </c:pt>
                <c:pt idx="9901">
                  <c:v>17:16:57</c:v>
                </c:pt>
                <c:pt idx="9902">
                  <c:v>17:16:58</c:v>
                </c:pt>
                <c:pt idx="9903">
                  <c:v>17:16:59</c:v>
                </c:pt>
                <c:pt idx="9904">
                  <c:v>17:17:00</c:v>
                </c:pt>
                <c:pt idx="9905">
                  <c:v>17:17:01</c:v>
                </c:pt>
                <c:pt idx="9906">
                  <c:v>17:17:02</c:v>
                </c:pt>
                <c:pt idx="9907">
                  <c:v>17:17:03</c:v>
                </c:pt>
                <c:pt idx="9908">
                  <c:v>17:17:04</c:v>
                </c:pt>
                <c:pt idx="9909">
                  <c:v>17:17:05</c:v>
                </c:pt>
                <c:pt idx="9910">
                  <c:v>17:17:06</c:v>
                </c:pt>
                <c:pt idx="9911">
                  <c:v>17:17:07</c:v>
                </c:pt>
                <c:pt idx="9912">
                  <c:v>17:17:08</c:v>
                </c:pt>
                <c:pt idx="9913">
                  <c:v>17:17:09</c:v>
                </c:pt>
                <c:pt idx="9914">
                  <c:v>17:17:10</c:v>
                </c:pt>
                <c:pt idx="9915">
                  <c:v>17:17:11</c:v>
                </c:pt>
                <c:pt idx="9916">
                  <c:v>17:17:12</c:v>
                </c:pt>
                <c:pt idx="9917">
                  <c:v>17:17:13</c:v>
                </c:pt>
                <c:pt idx="9918">
                  <c:v>17:17:14</c:v>
                </c:pt>
                <c:pt idx="9919">
                  <c:v>17:17:15</c:v>
                </c:pt>
                <c:pt idx="9920">
                  <c:v>17:17:16</c:v>
                </c:pt>
                <c:pt idx="9921">
                  <c:v>17:17:17</c:v>
                </c:pt>
                <c:pt idx="9922">
                  <c:v>17:17:18</c:v>
                </c:pt>
                <c:pt idx="9923">
                  <c:v>17:17:19</c:v>
                </c:pt>
                <c:pt idx="9924">
                  <c:v>17:17:20</c:v>
                </c:pt>
                <c:pt idx="9925">
                  <c:v>17:17:21</c:v>
                </c:pt>
                <c:pt idx="9926">
                  <c:v>17:17:22</c:v>
                </c:pt>
                <c:pt idx="9927">
                  <c:v>17:17:23</c:v>
                </c:pt>
                <c:pt idx="9928">
                  <c:v>17:17:24</c:v>
                </c:pt>
                <c:pt idx="9929">
                  <c:v>17:17:25</c:v>
                </c:pt>
                <c:pt idx="9930">
                  <c:v>17:17:26</c:v>
                </c:pt>
                <c:pt idx="9931">
                  <c:v>17:17:27</c:v>
                </c:pt>
                <c:pt idx="9932">
                  <c:v>17:17:28</c:v>
                </c:pt>
                <c:pt idx="9933">
                  <c:v>17:17:29</c:v>
                </c:pt>
                <c:pt idx="9934">
                  <c:v>17:17:30</c:v>
                </c:pt>
                <c:pt idx="9935">
                  <c:v>17:17:31</c:v>
                </c:pt>
                <c:pt idx="9936">
                  <c:v>17:17:32</c:v>
                </c:pt>
                <c:pt idx="9937">
                  <c:v>17:17:33</c:v>
                </c:pt>
                <c:pt idx="9938">
                  <c:v>17:17:34</c:v>
                </c:pt>
                <c:pt idx="9939">
                  <c:v>17:17:35</c:v>
                </c:pt>
                <c:pt idx="9940">
                  <c:v>17:17:36</c:v>
                </c:pt>
                <c:pt idx="9941">
                  <c:v>17:17:37</c:v>
                </c:pt>
                <c:pt idx="9942">
                  <c:v>17:17:38</c:v>
                </c:pt>
                <c:pt idx="9943">
                  <c:v>17:17:39</c:v>
                </c:pt>
                <c:pt idx="9944">
                  <c:v>17:17:40</c:v>
                </c:pt>
                <c:pt idx="9945">
                  <c:v>17:17:41</c:v>
                </c:pt>
                <c:pt idx="9946">
                  <c:v>17:17:42</c:v>
                </c:pt>
                <c:pt idx="9947">
                  <c:v>17:17:43</c:v>
                </c:pt>
                <c:pt idx="9948">
                  <c:v>17:17:44</c:v>
                </c:pt>
                <c:pt idx="9949">
                  <c:v>17:17:45</c:v>
                </c:pt>
                <c:pt idx="9950">
                  <c:v>17:17:46</c:v>
                </c:pt>
                <c:pt idx="9951">
                  <c:v>17:17:47</c:v>
                </c:pt>
                <c:pt idx="9952">
                  <c:v>17:17:48</c:v>
                </c:pt>
                <c:pt idx="9953">
                  <c:v>17:17:49</c:v>
                </c:pt>
                <c:pt idx="9954">
                  <c:v>17:17:50</c:v>
                </c:pt>
                <c:pt idx="9955">
                  <c:v>17:17:51</c:v>
                </c:pt>
                <c:pt idx="9956">
                  <c:v>17:17:52</c:v>
                </c:pt>
                <c:pt idx="9957">
                  <c:v>17:17:53</c:v>
                </c:pt>
                <c:pt idx="9958">
                  <c:v>17:17:54</c:v>
                </c:pt>
                <c:pt idx="9959">
                  <c:v>17:17:55</c:v>
                </c:pt>
                <c:pt idx="9960">
                  <c:v>17:17:56</c:v>
                </c:pt>
                <c:pt idx="9961">
                  <c:v>17:17:57</c:v>
                </c:pt>
                <c:pt idx="9962">
                  <c:v>17:17:58</c:v>
                </c:pt>
                <c:pt idx="9963">
                  <c:v>17:17:59</c:v>
                </c:pt>
                <c:pt idx="9964">
                  <c:v>17:18:00</c:v>
                </c:pt>
                <c:pt idx="9965">
                  <c:v>17:18:01</c:v>
                </c:pt>
                <c:pt idx="9966">
                  <c:v>17:18:02</c:v>
                </c:pt>
                <c:pt idx="9967">
                  <c:v>17:18:03</c:v>
                </c:pt>
                <c:pt idx="9968">
                  <c:v>17:18:04</c:v>
                </c:pt>
                <c:pt idx="9969">
                  <c:v>17:18:05</c:v>
                </c:pt>
                <c:pt idx="9970">
                  <c:v>17:18:06</c:v>
                </c:pt>
                <c:pt idx="9971">
                  <c:v>17:18:07</c:v>
                </c:pt>
                <c:pt idx="9972">
                  <c:v>17:18:08</c:v>
                </c:pt>
                <c:pt idx="9973">
                  <c:v>17:18:09</c:v>
                </c:pt>
                <c:pt idx="9974">
                  <c:v>17:18:10</c:v>
                </c:pt>
                <c:pt idx="9975">
                  <c:v>17:18:11</c:v>
                </c:pt>
                <c:pt idx="9976">
                  <c:v>17:18:12</c:v>
                </c:pt>
                <c:pt idx="9977">
                  <c:v>17:18:13</c:v>
                </c:pt>
                <c:pt idx="9978">
                  <c:v>17:18:14</c:v>
                </c:pt>
                <c:pt idx="9979">
                  <c:v>17:18:15</c:v>
                </c:pt>
                <c:pt idx="9980">
                  <c:v>17:18:16</c:v>
                </c:pt>
                <c:pt idx="9981">
                  <c:v>17:18:17</c:v>
                </c:pt>
                <c:pt idx="9982">
                  <c:v>17:18:18</c:v>
                </c:pt>
                <c:pt idx="9983">
                  <c:v>17:18:19</c:v>
                </c:pt>
                <c:pt idx="9984">
                  <c:v>17:18:20</c:v>
                </c:pt>
                <c:pt idx="9985">
                  <c:v>17:18:21</c:v>
                </c:pt>
                <c:pt idx="9986">
                  <c:v>17:18:22</c:v>
                </c:pt>
                <c:pt idx="9987">
                  <c:v>17:18:23</c:v>
                </c:pt>
                <c:pt idx="9988">
                  <c:v>17:18:24</c:v>
                </c:pt>
                <c:pt idx="9989">
                  <c:v>17:18:25</c:v>
                </c:pt>
                <c:pt idx="9990">
                  <c:v>17:18:26</c:v>
                </c:pt>
                <c:pt idx="9991">
                  <c:v>17:18:27</c:v>
                </c:pt>
                <c:pt idx="9992">
                  <c:v>17:18:28</c:v>
                </c:pt>
                <c:pt idx="9993">
                  <c:v>17:18:29</c:v>
                </c:pt>
                <c:pt idx="9994">
                  <c:v>17:18:30</c:v>
                </c:pt>
                <c:pt idx="9995">
                  <c:v>17:18:31</c:v>
                </c:pt>
                <c:pt idx="9996">
                  <c:v>17:18:32</c:v>
                </c:pt>
                <c:pt idx="9997">
                  <c:v>17:18:33</c:v>
                </c:pt>
                <c:pt idx="9998">
                  <c:v>17:18:34</c:v>
                </c:pt>
                <c:pt idx="9999">
                  <c:v>17:18:35</c:v>
                </c:pt>
                <c:pt idx="10000">
                  <c:v>17:18:36</c:v>
                </c:pt>
                <c:pt idx="10001">
                  <c:v>17:18:37</c:v>
                </c:pt>
                <c:pt idx="10002">
                  <c:v>17:18:38</c:v>
                </c:pt>
                <c:pt idx="10003">
                  <c:v>17:18:39</c:v>
                </c:pt>
                <c:pt idx="10004">
                  <c:v>17:18:40</c:v>
                </c:pt>
                <c:pt idx="10005">
                  <c:v>17:18:41</c:v>
                </c:pt>
                <c:pt idx="10006">
                  <c:v>17:18:42</c:v>
                </c:pt>
                <c:pt idx="10007">
                  <c:v>17:18:43</c:v>
                </c:pt>
                <c:pt idx="10008">
                  <c:v>17:18:44</c:v>
                </c:pt>
                <c:pt idx="10009">
                  <c:v>17:18:45</c:v>
                </c:pt>
                <c:pt idx="10010">
                  <c:v>17:18:46</c:v>
                </c:pt>
                <c:pt idx="10011">
                  <c:v>17:18:47</c:v>
                </c:pt>
                <c:pt idx="10012">
                  <c:v>17:18:48</c:v>
                </c:pt>
                <c:pt idx="10013">
                  <c:v>17:18:49</c:v>
                </c:pt>
                <c:pt idx="10014">
                  <c:v>17:18:50</c:v>
                </c:pt>
                <c:pt idx="10015">
                  <c:v>17:18:51</c:v>
                </c:pt>
                <c:pt idx="10016">
                  <c:v>17:18:52</c:v>
                </c:pt>
                <c:pt idx="10017">
                  <c:v>17:18:53</c:v>
                </c:pt>
                <c:pt idx="10018">
                  <c:v>17:18:54</c:v>
                </c:pt>
                <c:pt idx="10019">
                  <c:v>17:18:55</c:v>
                </c:pt>
                <c:pt idx="10020">
                  <c:v>17:18:56</c:v>
                </c:pt>
                <c:pt idx="10021">
                  <c:v>17:18:57</c:v>
                </c:pt>
                <c:pt idx="10022">
                  <c:v>17:18:58</c:v>
                </c:pt>
                <c:pt idx="10023">
                  <c:v>17:18:59</c:v>
                </c:pt>
                <c:pt idx="10024">
                  <c:v>17:19:00</c:v>
                </c:pt>
                <c:pt idx="10025">
                  <c:v>17:19:01</c:v>
                </c:pt>
                <c:pt idx="10026">
                  <c:v>17:19:02</c:v>
                </c:pt>
                <c:pt idx="10027">
                  <c:v>17:19:03</c:v>
                </c:pt>
                <c:pt idx="10028">
                  <c:v>17:19:04</c:v>
                </c:pt>
                <c:pt idx="10029">
                  <c:v>17:19:05</c:v>
                </c:pt>
                <c:pt idx="10030">
                  <c:v>17:19:06</c:v>
                </c:pt>
                <c:pt idx="10031">
                  <c:v>17:19:07</c:v>
                </c:pt>
                <c:pt idx="10032">
                  <c:v>17:19:08</c:v>
                </c:pt>
                <c:pt idx="10033">
                  <c:v>17:19:09</c:v>
                </c:pt>
                <c:pt idx="10034">
                  <c:v>17:19:10</c:v>
                </c:pt>
                <c:pt idx="10035">
                  <c:v>17:19:11</c:v>
                </c:pt>
                <c:pt idx="10036">
                  <c:v>17:19:12</c:v>
                </c:pt>
                <c:pt idx="10037">
                  <c:v>17:19:13</c:v>
                </c:pt>
                <c:pt idx="10038">
                  <c:v>17:19:14</c:v>
                </c:pt>
                <c:pt idx="10039">
                  <c:v>17:19:15</c:v>
                </c:pt>
                <c:pt idx="10040">
                  <c:v>17:19:16</c:v>
                </c:pt>
                <c:pt idx="10041">
                  <c:v>17:19:17</c:v>
                </c:pt>
                <c:pt idx="10042">
                  <c:v>17:19:18</c:v>
                </c:pt>
                <c:pt idx="10043">
                  <c:v>17:19:19</c:v>
                </c:pt>
                <c:pt idx="10044">
                  <c:v>17:19:20</c:v>
                </c:pt>
                <c:pt idx="10045">
                  <c:v>17:19:21</c:v>
                </c:pt>
                <c:pt idx="10046">
                  <c:v>17:19:22</c:v>
                </c:pt>
                <c:pt idx="10047">
                  <c:v>17:19:23</c:v>
                </c:pt>
                <c:pt idx="10048">
                  <c:v>17:19:24</c:v>
                </c:pt>
                <c:pt idx="10049">
                  <c:v>17:19:25</c:v>
                </c:pt>
                <c:pt idx="10050">
                  <c:v>17:19:26</c:v>
                </c:pt>
                <c:pt idx="10051">
                  <c:v>17:19:27</c:v>
                </c:pt>
                <c:pt idx="10052">
                  <c:v>17:19:28</c:v>
                </c:pt>
                <c:pt idx="10053">
                  <c:v>17:19:29</c:v>
                </c:pt>
                <c:pt idx="10054">
                  <c:v>17:19:30</c:v>
                </c:pt>
                <c:pt idx="10055">
                  <c:v>17:19:31</c:v>
                </c:pt>
                <c:pt idx="10056">
                  <c:v>17:19:32</c:v>
                </c:pt>
                <c:pt idx="10057">
                  <c:v>17:19:33</c:v>
                </c:pt>
                <c:pt idx="10058">
                  <c:v>17:19:34</c:v>
                </c:pt>
                <c:pt idx="10059">
                  <c:v>17:19:35</c:v>
                </c:pt>
                <c:pt idx="10060">
                  <c:v>17:19:36</c:v>
                </c:pt>
                <c:pt idx="10061">
                  <c:v>17:19:37</c:v>
                </c:pt>
                <c:pt idx="10062">
                  <c:v>17:19:38</c:v>
                </c:pt>
                <c:pt idx="10063">
                  <c:v>17:19:39</c:v>
                </c:pt>
                <c:pt idx="10064">
                  <c:v>17:19:40</c:v>
                </c:pt>
                <c:pt idx="10065">
                  <c:v>17:19:41</c:v>
                </c:pt>
                <c:pt idx="10066">
                  <c:v>17:19:42</c:v>
                </c:pt>
                <c:pt idx="10067">
                  <c:v>17:19:43</c:v>
                </c:pt>
                <c:pt idx="10068">
                  <c:v>17:19:44</c:v>
                </c:pt>
                <c:pt idx="10069">
                  <c:v>17:19:45</c:v>
                </c:pt>
                <c:pt idx="10070">
                  <c:v>17:19:46</c:v>
                </c:pt>
                <c:pt idx="10071">
                  <c:v>17:19:47</c:v>
                </c:pt>
                <c:pt idx="10072">
                  <c:v>17:19:48</c:v>
                </c:pt>
                <c:pt idx="10073">
                  <c:v>17:19:49</c:v>
                </c:pt>
                <c:pt idx="10074">
                  <c:v>17:19:50</c:v>
                </c:pt>
                <c:pt idx="10075">
                  <c:v>17:19:51</c:v>
                </c:pt>
                <c:pt idx="10076">
                  <c:v>17:19:52</c:v>
                </c:pt>
                <c:pt idx="10077">
                  <c:v>17:19:53</c:v>
                </c:pt>
                <c:pt idx="10078">
                  <c:v>17:19:54</c:v>
                </c:pt>
                <c:pt idx="10079">
                  <c:v>17:19:55</c:v>
                </c:pt>
                <c:pt idx="10080">
                  <c:v>17:19:56</c:v>
                </c:pt>
                <c:pt idx="10081">
                  <c:v>17:19:57</c:v>
                </c:pt>
                <c:pt idx="10082">
                  <c:v>17:19:58</c:v>
                </c:pt>
                <c:pt idx="10083">
                  <c:v>17:19:59</c:v>
                </c:pt>
                <c:pt idx="10084">
                  <c:v>17:20:00</c:v>
                </c:pt>
                <c:pt idx="10085">
                  <c:v>17:20:01</c:v>
                </c:pt>
                <c:pt idx="10086">
                  <c:v>17:20:02</c:v>
                </c:pt>
                <c:pt idx="10087">
                  <c:v>17:20:03</c:v>
                </c:pt>
                <c:pt idx="10088">
                  <c:v>17:20:04</c:v>
                </c:pt>
                <c:pt idx="10089">
                  <c:v>17:20:05</c:v>
                </c:pt>
                <c:pt idx="10090">
                  <c:v>17:20:06</c:v>
                </c:pt>
                <c:pt idx="10091">
                  <c:v>17:20:07</c:v>
                </c:pt>
                <c:pt idx="10092">
                  <c:v>17:20:08</c:v>
                </c:pt>
                <c:pt idx="10093">
                  <c:v>17:20:09</c:v>
                </c:pt>
                <c:pt idx="10094">
                  <c:v>17:20:10</c:v>
                </c:pt>
                <c:pt idx="10095">
                  <c:v>17:20:11</c:v>
                </c:pt>
                <c:pt idx="10096">
                  <c:v>17:20:12</c:v>
                </c:pt>
                <c:pt idx="10097">
                  <c:v>17:20:13</c:v>
                </c:pt>
                <c:pt idx="10098">
                  <c:v>17:20:14</c:v>
                </c:pt>
                <c:pt idx="10099">
                  <c:v>17:20:15</c:v>
                </c:pt>
                <c:pt idx="10100">
                  <c:v>17:20:16</c:v>
                </c:pt>
                <c:pt idx="10101">
                  <c:v>17:20:17</c:v>
                </c:pt>
                <c:pt idx="10102">
                  <c:v>17:20:18</c:v>
                </c:pt>
                <c:pt idx="10103">
                  <c:v>17:20:19</c:v>
                </c:pt>
                <c:pt idx="10104">
                  <c:v>17:20:20</c:v>
                </c:pt>
                <c:pt idx="10105">
                  <c:v>17:20:21</c:v>
                </c:pt>
                <c:pt idx="10106">
                  <c:v>17:20:22</c:v>
                </c:pt>
                <c:pt idx="10107">
                  <c:v>17:20:23</c:v>
                </c:pt>
                <c:pt idx="10108">
                  <c:v>17:20:24</c:v>
                </c:pt>
                <c:pt idx="10109">
                  <c:v>17:20:25</c:v>
                </c:pt>
                <c:pt idx="10110">
                  <c:v>17:20:26</c:v>
                </c:pt>
                <c:pt idx="10111">
                  <c:v>17:20:27</c:v>
                </c:pt>
                <c:pt idx="10112">
                  <c:v>17:20:28</c:v>
                </c:pt>
                <c:pt idx="10113">
                  <c:v>17:20:29</c:v>
                </c:pt>
                <c:pt idx="10114">
                  <c:v>17:20:30</c:v>
                </c:pt>
                <c:pt idx="10115">
                  <c:v>17:20:31</c:v>
                </c:pt>
                <c:pt idx="10116">
                  <c:v>17:20:32</c:v>
                </c:pt>
                <c:pt idx="10117">
                  <c:v>17:20:33</c:v>
                </c:pt>
                <c:pt idx="10118">
                  <c:v>17:20:34</c:v>
                </c:pt>
                <c:pt idx="10119">
                  <c:v>17:20:35</c:v>
                </c:pt>
                <c:pt idx="10120">
                  <c:v>17:20:36</c:v>
                </c:pt>
                <c:pt idx="10121">
                  <c:v>17:20:37</c:v>
                </c:pt>
                <c:pt idx="10122">
                  <c:v>17:20:38</c:v>
                </c:pt>
                <c:pt idx="10123">
                  <c:v>17:20:39</c:v>
                </c:pt>
                <c:pt idx="10124">
                  <c:v>17:20:40</c:v>
                </c:pt>
                <c:pt idx="10125">
                  <c:v>17:20:41</c:v>
                </c:pt>
                <c:pt idx="10126">
                  <c:v>17:20:42</c:v>
                </c:pt>
                <c:pt idx="10127">
                  <c:v>17:20:43</c:v>
                </c:pt>
                <c:pt idx="10128">
                  <c:v>17:20:44</c:v>
                </c:pt>
                <c:pt idx="10129">
                  <c:v>17:20:45</c:v>
                </c:pt>
                <c:pt idx="10130">
                  <c:v>17:20:46</c:v>
                </c:pt>
                <c:pt idx="10131">
                  <c:v>17:20:47</c:v>
                </c:pt>
                <c:pt idx="10132">
                  <c:v>17:20:48</c:v>
                </c:pt>
                <c:pt idx="10133">
                  <c:v>17:20:49</c:v>
                </c:pt>
                <c:pt idx="10134">
                  <c:v>17:20:50</c:v>
                </c:pt>
                <c:pt idx="10135">
                  <c:v>17:20:51</c:v>
                </c:pt>
                <c:pt idx="10136">
                  <c:v>17:20:52</c:v>
                </c:pt>
                <c:pt idx="10137">
                  <c:v>17:20:53</c:v>
                </c:pt>
                <c:pt idx="10138">
                  <c:v>17:20:54</c:v>
                </c:pt>
                <c:pt idx="10139">
                  <c:v>17:20:55</c:v>
                </c:pt>
                <c:pt idx="10140">
                  <c:v>17:20:56</c:v>
                </c:pt>
                <c:pt idx="10141">
                  <c:v>17:20:57</c:v>
                </c:pt>
                <c:pt idx="10142">
                  <c:v>17:20:58</c:v>
                </c:pt>
                <c:pt idx="10143">
                  <c:v>17:20:59</c:v>
                </c:pt>
                <c:pt idx="10144">
                  <c:v>17:21:00</c:v>
                </c:pt>
                <c:pt idx="10145">
                  <c:v>17:21:01</c:v>
                </c:pt>
                <c:pt idx="10146">
                  <c:v>17:21:02</c:v>
                </c:pt>
                <c:pt idx="10147">
                  <c:v>17:21:03</c:v>
                </c:pt>
                <c:pt idx="10148">
                  <c:v>17:21:04</c:v>
                </c:pt>
                <c:pt idx="10149">
                  <c:v>17:21:05</c:v>
                </c:pt>
                <c:pt idx="10150">
                  <c:v>17:21:06</c:v>
                </c:pt>
                <c:pt idx="10151">
                  <c:v>17:21:07</c:v>
                </c:pt>
                <c:pt idx="10152">
                  <c:v>17:21:08</c:v>
                </c:pt>
                <c:pt idx="10153">
                  <c:v>17:21:09</c:v>
                </c:pt>
                <c:pt idx="10154">
                  <c:v>17:21:10</c:v>
                </c:pt>
                <c:pt idx="10155">
                  <c:v>17:21:11</c:v>
                </c:pt>
                <c:pt idx="10156">
                  <c:v>17:21:12</c:v>
                </c:pt>
                <c:pt idx="10157">
                  <c:v>17:21:13</c:v>
                </c:pt>
                <c:pt idx="10158">
                  <c:v>17:21:14</c:v>
                </c:pt>
                <c:pt idx="10159">
                  <c:v>17:21:15</c:v>
                </c:pt>
                <c:pt idx="10160">
                  <c:v>17:21:16</c:v>
                </c:pt>
                <c:pt idx="10161">
                  <c:v>17:21:17</c:v>
                </c:pt>
                <c:pt idx="10162">
                  <c:v>17:21:18</c:v>
                </c:pt>
                <c:pt idx="10163">
                  <c:v>17:21:19</c:v>
                </c:pt>
                <c:pt idx="10164">
                  <c:v>17:21:20</c:v>
                </c:pt>
                <c:pt idx="10165">
                  <c:v>17:21:21</c:v>
                </c:pt>
                <c:pt idx="10166">
                  <c:v>17:21:22</c:v>
                </c:pt>
                <c:pt idx="10167">
                  <c:v>17:21:23</c:v>
                </c:pt>
                <c:pt idx="10168">
                  <c:v>17:21:24</c:v>
                </c:pt>
                <c:pt idx="10169">
                  <c:v>17:21:25</c:v>
                </c:pt>
                <c:pt idx="10170">
                  <c:v>17:21:26</c:v>
                </c:pt>
                <c:pt idx="10171">
                  <c:v>17:21:27</c:v>
                </c:pt>
                <c:pt idx="10172">
                  <c:v>17:21:28</c:v>
                </c:pt>
                <c:pt idx="10173">
                  <c:v>17:21:29</c:v>
                </c:pt>
                <c:pt idx="10174">
                  <c:v>17:21:30</c:v>
                </c:pt>
                <c:pt idx="10175">
                  <c:v>17:21:31</c:v>
                </c:pt>
                <c:pt idx="10176">
                  <c:v>17:21:32</c:v>
                </c:pt>
                <c:pt idx="10177">
                  <c:v>17:21:33</c:v>
                </c:pt>
                <c:pt idx="10178">
                  <c:v>17:21:34</c:v>
                </c:pt>
                <c:pt idx="10179">
                  <c:v>17:21:35</c:v>
                </c:pt>
                <c:pt idx="10180">
                  <c:v>17:21:36</c:v>
                </c:pt>
                <c:pt idx="10181">
                  <c:v>17:21:37</c:v>
                </c:pt>
                <c:pt idx="10182">
                  <c:v>17:21:38</c:v>
                </c:pt>
                <c:pt idx="10183">
                  <c:v>17:21:39</c:v>
                </c:pt>
                <c:pt idx="10184">
                  <c:v>17:21:40</c:v>
                </c:pt>
                <c:pt idx="10185">
                  <c:v>17:21:41</c:v>
                </c:pt>
                <c:pt idx="10186">
                  <c:v>17:21:42</c:v>
                </c:pt>
                <c:pt idx="10187">
                  <c:v>17:21:43</c:v>
                </c:pt>
                <c:pt idx="10188">
                  <c:v>17:21:44</c:v>
                </c:pt>
                <c:pt idx="10189">
                  <c:v>17:21:45</c:v>
                </c:pt>
                <c:pt idx="10190">
                  <c:v>17:21:46</c:v>
                </c:pt>
                <c:pt idx="10191">
                  <c:v>17:21:47</c:v>
                </c:pt>
                <c:pt idx="10192">
                  <c:v>17:21:48</c:v>
                </c:pt>
                <c:pt idx="10193">
                  <c:v>17:21:49</c:v>
                </c:pt>
                <c:pt idx="10194">
                  <c:v>17:21:50</c:v>
                </c:pt>
                <c:pt idx="10195">
                  <c:v>17:21:51</c:v>
                </c:pt>
                <c:pt idx="10196">
                  <c:v>17:21:52</c:v>
                </c:pt>
                <c:pt idx="10197">
                  <c:v>17:21:53</c:v>
                </c:pt>
                <c:pt idx="10198">
                  <c:v>17:21:54</c:v>
                </c:pt>
                <c:pt idx="10199">
                  <c:v>17:21:55</c:v>
                </c:pt>
                <c:pt idx="10200">
                  <c:v>17:21:56</c:v>
                </c:pt>
                <c:pt idx="10201">
                  <c:v>17:21:57</c:v>
                </c:pt>
                <c:pt idx="10202">
                  <c:v>17:21:58</c:v>
                </c:pt>
                <c:pt idx="10203">
                  <c:v>17:21:59</c:v>
                </c:pt>
                <c:pt idx="10204">
                  <c:v>17:22:00</c:v>
                </c:pt>
                <c:pt idx="10205">
                  <c:v>17:22:01</c:v>
                </c:pt>
                <c:pt idx="10206">
                  <c:v>17:22:02</c:v>
                </c:pt>
                <c:pt idx="10207">
                  <c:v>17:22:03</c:v>
                </c:pt>
                <c:pt idx="10208">
                  <c:v>17:22:04</c:v>
                </c:pt>
                <c:pt idx="10209">
                  <c:v>17:22:05</c:v>
                </c:pt>
                <c:pt idx="10210">
                  <c:v>17:22:06</c:v>
                </c:pt>
                <c:pt idx="10211">
                  <c:v>17:22:07</c:v>
                </c:pt>
                <c:pt idx="10212">
                  <c:v>17:22:08</c:v>
                </c:pt>
                <c:pt idx="10213">
                  <c:v>17:22:09</c:v>
                </c:pt>
                <c:pt idx="10214">
                  <c:v>17:22:10</c:v>
                </c:pt>
                <c:pt idx="10215">
                  <c:v>17:22:11</c:v>
                </c:pt>
                <c:pt idx="10216">
                  <c:v>17:22:12</c:v>
                </c:pt>
                <c:pt idx="10217">
                  <c:v>17:22:13</c:v>
                </c:pt>
                <c:pt idx="10218">
                  <c:v>17:22:14</c:v>
                </c:pt>
                <c:pt idx="10219">
                  <c:v>17:22:15</c:v>
                </c:pt>
                <c:pt idx="10220">
                  <c:v>17:22:16</c:v>
                </c:pt>
                <c:pt idx="10221">
                  <c:v>17:22:17</c:v>
                </c:pt>
                <c:pt idx="10222">
                  <c:v>17:22:18</c:v>
                </c:pt>
                <c:pt idx="10223">
                  <c:v>17:22:19</c:v>
                </c:pt>
                <c:pt idx="10224">
                  <c:v>17:22:20</c:v>
                </c:pt>
                <c:pt idx="10225">
                  <c:v>17:22:21</c:v>
                </c:pt>
                <c:pt idx="10226">
                  <c:v>17:22:22</c:v>
                </c:pt>
                <c:pt idx="10227">
                  <c:v>17:22:23</c:v>
                </c:pt>
                <c:pt idx="10228">
                  <c:v>17:22:24</c:v>
                </c:pt>
                <c:pt idx="10229">
                  <c:v>17:22:25</c:v>
                </c:pt>
                <c:pt idx="10230">
                  <c:v>17:22:26</c:v>
                </c:pt>
                <c:pt idx="10231">
                  <c:v>17:22:27</c:v>
                </c:pt>
                <c:pt idx="10232">
                  <c:v>17:22:28</c:v>
                </c:pt>
                <c:pt idx="10233">
                  <c:v>17:22:29</c:v>
                </c:pt>
                <c:pt idx="10234">
                  <c:v>17:22:30</c:v>
                </c:pt>
                <c:pt idx="10235">
                  <c:v>17:22:31</c:v>
                </c:pt>
                <c:pt idx="10236">
                  <c:v>17:22:32</c:v>
                </c:pt>
                <c:pt idx="10237">
                  <c:v>17:22:33</c:v>
                </c:pt>
                <c:pt idx="10238">
                  <c:v>17:22:34</c:v>
                </c:pt>
                <c:pt idx="10239">
                  <c:v>17:22:35</c:v>
                </c:pt>
                <c:pt idx="10240">
                  <c:v>17:22:36</c:v>
                </c:pt>
                <c:pt idx="10241">
                  <c:v>17:22:37</c:v>
                </c:pt>
                <c:pt idx="10242">
                  <c:v>17:22:38</c:v>
                </c:pt>
                <c:pt idx="10243">
                  <c:v>17:22:39</c:v>
                </c:pt>
                <c:pt idx="10244">
                  <c:v>17:22:40</c:v>
                </c:pt>
                <c:pt idx="10245">
                  <c:v>17:22:41</c:v>
                </c:pt>
                <c:pt idx="10246">
                  <c:v>17:22:42</c:v>
                </c:pt>
                <c:pt idx="10247">
                  <c:v>17:22:43</c:v>
                </c:pt>
                <c:pt idx="10248">
                  <c:v>17:22:44</c:v>
                </c:pt>
                <c:pt idx="10249">
                  <c:v>17:22:45</c:v>
                </c:pt>
                <c:pt idx="10250">
                  <c:v>17:22:46</c:v>
                </c:pt>
                <c:pt idx="10251">
                  <c:v>17:22:47</c:v>
                </c:pt>
                <c:pt idx="10252">
                  <c:v>17:22:48</c:v>
                </c:pt>
                <c:pt idx="10253">
                  <c:v>17:22:49</c:v>
                </c:pt>
                <c:pt idx="10254">
                  <c:v>17:22:50</c:v>
                </c:pt>
                <c:pt idx="10255">
                  <c:v>17:22:51</c:v>
                </c:pt>
                <c:pt idx="10256">
                  <c:v>17:22:52</c:v>
                </c:pt>
                <c:pt idx="10257">
                  <c:v>17:22:53</c:v>
                </c:pt>
                <c:pt idx="10258">
                  <c:v>17:22:54</c:v>
                </c:pt>
                <c:pt idx="10259">
                  <c:v>17:22:55</c:v>
                </c:pt>
                <c:pt idx="10260">
                  <c:v>17:22:56</c:v>
                </c:pt>
                <c:pt idx="10261">
                  <c:v>17:22:57</c:v>
                </c:pt>
                <c:pt idx="10262">
                  <c:v>17:22:58</c:v>
                </c:pt>
                <c:pt idx="10263">
                  <c:v>17:22:59</c:v>
                </c:pt>
                <c:pt idx="10264">
                  <c:v>17:23:00</c:v>
                </c:pt>
                <c:pt idx="10265">
                  <c:v>17:23:01</c:v>
                </c:pt>
                <c:pt idx="10266">
                  <c:v>17:23:02</c:v>
                </c:pt>
                <c:pt idx="10267">
                  <c:v>17:23:03</c:v>
                </c:pt>
                <c:pt idx="10268">
                  <c:v>17:23:04</c:v>
                </c:pt>
                <c:pt idx="10269">
                  <c:v>17:23:05</c:v>
                </c:pt>
                <c:pt idx="10270">
                  <c:v>17:23:06</c:v>
                </c:pt>
                <c:pt idx="10271">
                  <c:v>17:23:07</c:v>
                </c:pt>
                <c:pt idx="10272">
                  <c:v>17:23:08</c:v>
                </c:pt>
                <c:pt idx="10273">
                  <c:v>17:23:09</c:v>
                </c:pt>
                <c:pt idx="10274">
                  <c:v>17:23:10</c:v>
                </c:pt>
                <c:pt idx="10275">
                  <c:v>17:23:11</c:v>
                </c:pt>
                <c:pt idx="10276">
                  <c:v>17:23:12</c:v>
                </c:pt>
                <c:pt idx="10277">
                  <c:v>17:23:13</c:v>
                </c:pt>
                <c:pt idx="10278">
                  <c:v>17:23:14</c:v>
                </c:pt>
                <c:pt idx="10279">
                  <c:v>17:23:15</c:v>
                </c:pt>
                <c:pt idx="10280">
                  <c:v>17:23:16</c:v>
                </c:pt>
                <c:pt idx="10281">
                  <c:v>17:23:17</c:v>
                </c:pt>
                <c:pt idx="10282">
                  <c:v>17:23:18</c:v>
                </c:pt>
                <c:pt idx="10283">
                  <c:v>17:23:19</c:v>
                </c:pt>
                <c:pt idx="10284">
                  <c:v>17:23:20</c:v>
                </c:pt>
                <c:pt idx="10285">
                  <c:v>17:23:21</c:v>
                </c:pt>
                <c:pt idx="10286">
                  <c:v>17:23:22</c:v>
                </c:pt>
                <c:pt idx="10287">
                  <c:v>17:23:23</c:v>
                </c:pt>
                <c:pt idx="10288">
                  <c:v>17:23:24</c:v>
                </c:pt>
                <c:pt idx="10289">
                  <c:v>17:23:25</c:v>
                </c:pt>
                <c:pt idx="10290">
                  <c:v>17:23:26</c:v>
                </c:pt>
                <c:pt idx="10291">
                  <c:v>17:23:27</c:v>
                </c:pt>
                <c:pt idx="10292">
                  <c:v>17:23:28</c:v>
                </c:pt>
                <c:pt idx="10293">
                  <c:v>17:23:29</c:v>
                </c:pt>
                <c:pt idx="10294">
                  <c:v>17:23:30</c:v>
                </c:pt>
                <c:pt idx="10295">
                  <c:v>17:23:31</c:v>
                </c:pt>
                <c:pt idx="10296">
                  <c:v>17:23:32</c:v>
                </c:pt>
                <c:pt idx="10297">
                  <c:v>17:23:33</c:v>
                </c:pt>
                <c:pt idx="10298">
                  <c:v>17:23:34</c:v>
                </c:pt>
                <c:pt idx="10299">
                  <c:v>17:23:35</c:v>
                </c:pt>
                <c:pt idx="10300">
                  <c:v>17:23:36</c:v>
                </c:pt>
                <c:pt idx="10301">
                  <c:v>17:23:37</c:v>
                </c:pt>
                <c:pt idx="10302">
                  <c:v>17:23:38</c:v>
                </c:pt>
                <c:pt idx="10303">
                  <c:v>17:23:39</c:v>
                </c:pt>
                <c:pt idx="10304">
                  <c:v>17:23:40</c:v>
                </c:pt>
                <c:pt idx="10305">
                  <c:v>17:23:41</c:v>
                </c:pt>
                <c:pt idx="10306">
                  <c:v>17:23:42</c:v>
                </c:pt>
                <c:pt idx="10307">
                  <c:v>17:23:43</c:v>
                </c:pt>
                <c:pt idx="10308">
                  <c:v>17:23:44</c:v>
                </c:pt>
                <c:pt idx="10309">
                  <c:v>17:23:45</c:v>
                </c:pt>
                <c:pt idx="10310">
                  <c:v>17:23:46</c:v>
                </c:pt>
                <c:pt idx="10311">
                  <c:v>17:23:47</c:v>
                </c:pt>
                <c:pt idx="10312">
                  <c:v>17:23:48</c:v>
                </c:pt>
                <c:pt idx="10313">
                  <c:v>17:23:49</c:v>
                </c:pt>
                <c:pt idx="10314">
                  <c:v>17:23:50</c:v>
                </c:pt>
                <c:pt idx="10315">
                  <c:v>17:23:51</c:v>
                </c:pt>
                <c:pt idx="10316">
                  <c:v>17:23:52</c:v>
                </c:pt>
                <c:pt idx="10317">
                  <c:v>17:23:53</c:v>
                </c:pt>
                <c:pt idx="10318">
                  <c:v>17:23:54</c:v>
                </c:pt>
                <c:pt idx="10319">
                  <c:v>17:23:55</c:v>
                </c:pt>
                <c:pt idx="10320">
                  <c:v>17:23:56</c:v>
                </c:pt>
                <c:pt idx="10321">
                  <c:v>17:23:57</c:v>
                </c:pt>
                <c:pt idx="10322">
                  <c:v>17:23:58</c:v>
                </c:pt>
                <c:pt idx="10323">
                  <c:v>17:23:59</c:v>
                </c:pt>
                <c:pt idx="10324">
                  <c:v>17:24:00</c:v>
                </c:pt>
                <c:pt idx="10325">
                  <c:v>17:24:01</c:v>
                </c:pt>
                <c:pt idx="10326">
                  <c:v>17:24:02</c:v>
                </c:pt>
                <c:pt idx="10327">
                  <c:v>17:24:03</c:v>
                </c:pt>
                <c:pt idx="10328">
                  <c:v>17:24:04</c:v>
                </c:pt>
                <c:pt idx="10329">
                  <c:v>17:24:05</c:v>
                </c:pt>
                <c:pt idx="10330">
                  <c:v>17:24:06</c:v>
                </c:pt>
                <c:pt idx="10331">
                  <c:v>17:24:07</c:v>
                </c:pt>
                <c:pt idx="10332">
                  <c:v>17:24:08</c:v>
                </c:pt>
                <c:pt idx="10333">
                  <c:v>17:24:09</c:v>
                </c:pt>
                <c:pt idx="10334">
                  <c:v>17:24:10</c:v>
                </c:pt>
                <c:pt idx="10335">
                  <c:v>17:24:11</c:v>
                </c:pt>
                <c:pt idx="10336">
                  <c:v>17:24:12</c:v>
                </c:pt>
                <c:pt idx="10337">
                  <c:v>17:24:13</c:v>
                </c:pt>
                <c:pt idx="10338">
                  <c:v>17:24:14</c:v>
                </c:pt>
                <c:pt idx="10339">
                  <c:v>17:24:15</c:v>
                </c:pt>
                <c:pt idx="10340">
                  <c:v>17:24:16</c:v>
                </c:pt>
                <c:pt idx="10341">
                  <c:v>17:24:17</c:v>
                </c:pt>
                <c:pt idx="10342">
                  <c:v>17:24:18</c:v>
                </c:pt>
                <c:pt idx="10343">
                  <c:v>17:24:19</c:v>
                </c:pt>
                <c:pt idx="10344">
                  <c:v>17:24:20</c:v>
                </c:pt>
                <c:pt idx="10345">
                  <c:v>17:24:21</c:v>
                </c:pt>
                <c:pt idx="10346">
                  <c:v>17:24:22</c:v>
                </c:pt>
                <c:pt idx="10347">
                  <c:v>17:24:23</c:v>
                </c:pt>
                <c:pt idx="10348">
                  <c:v>17:24:24</c:v>
                </c:pt>
                <c:pt idx="10349">
                  <c:v>17:24:25</c:v>
                </c:pt>
                <c:pt idx="10350">
                  <c:v>17:24:26</c:v>
                </c:pt>
                <c:pt idx="10351">
                  <c:v>17:24:27</c:v>
                </c:pt>
                <c:pt idx="10352">
                  <c:v>17:24:28</c:v>
                </c:pt>
                <c:pt idx="10353">
                  <c:v>17:24:29</c:v>
                </c:pt>
                <c:pt idx="10354">
                  <c:v>17:24:30</c:v>
                </c:pt>
                <c:pt idx="10355">
                  <c:v>17:24:31</c:v>
                </c:pt>
                <c:pt idx="10356">
                  <c:v>17:24:32</c:v>
                </c:pt>
                <c:pt idx="10357">
                  <c:v>17:24:33</c:v>
                </c:pt>
                <c:pt idx="10358">
                  <c:v>17:24:34</c:v>
                </c:pt>
                <c:pt idx="10359">
                  <c:v>17:24:35</c:v>
                </c:pt>
                <c:pt idx="10360">
                  <c:v>17:24:36</c:v>
                </c:pt>
                <c:pt idx="10361">
                  <c:v>17:24:37</c:v>
                </c:pt>
                <c:pt idx="10362">
                  <c:v>17:24:38</c:v>
                </c:pt>
                <c:pt idx="10363">
                  <c:v>17:24:39</c:v>
                </c:pt>
                <c:pt idx="10364">
                  <c:v>17:24:40</c:v>
                </c:pt>
                <c:pt idx="10365">
                  <c:v>17:24:41</c:v>
                </c:pt>
                <c:pt idx="10366">
                  <c:v>17:24:42</c:v>
                </c:pt>
                <c:pt idx="10367">
                  <c:v>17:24:43</c:v>
                </c:pt>
                <c:pt idx="10368">
                  <c:v>17:24:44</c:v>
                </c:pt>
                <c:pt idx="10369">
                  <c:v>17:24:45</c:v>
                </c:pt>
                <c:pt idx="10370">
                  <c:v>17:24:46</c:v>
                </c:pt>
                <c:pt idx="10371">
                  <c:v>17:24:47</c:v>
                </c:pt>
                <c:pt idx="10372">
                  <c:v>17:24:48</c:v>
                </c:pt>
                <c:pt idx="10373">
                  <c:v>17:24:49</c:v>
                </c:pt>
                <c:pt idx="10374">
                  <c:v>17:24:50</c:v>
                </c:pt>
                <c:pt idx="10375">
                  <c:v>17:24:51</c:v>
                </c:pt>
                <c:pt idx="10376">
                  <c:v>17:24:52</c:v>
                </c:pt>
                <c:pt idx="10377">
                  <c:v>17:24:53</c:v>
                </c:pt>
                <c:pt idx="10378">
                  <c:v>17:24:54</c:v>
                </c:pt>
                <c:pt idx="10379">
                  <c:v>17:24:55</c:v>
                </c:pt>
                <c:pt idx="10380">
                  <c:v>17:24:56</c:v>
                </c:pt>
                <c:pt idx="10381">
                  <c:v>17:24:57</c:v>
                </c:pt>
                <c:pt idx="10382">
                  <c:v>17:24:58</c:v>
                </c:pt>
                <c:pt idx="10383">
                  <c:v>17:24:59</c:v>
                </c:pt>
                <c:pt idx="10384">
                  <c:v>17:25:00</c:v>
                </c:pt>
                <c:pt idx="10385">
                  <c:v>17:25:01</c:v>
                </c:pt>
                <c:pt idx="10386">
                  <c:v>17:25:02</c:v>
                </c:pt>
                <c:pt idx="10387">
                  <c:v>17:25:03</c:v>
                </c:pt>
                <c:pt idx="10388">
                  <c:v>17:25:04</c:v>
                </c:pt>
                <c:pt idx="10389">
                  <c:v>17:25:05</c:v>
                </c:pt>
                <c:pt idx="10390">
                  <c:v>17:25:06</c:v>
                </c:pt>
                <c:pt idx="10391">
                  <c:v>17:25:07</c:v>
                </c:pt>
                <c:pt idx="10392">
                  <c:v>17:25:08</c:v>
                </c:pt>
                <c:pt idx="10393">
                  <c:v>17:25:09</c:v>
                </c:pt>
                <c:pt idx="10394">
                  <c:v>17:25:10</c:v>
                </c:pt>
                <c:pt idx="10395">
                  <c:v>17:25:11</c:v>
                </c:pt>
                <c:pt idx="10396">
                  <c:v>17:25:12</c:v>
                </c:pt>
                <c:pt idx="10397">
                  <c:v>17:25:13</c:v>
                </c:pt>
                <c:pt idx="10398">
                  <c:v>17:25:14</c:v>
                </c:pt>
                <c:pt idx="10399">
                  <c:v>17:25:15</c:v>
                </c:pt>
                <c:pt idx="10400">
                  <c:v>17:25:16</c:v>
                </c:pt>
                <c:pt idx="10401">
                  <c:v>17:25:17</c:v>
                </c:pt>
                <c:pt idx="10402">
                  <c:v>17:25:18</c:v>
                </c:pt>
                <c:pt idx="10403">
                  <c:v>17:25:19</c:v>
                </c:pt>
                <c:pt idx="10404">
                  <c:v>17:25:20</c:v>
                </c:pt>
                <c:pt idx="10405">
                  <c:v>17:25:21</c:v>
                </c:pt>
                <c:pt idx="10406">
                  <c:v>17:25:22</c:v>
                </c:pt>
                <c:pt idx="10407">
                  <c:v>17:25:23</c:v>
                </c:pt>
                <c:pt idx="10408">
                  <c:v>17:25:24</c:v>
                </c:pt>
                <c:pt idx="10409">
                  <c:v>17:25:25</c:v>
                </c:pt>
                <c:pt idx="10410">
                  <c:v>17:25:26</c:v>
                </c:pt>
                <c:pt idx="10411">
                  <c:v>17:25:27</c:v>
                </c:pt>
                <c:pt idx="10412">
                  <c:v>17:25:28</c:v>
                </c:pt>
                <c:pt idx="10413">
                  <c:v>17:25:29</c:v>
                </c:pt>
                <c:pt idx="10414">
                  <c:v>17:25:30</c:v>
                </c:pt>
                <c:pt idx="10415">
                  <c:v>17:25:31</c:v>
                </c:pt>
                <c:pt idx="10416">
                  <c:v>17:25:32</c:v>
                </c:pt>
                <c:pt idx="10417">
                  <c:v>17:25:33</c:v>
                </c:pt>
                <c:pt idx="10418">
                  <c:v>17:25:34</c:v>
                </c:pt>
                <c:pt idx="10419">
                  <c:v>17:25:35</c:v>
                </c:pt>
                <c:pt idx="10420">
                  <c:v>17:25:36</c:v>
                </c:pt>
                <c:pt idx="10421">
                  <c:v>17:25:37</c:v>
                </c:pt>
                <c:pt idx="10422">
                  <c:v>17:25:38</c:v>
                </c:pt>
                <c:pt idx="10423">
                  <c:v>17:25:39</c:v>
                </c:pt>
                <c:pt idx="10424">
                  <c:v>17:25:40</c:v>
                </c:pt>
                <c:pt idx="10425">
                  <c:v>17:25:41</c:v>
                </c:pt>
                <c:pt idx="10426">
                  <c:v>17:25:42</c:v>
                </c:pt>
                <c:pt idx="10427">
                  <c:v>17:25:43</c:v>
                </c:pt>
                <c:pt idx="10428">
                  <c:v>17:25:44</c:v>
                </c:pt>
                <c:pt idx="10429">
                  <c:v>17:25:45</c:v>
                </c:pt>
                <c:pt idx="10430">
                  <c:v>17:25:46</c:v>
                </c:pt>
                <c:pt idx="10431">
                  <c:v>17:25:47</c:v>
                </c:pt>
                <c:pt idx="10432">
                  <c:v>17:25:48</c:v>
                </c:pt>
                <c:pt idx="10433">
                  <c:v>17:25:49</c:v>
                </c:pt>
                <c:pt idx="10434">
                  <c:v>17:25:50</c:v>
                </c:pt>
                <c:pt idx="10435">
                  <c:v>17:25:51</c:v>
                </c:pt>
                <c:pt idx="10436">
                  <c:v>17:25:52</c:v>
                </c:pt>
                <c:pt idx="10437">
                  <c:v>17:25:53</c:v>
                </c:pt>
                <c:pt idx="10438">
                  <c:v>17:25:54</c:v>
                </c:pt>
                <c:pt idx="10439">
                  <c:v>17:25:55</c:v>
                </c:pt>
                <c:pt idx="10440">
                  <c:v>17:25:56</c:v>
                </c:pt>
                <c:pt idx="10441">
                  <c:v>17:25:57</c:v>
                </c:pt>
                <c:pt idx="10442">
                  <c:v>17:25:58</c:v>
                </c:pt>
                <c:pt idx="10443">
                  <c:v>17:25:59</c:v>
                </c:pt>
                <c:pt idx="10444">
                  <c:v>17:26:00</c:v>
                </c:pt>
                <c:pt idx="10445">
                  <c:v>17:26:01</c:v>
                </c:pt>
                <c:pt idx="10446">
                  <c:v>17:26:02</c:v>
                </c:pt>
                <c:pt idx="10447">
                  <c:v>17:26:03</c:v>
                </c:pt>
                <c:pt idx="10448">
                  <c:v>17:26:04</c:v>
                </c:pt>
                <c:pt idx="10449">
                  <c:v>17:26:05</c:v>
                </c:pt>
                <c:pt idx="10450">
                  <c:v>17:26:06</c:v>
                </c:pt>
                <c:pt idx="10451">
                  <c:v>17:26:07</c:v>
                </c:pt>
                <c:pt idx="10452">
                  <c:v>17:26:08</c:v>
                </c:pt>
                <c:pt idx="10453">
                  <c:v>17:26:09</c:v>
                </c:pt>
                <c:pt idx="10454">
                  <c:v>17:26:10</c:v>
                </c:pt>
                <c:pt idx="10455">
                  <c:v>17:26:11</c:v>
                </c:pt>
                <c:pt idx="10456">
                  <c:v>17:26:12</c:v>
                </c:pt>
                <c:pt idx="10457">
                  <c:v>17:26:13</c:v>
                </c:pt>
                <c:pt idx="10458">
                  <c:v>17:26:14</c:v>
                </c:pt>
                <c:pt idx="10459">
                  <c:v>17:26:15</c:v>
                </c:pt>
                <c:pt idx="10460">
                  <c:v>17:26:16</c:v>
                </c:pt>
                <c:pt idx="10461">
                  <c:v>17:26:17</c:v>
                </c:pt>
                <c:pt idx="10462">
                  <c:v>17:26:18</c:v>
                </c:pt>
                <c:pt idx="10463">
                  <c:v>17:26:19</c:v>
                </c:pt>
                <c:pt idx="10464">
                  <c:v>17:26:20</c:v>
                </c:pt>
                <c:pt idx="10465">
                  <c:v>17:26:21</c:v>
                </c:pt>
                <c:pt idx="10466">
                  <c:v>17:26:22</c:v>
                </c:pt>
                <c:pt idx="10467">
                  <c:v>17:26:23</c:v>
                </c:pt>
                <c:pt idx="10468">
                  <c:v>17:26:24</c:v>
                </c:pt>
                <c:pt idx="10469">
                  <c:v>17:26:25</c:v>
                </c:pt>
                <c:pt idx="10470">
                  <c:v>17:26:26</c:v>
                </c:pt>
                <c:pt idx="10471">
                  <c:v>17:26:27</c:v>
                </c:pt>
                <c:pt idx="10472">
                  <c:v>17:26:28</c:v>
                </c:pt>
                <c:pt idx="10473">
                  <c:v>17:26:29</c:v>
                </c:pt>
                <c:pt idx="10474">
                  <c:v>17:26:30</c:v>
                </c:pt>
                <c:pt idx="10475">
                  <c:v>17:26:31</c:v>
                </c:pt>
                <c:pt idx="10476">
                  <c:v>17:26:32</c:v>
                </c:pt>
                <c:pt idx="10477">
                  <c:v>17:26:33</c:v>
                </c:pt>
                <c:pt idx="10478">
                  <c:v>17:26:34</c:v>
                </c:pt>
                <c:pt idx="10479">
                  <c:v>17:26:35</c:v>
                </c:pt>
                <c:pt idx="10480">
                  <c:v>17:26:36</c:v>
                </c:pt>
                <c:pt idx="10481">
                  <c:v>17:26:37</c:v>
                </c:pt>
                <c:pt idx="10482">
                  <c:v>17:26:38</c:v>
                </c:pt>
                <c:pt idx="10483">
                  <c:v>17:26:39</c:v>
                </c:pt>
                <c:pt idx="10484">
                  <c:v>17:26:40</c:v>
                </c:pt>
                <c:pt idx="10485">
                  <c:v>17:26:41</c:v>
                </c:pt>
                <c:pt idx="10486">
                  <c:v>17:26:42</c:v>
                </c:pt>
                <c:pt idx="10487">
                  <c:v>17:26:43</c:v>
                </c:pt>
                <c:pt idx="10488">
                  <c:v>17:26:44</c:v>
                </c:pt>
                <c:pt idx="10489">
                  <c:v>17:26:45</c:v>
                </c:pt>
                <c:pt idx="10490">
                  <c:v>17:26:46</c:v>
                </c:pt>
                <c:pt idx="10491">
                  <c:v>17:26:47</c:v>
                </c:pt>
                <c:pt idx="10492">
                  <c:v>17:26:48</c:v>
                </c:pt>
                <c:pt idx="10493">
                  <c:v>17:26:49</c:v>
                </c:pt>
                <c:pt idx="10494">
                  <c:v>17:26:50</c:v>
                </c:pt>
                <c:pt idx="10495">
                  <c:v>17:26:51</c:v>
                </c:pt>
                <c:pt idx="10496">
                  <c:v>17:26:52</c:v>
                </c:pt>
                <c:pt idx="10497">
                  <c:v>17:26:53</c:v>
                </c:pt>
                <c:pt idx="10498">
                  <c:v>17:26:54</c:v>
                </c:pt>
                <c:pt idx="10499">
                  <c:v>17:26:55</c:v>
                </c:pt>
                <c:pt idx="10500">
                  <c:v>17:26:56</c:v>
                </c:pt>
                <c:pt idx="10501">
                  <c:v>17:26:57</c:v>
                </c:pt>
                <c:pt idx="10502">
                  <c:v>17:26:58</c:v>
                </c:pt>
                <c:pt idx="10503">
                  <c:v>17:26:59</c:v>
                </c:pt>
                <c:pt idx="10504">
                  <c:v>17:27:00</c:v>
                </c:pt>
                <c:pt idx="10505">
                  <c:v>17:27:01</c:v>
                </c:pt>
                <c:pt idx="10506">
                  <c:v>17:27:02</c:v>
                </c:pt>
                <c:pt idx="10507">
                  <c:v>17:27:03</c:v>
                </c:pt>
                <c:pt idx="10508">
                  <c:v>17:27:04</c:v>
                </c:pt>
                <c:pt idx="10509">
                  <c:v>17:27:05</c:v>
                </c:pt>
                <c:pt idx="10510">
                  <c:v>17:27:06</c:v>
                </c:pt>
                <c:pt idx="10511">
                  <c:v>17:27:07</c:v>
                </c:pt>
                <c:pt idx="10512">
                  <c:v>17:27:08</c:v>
                </c:pt>
                <c:pt idx="10513">
                  <c:v>17:27:09</c:v>
                </c:pt>
                <c:pt idx="10514">
                  <c:v>17:27:10</c:v>
                </c:pt>
                <c:pt idx="10515">
                  <c:v>17:27:11</c:v>
                </c:pt>
                <c:pt idx="10516">
                  <c:v>17:27:12</c:v>
                </c:pt>
                <c:pt idx="10517">
                  <c:v>17:27:13</c:v>
                </c:pt>
                <c:pt idx="10518">
                  <c:v>17:27:14</c:v>
                </c:pt>
                <c:pt idx="10519">
                  <c:v>17:27:15</c:v>
                </c:pt>
                <c:pt idx="10520">
                  <c:v>17:27:16</c:v>
                </c:pt>
                <c:pt idx="10521">
                  <c:v>17:27:17</c:v>
                </c:pt>
                <c:pt idx="10522">
                  <c:v>17:27:18</c:v>
                </c:pt>
                <c:pt idx="10523">
                  <c:v>17:27:19</c:v>
                </c:pt>
                <c:pt idx="10524">
                  <c:v>17:27:20</c:v>
                </c:pt>
                <c:pt idx="10525">
                  <c:v>17:27:21</c:v>
                </c:pt>
                <c:pt idx="10526">
                  <c:v>17:27:22</c:v>
                </c:pt>
                <c:pt idx="10527">
                  <c:v>17:27:23</c:v>
                </c:pt>
                <c:pt idx="10528">
                  <c:v>17:27:24</c:v>
                </c:pt>
                <c:pt idx="10529">
                  <c:v>17:27:25</c:v>
                </c:pt>
                <c:pt idx="10530">
                  <c:v>17:27:26</c:v>
                </c:pt>
                <c:pt idx="10531">
                  <c:v>17:27:27</c:v>
                </c:pt>
                <c:pt idx="10532">
                  <c:v>17:27:28</c:v>
                </c:pt>
                <c:pt idx="10533">
                  <c:v>17:27:29</c:v>
                </c:pt>
                <c:pt idx="10534">
                  <c:v>17:27:30</c:v>
                </c:pt>
                <c:pt idx="10535">
                  <c:v>17:27:31</c:v>
                </c:pt>
                <c:pt idx="10536">
                  <c:v>17:27:32</c:v>
                </c:pt>
                <c:pt idx="10537">
                  <c:v>17:27:33</c:v>
                </c:pt>
                <c:pt idx="10538">
                  <c:v>17:27:34</c:v>
                </c:pt>
                <c:pt idx="10539">
                  <c:v>17:27:35</c:v>
                </c:pt>
                <c:pt idx="10540">
                  <c:v>17:27:36</c:v>
                </c:pt>
                <c:pt idx="10541">
                  <c:v>17:27:37</c:v>
                </c:pt>
                <c:pt idx="10542">
                  <c:v>17:27:38</c:v>
                </c:pt>
                <c:pt idx="10543">
                  <c:v>17:27:39</c:v>
                </c:pt>
                <c:pt idx="10544">
                  <c:v>17:27:40</c:v>
                </c:pt>
                <c:pt idx="10545">
                  <c:v>17:27:41</c:v>
                </c:pt>
                <c:pt idx="10546">
                  <c:v>17:27:42</c:v>
                </c:pt>
                <c:pt idx="10547">
                  <c:v>17:27:43</c:v>
                </c:pt>
                <c:pt idx="10548">
                  <c:v>17:27:44</c:v>
                </c:pt>
                <c:pt idx="10549">
                  <c:v>17:27:45</c:v>
                </c:pt>
                <c:pt idx="10550">
                  <c:v>17:27:46</c:v>
                </c:pt>
                <c:pt idx="10551">
                  <c:v>17:27:47</c:v>
                </c:pt>
                <c:pt idx="10552">
                  <c:v>17:27:48</c:v>
                </c:pt>
                <c:pt idx="10553">
                  <c:v>17:27:49</c:v>
                </c:pt>
                <c:pt idx="10554">
                  <c:v>17:27:50</c:v>
                </c:pt>
                <c:pt idx="10555">
                  <c:v>17:27:51</c:v>
                </c:pt>
                <c:pt idx="10556">
                  <c:v>17:27:52</c:v>
                </c:pt>
                <c:pt idx="10557">
                  <c:v>17:27:53</c:v>
                </c:pt>
                <c:pt idx="10558">
                  <c:v>17:27:54</c:v>
                </c:pt>
                <c:pt idx="10559">
                  <c:v>17:27:55</c:v>
                </c:pt>
                <c:pt idx="10560">
                  <c:v>17:27:56</c:v>
                </c:pt>
                <c:pt idx="10561">
                  <c:v>17:27:57</c:v>
                </c:pt>
                <c:pt idx="10562">
                  <c:v>17:27:58</c:v>
                </c:pt>
                <c:pt idx="10563">
                  <c:v>17:27:59</c:v>
                </c:pt>
                <c:pt idx="10564">
                  <c:v>17:28:00</c:v>
                </c:pt>
                <c:pt idx="10565">
                  <c:v>17:28:01</c:v>
                </c:pt>
                <c:pt idx="10566">
                  <c:v>17:28:02</c:v>
                </c:pt>
                <c:pt idx="10567">
                  <c:v>17:28:03</c:v>
                </c:pt>
                <c:pt idx="10568">
                  <c:v>17:28:04</c:v>
                </c:pt>
                <c:pt idx="10569">
                  <c:v>17:28:05</c:v>
                </c:pt>
                <c:pt idx="10570">
                  <c:v>17:28:06</c:v>
                </c:pt>
                <c:pt idx="10571">
                  <c:v>17:28:07</c:v>
                </c:pt>
                <c:pt idx="10572">
                  <c:v>17:28:08</c:v>
                </c:pt>
                <c:pt idx="10573">
                  <c:v>17:28:09</c:v>
                </c:pt>
                <c:pt idx="10574">
                  <c:v>17:28:10</c:v>
                </c:pt>
                <c:pt idx="10575">
                  <c:v>17:28:11</c:v>
                </c:pt>
                <c:pt idx="10576">
                  <c:v>17:28:12</c:v>
                </c:pt>
                <c:pt idx="10577">
                  <c:v>17:28:13</c:v>
                </c:pt>
                <c:pt idx="10578">
                  <c:v>17:28:14</c:v>
                </c:pt>
                <c:pt idx="10579">
                  <c:v>17:28:15</c:v>
                </c:pt>
                <c:pt idx="10580">
                  <c:v>17:28:16</c:v>
                </c:pt>
                <c:pt idx="10581">
                  <c:v>17:28:17</c:v>
                </c:pt>
                <c:pt idx="10582">
                  <c:v>17:28:18</c:v>
                </c:pt>
                <c:pt idx="10583">
                  <c:v>17:28:19</c:v>
                </c:pt>
                <c:pt idx="10584">
                  <c:v>17:28:20</c:v>
                </c:pt>
                <c:pt idx="10585">
                  <c:v>17:28:21</c:v>
                </c:pt>
                <c:pt idx="10586">
                  <c:v>17:28:22</c:v>
                </c:pt>
                <c:pt idx="10587">
                  <c:v>17:28:23</c:v>
                </c:pt>
                <c:pt idx="10588">
                  <c:v>17:28:24</c:v>
                </c:pt>
                <c:pt idx="10589">
                  <c:v>17:28:25</c:v>
                </c:pt>
                <c:pt idx="10590">
                  <c:v>17:28:26</c:v>
                </c:pt>
                <c:pt idx="10591">
                  <c:v>17:28:27</c:v>
                </c:pt>
                <c:pt idx="10592">
                  <c:v>17:28:28</c:v>
                </c:pt>
                <c:pt idx="10593">
                  <c:v>17:28:29</c:v>
                </c:pt>
                <c:pt idx="10594">
                  <c:v>17:28:30</c:v>
                </c:pt>
                <c:pt idx="10595">
                  <c:v>17:28:31</c:v>
                </c:pt>
                <c:pt idx="10596">
                  <c:v>17:28:32</c:v>
                </c:pt>
                <c:pt idx="10597">
                  <c:v>17:28:33</c:v>
                </c:pt>
                <c:pt idx="10598">
                  <c:v>17:28:34</c:v>
                </c:pt>
                <c:pt idx="10599">
                  <c:v>17:28:35</c:v>
                </c:pt>
                <c:pt idx="10600">
                  <c:v>17:28:36</c:v>
                </c:pt>
                <c:pt idx="10601">
                  <c:v>17:28:37</c:v>
                </c:pt>
                <c:pt idx="10602">
                  <c:v>17:28:38</c:v>
                </c:pt>
                <c:pt idx="10603">
                  <c:v>17:28:39</c:v>
                </c:pt>
                <c:pt idx="10604">
                  <c:v>17:28:40</c:v>
                </c:pt>
                <c:pt idx="10605">
                  <c:v>17:28:41</c:v>
                </c:pt>
                <c:pt idx="10606">
                  <c:v>17:28:42</c:v>
                </c:pt>
                <c:pt idx="10607">
                  <c:v>17:28:43</c:v>
                </c:pt>
                <c:pt idx="10608">
                  <c:v>17:28:44</c:v>
                </c:pt>
                <c:pt idx="10609">
                  <c:v>17:28:45</c:v>
                </c:pt>
                <c:pt idx="10610">
                  <c:v>17:28:46</c:v>
                </c:pt>
                <c:pt idx="10611">
                  <c:v>17:28:47</c:v>
                </c:pt>
                <c:pt idx="10612">
                  <c:v>17:28:48</c:v>
                </c:pt>
                <c:pt idx="10613">
                  <c:v>17:28:49</c:v>
                </c:pt>
                <c:pt idx="10614">
                  <c:v>17:28:50</c:v>
                </c:pt>
                <c:pt idx="10615">
                  <c:v>17:28:51</c:v>
                </c:pt>
                <c:pt idx="10616">
                  <c:v>17:28:52</c:v>
                </c:pt>
                <c:pt idx="10617">
                  <c:v>17:28:53</c:v>
                </c:pt>
                <c:pt idx="10618">
                  <c:v>17:28:54</c:v>
                </c:pt>
                <c:pt idx="10619">
                  <c:v>17:28:55</c:v>
                </c:pt>
                <c:pt idx="10620">
                  <c:v>17:28:56</c:v>
                </c:pt>
                <c:pt idx="10621">
                  <c:v>17:28:57</c:v>
                </c:pt>
                <c:pt idx="10622">
                  <c:v>17:28:58</c:v>
                </c:pt>
                <c:pt idx="10623">
                  <c:v>17:28:59</c:v>
                </c:pt>
                <c:pt idx="10624">
                  <c:v>17:29:00</c:v>
                </c:pt>
                <c:pt idx="10625">
                  <c:v>17:29:01</c:v>
                </c:pt>
                <c:pt idx="10626">
                  <c:v>17:29:02</c:v>
                </c:pt>
                <c:pt idx="10627">
                  <c:v>17:29:03</c:v>
                </c:pt>
                <c:pt idx="10628">
                  <c:v>17:29:04</c:v>
                </c:pt>
                <c:pt idx="10629">
                  <c:v>17:29:05</c:v>
                </c:pt>
                <c:pt idx="10630">
                  <c:v>17:29:06</c:v>
                </c:pt>
                <c:pt idx="10631">
                  <c:v>17:29:07</c:v>
                </c:pt>
                <c:pt idx="10632">
                  <c:v>17:29:08</c:v>
                </c:pt>
                <c:pt idx="10633">
                  <c:v>17:29:09</c:v>
                </c:pt>
                <c:pt idx="10634">
                  <c:v>17:29:10</c:v>
                </c:pt>
                <c:pt idx="10635">
                  <c:v>17:29:11</c:v>
                </c:pt>
                <c:pt idx="10636">
                  <c:v>17:29:12</c:v>
                </c:pt>
                <c:pt idx="10637">
                  <c:v>17:29:13</c:v>
                </c:pt>
                <c:pt idx="10638">
                  <c:v>17:29:14</c:v>
                </c:pt>
                <c:pt idx="10639">
                  <c:v>17:29:15</c:v>
                </c:pt>
                <c:pt idx="10640">
                  <c:v>17:29:16</c:v>
                </c:pt>
                <c:pt idx="10641">
                  <c:v>17:29:17</c:v>
                </c:pt>
                <c:pt idx="10642">
                  <c:v>17:29:18</c:v>
                </c:pt>
                <c:pt idx="10643">
                  <c:v>17:29:19</c:v>
                </c:pt>
                <c:pt idx="10644">
                  <c:v>17:29:20</c:v>
                </c:pt>
                <c:pt idx="10645">
                  <c:v>17:29:21</c:v>
                </c:pt>
                <c:pt idx="10646">
                  <c:v>17:29:22</c:v>
                </c:pt>
                <c:pt idx="10647">
                  <c:v>17:29:23</c:v>
                </c:pt>
                <c:pt idx="10648">
                  <c:v>17:29:24</c:v>
                </c:pt>
                <c:pt idx="10649">
                  <c:v>17:29:25</c:v>
                </c:pt>
                <c:pt idx="10650">
                  <c:v>17:29:26</c:v>
                </c:pt>
                <c:pt idx="10651">
                  <c:v>17:29:27</c:v>
                </c:pt>
                <c:pt idx="10652">
                  <c:v>17:29:28</c:v>
                </c:pt>
                <c:pt idx="10653">
                  <c:v>17:29:29</c:v>
                </c:pt>
                <c:pt idx="10654">
                  <c:v>17:29:30</c:v>
                </c:pt>
                <c:pt idx="10655">
                  <c:v>17:29:31</c:v>
                </c:pt>
                <c:pt idx="10656">
                  <c:v>17:29:32</c:v>
                </c:pt>
                <c:pt idx="10657">
                  <c:v>17:29:33</c:v>
                </c:pt>
                <c:pt idx="10658">
                  <c:v>17:29:34</c:v>
                </c:pt>
                <c:pt idx="10659">
                  <c:v>17:29:35</c:v>
                </c:pt>
                <c:pt idx="10660">
                  <c:v>17:29:36</c:v>
                </c:pt>
                <c:pt idx="10661">
                  <c:v>17:29:37</c:v>
                </c:pt>
                <c:pt idx="10662">
                  <c:v>17:29:38</c:v>
                </c:pt>
                <c:pt idx="10663">
                  <c:v>17:29:39</c:v>
                </c:pt>
                <c:pt idx="10664">
                  <c:v>17:29:40</c:v>
                </c:pt>
                <c:pt idx="10665">
                  <c:v>17:29:41</c:v>
                </c:pt>
                <c:pt idx="10666">
                  <c:v>17:29:42</c:v>
                </c:pt>
                <c:pt idx="10667">
                  <c:v>17:29:43</c:v>
                </c:pt>
                <c:pt idx="10668">
                  <c:v>17:29:44</c:v>
                </c:pt>
                <c:pt idx="10669">
                  <c:v>17:29:45</c:v>
                </c:pt>
                <c:pt idx="10670">
                  <c:v>17:29:46</c:v>
                </c:pt>
                <c:pt idx="10671">
                  <c:v>17:29:47</c:v>
                </c:pt>
                <c:pt idx="10672">
                  <c:v>17:29:48</c:v>
                </c:pt>
                <c:pt idx="10673">
                  <c:v>17:29:49</c:v>
                </c:pt>
                <c:pt idx="10674">
                  <c:v>17:29:50</c:v>
                </c:pt>
                <c:pt idx="10675">
                  <c:v>17:29:51</c:v>
                </c:pt>
                <c:pt idx="10676">
                  <c:v>17:29:52</c:v>
                </c:pt>
                <c:pt idx="10677">
                  <c:v>17:29:53</c:v>
                </c:pt>
                <c:pt idx="10678">
                  <c:v>17:29:54</c:v>
                </c:pt>
                <c:pt idx="10679">
                  <c:v>17:29:55</c:v>
                </c:pt>
                <c:pt idx="10680">
                  <c:v>17:29:56</c:v>
                </c:pt>
                <c:pt idx="10681">
                  <c:v>17:29:57</c:v>
                </c:pt>
                <c:pt idx="10682">
                  <c:v>17:29:58</c:v>
                </c:pt>
                <c:pt idx="10683">
                  <c:v>17:29:59</c:v>
                </c:pt>
                <c:pt idx="10684">
                  <c:v>17:30:00</c:v>
                </c:pt>
                <c:pt idx="10685">
                  <c:v>17:30:01</c:v>
                </c:pt>
                <c:pt idx="10686">
                  <c:v>17:30:02</c:v>
                </c:pt>
                <c:pt idx="10687">
                  <c:v>17:30:03</c:v>
                </c:pt>
                <c:pt idx="10688">
                  <c:v>17:30:04</c:v>
                </c:pt>
                <c:pt idx="10689">
                  <c:v>17:30:05</c:v>
                </c:pt>
                <c:pt idx="10690">
                  <c:v>17:30:06</c:v>
                </c:pt>
                <c:pt idx="10691">
                  <c:v>17:30:07</c:v>
                </c:pt>
                <c:pt idx="10692">
                  <c:v>17:30:08</c:v>
                </c:pt>
                <c:pt idx="10693">
                  <c:v>17:30:09</c:v>
                </c:pt>
                <c:pt idx="10694">
                  <c:v>17:30:10</c:v>
                </c:pt>
                <c:pt idx="10695">
                  <c:v>17:30:11</c:v>
                </c:pt>
                <c:pt idx="10696">
                  <c:v>17:30:12</c:v>
                </c:pt>
                <c:pt idx="10697">
                  <c:v>17:30:13</c:v>
                </c:pt>
                <c:pt idx="10698">
                  <c:v>17:30:14</c:v>
                </c:pt>
                <c:pt idx="10699">
                  <c:v>17:30:15</c:v>
                </c:pt>
                <c:pt idx="10700">
                  <c:v>17:30:16</c:v>
                </c:pt>
                <c:pt idx="10701">
                  <c:v>17:30:17</c:v>
                </c:pt>
                <c:pt idx="10702">
                  <c:v>17:30:18</c:v>
                </c:pt>
                <c:pt idx="10703">
                  <c:v>17:30:19</c:v>
                </c:pt>
                <c:pt idx="10704">
                  <c:v>17:30:20</c:v>
                </c:pt>
                <c:pt idx="10705">
                  <c:v>17:30:21</c:v>
                </c:pt>
                <c:pt idx="10706">
                  <c:v>17:30:22</c:v>
                </c:pt>
                <c:pt idx="10707">
                  <c:v>17:30:23</c:v>
                </c:pt>
                <c:pt idx="10708">
                  <c:v>17:30:24</c:v>
                </c:pt>
                <c:pt idx="10709">
                  <c:v>17:30:25</c:v>
                </c:pt>
                <c:pt idx="10710">
                  <c:v>17:30:26</c:v>
                </c:pt>
                <c:pt idx="10711">
                  <c:v>17:30:27</c:v>
                </c:pt>
                <c:pt idx="10712">
                  <c:v>17:30:28</c:v>
                </c:pt>
                <c:pt idx="10713">
                  <c:v>17:30:29</c:v>
                </c:pt>
                <c:pt idx="10714">
                  <c:v>17:30:30</c:v>
                </c:pt>
                <c:pt idx="10715">
                  <c:v>17:30:31</c:v>
                </c:pt>
                <c:pt idx="10716">
                  <c:v>17:30:32</c:v>
                </c:pt>
                <c:pt idx="10717">
                  <c:v>17:30:33</c:v>
                </c:pt>
                <c:pt idx="10718">
                  <c:v>17:30:34</c:v>
                </c:pt>
                <c:pt idx="10719">
                  <c:v>17:30:35</c:v>
                </c:pt>
                <c:pt idx="10720">
                  <c:v>17:30:36</c:v>
                </c:pt>
                <c:pt idx="10721">
                  <c:v>17:30:37</c:v>
                </c:pt>
                <c:pt idx="10722">
                  <c:v>17:30:38</c:v>
                </c:pt>
                <c:pt idx="10723">
                  <c:v>17:30:39</c:v>
                </c:pt>
                <c:pt idx="10724">
                  <c:v>17:30:40</c:v>
                </c:pt>
                <c:pt idx="10725">
                  <c:v>17:30:41</c:v>
                </c:pt>
                <c:pt idx="10726">
                  <c:v>17:30:42</c:v>
                </c:pt>
                <c:pt idx="10727">
                  <c:v>17:30:43</c:v>
                </c:pt>
                <c:pt idx="10728">
                  <c:v>17:30:44</c:v>
                </c:pt>
                <c:pt idx="10729">
                  <c:v>17:30:45</c:v>
                </c:pt>
                <c:pt idx="10730">
                  <c:v>17:30:46</c:v>
                </c:pt>
                <c:pt idx="10731">
                  <c:v>17:30:47</c:v>
                </c:pt>
                <c:pt idx="10732">
                  <c:v>17:30:48</c:v>
                </c:pt>
                <c:pt idx="10733">
                  <c:v>17:30:49</c:v>
                </c:pt>
                <c:pt idx="10734">
                  <c:v>17:30:50</c:v>
                </c:pt>
                <c:pt idx="10735">
                  <c:v>17:30:51</c:v>
                </c:pt>
                <c:pt idx="10736">
                  <c:v>17:30:52</c:v>
                </c:pt>
                <c:pt idx="10737">
                  <c:v>17:30:53</c:v>
                </c:pt>
                <c:pt idx="10738">
                  <c:v>17:30:54</c:v>
                </c:pt>
                <c:pt idx="10739">
                  <c:v>17:30:55</c:v>
                </c:pt>
                <c:pt idx="10740">
                  <c:v>17:30:56</c:v>
                </c:pt>
                <c:pt idx="10741">
                  <c:v>17:30:57</c:v>
                </c:pt>
                <c:pt idx="10742">
                  <c:v>17:30:58</c:v>
                </c:pt>
                <c:pt idx="10743">
                  <c:v>17:30:59</c:v>
                </c:pt>
                <c:pt idx="10744">
                  <c:v>17:31:00</c:v>
                </c:pt>
                <c:pt idx="10745">
                  <c:v>17:31:01</c:v>
                </c:pt>
                <c:pt idx="10746">
                  <c:v>17:31:02</c:v>
                </c:pt>
                <c:pt idx="10747">
                  <c:v>17:31:03</c:v>
                </c:pt>
                <c:pt idx="10748">
                  <c:v>17:31:04</c:v>
                </c:pt>
                <c:pt idx="10749">
                  <c:v>17:31:05</c:v>
                </c:pt>
                <c:pt idx="10750">
                  <c:v>17:31:06</c:v>
                </c:pt>
                <c:pt idx="10751">
                  <c:v>17:31:07</c:v>
                </c:pt>
                <c:pt idx="10752">
                  <c:v>17:31:08</c:v>
                </c:pt>
                <c:pt idx="10753">
                  <c:v>17:31:09</c:v>
                </c:pt>
                <c:pt idx="10754">
                  <c:v>17:31:10</c:v>
                </c:pt>
                <c:pt idx="10755">
                  <c:v>17:31:11</c:v>
                </c:pt>
                <c:pt idx="10756">
                  <c:v>17:31:12</c:v>
                </c:pt>
                <c:pt idx="10757">
                  <c:v>17:31:13</c:v>
                </c:pt>
                <c:pt idx="10758">
                  <c:v>17:31:14</c:v>
                </c:pt>
                <c:pt idx="10759">
                  <c:v>17:31:15</c:v>
                </c:pt>
                <c:pt idx="10760">
                  <c:v>17:31:16</c:v>
                </c:pt>
                <c:pt idx="10761">
                  <c:v>17:31:17</c:v>
                </c:pt>
                <c:pt idx="10762">
                  <c:v>17:31:18</c:v>
                </c:pt>
                <c:pt idx="10763">
                  <c:v>17:31:19</c:v>
                </c:pt>
                <c:pt idx="10764">
                  <c:v>17:31:20</c:v>
                </c:pt>
                <c:pt idx="10765">
                  <c:v>17:31:21</c:v>
                </c:pt>
                <c:pt idx="10766">
                  <c:v>17:31:22</c:v>
                </c:pt>
                <c:pt idx="10767">
                  <c:v>17:31:23</c:v>
                </c:pt>
                <c:pt idx="10768">
                  <c:v>17:31:24</c:v>
                </c:pt>
                <c:pt idx="10769">
                  <c:v>17:31:25</c:v>
                </c:pt>
                <c:pt idx="10770">
                  <c:v>17:31:26</c:v>
                </c:pt>
                <c:pt idx="10771">
                  <c:v>17:31:27</c:v>
                </c:pt>
                <c:pt idx="10772">
                  <c:v>17:31:28</c:v>
                </c:pt>
                <c:pt idx="10773">
                  <c:v>17:31:29</c:v>
                </c:pt>
                <c:pt idx="10774">
                  <c:v>17:31:30</c:v>
                </c:pt>
                <c:pt idx="10775">
                  <c:v>17:31:31</c:v>
                </c:pt>
                <c:pt idx="10776">
                  <c:v>17:31:32</c:v>
                </c:pt>
                <c:pt idx="10777">
                  <c:v>17:31:33</c:v>
                </c:pt>
                <c:pt idx="10778">
                  <c:v>17:31:34</c:v>
                </c:pt>
                <c:pt idx="10779">
                  <c:v>17:31:35</c:v>
                </c:pt>
                <c:pt idx="10780">
                  <c:v>17:31:36</c:v>
                </c:pt>
                <c:pt idx="10781">
                  <c:v>17:31:37</c:v>
                </c:pt>
                <c:pt idx="10782">
                  <c:v>17:31:38</c:v>
                </c:pt>
                <c:pt idx="10783">
                  <c:v>17:31:39</c:v>
                </c:pt>
                <c:pt idx="10784">
                  <c:v>17:31:40</c:v>
                </c:pt>
                <c:pt idx="10785">
                  <c:v>17:31:41</c:v>
                </c:pt>
                <c:pt idx="10786">
                  <c:v>17:31:42</c:v>
                </c:pt>
                <c:pt idx="10787">
                  <c:v>17:31:43</c:v>
                </c:pt>
                <c:pt idx="10788">
                  <c:v>17:31:44</c:v>
                </c:pt>
                <c:pt idx="10789">
                  <c:v>17:31:45</c:v>
                </c:pt>
                <c:pt idx="10790">
                  <c:v>17:31:46</c:v>
                </c:pt>
                <c:pt idx="10791">
                  <c:v>17:31:47</c:v>
                </c:pt>
                <c:pt idx="10792">
                  <c:v>17:31:48</c:v>
                </c:pt>
                <c:pt idx="10793">
                  <c:v>17:31:49</c:v>
                </c:pt>
                <c:pt idx="10794">
                  <c:v>17:31:50</c:v>
                </c:pt>
                <c:pt idx="10795">
                  <c:v>17:31:51</c:v>
                </c:pt>
                <c:pt idx="10796">
                  <c:v>17:31:52</c:v>
                </c:pt>
                <c:pt idx="10797">
                  <c:v>17:31:53</c:v>
                </c:pt>
                <c:pt idx="10798">
                  <c:v>17:31:54</c:v>
                </c:pt>
                <c:pt idx="10799">
                  <c:v>17:31:55</c:v>
                </c:pt>
                <c:pt idx="10800">
                  <c:v>17:31:56</c:v>
                </c:pt>
                <c:pt idx="10801">
                  <c:v>17:31:57</c:v>
                </c:pt>
                <c:pt idx="10802">
                  <c:v>17:31:58</c:v>
                </c:pt>
                <c:pt idx="10803">
                  <c:v>17:31:59</c:v>
                </c:pt>
                <c:pt idx="10804">
                  <c:v>17:32:00</c:v>
                </c:pt>
                <c:pt idx="10805">
                  <c:v>17:32:01</c:v>
                </c:pt>
                <c:pt idx="10806">
                  <c:v>17:32:02</c:v>
                </c:pt>
                <c:pt idx="10807">
                  <c:v>17:32:03</c:v>
                </c:pt>
                <c:pt idx="10808">
                  <c:v>17:32:04</c:v>
                </c:pt>
                <c:pt idx="10809">
                  <c:v>17:32:05</c:v>
                </c:pt>
                <c:pt idx="10810">
                  <c:v>17:32:06</c:v>
                </c:pt>
                <c:pt idx="10811">
                  <c:v>17:32:07</c:v>
                </c:pt>
                <c:pt idx="10812">
                  <c:v>17:32:08</c:v>
                </c:pt>
                <c:pt idx="10813">
                  <c:v>17:32:09</c:v>
                </c:pt>
                <c:pt idx="10814">
                  <c:v>17:32:10</c:v>
                </c:pt>
                <c:pt idx="10815">
                  <c:v>17:32:11</c:v>
                </c:pt>
                <c:pt idx="10816">
                  <c:v>17:32:12</c:v>
                </c:pt>
                <c:pt idx="10817">
                  <c:v>17:32:13</c:v>
                </c:pt>
                <c:pt idx="10818">
                  <c:v>17:32:14</c:v>
                </c:pt>
                <c:pt idx="10819">
                  <c:v>17:32:15</c:v>
                </c:pt>
                <c:pt idx="10820">
                  <c:v>17:32:16</c:v>
                </c:pt>
                <c:pt idx="10821">
                  <c:v>17:32:17</c:v>
                </c:pt>
                <c:pt idx="10822">
                  <c:v>17:32:18</c:v>
                </c:pt>
                <c:pt idx="10823">
                  <c:v>17:32:19</c:v>
                </c:pt>
                <c:pt idx="10824">
                  <c:v>17:32:20</c:v>
                </c:pt>
                <c:pt idx="10825">
                  <c:v>17:32:21</c:v>
                </c:pt>
                <c:pt idx="10826">
                  <c:v>17:32:22</c:v>
                </c:pt>
                <c:pt idx="10827">
                  <c:v>17:32:23</c:v>
                </c:pt>
                <c:pt idx="10828">
                  <c:v>17:32:24</c:v>
                </c:pt>
                <c:pt idx="10829">
                  <c:v>17:32:25</c:v>
                </c:pt>
                <c:pt idx="10830">
                  <c:v>17:32:26</c:v>
                </c:pt>
                <c:pt idx="10831">
                  <c:v>17:32:27</c:v>
                </c:pt>
                <c:pt idx="10832">
                  <c:v>17:32:28</c:v>
                </c:pt>
                <c:pt idx="10833">
                  <c:v>17:32:29</c:v>
                </c:pt>
                <c:pt idx="10834">
                  <c:v>17:32:30</c:v>
                </c:pt>
                <c:pt idx="10835">
                  <c:v>17:32:31</c:v>
                </c:pt>
                <c:pt idx="10836">
                  <c:v>17:32:32</c:v>
                </c:pt>
                <c:pt idx="10837">
                  <c:v>17:32:33</c:v>
                </c:pt>
                <c:pt idx="10838">
                  <c:v>17:32:34</c:v>
                </c:pt>
                <c:pt idx="10839">
                  <c:v>17:32:35</c:v>
                </c:pt>
                <c:pt idx="10840">
                  <c:v>17:32:36</c:v>
                </c:pt>
                <c:pt idx="10841">
                  <c:v>17:32:37</c:v>
                </c:pt>
                <c:pt idx="10842">
                  <c:v>17:32:38</c:v>
                </c:pt>
                <c:pt idx="10843">
                  <c:v>17:32:39</c:v>
                </c:pt>
                <c:pt idx="10844">
                  <c:v>17:32:40</c:v>
                </c:pt>
                <c:pt idx="10845">
                  <c:v>17:32:41</c:v>
                </c:pt>
                <c:pt idx="10846">
                  <c:v>17:32:42</c:v>
                </c:pt>
                <c:pt idx="10847">
                  <c:v>17:32:43</c:v>
                </c:pt>
                <c:pt idx="10848">
                  <c:v>17:32:44</c:v>
                </c:pt>
                <c:pt idx="10849">
                  <c:v>17:32:45</c:v>
                </c:pt>
                <c:pt idx="10850">
                  <c:v>17:32:46</c:v>
                </c:pt>
                <c:pt idx="10851">
                  <c:v>17:32:47</c:v>
                </c:pt>
                <c:pt idx="10852">
                  <c:v>17:32:48</c:v>
                </c:pt>
                <c:pt idx="10853">
                  <c:v>17:32:49</c:v>
                </c:pt>
                <c:pt idx="10854">
                  <c:v>17:32:50</c:v>
                </c:pt>
                <c:pt idx="10855">
                  <c:v>17:32:51</c:v>
                </c:pt>
                <c:pt idx="10856">
                  <c:v>17:32:52</c:v>
                </c:pt>
                <c:pt idx="10857">
                  <c:v>17:32:53</c:v>
                </c:pt>
                <c:pt idx="10858">
                  <c:v>17:32:54</c:v>
                </c:pt>
                <c:pt idx="10859">
                  <c:v>17:32:55</c:v>
                </c:pt>
                <c:pt idx="10860">
                  <c:v>17:32:56</c:v>
                </c:pt>
                <c:pt idx="10861">
                  <c:v>17:32:57</c:v>
                </c:pt>
                <c:pt idx="10862">
                  <c:v>17:32:58</c:v>
                </c:pt>
                <c:pt idx="10863">
                  <c:v>17:32:59</c:v>
                </c:pt>
                <c:pt idx="10864">
                  <c:v>17:33:00</c:v>
                </c:pt>
                <c:pt idx="10865">
                  <c:v>17:33:01</c:v>
                </c:pt>
                <c:pt idx="10866">
                  <c:v>17:33:02</c:v>
                </c:pt>
                <c:pt idx="10867">
                  <c:v>17:33:03</c:v>
                </c:pt>
                <c:pt idx="10868">
                  <c:v>17:33:04</c:v>
                </c:pt>
                <c:pt idx="10869">
                  <c:v>17:33:05</c:v>
                </c:pt>
                <c:pt idx="10870">
                  <c:v>17:33:06</c:v>
                </c:pt>
                <c:pt idx="10871">
                  <c:v>17:33:07</c:v>
                </c:pt>
                <c:pt idx="10872">
                  <c:v>17:33:08</c:v>
                </c:pt>
                <c:pt idx="10873">
                  <c:v>17:33:09</c:v>
                </c:pt>
                <c:pt idx="10874">
                  <c:v>17:33:10</c:v>
                </c:pt>
                <c:pt idx="10875">
                  <c:v>17:33:11</c:v>
                </c:pt>
                <c:pt idx="10876">
                  <c:v>17:33:12</c:v>
                </c:pt>
                <c:pt idx="10877">
                  <c:v>17:33:13</c:v>
                </c:pt>
                <c:pt idx="10878">
                  <c:v>17:33:14</c:v>
                </c:pt>
                <c:pt idx="10879">
                  <c:v>17:33:15</c:v>
                </c:pt>
                <c:pt idx="10880">
                  <c:v>17:33:16</c:v>
                </c:pt>
                <c:pt idx="10881">
                  <c:v>17:33:17</c:v>
                </c:pt>
                <c:pt idx="10882">
                  <c:v>17:33:18</c:v>
                </c:pt>
                <c:pt idx="10883">
                  <c:v>17:33:19</c:v>
                </c:pt>
                <c:pt idx="10884">
                  <c:v>17:33:20</c:v>
                </c:pt>
                <c:pt idx="10885">
                  <c:v>17:33:21</c:v>
                </c:pt>
                <c:pt idx="10886">
                  <c:v>17:33:22</c:v>
                </c:pt>
                <c:pt idx="10887">
                  <c:v>17:33:23</c:v>
                </c:pt>
                <c:pt idx="10888">
                  <c:v>17:33:24</c:v>
                </c:pt>
                <c:pt idx="10889">
                  <c:v>17:33:25</c:v>
                </c:pt>
                <c:pt idx="10890">
                  <c:v>17:33:26</c:v>
                </c:pt>
                <c:pt idx="10891">
                  <c:v>17:33:27</c:v>
                </c:pt>
                <c:pt idx="10892">
                  <c:v>17:33:28</c:v>
                </c:pt>
                <c:pt idx="10893">
                  <c:v>17:33:29</c:v>
                </c:pt>
                <c:pt idx="10894">
                  <c:v>17:33:30</c:v>
                </c:pt>
                <c:pt idx="10895">
                  <c:v>17:33:31</c:v>
                </c:pt>
                <c:pt idx="10896">
                  <c:v>17:33:32</c:v>
                </c:pt>
                <c:pt idx="10897">
                  <c:v>17:33:33</c:v>
                </c:pt>
                <c:pt idx="10898">
                  <c:v>17:33:34</c:v>
                </c:pt>
                <c:pt idx="10899">
                  <c:v>17:33:35</c:v>
                </c:pt>
                <c:pt idx="10900">
                  <c:v>17:33:36</c:v>
                </c:pt>
                <c:pt idx="10901">
                  <c:v>17:33:37</c:v>
                </c:pt>
                <c:pt idx="10902">
                  <c:v>17:33:38</c:v>
                </c:pt>
                <c:pt idx="10903">
                  <c:v>17:33:39</c:v>
                </c:pt>
                <c:pt idx="10904">
                  <c:v>17:33:40</c:v>
                </c:pt>
                <c:pt idx="10905">
                  <c:v>17:33:41</c:v>
                </c:pt>
                <c:pt idx="10906">
                  <c:v>17:33:42</c:v>
                </c:pt>
                <c:pt idx="10907">
                  <c:v>17:33:43</c:v>
                </c:pt>
                <c:pt idx="10908">
                  <c:v>17:33:44</c:v>
                </c:pt>
                <c:pt idx="10909">
                  <c:v>17:33:45</c:v>
                </c:pt>
                <c:pt idx="10910">
                  <c:v>17:33:46</c:v>
                </c:pt>
                <c:pt idx="10911">
                  <c:v>17:33:47</c:v>
                </c:pt>
                <c:pt idx="10912">
                  <c:v>17:33:48</c:v>
                </c:pt>
                <c:pt idx="10913">
                  <c:v>17:33:49</c:v>
                </c:pt>
                <c:pt idx="10914">
                  <c:v>17:33:50</c:v>
                </c:pt>
                <c:pt idx="10915">
                  <c:v>17:33:51</c:v>
                </c:pt>
                <c:pt idx="10916">
                  <c:v>17:33:52</c:v>
                </c:pt>
                <c:pt idx="10917">
                  <c:v>17:33:53</c:v>
                </c:pt>
                <c:pt idx="10918">
                  <c:v>17:33:54</c:v>
                </c:pt>
                <c:pt idx="10919">
                  <c:v>17:33:55</c:v>
                </c:pt>
                <c:pt idx="10920">
                  <c:v>17:33:56</c:v>
                </c:pt>
                <c:pt idx="10921">
                  <c:v>17:33:57</c:v>
                </c:pt>
                <c:pt idx="10922">
                  <c:v>17:33:58</c:v>
                </c:pt>
                <c:pt idx="10923">
                  <c:v>17:33:59</c:v>
                </c:pt>
                <c:pt idx="10924">
                  <c:v>17:34:00</c:v>
                </c:pt>
                <c:pt idx="10925">
                  <c:v>17:34:01</c:v>
                </c:pt>
                <c:pt idx="10926">
                  <c:v>17:34:02</c:v>
                </c:pt>
                <c:pt idx="10927">
                  <c:v>17:34:03</c:v>
                </c:pt>
                <c:pt idx="10928">
                  <c:v>17:34:04</c:v>
                </c:pt>
                <c:pt idx="10929">
                  <c:v>17:34:05</c:v>
                </c:pt>
                <c:pt idx="10930">
                  <c:v>17:34:06</c:v>
                </c:pt>
                <c:pt idx="10931">
                  <c:v>17:34:07</c:v>
                </c:pt>
                <c:pt idx="10932">
                  <c:v>17:34:08</c:v>
                </c:pt>
                <c:pt idx="10933">
                  <c:v>17:34:09</c:v>
                </c:pt>
                <c:pt idx="10934">
                  <c:v>17:34:10</c:v>
                </c:pt>
                <c:pt idx="10935">
                  <c:v>17:34:11</c:v>
                </c:pt>
                <c:pt idx="10936">
                  <c:v>17:34:12</c:v>
                </c:pt>
                <c:pt idx="10937">
                  <c:v>17:34:13</c:v>
                </c:pt>
                <c:pt idx="10938">
                  <c:v>17:34:14</c:v>
                </c:pt>
                <c:pt idx="10939">
                  <c:v>17:34:15</c:v>
                </c:pt>
                <c:pt idx="10940">
                  <c:v>17:34:16</c:v>
                </c:pt>
                <c:pt idx="10941">
                  <c:v>17:34:17</c:v>
                </c:pt>
                <c:pt idx="10942">
                  <c:v>17:34:18</c:v>
                </c:pt>
                <c:pt idx="10943">
                  <c:v>17:34:19</c:v>
                </c:pt>
                <c:pt idx="10944">
                  <c:v>17:34:20</c:v>
                </c:pt>
                <c:pt idx="10945">
                  <c:v>17:34:21</c:v>
                </c:pt>
                <c:pt idx="10946">
                  <c:v>17:34:22</c:v>
                </c:pt>
                <c:pt idx="10947">
                  <c:v>17:34:23</c:v>
                </c:pt>
                <c:pt idx="10948">
                  <c:v>17:34:24</c:v>
                </c:pt>
                <c:pt idx="10949">
                  <c:v>17:34:25</c:v>
                </c:pt>
                <c:pt idx="10950">
                  <c:v>17:34:26</c:v>
                </c:pt>
                <c:pt idx="10951">
                  <c:v>17:34:27</c:v>
                </c:pt>
                <c:pt idx="10952">
                  <c:v>17:34:28</c:v>
                </c:pt>
                <c:pt idx="10953">
                  <c:v>17:34:29</c:v>
                </c:pt>
                <c:pt idx="10954">
                  <c:v>17:34:30</c:v>
                </c:pt>
                <c:pt idx="10955">
                  <c:v>17:34:31</c:v>
                </c:pt>
                <c:pt idx="10956">
                  <c:v>17:34:32</c:v>
                </c:pt>
                <c:pt idx="10957">
                  <c:v>17:34:33</c:v>
                </c:pt>
                <c:pt idx="10958">
                  <c:v>17:34:34</c:v>
                </c:pt>
                <c:pt idx="10959">
                  <c:v>17:34:35</c:v>
                </c:pt>
                <c:pt idx="10960">
                  <c:v>17:34:36</c:v>
                </c:pt>
                <c:pt idx="10961">
                  <c:v>17:34:37</c:v>
                </c:pt>
                <c:pt idx="10962">
                  <c:v>17:34:38</c:v>
                </c:pt>
                <c:pt idx="10963">
                  <c:v>17:34:39</c:v>
                </c:pt>
                <c:pt idx="10964">
                  <c:v>17:34:40</c:v>
                </c:pt>
                <c:pt idx="10965">
                  <c:v>17:34:41</c:v>
                </c:pt>
                <c:pt idx="10966">
                  <c:v>17:34:42</c:v>
                </c:pt>
                <c:pt idx="10967">
                  <c:v>17:34:43</c:v>
                </c:pt>
                <c:pt idx="10968">
                  <c:v>17:34:44</c:v>
                </c:pt>
                <c:pt idx="10969">
                  <c:v>17:34:45</c:v>
                </c:pt>
                <c:pt idx="10970">
                  <c:v>17:34:46</c:v>
                </c:pt>
                <c:pt idx="10971">
                  <c:v>17:34:47</c:v>
                </c:pt>
                <c:pt idx="10972">
                  <c:v>17:34:48</c:v>
                </c:pt>
                <c:pt idx="10973">
                  <c:v>17:34:49</c:v>
                </c:pt>
                <c:pt idx="10974">
                  <c:v>17:34:50</c:v>
                </c:pt>
                <c:pt idx="10975">
                  <c:v>17:34:51</c:v>
                </c:pt>
                <c:pt idx="10976">
                  <c:v>17:34:52</c:v>
                </c:pt>
                <c:pt idx="10977">
                  <c:v>17:34:53</c:v>
                </c:pt>
                <c:pt idx="10978">
                  <c:v>17:34:54</c:v>
                </c:pt>
                <c:pt idx="10979">
                  <c:v>17:34:55</c:v>
                </c:pt>
                <c:pt idx="10980">
                  <c:v>17:34:56</c:v>
                </c:pt>
                <c:pt idx="10981">
                  <c:v>17:34:57</c:v>
                </c:pt>
                <c:pt idx="10982">
                  <c:v>17:34:58</c:v>
                </c:pt>
                <c:pt idx="10983">
                  <c:v>17:34:59</c:v>
                </c:pt>
                <c:pt idx="10984">
                  <c:v>17:35:00</c:v>
                </c:pt>
                <c:pt idx="10985">
                  <c:v>17:35:01</c:v>
                </c:pt>
                <c:pt idx="10986">
                  <c:v>17:35:02</c:v>
                </c:pt>
                <c:pt idx="10987">
                  <c:v>17:35:03</c:v>
                </c:pt>
                <c:pt idx="10988">
                  <c:v>17:35:04</c:v>
                </c:pt>
                <c:pt idx="10989">
                  <c:v>17:35:05</c:v>
                </c:pt>
                <c:pt idx="10990">
                  <c:v>17:35:06</c:v>
                </c:pt>
                <c:pt idx="10991">
                  <c:v>17:35:07</c:v>
                </c:pt>
                <c:pt idx="10992">
                  <c:v>17:35:08</c:v>
                </c:pt>
                <c:pt idx="10993">
                  <c:v>17:35:09</c:v>
                </c:pt>
                <c:pt idx="10994">
                  <c:v>17:35:10</c:v>
                </c:pt>
                <c:pt idx="10995">
                  <c:v>17:35:11</c:v>
                </c:pt>
                <c:pt idx="10996">
                  <c:v>17:35:12</c:v>
                </c:pt>
                <c:pt idx="10997">
                  <c:v>17:35:13</c:v>
                </c:pt>
                <c:pt idx="10998">
                  <c:v>17:35:14</c:v>
                </c:pt>
                <c:pt idx="10999">
                  <c:v>17:35:15</c:v>
                </c:pt>
                <c:pt idx="11000">
                  <c:v>17:35:16</c:v>
                </c:pt>
                <c:pt idx="11001">
                  <c:v>17:35:17</c:v>
                </c:pt>
                <c:pt idx="11002">
                  <c:v>17:35:18</c:v>
                </c:pt>
                <c:pt idx="11003">
                  <c:v>17:35:19</c:v>
                </c:pt>
                <c:pt idx="11004">
                  <c:v>17:35:20</c:v>
                </c:pt>
                <c:pt idx="11005">
                  <c:v>17:35:21</c:v>
                </c:pt>
                <c:pt idx="11006">
                  <c:v>17:35:22</c:v>
                </c:pt>
                <c:pt idx="11007">
                  <c:v>17:35:23</c:v>
                </c:pt>
                <c:pt idx="11008">
                  <c:v>17:35:24</c:v>
                </c:pt>
                <c:pt idx="11009">
                  <c:v>17:35:25</c:v>
                </c:pt>
                <c:pt idx="11010">
                  <c:v>17:35:26</c:v>
                </c:pt>
                <c:pt idx="11011">
                  <c:v>17:35:27</c:v>
                </c:pt>
                <c:pt idx="11012">
                  <c:v>17:35:28</c:v>
                </c:pt>
                <c:pt idx="11013">
                  <c:v>17:35:29</c:v>
                </c:pt>
                <c:pt idx="11014">
                  <c:v>17:35:30</c:v>
                </c:pt>
                <c:pt idx="11015">
                  <c:v>17:35:31</c:v>
                </c:pt>
                <c:pt idx="11016">
                  <c:v>17:35:32</c:v>
                </c:pt>
                <c:pt idx="11017">
                  <c:v>17:35:33</c:v>
                </c:pt>
                <c:pt idx="11018">
                  <c:v>17:35:34</c:v>
                </c:pt>
                <c:pt idx="11019">
                  <c:v>17:35:35</c:v>
                </c:pt>
                <c:pt idx="11020">
                  <c:v>17:35:36</c:v>
                </c:pt>
                <c:pt idx="11021">
                  <c:v>17:35:37</c:v>
                </c:pt>
                <c:pt idx="11022">
                  <c:v>17:35:38</c:v>
                </c:pt>
                <c:pt idx="11023">
                  <c:v>17:35:39</c:v>
                </c:pt>
                <c:pt idx="11024">
                  <c:v>17:35:40</c:v>
                </c:pt>
                <c:pt idx="11025">
                  <c:v>17:35:41</c:v>
                </c:pt>
                <c:pt idx="11026">
                  <c:v>17:35:42</c:v>
                </c:pt>
                <c:pt idx="11027">
                  <c:v>17:35:43</c:v>
                </c:pt>
                <c:pt idx="11028">
                  <c:v>17:35:44</c:v>
                </c:pt>
                <c:pt idx="11029">
                  <c:v>17:35:45</c:v>
                </c:pt>
                <c:pt idx="11030">
                  <c:v>17:35:46</c:v>
                </c:pt>
                <c:pt idx="11031">
                  <c:v>17:35:47</c:v>
                </c:pt>
                <c:pt idx="11032">
                  <c:v>17:35:48</c:v>
                </c:pt>
                <c:pt idx="11033">
                  <c:v>17:35:49</c:v>
                </c:pt>
                <c:pt idx="11034">
                  <c:v>17:35:50</c:v>
                </c:pt>
                <c:pt idx="11035">
                  <c:v>17:35:51</c:v>
                </c:pt>
                <c:pt idx="11036">
                  <c:v>17:35:52</c:v>
                </c:pt>
                <c:pt idx="11037">
                  <c:v>17:35:53</c:v>
                </c:pt>
                <c:pt idx="11038">
                  <c:v>17:35:54</c:v>
                </c:pt>
                <c:pt idx="11039">
                  <c:v>17:35:55</c:v>
                </c:pt>
                <c:pt idx="11040">
                  <c:v>17:35:56</c:v>
                </c:pt>
                <c:pt idx="11041">
                  <c:v>17:35:57</c:v>
                </c:pt>
                <c:pt idx="11042">
                  <c:v>17:35:58</c:v>
                </c:pt>
                <c:pt idx="11043">
                  <c:v>17:35:59</c:v>
                </c:pt>
                <c:pt idx="11044">
                  <c:v>17:36:00</c:v>
                </c:pt>
                <c:pt idx="11045">
                  <c:v>17:36:01</c:v>
                </c:pt>
                <c:pt idx="11046">
                  <c:v>17:36:02</c:v>
                </c:pt>
                <c:pt idx="11047">
                  <c:v>17:36:03</c:v>
                </c:pt>
                <c:pt idx="11048">
                  <c:v>17:36:04</c:v>
                </c:pt>
                <c:pt idx="11049">
                  <c:v>17:36:05</c:v>
                </c:pt>
                <c:pt idx="11050">
                  <c:v>17:36:06</c:v>
                </c:pt>
                <c:pt idx="11051">
                  <c:v>17:36:07</c:v>
                </c:pt>
                <c:pt idx="11052">
                  <c:v>17:36:08</c:v>
                </c:pt>
                <c:pt idx="11053">
                  <c:v>17:36:09</c:v>
                </c:pt>
                <c:pt idx="11054">
                  <c:v>17:36:10</c:v>
                </c:pt>
                <c:pt idx="11055">
                  <c:v>17:36:11</c:v>
                </c:pt>
                <c:pt idx="11056">
                  <c:v>17:36:12</c:v>
                </c:pt>
                <c:pt idx="11057">
                  <c:v>17:36:13</c:v>
                </c:pt>
                <c:pt idx="11058">
                  <c:v>17:36:14</c:v>
                </c:pt>
                <c:pt idx="11059">
                  <c:v>17:36:15</c:v>
                </c:pt>
                <c:pt idx="11060">
                  <c:v>17:36:16</c:v>
                </c:pt>
                <c:pt idx="11061">
                  <c:v>17:36:17</c:v>
                </c:pt>
                <c:pt idx="11062">
                  <c:v>17:36:18</c:v>
                </c:pt>
                <c:pt idx="11063">
                  <c:v>17:36:19</c:v>
                </c:pt>
                <c:pt idx="11064">
                  <c:v>17:36:20</c:v>
                </c:pt>
                <c:pt idx="11065">
                  <c:v>17:36:21</c:v>
                </c:pt>
                <c:pt idx="11066">
                  <c:v>17:36:22</c:v>
                </c:pt>
                <c:pt idx="11067">
                  <c:v>17:36:23</c:v>
                </c:pt>
                <c:pt idx="11068">
                  <c:v>17:36:24</c:v>
                </c:pt>
                <c:pt idx="11069">
                  <c:v>17:36:25</c:v>
                </c:pt>
                <c:pt idx="11070">
                  <c:v>17:36:26</c:v>
                </c:pt>
                <c:pt idx="11071">
                  <c:v>17:36:27</c:v>
                </c:pt>
                <c:pt idx="11072">
                  <c:v>17:36:28</c:v>
                </c:pt>
                <c:pt idx="11073">
                  <c:v>17:36:29</c:v>
                </c:pt>
                <c:pt idx="11074">
                  <c:v>17:36:30</c:v>
                </c:pt>
                <c:pt idx="11075">
                  <c:v>17:36:31</c:v>
                </c:pt>
                <c:pt idx="11076">
                  <c:v>17:36:32</c:v>
                </c:pt>
                <c:pt idx="11077">
                  <c:v>17:36:33</c:v>
                </c:pt>
                <c:pt idx="11078">
                  <c:v>17:36:34</c:v>
                </c:pt>
                <c:pt idx="11079">
                  <c:v>17:36:35</c:v>
                </c:pt>
                <c:pt idx="11080">
                  <c:v>17:36:36</c:v>
                </c:pt>
                <c:pt idx="11081">
                  <c:v>17:36:37</c:v>
                </c:pt>
                <c:pt idx="11082">
                  <c:v>17:36:38</c:v>
                </c:pt>
                <c:pt idx="11083">
                  <c:v>17:36:39</c:v>
                </c:pt>
                <c:pt idx="11084">
                  <c:v>17:36:40</c:v>
                </c:pt>
                <c:pt idx="11085">
                  <c:v>17:36:41</c:v>
                </c:pt>
                <c:pt idx="11086">
                  <c:v>17:36:42</c:v>
                </c:pt>
                <c:pt idx="11087">
                  <c:v>17:36:43</c:v>
                </c:pt>
                <c:pt idx="11088">
                  <c:v>17:36:44</c:v>
                </c:pt>
                <c:pt idx="11089">
                  <c:v>17:36:45</c:v>
                </c:pt>
                <c:pt idx="11090">
                  <c:v>17:36:46</c:v>
                </c:pt>
                <c:pt idx="11091">
                  <c:v>17:36:47</c:v>
                </c:pt>
                <c:pt idx="11092">
                  <c:v>17:36:48</c:v>
                </c:pt>
                <c:pt idx="11093">
                  <c:v>17:36:49</c:v>
                </c:pt>
                <c:pt idx="11094">
                  <c:v>17:36:50</c:v>
                </c:pt>
                <c:pt idx="11095">
                  <c:v>17:36:51</c:v>
                </c:pt>
                <c:pt idx="11096">
                  <c:v>17:36:52</c:v>
                </c:pt>
                <c:pt idx="11097">
                  <c:v>17:36:53</c:v>
                </c:pt>
                <c:pt idx="11098">
                  <c:v>17:36:54</c:v>
                </c:pt>
                <c:pt idx="11099">
                  <c:v>17:36:55</c:v>
                </c:pt>
                <c:pt idx="11100">
                  <c:v>17:36:56</c:v>
                </c:pt>
                <c:pt idx="11101">
                  <c:v>17:36:57</c:v>
                </c:pt>
                <c:pt idx="11102">
                  <c:v>17:36:58</c:v>
                </c:pt>
                <c:pt idx="11103">
                  <c:v>17:36:59</c:v>
                </c:pt>
                <c:pt idx="11104">
                  <c:v>17:37:00</c:v>
                </c:pt>
                <c:pt idx="11105">
                  <c:v>17:37:01</c:v>
                </c:pt>
                <c:pt idx="11106">
                  <c:v>17:37:02</c:v>
                </c:pt>
                <c:pt idx="11107">
                  <c:v>17:37:03</c:v>
                </c:pt>
                <c:pt idx="11108">
                  <c:v>17:37:04</c:v>
                </c:pt>
                <c:pt idx="11109">
                  <c:v>17:37:05</c:v>
                </c:pt>
                <c:pt idx="11110">
                  <c:v>17:37:06</c:v>
                </c:pt>
                <c:pt idx="11111">
                  <c:v>17:37:07</c:v>
                </c:pt>
                <c:pt idx="11112">
                  <c:v>17:37:08</c:v>
                </c:pt>
                <c:pt idx="11113">
                  <c:v>17:37:09</c:v>
                </c:pt>
                <c:pt idx="11114">
                  <c:v>17:37:10</c:v>
                </c:pt>
                <c:pt idx="11115">
                  <c:v>17:37:11</c:v>
                </c:pt>
                <c:pt idx="11116">
                  <c:v>17:37:12</c:v>
                </c:pt>
                <c:pt idx="11117">
                  <c:v>17:37:13</c:v>
                </c:pt>
                <c:pt idx="11118">
                  <c:v>17:37:14</c:v>
                </c:pt>
                <c:pt idx="11119">
                  <c:v>17:37:15</c:v>
                </c:pt>
                <c:pt idx="11120">
                  <c:v>17:37:16</c:v>
                </c:pt>
                <c:pt idx="11121">
                  <c:v>17:37:17</c:v>
                </c:pt>
                <c:pt idx="11122">
                  <c:v>17:37:18</c:v>
                </c:pt>
                <c:pt idx="11123">
                  <c:v>17:37:19</c:v>
                </c:pt>
                <c:pt idx="11124">
                  <c:v>17:37:20</c:v>
                </c:pt>
                <c:pt idx="11125">
                  <c:v>17:37:21</c:v>
                </c:pt>
                <c:pt idx="11126">
                  <c:v>17:37:22</c:v>
                </c:pt>
                <c:pt idx="11127">
                  <c:v>17:37:23</c:v>
                </c:pt>
                <c:pt idx="11128">
                  <c:v>17:37:24</c:v>
                </c:pt>
                <c:pt idx="11129">
                  <c:v>17:37:25</c:v>
                </c:pt>
                <c:pt idx="11130">
                  <c:v>17:37:26</c:v>
                </c:pt>
                <c:pt idx="11131">
                  <c:v>17:37:27</c:v>
                </c:pt>
                <c:pt idx="11132">
                  <c:v>17:37:28</c:v>
                </c:pt>
                <c:pt idx="11133">
                  <c:v>17:37:29</c:v>
                </c:pt>
                <c:pt idx="11134">
                  <c:v>17:37:30</c:v>
                </c:pt>
                <c:pt idx="11135">
                  <c:v>17:37:31</c:v>
                </c:pt>
                <c:pt idx="11136">
                  <c:v>17:37:32</c:v>
                </c:pt>
                <c:pt idx="11137">
                  <c:v>17:37:33</c:v>
                </c:pt>
                <c:pt idx="11138">
                  <c:v>17:37:34</c:v>
                </c:pt>
                <c:pt idx="11139">
                  <c:v>17:37:35</c:v>
                </c:pt>
                <c:pt idx="11140">
                  <c:v>17:37:36</c:v>
                </c:pt>
                <c:pt idx="11141">
                  <c:v>17:37:37</c:v>
                </c:pt>
                <c:pt idx="11142">
                  <c:v>17:37:38</c:v>
                </c:pt>
                <c:pt idx="11143">
                  <c:v>17:37:39</c:v>
                </c:pt>
                <c:pt idx="11144">
                  <c:v>17:37:40</c:v>
                </c:pt>
                <c:pt idx="11145">
                  <c:v>17:37:41</c:v>
                </c:pt>
                <c:pt idx="11146">
                  <c:v>17:37:42</c:v>
                </c:pt>
                <c:pt idx="11147">
                  <c:v>17:37:43</c:v>
                </c:pt>
                <c:pt idx="11148">
                  <c:v>17:37:44</c:v>
                </c:pt>
                <c:pt idx="11149">
                  <c:v>17:37:45</c:v>
                </c:pt>
                <c:pt idx="11150">
                  <c:v>17:37:46</c:v>
                </c:pt>
                <c:pt idx="11151">
                  <c:v>17:37:47</c:v>
                </c:pt>
                <c:pt idx="11152">
                  <c:v>17:37:48</c:v>
                </c:pt>
                <c:pt idx="11153">
                  <c:v>17:37:49</c:v>
                </c:pt>
                <c:pt idx="11154">
                  <c:v>17:37:50</c:v>
                </c:pt>
                <c:pt idx="11155">
                  <c:v>17:37:51</c:v>
                </c:pt>
                <c:pt idx="11156">
                  <c:v>17:37:52</c:v>
                </c:pt>
                <c:pt idx="11157">
                  <c:v>17:37:53</c:v>
                </c:pt>
                <c:pt idx="11158">
                  <c:v>17:37:54</c:v>
                </c:pt>
                <c:pt idx="11159">
                  <c:v>17:37:55</c:v>
                </c:pt>
                <c:pt idx="11160">
                  <c:v>17:37:56</c:v>
                </c:pt>
                <c:pt idx="11161">
                  <c:v>17:37:57</c:v>
                </c:pt>
                <c:pt idx="11162">
                  <c:v>17:37:58</c:v>
                </c:pt>
                <c:pt idx="11163">
                  <c:v>17:37:59</c:v>
                </c:pt>
                <c:pt idx="11164">
                  <c:v>17:38:00</c:v>
                </c:pt>
                <c:pt idx="11165">
                  <c:v>17:38:01</c:v>
                </c:pt>
                <c:pt idx="11166">
                  <c:v>17:38:02</c:v>
                </c:pt>
                <c:pt idx="11167">
                  <c:v>17:38:03</c:v>
                </c:pt>
                <c:pt idx="11168">
                  <c:v>17:38:04</c:v>
                </c:pt>
                <c:pt idx="11169">
                  <c:v>17:38:05</c:v>
                </c:pt>
                <c:pt idx="11170">
                  <c:v>17:38:06</c:v>
                </c:pt>
                <c:pt idx="11171">
                  <c:v>17:38:07</c:v>
                </c:pt>
                <c:pt idx="11172">
                  <c:v>17:38:08</c:v>
                </c:pt>
                <c:pt idx="11173">
                  <c:v>17:38:09</c:v>
                </c:pt>
                <c:pt idx="11174">
                  <c:v>17:38:10</c:v>
                </c:pt>
                <c:pt idx="11175">
                  <c:v>17:38:11</c:v>
                </c:pt>
                <c:pt idx="11176">
                  <c:v>17:38:12</c:v>
                </c:pt>
                <c:pt idx="11177">
                  <c:v>17:38:13</c:v>
                </c:pt>
                <c:pt idx="11178">
                  <c:v>17:38:14</c:v>
                </c:pt>
                <c:pt idx="11179">
                  <c:v>17:38:15</c:v>
                </c:pt>
                <c:pt idx="11180">
                  <c:v>17:38:16</c:v>
                </c:pt>
                <c:pt idx="11181">
                  <c:v>17:38:17</c:v>
                </c:pt>
                <c:pt idx="11182">
                  <c:v>17:38:18</c:v>
                </c:pt>
                <c:pt idx="11183">
                  <c:v>17:38:19</c:v>
                </c:pt>
                <c:pt idx="11184">
                  <c:v>17:38:20</c:v>
                </c:pt>
                <c:pt idx="11185">
                  <c:v>17:38:21</c:v>
                </c:pt>
                <c:pt idx="11186">
                  <c:v>17:38:22</c:v>
                </c:pt>
                <c:pt idx="11187">
                  <c:v>17:38:23</c:v>
                </c:pt>
                <c:pt idx="11188">
                  <c:v>17:38:24</c:v>
                </c:pt>
                <c:pt idx="11189">
                  <c:v>17:38:25</c:v>
                </c:pt>
                <c:pt idx="11190">
                  <c:v>17:38:26</c:v>
                </c:pt>
                <c:pt idx="11191">
                  <c:v>17:38:27</c:v>
                </c:pt>
                <c:pt idx="11192">
                  <c:v>17:38:28</c:v>
                </c:pt>
                <c:pt idx="11193">
                  <c:v>17:38:29</c:v>
                </c:pt>
                <c:pt idx="11194">
                  <c:v>17:38:30</c:v>
                </c:pt>
                <c:pt idx="11195">
                  <c:v>17:38:31</c:v>
                </c:pt>
                <c:pt idx="11196">
                  <c:v>17:38:32</c:v>
                </c:pt>
                <c:pt idx="11197">
                  <c:v>17:38:33</c:v>
                </c:pt>
                <c:pt idx="11198">
                  <c:v>17:38:34</c:v>
                </c:pt>
                <c:pt idx="11199">
                  <c:v>17:38:35</c:v>
                </c:pt>
                <c:pt idx="11200">
                  <c:v>17:38:36</c:v>
                </c:pt>
                <c:pt idx="11201">
                  <c:v>17:38:37</c:v>
                </c:pt>
                <c:pt idx="11202">
                  <c:v>17:38:38</c:v>
                </c:pt>
                <c:pt idx="11203">
                  <c:v>17:38:39</c:v>
                </c:pt>
                <c:pt idx="11204">
                  <c:v>17:38:40</c:v>
                </c:pt>
                <c:pt idx="11205">
                  <c:v>17:38:41</c:v>
                </c:pt>
                <c:pt idx="11206">
                  <c:v>17:38:42</c:v>
                </c:pt>
                <c:pt idx="11207">
                  <c:v>17:38:43</c:v>
                </c:pt>
                <c:pt idx="11208">
                  <c:v>17:38:44</c:v>
                </c:pt>
                <c:pt idx="11209">
                  <c:v>17:38:45</c:v>
                </c:pt>
                <c:pt idx="11210">
                  <c:v>17:38:46</c:v>
                </c:pt>
                <c:pt idx="11211">
                  <c:v>17:38:47</c:v>
                </c:pt>
                <c:pt idx="11212">
                  <c:v>17:38:48</c:v>
                </c:pt>
                <c:pt idx="11213">
                  <c:v>17:38:49</c:v>
                </c:pt>
                <c:pt idx="11214">
                  <c:v>17:38:50</c:v>
                </c:pt>
                <c:pt idx="11215">
                  <c:v>17:38:51</c:v>
                </c:pt>
                <c:pt idx="11216">
                  <c:v>17:38:52</c:v>
                </c:pt>
                <c:pt idx="11217">
                  <c:v>17:38:53</c:v>
                </c:pt>
                <c:pt idx="11218">
                  <c:v>17:38:54</c:v>
                </c:pt>
                <c:pt idx="11219">
                  <c:v>17:38:55</c:v>
                </c:pt>
                <c:pt idx="11220">
                  <c:v>17:38:56</c:v>
                </c:pt>
                <c:pt idx="11221">
                  <c:v>17:38:57</c:v>
                </c:pt>
                <c:pt idx="11222">
                  <c:v>17:38:58</c:v>
                </c:pt>
                <c:pt idx="11223">
                  <c:v>17:38:59</c:v>
                </c:pt>
                <c:pt idx="11224">
                  <c:v>17:39:00</c:v>
                </c:pt>
                <c:pt idx="11225">
                  <c:v>17:39:01</c:v>
                </c:pt>
                <c:pt idx="11226">
                  <c:v>17:39:02</c:v>
                </c:pt>
                <c:pt idx="11227">
                  <c:v>17:39:03</c:v>
                </c:pt>
                <c:pt idx="11228">
                  <c:v>17:39:04</c:v>
                </c:pt>
                <c:pt idx="11229">
                  <c:v>17:39:05</c:v>
                </c:pt>
                <c:pt idx="11230">
                  <c:v>17:39:06</c:v>
                </c:pt>
                <c:pt idx="11231">
                  <c:v>17:39:07</c:v>
                </c:pt>
                <c:pt idx="11232">
                  <c:v>17:39:08</c:v>
                </c:pt>
                <c:pt idx="11233">
                  <c:v>17:39:09</c:v>
                </c:pt>
                <c:pt idx="11234">
                  <c:v>17:39:10</c:v>
                </c:pt>
                <c:pt idx="11235">
                  <c:v>17:39:11</c:v>
                </c:pt>
                <c:pt idx="11236">
                  <c:v>17:39:12</c:v>
                </c:pt>
                <c:pt idx="11237">
                  <c:v>17:39:13</c:v>
                </c:pt>
                <c:pt idx="11238">
                  <c:v>17:39:14</c:v>
                </c:pt>
                <c:pt idx="11239">
                  <c:v>17:39:15</c:v>
                </c:pt>
                <c:pt idx="11240">
                  <c:v>17:39:16</c:v>
                </c:pt>
                <c:pt idx="11241">
                  <c:v>17:39:17</c:v>
                </c:pt>
                <c:pt idx="11242">
                  <c:v>17:39:18</c:v>
                </c:pt>
                <c:pt idx="11243">
                  <c:v>17:39:19</c:v>
                </c:pt>
                <c:pt idx="11244">
                  <c:v>17:39:20</c:v>
                </c:pt>
                <c:pt idx="11245">
                  <c:v>17:39:21</c:v>
                </c:pt>
                <c:pt idx="11246">
                  <c:v>17:39:22</c:v>
                </c:pt>
                <c:pt idx="11247">
                  <c:v>17:39:23</c:v>
                </c:pt>
                <c:pt idx="11248">
                  <c:v>17:39:24</c:v>
                </c:pt>
                <c:pt idx="11249">
                  <c:v>17:39:25</c:v>
                </c:pt>
                <c:pt idx="11250">
                  <c:v>17:39:26</c:v>
                </c:pt>
                <c:pt idx="11251">
                  <c:v>17:39:27</c:v>
                </c:pt>
                <c:pt idx="11252">
                  <c:v>17:39:28</c:v>
                </c:pt>
                <c:pt idx="11253">
                  <c:v>17:39:29</c:v>
                </c:pt>
                <c:pt idx="11254">
                  <c:v>17:39:30</c:v>
                </c:pt>
                <c:pt idx="11255">
                  <c:v>17:39:31</c:v>
                </c:pt>
                <c:pt idx="11256">
                  <c:v>17:39:32</c:v>
                </c:pt>
                <c:pt idx="11257">
                  <c:v>17:39:33</c:v>
                </c:pt>
                <c:pt idx="11258">
                  <c:v>17:39:34</c:v>
                </c:pt>
                <c:pt idx="11259">
                  <c:v>17:39:35</c:v>
                </c:pt>
                <c:pt idx="11260">
                  <c:v>17:39:36</c:v>
                </c:pt>
                <c:pt idx="11261">
                  <c:v>17:39:37</c:v>
                </c:pt>
                <c:pt idx="11262">
                  <c:v>17:39:38</c:v>
                </c:pt>
                <c:pt idx="11263">
                  <c:v>17:39:39</c:v>
                </c:pt>
                <c:pt idx="11264">
                  <c:v>17:39:40</c:v>
                </c:pt>
                <c:pt idx="11265">
                  <c:v>17:39:41</c:v>
                </c:pt>
                <c:pt idx="11266">
                  <c:v>17:39:42</c:v>
                </c:pt>
                <c:pt idx="11267">
                  <c:v>17:39:43</c:v>
                </c:pt>
                <c:pt idx="11268">
                  <c:v>17:39:44</c:v>
                </c:pt>
                <c:pt idx="11269">
                  <c:v>17:39:45</c:v>
                </c:pt>
                <c:pt idx="11270">
                  <c:v>17:39:46</c:v>
                </c:pt>
                <c:pt idx="11271">
                  <c:v>17:39:47</c:v>
                </c:pt>
                <c:pt idx="11272">
                  <c:v>17:39:48</c:v>
                </c:pt>
                <c:pt idx="11273">
                  <c:v>17:39:49</c:v>
                </c:pt>
                <c:pt idx="11274">
                  <c:v>17:39:50</c:v>
                </c:pt>
                <c:pt idx="11275">
                  <c:v>17:39:51</c:v>
                </c:pt>
                <c:pt idx="11276">
                  <c:v>17:39:52</c:v>
                </c:pt>
                <c:pt idx="11277">
                  <c:v>17:39:53</c:v>
                </c:pt>
                <c:pt idx="11278">
                  <c:v>17:39:54</c:v>
                </c:pt>
                <c:pt idx="11279">
                  <c:v>17:39:55</c:v>
                </c:pt>
                <c:pt idx="11280">
                  <c:v>17:39:56</c:v>
                </c:pt>
                <c:pt idx="11281">
                  <c:v>17:39:57</c:v>
                </c:pt>
                <c:pt idx="11282">
                  <c:v>17:39:58</c:v>
                </c:pt>
                <c:pt idx="11283">
                  <c:v>17:39:59</c:v>
                </c:pt>
                <c:pt idx="11284">
                  <c:v>17:40:00</c:v>
                </c:pt>
                <c:pt idx="11285">
                  <c:v>17:40:01</c:v>
                </c:pt>
                <c:pt idx="11286">
                  <c:v>17:40:02</c:v>
                </c:pt>
                <c:pt idx="11287">
                  <c:v>17:40:03</c:v>
                </c:pt>
                <c:pt idx="11288">
                  <c:v>17:40:04</c:v>
                </c:pt>
                <c:pt idx="11289">
                  <c:v>17:40:05</c:v>
                </c:pt>
                <c:pt idx="11290">
                  <c:v>17:40:06</c:v>
                </c:pt>
                <c:pt idx="11291">
                  <c:v>17:40:07</c:v>
                </c:pt>
                <c:pt idx="11292">
                  <c:v>17:40:08</c:v>
                </c:pt>
                <c:pt idx="11293">
                  <c:v>17:40:09</c:v>
                </c:pt>
                <c:pt idx="11294">
                  <c:v>17:40:10</c:v>
                </c:pt>
                <c:pt idx="11295">
                  <c:v>17:40:11</c:v>
                </c:pt>
                <c:pt idx="11296">
                  <c:v>17:40:12</c:v>
                </c:pt>
                <c:pt idx="11297">
                  <c:v>17:40:13</c:v>
                </c:pt>
                <c:pt idx="11298">
                  <c:v>17:40:14</c:v>
                </c:pt>
                <c:pt idx="11299">
                  <c:v>17:40:15</c:v>
                </c:pt>
                <c:pt idx="11300">
                  <c:v>17:40:16</c:v>
                </c:pt>
                <c:pt idx="11301">
                  <c:v>17:40:17</c:v>
                </c:pt>
                <c:pt idx="11302">
                  <c:v>17:40:18</c:v>
                </c:pt>
                <c:pt idx="11303">
                  <c:v>17:40:19</c:v>
                </c:pt>
                <c:pt idx="11304">
                  <c:v>17:40:20</c:v>
                </c:pt>
                <c:pt idx="11305">
                  <c:v>17:40:21</c:v>
                </c:pt>
                <c:pt idx="11306">
                  <c:v>17:40:22</c:v>
                </c:pt>
                <c:pt idx="11307">
                  <c:v>17:40:23</c:v>
                </c:pt>
                <c:pt idx="11308">
                  <c:v>17:40:24</c:v>
                </c:pt>
                <c:pt idx="11309">
                  <c:v>17:40:25</c:v>
                </c:pt>
                <c:pt idx="11310">
                  <c:v>17:40:26</c:v>
                </c:pt>
                <c:pt idx="11311">
                  <c:v>17:40:27</c:v>
                </c:pt>
                <c:pt idx="11312">
                  <c:v>17:40:28</c:v>
                </c:pt>
                <c:pt idx="11313">
                  <c:v>17:40:29</c:v>
                </c:pt>
                <c:pt idx="11314">
                  <c:v>17:40:30</c:v>
                </c:pt>
                <c:pt idx="11315">
                  <c:v>17:40:31</c:v>
                </c:pt>
                <c:pt idx="11316">
                  <c:v>17:40:32</c:v>
                </c:pt>
                <c:pt idx="11317">
                  <c:v>17:40:33</c:v>
                </c:pt>
                <c:pt idx="11318">
                  <c:v>17:40:34</c:v>
                </c:pt>
                <c:pt idx="11319">
                  <c:v>17:40:35</c:v>
                </c:pt>
                <c:pt idx="11320">
                  <c:v>17:40:36</c:v>
                </c:pt>
                <c:pt idx="11321">
                  <c:v>17:40:37</c:v>
                </c:pt>
                <c:pt idx="11322">
                  <c:v>17:40:38</c:v>
                </c:pt>
                <c:pt idx="11323">
                  <c:v>17:40:39</c:v>
                </c:pt>
                <c:pt idx="11324">
                  <c:v>17:40:40</c:v>
                </c:pt>
                <c:pt idx="11325">
                  <c:v>17:40:41</c:v>
                </c:pt>
                <c:pt idx="11326">
                  <c:v>17:40:42</c:v>
                </c:pt>
                <c:pt idx="11327">
                  <c:v>17:40:43</c:v>
                </c:pt>
                <c:pt idx="11328">
                  <c:v>17:40:44</c:v>
                </c:pt>
                <c:pt idx="11329">
                  <c:v>17:40:45</c:v>
                </c:pt>
                <c:pt idx="11330">
                  <c:v>17:40:46</c:v>
                </c:pt>
                <c:pt idx="11331">
                  <c:v>17:40:47</c:v>
                </c:pt>
                <c:pt idx="11332">
                  <c:v>17:40:48</c:v>
                </c:pt>
                <c:pt idx="11333">
                  <c:v>17:40:49</c:v>
                </c:pt>
                <c:pt idx="11334">
                  <c:v>17:40:50</c:v>
                </c:pt>
                <c:pt idx="11335">
                  <c:v>17:40:51</c:v>
                </c:pt>
                <c:pt idx="11336">
                  <c:v>17:40:52</c:v>
                </c:pt>
                <c:pt idx="11337">
                  <c:v>17:40:53</c:v>
                </c:pt>
                <c:pt idx="11338">
                  <c:v>17:40:54</c:v>
                </c:pt>
                <c:pt idx="11339">
                  <c:v>17:40:55</c:v>
                </c:pt>
                <c:pt idx="11340">
                  <c:v>17:40:56</c:v>
                </c:pt>
                <c:pt idx="11341">
                  <c:v>17:40:57</c:v>
                </c:pt>
                <c:pt idx="11342">
                  <c:v>17:40:58</c:v>
                </c:pt>
                <c:pt idx="11343">
                  <c:v>17:40:59</c:v>
                </c:pt>
                <c:pt idx="11344">
                  <c:v>17:41:00</c:v>
                </c:pt>
                <c:pt idx="11345">
                  <c:v>17:41:01</c:v>
                </c:pt>
                <c:pt idx="11346">
                  <c:v>17:41:02</c:v>
                </c:pt>
                <c:pt idx="11347">
                  <c:v>17:41:03</c:v>
                </c:pt>
                <c:pt idx="11348">
                  <c:v>17:41:04</c:v>
                </c:pt>
                <c:pt idx="11349">
                  <c:v>17:41:05</c:v>
                </c:pt>
                <c:pt idx="11350">
                  <c:v>17:41:06</c:v>
                </c:pt>
                <c:pt idx="11351">
                  <c:v>17:41:07</c:v>
                </c:pt>
                <c:pt idx="11352">
                  <c:v>17:41:08</c:v>
                </c:pt>
                <c:pt idx="11353">
                  <c:v>17:41:09</c:v>
                </c:pt>
                <c:pt idx="11354">
                  <c:v>17:41:10</c:v>
                </c:pt>
                <c:pt idx="11355">
                  <c:v>17:41:11</c:v>
                </c:pt>
                <c:pt idx="11356">
                  <c:v>17:41:12</c:v>
                </c:pt>
                <c:pt idx="11357">
                  <c:v>17:41:13</c:v>
                </c:pt>
                <c:pt idx="11358">
                  <c:v>17:41:14</c:v>
                </c:pt>
                <c:pt idx="11359">
                  <c:v>17:41:15</c:v>
                </c:pt>
                <c:pt idx="11360">
                  <c:v>17:41:16</c:v>
                </c:pt>
                <c:pt idx="11361">
                  <c:v>17:41:17</c:v>
                </c:pt>
                <c:pt idx="11362">
                  <c:v>17:41:18</c:v>
                </c:pt>
                <c:pt idx="11363">
                  <c:v>17:41:19</c:v>
                </c:pt>
                <c:pt idx="11364">
                  <c:v>17:41:20</c:v>
                </c:pt>
                <c:pt idx="11365">
                  <c:v>17:41:21</c:v>
                </c:pt>
                <c:pt idx="11366">
                  <c:v>17:41:22</c:v>
                </c:pt>
                <c:pt idx="11367">
                  <c:v>17:41:23</c:v>
                </c:pt>
                <c:pt idx="11368">
                  <c:v>17:41:24</c:v>
                </c:pt>
                <c:pt idx="11369">
                  <c:v>17:41:25</c:v>
                </c:pt>
                <c:pt idx="11370">
                  <c:v>17:41:26</c:v>
                </c:pt>
                <c:pt idx="11371">
                  <c:v>17:41:27</c:v>
                </c:pt>
                <c:pt idx="11372">
                  <c:v>17:41:28</c:v>
                </c:pt>
                <c:pt idx="11373">
                  <c:v>17:41:29</c:v>
                </c:pt>
                <c:pt idx="11374">
                  <c:v>17:41:30</c:v>
                </c:pt>
                <c:pt idx="11375">
                  <c:v>17:41:31</c:v>
                </c:pt>
                <c:pt idx="11376">
                  <c:v>17:41:32</c:v>
                </c:pt>
                <c:pt idx="11377">
                  <c:v>17:41:33</c:v>
                </c:pt>
                <c:pt idx="11378">
                  <c:v>17:41:34</c:v>
                </c:pt>
                <c:pt idx="11379">
                  <c:v>17:41:35</c:v>
                </c:pt>
                <c:pt idx="11380">
                  <c:v>17:41:36</c:v>
                </c:pt>
                <c:pt idx="11381">
                  <c:v>17:41:37</c:v>
                </c:pt>
                <c:pt idx="11382">
                  <c:v>17:41:38</c:v>
                </c:pt>
                <c:pt idx="11383">
                  <c:v>17:41:39</c:v>
                </c:pt>
                <c:pt idx="11384">
                  <c:v>17:41:40</c:v>
                </c:pt>
                <c:pt idx="11385">
                  <c:v>17:41:41</c:v>
                </c:pt>
                <c:pt idx="11386">
                  <c:v>17:41:42</c:v>
                </c:pt>
                <c:pt idx="11387">
                  <c:v>17:41:43</c:v>
                </c:pt>
                <c:pt idx="11388">
                  <c:v>17:41:44</c:v>
                </c:pt>
                <c:pt idx="11389">
                  <c:v>17:41:45</c:v>
                </c:pt>
                <c:pt idx="11390">
                  <c:v>17:41:46</c:v>
                </c:pt>
                <c:pt idx="11391">
                  <c:v>17:41:47</c:v>
                </c:pt>
                <c:pt idx="11392">
                  <c:v>17:41:48</c:v>
                </c:pt>
                <c:pt idx="11393">
                  <c:v>17:41:49</c:v>
                </c:pt>
                <c:pt idx="11394">
                  <c:v>17:41:50</c:v>
                </c:pt>
                <c:pt idx="11395">
                  <c:v>17:41:51</c:v>
                </c:pt>
                <c:pt idx="11396">
                  <c:v>17:41:52</c:v>
                </c:pt>
                <c:pt idx="11397">
                  <c:v>17:41:53</c:v>
                </c:pt>
                <c:pt idx="11398">
                  <c:v>17:41:54</c:v>
                </c:pt>
                <c:pt idx="11399">
                  <c:v>17:41:55</c:v>
                </c:pt>
                <c:pt idx="11400">
                  <c:v>17:41:56</c:v>
                </c:pt>
                <c:pt idx="11401">
                  <c:v>17:41:57</c:v>
                </c:pt>
                <c:pt idx="11402">
                  <c:v>17:41:58</c:v>
                </c:pt>
                <c:pt idx="11403">
                  <c:v>17:41:59</c:v>
                </c:pt>
                <c:pt idx="11404">
                  <c:v>17:42:00</c:v>
                </c:pt>
                <c:pt idx="11405">
                  <c:v>17:42:01</c:v>
                </c:pt>
                <c:pt idx="11406">
                  <c:v>17:42:02</c:v>
                </c:pt>
                <c:pt idx="11407">
                  <c:v>17:42:03</c:v>
                </c:pt>
                <c:pt idx="11408">
                  <c:v>17:42:04</c:v>
                </c:pt>
                <c:pt idx="11409">
                  <c:v>17:42:05</c:v>
                </c:pt>
                <c:pt idx="11410">
                  <c:v>17:42:06</c:v>
                </c:pt>
                <c:pt idx="11411">
                  <c:v>17:42:07</c:v>
                </c:pt>
                <c:pt idx="11412">
                  <c:v>17:42:08</c:v>
                </c:pt>
                <c:pt idx="11413">
                  <c:v>17:42:09</c:v>
                </c:pt>
                <c:pt idx="11414">
                  <c:v>17:42:10</c:v>
                </c:pt>
                <c:pt idx="11415">
                  <c:v>17:42:11</c:v>
                </c:pt>
                <c:pt idx="11416">
                  <c:v>17:42:12</c:v>
                </c:pt>
                <c:pt idx="11417">
                  <c:v>17:42:13</c:v>
                </c:pt>
                <c:pt idx="11418">
                  <c:v>17:42:14</c:v>
                </c:pt>
                <c:pt idx="11419">
                  <c:v>17:42:15</c:v>
                </c:pt>
                <c:pt idx="11420">
                  <c:v>17:42:16</c:v>
                </c:pt>
                <c:pt idx="11421">
                  <c:v>17:42:17</c:v>
                </c:pt>
                <c:pt idx="11422">
                  <c:v>17:42:18</c:v>
                </c:pt>
                <c:pt idx="11423">
                  <c:v>17:42:19</c:v>
                </c:pt>
                <c:pt idx="11424">
                  <c:v>17:42:20</c:v>
                </c:pt>
                <c:pt idx="11425">
                  <c:v>17:42:21</c:v>
                </c:pt>
                <c:pt idx="11426">
                  <c:v>17:42:22</c:v>
                </c:pt>
                <c:pt idx="11427">
                  <c:v>17:42:23</c:v>
                </c:pt>
                <c:pt idx="11428">
                  <c:v>17:42:24</c:v>
                </c:pt>
                <c:pt idx="11429">
                  <c:v>17:42:25</c:v>
                </c:pt>
                <c:pt idx="11430">
                  <c:v>17:42:26</c:v>
                </c:pt>
                <c:pt idx="11431">
                  <c:v>17:42:27</c:v>
                </c:pt>
                <c:pt idx="11432">
                  <c:v>17:42:28</c:v>
                </c:pt>
                <c:pt idx="11433">
                  <c:v>17:42:29</c:v>
                </c:pt>
                <c:pt idx="11434">
                  <c:v>17:42:30</c:v>
                </c:pt>
                <c:pt idx="11435">
                  <c:v>17:42:31</c:v>
                </c:pt>
                <c:pt idx="11436">
                  <c:v>17:42:32</c:v>
                </c:pt>
                <c:pt idx="11437">
                  <c:v>17:42:33</c:v>
                </c:pt>
                <c:pt idx="11438">
                  <c:v>17:42:34</c:v>
                </c:pt>
                <c:pt idx="11439">
                  <c:v>17:42:35</c:v>
                </c:pt>
                <c:pt idx="11440">
                  <c:v>17:42:36</c:v>
                </c:pt>
                <c:pt idx="11441">
                  <c:v>17:42:37</c:v>
                </c:pt>
                <c:pt idx="11442">
                  <c:v>17:42:38</c:v>
                </c:pt>
                <c:pt idx="11443">
                  <c:v>17:42:39</c:v>
                </c:pt>
                <c:pt idx="11444">
                  <c:v>17:42:40</c:v>
                </c:pt>
                <c:pt idx="11445">
                  <c:v>17:42:41</c:v>
                </c:pt>
                <c:pt idx="11446">
                  <c:v>17:42:42</c:v>
                </c:pt>
                <c:pt idx="11447">
                  <c:v>17:42:43</c:v>
                </c:pt>
                <c:pt idx="11448">
                  <c:v>17:42:44</c:v>
                </c:pt>
                <c:pt idx="11449">
                  <c:v>17:42:45</c:v>
                </c:pt>
                <c:pt idx="11450">
                  <c:v>17:42:46</c:v>
                </c:pt>
                <c:pt idx="11451">
                  <c:v>17:42:47</c:v>
                </c:pt>
                <c:pt idx="11452">
                  <c:v>17:42:48</c:v>
                </c:pt>
                <c:pt idx="11453">
                  <c:v>17:42:49</c:v>
                </c:pt>
                <c:pt idx="11454">
                  <c:v>17:42:50</c:v>
                </c:pt>
                <c:pt idx="11455">
                  <c:v>17:42:51</c:v>
                </c:pt>
                <c:pt idx="11456">
                  <c:v>17:42:52</c:v>
                </c:pt>
                <c:pt idx="11457">
                  <c:v>17:42:53</c:v>
                </c:pt>
                <c:pt idx="11458">
                  <c:v>17:42:54</c:v>
                </c:pt>
                <c:pt idx="11459">
                  <c:v>17:42:55</c:v>
                </c:pt>
                <c:pt idx="11460">
                  <c:v>17:42:56</c:v>
                </c:pt>
                <c:pt idx="11461">
                  <c:v>17:42:57</c:v>
                </c:pt>
                <c:pt idx="11462">
                  <c:v>17:42:58</c:v>
                </c:pt>
                <c:pt idx="11463">
                  <c:v>17:42:59</c:v>
                </c:pt>
                <c:pt idx="11464">
                  <c:v>17:43:00</c:v>
                </c:pt>
                <c:pt idx="11465">
                  <c:v>17:43:01</c:v>
                </c:pt>
                <c:pt idx="11466">
                  <c:v>17:43:02</c:v>
                </c:pt>
                <c:pt idx="11467">
                  <c:v>17:43:03</c:v>
                </c:pt>
                <c:pt idx="11468">
                  <c:v>17:43:04</c:v>
                </c:pt>
                <c:pt idx="11469">
                  <c:v>17:43:05</c:v>
                </c:pt>
                <c:pt idx="11470">
                  <c:v>17:43:06</c:v>
                </c:pt>
                <c:pt idx="11471">
                  <c:v>17:43:07</c:v>
                </c:pt>
                <c:pt idx="11472">
                  <c:v>17:43:08</c:v>
                </c:pt>
                <c:pt idx="11473">
                  <c:v>17:43:09</c:v>
                </c:pt>
                <c:pt idx="11474">
                  <c:v>17:43:10</c:v>
                </c:pt>
                <c:pt idx="11475">
                  <c:v>17:43:11</c:v>
                </c:pt>
                <c:pt idx="11476">
                  <c:v>17:43:12</c:v>
                </c:pt>
                <c:pt idx="11477">
                  <c:v>17:43:13</c:v>
                </c:pt>
                <c:pt idx="11478">
                  <c:v>17:43:14</c:v>
                </c:pt>
                <c:pt idx="11479">
                  <c:v>17:43:15</c:v>
                </c:pt>
                <c:pt idx="11480">
                  <c:v>17:43:16</c:v>
                </c:pt>
                <c:pt idx="11481">
                  <c:v>17:43:17</c:v>
                </c:pt>
                <c:pt idx="11482">
                  <c:v>17:43:18</c:v>
                </c:pt>
                <c:pt idx="11483">
                  <c:v>17:43:19</c:v>
                </c:pt>
                <c:pt idx="11484">
                  <c:v>17:43:20</c:v>
                </c:pt>
                <c:pt idx="11485">
                  <c:v>17:43:21</c:v>
                </c:pt>
                <c:pt idx="11486">
                  <c:v>17:43:22</c:v>
                </c:pt>
                <c:pt idx="11487">
                  <c:v>17:43:23</c:v>
                </c:pt>
                <c:pt idx="11488">
                  <c:v>17:43:24</c:v>
                </c:pt>
                <c:pt idx="11489">
                  <c:v>17:43:25</c:v>
                </c:pt>
                <c:pt idx="11490">
                  <c:v>17:43:26</c:v>
                </c:pt>
                <c:pt idx="11491">
                  <c:v>17:43:27</c:v>
                </c:pt>
                <c:pt idx="11492">
                  <c:v>17:43:28</c:v>
                </c:pt>
                <c:pt idx="11493">
                  <c:v>17:43:29</c:v>
                </c:pt>
                <c:pt idx="11494">
                  <c:v>17:43:30</c:v>
                </c:pt>
                <c:pt idx="11495">
                  <c:v>17:43:31</c:v>
                </c:pt>
                <c:pt idx="11496">
                  <c:v>17:43:32</c:v>
                </c:pt>
                <c:pt idx="11497">
                  <c:v>17:43:33</c:v>
                </c:pt>
                <c:pt idx="11498">
                  <c:v>17:43:34</c:v>
                </c:pt>
                <c:pt idx="11499">
                  <c:v>17:43:35</c:v>
                </c:pt>
                <c:pt idx="11500">
                  <c:v>17:43:36</c:v>
                </c:pt>
                <c:pt idx="11501">
                  <c:v>17:43:37</c:v>
                </c:pt>
                <c:pt idx="11502">
                  <c:v>17:43:38</c:v>
                </c:pt>
                <c:pt idx="11503">
                  <c:v>17:43:39</c:v>
                </c:pt>
                <c:pt idx="11504">
                  <c:v>17:43:40</c:v>
                </c:pt>
                <c:pt idx="11505">
                  <c:v>17:43:41</c:v>
                </c:pt>
                <c:pt idx="11506">
                  <c:v>17:43:42</c:v>
                </c:pt>
                <c:pt idx="11507">
                  <c:v>17:43:43</c:v>
                </c:pt>
                <c:pt idx="11508">
                  <c:v>17:43:44</c:v>
                </c:pt>
                <c:pt idx="11509">
                  <c:v>17:43:45</c:v>
                </c:pt>
                <c:pt idx="11510">
                  <c:v>17:43:46</c:v>
                </c:pt>
                <c:pt idx="11511">
                  <c:v>17:43:47</c:v>
                </c:pt>
                <c:pt idx="11512">
                  <c:v>17:43:48</c:v>
                </c:pt>
                <c:pt idx="11513">
                  <c:v>17:43:49</c:v>
                </c:pt>
                <c:pt idx="11514">
                  <c:v>17:43:50</c:v>
                </c:pt>
                <c:pt idx="11515">
                  <c:v>17:43:51</c:v>
                </c:pt>
                <c:pt idx="11516">
                  <c:v>17:43:52</c:v>
                </c:pt>
                <c:pt idx="11517">
                  <c:v>17:43:53</c:v>
                </c:pt>
                <c:pt idx="11518">
                  <c:v>17:43:54</c:v>
                </c:pt>
                <c:pt idx="11519">
                  <c:v>17:43:55</c:v>
                </c:pt>
                <c:pt idx="11520">
                  <c:v>17:43:56</c:v>
                </c:pt>
                <c:pt idx="11521">
                  <c:v>17:43:57</c:v>
                </c:pt>
                <c:pt idx="11522">
                  <c:v>17:43:58</c:v>
                </c:pt>
                <c:pt idx="11523">
                  <c:v>17:43:59</c:v>
                </c:pt>
                <c:pt idx="11524">
                  <c:v>17:44:00</c:v>
                </c:pt>
                <c:pt idx="11525">
                  <c:v>17:44:01</c:v>
                </c:pt>
                <c:pt idx="11526">
                  <c:v>17:44:02</c:v>
                </c:pt>
                <c:pt idx="11527">
                  <c:v>17:44:03</c:v>
                </c:pt>
                <c:pt idx="11528">
                  <c:v>17:44:04</c:v>
                </c:pt>
                <c:pt idx="11529">
                  <c:v>17:44:05</c:v>
                </c:pt>
                <c:pt idx="11530">
                  <c:v>17:44:06</c:v>
                </c:pt>
                <c:pt idx="11531">
                  <c:v>17:44:07</c:v>
                </c:pt>
                <c:pt idx="11532">
                  <c:v>17:44:08</c:v>
                </c:pt>
                <c:pt idx="11533">
                  <c:v>17:44:09</c:v>
                </c:pt>
                <c:pt idx="11534">
                  <c:v>17:44:10</c:v>
                </c:pt>
                <c:pt idx="11535">
                  <c:v>17:44:11</c:v>
                </c:pt>
                <c:pt idx="11536">
                  <c:v>17:44:12</c:v>
                </c:pt>
                <c:pt idx="11537">
                  <c:v>17:44:13</c:v>
                </c:pt>
                <c:pt idx="11538">
                  <c:v>17:44:14</c:v>
                </c:pt>
                <c:pt idx="11539">
                  <c:v>17:44:15</c:v>
                </c:pt>
                <c:pt idx="11540">
                  <c:v>17:44:16</c:v>
                </c:pt>
                <c:pt idx="11541">
                  <c:v>17:44:17</c:v>
                </c:pt>
                <c:pt idx="11542">
                  <c:v>17:44:18</c:v>
                </c:pt>
                <c:pt idx="11543">
                  <c:v>17:44:19</c:v>
                </c:pt>
                <c:pt idx="11544">
                  <c:v>17:44:20</c:v>
                </c:pt>
                <c:pt idx="11545">
                  <c:v>17:44:21</c:v>
                </c:pt>
                <c:pt idx="11546">
                  <c:v>17:44:22</c:v>
                </c:pt>
                <c:pt idx="11547">
                  <c:v>17:44:23</c:v>
                </c:pt>
                <c:pt idx="11548">
                  <c:v>17:44:24</c:v>
                </c:pt>
                <c:pt idx="11549">
                  <c:v>17:44:25</c:v>
                </c:pt>
                <c:pt idx="11550">
                  <c:v>17:44:26</c:v>
                </c:pt>
                <c:pt idx="11551">
                  <c:v>17:44:27</c:v>
                </c:pt>
                <c:pt idx="11552">
                  <c:v>17:44:28</c:v>
                </c:pt>
                <c:pt idx="11553">
                  <c:v>17:44:29</c:v>
                </c:pt>
                <c:pt idx="11554">
                  <c:v>17:44:30</c:v>
                </c:pt>
                <c:pt idx="11555">
                  <c:v>17:44:31</c:v>
                </c:pt>
                <c:pt idx="11556">
                  <c:v>17:44:32</c:v>
                </c:pt>
                <c:pt idx="11557">
                  <c:v>17:44:33</c:v>
                </c:pt>
                <c:pt idx="11558">
                  <c:v>17:44:34</c:v>
                </c:pt>
                <c:pt idx="11559">
                  <c:v>17:44:35</c:v>
                </c:pt>
                <c:pt idx="11560">
                  <c:v>17:44:36</c:v>
                </c:pt>
                <c:pt idx="11561">
                  <c:v>17:44:37</c:v>
                </c:pt>
                <c:pt idx="11562">
                  <c:v>17:44:38</c:v>
                </c:pt>
                <c:pt idx="11563">
                  <c:v>17:44:39</c:v>
                </c:pt>
                <c:pt idx="11564">
                  <c:v>17:44:40</c:v>
                </c:pt>
                <c:pt idx="11565">
                  <c:v>17:44:41</c:v>
                </c:pt>
                <c:pt idx="11566">
                  <c:v>17:44:42</c:v>
                </c:pt>
                <c:pt idx="11567">
                  <c:v>17:44:43</c:v>
                </c:pt>
                <c:pt idx="11568">
                  <c:v>17:44:44</c:v>
                </c:pt>
                <c:pt idx="11569">
                  <c:v>17:44:45</c:v>
                </c:pt>
                <c:pt idx="11570">
                  <c:v>17:44:46</c:v>
                </c:pt>
                <c:pt idx="11571">
                  <c:v>17:44:47</c:v>
                </c:pt>
                <c:pt idx="11572">
                  <c:v>17:44:48</c:v>
                </c:pt>
                <c:pt idx="11573">
                  <c:v>17:44:49</c:v>
                </c:pt>
                <c:pt idx="11574">
                  <c:v>17:44:50</c:v>
                </c:pt>
                <c:pt idx="11575">
                  <c:v>17:44:51</c:v>
                </c:pt>
                <c:pt idx="11576">
                  <c:v>17:44:52</c:v>
                </c:pt>
                <c:pt idx="11577">
                  <c:v>17:44:53</c:v>
                </c:pt>
                <c:pt idx="11578">
                  <c:v>17:44:54</c:v>
                </c:pt>
                <c:pt idx="11579">
                  <c:v>17:44:55</c:v>
                </c:pt>
                <c:pt idx="11580">
                  <c:v>17:44:56</c:v>
                </c:pt>
                <c:pt idx="11581">
                  <c:v>17:44:57</c:v>
                </c:pt>
                <c:pt idx="11582">
                  <c:v>17:44:58</c:v>
                </c:pt>
                <c:pt idx="11583">
                  <c:v>17:44:59</c:v>
                </c:pt>
                <c:pt idx="11584">
                  <c:v>17:45:00</c:v>
                </c:pt>
                <c:pt idx="11585">
                  <c:v>17:45:01</c:v>
                </c:pt>
                <c:pt idx="11586">
                  <c:v>17:45:02</c:v>
                </c:pt>
                <c:pt idx="11587">
                  <c:v>17:45:03</c:v>
                </c:pt>
                <c:pt idx="11588">
                  <c:v>17:45:04</c:v>
                </c:pt>
                <c:pt idx="11589">
                  <c:v>17:45:05</c:v>
                </c:pt>
                <c:pt idx="11590">
                  <c:v>17:45:06</c:v>
                </c:pt>
                <c:pt idx="11591">
                  <c:v>17:45:07</c:v>
                </c:pt>
                <c:pt idx="11592">
                  <c:v>17:45:08</c:v>
                </c:pt>
                <c:pt idx="11593">
                  <c:v>17:45:09</c:v>
                </c:pt>
                <c:pt idx="11594">
                  <c:v>17:45:10</c:v>
                </c:pt>
                <c:pt idx="11595">
                  <c:v>17:45:11</c:v>
                </c:pt>
                <c:pt idx="11596">
                  <c:v>17:45:12</c:v>
                </c:pt>
                <c:pt idx="11597">
                  <c:v>17:45:13</c:v>
                </c:pt>
                <c:pt idx="11598">
                  <c:v>17:45:14</c:v>
                </c:pt>
                <c:pt idx="11599">
                  <c:v>17:45:15</c:v>
                </c:pt>
                <c:pt idx="11600">
                  <c:v>17:45:16</c:v>
                </c:pt>
                <c:pt idx="11601">
                  <c:v>17:45:17</c:v>
                </c:pt>
                <c:pt idx="11602">
                  <c:v>17:45:18</c:v>
                </c:pt>
                <c:pt idx="11603">
                  <c:v>17:45:19</c:v>
                </c:pt>
                <c:pt idx="11604">
                  <c:v>17:45:20</c:v>
                </c:pt>
                <c:pt idx="11605">
                  <c:v>17:45:21</c:v>
                </c:pt>
                <c:pt idx="11606">
                  <c:v>17:45:22</c:v>
                </c:pt>
                <c:pt idx="11607">
                  <c:v>17:45:23</c:v>
                </c:pt>
                <c:pt idx="11608">
                  <c:v>17:45:24</c:v>
                </c:pt>
                <c:pt idx="11609">
                  <c:v>17:45:25</c:v>
                </c:pt>
                <c:pt idx="11610">
                  <c:v>17:45:26</c:v>
                </c:pt>
                <c:pt idx="11611">
                  <c:v>17:45:27</c:v>
                </c:pt>
                <c:pt idx="11612">
                  <c:v>17:45:28</c:v>
                </c:pt>
                <c:pt idx="11613">
                  <c:v>17:45:29</c:v>
                </c:pt>
                <c:pt idx="11614">
                  <c:v>17:45:30</c:v>
                </c:pt>
                <c:pt idx="11615">
                  <c:v>17:45:31</c:v>
                </c:pt>
                <c:pt idx="11616">
                  <c:v>17:45:32</c:v>
                </c:pt>
                <c:pt idx="11617">
                  <c:v>17:45:33</c:v>
                </c:pt>
                <c:pt idx="11618">
                  <c:v>17:45:34</c:v>
                </c:pt>
                <c:pt idx="11619">
                  <c:v>17:45:35</c:v>
                </c:pt>
                <c:pt idx="11620">
                  <c:v>17:45:36</c:v>
                </c:pt>
                <c:pt idx="11621">
                  <c:v>17:45:37</c:v>
                </c:pt>
                <c:pt idx="11622">
                  <c:v>17:45:38</c:v>
                </c:pt>
                <c:pt idx="11623">
                  <c:v>17:45:39</c:v>
                </c:pt>
                <c:pt idx="11624">
                  <c:v>17:45:40</c:v>
                </c:pt>
                <c:pt idx="11625">
                  <c:v>17:45:41</c:v>
                </c:pt>
                <c:pt idx="11626">
                  <c:v>17:45:42</c:v>
                </c:pt>
                <c:pt idx="11627">
                  <c:v>17:45:43</c:v>
                </c:pt>
                <c:pt idx="11628">
                  <c:v>17:45:44</c:v>
                </c:pt>
                <c:pt idx="11629">
                  <c:v>17:45:45</c:v>
                </c:pt>
                <c:pt idx="11630">
                  <c:v>17:45:46</c:v>
                </c:pt>
                <c:pt idx="11631">
                  <c:v>17:45:47</c:v>
                </c:pt>
                <c:pt idx="11632">
                  <c:v>17:45:48</c:v>
                </c:pt>
                <c:pt idx="11633">
                  <c:v>17:45:49</c:v>
                </c:pt>
                <c:pt idx="11634">
                  <c:v>17:45:50</c:v>
                </c:pt>
                <c:pt idx="11635">
                  <c:v>17:45:51</c:v>
                </c:pt>
                <c:pt idx="11636">
                  <c:v>17:45:52</c:v>
                </c:pt>
                <c:pt idx="11637">
                  <c:v>17:45:53</c:v>
                </c:pt>
                <c:pt idx="11638">
                  <c:v>17:45:54</c:v>
                </c:pt>
                <c:pt idx="11639">
                  <c:v>17:45:55</c:v>
                </c:pt>
                <c:pt idx="11640">
                  <c:v>17:45:56</c:v>
                </c:pt>
                <c:pt idx="11641">
                  <c:v>17:45:57</c:v>
                </c:pt>
                <c:pt idx="11642">
                  <c:v>17:45:58</c:v>
                </c:pt>
                <c:pt idx="11643">
                  <c:v>17:45:59</c:v>
                </c:pt>
                <c:pt idx="11644">
                  <c:v>17:46:00</c:v>
                </c:pt>
                <c:pt idx="11645">
                  <c:v>17:46:01</c:v>
                </c:pt>
                <c:pt idx="11646">
                  <c:v>17:46:02</c:v>
                </c:pt>
                <c:pt idx="11647">
                  <c:v>17:46:03</c:v>
                </c:pt>
                <c:pt idx="11648">
                  <c:v>17:46:04</c:v>
                </c:pt>
                <c:pt idx="11649">
                  <c:v>17:46:05</c:v>
                </c:pt>
                <c:pt idx="11650">
                  <c:v>17:46:06</c:v>
                </c:pt>
                <c:pt idx="11651">
                  <c:v>17:46:07</c:v>
                </c:pt>
                <c:pt idx="11652">
                  <c:v>17:46:08</c:v>
                </c:pt>
                <c:pt idx="11653">
                  <c:v>17:46:09</c:v>
                </c:pt>
                <c:pt idx="11654">
                  <c:v>17:46:10</c:v>
                </c:pt>
                <c:pt idx="11655">
                  <c:v>17:46:11</c:v>
                </c:pt>
                <c:pt idx="11656">
                  <c:v>17:46:12</c:v>
                </c:pt>
                <c:pt idx="11657">
                  <c:v>17:46:13</c:v>
                </c:pt>
                <c:pt idx="11658">
                  <c:v>17:46:14</c:v>
                </c:pt>
                <c:pt idx="11659">
                  <c:v>17:46:15</c:v>
                </c:pt>
                <c:pt idx="11660">
                  <c:v>17:46:16</c:v>
                </c:pt>
                <c:pt idx="11661">
                  <c:v>17:46:17</c:v>
                </c:pt>
                <c:pt idx="11662">
                  <c:v>17:46:18</c:v>
                </c:pt>
                <c:pt idx="11663">
                  <c:v>17:46:19</c:v>
                </c:pt>
                <c:pt idx="11664">
                  <c:v>17:46:20</c:v>
                </c:pt>
                <c:pt idx="11665">
                  <c:v>17:46:21</c:v>
                </c:pt>
                <c:pt idx="11666">
                  <c:v>17:46:22</c:v>
                </c:pt>
                <c:pt idx="11667">
                  <c:v>17:46:23</c:v>
                </c:pt>
                <c:pt idx="11668">
                  <c:v>17:46:24</c:v>
                </c:pt>
                <c:pt idx="11669">
                  <c:v>17:46:25</c:v>
                </c:pt>
                <c:pt idx="11670">
                  <c:v>17:46:26</c:v>
                </c:pt>
                <c:pt idx="11671">
                  <c:v>17:46:27</c:v>
                </c:pt>
                <c:pt idx="11672">
                  <c:v>17:46:28</c:v>
                </c:pt>
                <c:pt idx="11673">
                  <c:v>17:46:29</c:v>
                </c:pt>
                <c:pt idx="11674">
                  <c:v>17:46:30</c:v>
                </c:pt>
                <c:pt idx="11675">
                  <c:v>17:46:31</c:v>
                </c:pt>
                <c:pt idx="11676">
                  <c:v>17:46:32</c:v>
                </c:pt>
                <c:pt idx="11677">
                  <c:v>17:46:33</c:v>
                </c:pt>
                <c:pt idx="11678">
                  <c:v>17:46:34</c:v>
                </c:pt>
                <c:pt idx="11679">
                  <c:v>17:46:35</c:v>
                </c:pt>
                <c:pt idx="11680">
                  <c:v>17:46:36</c:v>
                </c:pt>
                <c:pt idx="11681">
                  <c:v>17:46:37</c:v>
                </c:pt>
                <c:pt idx="11682">
                  <c:v>17:46:38</c:v>
                </c:pt>
                <c:pt idx="11683">
                  <c:v>17:46:39</c:v>
                </c:pt>
                <c:pt idx="11684">
                  <c:v>17:46:40</c:v>
                </c:pt>
                <c:pt idx="11685">
                  <c:v>17:46:41</c:v>
                </c:pt>
                <c:pt idx="11686">
                  <c:v>17:46:42</c:v>
                </c:pt>
                <c:pt idx="11687">
                  <c:v>17:46:43</c:v>
                </c:pt>
                <c:pt idx="11688">
                  <c:v>17:46:44</c:v>
                </c:pt>
                <c:pt idx="11689">
                  <c:v>17:46:45</c:v>
                </c:pt>
                <c:pt idx="11690">
                  <c:v>17:46:46</c:v>
                </c:pt>
                <c:pt idx="11691">
                  <c:v>17:46:47</c:v>
                </c:pt>
                <c:pt idx="11692">
                  <c:v>17:46:48</c:v>
                </c:pt>
                <c:pt idx="11693">
                  <c:v>17:46:49</c:v>
                </c:pt>
                <c:pt idx="11694">
                  <c:v>17:46:50</c:v>
                </c:pt>
                <c:pt idx="11695">
                  <c:v>17:46:51</c:v>
                </c:pt>
                <c:pt idx="11696">
                  <c:v>17:46:52</c:v>
                </c:pt>
                <c:pt idx="11697">
                  <c:v>17:46:53</c:v>
                </c:pt>
                <c:pt idx="11698">
                  <c:v>17:46:54</c:v>
                </c:pt>
                <c:pt idx="11699">
                  <c:v>17:46:55</c:v>
                </c:pt>
                <c:pt idx="11700">
                  <c:v>17:46:56</c:v>
                </c:pt>
                <c:pt idx="11701">
                  <c:v>17:46:57</c:v>
                </c:pt>
                <c:pt idx="11702">
                  <c:v>17:46:58</c:v>
                </c:pt>
                <c:pt idx="11703">
                  <c:v>17:46:59</c:v>
                </c:pt>
                <c:pt idx="11704">
                  <c:v>17:47:00</c:v>
                </c:pt>
                <c:pt idx="11705">
                  <c:v>17:47:01</c:v>
                </c:pt>
                <c:pt idx="11706">
                  <c:v>17:47:02</c:v>
                </c:pt>
                <c:pt idx="11707">
                  <c:v>17:47:03</c:v>
                </c:pt>
                <c:pt idx="11708">
                  <c:v>17:47:04</c:v>
                </c:pt>
                <c:pt idx="11709">
                  <c:v>17:47:05</c:v>
                </c:pt>
                <c:pt idx="11710">
                  <c:v>17:47:06</c:v>
                </c:pt>
                <c:pt idx="11711">
                  <c:v>17:47:07</c:v>
                </c:pt>
                <c:pt idx="11712">
                  <c:v>17:47:08</c:v>
                </c:pt>
                <c:pt idx="11713">
                  <c:v>17:47:09</c:v>
                </c:pt>
                <c:pt idx="11714">
                  <c:v>17:47:10</c:v>
                </c:pt>
                <c:pt idx="11715">
                  <c:v>17:47:11</c:v>
                </c:pt>
                <c:pt idx="11716">
                  <c:v>17:47:12</c:v>
                </c:pt>
                <c:pt idx="11717">
                  <c:v>17:47:13</c:v>
                </c:pt>
                <c:pt idx="11718">
                  <c:v>17:47:14</c:v>
                </c:pt>
                <c:pt idx="11719">
                  <c:v>17:47:15</c:v>
                </c:pt>
                <c:pt idx="11720">
                  <c:v>17:47:16</c:v>
                </c:pt>
                <c:pt idx="11721">
                  <c:v>17:47:17</c:v>
                </c:pt>
                <c:pt idx="11722">
                  <c:v>17:47:18</c:v>
                </c:pt>
                <c:pt idx="11723">
                  <c:v>17:47:19</c:v>
                </c:pt>
                <c:pt idx="11724">
                  <c:v>17:47:20</c:v>
                </c:pt>
                <c:pt idx="11725">
                  <c:v>17:47:21</c:v>
                </c:pt>
                <c:pt idx="11726">
                  <c:v>17:47:22</c:v>
                </c:pt>
                <c:pt idx="11727">
                  <c:v>17:47:23</c:v>
                </c:pt>
                <c:pt idx="11728">
                  <c:v>17:47:24</c:v>
                </c:pt>
                <c:pt idx="11729">
                  <c:v>17:47:25</c:v>
                </c:pt>
                <c:pt idx="11730">
                  <c:v>17:47:26</c:v>
                </c:pt>
                <c:pt idx="11731">
                  <c:v>17:47:27</c:v>
                </c:pt>
                <c:pt idx="11732">
                  <c:v>17:47:28</c:v>
                </c:pt>
                <c:pt idx="11733">
                  <c:v>17:47:29</c:v>
                </c:pt>
                <c:pt idx="11734">
                  <c:v>17:47:30</c:v>
                </c:pt>
                <c:pt idx="11735">
                  <c:v>17:47:31</c:v>
                </c:pt>
                <c:pt idx="11736">
                  <c:v>17:47:32</c:v>
                </c:pt>
                <c:pt idx="11737">
                  <c:v>17:47:33</c:v>
                </c:pt>
                <c:pt idx="11738">
                  <c:v>17:47:34</c:v>
                </c:pt>
                <c:pt idx="11739">
                  <c:v>17:47:35</c:v>
                </c:pt>
                <c:pt idx="11740">
                  <c:v>17:47:36</c:v>
                </c:pt>
                <c:pt idx="11741">
                  <c:v>17:47:37</c:v>
                </c:pt>
                <c:pt idx="11742">
                  <c:v>17:47:38</c:v>
                </c:pt>
                <c:pt idx="11743">
                  <c:v>17:47:39</c:v>
                </c:pt>
                <c:pt idx="11744">
                  <c:v>17:47:40</c:v>
                </c:pt>
                <c:pt idx="11745">
                  <c:v>17:47:41</c:v>
                </c:pt>
                <c:pt idx="11746">
                  <c:v>17:47:42</c:v>
                </c:pt>
                <c:pt idx="11747">
                  <c:v>17:47:43</c:v>
                </c:pt>
                <c:pt idx="11748">
                  <c:v>17:47:44</c:v>
                </c:pt>
                <c:pt idx="11749">
                  <c:v>17:47:45</c:v>
                </c:pt>
                <c:pt idx="11750">
                  <c:v>17:47:46</c:v>
                </c:pt>
                <c:pt idx="11751">
                  <c:v>17:47:47</c:v>
                </c:pt>
                <c:pt idx="11752">
                  <c:v>17:47:48</c:v>
                </c:pt>
                <c:pt idx="11753">
                  <c:v>17:47:49</c:v>
                </c:pt>
                <c:pt idx="11754">
                  <c:v>17:47:50</c:v>
                </c:pt>
                <c:pt idx="11755">
                  <c:v>17:47:51</c:v>
                </c:pt>
                <c:pt idx="11756">
                  <c:v>17:47:52</c:v>
                </c:pt>
                <c:pt idx="11757">
                  <c:v>17:47:53</c:v>
                </c:pt>
                <c:pt idx="11758">
                  <c:v>17:47:54</c:v>
                </c:pt>
                <c:pt idx="11759">
                  <c:v>17:47:55</c:v>
                </c:pt>
                <c:pt idx="11760">
                  <c:v>17:47:56</c:v>
                </c:pt>
                <c:pt idx="11761">
                  <c:v>17:47:57</c:v>
                </c:pt>
                <c:pt idx="11762">
                  <c:v>17:47:58</c:v>
                </c:pt>
                <c:pt idx="11763">
                  <c:v>17:47:59</c:v>
                </c:pt>
                <c:pt idx="11764">
                  <c:v>17:48:00</c:v>
                </c:pt>
                <c:pt idx="11765">
                  <c:v>17:48:01</c:v>
                </c:pt>
                <c:pt idx="11766">
                  <c:v>17:48:02</c:v>
                </c:pt>
                <c:pt idx="11767">
                  <c:v>17:48:03</c:v>
                </c:pt>
                <c:pt idx="11768">
                  <c:v>17:48:04</c:v>
                </c:pt>
                <c:pt idx="11769">
                  <c:v>17:48:05</c:v>
                </c:pt>
                <c:pt idx="11770">
                  <c:v>17:48:06</c:v>
                </c:pt>
                <c:pt idx="11771">
                  <c:v>17:48:07</c:v>
                </c:pt>
                <c:pt idx="11772">
                  <c:v>17:48:08</c:v>
                </c:pt>
                <c:pt idx="11773">
                  <c:v>17:48:09</c:v>
                </c:pt>
                <c:pt idx="11774">
                  <c:v>17:48:10</c:v>
                </c:pt>
                <c:pt idx="11775">
                  <c:v>17:48:11</c:v>
                </c:pt>
                <c:pt idx="11776">
                  <c:v>17:48:12</c:v>
                </c:pt>
                <c:pt idx="11777">
                  <c:v>17:48:13</c:v>
                </c:pt>
                <c:pt idx="11778">
                  <c:v>17:48:14</c:v>
                </c:pt>
                <c:pt idx="11779">
                  <c:v>17:48:15</c:v>
                </c:pt>
                <c:pt idx="11780">
                  <c:v>17:48:16</c:v>
                </c:pt>
                <c:pt idx="11781">
                  <c:v>17:48:17</c:v>
                </c:pt>
                <c:pt idx="11782">
                  <c:v>17:48:18</c:v>
                </c:pt>
                <c:pt idx="11783">
                  <c:v>17:48:19</c:v>
                </c:pt>
                <c:pt idx="11784">
                  <c:v>17:48:20</c:v>
                </c:pt>
                <c:pt idx="11785">
                  <c:v>17:48:21</c:v>
                </c:pt>
                <c:pt idx="11786">
                  <c:v>17:48:22</c:v>
                </c:pt>
                <c:pt idx="11787">
                  <c:v>17:48:23</c:v>
                </c:pt>
                <c:pt idx="11788">
                  <c:v>17:48:24</c:v>
                </c:pt>
                <c:pt idx="11789">
                  <c:v>17:48:25</c:v>
                </c:pt>
                <c:pt idx="11790">
                  <c:v>17:48:26</c:v>
                </c:pt>
                <c:pt idx="11791">
                  <c:v>17:48:27</c:v>
                </c:pt>
                <c:pt idx="11792">
                  <c:v>17:48:28</c:v>
                </c:pt>
                <c:pt idx="11793">
                  <c:v>17:48:29</c:v>
                </c:pt>
                <c:pt idx="11794">
                  <c:v>17:48:30</c:v>
                </c:pt>
                <c:pt idx="11795">
                  <c:v>17:48:31</c:v>
                </c:pt>
                <c:pt idx="11796">
                  <c:v>17:48:32</c:v>
                </c:pt>
                <c:pt idx="11797">
                  <c:v>17:48:33</c:v>
                </c:pt>
                <c:pt idx="11798">
                  <c:v>17:48:34</c:v>
                </c:pt>
                <c:pt idx="11799">
                  <c:v>17:48:35</c:v>
                </c:pt>
                <c:pt idx="11800">
                  <c:v>17:48:36</c:v>
                </c:pt>
                <c:pt idx="11801">
                  <c:v>17:48:37</c:v>
                </c:pt>
                <c:pt idx="11802">
                  <c:v>17:48:38</c:v>
                </c:pt>
                <c:pt idx="11803">
                  <c:v>17:48:39</c:v>
                </c:pt>
                <c:pt idx="11804">
                  <c:v>17:48:40</c:v>
                </c:pt>
                <c:pt idx="11805">
                  <c:v>17:48:41</c:v>
                </c:pt>
                <c:pt idx="11806">
                  <c:v>17:48:42</c:v>
                </c:pt>
                <c:pt idx="11807">
                  <c:v>17:48:43</c:v>
                </c:pt>
                <c:pt idx="11808">
                  <c:v>17:48:44</c:v>
                </c:pt>
                <c:pt idx="11809">
                  <c:v>17:48:45</c:v>
                </c:pt>
                <c:pt idx="11810">
                  <c:v>17:48:46</c:v>
                </c:pt>
                <c:pt idx="11811">
                  <c:v>17:48:47</c:v>
                </c:pt>
                <c:pt idx="11812">
                  <c:v>17:48:48</c:v>
                </c:pt>
                <c:pt idx="11813">
                  <c:v>17:48:49</c:v>
                </c:pt>
                <c:pt idx="11814">
                  <c:v>17:48:50</c:v>
                </c:pt>
                <c:pt idx="11815">
                  <c:v>17:48:51</c:v>
                </c:pt>
                <c:pt idx="11816">
                  <c:v>17:48:52</c:v>
                </c:pt>
                <c:pt idx="11817">
                  <c:v>17:48:53</c:v>
                </c:pt>
                <c:pt idx="11818">
                  <c:v>17:48:54</c:v>
                </c:pt>
                <c:pt idx="11819">
                  <c:v>17:48:55</c:v>
                </c:pt>
                <c:pt idx="11820">
                  <c:v>17:48:56</c:v>
                </c:pt>
                <c:pt idx="11821">
                  <c:v>17:48:57</c:v>
                </c:pt>
                <c:pt idx="11822">
                  <c:v>17:48:58</c:v>
                </c:pt>
                <c:pt idx="11823">
                  <c:v>17:48:59</c:v>
                </c:pt>
                <c:pt idx="11824">
                  <c:v>17:49:00</c:v>
                </c:pt>
                <c:pt idx="11825">
                  <c:v>17:49:01</c:v>
                </c:pt>
                <c:pt idx="11826">
                  <c:v>17:49:02</c:v>
                </c:pt>
                <c:pt idx="11827">
                  <c:v>17:49:03</c:v>
                </c:pt>
                <c:pt idx="11828">
                  <c:v>17:49:04</c:v>
                </c:pt>
                <c:pt idx="11829">
                  <c:v>17:49:05</c:v>
                </c:pt>
                <c:pt idx="11830">
                  <c:v>17:49:06</c:v>
                </c:pt>
                <c:pt idx="11831">
                  <c:v>17:49:07</c:v>
                </c:pt>
                <c:pt idx="11832">
                  <c:v>17:49:08</c:v>
                </c:pt>
                <c:pt idx="11833">
                  <c:v>17:49:09</c:v>
                </c:pt>
                <c:pt idx="11834">
                  <c:v>17:49:10</c:v>
                </c:pt>
                <c:pt idx="11835">
                  <c:v>17:49:11</c:v>
                </c:pt>
                <c:pt idx="11836">
                  <c:v>17:49:12</c:v>
                </c:pt>
                <c:pt idx="11837">
                  <c:v>17:49:13</c:v>
                </c:pt>
                <c:pt idx="11838">
                  <c:v>17:49:14</c:v>
                </c:pt>
                <c:pt idx="11839">
                  <c:v>17:49:15</c:v>
                </c:pt>
                <c:pt idx="11840">
                  <c:v>17:49:16</c:v>
                </c:pt>
                <c:pt idx="11841">
                  <c:v>17:49:17</c:v>
                </c:pt>
                <c:pt idx="11842">
                  <c:v>17:49:18</c:v>
                </c:pt>
                <c:pt idx="11843">
                  <c:v>17:49:19</c:v>
                </c:pt>
                <c:pt idx="11844">
                  <c:v>17:49:20</c:v>
                </c:pt>
                <c:pt idx="11845">
                  <c:v>17:49:21</c:v>
                </c:pt>
                <c:pt idx="11846">
                  <c:v>17:49:22</c:v>
                </c:pt>
                <c:pt idx="11847">
                  <c:v>17:49:23</c:v>
                </c:pt>
                <c:pt idx="11848">
                  <c:v>17:49:24</c:v>
                </c:pt>
                <c:pt idx="11849">
                  <c:v>17:49:25</c:v>
                </c:pt>
                <c:pt idx="11850">
                  <c:v>17:49:26</c:v>
                </c:pt>
                <c:pt idx="11851">
                  <c:v>17:49:27</c:v>
                </c:pt>
                <c:pt idx="11852">
                  <c:v>17:49:28</c:v>
                </c:pt>
                <c:pt idx="11853">
                  <c:v>17:49:29</c:v>
                </c:pt>
                <c:pt idx="11854">
                  <c:v>17:49:30</c:v>
                </c:pt>
                <c:pt idx="11855">
                  <c:v>17:49:31</c:v>
                </c:pt>
                <c:pt idx="11856">
                  <c:v>17:49:32</c:v>
                </c:pt>
                <c:pt idx="11857">
                  <c:v>17:49:33</c:v>
                </c:pt>
                <c:pt idx="11858">
                  <c:v>17:49:34</c:v>
                </c:pt>
                <c:pt idx="11859">
                  <c:v>17:49:35</c:v>
                </c:pt>
                <c:pt idx="11860">
                  <c:v>17:49:36</c:v>
                </c:pt>
                <c:pt idx="11861">
                  <c:v>17:49:37</c:v>
                </c:pt>
                <c:pt idx="11862">
                  <c:v>17:49:38</c:v>
                </c:pt>
                <c:pt idx="11863">
                  <c:v>17:49:39</c:v>
                </c:pt>
                <c:pt idx="11864">
                  <c:v>17:49:40</c:v>
                </c:pt>
                <c:pt idx="11865">
                  <c:v>17:49:41</c:v>
                </c:pt>
                <c:pt idx="11866">
                  <c:v>17:49:42</c:v>
                </c:pt>
                <c:pt idx="11867">
                  <c:v>17:49:43</c:v>
                </c:pt>
                <c:pt idx="11868">
                  <c:v>17:49:44</c:v>
                </c:pt>
                <c:pt idx="11869">
                  <c:v>17:49:45</c:v>
                </c:pt>
                <c:pt idx="11870">
                  <c:v>17:49:46</c:v>
                </c:pt>
                <c:pt idx="11871">
                  <c:v>17:49:47</c:v>
                </c:pt>
                <c:pt idx="11872">
                  <c:v>17:49:48</c:v>
                </c:pt>
                <c:pt idx="11873">
                  <c:v>17:49:49</c:v>
                </c:pt>
                <c:pt idx="11874">
                  <c:v>17:49:50</c:v>
                </c:pt>
                <c:pt idx="11875">
                  <c:v>17:49:51</c:v>
                </c:pt>
                <c:pt idx="11876">
                  <c:v>17:49:52</c:v>
                </c:pt>
                <c:pt idx="11877">
                  <c:v>17:49:53</c:v>
                </c:pt>
                <c:pt idx="11878">
                  <c:v>17:49:54</c:v>
                </c:pt>
                <c:pt idx="11879">
                  <c:v>17:49:55</c:v>
                </c:pt>
                <c:pt idx="11880">
                  <c:v>17:49:56</c:v>
                </c:pt>
                <c:pt idx="11881">
                  <c:v>17:49:57</c:v>
                </c:pt>
                <c:pt idx="11882">
                  <c:v>17:49:58</c:v>
                </c:pt>
                <c:pt idx="11883">
                  <c:v>17:49:59</c:v>
                </c:pt>
                <c:pt idx="11884">
                  <c:v>17:50:00</c:v>
                </c:pt>
                <c:pt idx="11885">
                  <c:v>17:50:01</c:v>
                </c:pt>
                <c:pt idx="11886">
                  <c:v>17:50:02</c:v>
                </c:pt>
                <c:pt idx="11887">
                  <c:v>17:50:03</c:v>
                </c:pt>
                <c:pt idx="11888">
                  <c:v>17:50:04</c:v>
                </c:pt>
                <c:pt idx="11889">
                  <c:v>17:50:05</c:v>
                </c:pt>
                <c:pt idx="11890">
                  <c:v>17:50:06</c:v>
                </c:pt>
                <c:pt idx="11891">
                  <c:v>17:50:07</c:v>
                </c:pt>
                <c:pt idx="11892">
                  <c:v>17:50:08</c:v>
                </c:pt>
                <c:pt idx="11893">
                  <c:v>17:50:09</c:v>
                </c:pt>
                <c:pt idx="11894">
                  <c:v>17:50:10</c:v>
                </c:pt>
                <c:pt idx="11895">
                  <c:v>17:50:11</c:v>
                </c:pt>
                <c:pt idx="11896">
                  <c:v>17:50:12</c:v>
                </c:pt>
                <c:pt idx="11897">
                  <c:v>17:50:13</c:v>
                </c:pt>
                <c:pt idx="11898">
                  <c:v>17:50:14</c:v>
                </c:pt>
                <c:pt idx="11899">
                  <c:v>17:50:15</c:v>
                </c:pt>
                <c:pt idx="11900">
                  <c:v>17:50:16</c:v>
                </c:pt>
                <c:pt idx="11901">
                  <c:v>17:50:17</c:v>
                </c:pt>
                <c:pt idx="11902">
                  <c:v>17:50:18</c:v>
                </c:pt>
                <c:pt idx="11903">
                  <c:v>17:50:19</c:v>
                </c:pt>
                <c:pt idx="11904">
                  <c:v>17:50:20</c:v>
                </c:pt>
                <c:pt idx="11905">
                  <c:v>17:50:21</c:v>
                </c:pt>
                <c:pt idx="11906">
                  <c:v>17:50:22</c:v>
                </c:pt>
                <c:pt idx="11907">
                  <c:v>17:50:23</c:v>
                </c:pt>
                <c:pt idx="11908">
                  <c:v>17:50:24</c:v>
                </c:pt>
                <c:pt idx="11909">
                  <c:v>17:50:25</c:v>
                </c:pt>
                <c:pt idx="11910">
                  <c:v>17:50:26</c:v>
                </c:pt>
                <c:pt idx="11911">
                  <c:v>17:50:27</c:v>
                </c:pt>
                <c:pt idx="11912">
                  <c:v>17:50:28</c:v>
                </c:pt>
                <c:pt idx="11913">
                  <c:v>17:50:29</c:v>
                </c:pt>
                <c:pt idx="11914">
                  <c:v>17:50:30</c:v>
                </c:pt>
                <c:pt idx="11915">
                  <c:v>17:50:31</c:v>
                </c:pt>
                <c:pt idx="11916">
                  <c:v>17:50:32</c:v>
                </c:pt>
                <c:pt idx="11917">
                  <c:v>17:50:33</c:v>
                </c:pt>
                <c:pt idx="11918">
                  <c:v>17:50:34</c:v>
                </c:pt>
                <c:pt idx="11919">
                  <c:v>17:50:35</c:v>
                </c:pt>
                <c:pt idx="11920">
                  <c:v>17:50:36</c:v>
                </c:pt>
                <c:pt idx="11921">
                  <c:v>17:50:37</c:v>
                </c:pt>
                <c:pt idx="11922">
                  <c:v>17:50:38</c:v>
                </c:pt>
                <c:pt idx="11923">
                  <c:v>17:50:39</c:v>
                </c:pt>
                <c:pt idx="11924">
                  <c:v>17:50:40</c:v>
                </c:pt>
                <c:pt idx="11925">
                  <c:v>17:50:41</c:v>
                </c:pt>
                <c:pt idx="11926">
                  <c:v>17:50:42</c:v>
                </c:pt>
                <c:pt idx="11927">
                  <c:v>17:50:43</c:v>
                </c:pt>
                <c:pt idx="11928">
                  <c:v>17:50:44</c:v>
                </c:pt>
                <c:pt idx="11929">
                  <c:v>17:50:45</c:v>
                </c:pt>
                <c:pt idx="11930">
                  <c:v>17:50:46</c:v>
                </c:pt>
                <c:pt idx="11931">
                  <c:v>17:50:47</c:v>
                </c:pt>
                <c:pt idx="11932">
                  <c:v>17:50:48</c:v>
                </c:pt>
                <c:pt idx="11933">
                  <c:v>17:50:49</c:v>
                </c:pt>
                <c:pt idx="11934">
                  <c:v>17:50:50</c:v>
                </c:pt>
                <c:pt idx="11935">
                  <c:v>17:50:51</c:v>
                </c:pt>
                <c:pt idx="11936">
                  <c:v>17:50:52</c:v>
                </c:pt>
                <c:pt idx="11937">
                  <c:v>17:50:53</c:v>
                </c:pt>
                <c:pt idx="11938">
                  <c:v>17:50:54</c:v>
                </c:pt>
                <c:pt idx="11939">
                  <c:v>17:50:55</c:v>
                </c:pt>
                <c:pt idx="11940">
                  <c:v>17:50:56</c:v>
                </c:pt>
                <c:pt idx="11941">
                  <c:v>17:50:57</c:v>
                </c:pt>
                <c:pt idx="11942">
                  <c:v>17:50:58</c:v>
                </c:pt>
                <c:pt idx="11943">
                  <c:v>17:50:59</c:v>
                </c:pt>
                <c:pt idx="11944">
                  <c:v>17:51:00</c:v>
                </c:pt>
                <c:pt idx="11945">
                  <c:v>17:51:01</c:v>
                </c:pt>
                <c:pt idx="11946">
                  <c:v>17:51:02</c:v>
                </c:pt>
                <c:pt idx="11947">
                  <c:v>17:51:03</c:v>
                </c:pt>
                <c:pt idx="11948">
                  <c:v>17:51:04</c:v>
                </c:pt>
                <c:pt idx="11949">
                  <c:v>17:51:05</c:v>
                </c:pt>
                <c:pt idx="11950">
                  <c:v>17:51:06</c:v>
                </c:pt>
                <c:pt idx="11951">
                  <c:v>17:51:07</c:v>
                </c:pt>
                <c:pt idx="11952">
                  <c:v>17:51:08</c:v>
                </c:pt>
                <c:pt idx="11953">
                  <c:v>17:51:09</c:v>
                </c:pt>
                <c:pt idx="11954">
                  <c:v>17:51:10</c:v>
                </c:pt>
                <c:pt idx="11955">
                  <c:v>17:51:11</c:v>
                </c:pt>
                <c:pt idx="11956">
                  <c:v>17:51:12</c:v>
                </c:pt>
                <c:pt idx="11957">
                  <c:v>17:51:13</c:v>
                </c:pt>
                <c:pt idx="11958">
                  <c:v>17:51:14</c:v>
                </c:pt>
                <c:pt idx="11959">
                  <c:v>17:51:15</c:v>
                </c:pt>
                <c:pt idx="11960">
                  <c:v>17:51:16</c:v>
                </c:pt>
                <c:pt idx="11961">
                  <c:v>17:51:17</c:v>
                </c:pt>
                <c:pt idx="11962">
                  <c:v>17:51:18</c:v>
                </c:pt>
                <c:pt idx="11963">
                  <c:v>17:51:19</c:v>
                </c:pt>
                <c:pt idx="11964">
                  <c:v>17:51:20</c:v>
                </c:pt>
                <c:pt idx="11965">
                  <c:v>17:51:21</c:v>
                </c:pt>
                <c:pt idx="11966">
                  <c:v>17:51:22</c:v>
                </c:pt>
                <c:pt idx="11967">
                  <c:v>17:51:23</c:v>
                </c:pt>
                <c:pt idx="11968">
                  <c:v>17:51:24</c:v>
                </c:pt>
                <c:pt idx="11969">
                  <c:v>17:51:25</c:v>
                </c:pt>
                <c:pt idx="11970">
                  <c:v>17:51:26</c:v>
                </c:pt>
                <c:pt idx="11971">
                  <c:v>17:51:27</c:v>
                </c:pt>
                <c:pt idx="11972">
                  <c:v>17:51:28</c:v>
                </c:pt>
                <c:pt idx="11973">
                  <c:v>17:51:29</c:v>
                </c:pt>
                <c:pt idx="11974">
                  <c:v>17:51:30</c:v>
                </c:pt>
                <c:pt idx="11975">
                  <c:v>17:51:31</c:v>
                </c:pt>
                <c:pt idx="11976">
                  <c:v>17:51:32</c:v>
                </c:pt>
                <c:pt idx="11977">
                  <c:v>17:51:33</c:v>
                </c:pt>
                <c:pt idx="11978">
                  <c:v>17:51:34</c:v>
                </c:pt>
                <c:pt idx="11979">
                  <c:v>17:51:35</c:v>
                </c:pt>
                <c:pt idx="11980">
                  <c:v>17:51:36</c:v>
                </c:pt>
                <c:pt idx="11981">
                  <c:v>17:51:37</c:v>
                </c:pt>
                <c:pt idx="11982">
                  <c:v>17:51:38</c:v>
                </c:pt>
                <c:pt idx="11983">
                  <c:v>17:51:39</c:v>
                </c:pt>
                <c:pt idx="11984">
                  <c:v>17:51:40</c:v>
                </c:pt>
                <c:pt idx="11985">
                  <c:v>17:51:41</c:v>
                </c:pt>
                <c:pt idx="11986">
                  <c:v>17:51:42</c:v>
                </c:pt>
                <c:pt idx="11987">
                  <c:v>17:51:43</c:v>
                </c:pt>
                <c:pt idx="11988">
                  <c:v>17:51:44</c:v>
                </c:pt>
                <c:pt idx="11989">
                  <c:v>17:51:45</c:v>
                </c:pt>
                <c:pt idx="11990">
                  <c:v>17:51:46</c:v>
                </c:pt>
                <c:pt idx="11991">
                  <c:v>17:51:47</c:v>
                </c:pt>
                <c:pt idx="11992">
                  <c:v>17:51:48</c:v>
                </c:pt>
                <c:pt idx="11993">
                  <c:v>17:51:49</c:v>
                </c:pt>
                <c:pt idx="11994">
                  <c:v>17:51:50</c:v>
                </c:pt>
                <c:pt idx="11995">
                  <c:v>17:51:51</c:v>
                </c:pt>
                <c:pt idx="11996">
                  <c:v>17:51:52</c:v>
                </c:pt>
                <c:pt idx="11997">
                  <c:v>17:51:53</c:v>
                </c:pt>
                <c:pt idx="11998">
                  <c:v>17:51:54</c:v>
                </c:pt>
                <c:pt idx="11999">
                  <c:v>17:51:55</c:v>
                </c:pt>
                <c:pt idx="12000">
                  <c:v>17:51:56</c:v>
                </c:pt>
                <c:pt idx="12001">
                  <c:v>17:51:57</c:v>
                </c:pt>
                <c:pt idx="12002">
                  <c:v>17:51:58</c:v>
                </c:pt>
                <c:pt idx="12003">
                  <c:v>17:51:59</c:v>
                </c:pt>
                <c:pt idx="12004">
                  <c:v>17:52:00</c:v>
                </c:pt>
                <c:pt idx="12005">
                  <c:v>17:52:01</c:v>
                </c:pt>
                <c:pt idx="12006">
                  <c:v>17:52:02</c:v>
                </c:pt>
                <c:pt idx="12007">
                  <c:v>17:52:03</c:v>
                </c:pt>
                <c:pt idx="12008">
                  <c:v>17:52:04</c:v>
                </c:pt>
                <c:pt idx="12009">
                  <c:v>17:52:05</c:v>
                </c:pt>
                <c:pt idx="12010">
                  <c:v>17:52:06</c:v>
                </c:pt>
                <c:pt idx="12011">
                  <c:v>17:52:07</c:v>
                </c:pt>
                <c:pt idx="12012">
                  <c:v>17:52:08</c:v>
                </c:pt>
                <c:pt idx="12013">
                  <c:v>17:52:09</c:v>
                </c:pt>
                <c:pt idx="12014">
                  <c:v>17:52:10</c:v>
                </c:pt>
                <c:pt idx="12015">
                  <c:v>17:52:11</c:v>
                </c:pt>
                <c:pt idx="12016">
                  <c:v>17:52:12</c:v>
                </c:pt>
                <c:pt idx="12017">
                  <c:v>17:52:13</c:v>
                </c:pt>
                <c:pt idx="12018">
                  <c:v>17:52:14</c:v>
                </c:pt>
                <c:pt idx="12019">
                  <c:v>17:52:15</c:v>
                </c:pt>
                <c:pt idx="12020">
                  <c:v>17:52:16</c:v>
                </c:pt>
                <c:pt idx="12021">
                  <c:v>17:52:17</c:v>
                </c:pt>
                <c:pt idx="12022">
                  <c:v>17:52:18</c:v>
                </c:pt>
                <c:pt idx="12023">
                  <c:v>17:52:19</c:v>
                </c:pt>
                <c:pt idx="12024">
                  <c:v>17:52:20</c:v>
                </c:pt>
                <c:pt idx="12025">
                  <c:v>17:52:21</c:v>
                </c:pt>
                <c:pt idx="12026">
                  <c:v>17:52:22</c:v>
                </c:pt>
                <c:pt idx="12027">
                  <c:v>17:52:23</c:v>
                </c:pt>
                <c:pt idx="12028">
                  <c:v>17:52:24</c:v>
                </c:pt>
                <c:pt idx="12029">
                  <c:v>17:52:25</c:v>
                </c:pt>
                <c:pt idx="12030">
                  <c:v>17:52:26</c:v>
                </c:pt>
                <c:pt idx="12031">
                  <c:v>17:52:27</c:v>
                </c:pt>
                <c:pt idx="12032">
                  <c:v>17:52:28</c:v>
                </c:pt>
                <c:pt idx="12033">
                  <c:v>17:52:29</c:v>
                </c:pt>
                <c:pt idx="12034">
                  <c:v>17:52:30</c:v>
                </c:pt>
                <c:pt idx="12035">
                  <c:v>17:52:31</c:v>
                </c:pt>
                <c:pt idx="12036">
                  <c:v>17:52:32</c:v>
                </c:pt>
                <c:pt idx="12037">
                  <c:v>17:52:33</c:v>
                </c:pt>
                <c:pt idx="12038">
                  <c:v>17:52:34</c:v>
                </c:pt>
                <c:pt idx="12039">
                  <c:v>17:52:35</c:v>
                </c:pt>
                <c:pt idx="12040">
                  <c:v>17:52:36</c:v>
                </c:pt>
                <c:pt idx="12041">
                  <c:v>17:52:37</c:v>
                </c:pt>
                <c:pt idx="12042">
                  <c:v>17:52:38</c:v>
                </c:pt>
                <c:pt idx="12043">
                  <c:v>17:52:39</c:v>
                </c:pt>
                <c:pt idx="12044">
                  <c:v>17:52:40</c:v>
                </c:pt>
                <c:pt idx="12045">
                  <c:v>17:52:41</c:v>
                </c:pt>
                <c:pt idx="12046">
                  <c:v>17:52:42</c:v>
                </c:pt>
                <c:pt idx="12047">
                  <c:v>17:52:43</c:v>
                </c:pt>
                <c:pt idx="12048">
                  <c:v>17:52:44</c:v>
                </c:pt>
                <c:pt idx="12049">
                  <c:v>17:52:45</c:v>
                </c:pt>
                <c:pt idx="12050">
                  <c:v>17:52:46</c:v>
                </c:pt>
                <c:pt idx="12051">
                  <c:v>17:52:47</c:v>
                </c:pt>
                <c:pt idx="12052">
                  <c:v>17:52:48</c:v>
                </c:pt>
                <c:pt idx="12053">
                  <c:v>17:52:49</c:v>
                </c:pt>
                <c:pt idx="12054">
                  <c:v>17:52:50</c:v>
                </c:pt>
                <c:pt idx="12055">
                  <c:v>17:52:51</c:v>
                </c:pt>
                <c:pt idx="12056">
                  <c:v>17:52:52</c:v>
                </c:pt>
                <c:pt idx="12057">
                  <c:v>17:52:53</c:v>
                </c:pt>
                <c:pt idx="12058">
                  <c:v>17:52:54</c:v>
                </c:pt>
                <c:pt idx="12059">
                  <c:v>17:52:55</c:v>
                </c:pt>
                <c:pt idx="12060">
                  <c:v>17:52:56</c:v>
                </c:pt>
                <c:pt idx="12061">
                  <c:v>17:52:57</c:v>
                </c:pt>
                <c:pt idx="12062">
                  <c:v>17:52:58</c:v>
                </c:pt>
                <c:pt idx="12063">
                  <c:v>17:52:59</c:v>
                </c:pt>
                <c:pt idx="12064">
                  <c:v>17:53:00</c:v>
                </c:pt>
                <c:pt idx="12065">
                  <c:v>17:53:01</c:v>
                </c:pt>
                <c:pt idx="12066">
                  <c:v>17:53:02</c:v>
                </c:pt>
                <c:pt idx="12067">
                  <c:v>17:53:03</c:v>
                </c:pt>
                <c:pt idx="12068">
                  <c:v>17:53:04</c:v>
                </c:pt>
                <c:pt idx="12069">
                  <c:v>17:53:05</c:v>
                </c:pt>
                <c:pt idx="12070">
                  <c:v>17:53:06</c:v>
                </c:pt>
                <c:pt idx="12071">
                  <c:v>17:53:07</c:v>
                </c:pt>
                <c:pt idx="12072">
                  <c:v>17:53:08</c:v>
                </c:pt>
                <c:pt idx="12073">
                  <c:v>17:53:09</c:v>
                </c:pt>
                <c:pt idx="12074">
                  <c:v>17:53:10</c:v>
                </c:pt>
                <c:pt idx="12075">
                  <c:v>17:53:11</c:v>
                </c:pt>
                <c:pt idx="12076">
                  <c:v>17:53:12</c:v>
                </c:pt>
                <c:pt idx="12077">
                  <c:v>17:53:13</c:v>
                </c:pt>
                <c:pt idx="12078">
                  <c:v>17:53:14</c:v>
                </c:pt>
                <c:pt idx="12079">
                  <c:v>17:53:15</c:v>
                </c:pt>
                <c:pt idx="12080">
                  <c:v>17:53:16</c:v>
                </c:pt>
                <c:pt idx="12081">
                  <c:v>17:53:17</c:v>
                </c:pt>
                <c:pt idx="12082">
                  <c:v>17:53:18</c:v>
                </c:pt>
                <c:pt idx="12083">
                  <c:v>17:53:19</c:v>
                </c:pt>
                <c:pt idx="12084">
                  <c:v>17:53:20</c:v>
                </c:pt>
                <c:pt idx="12085">
                  <c:v>17:53:21</c:v>
                </c:pt>
                <c:pt idx="12086">
                  <c:v>17:53:22</c:v>
                </c:pt>
                <c:pt idx="12087">
                  <c:v>17:53:23</c:v>
                </c:pt>
                <c:pt idx="12088">
                  <c:v>17:53:24</c:v>
                </c:pt>
                <c:pt idx="12089">
                  <c:v>17:53:25</c:v>
                </c:pt>
                <c:pt idx="12090">
                  <c:v>17:53:26</c:v>
                </c:pt>
                <c:pt idx="12091">
                  <c:v>17:53:27</c:v>
                </c:pt>
                <c:pt idx="12092">
                  <c:v>17:53:28</c:v>
                </c:pt>
                <c:pt idx="12093">
                  <c:v>17:53:29</c:v>
                </c:pt>
                <c:pt idx="12094">
                  <c:v>17:53:30</c:v>
                </c:pt>
                <c:pt idx="12095">
                  <c:v>17:53:31</c:v>
                </c:pt>
                <c:pt idx="12096">
                  <c:v>17:53:32</c:v>
                </c:pt>
                <c:pt idx="12097">
                  <c:v>17:53:33</c:v>
                </c:pt>
                <c:pt idx="12098">
                  <c:v>17:53:34</c:v>
                </c:pt>
                <c:pt idx="12099">
                  <c:v>17:53:35</c:v>
                </c:pt>
                <c:pt idx="12100">
                  <c:v>17:53:36</c:v>
                </c:pt>
                <c:pt idx="12101">
                  <c:v>17:53:37</c:v>
                </c:pt>
                <c:pt idx="12102">
                  <c:v>17:53:38</c:v>
                </c:pt>
                <c:pt idx="12103">
                  <c:v>17:53:39</c:v>
                </c:pt>
                <c:pt idx="12104">
                  <c:v>17:53:40</c:v>
                </c:pt>
                <c:pt idx="12105">
                  <c:v>17:53:41</c:v>
                </c:pt>
                <c:pt idx="12106">
                  <c:v>17:53:42</c:v>
                </c:pt>
                <c:pt idx="12107">
                  <c:v>17:53:43</c:v>
                </c:pt>
                <c:pt idx="12108">
                  <c:v>17:53:44</c:v>
                </c:pt>
                <c:pt idx="12109">
                  <c:v>17:53:45</c:v>
                </c:pt>
                <c:pt idx="12110">
                  <c:v>17:53:46</c:v>
                </c:pt>
                <c:pt idx="12111">
                  <c:v>17:53:47</c:v>
                </c:pt>
                <c:pt idx="12112">
                  <c:v>17:53:48</c:v>
                </c:pt>
                <c:pt idx="12113">
                  <c:v>17:53:49</c:v>
                </c:pt>
                <c:pt idx="12114">
                  <c:v>17:53:50</c:v>
                </c:pt>
                <c:pt idx="12115">
                  <c:v>17:53:51</c:v>
                </c:pt>
                <c:pt idx="12116">
                  <c:v>17:53:52</c:v>
                </c:pt>
                <c:pt idx="12117">
                  <c:v>17:53:53</c:v>
                </c:pt>
                <c:pt idx="12118">
                  <c:v>17:53:54</c:v>
                </c:pt>
                <c:pt idx="12119">
                  <c:v>17:53:55</c:v>
                </c:pt>
                <c:pt idx="12120">
                  <c:v>17:53:56</c:v>
                </c:pt>
                <c:pt idx="12121">
                  <c:v>17:53:57</c:v>
                </c:pt>
                <c:pt idx="12122">
                  <c:v>17:53:58</c:v>
                </c:pt>
                <c:pt idx="12123">
                  <c:v>17:53:59</c:v>
                </c:pt>
                <c:pt idx="12124">
                  <c:v>17:54:00</c:v>
                </c:pt>
                <c:pt idx="12125">
                  <c:v>17:54:01</c:v>
                </c:pt>
                <c:pt idx="12126">
                  <c:v>17:54:02</c:v>
                </c:pt>
                <c:pt idx="12127">
                  <c:v>17:54:03</c:v>
                </c:pt>
                <c:pt idx="12128">
                  <c:v>17:54:04</c:v>
                </c:pt>
                <c:pt idx="12129">
                  <c:v>17:54:05</c:v>
                </c:pt>
                <c:pt idx="12130">
                  <c:v>17:54:06</c:v>
                </c:pt>
                <c:pt idx="12131">
                  <c:v>17:54:07</c:v>
                </c:pt>
                <c:pt idx="12132">
                  <c:v>17:54:08</c:v>
                </c:pt>
                <c:pt idx="12133">
                  <c:v>17:54:09</c:v>
                </c:pt>
                <c:pt idx="12134">
                  <c:v>17:54:10</c:v>
                </c:pt>
                <c:pt idx="12135">
                  <c:v>17:54:11</c:v>
                </c:pt>
                <c:pt idx="12136">
                  <c:v>17:54:12</c:v>
                </c:pt>
                <c:pt idx="12137">
                  <c:v>17:54:13</c:v>
                </c:pt>
                <c:pt idx="12138">
                  <c:v>17:54:14</c:v>
                </c:pt>
                <c:pt idx="12139">
                  <c:v>17:54:15</c:v>
                </c:pt>
                <c:pt idx="12140">
                  <c:v>17:54:16</c:v>
                </c:pt>
                <c:pt idx="12141">
                  <c:v>17:54:17</c:v>
                </c:pt>
                <c:pt idx="12142">
                  <c:v>17:54:18</c:v>
                </c:pt>
                <c:pt idx="12143">
                  <c:v>17:54:19</c:v>
                </c:pt>
                <c:pt idx="12144">
                  <c:v>17:54:20</c:v>
                </c:pt>
                <c:pt idx="12145">
                  <c:v>17:54:21</c:v>
                </c:pt>
                <c:pt idx="12146">
                  <c:v>17:54:22</c:v>
                </c:pt>
                <c:pt idx="12147">
                  <c:v>17:54:23</c:v>
                </c:pt>
                <c:pt idx="12148">
                  <c:v>17:54:24</c:v>
                </c:pt>
                <c:pt idx="12149">
                  <c:v>17:54:25</c:v>
                </c:pt>
                <c:pt idx="12150">
                  <c:v>17:54:26</c:v>
                </c:pt>
                <c:pt idx="12151">
                  <c:v>17:54:27</c:v>
                </c:pt>
                <c:pt idx="12152">
                  <c:v>17:54:28</c:v>
                </c:pt>
                <c:pt idx="12153">
                  <c:v>17:54:29</c:v>
                </c:pt>
                <c:pt idx="12154">
                  <c:v>17:54:30</c:v>
                </c:pt>
                <c:pt idx="12155">
                  <c:v>17:54:31</c:v>
                </c:pt>
                <c:pt idx="12156">
                  <c:v>17:54:32</c:v>
                </c:pt>
                <c:pt idx="12157">
                  <c:v>17:54:33</c:v>
                </c:pt>
                <c:pt idx="12158">
                  <c:v>17:54:34</c:v>
                </c:pt>
                <c:pt idx="12159">
                  <c:v>17:54:35</c:v>
                </c:pt>
                <c:pt idx="12160">
                  <c:v>17:54:36</c:v>
                </c:pt>
                <c:pt idx="12161">
                  <c:v>17:54:37</c:v>
                </c:pt>
                <c:pt idx="12162">
                  <c:v>17:54:38</c:v>
                </c:pt>
                <c:pt idx="12163">
                  <c:v>17:54:39</c:v>
                </c:pt>
                <c:pt idx="12164">
                  <c:v>17:54:40</c:v>
                </c:pt>
                <c:pt idx="12165">
                  <c:v>17:54:41</c:v>
                </c:pt>
                <c:pt idx="12166">
                  <c:v>17:54:42</c:v>
                </c:pt>
                <c:pt idx="12167">
                  <c:v>17:54:43</c:v>
                </c:pt>
                <c:pt idx="12168">
                  <c:v>17:54:44</c:v>
                </c:pt>
                <c:pt idx="12169">
                  <c:v>17:54:45</c:v>
                </c:pt>
                <c:pt idx="12170">
                  <c:v>17:54:46</c:v>
                </c:pt>
                <c:pt idx="12171">
                  <c:v>17:54:47</c:v>
                </c:pt>
                <c:pt idx="12172">
                  <c:v>17:54:48</c:v>
                </c:pt>
                <c:pt idx="12173">
                  <c:v>17:54:49</c:v>
                </c:pt>
                <c:pt idx="12174">
                  <c:v>17:54:50</c:v>
                </c:pt>
                <c:pt idx="12175">
                  <c:v>17:54:51</c:v>
                </c:pt>
                <c:pt idx="12176">
                  <c:v>17:54:52</c:v>
                </c:pt>
                <c:pt idx="12177">
                  <c:v>17:54:53</c:v>
                </c:pt>
                <c:pt idx="12178">
                  <c:v>17:54:54</c:v>
                </c:pt>
                <c:pt idx="12179">
                  <c:v>17:54:55</c:v>
                </c:pt>
                <c:pt idx="12180">
                  <c:v>17:54:56</c:v>
                </c:pt>
                <c:pt idx="12181">
                  <c:v>17:54:57</c:v>
                </c:pt>
                <c:pt idx="12182">
                  <c:v>17:54:58</c:v>
                </c:pt>
                <c:pt idx="12183">
                  <c:v>17:54:59</c:v>
                </c:pt>
                <c:pt idx="12184">
                  <c:v>17:55:00</c:v>
                </c:pt>
                <c:pt idx="12185">
                  <c:v>17:55:01</c:v>
                </c:pt>
                <c:pt idx="12186">
                  <c:v>17:55:02</c:v>
                </c:pt>
                <c:pt idx="12187">
                  <c:v>17:55:03</c:v>
                </c:pt>
                <c:pt idx="12188">
                  <c:v>17:55:04</c:v>
                </c:pt>
                <c:pt idx="12189">
                  <c:v>17:55:05</c:v>
                </c:pt>
                <c:pt idx="12190">
                  <c:v>17:55:06</c:v>
                </c:pt>
                <c:pt idx="12191">
                  <c:v>17:55:07</c:v>
                </c:pt>
                <c:pt idx="12192">
                  <c:v>17:55:08</c:v>
                </c:pt>
                <c:pt idx="12193">
                  <c:v>17:55:09</c:v>
                </c:pt>
                <c:pt idx="12194">
                  <c:v>17:55:10</c:v>
                </c:pt>
                <c:pt idx="12195">
                  <c:v>17:55:11</c:v>
                </c:pt>
                <c:pt idx="12196">
                  <c:v>17:55:12</c:v>
                </c:pt>
                <c:pt idx="12197">
                  <c:v>17:55:13</c:v>
                </c:pt>
                <c:pt idx="12198">
                  <c:v>17:55:14</c:v>
                </c:pt>
                <c:pt idx="12199">
                  <c:v>17:55:15</c:v>
                </c:pt>
                <c:pt idx="12200">
                  <c:v>17:55:16</c:v>
                </c:pt>
                <c:pt idx="12201">
                  <c:v>17:55:17</c:v>
                </c:pt>
                <c:pt idx="12202">
                  <c:v>17:55:18</c:v>
                </c:pt>
                <c:pt idx="12203">
                  <c:v>17:55:19</c:v>
                </c:pt>
                <c:pt idx="12204">
                  <c:v>17:55:20</c:v>
                </c:pt>
                <c:pt idx="12205">
                  <c:v>17:55:21</c:v>
                </c:pt>
                <c:pt idx="12206">
                  <c:v>17:55:22</c:v>
                </c:pt>
                <c:pt idx="12207">
                  <c:v>17:55:23</c:v>
                </c:pt>
                <c:pt idx="12208">
                  <c:v>17:55:24</c:v>
                </c:pt>
                <c:pt idx="12209">
                  <c:v>17:55:25</c:v>
                </c:pt>
                <c:pt idx="12210">
                  <c:v>17:55:26</c:v>
                </c:pt>
                <c:pt idx="12211">
                  <c:v>17:55:27</c:v>
                </c:pt>
                <c:pt idx="12212">
                  <c:v>17:55:28</c:v>
                </c:pt>
                <c:pt idx="12213">
                  <c:v>17:55:29</c:v>
                </c:pt>
                <c:pt idx="12214">
                  <c:v>17:55:30</c:v>
                </c:pt>
                <c:pt idx="12215">
                  <c:v>17:55:31</c:v>
                </c:pt>
                <c:pt idx="12216">
                  <c:v>17:55:32</c:v>
                </c:pt>
                <c:pt idx="12217">
                  <c:v>17:55:33</c:v>
                </c:pt>
                <c:pt idx="12218">
                  <c:v>17:55:34</c:v>
                </c:pt>
                <c:pt idx="12219">
                  <c:v>17:55:35</c:v>
                </c:pt>
                <c:pt idx="12220">
                  <c:v>17:55:36</c:v>
                </c:pt>
                <c:pt idx="12221">
                  <c:v>17:55:37</c:v>
                </c:pt>
                <c:pt idx="12222">
                  <c:v>17:55:38</c:v>
                </c:pt>
                <c:pt idx="12223">
                  <c:v>17:55:39</c:v>
                </c:pt>
                <c:pt idx="12224">
                  <c:v>17:55:40</c:v>
                </c:pt>
                <c:pt idx="12225">
                  <c:v>17:55:41</c:v>
                </c:pt>
                <c:pt idx="12226">
                  <c:v>17:55:42</c:v>
                </c:pt>
                <c:pt idx="12227">
                  <c:v>17:55:43</c:v>
                </c:pt>
                <c:pt idx="12228">
                  <c:v>17:55:44</c:v>
                </c:pt>
                <c:pt idx="12229">
                  <c:v>17:55:45</c:v>
                </c:pt>
                <c:pt idx="12230">
                  <c:v>17:55:46</c:v>
                </c:pt>
                <c:pt idx="12231">
                  <c:v>17:55:47</c:v>
                </c:pt>
                <c:pt idx="12232">
                  <c:v>17:55:48</c:v>
                </c:pt>
                <c:pt idx="12233">
                  <c:v>17:55:49</c:v>
                </c:pt>
                <c:pt idx="12234">
                  <c:v>17:55:50</c:v>
                </c:pt>
                <c:pt idx="12235">
                  <c:v>17:55:51</c:v>
                </c:pt>
                <c:pt idx="12236">
                  <c:v>17:55:52</c:v>
                </c:pt>
                <c:pt idx="12237">
                  <c:v>17:55:53</c:v>
                </c:pt>
                <c:pt idx="12238">
                  <c:v>17:55:54</c:v>
                </c:pt>
                <c:pt idx="12239">
                  <c:v>17:55:55</c:v>
                </c:pt>
                <c:pt idx="12240">
                  <c:v>17:55:56</c:v>
                </c:pt>
                <c:pt idx="12241">
                  <c:v>17:55:57</c:v>
                </c:pt>
                <c:pt idx="12242">
                  <c:v>17:55:58</c:v>
                </c:pt>
                <c:pt idx="12243">
                  <c:v>17:55:59</c:v>
                </c:pt>
                <c:pt idx="12244">
                  <c:v>17:56:00</c:v>
                </c:pt>
                <c:pt idx="12245">
                  <c:v>17:56:01</c:v>
                </c:pt>
                <c:pt idx="12246">
                  <c:v>17:56:02</c:v>
                </c:pt>
                <c:pt idx="12247">
                  <c:v>17:56:03</c:v>
                </c:pt>
                <c:pt idx="12248">
                  <c:v>17:56:04</c:v>
                </c:pt>
                <c:pt idx="12249">
                  <c:v>17:56:05</c:v>
                </c:pt>
                <c:pt idx="12250">
                  <c:v>17:56:06</c:v>
                </c:pt>
                <c:pt idx="12251">
                  <c:v>17:56:07</c:v>
                </c:pt>
                <c:pt idx="12252">
                  <c:v>17:56:08</c:v>
                </c:pt>
                <c:pt idx="12253">
                  <c:v>17:56:09</c:v>
                </c:pt>
                <c:pt idx="12254">
                  <c:v>17:56:10</c:v>
                </c:pt>
                <c:pt idx="12255">
                  <c:v>17:56:11</c:v>
                </c:pt>
                <c:pt idx="12256">
                  <c:v>17:56:12</c:v>
                </c:pt>
                <c:pt idx="12257">
                  <c:v>17:56:13</c:v>
                </c:pt>
                <c:pt idx="12258">
                  <c:v>17:56:14</c:v>
                </c:pt>
                <c:pt idx="12259">
                  <c:v>17:56:15</c:v>
                </c:pt>
                <c:pt idx="12260">
                  <c:v>17:56:16</c:v>
                </c:pt>
                <c:pt idx="12261">
                  <c:v>17:56:17</c:v>
                </c:pt>
                <c:pt idx="12262">
                  <c:v>17:56:18</c:v>
                </c:pt>
                <c:pt idx="12263">
                  <c:v>17:56:19</c:v>
                </c:pt>
                <c:pt idx="12264">
                  <c:v>17:56:20</c:v>
                </c:pt>
                <c:pt idx="12265">
                  <c:v>17:56:21</c:v>
                </c:pt>
                <c:pt idx="12266">
                  <c:v>17:56:22</c:v>
                </c:pt>
                <c:pt idx="12267">
                  <c:v>17:56:23</c:v>
                </c:pt>
                <c:pt idx="12268">
                  <c:v>17:56:24</c:v>
                </c:pt>
                <c:pt idx="12269">
                  <c:v>17:56:25</c:v>
                </c:pt>
                <c:pt idx="12270">
                  <c:v>17:56:26</c:v>
                </c:pt>
                <c:pt idx="12271">
                  <c:v>17:56:27</c:v>
                </c:pt>
                <c:pt idx="12272">
                  <c:v>17:56:28</c:v>
                </c:pt>
                <c:pt idx="12273">
                  <c:v>17:56:29</c:v>
                </c:pt>
                <c:pt idx="12274">
                  <c:v>17:56:30</c:v>
                </c:pt>
                <c:pt idx="12275">
                  <c:v>17:56:31</c:v>
                </c:pt>
                <c:pt idx="12276">
                  <c:v>17:56:32</c:v>
                </c:pt>
                <c:pt idx="12277">
                  <c:v>17:56:33</c:v>
                </c:pt>
                <c:pt idx="12278">
                  <c:v>17:56:34</c:v>
                </c:pt>
                <c:pt idx="12279">
                  <c:v>17:56:35</c:v>
                </c:pt>
                <c:pt idx="12280">
                  <c:v>17:56:36</c:v>
                </c:pt>
                <c:pt idx="12281">
                  <c:v>17:56:37</c:v>
                </c:pt>
                <c:pt idx="12282">
                  <c:v>17:56:38</c:v>
                </c:pt>
                <c:pt idx="12283">
                  <c:v>17:56:39</c:v>
                </c:pt>
                <c:pt idx="12284">
                  <c:v>17:56:40</c:v>
                </c:pt>
                <c:pt idx="12285">
                  <c:v>17:56:41</c:v>
                </c:pt>
                <c:pt idx="12286">
                  <c:v>17:56:42</c:v>
                </c:pt>
                <c:pt idx="12287">
                  <c:v>17:56:43</c:v>
                </c:pt>
                <c:pt idx="12288">
                  <c:v>17:56:44</c:v>
                </c:pt>
                <c:pt idx="12289">
                  <c:v>17:56:45</c:v>
                </c:pt>
                <c:pt idx="12290">
                  <c:v>17:56:46</c:v>
                </c:pt>
                <c:pt idx="12291">
                  <c:v>17:56:47</c:v>
                </c:pt>
                <c:pt idx="12292">
                  <c:v>17:56:48</c:v>
                </c:pt>
                <c:pt idx="12293">
                  <c:v>17:56:49</c:v>
                </c:pt>
                <c:pt idx="12294">
                  <c:v>17:56:50</c:v>
                </c:pt>
                <c:pt idx="12295">
                  <c:v>17:56:51</c:v>
                </c:pt>
                <c:pt idx="12296">
                  <c:v>17:56:52</c:v>
                </c:pt>
                <c:pt idx="12297">
                  <c:v>17:56:53</c:v>
                </c:pt>
                <c:pt idx="12298">
                  <c:v>17:56:54</c:v>
                </c:pt>
                <c:pt idx="12299">
                  <c:v>17:56:55</c:v>
                </c:pt>
                <c:pt idx="12300">
                  <c:v>17:56:56</c:v>
                </c:pt>
                <c:pt idx="12301">
                  <c:v>17:56:57</c:v>
                </c:pt>
                <c:pt idx="12302">
                  <c:v>17:56:58</c:v>
                </c:pt>
                <c:pt idx="12303">
                  <c:v>17:56:59</c:v>
                </c:pt>
                <c:pt idx="12304">
                  <c:v>17:57:00</c:v>
                </c:pt>
                <c:pt idx="12305">
                  <c:v>17:57:01</c:v>
                </c:pt>
                <c:pt idx="12306">
                  <c:v>17:57:02</c:v>
                </c:pt>
                <c:pt idx="12307">
                  <c:v>17:57:03</c:v>
                </c:pt>
                <c:pt idx="12308">
                  <c:v>17:57:04</c:v>
                </c:pt>
                <c:pt idx="12309">
                  <c:v>17:57:05</c:v>
                </c:pt>
                <c:pt idx="12310">
                  <c:v>17:57:06</c:v>
                </c:pt>
                <c:pt idx="12311">
                  <c:v>17:57:07</c:v>
                </c:pt>
                <c:pt idx="12312">
                  <c:v>17:57:08</c:v>
                </c:pt>
                <c:pt idx="12313">
                  <c:v>17:57:09</c:v>
                </c:pt>
                <c:pt idx="12314">
                  <c:v>17:57:10</c:v>
                </c:pt>
                <c:pt idx="12315">
                  <c:v>17:57:11</c:v>
                </c:pt>
                <c:pt idx="12316">
                  <c:v>17:57:12</c:v>
                </c:pt>
                <c:pt idx="12317">
                  <c:v>17:57:13</c:v>
                </c:pt>
                <c:pt idx="12318">
                  <c:v>17:57:14</c:v>
                </c:pt>
                <c:pt idx="12319">
                  <c:v>17:57:15</c:v>
                </c:pt>
                <c:pt idx="12320">
                  <c:v>17:57:16</c:v>
                </c:pt>
                <c:pt idx="12321">
                  <c:v>17:57:17</c:v>
                </c:pt>
                <c:pt idx="12322">
                  <c:v>17:57:18</c:v>
                </c:pt>
                <c:pt idx="12323">
                  <c:v>17:57:19</c:v>
                </c:pt>
                <c:pt idx="12324">
                  <c:v>17:57:20</c:v>
                </c:pt>
                <c:pt idx="12325">
                  <c:v>17:57:21</c:v>
                </c:pt>
                <c:pt idx="12326">
                  <c:v>17:57:22</c:v>
                </c:pt>
                <c:pt idx="12327">
                  <c:v>17:57:23</c:v>
                </c:pt>
                <c:pt idx="12328">
                  <c:v>17:57:24</c:v>
                </c:pt>
                <c:pt idx="12329">
                  <c:v>17:57:25</c:v>
                </c:pt>
                <c:pt idx="12330">
                  <c:v>17:57:26</c:v>
                </c:pt>
                <c:pt idx="12331">
                  <c:v>17:57:27</c:v>
                </c:pt>
                <c:pt idx="12332">
                  <c:v>17:57:28</c:v>
                </c:pt>
                <c:pt idx="12333">
                  <c:v>17:57:29</c:v>
                </c:pt>
                <c:pt idx="12334">
                  <c:v>17:57:30</c:v>
                </c:pt>
                <c:pt idx="12335">
                  <c:v>17:57:31</c:v>
                </c:pt>
                <c:pt idx="12336">
                  <c:v>17:57:32</c:v>
                </c:pt>
                <c:pt idx="12337">
                  <c:v>17:57:33</c:v>
                </c:pt>
                <c:pt idx="12338">
                  <c:v>17:57:34</c:v>
                </c:pt>
                <c:pt idx="12339">
                  <c:v>17:57:35</c:v>
                </c:pt>
                <c:pt idx="12340">
                  <c:v>17:57:36</c:v>
                </c:pt>
                <c:pt idx="12341">
                  <c:v>17:57:37</c:v>
                </c:pt>
                <c:pt idx="12342">
                  <c:v>17:57:38</c:v>
                </c:pt>
                <c:pt idx="12343">
                  <c:v>17:57:39</c:v>
                </c:pt>
                <c:pt idx="12344">
                  <c:v>17:57:40</c:v>
                </c:pt>
                <c:pt idx="12345">
                  <c:v>17:57:41</c:v>
                </c:pt>
                <c:pt idx="12346">
                  <c:v>17:57:42</c:v>
                </c:pt>
                <c:pt idx="12347">
                  <c:v>17:57:43</c:v>
                </c:pt>
                <c:pt idx="12348">
                  <c:v>17:57:44</c:v>
                </c:pt>
                <c:pt idx="12349">
                  <c:v>17:57:45</c:v>
                </c:pt>
                <c:pt idx="12350">
                  <c:v>17:57:46</c:v>
                </c:pt>
                <c:pt idx="12351">
                  <c:v>17:57:47</c:v>
                </c:pt>
                <c:pt idx="12352">
                  <c:v>17:57:48</c:v>
                </c:pt>
                <c:pt idx="12353">
                  <c:v>17:57:49</c:v>
                </c:pt>
                <c:pt idx="12354">
                  <c:v>17:57:50</c:v>
                </c:pt>
                <c:pt idx="12355">
                  <c:v>17:57:51</c:v>
                </c:pt>
                <c:pt idx="12356">
                  <c:v>17:57:52</c:v>
                </c:pt>
                <c:pt idx="12357">
                  <c:v>17:57:53</c:v>
                </c:pt>
                <c:pt idx="12358">
                  <c:v>17:57:54</c:v>
                </c:pt>
                <c:pt idx="12359">
                  <c:v>17:57:55</c:v>
                </c:pt>
                <c:pt idx="12360">
                  <c:v>17:57:56</c:v>
                </c:pt>
                <c:pt idx="12361">
                  <c:v>17:57:57</c:v>
                </c:pt>
                <c:pt idx="12362">
                  <c:v>17:57:58</c:v>
                </c:pt>
                <c:pt idx="12363">
                  <c:v>17:57:59</c:v>
                </c:pt>
                <c:pt idx="12364">
                  <c:v>17:58:00</c:v>
                </c:pt>
                <c:pt idx="12365">
                  <c:v>17:58:01</c:v>
                </c:pt>
                <c:pt idx="12366">
                  <c:v>17:58:02</c:v>
                </c:pt>
                <c:pt idx="12367">
                  <c:v>17:58:03</c:v>
                </c:pt>
                <c:pt idx="12368">
                  <c:v>17:58:04</c:v>
                </c:pt>
                <c:pt idx="12369">
                  <c:v>17:58:05</c:v>
                </c:pt>
                <c:pt idx="12370">
                  <c:v>17:58:06</c:v>
                </c:pt>
                <c:pt idx="12371">
                  <c:v>17:58:07</c:v>
                </c:pt>
                <c:pt idx="12372">
                  <c:v>17:58:08</c:v>
                </c:pt>
                <c:pt idx="12373">
                  <c:v>17:58:09</c:v>
                </c:pt>
                <c:pt idx="12374">
                  <c:v>17:58:10</c:v>
                </c:pt>
                <c:pt idx="12375">
                  <c:v>17:58:11</c:v>
                </c:pt>
                <c:pt idx="12376">
                  <c:v>17:58:12</c:v>
                </c:pt>
                <c:pt idx="12377">
                  <c:v>17:58:13</c:v>
                </c:pt>
                <c:pt idx="12378">
                  <c:v>17:58:14</c:v>
                </c:pt>
                <c:pt idx="12379">
                  <c:v>17:58:15</c:v>
                </c:pt>
                <c:pt idx="12380">
                  <c:v>17:58:16</c:v>
                </c:pt>
                <c:pt idx="12381">
                  <c:v>17:58:17</c:v>
                </c:pt>
                <c:pt idx="12382">
                  <c:v>17:58:18</c:v>
                </c:pt>
                <c:pt idx="12383">
                  <c:v>17:58:19</c:v>
                </c:pt>
                <c:pt idx="12384">
                  <c:v>17:58:20</c:v>
                </c:pt>
                <c:pt idx="12385">
                  <c:v>17:58:21</c:v>
                </c:pt>
                <c:pt idx="12386">
                  <c:v>17:58:22</c:v>
                </c:pt>
                <c:pt idx="12387">
                  <c:v>17:58:23</c:v>
                </c:pt>
                <c:pt idx="12388">
                  <c:v>17:58:24</c:v>
                </c:pt>
                <c:pt idx="12389">
                  <c:v>17:58:25</c:v>
                </c:pt>
                <c:pt idx="12390">
                  <c:v>17:58:26</c:v>
                </c:pt>
                <c:pt idx="12391">
                  <c:v>17:58:27</c:v>
                </c:pt>
                <c:pt idx="12392">
                  <c:v>17:58:28</c:v>
                </c:pt>
                <c:pt idx="12393">
                  <c:v>17:58:29</c:v>
                </c:pt>
                <c:pt idx="12394">
                  <c:v>17:58:30</c:v>
                </c:pt>
                <c:pt idx="12395">
                  <c:v>17:58:31</c:v>
                </c:pt>
                <c:pt idx="12396">
                  <c:v>17:58:32</c:v>
                </c:pt>
                <c:pt idx="12397">
                  <c:v>17:58:33</c:v>
                </c:pt>
                <c:pt idx="12398">
                  <c:v>17:58:34</c:v>
                </c:pt>
                <c:pt idx="12399">
                  <c:v>17:58:35</c:v>
                </c:pt>
                <c:pt idx="12400">
                  <c:v>17:58:36</c:v>
                </c:pt>
                <c:pt idx="12401">
                  <c:v>17:58:37</c:v>
                </c:pt>
                <c:pt idx="12402">
                  <c:v>17:58:38</c:v>
                </c:pt>
                <c:pt idx="12403">
                  <c:v>17:58:39</c:v>
                </c:pt>
                <c:pt idx="12404">
                  <c:v>17:58:40</c:v>
                </c:pt>
                <c:pt idx="12405">
                  <c:v>17:58:41</c:v>
                </c:pt>
                <c:pt idx="12406">
                  <c:v>17:58:42</c:v>
                </c:pt>
                <c:pt idx="12407">
                  <c:v>17:58:43</c:v>
                </c:pt>
                <c:pt idx="12408">
                  <c:v>17:58:44</c:v>
                </c:pt>
                <c:pt idx="12409">
                  <c:v>17:58:45</c:v>
                </c:pt>
                <c:pt idx="12410">
                  <c:v>17:58:46</c:v>
                </c:pt>
                <c:pt idx="12411">
                  <c:v>17:58:47</c:v>
                </c:pt>
                <c:pt idx="12412">
                  <c:v>17:58:48</c:v>
                </c:pt>
                <c:pt idx="12413">
                  <c:v>17:58:49</c:v>
                </c:pt>
                <c:pt idx="12414">
                  <c:v>17:58:50</c:v>
                </c:pt>
                <c:pt idx="12415">
                  <c:v>17:58:51</c:v>
                </c:pt>
                <c:pt idx="12416">
                  <c:v>17:58:52</c:v>
                </c:pt>
                <c:pt idx="12417">
                  <c:v>17:58:53</c:v>
                </c:pt>
                <c:pt idx="12418">
                  <c:v>17:58:54</c:v>
                </c:pt>
                <c:pt idx="12419">
                  <c:v>17:58:55</c:v>
                </c:pt>
                <c:pt idx="12420">
                  <c:v>17:58:56</c:v>
                </c:pt>
                <c:pt idx="12421">
                  <c:v>17:58:57</c:v>
                </c:pt>
                <c:pt idx="12422">
                  <c:v>17:58:58</c:v>
                </c:pt>
                <c:pt idx="12423">
                  <c:v>17:58:59</c:v>
                </c:pt>
                <c:pt idx="12424">
                  <c:v>17:59:00</c:v>
                </c:pt>
                <c:pt idx="12425">
                  <c:v>17:59:01</c:v>
                </c:pt>
                <c:pt idx="12426">
                  <c:v>17:59:02</c:v>
                </c:pt>
                <c:pt idx="12427">
                  <c:v>17:59:03</c:v>
                </c:pt>
                <c:pt idx="12428">
                  <c:v>17:59:04</c:v>
                </c:pt>
                <c:pt idx="12429">
                  <c:v>17:59:05</c:v>
                </c:pt>
                <c:pt idx="12430">
                  <c:v>17:59:06</c:v>
                </c:pt>
                <c:pt idx="12431">
                  <c:v>17:59:07</c:v>
                </c:pt>
                <c:pt idx="12432">
                  <c:v>17:59:08</c:v>
                </c:pt>
                <c:pt idx="12433">
                  <c:v>17:59:09</c:v>
                </c:pt>
                <c:pt idx="12434">
                  <c:v>17:59:10</c:v>
                </c:pt>
                <c:pt idx="12435">
                  <c:v>17:59:11</c:v>
                </c:pt>
                <c:pt idx="12436">
                  <c:v>17:59:12</c:v>
                </c:pt>
                <c:pt idx="12437">
                  <c:v>17:59:13</c:v>
                </c:pt>
                <c:pt idx="12438">
                  <c:v>17:59:14</c:v>
                </c:pt>
                <c:pt idx="12439">
                  <c:v>17:59:15</c:v>
                </c:pt>
                <c:pt idx="12440">
                  <c:v>17:59:16</c:v>
                </c:pt>
                <c:pt idx="12441">
                  <c:v>17:59:17</c:v>
                </c:pt>
                <c:pt idx="12442">
                  <c:v>17:59:18</c:v>
                </c:pt>
                <c:pt idx="12443">
                  <c:v>17:59:19</c:v>
                </c:pt>
                <c:pt idx="12444">
                  <c:v>17:59:20</c:v>
                </c:pt>
                <c:pt idx="12445">
                  <c:v>17:59:21</c:v>
                </c:pt>
                <c:pt idx="12446">
                  <c:v>17:59:22</c:v>
                </c:pt>
                <c:pt idx="12447">
                  <c:v>17:59:23</c:v>
                </c:pt>
                <c:pt idx="12448">
                  <c:v>17:59:24</c:v>
                </c:pt>
                <c:pt idx="12449">
                  <c:v>17:59:25</c:v>
                </c:pt>
                <c:pt idx="12450">
                  <c:v>17:59:26</c:v>
                </c:pt>
                <c:pt idx="12451">
                  <c:v>17:59:27</c:v>
                </c:pt>
                <c:pt idx="12452">
                  <c:v>17:59:28</c:v>
                </c:pt>
                <c:pt idx="12453">
                  <c:v>17:59:29</c:v>
                </c:pt>
                <c:pt idx="12454">
                  <c:v>17:59:30</c:v>
                </c:pt>
                <c:pt idx="12455">
                  <c:v>17:59:31</c:v>
                </c:pt>
                <c:pt idx="12456">
                  <c:v>17:59:32</c:v>
                </c:pt>
                <c:pt idx="12457">
                  <c:v>17:59:33</c:v>
                </c:pt>
                <c:pt idx="12458">
                  <c:v>17:59:34</c:v>
                </c:pt>
                <c:pt idx="12459">
                  <c:v>17:59:35</c:v>
                </c:pt>
                <c:pt idx="12460">
                  <c:v>17:59:36</c:v>
                </c:pt>
                <c:pt idx="12461">
                  <c:v>17:59:37</c:v>
                </c:pt>
                <c:pt idx="12462">
                  <c:v>17:59:38</c:v>
                </c:pt>
                <c:pt idx="12463">
                  <c:v>17:59:39</c:v>
                </c:pt>
                <c:pt idx="12464">
                  <c:v>17:59:40</c:v>
                </c:pt>
                <c:pt idx="12465">
                  <c:v>17:59:41</c:v>
                </c:pt>
                <c:pt idx="12466">
                  <c:v>17:59:42</c:v>
                </c:pt>
                <c:pt idx="12467">
                  <c:v>17:59:43</c:v>
                </c:pt>
                <c:pt idx="12468">
                  <c:v>17:59:44</c:v>
                </c:pt>
                <c:pt idx="12469">
                  <c:v>17:59:45</c:v>
                </c:pt>
                <c:pt idx="12470">
                  <c:v>17:59:46</c:v>
                </c:pt>
                <c:pt idx="12471">
                  <c:v>17:59:47</c:v>
                </c:pt>
                <c:pt idx="12472">
                  <c:v>17:59:48</c:v>
                </c:pt>
                <c:pt idx="12473">
                  <c:v>17:59:49</c:v>
                </c:pt>
                <c:pt idx="12474">
                  <c:v>17:59:50</c:v>
                </c:pt>
                <c:pt idx="12475">
                  <c:v>17:59:51</c:v>
                </c:pt>
                <c:pt idx="12476">
                  <c:v>17:59:52</c:v>
                </c:pt>
                <c:pt idx="12477">
                  <c:v>17:59:53</c:v>
                </c:pt>
                <c:pt idx="12478">
                  <c:v>17:59:54</c:v>
                </c:pt>
                <c:pt idx="12479">
                  <c:v>17:59:55</c:v>
                </c:pt>
                <c:pt idx="12480">
                  <c:v>17:59:56</c:v>
                </c:pt>
                <c:pt idx="12481">
                  <c:v>17:59:57</c:v>
                </c:pt>
                <c:pt idx="12482">
                  <c:v>17:59:58</c:v>
                </c:pt>
                <c:pt idx="12483">
                  <c:v>17:59:59</c:v>
                </c:pt>
                <c:pt idx="12484">
                  <c:v>18:00:00</c:v>
                </c:pt>
                <c:pt idx="12485">
                  <c:v>18:00:01</c:v>
                </c:pt>
                <c:pt idx="12486">
                  <c:v>18:00:02</c:v>
                </c:pt>
                <c:pt idx="12487">
                  <c:v>18:00:03</c:v>
                </c:pt>
                <c:pt idx="12488">
                  <c:v>18:00:04</c:v>
                </c:pt>
                <c:pt idx="12489">
                  <c:v>18:00:05</c:v>
                </c:pt>
                <c:pt idx="12490">
                  <c:v>18:00:06</c:v>
                </c:pt>
                <c:pt idx="12491">
                  <c:v>18:00:07</c:v>
                </c:pt>
                <c:pt idx="12492">
                  <c:v>18:00:08</c:v>
                </c:pt>
                <c:pt idx="12493">
                  <c:v>18:00:09</c:v>
                </c:pt>
                <c:pt idx="12494">
                  <c:v>18:00:10</c:v>
                </c:pt>
                <c:pt idx="12495">
                  <c:v>18:00:11</c:v>
                </c:pt>
                <c:pt idx="12496">
                  <c:v>18:00:12</c:v>
                </c:pt>
                <c:pt idx="12497">
                  <c:v>18:00:13</c:v>
                </c:pt>
                <c:pt idx="12498">
                  <c:v>18:00:14</c:v>
                </c:pt>
                <c:pt idx="12499">
                  <c:v>18:00:15</c:v>
                </c:pt>
                <c:pt idx="12500">
                  <c:v>18:00:16</c:v>
                </c:pt>
                <c:pt idx="12501">
                  <c:v>18:00:17</c:v>
                </c:pt>
                <c:pt idx="12502">
                  <c:v>18:00:18</c:v>
                </c:pt>
                <c:pt idx="12503">
                  <c:v>18:00:19</c:v>
                </c:pt>
                <c:pt idx="12504">
                  <c:v>18:00:20</c:v>
                </c:pt>
                <c:pt idx="12505">
                  <c:v>18:00:21</c:v>
                </c:pt>
                <c:pt idx="12506">
                  <c:v>18:00:22</c:v>
                </c:pt>
                <c:pt idx="12507">
                  <c:v>18:00:23</c:v>
                </c:pt>
                <c:pt idx="12508">
                  <c:v>18:00:24</c:v>
                </c:pt>
                <c:pt idx="12509">
                  <c:v>18:00:25</c:v>
                </c:pt>
                <c:pt idx="12510">
                  <c:v>18:00:26</c:v>
                </c:pt>
                <c:pt idx="12511">
                  <c:v>18:00:27</c:v>
                </c:pt>
                <c:pt idx="12512">
                  <c:v>18:00:28</c:v>
                </c:pt>
                <c:pt idx="12513">
                  <c:v>18:00:29</c:v>
                </c:pt>
                <c:pt idx="12514">
                  <c:v>18:00:30</c:v>
                </c:pt>
                <c:pt idx="12515">
                  <c:v>18:00:31</c:v>
                </c:pt>
                <c:pt idx="12516">
                  <c:v>18:00:32</c:v>
                </c:pt>
                <c:pt idx="12517">
                  <c:v>18:00:33</c:v>
                </c:pt>
                <c:pt idx="12518">
                  <c:v>18:00:34</c:v>
                </c:pt>
                <c:pt idx="12519">
                  <c:v>18:00:35</c:v>
                </c:pt>
                <c:pt idx="12520">
                  <c:v>18:00:36</c:v>
                </c:pt>
                <c:pt idx="12521">
                  <c:v>18:00:37</c:v>
                </c:pt>
                <c:pt idx="12522">
                  <c:v>18:00:38</c:v>
                </c:pt>
                <c:pt idx="12523">
                  <c:v>18:00:39</c:v>
                </c:pt>
                <c:pt idx="12524">
                  <c:v>18:00:40</c:v>
                </c:pt>
                <c:pt idx="12525">
                  <c:v>18:00:41</c:v>
                </c:pt>
                <c:pt idx="12526">
                  <c:v>18:00:42</c:v>
                </c:pt>
                <c:pt idx="12527">
                  <c:v>18:00:43</c:v>
                </c:pt>
                <c:pt idx="12528">
                  <c:v>18:00:44</c:v>
                </c:pt>
                <c:pt idx="12529">
                  <c:v>18:00:45</c:v>
                </c:pt>
                <c:pt idx="12530">
                  <c:v>18:00:46</c:v>
                </c:pt>
                <c:pt idx="12531">
                  <c:v>18:00:47</c:v>
                </c:pt>
                <c:pt idx="12532">
                  <c:v>18:00:48</c:v>
                </c:pt>
                <c:pt idx="12533">
                  <c:v>18:00:49</c:v>
                </c:pt>
                <c:pt idx="12534">
                  <c:v>18:00:50</c:v>
                </c:pt>
                <c:pt idx="12535">
                  <c:v>18:00:51</c:v>
                </c:pt>
                <c:pt idx="12536">
                  <c:v>18:00:52</c:v>
                </c:pt>
                <c:pt idx="12537">
                  <c:v>18:00:53</c:v>
                </c:pt>
                <c:pt idx="12538">
                  <c:v>18:00:54</c:v>
                </c:pt>
                <c:pt idx="12539">
                  <c:v>18:00:55</c:v>
                </c:pt>
                <c:pt idx="12540">
                  <c:v>18:00:56</c:v>
                </c:pt>
                <c:pt idx="12541">
                  <c:v>18:00:57</c:v>
                </c:pt>
                <c:pt idx="12542">
                  <c:v>18:00:58</c:v>
                </c:pt>
                <c:pt idx="12543">
                  <c:v>18:00:59</c:v>
                </c:pt>
                <c:pt idx="12544">
                  <c:v>18:01:00</c:v>
                </c:pt>
                <c:pt idx="12545">
                  <c:v>18:01:01</c:v>
                </c:pt>
                <c:pt idx="12546">
                  <c:v>18:01:02</c:v>
                </c:pt>
                <c:pt idx="12547">
                  <c:v>18:01:03</c:v>
                </c:pt>
                <c:pt idx="12548">
                  <c:v>18:01:04</c:v>
                </c:pt>
                <c:pt idx="12549">
                  <c:v>18:01:05</c:v>
                </c:pt>
                <c:pt idx="12550">
                  <c:v>18:01:06</c:v>
                </c:pt>
                <c:pt idx="12551">
                  <c:v>18:01:07</c:v>
                </c:pt>
                <c:pt idx="12552">
                  <c:v>18:01:08</c:v>
                </c:pt>
                <c:pt idx="12553">
                  <c:v>18:01:09</c:v>
                </c:pt>
                <c:pt idx="12554">
                  <c:v>18:01:10</c:v>
                </c:pt>
                <c:pt idx="12555">
                  <c:v>18:01:11</c:v>
                </c:pt>
                <c:pt idx="12556">
                  <c:v>18:01:12</c:v>
                </c:pt>
                <c:pt idx="12557">
                  <c:v>18:01:13</c:v>
                </c:pt>
                <c:pt idx="12558">
                  <c:v>18:01:14</c:v>
                </c:pt>
                <c:pt idx="12559">
                  <c:v>18:01:15</c:v>
                </c:pt>
                <c:pt idx="12560">
                  <c:v>18:01:16</c:v>
                </c:pt>
                <c:pt idx="12561">
                  <c:v>18:01:17</c:v>
                </c:pt>
                <c:pt idx="12562">
                  <c:v>18:01:18</c:v>
                </c:pt>
                <c:pt idx="12563">
                  <c:v>18:01:19</c:v>
                </c:pt>
                <c:pt idx="12564">
                  <c:v>18:01:20</c:v>
                </c:pt>
                <c:pt idx="12565">
                  <c:v>18:01:21</c:v>
                </c:pt>
                <c:pt idx="12566">
                  <c:v>18:01:22</c:v>
                </c:pt>
                <c:pt idx="12567">
                  <c:v>18:01:23</c:v>
                </c:pt>
                <c:pt idx="12568">
                  <c:v>18:01:24</c:v>
                </c:pt>
                <c:pt idx="12569">
                  <c:v>18:01:25</c:v>
                </c:pt>
                <c:pt idx="12570">
                  <c:v>18:01:26</c:v>
                </c:pt>
                <c:pt idx="12571">
                  <c:v>18:01:27</c:v>
                </c:pt>
                <c:pt idx="12572">
                  <c:v>18:01:28</c:v>
                </c:pt>
                <c:pt idx="12573">
                  <c:v>18:01:29</c:v>
                </c:pt>
                <c:pt idx="12574">
                  <c:v>18:01:30</c:v>
                </c:pt>
                <c:pt idx="12575">
                  <c:v>18:01:31</c:v>
                </c:pt>
                <c:pt idx="12576">
                  <c:v>18:01:32</c:v>
                </c:pt>
                <c:pt idx="12577">
                  <c:v>18:01:33</c:v>
                </c:pt>
                <c:pt idx="12578">
                  <c:v>18:01:34</c:v>
                </c:pt>
                <c:pt idx="12579">
                  <c:v>18:01:35</c:v>
                </c:pt>
                <c:pt idx="12580">
                  <c:v>18:01:36</c:v>
                </c:pt>
                <c:pt idx="12581">
                  <c:v>18:01:37</c:v>
                </c:pt>
                <c:pt idx="12582">
                  <c:v>18:01:38</c:v>
                </c:pt>
                <c:pt idx="12583">
                  <c:v>18:01:39</c:v>
                </c:pt>
                <c:pt idx="12584">
                  <c:v>18:01:40</c:v>
                </c:pt>
                <c:pt idx="12585">
                  <c:v>18:01:41</c:v>
                </c:pt>
                <c:pt idx="12586">
                  <c:v>18:01:42</c:v>
                </c:pt>
                <c:pt idx="12587">
                  <c:v>18:01:43</c:v>
                </c:pt>
                <c:pt idx="12588">
                  <c:v>18:01:44</c:v>
                </c:pt>
                <c:pt idx="12589">
                  <c:v>18:01:45</c:v>
                </c:pt>
                <c:pt idx="12590">
                  <c:v>18:01:46</c:v>
                </c:pt>
                <c:pt idx="12591">
                  <c:v>18:01:47</c:v>
                </c:pt>
                <c:pt idx="12592">
                  <c:v>18:01:48</c:v>
                </c:pt>
                <c:pt idx="12593">
                  <c:v>18:01:49</c:v>
                </c:pt>
                <c:pt idx="12594">
                  <c:v>18:01:50</c:v>
                </c:pt>
                <c:pt idx="12595">
                  <c:v>18:01:51</c:v>
                </c:pt>
                <c:pt idx="12596">
                  <c:v>18:01:52</c:v>
                </c:pt>
                <c:pt idx="12597">
                  <c:v>18:01:53</c:v>
                </c:pt>
                <c:pt idx="12598">
                  <c:v>18:01:54</c:v>
                </c:pt>
                <c:pt idx="12599">
                  <c:v>18:01:55</c:v>
                </c:pt>
                <c:pt idx="12600">
                  <c:v>18:01:56</c:v>
                </c:pt>
                <c:pt idx="12601">
                  <c:v>18:01:57</c:v>
                </c:pt>
                <c:pt idx="12602">
                  <c:v>18:01:58</c:v>
                </c:pt>
                <c:pt idx="12603">
                  <c:v>18:01:59</c:v>
                </c:pt>
                <c:pt idx="12604">
                  <c:v>18:02:00</c:v>
                </c:pt>
                <c:pt idx="12605">
                  <c:v>18:02:01</c:v>
                </c:pt>
                <c:pt idx="12606">
                  <c:v>18:02:02</c:v>
                </c:pt>
                <c:pt idx="12607">
                  <c:v>18:02:03</c:v>
                </c:pt>
                <c:pt idx="12608">
                  <c:v>18:02:04</c:v>
                </c:pt>
                <c:pt idx="12609">
                  <c:v>18:02:05</c:v>
                </c:pt>
                <c:pt idx="12610">
                  <c:v>18:02:06</c:v>
                </c:pt>
                <c:pt idx="12611">
                  <c:v>18:02:07</c:v>
                </c:pt>
                <c:pt idx="12612">
                  <c:v>18:02:08</c:v>
                </c:pt>
                <c:pt idx="12613">
                  <c:v>18:02:09</c:v>
                </c:pt>
                <c:pt idx="12614">
                  <c:v>18:02:10</c:v>
                </c:pt>
                <c:pt idx="12615">
                  <c:v>18:02:11</c:v>
                </c:pt>
                <c:pt idx="12616">
                  <c:v>18:02:12</c:v>
                </c:pt>
                <c:pt idx="12617">
                  <c:v>18:02:13</c:v>
                </c:pt>
                <c:pt idx="12618">
                  <c:v>18:02:14</c:v>
                </c:pt>
                <c:pt idx="12619">
                  <c:v>18:02:15</c:v>
                </c:pt>
                <c:pt idx="12620">
                  <c:v>18:02:16</c:v>
                </c:pt>
                <c:pt idx="12621">
                  <c:v>18:02:17</c:v>
                </c:pt>
                <c:pt idx="12622">
                  <c:v>18:02:18</c:v>
                </c:pt>
                <c:pt idx="12623">
                  <c:v>18:02:19</c:v>
                </c:pt>
                <c:pt idx="12624">
                  <c:v>18:02:20</c:v>
                </c:pt>
                <c:pt idx="12625">
                  <c:v>18:02:21</c:v>
                </c:pt>
                <c:pt idx="12626">
                  <c:v>18:02:22</c:v>
                </c:pt>
                <c:pt idx="12627">
                  <c:v>18:02:23</c:v>
                </c:pt>
                <c:pt idx="12628">
                  <c:v>18:02:24</c:v>
                </c:pt>
                <c:pt idx="12629">
                  <c:v>18:02:25</c:v>
                </c:pt>
                <c:pt idx="12630">
                  <c:v>18:02:26</c:v>
                </c:pt>
                <c:pt idx="12631">
                  <c:v>18:02:27</c:v>
                </c:pt>
                <c:pt idx="12632">
                  <c:v>18:02:28</c:v>
                </c:pt>
                <c:pt idx="12633">
                  <c:v>18:02:29</c:v>
                </c:pt>
                <c:pt idx="12634">
                  <c:v>18:02:30</c:v>
                </c:pt>
                <c:pt idx="12635">
                  <c:v>18:02:31</c:v>
                </c:pt>
                <c:pt idx="12636">
                  <c:v>18:02:32</c:v>
                </c:pt>
                <c:pt idx="12637">
                  <c:v>18:02:33</c:v>
                </c:pt>
                <c:pt idx="12638">
                  <c:v>18:02:34</c:v>
                </c:pt>
                <c:pt idx="12639">
                  <c:v>18:02:35</c:v>
                </c:pt>
                <c:pt idx="12640">
                  <c:v>18:02:36</c:v>
                </c:pt>
                <c:pt idx="12641">
                  <c:v>18:02:37</c:v>
                </c:pt>
                <c:pt idx="12642">
                  <c:v>18:02:38</c:v>
                </c:pt>
                <c:pt idx="12643">
                  <c:v>18:02:39</c:v>
                </c:pt>
                <c:pt idx="12644">
                  <c:v>18:02:40</c:v>
                </c:pt>
                <c:pt idx="12645">
                  <c:v>18:02:41</c:v>
                </c:pt>
                <c:pt idx="12646">
                  <c:v>18:02:42</c:v>
                </c:pt>
                <c:pt idx="12647">
                  <c:v>18:02:43</c:v>
                </c:pt>
                <c:pt idx="12648">
                  <c:v>18:02:44</c:v>
                </c:pt>
                <c:pt idx="12649">
                  <c:v>18:02:45</c:v>
                </c:pt>
                <c:pt idx="12650">
                  <c:v>18:02:46</c:v>
                </c:pt>
                <c:pt idx="12651">
                  <c:v>18:02:47</c:v>
                </c:pt>
                <c:pt idx="12652">
                  <c:v>18:02:48</c:v>
                </c:pt>
                <c:pt idx="12653">
                  <c:v>18:02:49</c:v>
                </c:pt>
                <c:pt idx="12654">
                  <c:v>18:02:50</c:v>
                </c:pt>
                <c:pt idx="12655">
                  <c:v>18:02:51</c:v>
                </c:pt>
                <c:pt idx="12656">
                  <c:v>18:02:52</c:v>
                </c:pt>
                <c:pt idx="12657">
                  <c:v>18:02:53</c:v>
                </c:pt>
                <c:pt idx="12658">
                  <c:v>18:02:54</c:v>
                </c:pt>
                <c:pt idx="12659">
                  <c:v>18:02:55</c:v>
                </c:pt>
                <c:pt idx="12660">
                  <c:v>18:02:56</c:v>
                </c:pt>
                <c:pt idx="12661">
                  <c:v>18:02:57</c:v>
                </c:pt>
                <c:pt idx="12662">
                  <c:v>18:02:58</c:v>
                </c:pt>
                <c:pt idx="12663">
                  <c:v>18:02:59</c:v>
                </c:pt>
                <c:pt idx="12664">
                  <c:v>18:03:00</c:v>
                </c:pt>
                <c:pt idx="12665">
                  <c:v>18:03:01</c:v>
                </c:pt>
                <c:pt idx="12666">
                  <c:v>18:03:02</c:v>
                </c:pt>
                <c:pt idx="12667">
                  <c:v>18:03:03</c:v>
                </c:pt>
                <c:pt idx="12668">
                  <c:v>18:03:04</c:v>
                </c:pt>
                <c:pt idx="12669">
                  <c:v>18:03:05</c:v>
                </c:pt>
                <c:pt idx="12670">
                  <c:v>18:03:06</c:v>
                </c:pt>
                <c:pt idx="12671">
                  <c:v>18:03:07</c:v>
                </c:pt>
                <c:pt idx="12672">
                  <c:v>18:03:08</c:v>
                </c:pt>
                <c:pt idx="12673">
                  <c:v>18:03:09</c:v>
                </c:pt>
                <c:pt idx="12674">
                  <c:v>18:03:10</c:v>
                </c:pt>
                <c:pt idx="12675">
                  <c:v>18:03:11</c:v>
                </c:pt>
                <c:pt idx="12676">
                  <c:v>18:03:12</c:v>
                </c:pt>
                <c:pt idx="12677">
                  <c:v>18:03:13</c:v>
                </c:pt>
                <c:pt idx="12678">
                  <c:v>18:03:14</c:v>
                </c:pt>
                <c:pt idx="12679">
                  <c:v>18:03:15</c:v>
                </c:pt>
                <c:pt idx="12680">
                  <c:v>18:03:16</c:v>
                </c:pt>
                <c:pt idx="12681">
                  <c:v>18:03:17</c:v>
                </c:pt>
                <c:pt idx="12682">
                  <c:v>18:03:18</c:v>
                </c:pt>
                <c:pt idx="12683">
                  <c:v>18:03:19</c:v>
                </c:pt>
                <c:pt idx="12684">
                  <c:v>18:03:20</c:v>
                </c:pt>
                <c:pt idx="12685">
                  <c:v>18:03:21</c:v>
                </c:pt>
                <c:pt idx="12686">
                  <c:v>18:03:22</c:v>
                </c:pt>
                <c:pt idx="12687">
                  <c:v>18:03:23</c:v>
                </c:pt>
                <c:pt idx="12688">
                  <c:v>18:03:24</c:v>
                </c:pt>
                <c:pt idx="12689">
                  <c:v>18:03:25</c:v>
                </c:pt>
                <c:pt idx="12690">
                  <c:v>18:03:26</c:v>
                </c:pt>
                <c:pt idx="12691">
                  <c:v>18:03:27</c:v>
                </c:pt>
                <c:pt idx="12692">
                  <c:v>18:03:28</c:v>
                </c:pt>
                <c:pt idx="12693">
                  <c:v>18:03:29</c:v>
                </c:pt>
                <c:pt idx="12694">
                  <c:v>18:03:30</c:v>
                </c:pt>
                <c:pt idx="12695">
                  <c:v>18:03:31</c:v>
                </c:pt>
                <c:pt idx="12696">
                  <c:v>18:03:32</c:v>
                </c:pt>
                <c:pt idx="12697">
                  <c:v>18:03:33</c:v>
                </c:pt>
                <c:pt idx="12698">
                  <c:v>18:03:34</c:v>
                </c:pt>
                <c:pt idx="12699">
                  <c:v>18:03:35</c:v>
                </c:pt>
                <c:pt idx="12700">
                  <c:v>18:03:36</c:v>
                </c:pt>
                <c:pt idx="12701">
                  <c:v>18:03:37</c:v>
                </c:pt>
                <c:pt idx="12702">
                  <c:v>18:03:38</c:v>
                </c:pt>
                <c:pt idx="12703">
                  <c:v>18:03:39</c:v>
                </c:pt>
                <c:pt idx="12704">
                  <c:v>18:03:40</c:v>
                </c:pt>
                <c:pt idx="12705">
                  <c:v>18:03:41</c:v>
                </c:pt>
                <c:pt idx="12706">
                  <c:v>18:03:42</c:v>
                </c:pt>
                <c:pt idx="12707">
                  <c:v>18:03:43</c:v>
                </c:pt>
                <c:pt idx="12708">
                  <c:v>18:03:44</c:v>
                </c:pt>
                <c:pt idx="12709">
                  <c:v>18:03:45</c:v>
                </c:pt>
                <c:pt idx="12710">
                  <c:v>18:03:46</c:v>
                </c:pt>
                <c:pt idx="12711">
                  <c:v>18:03:47</c:v>
                </c:pt>
                <c:pt idx="12712">
                  <c:v>18:03:48</c:v>
                </c:pt>
                <c:pt idx="12713">
                  <c:v>18:03:49</c:v>
                </c:pt>
                <c:pt idx="12714">
                  <c:v>18:03:50</c:v>
                </c:pt>
                <c:pt idx="12715">
                  <c:v>18:03:51</c:v>
                </c:pt>
                <c:pt idx="12716">
                  <c:v>18:03:52</c:v>
                </c:pt>
                <c:pt idx="12717">
                  <c:v>18:03:53</c:v>
                </c:pt>
                <c:pt idx="12718">
                  <c:v>18:03:54</c:v>
                </c:pt>
                <c:pt idx="12719">
                  <c:v>18:03:55</c:v>
                </c:pt>
                <c:pt idx="12720">
                  <c:v>18:03:56</c:v>
                </c:pt>
                <c:pt idx="12721">
                  <c:v>18:03:57</c:v>
                </c:pt>
                <c:pt idx="12722">
                  <c:v>18:03:58</c:v>
                </c:pt>
                <c:pt idx="12723">
                  <c:v>18:03:59</c:v>
                </c:pt>
                <c:pt idx="12724">
                  <c:v>18:04:00</c:v>
                </c:pt>
                <c:pt idx="12725">
                  <c:v>18:04:01</c:v>
                </c:pt>
                <c:pt idx="12726">
                  <c:v>18:04:02</c:v>
                </c:pt>
                <c:pt idx="12727">
                  <c:v>18:04:03</c:v>
                </c:pt>
                <c:pt idx="12728">
                  <c:v>18:04:04</c:v>
                </c:pt>
                <c:pt idx="12729">
                  <c:v>18:04:05</c:v>
                </c:pt>
                <c:pt idx="12730">
                  <c:v>18:04:06</c:v>
                </c:pt>
                <c:pt idx="12731">
                  <c:v>18:04:07</c:v>
                </c:pt>
                <c:pt idx="12732">
                  <c:v>18:04:08</c:v>
                </c:pt>
                <c:pt idx="12733">
                  <c:v>18:04:09</c:v>
                </c:pt>
                <c:pt idx="12734">
                  <c:v>18:04:10</c:v>
                </c:pt>
                <c:pt idx="12735">
                  <c:v>18:04:11</c:v>
                </c:pt>
                <c:pt idx="12736">
                  <c:v>18:04:12</c:v>
                </c:pt>
                <c:pt idx="12737">
                  <c:v>18:04:13</c:v>
                </c:pt>
                <c:pt idx="12738">
                  <c:v>18:04:14</c:v>
                </c:pt>
                <c:pt idx="12739">
                  <c:v>18:04:15</c:v>
                </c:pt>
                <c:pt idx="12740">
                  <c:v>18:04:16</c:v>
                </c:pt>
                <c:pt idx="12741">
                  <c:v>18:04:17</c:v>
                </c:pt>
                <c:pt idx="12742">
                  <c:v>18:04:18</c:v>
                </c:pt>
                <c:pt idx="12743">
                  <c:v>18:04:19</c:v>
                </c:pt>
                <c:pt idx="12744">
                  <c:v>18:04:20</c:v>
                </c:pt>
                <c:pt idx="12745">
                  <c:v>18:04:21</c:v>
                </c:pt>
                <c:pt idx="12746">
                  <c:v>18:04:22</c:v>
                </c:pt>
                <c:pt idx="12747">
                  <c:v>18:04:23</c:v>
                </c:pt>
                <c:pt idx="12748">
                  <c:v>18:04:24</c:v>
                </c:pt>
                <c:pt idx="12749">
                  <c:v>18:04:25</c:v>
                </c:pt>
                <c:pt idx="12750">
                  <c:v>18:04:26</c:v>
                </c:pt>
                <c:pt idx="12751">
                  <c:v>18:04:27</c:v>
                </c:pt>
                <c:pt idx="12752">
                  <c:v>18:04:28</c:v>
                </c:pt>
                <c:pt idx="12753">
                  <c:v>18:04:29</c:v>
                </c:pt>
                <c:pt idx="12754">
                  <c:v>18:04:30</c:v>
                </c:pt>
                <c:pt idx="12755">
                  <c:v>18:04:31</c:v>
                </c:pt>
                <c:pt idx="12756">
                  <c:v>18:04:32</c:v>
                </c:pt>
                <c:pt idx="12757">
                  <c:v>18:04:33</c:v>
                </c:pt>
                <c:pt idx="12758">
                  <c:v>18:04:34</c:v>
                </c:pt>
                <c:pt idx="12759">
                  <c:v>18:04:35</c:v>
                </c:pt>
                <c:pt idx="12760">
                  <c:v>18:04:36</c:v>
                </c:pt>
                <c:pt idx="12761">
                  <c:v>18:04:37</c:v>
                </c:pt>
                <c:pt idx="12762">
                  <c:v>18:04:38</c:v>
                </c:pt>
                <c:pt idx="12763">
                  <c:v>18:04:39</c:v>
                </c:pt>
                <c:pt idx="12764">
                  <c:v>18:04:40</c:v>
                </c:pt>
                <c:pt idx="12765">
                  <c:v>18:04:41</c:v>
                </c:pt>
                <c:pt idx="12766">
                  <c:v>18:04:42</c:v>
                </c:pt>
                <c:pt idx="12767">
                  <c:v>18:04:43</c:v>
                </c:pt>
                <c:pt idx="12768">
                  <c:v>18:04:44</c:v>
                </c:pt>
                <c:pt idx="12769">
                  <c:v>18:04:45</c:v>
                </c:pt>
                <c:pt idx="12770">
                  <c:v>18:04:46</c:v>
                </c:pt>
                <c:pt idx="12771">
                  <c:v>18:04:47</c:v>
                </c:pt>
                <c:pt idx="12772">
                  <c:v>18:04:48</c:v>
                </c:pt>
                <c:pt idx="12773">
                  <c:v>18:04:49</c:v>
                </c:pt>
                <c:pt idx="12774">
                  <c:v>18:04:50</c:v>
                </c:pt>
                <c:pt idx="12775">
                  <c:v>18:04:51</c:v>
                </c:pt>
                <c:pt idx="12776">
                  <c:v>18:04:52</c:v>
                </c:pt>
                <c:pt idx="12777">
                  <c:v>18:04:53</c:v>
                </c:pt>
                <c:pt idx="12778">
                  <c:v>18:04:54</c:v>
                </c:pt>
                <c:pt idx="12779">
                  <c:v>18:04:55</c:v>
                </c:pt>
                <c:pt idx="12780">
                  <c:v>18:04:56</c:v>
                </c:pt>
                <c:pt idx="12781">
                  <c:v>18:04:57</c:v>
                </c:pt>
                <c:pt idx="12782">
                  <c:v>18:04:58</c:v>
                </c:pt>
                <c:pt idx="12783">
                  <c:v>18:04:59</c:v>
                </c:pt>
                <c:pt idx="12784">
                  <c:v>18:05:00</c:v>
                </c:pt>
                <c:pt idx="12785">
                  <c:v>18:05:01</c:v>
                </c:pt>
                <c:pt idx="12786">
                  <c:v>18:05:02</c:v>
                </c:pt>
                <c:pt idx="12787">
                  <c:v>18:05:03</c:v>
                </c:pt>
                <c:pt idx="12788">
                  <c:v>18:05:04</c:v>
                </c:pt>
                <c:pt idx="12789">
                  <c:v>18:05:05</c:v>
                </c:pt>
                <c:pt idx="12790">
                  <c:v>18:05:06</c:v>
                </c:pt>
                <c:pt idx="12791">
                  <c:v>18:05:07</c:v>
                </c:pt>
                <c:pt idx="12792">
                  <c:v>18:05:08</c:v>
                </c:pt>
                <c:pt idx="12793">
                  <c:v>18:05:09</c:v>
                </c:pt>
                <c:pt idx="12794">
                  <c:v>18:05:10</c:v>
                </c:pt>
                <c:pt idx="12795">
                  <c:v>18:05:11</c:v>
                </c:pt>
                <c:pt idx="12796">
                  <c:v>18:05:12</c:v>
                </c:pt>
                <c:pt idx="12797">
                  <c:v>18:05:13</c:v>
                </c:pt>
                <c:pt idx="12798">
                  <c:v>18:05:14</c:v>
                </c:pt>
                <c:pt idx="12799">
                  <c:v>18:05:15</c:v>
                </c:pt>
                <c:pt idx="12800">
                  <c:v>18:05:16</c:v>
                </c:pt>
                <c:pt idx="12801">
                  <c:v>18:05:17</c:v>
                </c:pt>
                <c:pt idx="12802">
                  <c:v>18:05:18</c:v>
                </c:pt>
                <c:pt idx="12803">
                  <c:v>18:05:19</c:v>
                </c:pt>
                <c:pt idx="12804">
                  <c:v>18:05:20</c:v>
                </c:pt>
                <c:pt idx="12805">
                  <c:v>18:05:21</c:v>
                </c:pt>
                <c:pt idx="12806">
                  <c:v>18:05:22</c:v>
                </c:pt>
                <c:pt idx="12807">
                  <c:v>18:05:23</c:v>
                </c:pt>
                <c:pt idx="12808">
                  <c:v>18:05:24</c:v>
                </c:pt>
                <c:pt idx="12809">
                  <c:v>18:05:25</c:v>
                </c:pt>
                <c:pt idx="12810">
                  <c:v>18:05:26</c:v>
                </c:pt>
                <c:pt idx="12811">
                  <c:v>18:05:27</c:v>
                </c:pt>
                <c:pt idx="12812">
                  <c:v>18:05:28</c:v>
                </c:pt>
                <c:pt idx="12813">
                  <c:v>18:05:29</c:v>
                </c:pt>
                <c:pt idx="12814">
                  <c:v>18:05:30</c:v>
                </c:pt>
                <c:pt idx="12815">
                  <c:v>18:05:31</c:v>
                </c:pt>
                <c:pt idx="12816">
                  <c:v>18:05:32</c:v>
                </c:pt>
                <c:pt idx="12817">
                  <c:v>18:05:33</c:v>
                </c:pt>
                <c:pt idx="12818">
                  <c:v>18:05:34</c:v>
                </c:pt>
                <c:pt idx="12819">
                  <c:v>18:05:35</c:v>
                </c:pt>
                <c:pt idx="12820">
                  <c:v>18:05:36</c:v>
                </c:pt>
                <c:pt idx="12821">
                  <c:v>18:05:37</c:v>
                </c:pt>
                <c:pt idx="12822">
                  <c:v>18:05:38</c:v>
                </c:pt>
                <c:pt idx="12823">
                  <c:v>18:05:39</c:v>
                </c:pt>
                <c:pt idx="12824">
                  <c:v>18:05:40</c:v>
                </c:pt>
                <c:pt idx="12825">
                  <c:v>18:05:41</c:v>
                </c:pt>
                <c:pt idx="12826">
                  <c:v>18:05:42</c:v>
                </c:pt>
                <c:pt idx="12827">
                  <c:v>18:05:43</c:v>
                </c:pt>
                <c:pt idx="12828">
                  <c:v>18:05:44</c:v>
                </c:pt>
                <c:pt idx="12829">
                  <c:v>18:05:45</c:v>
                </c:pt>
                <c:pt idx="12830">
                  <c:v>18:05:46</c:v>
                </c:pt>
                <c:pt idx="12831">
                  <c:v>18:05:47</c:v>
                </c:pt>
                <c:pt idx="12832">
                  <c:v>18:05:48</c:v>
                </c:pt>
                <c:pt idx="12833">
                  <c:v>18:05:49</c:v>
                </c:pt>
                <c:pt idx="12834">
                  <c:v>18:05:50</c:v>
                </c:pt>
                <c:pt idx="12835">
                  <c:v>18:05:51</c:v>
                </c:pt>
                <c:pt idx="12836">
                  <c:v>18:05:52</c:v>
                </c:pt>
                <c:pt idx="12837">
                  <c:v>18:05:53</c:v>
                </c:pt>
                <c:pt idx="12838">
                  <c:v>18:05:54</c:v>
                </c:pt>
                <c:pt idx="12839">
                  <c:v>18:05:55</c:v>
                </c:pt>
                <c:pt idx="12840">
                  <c:v>18:05:56</c:v>
                </c:pt>
                <c:pt idx="12841">
                  <c:v>18:05:57</c:v>
                </c:pt>
                <c:pt idx="12842">
                  <c:v>18:05:58</c:v>
                </c:pt>
                <c:pt idx="12843">
                  <c:v>18:05:59</c:v>
                </c:pt>
                <c:pt idx="12844">
                  <c:v>18:06:00</c:v>
                </c:pt>
                <c:pt idx="12845">
                  <c:v>18:06:01</c:v>
                </c:pt>
                <c:pt idx="12846">
                  <c:v>18:06:02</c:v>
                </c:pt>
                <c:pt idx="12847">
                  <c:v>18:06:03</c:v>
                </c:pt>
                <c:pt idx="12848">
                  <c:v>18:06:04</c:v>
                </c:pt>
                <c:pt idx="12849">
                  <c:v>18:06:05</c:v>
                </c:pt>
                <c:pt idx="12850">
                  <c:v>18:06:06</c:v>
                </c:pt>
                <c:pt idx="12851">
                  <c:v>18:06:07</c:v>
                </c:pt>
                <c:pt idx="12852">
                  <c:v>18:06:08</c:v>
                </c:pt>
                <c:pt idx="12853">
                  <c:v>18:06:09</c:v>
                </c:pt>
                <c:pt idx="12854">
                  <c:v>18:06:10</c:v>
                </c:pt>
                <c:pt idx="12855">
                  <c:v>18:06:11</c:v>
                </c:pt>
                <c:pt idx="12856">
                  <c:v>18:06:12</c:v>
                </c:pt>
                <c:pt idx="12857">
                  <c:v>18:06:13</c:v>
                </c:pt>
                <c:pt idx="12858">
                  <c:v>18:06:14</c:v>
                </c:pt>
                <c:pt idx="12859">
                  <c:v>18:06:15</c:v>
                </c:pt>
                <c:pt idx="12860">
                  <c:v>18:06:16</c:v>
                </c:pt>
                <c:pt idx="12861">
                  <c:v>18:06:17</c:v>
                </c:pt>
                <c:pt idx="12862">
                  <c:v>18:06:18</c:v>
                </c:pt>
                <c:pt idx="12863">
                  <c:v>18:06:19</c:v>
                </c:pt>
                <c:pt idx="12864">
                  <c:v>18:06:20</c:v>
                </c:pt>
                <c:pt idx="12865">
                  <c:v>18:06:21</c:v>
                </c:pt>
                <c:pt idx="12866">
                  <c:v>18:06:22</c:v>
                </c:pt>
                <c:pt idx="12867">
                  <c:v>18:06:23</c:v>
                </c:pt>
                <c:pt idx="12868">
                  <c:v>18:06:24</c:v>
                </c:pt>
                <c:pt idx="12869">
                  <c:v>18:06:25</c:v>
                </c:pt>
                <c:pt idx="12870">
                  <c:v>18:06:26</c:v>
                </c:pt>
                <c:pt idx="12871">
                  <c:v>18:06:27</c:v>
                </c:pt>
                <c:pt idx="12872">
                  <c:v>18:06:28</c:v>
                </c:pt>
                <c:pt idx="12873">
                  <c:v>18:06:29</c:v>
                </c:pt>
                <c:pt idx="12874">
                  <c:v>18:06:30</c:v>
                </c:pt>
                <c:pt idx="12875">
                  <c:v>18:06:31</c:v>
                </c:pt>
                <c:pt idx="12876">
                  <c:v>18:06:32</c:v>
                </c:pt>
                <c:pt idx="12877">
                  <c:v>18:06:33</c:v>
                </c:pt>
                <c:pt idx="12878">
                  <c:v>18:06:34</c:v>
                </c:pt>
                <c:pt idx="12879">
                  <c:v>18:06:35</c:v>
                </c:pt>
                <c:pt idx="12880">
                  <c:v>18:06:36</c:v>
                </c:pt>
                <c:pt idx="12881">
                  <c:v>18:06:37</c:v>
                </c:pt>
                <c:pt idx="12882">
                  <c:v>18:06:38</c:v>
                </c:pt>
                <c:pt idx="12883">
                  <c:v>18:06:39</c:v>
                </c:pt>
                <c:pt idx="12884">
                  <c:v>18:06:40</c:v>
                </c:pt>
                <c:pt idx="12885">
                  <c:v>18:06:41</c:v>
                </c:pt>
                <c:pt idx="12886">
                  <c:v>18:06:42</c:v>
                </c:pt>
                <c:pt idx="12887">
                  <c:v>18:06:43</c:v>
                </c:pt>
                <c:pt idx="12888">
                  <c:v>18:06:44</c:v>
                </c:pt>
                <c:pt idx="12889">
                  <c:v>18:06:45</c:v>
                </c:pt>
                <c:pt idx="12890">
                  <c:v>18:06:46</c:v>
                </c:pt>
                <c:pt idx="12891">
                  <c:v>18:06:47</c:v>
                </c:pt>
                <c:pt idx="12892">
                  <c:v>18:06:48</c:v>
                </c:pt>
                <c:pt idx="12893">
                  <c:v>18:06:49</c:v>
                </c:pt>
                <c:pt idx="12894">
                  <c:v>18:06:50</c:v>
                </c:pt>
                <c:pt idx="12895">
                  <c:v>18:06:51</c:v>
                </c:pt>
                <c:pt idx="12896">
                  <c:v>18:06:52</c:v>
                </c:pt>
                <c:pt idx="12897">
                  <c:v>18:06:53</c:v>
                </c:pt>
                <c:pt idx="12898">
                  <c:v>18:06:54</c:v>
                </c:pt>
                <c:pt idx="12899">
                  <c:v>18:06:55</c:v>
                </c:pt>
                <c:pt idx="12900">
                  <c:v>18:06:56</c:v>
                </c:pt>
                <c:pt idx="12901">
                  <c:v>18:06:57</c:v>
                </c:pt>
                <c:pt idx="12902">
                  <c:v>18:06:58</c:v>
                </c:pt>
                <c:pt idx="12903">
                  <c:v>18:06:59</c:v>
                </c:pt>
                <c:pt idx="12904">
                  <c:v>18:07:00</c:v>
                </c:pt>
                <c:pt idx="12905">
                  <c:v>18:07:01</c:v>
                </c:pt>
                <c:pt idx="12906">
                  <c:v>18:07:02</c:v>
                </c:pt>
                <c:pt idx="12907">
                  <c:v>18:07:03</c:v>
                </c:pt>
                <c:pt idx="12908">
                  <c:v>18:07:04</c:v>
                </c:pt>
                <c:pt idx="12909">
                  <c:v>18:07:05</c:v>
                </c:pt>
                <c:pt idx="12910">
                  <c:v>18:07:06</c:v>
                </c:pt>
                <c:pt idx="12911">
                  <c:v>18:07:07</c:v>
                </c:pt>
                <c:pt idx="12912">
                  <c:v>18:07:08</c:v>
                </c:pt>
                <c:pt idx="12913">
                  <c:v>18:07:09</c:v>
                </c:pt>
                <c:pt idx="12914">
                  <c:v>18:07:10</c:v>
                </c:pt>
                <c:pt idx="12915">
                  <c:v>18:07:11</c:v>
                </c:pt>
                <c:pt idx="12916">
                  <c:v>18:07:12</c:v>
                </c:pt>
                <c:pt idx="12917">
                  <c:v>18:07:13</c:v>
                </c:pt>
                <c:pt idx="12918">
                  <c:v>18:07:14</c:v>
                </c:pt>
                <c:pt idx="12919">
                  <c:v>18:07:15</c:v>
                </c:pt>
                <c:pt idx="12920">
                  <c:v>18:07:16</c:v>
                </c:pt>
                <c:pt idx="12921">
                  <c:v>18:07:17</c:v>
                </c:pt>
                <c:pt idx="12922">
                  <c:v>18:07:18</c:v>
                </c:pt>
                <c:pt idx="12923">
                  <c:v>18:07:19</c:v>
                </c:pt>
                <c:pt idx="12924">
                  <c:v>18:07:20</c:v>
                </c:pt>
                <c:pt idx="12925">
                  <c:v>18:07:21</c:v>
                </c:pt>
                <c:pt idx="12926">
                  <c:v>18:07:22</c:v>
                </c:pt>
                <c:pt idx="12927">
                  <c:v>18:07:23</c:v>
                </c:pt>
                <c:pt idx="12928">
                  <c:v>18:07:24</c:v>
                </c:pt>
                <c:pt idx="12929">
                  <c:v>18:07:25</c:v>
                </c:pt>
                <c:pt idx="12930">
                  <c:v>18:07:26</c:v>
                </c:pt>
                <c:pt idx="12931">
                  <c:v>18:07:27</c:v>
                </c:pt>
                <c:pt idx="12932">
                  <c:v>18:07:28</c:v>
                </c:pt>
                <c:pt idx="12933">
                  <c:v>18:07:29</c:v>
                </c:pt>
                <c:pt idx="12934">
                  <c:v>18:07:30</c:v>
                </c:pt>
                <c:pt idx="12935">
                  <c:v>18:07:31</c:v>
                </c:pt>
                <c:pt idx="12936">
                  <c:v>18:07:32</c:v>
                </c:pt>
                <c:pt idx="12937">
                  <c:v>18:07:33</c:v>
                </c:pt>
                <c:pt idx="12938">
                  <c:v>18:07:34</c:v>
                </c:pt>
                <c:pt idx="12939">
                  <c:v>18:07:35</c:v>
                </c:pt>
                <c:pt idx="12940">
                  <c:v>18:07:36</c:v>
                </c:pt>
                <c:pt idx="12941">
                  <c:v>18:07:37</c:v>
                </c:pt>
                <c:pt idx="12942">
                  <c:v>18:07:38</c:v>
                </c:pt>
                <c:pt idx="12943">
                  <c:v>18:07:39</c:v>
                </c:pt>
                <c:pt idx="12944">
                  <c:v>18:07:40</c:v>
                </c:pt>
                <c:pt idx="12945">
                  <c:v>18:07:41</c:v>
                </c:pt>
                <c:pt idx="12946">
                  <c:v>18:07:42</c:v>
                </c:pt>
                <c:pt idx="12947">
                  <c:v>18:07:43</c:v>
                </c:pt>
                <c:pt idx="12948">
                  <c:v>18:07:44</c:v>
                </c:pt>
                <c:pt idx="12949">
                  <c:v>18:07:45</c:v>
                </c:pt>
                <c:pt idx="12950">
                  <c:v>18:07:46</c:v>
                </c:pt>
                <c:pt idx="12951">
                  <c:v>18:07:47</c:v>
                </c:pt>
                <c:pt idx="12952">
                  <c:v>18:07:48</c:v>
                </c:pt>
                <c:pt idx="12953">
                  <c:v>18:07:49</c:v>
                </c:pt>
                <c:pt idx="12954">
                  <c:v>18:07:50</c:v>
                </c:pt>
                <c:pt idx="12955">
                  <c:v>18:07:51</c:v>
                </c:pt>
                <c:pt idx="12956">
                  <c:v>18:07:52</c:v>
                </c:pt>
                <c:pt idx="12957">
                  <c:v>18:07:53</c:v>
                </c:pt>
                <c:pt idx="12958">
                  <c:v>18:07:54</c:v>
                </c:pt>
                <c:pt idx="12959">
                  <c:v>18:07:55</c:v>
                </c:pt>
                <c:pt idx="12960">
                  <c:v>18:07:56</c:v>
                </c:pt>
                <c:pt idx="12961">
                  <c:v>18:07:57</c:v>
                </c:pt>
                <c:pt idx="12962">
                  <c:v>18:07:58</c:v>
                </c:pt>
                <c:pt idx="12963">
                  <c:v>18:07:59</c:v>
                </c:pt>
                <c:pt idx="12964">
                  <c:v>18:08:00</c:v>
                </c:pt>
                <c:pt idx="12965">
                  <c:v>18:08:01</c:v>
                </c:pt>
                <c:pt idx="12966">
                  <c:v>18:08:02</c:v>
                </c:pt>
                <c:pt idx="12967">
                  <c:v>18:08:03</c:v>
                </c:pt>
                <c:pt idx="12968">
                  <c:v>18:08:04</c:v>
                </c:pt>
                <c:pt idx="12969">
                  <c:v>18:08:05</c:v>
                </c:pt>
                <c:pt idx="12970">
                  <c:v>18:08:06</c:v>
                </c:pt>
                <c:pt idx="12971">
                  <c:v>18:08:07</c:v>
                </c:pt>
                <c:pt idx="12972">
                  <c:v>18:08:08</c:v>
                </c:pt>
                <c:pt idx="12973">
                  <c:v>18:08:09</c:v>
                </c:pt>
                <c:pt idx="12974">
                  <c:v>18:08:10</c:v>
                </c:pt>
                <c:pt idx="12975">
                  <c:v>18:08:11</c:v>
                </c:pt>
                <c:pt idx="12976">
                  <c:v>18:08:12</c:v>
                </c:pt>
                <c:pt idx="12977">
                  <c:v>18:08:13</c:v>
                </c:pt>
                <c:pt idx="12978">
                  <c:v>18:08:14</c:v>
                </c:pt>
                <c:pt idx="12979">
                  <c:v>18:08:15</c:v>
                </c:pt>
                <c:pt idx="12980">
                  <c:v>18:08:16</c:v>
                </c:pt>
                <c:pt idx="12981">
                  <c:v>18:08:17</c:v>
                </c:pt>
                <c:pt idx="12982">
                  <c:v>18:08:18</c:v>
                </c:pt>
                <c:pt idx="12983">
                  <c:v>18:08:19</c:v>
                </c:pt>
                <c:pt idx="12984">
                  <c:v>18:08:20</c:v>
                </c:pt>
                <c:pt idx="12985">
                  <c:v>18:08:21</c:v>
                </c:pt>
                <c:pt idx="12986">
                  <c:v>18:08:22</c:v>
                </c:pt>
                <c:pt idx="12987">
                  <c:v>18:08:23</c:v>
                </c:pt>
                <c:pt idx="12988">
                  <c:v>18:08:24</c:v>
                </c:pt>
                <c:pt idx="12989">
                  <c:v>18:08:25</c:v>
                </c:pt>
                <c:pt idx="12990">
                  <c:v>18:08:26</c:v>
                </c:pt>
                <c:pt idx="12991">
                  <c:v>18:08:27</c:v>
                </c:pt>
                <c:pt idx="12992">
                  <c:v>18:08:28</c:v>
                </c:pt>
                <c:pt idx="12993">
                  <c:v>18:08:29</c:v>
                </c:pt>
                <c:pt idx="12994">
                  <c:v>18:08:30</c:v>
                </c:pt>
                <c:pt idx="12995">
                  <c:v>18:08:31</c:v>
                </c:pt>
                <c:pt idx="12996">
                  <c:v>18:08:32</c:v>
                </c:pt>
                <c:pt idx="12997">
                  <c:v>18:08:33</c:v>
                </c:pt>
                <c:pt idx="12998">
                  <c:v>18:08:34</c:v>
                </c:pt>
                <c:pt idx="12999">
                  <c:v>18:08:35</c:v>
                </c:pt>
                <c:pt idx="13000">
                  <c:v>18:08:36</c:v>
                </c:pt>
                <c:pt idx="13001">
                  <c:v>18:08:37</c:v>
                </c:pt>
                <c:pt idx="13002">
                  <c:v>18:08:38</c:v>
                </c:pt>
                <c:pt idx="13003">
                  <c:v>18:08:39</c:v>
                </c:pt>
                <c:pt idx="13004">
                  <c:v>18:08:40</c:v>
                </c:pt>
                <c:pt idx="13005">
                  <c:v>18:08:41</c:v>
                </c:pt>
                <c:pt idx="13006">
                  <c:v>18:08:42</c:v>
                </c:pt>
                <c:pt idx="13007">
                  <c:v>18:08:43</c:v>
                </c:pt>
                <c:pt idx="13008">
                  <c:v>18:08:44</c:v>
                </c:pt>
                <c:pt idx="13009">
                  <c:v>18:08:45</c:v>
                </c:pt>
                <c:pt idx="13010">
                  <c:v>18:08:46</c:v>
                </c:pt>
                <c:pt idx="13011">
                  <c:v>18:08:47</c:v>
                </c:pt>
                <c:pt idx="13012">
                  <c:v>18:08:48</c:v>
                </c:pt>
                <c:pt idx="13013">
                  <c:v>18:08:49</c:v>
                </c:pt>
                <c:pt idx="13014">
                  <c:v>18:08:50</c:v>
                </c:pt>
                <c:pt idx="13015">
                  <c:v>18:08:51</c:v>
                </c:pt>
                <c:pt idx="13016">
                  <c:v>18:08:52</c:v>
                </c:pt>
                <c:pt idx="13017">
                  <c:v>18:08:53</c:v>
                </c:pt>
                <c:pt idx="13018">
                  <c:v>18:08:54</c:v>
                </c:pt>
                <c:pt idx="13019">
                  <c:v>18:08:55</c:v>
                </c:pt>
                <c:pt idx="13020">
                  <c:v>18:08:56</c:v>
                </c:pt>
                <c:pt idx="13021">
                  <c:v>18:08:57</c:v>
                </c:pt>
                <c:pt idx="13022">
                  <c:v>18:08:58</c:v>
                </c:pt>
                <c:pt idx="13023">
                  <c:v>18:08:59</c:v>
                </c:pt>
                <c:pt idx="13024">
                  <c:v>18:09:00</c:v>
                </c:pt>
                <c:pt idx="13025">
                  <c:v>18:09:01</c:v>
                </c:pt>
                <c:pt idx="13026">
                  <c:v>18:09:02</c:v>
                </c:pt>
                <c:pt idx="13027">
                  <c:v>18:09:03</c:v>
                </c:pt>
                <c:pt idx="13028">
                  <c:v>18:09:04</c:v>
                </c:pt>
                <c:pt idx="13029">
                  <c:v>18:09:05</c:v>
                </c:pt>
                <c:pt idx="13030">
                  <c:v>18:09:06</c:v>
                </c:pt>
                <c:pt idx="13031">
                  <c:v>18:09:07</c:v>
                </c:pt>
                <c:pt idx="13032">
                  <c:v>18:09:08</c:v>
                </c:pt>
                <c:pt idx="13033">
                  <c:v>18:09:09</c:v>
                </c:pt>
                <c:pt idx="13034">
                  <c:v>18:09:10</c:v>
                </c:pt>
                <c:pt idx="13035">
                  <c:v>18:09:11</c:v>
                </c:pt>
                <c:pt idx="13036">
                  <c:v>18:09:12</c:v>
                </c:pt>
                <c:pt idx="13037">
                  <c:v>18:09:13</c:v>
                </c:pt>
                <c:pt idx="13038">
                  <c:v>18:09:14</c:v>
                </c:pt>
                <c:pt idx="13039">
                  <c:v>18:09:15</c:v>
                </c:pt>
                <c:pt idx="13040">
                  <c:v>18:09:16</c:v>
                </c:pt>
                <c:pt idx="13041">
                  <c:v>18:09:17</c:v>
                </c:pt>
                <c:pt idx="13042">
                  <c:v>18:09:18</c:v>
                </c:pt>
                <c:pt idx="13043">
                  <c:v>18:09:19</c:v>
                </c:pt>
                <c:pt idx="13044">
                  <c:v>18:09:20</c:v>
                </c:pt>
                <c:pt idx="13045">
                  <c:v>18:09:21</c:v>
                </c:pt>
                <c:pt idx="13046">
                  <c:v>18:09:22</c:v>
                </c:pt>
                <c:pt idx="13047">
                  <c:v>18:09:23</c:v>
                </c:pt>
                <c:pt idx="13048">
                  <c:v>18:09:24</c:v>
                </c:pt>
                <c:pt idx="13049">
                  <c:v>18:09:25</c:v>
                </c:pt>
                <c:pt idx="13050">
                  <c:v>18:09:26</c:v>
                </c:pt>
                <c:pt idx="13051">
                  <c:v>18:09:27</c:v>
                </c:pt>
                <c:pt idx="13052">
                  <c:v>18:09:28</c:v>
                </c:pt>
                <c:pt idx="13053">
                  <c:v>18:09:29</c:v>
                </c:pt>
                <c:pt idx="13054">
                  <c:v>18:09:30</c:v>
                </c:pt>
                <c:pt idx="13055">
                  <c:v>18:09:31</c:v>
                </c:pt>
                <c:pt idx="13056">
                  <c:v>18:09:32</c:v>
                </c:pt>
                <c:pt idx="13057">
                  <c:v>18:09:33</c:v>
                </c:pt>
                <c:pt idx="13058">
                  <c:v>18:09:34</c:v>
                </c:pt>
                <c:pt idx="13059">
                  <c:v>18:09:35</c:v>
                </c:pt>
                <c:pt idx="13060">
                  <c:v>18:09:36</c:v>
                </c:pt>
                <c:pt idx="13061">
                  <c:v>18:09:37</c:v>
                </c:pt>
                <c:pt idx="13062">
                  <c:v>18:09:38</c:v>
                </c:pt>
                <c:pt idx="13063">
                  <c:v>18:09:39</c:v>
                </c:pt>
                <c:pt idx="13064">
                  <c:v>18:09:40</c:v>
                </c:pt>
                <c:pt idx="13065">
                  <c:v>18:09:41</c:v>
                </c:pt>
                <c:pt idx="13066">
                  <c:v>18:09:42</c:v>
                </c:pt>
                <c:pt idx="13067">
                  <c:v>18:09:43</c:v>
                </c:pt>
                <c:pt idx="13068">
                  <c:v>18:09:44</c:v>
                </c:pt>
                <c:pt idx="13069">
                  <c:v>18:09:45</c:v>
                </c:pt>
                <c:pt idx="13070">
                  <c:v>18:09:46</c:v>
                </c:pt>
                <c:pt idx="13071">
                  <c:v>18:09:47</c:v>
                </c:pt>
                <c:pt idx="13072">
                  <c:v>18:09:48</c:v>
                </c:pt>
                <c:pt idx="13073">
                  <c:v>18:09:49</c:v>
                </c:pt>
                <c:pt idx="13074">
                  <c:v>18:09:50</c:v>
                </c:pt>
                <c:pt idx="13075">
                  <c:v>18:09:51</c:v>
                </c:pt>
                <c:pt idx="13076">
                  <c:v>18:09:52</c:v>
                </c:pt>
                <c:pt idx="13077">
                  <c:v>18:09:53</c:v>
                </c:pt>
                <c:pt idx="13078">
                  <c:v>18:09:54</c:v>
                </c:pt>
                <c:pt idx="13079">
                  <c:v>18:09:55</c:v>
                </c:pt>
                <c:pt idx="13080">
                  <c:v>18:09:56</c:v>
                </c:pt>
                <c:pt idx="13081">
                  <c:v>18:09:57</c:v>
                </c:pt>
                <c:pt idx="13082">
                  <c:v>18:09:58</c:v>
                </c:pt>
                <c:pt idx="13083">
                  <c:v>18:09:59</c:v>
                </c:pt>
                <c:pt idx="13084">
                  <c:v>18:10:00</c:v>
                </c:pt>
                <c:pt idx="13085">
                  <c:v>18:10:01</c:v>
                </c:pt>
                <c:pt idx="13086">
                  <c:v>18:10:02</c:v>
                </c:pt>
                <c:pt idx="13087">
                  <c:v>18:10:03</c:v>
                </c:pt>
                <c:pt idx="13088">
                  <c:v>18:10:04</c:v>
                </c:pt>
                <c:pt idx="13089">
                  <c:v>18:10:05</c:v>
                </c:pt>
                <c:pt idx="13090">
                  <c:v>18:10:06</c:v>
                </c:pt>
                <c:pt idx="13091">
                  <c:v>18:10:07</c:v>
                </c:pt>
                <c:pt idx="13092">
                  <c:v>18:10:08</c:v>
                </c:pt>
                <c:pt idx="13093">
                  <c:v>18:10:09</c:v>
                </c:pt>
                <c:pt idx="13094">
                  <c:v>18:10:10</c:v>
                </c:pt>
                <c:pt idx="13095">
                  <c:v>18:10:11</c:v>
                </c:pt>
                <c:pt idx="13096">
                  <c:v>18:10:12</c:v>
                </c:pt>
                <c:pt idx="13097">
                  <c:v>18:10:13</c:v>
                </c:pt>
                <c:pt idx="13098">
                  <c:v>18:10:14</c:v>
                </c:pt>
                <c:pt idx="13099">
                  <c:v>18:10:15</c:v>
                </c:pt>
                <c:pt idx="13100">
                  <c:v>18:10:16</c:v>
                </c:pt>
                <c:pt idx="13101">
                  <c:v>18:10:17</c:v>
                </c:pt>
                <c:pt idx="13102">
                  <c:v>18:10:18</c:v>
                </c:pt>
                <c:pt idx="13103">
                  <c:v>18:10:19</c:v>
                </c:pt>
                <c:pt idx="13104">
                  <c:v>18:10:20</c:v>
                </c:pt>
                <c:pt idx="13105">
                  <c:v>18:10:21</c:v>
                </c:pt>
                <c:pt idx="13106">
                  <c:v>18:10:22</c:v>
                </c:pt>
                <c:pt idx="13107">
                  <c:v>18:10:23</c:v>
                </c:pt>
                <c:pt idx="13108">
                  <c:v>18:10:24</c:v>
                </c:pt>
                <c:pt idx="13109">
                  <c:v>18:10:25</c:v>
                </c:pt>
                <c:pt idx="13110">
                  <c:v>18:10:26</c:v>
                </c:pt>
                <c:pt idx="13111">
                  <c:v>18:10:27</c:v>
                </c:pt>
                <c:pt idx="13112">
                  <c:v>18:10:28</c:v>
                </c:pt>
                <c:pt idx="13113">
                  <c:v>18:10:29</c:v>
                </c:pt>
                <c:pt idx="13114">
                  <c:v>18:10:30</c:v>
                </c:pt>
                <c:pt idx="13115">
                  <c:v>18:10:31</c:v>
                </c:pt>
                <c:pt idx="13116">
                  <c:v>18:10:32</c:v>
                </c:pt>
                <c:pt idx="13117">
                  <c:v>18:10:33</c:v>
                </c:pt>
                <c:pt idx="13118">
                  <c:v>18:10:34</c:v>
                </c:pt>
                <c:pt idx="13119">
                  <c:v>18:10:35</c:v>
                </c:pt>
                <c:pt idx="13120">
                  <c:v>18:10:36</c:v>
                </c:pt>
                <c:pt idx="13121">
                  <c:v>18:10:37</c:v>
                </c:pt>
                <c:pt idx="13122">
                  <c:v>18:10:38</c:v>
                </c:pt>
                <c:pt idx="13123">
                  <c:v>18:10:39</c:v>
                </c:pt>
                <c:pt idx="13124">
                  <c:v>18:10:40</c:v>
                </c:pt>
                <c:pt idx="13125">
                  <c:v>18:10:41</c:v>
                </c:pt>
                <c:pt idx="13126">
                  <c:v>18:10:42</c:v>
                </c:pt>
                <c:pt idx="13127">
                  <c:v>18:10:43</c:v>
                </c:pt>
                <c:pt idx="13128">
                  <c:v>18:10:44</c:v>
                </c:pt>
                <c:pt idx="13129">
                  <c:v>18:10:45</c:v>
                </c:pt>
                <c:pt idx="13130">
                  <c:v>18:10:46</c:v>
                </c:pt>
                <c:pt idx="13131">
                  <c:v>18:10:47</c:v>
                </c:pt>
                <c:pt idx="13132">
                  <c:v>18:10:48</c:v>
                </c:pt>
                <c:pt idx="13133">
                  <c:v>18:10:49</c:v>
                </c:pt>
                <c:pt idx="13134">
                  <c:v>18:10:50</c:v>
                </c:pt>
                <c:pt idx="13135">
                  <c:v>18:10:51</c:v>
                </c:pt>
                <c:pt idx="13136">
                  <c:v>18:10:52</c:v>
                </c:pt>
                <c:pt idx="13137">
                  <c:v>18:10:53</c:v>
                </c:pt>
                <c:pt idx="13138">
                  <c:v>18:10:54</c:v>
                </c:pt>
                <c:pt idx="13139">
                  <c:v>18:10:55</c:v>
                </c:pt>
                <c:pt idx="13140">
                  <c:v>18:10:56</c:v>
                </c:pt>
                <c:pt idx="13141">
                  <c:v>18:10:57</c:v>
                </c:pt>
                <c:pt idx="13142">
                  <c:v>18:10:58</c:v>
                </c:pt>
                <c:pt idx="13143">
                  <c:v>18:10:59</c:v>
                </c:pt>
                <c:pt idx="13144">
                  <c:v>18:11:00</c:v>
                </c:pt>
                <c:pt idx="13145">
                  <c:v>18:11:01</c:v>
                </c:pt>
                <c:pt idx="13146">
                  <c:v>18:11:02</c:v>
                </c:pt>
                <c:pt idx="13147">
                  <c:v>18:11:03</c:v>
                </c:pt>
                <c:pt idx="13148">
                  <c:v>18:11:04</c:v>
                </c:pt>
                <c:pt idx="13149">
                  <c:v>18:11:05</c:v>
                </c:pt>
                <c:pt idx="13150">
                  <c:v>18:11:06</c:v>
                </c:pt>
                <c:pt idx="13151">
                  <c:v>18:11:07</c:v>
                </c:pt>
                <c:pt idx="13152">
                  <c:v>18:11:08</c:v>
                </c:pt>
                <c:pt idx="13153">
                  <c:v>18:11:09</c:v>
                </c:pt>
                <c:pt idx="13154">
                  <c:v>18:11:10</c:v>
                </c:pt>
                <c:pt idx="13155">
                  <c:v>18:11:11</c:v>
                </c:pt>
                <c:pt idx="13156">
                  <c:v>18:11:12</c:v>
                </c:pt>
                <c:pt idx="13157">
                  <c:v>18:11:13</c:v>
                </c:pt>
                <c:pt idx="13158">
                  <c:v>18:11:14</c:v>
                </c:pt>
                <c:pt idx="13159">
                  <c:v>18:11:15</c:v>
                </c:pt>
                <c:pt idx="13160">
                  <c:v>18:11:16</c:v>
                </c:pt>
                <c:pt idx="13161">
                  <c:v>18:11:17</c:v>
                </c:pt>
                <c:pt idx="13162">
                  <c:v>18:11:18</c:v>
                </c:pt>
                <c:pt idx="13163">
                  <c:v>18:11:19</c:v>
                </c:pt>
                <c:pt idx="13164">
                  <c:v>18:11:20</c:v>
                </c:pt>
                <c:pt idx="13165">
                  <c:v>18:11:21</c:v>
                </c:pt>
                <c:pt idx="13166">
                  <c:v>18:11:22</c:v>
                </c:pt>
                <c:pt idx="13167">
                  <c:v>18:11:23</c:v>
                </c:pt>
                <c:pt idx="13168">
                  <c:v>18:11:24</c:v>
                </c:pt>
                <c:pt idx="13169">
                  <c:v>18:11:25</c:v>
                </c:pt>
                <c:pt idx="13170">
                  <c:v>18:11:26</c:v>
                </c:pt>
                <c:pt idx="13171">
                  <c:v>18:11:27</c:v>
                </c:pt>
                <c:pt idx="13172">
                  <c:v>18:11:28</c:v>
                </c:pt>
                <c:pt idx="13173">
                  <c:v>18:11:29</c:v>
                </c:pt>
                <c:pt idx="13174">
                  <c:v>18:11:30</c:v>
                </c:pt>
                <c:pt idx="13175">
                  <c:v>18:11:31</c:v>
                </c:pt>
                <c:pt idx="13176">
                  <c:v>18:11:32</c:v>
                </c:pt>
                <c:pt idx="13177">
                  <c:v>18:11:33</c:v>
                </c:pt>
                <c:pt idx="13178">
                  <c:v>18:11:34</c:v>
                </c:pt>
                <c:pt idx="13179">
                  <c:v>18:11:35</c:v>
                </c:pt>
                <c:pt idx="13180">
                  <c:v>18:11:36</c:v>
                </c:pt>
                <c:pt idx="13181">
                  <c:v>18:11:37</c:v>
                </c:pt>
                <c:pt idx="13182">
                  <c:v>18:11:38</c:v>
                </c:pt>
                <c:pt idx="13183">
                  <c:v>18:11:39</c:v>
                </c:pt>
                <c:pt idx="13184">
                  <c:v>18:11:40</c:v>
                </c:pt>
                <c:pt idx="13185">
                  <c:v>18:11:41</c:v>
                </c:pt>
                <c:pt idx="13186">
                  <c:v>18:11:42</c:v>
                </c:pt>
                <c:pt idx="13187">
                  <c:v>18:11:43</c:v>
                </c:pt>
                <c:pt idx="13188">
                  <c:v>18:11:44</c:v>
                </c:pt>
                <c:pt idx="13189">
                  <c:v>18:11:45</c:v>
                </c:pt>
                <c:pt idx="13190">
                  <c:v>18:11:46</c:v>
                </c:pt>
                <c:pt idx="13191">
                  <c:v>18:11:47</c:v>
                </c:pt>
                <c:pt idx="13192">
                  <c:v>18:11:48</c:v>
                </c:pt>
                <c:pt idx="13193">
                  <c:v>18:11:49</c:v>
                </c:pt>
                <c:pt idx="13194">
                  <c:v>18:11:50</c:v>
                </c:pt>
                <c:pt idx="13195">
                  <c:v>18:11:51</c:v>
                </c:pt>
                <c:pt idx="13196">
                  <c:v>18:11:52</c:v>
                </c:pt>
                <c:pt idx="13197">
                  <c:v>18:11:53</c:v>
                </c:pt>
                <c:pt idx="13198">
                  <c:v>18:11:54</c:v>
                </c:pt>
                <c:pt idx="13199">
                  <c:v>18:11:55</c:v>
                </c:pt>
                <c:pt idx="13200">
                  <c:v>18:11:56</c:v>
                </c:pt>
                <c:pt idx="13201">
                  <c:v>18:11:57</c:v>
                </c:pt>
                <c:pt idx="13202">
                  <c:v>18:11:58</c:v>
                </c:pt>
                <c:pt idx="13203">
                  <c:v>18:11:59</c:v>
                </c:pt>
                <c:pt idx="13204">
                  <c:v>18:12:00</c:v>
                </c:pt>
                <c:pt idx="13205">
                  <c:v>18:12:01</c:v>
                </c:pt>
                <c:pt idx="13206">
                  <c:v>18:12:02</c:v>
                </c:pt>
                <c:pt idx="13207">
                  <c:v>18:12:03</c:v>
                </c:pt>
                <c:pt idx="13208">
                  <c:v>18:12:04</c:v>
                </c:pt>
                <c:pt idx="13209">
                  <c:v>18:12:05</c:v>
                </c:pt>
                <c:pt idx="13210">
                  <c:v>18:12:06</c:v>
                </c:pt>
                <c:pt idx="13211">
                  <c:v>18:12:07</c:v>
                </c:pt>
                <c:pt idx="13212">
                  <c:v>18:12:08</c:v>
                </c:pt>
                <c:pt idx="13213">
                  <c:v>18:12:09</c:v>
                </c:pt>
                <c:pt idx="13214">
                  <c:v>18:12:10</c:v>
                </c:pt>
                <c:pt idx="13215">
                  <c:v>18:12:11</c:v>
                </c:pt>
                <c:pt idx="13216">
                  <c:v>18:12:12</c:v>
                </c:pt>
                <c:pt idx="13217">
                  <c:v>18:12:13</c:v>
                </c:pt>
                <c:pt idx="13218">
                  <c:v>18:12:14</c:v>
                </c:pt>
                <c:pt idx="13219">
                  <c:v>18:12:15</c:v>
                </c:pt>
                <c:pt idx="13220">
                  <c:v>18:12:16</c:v>
                </c:pt>
                <c:pt idx="13221">
                  <c:v>18:12:17</c:v>
                </c:pt>
                <c:pt idx="13222">
                  <c:v>18:12:18</c:v>
                </c:pt>
                <c:pt idx="13223">
                  <c:v>18:12:19</c:v>
                </c:pt>
                <c:pt idx="13224">
                  <c:v>18:12:20</c:v>
                </c:pt>
                <c:pt idx="13225">
                  <c:v>18:12:21</c:v>
                </c:pt>
                <c:pt idx="13226">
                  <c:v>18:12:22</c:v>
                </c:pt>
                <c:pt idx="13227">
                  <c:v>18:12:23</c:v>
                </c:pt>
                <c:pt idx="13228">
                  <c:v>18:12:24</c:v>
                </c:pt>
                <c:pt idx="13229">
                  <c:v>18:12:25</c:v>
                </c:pt>
                <c:pt idx="13230">
                  <c:v>18:12:26</c:v>
                </c:pt>
                <c:pt idx="13231">
                  <c:v>18:12:27</c:v>
                </c:pt>
                <c:pt idx="13232">
                  <c:v>18:12:28</c:v>
                </c:pt>
                <c:pt idx="13233">
                  <c:v>18:12:29</c:v>
                </c:pt>
                <c:pt idx="13234">
                  <c:v>18:12:30</c:v>
                </c:pt>
                <c:pt idx="13235">
                  <c:v>18:12:31</c:v>
                </c:pt>
                <c:pt idx="13236">
                  <c:v>18:12:32</c:v>
                </c:pt>
                <c:pt idx="13237">
                  <c:v>18:12:33</c:v>
                </c:pt>
                <c:pt idx="13238">
                  <c:v>18:12:34</c:v>
                </c:pt>
                <c:pt idx="13239">
                  <c:v>18:12:35</c:v>
                </c:pt>
                <c:pt idx="13240">
                  <c:v>18:12:36</c:v>
                </c:pt>
                <c:pt idx="13241">
                  <c:v>18:12:37</c:v>
                </c:pt>
                <c:pt idx="13242">
                  <c:v>18:12:38</c:v>
                </c:pt>
                <c:pt idx="13243">
                  <c:v>18:12:39</c:v>
                </c:pt>
                <c:pt idx="13244">
                  <c:v>18:12:40</c:v>
                </c:pt>
                <c:pt idx="13245">
                  <c:v>18:12:41</c:v>
                </c:pt>
                <c:pt idx="13246">
                  <c:v>18:12:42</c:v>
                </c:pt>
                <c:pt idx="13247">
                  <c:v>18:12:43</c:v>
                </c:pt>
                <c:pt idx="13248">
                  <c:v>18:12:44</c:v>
                </c:pt>
                <c:pt idx="13249">
                  <c:v>18:12:45</c:v>
                </c:pt>
                <c:pt idx="13250">
                  <c:v>18:12:46</c:v>
                </c:pt>
                <c:pt idx="13251">
                  <c:v>18:12:47</c:v>
                </c:pt>
                <c:pt idx="13252">
                  <c:v>18:12:48</c:v>
                </c:pt>
                <c:pt idx="13253">
                  <c:v>18:12:49</c:v>
                </c:pt>
                <c:pt idx="13254">
                  <c:v>18:12:50</c:v>
                </c:pt>
                <c:pt idx="13255">
                  <c:v>18:12:51</c:v>
                </c:pt>
                <c:pt idx="13256">
                  <c:v>18:12:52</c:v>
                </c:pt>
                <c:pt idx="13257">
                  <c:v>18:12:53</c:v>
                </c:pt>
                <c:pt idx="13258">
                  <c:v>18:12:54</c:v>
                </c:pt>
                <c:pt idx="13259">
                  <c:v>18:12:55</c:v>
                </c:pt>
                <c:pt idx="13260">
                  <c:v>18:12:56</c:v>
                </c:pt>
                <c:pt idx="13261">
                  <c:v>18:12:57</c:v>
                </c:pt>
                <c:pt idx="13262">
                  <c:v>18:12:58</c:v>
                </c:pt>
                <c:pt idx="13263">
                  <c:v>18:12:59</c:v>
                </c:pt>
                <c:pt idx="13264">
                  <c:v>18:13:00</c:v>
                </c:pt>
                <c:pt idx="13265">
                  <c:v>18:13:01</c:v>
                </c:pt>
                <c:pt idx="13266">
                  <c:v>18:13:02</c:v>
                </c:pt>
                <c:pt idx="13267">
                  <c:v>18:13:03</c:v>
                </c:pt>
                <c:pt idx="13268">
                  <c:v>18:13:04</c:v>
                </c:pt>
                <c:pt idx="13269">
                  <c:v>18:13:05</c:v>
                </c:pt>
                <c:pt idx="13270">
                  <c:v>18:13:06</c:v>
                </c:pt>
                <c:pt idx="13271">
                  <c:v>18:13:07</c:v>
                </c:pt>
                <c:pt idx="13272">
                  <c:v>18:13:08</c:v>
                </c:pt>
                <c:pt idx="13273">
                  <c:v>18:13:09</c:v>
                </c:pt>
                <c:pt idx="13274">
                  <c:v>18:13:10</c:v>
                </c:pt>
                <c:pt idx="13275">
                  <c:v>18:13:11</c:v>
                </c:pt>
                <c:pt idx="13276">
                  <c:v>18:13:12</c:v>
                </c:pt>
                <c:pt idx="13277">
                  <c:v>18:13:13</c:v>
                </c:pt>
                <c:pt idx="13278">
                  <c:v>18:13:14</c:v>
                </c:pt>
                <c:pt idx="13279">
                  <c:v>18:13:15</c:v>
                </c:pt>
                <c:pt idx="13280">
                  <c:v>18:13:16</c:v>
                </c:pt>
                <c:pt idx="13281">
                  <c:v>18:13:17</c:v>
                </c:pt>
                <c:pt idx="13282">
                  <c:v>18:13:18</c:v>
                </c:pt>
                <c:pt idx="13283">
                  <c:v>18:13:19</c:v>
                </c:pt>
                <c:pt idx="13284">
                  <c:v>18:13:20</c:v>
                </c:pt>
                <c:pt idx="13285">
                  <c:v>18:13:21</c:v>
                </c:pt>
                <c:pt idx="13286">
                  <c:v>18:13:22</c:v>
                </c:pt>
                <c:pt idx="13287">
                  <c:v>18:13:23</c:v>
                </c:pt>
                <c:pt idx="13288">
                  <c:v>18:13:24</c:v>
                </c:pt>
                <c:pt idx="13289">
                  <c:v>18:13:25</c:v>
                </c:pt>
                <c:pt idx="13290">
                  <c:v>18:13:26</c:v>
                </c:pt>
                <c:pt idx="13291">
                  <c:v>18:13:27</c:v>
                </c:pt>
                <c:pt idx="13292">
                  <c:v>18:13:28</c:v>
                </c:pt>
                <c:pt idx="13293">
                  <c:v>18:13:29</c:v>
                </c:pt>
                <c:pt idx="13294">
                  <c:v>18:13:30</c:v>
                </c:pt>
                <c:pt idx="13295">
                  <c:v>18:13:31</c:v>
                </c:pt>
                <c:pt idx="13296">
                  <c:v>18:13:32</c:v>
                </c:pt>
                <c:pt idx="13297">
                  <c:v>18:13:33</c:v>
                </c:pt>
                <c:pt idx="13298">
                  <c:v>18:13:34</c:v>
                </c:pt>
                <c:pt idx="13299">
                  <c:v>18:13:35</c:v>
                </c:pt>
                <c:pt idx="13300">
                  <c:v>18:13:36</c:v>
                </c:pt>
                <c:pt idx="13301">
                  <c:v>18:13:37</c:v>
                </c:pt>
                <c:pt idx="13302">
                  <c:v>18:13:38</c:v>
                </c:pt>
                <c:pt idx="13303">
                  <c:v>18:13:39</c:v>
                </c:pt>
                <c:pt idx="13304">
                  <c:v>18:13:40</c:v>
                </c:pt>
                <c:pt idx="13305">
                  <c:v>18:13:41</c:v>
                </c:pt>
                <c:pt idx="13306">
                  <c:v>18:13:42</c:v>
                </c:pt>
                <c:pt idx="13307">
                  <c:v>18:13:43</c:v>
                </c:pt>
                <c:pt idx="13308">
                  <c:v>18:13:44</c:v>
                </c:pt>
                <c:pt idx="13309">
                  <c:v>18:13:45</c:v>
                </c:pt>
                <c:pt idx="13310">
                  <c:v>18:13:46</c:v>
                </c:pt>
                <c:pt idx="13311">
                  <c:v>18:13:47</c:v>
                </c:pt>
                <c:pt idx="13312">
                  <c:v>18:13:48</c:v>
                </c:pt>
                <c:pt idx="13313">
                  <c:v>18:13:49</c:v>
                </c:pt>
                <c:pt idx="13314">
                  <c:v>18:13:50</c:v>
                </c:pt>
                <c:pt idx="13315">
                  <c:v>18:13:51</c:v>
                </c:pt>
                <c:pt idx="13316">
                  <c:v>18:13:52</c:v>
                </c:pt>
                <c:pt idx="13317">
                  <c:v>18:13:53</c:v>
                </c:pt>
                <c:pt idx="13318">
                  <c:v>18:13:54</c:v>
                </c:pt>
                <c:pt idx="13319">
                  <c:v>18:13:55</c:v>
                </c:pt>
                <c:pt idx="13320">
                  <c:v>18:13:56</c:v>
                </c:pt>
                <c:pt idx="13321">
                  <c:v>18:13:57</c:v>
                </c:pt>
                <c:pt idx="13322">
                  <c:v>18:13:58</c:v>
                </c:pt>
                <c:pt idx="13323">
                  <c:v>18:13:59</c:v>
                </c:pt>
                <c:pt idx="13324">
                  <c:v>18:14:00</c:v>
                </c:pt>
                <c:pt idx="13325">
                  <c:v>18:14:01</c:v>
                </c:pt>
                <c:pt idx="13326">
                  <c:v>18:14:02</c:v>
                </c:pt>
                <c:pt idx="13327">
                  <c:v>18:14:03</c:v>
                </c:pt>
                <c:pt idx="13328">
                  <c:v>18:14:04</c:v>
                </c:pt>
                <c:pt idx="13329">
                  <c:v>18:14:05</c:v>
                </c:pt>
                <c:pt idx="13330">
                  <c:v>18:14:06</c:v>
                </c:pt>
                <c:pt idx="13331">
                  <c:v>18:14:07</c:v>
                </c:pt>
                <c:pt idx="13332">
                  <c:v>18:14:08</c:v>
                </c:pt>
                <c:pt idx="13333">
                  <c:v>18:14:09</c:v>
                </c:pt>
                <c:pt idx="13334">
                  <c:v>18:14:10</c:v>
                </c:pt>
                <c:pt idx="13335">
                  <c:v>18:14:11</c:v>
                </c:pt>
                <c:pt idx="13336">
                  <c:v>18:14:12</c:v>
                </c:pt>
                <c:pt idx="13337">
                  <c:v>18:14:13</c:v>
                </c:pt>
                <c:pt idx="13338">
                  <c:v>18:14:14</c:v>
                </c:pt>
                <c:pt idx="13339">
                  <c:v>18:14:15</c:v>
                </c:pt>
                <c:pt idx="13340">
                  <c:v>18:14:16</c:v>
                </c:pt>
                <c:pt idx="13341">
                  <c:v>18:14:17</c:v>
                </c:pt>
                <c:pt idx="13342">
                  <c:v>18:14:18</c:v>
                </c:pt>
                <c:pt idx="13343">
                  <c:v>18:14:19</c:v>
                </c:pt>
                <c:pt idx="13344">
                  <c:v>18:14:20</c:v>
                </c:pt>
                <c:pt idx="13345">
                  <c:v>18:14:21</c:v>
                </c:pt>
                <c:pt idx="13346">
                  <c:v>18:14:22</c:v>
                </c:pt>
                <c:pt idx="13347">
                  <c:v>18:14:23</c:v>
                </c:pt>
                <c:pt idx="13348">
                  <c:v>18:14:24</c:v>
                </c:pt>
                <c:pt idx="13349">
                  <c:v>18:14:25</c:v>
                </c:pt>
                <c:pt idx="13350">
                  <c:v>18:14:26</c:v>
                </c:pt>
                <c:pt idx="13351">
                  <c:v>18:14:27</c:v>
                </c:pt>
                <c:pt idx="13352">
                  <c:v>18:14:28</c:v>
                </c:pt>
                <c:pt idx="13353">
                  <c:v>18:14:29</c:v>
                </c:pt>
                <c:pt idx="13354">
                  <c:v>18:14:30</c:v>
                </c:pt>
                <c:pt idx="13355">
                  <c:v>18:14:31</c:v>
                </c:pt>
                <c:pt idx="13356">
                  <c:v>18:14:32</c:v>
                </c:pt>
                <c:pt idx="13357">
                  <c:v>18:14:33</c:v>
                </c:pt>
                <c:pt idx="13358">
                  <c:v>18:14:34</c:v>
                </c:pt>
                <c:pt idx="13359">
                  <c:v>18:14:35</c:v>
                </c:pt>
                <c:pt idx="13360">
                  <c:v>18:14:36</c:v>
                </c:pt>
                <c:pt idx="13361">
                  <c:v>18:14:37</c:v>
                </c:pt>
                <c:pt idx="13362">
                  <c:v>18:14:38</c:v>
                </c:pt>
                <c:pt idx="13363">
                  <c:v>18:14:39</c:v>
                </c:pt>
                <c:pt idx="13364">
                  <c:v>18:14:40</c:v>
                </c:pt>
                <c:pt idx="13365">
                  <c:v>18:14:41</c:v>
                </c:pt>
                <c:pt idx="13366">
                  <c:v>18:14:42</c:v>
                </c:pt>
                <c:pt idx="13367">
                  <c:v>18:14:43</c:v>
                </c:pt>
                <c:pt idx="13368">
                  <c:v>18:14:44</c:v>
                </c:pt>
                <c:pt idx="13369">
                  <c:v>18:14:45</c:v>
                </c:pt>
                <c:pt idx="13370">
                  <c:v>18:14:46</c:v>
                </c:pt>
                <c:pt idx="13371">
                  <c:v>18:14:47</c:v>
                </c:pt>
                <c:pt idx="13372">
                  <c:v>18:14:48</c:v>
                </c:pt>
                <c:pt idx="13373">
                  <c:v>18:14:49</c:v>
                </c:pt>
                <c:pt idx="13374">
                  <c:v>18:14:50</c:v>
                </c:pt>
                <c:pt idx="13375">
                  <c:v>18:14:51</c:v>
                </c:pt>
                <c:pt idx="13376">
                  <c:v>18:14:52</c:v>
                </c:pt>
                <c:pt idx="13377">
                  <c:v>18:14:53</c:v>
                </c:pt>
                <c:pt idx="13378">
                  <c:v>18:14:54</c:v>
                </c:pt>
                <c:pt idx="13379">
                  <c:v>18:14:55</c:v>
                </c:pt>
                <c:pt idx="13380">
                  <c:v>18:14:56</c:v>
                </c:pt>
                <c:pt idx="13381">
                  <c:v>18:14:57</c:v>
                </c:pt>
                <c:pt idx="13382">
                  <c:v>18:14:58</c:v>
                </c:pt>
                <c:pt idx="13383">
                  <c:v>18:14:59</c:v>
                </c:pt>
                <c:pt idx="13384">
                  <c:v>18:15:00</c:v>
                </c:pt>
                <c:pt idx="13385">
                  <c:v>18:15:01</c:v>
                </c:pt>
                <c:pt idx="13386">
                  <c:v>18:15:02</c:v>
                </c:pt>
                <c:pt idx="13387">
                  <c:v>18:15:03</c:v>
                </c:pt>
                <c:pt idx="13388">
                  <c:v>18:15:04</c:v>
                </c:pt>
                <c:pt idx="13389">
                  <c:v>18:15:05</c:v>
                </c:pt>
                <c:pt idx="13390">
                  <c:v>18:15:06</c:v>
                </c:pt>
                <c:pt idx="13391">
                  <c:v>18:15:07</c:v>
                </c:pt>
                <c:pt idx="13392">
                  <c:v>18:15:08</c:v>
                </c:pt>
                <c:pt idx="13393">
                  <c:v>18:15:09</c:v>
                </c:pt>
                <c:pt idx="13394">
                  <c:v>18:15:10</c:v>
                </c:pt>
                <c:pt idx="13395">
                  <c:v>18:15:11</c:v>
                </c:pt>
                <c:pt idx="13396">
                  <c:v>18:15:12</c:v>
                </c:pt>
                <c:pt idx="13397">
                  <c:v>18:15:13</c:v>
                </c:pt>
                <c:pt idx="13398">
                  <c:v>18:15:14</c:v>
                </c:pt>
                <c:pt idx="13399">
                  <c:v>18:15:15</c:v>
                </c:pt>
                <c:pt idx="13400">
                  <c:v>18:15:16</c:v>
                </c:pt>
                <c:pt idx="13401">
                  <c:v>18:15:17</c:v>
                </c:pt>
                <c:pt idx="13402">
                  <c:v>18:15:18</c:v>
                </c:pt>
                <c:pt idx="13403">
                  <c:v>18:15:19</c:v>
                </c:pt>
                <c:pt idx="13404">
                  <c:v>18:15:20</c:v>
                </c:pt>
                <c:pt idx="13405">
                  <c:v>18:15:21</c:v>
                </c:pt>
                <c:pt idx="13406">
                  <c:v>18:15:22</c:v>
                </c:pt>
                <c:pt idx="13407">
                  <c:v>18:15:23</c:v>
                </c:pt>
                <c:pt idx="13408">
                  <c:v>18:15:24</c:v>
                </c:pt>
                <c:pt idx="13409">
                  <c:v>18:15:25</c:v>
                </c:pt>
                <c:pt idx="13410">
                  <c:v>18:15:26</c:v>
                </c:pt>
                <c:pt idx="13411">
                  <c:v>18:15:27</c:v>
                </c:pt>
                <c:pt idx="13412">
                  <c:v>18:15:28</c:v>
                </c:pt>
                <c:pt idx="13413">
                  <c:v>18:15:29</c:v>
                </c:pt>
                <c:pt idx="13414">
                  <c:v>18:15:30</c:v>
                </c:pt>
                <c:pt idx="13415">
                  <c:v>18:15:31</c:v>
                </c:pt>
                <c:pt idx="13416">
                  <c:v>18:15:32</c:v>
                </c:pt>
                <c:pt idx="13417">
                  <c:v>18:15:33</c:v>
                </c:pt>
                <c:pt idx="13418">
                  <c:v>18:15:34</c:v>
                </c:pt>
                <c:pt idx="13419">
                  <c:v>18:15:35</c:v>
                </c:pt>
                <c:pt idx="13420">
                  <c:v>18:15:36</c:v>
                </c:pt>
                <c:pt idx="13421">
                  <c:v>18:15:37</c:v>
                </c:pt>
                <c:pt idx="13422">
                  <c:v>18:15:38</c:v>
                </c:pt>
                <c:pt idx="13423">
                  <c:v>18:15:39</c:v>
                </c:pt>
                <c:pt idx="13424">
                  <c:v>18:15:40</c:v>
                </c:pt>
                <c:pt idx="13425">
                  <c:v>18:15:41</c:v>
                </c:pt>
                <c:pt idx="13426">
                  <c:v>18:15:42</c:v>
                </c:pt>
                <c:pt idx="13427">
                  <c:v>18:15:43</c:v>
                </c:pt>
                <c:pt idx="13428">
                  <c:v>18:15:44</c:v>
                </c:pt>
                <c:pt idx="13429">
                  <c:v>18:15:45</c:v>
                </c:pt>
                <c:pt idx="13430">
                  <c:v>18:15:46</c:v>
                </c:pt>
                <c:pt idx="13431">
                  <c:v>18:15:47</c:v>
                </c:pt>
                <c:pt idx="13432">
                  <c:v>18:15:48</c:v>
                </c:pt>
                <c:pt idx="13433">
                  <c:v>18:15:49</c:v>
                </c:pt>
                <c:pt idx="13434">
                  <c:v>18:15:50</c:v>
                </c:pt>
                <c:pt idx="13435">
                  <c:v>18:15:51</c:v>
                </c:pt>
                <c:pt idx="13436">
                  <c:v>18:15:52</c:v>
                </c:pt>
                <c:pt idx="13437">
                  <c:v>18:15:53</c:v>
                </c:pt>
                <c:pt idx="13438">
                  <c:v>18:15:54</c:v>
                </c:pt>
                <c:pt idx="13439">
                  <c:v>18:15:55</c:v>
                </c:pt>
                <c:pt idx="13440">
                  <c:v>18:15:56</c:v>
                </c:pt>
                <c:pt idx="13441">
                  <c:v>18:15:57</c:v>
                </c:pt>
                <c:pt idx="13442">
                  <c:v>18:15:58</c:v>
                </c:pt>
                <c:pt idx="13443">
                  <c:v>18:15:59</c:v>
                </c:pt>
                <c:pt idx="13444">
                  <c:v>18:16:00</c:v>
                </c:pt>
                <c:pt idx="13445">
                  <c:v>18:16:01</c:v>
                </c:pt>
                <c:pt idx="13446">
                  <c:v>18:16:02</c:v>
                </c:pt>
                <c:pt idx="13447">
                  <c:v>18:16:03</c:v>
                </c:pt>
                <c:pt idx="13448">
                  <c:v>18:16:04</c:v>
                </c:pt>
                <c:pt idx="13449">
                  <c:v>18:16:05</c:v>
                </c:pt>
                <c:pt idx="13450">
                  <c:v>18:16:06</c:v>
                </c:pt>
                <c:pt idx="13451">
                  <c:v>18:16:07</c:v>
                </c:pt>
                <c:pt idx="13452">
                  <c:v>18:16:08</c:v>
                </c:pt>
                <c:pt idx="13453">
                  <c:v>18:16:09</c:v>
                </c:pt>
                <c:pt idx="13454">
                  <c:v>18:16:10</c:v>
                </c:pt>
                <c:pt idx="13455">
                  <c:v>18:16:11</c:v>
                </c:pt>
                <c:pt idx="13456">
                  <c:v>18:16:12</c:v>
                </c:pt>
                <c:pt idx="13457">
                  <c:v>18:16:13</c:v>
                </c:pt>
                <c:pt idx="13458">
                  <c:v>18:16:14</c:v>
                </c:pt>
                <c:pt idx="13459">
                  <c:v>18:16:15</c:v>
                </c:pt>
                <c:pt idx="13460">
                  <c:v>18:16:16</c:v>
                </c:pt>
                <c:pt idx="13461">
                  <c:v>18:16:17</c:v>
                </c:pt>
                <c:pt idx="13462">
                  <c:v>18:16:18</c:v>
                </c:pt>
                <c:pt idx="13463">
                  <c:v>18:16:19</c:v>
                </c:pt>
                <c:pt idx="13464">
                  <c:v>18:16:20</c:v>
                </c:pt>
                <c:pt idx="13465">
                  <c:v>18:16:21</c:v>
                </c:pt>
                <c:pt idx="13466">
                  <c:v>18:16:22</c:v>
                </c:pt>
                <c:pt idx="13467">
                  <c:v>18:16:23</c:v>
                </c:pt>
                <c:pt idx="13468">
                  <c:v>18:16:24</c:v>
                </c:pt>
                <c:pt idx="13469">
                  <c:v>18:16:25</c:v>
                </c:pt>
                <c:pt idx="13470">
                  <c:v>18:16:26</c:v>
                </c:pt>
                <c:pt idx="13471">
                  <c:v>18:16:27</c:v>
                </c:pt>
                <c:pt idx="13472">
                  <c:v>18:16:28</c:v>
                </c:pt>
                <c:pt idx="13473">
                  <c:v>18:16:29</c:v>
                </c:pt>
                <c:pt idx="13474">
                  <c:v>18:16:30</c:v>
                </c:pt>
                <c:pt idx="13475">
                  <c:v>18:16:31</c:v>
                </c:pt>
                <c:pt idx="13476">
                  <c:v>18:16:32</c:v>
                </c:pt>
                <c:pt idx="13477">
                  <c:v>18:16:33</c:v>
                </c:pt>
                <c:pt idx="13478">
                  <c:v>18:16:34</c:v>
                </c:pt>
                <c:pt idx="13479">
                  <c:v>18:16:35</c:v>
                </c:pt>
                <c:pt idx="13480">
                  <c:v>18:16:36</c:v>
                </c:pt>
                <c:pt idx="13481">
                  <c:v>18:16:37</c:v>
                </c:pt>
                <c:pt idx="13482">
                  <c:v>18:16:38</c:v>
                </c:pt>
                <c:pt idx="13483">
                  <c:v>18:16:39</c:v>
                </c:pt>
                <c:pt idx="13484">
                  <c:v>18:16:40</c:v>
                </c:pt>
                <c:pt idx="13485">
                  <c:v>18:16:41</c:v>
                </c:pt>
                <c:pt idx="13486">
                  <c:v>18:16:42</c:v>
                </c:pt>
                <c:pt idx="13487">
                  <c:v>18:16:43</c:v>
                </c:pt>
                <c:pt idx="13488">
                  <c:v>18:16:44</c:v>
                </c:pt>
                <c:pt idx="13489">
                  <c:v>18:16:45</c:v>
                </c:pt>
                <c:pt idx="13490">
                  <c:v>18:16:46</c:v>
                </c:pt>
                <c:pt idx="13491">
                  <c:v>18:16:47</c:v>
                </c:pt>
                <c:pt idx="13492">
                  <c:v>18:16:48</c:v>
                </c:pt>
                <c:pt idx="13493">
                  <c:v>18:16:49</c:v>
                </c:pt>
                <c:pt idx="13494">
                  <c:v>18:16:50</c:v>
                </c:pt>
                <c:pt idx="13495">
                  <c:v>18:16:51</c:v>
                </c:pt>
                <c:pt idx="13496">
                  <c:v>18:16:52</c:v>
                </c:pt>
                <c:pt idx="13497">
                  <c:v>18:16:53</c:v>
                </c:pt>
                <c:pt idx="13498">
                  <c:v>18:16:54</c:v>
                </c:pt>
                <c:pt idx="13499">
                  <c:v>18:16:55</c:v>
                </c:pt>
                <c:pt idx="13500">
                  <c:v>18:16:56</c:v>
                </c:pt>
                <c:pt idx="13501">
                  <c:v>18:16:57</c:v>
                </c:pt>
                <c:pt idx="13502">
                  <c:v>18:16:58</c:v>
                </c:pt>
                <c:pt idx="13503">
                  <c:v>18:16:59</c:v>
                </c:pt>
                <c:pt idx="13504">
                  <c:v>18:17:00</c:v>
                </c:pt>
                <c:pt idx="13505">
                  <c:v>18:17:01</c:v>
                </c:pt>
                <c:pt idx="13506">
                  <c:v>18:17:02</c:v>
                </c:pt>
                <c:pt idx="13507">
                  <c:v>18:17:03</c:v>
                </c:pt>
                <c:pt idx="13508">
                  <c:v>18:17:04</c:v>
                </c:pt>
                <c:pt idx="13509">
                  <c:v>18:17:05</c:v>
                </c:pt>
                <c:pt idx="13510">
                  <c:v>18:17:06</c:v>
                </c:pt>
                <c:pt idx="13511">
                  <c:v>18:17:07</c:v>
                </c:pt>
                <c:pt idx="13512">
                  <c:v>18:17:08</c:v>
                </c:pt>
                <c:pt idx="13513">
                  <c:v>18:17:09</c:v>
                </c:pt>
                <c:pt idx="13514">
                  <c:v>18:17:10</c:v>
                </c:pt>
                <c:pt idx="13515">
                  <c:v>18:17:11</c:v>
                </c:pt>
                <c:pt idx="13516">
                  <c:v>18:17:12</c:v>
                </c:pt>
                <c:pt idx="13517">
                  <c:v>18:17:13</c:v>
                </c:pt>
                <c:pt idx="13518">
                  <c:v>18:17:14</c:v>
                </c:pt>
                <c:pt idx="13519">
                  <c:v>18:17:15</c:v>
                </c:pt>
                <c:pt idx="13520">
                  <c:v>18:17:16</c:v>
                </c:pt>
                <c:pt idx="13521">
                  <c:v>18:17:17</c:v>
                </c:pt>
                <c:pt idx="13522">
                  <c:v>18:17:18</c:v>
                </c:pt>
                <c:pt idx="13523">
                  <c:v>18:17:19</c:v>
                </c:pt>
                <c:pt idx="13524">
                  <c:v>18:17:20</c:v>
                </c:pt>
                <c:pt idx="13525">
                  <c:v>18:17:21</c:v>
                </c:pt>
                <c:pt idx="13526">
                  <c:v>18:17:22</c:v>
                </c:pt>
                <c:pt idx="13527">
                  <c:v>18:17:23</c:v>
                </c:pt>
                <c:pt idx="13528">
                  <c:v>18:17:24</c:v>
                </c:pt>
                <c:pt idx="13529">
                  <c:v>18:17:25</c:v>
                </c:pt>
                <c:pt idx="13530">
                  <c:v>18:17:26</c:v>
                </c:pt>
                <c:pt idx="13531">
                  <c:v>18:17:27</c:v>
                </c:pt>
                <c:pt idx="13532">
                  <c:v>18:17:28</c:v>
                </c:pt>
                <c:pt idx="13533">
                  <c:v>18:17:29</c:v>
                </c:pt>
                <c:pt idx="13534">
                  <c:v>18:17:30</c:v>
                </c:pt>
                <c:pt idx="13535">
                  <c:v>18:17:31</c:v>
                </c:pt>
                <c:pt idx="13536">
                  <c:v>18:17:32</c:v>
                </c:pt>
                <c:pt idx="13537">
                  <c:v>18:17:33</c:v>
                </c:pt>
                <c:pt idx="13538">
                  <c:v>18:17:34</c:v>
                </c:pt>
                <c:pt idx="13539">
                  <c:v>18:17:35</c:v>
                </c:pt>
                <c:pt idx="13540">
                  <c:v>18:17:36</c:v>
                </c:pt>
                <c:pt idx="13541">
                  <c:v>18:17:37</c:v>
                </c:pt>
                <c:pt idx="13542">
                  <c:v>18:17:38</c:v>
                </c:pt>
                <c:pt idx="13543">
                  <c:v>18:17:39</c:v>
                </c:pt>
                <c:pt idx="13544">
                  <c:v>18:17:40</c:v>
                </c:pt>
                <c:pt idx="13545">
                  <c:v>18:17:41</c:v>
                </c:pt>
                <c:pt idx="13546">
                  <c:v>18:17:42</c:v>
                </c:pt>
                <c:pt idx="13547">
                  <c:v>18:17:43</c:v>
                </c:pt>
                <c:pt idx="13548">
                  <c:v>18:17:44</c:v>
                </c:pt>
                <c:pt idx="13549">
                  <c:v>18:17:45</c:v>
                </c:pt>
                <c:pt idx="13550">
                  <c:v>18:17:46</c:v>
                </c:pt>
                <c:pt idx="13551">
                  <c:v>18:17:47</c:v>
                </c:pt>
                <c:pt idx="13552">
                  <c:v>18:17:48</c:v>
                </c:pt>
                <c:pt idx="13553">
                  <c:v>18:17:49</c:v>
                </c:pt>
                <c:pt idx="13554">
                  <c:v>18:17:50</c:v>
                </c:pt>
                <c:pt idx="13555">
                  <c:v>18:17:51</c:v>
                </c:pt>
                <c:pt idx="13556">
                  <c:v>18:17:52</c:v>
                </c:pt>
                <c:pt idx="13557">
                  <c:v>18:17:53</c:v>
                </c:pt>
                <c:pt idx="13558">
                  <c:v>18:17:54</c:v>
                </c:pt>
                <c:pt idx="13559">
                  <c:v>18:17:55</c:v>
                </c:pt>
                <c:pt idx="13560">
                  <c:v>18:17:56</c:v>
                </c:pt>
                <c:pt idx="13561">
                  <c:v>18:17:57</c:v>
                </c:pt>
                <c:pt idx="13562">
                  <c:v>18:17:58</c:v>
                </c:pt>
                <c:pt idx="13563">
                  <c:v>18:17:59</c:v>
                </c:pt>
                <c:pt idx="13564">
                  <c:v>18:18:00</c:v>
                </c:pt>
                <c:pt idx="13565">
                  <c:v>18:18:01</c:v>
                </c:pt>
                <c:pt idx="13566">
                  <c:v>18:18:02</c:v>
                </c:pt>
                <c:pt idx="13567">
                  <c:v>18:18:03</c:v>
                </c:pt>
                <c:pt idx="13568">
                  <c:v>18:18:04</c:v>
                </c:pt>
                <c:pt idx="13569">
                  <c:v>18:18:05</c:v>
                </c:pt>
                <c:pt idx="13570">
                  <c:v>18:18:06</c:v>
                </c:pt>
                <c:pt idx="13571">
                  <c:v>18:18:07</c:v>
                </c:pt>
                <c:pt idx="13572">
                  <c:v>18:18:08</c:v>
                </c:pt>
                <c:pt idx="13573">
                  <c:v>18:18:09</c:v>
                </c:pt>
                <c:pt idx="13574">
                  <c:v>18:18:10</c:v>
                </c:pt>
                <c:pt idx="13575">
                  <c:v>18:18:11</c:v>
                </c:pt>
                <c:pt idx="13576">
                  <c:v>18:18:12</c:v>
                </c:pt>
                <c:pt idx="13577">
                  <c:v>18:18:13</c:v>
                </c:pt>
                <c:pt idx="13578">
                  <c:v>18:18:14</c:v>
                </c:pt>
                <c:pt idx="13579">
                  <c:v>18:18:15</c:v>
                </c:pt>
                <c:pt idx="13580">
                  <c:v>18:18:16</c:v>
                </c:pt>
                <c:pt idx="13581">
                  <c:v>18:18:17</c:v>
                </c:pt>
                <c:pt idx="13582">
                  <c:v>18:18:18</c:v>
                </c:pt>
                <c:pt idx="13583">
                  <c:v>18:18:19</c:v>
                </c:pt>
                <c:pt idx="13584">
                  <c:v>18:18:20</c:v>
                </c:pt>
                <c:pt idx="13585">
                  <c:v>18:18:21</c:v>
                </c:pt>
                <c:pt idx="13586">
                  <c:v>18:18:22</c:v>
                </c:pt>
                <c:pt idx="13587">
                  <c:v>18:18:23</c:v>
                </c:pt>
                <c:pt idx="13588">
                  <c:v>18:18:24</c:v>
                </c:pt>
                <c:pt idx="13589">
                  <c:v>18:18:25</c:v>
                </c:pt>
                <c:pt idx="13590">
                  <c:v>18:18:26</c:v>
                </c:pt>
                <c:pt idx="13591">
                  <c:v>18:18:27</c:v>
                </c:pt>
                <c:pt idx="13592">
                  <c:v>18:18:28</c:v>
                </c:pt>
                <c:pt idx="13593">
                  <c:v>18:18:29</c:v>
                </c:pt>
                <c:pt idx="13594">
                  <c:v>18:18:30</c:v>
                </c:pt>
                <c:pt idx="13595">
                  <c:v>18:18:31</c:v>
                </c:pt>
                <c:pt idx="13596">
                  <c:v>18:18:32</c:v>
                </c:pt>
                <c:pt idx="13597">
                  <c:v>18:18:33</c:v>
                </c:pt>
                <c:pt idx="13598">
                  <c:v>18:18:34</c:v>
                </c:pt>
                <c:pt idx="13599">
                  <c:v>18:18:35</c:v>
                </c:pt>
                <c:pt idx="13600">
                  <c:v>18:18:36</c:v>
                </c:pt>
                <c:pt idx="13601">
                  <c:v>18:18:37</c:v>
                </c:pt>
                <c:pt idx="13602">
                  <c:v>18:18:38</c:v>
                </c:pt>
                <c:pt idx="13603">
                  <c:v>18:18:39</c:v>
                </c:pt>
                <c:pt idx="13604">
                  <c:v>18:18:40</c:v>
                </c:pt>
                <c:pt idx="13605">
                  <c:v>18:18:41</c:v>
                </c:pt>
                <c:pt idx="13606">
                  <c:v>18:18:42</c:v>
                </c:pt>
                <c:pt idx="13607">
                  <c:v>18:18:43</c:v>
                </c:pt>
                <c:pt idx="13608">
                  <c:v>18:18:44</c:v>
                </c:pt>
                <c:pt idx="13609">
                  <c:v>18:18:45</c:v>
                </c:pt>
                <c:pt idx="13610">
                  <c:v>18:18:46</c:v>
                </c:pt>
                <c:pt idx="13611">
                  <c:v>18:18:47</c:v>
                </c:pt>
                <c:pt idx="13612">
                  <c:v>18:18:48</c:v>
                </c:pt>
                <c:pt idx="13613">
                  <c:v>18:18:49</c:v>
                </c:pt>
                <c:pt idx="13614">
                  <c:v>18:18:50</c:v>
                </c:pt>
                <c:pt idx="13615">
                  <c:v>18:18:51</c:v>
                </c:pt>
                <c:pt idx="13616">
                  <c:v>18:18:52</c:v>
                </c:pt>
                <c:pt idx="13617">
                  <c:v>18:18:53</c:v>
                </c:pt>
                <c:pt idx="13618">
                  <c:v>18:18:54</c:v>
                </c:pt>
                <c:pt idx="13619">
                  <c:v>18:18:55</c:v>
                </c:pt>
                <c:pt idx="13620">
                  <c:v>18:18:56</c:v>
                </c:pt>
                <c:pt idx="13621">
                  <c:v>18:18:57</c:v>
                </c:pt>
                <c:pt idx="13622">
                  <c:v>18:18:58</c:v>
                </c:pt>
                <c:pt idx="13623">
                  <c:v>18:18:59</c:v>
                </c:pt>
                <c:pt idx="13624">
                  <c:v>18:19:00</c:v>
                </c:pt>
                <c:pt idx="13625">
                  <c:v>18:19:01</c:v>
                </c:pt>
                <c:pt idx="13626">
                  <c:v>18:19:02</c:v>
                </c:pt>
                <c:pt idx="13627">
                  <c:v>18:19:03</c:v>
                </c:pt>
                <c:pt idx="13628">
                  <c:v>18:19:04</c:v>
                </c:pt>
                <c:pt idx="13629">
                  <c:v>18:19:05</c:v>
                </c:pt>
                <c:pt idx="13630">
                  <c:v>18:19:06</c:v>
                </c:pt>
                <c:pt idx="13631">
                  <c:v>18:19:07</c:v>
                </c:pt>
                <c:pt idx="13632">
                  <c:v>18:19:08</c:v>
                </c:pt>
                <c:pt idx="13633">
                  <c:v>18:19:09</c:v>
                </c:pt>
                <c:pt idx="13634">
                  <c:v>18:19:10</c:v>
                </c:pt>
                <c:pt idx="13635">
                  <c:v>18:19:11</c:v>
                </c:pt>
                <c:pt idx="13636">
                  <c:v>18:19:12</c:v>
                </c:pt>
                <c:pt idx="13637">
                  <c:v>18:19:13</c:v>
                </c:pt>
                <c:pt idx="13638">
                  <c:v>18:19:14</c:v>
                </c:pt>
                <c:pt idx="13639">
                  <c:v>18:19:15</c:v>
                </c:pt>
                <c:pt idx="13640">
                  <c:v>18:19:16</c:v>
                </c:pt>
                <c:pt idx="13641">
                  <c:v>18:19:17</c:v>
                </c:pt>
                <c:pt idx="13642">
                  <c:v>18:19:18</c:v>
                </c:pt>
                <c:pt idx="13643">
                  <c:v>18:19:19</c:v>
                </c:pt>
                <c:pt idx="13644">
                  <c:v>18:19:20</c:v>
                </c:pt>
                <c:pt idx="13645">
                  <c:v>18:19:21</c:v>
                </c:pt>
                <c:pt idx="13646">
                  <c:v>18:19:22</c:v>
                </c:pt>
                <c:pt idx="13647">
                  <c:v>18:19:23</c:v>
                </c:pt>
                <c:pt idx="13648">
                  <c:v>18:19:24</c:v>
                </c:pt>
                <c:pt idx="13649">
                  <c:v>18:19:25</c:v>
                </c:pt>
                <c:pt idx="13650">
                  <c:v>18:19:26</c:v>
                </c:pt>
                <c:pt idx="13651">
                  <c:v>18:19:27</c:v>
                </c:pt>
                <c:pt idx="13652">
                  <c:v>18:19:28</c:v>
                </c:pt>
                <c:pt idx="13653">
                  <c:v>18:19:29</c:v>
                </c:pt>
                <c:pt idx="13654">
                  <c:v>18:19:30</c:v>
                </c:pt>
                <c:pt idx="13655">
                  <c:v>18:19:31</c:v>
                </c:pt>
                <c:pt idx="13656">
                  <c:v>18:19:32</c:v>
                </c:pt>
                <c:pt idx="13657">
                  <c:v>18:19:33</c:v>
                </c:pt>
                <c:pt idx="13658">
                  <c:v>18:19:34</c:v>
                </c:pt>
                <c:pt idx="13659">
                  <c:v>18:19:35</c:v>
                </c:pt>
                <c:pt idx="13660">
                  <c:v>18:19:36</c:v>
                </c:pt>
                <c:pt idx="13661">
                  <c:v>18:19:37</c:v>
                </c:pt>
                <c:pt idx="13662">
                  <c:v>18:19:38</c:v>
                </c:pt>
                <c:pt idx="13663">
                  <c:v>18:19:39</c:v>
                </c:pt>
                <c:pt idx="13664">
                  <c:v>18:19:40</c:v>
                </c:pt>
                <c:pt idx="13665">
                  <c:v>18:19:41</c:v>
                </c:pt>
                <c:pt idx="13666">
                  <c:v>18:19:42</c:v>
                </c:pt>
                <c:pt idx="13667">
                  <c:v>18:19:43</c:v>
                </c:pt>
                <c:pt idx="13668">
                  <c:v>18:19:44</c:v>
                </c:pt>
                <c:pt idx="13669">
                  <c:v>18:19:45</c:v>
                </c:pt>
                <c:pt idx="13670">
                  <c:v>18:19:46</c:v>
                </c:pt>
                <c:pt idx="13671">
                  <c:v>18:19:47</c:v>
                </c:pt>
                <c:pt idx="13672">
                  <c:v>18:19:48</c:v>
                </c:pt>
                <c:pt idx="13673">
                  <c:v>18:19:49</c:v>
                </c:pt>
                <c:pt idx="13674">
                  <c:v>18:19:50</c:v>
                </c:pt>
                <c:pt idx="13675">
                  <c:v>18:19:51</c:v>
                </c:pt>
                <c:pt idx="13676">
                  <c:v>18:19:52</c:v>
                </c:pt>
                <c:pt idx="13677">
                  <c:v>18:19:53</c:v>
                </c:pt>
                <c:pt idx="13678">
                  <c:v>18:19:54</c:v>
                </c:pt>
                <c:pt idx="13679">
                  <c:v>18:19:55</c:v>
                </c:pt>
                <c:pt idx="13680">
                  <c:v>18:19:56</c:v>
                </c:pt>
                <c:pt idx="13681">
                  <c:v>18:19:57</c:v>
                </c:pt>
                <c:pt idx="13682">
                  <c:v>18:19:58</c:v>
                </c:pt>
                <c:pt idx="13683">
                  <c:v>18:19:59</c:v>
                </c:pt>
                <c:pt idx="13684">
                  <c:v>18:20:00</c:v>
                </c:pt>
                <c:pt idx="13685">
                  <c:v>18:20:01</c:v>
                </c:pt>
                <c:pt idx="13686">
                  <c:v>18:20:02</c:v>
                </c:pt>
                <c:pt idx="13687">
                  <c:v>18:20:03</c:v>
                </c:pt>
                <c:pt idx="13688">
                  <c:v>18:20:04</c:v>
                </c:pt>
                <c:pt idx="13689">
                  <c:v>18:20:05</c:v>
                </c:pt>
                <c:pt idx="13690">
                  <c:v>18:20:06</c:v>
                </c:pt>
                <c:pt idx="13691">
                  <c:v>18:20:07</c:v>
                </c:pt>
                <c:pt idx="13692">
                  <c:v>18:20:08</c:v>
                </c:pt>
                <c:pt idx="13693">
                  <c:v>18:20:09</c:v>
                </c:pt>
                <c:pt idx="13694">
                  <c:v>18:20:10</c:v>
                </c:pt>
                <c:pt idx="13695">
                  <c:v>18:20:11</c:v>
                </c:pt>
                <c:pt idx="13696">
                  <c:v>18:20:12</c:v>
                </c:pt>
                <c:pt idx="13697">
                  <c:v>18:20:13</c:v>
                </c:pt>
                <c:pt idx="13698">
                  <c:v>18:20:14</c:v>
                </c:pt>
                <c:pt idx="13699">
                  <c:v>18:20:15</c:v>
                </c:pt>
                <c:pt idx="13700">
                  <c:v>18:20:16</c:v>
                </c:pt>
                <c:pt idx="13701">
                  <c:v>18:20:17</c:v>
                </c:pt>
                <c:pt idx="13702">
                  <c:v>18:20:18</c:v>
                </c:pt>
                <c:pt idx="13703">
                  <c:v>18:20:19</c:v>
                </c:pt>
                <c:pt idx="13704">
                  <c:v>18:20:20</c:v>
                </c:pt>
                <c:pt idx="13705">
                  <c:v>18:20:21</c:v>
                </c:pt>
                <c:pt idx="13706">
                  <c:v>18:20:22</c:v>
                </c:pt>
                <c:pt idx="13707">
                  <c:v>18:20:23</c:v>
                </c:pt>
                <c:pt idx="13708">
                  <c:v>18:20:24</c:v>
                </c:pt>
                <c:pt idx="13709">
                  <c:v>18:20:25</c:v>
                </c:pt>
                <c:pt idx="13710">
                  <c:v>18:20:26</c:v>
                </c:pt>
                <c:pt idx="13711">
                  <c:v>18:20:27</c:v>
                </c:pt>
                <c:pt idx="13712">
                  <c:v>18:20:28</c:v>
                </c:pt>
                <c:pt idx="13713">
                  <c:v>18:20:29</c:v>
                </c:pt>
                <c:pt idx="13714">
                  <c:v>18:20:30</c:v>
                </c:pt>
                <c:pt idx="13715">
                  <c:v>18:20:31</c:v>
                </c:pt>
                <c:pt idx="13716">
                  <c:v>18:20:32</c:v>
                </c:pt>
                <c:pt idx="13717">
                  <c:v>18:20:33</c:v>
                </c:pt>
                <c:pt idx="13718">
                  <c:v>18:20:34</c:v>
                </c:pt>
                <c:pt idx="13719">
                  <c:v>18:20:35</c:v>
                </c:pt>
                <c:pt idx="13720">
                  <c:v>18:20:36</c:v>
                </c:pt>
                <c:pt idx="13721">
                  <c:v>18:20:37</c:v>
                </c:pt>
                <c:pt idx="13722">
                  <c:v>18:20:38</c:v>
                </c:pt>
                <c:pt idx="13723">
                  <c:v>18:20:39</c:v>
                </c:pt>
                <c:pt idx="13724">
                  <c:v>18:20:40</c:v>
                </c:pt>
                <c:pt idx="13725">
                  <c:v>18:20:41</c:v>
                </c:pt>
                <c:pt idx="13726">
                  <c:v>18:20:42</c:v>
                </c:pt>
                <c:pt idx="13727">
                  <c:v>18:20:43</c:v>
                </c:pt>
                <c:pt idx="13728">
                  <c:v>18:20:44</c:v>
                </c:pt>
                <c:pt idx="13729">
                  <c:v>18:20:45</c:v>
                </c:pt>
                <c:pt idx="13730">
                  <c:v>18:20:46</c:v>
                </c:pt>
                <c:pt idx="13731">
                  <c:v>18:20:47</c:v>
                </c:pt>
                <c:pt idx="13732">
                  <c:v>18:20:48</c:v>
                </c:pt>
                <c:pt idx="13733">
                  <c:v>18:20:49</c:v>
                </c:pt>
                <c:pt idx="13734">
                  <c:v>18:20:50</c:v>
                </c:pt>
                <c:pt idx="13735">
                  <c:v>18:20:51</c:v>
                </c:pt>
                <c:pt idx="13736">
                  <c:v>18:20:52</c:v>
                </c:pt>
                <c:pt idx="13737">
                  <c:v>18:20:53</c:v>
                </c:pt>
                <c:pt idx="13738">
                  <c:v>18:20:54</c:v>
                </c:pt>
                <c:pt idx="13739">
                  <c:v>18:20:55</c:v>
                </c:pt>
                <c:pt idx="13740">
                  <c:v>18:20:56</c:v>
                </c:pt>
                <c:pt idx="13741">
                  <c:v>18:20:57</c:v>
                </c:pt>
                <c:pt idx="13742">
                  <c:v>18:20:58</c:v>
                </c:pt>
                <c:pt idx="13743">
                  <c:v>18:20:59</c:v>
                </c:pt>
                <c:pt idx="13744">
                  <c:v>18:21:00</c:v>
                </c:pt>
                <c:pt idx="13745">
                  <c:v>18:21:01</c:v>
                </c:pt>
                <c:pt idx="13746">
                  <c:v>18:21:02</c:v>
                </c:pt>
                <c:pt idx="13747">
                  <c:v>18:21:03</c:v>
                </c:pt>
                <c:pt idx="13748">
                  <c:v>18:21:04</c:v>
                </c:pt>
                <c:pt idx="13749">
                  <c:v>18:21:05</c:v>
                </c:pt>
                <c:pt idx="13750">
                  <c:v>18:21:06</c:v>
                </c:pt>
                <c:pt idx="13751">
                  <c:v>18:21:07</c:v>
                </c:pt>
                <c:pt idx="13752">
                  <c:v>18:21:08</c:v>
                </c:pt>
                <c:pt idx="13753">
                  <c:v>18:21:09</c:v>
                </c:pt>
                <c:pt idx="13754">
                  <c:v>18:21:10</c:v>
                </c:pt>
                <c:pt idx="13755">
                  <c:v>18:21:11</c:v>
                </c:pt>
                <c:pt idx="13756">
                  <c:v>18:21:12</c:v>
                </c:pt>
                <c:pt idx="13757">
                  <c:v>18:21:13</c:v>
                </c:pt>
                <c:pt idx="13758">
                  <c:v>18:21:14</c:v>
                </c:pt>
                <c:pt idx="13759">
                  <c:v>18:21:15</c:v>
                </c:pt>
                <c:pt idx="13760">
                  <c:v>18:21:16</c:v>
                </c:pt>
                <c:pt idx="13761">
                  <c:v>18:21:17</c:v>
                </c:pt>
                <c:pt idx="13762">
                  <c:v>18:21:18</c:v>
                </c:pt>
                <c:pt idx="13763">
                  <c:v>18:21:19</c:v>
                </c:pt>
                <c:pt idx="13764">
                  <c:v>18:21:20</c:v>
                </c:pt>
                <c:pt idx="13765">
                  <c:v>18:21:21</c:v>
                </c:pt>
                <c:pt idx="13766">
                  <c:v>18:21:22</c:v>
                </c:pt>
                <c:pt idx="13767">
                  <c:v>18:21:23</c:v>
                </c:pt>
                <c:pt idx="13768">
                  <c:v>18:21:24</c:v>
                </c:pt>
                <c:pt idx="13769">
                  <c:v>18:21:25</c:v>
                </c:pt>
                <c:pt idx="13770">
                  <c:v>18:21:26</c:v>
                </c:pt>
                <c:pt idx="13771">
                  <c:v>18:21:27</c:v>
                </c:pt>
                <c:pt idx="13772">
                  <c:v>18:21:28</c:v>
                </c:pt>
                <c:pt idx="13773">
                  <c:v>18:21:29</c:v>
                </c:pt>
                <c:pt idx="13774">
                  <c:v>18:21:30</c:v>
                </c:pt>
                <c:pt idx="13775">
                  <c:v>18:21:31</c:v>
                </c:pt>
                <c:pt idx="13776">
                  <c:v>18:21:32</c:v>
                </c:pt>
                <c:pt idx="13777">
                  <c:v>18:21:33</c:v>
                </c:pt>
                <c:pt idx="13778">
                  <c:v>18:21:34</c:v>
                </c:pt>
                <c:pt idx="13779">
                  <c:v>18:21:35</c:v>
                </c:pt>
                <c:pt idx="13780">
                  <c:v>18:21:36</c:v>
                </c:pt>
                <c:pt idx="13781">
                  <c:v>18:21:37</c:v>
                </c:pt>
                <c:pt idx="13782">
                  <c:v>18:21:38</c:v>
                </c:pt>
                <c:pt idx="13783">
                  <c:v>18:21:39</c:v>
                </c:pt>
                <c:pt idx="13784">
                  <c:v>18:21:40</c:v>
                </c:pt>
                <c:pt idx="13785">
                  <c:v>18:21:41</c:v>
                </c:pt>
                <c:pt idx="13786">
                  <c:v>18:21:42</c:v>
                </c:pt>
                <c:pt idx="13787">
                  <c:v>18:21:43</c:v>
                </c:pt>
                <c:pt idx="13788">
                  <c:v>18:21:44</c:v>
                </c:pt>
                <c:pt idx="13789">
                  <c:v>18:21:45</c:v>
                </c:pt>
                <c:pt idx="13790">
                  <c:v>18:21:46</c:v>
                </c:pt>
                <c:pt idx="13791">
                  <c:v>18:21:47</c:v>
                </c:pt>
                <c:pt idx="13792">
                  <c:v>18:21:48</c:v>
                </c:pt>
                <c:pt idx="13793">
                  <c:v>18:21:49</c:v>
                </c:pt>
                <c:pt idx="13794">
                  <c:v>18:21:50</c:v>
                </c:pt>
                <c:pt idx="13795">
                  <c:v>18:21:51</c:v>
                </c:pt>
                <c:pt idx="13796">
                  <c:v>18:21:52</c:v>
                </c:pt>
                <c:pt idx="13797">
                  <c:v>18:21:53</c:v>
                </c:pt>
                <c:pt idx="13798">
                  <c:v>18:21:54</c:v>
                </c:pt>
                <c:pt idx="13799">
                  <c:v>18:21:55</c:v>
                </c:pt>
                <c:pt idx="13800">
                  <c:v>18:21:56</c:v>
                </c:pt>
                <c:pt idx="13801">
                  <c:v>18:21:57</c:v>
                </c:pt>
                <c:pt idx="13802">
                  <c:v>18:21:58</c:v>
                </c:pt>
                <c:pt idx="13803">
                  <c:v>18:21:59</c:v>
                </c:pt>
                <c:pt idx="13804">
                  <c:v>18:22:00</c:v>
                </c:pt>
                <c:pt idx="13805">
                  <c:v>18:22:01</c:v>
                </c:pt>
                <c:pt idx="13806">
                  <c:v>18:22:02</c:v>
                </c:pt>
                <c:pt idx="13807">
                  <c:v>18:22:03</c:v>
                </c:pt>
                <c:pt idx="13808">
                  <c:v>18:22:04</c:v>
                </c:pt>
                <c:pt idx="13809">
                  <c:v>18:22:05</c:v>
                </c:pt>
                <c:pt idx="13810">
                  <c:v>18:22:06</c:v>
                </c:pt>
                <c:pt idx="13811">
                  <c:v>18:22:07</c:v>
                </c:pt>
                <c:pt idx="13812">
                  <c:v>18:22:08</c:v>
                </c:pt>
                <c:pt idx="13813">
                  <c:v>18:22:09</c:v>
                </c:pt>
                <c:pt idx="13814">
                  <c:v>18:22:10</c:v>
                </c:pt>
                <c:pt idx="13815">
                  <c:v>18:22:11</c:v>
                </c:pt>
                <c:pt idx="13816">
                  <c:v>18:22:12</c:v>
                </c:pt>
                <c:pt idx="13817">
                  <c:v>18:22:13</c:v>
                </c:pt>
                <c:pt idx="13818">
                  <c:v>18:22:14</c:v>
                </c:pt>
                <c:pt idx="13819">
                  <c:v>18:22:15</c:v>
                </c:pt>
                <c:pt idx="13820">
                  <c:v>18:22:16</c:v>
                </c:pt>
                <c:pt idx="13821">
                  <c:v>18:22:17</c:v>
                </c:pt>
                <c:pt idx="13822">
                  <c:v>18:22:18</c:v>
                </c:pt>
                <c:pt idx="13823">
                  <c:v>18:22:19</c:v>
                </c:pt>
                <c:pt idx="13824">
                  <c:v>18:22:20</c:v>
                </c:pt>
                <c:pt idx="13825">
                  <c:v>18:22:21</c:v>
                </c:pt>
                <c:pt idx="13826">
                  <c:v>18:22:22</c:v>
                </c:pt>
                <c:pt idx="13827">
                  <c:v>18:22:23</c:v>
                </c:pt>
                <c:pt idx="13828">
                  <c:v>18:22:24</c:v>
                </c:pt>
                <c:pt idx="13829">
                  <c:v>18:22:25</c:v>
                </c:pt>
                <c:pt idx="13830">
                  <c:v>18:22:26</c:v>
                </c:pt>
                <c:pt idx="13831">
                  <c:v>18:22:27</c:v>
                </c:pt>
                <c:pt idx="13832">
                  <c:v>18:22:28</c:v>
                </c:pt>
                <c:pt idx="13833">
                  <c:v>18:22:29</c:v>
                </c:pt>
                <c:pt idx="13834">
                  <c:v>18:22:30</c:v>
                </c:pt>
                <c:pt idx="13835">
                  <c:v>18:22:31</c:v>
                </c:pt>
                <c:pt idx="13836">
                  <c:v>18:22:32</c:v>
                </c:pt>
                <c:pt idx="13837">
                  <c:v>18:22:33</c:v>
                </c:pt>
                <c:pt idx="13838">
                  <c:v>18:22:34</c:v>
                </c:pt>
                <c:pt idx="13839">
                  <c:v>18:22:35</c:v>
                </c:pt>
                <c:pt idx="13840">
                  <c:v>18:22:36</c:v>
                </c:pt>
                <c:pt idx="13841">
                  <c:v>18:22:37</c:v>
                </c:pt>
                <c:pt idx="13842">
                  <c:v>18:22:38</c:v>
                </c:pt>
                <c:pt idx="13843">
                  <c:v>18:22:39</c:v>
                </c:pt>
                <c:pt idx="13844">
                  <c:v>18:22:40</c:v>
                </c:pt>
                <c:pt idx="13845">
                  <c:v>18:22:41</c:v>
                </c:pt>
                <c:pt idx="13846">
                  <c:v>18:22:42</c:v>
                </c:pt>
                <c:pt idx="13847">
                  <c:v>18:22:43</c:v>
                </c:pt>
                <c:pt idx="13848">
                  <c:v>18:22:44</c:v>
                </c:pt>
                <c:pt idx="13849">
                  <c:v>18:22:45</c:v>
                </c:pt>
                <c:pt idx="13850">
                  <c:v>18:22:46</c:v>
                </c:pt>
                <c:pt idx="13851">
                  <c:v>18:22:47</c:v>
                </c:pt>
                <c:pt idx="13852">
                  <c:v>18:22:48</c:v>
                </c:pt>
                <c:pt idx="13853">
                  <c:v>18:22:49</c:v>
                </c:pt>
                <c:pt idx="13854">
                  <c:v>18:22:50</c:v>
                </c:pt>
                <c:pt idx="13855">
                  <c:v>18:22:51</c:v>
                </c:pt>
                <c:pt idx="13856">
                  <c:v>18:22:52</c:v>
                </c:pt>
                <c:pt idx="13857">
                  <c:v>18:22:53</c:v>
                </c:pt>
                <c:pt idx="13858">
                  <c:v>18:22:54</c:v>
                </c:pt>
                <c:pt idx="13859">
                  <c:v>18:22:55</c:v>
                </c:pt>
                <c:pt idx="13860">
                  <c:v>18:22:56</c:v>
                </c:pt>
                <c:pt idx="13861">
                  <c:v>18:22:57</c:v>
                </c:pt>
                <c:pt idx="13862">
                  <c:v>18:22:58</c:v>
                </c:pt>
                <c:pt idx="13863">
                  <c:v>18:22:59</c:v>
                </c:pt>
                <c:pt idx="13864">
                  <c:v>18:23:00</c:v>
                </c:pt>
                <c:pt idx="13865">
                  <c:v>18:23:01</c:v>
                </c:pt>
                <c:pt idx="13866">
                  <c:v>18:23:02</c:v>
                </c:pt>
                <c:pt idx="13867">
                  <c:v>18:23:03</c:v>
                </c:pt>
                <c:pt idx="13868">
                  <c:v>18:23:04</c:v>
                </c:pt>
                <c:pt idx="13869">
                  <c:v>18:23:05</c:v>
                </c:pt>
                <c:pt idx="13870">
                  <c:v>18:23:06</c:v>
                </c:pt>
                <c:pt idx="13871">
                  <c:v>18:23:07</c:v>
                </c:pt>
                <c:pt idx="13872">
                  <c:v>18:23:08</c:v>
                </c:pt>
                <c:pt idx="13873">
                  <c:v>18:23:09</c:v>
                </c:pt>
                <c:pt idx="13874">
                  <c:v>18:23:10</c:v>
                </c:pt>
                <c:pt idx="13875">
                  <c:v>18:23:11</c:v>
                </c:pt>
                <c:pt idx="13876">
                  <c:v>18:23:12</c:v>
                </c:pt>
                <c:pt idx="13877">
                  <c:v>18:23:13</c:v>
                </c:pt>
                <c:pt idx="13878">
                  <c:v>18:23:14</c:v>
                </c:pt>
                <c:pt idx="13879">
                  <c:v>18:23:15</c:v>
                </c:pt>
                <c:pt idx="13880">
                  <c:v>18:23:16</c:v>
                </c:pt>
                <c:pt idx="13881">
                  <c:v>18:23:17</c:v>
                </c:pt>
                <c:pt idx="13882">
                  <c:v>18:23:18</c:v>
                </c:pt>
                <c:pt idx="13883">
                  <c:v>18:23:19</c:v>
                </c:pt>
                <c:pt idx="13884">
                  <c:v>18:23:20</c:v>
                </c:pt>
                <c:pt idx="13885">
                  <c:v>18:23:21</c:v>
                </c:pt>
                <c:pt idx="13886">
                  <c:v>18:23:22</c:v>
                </c:pt>
                <c:pt idx="13887">
                  <c:v>18:23:23</c:v>
                </c:pt>
                <c:pt idx="13888">
                  <c:v>18:23:24</c:v>
                </c:pt>
                <c:pt idx="13889">
                  <c:v>18:23:25</c:v>
                </c:pt>
                <c:pt idx="13890">
                  <c:v>18:23:26</c:v>
                </c:pt>
                <c:pt idx="13891">
                  <c:v>18:23:27</c:v>
                </c:pt>
                <c:pt idx="13892">
                  <c:v>18:23:28</c:v>
                </c:pt>
                <c:pt idx="13893">
                  <c:v>18:23:29</c:v>
                </c:pt>
                <c:pt idx="13894">
                  <c:v>18:23:30</c:v>
                </c:pt>
                <c:pt idx="13895">
                  <c:v>18:23:31</c:v>
                </c:pt>
                <c:pt idx="13896">
                  <c:v>18:23:32</c:v>
                </c:pt>
                <c:pt idx="13897">
                  <c:v>18:23:33</c:v>
                </c:pt>
                <c:pt idx="13898">
                  <c:v>18:23:34</c:v>
                </c:pt>
                <c:pt idx="13899">
                  <c:v>18:23:35</c:v>
                </c:pt>
                <c:pt idx="13900">
                  <c:v>18:23:36</c:v>
                </c:pt>
                <c:pt idx="13901">
                  <c:v>18:23:37</c:v>
                </c:pt>
                <c:pt idx="13902">
                  <c:v>18:23:38</c:v>
                </c:pt>
                <c:pt idx="13903">
                  <c:v>18:23:39</c:v>
                </c:pt>
                <c:pt idx="13904">
                  <c:v>18:23:40</c:v>
                </c:pt>
                <c:pt idx="13905">
                  <c:v>18:23:41</c:v>
                </c:pt>
                <c:pt idx="13906">
                  <c:v>18:23:42</c:v>
                </c:pt>
                <c:pt idx="13907">
                  <c:v>18:23:43</c:v>
                </c:pt>
                <c:pt idx="13908">
                  <c:v>18:23:44</c:v>
                </c:pt>
                <c:pt idx="13909">
                  <c:v>18:23:45</c:v>
                </c:pt>
                <c:pt idx="13910">
                  <c:v>18:23:46</c:v>
                </c:pt>
                <c:pt idx="13911">
                  <c:v>18:23:47</c:v>
                </c:pt>
                <c:pt idx="13912">
                  <c:v>18:23:48</c:v>
                </c:pt>
                <c:pt idx="13913">
                  <c:v>18:23:49</c:v>
                </c:pt>
                <c:pt idx="13914">
                  <c:v>18:23:50</c:v>
                </c:pt>
                <c:pt idx="13915">
                  <c:v>18:23:51</c:v>
                </c:pt>
                <c:pt idx="13916">
                  <c:v>18:23:52</c:v>
                </c:pt>
                <c:pt idx="13917">
                  <c:v>18:23:53</c:v>
                </c:pt>
                <c:pt idx="13918">
                  <c:v>18:23:54</c:v>
                </c:pt>
                <c:pt idx="13919">
                  <c:v>18:23:55</c:v>
                </c:pt>
                <c:pt idx="13920">
                  <c:v>18:23:56</c:v>
                </c:pt>
                <c:pt idx="13921">
                  <c:v>18:23:57</c:v>
                </c:pt>
                <c:pt idx="13922">
                  <c:v>18:23:58</c:v>
                </c:pt>
                <c:pt idx="13923">
                  <c:v>18:23:59</c:v>
                </c:pt>
                <c:pt idx="13924">
                  <c:v>18:24:00</c:v>
                </c:pt>
                <c:pt idx="13925">
                  <c:v>18:24:01</c:v>
                </c:pt>
                <c:pt idx="13926">
                  <c:v>18:24:02</c:v>
                </c:pt>
                <c:pt idx="13927">
                  <c:v>18:24:03</c:v>
                </c:pt>
                <c:pt idx="13928">
                  <c:v>18:24:04</c:v>
                </c:pt>
                <c:pt idx="13929">
                  <c:v>18:24:05</c:v>
                </c:pt>
                <c:pt idx="13930">
                  <c:v>18:24:06</c:v>
                </c:pt>
                <c:pt idx="13931">
                  <c:v>18:24:07</c:v>
                </c:pt>
                <c:pt idx="13932">
                  <c:v>18:24:08</c:v>
                </c:pt>
                <c:pt idx="13933">
                  <c:v>18:24:09</c:v>
                </c:pt>
                <c:pt idx="13934">
                  <c:v>18:24:10</c:v>
                </c:pt>
                <c:pt idx="13935">
                  <c:v>18:24:11</c:v>
                </c:pt>
                <c:pt idx="13936">
                  <c:v>18:24:12</c:v>
                </c:pt>
                <c:pt idx="13937">
                  <c:v>18:24:13</c:v>
                </c:pt>
                <c:pt idx="13938">
                  <c:v>18:24:14</c:v>
                </c:pt>
                <c:pt idx="13939">
                  <c:v>18:24:15</c:v>
                </c:pt>
                <c:pt idx="13940">
                  <c:v>18:24:16</c:v>
                </c:pt>
                <c:pt idx="13941">
                  <c:v>18:24:17</c:v>
                </c:pt>
                <c:pt idx="13942">
                  <c:v>18:24:18</c:v>
                </c:pt>
                <c:pt idx="13943">
                  <c:v>18:24:19</c:v>
                </c:pt>
                <c:pt idx="13944">
                  <c:v>18:24:20</c:v>
                </c:pt>
                <c:pt idx="13945">
                  <c:v>18:24:21</c:v>
                </c:pt>
                <c:pt idx="13946">
                  <c:v>18:24:22</c:v>
                </c:pt>
                <c:pt idx="13947">
                  <c:v>18:24:23</c:v>
                </c:pt>
                <c:pt idx="13948">
                  <c:v>18:24:24</c:v>
                </c:pt>
                <c:pt idx="13949">
                  <c:v>18:24:25</c:v>
                </c:pt>
                <c:pt idx="13950">
                  <c:v>18:24:26</c:v>
                </c:pt>
                <c:pt idx="13951">
                  <c:v>18:24:27</c:v>
                </c:pt>
                <c:pt idx="13952">
                  <c:v>18:24:28</c:v>
                </c:pt>
                <c:pt idx="13953">
                  <c:v>18:24:29</c:v>
                </c:pt>
                <c:pt idx="13954">
                  <c:v>18:24:30</c:v>
                </c:pt>
                <c:pt idx="13955">
                  <c:v>18:24:31</c:v>
                </c:pt>
                <c:pt idx="13956">
                  <c:v>18:24:32</c:v>
                </c:pt>
                <c:pt idx="13957">
                  <c:v>18:24:33</c:v>
                </c:pt>
                <c:pt idx="13958">
                  <c:v>18:24:34</c:v>
                </c:pt>
                <c:pt idx="13959">
                  <c:v>18:24:35</c:v>
                </c:pt>
                <c:pt idx="13960">
                  <c:v>18:24:36</c:v>
                </c:pt>
                <c:pt idx="13961">
                  <c:v>18:24:37</c:v>
                </c:pt>
                <c:pt idx="13962">
                  <c:v>18:24:38</c:v>
                </c:pt>
                <c:pt idx="13963">
                  <c:v>18:24:39</c:v>
                </c:pt>
                <c:pt idx="13964">
                  <c:v>18:24:40</c:v>
                </c:pt>
                <c:pt idx="13965">
                  <c:v>18:24:41</c:v>
                </c:pt>
                <c:pt idx="13966">
                  <c:v>18:24:42</c:v>
                </c:pt>
                <c:pt idx="13967">
                  <c:v>18:24:43</c:v>
                </c:pt>
                <c:pt idx="13968">
                  <c:v>18:24:44</c:v>
                </c:pt>
                <c:pt idx="13969">
                  <c:v>18:24:45</c:v>
                </c:pt>
                <c:pt idx="13970">
                  <c:v>18:24:46</c:v>
                </c:pt>
                <c:pt idx="13971">
                  <c:v>18:24:47</c:v>
                </c:pt>
                <c:pt idx="13972">
                  <c:v>18:24:48</c:v>
                </c:pt>
                <c:pt idx="13973">
                  <c:v>18:24:49</c:v>
                </c:pt>
                <c:pt idx="13974">
                  <c:v>18:24:50</c:v>
                </c:pt>
                <c:pt idx="13975">
                  <c:v>18:24:51</c:v>
                </c:pt>
                <c:pt idx="13976">
                  <c:v>18:24:52</c:v>
                </c:pt>
                <c:pt idx="13977">
                  <c:v>18:24:53</c:v>
                </c:pt>
                <c:pt idx="13978">
                  <c:v>18:24:54</c:v>
                </c:pt>
                <c:pt idx="13979">
                  <c:v>18:24:55</c:v>
                </c:pt>
                <c:pt idx="13980">
                  <c:v>18:24:56</c:v>
                </c:pt>
                <c:pt idx="13981">
                  <c:v>18:24:57</c:v>
                </c:pt>
                <c:pt idx="13982">
                  <c:v>18:24:58</c:v>
                </c:pt>
                <c:pt idx="13983">
                  <c:v>18:24:59</c:v>
                </c:pt>
                <c:pt idx="13984">
                  <c:v>18:25:00</c:v>
                </c:pt>
                <c:pt idx="13985">
                  <c:v>18:25:01</c:v>
                </c:pt>
                <c:pt idx="13986">
                  <c:v>18:25:02</c:v>
                </c:pt>
                <c:pt idx="13987">
                  <c:v>18:25:03</c:v>
                </c:pt>
                <c:pt idx="13988">
                  <c:v>18:25:04</c:v>
                </c:pt>
                <c:pt idx="13989">
                  <c:v>18:25:05</c:v>
                </c:pt>
                <c:pt idx="13990">
                  <c:v>18:25:06</c:v>
                </c:pt>
                <c:pt idx="13991">
                  <c:v>18:25:07</c:v>
                </c:pt>
                <c:pt idx="13992">
                  <c:v>18:25:08</c:v>
                </c:pt>
                <c:pt idx="13993">
                  <c:v>18:25:09</c:v>
                </c:pt>
                <c:pt idx="13994">
                  <c:v>18:25:10</c:v>
                </c:pt>
                <c:pt idx="13995">
                  <c:v>18:25:11</c:v>
                </c:pt>
                <c:pt idx="13996">
                  <c:v>18:25:12</c:v>
                </c:pt>
                <c:pt idx="13997">
                  <c:v>18:25:13</c:v>
                </c:pt>
                <c:pt idx="13998">
                  <c:v>18:25:14</c:v>
                </c:pt>
                <c:pt idx="13999">
                  <c:v>18:25:15</c:v>
                </c:pt>
                <c:pt idx="14000">
                  <c:v>18:25:16</c:v>
                </c:pt>
                <c:pt idx="14001">
                  <c:v>18:25:17</c:v>
                </c:pt>
                <c:pt idx="14002">
                  <c:v>18:25:18</c:v>
                </c:pt>
                <c:pt idx="14003">
                  <c:v>18:25:19</c:v>
                </c:pt>
                <c:pt idx="14004">
                  <c:v>18:25:20</c:v>
                </c:pt>
                <c:pt idx="14005">
                  <c:v>18:25:21</c:v>
                </c:pt>
                <c:pt idx="14006">
                  <c:v>18:25:22</c:v>
                </c:pt>
                <c:pt idx="14007">
                  <c:v>18:25:23</c:v>
                </c:pt>
                <c:pt idx="14008">
                  <c:v>18:25:24</c:v>
                </c:pt>
                <c:pt idx="14009">
                  <c:v>18:25:25</c:v>
                </c:pt>
                <c:pt idx="14010">
                  <c:v>18:25:26</c:v>
                </c:pt>
                <c:pt idx="14011">
                  <c:v>18:25:27</c:v>
                </c:pt>
                <c:pt idx="14012">
                  <c:v>18:25:28</c:v>
                </c:pt>
                <c:pt idx="14013">
                  <c:v>18:25:29</c:v>
                </c:pt>
                <c:pt idx="14014">
                  <c:v>18:25:30</c:v>
                </c:pt>
                <c:pt idx="14015">
                  <c:v>18:25:31</c:v>
                </c:pt>
                <c:pt idx="14016">
                  <c:v>18:25:32</c:v>
                </c:pt>
                <c:pt idx="14017">
                  <c:v>18:25:33</c:v>
                </c:pt>
                <c:pt idx="14018">
                  <c:v>18:25:34</c:v>
                </c:pt>
                <c:pt idx="14019">
                  <c:v>18:25:35</c:v>
                </c:pt>
                <c:pt idx="14020">
                  <c:v>18:25:36</c:v>
                </c:pt>
                <c:pt idx="14021">
                  <c:v>18:25:37</c:v>
                </c:pt>
                <c:pt idx="14022">
                  <c:v>18:25:38</c:v>
                </c:pt>
                <c:pt idx="14023">
                  <c:v>18:25:39</c:v>
                </c:pt>
                <c:pt idx="14024">
                  <c:v>18:25:40</c:v>
                </c:pt>
                <c:pt idx="14025">
                  <c:v>18:25:41</c:v>
                </c:pt>
                <c:pt idx="14026">
                  <c:v>18:25:42</c:v>
                </c:pt>
                <c:pt idx="14027">
                  <c:v>18:25:43</c:v>
                </c:pt>
                <c:pt idx="14028">
                  <c:v>18:25:44</c:v>
                </c:pt>
                <c:pt idx="14029">
                  <c:v>18:25:45</c:v>
                </c:pt>
                <c:pt idx="14030">
                  <c:v>18:25:46</c:v>
                </c:pt>
                <c:pt idx="14031">
                  <c:v>18:25:47</c:v>
                </c:pt>
                <c:pt idx="14032">
                  <c:v>18:25:48</c:v>
                </c:pt>
                <c:pt idx="14033">
                  <c:v>18:25:49</c:v>
                </c:pt>
                <c:pt idx="14034">
                  <c:v>18:25:50</c:v>
                </c:pt>
                <c:pt idx="14035">
                  <c:v>18:25:51</c:v>
                </c:pt>
                <c:pt idx="14036">
                  <c:v>18:25:52</c:v>
                </c:pt>
                <c:pt idx="14037">
                  <c:v>18:25:53</c:v>
                </c:pt>
                <c:pt idx="14038">
                  <c:v>18:25:54</c:v>
                </c:pt>
                <c:pt idx="14039">
                  <c:v>18:25:55</c:v>
                </c:pt>
                <c:pt idx="14040">
                  <c:v>18:25:56</c:v>
                </c:pt>
                <c:pt idx="14041">
                  <c:v>18:25:57</c:v>
                </c:pt>
                <c:pt idx="14042">
                  <c:v>18:25:58</c:v>
                </c:pt>
                <c:pt idx="14043">
                  <c:v>18:25:59</c:v>
                </c:pt>
                <c:pt idx="14044">
                  <c:v>18:26:00</c:v>
                </c:pt>
                <c:pt idx="14045">
                  <c:v>18:26:01</c:v>
                </c:pt>
                <c:pt idx="14046">
                  <c:v>18:26:02</c:v>
                </c:pt>
                <c:pt idx="14047">
                  <c:v>18:26:03</c:v>
                </c:pt>
                <c:pt idx="14048">
                  <c:v>18:26:04</c:v>
                </c:pt>
                <c:pt idx="14049">
                  <c:v>18:26:05</c:v>
                </c:pt>
                <c:pt idx="14050">
                  <c:v>18:26:06</c:v>
                </c:pt>
                <c:pt idx="14051">
                  <c:v>18:26:07</c:v>
                </c:pt>
                <c:pt idx="14052">
                  <c:v>18:26:08</c:v>
                </c:pt>
                <c:pt idx="14053">
                  <c:v>18:26:09</c:v>
                </c:pt>
                <c:pt idx="14054">
                  <c:v>18:26:10</c:v>
                </c:pt>
                <c:pt idx="14055">
                  <c:v>18:26:11</c:v>
                </c:pt>
                <c:pt idx="14056">
                  <c:v>18:26:12</c:v>
                </c:pt>
                <c:pt idx="14057">
                  <c:v>18:26:13</c:v>
                </c:pt>
                <c:pt idx="14058">
                  <c:v>18:26:14</c:v>
                </c:pt>
                <c:pt idx="14059">
                  <c:v>18:26:15</c:v>
                </c:pt>
                <c:pt idx="14060">
                  <c:v>18:26:16</c:v>
                </c:pt>
                <c:pt idx="14061">
                  <c:v>18:26:17</c:v>
                </c:pt>
                <c:pt idx="14062">
                  <c:v>18:26:18</c:v>
                </c:pt>
                <c:pt idx="14063">
                  <c:v>18:26:19</c:v>
                </c:pt>
                <c:pt idx="14064">
                  <c:v>18:26:20</c:v>
                </c:pt>
                <c:pt idx="14065">
                  <c:v>18:26:21</c:v>
                </c:pt>
                <c:pt idx="14066">
                  <c:v>18:26:22</c:v>
                </c:pt>
                <c:pt idx="14067">
                  <c:v>18:26:23</c:v>
                </c:pt>
                <c:pt idx="14068">
                  <c:v>18:26:24</c:v>
                </c:pt>
                <c:pt idx="14069">
                  <c:v>18:26:25</c:v>
                </c:pt>
                <c:pt idx="14070">
                  <c:v>18:26:26</c:v>
                </c:pt>
                <c:pt idx="14071">
                  <c:v>18:26:27</c:v>
                </c:pt>
                <c:pt idx="14072">
                  <c:v>18:26:28</c:v>
                </c:pt>
                <c:pt idx="14073">
                  <c:v>18:26:29</c:v>
                </c:pt>
                <c:pt idx="14074">
                  <c:v>18:26:30</c:v>
                </c:pt>
                <c:pt idx="14075">
                  <c:v>18:26:31</c:v>
                </c:pt>
                <c:pt idx="14076">
                  <c:v>18:26:32</c:v>
                </c:pt>
                <c:pt idx="14077">
                  <c:v>18:26:33</c:v>
                </c:pt>
                <c:pt idx="14078">
                  <c:v>18:26:34</c:v>
                </c:pt>
                <c:pt idx="14079">
                  <c:v>18:26:35</c:v>
                </c:pt>
                <c:pt idx="14080">
                  <c:v>18:26:36</c:v>
                </c:pt>
                <c:pt idx="14081">
                  <c:v>18:26:37</c:v>
                </c:pt>
                <c:pt idx="14082">
                  <c:v>18:26:38</c:v>
                </c:pt>
                <c:pt idx="14083">
                  <c:v>18:26:39</c:v>
                </c:pt>
                <c:pt idx="14084">
                  <c:v>18:26:40</c:v>
                </c:pt>
                <c:pt idx="14085">
                  <c:v>18:26:41</c:v>
                </c:pt>
                <c:pt idx="14086">
                  <c:v>18:26:42</c:v>
                </c:pt>
                <c:pt idx="14087">
                  <c:v>18:26:43</c:v>
                </c:pt>
                <c:pt idx="14088">
                  <c:v>18:26:44</c:v>
                </c:pt>
                <c:pt idx="14089">
                  <c:v>18:26:45</c:v>
                </c:pt>
                <c:pt idx="14090">
                  <c:v>18:26:46</c:v>
                </c:pt>
                <c:pt idx="14091">
                  <c:v>18:26:47</c:v>
                </c:pt>
                <c:pt idx="14092">
                  <c:v>18:26:48</c:v>
                </c:pt>
                <c:pt idx="14093">
                  <c:v>18:26:49</c:v>
                </c:pt>
                <c:pt idx="14094">
                  <c:v>18:26:50</c:v>
                </c:pt>
                <c:pt idx="14095">
                  <c:v>18:26:51</c:v>
                </c:pt>
                <c:pt idx="14096">
                  <c:v>18:26:52</c:v>
                </c:pt>
                <c:pt idx="14097">
                  <c:v>18:26:53</c:v>
                </c:pt>
                <c:pt idx="14098">
                  <c:v>18:26:54</c:v>
                </c:pt>
                <c:pt idx="14099">
                  <c:v>18:26:55</c:v>
                </c:pt>
                <c:pt idx="14100">
                  <c:v>18:26:56</c:v>
                </c:pt>
                <c:pt idx="14101">
                  <c:v>18:26:57</c:v>
                </c:pt>
                <c:pt idx="14102">
                  <c:v>18:26:58</c:v>
                </c:pt>
                <c:pt idx="14103">
                  <c:v>18:26:59</c:v>
                </c:pt>
                <c:pt idx="14104">
                  <c:v>18:27:00</c:v>
                </c:pt>
                <c:pt idx="14105">
                  <c:v>18:27:01</c:v>
                </c:pt>
                <c:pt idx="14106">
                  <c:v>18:27:02</c:v>
                </c:pt>
                <c:pt idx="14107">
                  <c:v>18:27:03</c:v>
                </c:pt>
                <c:pt idx="14108">
                  <c:v>18:27:04</c:v>
                </c:pt>
                <c:pt idx="14109">
                  <c:v>18:27:05</c:v>
                </c:pt>
                <c:pt idx="14110">
                  <c:v>18:27:06</c:v>
                </c:pt>
                <c:pt idx="14111">
                  <c:v>18:27:07</c:v>
                </c:pt>
                <c:pt idx="14112">
                  <c:v>18:27:08</c:v>
                </c:pt>
                <c:pt idx="14113">
                  <c:v>18:27:09</c:v>
                </c:pt>
                <c:pt idx="14114">
                  <c:v>18:27:10</c:v>
                </c:pt>
                <c:pt idx="14115">
                  <c:v>18:27:11</c:v>
                </c:pt>
                <c:pt idx="14116">
                  <c:v>18:27:12</c:v>
                </c:pt>
                <c:pt idx="14117">
                  <c:v>18:27:13</c:v>
                </c:pt>
                <c:pt idx="14118">
                  <c:v>18:27:14</c:v>
                </c:pt>
                <c:pt idx="14119">
                  <c:v>18:27:15</c:v>
                </c:pt>
                <c:pt idx="14120">
                  <c:v>18:27:16</c:v>
                </c:pt>
                <c:pt idx="14121">
                  <c:v>18:27:17</c:v>
                </c:pt>
                <c:pt idx="14122">
                  <c:v>18:27:18</c:v>
                </c:pt>
                <c:pt idx="14123">
                  <c:v>18:27:19</c:v>
                </c:pt>
                <c:pt idx="14124">
                  <c:v>18:27:20</c:v>
                </c:pt>
                <c:pt idx="14125">
                  <c:v>18:27:21</c:v>
                </c:pt>
                <c:pt idx="14126">
                  <c:v>18:27:22</c:v>
                </c:pt>
                <c:pt idx="14127">
                  <c:v>18:27:23</c:v>
                </c:pt>
                <c:pt idx="14128">
                  <c:v>18:27:24</c:v>
                </c:pt>
                <c:pt idx="14129">
                  <c:v>18:27:25</c:v>
                </c:pt>
                <c:pt idx="14130">
                  <c:v>18:27:26</c:v>
                </c:pt>
                <c:pt idx="14131">
                  <c:v>18:27:27</c:v>
                </c:pt>
                <c:pt idx="14132">
                  <c:v>18:27:28</c:v>
                </c:pt>
                <c:pt idx="14133">
                  <c:v>18:27:29</c:v>
                </c:pt>
                <c:pt idx="14134">
                  <c:v>18:27:30</c:v>
                </c:pt>
                <c:pt idx="14135">
                  <c:v>18:27:31</c:v>
                </c:pt>
                <c:pt idx="14136">
                  <c:v>18:27:32</c:v>
                </c:pt>
                <c:pt idx="14137">
                  <c:v>18:27:33</c:v>
                </c:pt>
                <c:pt idx="14138">
                  <c:v>18:27:34</c:v>
                </c:pt>
                <c:pt idx="14139">
                  <c:v>18:27:35</c:v>
                </c:pt>
                <c:pt idx="14140">
                  <c:v>18:27:36</c:v>
                </c:pt>
                <c:pt idx="14141">
                  <c:v>18:27:37</c:v>
                </c:pt>
                <c:pt idx="14142">
                  <c:v>18:27:38</c:v>
                </c:pt>
                <c:pt idx="14143">
                  <c:v>18:27:39</c:v>
                </c:pt>
                <c:pt idx="14144">
                  <c:v>18:27:40</c:v>
                </c:pt>
                <c:pt idx="14145">
                  <c:v>18:27:41</c:v>
                </c:pt>
                <c:pt idx="14146">
                  <c:v>18:27:42</c:v>
                </c:pt>
                <c:pt idx="14147">
                  <c:v>18:27:43</c:v>
                </c:pt>
                <c:pt idx="14148">
                  <c:v>18:27:44</c:v>
                </c:pt>
                <c:pt idx="14149">
                  <c:v>18:27:45</c:v>
                </c:pt>
                <c:pt idx="14150">
                  <c:v>18:27:46</c:v>
                </c:pt>
                <c:pt idx="14151">
                  <c:v>18:27:47</c:v>
                </c:pt>
                <c:pt idx="14152">
                  <c:v>18:27:48</c:v>
                </c:pt>
                <c:pt idx="14153">
                  <c:v>18:27:49</c:v>
                </c:pt>
                <c:pt idx="14154">
                  <c:v>18:27:50</c:v>
                </c:pt>
                <c:pt idx="14155">
                  <c:v>18:27:51</c:v>
                </c:pt>
                <c:pt idx="14156">
                  <c:v>18:27:52</c:v>
                </c:pt>
                <c:pt idx="14157">
                  <c:v>18:27:53</c:v>
                </c:pt>
                <c:pt idx="14158">
                  <c:v>18:27:54</c:v>
                </c:pt>
                <c:pt idx="14159">
                  <c:v>18:27:55</c:v>
                </c:pt>
                <c:pt idx="14160">
                  <c:v>18:27:56</c:v>
                </c:pt>
                <c:pt idx="14161">
                  <c:v>18:27:57</c:v>
                </c:pt>
                <c:pt idx="14162">
                  <c:v>18:27:58</c:v>
                </c:pt>
                <c:pt idx="14163">
                  <c:v>18:27:59</c:v>
                </c:pt>
                <c:pt idx="14164">
                  <c:v>18:28:00</c:v>
                </c:pt>
                <c:pt idx="14165">
                  <c:v>18:28:01</c:v>
                </c:pt>
                <c:pt idx="14166">
                  <c:v>18:28:02</c:v>
                </c:pt>
                <c:pt idx="14167">
                  <c:v>18:28:03</c:v>
                </c:pt>
                <c:pt idx="14168">
                  <c:v>18:28:04</c:v>
                </c:pt>
                <c:pt idx="14169">
                  <c:v>18:28:05</c:v>
                </c:pt>
                <c:pt idx="14170">
                  <c:v>18:28:06</c:v>
                </c:pt>
                <c:pt idx="14171">
                  <c:v>18:28:07</c:v>
                </c:pt>
                <c:pt idx="14172">
                  <c:v>18:28:08</c:v>
                </c:pt>
                <c:pt idx="14173">
                  <c:v>18:28:09</c:v>
                </c:pt>
                <c:pt idx="14174">
                  <c:v>18:28:10</c:v>
                </c:pt>
                <c:pt idx="14175">
                  <c:v>18:28:11</c:v>
                </c:pt>
                <c:pt idx="14176">
                  <c:v>18:28:12</c:v>
                </c:pt>
                <c:pt idx="14177">
                  <c:v>18:28:13</c:v>
                </c:pt>
                <c:pt idx="14178">
                  <c:v>18:28:14</c:v>
                </c:pt>
                <c:pt idx="14179">
                  <c:v>18:28:15</c:v>
                </c:pt>
                <c:pt idx="14180">
                  <c:v>18:28:16</c:v>
                </c:pt>
                <c:pt idx="14181">
                  <c:v>18:28:17</c:v>
                </c:pt>
                <c:pt idx="14182">
                  <c:v>18:28:18</c:v>
                </c:pt>
                <c:pt idx="14183">
                  <c:v>18:28:19</c:v>
                </c:pt>
                <c:pt idx="14184">
                  <c:v>18:28:20</c:v>
                </c:pt>
                <c:pt idx="14185">
                  <c:v>18:28:21</c:v>
                </c:pt>
                <c:pt idx="14186">
                  <c:v>18:28:22</c:v>
                </c:pt>
                <c:pt idx="14187">
                  <c:v>18:28:23</c:v>
                </c:pt>
                <c:pt idx="14188">
                  <c:v>18:28:24</c:v>
                </c:pt>
                <c:pt idx="14189">
                  <c:v>18:28:25</c:v>
                </c:pt>
                <c:pt idx="14190">
                  <c:v>18:28:26</c:v>
                </c:pt>
                <c:pt idx="14191">
                  <c:v>18:28:27</c:v>
                </c:pt>
                <c:pt idx="14192">
                  <c:v>18:28:28</c:v>
                </c:pt>
                <c:pt idx="14193">
                  <c:v>18:28:29</c:v>
                </c:pt>
                <c:pt idx="14194">
                  <c:v>18:28:30</c:v>
                </c:pt>
                <c:pt idx="14195">
                  <c:v>18:28:31</c:v>
                </c:pt>
                <c:pt idx="14196">
                  <c:v>18:28:32</c:v>
                </c:pt>
                <c:pt idx="14197">
                  <c:v>18:28:33</c:v>
                </c:pt>
                <c:pt idx="14198">
                  <c:v>18:28:34</c:v>
                </c:pt>
                <c:pt idx="14199">
                  <c:v>18:28:35</c:v>
                </c:pt>
                <c:pt idx="14200">
                  <c:v>18:28:36</c:v>
                </c:pt>
                <c:pt idx="14201">
                  <c:v>18:28:37</c:v>
                </c:pt>
                <c:pt idx="14202">
                  <c:v>18:28:38</c:v>
                </c:pt>
                <c:pt idx="14203">
                  <c:v>18:28:39</c:v>
                </c:pt>
                <c:pt idx="14204">
                  <c:v>18:28:40</c:v>
                </c:pt>
                <c:pt idx="14205">
                  <c:v>18:28:41</c:v>
                </c:pt>
                <c:pt idx="14206">
                  <c:v>18:28:42</c:v>
                </c:pt>
                <c:pt idx="14207">
                  <c:v>18:28:43</c:v>
                </c:pt>
                <c:pt idx="14208">
                  <c:v>18:28:44</c:v>
                </c:pt>
                <c:pt idx="14209">
                  <c:v>18:28:45</c:v>
                </c:pt>
                <c:pt idx="14210">
                  <c:v>18:28:46</c:v>
                </c:pt>
                <c:pt idx="14211">
                  <c:v>18:28:47</c:v>
                </c:pt>
                <c:pt idx="14212">
                  <c:v>18:28:48</c:v>
                </c:pt>
                <c:pt idx="14213">
                  <c:v>18:28:49</c:v>
                </c:pt>
                <c:pt idx="14214">
                  <c:v>18:28:50</c:v>
                </c:pt>
                <c:pt idx="14215">
                  <c:v>18:28:51</c:v>
                </c:pt>
                <c:pt idx="14216">
                  <c:v>18:28:52</c:v>
                </c:pt>
                <c:pt idx="14217">
                  <c:v>18:28:53</c:v>
                </c:pt>
                <c:pt idx="14218">
                  <c:v>18:28:54</c:v>
                </c:pt>
                <c:pt idx="14219">
                  <c:v>18:28:55</c:v>
                </c:pt>
                <c:pt idx="14220">
                  <c:v>18:28:56</c:v>
                </c:pt>
                <c:pt idx="14221">
                  <c:v>18:28:57</c:v>
                </c:pt>
                <c:pt idx="14222">
                  <c:v>18:28:58</c:v>
                </c:pt>
                <c:pt idx="14223">
                  <c:v>18:28:59</c:v>
                </c:pt>
                <c:pt idx="14224">
                  <c:v>18:29:00</c:v>
                </c:pt>
                <c:pt idx="14225">
                  <c:v>18:29:01</c:v>
                </c:pt>
                <c:pt idx="14226">
                  <c:v>18:29:02</c:v>
                </c:pt>
                <c:pt idx="14227">
                  <c:v>18:29:03</c:v>
                </c:pt>
                <c:pt idx="14228">
                  <c:v>18:29:04</c:v>
                </c:pt>
                <c:pt idx="14229">
                  <c:v>18:29:05</c:v>
                </c:pt>
                <c:pt idx="14230">
                  <c:v>18:29:06</c:v>
                </c:pt>
                <c:pt idx="14231">
                  <c:v>18:29:07</c:v>
                </c:pt>
                <c:pt idx="14232">
                  <c:v>18:29:08</c:v>
                </c:pt>
                <c:pt idx="14233">
                  <c:v>18:29:09</c:v>
                </c:pt>
                <c:pt idx="14234">
                  <c:v>18:29:10</c:v>
                </c:pt>
                <c:pt idx="14235">
                  <c:v>18:29:11</c:v>
                </c:pt>
                <c:pt idx="14236">
                  <c:v>18:29:12</c:v>
                </c:pt>
                <c:pt idx="14237">
                  <c:v>18:29:13</c:v>
                </c:pt>
                <c:pt idx="14238">
                  <c:v>18:29:14</c:v>
                </c:pt>
                <c:pt idx="14239">
                  <c:v>18:29:15</c:v>
                </c:pt>
                <c:pt idx="14240">
                  <c:v>18:29:16</c:v>
                </c:pt>
                <c:pt idx="14241">
                  <c:v>18:29:17</c:v>
                </c:pt>
                <c:pt idx="14242">
                  <c:v>18:29:18</c:v>
                </c:pt>
                <c:pt idx="14243">
                  <c:v>18:29:19</c:v>
                </c:pt>
                <c:pt idx="14244">
                  <c:v>18:29:20</c:v>
                </c:pt>
                <c:pt idx="14245">
                  <c:v>18:29:21</c:v>
                </c:pt>
                <c:pt idx="14246">
                  <c:v>18:29:22</c:v>
                </c:pt>
                <c:pt idx="14247">
                  <c:v>18:29:23</c:v>
                </c:pt>
                <c:pt idx="14248">
                  <c:v>18:29:24</c:v>
                </c:pt>
                <c:pt idx="14249">
                  <c:v>18:29:25</c:v>
                </c:pt>
                <c:pt idx="14250">
                  <c:v>18:29:26</c:v>
                </c:pt>
                <c:pt idx="14251">
                  <c:v>18:29:27</c:v>
                </c:pt>
                <c:pt idx="14252">
                  <c:v>18:29:28</c:v>
                </c:pt>
                <c:pt idx="14253">
                  <c:v>18:29:29</c:v>
                </c:pt>
                <c:pt idx="14254">
                  <c:v>18:29:30</c:v>
                </c:pt>
                <c:pt idx="14255">
                  <c:v>18:29:31</c:v>
                </c:pt>
                <c:pt idx="14256">
                  <c:v>18:29:32</c:v>
                </c:pt>
                <c:pt idx="14257">
                  <c:v>18:29:33</c:v>
                </c:pt>
                <c:pt idx="14258">
                  <c:v>18:29:34</c:v>
                </c:pt>
                <c:pt idx="14259">
                  <c:v>18:29:35</c:v>
                </c:pt>
                <c:pt idx="14260">
                  <c:v>18:29:36</c:v>
                </c:pt>
                <c:pt idx="14261">
                  <c:v>18:29:37</c:v>
                </c:pt>
                <c:pt idx="14262">
                  <c:v>18:29:38</c:v>
                </c:pt>
                <c:pt idx="14263">
                  <c:v>18:29:39</c:v>
                </c:pt>
                <c:pt idx="14264">
                  <c:v>18:29:40</c:v>
                </c:pt>
                <c:pt idx="14265">
                  <c:v>18:29:41</c:v>
                </c:pt>
                <c:pt idx="14266">
                  <c:v>18:29:42</c:v>
                </c:pt>
                <c:pt idx="14267">
                  <c:v>18:29:43</c:v>
                </c:pt>
                <c:pt idx="14268">
                  <c:v>18:29:44</c:v>
                </c:pt>
                <c:pt idx="14269">
                  <c:v>18:29:45</c:v>
                </c:pt>
                <c:pt idx="14270">
                  <c:v>18:29:46</c:v>
                </c:pt>
                <c:pt idx="14271">
                  <c:v>18:29:47</c:v>
                </c:pt>
                <c:pt idx="14272">
                  <c:v>18:29:48</c:v>
                </c:pt>
                <c:pt idx="14273">
                  <c:v>18:29:49</c:v>
                </c:pt>
                <c:pt idx="14274">
                  <c:v>18:29:50</c:v>
                </c:pt>
                <c:pt idx="14275">
                  <c:v>18:29:51</c:v>
                </c:pt>
                <c:pt idx="14276">
                  <c:v>18:29:52</c:v>
                </c:pt>
                <c:pt idx="14277">
                  <c:v>18:29:53</c:v>
                </c:pt>
                <c:pt idx="14278">
                  <c:v>18:29:54</c:v>
                </c:pt>
                <c:pt idx="14279">
                  <c:v>18:29:55</c:v>
                </c:pt>
                <c:pt idx="14280">
                  <c:v>18:29:56</c:v>
                </c:pt>
                <c:pt idx="14281">
                  <c:v>18:29:57</c:v>
                </c:pt>
                <c:pt idx="14282">
                  <c:v>18:29:58</c:v>
                </c:pt>
                <c:pt idx="14283">
                  <c:v>18:29:59</c:v>
                </c:pt>
                <c:pt idx="14284">
                  <c:v>18:30:00</c:v>
                </c:pt>
                <c:pt idx="14285">
                  <c:v>18:30:01</c:v>
                </c:pt>
                <c:pt idx="14286">
                  <c:v>18:30:02</c:v>
                </c:pt>
                <c:pt idx="14287">
                  <c:v>18:30:03</c:v>
                </c:pt>
                <c:pt idx="14288">
                  <c:v>18:30:04</c:v>
                </c:pt>
                <c:pt idx="14289">
                  <c:v>18:30:05</c:v>
                </c:pt>
                <c:pt idx="14290">
                  <c:v>18:30:06</c:v>
                </c:pt>
                <c:pt idx="14291">
                  <c:v>18:30:07</c:v>
                </c:pt>
                <c:pt idx="14292">
                  <c:v>18:30:08</c:v>
                </c:pt>
                <c:pt idx="14293">
                  <c:v>18:30:09</c:v>
                </c:pt>
                <c:pt idx="14294">
                  <c:v>18:30:10</c:v>
                </c:pt>
                <c:pt idx="14295">
                  <c:v>18:30:11</c:v>
                </c:pt>
                <c:pt idx="14296">
                  <c:v>18:30:12</c:v>
                </c:pt>
                <c:pt idx="14297">
                  <c:v>18:30:13</c:v>
                </c:pt>
                <c:pt idx="14298">
                  <c:v>18:30:14</c:v>
                </c:pt>
                <c:pt idx="14299">
                  <c:v>18:30:15</c:v>
                </c:pt>
                <c:pt idx="14300">
                  <c:v>18:30:16</c:v>
                </c:pt>
                <c:pt idx="14301">
                  <c:v>18:30:17</c:v>
                </c:pt>
                <c:pt idx="14302">
                  <c:v>18:30:18</c:v>
                </c:pt>
                <c:pt idx="14303">
                  <c:v>18:30:19</c:v>
                </c:pt>
                <c:pt idx="14304">
                  <c:v>18:30:20</c:v>
                </c:pt>
                <c:pt idx="14305">
                  <c:v>18:30:21</c:v>
                </c:pt>
                <c:pt idx="14306">
                  <c:v>18:30:22</c:v>
                </c:pt>
                <c:pt idx="14307">
                  <c:v>18:30:23</c:v>
                </c:pt>
                <c:pt idx="14308">
                  <c:v>18:30:24</c:v>
                </c:pt>
                <c:pt idx="14309">
                  <c:v>18:30:25</c:v>
                </c:pt>
                <c:pt idx="14310">
                  <c:v>18:30:26</c:v>
                </c:pt>
                <c:pt idx="14311">
                  <c:v>18:30:27</c:v>
                </c:pt>
                <c:pt idx="14312">
                  <c:v>18:30:28</c:v>
                </c:pt>
                <c:pt idx="14313">
                  <c:v>18:30:29</c:v>
                </c:pt>
                <c:pt idx="14314">
                  <c:v>18:30:30</c:v>
                </c:pt>
                <c:pt idx="14315">
                  <c:v>18:30:31</c:v>
                </c:pt>
                <c:pt idx="14316">
                  <c:v>18:30:32</c:v>
                </c:pt>
                <c:pt idx="14317">
                  <c:v>18:30:33</c:v>
                </c:pt>
                <c:pt idx="14318">
                  <c:v>18:30:34</c:v>
                </c:pt>
                <c:pt idx="14319">
                  <c:v>18:30:35</c:v>
                </c:pt>
                <c:pt idx="14320">
                  <c:v>18:30:36</c:v>
                </c:pt>
                <c:pt idx="14321">
                  <c:v>18:30:37</c:v>
                </c:pt>
                <c:pt idx="14322">
                  <c:v>18:30:38</c:v>
                </c:pt>
                <c:pt idx="14323">
                  <c:v>18:30:39</c:v>
                </c:pt>
                <c:pt idx="14324">
                  <c:v>18:30:40</c:v>
                </c:pt>
                <c:pt idx="14325">
                  <c:v>18:30:41</c:v>
                </c:pt>
                <c:pt idx="14326">
                  <c:v>18:30:42</c:v>
                </c:pt>
                <c:pt idx="14327">
                  <c:v>18:30:43</c:v>
                </c:pt>
                <c:pt idx="14328">
                  <c:v>18:30:44</c:v>
                </c:pt>
                <c:pt idx="14329">
                  <c:v>18:30:45</c:v>
                </c:pt>
                <c:pt idx="14330">
                  <c:v>18:30:46</c:v>
                </c:pt>
                <c:pt idx="14331">
                  <c:v>18:30:47</c:v>
                </c:pt>
                <c:pt idx="14332">
                  <c:v>18:30:48</c:v>
                </c:pt>
                <c:pt idx="14333">
                  <c:v>18:30:49</c:v>
                </c:pt>
                <c:pt idx="14334">
                  <c:v>18:30:50</c:v>
                </c:pt>
                <c:pt idx="14335">
                  <c:v>18:30:51</c:v>
                </c:pt>
                <c:pt idx="14336">
                  <c:v>18:30:52</c:v>
                </c:pt>
                <c:pt idx="14337">
                  <c:v>18:30:53</c:v>
                </c:pt>
                <c:pt idx="14338">
                  <c:v>18:30:54</c:v>
                </c:pt>
                <c:pt idx="14339">
                  <c:v>18:30:55</c:v>
                </c:pt>
                <c:pt idx="14340">
                  <c:v>18:30:56</c:v>
                </c:pt>
                <c:pt idx="14341">
                  <c:v>18:30:57</c:v>
                </c:pt>
                <c:pt idx="14342">
                  <c:v>18:30:58</c:v>
                </c:pt>
                <c:pt idx="14343">
                  <c:v>18:30:59</c:v>
                </c:pt>
                <c:pt idx="14344">
                  <c:v>18:31:00</c:v>
                </c:pt>
                <c:pt idx="14345">
                  <c:v>18:31:01</c:v>
                </c:pt>
                <c:pt idx="14346">
                  <c:v>18:31:02</c:v>
                </c:pt>
                <c:pt idx="14347">
                  <c:v>18:31:03</c:v>
                </c:pt>
                <c:pt idx="14348">
                  <c:v>18:31:04</c:v>
                </c:pt>
                <c:pt idx="14349">
                  <c:v>18:31:05</c:v>
                </c:pt>
                <c:pt idx="14350">
                  <c:v>18:31:06</c:v>
                </c:pt>
                <c:pt idx="14351">
                  <c:v>18:31:07</c:v>
                </c:pt>
                <c:pt idx="14352">
                  <c:v>18:31:08</c:v>
                </c:pt>
                <c:pt idx="14353">
                  <c:v>18:31:09</c:v>
                </c:pt>
                <c:pt idx="14354">
                  <c:v>18:31:10</c:v>
                </c:pt>
                <c:pt idx="14355">
                  <c:v>18:31:11</c:v>
                </c:pt>
                <c:pt idx="14356">
                  <c:v>18:31:12</c:v>
                </c:pt>
                <c:pt idx="14357">
                  <c:v>18:31:13</c:v>
                </c:pt>
                <c:pt idx="14358">
                  <c:v>18:31:14</c:v>
                </c:pt>
                <c:pt idx="14359">
                  <c:v>18:31:15</c:v>
                </c:pt>
                <c:pt idx="14360">
                  <c:v>18:31:16</c:v>
                </c:pt>
                <c:pt idx="14361">
                  <c:v>18:31:17</c:v>
                </c:pt>
                <c:pt idx="14362">
                  <c:v>18:31:18</c:v>
                </c:pt>
                <c:pt idx="14363">
                  <c:v>18:31:19</c:v>
                </c:pt>
                <c:pt idx="14364">
                  <c:v>18:31:20</c:v>
                </c:pt>
                <c:pt idx="14365">
                  <c:v>18:31:21</c:v>
                </c:pt>
                <c:pt idx="14366">
                  <c:v>18:31:22</c:v>
                </c:pt>
                <c:pt idx="14367">
                  <c:v>18:31:23</c:v>
                </c:pt>
                <c:pt idx="14368">
                  <c:v>18:31:24</c:v>
                </c:pt>
                <c:pt idx="14369">
                  <c:v>18:31:25</c:v>
                </c:pt>
                <c:pt idx="14370">
                  <c:v>18:31:26</c:v>
                </c:pt>
                <c:pt idx="14371">
                  <c:v>18:31:27</c:v>
                </c:pt>
                <c:pt idx="14372">
                  <c:v>18:31:28</c:v>
                </c:pt>
                <c:pt idx="14373">
                  <c:v>18:31:29</c:v>
                </c:pt>
                <c:pt idx="14374">
                  <c:v>18:31:30</c:v>
                </c:pt>
                <c:pt idx="14375">
                  <c:v>18:31:31</c:v>
                </c:pt>
                <c:pt idx="14376">
                  <c:v>18:31:32</c:v>
                </c:pt>
                <c:pt idx="14377">
                  <c:v>18:31:33</c:v>
                </c:pt>
                <c:pt idx="14378">
                  <c:v>18:31:34</c:v>
                </c:pt>
                <c:pt idx="14379">
                  <c:v>18:31:35</c:v>
                </c:pt>
                <c:pt idx="14380">
                  <c:v>18:31:36</c:v>
                </c:pt>
                <c:pt idx="14381">
                  <c:v>18:31:37</c:v>
                </c:pt>
                <c:pt idx="14382">
                  <c:v>18:31:38</c:v>
                </c:pt>
                <c:pt idx="14383">
                  <c:v>18:31:39</c:v>
                </c:pt>
                <c:pt idx="14384">
                  <c:v>18:31:40</c:v>
                </c:pt>
                <c:pt idx="14385">
                  <c:v>18:31:41</c:v>
                </c:pt>
                <c:pt idx="14386">
                  <c:v>18:31:42</c:v>
                </c:pt>
                <c:pt idx="14387">
                  <c:v>18:31:43</c:v>
                </c:pt>
                <c:pt idx="14388">
                  <c:v>18:31:44</c:v>
                </c:pt>
                <c:pt idx="14389">
                  <c:v>18:31:45</c:v>
                </c:pt>
                <c:pt idx="14390">
                  <c:v>18:31:46</c:v>
                </c:pt>
                <c:pt idx="14391">
                  <c:v>18:31:47</c:v>
                </c:pt>
                <c:pt idx="14392">
                  <c:v>18:31:48</c:v>
                </c:pt>
                <c:pt idx="14393">
                  <c:v>18:31:49</c:v>
                </c:pt>
                <c:pt idx="14394">
                  <c:v>18:31:50</c:v>
                </c:pt>
                <c:pt idx="14395">
                  <c:v>18:31:51</c:v>
                </c:pt>
                <c:pt idx="14396">
                  <c:v>18:31:52</c:v>
                </c:pt>
                <c:pt idx="14397">
                  <c:v>18:31:53</c:v>
                </c:pt>
                <c:pt idx="14398">
                  <c:v>18:31:54</c:v>
                </c:pt>
                <c:pt idx="14399">
                  <c:v>18:31:55</c:v>
                </c:pt>
                <c:pt idx="14400">
                  <c:v>18:31:56</c:v>
                </c:pt>
                <c:pt idx="14401">
                  <c:v>18:31:57</c:v>
                </c:pt>
                <c:pt idx="14402">
                  <c:v>18:31:58</c:v>
                </c:pt>
                <c:pt idx="14403">
                  <c:v>18:31:59</c:v>
                </c:pt>
                <c:pt idx="14404">
                  <c:v>18:32:00</c:v>
                </c:pt>
                <c:pt idx="14405">
                  <c:v>18:32:01</c:v>
                </c:pt>
                <c:pt idx="14406">
                  <c:v>18:32:02</c:v>
                </c:pt>
                <c:pt idx="14407">
                  <c:v>18:32:03</c:v>
                </c:pt>
                <c:pt idx="14408">
                  <c:v>18:32:04</c:v>
                </c:pt>
                <c:pt idx="14409">
                  <c:v>18:32:05</c:v>
                </c:pt>
                <c:pt idx="14410">
                  <c:v>18:32:06</c:v>
                </c:pt>
                <c:pt idx="14411">
                  <c:v>18:32:07</c:v>
                </c:pt>
                <c:pt idx="14412">
                  <c:v>18:32:08</c:v>
                </c:pt>
                <c:pt idx="14413">
                  <c:v>18:32:09</c:v>
                </c:pt>
                <c:pt idx="14414">
                  <c:v>18:32:10</c:v>
                </c:pt>
                <c:pt idx="14415">
                  <c:v>18:32:11</c:v>
                </c:pt>
                <c:pt idx="14416">
                  <c:v>18:32:12</c:v>
                </c:pt>
                <c:pt idx="14417">
                  <c:v>18:32:13</c:v>
                </c:pt>
                <c:pt idx="14418">
                  <c:v>18:32:14</c:v>
                </c:pt>
                <c:pt idx="14419">
                  <c:v>18:32:15</c:v>
                </c:pt>
                <c:pt idx="14420">
                  <c:v>18:32:16</c:v>
                </c:pt>
                <c:pt idx="14421">
                  <c:v>18:32:17</c:v>
                </c:pt>
                <c:pt idx="14422">
                  <c:v>18:32:18</c:v>
                </c:pt>
                <c:pt idx="14423">
                  <c:v>18:32:19</c:v>
                </c:pt>
                <c:pt idx="14424">
                  <c:v>18:32:20</c:v>
                </c:pt>
                <c:pt idx="14425">
                  <c:v>18:32:21</c:v>
                </c:pt>
                <c:pt idx="14426">
                  <c:v>18:32:22</c:v>
                </c:pt>
                <c:pt idx="14427">
                  <c:v>18:32:23</c:v>
                </c:pt>
                <c:pt idx="14428">
                  <c:v>18:32:24</c:v>
                </c:pt>
                <c:pt idx="14429">
                  <c:v>18:32:25</c:v>
                </c:pt>
                <c:pt idx="14430">
                  <c:v>18:32:26</c:v>
                </c:pt>
                <c:pt idx="14431">
                  <c:v>18:32:27</c:v>
                </c:pt>
                <c:pt idx="14432">
                  <c:v>18:32:28</c:v>
                </c:pt>
                <c:pt idx="14433">
                  <c:v>18:32:29</c:v>
                </c:pt>
                <c:pt idx="14434">
                  <c:v>18:32:30</c:v>
                </c:pt>
                <c:pt idx="14435">
                  <c:v>18:32:31</c:v>
                </c:pt>
                <c:pt idx="14436">
                  <c:v>18:32:32</c:v>
                </c:pt>
                <c:pt idx="14437">
                  <c:v>18:32:33</c:v>
                </c:pt>
                <c:pt idx="14438">
                  <c:v>18:32:34</c:v>
                </c:pt>
                <c:pt idx="14439">
                  <c:v>18:32:35</c:v>
                </c:pt>
                <c:pt idx="14440">
                  <c:v>18:32:36</c:v>
                </c:pt>
                <c:pt idx="14441">
                  <c:v>18:32:37</c:v>
                </c:pt>
                <c:pt idx="14442">
                  <c:v>18:32:38</c:v>
                </c:pt>
                <c:pt idx="14443">
                  <c:v>18:32:39</c:v>
                </c:pt>
                <c:pt idx="14444">
                  <c:v>18:32:40</c:v>
                </c:pt>
                <c:pt idx="14445">
                  <c:v>18:32:41</c:v>
                </c:pt>
                <c:pt idx="14446">
                  <c:v>18:32:42</c:v>
                </c:pt>
                <c:pt idx="14447">
                  <c:v>18:32:43</c:v>
                </c:pt>
                <c:pt idx="14448">
                  <c:v>18:32:44</c:v>
                </c:pt>
                <c:pt idx="14449">
                  <c:v>18:32:45</c:v>
                </c:pt>
                <c:pt idx="14450">
                  <c:v>18:32:46</c:v>
                </c:pt>
                <c:pt idx="14451">
                  <c:v>18:32:47</c:v>
                </c:pt>
                <c:pt idx="14452">
                  <c:v>18:32:48</c:v>
                </c:pt>
                <c:pt idx="14453">
                  <c:v>18:32:49</c:v>
                </c:pt>
                <c:pt idx="14454">
                  <c:v>18:32:50</c:v>
                </c:pt>
                <c:pt idx="14455">
                  <c:v>18:32:51</c:v>
                </c:pt>
                <c:pt idx="14456">
                  <c:v>18:32:52</c:v>
                </c:pt>
                <c:pt idx="14457">
                  <c:v>18:32:53</c:v>
                </c:pt>
                <c:pt idx="14458">
                  <c:v>18:32:54</c:v>
                </c:pt>
                <c:pt idx="14459">
                  <c:v>18:32:55</c:v>
                </c:pt>
                <c:pt idx="14460">
                  <c:v>18:32:56</c:v>
                </c:pt>
                <c:pt idx="14461">
                  <c:v>18:32:57</c:v>
                </c:pt>
                <c:pt idx="14462">
                  <c:v>18:32:58</c:v>
                </c:pt>
                <c:pt idx="14463">
                  <c:v>18:32:59</c:v>
                </c:pt>
                <c:pt idx="14464">
                  <c:v>18:33:00</c:v>
                </c:pt>
                <c:pt idx="14465">
                  <c:v>18:33:01</c:v>
                </c:pt>
                <c:pt idx="14466">
                  <c:v>18:33:02</c:v>
                </c:pt>
                <c:pt idx="14467">
                  <c:v>18:33:03</c:v>
                </c:pt>
                <c:pt idx="14468">
                  <c:v>18:33:04</c:v>
                </c:pt>
                <c:pt idx="14469">
                  <c:v>18:33:05</c:v>
                </c:pt>
                <c:pt idx="14470">
                  <c:v>18:33:06</c:v>
                </c:pt>
                <c:pt idx="14471">
                  <c:v>18:33:07</c:v>
                </c:pt>
                <c:pt idx="14472">
                  <c:v>18:33:08</c:v>
                </c:pt>
                <c:pt idx="14473">
                  <c:v>18:33:09</c:v>
                </c:pt>
                <c:pt idx="14474">
                  <c:v>18:33:10</c:v>
                </c:pt>
                <c:pt idx="14475">
                  <c:v>18:33:11</c:v>
                </c:pt>
                <c:pt idx="14476">
                  <c:v>18:33:12</c:v>
                </c:pt>
                <c:pt idx="14477">
                  <c:v>18:33:13</c:v>
                </c:pt>
                <c:pt idx="14478">
                  <c:v>18:33:14</c:v>
                </c:pt>
                <c:pt idx="14479">
                  <c:v>18:33:15</c:v>
                </c:pt>
                <c:pt idx="14480">
                  <c:v>18:33:16</c:v>
                </c:pt>
                <c:pt idx="14481">
                  <c:v>18:33:17</c:v>
                </c:pt>
                <c:pt idx="14482">
                  <c:v>18:33:18</c:v>
                </c:pt>
                <c:pt idx="14483">
                  <c:v>18:33:19</c:v>
                </c:pt>
                <c:pt idx="14484">
                  <c:v>18:33:20</c:v>
                </c:pt>
                <c:pt idx="14485">
                  <c:v>18:33:21</c:v>
                </c:pt>
                <c:pt idx="14486">
                  <c:v>18:33:22</c:v>
                </c:pt>
                <c:pt idx="14487">
                  <c:v>18:33:23</c:v>
                </c:pt>
                <c:pt idx="14488">
                  <c:v>18:33:24</c:v>
                </c:pt>
                <c:pt idx="14489">
                  <c:v>18:33:25</c:v>
                </c:pt>
                <c:pt idx="14490">
                  <c:v>18:33:26</c:v>
                </c:pt>
                <c:pt idx="14491">
                  <c:v>18:33:27</c:v>
                </c:pt>
                <c:pt idx="14492">
                  <c:v>18:33:28</c:v>
                </c:pt>
                <c:pt idx="14493">
                  <c:v>18:33:29</c:v>
                </c:pt>
                <c:pt idx="14494">
                  <c:v>18:33:30</c:v>
                </c:pt>
                <c:pt idx="14495">
                  <c:v>18:33:31</c:v>
                </c:pt>
                <c:pt idx="14496">
                  <c:v>18:33:32</c:v>
                </c:pt>
                <c:pt idx="14497">
                  <c:v>18:33:33</c:v>
                </c:pt>
                <c:pt idx="14498">
                  <c:v>18:33:34</c:v>
                </c:pt>
                <c:pt idx="14499">
                  <c:v>18:33:35</c:v>
                </c:pt>
                <c:pt idx="14500">
                  <c:v>18:33:36</c:v>
                </c:pt>
                <c:pt idx="14501">
                  <c:v>18:33:37</c:v>
                </c:pt>
                <c:pt idx="14502">
                  <c:v>18:33:38</c:v>
                </c:pt>
                <c:pt idx="14503">
                  <c:v>18:33:39</c:v>
                </c:pt>
                <c:pt idx="14504">
                  <c:v>18:33:40</c:v>
                </c:pt>
                <c:pt idx="14505">
                  <c:v>18:33:41</c:v>
                </c:pt>
                <c:pt idx="14506">
                  <c:v>18:33:42</c:v>
                </c:pt>
                <c:pt idx="14507">
                  <c:v>18:33:43</c:v>
                </c:pt>
                <c:pt idx="14508">
                  <c:v>18:33:44</c:v>
                </c:pt>
                <c:pt idx="14509">
                  <c:v>18:33:45</c:v>
                </c:pt>
                <c:pt idx="14510">
                  <c:v>18:33:46</c:v>
                </c:pt>
                <c:pt idx="14511">
                  <c:v>18:33:47</c:v>
                </c:pt>
                <c:pt idx="14512">
                  <c:v>18:33:48</c:v>
                </c:pt>
                <c:pt idx="14513">
                  <c:v>18:33:49</c:v>
                </c:pt>
                <c:pt idx="14514">
                  <c:v>18:33:50</c:v>
                </c:pt>
                <c:pt idx="14515">
                  <c:v>18:33:51</c:v>
                </c:pt>
                <c:pt idx="14516">
                  <c:v>18:33:52</c:v>
                </c:pt>
                <c:pt idx="14517">
                  <c:v>18:33:53</c:v>
                </c:pt>
                <c:pt idx="14518">
                  <c:v>18:33:54</c:v>
                </c:pt>
                <c:pt idx="14519">
                  <c:v>18:33:55</c:v>
                </c:pt>
                <c:pt idx="14520">
                  <c:v>18:33:56</c:v>
                </c:pt>
                <c:pt idx="14521">
                  <c:v>18:33:57</c:v>
                </c:pt>
                <c:pt idx="14522">
                  <c:v>18:33:58</c:v>
                </c:pt>
                <c:pt idx="14523">
                  <c:v>18:33:59</c:v>
                </c:pt>
                <c:pt idx="14524">
                  <c:v>18:34:00</c:v>
                </c:pt>
                <c:pt idx="14525">
                  <c:v>18:34:01</c:v>
                </c:pt>
                <c:pt idx="14526">
                  <c:v>18:34:02</c:v>
                </c:pt>
                <c:pt idx="14527">
                  <c:v>18:34:03</c:v>
                </c:pt>
                <c:pt idx="14528">
                  <c:v>18:34:04</c:v>
                </c:pt>
                <c:pt idx="14529">
                  <c:v>18:34:05</c:v>
                </c:pt>
                <c:pt idx="14530">
                  <c:v>18:34:06</c:v>
                </c:pt>
                <c:pt idx="14531">
                  <c:v>18:34:07</c:v>
                </c:pt>
                <c:pt idx="14532">
                  <c:v>18:34:08</c:v>
                </c:pt>
                <c:pt idx="14533">
                  <c:v>18:34:09</c:v>
                </c:pt>
                <c:pt idx="14534">
                  <c:v>18:34:10</c:v>
                </c:pt>
                <c:pt idx="14535">
                  <c:v>18:34:11</c:v>
                </c:pt>
                <c:pt idx="14536">
                  <c:v>18:34:12</c:v>
                </c:pt>
                <c:pt idx="14537">
                  <c:v>18:34:13</c:v>
                </c:pt>
                <c:pt idx="14538">
                  <c:v>18:34:14</c:v>
                </c:pt>
                <c:pt idx="14539">
                  <c:v>18:34:15</c:v>
                </c:pt>
                <c:pt idx="14540">
                  <c:v>18:34:16</c:v>
                </c:pt>
                <c:pt idx="14541">
                  <c:v>18:34:17</c:v>
                </c:pt>
                <c:pt idx="14542">
                  <c:v>18:34:18</c:v>
                </c:pt>
                <c:pt idx="14543">
                  <c:v>18:34:19</c:v>
                </c:pt>
                <c:pt idx="14544">
                  <c:v>18:34:20</c:v>
                </c:pt>
                <c:pt idx="14545">
                  <c:v>18:34:21</c:v>
                </c:pt>
                <c:pt idx="14546">
                  <c:v>18:34:22</c:v>
                </c:pt>
                <c:pt idx="14547">
                  <c:v>18:34:23</c:v>
                </c:pt>
                <c:pt idx="14548">
                  <c:v>18:34:24</c:v>
                </c:pt>
                <c:pt idx="14549">
                  <c:v>18:34:25</c:v>
                </c:pt>
                <c:pt idx="14550">
                  <c:v>18:34:26</c:v>
                </c:pt>
                <c:pt idx="14551">
                  <c:v>18:34:27</c:v>
                </c:pt>
                <c:pt idx="14552">
                  <c:v>18:34:28</c:v>
                </c:pt>
                <c:pt idx="14553">
                  <c:v>18:34:29</c:v>
                </c:pt>
                <c:pt idx="14554">
                  <c:v>18:34:30</c:v>
                </c:pt>
                <c:pt idx="14555">
                  <c:v>18:34:31</c:v>
                </c:pt>
                <c:pt idx="14556">
                  <c:v>18:34:32</c:v>
                </c:pt>
                <c:pt idx="14557">
                  <c:v>18:34:33</c:v>
                </c:pt>
                <c:pt idx="14558">
                  <c:v>18:34:34</c:v>
                </c:pt>
                <c:pt idx="14559">
                  <c:v>18:34:35</c:v>
                </c:pt>
                <c:pt idx="14560">
                  <c:v>18:34:36</c:v>
                </c:pt>
                <c:pt idx="14561">
                  <c:v>18:34:37</c:v>
                </c:pt>
                <c:pt idx="14562">
                  <c:v>18:34:38</c:v>
                </c:pt>
                <c:pt idx="14563">
                  <c:v>18:34:39</c:v>
                </c:pt>
                <c:pt idx="14564">
                  <c:v>18:34:40</c:v>
                </c:pt>
                <c:pt idx="14565">
                  <c:v>18:34:41</c:v>
                </c:pt>
                <c:pt idx="14566">
                  <c:v>18:34:42</c:v>
                </c:pt>
                <c:pt idx="14567">
                  <c:v>18:34:43</c:v>
                </c:pt>
                <c:pt idx="14568">
                  <c:v>18:34:44</c:v>
                </c:pt>
                <c:pt idx="14569">
                  <c:v>18:34:45</c:v>
                </c:pt>
                <c:pt idx="14570">
                  <c:v>18:34:46</c:v>
                </c:pt>
                <c:pt idx="14571">
                  <c:v>18:34:47</c:v>
                </c:pt>
                <c:pt idx="14572">
                  <c:v>18:34:48</c:v>
                </c:pt>
                <c:pt idx="14573">
                  <c:v>18:34:49</c:v>
                </c:pt>
                <c:pt idx="14574">
                  <c:v>18:34:50</c:v>
                </c:pt>
                <c:pt idx="14575">
                  <c:v>18:34:51</c:v>
                </c:pt>
                <c:pt idx="14576">
                  <c:v>18:34:52</c:v>
                </c:pt>
                <c:pt idx="14577">
                  <c:v>18:34:53</c:v>
                </c:pt>
                <c:pt idx="14578">
                  <c:v>18:34:54</c:v>
                </c:pt>
                <c:pt idx="14579">
                  <c:v>18:34:55</c:v>
                </c:pt>
                <c:pt idx="14580">
                  <c:v>18:34:56</c:v>
                </c:pt>
                <c:pt idx="14581">
                  <c:v>18:34:57</c:v>
                </c:pt>
                <c:pt idx="14582">
                  <c:v>18:34:58</c:v>
                </c:pt>
                <c:pt idx="14583">
                  <c:v>18:34:59</c:v>
                </c:pt>
                <c:pt idx="14584">
                  <c:v>18:35:00</c:v>
                </c:pt>
                <c:pt idx="14585">
                  <c:v>18:35:01</c:v>
                </c:pt>
                <c:pt idx="14586">
                  <c:v>18:35:02</c:v>
                </c:pt>
                <c:pt idx="14587">
                  <c:v>18:35:03</c:v>
                </c:pt>
                <c:pt idx="14588">
                  <c:v>18:35:04</c:v>
                </c:pt>
                <c:pt idx="14589">
                  <c:v>18:35:05</c:v>
                </c:pt>
                <c:pt idx="14590">
                  <c:v>18:35:06</c:v>
                </c:pt>
                <c:pt idx="14591">
                  <c:v>18:35:07</c:v>
                </c:pt>
                <c:pt idx="14592">
                  <c:v>18:35:08</c:v>
                </c:pt>
                <c:pt idx="14593">
                  <c:v>18:35:09</c:v>
                </c:pt>
                <c:pt idx="14594">
                  <c:v>18:35:10</c:v>
                </c:pt>
                <c:pt idx="14595">
                  <c:v>18:35:11</c:v>
                </c:pt>
                <c:pt idx="14596">
                  <c:v>18:35:12</c:v>
                </c:pt>
                <c:pt idx="14597">
                  <c:v>18:35:13</c:v>
                </c:pt>
                <c:pt idx="14598">
                  <c:v>18:35:14</c:v>
                </c:pt>
                <c:pt idx="14599">
                  <c:v>18:35:15</c:v>
                </c:pt>
                <c:pt idx="14600">
                  <c:v>18:35:16</c:v>
                </c:pt>
                <c:pt idx="14601">
                  <c:v>18:35:17</c:v>
                </c:pt>
                <c:pt idx="14602">
                  <c:v>18:35:18</c:v>
                </c:pt>
                <c:pt idx="14603">
                  <c:v>18:35:19</c:v>
                </c:pt>
                <c:pt idx="14604">
                  <c:v>18:35:20</c:v>
                </c:pt>
                <c:pt idx="14605">
                  <c:v>18:35:21</c:v>
                </c:pt>
                <c:pt idx="14606">
                  <c:v>18:35:22</c:v>
                </c:pt>
                <c:pt idx="14607">
                  <c:v>18:35:23</c:v>
                </c:pt>
                <c:pt idx="14608">
                  <c:v>18:35:24</c:v>
                </c:pt>
                <c:pt idx="14609">
                  <c:v>18:35:25</c:v>
                </c:pt>
                <c:pt idx="14610">
                  <c:v>18:35:26</c:v>
                </c:pt>
                <c:pt idx="14611">
                  <c:v>18:35:27</c:v>
                </c:pt>
                <c:pt idx="14612">
                  <c:v>18:35:28</c:v>
                </c:pt>
                <c:pt idx="14613">
                  <c:v>18:35:29</c:v>
                </c:pt>
                <c:pt idx="14614">
                  <c:v>18:35:30</c:v>
                </c:pt>
                <c:pt idx="14615">
                  <c:v>18:35:31</c:v>
                </c:pt>
                <c:pt idx="14616">
                  <c:v>18:35:32</c:v>
                </c:pt>
                <c:pt idx="14617">
                  <c:v>18:35:33</c:v>
                </c:pt>
                <c:pt idx="14618">
                  <c:v>18:35:34</c:v>
                </c:pt>
                <c:pt idx="14619">
                  <c:v>18:35:35</c:v>
                </c:pt>
                <c:pt idx="14620">
                  <c:v>18:35:36</c:v>
                </c:pt>
                <c:pt idx="14621">
                  <c:v>18:35:37</c:v>
                </c:pt>
                <c:pt idx="14622">
                  <c:v>18:35:38</c:v>
                </c:pt>
                <c:pt idx="14623">
                  <c:v>18:35:39</c:v>
                </c:pt>
                <c:pt idx="14624">
                  <c:v>18:35:40</c:v>
                </c:pt>
                <c:pt idx="14625">
                  <c:v>18:35:41</c:v>
                </c:pt>
                <c:pt idx="14626">
                  <c:v>18:35:42</c:v>
                </c:pt>
                <c:pt idx="14627">
                  <c:v>18:35:43</c:v>
                </c:pt>
                <c:pt idx="14628">
                  <c:v>18:35:44</c:v>
                </c:pt>
                <c:pt idx="14629">
                  <c:v>18:35:45</c:v>
                </c:pt>
                <c:pt idx="14630">
                  <c:v>18:35:46</c:v>
                </c:pt>
                <c:pt idx="14631">
                  <c:v>18:35:47</c:v>
                </c:pt>
                <c:pt idx="14632">
                  <c:v>18:35:48</c:v>
                </c:pt>
                <c:pt idx="14633">
                  <c:v>18:35:49</c:v>
                </c:pt>
                <c:pt idx="14634">
                  <c:v>18:35:50</c:v>
                </c:pt>
                <c:pt idx="14635">
                  <c:v>18:35:51</c:v>
                </c:pt>
                <c:pt idx="14636">
                  <c:v>18:35:52</c:v>
                </c:pt>
                <c:pt idx="14637">
                  <c:v>18:35:53</c:v>
                </c:pt>
                <c:pt idx="14638">
                  <c:v>18:35:54</c:v>
                </c:pt>
                <c:pt idx="14639">
                  <c:v>18:35:55</c:v>
                </c:pt>
                <c:pt idx="14640">
                  <c:v>18:35:56</c:v>
                </c:pt>
                <c:pt idx="14641">
                  <c:v>18:35:57</c:v>
                </c:pt>
                <c:pt idx="14642">
                  <c:v>18:35:58</c:v>
                </c:pt>
                <c:pt idx="14643">
                  <c:v>18:35:59</c:v>
                </c:pt>
                <c:pt idx="14644">
                  <c:v>18:36:00</c:v>
                </c:pt>
                <c:pt idx="14645">
                  <c:v>18:36:01</c:v>
                </c:pt>
                <c:pt idx="14646">
                  <c:v>18:36:02</c:v>
                </c:pt>
                <c:pt idx="14647">
                  <c:v>18:36:03</c:v>
                </c:pt>
                <c:pt idx="14648">
                  <c:v>18:36:04</c:v>
                </c:pt>
                <c:pt idx="14649">
                  <c:v>18:36:05</c:v>
                </c:pt>
                <c:pt idx="14650">
                  <c:v>18:36:06</c:v>
                </c:pt>
                <c:pt idx="14651">
                  <c:v>18:36:07</c:v>
                </c:pt>
                <c:pt idx="14652">
                  <c:v>18:36:08</c:v>
                </c:pt>
                <c:pt idx="14653">
                  <c:v>18:36:09</c:v>
                </c:pt>
                <c:pt idx="14654">
                  <c:v>18:36:10</c:v>
                </c:pt>
                <c:pt idx="14655">
                  <c:v>18:36:11</c:v>
                </c:pt>
                <c:pt idx="14656">
                  <c:v>18:36:12</c:v>
                </c:pt>
                <c:pt idx="14657">
                  <c:v>18:36:13</c:v>
                </c:pt>
                <c:pt idx="14658">
                  <c:v>18:36:14</c:v>
                </c:pt>
                <c:pt idx="14659">
                  <c:v>18:36:15</c:v>
                </c:pt>
                <c:pt idx="14660">
                  <c:v>18:36:16</c:v>
                </c:pt>
                <c:pt idx="14661">
                  <c:v>18:36:17</c:v>
                </c:pt>
                <c:pt idx="14662">
                  <c:v>18:36:18</c:v>
                </c:pt>
                <c:pt idx="14663">
                  <c:v>18:36:19</c:v>
                </c:pt>
                <c:pt idx="14664">
                  <c:v>18:36:20</c:v>
                </c:pt>
                <c:pt idx="14665">
                  <c:v>18:36:21</c:v>
                </c:pt>
                <c:pt idx="14666">
                  <c:v>18:36:22</c:v>
                </c:pt>
                <c:pt idx="14667">
                  <c:v>18:36:23</c:v>
                </c:pt>
                <c:pt idx="14668">
                  <c:v>18:36:24</c:v>
                </c:pt>
                <c:pt idx="14669">
                  <c:v>18:36:25</c:v>
                </c:pt>
                <c:pt idx="14670">
                  <c:v>18:36:26</c:v>
                </c:pt>
                <c:pt idx="14671">
                  <c:v>18:36:27</c:v>
                </c:pt>
                <c:pt idx="14672">
                  <c:v>18:36:28</c:v>
                </c:pt>
                <c:pt idx="14673">
                  <c:v>18:36:29</c:v>
                </c:pt>
                <c:pt idx="14674">
                  <c:v>18:36:30</c:v>
                </c:pt>
                <c:pt idx="14675">
                  <c:v>18:36:31</c:v>
                </c:pt>
                <c:pt idx="14676">
                  <c:v>18:36:32</c:v>
                </c:pt>
                <c:pt idx="14677">
                  <c:v>18:36:33</c:v>
                </c:pt>
                <c:pt idx="14678">
                  <c:v>18:36:34</c:v>
                </c:pt>
                <c:pt idx="14679">
                  <c:v>18:36:35</c:v>
                </c:pt>
                <c:pt idx="14680">
                  <c:v>18:36:36</c:v>
                </c:pt>
                <c:pt idx="14681">
                  <c:v>18:36:37</c:v>
                </c:pt>
                <c:pt idx="14682">
                  <c:v>18:36:38</c:v>
                </c:pt>
                <c:pt idx="14683">
                  <c:v>18:36:39</c:v>
                </c:pt>
                <c:pt idx="14684">
                  <c:v>18:36:40</c:v>
                </c:pt>
                <c:pt idx="14685">
                  <c:v>18:36:41</c:v>
                </c:pt>
                <c:pt idx="14686">
                  <c:v>18:36:42</c:v>
                </c:pt>
                <c:pt idx="14687">
                  <c:v>18:36:43</c:v>
                </c:pt>
                <c:pt idx="14688">
                  <c:v>18:36:44</c:v>
                </c:pt>
                <c:pt idx="14689">
                  <c:v>18:36:45</c:v>
                </c:pt>
                <c:pt idx="14690">
                  <c:v>18:36:46</c:v>
                </c:pt>
                <c:pt idx="14691">
                  <c:v>18:36:47</c:v>
                </c:pt>
                <c:pt idx="14692">
                  <c:v>18:36:48</c:v>
                </c:pt>
                <c:pt idx="14693">
                  <c:v>18:36:49</c:v>
                </c:pt>
                <c:pt idx="14694">
                  <c:v>18:36:50</c:v>
                </c:pt>
                <c:pt idx="14695">
                  <c:v>18:36:51</c:v>
                </c:pt>
                <c:pt idx="14696">
                  <c:v>18:36:52</c:v>
                </c:pt>
                <c:pt idx="14697">
                  <c:v>18:36:53</c:v>
                </c:pt>
                <c:pt idx="14698">
                  <c:v>18:36:54</c:v>
                </c:pt>
                <c:pt idx="14699">
                  <c:v>18:36:55</c:v>
                </c:pt>
                <c:pt idx="14700">
                  <c:v>18:36:56</c:v>
                </c:pt>
                <c:pt idx="14701">
                  <c:v>18:36:57</c:v>
                </c:pt>
                <c:pt idx="14702">
                  <c:v>18:36:58</c:v>
                </c:pt>
                <c:pt idx="14703">
                  <c:v>18:36:59</c:v>
                </c:pt>
                <c:pt idx="14704">
                  <c:v>18:37:00</c:v>
                </c:pt>
                <c:pt idx="14705">
                  <c:v>18:37:01</c:v>
                </c:pt>
                <c:pt idx="14706">
                  <c:v>18:37:02</c:v>
                </c:pt>
                <c:pt idx="14707">
                  <c:v>18:37:03</c:v>
                </c:pt>
                <c:pt idx="14708">
                  <c:v>18:37:04</c:v>
                </c:pt>
                <c:pt idx="14709">
                  <c:v>18:37:05</c:v>
                </c:pt>
                <c:pt idx="14710">
                  <c:v>18:37:06</c:v>
                </c:pt>
                <c:pt idx="14711">
                  <c:v>18:37:07</c:v>
                </c:pt>
                <c:pt idx="14712">
                  <c:v>18:37:08</c:v>
                </c:pt>
                <c:pt idx="14713">
                  <c:v>18:37:09</c:v>
                </c:pt>
                <c:pt idx="14714">
                  <c:v>18:37:10</c:v>
                </c:pt>
                <c:pt idx="14715">
                  <c:v>18:37:11</c:v>
                </c:pt>
                <c:pt idx="14716">
                  <c:v>18:37:12</c:v>
                </c:pt>
                <c:pt idx="14717">
                  <c:v>18:37:13</c:v>
                </c:pt>
                <c:pt idx="14718">
                  <c:v>18:37:14</c:v>
                </c:pt>
                <c:pt idx="14719">
                  <c:v>18:37:15</c:v>
                </c:pt>
                <c:pt idx="14720">
                  <c:v>18:37:16</c:v>
                </c:pt>
                <c:pt idx="14721">
                  <c:v>18:37:17</c:v>
                </c:pt>
                <c:pt idx="14722">
                  <c:v>18:37:18</c:v>
                </c:pt>
                <c:pt idx="14723">
                  <c:v>18:37:19</c:v>
                </c:pt>
                <c:pt idx="14724">
                  <c:v>18:37:20</c:v>
                </c:pt>
                <c:pt idx="14725">
                  <c:v>18:37:21</c:v>
                </c:pt>
                <c:pt idx="14726">
                  <c:v>18:37:22</c:v>
                </c:pt>
                <c:pt idx="14727">
                  <c:v>18:37:23</c:v>
                </c:pt>
                <c:pt idx="14728">
                  <c:v>18:37:24</c:v>
                </c:pt>
                <c:pt idx="14729">
                  <c:v>18:37:25</c:v>
                </c:pt>
                <c:pt idx="14730">
                  <c:v>18:37:26</c:v>
                </c:pt>
                <c:pt idx="14731">
                  <c:v>18:37:27</c:v>
                </c:pt>
                <c:pt idx="14732">
                  <c:v>18:37:28</c:v>
                </c:pt>
                <c:pt idx="14733">
                  <c:v>18:37:29</c:v>
                </c:pt>
                <c:pt idx="14734">
                  <c:v>18:37:30</c:v>
                </c:pt>
                <c:pt idx="14735">
                  <c:v>18:37:31</c:v>
                </c:pt>
                <c:pt idx="14736">
                  <c:v>18:37:32</c:v>
                </c:pt>
                <c:pt idx="14737">
                  <c:v>18:37:33</c:v>
                </c:pt>
                <c:pt idx="14738">
                  <c:v>18:37:34</c:v>
                </c:pt>
                <c:pt idx="14739">
                  <c:v>18:37:35</c:v>
                </c:pt>
                <c:pt idx="14740">
                  <c:v>18:37:36</c:v>
                </c:pt>
                <c:pt idx="14741">
                  <c:v>18:37:37</c:v>
                </c:pt>
                <c:pt idx="14742">
                  <c:v>18:37:38</c:v>
                </c:pt>
                <c:pt idx="14743">
                  <c:v>18:37:39</c:v>
                </c:pt>
                <c:pt idx="14744">
                  <c:v>18:37:40</c:v>
                </c:pt>
                <c:pt idx="14745">
                  <c:v>18:37:41</c:v>
                </c:pt>
                <c:pt idx="14746">
                  <c:v>18:37:42</c:v>
                </c:pt>
                <c:pt idx="14747">
                  <c:v>18:37:43</c:v>
                </c:pt>
                <c:pt idx="14748">
                  <c:v>18:37:44</c:v>
                </c:pt>
                <c:pt idx="14749">
                  <c:v>18:37:45</c:v>
                </c:pt>
                <c:pt idx="14750">
                  <c:v>18:37:46</c:v>
                </c:pt>
                <c:pt idx="14751">
                  <c:v>18:37:47</c:v>
                </c:pt>
                <c:pt idx="14752">
                  <c:v>18:37:48</c:v>
                </c:pt>
                <c:pt idx="14753">
                  <c:v>18:37:49</c:v>
                </c:pt>
                <c:pt idx="14754">
                  <c:v>18:37:50</c:v>
                </c:pt>
                <c:pt idx="14755">
                  <c:v>18:37:51</c:v>
                </c:pt>
                <c:pt idx="14756">
                  <c:v>18:37:52</c:v>
                </c:pt>
                <c:pt idx="14757">
                  <c:v>18:37:53</c:v>
                </c:pt>
                <c:pt idx="14758">
                  <c:v>18:37:54</c:v>
                </c:pt>
                <c:pt idx="14759">
                  <c:v>18:37:55</c:v>
                </c:pt>
                <c:pt idx="14760">
                  <c:v>18:37:56</c:v>
                </c:pt>
                <c:pt idx="14761">
                  <c:v>18:37:57</c:v>
                </c:pt>
                <c:pt idx="14762">
                  <c:v>18:37:58</c:v>
                </c:pt>
                <c:pt idx="14763">
                  <c:v>18:37:59</c:v>
                </c:pt>
                <c:pt idx="14764">
                  <c:v>18:38:00</c:v>
                </c:pt>
                <c:pt idx="14765">
                  <c:v>18:38:01</c:v>
                </c:pt>
                <c:pt idx="14766">
                  <c:v>18:38:02</c:v>
                </c:pt>
                <c:pt idx="14767">
                  <c:v>18:38:03</c:v>
                </c:pt>
                <c:pt idx="14768">
                  <c:v>18:38:04</c:v>
                </c:pt>
                <c:pt idx="14769">
                  <c:v>18:38:05</c:v>
                </c:pt>
                <c:pt idx="14770">
                  <c:v>18:38:06</c:v>
                </c:pt>
                <c:pt idx="14771">
                  <c:v>18:38:07</c:v>
                </c:pt>
                <c:pt idx="14772">
                  <c:v>18:38:08</c:v>
                </c:pt>
                <c:pt idx="14773">
                  <c:v>18:38:09</c:v>
                </c:pt>
                <c:pt idx="14774">
                  <c:v>18:38:10</c:v>
                </c:pt>
                <c:pt idx="14775">
                  <c:v>18:38:11</c:v>
                </c:pt>
                <c:pt idx="14776">
                  <c:v>18:38:12</c:v>
                </c:pt>
                <c:pt idx="14777">
                  <c:v>18:38:13</c:v>
                </c:pt>
                <c:pt idx="14778">
                  <c:v>18:38:14</c:v>
                </c:pt>
                <c:pt idx="14779">
                  <c:v>18:38:15</c:v>
                </c:pt>
                <c:pt idx="14780">
                  <c:v>18:38:16</c:v>
                </c:pt>
                <c:pt idx="14781">
                  <c:v>18:38:17</c:v>
                </c:pt>
                <c:pt idx="14782">
                  <c:v>18:38:18</c:v>
                </c:pt>
                <c:pt idx="14783">
                  <c:v>18:38:19</c:v>
                </c:pt>
                <c:pt idx="14784">
                  <c:v>18:38:20</c:v>
                </c:pt>
                <c:pt idx="14785">
                  <c:v>18:38:21</c:v>
                </c:pt>
                <c:pt idx="14786">
                  <c:v>18:38:22</c:v>
                </c:pt>
                <c:pt idx="14787">
                  <c:v>18:38:23</c:v>
                </c:pt>
                <c:pt idx="14788">
                  <c:v>18:38:24</c:v>
                </c:pt>
                <c:pt idx="14789">
                  <c:v>18:38:25</c:v>
                </c:pt>
                <c:pt idx="14790">
                  <c:v>18:38:26</c:v>
                </c:pt>
                <c:pt idx="14791">
                  <c:v>18:38:27</c:v>
                </c:pt>
                <c:pt idx="14792">
                  <c:v>18:38:28</c:v>
                </c:pt>
                <c:pt idx="14793">
                  <c:v>18:38:29</c:v>
                </c:pt>
                <c:pt idx="14794">
                  <c:v>18:38:30</c:v>
                </c:pt>
                <c:pt idx="14795">
                  <c:v>18:38:31</c:v>
                </c:pt>
                <c:pt idx="14796">
                  <c:v>18:38:32</c:v>
                </c:pt>
                <c:pt idx="14797">
                  <c:v>18:38:33</c:v>
                </c:pt>
                <c:pt idx="14798">
                  <c:v>18:38:34</c:v>
                </c:pt>
                <c:pt idx="14799">
                  <c:v>18:38:35</c:v>
                </c:pt>
                <c:pt idx="14800">
                  <c:v>18:38:36</c:v>
                </c:pt>
                <c:pt idx="14801">
                  <c:v>18:38:37</c:v>
                </c:pt>
                <c:pt idx="14802">
                  <c:v>18:38:38</c:v>
                </c:pt>
                <c:pt idx="14803">
                  <c:v>18:38:39</c:v>
                </c:pt>
                <c:pt idx="14804">
                  <c:v>18:38:40</c:v>
                </c:pt>
                <c:pt idx="14805">
                  <c:v>18:38:41</c:v>
                </c:pt>
                <c:pt idx="14806">
                  <c:v>18:38:42</c:v>
                </c:pt>
                <c:pt idx="14807">
                  <c:v>18:38:43</c:v>
                </c:pt>
                <c:pt idx="14808">
                  <c:v>18:38:44</c:v>
                </c:pt>
                <c:pt idx="14809">
                  <c:v>18:38:45</c:v>
                </c:pt>
                <c:pt idx="14810">
                  <c:v>18:38:46</c:v>
                </c:pt>
                <c:pt idx="14811">
                  <c:v>18:38:47</c:v>
                </c:pt>
                <c:pt idx="14812">
                  <c:v>18:38:48</c:v>
                </c:pt>
                <c:pt idx="14813">
                  <c:v>18:38:49</c:v>
                </c:pt>
                <c:pt idx="14814">
                  <c:v>18:38:50</c:v>
                </c:pt>
                <c:pt idx="14815">
                  <c:v>18:38:51</c:v>
                </c:pt>
                <c:pt idx="14816">
                  <c:v>18:38:52</c:v>
                </c:pt>
                <c:pt idx="14817">
                  <c:v>18:38:53</c:v>
                </c:pt>
                <c:pt idx="14818">
                  <c:v>18:38:54</c:v>
                </c:pt>
                <c:pt idx="14819">
                  <c:v>18:38:55</c:v>
                </c:pt>
                <c:pt idx="14820">
                  <c:v>18:38:56</c:v>
                </c:pt>
                <c:pt idx="14821">
                  <c:v>18:38:57</c:v>
                </c:pt>
                <c:pt idx="14822">
                  <c:v>18:38:58</c:v>
                </c:pt>
                <c:pt idx="14823">
                  <c:v>18:38:59</c:v>
                </c:pt>
                <c:pt idx="14824">
                  <c:v>18:39:00</c:v>
                </c:pt>
                <c:pt idx="14825">
                  <c:v>18:39:01</c:v>
                </c:pt>
                <c:pt idx="14826">
                  <c:v>18:39:02</c:v>
                </c:pt>
                <c:pt idx="14827">
                  <c:v>18:39:03</c:v>
                </c:pt>
                <c:pt idx="14828">
                  <c:v>18:39:04</c:v>
                </c:pt>
                <c:pt idx="14829">
                  <c:v>18:39:05</c:v>
                </c:pt>
                <c:pt idx="14830">
                  <c:v>18:39:06</c:v>
                </c:pt>
                <c:pt idx="14831">
                  <c:v>18:39:07</c:v>
                </c:pt>
                <c:pt idx="14832">
                  <c:v>18:39:08</c:v>
                </c:pt>
                <c:pt idx="14833">
                  <c:v>18:39:09</c:v>
                </c:pt>
                <c:pt idx="14834">
                  <c:v>18:39:10</c:v>
                </c:pt>
                <c:pt idx="14835">
                  <c:v>18:39:11</c:v>
                </c:pt>
                <c:pt idx="14836">
                  <c:v>18:39:12</c:v>
                </c:pt>
                <c:pt idx="14837">
                  <c:v>18:39:13</c:v>
                </c:pt>
                <c:pt idx="14838">
                  <c:v>18:39:14</c:v>
                </c:pt>
                <c:pt idx="14839">
                  <c:v>18:39:15</c:v>
                </c:pt>
                <c:pt idx="14840">
                  <c:v>18:39:16</c:v>
                </c:pt>
                <c:pt idx="14841">
                  <c:v>18:39:17</c:v>
                </c:pt>
                <c:pt idx="14842">
                  <c:v>18:39:18</c:v>
                </c:pt>
                <c:pt idx="14843">
                  <c:v>18:39:19</c:v>
                </c:pt>
                <c:pt idx="14844">
                  <c:v>18:39:20</c:v>
                </c:pt>
                <c:pt idx="14845">
                  <c:v>18:39:21</c:v>
                </c:pt>
                <c:pt idx="14846">
                  <c:v>18:39:22</c:v>
                </c:pt>
                <c:pt idx="14847">
                  <c:v>18:39:23</c:v>
                </c:pt>
                <c:pt idx="14848">
                  <c:v>18:39:24</c:v>
                </c:pt>
                <c:pt idx="14849">
                  <c:v>18:39:25</c:v>
                </c:pt>
                <c:pt idx="14850">
                  <c:v>18:39:26</c:v>
                </c:pt>
                <c:pt idx="14851">
                  <c:v>18:39:27</c:v>
                </c:pt>
                <c:pt idx="14852">
                  <c:v>18:39:28</c:v>
                </c:pt>
                <c:pt idx="14853">
                  <c:v>18:39:29</c:v>
                </c:pt>
                <c:pt idx="14854">
                  <c:v>18:39:30</c:v>
                </c:pt>
                <c:pt idx="14855">
                  <c:v>18:39:31</c:v>
                </c:pt>
                <c:pt idx="14856">
                  <c:v>18:39:32</c:v>
                </c:pt>
                <c:pt idx="14857">
                  <c:v>18:39:33</c:v>
                </c:pt>
                <c:pt idx="14858">
                  <c:v>18:39:34</c:v>
                </c:pt>
                <c:pt idx="14859">
                  <c:v>18:39:35</c:v>
                </c:pt>
                <c:pt idx="14860">
                  <c:v>18:39:36</c:v>
                </c:pt>
                <c:pt idx="14861">
                  <c:v>18:39:37</c:v>
                </c:pt>
                <c:pt idx="14862">
                  <c:v>18:39:38</c:v>
                </c:pt>
                <c:pt idx="14863">
                  <c:v>18:39:39</c:v>
                </c:pt>
                <c:pt idx="14864">
                  <c:v>18:39:40</c:v>
                </c:pt>
                <c:pt idx="14865">
                  <c:v>18:39:41</c:v>
                </c:pt>
                <c:pt idx="14866">
                  <c:v>18:39:42</c:v>
                </c:pt>
                <c:pt idx="14867">
                  <c:v>18:39:43</c:v>
                </c:pt>
                <c:pt idx="14868">
                  <c:v>18:39:44</c:v>
                </c:pt>
                <c:pt idx="14869">
                  <c:v>18:39:45</c:v>
                </c:pt>
                <c:pt idx="14870">
                  <c:v>18:39:46</c:v>
                </c:pt>
                <c:pt idx="14871">
                  <c:v>18:39:47</c:v>
                </c:pt>
                <c:pt idx="14872">
                  <c:v>18:39:48</c:v>
                </c:pt>
                <c:pt idx="14873">
                  <c:v>18:39:49</c:v>
                </c:pt>
                <c:pt idx="14874">
                  <c:v>18:39:50</c:v>
                </c:pt>
                <c:pt idx="14875">
                  <c:v>18:39:51</c:v>
                </c:pt>
                <c:pt idx="14876">
                  <c:v>18:39:52</c:v>
                </c:pt>
                <c:pt idx="14877">
                  <c:v>18:39:53</c:v>
                </c:pt>
                <c:pt idx="14878">
                  <c:v>18:39:54</c:v>
                </c:pt>
                <c:pt idx="14879">
                  <c:v>18:39:55</c:v>
                </c:pt>
                <c:pt idx="14880">
                  <c:v>18:39:56</c:v>
                </c:pt>
                <c:pt idx="14881">
                  <c:v>18:39:57</c:v>
                </c:pt>
                <c:pt idx="14882">
                  <c:v>18:39:58</c:v>
                </c:pt>
                <c:pt idx="14883">
                  <c:v>18:39:59</c:v>
                </c:pt>
                <c:pt idx="14884">
                  <c:v>18:40:00</c:v>
                </c:pt>
                <c:pt idx="14885">
                  <c:v>18:40:01</c:v>
                </c:pt>
                <c:pt idx="14886">
                  <c:v>18:40:02</c:v>
                </c:pt>
                <c:pt idx="14887">
                  <c:v>18:40:03</c:v>
                </c:pt>
                <c:pt idx="14888">
                  <c:v>18:40:04</c:v>
                </c:pt>
                <c:pt idx="14889">
                  <c:v>18:40:05</c:v>
                </c:pt>
                <c:pt idx="14890">
                  <c:v>18:40:06</c:v>
                </c:pt>
                <c:pt idx="14891">
                  <c:v>18:40:07</c:v>
                </c:pt>
                <c:pt idx="14892">
                  <c:v>18:40:08</c:v>
                </c:pt>
                <c:pt idx="14893">
                  <c:v>18:40:09</c:v>
                </c:pt>
                <c:pt idx="14894">
                  <c:v>18:40:10</c:v>
                </c:pt>
                <c:pt idx="14895">
                  <c:v>18:40:11</c:v>
                </c:pt>
                <c:pt idx="14896">
                  <c:v>18:40:12</c:v>
                </c:pt>
                <c:pt idx="14897">
                  <c:v>18:40:13</c:v>
                </c:pt>
                <c:pt idx="14898">
                  <c:v>18:40:14</c:v>
                </c:pt>
                <c:pt idx="14899">
                  <c:v>18:40:15</c:v>
                </c:pt>
                <c:pt idx="14900">
                  <c:v>18:40:16</c:v>
                </c:pt>
                <c:pt idx="14901">
                  <c:v>18:40:17</c:v>
                </c:pt>
                <c:pt idx="14902">
                  <c:v>18:40:18</c:v>
                </c:pt>
                <c:pt idx="14903">
                  <c:v>18:40:19</c:v>
                </c:pt>
                <c:pt idx="14904">
                  <c:v>18:40:20</c:v>
                </c:pt>
                <c:pt idx="14905">
                  <c:v>18:40:21</c:v>
                </c:pt>
                <c:pt idx="14906">
                  <c:v>18:40:22</c:v>
                </c:pt>
                <c:pt idx="14907">
                  <c:v>18:40:23</c:v>
                </c:pt>
                <c:pt idx="14908">
                  <c:v>18:40:24</c:v>
                </c:pt>
                <c:pt idx="14909">
                  <c:v>18:40:25</c:v>
                </c:pt>
                <c:pt idx="14910">
                  <c:v>18:40:26</c:v>
                </c:pt>
                <c:pt idx="14911">
                  <c:v>18:40:27</c:v>
                </c:pt>
                <c:pt idx="14912">
                  <c:v>18:40:28</c:v>
                </c:pt>
                <c:pt idx="14913">
                  <c:v>18:40:29</c:v>
                </c:pt>
                <c:pt idx="14914">
                  <c:v>18:40:30</c:v>
                </c:pt>
                <c:pt idx="14915">
                  <c:v>18:40:31</c:v>
                </c:pt>
                <c:pt idx="14916">
                  <c:v>18:40:32</c:v>
                </c:pt>
                <c:pt idx="14917">
                  <c:v>18:40:33</c:v>
                </c:pt>
                <c:pt idx="14918">
                  <c:v>18:40:34</c:v>
                </c:pt>
                <c:pt idx="14919">
                  <c:v>18:40:35</c:v>
                </c:pt>
                <c:pt idx="14920">
                  <c:v>18:40:36</c:v>
                </c:pt>
                <c:pt idx="14921">
                  <c:v>18:40:37</c:v>
                </c:pt>
                <c:pt idx="14922">
                  <c:v>18:40:38</c:v>
                </c:pt>
                <c:pt idx="14923">
                  <c:v>18:40:39</c:v>
                </c:pt>
                <c:pt idx="14924">
                  <c:v>18:40:40</c:v>
                </c:pt>
                <c:pt idx="14925">
                  <c:v>18:40:41</c:v>
                </c:pt>
                <c:pt idx="14926">
                  <c:v>18:40:42</c:v>
                </c:pt>
                <c:pt idx="14927">
                  <c:v>18:40:43</c:v>
                </c:pt>
                <c:pt idx="14928">
                  <c:v>18:40:44</c:v>
                </c:pt>
                <c:pt idx="14929">
                  <c:v>18:40:45</c:v>
                </c:pt>
                <c:pt idx="14930">
                  <c:v>18:40:46</c:v>
                </c:pt>
                <c:pt idx="14931">
                  <c:v>18:40:47</c:v>
                </c:pt>
                <c:pt idx="14932">
                  <c:v>18:40:48</c:v>
                </c:pt>
                <c:pt idx="14933">
                  <c:v>18:40:49</c:v>
                </c:pt>
                <c:pt idx="14934">
                  <c:v>18:40:50</c:v>
                </c:pt>
                <c:pt idx="14935">
                  <c:v>18:40:51</c:v>
                </c:pt>
                <c:pt idx="14936">
                  <c:v>18:40:52</c:v>
                </c:pt>
                <c:pt idx="14937">
                  <c:v>18:40:53</c:v>
                </c:pt>
                <c:pt idx="14938">
                  <c:v>18:40:54</c:v>
                </c:pt>
                <c:pt idx="14939">
                  <c:v>18:40:55</c:v>
                </c:pt>
                <c:pt idx="14940">
                  <c:v>18:40:56</c:v>
                </c:pt>
                <c:pt idx="14941">
                  <c:v>18:40:57</c:v>
                </c:pt>
                <c:pt idx="14942">
                  <c:v>18:40:58</c:v>
                </c:pt>
                <c:pt idx="14943">
                  <c:v>18:40:59</c:v>
                </c:pt>
                <c:pt idx="14944">
                  <c:v>18:41:00</c:v>
                </c:pt>
                <c:pt idx="14945">
                  <c:v>18:41:01</c:v>
                </c:pt>
                <c:pt idx="14946">
                  <c:v>18:41:02</c:v>
                </c:pt>
                <c:pt idx="14947">
                  <c:v>18:41:03</c:v>
                </c:pt>
                <c:pt idx="14948">
                  <c:v>18:41:04</c:v>
                </c:pt>
                <c:pt idx="14949">
                  <c:v>18:41:05</c:v>
                </c:pt>
                <c:pt idx="14950">
                  <c:v>18:41:06</c:v>
                </c:pt>
                <c:pt idx="14951">
                  <c:v>18:41:07</c:v>
                </c:pt>
                <c:pt idx="14952">
                  <c:v>18:41:08</c:v>
                </c:pt>
                <c:pt idx="14953">
                  <c:v>18:41:09</c:v>
                </c:pt>
                <c:pt idx="14954">
                  <c:v>18:41:10</c:v>
                </c:pt>
                <c:pt idx="14955">
                  <c:v>18:41:11</c:v>
                </c:pt>
                <c:pt idx="14956">
                  <c:v>18:41:12</c:v>
                </c:pt>
                <c:pt idx="14957">
                  <c:v>18:41:13</c:v>
                </c:pt>
                <c:pt idx="14958">
                  <c:v>18:41:14</c:v>
                </c:pt>
                <c:pt idx="14959">
                  <c:v>18:41:15</c:v>
                </c:pt>
                <c:pt idx="14960">
                  <c:v>18:41:16</c:v>
                </c:pt>
                <c:pt idx="14961">
                  <c:v>18:41:17</c:v>
                </c:pt>
                <c:pt idx="14962">
                  <c:v>18:41:18</c:v>
                </c:pt>
                <c:pt idx="14963">
                  <c:v>18:41:19</c:v>
                </c:pt>
                <c:pt idx="14964">
                  <c:v>18:41:20</c:v>
                </c:pt>
                <c:pt idx="14965">
                  <c:v>18:41:21</c:v>
                </c:pt>
                <c:pt idx="14966">
                  <c:v>18:41:22</c:v>
                </c:pt>
                <c:pt idx="14967">
                  <c:v>18:41:23</c:v>
                </c:pt>
                <c:pt idx="14968">
                  <c:v>18:41:24</c:v>
                </c:pt>
                <c:pt idx="14969">
                  <c:v>18:41:25</c:v>
                </c:pt>
                <c:pt idx="14970">
                  <c:v>18:41:26</c:v>
                </c:pt>
                <c:pt idx="14971">
                  <c:v>18:41:27</c:v>
                </c:pt>
                <c:pt idx="14972">
                  <c:v>18:41:28</c:v>
                </c:pt>
                <c:pt idx="14973">
                  <c:v>18:41:29</c:v>
                </c:pt>
                <c:pt idx="14974">
                  <c:v>18:41:30</c:v>
                </c:pt>
                <c:pt idx="14975">
                  <c:v>18:41:31</c:v>
                </c:pt>
                <c:pt idx="14976">
                  <c:v>18:41:32</c:v>
                </c:pt>
                <c:pt idx="14977">
                  <c:v>18:41:33</c:v>
                </c:pt>
                <c:pt idx="14978">
                  <c:v>18:41:34</c:v>
                </c:pt>
                <c:pt idx="14979">
                  <c:v>18:41:35</c:v>
                </c:pt>
                <c:pt idx="14980">
                  <c:v>18:41:36</c:v>
                </c:pt>
                <c:pt idx="14981">
                  <c:v>18:41:37</c:v>
                </c:pt>
                <c:pt idx="14982">
                  <c:v>18:41:38</c:v>
                </c:pt>
                <c:pt idx="14983">
                  <c:v>18:41:39</c:v>
                </c:pt>
                <c:pt idx="14984">
                  <c:v>18:41:40</c:v>
                </c:pt>
                <c:pt idx="14985">
                  <c:v>18:41:41</c:v>
                </c:pt>
                <c:pt idx="14986">
                  <c:v>18:41:42</c:v>
                </c:pt>
                <c:pt idx="14987">
                  <c:v>18:41:43</c:v>
                </c:pt>
                <c:pt idx="14988">
                  <c:v>18:41:44</c:v>
                </c:pt>
                <c:pt idx="14989">
                  <c:v>18:41:45</c:v>
                </c:pt>
                <c:pt idx="14990">
                  <c:v>18:41:46</c:v>
                </c:pt>
                <c:pt idx="14991">
                  <c:v>18:41:47</c:v>
                </c:pt>
                <c:pt idx="14992">
                  <c:v>18:41:48</c:v>
                </c:pt>
                <c:pt idx="14993">
                  <c:v>18:41:49</c:v>
                </c:pt>
                <c:pt idx="14994">
                  <c:v>18:41:50</c:v>
                </c:pt>
                <c:pt idx="14995">
                  <c:v>18:41:51</c:v>
                </c:pt>
                <c:pt idx="14996">
                  <c:v>18:41:52</c:v>
                </c:pt>
                <c:pt idx="14997">
                  <c:v>18:41:53</c:v>
                </c:pt>
                <c:pt idx="14998">
                  <c:v>18:41:54</c:v>
                </c:pt>
                <c:pt idx="14999">
                  <c:v>18:41:55</c:v>
                </c:pt>
                <c:pt idx="15000">
                  <c:v>18:41:56</c:v>
                </c:pt>
                <c:pt idx="15001">
                  <c:v>18:41:57</c:v>
                </c:pt>
                <c:pt idx="15002">
                  <c:v>18:41:58</c:v>
                </c:pt>
                <c:pt idx="15003">
                  <c:v>18:41:59</c:v>
                </c:pt>
                <c:pt idx="15004">
                  <c:v>18:42:00</c:v>
                </c:pt>
                <c:pt idx="15005">
                  <c:v>18:42:01</c:v>
                </c:pt>
                <c:pt idx="15006">
                  <c:v>18:42:02</c:v>
                </c:pt>
                <c:pt idx="15007">
                  <c:v>18:42:03</c:v>
                </c:pt>
                <c:pt idx="15008">
                  <c:v>18:42:04</c:v>
                </c:pt>
                <c:pt idx="15009">
                  <c:v>18:42:05</c:v>
                </c:pt>
                <c:pt idx="15010">
                  <c:v>18:42:06</c:v>
                </c:pt>
                <c:pt idx="15011">
                  <c:v>18:42:07</c:v>
                </c:pt>
                <c:pt idx="15012">
                  <c:v>18:42:08</c:v>
                </c:pt>
                <c:pt idx="15013">
                  <c:v>18:42:09</c:v>
                </c:pt>
                <c:pt idx="15014">
                  <c:v>18:42:10</c:v>
                </c:pt>
                <c:pt idx="15015">
                  <c:v>18:42:11</c:v>
                </c:pt>
                <c:pt idx="15016">
                  <c:v>18:42:12</c:v>
                </c:pt>
                <c:pt idx="15017">
                  <c:v>18:42:13</c:v>
                </c:pt>
                <c:pt idx="15018">
                  <c:v>18:42:14</c:v>
                </c:pt>
                <c:pt idx="15019">
                  <c:v>18:42:15</c:v>
                </c:pt>
                <c:pt idx="15020">
                  <c:v>18:42:16</c:v>
                </c:pt>
                <c:pt idx="15021">
                  <c:v>18:42:17</c:v>
                </c:pt>
                <c:pt idx="15022">
                  <c:v>18:42:18</c:v>
                </c:pt>
                <c:pt idx="15023">
                  <c:v>18:42:19</c:v>
                </c:pt>
                <c:pt idx="15024">
                  <c:v>18:42:20</c:v>
                </c:pt>
                <c:pt idx="15025">
                  <c:v>18:42:21</c:v>
                </c:pt>
                <c:pt idx="15026">
                  <c:v>18:42:22</c:v>
                </c:pt>
                <c:pt idx="15027">
                  <c:v>18:42:23</c:v>
                </c:pt>
                <c:pt idx="15028">
                  <c:v>18:42:24</c:v>
                </c:pt>
                <c:pt idx="15029">
                  <c:v>18:42:25</c:v>
                </c:pt>
                <c:pt idx="15030">
                  <c:v>18:42:26</c:v>
                </c:pt>
                <c:pt idx="15031">
                  <c:v>18:42:27</c:v>
                </c:pt>
                <c:pt idx="15032">
                  <c:v>18:42:28</c:v>
                </c:pt>
                <c:pt idx="15033">
                  <c:v>18:42:29</c:v>
                </c:pt>
                <c:pt idx="15034">
                  <c:v>18:42:30</c:v>
                </c:pt>
                <c:pt idx="15035">
                  <c:v>18:42:31</c:v>
                </c:pt>
                <c:pt idx="15036">
                  <c:v>18:42:32</c:v>
                </c:pt>
                <c:pt idx="15037">
                  <c:v>18:42:33</c:v>
                </c:pt>
                <c:pt idx="15038">
                  <c:v>18:42:34</c:v>
                </c:pt>
                <c:pt idx="15039">
                  <c:v>18:42:35</c:v>
                </c:pt>
                <c:pt idx="15040">
                  <c:v>18:42:36</c:v>
                </c:pt>
                <c:pt idx="15041">
                  <c:v>18:42:37</c:v>
                </c:pt>
                <c:pt idx="15042">
                  <c:v>18:42:38</c:v>
                </c:pt>
                <c:pt idx="15043">
                  <c:v>18:42:39</c:v>
                </c:pt>
                <c:pt idx="15044">
                  <c:v>18:42:40</c:v>
                </c:pt>
                <c:pt idx="15045">
                  <c:v>18:42:41</c:v>
                </c:pt>
                <c:pt idx="15046">
                  <c:v>18:42:42</c:v>
                </c:pt>
                <c:pt idx="15047">
                  <c:v>18:42:43</c:v>
                </c:pt>
                <c:pt idx="15048">
                  <c:v>18:42:44</c:v>
                </c:pt>
                <c:pt idx="15049">
                  <c:v>18:42:45</c:v>
                </c:pt>
                <c:pt idx="15050">
                  <c:v>18:42:46</c:v>
                </c:pt>
                <c:pt idx="15051">
                  <c:v>18:42:47</c:v>
                </c:pt>
                <c:pt idx="15052">
                  <c:v>18:42:48</c:v>
                </c:pt>
                <c:pt idx="15053">
                  <c:v>18:42:49</c:v>
                </c:pt>
                <c:pt idx="15054">
                  <c:v>18:42:50</c:v>
                </c:pt>
                <c:pt idx="15055">
                  <c:v>18:42:51</c:v>
                </c:pt>
                <c:pt idx="15056">
                  <c:v>18:42:52</c:v>
                </c:pt>
                <c:pt idx="15057">
                  <c:v>18:42:53</c:v>
                </c:pt>
                <c:pt idx="15058">
                  <c:v>18:42:54</c:v>
                </c:pt>
                <c:pt idx="15059">
                  <c:v>18:42:55</c:v>
                </c:pt>
                <c:pt idx="15060">
                  <c:v>18:42:56</c:v>
                </c:pt>
                <c:pt idx="15061">
                  <c:v>18:42:57</c:v>
                </c:pt>
                <c:pt idx="15062">
                  <c:v>18:42:58</c:v>
                </c:pt>
                <c:pt idx="15063">
                  <c:v>18:42:59</c:v>
                </c:pt>
                <c:pt idx="15064">
                  <c:v>18:43:00</c:v>
                </c:pt>
                <c:pt idx="15065">
                  <c:v>18:43:01</c:v>
                </c:pt>
                <c:pt idx="15066">
                  <c:v>18:43:02</c:v>
                </c:pt>
                <c:pt idx="15067">
                  <c:v>18:43:03</c:v>
                </c:pt>
                <c:pt idx="15068">
                  <c:v>18:43:04</c:v>
                </c:pt>
                <c:pt idx="15069">
                  <c:v>18:43:05</c:v>
                </c:pt>
                <c:pt idx="15070">
                  <c:v>18:43:06</c:v>
                </c:pt>
                <c:pt idx="15071">
                  <c:v>18:43:07</c:v>
                </c:pt>
                <c:pt idx="15072">
                  <c:v>18:43:08</c:v>
                </c:pt>
                <c:pt idx="15073">
                  <c:v>18:43:09</c:v>
                </c:pt>
                <c:pt idx="15074">
                  <c:v>18:43:10</c:v>
                </c:pt>
                <c:pt idx="15075">
                  <c:v>18:43:11</c:v>
                </c:pt>
                <c:pt idx="15076">
                  <c:v>18:43:12</c:v>
                </c:pt>
                <c:pt idx="15077">
                  <c:v>18:43:13</c:v>
                </c:pt>
                <c:pt idx="15078">
                  <c:v>18:43:14</c:v>
                </c:pt>
                <c:pt idx="15079">
                  <c:v>18:43:15</c:v>
                </c:pt>
                <c:pt idx="15080">
                  <c:v>18:43:16</c:v>
                </c:pt>
                <c:pt idx="15081">
                  <c:v>18:43:17</c:v>
                </c:pt>
                <c:pt idx="15082">
                  <c:v>18:43:18</c:v>
                </c:pt>
                <c:pt idx="15083">
                  <c:v>18:43:19</c:v>
                </c:pt>
                <c:pt idx="15084">
                  <c:v>18:43:20</c:v>
                </c:pt>
                <c:pt idx="15085">
                  <c:v>18:43:21</c:v>
                </c:pt>
                <c:pt idx="15086">
                  <c:v>18:43:22</c:v>
                </c:pt>
                <c:pt idx="15087">
                  <c:v>18:43:23</c:v>
                </c:pt>
                <c:pt idx="15088">
                  <c:v>18:43:24</c:v>
                </c:pt>
                <c:pt idx="15089">
                  <c:v>18:43:25</c:v>
                </c:pt>
                <c:pt idx="15090">
                  <c:v>18:43:26</c:v>
                </c:pt>
                <c:pt idx="15091">
                  <c:v>18:43:27</c:v>
                </c:pt>
                <c:pt idx="15092">
                  <c:v>18:43:28</c:v>
                </c:pt>
                <c:pt idx="15093">
                  <c:v>18:43:29</c:v>
                </c:pt>
                <c:pt idx="15094">
                  <c:v>18:43:30</c:v>
                </c:pt>
                <c:pt idx="15095">
                  <c:v>18:43:31</c:v>
                </c:pt>
                <c:pt idx="15096">
                  <c:v>18:43:32</c:v>
                </c:pt>
                <c:pt idx="15097">
                  <c:v>18:43:33</c:v>
                </c:pt>
                <c:pt idx="15098">
                  <c:v>18:43:34</c:v>
                </c:pt>
                <c:pt idx="15099">
                  <c:v>18:43:35</c:v>
                </c:pt>
                <c:pt idx="15100">
                  <c:v>18:43:36</c:v>
                </c:pt>
                <c:pt idx="15101">
                  <c:v>18:43:37</c:v>
                </c:pt>
                <c:pt idx="15102">
                  <c:v>18:43:38</c:v>
                </c:pt>
                <c:pt idx="15103">
                  <c:v>18:43:39</c:v>
                </c:pt>
                <c:pt idx="15104">
                  <c:v>18:43:40</c:v>
                </c:pt>
                <c:pt idx="15105">
                  <c:v>18:43:41</c:v>
                </c:pt>
                <c:pt idx="15106">
                  <c:v>18:43:42</c:v>
                </c:pt>
                <c:pt idx="15107">
                  <c:v>18:43:43</c:v>
                </c:pt>
                <c:pt idx="15108">
                  <c:v>18:43:44</c:v>
                </c:pt>
                <c:pt idx="15109">
                  <c:v>18:43:45</c:v>
                </c:pt>
                <c:pt idx="15110">
                  <c:v>18:43:46</c:v>
                </c:pt>
                <c:pt idx="15111">
                  <c:v>18:43:47</c:v>
                </c:pt>
                <c:pt idx="15112">
                  <c:v>18:43:48</c:v>
                </c:pt>
                <c:pt idx="15113">
                  <c:v>18:43:49</c:v>
                </c:pt>
                <c:pt idx="15114">
                  <c:v>18:43:50</c:v>
                </c:pt>
                <c:pt idx="15115">
                  <c:v>18:43:51</c:v>
                </c:pt>
                <c:pt idx="15116">
                  <c:v>18:43:52</c:v>
                </c:pt>
                <c:pt idx="15117">
                  <c:v>18:43:53</c:v>
                </c:pt>
                <c:pt idx="15118">
                  <c:v>18:43:54</c:v>
                </c:pt>
                <c:pt idx="15119">
                  <c:v>18:43:55</c:v>
                </c:pt>
                <c:pt idx="15120">
                  <c:v>18:43:56</c:v>
                </c:pt>
                <c:pt idx="15121">
                  <c:v>18:43:57</c:v>
                </c:pt>
                <c:pt idx="15122">
                  <c:v>18:43:58</c:v>
                </c:pt>
                <c:pt idx="15123">
                  <c:v>18:43:59</c:v>
                </c:pt>
                <c:pt idx="15124">
                  <c:v>18:44:00</c:v>
                </c:pt>
                <c:pt idx="15125">
                  <c:v>18:44:01</c:v>
                </c:pt>
                <c:pt idx="15126">
                  <c:v>18:44:02</c:v>
                </c:pt>
                <c:pt idx="15127">
                  <c:v>18:44:03</c:v>
                </c:pt>
                <c:pt idx="15128">
                  <c:v>18:44:04</c:v>
                </c:pt>
                <c:pt idx="15129">
                  <c:v>18:44:05</c:v>
                </c:pt>
                <c:pt idx="15130">
                  <c:v>18:44:06</c:v>
                </c:pt>
                <c:pt idx="15131">
                  <c:v>18:44:07</c:v>
                </c:pt>
                <c:pt idx="15132">
                  <c:v>18:44:08</c:v>
                </c:pt>
                <c:pt idx="15133">
                  <c:v>18:44:09</c:v>
                </c:pt>
                <c:pt idx="15134">
                  <c:v>18:44:10</c:v>
                </c:pt>
                <c:pt idx="15135">
                  <c:v>18:44:11</c:v>
                </c:pt>
                <c:pt idx="15136">
                  <c:v>18:44:12</c:v>
                </c:pt>
                <c:pt idx="15137">
                  <c:v>18:44:13</c:v>
                </c:pt>
                <c:pt idx="15138">
                  <c:v>18:44:14</c:v>
                </c:pt>
                <c:pt idx="15139">
                  <c:v>18:44:15</c:v>
                </c:pt>
                <c:pt idx="15140">
                  <c:v>18:44:16</c:v>
                </c:pt>
                <c:pt idx="15141">
                  <c:v>18:44:17</c:v>
                </c:pt>
                <c:pt idx="15142">
                  <c:v>18:44:18</c:v>
                </c:pt>
                <c:pt idx="15143">
                  <c:v>18:44:19</c:v>
                </c:pt>
                <c:pt idx="15144">
                  <c:v>18:44:20</c:v>
                </c:pt>
                <c:pt idx="15145">
                  <c:v>18:44:21</c:v>
                </c:pt>
                <c:pt idx="15146">
                  <c:v>18:44:22</c:v>
                </c:pt>
                <c:pt idx="15147">
                  <c:v>18:44:23</c:v>
                </c:pt>
                <c:pt idx="15148">
                  <c:v>18:44:24</c:v>
                </c:pt>
                <c:pt idx="15149">
                  <c:v>18:44:25</c:v>
                </c:pt>
                <c:pt idx="15150">
                  <c:v>18:44:26</c:v>
                </c:pt>
                <c:pt idx="15151">
                  <c:v>18:44:27</c:v>
                </c:pt>
                <c:pt idx="15152">
                  <c:v>18:44:28</c:v>
                </c:pt>
                <c:pt idx="15153">
                  <c:v>18:44:29</c:v>
                </c:pt>
                <c:pt idx="15154">
                  <c:v>18:44:30</c:v>
                </c:pt>
                <c:pt idx="15155">
                  <c:v>18:44:31</c:v>
                </c:pt>
                <c:pt idx="15156">
                  <c:v>18:44:32</c:v>
                </c:pt>
                <c:pt idx="15157">
                  <c:v>18:44:33</c:v>
                </c:pt>
                <c:pt idx="15158">
                  <c:v>18:44:34</c:v>
                </c:pt>
                <c:pt idx="15159">
                  <c:v>18:44:35</c:v>
                </c:pt>
                <c:pt idx="15160">
                  <c:v>18:44:36</c:v>
                </c:pt>
                <c:pt idx="15161">
                  <c:v>18:44:37</c:v>
                </c:pt>
                <c:pt idx="15162">
                  <c:v>18:44:38</c:v>
                </c:pt>
                <c:pt idx="15163">
                  <c:v>18:44:39</c:v>
                </c:pt>
                <c:pt idx="15164">
                  <c:v>18:44:40</c:v>
                </c:pt>
                <c:pt idx="15165">
                  <c:v>18:44:41</c:v>
                </c:pt>
                <c:pt idx="15166">
                  <c:v>18:44:42</c:v>
                </c:pt>
                <c:pt idx="15167">
                  <c:v>18:44:43</c:v>
                </c:pt>
                <c:pt idx="15168">
                  <c:v>18:44:44</c:v>
                </c:pt>
                <c:pt idx="15169">
                  <c:v>18:44:45</c:v>
                </c:pt>
                <c:pt idx="15170">
                  <c:v>18:44:46</c:v>
                </c:pt>
                <c:pt idx="15171">
                  <c:v>18:44:47</c:v>
                </c:pt>
                <c:pt idx="15172">
                  <c:v>18:44:48</c:v>
                </c:pt>
                <c:pt idx="15173">
                  <c:v>18:44:49</c:v>
                </c:pt>
                <c:pt idx="15174">
                  <c:v>18:44:50</c:v>
                </c:pt>
                <c:pt idx="15175">
                  <c:v>18:44:51</c:v>
                </c:pt>
                <c:pt idx="15176">
                  <c:v>18:44:52</c:v>
                </c:pt>
                <c:pt idx="15177">
                  <c:v>18:44:53</c:v>
                </c:pt>
                <c:pt idx="15178">
                  <c:v>18:44:54</c:v>
                </c:pt>
                <c:pt idx="15179">
                  <c:v>18:44:55</c:v>
                </c:pt>
                <c:pt idx="15180">
                  <c:v>18:44:56</c:v>
                </c:pt>
                <c:pt idx="15181">
                  <c:v>18:44:57</c:v>
                </c:pt>
                <c:pt idx="15182">
                  <c:v>18:44:58</c:v>
                </c:pt>
                <c:pt idx="15183">
                  <c:v>18:44:59</c:v>
                </c:pt>
                <c:pt idx="15184">
                  <c:v>18:45:00</c:v>
                </c:pt>
                <c:pt idx="15185">
                  <c:v>18:45:01</c:v>
                </c:pt>
                <c:pt idx="15186">
                  <c:v>18:45:02</c:v>
                </c:pt>
                <c:pt idx="15187">
                  <c:v>18:45:03</c:v>
                </c:pt>
                <c:pt idx="15188">
                  <c:v>18:45:04</c:v>
                </c:pt>
                <c:pt idx="15189">
                  <c:v>18:45:05</c:v>
                </c:pt>
                <c:pt idx="15190">
                  <c:v>18:45:06</c:v>
                </c:pt>
                <c:pt idx="15191">
                  <c:v>18:45:07</c:v>
                </c:pt>
                <c:pt idx="15192">
                  <c:v>18:45:08</c:v>
                </c:pt>
                <c:pt idx="15193">
                  <c:v>18:45:09</c:v>
                </c:pt>
                <c:pt idx="15194">
                  <c:v>18:45:10</c:v>
                </c:pt>
                <c:pt idx="15195">
                  <c:v>18:45:11</c:v>
                </c:pt>
                <c:pt idx="15196">
                  <c:v>18:45:12</c:v>
                </c:pt>
                <c:pt idx="15197">
                  <c:v>18:45:13</c:v>
                </c:pt>
                <c:pt idx="15198">
                  <c:v>18:45:14</c:v>
                </c:pt>
                <c:pt idx="15199">
                  <c:v>18:45:15</c:v>
                </c:pt>
                <c:pt idx="15200">
                  <c:v>18:45:16</c:v>
                </c:pt>
                <c:pt idx="15201">
                  <c:v>18:45:17</c:v>
                </c:pt>
                <c:pt idx="15202">
                  <c:v>18:45:18</c:v>
                </c:pt>
                <c:pt idx="15203">
                  <c:v>18:45:19</c:v>
                </c:pt>
                <c:pt idx="15204">
                  <c:v>18:45:20</c:v>
                </c:pt>
                <c:pt idx="15205">
                  <c:v>18:45:21</c:v>
                </c:pt>
                <c:pt idx="15206">
                  <c:v>18:45:22</c:v>
                </c:pt>
                <c:pt idx="15207">
                  <c:v>18:45:23</c:v>
                </c:pt>
                <c:pt idx="15208">
                  <c:v>18:45:24</c:v>
                </c:pt>
                <c:pt idx="15209">
                  <c:v>18:45:25</c:v>
                </c:pt>
                <c:pt idx="15210">
                  <c:v>18:45:26</c:v>
                </c:pt>
                <c:pt idx="15211">
                  <c:v>18:45:27</c:v>
                </c:pt>
                <c:pt idx="15212">
                  <c:v>18:45:28</c:v>
                </c:pt>
                <c:pt idx="15213">
                  <c:v>18:45:29</c:v>
                </c:pt>
                <c:pt idx="15214">
                  <c:v>18:45:30</c:v>
                </c:pt>
                <c:pt idx="15215">
                  <c:v>18:45:31</c:v>
                </c:pt>
                <c:pt idx="15216">
                  <c:v>18:45:32</c:v>
                </c:pt>
                <c:pt idx="15217">
                  <c:v>18:45:33</c:v>
                </c:pt>
                <c:pt idx="15218">
                  <c:v>18:45:34</c:v>
                </c:pt>
                <c:pt idx="15219">
                  <c:v>18:45:35</c:v>
                </c:pt>
                <c:pt idx="15220">
                  <c:v>18:45:36</c:v>
                </c:pt>
                <c:pt idx="15221">
                  <c:v>18:45:37</c:v>
                </c:pt>
                <c:pt idx="15222">
                  <c:v>18:45:38</c:v>
                </c:pt>
                <c:pt idx="15223">
                  <c:v>18:45:39</c:v>
                </c:pt>
                <c:pt idx="15224">
                  <c:v>18:45:40</c:v>
                </c:pt>
                <c:pt idx="15225">
                  <c:v>18:45:41</c:v>
                </c:pt>
                <c:pt idx="15226">
                  <c:v>18:45:42</c:v>
                </c:pt>
                <c:pt idx="15227">
                  <c:v>18:45:43</c:v>
                </c:pt>
                <c:pt idx="15228">
                  <c:v>18:45:44</c:v>
                </c:pt>
                <c:pt idx="15229">
                  <c:v>18:45:45</c:v>
                </c:pt>
                <c:pt idx="15230">
                  <c:v>18:45:46</c:v>
                </c:pt>
                <c:pt idx="15231">
                  <c:v>18:45:47</c:v>
                </c:pt>
                <c:pt idx="15232">
                  <c:v>18:45:48</c:v>
                </c:pt>
                <c:pt idx="15233">
                  <c:v>18:45:49</c:v>
                </c:pt>
                <c:pt idx="15234">
                  <c:v>18:45:50</c:v>
                </c:pt>
                <c:pt idx="15235">
                  <c:v>18:45:51</c:v>
                </c:pt>
                <c:pt idx="15236">
                  <c:v>18:45:52</c:v>
                </c:pt>
                <c:pt idx="15237">
                  <c:v>18:45:53</c:v>
                </c:pt>
                <c:pt idx="15238">
                  <c:v>18:45:54</c:v>
                </c:pt>
                <c:pt idx="15239">
                  <c:v>18:45:55</c:v>
                </c:pt>
                <c:pt idx="15240">
                  <c:v>18:45:56</c:v>
                </c:pt>
                <c:pt idx="15241">
                  <c:v>18:45:57</c:v>
                </c:pt>
                <c:pt idx="15242">
                  <c:v>18:45:58</c:v>
                </c:pt>
                <c:pt idx="15243">
                  <c:v>18:45:59</c:v>
                </c:pt>
                <c:pt idx="15244">
                  <c:v>18:46:00</c:v>
                </c:pt>
                <c:pt idx="15245">
                  <c:v>18:46:01</c:v>
                </c:pt>
                <c:pt idx="15246">
                  <c:v>18:46:02</c:v>
                </c:pt>
                <c:pt idx="15247">
                  <c:v>18:46:03</c:v>
                </c:pt>
                <c:pt idx="15248">
                  <c:v>18:46:04</c:v>
                </c:pt>
                <c:pt idx="15249">
                  <c:v>18:46:05</c:v>
                </c:pt>
                <c:pt idx="15250">
                  <c:v>18:46:06</c:v>
                </c:pt>
                <c:pt idx="15251">
                  <c:v>18:46:07</c:v>
                </c:pt>
                <c:pt idx="15252">
                  <c:v>18:46:08</c:v>
                </c:pt>
                <c:pt idx="15253">
                  <c:v>18:46:09</c:v>
                </c:pt>
                <c:pt idx="15254">
                  <c:v>18:46:10</c:v>
                </c:pt>
                <c:pt idx="15255">
                  <c:v>18:46:11</c:v>
                </c:pt>
                <c:pt idx="15256">
                  <c:v>18:46:12</c:v>
                </c:pt>
                <c:pt idx="15257">
                  <c:v>18:46:13</c:v>
                </c:pt>
                <c:pt idx="15258">
                  <c:v>18:46:14</c:v>
                </c:pt>
                <c:pt idx="15259">
                  <c:v>18:46:15</c:v>
                </c:pt>
                <c:pt idx="15260">
                  <c:v>18:46:16</c:v>
                </c:pt>
                <c:pt idx="15261">
                  <c:v>18:46:17</c:v>
                </c:pt>
                <c:pt idx="15262">
                  <c:v>18:46:18</c:v>
                </c:pt>
                <c:pt idx="15263">
                  <c:v>18:46:19</c:v>
                </c:pt>
                <c:pt idx="15264">
                  <c:v>18:46:20</c:v>
                </c:pt>
                <c:pt idx="15265">
                  <c:v>18:46:21</c:v>
                </c:pt>
                <c:pt idx="15266">
                  <c:v>18:46:22</c:v>
                </c:pt>
                <c:pt idx="15267">
                  <c:v>18:46:23</c:v>
                </c:pt>
                <c:pt idx="15268">
                  <c:v>18:46:24</c:v>
                </c:pt>
                <c:pt idx="15269">
                  <c:v>18:46:25</c:v>
                </c:pt>
                <c:pt idx="15270">
                  <c:v>18:46:26</c:v>
                </c:pt>
                <c:pt idx="15271">
                  <c:v>18:46:27</c:v>
                </c:pt>
                <c:pt idx="15272">
                  <c:v>18:46:28</c:v>
                </c:pt>
                <c:pt idx="15273">
                  <c:v>18:46:29</c:v>
                </c:pt>
                <c:pt idx="15274">
                  <c:v>18:46:30</c:v>
                </c:pt>
                <c:pt idx="15275">
                  <c:v>18:46:31</c:v>
                </c:pt>
                <c:pt idx="15276">
                  <c:v>18:46:32</c:v>
                </c:pt>
                <c:pt idx="15277">
                  <c:v>18:46:33</c:v>
                </c:pt>
                <c:pt idx="15278">
                  <c:v>18:46:34</c:v>
                </c:pt>
                <c:pt idx="15279">
                  <c:v>18:46:35</c:v>
                </c:pt>
                <c:pt idx="15280">
                  <c:v>18:46:36</c:v>
                </c:pt>
                <c:pt idx="15281">
                  <c:v>18:46:37</c:v>
                </c:pt>
                <c:pt idx="15282">
                  <c:v>18:46:38</c:v>
                </c:pt>
                <c:pt idx="15283">
                  <c:v>18:46:39</c:v>
                </c:pt>
                <c:pt idx="15284">
                  <c:v>18:46:40</c:v>
                </c:pt>
                <c:pt idx="15285">
                  <c:v>18:46:41</c:v>
                </c:pt>
                <c:pt idx="15286">
                  <c:v>18:46:42</c:v>
                </c:pt>
                <c:pt idx="15287">
                  <c:v>18:46:43</c:v>
                </c:pt>
                <c:pt idx="15288">
                  <c:v>18:46:44</c:v>
                </c:pt>
                <c:pt idx="15289">
                  <c:v>18:46:45</c:v>
                </c:pt>
                <c:pt idx="15290">
                  <c:v>18:46:46</c:v>
                </c:pt>
                <c:pt idx="15291">
                  <c:v>18:46:47</c:v>
                </c:pt>
                <c:pt idx="15292">
                  <c:v>18:46:48</c:v>
                </c:pt>
                <c:pt idx="15293">
                  <c:v>18:46:49</c:v>
                </c:pt>
                <c:pt idx="15294">
                  <c:v>18:46:50</c:v>
                </c:pt>
                <c:pt idx="15295">
                  <c:v>18:46:51</c:v>
                </c:pt>
                <c:pt idx="15296">
                  <c:v>18:46:52</c:v>
                </c:pt>
                <c:pt idx="15297">
                  <c:v>18:46:53</c:v>
                </c:pt>
                <c:pt idx="15298">
                  <c:v>18:46:54</c:v>
                </c:pt>
                <c:pt idx="15299">
                  <c:v>18:46:55</c:v>
                </c:pt>
                <c:pt idx="15300">
                  <c:v>18:46:56</c:v>
                </c:pt>
                <c:pt idx="15301">
                  <c:v>18:46:57</c:v>
                </c:pt>
                <c:pt idx="15302">
                  <c:v>18:46:58</c:v>
                </c:pt>
                <c:pt idx="15303">
                  <c:v>18:46:59</c:v>
                </c:pt>
                <c:pt idx="15304">
                  <c:v>18:47:00</c:v>
                </c:pt>
                <c:pt idx="15305">
                  <c:v>18:47:01</c:v>
                </c:pt>
                <c:pt idx="15306">
                  <c:v>18:47:02</c:v>
                </c:pt>
                <c:pt idx="15307">
                  <c:v>18:47:03</c:v>
                </c:pt>
                <c:pt idx="15308">
                  <c:v>18:47:04</c:v>
                </c:pt>
                <c:pt idx="15309">
                  <c:v>18:47:05</c:v>
                </c:pt>
                <c:pt idx="15310">
                  <c:v>18:47:06</c:v>
                </c:pt>
                <c:pt idx="15311">
                  <c:v>18:47:07</c:v>
                </c:pt>
                <c:pt idx="15312">
                  <c:v>18:47:08</c:v>
                </c:pt>
                <c:pt idx="15313">
                  <c:v>18:47:09</c:v>
                </c:pt>
                <c:pt idx="15314">
                  <c:v>18:47:10</c:v>
                </c:pt>
                <c:pt idx="15315">
                  <c:v>18:47:11</c:v>
                </c:pt>
                <c:pt idx="15316">
                  <c:v>18:47:12</c:v>
                </c:pt>
                <c:pt idx="15317">
                  <c:v>18:47:13</c:v>
                </c:pt>
                <c:pt idx="15318">
                  <c:v>18:47:14</c:v>
                </c:pt>
                <c:pt idx="15319">
                  <c:v>18:47:15</c:v>
                </c:pt>
                <c:pt idx="15320">
                  <c:v>18:47:16</c:v>
                </c:pt>
                <c:pt idx="15321">
                  <c:v>18:47:17</c:v>
                </c:pt>
                <c:pt idx="15322">
                  <c:v>18:47:18</c:v>
                </c:pt>
                <c:pt idx="15323">
                  <c:v>18:47:19</c:v>
                </c:pt>
                <c:pt idx="15324">
                  <c:v>18:47:20</c:v>
                </c:pt>
                <c:pt idx="15325">
                  <c:v>18:47:21</c:v>
                </c:pt>
                <c:pt idx="15326">
                  <c:v>18:47:22</c:v>
                </c:pt>
                <c:pt idx="15327">
                  <c:v>18:47:23</c:v>
                </c:pt>
                <c:pt idx="15328">
                  <c:v>18:47:24</c:v>
                </c:pt>
                <c:pt idx="15329">
                  <c:v>18:47:25</c:v>
                </c:pt>
                <c:pt idx="15330">
                  <c:v>18:47:26</c:v>
                </c:pt>
                <c:pt idx="15331">
                  <c:v>18:47:27</c:v>
                </c:pt>
                <c:pt idx="15332">
                  <c:v>18:47:28</c:v>
                </c:pt>
                <c:pt idx="15333">
                  <c:v>18:47:29</c:v>
                </c:pt>
                <c:pt idx="15334">
                  <c:v>18:47:30</c:v>
                </c:pt>
                <c:pt idx="15335">
                  <c:v>18:47:31</c:v>
                </c:pt>
                <c:pt idx="15336">
                  <c:v>18:47:32</c:v>
                </c:pt>
                <c:pt idx="15337">
                  <c:v>18:47:33</c:v>
                </c:pt>
                <c:pt idx="15338">
                  <c:v>18:47:34</c:v>
                </c:pt>
                <c:pt idx="15339">
                  <c:v>18:47:35</c:v>
                </c:pt>
                <c:pt idx="15340">
                  <c:v>18:47:36</c:v>
                </c:pt>
                <c:pt idx="15341">
                  <c:v>18:47:37</c:v>
                </c:pt>
                <c:pt idx="15342">
                  <c:v>18:47:38</c:v>
                </c:pt>
                <c:pt idx="15343">
                  <c:v>18:47:39</c:v>
                </c:pt>
                <c:pt idx="15344">
                  <c:v>18:47:40</c:v>
                </c:pt>
                <c:pt idx="15345">
                  <c:v>18:47:41</c:v>
                </c:pt>
                <c:pt idx="15346">
                  <c:v>18:47:42</c:v>
                </c:pt>
                <c:pt idx="15347">
                  <c:v>18:47:43</c:v>
                </c:pt>
                <c:pt idx="15348">
                  <c:v>18:47:44</c:v>
                </c:pt>
                <c:pt idx="15349">
                  <c:v>18:47:45</c:v>
                </c:pt>
                <c:pt idx="15350">
                  <c:v>18:47:46</c:v>
                </c:pt>
                <c:pt idx="15351">
                  <c:v>18:47:47</c:v>
                </c:pt>
                <c:pt idx="15352">
                  <c:v>18:47:48</c:v>
                </c:pt>
                <c:pt idx="15353">
                  <c:v>18:47:49</c:v>
                </c:pt>
                <c:pt idx="15354">
                  <c:v>18:47:50</c:v>
                </c:pt>
                <c:pt idx="15355">
                  <c:v>18:47:51</c:v>
                </c:pt>
                <c:pt idx="15356">
                  <c:v>18:47:52</c:v>
                </c:pt>
                <c:pt idx="15357">
                  <c:v>18:47:53</c:v>
                </c:pt>
                <c:pt idx="15358">
                  <c:v>18:47:54</c:v>
                </c:pt>
                <c:pt idx="15359">
                  <c:v>18:47:55</c:v>
                </c:pt>
                <c:pt idx="15360">
                  <c:v>18:47:56</c:v>
                </c:pt>
                <c:pt idx="15361">
                  <c:v>18:47:57</c:v>
                </c:pt>
                <c:pt idx="15362">
                  <c:v>18:47:58</c:v>
                </c:pt>
                <c:pt idx="15363">
                  <c:v>18:47:59</c:v>
                </c:pt>
                <c:pt idx="15364">
                  <c:v>18:48:00</c:v>
                </c:pt>
                <c:pt idx="15365">
                  <c:v>18:48:01</c:v>
                </c:pt>
                <c:pt idx="15366">
                  <c:v>18:48:02</c:v>
                </c:pt>
                <c:pt idx="15367">
                  <c:v>18:48:03</c:v>
                </c:pt>
                <c:pt idx="15368">
                  <c:v>18:48:04</c:v>
                </c:pt>
                <c:pt idx="15369">
                  <c:v>18:48:05</c:v>
                </c:pt>
                <c:pt idx="15370">
                  <c:v>18:48:06</c:v>
                </c:pt>
                <c:pt idx="15371">
                  <c:v>18:48:07</c:v>
                </c:pt>
                <c:pt idx="15372">
                  <c:v>18:48:08</c:v>
                </c:pt>
                <c:pt idx="15373">
                  <c:v>18:48:09</c:v>
                </c:pt>
                <c:pt idx="15374">
                  <c:v>18:48:10</c:v>
                </c:pt>
                <c:pt idx="15375">
                  <c:v>18:48:11</c:v>
                </c:pt>
                <c:pt idx="15376">
                  <c:v>18:48:12</c:v>
                </c:pt>
                <c:pt idx="15377">
                  <c:v>18:48:13</c:v>
                </c:pt>
                <c:pt idx="15378">
                  <c:v>18:48:14</c:v>
                </c:pt>
                <c:pt idx="15379">
                  <c:v>18:48:15</c:v>
                </c:pt>
                <c:pt idx="15380">
                  <c:v>18:48:16</c:v>
                </c:pt>
                <c:pt idx="15381">
                  <c:v>18:48:17</c:v>
                </c:pt>
                <c:pt idx="15382">
                  <c:v>18:48:18</c:v>
                </c:pt>
                <c:pt idx="15383">
                  <c:v>18:48:19</c:v>
                </c:pt>
                <c:pt idx="15384">
                  <c:v>18:48:20</c:v>
                </c:pt>
                <c:pt idx="15385">
                  <c:v>18:48:21</c:v>
                </c:pt>
                <c:pt idx="15386">
                  <c:v>18:48:22</c:v>
                </c:pt>
                <c:pt idx="15387">
                  <c:v>18:48:23</c:v>
                </c:pt>
                <c:pt idx="15388">
                  <c:v>18:48:24</c:v>
                </c:pt>
                <c:pt idx="15389">
                  <c:v>18:48:25</c:v>
                </c:pt>
                <c:pt idx="15390">
                  <c:v>18:48:26</c:v>
                </c:pt>
                <c:pt idx="15391">
                  <c:v>18:48:27</c:v>
                </c:pt>
                <c:pt idx="15392">
                  <c:v>18:48:28</c:v>
                </c:pt>
                <c:pt idx="15393">
                  <c:v>18:48:29</c:v>
                </c:pt>
                <c:pt idx="15394">
                  <c:v>18:48:30</c:v>
                </c:pt>
                <c:pt idx="15395">
                  <c:v>18:48:31</c:v>
                </c:pt>
                <c:pt idx="15396">
                  <c:v>18:48:32</c:v>
                </c:pt>
                <c:pt idx="15397">
                  <c:v>18:48:33</c:v>
                </c:pt>
                <c:pt idx="15398">
                  <c:v>18:48:34</c:v>
                </c:pt>
                <c:pt idx="15399">
                  <c:v>18:48:35</c:v>
                </c:pt>
                <c:pt idx="15400">
                  <c:v>18:48:36</c:v>
                </c:pt>
                <c:pt idx="15401">
                  <c:v>18:48:37</c:v>
                </c:pt>
                <c:pt idx="15402">
                  <c:v>18:48:38</c:v>
                </c:pt>
                <c:pt idx="15403">
                  <c:v>18:48:39</c:v>
                </c:pt>
                <c:pt idx="15404">
                  <c:v>18:48:40</c:v>
                </c:pt>
                <c:pt idx="15405">
                  <c:v>18:48:41</c:v>
                </c:pt>
                <c:pt idx="15406">
                  <c:v>18:48:42</c:v>
                </c:pt>
                <c:pt idx="15407">
                  <c:v>18:48:43</c:v>
                </c:pt>
                <c:pt idx="15408">
                  <c:v>18:48:44</c:v>
                </c:pt>
                <c:pt idx="15409">
                  <c:v>18:48:45</c:v>
                </c:pt>
                <c:pt idx="15410">
                  <c:v>18:48:46</c:v>
                </c:pt>
                <c:pt idx="15411">
                  <c:v>18:48:47</c:v>
                </c:pt>
                <c:pt idx="15412">
                  <c:v>18:48:48</c:v>
                </c:pt>
                <c:pt idx="15413">
                  <c:v>18:48:49</c:v>
                </c:pt>
                <c:pt idx="15414">
                  <c:v>18:48:50</c:v>
                </c:pt>
                <c:pt idx="15415">
                  <c:v>18:48:51</c:v>
                </c:pt>
                <c:pt idx="15416">
                  <c:v>18:48:52</c:v>
                </c:pt>
                <c:pt idx="15417">
                  <c:v>18:48:53</c:v>
                </c:pt>
                <c:pt idx="15418">
                  <c:v>18:48:54</c:v>
                </c:pt>
                <c:pt idx="15419">
                  <c:v>18:48:55</c:v>
                </c:pt>
                <c:pt idx="15420">
                  <c:v>18:48:56</c:v>
                </c:pt>
                <c:pt idx="15421">
                  <c:v>18:48:57</c:v>
                </c:pt>
                <c:pt idx="15422">
                  <c:v>18:48:58</c:v>
                </c:pt>
                <c:pt idx="15423">
                  <c:v>18:48:59</c:v>
                </c:pt>
                <c:pt idx="15424">
                  <c:v>18:49:00</c:v>
                </c:pt>
                <c:pt idx="15425">
                  <c:v>18:49:01</c:v>
                </c:pt>
                <c:pt idx="15426">
                  <c:v>18:49:02</c:v>
                </c:pt>
                <c:pt idx="15427">
                  <c:v>18:49:03</c:v>
                </c:pt>
                <c:pt idx="15428">
                  <c:v>18:49:04</c:v>
                </c:pt>
                <c:pt idx="15429">
                  <c:v>18:49:05</c:v>
                </c:pt>
                <c:pt idx="15430">
                  <c:v>18:49:06</c:v>
                </c:pt>
                <c:pt idx="15431">
                  <c:v>18:49:07</c:v>
                </c:pt>
                <c:pt idx="15432">
                  <c:v>18:49:08</c:v>
                </c:pt>
                <c:pt idx="15433">
                  <c:v>18:49:09</c:v>
                </c:pt>
                <c:pt idx="15434">
                  <c:v>18:49:10</c:v>
                </c:pt>
                <c:pt idx="15435">
                  <c:v>18:49:11</c:v>
                </c:pt>
                <c:pt idx="15436">
                  <c:v>18:49:12</c:v>
                </c:pt>
                <c:pt idx="15437">
                  <c:v>18:49:13</c:v>
                </c:pt>
                <c:pt idx="15438">
                  <c:v>18:49:14</c:v>
                </c:pt>
                <c:pt idx="15439">
                  <c:v>18:49:15</c:v>
                </c:pt>
                <c:pt idx="15440">
                  <c:v>18:49:16</c:v>
                </c:pt>
                <c:pt idx="15441">
                  <c:v>18:49:17</c:v>
                </c:pt>
                <c:pt idx="15442">
                  <c:v>18:49:18</c:v>
                </c:pt>
                <c:pt idx="15443">
                  <c:v>18:49:19</c:v>
                </c:pt>
                <c:pt idx="15444">
                  <c:v>18:49:20</c:v>
                </c:pt>
                <c:pt idx="15445">
                  <c:v>18:49:21</c:v>
                </c:pt>
                <c:pt idx="15446">
                  <c:v>18:49:22</c:v>
                </c:pt>
                <c:pt idx="15447">
                  <c:v>18:49:23</c:v>
                </c:pt>
                <c:pt idx="15448">
                  <c:v>18:49:24</c:v>
                </c:pt>
                <c:pt idx="15449">
                  <c:v>18:49:25</c:v>
                </c:pt>
                <c:pt idx="15450">
                  <c:v>18:49:26</c:v>
                </c:pt>
                <c:pt idx="15451">
                  <c:v>18:49:27</c:v>
                </c:pt>
                <c:pt idx="15452">
                  <c:v>18:49:28</c:v>
                </c:pt>
                <c:pt idx="15453">
                  <c:v>18:49:29</c:v>
                </c:pt>
                <c:pt idx="15454">
                  <c:v>18:49:30</c:v>
                </c:pt>
                <c:pt idx="15455">
                  <c:v>18:49:31</c:v>
                </c:pt>
                <c:pt idx="15456">
                  <c:v>18:49:32</c:v>
                </c:pt>
                <c:pt idx="15457">
                  <c:v>18:49:33</c:v>
                </c:pt>
                <c:pt idx="15458">
                  <c:v>18:49:34</c:v>
                </c:pt>
                <c:pt idx="15459">
                  <c:v>18:49:35</c:v>
                </c:pt>
                <c:pt idx="15460">
                  <c:v>18:49:36</c:v>
                </c:pt>
                <c:pt idx="15461">
                  <c:v>18:49:37</c:v>
                </c:pt>
                <c:pt idx="15462">
                  <c:v>18:49:38</c:v>
                </c:pt>
                <c:pt idx="15463">
                  <c:v>18:49:39</c:v>
                </c:pt>
                <c:pt idx="15464">
                  <c:v>18:49:40</c:v>
                </c:pt>
                <c:pt idx="15465">
                  <c:v>18:49:41</c:v>
                </c:pt>
                <c:pt idx="15466">
                  <c:v>18:49:42</c:v>
                </c:pt>
                <c:pt idx="15467">
                  <c:v>18:49:43</c:v>
                </c:pt>
                <c:pt idx="15468">
                  <c:v>18:49:44</c:v>
                </c:pt>
                <c:pt idx="15469">
                  <c:v>18:49:45</c:v>
                </c:pt>
                <c:pt idx="15470">
                  <c:v>18:49:46</c:v>
                </c:pt>
                <c:pt idx="15471">
                  <c:v>18:49:47</c:v>
                </c:pt>
                <c:pt idx="15472">
                  <c:v>18:49:48</c:v>
                </c:pt>
                <c:pt idx="15473">
                  <c:v>18:49:49</c:v>
                </c:pt>
                <c:pt idx="15474">
                  <c:v>18:49:50</c:v>
                </c:pt>
                <c:pt idx="15475">
                  <c:v>18:49:51</c:v>
                </c:pt>
                <c:pt idx="15476">
                  <c:v>18:49:52</c:v>
                </c:pt>
                <c:pt idx="15477">
                  <c:v>18:49:53</c:v>
                </c:pt>
                <c:pt idx="15478">
                  <c:v>18:49:54</c:v>
                </c:pt>
                <c:pt idx="15479">
                  <c:v>18:49:55</c:v>
                </c:pt>
                <c:pt idx="15480">
                  <c:v>18:49:56</c:v>
                </c:pt>
                <c:pt idx="15481">
                  <c:v>18:49:57</c:v>
                </c:pt>
                <c:pt idx="15482">
                  <c:v>18:49:58</c:v>
                </c:pt>
                <c:pt idx="15483">
                  <c:v>18:49:59</c:v>
                </c:pt>
                <c:pt idx="15484">
                  <c:v>18:50:00</c:v>
                </c:pt>
                <c:pt idx="15485">
                  <c:v>18:50:01</c:v>
                </c:pt>
                <c:pt idx="15486">
                  <c:v>18:50:02</c:v>
                </c:pt>
                <c:pt idx="15487">
                  <c:v>18:50:03</c:v>
                </c:pt>
                <c:pt idx="15488">
                  <c:v>18:50:04</c:v>
                </c:pt>
                <c:pt idx="15489">
                  <c:v>18:50:05</c:v>
                </c:pt>
                <c:pt idx="15490">
                  <c:v>18:50:06</c:v>
                </c:pt>
                <c:pt idx="15491">
                  <c:v>18:50:07</c:v>
                </c:pt>
                <c:pt idx="15492">
                  <c:v>18:50:08</c:v>
                </c:pt>
                <c:pt idx="15493">
                  <c:v>18:50:09</c:v>
                </c:pt>
                <c:pt idx="15494">
                  <c:v>18:50:10</c:v>
                </c:pt>
                <c:pt idx="15495">
                  <c:v>18:50:11</c:v>
                </c:pt>
                <c:pt idx="15496">
                  <c:v>18:50:12</c:v>
                </c:pt>
                <c:pt idx="15497">
                  <c:v>18:50:13</c:v>
                </c:pt>
                <c:pt idx="15498">
                  <c:v>18:50:14</c:v>
                </c:pt>
                <c:pt idx="15499">
                  <c:v>18:50:15</c:v>
                </c:pt>
                <c:pt idx="15500">
                  <c:v>18:50:16</c:v>
                </c:pt>
                <c:pt idx="15501">
                  <c:v>18:50:17</c:v>
                </c:pt>
                <c:pt idx="15502">
                  <c:v>18:50:18</c:v>
                </c:pt>
                <c:pt idx="15503">
                  <c:v>18:50:19</c:v>
                </c:pt>
                <c:pt idx="15504">
                  <c:v>18:50:20</c:v>
                </c:pt>
                <c:pt idx="15505">
                  <c:v>18:50:21</c:v>
                </c:pt>
                <c:pt idx="15506">
                  <c:v>18:50:22</c:v>
                </c:pt>
                <c:pt idx="15507">
                  <c:v>18:50:23</c:v>
                </c:pt>
                <c:pt idx="15508">
                  <c:v>18:50:24</c:v>
                </c:pt>
                <c:pt idx="15509">
                  <c:v>18:50:25</c:v>
                </c:pt>
                <c:pt idx="15510">
                  <c:v>18:50:26</c:v>
                </c:pt>
                <c:pt idx="15511">
                  <c:v>18:50:27</c:v>
                </c:pt>
                <c:pt idx="15512">
                  <c:v>18:50:28</c:v>
                </c:pt>
                <c:pt idx="15513">
                  <c:v>18:50:29</c:v>
                </c:pt>
                <c:pt idx="15514">
                  <c:v>18:50:30</c:v>
                </c:pt>
                <c:pt idx="15515">
                  <c:v>18:50:31</c:v>
                </c:pt>
                <c:pt idx="15516">
                  <c:v>18:50:32</c:v>
                </c:pt>
                <c:pt idx="15517">
                  <c:v>18:50:33</c:v>
                </c:pt>
                <c:pt idx="15518">
                  <c:v>18:50:34</c:v>
                </c:pt>
                <c:pt idx="15519">
                  <c:v>18:50:35</c:v>
                </c:pt>
                <c:pt idx="15520">
                  <c:v>18:50:36</c:v>
                </c:pt>
                <c:pt idx="15521">
                  <c:v>18:50:37</c:v>
                </c:pt>
                <c:pt idx="15522">
                  <c:v>18:50:38</c:v>
                </c:pt>
                <c:pt idx="15523">
                  <c:v>18:50:39</c:v>
                </c:pt>
                <c:pt idx="15524">
                  <c:v>18:50:40</c:v>
                </c:pt>
                <c:pt idx="15525">
                  <c:v>18:50:41</c:v>
                </c:pt>
                <c:pt idx="15526">
                  <c:v>18:50:42</c:v>
                </c:pt>
                <c:pt idx="15527">
                  <c:v>18:50:43</c:v>
                </c:pt>
                <c:pt idx="15528">
                  <c:v>18:50:44</c:v>
                </c:pt>
                <c:pt idx="15529">
                  <c:v>18:50:45</c:v>
                </c:pt>
                <c:pt idx="15530">
                  <c:v>18:50:46</c:v>
                </c:pt>
                <c:pt idx="15531">
                  <c:v>18:50:47</c:v>
                </c:pt>
                <c:pt idx="15532">
                  <c:v>18:50:48</c:v>
                </c:pt>
                <c:pt idx="15533">
                  <c:v>18:50:49</c:v>
                </c:pt>
                <c:pt idx="15534">
                  <c:v>18:50:50</c:v>
                </c:pt>
                <c:pt idx="15535">
                  <c:v>18:50:51</c:v>
                </c:pt>
                <c:pt idx="15536">
                  <c:v>18:50:52</c:v>
                </c:pt>
                <c:pt idx="15537">
                  <c:v>18:50:53</c:v>
                </c:pt>
                <c:pt idx="15538">
                  <c:v>18:50:54</c:v>
                </c:pt>
                <c:pt idx="15539">
                  <c:v>18:50:55</c:v>
                </c:pt>
                <c:pt idx="15540">
                  <c:v>18:50:56</c:v>
                </c:pt>
                <c:pt idx="15541">
                  <c:v>18:50:57</c:v>
                </c:pt>
                <c:pt idx="15542">
                  <c:v>18:50:58</c:v>
                </c:pt>
                <c:pt idx="15543">
                  <c:v>18:50:59</c:v>
                </c:pt>
                <c:pt idx="15544">
                  <c:v>18:51:00</c:v>
                </c:pt>
                <c:pt idx="15545">
                  <c:v>18:51:01</c:v>
                </c:pt>
                <c:pt idx="15546">
                  <c:v>18:51:02</c:v>
                </c:pt>
                <c:pt idx="15547">
                  <c:v>18:51:03</c:v>
                </c:pt>
                <c:pt idx="15548">
                  <c:v>18:51:04</c:v>
                </c:pt>
                <c:pt idx="15549">
                  <c:v>18:51:05</c:v>
                </c:pt>
                <c:pt idx="15550">
                  <c:v>18:51:06</c:v>
                </c:pt>
                <c:pt idx="15551">
                  <c:v>18:51:07</c:v>
                </c:pt>
                <c:pt idx="15552">
                  <c:v>18:51:08</c:v>
                </c:pt>
                <c:pt idx="15553">
                  <c:v>18:51:09</c:v>
                </c:pt>
                <c:pt idx="15554">
                  <c:v>18:51:10</c:v>
                </c:pt>
                <c:pt idx="15555">
                  <c:v>18:51:11</c:v>
                </c:pt>
                <c:pt idx="15556">
                  <c:v>18:51:12</c:v>
                </c:pt>
                <c:pt idx="15557">
                  <c:v>18:51:13</c:v>
                </c:pt>
                <c:pt idx="15558">
                  <c:v>18:51:14</c:v>
                </c:pt>
                <c:pt idx="15559">
                  <c:v>18:51:15</c:v>
                </c:pt>
                <c:pt idx="15560">
                  <c:v>18:51:16</c:v>
                </c:pt>
                <c:pt idx="15561">
                  <c:v>18:51:17</c:v>
                </c:pt>
                <c:pt idx="15562">
                  <c:v>18:51:18</c:v>
                </c:pt>
                <c:pt idx="15563">
                  <c:v>18:51:19</c:v>
                </c:pt>
                <c:pt idx="15564">
                  <c:v>18:51:20</c:v>
                </c:pt>
                <c:pt idx="15565">
                  <c:v>18:51:21</c:v>
                </c:pt>
                <c:pt idx="15566">
                  <c:v>18:51:22</c:v>
                </c:pt>
                <c:pt idx="15567">
                  <c:v>18:51:23</c:v>
                </c:pt>
                <c:pt idx="15568">
                  <c:v>18:51:24</c:v>
                </c:pt>
                <c:pt idx="15569">
                  <c:v>18:51:25</c:v>
                </c:pt>
                <c:pt idx="15570">
                  <c:v>18:51:26</c:v>
                </c:pt>
                <c:pt idx="15571">
                  <c:v>18:51:27</c:v>
                </c:pt>
                <c:pt idx="15572">
                  <c:v>18:51:28</c:v>
                </c:pt>
                <c:pt idx="15573">
                  <c:v>18:51:29</c:v>
                </c:pt>
                <c:pt idx="15574">
                  <c:v>18:51:30</c:v>
                </c:pt>
                <c:pt idx="15575">
                  <c:v>18:51:31</c:v>
                </c:pt>
                <c:pt idx="15576">
                  <c:v>18:51:32</c:v>
                </c:pt>
                <c:pt idx="15577">
                  <c:v>18:51:33</c:v>
                </c:pt>
                <c:pt idx="15578">
                  <c:v>18:51:34</c:v>
                </c:pt>
                <c:pt idx="15579">
                  <c:v>18:51:35</c:v>
                </c:pt>
                <c:pt idx="15580">
                  <c:v>18:51:36</c:v>
                </c:pt>
                <c:pt idx="15581">
                  <c:v>18:51:37</c:v>
                </c:pt>
                <c:pt idx="15582">
                  <c:v>18:51:38</c:v>
                </c:pt>
                <c:pt idx="15583">
                  <c:v>18:51:39</c:v>
                </c:pt>
                <c:pt idx="15584">
                  <c:v>18:51:40</c:v>
                </c:pt>
                <c:pt idx="15585">
                  <c:v>18:51:41</c:v>
                </c:pt>
                <c:pt idx="15586">
                  <c:v>18:51:42</c:v>
                </c:pt>
                <c:pt idx="15587">
                  <c:v>18:51:43</c:v>
                </c:pt>
                <c:pt idx="15588">
                  <c:v>18:51:44</c:v>
                </c:pt>
                <c:pt idx="15589">
                  <c:v>18:51:45</c:v>
                </c:pt>
                <c:pt idx="15590">
                  <c:v>18:51:46</c:v>
                </c:pt>
                <c:pt idx="15591">
                  <c:v>18:51:47</c:v>
                </c:pt>
                <c:pt idx="15592">
                  <c:v>18:51:48</c:v>
                </c:pt>
                <c:pt idx="15593">
                  <c:v>18:51:49</c:v>
                </c:pt>
                <c:pt idx="15594">
                  <c:v>18:51:50</c:v>
                </c:pt>
                <c:pt idx="15595">
                  <c:v>18:51:51</c:v>
                </c:pt>
                <c:pt idx="15596">
                  <c:v>18:51:52</c:v>
                </c:pt>
                <c:pt idx="15597">
                  <c:v>18:51:53</c:v>
                </c:pt>
                <c:pt idx="15598">
                  <c:v>18:51:54</c:v>
                </c:pt>
                <c:pt idx="15599">
                  <c:v>18:51:55</c:v>
                </c:pt>
                <c:pt idx="15600">
                  <c:v>18:51:56</c:v>
                </c:pt>
                <c:pt idx="15601">
                  <c:v>18:51:57</c:v>
                </c:pt>
                <c:pt idx="15602">
                  <c:v>18:51:58</c:v>
                </c:pt>
                <c:pt idx="15603">
                  <c:v>18:51:59</c:v>
                </c:pt>
                <c:pt idx="15604">
                  <c:v>18:52:00</c:v>
                </c:pt>
                <c:pt idx="15605">
                  <c:v>18:52:01</c:v>
                </c:pt>
                <c:pt idx="15606">
                  <c:v>18:52:02</c:v>
                </c:pt>
                <c:pt idx="15607">
                  <c:v>18:52:03</c:v>
                </c:pt>
                <c:pt idx="15608">
                  <c:v>18:52:04</c:v>
                </c:pt>
                <c:pt idx="15609">
                  <c:v>18:52:05</c:v>
                </c:pt>
                <c:pt idx="15610">
                  <c:v>18:52:06</c:v>
                </c:pt>
                <c:pt idx="15611">
                  <c:v>18:52:07</c:v>
                </c:pt>
                <c:pt idx="15612">
                  <c:v>18:52:08</c:v>
                </c:pt>
                <c:pt idx="15613">
                  <c:v>18:52:09</c:v>
                </c:pt>
                <c:pt idx="15614">
                  <c:v>18:52:10</c:v>
                </c:pt>
                <c:pt idx="15615">
                  <c:v>18:52:11</c:v>
                </c:pt>
                <c:pt idx="15616">
                  <c:v>18:52:12</c:v>
                </c:pt>
                <c:pt idx="15617">
                  <c:v>18:52:13</c:v>
                </c:pt>
                <c:pt idx="15618">
                  <c:v>18:52:14</c:v>
                </c:pt>
                <c:pt idx="15619">
                  <c:v>18:52:15</c:v>
                </c:pt>
                <c:pt idx="15620">
                  <c:v>18:52:16</c:v>
                </c:pt>
                <c:pt idx="15621">
                  <c:v>18:52:17</c:v>
                </c:pt>
                <c:pt idx="15622">
                  <c:v>18:52:18</c:v>
                </c:pt>
                <c:pt idx="15623">
                  <c:v>18:52:19</c:v>
                </c:pt>
                <c:pt idx="15624">
                  <c:v>18:52:20</c:v>
                </c:pt>
                <c:pt idx="15625">
                  <c:v>18:52:21</c:v>
                </c:pt>
                <c:pt idx="15626">
                  <c:v>18:52:22</c:v>
                </c:pt>
                <c:pt idx="15627">
                  <c:v>18:52:23</c:v>
                </c:pt>
                <c:pt idx="15628">
                  <c:v>18:52:24</c:v>
                </c:pt>
                <c:pt idx="15629">
                  <c:v>18:52:25</c:v>
                </c:pt>
                <c:pt idx="15630">
                  <c:v>18:52:26</c:v>
                </c:pt>
                <c:pt idx="15631">
                  <c:v>18:52:27</c:v>
                </c:pt>
                <c:pt idx="15632">
                  <c:v>18:52:28</c:v>
                </c:pt>
                <c:pt idx="15633">
                  <c:v>18:52:29</c:v>
                </c:pt>
                <c:pt idx="15634">
                  <c:v>18:52:30</c:v>
                </c:pt>
                <c:pt idx="15635">
                  <c:v>18:52:31</c:v>
                </c:pt>
                <c:pt idx="15636">
                  <c:v>18:52:32</c:v>
                </c:pt>
                <c:pt idx="15637">
                  <c:v>18:52:33</c:v>
                </c:pt>
                <c:pt idx="15638">
                  <c:v>18:52:34</c:v>
                </c:pt>
                <c:pt idx="15639">
                  <c:v>18:52:35</c:v>
                </c:pt>
                <c:pt idx="15640">
                  <c:v>18:52:36</c:v>
                </c:pt>
                <c:pt idx="15641">
                  <c:v>18:52:37</c:v>
                </c:pt>
                <c:pt idx="15642">
                  <c:v>18:52:38</c:v>
                </c:pt>
                <c:pt idx="15643">
                  <c:v>18:52:39</c:v>
                </c:pt>
                <c:pt idx="15644">
                  <c:v>18:52:40</c:v>
                </c:pt>
                <c:pt idx="15645">
                  <c:v>18:52:41</c:v>
                </c:pt>
                <c:pt idx="15646">
                  <c:v>18:52:42</c:v>
                </c:pt>
                <c:pt idx="15647">
                  <c:v>18:52:43</c:v>
                </c:pt>
                <c:pt idx="15648">
                  <c:v>18:52:44</c:v>
                </c:pt>
                <c:pt idx="15649">
                  <c:v>18:52:45</c:v>
                </c:pt>
                <c:pt idx="15650">
                  <c:v>18:52:46</c:v>
                </c:pt>
                <c:pt idx="15651">
                  <c:v>18:52:47</c:v>
                </c:pt>
                <c:pt idx="15652">
                  <c:v>18:52:48</c:v>
                </c:pt>
                <c:pt idx="15653">
                  <c:v>18:52:49</c:v>
                </c:pt>
                <c:pt idx="15654">
                  <c:v>18:52:50</c:v>
                </c:pt>
                <c:pt idx="15655">
                  <c:v>18:52:51</c:v>
                </c:pt>
                <c:pt idx="15656">
                  <c:v>18:52:52</c:v>
                </c:pt>
                <c:pt idx="15657">
                  <c:v>18:52:53</c:v>
                </c:pt>
                <c:pt idx="15658">
                  <c:v>18:52:54</c:v>
                </c:pt>
                <c:pt idx="15659">
                  <c:v>18:52:55</c:v>
                </c:pt>
                <c:pt idx="15660">
                  <c:v>18:52:56</c:v>
                </c:pt>
                <c:pt idx="15661">
                  <c:v>18:52:57</c:v>
                </c:pt>
                <c:pt idx="15662">
                  <c:v>18:52:58</c:v>
                </c:pt>
                <c:pt idx="15663">
                  <c:v>18:52:59</c:v>
                </c:pt>
                <c:pt idx="15664">
                  <c:v>18:53:00</c:v>
                </c:pt>
                <c:pt idx="15665">
                  <c:v>18:53:01</c:v>
                </c:pt>
                <c:pt idx="15666">
                  <c:v>18:53:02</c:v>
                </c:pt>
                <c:pt idx="15667">
                  <c:v>18:53:03</c:v>
                </c:pt>
                <c:pt idx="15668">
                  <c:v>18:53:04</c:v>
                </c:pt>
                <c:pt idx="15669">
                  <c:v>18:53:05</c:v>
                </c:pt>
                <c:pt idx="15670">
                  <c:v>18:53:06</c:v>
                </c:pt>
                <c:pt idx="15671">
                  <c:v>18:53:07</c:v>
                </c:pt>
                <c:pt idx="15672">
                  <c:v>18:53:08</c:v>
                </c:pt>
                <c:pt idx="15673">
                  <c:v>18:53:09</c:v>
                </c:pt>
                <c:pt idx="15674">
                  <c:v>18:53:10</c:v>
                </c:pt>
                <c:pt idx="15675">
                  <c:v>18:53:11</c:v>
                </c:pt>
                <c:pt idx="15676">
                  <c:v>18:53:12</c:v>
                </c:pt>
                <c:pt idx="15677">
                  <c:v>18:53:13</c:v>
                </c:pt>
                <c:pt idx="15678">
                  <c:v>18:53:14</c:v>
                </c:pt>
                <c:pt idx="15679">
                  <c:v>18:53:15</c:v>
                </c:pt>
                <c:pt idx="15680">
                  <c:v>18:53:16</c:v>
                </c:pt>
                <c:pt idx="15681">
                  <c:v>18:53:17</c:v>
                </c:pt>
                <c:pt idx="15682">
                  <c:v>18:53:18</c:v>
                </c:pt>
                <c:pt idx="15683">
                  <c:v>18:53:19</c:v>
                </c:pt>
                <c:pt idx="15684">
                  <c:v>18:53:20</c:v>
                </c:pt>
                <c:pt idx="15685">
                  <c:v>18:53:21</c:v>
                </c:pt>
                <c:pt idx="15686">
                  <c:v>18:53:22</c:v>
                </c:pt>
                <c:pt idx="15687">
                  <c:v>18:53:23</c:v>
                </c:pt>
                <c:pt idx="15688">
                  <c:v>18:53:24</c:v>
                </c:pt>
                <c:pt idx="15689">
                  <c:v>18:53:25</c:v>
                </c:pt>
                <c:pt idx="15690">
                  <c:v>18:53:26</c:v>
                </c:pt>
                <c:pt idx="15691">
                  <c:v>18:53:27</c:v>
                </c:pt>
                <c:pt idx="15692">
                  <c:v>18:53:28</c:v>
                </c:pt>
                <c:pt idx="15693">
                  <c:v>18:53:29</c:v>
                </c:pt>
                <c:pt idx="15694">
                  <c:v>18:53:30</c:v>
                </c:pt>
                <c:pt idx="15695">
                  <c:v>18:53:31</c:v>
                </c:pt>
                <c:pt idx="15696">
                  <c:v>18:53:32</c:v>
                </c:pt>
                <c:pt idx="15697">
                  <c:v>18:53:33</c:v>
                </c:pt>
                <c:pt idx="15698">
                  <c:v>18:53:34</c:v>
                </c:pt>
                <c:pt idx="15699">
                  <c:v>18:53:35</c:v>
                </c:pt>
                <c:pt idx="15700">
                  <c:v>18:53:36</c:v>
                </c:pt>
                <c:pt idx="15701">
                  <c:v>18:53:37</c:v>
                </c:pt>
                <c:pt idx="15702">
                  <c:v>18:53:38</c:v>
                </c:pt>
                <c:pt idx="15703">
                  <c:v>18:53:39</c:v>
                </c:pt>
                <c:pt idx="15704">
                  <c:v>18:53:40</c:v>
                </c:pt>
                <c:pt idx="15705">
                  <c:v>18:53:41</c:v>
                </c:pt>
                <c:pt idx="15706">
                  <c:v>18:53:42</c:v>
                </c:pt>
                <c:pt idx="15707">
                  <c:v>18:53:43</c:v>
                </c:pt>
                <c:pt idx="15708">
                  <c:v>18:53:44</c:v>
                </c:pt>
                <c:pt idx="15709">
                  <c:v>18:53:45</c:v>
                </c:pt>
                <c:pt idx="15710">
                  <c:v>18:53:46</c:v>
                </c:pt>
                <c:pt idx="15711">
                  <c:v>18:53:47</c:v>
                </c:pt>
                <c:pt idx="15712">
                  <c:v>18:53:48</c:v>
                </c:pt>
                <c:pt idx="15713">
                  <c:v>18:53:49</c:v>
                </c:pt>
                <c:pt idx="15714">
                  <c:v>18:53:50</c:v>
                </c:pt>
                <c:pt idx="15715">
                  <c:v>18:53:51</c:v>
                </c:pt>
                <c:pt idx="15716">
                  <c:v>18:53:52</c:v>
                </c:pt>
                <c:pt idx="15717">
                  <c:v>18:53:53</c:v>
                </c:pt>
                <c:pt idx="15718">
                  <c:v>18:53:54</c:v>
                </c:pt>
                <c:pt idx="15719">
                  <c:v>18:53:55</c:v>
                </c:pt>
                <c:pt idx="15720">
                  <c:v>18:53:56</c:v>
                </c:pt>
                <c:pt idx="15721">
                  <c:v>18:53:57</c:v>
                </c:pt>
                <c:pt idx="15722">
                  <c:v>18:53:58</c:v>
                </c:pt>
                <c:pt idx="15723">
                  <c:v>18:53:59</c:v>
                </c:pt>
                <c:pt idx="15724">
                  <c:v>18:54:00</c:v>
                </c:pt>
                <c:pt idx="15725">
                  <c:v>18:54:01</c:v>
                </c:pt>
                <c:pt idx="15726">
                  <c:v>18:54:02</c:v>
                </c:pt>
                <c:pt idx="15727">
                  <c:v>18:54:03</c:v>
                </c:pt>
                <c:pt idx="15728">
                  <c:v>18:54:04</c:v>
                </c:pt>
                <c:pt idx="15729">
                  <c:v>18:54:05</c:v>
                </c:pt>
                <c:pt idx="15730">
                  <c:v>18:54:06</c:v>
                </c:pt>
                <c:pt idx="15731">
                  <c:v>18:54:07</c:v>
                </c:pt>
                <c:pt idx="15732">
                  <c:v>18:54:08</c:v>
                </c:pt>
                <c:pt idx="15733">
                  <c:v>18:54:09</c:v>
                </c:pt>
                <c:pt idx="15734">
                  <c:v>18:54:10</c:v>
                </c:pt>
                <c:pt idx="15735">
                  <c:v>18:54:11</c:v>
                </c:pt>
                <c:pt idx="15736">
                  <c:v>18:54:12</c:v>
                </c:pt>
                <c:pt idx="15737">
                  <c:v>18:54:13</c:v>
                </c:pt>
                <c:pt idx="15738">
                  <c:v>18:54:14</c:v>
                </c:pt>
                <c:pt idx="15739">
                  <c:v>18:54:15</c:v>
                </c:pt>
                <c:pt idx="15740">
                  <c:v>18:54:16</c:v>
                </c:pt>
                <c:pt idx="15741">
                  <c:v>18:54:17</c:v>
                </c:pt>
                <c:pt idx="15742">
                  <c:v>18:54:18</c:v>
                </c:pt>
                <c:pt idx="15743">
                  <c:v>18:54:19</c:v>
                </c:pt>
                <c:pt idx="15744">
                  <c:v>18:54:20</c:v>
                </c:pt>
                <c:pt idx="15745">
                  <c:v>18:54:21</c:v>
                </c:pt>
                <c:pt idx="15746">
                  <c:v>18:54:22</c:v>
                </c:pt>
                <c:pt idx="15747">
                  <c:v>18:54:23</c:v>
                </c:pt>
                <c:pt idx="15748">
                  <c:v>18:54:24</c:v>
                </c:pt>
                <c:pt idx="15749">
                  <c:v>18:54:25</c:v>
                </c:pt>
                <c:pt idx="15750">
                  <c:v>18:54:26</c:v>
                </c:pt>
                <c:pt idx="15751">
                  <c:v>18:54:27</c:v>
                </c:pt>
                <c:pt idx="15752">
                  <c:v>18:54:28</c:v>
                </c:pt>
                <c:pt idx="15753">
                  <c:v>18:54:29</c:v>
                </c:pt>
                <c:pt idx="15754">
                  <c:v>18:54:30</c:v>
                </c:pt>
                <c:pt idx="15755">
                  <c:v>18:54:31</c:v>
                </c:pt>
                <c:pt idx="15756">
                  <c:v>18:54:32</c:v>
                </c:pt>
                <c:pt idx="15757">
                  <c:v>18:54:33</c:v>
                </c:pt>
                <c:pt idx="15758">
                  <c:v>18:54:34</c:v>
                </c:pt>
                <c:pt idx="15759">
                  <c:v>18:54:35</c:v>
                </c:pt>
                <c:pt idx="15760">
                  <c:v>18:54:36</c:v>
                </c:pt>
                <c:pt idx="15761">
                  <c:v>18:54:37</c:v>
                </c:pt>
                <c:pt idx="15762">
                  <c:v>18:54:38</c:v>
                </c:pt>
                <c:pt idx="15763">
                  <c:v>18:54:39</c:v>
                </c:pt>
                <c:pt idx="15764">
                  <c:v>18:54:40</c:v>
                </c:pt>
                <c:pt idx="15765">
                  <c:v>18:54:41</c:v>
                </c:pt>
                <c:pt idx="15766">
                  <c:v>18:54:42</c:v>
                </c:pt>
                <c:pt idx="15767">
                  <c:v>18:54:43</c:v>
                </c:pt>
                <c:pt idx="15768">
                  <c:v>18:54:44</c:v>
                </c:pt>
                <c:pt idx="15769">
                  <c:v>18:54:45</c:v>
                </c:pt>
                <c:pt idx="15770">
                  <c:v>18:54:46</c:v>
                </c:pt>
                <c:pt idx="15771">
                  <c:v>18:54:47</c:v>
                </c:pt>
                <c:pt idx="15772">
                  <c:v>18:54:48</c:v>
                </c:pt>
                <c:pt idx="15773">
                  <c:v>18:54:49</c:v>
                </c:pt>
                <c:pt idx="15774">
                  <c:v>18:54:50</c:v>
                </c:pt>
                <c:pt idx="15775">
                  <c:v>18:54:51</c:v>
                </c:pt>
                <c:pt idx="15776">
                  <c:v>18:54:52</c:v>
                </c:pt>
                <c:pt idx="15777">
                  <c:v>18:54:53</c:v>
                </c:pt>
                <c:pt idx="15778">
                  <c:v>18:54:54</c:v>
                </c:pt>
                <c:pt idx="15779">
                  <c:v>18:54:55</c:v>
                </c:pt>
                <c:pt idx="15780">
                  <c:v>18:54:56</c:v>
                </c:pt>
                <c:pt idx="15781">
                  <c:v>18:54:57</c:v>
                </c:pt>
                <c:pt idx="15782">
                  <c:v>18:54:58</c:v>
                </c:pt>
                <c:pt idx="15783">
                  <c:v>18:54:59</c:v>
                </c:pt>
                <c:pt idx="15784">
                  <c:v>18:55:00</c:v>
                </c:pt>
                <c:pt idx="15785">
                  <c:v>18:55:01</c:v>
                </c:pt>
                <c:pt idx="15786">
                  <c:v>18:55:02</c:v>
                </c:pt>
                <c:pt idx="15787">
                  <c:v>18:55:03</c:v>
                </c:pt>
                <c:pt idx="15788">
                  <c:v>18:55:04</c:v>
                </c:pt>
                <c:pt idx="15789">
                  <c:v>18:55:05</c:v>
                </c:pt>
                <c:pt idx="15790">
                  <c:v>18:55:06</c:v>
                </c:pt>
                <c:pt idx="15791">
                  <c:v>18:55:07</c:v>
                </c:pt>
                <c:pt idx="15792">
                  <c:v>18:55:08</c:v>
                </c:pt>
                <c:pt idx="15793">
                  <c:v>18:55:09</c:v>
                </c:pt>
                <c:pt idx="15794">
                  <c:v>18:55:10</c:v>
                </c:pt>
                <c:pt idx="15795">
                  <c:v>18:55:11</c:v>
                </c:pt>
                <c:pt idx="15796">
                  <c:v>18:55:12</c:v>
                </c:pt>
                <c:pt idx="15797">
                  <c:v>18:55:13</c:v>
                </c:pt>
                <c:pt idx="15798">
                  <c:v>18:55:14</c:v>
                </c:pt>
                <c:pt idx="15799">
                  <c:v>18:55:15</c:v>
                </c:pt>
                <c:pt idx="15800">
                  <c:v>18:55:16</c:v>
                </c:pt>
                <c:pt idx="15801">
                  <c:v>18:55:17</c:v>
                </c:pt>
                <c:pt idx="15802">
                  <c:v>18:55:18</c:v>
                </c:pt>
                <c:pt idx="15803">
                  <c:v>18:55:19</c:v>
                </c:pt>
                <c:pt idx="15804">
                  <c:v>18:55:20</c:v>
                </c:pt>
                <c:pt idx="15805">
                  <c:v>18:55:21</c:v>
                </c:pt>
                <c:pt idx="15806">
                  <c:v>18:55:22</c:v>
                </c:pt>
                <c:pt idx="15807">
                  <c:v>18:55:23</c:v>
                </c:pt>
                <c:pt idx="15808">
                  <c:v>18:55:24</c:v>
                </c:pt>
                <c:pt idx="15809">
                  <c:v>18:55:25</c:v>
                </c:pt>
                <c:pt idx="15810">
                  <c:v>18:55:26</c:v>
                </c:pt>
                <c:pt idx="15811">
                  <c:v>18:55:27</c:v>
                </c:pt>
                <c:pt idx="15812">
                  <c:v>18:55:28</c:v>
                </c:pt>
                <c:pt idx="15813">
                  <c:v>18:55:29</c:v>
                </c:pt>
                <c:pt idx="15814">
                  <c:v>18:55:30</c:v>
                </c:pt>
                <c:pt idx="15815">
                  <c:v>18:55:31</c:v>
                </c:pt>
                <c:pt idx="15816">
                  <c:v>18:55:32</c:v>
                </c:pt>
                <c:pt idx="15817">
                  <c:v>18:55:33</c:v>
                </c:pt>
                <c:pt idx="15818">
                  <c:v>18:55:34</c:v>
                </c:pt>
                <c:pt idx="15819">
                  <c:v>18:55:35</c:v>
                </c:pt>
                <c:pt idx="15820">
                  <c:v>18:55:36</c:v>
                </c:pt>
                <c:pt idx="15821">
                  <c:v>18:55:37</c:v>
                </c:pt>
                <c:pt idx="15822">
                  <c:v>18:55:38</c:v>
                </c:pt>
                <c:pt idx="15823">
                  <c:v>18:55:39</c:v>
                </c:pt>
                <c:pt idx="15824">
                  <c:v>18:55:40</c:v>
                </c:pt>
                <c:pt idx="15825">
                  <c:v>18:55:41</c:v>
                </c:pt>
                <c:pt idx="15826">
                  <c:v>18:55:42</c:v>
                </c:pt>
                <c:pt idx="15827">
                  <c:v>18:55:43</c:v>
                </c:pt>
                <c:pt idx="15828">
                  <c:v>18:55:44</c:v>
                </c:pt>
                <c:pt idx="15829">
                  <c:v>18:55:45</c:v>
                </c:pt>
                <c:pt idx="15830">
                  <c:v>18:55:46</c:v>
                </c:pt>
                <c:pt idx="15831">
                  <c:v>18:55:47</c:v>
                </c:pt>
                <c:pt idx="15832">
                  <c:v>18:55:48</c:v>
                </c:pt>
                <c:pt idx="15833">
                  <c:v>18:55:49</c:v>
                </c:pt>
                <c:pt idx="15834">
                  <c:v>18:55:50</c:v>
                </c:pt>
                <c:pt idx="15835">
                  <c:v>18:55:51</c:v>
                </c:pt>
                <c:pt idx="15836">
                  <c:v>18:55:52</c:v>
                </c:pt>
                <c:pt idx="15837">
                  <c:v>18:55:53</c:v>
                </c:pt>
                <c:pt idx="15838">
                  <c:v>18:55:54</c:v>
                </c:pt>
                <c:pt idx="15839">
                  <c:v>18:55:55</c:v>
                </c:pt>
                <c:pt idx="15840">
                  <c:v>18:55:56</c:v>
                </c:pt>
                <c:pt idx="15841">
                  <c:v>18:55:57</c:v>
                </c:pt>
                <c:pt idx="15842">
                  <c:v>18:55:58</c:v>
                </c:pt>
                <c:pt idx="15843">
                  <c:v>18:55:59</c:v>
                </c:pt>
                <c:pt idx="15844">
                  <c:v>18:56:00</c:v>
                </c:pt>
                <c:pt idx="15845">
                  <c:v>18:56:01</c:v>
                </c:pt>
                <c:pt idx="15846">
                  <c:v>18:56:02</c:v>
                </c:pt>
                <c:pt idx="15847">
                  <c:v>18:56:03</c:v>
                </c:pt>
                <c:pt idx="15848">
                  <c:v>18:56:04</c:v>
                </c:pt>
                <c:pt idx="15849">
                  <c:v>18:56:05</c:v>
                </c:pt>
                <c:pt idx="15850">
                  <c:v>18:56:06</c:v>
                </c:pt>
                <c:pt idx="15851">
                  <c:v>18:56:07</c:v>
                </c:pt>
                <c:pt idx="15852">
                  <c:v>18:56:08</c:v>
                </c:pt>
                <c:pt idx="15853">
                  <c:v>18:56:09</c:v>
                </c:pt>
                <c:pt idx="15854">
                  <c:v>18:56:10</c:v>
                </c:pt>
                <c:pt idx="15855">
                  <c:v>18:56:11</c:v>
                </c:pt>
                <c:pt idx="15856">
                  <c:v>18:56:12</c:v>
                </c:pt>
                <c:pt idx="15857">
                  <c:v>18:56:13</c:v>
                </c:pt>
                <c:pt idx="15858">
                  <c:v>18:56:14</c:v>
                </c:pt>
                <c:pt idx="15859">
                  <c:v>18:56:15</c:v>
                </c:pt>
                <c:pt idx="15860">
                  <c:v>18:56:16</c:v>
                </c:pt>
                <c:pt idx="15861">
                  <c:v>18:56:17</c:v>
                </c:pt>
                <c:pt idx="15862">
                  <c:v>18:56:18</c:v>
                </c:pt>
                <c:pt idx="15863">
                  <c:v>18:56:19</c:v>
                </c:pt>
                <c:pt idx="15864">
                  <c:v>18:56:20</c:v>
                </c:pt>
                <c:pt idx="15865">
                  <c:v>18:56:21</c:v>
                </c:pt>
                <c:pt idx="15866">
                  <c:v>18:56:22</c:v>
                </c:pt>
                <c:pt idx="15867">
                  <c:v>18:56:23</c:v>
                </c:pt>
                <c:pt idx="15868">
                  <c:v>18:56:24</c:v>
                </c:pt>
                <c:pt idx="15869">
                  <c:v>18:56:25</c:v>
                </c:pt>
                <c:pt idx="15870">
                  <c:v>18:56:26</c:v>
                </c:pt>
                <c:pt idx="15871">
                  <c:v>18:56:27</c:v>
                </c:pt>
                <c:pt idx="15872">
                  <c:v>18:56:28</c:v>
                </c:pt>
                <c:pt idx="15873">
                  <c:v>18:56:29</c:v>
                </c:pt>
                <c:pt idx="15874">
                  <c:v>18:56:30</c:v>
                </c:pt>
                <c:pt idx="15875">
                  <c:v>18:56:31</c:v>
                </c:pt>
                <c:pt idx="15876">
                  <c:v>18:56:32</c:v>
                </c:pt>
                <c:pt idx="15877">
                  <c:v>18:56:33</c:v>
                </c:pt>
                <c:pt idx="15878">
                  <c:v>18:56:34</c:v>
                </c:pt>
                <c:pt idx="15879">
                  <c:v>18:56:35</c:v>
                </c:pt>
                <c:pt idx="15880">
                  <c:v>18:56:36</c:v>
                </c:pt>
                <c:pt idx="15881">
                  <c:v>18:56:37</c:v>
                </c:pt>
                <c:pt idx="15882">
                  <c:v>18:56:38</c:v>
                </c:pt>
                <c:pt idx="15883">
                  <c:v>18:56:39</c:v>
                </c:pt>
                <c:pt idx="15884">
                  <c:v>18:56:40</c:v>
                </c:pt>
                <c:pt idx="15885">
                  <c:v>18:56:41</c:v>
                </c:pt>
                <c:pt idx="15886">
                  <c:v>18:56:42</c:v>
                </c:pt>
                <c:pt idx="15887">
                  <c:v>18:56:43</c:v>
                </c:pt>
                <c:pt idx="15888">
                  <c:v>18:56:44</c:v>
                </c:pt>
                <c:pt idx="15889">
                  <c:v>18:56:45</c:v>
                </c:pt>
                <c:pt idx="15890">
                  <c:v>18:56:46</c:v>
                </c:pt>
                <c:pt idx="15891">
                  <c:v>18:56:47</c:v>
                </c:pt>
                <c:pt idx="15892">
                  <c:v>18:56:48</c:v>
                </c:pt>
                <c:pt idx="15893">
                  <c:v>18:56:49</c:v>
                </c:pt>
                <c:pt idx="15894">
                  <c:v>18:56:50</c:v>
                </c:pt>
                <c:pt idx="15895">
                  <c:v>18:56:51</c:v>
                </c:pt>
                <c:pt idx="15896">
                  <c:v>18:56:52</c:v>
                </c:pt>
                <c:pt idx="15897">
                  <c:v>18:56:53</c:v>
                </c:pt>
                <c:pt idx="15898">
                  <c:v>18:56:54</c:v>
                </c:pt>
                <c:pt idx="15899">
                  <c:v>18:56:55</c:v>
                </c:pt>
                <c:pt idx="15900">
                  <c:v>18:56:56</c:v>
                </c:pt>
                <c:pt idx="15901">
                  <c:v>18:56:57</c:v>
                </c:pt>
                <c:pt idx="15902">
                  <c:v>18:56:58</c:v>
                </c:pt>
                <c:pt idx="15903">
                  <c:v>18:56:59</c:v>
                </c:pt>
                <c:pt idx="15904">
                  <c:v>18:57:00</c:v>
                </c:pt>
                <c:pt idx="15905">
                  <c:v>18:57:01</c:v>
                </c:pt>
                <c:pt idx="15906">
                  <c:v>18:57:02</c:v>
                </c:pt>
                <c:pt idx="15907">
                  <c:v>18:57:03</c:v>
                </c:pt>
                <c:pt idx="15908">
                  <c:v>18:57:04</c:v>
                </c:pt>
                <c:pt idx="15909">
                  <c:v>18:57:05</c:v>
                </c:pt>
                <c:pt idx="15910">
                  <c:v>18:57:06</c:v>
                </c:pt>
                <c:pt idx="15911">
                  <c:v>18:57:07</c:v>
                </c:pt>
                <c:pt idx="15912">
                  <c:v>18:57:08</c:v>
                </c:pt>
                <c:pt idx="15913">
                  <c:v>18:57:09</c:v>
                </c:pt>
                <c:pt idx="15914">
                  <c:v>18:57:10</c:v>
                </c:pt>
                <c:pt idx="15915">
                  <c:v>18:57:11</c:v>
                </c:pt>
                <c:pt idx="15916">
                  <c:v>18:57:12</c:v>
                </c:pt>
                <c:pt idx="15917">
                  <c:v>18:57:13</c:v>
                </c:pt>
                <c:pt idx="15918">
                  <c:v>18:57:14</c:v>
                </c:pt>
                <c:pt idx="15919">
                  <c:v>18:57:15</c:v>
                </c:pt>
                <c:pt idx="15920">
                  <c:v>18:57:16</c:v>
                </c:pt>
                <c:pt idx="15921">
                  <c:v>18:57:17</c:v>
                </c:pt>
                <c:pt idx="15922">
                  <c:v>18:57:18</c:v>
                </c:pt>
                <c:pt idx="15923">
                  <c:v>18:57:19</c:v>
                </c:pt>
                <c:pt idx="15924">
                  <c:v>18:57:20</c:v>
                </c:pt>
                <c:pt idx="15925">
                  <c:v>18:57:21</c:v>
                </c:pt>
                <c:pt idx="15926">
                  <c:v>18:57:22</c:v>
                </c:pt>
                <c:pt idx="15927">
                  <c:v>18:57:23</c:v>
                </c:pt>
                <c:pt idx="15928">
                  <c:v>18:57:24</c:v>
                </c:pt>
                <c:pt idx="15929">
                  <c:v>18:57:25</c:v>
                </c:pt>
                <c:pt idx="15930">
                  <c:v>18:57:26</c:v>
                </c:pt>
                <c:pt idx="15931">
                  <c:v>18:57:27</c:v>
                </c:pt>
                <c:pt idx="15932">
                  <c:v>18:57:28</c:v>
                </c:pt>
                <c:pt idx="15933">
                  <c:v>18:57:29</c:v>
                </c:pt>
                <c:pt idx="15934">
                  <c:v>18:57:30</c:v>
                </c:pt>
                <c:pt idx="15935">
                  <c:v>18:57:31</c:v>
                </c:pt>
                <c:pt idx="15936">
                  <c:v>18:57:32</c:v>
                </c:pt>
                <c:pt idx="15937">
                  <c:v>18:57:33</c:v>
                </c:pt>
                <c:pt idx="15938">
                  <c:v>18:57:34</c:v>
                </c:pt>
                <c:pt idx="15939">
                  <c:v>18:57:35</c:v>
                </c:pt>
                <c:pt idx="15940">
                  <c:v>18:57:36</c:v>
                </c:pt>
                <c:pt idx="15941">
                  <c:v>18:57:37</c:v>
                </c:pt>
                <c:pt idx="15942">
                  <c:v>18:57:38</c:v>
                </c:pt>
                <c:pt idx="15943">
                  <c:v>18:57:39</c:v>
                </c:pt>
                <c:pt idx="15944">
                  <c:v>18:57:40</c:v>
                </c:pt>
                <c:pt idx="15945">
                  <c:v>18:57:41</c:v>
                </c:pt>
                <c:pt idx="15946">
                  <c:v>18:57:42</c:v>
                </c:pt>
                <c:pt idx="15947">
                  <c:v>18:57:43</c:v>
                </c:pt>
                <c:pt idx="15948">
                  <c:v>18:57:44</c:v>
                </c:pt>
                <c:pt idx="15949">
                  <c:v>18:57:45</c:v>
                </c:pt>
                <c:pt idx="15950">
                  <c:v>18:57:46</c:v>
                </c:pt>
                <c:pt idx="15951">
                  <c:v>18:57:47</c:v>
                </c:pt>
                <c:pt idx="15952">
                  <c:v>18:57:48</c:v>
                </c:pt>
                <c:pt idx="15953">
                  <c:v>18:57:49</c:v>
                </c:pt>
                <c:pt idx="15954">
                  <c:v>18:57:50</c:v>
                </c:pt>
                <c:pt idx="15955">
                  <c:v>18:57:51</c:v>
                </c:pt>
                <c:pt idx="15956">
                  <c:v>18:57:52</c:v>
                </c:pt>
                <c:pt idx="15957">
                  <c:v>18:57:53</c:v>
                </c:pt>
                <c:pt idx="15958">
                  <c:v>18:57:54</c:v>
                </c:pt>
                <c:pt idx="15959">
                  <c:v>18:57:55</c:v>
                </c:pt>
                <c:pt idx="15960">
                  <c:v>18:57:56</c:v>
                </c:pt>
                <c:pt idx="15961">
                  <c:v>18:57:57</c:v>
                </c:pt>
                <c:pt idx="15962">
                  <c:v>18:57:58</c:v>
                </c:pt>
                <c:pt idx="15963">
                  <c:v>18:57:59</c:v>
                </c:pt>
                <c:pt idx="15964">
                  <c:v>18:58:00</c:v>
                </c:pt>
                <c:pt idx="15965">
                  <c:v>18:58:01</c:v>
                </c:pt>
                <c:pt idx="15966">
                  <c:v>18:58:02</c:v>
                </c:pt>
                <c:pt idx="15967">
                  <c:v>18:58:03</c:v>
                </c:pt>
                <c:pt idx="15968">
                  <c:v>18:58:04</c:v>
                </c:pt>
                <c:pt idx="15969">
                  <c:v>18:58:05</c:v>
                </c:pt>
                <c:pt idx="15970">
                  <c:v>18:58:06</c:v>
                </c:pt>
                <c:pt idx="15971">
                  <c:v>18:58:07</c:v>
                </c:pt>
                <c:pt idx="15972">
                  <c:v>18:58:08</c:v>
                </c:pt>
                <c:pt idx="15973">
                  <c:v>18:58:09</c:v>
                </c:pt>
                <c:pt idx="15974">
                  <c:v>18:58:10</c:v>
                </c:pt>
                <c:pt idx="15975">
                  <c:v>18:58:11</c:v>
                </c:pt>
                <c:pt idx="15976">
                  <c:v>18:58:12</c:v>
                </c:pt>
                <c:pt idx="15977">
                  <c:v>18:58:13</c:v>
                </c:pt>
                <c:pt idx="15978">
                  <c:v>18:58:14</c:v>
                </c:pt>
                <c:pt idx="15979">
                  <c:v>18:58:15</c:v>
                </c:pt>
                <c:pt idx="15980">
                  <c:v>18:58:16</c:v>
                </c:pt>
                <c:pt idx="15981">
                  <c:v>18:58:17</c:v>
                </c:pt>
                <c:pt idx="15982">
                  <c:v>18:58:18</c:v>
                </c:pt>
                <c:pt idx="15983">
                  <c:v>18:58:19</c:v>
                </c:pt>
                <c:pt idx="15984">
                  <c:v>18:58:20</c:v>
                </c:pt>
                <c:pt idx="15985">
                  <c:v>18:58:21</c:v>
                </c:pt>
                <c:pt idx="15986">
                  <c:v>18:58:22</c:v>
                </c:pt>
                <c:pt idx="15987">
                  <c:v>18:58:23</c:v>
                </c:pt>
                <c:pt idx="15988">
                  <c:v>18:58:24</c:v>
                </c:pt>
                <c:pt idx="15989">
                  <c:v>18:58:25</c:v>
                </c:pt>
                <c:pt idx="15990">
                  <c:v>18:58:26</c:v>
                </c:pt>
                <c:pt idx="15991">
                  <c:v>18:58:27</c:v>
                </c:pt>
                <c:pt idx="15992">
                  <c:v>18:58:28</c:v>
                </c:pt>
                <c:pt idx="15993">
                  <c:v>18:58:29</c:v>
                </c:pt>
                <c:pt idx="15994">
                  <c:v>18:58:30</c:v>
                </c:pt>
                <c:pt idx="15995">
                  <c:v>18:58:31</c:v>
                </c:pt>
                <c:pt idx="15996">
                  <c:v>18:58:32</c:v>
                </c:pt>
                <c:pt idx="15997">
                  <c:v>18:58:33</c:v>
                </c:pt>
                <c:pt idx="15998">
                  <c:v>18:58:34</c:v>
                </c:pt>
                <c:pt idx="15999">
                  <c:v>18:58:35</c:v>
                </c:pt>
                <c:pt idx="16000">
                  <c:v>18:58:36</c:v>
                </c:pt>
                <c:pt idx="16001">
                  <c:v>18:58:37</c:v>
                </c:pt>
                <c:pt idx="16002">
                  <c:v>18:58:38</c:v>
                </c:pt>
                <c:pt idx="16003">
                  <c:v>18:58:39</c:v>
                </c:pt>
                <c:pt idx="16004">
                  <c:v>18:58:40</c:v>
                </c:pt>
                <c:pt idx="16005">
                  <c:v>18:58:41</c:v>
                </c:pt>
                <c:pt idx="16006">
                  <c:v>18:58:42</c:v>
                </c:pt>
                <c:pt idx="16007">
                  <c:v>18:58:43</c:v>
                </c:pt>
                <c:pt idx="16008">
                  <c:v>18:58:44</c:v>
                </c:pt>
                <c:pt idx="16009">
                  <c:v>18:58:45</c:v>
                </c:pt>
                <c:pt idx="16010">
                  <c:v>18:58:46</c:v>
                </c:pt>
                <c:pt idx="16011">
                  <c:v>18:58:47</c:v>
                </c:pt>
                <c:pt idx="16012">
                  <c:v>18:58:48</c:v>
                </c:pt>
                <c:pt idx="16013">
                  <c:v>18:58:49</c:v>
                </c:pt>
                <c:pt idx="16014">
                  <c:v>18:58:50</c:v>
                </c:pt>
                <c:pt idx="16015">
                  <c:v>18:58:51</c:v>
                </c:pt>
                <c:pt idx="16016">
                  <c:v>18:58:52</c:v>
                </c:pt>
                <c:pt idx="16017">
                  <c:v>18:58:53</c:v>
                </c:pt>
                <c:pt idx="16018">
                  <c:v>18:58:54</c:v>
                </c:pt>
                <c:pt idx="16019">
                  <c:v>18:58:55</c:v>
                </c:pt>
                <c:pt idx="16020">
                  <c:v>18:58:56</c:v>
                </c:pt>
                <c:pt idx="16021">
                  <c:v>18:58:57</c:v>
                </c:pt>
                <c:pt idx="16022">
                  <c:v>18:58:58</c:v>
                </c:pt>
                <c:pt idx="16023">
                  <c:v>18:58:59</c:v>
                </c:pt>
                <c:pt idx="16024">
                  <c:v>18:59:00</c:v>
                </c:pt>
                <c:pt idx="16025">
                  <c:v>18:59:01</c:v>
                </c:pt>
                <c:pt idx="16026">
                  <c:v>18:59:02</c:v>
                </c:pt>
                <c:pt idx="16027">
                  <c:v>18:59:03</c:v>
                </c:pt>
                <c:pt idx="16028">
                  <c:v>18:59:04</c:v>
                </c:pt>
                <c:pt idx="16029">
                  <c:v>18:59:05</c:v>
                </c:pt>
                <c:pt idx="16030">
                  <c:v>18:59:06</c:v>
                </c:pt>
                <c:pt idx="16031">
                  <c:v>18:59:07</c:v>
                </c:pt>
                <c:pt idx="16032">
                  <c:v>18:59:08</c:v>
                </c:pt>
                <c:pt idx="16033">
                  <c:v>18:59:09</c:v>
                </c:pt>
                <c:pt idx="16034">
                  <c:v>18:59:10</c:v>
                </c:pt>
                <c:pt idx="16035">
                  <c:v>18:59:11</c:v>
                </c:pt>
                <c:pt idx="16036">
                  <c:v>18:59:12</c:v>
                </c:pt>
                <c:pt idx="16037">
                  <c:v>18:59:13</c:v>
                </c:pt>
                <c:pt idx="16038">
                  <c:v>18:59:14</c:v>
                </c:pt>
                <c:pt idx="16039">
                  <c:v>18:59:15</c:v>
                </c:pt>
                <c:pt idx="16040">
                  <c:v>18:59:16</c:v>
                </c:pt>
                <c:pt idx="16041">
                  <c:v>18:59:17</c:v>
                </c:pt>
                <c:pt idx="16042">
                  <c:v>18:59:18</c:v>
                </c:pt>
                <c:pt idx="16043">
                  <c:v>18:59:19</c:v>
                </c:pt>
                <c:pt idx="16044">
                  <c:v>18:59:20</c:v>
                </c:pt>
                <c:pt idx="16045">
                  <c:v>18:59:21</c:v>
                </c:pt>
                <c:pt idx="16046">
                  <c:v>18:59:22</c:v>
                </c:pt>
                <c:pt idx="16047">
                  <c:v>18:59:23</c:v>
                </c:pt>
                <c:pt idx="16048">
                  <c:v>18:59:24</c:v>
                </c:pt>
                <c:pt idx="16049">
                  <c:v>18:59:25</c:v>
                </c:pt>
                <c:pt idx="16050">
                  <c:v>18:59:26</c:v>
                </c:pt>
                <c:pt idx="16051">
                  <c:v>18:59:27</c:v>
                </c:pt>
                <c:pt idx="16052">
                  <c:v>18:59:28</c:v>
                </c:pt>
                <c:pt idx="16053">
                  <c:v>18:59:29</c:v>
                </c:pt>
                <c:pt idx="16054">
                  <c:v>18:59:30</c:v>
                </c:pt>
                <c:pt idx="16055">
                  <c:v>18:59:31</c:v>
                </c:pt>
                <c:pt idx="16056">
                  <c:v>18:59:32</c:v>
                </c:pt>
                <c:pt idx="16057">
                  <c:v>18:59:33</c:v>
                </c:pt>
                <c:pt idx="16058">
                  <c:v>18:59:34</c:v>
                </c:pt>
                <c:pt idx="16059">
                  <c:v>18:59:35</c:v>
                </c:pt>
                <c:pt idx="16060">
                  <c:v>18:59:36</c:v>
                </c:pt>
                <c:pt idx="16061">
                  <c:v>18:59:37</c:v>
                </c:pt>
                <c:pt idx="16062">
                  <c:v>18:59:38</c:v>
                </c:pt>
                <c:pt idx="16063">
                  <c:v>18:59:39</c:v>
                </c:pt>
                <c:pt idx="16064">
                  <c:v>18:59:40</c:v>
                </c:pt>
                <c:pt idx="16065">
                  <c:v>18:59:41</c:v>
                </c:pt>
                <c:pt idx="16066">
                  <c:v>18:59:42</c:v>
                </c:pt>
                <c:pt idx="16067">
                  <c:v>18:59:43</c:v>
                </c:pt>
                <c:pt idx="16068">
                  <c:v>18:59:44</c:v>
                </c:pt>
                <c:pt idx="16069">
                  <c:v>18:59:45</c:v>
                </c:pt>
                <c:pt idx="16070">
                  <c:v>18:59:46</c:v>
                </c:pt>
                <c:pt idx="16071">
                  <c:v>18:59:47</c:v>
                </c:pt>
                <c:pt idx="16072">
                  <c:v>18:59:48</c:v>
                </c:pt>
                <c:pt idx="16073">
                  <c:v>18:59:49</c:v>
                </c:pt>
                <c:pt idx="16074">
                  <c:v>18:59:50</c:v>
                </c:pt>
                <c:pt idx="16075">
                  <c:v>18:59:51</c:v>
                </c:pt>
                <c:pt idx="16076">
                  <c:v>18:59:52</c:v>
                </c:pt>
                <c:pt idx="16077">
                  <c:v>18:59:53</c:v>
                </c:pt>
                <c:pt idx="16078">
                  <c:v>18:59:54</c:v>
                </c:pt>
                <c:pt idx="16079">
                  <c:v>18:59:55</c:v>
                </c:pt>
                <c:pt idx="16080">
                  <c:v>18:59:56</c:v>
                </c:pt>
                <c:pt idx="16081">
                  <c:v>18:59:57</c:v>
                </c:pt>
                <c:pt idx="16082">
                  <c:v>18:59:58</c:v>
                </c:pt>
                <c:pt idx="16083">
                  <c:v>18:59:59</c:v>
                </c:pt>
                <c:pt idx="16084">
                  <c:v>19:00:00</c:v>
                </c:pt>
                <c:pt idx="16085">
                  <c:v>19:00:01</c:v>
                </c:pt>
                <c:pt idx="16086">
                  <c:v>19:00:02</c:v>
                </c:pt>
                <c:pt idx="16087">
                  <c:v>19:00:03</c:v>
                </c:pt>
                <c:pt idx="16088">
                  <c:v>19:00:04</c:v>
                </c:pt>
                <c:pt idx="16089">
                  <c:v>19:00:05</c:v>
                </c:pt>
                <c:pt idx="16090">
                  <c:v>19:00:06</c:v>
                </c:pt>
                <c:pt idx="16091">
                  <c:v>19:00:07</c:v>
                </c:pt>
                <c:pt idx="16092">
                  <c:v>19:00:08</c:v>
                </c:pt>
                <c:pt idx="16093">
                  <c:v>19:00:09</c:v>
                </c:pt>
                <c:pt idx="16094">
                  <c:v>19:00:10</c:v>
                </c:pt>
                <c:pt idx="16095">
                  <c:v>19:00:11</c:v>
                </c:pt>
                <c:pt idx="16096">
                  <c:v>19:00:12</c:v>
                </c:pt>
                <c:pt idx="16097">
                  <c:v>19:00:13</c:v>
                </c:pt>
                <c:pt idx="16098">
                  <c:v>19:00:14</c:v>
                </c:pt>
                <c:pt idx="16099">
                  <c:v>19:00:15</c:v>
                </c:pt>
                <c:pt idx="16100">
                  <c:v>19:00:16</c:v>
                </c:pt>
                <c:pt idx="16101">
                  <c:v>19:00:17</c:v>
                </c:pt>
                <c:pt idx="16102">
                  <c:v>19:00:18</c:v>
                </c:pt>
                <c:pt idx="16103">
                  <c:v>19:00:19</c:v>
                </c:pt>
                <c:pt idx="16104">
                  <c:v>19:00:20</c:v>
                </c:pt>
                <c:pt idx="16105">
                  <c:v>19:00:21</c:v>
                </c:pt>
                <c:pt idx="16106">
                  <c:v>19:00:22</c:v>
                </c:pt>
                <c:pt idx="16107">
                  <c:v>19:00:23</c:v>
                </c:pt>
                <c:pt idx="16108">
                  <c:v>19:00:24</c:v>
                </c:pt>
                <c:pt idx="16109">
                  <c:v>19:00:25</c:v>
                </c:pt>
                <c:pt idx="16110">
                  <c:v>19:00:26</c:v>
                </c:pt>
                <c:pt idx="16111">
                  <c:v>19:00:27</c:v>
                </c:pt>
                <c:pt idx="16112">
                  <c:v>19:00:28</c:v>
                </c:pt>
                <c:pt idx="16113">
                  <c:v>19:00:29</c:v>
                </c:pt>
                <c:pt idx="16114">
                  <c:v>19:00:30</c:v>
                </c:pt>
                <c:pt idx="16115">
                  <c:v>19:00:31</c:v>
                </c:pt>
                <c:pt idx="16116">
                  <c:v>19:00:32</c:v>
                </c:pt>
                <c:pt idx="16117">
                  <c:v>19:00:33</c:v>
                </c:pt>
                <c:pt idx="16118">
                  <c:v>19:00:34</c:v>
                </c:pt>
                <c:pt idx="16119">
                  <c:v>19:00:35</c:v>
                </c:pt>
                <c:pt idx="16120">
                  <c:v>19:00:36</c:v>
                </c:pt>
                <c:pt idx="16121">
                  <c:v>19:00:37</c:v>
                </c:pt>
                <c:pt idx="16122">
                  <c:v>19:00:38</c:v>
                </c:pt>
                <c:pt idx="16123">
                  <c:v>19:00:39</c:v>
                </c:pt>
                <c:pt idx="16124">
                  <c:v>19:00:40</c:v>
                </c:pt>
                <c:pt idx="16125">
                  <c:v>19:00:41</c:v>
                </c:pt>
                <c:pt idx="16126">
                  <c:v>19:00:42</c:v>
                </c:pt>
                <c:pt idx="16127">
                  <c:v>19:00:43</c:v>
                </c:pt>
                <c:pt idx="16128">
                  <c:v>19:00:44</c:v>
                </c:pt>
                <c:pt idx="16129">
                  <c:v>19:00:45</c:v>
                </c:pt>
                <c:pt idx="16130">
                  <c:v>19:00:46</c:v>
                </c:pt>
                <c:pt idx="16131">
                  <c:v>19:00:47</c:v>
                </c:pt>
                <c:pt idx="16132">
                  <c:v>19:00:48</c:v>
                </c:pt>
                <c:pt idx="16133">
                  <c:v>19:00:49</c:v>
                </c:pt>
                <c:pt idx="16134">
                  <c:v>19:00:50</c:v>
                </c:pt>
                <c:pt idx="16135">
                  <c:v>19:00:51</c:v>
                </c:pt>
                <c:pt idx="16136">
                  <c:v>19:00:52</c:v>
                </c:pt>
                <c:pt idx="16137">
                  <c:v>19:00:53</c:v>
                </c:pt>
                <c:pt idx="16138">
                  <c:v>19:00:54</c:v>
                </c:pt>
                <c:pt idx="16139">
                  <c:v>19:00:55</c:v>
                </c:pt>
                <c:pt idx="16140">
                  <c:v>19:00:56</c:v>
                </c:pt>
                <c:pt idx="16141">
                  <c:v>19:00:57</c:v>
                </c:pt>
                <c:pt idx="16142">
                  <c:v>19:00:58</c:v>
                </c:pt>
                <c:pt idx="16143">
                  <c:v>19:00:59</c:v>
                </c:pt>
                <c:pt idx="16144">
                  <c:v>19:01:00</c:v>
                </c:pt>
                <c:pt idx="16145">
                  <c:v>19:01:01</c:v>
                </c:pt>
                <c:pt idx="16146">
                  <c:v>19:01:02</c:v>
                </c:pt>
                <c:pt idx="16147">
                  <c:v>19:01:03</c:v>
                </c:pt>
                <c:pt idx="16148">
                  <c:v>19:01:04</c:v>
                </c:pt>
                <c:pt idx="16149">
                  <c:v>19:01:05</c:v>
                </c:pt>
                <c:pt idx="16150">
                  <c:v>19:01:06</c:v>
                </c:pt>
                <c:pt idx="16151">
                  <c:v>19:01:07</c:v>
                </c:pt>
                <c:pt idx="16152">
                  <c:v>19:01:08</c:v>
                </c:pt>
                <c:pt idx="16153">
                  <c:v>19:01:09</c:v>
                </c:pt>
                <c:pt idx="16154">
                  <c:v>19:01:10</c:v>
                </c:pt>
                <c:pt idx="16155">
                  <c:v>19:01:11</c:v>
                </c:pt>
                <c:pt idx="16156">
                  <c:v>19:01:12</c:v>
                </c:pt>
                <c:pt idx="16157">
                  <c:v>19:01:13</c:v>
                </c:pt>
                <c:pt idx="16158">
                  <c:v>19:01:14</c:v>
                </c:pt>
                <c:pt idx="16159">
                  <c:v>19:01:15</c:v>
                </c:pt>
                <c:pt idx="16160">
                  <c:v>19:01:16</c:v>
                </c:pt>
                <c:pt idx="16161">
                  <c:v>19:01:17</c:v>
                </c:pt>
                <c:pt idx="16162">
                  <c:v>19:01:18</c:v>
                </c:pt>
                <c:pt idx="16163">
                  <c:v>19:01:19</c:v>
                </c:pt>
                <c:pt idx="16164">
                  <c:v>19:01:20</c:v>
                </c:pt>
                <c:pt idx="16165">
                  <c:v>19:01:21</c:v>
                </c:pt>
                <c:pt idx="16166">
                  <c:v>19:01:22</c:v>
                </c:pt>
                <c:pt idx="16167">
                  <c:v>19:01:23</c:v>
                </c:pt>
                <c:pt idx="16168">
                  <c:v>19:01:24</c:v>
                </c:pt>
                <c:pt idx="16169">
                  <c:v>19:01:25</c:v>
                </c:pt>
                <c:pt idx="16170">
                  <c:v>19:01:26</c:v>
                </c:pt>
                <c:pt idx="16171">
                  <c:v>19:01:27</c:v>
                </c:pt>
                <c:pt idx="16172">
                  <c:v>19:01:28</c:v>
                </c:pt>
                <c:pt idx="16173">
                  <c:v>19:01:29</c:v>
                </c:pt>
                <c:pt idx="16174">
                  <c:v>19:01:30</c:v>
                </c:pt>
                <c:pt idx="16175">
                  <c:v>19:01:31</c:v>
                </c:pt>
                <c:pt idx="16176">
                  <c:v>19:01:32</c:v>
                </c:pt>
                <c:pt idx="16177">
                  <c:v>19:01:33</c:v>
                </c:pt>
                <c:pt idx="16178">
                  <c:v>19:01:34</c:v>
                </c:pt>
                <c:pt idx="16179">
                  <c:v>19:01:35</c:v>
                </c:pt>
                <c:pt idx="16180">
                  <c:v>19:01:36</c:v>
                </c:pt>
                <c:pt idx="16181">
                  <c:v>19:01:37</c:v>
                </c:pt>
                <c:pt idx="16182">
                  <c:v>19:01:38</c:v>
                </c:pt>
                <c:pt idx="16183">
                  <c:v>19:01:39</c:v>
                </c:pt>
                <c:pt idx="16184">
                  <c:v>19:01:40</c:v>
                </c:pt>
                <c:pt idx="16185">
                  <c:v>19:01:41</c:v>
                </c:pt>
                <c:pt idx="16186">
                  <c:v>19:01:42</c:v>
                </c:pt>
                <c:pt idx="16187">
                  <c:v>19:01:43</c:v>
                </c:pt>
                <c:pt idx="16188">
                  <c:v>19:01:44</c:v>
                </c:pt>
                <c:pt idx="16189">
                  <c:v>19:01:45</c:v>
                </c:pt>
                <c:pt idx="16190">
                  <c:v>19:01:46</c:v>
                </c:pt>
                <c:pt idx="16191">
                  <c:v>19:01:47</c:v>
                </c:pt>
                <c:pt idx="16192">
                  <c:v>19:01:48</c:v>
                </c:pt>
                <c:pt idx="16193">
                  <c:v>19:01:49</c:v>
                </c:pt>
                <c:pt idx="16194">
                  <c:v>19:01:50</c:v>
                </c:pt>
                <c:pt idx="16195">
                  <c:v>19:01:51</c:v>
                </c:pt>
                <c:pt idx="16196">
                  <c:v>19:01:52</c:v>
                </c:pt>
                <c:pt idx="16197">
                  <c:v>19:01:53</c:v>
                </c:pt>
                <c:pt idx="16198">
                  <c:v>19:01:54</c:v>
                </c:pt>
                <c:pt idx="16199">
                  <c:v>19:01:55</c:v>
                </c:pt>
                <c:pt idx="16200">
                  <c:v>19:01:56</c:v>
                </c:pt>
                <c:pt idx="16201">
                  <c:v>19:01:57</c:v>
                </c:pt>
                <c:pt idx="16202">
                  <c:v>19:01:58</c:v>
                </c:pt>
                <c:pt idx="16203">
                  <c:v>19:01:59</c:v>
                </c:pt>
                <c:pt idx="16204">
                  <c:v>19:02:00</c:v>
                </c:pt>
                <c:pt idx="16205">
                  <c:v>19:02:01</c:v>
                </c:pt>
                <c:pt idx="16206">
                  <c:v>19:02:02</c:v>
                </c:pt>
                <c:pt idx="16207">
                  <c:v>19:02:03</c:v>
                </c:pt>
                <c:pt idx="16208">
                  <c:v>19:02:04</c:v>
                </c:pt>
                <c:pt idx="16209">
                  <c:v>19:02:05</c:v>
                </c:pt>
                <c:pt idx="16210">
                  <c:v>19:02:06</c:v>
                </c:pt>
                <c:pt idx="16211">
                  <c:v>19:02:07</c:v>
                </c:pt>
                <c:pt idx="16212">
                  <c:v>19:02:08</c:v>
                </c:pt>
                <c:pt idx="16213">
                  <c:v>19:02:09</c:v>
                </c:pt>
                <c:pt idx="16214">
                  <c:v>19:02:10</c:v>
                </c:pt>
                <c:pt idx="16215">
                  <c:v>19:02:11</c:v>
                </c:pt>
                <c:pt idx="16216">
                  <c:v>19:02:12</c:v>
                </c:pt>
                <c:pt idx="16217">
                  <c:v>19:02:13</c:v>
                </c:pt>
                <c:pt idx="16218">
                  <c:v>19:02:14</c:v>
                </c:pt>
                <c:pt idx="16219">
                  <c:v>19:02:15</c:v>
                </c:pt>
                <c:pt idx="16220">
                  <c:v>19:02:16</c:v>
                </c:pt>
                <c:pt idx="16221">
                  <c:v>19:02:17</c:v>
                </c:pt>
                <c:pt idx="16222">
                  <c:v>19:02:18</c:v>
                </c:pt>
                <c:pt idx="16223">
                  <c:v>19:02:19</c:v>
                </c:pt>
                <c:pt idx="16224">
                  <c:v>19:02:20</c:v>
                </c:pt>
                <c:pt idx="16225">
                  <c:v>19:02:21</c:v>
                </c:pt>
                <c:pt idx="16226">
                  <c:v>19:02:22</c:v>
                </c:pt>
                <c:pt idx="16227">
                  <c:v>19:02:23</c:v>
                </c:pt>
                <c:pt idx="16228">
                  <c:v>19:02:24</c:v>
                </c:pt>
                <c:pt idx="16229">
                  <c:v>19:02:25</c:v>
                </c:pt>
                <c:pt idx="16230">
                  <c:v>19:02:26</c:v>
                </c:pt>
                <c:pt idx="16231">
                  <c:v>19:02:27</c:v>
                </c:pt>
                <c:pt idx="16232">
                  <c:v>19:02:28</c:v>
                </c:pt>
                <c:pt idx="16233">
                  <c:v>19:02:29</c:v>
                </c:pt>
                <c:pt idx="16234">
                  <c:v>19:02:30</c:v>
                </c:pt>
                <c:pt idx="16235">
                  <c:v>19:02:31</c:v>
                </c:pt>
                <c:pt idx="16236">
                  <c:v>19:02:32</c:v>
                </c:pt>
                <c:pt idx="16237">
                  <c:v>19:02:33</c:v>
                </c:pt>
                <c:pt idx="16238">
                  <c:v>19:02:34</c:v>
                </c:pt>
                <c:pt idx="16239">
                  <c:v>19:02:35</c:v>
                </c:pt>
                <c:pt idx="16240">
                  <c:v>19:02:36</c:v>
                </c:pt>
                <c:pt idx="16241">
                  <c:v>19:02:37</c:v>
                </c:pt>
                <c:pt idx="16242">
                  <c:v>19:02:38</c:v>
                </c:pt>
                <c:pt idx="16243">
                  <c:v>19:02:39</c:v>
                </c:pt>
                <c:pt idx="16244">
                  <c:v>19:02:40</c:v>
                </c:pt>
                <c:pt idx="16245">
                  <c:v>19:02:41</c:v>
                </c:pt>
                <c:pt idx="16246">
                  <c:v>19:02:42</c:v>
                </c:pt>
                <c:pt idx="16247">
                  <c:v>19:02:43</c:v>
                </c:pt>
                <c:pt idx="16248">
                  <c:v>19:02:44</c:v>
                </c:pt>
                <c:pt idx="16249">
                  <c:v>19:02:45</c:v>
                </c:pt>
                <c:pt idx="16250">
                  <c:v>19:02:46</c:v>
                </c:pt>
                <c:pt idx="16251">
                  <c:v>19:02:47</c:v>
                </c:pt>
                <c:pt idx="16252">
                  <c:v>19:02:48</c:v>
                </c:pt>
                <c:pt idx="16253">
                  <c:v>19:02:49</c:v>
                </c:pt>
                <c:pt idx="16254">
                  <c:v>19:02:50</c:v>
                </c:pt>
                <c:pt idx="16255">
                  <c:v>19:02:51</c:v>
                </c:pt>
                <c:pt idx="16256">
                  <c:v>19:02:52</c:v>
                </c:pt>
                <c:pt idx="16257">
                  <c:v>19:02:53</c:v>
                </c:pt>
                <c:pt idx="16258">
                  <c:v>19:02:54</c:v>
                </c:pt>
                <c:pt idx="16259">
                  <c:v>19:02:55</c:v>
                </c:pt>
                <c:pt idx="16260">
                  <c:v>19:02:56</c:v>
                </c:pt>
                <c:pt idx="16261">
                  <c:v>19:02:57</c:v>
                </c:pt>
                <c:pt idx="16262">
                  <c:v>19:02:58</c:v>
                </c:pt>
                <c:pt idx="16263">
                  <c:v>19:02:59</c:v>
                </c:pt>
                <c:pt idx="16264">
                  <c:v>19:03:00</c:v>
                </c:pt>
                <c:pt idx="16265">
                  <c:v>19:03:01</c:v>
                </c:pt>
                <c:pt idx="16266">
                  <c:v>19:03:02</c:v>
                </c:pt>
                <c:pt idx="16267">
                  <c:v>19:03:03</c:v>
                </c:pt>
                <c:pt idx="16268">
                  <c:v>19:03:04</c:v>
                </c:pt>
                <c:pt idx="16269">
                  <c:v>19:03:05</c:v>
                </c:pt>
                <c:pt idx="16270">
                  <c:v>19:03:06</c:v>
                </c:pt>
                <c:pt idx="16271">
                  <c:v>19:03:07</c:v>
                </c:pt>
                <c:pt idx="16272">
                  <c:v>19:03:08</c:v>
                </c:pt>
                <c:pt idx="16273">
                  <c:v>19:03:09</c:v>
                </c:pt>
                <c:pt idx="16274">
                  <c:v>19:03:10</c:v>
                </c:pt>
                <c:pt idx="16275">
                  <c:v>19:03:11</c:v>
                </c:pt>
                <c:pt idx="16276">
                  <c:v>19:03:12</c:v>
                </c:pt>
                <c:pt idx="16277">
                  <c:v>19:03:13</c:v>
                </c:pt>
                <c:pt idx="16278">
                  <c:v>19:03:14</c:v>
                </c:pt>
                <c:pt idx="16279">
                  <c:v>19:03:15</c:v>
                </c:pt>
                <c:pt idx="16280">
                  <c:v>19:03:16</c:v>
                </c:pt>
                <c:pt idx="16281">
                  <c:v>19:03:17</c:v>
                </c:pt>
                <c:pt idx="16282">
                  <c:v>19:03:18</c:v>
                </c:pt>
                <c:pt idx="16283">
                  <c:v>19:03:19</c:v>
                </c:pt>
                <c:pt idx="16284">
                  <c:v>19:03:20</c:v>
                </c:pt>
                <c:pt idx="16285">
                  <c:v>19:03:21</c:v>
                </c:pt>
                <c:pt idx="16286">
                  <c:v>19:03:22</c:v>
                </c:pt>
                <c:pt idx="16287">
                  <c:v>19:03:23</c:v>
                </c:pt>
                <c:pt idx="16288">
                  <c:v>19:03:24</c:v>
                </c:pt>
                <c:pt idx="16289">
                  <c:v>19:03:25</c:v>
                </c:pt>
                <c:pt idx="16290">
                  <c:v>19:03:26</c:v>
                </c:pt>
                <c:pt idx="16291">
                  <c:v>19:03:27</c:v>
                </c:pt>
                <c:pt idx="16292">
                  <c:v>19:03:28</c:v>
                </c:pt>
                <c:pt idx="16293">
                  <c:v>19:03:29</c:v>
                </c:pt>
                <c:pt idx="16294">
                  <c:v>19:03:30</c:v>
                </c:pt>
                <c:pt idx="16295">
                  <c:v>19:03:31</c:v>
                </c:pt>
                <c:pt idx="16296">
                  <c:v>19:03:32</c:v>
                </c:pt>
                <c:pt idx="16297">
                  <c:v>19:03:33</c:v>
                </c:pt>
                <c:pt idx="16298">
                  <c:v>19:03:34</c:v>
                </c:pt>
                <c:pt idx="16299">
                  <c:v>19:03:35</c:v>
                </c:pt>
                <c:pt idx="16300">
                  <c:v>19:03:36</c:v>
                </c:pt>
                <c:pt idx="16301">
                  <c:v>19:03:37</c:v>
                </c:pt>
                <c:pt idx="16302">
                  <c:v>19:03:38</c:v>
                </c:pt>
                <c:pt idx="16303">
                  <c:v>19:03:39</c:v>
                </c:pt>
                <c:pt idx="16304">
                  <c:v>19:03:40</c:v>
                </c:pt>
                <c:pt idx="16305">
                  <c:v>19:03:41</c:v>
                </c:pt>
                <c:pt idx="16306">
                  <c:v>19:03:42</c:v>
                </c:pt>
                <c:pt idx="16307">
                  <c:v>19:03:43</c:v>
                </c:pt>
                <c:pt idx="16308">
                  <c:v>19:03:44</c:v>
                </c:pt>
                <c:pt idx="16309">
                  <c:v>19:03:45</c:v>
                </c:pt>
                <c:pt idx="16310">
                  <c:v>19:03:46</c:v>
                </c:pt>
                <c:pt idx="16311">
                  <c:v>19:03:47</c:v>
                </c:pt>
                <c:pt idx="16312">
                  <c:v>19:03:48</c:v>
                </c:pt>
                <c:pt idx="16313">
                  <c:v>19:03:49</c:v>
                </c:pt>
                <c:pt idx="16314">
                  <c:v>19:03:50</c:v>
                </c:pt>
                <c:pt idx="16315">
                  <c:v>19:03:51</c:v>
                </c:pt>
                <c:pt idx="16316">
                  <c:v>19:03:52</c:v>
                </c:pt>
                <c:pt idx="16317">
                  <c:v>19:03:53</c:v>
                </c:pt>
                <c:pt idx="16318">
                  <c:v>19:03:54</c:v>
                </c:pt>
                <c:pt idx="16319">
                  <c:v>19:03:55</c:v>
                </c:pt>
                <c:pt idx="16320">
                  <c:v>19:03:56</c:v>
                </c:pt>
                <c:pt idx="16321">
                  <c:v>19:03:57</c:v>
                </c:pt>
                <c:pt idx="16322">
                  <c:v>19:03:58</c:v>
                </c:pt>
                <c:pt idx="16323">
                  <c:v>19:03:59</c:v>
                </c:pt>
                <c:pt idx="16324">
                  <c:v>19:04:00</c:v>
                </c:pt>
                <c:pt idx="16325">
                  <c:v>19:04:01</c:v>
                </c:pt>
                <c:pt idx="16326">
                  <c:v>19:04:02</c:v>
                </c:pt>
                <c:pt idx="16327">
                  <c:v>19:04:03</c:v>
                </c:pt>
                <c:pt idx="16328">
                  <c:v>19:04:04</c:v>
                </c:pt>
                <c:pt idx="16329">
                  <c:v>19:04:05</c:v>
                </c:pt>
                <c:pt idx="16330">
                  <c:v>19:04:06</c:v>
                </c:pt>
                <c:pt idx="16331">
                  <c:v>19:04:07</c:v>
                </c:pt>
                <c:pt idx="16332">
                  <c:v>19:04:08</c:v>
                </c:pt>
                <c:pt idx="16333">
                  <c:v>19:04:09</c:v>
                </c:pt>
                <c:pt idx="16334">
                  <c:v>19:04:10</c:v>
                </c:pt>
                <c:pt idx="16335">
                  <c:v>19:04:11</c:v>
                </c:pt>
                <c:pt idx="16336">
                  <c:v>19:04:12</c:v>
                </c:pt>
                <c:pt idx="16337">
                  <c:v>19:04:13</c:v>
                </c:pt>
                <c:pt idx="16338">
                  <c:v>19:04:14</c:v>
                </c:pt>
                <c:pt idx="16339">
                  <c:v>19:04:15</c:v>
                </c:pt>
                <c:pt idx="16340">
                  <c:v>19:04:16</c:v>
                </c:pt>
                <c:pt idx="16341">
                  <c:v>19:04:17</c:v>
                </c:pt>
                <c:pt idx="16342">
                  <c:v>19:04:18</c:v>
                </c:pt>
                <c:pt idx="16343">
                  <c:v>19:04:19</c:v>
                </c:pt>
                <c:pt idx="16344">
                  <c:v>19:04:20</c:v>
                </c:pt>
                <c:pt idx="16345">
                  <c:v>19:04:21</c:v>
                </c:pt>
                <c:pt idx="16346">
                  <c:v>19:04:22</c:v>
                </c:pt>
                <c:pt idx="16347">
                  <c:v>19:04:23</c:v>
                </c:pt>
                <c:pt idx="16348">
                  <c:v>19:04:24</c:v>
                </c:pt>
                <c:pt idx="16349">
                  <c:v>19:04:25</c:v>
                </c:pt>
                <c:pt idx="16350">
                  <c:v>19:04:26</c:v>
                </c:pt>
                <c:pt idx="16351">
                  <c:v>19:04:27</c:v>
                </c:pt>
                <c:pt idx="16352">
                  <c:v>19:04:28</c:v>
                </c:pt>
                <c:pt idx="16353">
                  <c:v>19:04:29</c:v>
                </c:pt>
                <c:pt idx="16354">
                  <c:v>19:04:30</c:v>
                </c:pt>
                <c:pt idx="16355">
                  <c:v>19:04:31</c:v>
                </c:pt>
                <c:pt idx="16356">
                  <c:v>19:04:32</c:v>
                </c:pt>
                <c:pt idx="16357">
                  <c:v>19:04:33</c:v>
                </c:pt>
                <c:pt idx="16358">
                  <c:v>19:04:34</c:v>
                </c:pt>
                <c:pt idx="16359">
                  <c:v>19:04:35</c:v>
                </c:pt>
                <c:pt idx="16360">
                  <c:v>19:04:36</c:v>
                </c:pt>
                <c:pt idx="16361">
                  <c:v>19:04:37</c:v>
                </c:pt>
                <c:pt idx="16362">
                  <c:v>19:04:38</c:v>
                </c:pt>
                <c:pt idx="16363">
                  <c:v>19:04:39</c:v>
                </c:pt>
                <c:pt idx="16364">
                  <c:v>19:04:40</c:v>
                </c:pt>
                <c:pt idx="16365">
                  <c:v>19:04:41</c:v>
                </c:pt>
                <c:pt idx="16366">
                  <c:v>19:04:42</c:v>
                </c:pt>
                <c:pt idx="16367">
                  <c:v>19:04:43</c:v>
                </c:pt>
                <c:pt idx="16368">
                  <c:v>19:04:44</c:v>
                </c:pt>
                <c:pt idx="16369">
                  <c:v>19:04:45</c:v>
                </c:pt>
                <c:pt idx="16370">
                  <c:v>19:04:46</c:v>
                </c:pt>
                <c:pt idx="16371">
                  <c:v>19:04:47</c:v>
                </c:pt>
                <c:pt idx="16372">
                  <c:v>19:04:48</c:v>
                </c:pt>
                <c:pt idx="16373">
                  <c:v>19:04:49</c:v>
                </c:pt>
                <c:pt idx="16374">
                  <c:v>19:04:50</c:v>
                </c:pt>
                <c:pt idx="16375">
                  <c:v>19:04:51</c:v>
                </c:pt>
                <c:pt idx="16376">
                  <c:v>19:04:52</c:v>
                </c:pt>
                <c:pt idx="16377">
                  <c:v>19:04:53</c:v>
                </c:pt>
                <c:pt idx="16378">
                  <c:v>19:04:54</c:v>
                </c:pt>
                <c:pt idx="16379">
                  <c:v>19:04:55</c:v>
                </c:pt>
                <c:pt idx="16380">
                  <c:v>19:04:56</c:v>
                </c:pt>
                <c:pt idx="16381">
                  <c:v>19:04:57</c:v>
                </c:pt>
                <c:pt idx="16382">
                  <c:v>19:04:58</c:v>
                </c:pt>
                <c:pt idx="16383">
                  <c:v>19:04:59</c:v>
                </c:pt>
                <c:pt idx="16384">
                  <c:v>19:05:00</c:v>
                </c:pt>
                <c:pt idx="16385">
                  <c:v>19:05:01</c:v>
                </c:pt>
                <c:pt idx="16386">
                  <c:v>19:05:02</c:v>
                </c:pt>
                <c:pt idx="16387">
                  <c:v>19:05:03</c:v>
                </c:pt>
                <c:pt idx="16388">
                  <c:v>19:05:04</c:v>
                </c:pt>
                <c:pt idx="16389">
                  <c:v>19:05:05</c:v>
                </c:pt>
                <c:pt idx="16390">
                  <c:v>19:05:06</c:v>
                </c:pt>
                <c:pt idx="16391">
                  <c:v>19:05:07</c:v>
                </c:pt>
                <c:pt idx="16392">
                  <c:v>19:05:08</c:v>
                </c:pt>
                <c:pt idx="16393">
                  <c:v>19:05:09</c:v>
                </c:pt>
                <c:pt idx="16394">
                  <c:v>19:05:10</c:v>
                </c:pt>
                <c:pt idx="16395">
                  <c:v>19:05:11</c:v>
                </c:pt>
                <c:pt idx="16396">
                  <c:v>19:05:12</c:v>
                </c:pt>
                <c:pt idx="16397">
                  <c:v>19:05:13</c:v>
                </c:pt>
                <c:pt idx="16398">
                  <c:v>19:05:14</c:v>
                </c:pt>
                <c:pt idx="16399">
                  <c:v>19:05:15</c:v>
                </c:pt>
                <c:pt idx="16400">
                  <c:v>19:05:16</c:v>
                </c:pt>
                <c:pt idx="16401">
                  <c:v>19:05:17</c:v>
                </c:pt>
                <c:pt idx="16402">
                  <c:v>19:05:18</c:v>
                </c:pt>
                <c:pt idx="16403">
                  <c:v>19:05:19</c:v>
                </c:pt>
                <c:pt idx="16404">
                  <c:v>19:05:20</c:v>
                </c:pt>
                <c:pt idx="16405">
                  <c:v>19:05:21</c:v>
                </c:pt>
                <c:pt idx="16406">
                  <c:v>19:05:22</c:v>
                </c:pt>
                <c:pt idx="16407">
                  <c:v>19:05:23</c:v>
                </c:pt>
                <c:pt idx="16408">
                  <c:v>19:05:24</c:v>
                </c:pt>
                <c:pt idx="16409">
                  <c:v>19:05:25</c:v>
                </c:pt>
                <c:pt idx="16410">
                  <c:v>19:05:26</c:v>
                </c:pt>
                <c:pt idx="16411">
                  <c:v>19:05:27</c:v>
                </c:pt>
                <c:pt idx="16412">
                  <c:v>19:05:28</c:v>
                </c:pt>
                <c:pt idx="16413">
                  <c:v>19:05:29</c:v>
                </c:pt>
                <c:pt idx="16414">
                  <c:v>19:05:30</c:v>
                </c:pt>
                <c:pt idx="16415">
                  <c:v>19:05:31</c:v>
                </c:pt>
                <c:pt idx="16416">
                  <c:v>19:05:32</c:v>
                </c:pt>
                <c:pt idx="16417">
                  <c:v>19:05:33</c:v>
                </c:pt>
                <c:pt idx="16418">
                  <c:v>19:05:34</c:v>
                </c:pt>
                <c:pt idx="16419">
                  <c:v>19:05:35</c:v>
                </c:pt>
                <c:pt idx="16420">
                  <c:v>19:05:36</c:v>
                </c:pt>
                <c:pt idx="16421">
                  <c:v>19:05:37</c:v>
                </c:pt>
                <c:pt idx="16422">
                  <c:v>19:05:38</c:v>
                </c:pt>
                <c:pt idx="16423">
                  <c:v>19:05:39</c:v>
                </c:pt>
                <c:pt idx="16424">
                  <c:v>19:05:40</c:v>
                </c:pt>
                <c:pt idx="16425">
                  <c:v>19:05:41</c:v>
                </c:pt>
                <c:pt idx="16426">
                  <c:v>19:05:42</c:v>
                </c:pt>
                <c:pt idx="16427">
                  <c:v>19:05:43</c:v>
                </c:pt>
                <c:pt idx="16428">
                  <c:v>19:05:44</c:v>
                </c:pt>
                <c:pt idx="16429">
                  <c:v>19:05:45</c:v>
                </c:pt>
                <c:pt idx="16430">
                  <c:v>19:05:46</c:v>
                </c:pt>
                <c:pt idx="16431">
                  <c:v>19:05:47</c:v>
                </c:pt>
                <c:pt idx="16432">
                  <c:v>19:05:48</c:v>
                </c:pt>
                <c:pt idx="16433">
                  <c:v>19:05:49</c:v>
                </c:pt>
                <c:pt idx="16434">
                  <c:v>19:05:50</c:v>
                </c:pt>
                <c:pt idx="16435">
                  <c:v>19:05:51</c:v>
                </c:pt>
                <c:pt idx="16436">
                  <c:v>19:05:52</c:v>
                </c:pt>
                <c:pt idx="16437">
                  <c:v>19:05:53</c:v>
                </c:pt>
                <c:pt idx="16438">
                  <c:v>19:05:54</c:v>
                </c:pt>
                <c:pt idx="16439">
                  <c:v>19:05:55</c:v>
                </c:pt>
                <c:pt idx="16440">
                  <c:v>19:05:56</c:v>
                </c:pt>
                <c:pt idx="16441">
                  <c:v>19:05:57</c:v>
                </c:pt>
                <c:pt idx="16442">
                  <c:v>19:05:58</c:v>
                </c:pt>
                <c:pt idx="16443">
                  <c:v>19:05:59</c:v>
                </c:pt>
                <c:pt idx="16444">
                  <c:v>19:06:00</c:v>
                </c:pt>
                <c:pt idx="16445">
                  <c:v>19:06:01</c:v>
                </c:pt>
                <c:pt idx="16446">
                  <c:v>19:06:02</c:v>
                </c:pt>
                <c:pt idx="16447">
                  <c:v>19:06:03</c:v>
                </c:pt>
                <c:pt idx="16448">
                  <c:v>19:06:04</c:v>
                </c:pt>
                <c:pt idx="16449">
                  <c:v>19:06:05</c:v>
                </c:pt>
                <c:pt idx="16450">
                  <c:v>19:06:06</c:v>
                </c:pt>
                <c:pt idx="16451">
                  <c:v>19:06:07</c:v>
                </c:pt>
                <c:pt idx="16452">
                  <c:v>19:06:08</c:v>
                </c:pt>
                <c:pt idx="16453">
                  <c:v>19:06:09</c:v>
                </c:pt>
                <c:pt idx="16454">
                  <c:v>19:06:10</c:v>
                </c:pt>
                <c:pt idx="16455">
                  <c:v>19:06:11</c:v>
                </c:pt>
                <c:pt idx="16456">
                  <c:v>19:06:12</c:v>
                </c:pt>
                <c:pt idx="16457">
                  <c:v>19:06:13</c:v>
                </c:pt>
                <c:pt idx="16458">
                  <c:v>19:06:14</c:v>
                </c:pt>
                <c:pt idx="16459">
                  <c:v>19:06:15</c:v>
                </c:pt>
                <c:pt idx="16460">
                  <c:v>19:06:16</c:v>
                </c:pt>
                <c:pt idx="16461">
                  <c:v>19:06:17</c:v>
                </c:pt>
                <c:pt idx="16462">
                  <c:v>19:06:18</c:v>
                </c:pt>
                <c:pt idx="16463">
                  <c:v>19:06:19</c:v>
                </c:pt>
                <c:pt idx="16464">
                  <c:v>19:06:20</c:v>
                </c:pt>
                <c:pt idx="16465">
                  <c:v>19:06:21</c:v>
                </c:pt>
                <c:pt idx="16466">
                  <c:v>19:06:22</c:v>
                </c:pt>
                <c:pt idx="16467">
                  <c:v>19:06:23</c:v>
                </c:pt>
                <c:pt idx="16468">
                  <c:v>19:06:24</c:v>
                </c:pt>
                <c:pt idx="16469">
                  <c:v>19:06:25</c:v>
                </c:pt>
                <c:pt idx="16470">
                  <c:v>19:06:26</c:v>
                </c:pt>
                <c:pt idx="16471">
                  <c:v>19:06:27</c:v>
                </c:pt>
                <c:pt idx="16472">
                  <c:v>19:06:28</c:v>
                </c:pt>
                <c:pt idx="16473">
                  <c:v>19:06:29</c:v>
                </c:pt>
                <c:pt idx="16474">
                  <c:v>19:06:30</c:v>
                </c:pt>
                <c:pt idx="16475">
                  <c:v>19:06:31</c:v>
                </c:pt>
                <c:pt idx="16476">
                  <c:v>19:06:32</c:v>
                </c:pt>
                <c:pt idx="16477">
                  <c:v>19:06:33</c:v>
                </c:pt>
                <c:pt idx="16478">
                  <c:v>19:06:34</c:v>
                </c:pt>
                <c:pt idx="16479">
                  <c:v>19:06:35</c:v>
                </c:pt>
                <c:pt idx="16480">
                  <c:v>19:06:36</c:v>
                </c:pt>
                <c:pt idx="16481">
                  <c:v>19:06:37</c:v>
                </c:pt>
                <c:pt idx="16482">
                  <c:v>19:06:38</c:v>
                </c:pt>
                <c:pt idx="16483">
                  <c:v>19:06:39</c:v>
                </c:pt>
                <c:pt idx="16484">
                  <c:v>19:06:40</c:v>
                </c:pt>
                <c:pt idx="16485">
                  <c:v>19:06:41</c:v>
                </c:pt>
                <c:pt idx="16486">
                  <c:v>19:06:42</c:v>
                </c:pt>
                <c:pt idx="16487">
                  <c:v>19:06:43</c:v>
                </c:pt>
                <c:pt idx="16488">
                  <c:v>19:06:44</c:v>
                </c:pt>
                <c:pt idx="16489">
                  <c:v>19:06:45</c:v>
                </c:pt>
                <c:pt idx="16490">
                  <c:v>19:06:46</c:v>
                </c:pt>
                <c:pt idx="16491">
                  <c:v>19:06:47</c:v>
                </c:pt>
                <c:pt idx="16492">
                  <c:v>19:06:48</c:v>
                </c:pt>
                <c:pt idx="16493">
                  <c:v>19:06:49</c:v>
                </c:pt>
                <c:pt idx="16494">
                  <c:v>19:06:50</c:v>
                </c:pt>
                <c:pt idx="16495">
                  <c:v>19:06:51</c:v>
                </c:pt>
                <c:pt idx="16496">
                  <c:v>19:06:52</c:v>
                </c:pt>
                <c:pt idx="16497">
                  <c:v>19:06:53</c:v>
                </c:pt>
                <c:pt idx="16498">
                  <c:v>19:06:54</c:v>
                </c:pt>
                <c:pt idx="16499">
                  <c:v>19:06:55</c:v>
                </c:pt>
                <c:pt idx="16500">
                  <c:v>19:06:56</c:v>
                </c:pt>
                <c:pt idx="16501">
                  <c:v>19:06:57</c:v>
                </c:pt>
                <c:pt idx="16502">
                  <c:v>19:06:58</c:v>
                </c:pt>
                <c:pt idx="16503">
                  <c:v>19:06:59</c:v>
                </c:pt>
                <c:pt idx="16504">
                  <c:v>19:07:00</c:v>
                </c:pt>
                <c:pt idx="16505">
                  <c:v>19:07:01</c:v>
                </c:pt>
                <c:pt idx="16506">
                  <c:v>19:07:02</c:v>
                </c:pt>
                <c:pt idx="16507">
                  <c:v>19:07:03</c:v>
                </c:pt>
                <c:pt idx="16508">
                  <c:v>19:07:04</c:v>
                </c:pt>
                <c:pt idx="16509">
                  <c:v>19:07:05</c:v>
                </c:pt>
                <c:pt idx="16510">
                  <c:v>19:07:06</c:v>
                </c:pt>
                <c:pt idx="16511">
                  <c:v>19:07:07</c:v>
                </c:pt>
                <c:pt idx="16512">
                  <c:v>19:07:08</c:v>
                </c:pt>
                <c:pt idx="16513">
                  <c:v>19:07:09</c:v>
                </c:pt>
                <c:pt idx="16514">
                  <c:v>19:07:10</c:v>
                </c:pt>
                <c:pt idx="16515">
                  <c:v>19:07:11</c:v>
                </c:pt>
                <c:pt idx="16516">
                  <c:v>19:07:12</c:v>
                </c:pt>
                <c:pt idx="16517">
                  <c:v>19:07:13</c:v>
                </c:pt>
                <c:pt idx="16518">
                  <c:v>19:07:14</c:v>
                </c:pt>
                <c:pt idx="16519">
                  <c:v>19:07:15</c:v>
                </c:pt>
                <c:pt idx="16520">
                  <c:v>19:07:16</c:v>
                </c:pt>
                <c:pt idx="16521">
                  <c:v>19:07:17</c:v>
                </c:pt>
                <c:pt idx="16522">
                  <c:v>19:07:18</c:v>
                </c:pt>
                <c:pt idx="16523">
                  <c:v>19:07:19</c:v>
                </c:pt>
                <c:pt idx="16524">
                  <c:v>19:07:20</c:v>
                </c:pt>
                <c:pt idx="16525">
                  <c:v>19:07:21</c:v>
                </c:pt>
                <c:pt idx="16526">
                  <c:v>19:07:22</c:v>
                </c:pt>
                <c:pt idx="16527">
                  <c:v>19:07:23</c:v>
                </c:pt>
                <c:pt idx="16528">
                  <c:v>19:07:24</c:v>
                </c:pt>
                <c:pt idx="16529">
                  <c:v>19:07:25</c:v>
                </c:pt>
                <c:pt idx="16530">
                  <c:v>19:07:26</c:v>
                </c:pt>
                <c:pt idx="16531">
                  <c:v>19:07:27</c:v>
                </c:pt>
                <c:pt idx="16532">
                  <c:v>19:07:28</c:v>
                </c:pt>
                <c:pt idx="16533">
                  <c:v>19:07:29</c:v>
                </c:pt>
                <c:pt idx="16534">
                  <c:v>19:07:30</c:v>
                </c:pt>
                <c:pt idx="16535">
                  <c:v>19:07:31</c:v>
                </c:pt>
                <c:pt idx="16536">
                  <c:v>19:07:32</c:v>
                </c:pt>
                <c:pt idx="16537">
                  <c:v>19:07:33</c:v>
                </c:pt>
                <c:pt idx="16538">
                  <c:v>19:07:34</c:v>
                </c:pt>
                <c:pt idx="16539">
                  <c:v>19:07:35</c:v>
                </c:pt>
                <c:pt idx="16540">
                  <c:v>19:07:36</c:v>
                </c:pt>
                <c:pt idx="16541">
                  <c:v>19:07:37</c:v>
                </c:pt>
                <c:pt idx="16542">
                  <c:v>19:07:38</c:v>
                </c:pt>
                <c:pt idx="16543">
                  <c:v>19:07:39</c:v>
                </c:pt>
                <c:pt idx="16544">
                  <c:v>19:07:40</c:v>
                </c:pt>
                <c:pt idx="16545">
                  <c:v>19:07:41</c:v>
                </c:pt>
                <c:pt idx="16546">
                  <c:v>19:07:42</c:v>
                </c:pt>
                <c:pt idx="16547">
                  <c:v>19:07:43</c:v>
                </c:pt>
                <c:pt idx="16548">
                  <c:v>19:07:44</c:v>
                </c:pt>
                <c:pt idx="16549">
                  <c:v>19:07:45</c:v>
                </c:pt>
                <c:pt idx="16550">
                  <c:v>19:07:46</c:v>
                </c:pt>
                <c:pt idx="16551">
                  <c:v>19:07:47</c:v>
                </c:pt>
                <c:pt idx="16552">
                  <c:v>19:07:48</c:v>
                </c:pt>
                <c:pt idx="16553">
                  <c:v>19:07:49</c:v>
                </c:pt>
                <c:pt idx="16554">
                  <c:v>19:07:50</c:v>
                </c:pt>
                <c:pt idx="16555">
                  <c:v>19:07:51</c:v>
                </c:pt>
                <c:pt idx="16556">
                  <c:v>19:07:52</c:v>
                </c:pt>
                <c:pt idx="16557">
                  <c:v>19:07:53</c:v>
                </c:pt>
                <c:pt idx="16558">
                  <c:v>19:07:54</c:v>
                </c:pt>
                <c:pt idx="16559">
                  <c:v>19:07:55</c:v>
                </c:pt>
                <c:pt idx="16560">
                  <c:v>19:07:56</c:v>
                </c:pt>
                <c:pt idx="16561">
                  <c:v>19:07:57</c:v>
                </c:pt>
                <c:pt idx="16562">
                  <c:v>19:07:58</c:v>
                </c:pt>
                <c:pt idx="16563">
                  <c:v>19:07:59</c:v>
                </c:pt>
                <c:pt idx="16564">
                  <c:v>19:08:00</c:v>
                </c:pt>
                <c:pt idx="16565">
                  <c:v>19:08:01</c:v>
                </c:pt>
                <c:pt idx="16566">
                  <c:v>19:08:02</c:v>
                </c:pt>
                <c:pt idx="16567">
                  <c:v>19:08:03</c:v>
                </c:pt>
                <c:pt idx="16568">
                  <c:v>19:08:04</c:v>
                </c:pt>
                <c:pt idx="16569">
                  <c:v>19:08:05</c:v>
                </c:pt>
                <c:pt idx="16570">
                  <c:v>19:08:06</c:v>
                </c:pt>
                <c:pt idx="16571">
                  <c:v>19:08:07</c:v>
                </c:pt>
                <c:pt idx="16572">
                  <c:v>19:08:08</c:v>
                </c:pt>
                <c:pt idx="16573">
                  <c:v>19:08:09</c:v>
                </c:pt>
                <c:pt idx="16574">
                  <c:v>19:08:10</c:v>
                </c:pt>
                <c:pt idx="16575">
                  <c:v>19:08:11</c:v>
                </c:pt>
                <c:pt idx="16576">
                  <c:v>19:08:12</c:v>
                </c:pt>
                <c:pt idx="16577">
                  <c:v>19:08:13</c:v>
                </c:pt>
                <c:pt idx="16578">
                  <c:v>19:08:14</c:v>
                </c:pt>
                <c:pt idx="16579">
                  <c:v>19:08:15</c:v>
                </c:pt>
                <c:pt idx="16580">
                  <c:v>19:08:16</c:v>
                </c:pt>
                <c:pt idx="16581">
                  <c:v>19:08:17</c:v>
                </c:pt>
                <c:pt idx="16582">
                  <c:v>19:08:18</c:v>
                </c:pt>
                <c:pt idx="16583">
                  <c:v>19:08:19</c:v>
                </c:pt>
                <c:pt idx="16584">
                  <c:v>19:08:20</c:v>
                </c:pt>
                <c:pt idx="16585">
                  <c:v>19:08:21</c:v>
                </c:pt>
                <c:pt idx="16586">
                  <c:v>19:08:22</c:v>
                </c:pt>
                <c:pt idx="16587">
                  <c:v>19:08:23</c:v>
                </c:pt>
                <c:pt idx="16588">
                  <c:v>19:08:24</c:v>
                </c:pt>
                <c:pt idx="16589">
                  <c:v>19:08:25</c:v>
                </c:pt>
                <c:pt idx="16590">
                  <c:v>19:08:26</c:v>
                </c:pt>
                <c:pt idx="16591">
                  <c:v>19:08:27</c:v>
                </c:pt>
                <c:pt idx="16592">
                  <c:v>19:08:28</c:v>
                </c:pt>
                <c:pt idx="16593">
                  <c:v>19:08:29</c:v>
                </c:pt>
                <c:pt idx="16594">
                  <c:v>19:08:30</c:v>
                </c:pt>
                <c:pt idx="16595">
                  <c:v>19:08:31</c:v>
                </c:pt>
                <c:pt idx="16596">
                  <c:v>19:08:32</c:v>
                </c:pt>
                <c:pt idx="16597">
                  <c:v>19:08:33</c:v>
                </c:pt>
                <c:pt idx="16598">
                  <c:v>19:08:34</c:v>
                </c:pt>
                <c:pt idx="16599">
                  <c:v>19:08:35</c:v>
                </c:pt>
                <c:pt idx="16600">
                  <c:v>19:08:36</c:v>
                </c:pt>
                <c:pt idx="16601">
                  <c:v>19:08:37</c:v>
                </c:pt>
                <c:pt idx="16602">
                  <c:v>19:08:38</c:v>
                </c:pt>
                <c:pt idx="16603">
                  <c:v>19:08:39</c:v>
                </c:pt>
                <c:pt idx="16604">
                  <c:v>19:08:40</c:v>
                </c:pt>
                <c:pt idx="16605">
                  <c:v>19:08:41</c:v>
                </c:pt>
                <c:pt idx="16606">
                  <c:v>19:08:42</c:v>
                </c:pt>
                <c:pt idx="16607">
                  <c:v>19:08:43</c:v>
                </c:pt>
                <c:pt idx="16608">
                  <c:v>19:08:44</c:v>
                </c:pt>
                <c:pt idx="16609">
                  <c:v>19:08:45</c:v>
                </c:pt>
                <c:pt idx="16610">
                  <c:v>19:08:46</c:v>
                </c:pt>
                <c:pt idx="16611">
                  <c:v>19:08:47</c:v>
                </c:pt>
                <c:pt idx="16612">
                  <c:v>19:08:48</c:v>
                </c:pt>
                <c:pt idx="16613">
                  <c:v>19:08:49</c:v>
                </c:pt>
                <c:pt idx="16614">
                  <c:v>19:08:50</c:v>
                </c:pt>
                <c:pt idx="16615">
                  <c:v>19:08:51</c:v>
                </c:pt>
                <c:pt idx="16616">
                  <c:v>19:08:52</c:v>
                </c:pt>
                <c:pt idx="16617">
                  <c:v>19:08:53</c:v>
                </c:pt>
                <c:pt idx="16618">
                  <c:v>19:08:54</c:v>
                </c:pt>
                <c:pt idx="16619">
                  <c:v>19:08:55</c:v>
                </c:pt>
                <c:pt idx="16620">
                  <c:v>19:08:56</c:v>
                </c:pt>
                <c:pt idx="16621">
                  <c:v>19:08:57</c:v>
                </c:pt>
                <c:pt idx="16622">
                  <c:v>19:08:58</c:v>
                </c:pt>
                <c:pt idx="16623">
                  <c:v>19:08:59</c:v>
                </c:pt>
                <c:pt idx="16624">
                  <c:v>19:09:00</c:v>
                </c:pt>
                <c:pt idx="16625">
                  <c:v>19:09:01</c:v>
                </c:pt>
                <c:pt idx="16626">
                  <c:v>19:09:02</c:v>
                </c:pt>
                <c:pt idx="16627">
                  <c:v>19:09:03</c:v>
                </c:pt>
                <c:pt idx="16628">
                  <c:v>19:09:04</c:v>
                </c:pt>
                <c:pt idx="16629">
                  <c:v>19:09:05</c:v>
                </c:pt>
                <c:pt idx="16630">
                  <c:v>19:09:06</c:v>
                </c:pt>
                <c:pt idx="16631">
                  <c:v>19:09:07</c:v>
                </c:pt>
                <c:pt idx="16632">
                  <c:v>19:09:08</c:v>
                </c:pt>
                <c:pt idx="16633">
                  <c:v>19:09:09</c:v>
                </c:pt>
                <c:pt idx="16634">
                  <c:v>19:09:10</c:v>
                </c:pt>
                <c:pt idx="16635">
                  <c:v>19:09:11</c:v>
                </c:pt>
                <c:pt idx="16636">
                  <c:v>19:09:12</c:v>
                </c:pt>
                <c:pt idx="16637">
                  <c:v>19:09:13</c:v>
                </c:pt>
                <c:pt idx="16638">
                  <c:v>19:09:14</c:v>
                </c:pt>
                <c:pt idx="16639">
                  <c:v>19:09:15</c:v>
                </c:pt>
                <c:pt idx="16640">
                  <c:v>19:09:16</c:v>
                </c:pt>
                <c:pt idx="16641">
                  <c:v>19:09:17</c:v>
                </c:pt>
                <c:pt idx="16642">
                  <c:v>19:09:18</c:v>
                </c:pt>
                <c:pt idx="16643">
                  <c:v>19:09:19</c:v>
                </c:pt>
                <c:pt idx="16644">
                  <c:v>19:09:20</c:v>
                </c:pt>
                <c:pt idx="16645">
                  <c:v>19:09:21</c:v>
                </c:pt>
                <c:pt idx="16646">
                  <c:v>19:09:22</c:v>
                </c:pt>
                <c:pt idx="16647">
                  <c:v>19:09:23</c:v>
                </c:pt>
                <c:pt idx="16648">
                  <c:v>19:09:24</c:v>
                </c:pt>
                <c:pt idx="16649">
                  <c:v>19:09:25</c:v>
                </c:pt>
                <c:pt idx="16650">
                  <c:v>19:09:26</c:v>
                </c:pt>
                <c:pt idx="16651">
                  <c:v>19:09:27</c:v>
                </c:pt>
                <c:pt idx="16652">
                  <c:v>19:09:28</c:v>
                </c:pt>
                <c:pt idx="16653">
                  <c:v>19:09:29</c:v>
                </c:pt>
                <c:pt idx="16654">
                  <c:v>19:09:30</c:v>
                </c:pt>
                <c:pt idx="16655">
                  <c:v>19:09:31</c:v>
                </c:pt>
                <c:pt idx="16656">
                  <c:v>19:09:32</c:v>
                </c:pt>
                <c:pt idx="16657">
                  <c:v>19:09:33</c:v>
                </c:pt>
                <c:pt idx="16658">
                  <c:v>19:09:34</c:v>
                </c:pt>
                <c:pt idx="16659">
                  <c:v>19:09:35</c:v>
                </c:pt>
                <c:pt idx="16660">
                  <c:v>19:09:36</c:v>
                </c:pt>
                <c:pt idx="16661">
                  <c:v>19:09:37</c:v>
                </c:pt>
                <c:pt idx="16662">
                  <c:v>19:09:38</c:v>
                </c:pt>
                <c:pt idx="16663">
                  <c:v>19:09:39</c:v>
                </c:pt>
                <c:pt idx="16664">
                  <c:v>19:09:40</c:v>
                </c:pt>
                <c:pt idx="16665">
                  <c:v>19:09:41</c:v>
                </c:pt>
                <c:pt idx="16666">
                  <c:v>19:09:42</c:v>
                </c:pt>
                <c:pt idx="16667">
                  <c:v>19:09:43</c:v>
                </c:pt>
                <c:pt idx="16668">
                  <c:v>19:09:44</c:v>
                </c:pt>
                <c:pt idx="16669">
                  <c:v>19:09:45</c:v>
                </c:pt>
                <c:pt idx="16670">
                  <c:v>19:09:46</c:v>
                </c:pt>
                <c:pt idx="16671">
                  <c:v>19:09:47</c:v>
                </c:pt>
                <c:pt idx="16672">
                  <c:v>19:09:48</c:v>
                </c:pt>
                <c:pt idx="16673">
                  <c:v>19:09:49</c:v>
                </c:pt>
                <c:pt idx="16674">
                  <c:v>19:09:50</c:v>
                </c:pt>
                <c:pt idx="16675">
                  <c:v>19:09:51</c:v>
                </c:pt>
                <c:pt idx="16676">
                  <c:v>19:09:52</c:v>
                </c:pt>
                <c:pt idx="16677">
                  <c:v>19:09:53</c:v>
                </c:pt>
                <c:pt idx="16678">
                  <c:v>19:09:54</c:v>
                </c:pt>
                <c:pt idx="16679">
                  <c:v>19:09:55</c:v>
                </c:pt>
                <c:pt idx="16680">
                  <c:v>19:09:56</c:v>
                </c:pt>
                <c:pt idx="16681">
                  <c:v>19:09:57</c:v>
                </c:pt>
                <c:pt idx="16682">
                  <c:v>19:09:58</c:v>
                </c:pt>
                <c:pt idx="16683">
                  <c:v>19:09:59</c:v>
                </c:pt>
                <c:pt idx="16684">
                  <c:v>19:10:00</c:v>
                </c:pt>
                <c:pt idx="16685">
                  <c:v>19:10:01</c:v>
                </c:pt>
                <c:pt idx="16686">
                  <c:v>19:10:02</c:v>
                </c:pt>
                <c:pt idx="16687">
                  <c:v>19:10:03</c:v>
                </c:pt>
                <c:pt idx="16688">
                  <c:v>19:10:04</c:v>
                </c:pt>
                <c:pt idx="16689">
                  <c:v>19:10:05</c:v>
                </c:pt>
                <c:pt idx="16690">
                  <c:v>19:10:06</c:v>
                </c:pt>
                <c:pt idx="16691">
                  <c:v>19:10:07</c:v>
                </c:pt>
                <c:pt idx="16692">
                  <c:v>19:10:08</c:v>
                </c:pt>
                <c:pt idx="16693">
                  <c:v>19:10:09</c:v>
                </c:pt>
                <c:pt idx="16694">
                  <c:v>19:10:10</c:v>
                </c:pt>
                <c:pt idx="16695">
                  <c:v>19:10:11</c:v>
                </c:pt>
                <c:pt idx="16696">
                  <c:v>19:10:12</c:v>
                </c:pt>
                <c:pt idx="16697">
                  <c:v>19:10:13</c:v>
                </c:pt>
                <c:pt idx="16698">
                  <c:v>19:10:14</c:v>
                </c:pt>
                <c:pt idx="16699">
                  <c:v>19:10:15</c:v>
                </c:pt>
                <c:pt idx="16700">
                  <c:v>19:10:16</c:v>
                </c:pt>
                <c:pt idx="16701">
                  <c:v>19:10:17</c:v>
                </c:pt>
                <c:pt idx="16702">
                  <c:v>19:10:18</c:v>
                </c:pt>
                <c:pt idx="16703">
                  <c:v>19:10:19</c:v>
                </c:pt>
                <c:pt idx="16704">
                  <c:v>19:10:20</c:v>
                </c:pt>
                <c:pt idx="16705">
                  <c:v>19:10:21</c:v>
                </c:pt>
                <c:pt idx="16706">
                  <c:v>19:10:22</c:v>
                </c:pt>
                <c:pt idx="16707">
                  <c:v>19:10:23</c:v>
                </c:pt>
                <c:pt idx="16708">
                  <c:v>19:10:24</c:v>
                </c:pt>
                <c:pt idx="16709">
                  <c:v>19:10:25</c:v>
                </c:pt>
                <c:pt idx="16710">
                  <c:v>19:10:26</c:v>
                </c:pt>
                <c:pt idx="16711">
                  <c:v>19:10:27</c:v>
                </c:pt>
                <c:pt idx="16712">
                  <c:v>19:10:28</c:v>
                </c:pt>
                <c:pt idx="16713">
                  <c:v>19:10:29</c:v>
                </c:pt>
                <c:pt idx="16714">
                  <c:v>19:10:30</c:v>
                </c:pt>
                <c:pt idx="16715">
                  <c:v>19:10:31</c:v>
                </c:pt>
                <c:pt idx="16716">
                  <c:v>19:10:32</c:v>
                </c:pt>
                <c:pt idx="16717">
                  <c:v>19:10:33</c:v>
                </c:pt>
                <c:pt idx="16718">
                  <c:v>19:10:34</c:v>
                </c:pt>
                <c:pt idx="16719">
                  <c:v>19:10:35</c:v>
                </c:pt>
                <c:pt idx="16720">
                  <c:v>19:10:36</c:v>
                </c:pt>
                <c:pt idx="16721">
                  <c:v>19:10:37</c:v>
                </c:pt>
                <c:pt idx="16722">
                  <c:v>19:10:38</c:v>
                </c:pt>
                <c:pt idx="16723">
                  <c:v>19:10:39</c:v>
                </c:pt>
                <c:pt idx="16724">
                  <c:v>19:10:40</c:v>
                </c:pt>
                <c:pt idx="16725">
                  <c:v>19:10:41</c:v>
                </c:pt>
                <c:pt idx="16726">
                  <c:v>19:10:42</c:v>
                </c:pt>
                <c:pt idx="16727">
                  <c:v>19:10:43</c:v>
                </c:pt>
                <c:pt idx="16728">
                  <c:v>19:10:44</c:v>
                </c:pt>
                <c:pt idx="16729">
                  <c:v>19:10:45</c:v>
                </c:pt>
                <c:pt idx="16730">
                  <c:v>19:10:46</c:v>
                </c:pt>
                <c:pt idx="16731">
                  <c:v>19:10:47</c:v>
                </c:pt>
                <c:pt idx="16732">
                  <c:v>19:10:48</c:v>
                </c:pt>
                <c:pt idx="16733">
                  <c:v>19:10:49</c:v>
                </c:pt>
                <c:pt idx="16734">
                  <c:v>19:10:50</c:v>
                </c:pt>
                <c:pt idx="16735">
                  <c:v>19:10:51</c:v>
                </c:pt>
                <c:pt idx="16736">
                  <c:v>19:10:52</c:v>
                </c:pt>
                <c:pt idx="16737">
                  <c:v>19:10:53</c:v>
                </c:pt>
                <c:pt idx="16738">
                  <c:v>19:10:54</c:v>
                </c:pt>
                <c:pt idx="16739">
                  <c:v>19:10:55</c:v>
                </c:pt>
                <c:pt idx="16740">
                  <c:v>19:10:56</c:v>
                </c:pt>
                <c:pt idx="16741">
                  <c:v>19:10:57</c:v>
                </c:pt>
                <c:pt idx="16742">
                  <c:v>19:10:58</c:v>
                </c:pt>
                <c:pt idx="16743">
                  <c:v>19:10:59</c:v>
                </c:pt>
                <c:pt idx="16744">
                  <c:v>19:11:00</c:v>
                </c:pt>
                <c:pt idx="16745">
                  <c:v>19:11:01</c:v>
                </c:pt>
                <c:pt idx="16746">
                  <c:v>19:11:02</c:v>
                </c:pt>
                <c:pt idx="16747">
                  <c:v>19:11:03</c:v>
                </c:pt>
                <c:pt idx="16748">
                  <c:v>19:11:04</c:v>
                </c:pt>
                <c:pt idx="16749">
                  <c:v>19:11:05</c:v>
                </c:pt>
                <c:pt idx="16750">
                  <c:v>19:11:06</c:v>
                </c:pt>
                <c:pt idx="16751">
                  <c:v>19:11:07</c:v>
                </c:pt>
                <c:pt idx="16752">
                  <c:v>19:11:08</c:v>
                </c:pt>
                <c:pt idx="16753">
                  <c:v>19:11:09</c:v>
                </c:pt>
                <c:pt idx="16754">
                  <c:v>19:11:10</c:v>
                </c:pt>
                <c:pt idx="16755">
                  <c:v>19:11:11</c:v>
                </c:pt>
                <c:pt idx="16756">
                  <c:v>19:11:12</c:v>
                </c:pt>
                <c:pt idx="16757">
                  <c:v>19:11:13</c:v>
                </c:pt>
                <c:pt idx="16758">
                  <c:v>19:11:14</c:v>
                </c:pt>
                <c:pt idx="16759">
                  <c:v>19:11:15</c:v>
                </c:pt>
                <c:pt idx="16760">
                  <c:v>19:11:16</c:v>
                </c:pt>
                <c:pt idx="16761">
                  <c:v>19:11:17</c:v>
                </c:pt>
                <c:pt idx="16762">
                  <c:v>19:11:18</c:v>
                </c:pt>
                <c:pt idx="16763">
                  <c:v>19:11:19</c:v>
                </c:pt>
                <c:pt idx="16764">
                  <c:v>19:11:20</c:v>
                </c:pt>
                <c:pt idx="16765">
                  <c:v>19:11:21</c:v>
                </c:pt>
                <c:pt idx="16766">
                  <c:v>19:11:22</c:v>
                </c:pt>
                <c:pt idx="16767">
                  <c:v>19:11:23</c:v>
                </c:pt>
                <c:pt idx="16768">
                  <c:v>19:11:24</c:v>
                </c:pt>
                <c:pt idx="16769">
                  <c:v>19:11:25</c:v>
                </c:pt>
                <c:pt idx="16770">
                  <c:v>19:11:26</c:v>
                </c:pt>
                <c:pt idx="16771">
                  <c:v>19:11:27</c:v>
                </c:pt>
                <c:pt idx="16772">
                  <c:v>19:11:28</c:v>
                </c:pt>
                <c:pt idx="16773">
                  <c:v>19:11:29</c:v>
                </c:pt>
                <c:pt idx="16774">
                  <c:v>19:11:30</c:v>
                </c:pt>
                <c:pt idx="16775">
                  <c:v>19:11:31</c:v>
                </c:pt>
                <c:pt idx="16776">
                  <c:v>19:11:32</c:v>
                </c:pt>
                <c:pt idx="16777">
                  <c:v>19:11:33</c:v>
                </c:pt>
                <c:pt idx="16778">
                  <c:v>19:11:34</c:v>
                </c:pt>
                <c:pt idx="16779">
                  <c:v>19:11:35</c:v>
                </c:pt>
                <c:pt idx="16780">
                  <c:v>19:11:36</c:v>
                </c:pt>
                <c:pt idx="16781">
                  <c:v>19:11:37</c:v>
                </c:pt>
                <c:pt idx="16782">
                  <c:v>19:11:38</c:v>
                </c:pt>
                <c:pt idx="16783">
                  <c:v>19:11:39</c:v>
                </c:pt>
                <c:pt idx="16784">
                  <c:v>19:11:40</c:v>
                </c:pt>
                <c:pt idx="16785">
                  <c:v>19:11:41</c:v>
                </c:pt>
                <c:pt idx="16786">
                  <c:v>19:11:42</c:v>
                </c:pt>
                <c:pt idx="16787">
                  <c:v>19:11:43</c:v>
                </c:pt>
                <c:pt idx="16788">
                  <c:v>19:11:44</c:v>
                </c:pt>
                <c:pt idx="16789">
                  <c:v>19:11:45</c:v>
                </c:pt>
                <c:pt idx="16790">
                  <c:v>19:11:46</c:v>
                </c:pt>
                <c:pt idx="16791">
                  <c:v>19:11:47</c:v>
                </c:pt>
                <c:pt idx="16792">
                  <c:v>19:11:48</c:v>
                </c:pt>
                <c:pt idx="16793">
                  <c:v>19:11:49</c:v>
                </c:pt>
                <c:pt idx="16794">
                  <c:v>19:11:50</c:v>
                </c:pt>
                <c:pt idx="16795">
                  <c:v>19:11:51</c:v>
                </c:pt>
                <c:pt idx="16796">
                  <c:v>19:11:52</c:v>
                </c:pt>
                <c:pt idx="16797">
                  <c:v>19:11:53</c:v>
                </c:pt>
                <c:pt idx="16798">
                  <c:v>19:11:54</c:v>
                </c:pt>
                <c:pt idx="16799">
                  <c:v>19:11:55</c:v>
                </c:pt>
                <c:pt idx="16800">
                  <c:v>19:11:56</c:v>
                </c:pt>
                <c:pt idx="16801">
                  <c:v>19:11:57</c:v>
                </c:pt>
                <c:pt idx="16802">
                  <c:v>19:11:58</c:v>
                </c:pt>
                <c:pt idx="16803">
                  <c:v>19:11:59</c:v>
                </c:pt>
                <c:pt idx="16804">
                  <c:v>19:12:00</c:v>
                </c:pt>
                <c:pt idx="16805">
                  <c:v>19:12:01</c:v>
                </c:pt>
                <c:pt idx="16806">
                  <c:v>19:12:02</c:v>
                </c:pt>
                <c:pt idx="16807">
                  <c:v>19:12:03</c:v>
                </c:pt>
                <c:pt idx="16808">
                  <c:v>19:12:04</c:v>
                </c:pt>
                <c:pt idx="16809">
                  <c:v>19:12:05</c:v>
                </c:pt>
                <c:pt idx="16810">
                  <c:v>19:12:06</c:v>
                </c:pt>
                <c:pt idx="16811">
                  <c:v>19:12:07</c:v>
                </c:pt>
                <c:pt idx="16812">
                  <c:v>19:12:08</c:v>
                </c:pt>
                <c:pt idx="16813">
                  <c:v>19:12:09</c:v>
                </c:pt>
                <c:pt idx="16814">
                  <c:v>19:12:10</c:v>
                </c:pt>
                <c:pt idx="16815">
                  <c:v>19:12:11</c:v>
                </c:pt>
                <c:pt idx="16816">
                  <c:v>19:12:12</c:v>
                </c:pt>
                <c:pt idx="16817">
                  <c:v>19:12:13</c:v>
                </c:pt>
                <c:pt idx="16818">
                  <c:v>19:12:14</c:v>
                </c:pt>
                <c:pt idx="16819">
                  <c:v>19:12:15</c:v>
                </c:pt>
                <c:pt idx="16820">
                  <c:v>19:12:16</c:v>
                </c:pt>
                <c:pt idx="16821">
                  <c:v>19:12:17</c:v>
                </c:pt>
                <c:pt idx="16822">
                  <c:v>19:12:18</c:v>
                </c:pt>
                <c:pt idx="16823">
                  <c:v>19:12:19</c:v>
                </c:pt>
                <c:pt idx="16824">
                  <c:v>19:12:20</c:v>
                </c:pt>
                <c:pt idx="16825">
                  <c:v>19:12:21</c:v>
                </c:pt>
                <c:pt idx="16826">
                  <c:v>19:12:22</c:v>
                </c:pt>
                <c:pt idx="16827">
                  <c:v>19:12:23</c:v>
                </c:pt>
                <c:pt idx="16828">
                  <c:v>19:12:24</c:v>
                </c:pt>
                <c:pt idx="16829">
                  <c:v>19:12:25</c:v>
                </c:pt>
                <c:pt idx="16830">
                  <c:v>19:12:26</c:v>
                </c:pt>
                <c:pt idx="16831">
                  <c:v>19:12:27</c:v>
                </c:pt>
                <c:pt idx="16832">
                  <c:v>19:12:28</c:v>
                </c:pt>
                <c:pt idx="16833">
                  <c:v>19:12:29</c:v>
                </c:pt>
                <c:pt idx="16834">
                  <c:v>19:12:30</c:v>
                </c:pt>
                <c:pt idx="16835">
                  <c:v>19:12:31</c:v>
                </c:pt>
                <c:pt idx="16836">
                  <c:v>19:12:32</c:v>
                </c:pt>
                <c:pt idx="16837">
                  <c:v>19:12:33</c:v>
                </c:pt>
                <c:pt idx="16838">
                  <c:v>19:12:34</c:v>
                </c:pt>
                <c:pt idx="16839">
                  <c:v>19:12:35</c:v>
                </c:pt>
                <c:pt idx="16840">
                  <c:v>19:12:36</c:v>
                </c:pt>
                <c:pt idx="16841">
                  <c:v>19:12:37</c:v>
                </c:pt>
                <c:pt idx="16842">
                  <c:v>19:12:38</c:v>
                </c:pt>
                <c:pt idx="16843">
                  <c:v>19:12:39</c:v>
                </c:pt>
                <c:pt idx="16844">
                  <c:v>19:12:40</c:v>
                </c:pt>
                <c:pt idx="16845">
                  <c:v>19:12:41</c:v>
                </c:pt>
                <c:pt idx="16846">
                  <c:v>19:12:42</c:v>
                </c:pt>
                <c:pt idx="16847">
                  <c:v>19:12:43</c:v>
                </c:pt>
                <c:pt idx="16848">
                  <c:v>19:12:44</c:v>
                </c:pt>
                <c:pt idx="16849">
                  <c:v>19:12:45</c:v>
                </c:pt>
                <c:pt idx="16850">
                  <c:v>19:12:46</c:v>
                </c:pt>
                <c:pt idx="16851">
                  <c:v>19:12:47</c:v>
                </c:pt>
                <c:pt idx="16852">
                  <c:v>19:12:48</c:v>
                </c:pt>
                <c:pt idx="16853">
                  <c:v>19:12:49</c:v>
                </c:pt>
                <c:pt idx="16854">
                  <c:v>19:12:50</c:v>
                </c:pt>
                <c:pt idx="16855">
                  <c:v>19:12:51</c:v>
                </c:pt>
                <c:pt idx="16856">
                  <c:v>19:12:52</c:v>
                </c:pt>
                <c:pt idx="16857">
                  <c:v>19:12:53</c:v>
                </c:pt>
                <c:pt idx="16858">
                  <c:v>19:12:54</c:v>
                </c:pt>
                <c:pt idx="16859">
                  <c:v>19:12:55</c:v>
                </c:pt>
                <c:pt idx="16860">
                  <c:v>19:12:56</c:v>
                </c:pt>
                <c:pt idx="16861">
                  <c:v>19:12:57</c:v>
                </c:pt>
                <c:pt idx="16862">
                  <c:v>19:12:58</c:v>
                </c:pt>
                <c:pt idx="16863">
                  <c:v>19:12:59</c:v>
                </c:pt>
                <c:pt idx="16864">
                  <c:v>19:13:00</c:v>
                </c:pt>
                <c:pt idx="16865">
                  <c:v>19:13:01</c:v>
                </c:pt>
                <c:pt idx="16866">
                  <c:v>19:13:02</c:v>
                </c:pt>
                <c:pt idx="16867">
                  <c:v>19:13:03</c:v>
                </c:pt>
                <c:pt idx="16868">
                  <c:v>19:13:04</c:v>
                </c:pt>
                <c:pt idx="16869">
                  <c:v>19:13:05</c:v>
                </c:pt>
                <c:pt idx="16870">
                  <c:v>19:13:06</c:v>
                </c:pt>
                <c:pt idx="16871">
                  <c:v>19:13:07</c:v>
                </c:pt>
                <c:pt idx="16872">
                  <c:v>19:13:08</c:v>
                </c:pt>
                <c:pt idx="16873">
                  <c:v>19:13:09</c:v>
                </c:pt>
                <c:pt idx="16874">
                  <c:v>19:13:10</c:v>
                </c:pt>
                <c:pt idx="16875">
                  <c:v>19:13:11</c:v>
                </c:pt>
                <c:pt idx="16876">
                  <c:v>19:13:12</c:v>
                </c:pt>
                <c:pt idx="16877">
                  <c:v>19:13:13</c:v>
                </c:pt>
                <c:pt idx="16878">
                  <c:v>19:13:14</c:v>
                </c:pt>
                <c:pt idx="16879">
                  <c:v>19:13:15</c:v>
                </c:pt>
                <c:pt idx="16880">
                  <c:v>19:13:16</c:v>
                </c:pt>
                <c:pt idx="16881">
                  <c:v>19:13:17</c:v>
                </c:pt>
                <c:pt idx="16882">
                  <c:v>19:13:18</c:v>
                </c:pt>
                <c:pt idx="16883">
                  <c:v>19:13:19</c:v>
                </c:pt>
                <c:pt idx="16884">
                  <c:v>19:13:20</c:v>
                </c:pt>
                <c:pt idx="16885">
                  <c:v>19:13:21</c:v>
                </c:pt>
                <c:pt idx="16886">
                  <c:v>19:13:22</c:v>
                </c:pt>
                <c:pt idx="16887">
                  <c:v>19:13:23</c:v>
                </c:pt>
                <c:pt idx="16888">
                  <c:v>19:13:24</c:v>
                </c:pt>
                <c:pt idx="16889">
                  <c:v>19:13:25</c:v>
                </c:pt>
                <c:pt idx="16890">
                  <c:v>19:13:26</c:v>
                </c:pt>
                <c:pt idx="16891">
                  <c:v>19:13:27</c:v>
                </c:pt>
                <c:pt idx="16892">
                  <c:v>19:13:28</c:v>
                </c:pt>
                <c:pt idx="16893">
                  <c:v>19:13:29</c:v>
                </c:pt>
                <c:pt idx="16894">
                  <c:v>19:13:30</c:v>
                </c:pt>
                <c:pt idx="16895">
                  <c:v>19:13:31</c:v>
                </c:pt>
                <c:pt idx="16896">
                  <c:v>19:13:32</c:v>
                </c:pt>
                <c:pt idx="16897">
                  <c:v>19:13:33</c:v>
                </c:pt>
                <c:pt idx="16898">
                  <c:v>19:13:34</c:v>
                </c:pt>
                <c:pt idx="16899">
                  <c:v>19:13:35</c:v>
                </c:pt>
                <c:pt idx="16900">
                  <c:v>19:13:36</c:v>
                </c:pt>
                <c:pt idx="16901">
                  <c:v>19:13:37</c:v>
                </c:pt>
                <c:pt idx="16902">
                  <c:v>19:13:38</c:v>
                </c:pt>
                <c:pt idx="16903">
                  <c:v>19:13:39</c:v>
                </c:pt>
                <c:pt idx="16904">
                  <c:v>19:13:40</c:v>
                </c:pt>
                <c:pt idx="16905">
                  <c:v>19:13:41</c:v>
                </c:pt>
                <c:pt idx="16906">
                  <c:v>19:13:42</c:v>
                </c:pt>
                <c:pt idx="16907">
                  <c:v>19:13:43</c:v>
                </c:pt>
                <c:pt idx="16908">
                  <c:v>19:13:44</c:v>
                </c:pt>
                <c:pt idx="16909">
                  <c:v>19:13:45</c:v>
                </c:pt>
                <c:pt idx="16910">
                  <c:v>19:13:46</c:v>
                </c:pt>
                <c:pt idx="16911">
                  <c:v>19:13:47</c:v>
                </c:pt>
                <c:pt idx="16912">
                  <c:v>19:13:48</c:v>
                </c:pt>
                <c:pt idx="16913">
                  <c:v>19:13:49</c:v>
                </c:pt>
                <c:pt idx="16914">
                  <c:v>19:13:50</c:v>
                </c:pt>
                <c:pt idx="16915">
                  <c:v>19:13:51</c:v>
                </c:pt>
                <c:pt idx="16916">
                  <c:v>19:13:52</c:v>
                </c:pt>
                <c:pt idx="16917">
                  <c:v>19:13:53</c:v>
                </c:pt>
                <c:pt idx="16918">
                  <c:v>19:13:54</c:v>
                </c:pt>
                <c:pt idx="16919">
                  <c:v>19:13:55</c:v>
                </c:pt>
                <c:pt idx="16920">
                  <c:v>19:13:56</c:v>
                </c:pt>
                <c:pt idx="16921">
                  <c:v>19:13:57</c:v>
                </c:pt>
                <c:pt idx="16922">
                  <c:v>19:13:58</c:v>
                </c:pt>
                <c:pt idx="16923">
                  <c:v>19:13:59</c:v>
                </c:pt>
                <c:pt idx="16924">
                  <c:v>19:14:00</c:v>
                </c:pt>
                <c:pt idx="16925">
                  <c:v>19:14:01</c:v>
                </c:pt>
                <c:pt idx="16926">
                  <c:v>19:14:02</c:v>
                </c:pt>
                <c:pt idx="16927">
                  <c:v>19:14:03</c:v>
                </c:pt>
                <c:pt idx="16928">
                  <c:v>19:14:04</c:v>
                </c:pt>
                <c:pt idx="16929">
                  <c:v>19:14:05</c:v>
                </c:pt>
                <c:pt idx="16930">
                  <c:v>19:14:06</c:v>
                </c:pt>
                <c:pt idx="16931">
                  <c:v>19:14:07</c:v>
                </c:pt>
                <c:pt idx="16932">
                  <c:v>19:14:08</c:v>
                </c:pt>
                <c:pt idx="16933">
                  <c:v>19:14:09</c:v>
                </c:pt>
                <c:pt idx="16934">
                  <c:v>19:14:10</c:v>
                </c:pt>
                <c:pt idx="16935">
                  <c:v>19:14:11</c:v>
                </c:pt>
                <c:pt idx="16936">
                  <c:v>19:14:12</c:v>
                </c:pt>
                <c:pt idx="16937">
                  <c:v>19:14:13</c:v>
                </c:pt>
                <c:pt idx="16938">
                  <c:v>19:14:14</c:v>
                </c:pt>
                <c:pt idx="16939">
                  <c:v>19:14:15</c:v>
                </c:pt>
                <c:pt idx="16940">
                  <c:v>19:14:16</c:v>
                </c:pt>
                <c:pt idx="16941">
                  <c:v>19:14:17</c:v>
                </c:pt>
                <c:pt idx="16942">
                  <c:v>19:14:18</c:v>
                </c:pt>
                <c:pt idx="16943">
                  <c:v>19:14:19</c:v>
                </c:pt>
                <c:pt idx="16944">
                  <c:v>19:14:20</c:v>
                </c:pt>
                <c:pt idx="16945">
                  <c:v>19:14:21</c:v>
                </c:pt>
                <c:pt idx="16946">
                  <c:v>19:14:22</c:v>
                </c:pt>
                <c:pt idx="16947">
                  <c:v>19:14:23</c:v>
                </c:pt>
                <c:pt idx="16948">
                  <c:v>19:14:24</c:v>
                </c:pt>
                <c:pt idx="16949">
                  <c:v>19:14:25</c:v>
                </c:pt>
                <c:pt idx="16950">
                  <c:v>19:14:26</c:v>
                </c:pt>
                <c:pt idx="16951">
                  <c:v>19:14:27</c:v>
                </c:pt>
                <c:pt idx="16952">
                  <c:v>19:14:28</c:v>
                </c:pt>
                <c:pt idx="16953">
                  <c:v>19:14:29</c:v>
                </c:pt>
                <c:pt idx="16954">
                  <c:v>19:14:30</c:v>
                </c:pt>
                <c:pt idx="16955">
                  <c:v>19:14:31</c:v>
                </c:pt>
                <c:pt idx="16956">
                  <c:v>19:14:32</c:v>
                </c:pt>
                <c:pt idx="16957">
                  <c:v>19:14:33</c:v>
                </c:pt>
                <c:pt idx="16958">
                  <c:v>19:14:34</c:v>
                </c:pt>
                <c:pt idx="16959">
                  <c:v>19:14:35</c:v>
                </c:pt>
                <c:pt idx="16960">
                  <c:v>19:14:36</c:v>
                </c:pt>
                <c:pt idx="16961">
                  <c:v>19:14:37</c:v>
                </c:pt>
                <c:pt idx="16962">
                  <c:v>19:14:38</c:v>
                </c:pt>
                <c:pt idx="16963">
                  <c:v>19:14:39</c:v>
                </c:pt>
                <c:pt idx="16964">
                  <c:v>19:14:40</c:v>
                </c:pt>
                <c:pt idx="16965">
                  <c:v>19:14:41</c:v>
                </c:pt>
                <c:pt idx="16966">
                  <c:v>19:14:42</c:v>
                </c:pt>
                <c:pt idx="16967">
                  <c:v>19:14:43</c:v>
                </c:pt>
                <c:pt idx="16968">
                  <c:v>19:14:44</c:v>
                </c:pt>
                <c:pt idx="16969">
                  <c:v>19:14:45</c:v>
                </c:pt>
                <c:pt idx="16970">
                  <c:v>19:14:46</c:v>
                </c:pt>
                <c:pt idx="16971">
                  <c:v>19:14:47</c:v>
                </c:pt>
                <c:pt idx="16972">
                  <c:v>19:14:48</c:v>
                </c:pt>
                <c:pt idx="16973">
                  <c:v>19:14:49</c:v>
                </c:pt>
                <c:pt idx="16974">
                  <c:v>19:14:50</c:v>
                </c:pt>
                <c:pt idx="16975">
                  <c:v>19:14:51</c:v>
                </c:pt>
                <c:pt idx="16976">
                  <c:v>19:14:52</c:v>
                </c:pt>
                <c:pt idx="16977">
                  <c:v>19:14:53</c:v>
                </c:pt>
                <c:pt idx="16978">
                  <c:v>19:14:54</c:v>
                </c:pt>
                <c:pt idx="16979">
                  <c:v>19:14:55</c:v>
                </c:pt>
                <c:pt idx="16980">
                  <c:v>19:14:56</c:v>
                </c:pt>
                <c:pt idx="16981">
                  <c:v>19:14:57</c:v>
                </c:pt>
                <c:pt idx="16982">
                  <c:v>19:14:58</c:v>
                </c:pt>
                <c:pt idx="16983">
                  <c:v>19:14:59</c:v>
                </c:pt>
                <c:pt idx="16984">
                  <c:v>19:15:00</c:v>
                </c:pt>
                <c:pt idx="16985">
                  <c:v>19:15:01</c:v>
                </c:pt>
                <c:pt idx="16986">
                  <c:v>19:15:02</c:v>
                </c:pt>
                <c:pt idx="16987">
                  <c:v>19:15:03</c:v>
                </c:pt>
                <c:pt idx="16988">
                  <c:v>19:15:04</c:v>
                </c:pt>
                <c:pt idx="16989">
                  <c:v>19:15:05</c:v>
                </c:pt>
                <c:pt idx="16990">
                  <c:v>19:15:06</c:v>
                </c:pt>
                <c:pt idx="16991">
                  <c:v>19:15:07</c:v>
                </c:pt>
                <c:pt idx="16992">
                  <c:v>19:15:08</c:v>
                </c:pt>
                <c:pt idx="16993">
                  <c:v>19:15:09</c:v>
                </c:pt>
                <c:pt idx="16994">
                  <c:v>19:15:10</c:v>
                </c:pt>
                <c:pt idx="16995">
                  <c:v>19:15:11</c:v>
                </c:pt>
                <c:pt idx="16996">
                  <c:v>19:15:12</c:v>
                </c:pt>
                <c:pt idx="16997">
                  <c:v>19:15:13</c:v>
                </c:pt>
                <c:pt idx="16998">
                  <c:v>19:15:14</c:v>
                </c:pt>
                <c:pt idx="16999">
                  <c:v>19:15:15</c:v>
                </c:pt>
                <c:pt idx="17000">
                  <c:v>19:15:16</c:v>
                </c:pt>
                <c:pt idx="17001">
                  <c:v>19:15:17</c:v>
                </c:pt>
                <c:pt idx="17002">
                  <c:v>19:15:18</c:v>
                </c:pt>
                <c:pt idx="17003">
                  <c:v>19:15:19</c:v>
                </c:pt>
                <c:pt idx="17004">
                  <c:v>19:15:20</c:v>
                </c:pt>
                <c:pt idx="17005">
                  <c:v>19:15:21</c:v>
                </c:pt>
                <c:pt idx="17006">
                  <c:v>19:15:22</c:v>
                </c:pt>
                <c:pt idx="17007">
                  <c:v>19:15:23</c:v>
                </c:pt>
                <c:pt idx="17008">
                  <c:v>19:15:24</c:v>
                </c:pt>
                <c:pt idx="17009">
                  <c:v>19:15:25</c:v>
                </c:pt>
                <c:pt idx="17010">
                  <c:v>19:15:26</c:v>
                </c:pt>
                <c:pt idx="17011">
                  <c:v>19:15:27</c:v>
                </c:pt>
                <c:pt idx="17012">
                  <c:v>19:15:28</c:v>
                </c:pt>
                <c:pt idx="17013">
                  <c:v>19:15:29</c:v>
                </c:pt>
                <c:pt idx="17014">
                  <c:v>19:15:30</c:v>
                </c:pt>
                <c:pt idx="17015">
                  <c:v>19:15:31</c:v>
                </c:pt>
                <c:pt idx="17016">
                  <c:v>19:15:32</c:v>
                </c:pt>
                <c:pt idx="17017">
                  <c:v>19:15:33</c:v>
                </c:pt>
                <c:pt idx="17018">
                  <c:v>19:15:34</c:v>
                </c:pt>
                <c:pt idx="17019">
                  <c:v>19:15:35</c:v>
                </c:pt>
                <c:pt idx="17020">
                  <c:v>19:15:36</c:v>
                </c:pt>
                <c:pt idx="17021">
                  <c:v>19:15:37</c:v>
                </c:pt>
                <c:pt idx="17022">
                  <c:v>19:15:38</c:v>
                </c:pt>
                <c:pt idx="17023">
                  <c:v>19:15:39</c:v>
                </c:pt>
                <c:pt idx="17024">
                  <c:v>19:15:40</c:v>
                </c:pt>
                <c:pt idx="17025">
                  <c:v>19:15:41</c:v>
                </c:pt>
                <c:pt idx="17026">
                  <c:v>19:15:42</c:v>
                </c:pt>
                <c:pt idx="17027">
                  <c:v>19:15:43</c:v>
                </c:pt>
                <c:pt idx="17028">
                  <c:v>19:15:44</c:v>
                </c:pt>
                <c:pt idx="17029">
                  <c:v>19:15:45</c:v>
                </c:pt>
                <c:pt idx="17030">
                  <c:v>19:15:46</c:v>
                </c:pt>
                <c:pt idx="17031">
                  <c:v>19:15:47</c:v>
                </c:pt>
                <c:pt idx="17032">
                  <c:v>19:15:48</c:v>
                </c:pt>
                <c:pt idx="17033">
                  <c:v>19:15:49</c:v>
                </c:pt>
                <c:pt idx="17034">
                  <c:v>19:15:50</c:v>
                </c:pt>
                <c:pt idx="17035">
                  <c:v>19:15:51</c:v>
                </c:pt>
                <c:pt idx="17036">
                  <c:v>19:15:52</c:v>
                </c:pt>
                <c:pt idx="17037">
                  <c:v>19:15:53</c:v>
                </c:pt>
                <c:pt idx="17038">
                  <c:v>19:15:54</c:v>
                </c:pt>
                <c:pt idx="17039">
                  <c:v>19:15:55</c:v>
                </c:pt>
                <c:pt idx="17040">
                  <c:v>19:15:56</c:v>
                </c:pt>
                <c:pt idx="17041">
                  <c:v>19:15:57</c:v>
                </c:pt>
                <c:pt idx="17042">
                  <c:v>19:15:58</c:v>
                </c:pt>
                <c:pt idx="17043">
                  <c:v>19:15:59</c:v>
                </c:pt>
                <c:pt idx="17044">
                  <c:v>19:16:00</c:v>
                </c:pt>
                <c:pt idx="17045">
                  <c:v>19:16:01</c:v>
                </c:pt>
                <c:pt idx="17046">
                  <c:v>19:16:02</c:v>
                </c:pt>
                <c:pt idx="17047">
                  <c:v>19:16:03</c:v>
                </c:pt>
                <c:pt idx="17048">
                  <c:v>19:16:04</c:v>
                </c:pt>
                <c:pt idx="17049">
                  <c:v>19:16:05</c:v>
                </c:pt>
                <c:pt idx="17050">
                  <c:v>19:16:06</c:v>
                </c:pt>
                <c:pt idx="17051">
                  <c:v>19:16:07</c:v>
                </c:pt>
                <c:pt idx="17052">
                  <c:v>19:16:08</c:v>
                </c:pt>
                <c:pt idx="17053">
                  <c:v>19:16:09</c:v>
                </c:pt>
                <c:pt idx="17054">
                  <c:v>19:16:10</c:v>
                </c:pt>
                <c:pt idx="17055">
                  <c:v>19:16:11</c:v>
                </c:pt>
                <c:pt idx="17056">
                  <c:v>19:16:12</c:v>
                </c:pt>
                <c:pt idx="17057">
                  <c:v>19:16:13</c:v>
                </c:pt>
                <c:pt idx="17058">
                  <c:v>19:16:14</c:v>
                </c:pt>
                <c:pt idx="17059">
                  <c:v>19:16:15</c:v>
                </c:pt>
                <c:pt idx="17060">
                  <c:v>19:16:16</c:v>
                </c:pt>
                <c:pt idx="17061">
                  <c:v>19:16:17</c:v>
                </c:pt>
                <c:pt idx="17062">
                  <c:v>19:16:18</c:v>
                </c:pt>
                <c:pt idx="17063">
                  <c:v>19:16:19</c:v>
                </c:pt>
                <c:pt idx="17064">
                  <c:v>19:16:20</c:v>
                </c:pt>
                <c:pt idx="17065">
                  <c:v>19:16:21</c:v>
                </c:pt>
                <c:pt idx="17066">
                  <c:v>19:16:22</c:v>
                </c:pt>
                <c:pt idx="17067">
                  <c:v>19:16:23</c:v>
                </c:pt>
                <c:pt idx="17068">
                  <c:v>19:16:24</c:v>
                </c:pt>
                <c:pt idx="17069">
                  <c:v>19:16:25</c:v>
                </c:pt>
                <c:pt idx="17070">
                  <c:v>19:16:26</c:v>
                </c:pt>
                <c:pt idx="17071">
                  <c:v>19:16:27</c:v>
                </c:pt>
                <c:pt idx="17072">
                  <c:v>19:16:28</c:v>
                </c:pt>
                <c:pt idx="17073">
                  <c:v>19:16:29</c:v>
                </c:pt>
                <c:pt idx="17074">
                  <c:v>19:16:30</c:v>
                </c:pt>
                <c:pt idx="17075">
                  <c:v>19:16:31</c:v>
                </c:pt>
                <c:pt idx="17076">
                  <c:v>19:16:32</c:v>
                </c:pt>
                <c:pt idx="17077">
                  <c:v>19:16:33</c:v>
                </c:pt>
                <c:pt idx="17078">
                  <c:v>19:16:34</c:v>
                </c:pt>
                <c:pt idx="17079">
                  <c:v>19:16:35</c:v>
                </c:pt>
                <c:pt idx="17080">
                  <c:v>19:16:36</c:v>
                </c:pt>
                <c:pt idx="17081">
                  <c:v>19:16:37</c:v>
                </c:pt>
                <c:pt idx="17082">
                  <c:v>19:16:38</c:v>
                </c:pt>
                <c:pt idx="17083">
                  <c:v>19:16:39</c:v>
                </c:pt>
                <c:pt idx="17084">
                  <c:v>19:16:40</c:v>
                </c:pt>
                <c:pt idx="17085">
                  <c:v>19:16:41</c:v>
                </c:pt>
                <c:pt idx="17086">
                  <c:v>19:16:42</c:v>
                </c:pt>
                <c:pt idx="17087">
                  <c:v>19:16:43</c:v>
                </c:pt>
                <c:pt idx="17088">
                  <c:v>19:16:44</c:v>
                </c:pt>
                <c:pt idx="17089">
                  <c:v>19:16:45</c:v>
                </c:pt>
                <c:pt idx="17090">
                  <c:v>19:16:46</c:v>
                </c:pt>
                <c:pt idx="17091">
                  <c:v>19:16:47</c:v>
                </c:pt>
                <c:pt idx="17092">
                  <c:v>19:16:48</c:v>
                </c:pt>
                <c:pt idx="17093">
                  <c:v>19:16:49</c:v>
                </c:pt>
                <c:pt idx="17094">
                  <c:v>19:16:50</c:v>
                </c:pt>
                <c:pt idx="17095">
                  <c:v>19:16:51</c:v>
                </c:pt>
                <c:pt idx="17096">
                  <c:v>19:16:52</c:v>
                </c:pt>
                <c:pt idx="17097">
                  <c:v>19:16:53</c:v>
                </c:pt>
                <c:pt idx="17098">
                  <c:v>19:16:54</c:v>
                </c:pt>
                <c:pt idx="17099">
                  <c:v>19:16:55</c:v>
                </c:pt>
                <c:pt idx="17100">
                  <c:v>19:16:56</c:v>
                </c:pt>
                <c:pt idx="17101">
                  <c:v>19:16:57</c:v>
                </c:pt>
                <c:pt idx="17102">
                  <c:v>19:16:58</c:v>
                </c:pt>
                <c:pt idx="17103">
                  <c:v>19:16:59</c:v>
                </c:pt>
                <c:pt idx="17104">
                  <c:v>19:17:00</c:v>
                </c:pt>
                <c:pt idx="17105">
                  <c:v>19:17:01</c:v>
                </c:pt>
                <c:pt idx="17106">
                  <c:v>19:17:02</c:v>
                </c:pt>
                <c:pt idx="17107">
                  <c:v>19:17:03</c:v>
                </c:pt>
                <c:pt idx="17108">
                  <c:v>19:17:04</c:v>
                </c:pt>
                <c:pt idx="17109">
                  <c:v>19:17:05</c:v>
                </c:pt>
                <c:pt idx="17110">
                  <c:v>19:17:06</c:v>
                </c:pt>
                <c:pt idx="17111">
                  <c:v>19:17:07</c:v>
                </c:pt>
                <c:pt idx="17112">
                  <c:v>19:17:08</c:v>
                </c:pt>
                <c:pt idx="17113">
                  <c:v>19:17:09</c:v>
                </c:pt>
                <c:pt idx="17114">
                  <c:v>19:17:10</c:v>
                </c:pt>
                <c:pt idx="17115">
                  <c:v>19:17:11</c:v>
                </c:pt>
                <c:pt idx="17116">
                  <c:v>19:17:12</c:v>
                </c:pt>
                <c:pt idx="17117">
                  <c:v>19:17:13</c:v>
                </c:pt>
                <c:pt idx="17118">
                  <c:v>19:17:14</c:v>
                </c:pt>
                <c:pt idx="17119">
                  <c:v>19:17:15</c:v>
                </c:pt>
                <c:pt idx="17120">
                  <c:v>19:17:16</c:v>
                </c:pt>
                <c:pt idx="17121">
                  <c:v>19:17:17</c:v>
                </c:pt>
                <c:pt idx="17122">
                  <c:v>19:17:18</c:v>
                </c:pt>
                <c:pt idx="17123">
                  <c:v>19:17:19</c:v>
                </c:pt>
                <c:pt idx="17124">
                  <c:v>19:17:20</c:v>
                </c:pt>
                <c:pt idx="17125">
                  <c:v>19:17:21</c:v>
                </c:pt>
                <c:pt idx="17126">
                  <c:v>19:17:22</c:v>
                </c:pt>
                <c:pt idx="17127">
                  <c:v>19:17:23</c:v>
                </c:pt>
                <c:pt idx="17128">
                  <c:v>19:17:24</c:v>
                </c:pt>
                <c:pt idx="17129">
                  <c:v>19:17:25</c:v>
                </c:pt>
                <c:pt idx="17130">
                  <c:v>19:17:26</c:v>
                </c:pt>
                <c:pt idx="17131">
                  <c:v>19:17:27</c:v>
                </c:pt>
                <c:pt idx="17132">
                  <c:v>19:17:28</c:v>
                </c:pt>
                <c:pt idx="17133">
                  <c:v>19:17:29</c:v>
                </c:pt>
                <c:pt idx="17134">
                  <c:v>19:17:30</c:v>
                </c:pt>
                <c:pt idx="17135">
                  <c:v>19:17:31</c:v>
                </c:pt>
                <c:pt idx="17136">
                  <c:v>19:17:32</c:v>
                </c:pt>
                <c:pt idx="17137">
                  <c:v>19:17:33</c:v>
                </c:pt>
                <c:pt idx="17138">
                  <c:v>19:17:34</c:v>
                </c:pt>
                <c:pt idx="17139">
                  <c:v>19:17:35</c:v>
                </c:pt>
                <c:pt idx="17140">
                  <c:v>19:17:36</c:v>
                </c:pt>
                <c:pt idx="17141">
                  <c:v>19:17:37</c:v>
                </c:pt>
                <c:pt idx="17142">
                  <c:v>19:17:38</c:v>
                </c:pt>
                <c:pt idx="17143">
                  <c:v>19:17:39</c:v>
                </c:pt>
                <c:pt idx="17144">
                  <c:v>19:17:40</c:v>
                </c:pt>
                <c:pt idx="17145">
                  <c:v>19:17:41</c:v>
                </c:pt>
                <c:pt idx="17146">
                  <c:v>19:17:42</c:v>
                </c:pt>
                <c:pt idx="17147">
                  <c:v>19:17:43</c:v>
                </c:pt>
                <c:pt idx="17148">
                  <c:v>19:17:44</c:v>
                </c:pt>
                <c:pt idx="17149">
                  <c:v>19:17:45</c:v>
                </c:pt>
                <c:pt idx="17150">
                  <c:v>19:17:46</c:v>
                </c:pt>
                <c:pt idx="17151">
                  <c:v>19:17:47</c:v>
                </c:pt>
                <c:pt idx="17152">
                  <c:v>19:17:48</c:v>
                </c:pt>
                <c:pt idx="17153">
                  <c:v>19:17:49</c:v>
                </c:pt>
                <c:pt idx="17154">
                  <c:v>19:17:50</c:v>
                </c:pt>
                <c:pt idx="17155">
                  <c:v>19:17:51</c:v>
                </c:pt>
                <c:pt idx="17156">
                  <c:v>19:17:52</c:v>
                </c:pt>
                <c:pt idx="17157">
                  <c:v>19:17:53</c:v>
                </c:pt>
                <c:pt idx="17158">
                  <c:v>19:17:54</c:v>
                </c:pt>
                <c:pt idx="17159">
                  <c:v>19:17:55</c:v>
                </c:pt>
                <c:pt idx="17160">
                  <c:v>19:17:56</c:v>
                </c:pt>
                <c:pt idx="17161">
                  <c:v>19:17:57</c:v>
                </c:pt>
                <c:pt idx="17162">
                  <c:v>19:17:58</c:v>
                </c:pt>
                <c:pt idx="17163">
                  <c:v>19:17:59</c:v>
                </c:pt>
                <c:pt idx="17164">
                  <c:v>19:18:00</c:v>
                </c:pt>
                <c:pt idx="17165">
                  <c:v>19:18:01</c:v>
                </c:pt>
                <c:pt idx="17166">
                  <c:v>19:18:02</c:v>
                </c:pt>
                <c:pt idx="17167">
                  <c:v>19:18:03</c:v>
                </c:pt>
                <c:pt idx="17168">
                  <c:v>19:18:04</c:v>
                </c:pt>
                <c:pt idx="17169">
                  <c:v>19:18:05</c:v>
                </c:pt>
                <c:pt idx="17170">
                  <c:v>19:18:06</c:v>
                </c:pt>
                <c:pt idx="17171">
                  <c:v>19:18:07</c:v>
                </c:pt>
                <c:pt idx="17172">
                  <c:v>19:18:08</c:v>
                </c:pt>
                <c:pt idx="17173">
                  <c:v>19:18:09</c:v>
                </c:pt>
                <c:pt idx="17174">
                  <c:v>19:18:10</c:v>
                </c:pt>
                <c:pt idx="17175">
                  <c:v>19:18:11</c:v>
                </c:pt>
                <c:pt idx="17176">
                  <c:v>19:18:12</c:v>
                </c:pt>
                <c:pt idx="17177">
                  <c:v>19:18:13</c:v>
                </c:pt>
                <c:pt idx="17178">
                  <c:v>19:18:14</c:v>
                </c:pt>
                <c:pt idx="17179">
                  <c:v>19:18:15</c:v>
                </c:pt>
                <c:pt idx="17180">
                  <c:v>19:18:16</c:v>
                </c:pt>
                <c:pt idx="17181">
                  <c:v>19:18:17</c:v>
                </c:pt>
                <c:pt idx="17182">
                  <c:v>19:18:18</c:v>
                </c:pt>
                <c:pt idx="17183">
                  <c:v>19:18:19</c:v>
                </c:pt>
                <c:pt idx="17184">
                  <c:v>19:18:20</c:v>
                </c:pt>
                <c:pt idx="17185">
                  <c:v>19:18:21</c:v>
                </c:pt>
                <c:pt idx="17186">
                  <c:v>19:18:22</c:v>
                </c:pt>
                <c:pt idx="17187">
                  <c:v>19:18:23</c:v>
                </c:pt>
                <c:pt idx="17188">
                  <c:v>19:18:24</c:v>
                </c:pt>
                <c:pt idx="17189">
                  <c:v>19:18:25</c:v>
                </c:pt>
                <c:pt idx="17190">
                  <c:v>19:18:26</c:v>
                </c:pt>
                <c:pt idx="17191">
                  <c:v>19:18:27</c:v>
                </c:pt>
                <c:pt idx="17192">
                  <c:v>19:18:28</c:v>
                </c:pt>
                <c:pt idx="17193">
                  <c:v>19:18:29</c:v>
                </c:pt>
                <c:pt idx="17194">
                  <c:v>19:18:30</c:v>
                </c:pt>
                <c:pt idx="17195">
                  <c:v>19:18:31</c:v>
                </c:pt>
                <c:pt idx="17196">
                  <c:v>19:18:32</c:v>
                </c:pt>
                <c:pt idx="17197">
                  <c:v>19:18:33</c:v>
                </c:pt>
                <c:pt idx="17198">
                  <c:v>19:18:34</c:v>
                </c:pt>
                <c:pt idx="17199">
                  <c:v>19:18:35</c:v>
                </c:pt>
                <c:pt idx="17200">
                  <c:v>19:18:36</c:v>
                </c:pt>
                <c:pt idx="17201">
                  <c:v>19:18:37</c:v>
                </c:pt>
                <c:pt idx="17202">
                  <c:v>19:18:38</c:v>
                </c:pt>
                <c:pt idx="17203">
                  <c:v>19:18:39</c:v>
                </c:pt>
                <c:pt idx="17204">
                  <c:v>19:18:40</c:v>
                </c:pt>
                <c:pt idx="17205">
                  <c:v>19:18:41</c:v>
                </c:pt>
                <c:pt idx="17206">
                  <c:v>19:18:42</c:v>
                </c:pt>
                <c:pt idx="17207">
                  <c:v>19:18:43</c:v>
                </c:pt>
                <c:pt idx="17208">
                  <c:v>19:18:44</c:v>
                </c:pt>
                <c:pt idx="17209">
                  <c:v>19:18:45</c:v>
                </c:pt>
                <c:pt idx="17210">
                  <c:v>19:18:46</c:v>
                </c:pt>
                <c:pt idx="17211">
                  <c:v>19:18:47</c:v>
                </c:pt>
                <c:pt idx="17212">
                  <c:v>19:18:48</c:v>
                </c:pt>
                <c:pt idx="17213">
                  <c:v>19:18:49</c:v>
                </c:pt>
                <c:pt idx="17214">
                  <c:v>19:18:50</c:v>
                </c:pt>
                <c:pt idx="17215">
                  <c:v>19:18:51</c:v>
                </c:pt>
                <c:pt idx="17216">
                  <c:v>19:18:52</c:v>
                </c:pt>
                <c:pt idx="17217">
                  <c:v>19:18:53</c:v>
                </c:pt>
                <c:pt idx="17218">
                  <c:v>19:18:54</c:v>
                </c:pt>
                <c:pt idx="17219">
                  <c:v>19:18:55</c:v>
                </c:pt>
                <c:pt idx="17220">
                  <c:v>19:18:56</c:v>
                </c:pt>
                <c:pt idx="17221">
                  <c:v>19:18:57</c:v>
                </c:pt>
                <c:pt idx="17222">
                  <c:v>19:18:58</c:v>
                </c:pt>
                <c:pt idx="17223">
                  <c:v>19:18:59</c:v>
                </c:pt>
                <c:pt idx="17224">
                  <c:v>19:19:00</c:v>
                </c:pt>
                <c:pt idx="17225">
                  <c:v>19:19:01</c:v>
                </c:pt>
                <c:pt idx="17226">
                  <c:v>19:19:02</c:v>
                </c:pt>
                <c:pt idx="17227">
                  <c:v>19:19:03</c:v>
                </c:pt>
                <c:pt idx="17228">
                  <c:v>19:19:04</c:v>
                </c:pt>
                <c:pt idx="17229">
                  <c:v>19:19:05</c:v>
                </c:pt>
                <c:pt idx="17230">
                  <c:v>19:19:06</c:v>
                </c:pt>
                <c:pt idx="17231">
                  <c:v>19:19:07</c:v>
                </c:pt>
                <c:pt idx="17232">
                  <c:v>19:19:08</c:v>
                </c:pt>
                <c:pt idx="17233">
                  <c:v>19:19:09</c:v>
                </c:pt>
                <c:pt idx="17234">
                  <c:v>19:19:10</c:v>
                </c:pt>
                <c:pt idx="17235">
                  <c:v>19:19:11</c:v>
                </c:pt>
                <c:pt idx="17236">
                  <c:v>19:19:12</c:v>
                </c:pt>
                <c:pt idx="17237">
                  <c:v>19:19:13</c:v>
                </c:pt>
                <c:pt idx="17238">
                  <c:v>19:19:14</c:v>
                </c:pt>
                <c:pt idx="17239">
                  <c:v>19:19:15</c:v>
                </c:pt>
                <c:pt idx="17240">
                  <c:v>19:19:16</c:v>
                </c:pt>
                <c:pt idx="17241">
                  <c:v>19:19:17</c:v>
                </c:pt>
                <c:pt idx="17242">
                  <c:v>19:19:18</c:v>
                </c:pt>
                <c:pt idx="17243">
                  <c:v>19:19:19</c:v>
                </c:pt>
                <c:pt idx="17244">
                  <c:v>19:19:20</c:v>
                </c:pt>
                <c:pt idx="17245">
                  <c:v>19:19:21</c:v>
                </c:pt>
                <c:pt idx="17246">
                  <c:v>19:19:22</c:v>
                </c:pt>
                <c:pt idx="17247">
                  <c:v>19:19:23</c:v>
                </c:pt>
                <c:pt idx="17248">
                  <c:v>19:19:24</c:v>
                </c:pt>
                <c:pt idx="17249">
                  <c:v>19:19:25</c:v>
                </c:pt>
                <c:pt idx="17250">
                  <c:v>19:19:26</c:v>
                </c:pt>
                <c:pt idx="17251">
                  <c:v>19:19:27</c:v>
                </c:pt>
                <c:pt idx="17252">
                  <c:v>19:19:28</c:v>
                </c:pt>
                <c:pt idx="17253">
                  <c:v>19:19:29</c:v>
                </c:pt>
                <c:pt idx="17254">
                  <c:v>19:19:30</c:v>
                </c:pt>
                <c:pt idx="17255">
                  <c:v>19:19:31</c:v>
                </c:pt>
                <c:pt idx="17256">
                  <c:v>19:19:32</c:v>
                </c:pt>
                <c:pt idx="17257">
                  <c:v>19:19:33</c:v>
                </c:pt>
                <c:pt idx="17258">
                  <c:v>19:19:34</c:v>
                </c:pt>
                <c:pt idx="17259">
                  <c:v>19:19:35</c:v>
                </c:pt>
                <c:pt idx="17260">
                  <c:v>19:19:36</c:v>
                </c:pt>
                <c:pt idx="17261">
                  <c:v>19:19:37</c:v>
                </c:pt>
                <c:pt idx="17262">
                  <c:v>19:19:38</c:v>
                </c:pt>
                <c:pt idx="17263">
                  <c:v>19:19:39</c:v>
                </c:pt>
                <c:pt idx="17264">
                  <c:v>19:19:40</c:v>
                </c:pt>
                <c:pt idx="17265">
                  <c:v>19:19:41</c:v>
                </c:pt>
                <c:pt idx="17266">
                  <c:v>19:19:42</c:v>
                </c:pt>
                <c:pt idx="17267">
                  <c:v>19:19:43</c:v>
                </c:pt>
                <c:pt idx="17268">
                  <c:v>19:19:44</c:v>
                </c:pt>
                <c:pt idx="17269">
                  <c:v>19:19:45</c:v>
                </c:pt>
                <c:pt idx="17270">
                  <c:v>19:19:46</c:v>
                </c:pt>
                <c:pt idx="17271">
                  <c:v>19:19:47</c:v>
                </c:pt>
                <c:pt idx="17272">
                  <c:v>19:19:48</c:v>
                </c:pt>
                <c:pt idx="17273">
                  <c:v>19:19:49</c:v>
                </c:pt>
                <c:pt idx="17274">
                  <c:v>19:19:50</c:v>
                </c:pt>
                <c:pt idx="17275">
                  <c:v>19:19:51</c:v>
                </c:pt>
                <c:pt idx="17276">
                  <c:v>19:19:52</c:v>
                </c:pt>
                <c:pt idx="17277">
                  <c:v>19:19:53</c:v>
                </c:pt>
                <c:pt idx="17278">
                  <c:v>19:19:54</c:v>
                </c:pt>
                <c:pt idx="17279">
                  <c:v>19:19:55</c:v>
                </c:pt>
                <c:pt idx="17280">
                  <c:v>19:19:56</c:v>
                </c:pt>
                <c:pt idx="17281">
                  <c:v>19:19:57</c:v>
                </c:pt>
                <c:pt idx="17282">
                  <c:v>19:19:58</c:v>
                </c:pt>
                <c:pt idx="17283">
                  <c:v>19:19:59</c:v>
                </c:pt>
                <c:pt idx="17284">
                  <c:v>19:20:00</c:v>
                </c:pt>
                <c:pt idx="17285">
                  <c:v>19:20:01</c:v>
                </c:pt>
                <c:pt idx="17286">
                  <c:v>19:20:02</c:v>
                </c:pt>
                <c:pt idx="17287">
                  <c:v>19:20:03</c:v>
                </c:pt>
                <c:pt idx="17288">
                  <c:v>19:20:04</c:v>
                </c:pt>
                <c:pt idx="17289">
                  <c:v>19:20:05</c:v>
                </c:pt>
                <c:pt idx="17290">
                  <c:v>19:20:06</c:v>
                </c:pt>
                <c:pt idx="17291">
                  <c:v>19:20:07</c:v>
                </c:pt>
                <c:pt idx="17292">
                  <c:v>19:20:08</c:v>
                </c:pt>
                <c:pt idx="17293">
                  <c:v>19:20:09</c:v>
                </c:pt>
                <c:pt idx="17294">
                  <c:v>19:20:10</c:v>
                </c:pt>
                <c:pt idx="17295">
                  <c:v>19:20:11</c:v>
                </c:pt>
                <c:pt idx="17296">
                  <c:v>19:20:12</c:v>
                </c:pt>
                <c:pt idx="17297">
                  <c:v>19:20:13</c:v>
                </c:pt>
                <c:pt idx="17298">
                  <c:v>19:20:14</c:v>
                </c:pt>
                <c:pt idx="17299">
                  <c:v>19:20:15</c:v>
                </c:pt>
                <c:pt idx="17300">
                  <c:v>19:20:16</c:v>
                </c:pt>
                <c:pt idx="17301">
                  <c:v>19:20:17</c:v>
                </c:pt>
                <c:pt idx="17302">
                  <c:v>19:20:18</c:v>
                </c:pt>
                <c:pt idx="17303">
                  <c:v>19:20:19</c:v>
                </c:pt>
                <c:pt idx="17304">
                  <c:v>19:20:20</c:v>
                </c:pt>
                <c:pt idx="17305">
                  <c:v>19:20:21</c:v>
                </c:pt>
                <c:pt idx="17306">
                  <c:v>19:20:22</c:v>
                </c:pt>
                <c:pt idx="17307">
                  <c:v>19:20:23</c:v>
                </c:pt>
                <c:pt idx="17308">
                  <c:v>19:20:24</c:v>
                </c:pt>
                <c:pt idx="17309">
                  <c:v>19:20:25</c:v>
                </c:pt>
                <c:pt idx="17310">
                  <c:v>19:20:26</c:v>
                </c:pt>
                <c:pt idx="17311">
                  <c:v>19:20:27</c:v>
                </c:pt>
                <c:pt idx="17312">
                  <c:v>19:20:28</c:v>
                </c:pt>
                <c:pt idx="17313">
                  <c:v>19:20:29</c:v>
                </c:pt>
                <c:pt idx="17314">
                  <c:v>19:20:30</c:v>
                </c:pt>
                <c:pt idx="17315">
                  <c:v>19:20:31</c:v>
                </c:pt>
                <c:pt idx="17316">
                  <c:v>19:20:32</c:v>
                </c:pt>
                <c:pt idx="17317">
                  <c:v>19:20:33</c:v>
                </c:pt>
                <c:pt idx="17318">
                  <c:v>19:20:34</c:v>
                </c:pt>
                <c:pt idx="17319">
                  <c:v>19:20:35</c:v>
                </c:pt>
                <c:pt idx="17320">
                  <c:v>19:20:36</c:v>
                </c:pt>
                <c:pt idx="17321">
                  <c:v>19:20:37</c:v>
                </c:pt>
                <c:pt idx="17322">
                  <c:v>19:20:38</c:v>
                </c:pt>
                <c:pt idx="17323">
                  <c:v>19:20:39</c:v>
                </c:pt>
                <c:pt idx="17324">
                  <c:v>19:20:40</c:v>
                </c:pt>
                <c:pt idx="17325">
                  <c:v>19:20:41</c:v>
                </c:pt>
                <c:pt idx="17326">
                  <c:v>19:20:42</c:v>
                </c:pt>
                <c:pt idx="17327">
                  <c:v>19:20:43</c:v>
                </c:pt>
                <c:pt idx="17328">
                  <c:v>19:20:44</c:v>
                </c:pt>
                <c:pt idx="17329">
                  <c:v>19:20:45</c:v>
                </c:pt>
                <c:pt idx="17330">
                  <c:v>19:20:46</c:v>
                </c:pt>
                <c:pt idx="17331">
                  <c:v>19:20:47</c:v>
                </c:pt>
                <c:pt idx="17332">
                  <c:v>19:20:48</c:v>
                </c:pt>
                <c:pt idx="17333">
                  <c:v>19:20:49</c:v>
                </c:pt>
                <c:pt idx="17334">
                  <c:v>19:20:50</c:v>
                </c:pt>
                <c:pt idx="17335">
                  <c:v>19:20:51</c:v>
                </c:pt>
                <c:pt idx="17336">
                  <c:v>19:20:52</c:v>
                </c:pt>
                <c:pt idx="17337">
                  <c:v>19:20:53</c:v>
                </c:pt>
                <c:pt idx="17338">
                  <c:v>19:20:54</c:v>
                </c:pt>
                <c:pt idx="17339">
                  <c:v>19:20:55</c:v>
                </c:pt>
                <c:pt idx="17340">
                  <c:v>19:20:56</c:v>
                </c:pt>
                <c:pt idx="17341">
                  <c:v>19:20:57</c:v>
                </c:pt>
                <c:pt idx="17342">
                  <c:v>19:20:58</c:v>
                </c:pt>
                <c:pt idx="17343">
                  <c:v>19:20:59</c:v>
                </c:pt>
                <c:pt idx="17344">
                  <c:v>19:21:00</c:v>
                </c:pt>
                <c:pt idx="17345">
                  <c:v>19:21:01</c:v>
                </c:pt>
                <c:pt idx="17346">
                  <c:v>19:21:02</c:v>
                </c:pt>
                <c:pt idx="17347">
                  <c:v>19:21:03</c:v>
                </c:pt>
                <c:pt idx="17348">
                  <c:v>19:21:04</c:v>
                </c:pt>
                <c:pt idx="17349">
                  <c:v>19:21:05</c:v>
                </c:pt>
                <c:pt idx="17350">
                  <c:v>19:21:06</c:v>
                </c:pt>
                <c:pt idx="17351">
                  <c:v>19:21:07</c:v>
                </c:pt>
                <c:pt idx="17352">
                  <c:v>19:21:08</c:v>
                </c:pt>
                <c:pt idx="17353">
                  <c:v>19:21:09</c:v>
                </c:pt>
                <c:pt idx="17354">
                  <c:v>19:21:10</c:v>
                </c:pt>
                <c:pt idx="17355">
                  <c:v>19:21:11</c:v>
                </c:pt>
                <c:pt idx="17356">
                  <c:v>19:21:12</c:v>
                </c:pt>
                <c:pt idx="17357">
                  <c:v>19:21:13</c:v>
                </c:pt>
                <c:pt idx="17358">
                  <c:v>19:21:14</c:v>
                </c:pt>
                <c:pt idx="17359">
                  <c:v>19:21:15</c:v>
                </c:pt>
                <c:pt idx="17360">
                  <c:v>19:21:16</c:v>
                </c:pt>
                <c:pt idx="17361">
                  <c:v>19:21:17</c:v>
                </c:pt>
                <c:pt idx="17362">
                  <c:v>19:21:18</c:v>
                </c:pt>
                <c:pt idx="17363">
                  <c:v>19:21:19</c:v>
                </c:pt>
                <c:pt idx="17364">
                  <c:v>19:21:20</c:v>
                </c:pt>
                <c:pt idx="17365">
                  <c:v>19:21:21</c:v>
                </c:pt>
                <c:pt idx="17366">
                  <c:v>19:21:22</c:v>
                </c:pt>
                <c:pt idx="17367">
                  <c:v>19:21:23</c:v>
                </c:pt>
                <c:pt idx="17368">
                  <c:v>19:21:24</c:v>
                </c:pt>
                <c:pt idx="17369">
                  <c:v>19:21:25</c:v>
                </c:pt>
                <c:pt idx="17370">
                  <c:v>19:21:26</c:v>
                </c:pt>
                <c:pt idx="17371">
                  <c:v>19:21:27</c:v>
                </c:pt>
                <c:pt idx="17372">
                  <c:v>19:21:28</c:v>
                </c:pt>
                <c:pt idx="17373">
                  <c:v>19:21:29</c:v>
                </c:pt>
                <c:pt idx="17374">
                  <c:v>19:21:30</c:v>
                </c:pt>
                <c:pt idx="17375">
                  <c:v>19:21:31</c:v>
                </c:pt>
                <c:pt idx="17376">
                  <c:v>19:21:32</c:v>
                </c:pt>
                <c:pt idx="17377">
                  <c:v>19:21:33</c:v>
                </c:pt>
                <c:pt idx="17378">
                  <c:v>19:21:34</c:v>
                </c:pt>
                <c:pt idx="17379">
                  <c:v>19:21:35</c:v>
                </c:pt>
                <c:pt idx="17380">
                  <c:v>19:21:36</c:v>
                </c:pt>
                <c:pt idx="17381">
                  <c:v>19:21:37</c:v>
                </c:pt>
                <c:pt idx="17382">
                  <c:v>19:21:38</c:v>
                </c:pt>
                <c:pt idx="17383">
                  <c:v>19:21:39</c:v>
                </c:pt>
                <c:pt idx="17384">
                  <c:v>19:21:40</c:v>
                </c:pt>
                <c:pt idx="17385">
                  <c:v>19:21:41</c:v>
                </c:pt>
                <c:pt idx="17386">
                  <c:v>19:21:42</c:v>
                </c:pt>
                <c:pt idx="17387">
                  <c:v>19:21:43</c:v>
                </c:pt>
                <c:pt idx="17388">
                  <c:v>19:21:44</c:v>
                </c:pt>
                <c:pt idx="17389">
                  <c:v>19:21:45</c:v>
                </c:pt>
                <c:pt idx="17390">
                  <c:v>19:21:46</c:v>
                </c:pt>
                <c:pt idx="17391">
                  <c:v>19:21:47</c:v>
                </c:pt>
                <c:pt idx="17392">
                  <c:v>19:21:48</c:v>
                </c:pt>
                <c:pt idx="17393">
                  <c:v>19:21:49</c:v>
                </c:pt>
                <c:pt idx="17394">
                  <c:v>19:21:50</c:v>
                </c:pt>
                <c:pt idx="17395">
                  <c:v>19:21:51</c:v>
                </c:pt>
                <c:pt idx="17396">
                  <c:v>19:21:52</c:v>
                </c:pt>
                <c:pt idx="17397">
                  <c:v>19:21:53</c:v>
                </c:pt>
                <c:pt idx="17398">
                  <c:v>19:21:54</c:v>
                </c:pt>
                <c:pt idx="17399">
                  <c:v>19:21:55</c:v>
                </c:pt>
                <c:pt idx="17400">
                  <c:v>19:21:56</c:v>
                </c:pt>
                <c:pt idx="17401">
                  <c:v>19:21:57</c:v>
                </c:pt>
                <c:pt idx="17402">
                  <c:v>19:21:58</c:v>
                </c:pt>
                <c:pt idx="17403">
                  <c:v>19:21:59</c:v>
                </c:pt>
                <c:pt idx="17404">
                  <c:v>19:22:00</c:v>
                </c:pt>
                <c:pt idx="17405">
                  <c:v>19:22:01</c:v>
                </c:pt>
                <c:pt idx="17406">
                  <c:v>19:22:02</c:v>
                </c:pt>
                <c:pt idx="17407">
                  <c:v>19:22:03</c:v>
                </c:pt>
                <c:pt idx="17408">
                  <c:v>19:22:04</c:v>
                </c:pt>
                <c:pt idx="17409">
                  <c:v>19:22:05</c:v>
                </c:pt>
                <c:pt idx="17410">
                  <c:v>19:22:06</c:v>
                </c:pt>
                <c:pt idx="17411">
                  <c:v>19:22:07</c:v>
                </c:pt>
                <c:pt idx="17412">
                  <c:v>19:22:08</c:v>
                </c:pt>
                <c:pt idx="17413">
                  <c:v>19:22:09</c:v>
                </c:pt>
                <c:pt idx="17414">
                  <c:v>19:22:10</c:v>
                </c:pt>
                <c:pt idx="17415">
                  <c:v>19:22:11</c:v>
                </c:pt>
                <c:pt idx="17416">
                  <c:v>19:22:12</c:v>
                </c:pt>
                <c:pt idx="17417">
                  <c:v>19:22:13</c:v>
                </c:pt>
                <c:pt idx="17418">
                  <c:v>19:22:14</c:v>
                </c:pt>
                <c:pt idx="17419">
                  <c:v>19:22:15</c:v>
                </c:pt>
                <c:pt idx="17420">
                  <c:v>19:22:16</c:v>
                </c:pt>
                <c:pt idx="17421">
                  <c:v>19:22:17</c:v>
                </c:pt>
                <c:pt idx="17422">
                  <c:v>19:22:18</c:v>
                </c:pt>
                <c:pt idx="17423">
                  <c:v>19:22:19</c:v>
                </c:pt>
                <c:pt idx="17424">
                  <c:v>19:22:20</c:v>
                </c:pt>
                <c:pt idx="17425">
                  <c:v>19:22:21</c:v>
                </c:pt>
                <c:pt idx="17426">
                  <c:v>19:22:22</c:v>
                </c:pt>
                <c:pt idx="17427">
                  <c:v>19:22:23</c:v>
                </c:pt>
                <c:pt idx="17428">
                  <c:v>19:22:24</c:v>
                </c:pt>
                <c:pt idx="17429">
                  <c:v>19:22:25</c:v>
                </c:pt>
                <c:pt idx="17430">
                  <c:v>19:22:26</c:v>
                </c:pt>
                <c:pt idx="17431">
                  <c:v>19:22:27</c:v>
                </c:pt>
                <c:pt idx="17432">
                  <c:v>19:22:28</c:v>
                </c:pt>
                <c:pt idx="17433">
                  <c:v>19:22:29</c:v>
                </c:pt>
                <c:pt idx="17434">
                  <c:v>19:22:30</c:v>
                </c:pt>
                <c:pt idx="17435">
                  <c:v>19:22:31</c:v>
                </c:pt>
                <c:pt idx="17436">
                  <c:v>19:22:32</c:v>
                </c:pt>
                <c:pt idx="17437">
                  <c:v>19:22:33</c:v>
                </c:pt>
                <c:pt idx="17438">
                  <c:v>19:22:34</c:v>
                </c:pt>
                <c:pt idx="17439">
                  <c:v>19:22:35</c:v>
                </c:pt>
                <c:pt idx="17440">
                  <c:v>19:22:36</c:v>
                </c:pt>
                <c:pt idx="17441">
                  <c:v>19:22:37</c:v>
                </c:pt>
                <c:pt idx="17442">
                  <c:v>19:22:38</c:v>
                </c:pt>
                <c:pt idx="17443">
                  <c:v>19:22:39</c:v>
                </c:pt>
                <c:pt idx="17444">
                  <c:v>19:22:40</c:v>
                </c:pt>
                <c:pt idx="17445">
                  <c:v>19:22:41</c:v>
                </c:pt>
                <c:pt idx="17446">
                  <c:v>19:22:42</c:v>
                </c:pt>
                <c:pt idx="17447">
                  <c:v>19:22:43</c:v>
                </c:pt>
                <c:pt idx="17448">
                  <c:v>19:22:44</c:v>
                </c:pt>
                <c:pt idx="17449">
                  <c:v>19:22:45</c:v>
                </c:pt>
                <c:pt idx="17450">
                  <c:v>19:22:46</c:v>
                </c:pt>
                <c:pt idx="17451">
                  <c:v>19:22:47</c:v>
                </c:pt>
                <c:pt idx="17452">
                  <c:v>19:22:48</c:v>
                </c:pt>
                <c:pt idx="17453">
                  <c:v>19:22:49</c:v>
                </c:pt>
                <c:pt idx="17454">
                  <c:v>19:22:50</c:v>
                </c:pt>
                <c:pt idx="17455">
                  <c:v>19:22:51</c:v>
                </c:pt>
                <c:pt idx="17456">
                  <c:v>19:22:52</c:v>
                </c:pt>
                <c:pt idx="17457">
                  <c:v>19:22:53</c:v>
                </c:pt>
                <c:pt idx="17458">
                  <c:v>19:22:54</c:v>
                </c:pt>
                <c:pt idx="17459">
                  <c:v>19:22:55</c:v>
                </c:pt>
                <c:pt idx="17460">
                  <c:v>19:22:56</c:v>
                </c:pt>
                <c:pt idx="17461">
                  <c:v>19:22:57</c:v>
                </c:pt>
                <c:pt idx="17462">
                  <c:v>19:22:58</c:v>
                </c:pt>
                <c:pt idx="17463">
                  <c:v>19:22:59</c:v>
                </c:pt>
                <c:pt idx="17464">
                  <c:v>19:23:00</c:v>
                </c:pt>
                <c:pt idx="17465">
                  <c:v>19:23:01</c:v>
                </c:pt>
                <c:pt idx="17466">
                  <c:v>19:23:02</c:v>
                </c:pt>
                <c:pt idx="17467">
                  <c:v>19:23:03</c:v>
                </c:pt>
                <c:pt idx="17468">
                  <c:v>19:23:04</c:v>
                </c:pt>
                <c:pt idx="17469">
                  <c:v>19:23:05</c:v>
                </c:pt>
                <c:pt idx="17470">
                  <c:v>19:23:06</c:v>
                </c:pt>
                <c:pt idx="17471">
                  <c:v>19:23:07</c:v>
                </c:pt>
                <c:pt idx="17472">
                  <c:v>19:23:08</c:v>
                </c:pt>
                <c:pt idx="17473">
                  <c:v>19:23:09</c:v>
                </c:pt>
                <c:pt idx="17474">
                  <c:v>19:23:10</c:v>
                </c:pt>
                <c:pt idx="17475">
                  <c:v>19:23:11</c:v>
                </c:pt>
                <c:pt idx="17476">
                  <c:v>19:23:12</c:v>
                </c:pt>
                <c:pt idx="17477">
                  <c:v>19:23:13</c:v>
                </c:pt>
                <c:pt idx="17478">
                  <c:v>19:23:14</c:v>
                </c:pt>
                <c:pt idx="17479">
                  <c:v>19:23:15</c:v>
                </c:pt>
                <c:pt idx="17480">
                  <c:v>19:23:16</c:v>
                </c:pt>
                <c:pt idx="17481">
                  <c:v>19:23:17</c:v>
                </c:pt>
                <c:pt idx="17482">
                  <c:v>19:23:18</c:v>
                </c:pt>
                <c:pt idx="17483">
                  <c:v>19:23:19</c:v>
                </c:pt>
                <c:pt idx="17484">
                  <c:v>19:23:20</c:v>
                </c:pt>
                <c:pt idx="17485">
                  <c:v>19:23:21</c:v>
                </c:pt>
                <c:pt idx="17486">
                  <c:v>19:23:22</c:v>
                </c:pt>
                <c:pt idx="17487">
                  <c:v>19:23:23</c:v>
                </c:pt>
                <c:pt idx="17488">
                  <c:v>19:23:24</c:v>
                </c:pt>
                <c:pt idx="17489">
                  <c:v>19:23:25</c:v>
                </c:pt>
                <c:pt idx="17490">
                  <c:v>19:23:26</c:v>
                </c:pt>
                <c:pt idx="17491">
                  <c:v>19:23:27</c:v>
                </c:pt>
                <c:pt idx="17492">
                  <c:v>19:23:28</c:v>
                </c:pt>
                <c:pt idx="17493">
                  <c:v>19:23:29</c:v>
                </c:pt>
                <c:pt idx="17494">
                  <c:v>19:23:30</c:v>
                </c:pt>
                <c:pt idx="17495">
                  <c:v>19:23:31</c:v>
                </c:pt>
                <c:pt idx="17496">
                  <c:v>19:23:32</c:v>
                </c:pt>
                <c:pt idx="17497">
                  <c:v>19:23:33</c:v>
                </c:pt>
                <c:pt idx="17498">
                  <c:v>19:23:34</c:v>
                </c:pt>
                <c:pt idx="17499">
                  <c:v>19:23:35</c:v>
                </c:pt>
                <c:pt idx="17500">
                  <c:v>19:23:36</c:v>
                </c:pt>
                <c:pt idx="17501">
                  <c:v>19:23:37</c:v>
                </c:pt>
                <c:pt idx="17502">
                  <c:v>19:23:38</c:v>
                </c:pt>
                <c:pt idx="17503">
                  <c:v>19:23:39</c:v>
                </c:pt>
                <c:pt idx="17504">
                  <c:v>19:23:40</c:v>
                </c:pt>
                <c:pt idx="17505">
                  <c:v>19:23:41</c:v>
                </c:pt>
                <c:pt idx="17506">
                  <c:v>19:23:42</c:v>
                </c:pt>
                <c:pt idx="17507">
                  <c:v>19:23:43</c:v>
                </c:pt>
                <c:pt idx="17508">
                  <c:v>19:23:44</c:v>
                </c:pt>
                <c:pt idx="17509">
                  <c:v>19:23:45</c:v>
                </c:pt>
                <c:pt idx="17510">
                  <c:v>19:23:46</c:v>
                </c:pt>
                <c:pt idx="17511">
                  <c:v>19:23:47</c:v>
                </c:pt>
                <c:pt idx="17512">
                  <c:v>19:23:48</c:v>
                </c:pt>
                <c:pt idx="17513">
                  <c:v>19:23:49</c:v>
                </c:pt>
                <c:pt idx="17514">
                  <c:v>19:23:50</c:v>
                </c:pt>
                <c:pt idx="17515">
                  <c:v>19:23:51</c:v>
                </c:pt>
                <c:pt idx="17516">
                  <c:v>19:23:52</c:v>
                </c:pt>
                <c:pt idx="17517">
                  <c:v>19:23:53</c:v>
                </c:pt>
                <c:pt idx="17518">
                  <c:v>19:23:54</c:v>
                </c:pt>
                <c:pt idx="17519">
                  <c:v>19:23:55</c:v>
                </c:pt>
                <c:pt idx="17520">
                  <c:v>19:23:56</c:v>
                </c:pt>
                <c:pt idx="17521">
                  <c:v>19:23:57</c:v>
                </c:pt>
                <c:pt idx="17522">
                  <c:v>19:23:58</c:v>
                </c:pt>
                <c:pt idx="17523">
                  <c:v>19:23:59</c:v>
                </c:pt>
                <c:pt idx="17524">
                  <c:v>19:24:00</c:v>
                </c:pt>
                <c:pt idx="17525">
                  <c:v>19:24:01</c:v>
                </c:pt>
                <c:pt idx="17526">
                  <c:v>19:24:02</c:v>
                </c:pt>
                <c:pt idx="17527">
                  <c:v>19:24:03</c:v>
                </c:pt>
                <c:pt idx="17528">
                  <c:v>19:24:04</c:v>
                </c:pt>
                <c:pt idx="17529">
                  <c:v>19:24:05</c:v>
                </c:pt>
                <c:pt idx="17530">
                  <c:v>19:24:06</c:v>
                </c:pt>
                <c:pt idx="17531">
                  <c:v>19:24:07</c:v>
                </c:pt>
                <c:pt idx="17532">
                  <c:v>19:24:08</c:v>
                </c:pt>
                <c:pt idx="17533">
                  <c:v>19:24:09</c:v>
                </c:pt>
                <c:pt idx="17534">
                  <c:v>19:24:10</c:v>
                </c:pt>
                <c:pt idx="17535">
                  <c:v>19:24:11</c:v>
                </c:pt>
                <c:pt idx="17536">
                  <c:v>19:24:12</c:v>
                </c:pt>
                <c:pt idx="17537">
                  <c:v>19:24:13</c:v>
                </c:pt>
                <c:pt idx="17538">
                  <c:v>19:24:14</c:v>
                </c:pt>
                <c:pt idx="17539">
                  <c:v>19:24:15</c:v>
                </c:pt>
                <c:pt idx="17540">
                  <c:v>19:24:16</c:v>
                </c:pt>
                <c:pt idx="17541">
                  <c:v>19:24:17</c:v>
                </c:pt>
                <c:pt idx="17542">
                  <c:v>19:24:18</c:v>
                </c:pt>
                <c:pt idx="17543">
                  <c:v>19:24:19</c:v>
                </c:pt>
                <c:pt idx="17544">
                  <c:v>19:24:20</c:v>
                </c:pt>
                <c:pt idx="17545">
                  <c:v>19:24:21</c:v>
                </c:pt>
                <c:pt idx="17546">
                  <c:v>19:24:22</c:v>
                </c:pt>
                <c:pt idx="17547">
                  <c:v>19:24:23</c:v>
                </c:pt>
                <c:pt idx="17548">
                  <c:v>19:24:24</c:v>
                </c:pt>
                <c:pt idx="17549">
                  <c:v>19:24:25</c:v>
                </c:pt>
                <c:pt idx="17550">
                  <c:v>19:24:26</c:v>
                </c:pt>
                <c:pt idx="17551">
                  <c:v>19:24:27</c:v>
                </c:pt>
                <c:pt idx="17552">
                  <c:v>19:24:28</c:v>
                </c:pt>
                <c:pt idx="17553">
                  <c:v>19:24:29</c:v>
                </c:pt>
                <c:pt idx="17554">
                  <c:v>19:24:30</c:v>
                </c:pt>
                <c:pt idx="17555">
                  <c:v>19:24:31</c:v>
                </c:pt>
                <c:pt idx="17556">
                  <c:v>19:24:32</c:v>
                </c:pt>
                <c:pt idx="17557">
                  <c:v>19:24:33</c:v>
                </c:pt>
                <c:pt idx="17558">
                  <c:v>19:24:34</c:v>
                </c:pt>
                <c:pt idx="17559">
                  <c:v>19:24:35</c:v>
                </c:pt>
                <c:pt idx="17560">
                  <c:v>19:24:36</c:v>
                </c:pt>
                <c:pt idx="17561">
                  <c:v>19:24:37</c:v>
                </c:pt>
                <c:pt idx="17562">
                  <c:v>19:24:38</c:v>
                </c:pt>
                <c:pt idx="17563">
                  <c:v>19:24:39</c:v>
                </c:pt>
                <c:pt idx="17564">
                  <c:v>19:24:40</c:v>
                </c:pt>
                <c:pt idx="17565">
                  <c:v>19:24:41</c:v>
                </c:pt>
                <c:pt idx="17566">
                  <c:v>19:24:42</c:v>
                </c:pt>
                <c:pt idx="17567">
                  <c:v>19:24:43</c:v>
                </c:pt>
                <c:pt idx="17568">
                  <c:v>19:24:44</c:v>
                </c:pt>
                <c:pt idx="17569">
                  <c:v>19:24:45</c:v>
                </c:pt>
                <c:pt idx="17570">
                  <c:v>19:24:46</c:v>
                </c:pt>
                <c:pt idx="17571">
                  <c:v>19:24:47</c:v>
                </c:pt>
                <c:pt idx="17572">
                  <c:v>19:24:48</c:v>
                </c:pt>
                <c:pt idx="17573">
                  <c:v>19:24:49</c:v>
                </c:pt>
                <c:pt idx="17574">
                  <c:v>19:24:50</c:v>
                </c:pt>
                <c:pt idx="17575">
                  <c:v>19:24:51</c:v>
                </c:pt>
                <c:pt idx="17576">
                  <c:v>19:24:52</c:v>
                </c:pt>
                <c:pt idx="17577">
                  <c:v>19:24:53</c:v>
                </c:pt>
                <c:pt idx="17578">
                  <c:v>19:24:54</c:v>
                </c:pt>
                <c:pt idx="17579">
                  <c:v>19:24:55</c:v>
                </c:pt>
                <c:pt idx="17580">
                  <c:v>19:24:56</c:v>
                </c:pt>
                <c:pt idx="17581">
                  <c:v>19:24:57</c:v>
                </c:pt>
                <c:pt idx="17582">
                  <c:v>19:24:58</c:v>
                </c:pt>
                <c:pt idx="17583">
                  <c:v>19:24:59</c:v>
                </c:pt>
                <c:pt idx="17584">
                  <c:v>19:25:00</c:v>
                </c:pt>
                <c:pt idx="17585">
                  <c:v>19:25:01</c:v>
                </c:pt>
                <c:pt idx="17586">
                  <c:v>19:25:02</c:v>
                </c:pt>
                <c:pt idx="17587">
                  <c:v>19:25:03</c:v>
                </c:pt>
                <c:pt idx="17588">
                  <c:v>19:25:04</c:v>
                </c:pt>
                <c:pt idx="17589">
                  <c:v>19:25:05</c:v>
                </c:pt>
                <c:pt idx="17590">
                  <c:v>19:25:06</c:v>
                </c:pt>
                <c:pt idx="17591">
                  <c:v>19:25:07</c:v>
                </c:pt>
                <c:pt idx="17592">
                  <c:v>19:25:08</c:v>
                </c:pt>
                <c:pt idx="17593">
                  <c:v>19:25:09</c:v>
                </c:pt>
                <c:pt idx="17594">
                  <c:v>19:25:10</c:v>
                </c:pt>
                <c:pt idx="17595">
                  <c:v>19:25:11</c:v>
                </c:pt>
                <c:pt idx="17596">
                  <c:v>19:25:12</c:v>
                </c:pt>
                <c:pt idx="17597">
                  <c:v>19:25:13</c:v>
                </c:pt>
                <c:pt idx="17598">
                  <c:v>19:25:14</c:v>
                </c:pt>
                <c:pt idx="17599">
                  <c:v>19:25:15</c:v>
                </c:pt>
                <c:pt idx="17600">
                  <c:v>19:25:16</c:v>
                </c:pt>
                <c:pt idx="17601">
                  <c:v>19:25:17</c:v>
                </c:pt>
                <c:pt idx="17602">
                  <c:v>19:25:18</c:v>
                </c:pt>
                <c:pt idx="17603">
                  <c:v>19:25:19</c:v>
                </c:pt>
                <c:pt idx="17604">
                  <c:v>19:25:20</c:v>
                </c:pt>
                <c:pt idx="17605">
                  <c:v>19:25:21</c:v>
                </c:pt>
                <c:pt idx="17606">
                  <c:v>19:25:22</c:v>
                </c:pt>
                <c:pt idx="17607">
                  <c:v>19:25:23</c:v>
                </c:pt>
                <c:pt idx="17608">
                  <c:v>19:25:24</c:v>
                </c:pt>
                <c:pt idx="17609">
                  <c:v>19:25:25</c:v>
                </c:pt>
                <c:pt idx="17610">
                  <c:v>19:25:26</c:v>
                </c:pt>
                <c:pt idx="17611">
                  <c:v>19:25:27</c:v>
                </c:pt>
                <c:pt idx="17612">
                  <c:v>19:25:28</c:v>
                </c:pt>
                <c:pt idx="17613">
                  <c:v>19:25:29</c:v>
                </c:pt>
                <c:pt idx="17614">
                  <c:v>19:25:30</c:v>
                </c:pt>
                <c:pt idx="17615">
                  <c:v>19:25:31</c:v>
                </c:pt>
                <c:pt idx="17616">
                  <c:v>19:25:32</c:v>
                </c:pt>
                <c:pt idx="17617">
                  <c:v>19:25:33</c:v>
                </c:pt>
                <c:pt idx="17618">
                  <c:v>19:25:34</c:v>
                </c:pt>
                <c:pt idx="17619">
                  <c:v>19:25:35</c:v>
                </c:pt>
                <c:pt idx="17620">
                  <c:v>19:25:36</c:v>
                </c:pt>
                <c:pt idx="17621">
                  <c:v>19:25:37</c:v>
                </c:pt>
                <c:pt idx="17622">
                  <c:v>19:25:38</c:v>
                </c:pt>
                <c:pt idx="17623">
                  <c:v>19:25:39</c:v>
                </c:pt>
                <c:pt idx="17624">
                  <c:v>19:25:40</c:v>
                </c:pt>
                <c:pt idx="17625">
                  <c:v>19:25:41</c:v>
                </c:pt>
                <c:pt idx="17626">
                  <c:v>19:25:42</c:v>
                </c:pt>
                <c:pt idx="17627">
                  <c:v>19:25:43</c:v>
                </c:pt>
                <c:pt idx="17628">
                  <c:v>19:25:44</c:v>
                </c:pt>
                <c:pt idx="17629">
                  <c:v>19:25:45</c:v>
                </c:pt>
                <c:pt idx="17630">
                  <c:v>19:25:46</c:v>
                </c:pt>
                <c:pt idx="17631">
                  <c:v>19:25:47</c:v>
                </c:pt>
                <c:pt idx="17632">
                  <c:v>19:25:48</c:v>
                </c:pt>
                <c:pt idx="17633">
                  <c:v>19:25:49</c:v>
                </c:pt>
                <c:pt idx="17634">
                  <c:v>19:25:50</c:v>
                </c:pt>
                <c:pt idx="17635">
                  <c:v>19:25:51</c:v>
                </c:pt>
                <c:pt idx="17636">
                  <c:v>19:25:52</c:v>
                </c:pt>
                <c:pt idx="17637">
                  <c:v>19:25:53</c:v>
                </c:pt>
                <c:pt idx="17638">
                  <c:v>19:25:54</c:v>
                </c:pt>
                <c:pt idx="17639">
                  <c:v>19:25:55</c:v>
                </c:pt>
                <c:pt idx="17640">
                  <c:v>19:25:56</c:v>
                </c:pt>
                <c:pt idx="17641">
                  <c:v>19:25:57</c:v>
                </c:pt>
                <c:pt idx="17642">
                  <c:v>19:25:58</c:v>
                </c:pt>
                <c:pt idx="17643">
                  <c:v>19:25:59</c:v>
                </c:pt>
                <c:pt idx="17644">
                  <c:v>19:26:00</c:v>
                </c:pt>
                <c:pt idx="17645">
                  <c:v>19:26:01</c:v>
                </c:pt>
                <c:pt idx="17646">
                  <c:v>19:26:02</c:v>
                </c:pt>
                <c:pt idx="17647">
                  <c:v>19:26:03</c:v>
                </c:pt>
                <c:pt idx="17648">
                  <c:v>19:26:04</c:v>
                </c:pt>
                <c:pt idx="17649">
                  <c:v>19:26:05</c:v>
                </c:pt>
                <c:pt idx="17650">
                  <c:v>19:26:06</c:v>
                </c:pt>
                <c:pt idx="17651">
                  <c:v>19:26:07</c:v>
                </c:pt>
                <c:pt idx="17652">
                  <c:v>19:26:08</c:v>
                </c:pt>
                <c:pt idx="17653">
                  <c:v>19:26:09</c:v>
                </c:pt>
                <c:pt idx="17654">
                  <c:v>19:26:10</c:v>
                </c:pt>
                <c:pt idx="17655">
                  <c:v>19:26:11</c:v>
                </c:pt>
                <c:pt idx="17656">
                  <c:v>19:26:12</c:v>
                </c:pt>
                <c:pt idx="17657">
                  <c:v>19:26:13</c:v>
                </c:pt>
                <c:pt idx="17658">
                  <c:v>19:26:14</c:v>
                </c:pt>
                <c:pt idx="17659">
                  <c:v>19:26:15</c:v>
                </c:pt>
                <c:pt idx="17660">
                  <c:v>19:26:16</c:v>
                </c:pt>
                <c:pt idx="17661">
                  <c:v>19:26:17</c:v>
                </c:pt>
                <c:pt idx="17662">
                  <c:v>19:26:18</c:v>
                </c:pt>
                <c:pt idx="17663">
                  <c:v>19:26:19</c:v>
                </c:pt>
                <c:pt idx="17664">
                  <c:v>19:26:20</c:v>
                </c:pt>
                <c:pt idx="17665">
                  <c:v>19:26:21</c:v>
                </c:pt>
                <c:pt idx="17666">
                  <c:v>19:26:22</c:v>
                </c:pt>
                <c:pt idx="17667">
                  <c:v>19:26:23</c:v>
                </c:pt>
                <c:pt idx="17668">
                  <c:v>19:26:24</c:v>
                </c:pt>
                <c:pt idx="17669">
                  <c:v>19:26:25</c:v>
                </c:pt>
                <c:pt idx="17670">
                  <c:v>19:26:26</c:v>
                </c:pt>
                <c:pt idx="17671">
                  <c:v>19:26:27</c:v>
                </c:pt>
                <c:pt idx="17672">
                  <c:v>19:26:28</c:v>
                </c:pt>
                <c:pt idx="17673">
                  <c:v>19:26:29</c:v>
                </c:pt>
                <c:pt idx="17674">
                  <c:v>19:26:30</c:v>
                </c:pt>
                <c:pt idx="17675">
                  <c:v>19:26:31</c:v>
                </c:pt>
                <c:pt idx="17676">
                  <c:v>19:26:32</c:v>
                </c:pt>
                <c:pt idx="17677">
                  <c:v>19:26:33</c:v>
                </c:pt>
                <c:pt idx="17678">
                  <c:v>19:26:34</c:v>
                </c:pt>
                <c:pt idx="17679">
                  <c:v>19:26:35</c:v>
                </c:pt>
                <c:pt idx="17680">
                  <c:v>19:26:36</c:v>
                </c:pt>
                <c:pt idx="17681">
                  <c:v>19:26:37</c:v>
                </c:pt>
                <c:pt idx="17682">
                  <c:v>19:26:38</c:v>
                </c:pt>
                <c:pt idx="17683">
                  <c:v>19:26:39</c:v>
                </c:pt>
                <c:pt idx="17684">
                  <c:v>19:26:40</c:v>
                </c:pt>
                <c:pt idx="17685">
                  <c:v>19:26:41</c:v>
                </c:pt>
                <c:pt idx="17686">
                  <c:v>19:26:42</c:v>
                </c:pt>
                <c:pt idx="17687">
                  <c:v>19:26:43</c:v>
                </c:pt>
                <c:pt idx="17688">
                  <c:v>19:26:44</c:v>
                </c:pt>
                <c:pt idx="17689">
                  <c:v>19:26:45</c:v>
                </c:pt>
                <c:pt idx="17690">
                  <c:v>19:26:46</c:v>
                </c:pt>
                <c:pt idx="17691">
                  <c:v>19:26:47</c:v>
                </c:pt>
                <c:pt idx="17692">
                  <c:v>19:26:48</c:v>
                </c:pt>
                <c:pt idx="17693">
                  <c:v>19:26:49</c:v>
                </c:pt>
                <c:pt idx="17694">
                  <c:v>19:26:50</c:v>
                </c:pt>
                <c:pt idx="17695">
                  <c:v>19:26:51</c:v>
                </c:pt>
                <c:pt idx="17696">
                  <c:v>19:26:52</c:v>
                </c:pt>
                <c:pt idx="17697">
                  <c:v>19:26:53</c:v>
                </c:pt>
                <c:pt idx="17698">
                  <c:v>19:26:54</c:v>
                </c:pt>
                <c:pt idx="17699">
                  <c:v>19:26:55</c:v>
                </c:pt>
                <c:pt idx="17700">
                  <c:v>19:26:56</c:v>
                </c:pt>
                <c:pt idx="17701">
                  <c:v>19:26:57</c:v>
                </c:pt>
                <c:pt idx="17702">
                  <c:v>19:26:58</c:v>
                </c:pt>
                <c:pt idx="17703">
                  <c:v>19:26:59</c:v>
                </c:pt>
                <c:pt idx="17704">
                  <c:v>19:27:00</c:v>
                </c:pt>
                <c:pt idx="17705">
                  <c:v>19:27:01</c:v>
                </c:pt>
                <c:pt idx="17706">
                  <c:v>19:27:02</c:v>
                </c:pt>
                <c:pt idx="17707">
                  <c:v>19:27:03</c:v>
                </c:pt>
                <c:pt idx="17708">
                  <c:v>19:27:04</c:v>
                </c:pt>
                <c:pt idx="17709">
                  <c:v>19:27:05</c:v>
                </c:pt>
                <c:pt idx="17710">
                  <c:v>19:27:06</c:v>
                </c:pt>
                <c:pt idx="17711">
                  <c:v>19:27:07</c:v>
                </c:pt>
                <c:pt idx="17712">
                  <c:v>19:27:08</c:v>
                </c:pt>
                <c:pt idx="17713">
                  <c:v>19:27:09</c:v>
                </c:pt>
                <c:pt idx="17714">
                  <c:v>19:27:10</c:v>
                </c:pt>
                <c:pt idx="17715">
                  <c:v>19:27:11</c:v>
                </c:pt>
                <c:pt idx="17716">
                  <c:v>19:27:12</c:v>
                </c:pt>
                <c:pt idx="17717">
                  <c:v>19:27:13</c:v>
                </c:pt>
                <c:pt idx="17718">
                  <c:v>19:27:14</c:v>
                </c:pt>
                <c:pt idx="17719">
                  <c:v>19:27:15</c:v>
                </c:pt>
                <c:pt idx="17720">
                  <c:v>19:27:16</c:v>
                </c:pt>
                <c:pt idx="17721">
                  <c:v>19:27:17</c:v>
                </c:pt>
                <c:pt idx="17722">
                  <c:v>19:27:18</c:v>
                </c:pt>
                <c:pt idx="17723">
                  <c:v>19:27:19</c:v>
                </c:pt>
                <c:pt idx="17724">
                  <c:v>19:27:20</c:v>
                </c:pt>
                <c:pt idx="17725">
                  <c:v>19:27:21</c:v>
                </c:pt>
                <c:pt idx="17726">
                  <c:v>19:27:22</c:v>
                </c:pt>
                <c:pt idx="17727">
                  <c:v>19:27:23</c:v>
                </c:pt>
                <c:pt idx="17728">
                  <c:v>19:27:24</c:v>
                </c:pt>
                <c:pt idx="17729">
                  <c:v>19:27:25</c:v>
                </c:pt>
                <c:pt idx="17730">
                  <c:v>19:27:26</c:v>
                </c:pt>
                <c:pt idx="17731">
                  <c:v>19:27:27</c:v>
                </c:pt>
                <c:pt idx="17732">
                  <c:v>19:27:28</c:v>
                </c:pt>
                <c:pt idx="17733">
                  <c:v>19:27:29</c:v>
                </c:pt>
                <c:pt idx="17734">
                  <c:v>19:27:30</c:v>
                </c:pt>
                <c:pt idx="17735">
                  <c:v>19:27:31</c:v>
                </c:pt>
                <c:pt idx="17736">
                  <c:v>19:27:32</c:v>
                </c:pt>
                <c:pt idx="17737">
                  <c:v>19:27:33</c:v>
                </c:pt>
                <c:pt idx="17738">
                  <c:v>19:27:34</c:v>
                </c:pt>
                <c:pt idx="17739">
                  <c:v>19:27:35</c:v>
                </c:pt>
                <c:pt idx="17740">
                  <c:v>19:27:36</c:v>
                </c:pt>
                <c:pt idx="17741">
                  <c:v>19:27:37</c:v>
                </c:pt>
                <c:pt idx="17742">
                  <c:v>19:27:38</c:v>
                </c:pt>
                <c:pt idx="17743">
                  <c:v>19:27:39</c:v>
                </c:pt>
                <c:pt idx="17744">
                  <c:v>19:27:40</c:v>
                </c:pt>
                <c:pt idx="17745">
                  <c:v>19:27:41</c:v>
                </c:pt>
                <c:pt idx="17746">
                  <c:v>19:27:42</c:v>
                </c:pt>
                <c:pt idx="17747">
                  <c:v>19:27:43</c:v>
                </c:pt>
                <c:pt idx="17748">
                  <c:v>19:27:44</c:v>
                </c:pt>
                <c:pt idx="17749">
                  <c:v>19:27:45</c:v>
                </c:pt>
                <c:pt idx="17750">
                  <c:v>19:27:46</c:v>
                </c:pt>
                <c:pt idx="17751">
                  <c:v>19:27:47</c:v>
                </c:pt>
                <c:pt idx="17752">
                  <c:v>19:27:48</c:v>
                </c:pt>
                <c:pt idx="17753">
                  <c:v>19:27:49</c:v>
                </c:pt>
                <c:pt idx="17754">
                  <c:v>19:27:50</c:v>
                </c:pt>
                <c:pt idx="17755">
                  <c:v>19:27:51</c:v>
                </c:pt>
                <c:pt idx="17756">
                  <c:v>19:27:52</c:v>
                </c:pt>
                <c:pt idx="17757">
                  <c:v>19:27:53</c:v>
                </c:pt>
                <c:pt idx="17758">
                  <c:v>19:27:54</c:v>
                </c:pt>
                <c:pt idx="17759">
                  <c:v>19:27:55</c:v>
                </c:pt>
                <c:pt idx="17760">
                  <c:v>19:27:56</c:v>
                </c:pt>
                <c:pt idx="17761">
                  <c:v>19:27:57</c:v>
                </c:pt>
                <c:pt idx="17762">
                  <c:v>19:27:58</c:v>
                </c:pt>
                <c:pt idx="17763">
                  <c:v>19:27:59</c:v>
                </c:pt>
                <c:pt idx="17764">
                  <c:v>19:28:00</c:v>
                </c:pt>
                <c:pt idx="17765">
                  <c:v>19:28:01</c:v>
                </c:pt>
                <c:pt idx="17766">
                  <c:v>19:28:02</c:v>
                </c:pt>
                <c:pt idx="17767">
                  <c:v>19:28:03</c:v>
                </c:pt>
                <c:pt idx="17768">
                  <c:v>19:28:04</c:v>
                </c:pt>
                <c:pt idx="17769">
                  <c:v>19:28:05</c:v>
                </c:pt>
                <c:pt idx="17770">
                  <c:v>19:28:06</c:v>
                </c:pt>
                <c:pt idx="17771">
                  <c:v>19:28:07</c:v>
                </c:pt>
                <c:pt idx="17772">
                  <c:v>19:28:08</c:v>
                </c:pt>
                <c:pt idx="17773">
                  <c:v>19:28:09</c:v>
                </c:pt>
                <c:pt idx="17774">
                  <c:v>19:28:10</c:v>
                </c:pt>
                <c:pt idx="17775">
                  <c:v>19:28:11</c:v>
                </c:pt>
                <c:pt idx="17776">
                  <c:v>19:28:12</c:v>
                </c:pt>
                <c:pt idx="17777">
                  <c:v>19:28:13</c:v>
                </c:pt>
                <c:pt idx="17778">
                  <c:v>19:28:14</c:v>
                </c:pt>
                <c:pt idx="17779">
                  <c:v>19:28:15</c:v>
                </c:pt>
                <c:pt idx="17780">
                  <c:v>19:28:16</c:v>
                </c:pt>
                <c:pt idx="17781">
                  <c:v>19:28:17</c:v>
                </c:pt>
                <c:pt idx="17782">
                  <c:v>19:28:18</c:v>
                </c:pt>
                <c:pt idx="17783">
                  <c:v>19:28:19</c:v>
                </c:pt>
                <c:pt idx="17784">
                  <c:v>19:28:20</c:v>
                </c:pt>
                <c:pt idx="17785">
                  <c:v>19:28:21</c:v>
                </c:pt>
                <c:pt idx="17786">
                  <c:v>19:28:22</c:v>
                </c:pt>
                <c:pt idx="17787">
                  <c:v>19:28:23</c:v>
                </c:pt>
                <c:pt idx="17788">
                  <c:v>19:28:24</c:v>
                </c:pt>
                <c:pt idx="17789">
                  <c:v>19:28:25</c:v>
                </c:pt>
                <c:pt idx="17790">
                  <c:v>19:28:26</c:v>
                </c:pt>
                <c:pt idx="17791">
                  <c:v>19:28:27</c:v>
                </c:pt>
                <c:pt idx="17792">
                  <c:v>19:28:28</c:v>
                </c:pt>
                <c:pt idx="17793">
                  <c:v>19:28:29</c:v>
                </c:pt>
                <c:pt idx="17794">
                  <c:v>19:28:30</c:v>
                </c:pt>
                <c:pt idx="17795">
                  <c:v>19:28:31</c:v>
                </c:pt>
                <c:pt idx="17796">
                  <c:v>19:28:32</c:v>
                </c:pt>
                <c:pt idx="17797">
                  <c:v>19:28:33</c:v>
                </c:pt>
                <c:pt idx="17798">
                  <c:v>19:28:34</c:v>
                </c:pt>
                <c:pt idx="17799">
                  <c:v>19:28:35</c:v>
                </c:pt>
                <c:pt idx="17800">
                  <c:v>19:28:36</c:v>
                </c:pt>
                <c:pt idx="17801">
                  <c:v>19:28:37</c:v>
                </c:pt>
                <c:pt idx="17802">
                  <c:v>19:28:38</c:v>
                </c:pt>
                <c:pt idx="17803">
                  <c:v>19:28:39</c:v>
                </c:pt>
                <c:pt idx="17804">
                  <c:v>19:28:40</c:v>
                </c:pt>
                <c:pt idx="17805">
                  <c:v>19:28:41</c:v>
                </c:pt>
                <c:pt idx="17806">
                  <c:v>19:28:42</c:v>
                </c:pt>
                <c:pt idx="17807">
                  <c:v>19:28:43</c:v>
                </c:pt>
                <c:pt idx="17808">
                  <c:v>19:28:44</c:v>
                </c:pt>
                <c:pt idx="17809">
                  <c:v>19:28:45</c:v>
                </c:pt>
                <c:pt idx="17810">
                  <c:v>19:28:46</c:v>
                </c:pt>
                <c:pt idx="17811">
                  <c:v>19:28:47</c:v>
                </c:pt>
                <c:pt idx="17812">
                  <c:v>19:28:48</c:v>
                </c:pt>
                <c:pt idx="17813">
                  <c:v>19:28:49</c:v>
                </c:pt>
                <c:pt idx="17814">
                  <c:v>19:28:50</c:v>
                </c:pt>
                <c:pt idx="17815">
                  <c:v>19:28:51</c:v>
                </c:pt>
                <c:pt idx="17816">
                  <c:v>19:28:52</c:v>
                </c:pt>
                <c:pt idx="17817">
                  <c:v>19:28:53</c:v>
                </c:pt>
                <c:pt idx="17818">
                  <c:v>19:28:54</c:v>
                </c:pt>
                <c:pt idx="17819">
                  <c:v>19:28:55</c:v>
                </c:pt>
                <c:pt idx="17820">
                  <c:v>19:28:56</c:v>
                </c:pt>
                <c:pt idx="17821">
                  <c:v>19:28:57</c:v>
                </c:pt>
                <c:pt idx="17822">
                  <c:v>19:28:58</c:v>
                </c:pt>
                <c:pt idx="17823">
                  <c:v>19:28:59</c:v>
                </c:pt>
                <c:pt idx="17824">
                  <c:v>19:29:00</c:v>
                </c:pt>
                <c:pt idx="17825">
                  <c:v>19:29:01</c:v>
                </c:pt>
                <c:pt idx="17826">
                  <c:v>19:29:02</c:v>
                </c:pt>
                <c:pt idx="17827">
                  <c:v>19:29:03</c:v>
                </c:pt>
                <c:pt idx="17828">
                  <c:v>19:29:04</c:v>
                </c:pt>
                <c:pt idx="17829">
                  <c:v>19:29:05</c:v>
                </c:pt>
                <c:pt idx="17830">
                  <c:v>19:29:06</c:v>
                </c:pt>
                <c:pt idx="17831">
                  <c:v>19:29:07</c:v>
                </c:pt>
                <c:pt idx="17832">
                  <c:v>19:29:08</c:v>
                </c:pt>
                <c:pt idx="17833">
                  <c:v>19:29:09</c:v>
                </c:pt>
                <c:pt idx="17834">
                  <c:v>19:29:10</c:v>
                </c:pt>
                <c:pt idx="17835">
                  <c:v>19:29:11</c:v>
                </c:pt>
                <c:pt idx="17836">
                  <c:v>19:29:12</c:v>
                </c:pt>
                <c:pt idx="17837">
                  <c:v>19:29:13</c:v>
                </c:pt>
                <c:pt idx="17838">
                  <c:v>19:29:14</c:v>
                </c:pt>
                <c:pt idx="17839">
                  <c:v>19:29:15</c:v>
                </c:pt>
                <c:pt idx="17840">
                  <c:v>19:29:16</c:v>
                </c:pt>
                <c:pt idx="17841">
                  <c:v>19:29:17</c:v>
                </c:pt>
                <c:pt idx="17842">
                  <c:v>19:29:18</c:v>
                </c:pt>
                <c:pt idx="17843">
                  <c:v>19:29:19</c:v>
                </c:pt>
                <c:pt idx="17844">
                  <c:v>19:29:20</c:v>
                </c:pt>
                <c:pt idx="17845">
                  <c:v>19:29:21</c:v>
                </c:pt>
                <c:pt idx="17846">
                  <c:v>19:29:22</c:v>
                </c:pt>
                <c:pt idx="17847">
                  <c:v>19:29:23</c:v>
                </c:pt>
                <c:pt idx="17848">
                  <c:v>19:29:24</c:v>
                </c:pt>
                <c:pt idx="17849">
                  <c:v>19:29:25</c:v>
                </c:pt>
                <c:pt idx="17850">
                  <c:v>19:29:26</c:v>
                </c:pt>
                <c:pt idx="17851">
                  <c:v>19:29:27</c:v>
                </c:pt>
                <c:pt idx="17852">
                  <c:v>19:29:28</c:v>
                </c:pt>
                <c:pt idx="17853">
                  <c:v>19:29:29</c:v>
                </c:pt>
                <c:pt idx="17854">
                  <c:v>19:29:30</c:v>
                </c:pt>
                <c:pt idx="17855">
                  <c:v>19:29:31</c:v>
                </c:pt>
                <c:pt idx="17856">
                  <c:v>19:29:32</c:v>
                </c:pt>
                <c:pt idx="17857">
                  <c:v>19:29:33</c:v>
                </c:pt>
                <c:pt idx="17858">
                  <c:v>19:29:34</c:v>
                </c:pt>
                <c:pt idx="17859">
                  <c:v>19:29:35</c:v>
                </c:pt>
                <c:pt idx="17860">
                  <c:v>19:29:36</c:v>
                </c:pt>
                <c:pt idx="17861">
                  <c:v>19:29:37</c:v>
                </c:pt>
                <c:pt idx="17862">
                  <c:v>19:29:38</c:v>
                </c:pt>
                <c:pt idx="17863">
                  <c:v>19:29:39</c:v>
                </c:pt>
                <c:pt idx="17864">
                  <c:v>19:29:40</c:v>
                </c:pt>
                <c:pt idx="17865">
                  <c:v>19:29:41</c:v>
                </c:pt>
                <c:pt idx="17866">
                  <c:v>19:29:42</c:v>
                </c:pt>
                <c:pt idx="17867">
                  <c:v>19:29:43</c:v>
                </c:pt>
                <c:pt idx="17868">
                  <c:v>19:29:44</c:v>
                </c:pt>
                <c:pt idx="17869">
                  <c:v>19:29:45</c:v>
                </c:pt>
                <c:pt idx="17870">
                  <c:v>19:29:46</c:v>
                </c:pt>
                <c:pt idx="17871">
                  <c:v>19:29:47</c:v>
                </c:pt>
                <c:pt idx="17872">
                  <c:v>19:29:48</c:v>
                </c:pt>
                <c:pt idx="17873">
                  <c:v>19:29:49</c:v>
                </c:pt>
                <c:pt idx="17874">
                  <c:v>19:29:50</c:v>
                </c:pt>
                <c:pt idx="17875">
                  <c:v>19:29:51</c:v>
                </c:pt>
                <c:pt idx="17876">
                  <c:v>19:29:52</c:v>
                </c:pt>
                <c:pt idx="17877">
                  <c:v>19:29:53</c:v>
                </c:pt>
                <c:pt idx="17878">
                  <c:v>19:29:54</c:v>
                </c:pt>
                <c:pt idx="17879">
                  <c:v>19:29:55</c:v>
                </c:pt>
                <c:pt idx="17880">
                  <c:v>19:29:56</c:v>
                </c:pt>
                <c:pt idx="17881">
                  <c:v>19:29:57</c:v>
                </c:pt>
                <c:pt idx="17882">
                  <c:v>19:29:58</c:v>
                </c:pt>
                <c:pt idx="17883">
                  <c:v>19:29:59</c:v>
                </c:pt>
                <c:pt idx="17884">
                  <c:v>19:30:00</c:v>
                </c:pt>
                <c:pt idx="17885">
                  <c:v>19:30:01</c:v>
                </c:pt>
                <c:pt idx="17886">
                  <c:v>19:30:02</c:v>
                </c:pt>
                <c:pt idx="17887">
                  <c:v>19:30:03</c:v>
                </c:pt>
                <c:pt idx="17888">
                  <c:v>19:30:04</c:v>
                </c:pt>
                <c:pt idx="17889">
                  <c:v>19:30:05</c:v>
                </c:pt>
                <c:pt idx="17890">
                  <c:v>19:30:06</c:v>
                </c:pt>
                <c:pt idx="17891">
                  <c:v>19:30:07</c:v>
                </c:pt>
                <c:pt idx="17892">
                  <c:v>19:30:08</c:v>
                </c:pt>
                <c:pt idx="17893">
                  <c:v>19:30:09</c:v>
                </c:pt>
                <c:pt idx="17894">
                  <c:v>19:30:10</c:v>
                </c:pt>
                <c:pt idx="17895">
                  <c:v>19:30:11</c:v>
                </c:pt>
                <c:pt idx="17896">
                  <c:v>19:30:12</c:v>
                </c:pt>
                <c:pt idx="17897">
                  <c:v>19:30:13</c:v>
                </c:pt>
                <c:pt idx="17898">
                  <c:v>19:30:14</c:v>
                </c:pt>
                <c:pt idx="17899">
                  <c:v>19:30:15</c:v>
                </c:pt>
                <c:pt idx="17900">
                  <c:v>19:30:16</c:v>
                </c:pt>
                <c:pt idx="17901">
                  <c:v>19:30:17</c:v>
                </c:pt>
                <c:pt idx="17902">
                  <c:v>19:30:18</c:v>
                </c:pt>
                <c:pt idx="17903">
                  <c:v>19:30:19</c:v>
                </c:pt>
                <c:pt idx="17904">
                  <c:v>19:30:20</c:v>
                </c:pt>
                <c:pt idx="17905">
                  <c:v>19:30:21</c:v>
                </c:pt>
                <c:pt idx="17906">
                  <c:v>19:30:22</c:v>
                </c:pt>
                <c:pt idx="17907">
                  <c:v>19:30:23</c:v>
                </c:pt>
                <c:pt idx="17908">
                  <c:v>19:30:24</c:v>
                </c:pt>
                <c:pt idx="17909">
                  <c:v>19:30:25</c:v>
                </c:pt>
                <c:pt idx="17910">
                  <c:v>19:30:26</c:v>
                </c:pt>
                <c:pt idx="17911">
                  <c:v>19:30:27</c:v>
                </c:pt>
                <c:pt idx="17912">
                  <c:v>19:30:28</c:v>
                </c:pt>
                <c:pt idx="17913">
                  <c:v>19:30:29</c:v>
                </c:pt>
                <c:pt idx="17914">
                  <c:v>19:30:30</c:v>
                </c:pt>
                <c:pt idx="17915">
                  <c:v>19:30:31</c:v>
                </c:pt>
                <c:pt idx="17916">
                  <c:v>19:30:32</c:v>
                </c:pt>
                <c:pt idx="17917">
                  <c:v>19:30:33</c:v>
                </c:pt>
                <c:pt idx="17918">
                  <c:v>19:30:34</c:v>
                </c:pt>
                <c:pt idx="17919">
                  <c:v>19:30:35</c:v>
                </c:pt>
                <c:pt idx="17920">
                  <c:v>19:30:36</c:v>
                </c:pt>
                <c:pt idx="17921">
                  <c:v>19:30:37</c:v>
                </c:pt>
                <c:pt idx="17922">
                  <c:v>19:30:38</c:v>
                </c:pt>
                <c:pt idx="17923">
                  <c:v>19:30:39</c:v>
                </c:pt>
                <c:pt idx="17924">
                  <c:v>19:30:40</c:v>
                </c:pt>
                <c:pt idx="17925">
                  <c:v>19:30:41</c:v>
                </c:pt>
                <c:pt idx="17926">
                  <c:v>19:30:42</c:v>
                </c:pt>
                <c:pt idx="17927">
                  <c:v>19:30:43</c:v>
                </c:pt>
                <c:pt idx="17928">
                  <c:v>19:30:44</c:v>
                </c:pt>
                <c:pt idx="17929">
                  <c:v>19:30:45</c:v>
                </c:pt>
                <c:pt idx="17930">
                  <c:v>19:30:46</c:v>
                </c:pt>
                <c:pt idx="17931">
                  <c:v>19:30:47</c:v>
                </c:pt>
                <c:pt idx="17932">
                  <c:v>19:30:48</c:v>
                </c:pt>
                <c:pt idx="17933">
                  <c:v>19:30:49</c:v>
                </c:pt>
                <c:pt idx="17934">
                  <c:v>19:30:50</c:v>
                </c:pt>
                <c:pt idx="17935">
                  <c:v>19:30:51</c:v>
                </c:pt>
                <c:pt idx="17936">
                  <c:v>19:30:52</c:v>
                </c:pt>
                <c:pt idx="17937">
                  <c:v>19:30:53</c:v>
                </c:pt>
                <c:pt idx="17938">
                  <c:v>19:30:54</c:v>
                </c:pt>
                <c:pt idx="17939">
                  <c:v>19:30:55</c:v>
                </c:pt>
                <c:pt idx="17940">
                  <c:v>19:30:56</c:v>
                </c:pt>
                <c:pt idx="17941">
                  <c:v>19:30:57</c:v>
                </c:pt>
                <c:pt idx="17942">
                  <c:v>19:30:58</c:v>
                </c:pt>
                <c:pt idx="17943">
                  <c:v>19:30:59</c:v>
                </c:pt>
                <c:pt idx="17944">
                  <c:v>19:31:00</c:v>
                </c:pt>
                <c:pt idx="17945">
                  <c:v>19:31:01</c:v>
                </c:pt>
                <c:pt idx="17946">
                  <c:v>19:31:02</c:v>
                </c:pt>
                <c:pt idx="17947">
                  <c:v>19:31:03</c:v>
                </c:pt>
                <c:pt idx="17948">
                  <c:v>19:31:04</c:v>
                </c:pt>
                <c:pt idx="17949">
                  <c:v>19:31:05</c:v>
                </c:pt>
                <c:pt idx="17950">
                  <c:v>19:31:06</c:v>
                </c:pt>
                <c:pt idx="17951">
                  <c:v>19:31:07</c:v>
                </c:pt>
                <c:pt idx="17952">
                  <c:v>19:31:08</c:v>
                </c:pt>
                <c:pt idx="17953">
                  <c:v>19:31:09</c:v>
                </c:pt>
                <c:pt idx="17954">
                  <c:v>19:31:10</c:v>
                </c:pt>
                <c:pt idx="17955">
                  <c:v>19:31:11</c:v>
                </c:pt>
                <c:pt idx="17956">
                  <c:v>19:31:12</c:v>
                </c:pt>
                <c:pt idx="17957">
                  <c:v>19:31:13</c:v>
                </c:pt>
                <c:pt idx="17958">
                  <c:v>19:31:14</c:v>
                </c:pt>
                <c:pt idx="17959">
                  <c:v>19:31:15</c:v>
                </c:pt>
                <c:pt idx="17960">
                  <c:v>19:31:16</c:v>
                </c:pt>
                <c:pt idx="17961">
                  <c:v>19:31:17</c:v>
                </c:pt>
                <c:pt idx="17962">
                  <c:v>19:31:18</c:v>
                </c:pt>
                <c:pt idx="17963">
                  <c:v>19:31:19</c:v>
                </c:pt>
                <c:pt idx="17964">
                  <c:v>19:31:20</c:v>
                </c:pt>
                <c:pt idx="17965">
                  <c:v>19:31:21</c:v>
                </c:pt>
                <c:pt idx="17966">
                  <c:v>19:31:22</c:v>
                </c:pt>
                <c:pt idx="17967">
                  <c:v>19:31:23</c:v>
                </c:pt>
                <c:pt idx="17968">
                  <c:v>19:31:24</c:v>
                </c:pt>
                <c:pt idx="17969">
                  <c:v>19:31:25</c:v>
                </c:pt>
                <c:pt idx="17970">
                  <c:v>19:31:26</c:v>
                </c:pt>
                <c:pt idx="17971">
                  <c:v>19:31:27</c:v>
                </c:pt>
                <c:pt idx="17972">
                  <c:v>19:31:28</c:v>
                </c:pt>
                <c:pt idx="17973">
                  <c:v>19:31:29</c:v>
                </c:pt>
                <c:pt idx="17974">
                  <c:v>19:31:30</c:v>
                </c:pt>
                <c:pt idx="17975">
                  <c:v>19:31:31</c:v>
                </c:pt>
                <c:pt idx="17976">
                  <c:v>19:31:32</c:v>
                </c:pt>
                <c:pt idx="17977">
                  <c:v>19:31:33</c:v>
                </c:pt>
                <c:pt idx="17978">
                  <c:v>19:31:34</c:v>
                </c:pt>
                <c:pt idx="17979">
                  <c:v>19:31:35</c:v>
                </c:pt>
                <c:pt idx="17980">
                  <c:v>19:31:36</c:v>
                </c:pt>
                <c:pt idx="17981">
                  <c:v>19:31:37</c:v>
                </c:pt>
                <c:pt idx="17982">
                  <c:v>19:31:38</c:v>
                </c:pt>
                <c:pt idx="17983">
                  <c:v>19:31:39</c:v>
                </c:pt>
                <c:pt idx="17984">
                  <c:v>19:31:40</c:v>
                </c:pt>
                <c:pt idx="17985">
                  <c:v>19:31:41</c:v>
                </c:pt>
                <c:pt idx="17986">
                  <c:v>19:31:42</c:v>
                </c:pt>
                <c:pt idx="17987">
                  <c:v>19:31:43</c:v>
                </c:pt>
                <c:pt idx="17988">
                  <c:v>19:31:44</c:v>
                </c:pt>
                <c:pt idx="17989">
                  <c:v>19:31:45</c:v>
                </c:pt>
                <c:pt idx="17990">
                  <c:v>19:31:46</c:v>
                </c:pt>
                <c:pt idx="17991">
                  <c:v>19:31:47</c:v>
                </c:pt>
                <c:pt idx="17992">
                  <c:v>19:31:48</c:v>
                </c:pt>
                <c:pt idx="17993">
                  <c:v>19:31:49</c:v>
                </c:pt>
                <c:pt idx="17994">
                  <c:v>19:31:50</c:v>
                </c:pt>
                <c:pt idx="17995">
                  <c:v>19:31:51</c:v>
                </c:pt>
                <c:pt idx="17996">
                  <c:v>19:31:52</c:v>
                </c:pt>
                <c:pt idx="17997">
                  <c:v>19:31:53</c:v>
                </c:pt>
                <c:pt idx="17998">
                  <c:v>19:31:54</c:v>
                </c:pt>
                <c:pt idx="17999">
                  <c:v>19:31:55</c:v>
                </c:pt>
                <c:pt idx="18000">
                  <c:v>19:31:56</c:v>
                </c:pt>
                <c:pt idx="18001">
                  <c:v>19:31:57</c:v>
                </c:pt>
                <c:pt idx="18002">
                  <c:v>19:31:58</c:v>
                </c:pt>
                <c:pt idx="18003">
                  <c:v>19:31:59</c:v>
                </c:pt>
                <c:pt idx="18004">
                  <c:v>19:32:00</c:v>
                </c:pt>
                <c:pt idx="18005">
                  <c:v>19:32:01</c:v>
                </c:pt>
                <c:pt idx="18006">
                  <c:v>19:32:02</c:v>
                </c:pt>
                <c:pt idx="18007">
                  <c:v>19:32:03</c:v>
                </c:pt>
                <c:pt idx="18008">
                  <c:v>19:32:04</c:v>
                </c:pt>
                <c:pt idx="18009">
                  <c:v>19:32:05</c:v>
                </c:pt>
                <c:pt idx="18010">
                  <c:v>19:32:06</c:v>
                </c:pt>
                <c:pt idx="18011">
                  <c:v>19:32:07</c:v>
                </c:pt>
                <c:pt idx="18012">
                  <c:v>19:32:08</c:v>
                </c:pt>
                <c:pt idx="18013">
                  <c:v>19:32:09</c:v>
                </c:pt>
                <c:pt idx="18014">
                  <c:v>19:32:10</c:v>
                </c:pt>
                <c:pt idx="18015">
                  <c:v>19:32:11</c:v>
                </c:pt>
                <c:pt idx="18016">
                  <c:v>19:32:12</c:v>
                </c:pt>
                <c:pt idx="18017">
                  <c:v>19:32:13</c:v>
                </c:pt>
                <c:pt idx="18018">
                  <c:v>19:32:14</c:v>
                </c:pt>
                <c:pt idx="18019">
                  <c:v>19:32:15</c:v>
                </c:pt>
                <c:pt idx="18020">
                  <c:v>19:32:16</c:v>
                </c:pt>
                <c:pt idx="18021">
                  <c:v>19:32:17</c:v>
                </c:pt>
                <c:pt idx="18022">
                  <c:v>19:32:18</c:v>
                </c:pt>
                <c:pt idx="18023">
                  <c:v>19:32:19</c:v>
                </c:pt>
                <c:pt idx="18024">
                  <c:v>19:32:20</c:v>
                </c:pt>
                <c:pt idx="18025">
                  <c:v>19:32:21</c:v>
                </c:pt>
                <c:pt idx="18026">
                  <c:v>19:32:22</c:v>
                </c:pt>
                <c:pt idx="18027">
                  <c:v>19:32:23</c:v>
                </c:pt>
                <c:pt idx="18028">
                  <c:v>19:32:24</c:v>
                </c:pt>
                <c:pt idx="18029">
                  <c:v>19:32:25</c:v>
                </c:pt>
                <c:pt idx="18030">
                  <c:v>19:32:26</c:v>
                </c:pt>
                <c:pt idx="18031">
                  <c:v>19:32:27</c:v>
                </c:pt>
                <c:pt idx="18032">
                  <c:v>19:32:28</c:v>
                </c:pt>
                <c:pt idx="18033">
                  <c:v>19:32:29</c:v>
                </c:pt>
                <c:pt idx="18034">
                  <c:v>19:32:30</c:v>
                </c:pt>
                <c:pt idx="18035">
                  <c:v>19:32:31</c:v>
                </c:pt>
                <c:pt idx="18036">
                  <c:v>19:32:32</c:v>
                </c:pt>
                <c:pt idx="18037">
                  <c:v>19:32:33</c:v>
                </c:pt>
                <c:pt idx="18038">
                  <c:v>19:32:34</c:v>
                </c:pt>
                <c:pt idx="18039">
                  <c:v>19:32:35</c:v>
                </c:pt>
                <c:pt idx="18040">
                  <c:v>19:32:36</c:v>
                </c:pt>
                <c:pt idx="18041">
                  <c:v>19:32:37</c:v>
                </c:pt>
                <c:pt idx="18042">
                  <c:v>19:32:38</c:v>
                </c:pt>
                <c:pt idx="18043">
                  <c:v>19:32:39</c:v>
                </c:pt>
                <c:pt idx="18044">
                  <c:v>19:32:40</c:v>
                </c:pt>
                <c:pt idx="18045">
                  <c:v>19:32:41</c:v>
                </c:pt>
                <c:pt idx="18046">
                  <c:v>19:32:42</c:v>
                </c:pt>
                <c:pt idx="18047">
                  <c:v>19:32:43</c:v>
                </c:pt>
                <c:pt idx="18048">
                  <c:v>19:32:44</c:v>
                </c:pt>
                <c:pt idx="18049">
                  <c:v>19:32:45</c:v>
                </c:pt>
                <c:pt idx="18050">
                  <c:v>19:32:46</c:v>
                </c:pt>
                <c:pt idx="18051">
                  <c:v>19:32:47</c:v>
                </c:pt>
                <c:pt idx="18052">
                  <c:v>19:32:48</c:v>
                </c:pt>
                <c:pt idx="18053">
                  <c:v>19:32:49</c:v>
                </c:pt>
                <c:pt idx="18054">
                  <c:v>19:32:50</c:v>
                </c:pt>
                <c:pt idx="18055">
                  <c:v>19:32:51</c:v>
                </c:pt>
                <c:pt idx="18056">
                  <c:v>19:32:52</c:v>
                </c:pt>
                <c:pt idx="18057">
                  <c:v>19:32:53</c:v>
                </c:pt>
                <c:pt idx="18058">
                  <c:v>19:32:54</c:v>
                </c:pt>
                <c:pt idx="18059">
                  <c:v>19:32:55</c:v>
                </c:pt>
                <c:pt idx="18060">
                  <c:v>19:32:56</c:v>
                </c:pt>
                <c:pt idx="18061">
                  <c:v>19:32:57</c:v>
                </c:pt>
                <c:pt idx="18062">
                  <c:v>19:32:58</c:v>
                </c:pt>
                <c:pt idx="18063">
                  <c:v>19:32:59</c:v>
                </c:pt>
                <c:pt idx="18064">
                  <c:v>19:33:00</c:v>
                </c:pt>
                <c:pt idx="18065">
                  <c:v>19:33:01</c:v>
                </c:pt>
                <c:pt idx="18066">
                  <c:v>19:33:02</c:v>
                </c:pt>
                <c:pt idx="18067">
                  <c:v>19:33:03</c:v>
                </c:pt>
                <c:pt idx="18068">
                  <c:v>19:33:04</c:v>
                </c:pt>
                <c:pt idx="18069">
                  <c:v>19:33:05</c:v>
                </c:pt>
                <c:pt idx="18070">
                  <c:v>19:33:06</c:v>
                </c:pt>
                <c:pt idx="18071">
                  <c:v>19:33:07</c:v>
                </c:pt>
                <c:pt idx="18072">
                  <c:v>19:33:08</c:v>
                </c:pt>
                <c:pt idx="18073">
                  <c:v>19:33:09</c:v>
                </c:pt>
                <c:pt idx="18074">
                  <c:v>19:33:10</c:v>
                </c:pt>
                <c:pt idx="18075">
                  <c:v>19:33:11</c:v>
                </c:pt>
                <c:pt idx="18076">
                  <c:v>19:33:12</c:v>
                </c:pt>
                <c:pt idx="18077">
                  <c:v>19:33:13</c:v>
                </c:pt>
                <c:pt idx="18078">
                  <c:v>19:33:14</c:v>
                </c:pt>
                <c:pt idx="18079">
                  <c:v>19:33:15</c:v>
                </c:pt>
                <c:pt idx="18080">
                  <c:v>19:33:16</c:v>
                </c:pt>
                <c:pt idx="18081">
                  <c:v>19:33:17</c:v>
                </c:pt>
                <c:pt idx="18082">
                  <c:v>19:33:18</c:v>
                </c:pt>
                <c:pt idx="18083">
                  <c:v>19:33:19</c:v>
                </c:pt>
                <c:pt idx="18084">
                  <c:v>19:33:20</c:v>
                </c:pt>
                <c:pt idx="18085">
                  <c:v>19:33:21</c:v>
                </c:pt>
                <c:pt idx="18086">
                  <c:v>19:33:22</c:v>
                </c:pt>
                <c:pt idx="18087">
                  <c:v>19:33:23</c:v>
                </c:pt>
                <c:pt idx="18088">
                  <c:v>19:33:24</c:v>
                </c:pt>
                <c:pt idx="18089">
                  <c:v>19:33:25</c:v>
                </c:pt>
                <c:pt idx="18090">
                  <c:v>19:33:26</c:v>
                </c:pt>
                <c:pt idx="18091">
                  <c:v>19:33:27</c:v>
                </c:pt>
                <c:pt idx="18092">
                  <c:v>19:33:28</c:v>
                </c:pt>
                <c:pt idx="18093">
                  <c:v>19:33:29</c:v>
                </c:pt>
                <c:pt idx="18094">
                  <c:v>19:33:30</c:v>
                </c:pt>
                <c:pt idx="18095">
                  <c:v>19:33:31</c:v>
                </c:pt>
                <c:pt idx="18096">
                  <c:v>19:33:32</c:v>
                </c:pt>
                <c:pt idx="18097">
                  <c:v>19:33:33</c:v>
                </c:pt>
                <c:pt idx="18098">
                  <c:v>19:33:34</c:v>
                </c:pt>
                <c:pt idx="18099">
                  <c:v>19:33:35</c:v>
                </c:pt>
                <c:pt idx="18100">
                  <c:v>19:33:36</c:v>
                </c:pt>
                <c:pt idx="18101">
                  <c:v>19:33:37</c:v>
                </c:pt>
                <c:pt idx="18102">
                  <c:v>19:33:38</c:v>
                </c:pt>
                <c:pt idx="18103">
                  <c:v>19:33:39</c:v>
                </c:pt>
                <c:pt idx="18104">
                  <c:v>19:33:40</c:v>
                </c:pt>
                <c:pt idx="18105">
                  <c:v>19:33:41</c:v>
                </c:pt>
                <c:pt idx="18106">
                  <c:v>19:33:42</c:v>
                </c:pt>
                <c:pt idx="18107">
                  <c:v>19:33:43</c:v>
                </c:pt>
                <c:pt idx="18108">
                  <c:v>19:33:44</c:v>
                </c:pt>
                <c:pt idx="18109">
                  <c:v>19:33:45</c:v>
                </c:pt>
                <c:pt idx="18110">
                  <c:v>19:33:46</c:v>
                </c:pt>
                <c:pt idx="18111">
                  <c:v>19:33:47</c:v>
                </c:pt>
                <c:pt idx="18112">
                  <c:v>19:33:48</c:v>
                </c:pt>
                <c:pt idx="18113">
                  <c:v>19:33:49</c:v>
                </c:pt>
                <c:pt idx="18114">
                  <c:v>19:33:50</c:v>
                </c:pt>
                <c:pt idx="18115">
                  <c:v>19:33:51</c:v>
                </c:pt>
                <c:pt idx="18116">
                  <c:v>19:33:52</c:v>
                </c:pt>
                <c:pt idx="18117">
                  <c:v>19:33:53</c:v>
                </c:pt>
                <c:pt idx="18118">
                  <c:v>19:33:54</c:v>
                </c:pt>
                <c:pt idx="18119">
                  <c:v>19:33:55</c:v>
                </c:pt>
                <c:pt idx="18120">
                  <c:v>19:33:56</c:v>
                </c:pt>
                <c:pt idx="18121">
                  <c:v>19:33:57</c:v>
                </c:pt>
                <c:pt idx="18122">
                  <c:v>19:33:58</c:v>
                </c:pt>
                <c:pt idx="18123">
                  <c:v>19:33:59</c:v>
                </c:pt>
                <c:pt idx="18124">
                  <c:v>19:34:00</c:v>
                </c:pt>
                <c:pt idx="18125">
                  <c:v>19:34:01</c:v>
                </c:pt>
                <c:pt idx="18126">
                  <c:v>19:34:02</c:v>
                </c:pt>
                <c:pt idx="18127">
                  <c:v>19:34:03</c:v>
                </c:pt>
                <c:pt idx="18128">
                  <c:v>19:34:04</c:v>
                </c:pt>
                <c:pt idx="18129">
                  <c:v>19:34:05</c:v>
                </c:pt>
                <c:pt idx="18130">
                  <c:v>19:34:06</c:v>
                </c:pt>
                <c:pt idx="18131">
                  <c:v>19:34:07</c:v>
                </c:pt>
                <c:pt idx="18132">
                  <c:v>19:34:08</c:v>
                </c:pt>
                <c:pt idx="18133">
                  <c:v>19:34:09</c:v>
                </c:pt>
                <c:pt idx="18134">
                  <c:v>19:34:10</c:v>
                </c:pt>
                <c:pt idx="18135">
                  <c:v>19:34:11</c:v>
                </c:pt>
                <c:pt idx="18136">
                  <c:v>19:34:12</c:v>
                </c:pt>
                <c:pt idx="18137">
                  <c:v>19:34:13</c:v>
                </c:pt>
                <c:pt idx="18138">
                  <c:v>19:34:14</c:v>
                </c:pt>
                <c:pt idx="18139">
                  <c:v>19:34:15</c:v>
                </c:pt>
                <c:pt idx="18140">
                  <c:v>19:34:16</c:v>
                </c:pt>
                <c:pt idx="18141">
                  <c:v>19:34:17</c:v>
                </c:pt>
                <c:pt idx="18142">
                  <c:v>19:34:18</c:v>
                </c:pt>
                <c:pt idx="18143">
                  <c:v>19:34:19</c:v>
                </c:pt>
                <c:pt idx="18144">
                  <c:v>19:34:20</c:v>
                </c:pt>
                <c:pt idx="18145">
                  <c:v>19:34:21</c:v>
                </c:pt>
                <c:pt idx="18146">
                  <c:v>19:34:22</c:v>
                </c:pt>
                <c:pt idx="18147">
                  <c:v>19:34:23</c:v>
                </c:pt>
                <c:pt idx="18148">
                  <c:v>19:34:24</c:v>
                </c:pt>
                <c:pt idx="18149">
                  <c:v>19:34:25</c:v>
                </c:pt>
                <c:pt idx="18150">
                  <c:v>19:34:26</c:v>
                </c:pt>
                <c:pt idx="18151">
                  <c:v>19:34:27</c:v>
                </c:pt>
                <c:pt idx="18152">
                  <c:v>19:34:28</c:v>
                </c:pt>
                <c:pt idx="18153">
                  <c:v>19:34:29</c:v>
                </c:pt>
                <c:pt idx="18154">
                  <c:v>19:34:30</c:v>
                </c:pt>
                <c:pt idx="18155">
                  <c:v>19:34:31</c:v>
                </c:pt>
                <c:pt idx="18156">
                  <c:v>19:34:32</c:v>
                </c:pt>
                <c:pt idx="18157">
                  <c:v>19:34:33</c:v>
                </c:pt>
                <c:pt idx="18158">
                  <c:v>19:34:34</c:v>
                </c:pt>
                <c:pt idx="18159">
                  <c:v>19:34:35</c:v>
                </c:pt>
                <c:pt idx="18160">
                  <c:v>19:34:36</c:v>
                </c:pt>
                <c:pt idx="18161">
                  <c:v>19:34:37</c:v>
                </c:pt>
                <c:pt idx="18162">
                  <c:v>19:34:38</c:v>
                </c:pt>
                <c:pt idx="18163">
                  <c:v>19:34:39</c:v>
                </c:pt>
                <c:pt idx="18164">
                  <c:v>19:34:40</c:v>
                </c:pt>
                <c:pt idx="18165">
                  <c:v>19:34:41</c:v>
                </c:pt>
                <c:pt idx="18166">
                  <c:v>19:34:42</c:v>
                </c:pt>
                <c:pt idx="18167">
                  <c:v>19:34:43</c:v>
                </c:pt>
                <c:pt idx="18168">
                  <c:v>19:34:44</c:v>
                </c:pt>
                <c:pt idx="18169">
                  <c:v>19:34:45</c:v>
                </c:pt>
                <c:pt idx="18170">
                  <c:v>19:34:46</c:v>
                </c:pt>
                <c:pt idx="18171">
                  <c:v>19:34:47</c:v>
                </c:pt>
                <c:pt idx="18172">
                  <c:v>19:34:48</c:v>
                </c:pt>
                <c:pt idx="18173">
                  <c:v>19:34:49</c:v>
                </c:pt>
                <c:pt idx="18174">
                  <c:v>19:34:50</c:v>
                </c:pt>
                <c:pt idx="18175">
                  <c:v>19:34:51</c:v>
                </c:pt>
                <c:pt idx="18176">
                  <c:v>19:34:52</c:v>
                </c:pt>
                <c:pt idx="18177">
                  <c:v>19:34:53</c:v>
                </c:pt>
                <c:pt idx="18178">
                  <c:v>19:34:54</c:v>
                </c:pt>
                <c:pt idx="18179">
                  <c:v>19:34:55</c:v>
                </c:pt>
                <c:pt idx="18180">
                  <c:v>19:34:56</c:v>
                </c:pt>
                <c:pt idx="18181">
                  <c:v>19:34:57</c:v>
                </c:pt>
                <c:pt idx="18182">
                  <c:v>19:34:58</c:v>
                </c:pt>
                <c:pt idx="18183">
                  <c:v>19:34:59</c:v>
                </c:pt>
                <c:pt idx="18184">
                  <c:v>19:35:00</c:v>
                </c:pt>
                <c:pt idx="18185">
                  <c:v>19:35:01</c:v>
                </c:pt>
                <c:pt idx="18186">
                  <c:v>19:35:02</c:v>
                </c:pt>
                <c:pt idx="18187">
                  <c:v>19:35:03</c:v>
                </c:pt>
                <c:pt idx="18188">
                  <c:v>19:35:04</c:v>
                </c:pt>
                <c:pt idx="18189">
                  <c:v>19:35:05</c:v>
                </c:pt>
                <c:pt idx="18190">
                  <c:v>19:35:06</c:v>
                </c:pt>
                <c:pt idx="18191">
                  <c:v>19:35:07</c:v>
                </c:pt>
                <c:pt idx="18192">
                  <c:v>19:35:08</c:v>
                </c:pt>
                <c:pt idx="18193">
                  <c:v>19:35:09</c:v>
                </c:pt>
                <c:pt idx="18194">
                  <c:v>19:35:10</c:v>
                </c:pt>
                <c:pt idx="18195">
                  <c:v>19:35:11</c:v>
                </c:pt>
                <c:pt idx="18196">
                  <c:v>19:35:12</c:v>
                </c:pt>
                <c:pt idx="18197">
                  <c:v>19:35:13</c:v>
                </c:pt>
                <c:pt idx="18198">
                  <c:v>19:35:14</c:v>
                </c:pt>
                <c:pt idx="18199">
                  <c:v>19:35:15</c:v>
                </c:pt>
                <c:pt idx="18200">
                  <c:v>19:35:16</c:v>
                </c:pt>
                <c:pt idx="18201">
                  <c:v>19:35:17</c:v>
                </c:pt>
                <c:pt idx="18202">
                  <c:v>19:35:18</c:v>
                </c:pt>
                <c:pt idx="18203">
                  <c:v>19:35:19</c:v>
                </c:pt>
                <c:pt idx="18204">
                  <c:v>19:35:20</c:v>
                </c:pt>
                <c:pt idx="18205">
                  <c:v>19:35:21</c:v>
                </c:pt>
                <c:pt idx="18206">
                  <c:v>19:35:22</c:v>
                </c:pt>
                <c:pt idx="18207">
                  <c:v>19:35:23</c:v>
                </c:pt>
                <c:pt idx="18208">
                  <c:v>19:35:24</c:v>
                </c:pt>
                <c:pt idx="18209">
                  <c:v>19:35:25</c:v>
                </c:pt>
                <c:pt idx="18210">
                  <c:v>19:35:26</c:v>
                </c:pt>
                <c:pt idx="18211">
                  <c:v>19:35:27</c:v>
                </c:pt>
                <c:pt idx="18212">
                  <c:v>19:35:28</c:v>
                </c:pt>
                <c:pt idx="18213">
                  <c:v>19:35:29</c:v>
                </c:pt>
                <c:pt idx="18214">
                  <c:v>19:35:30</c:v>
                </c:pt>
                <c:pt idx="18215">
                  <c:v>19:35:31</c:v>
                </c:pt>
                <c:pt idx="18216">
                  <c:v>19:35:32</c:v>
                </c:pt>
                <c:pt idx="18217">
                  <c:v>19:35:33</c:v>
                </c:pt>
                <c:pt idx="18218">
                  <c:v>19:35:34</c:v>
                </c:pt>
                <c:pt idx="18219">
                  <c:v>19:35:35</c:v>
                </c:pt>
                <c:pt idx="18220">
                  <c:v>19:35:36</c:v>
                </c:pt>
                <c:pt idx="18221">
                  <c:v>19:35:37</c:v>
                </c:pt>
                <c:pt idx="18222">
                  <c:v>19:35:38</c:v>
                </c:pt>
                <c:pt idx="18223">
                  <c:v>19:35:39</c:v>
                </c:pt>
                <c:pt idx="18224">
                  <c:v>19:35:40</c:v>
                </c:pt>
                <c:pt idx="18225">
                  <c:v>19:35:41</c:v>
                </c:pt>
                <c:pt idx="18226">
                  <c:v>19:35:42</c:v>
                </c:pt>
                <c:pt idx="18227">
                  <c:v>19:35:43</c:v>
                </c:pt>
                <c:pt idx="18228">
                  <c:v>19:35:44</c:v>
                </c:pt>
                <c:pt idx="18229">
                  <c:v>19:35:45</c:v>
                </c:pt>
                <c:pt idx="18230">
                  <c:v>19:35:46</c:v>
                </c:pt>
                <c:pt idx="18231">
                  <c:v>19:35:47</c:v>
                </c:pt>
                <c:pt idx="18232">
                  <c:v>19:35:48</c:v>
                </c:pt>
                <c:pt idx="18233">
                  <c:v>19:35:49</c:v>
                </c:pt>
                <c:pt idx="18234">
                  <c:v>19:35:50</c:v>
                </c:pt>
                <c:pt idx="18235">
                  <c:v>19:35:51</c:v>
                </c:pt>
                <c:pt idx="18236">
                  <c:v>19:35:52</c:v>
                </c:pt>
                <c:pt idx="18237">
                  <c:v>19:35:53</c:v>
                </c:pt>
                <c:pt idx="18238">
                  <c:v>19:35:54</c:v>
                </c:pt>
                <c:pt idx="18239">
                  <c:v>19:35:55</c:v>
                </c:pt>
                <c:pt idx="18240">
                  <c:v>19:35:56</c:v>
                </c:pt>
                <c:pt idx="18241">
                  <c:v>19:35:57</c:v>
                </c:pt>
                <c:pt idx="18242">
                  <c:v>19:35:58</c:v>
                </c:pt>
                <c:pt idx="18243">
                  <c:v>19:35:59</c:v>
                </c:pt>
                <c:pt idx="18244">
                  <c:v>19:36:00</c:v>
                </c:pt>
                <c:pt idx="18245">
                  <c:v>19:36:01</c:v>
                </c:pt>
                <c:pt idx="18246">
                  <c:v>19:36:02</c:v>
                </c:pt>
                <c:pt idx="18247">
                  <c:v>19:36:03</c:v>
                </c:pt>
                <c:pt idx="18248">
                  <c:v>19:36:04</c:v>
                </c:pt>
                <c:pt idx="18249">
                  <c:v>19:36:05</c:v>
                </c:pt>
                <c:pt idx="18250">
                  <c:v>19:36:06</c:v>
                </c:pt>
                <c:pt idx="18251">
                  <c:v>19:36:07</c:v>
                </c:pt>
                <c:pt idx="18252">
                  <c:v>19:36:08</c:v>
                </c:pt>
                <c:pt idx="18253">
                  <c:v>19:36:09</c:v>
                </c:pt>
                <c:pt idx="18254">
                  <c:v>19:36:10</c:v>
                </c:pt>
                <c:pt idx="18255">
                  <c:v>19:36:11</c:v>
                </c:pt>
                <c:pt idx="18256">
                  <c:v>19:36:12</c:v>
                </c:pt>
                <c:pt idx="18257">
                  <c:v>19:36:13</c:v>
                </c:pt>
                <c:pt idx="18258">
                  <c:v>19:36:14</c:v>
                </c:pt>
                <c:pt idx="18259">
                  <c:v>19:36:15</c:v>
                </c:pt>
                <c:pt idx="18260">
                  <c:v>19:36:16</c:v>
                </c:pt>
                <c:pt idx="18261">
                  <c:v>19:36:17</c:v>
                </c:pt>
                <c:pt idx="18262">
                  <c:v>19:36:18</c:v>
                </c:pt>
                <c:pt idx="18263">
                  <c:v>19:36:19</c:v>
                </c:pt>
                <c:pt idx="18264">
                  <c:v>19:36:20</c:v>
                </c:pt>
                <c:pt idx="18265">
                  <c:v>19:36:21</c:v>
                </c:pt>
                <c:pt idx="18266">
                  <c:v>19:36:22</c:v>
                </c:pt>
                <c:pt idx="18267">
                  <c:v>19:36:23</c:v>
                </c:pt>
                <c:pt idx="18268">
                  <c:v>19:36:24</c:v>
                </c:pt>
                <c:pt idx="18269">
                  <c:v>19:36:25</c:v>
                </c:pt>
                <c:pt idx="18270">
                  <c:v>19:36:26</c:v>
                </c:pt>
                <c:pt idx="18271">
                  <c:v>19:36:27</c:v>
                </c:pt>
                <c:pt idx="18272">
                  <c:v>19:36:28</c:v>
                </c:pt>
                <c:pt idx="18273">
                  <c:v>19:36:29</c:v>
                </c:pt>
                <c:pt idx="18274">
                  <c:v>19:36:30</c:v>
                </c:pt>
                <c:pt idx="18275">
                  <c:v>19:36:31</c:v>
                </c:pt>
                <c:pt idx="18276">
                  <c:v>19:36:32</c:v>
                </c:pt>
                <c:pt idx="18277">
                  <c:v>19:36:33</c:v>
                </c:pt>
                <c:pt idx="18278">
                  <c:v>19:36:34</c:v>
                </c:pt>
                <c:pt idx="18279">
                  <c:v>19:36:35</c:v>
                </c:pt>
                <c:pt idx="18280">
                  <c:v>19:36:36</c:v>
                </c:pt>
                <c:pt idx="18281">
                  <c:v>19:36:37</c:v>
                </c:pt>
                <c:pt idx="18282">
                  <c:v>19:36:38</c:v>
                </c:pt>
                <c:pt idx="18283">
                  <c:v>19:36:39</c:v>
                </c:pt>
                <c:pt idx="18284">
                  <c:v>19:36:40</c:v>
                </c:pt>
                <c:pt idx="18285">
                  <c:v>19:36:41</c:v>
                </c:pt>
                <c:pt idx="18286">
                  <c:v>19:36:42</c:v>
                </c:pt>
                <c:pt idx="18287">
                  <c:v>19:36:43</c:v>
                </c:pt>
                <c:pt idx="18288">
                  <c:v>19:36:44</c:v>
                </c:pt>
                <c:pt idx="18289">
                  <c:v>19:36:45</c:v>
                </c:pt>
                <c:pt idx="18290">
                  <c:v>19:36:46</c:v>
                </c:pt>
                <c:pt idx="18291">
                  <c:v>19:36:47</c:v>
                </c:pt>
                <c:pt idx="18292">
                  <c:v>19:36:48</c:v>
                </c:pt>
                <c:pt idx="18293">
                  <c:v>19:36:49</c:v>
                </c:pt>
                <c:pt idx="18294">
                  <c:v>19:36:50</c:v>
                </c:pt>
                <c:pt idx="18295">
                  <c:v>19:36:51</c:v>
                </c:pt>
                <c:pt idx="18296">
                  <c:v>19:36:52</c:v>
                </c:pt>
                <c:pt idx="18297">
                  <c:v>19:36:53</c:v>
                </c:pt>
                <c:pt idx="18298">
                  <c:v>19:36:54</c:v>
                </c:pt>
                <c:pt idx="18299">
                  <c:v>19:36:55</c:v>
                </c:pt>
                <c:pt idx="18300">
                  <c:v>19:36:56</c:v>
                </c:pt>
                <c:pt idx="18301">
                  <c:v>19:36:57</c:v>
                </c:pt>
                <c:pt idx="18302">
                  <c:v>19:36:58</c:v>
                </c:pt>
                <c:pt idx="18303">
                  <c:v>19:36:59</c:v>
                </c:pt>
                <c:pt idx="18304">
                  <c:v>19:37:00</c:v>
                </c:pt>
                <c:pt idx="18305">
                  <c:v>19:37:01</c:v>
                </c:pt>
                <c:pt idx="18306">
                  <c:v>19:37:02</c:v>
                </c:pt>
                <c:pt idx="18307">
                  <c:v>19:37:03</c:v>
                </c:pt>
                <c:pt idx="18308">
                  <c:v>19:37:04</c:v>
                </c:pt>
                <c:pt idx="18309">
                  <c:v>19:37:05</c:v>
                </c:pt>
                <c:pt idx="18310">
                  <c:v>19:37:06</c:v>
                </c:pt>
                <c:pt idx="18311">
                  <c:v>19:37:07</c:v>
                </c:pt>
                <c:pt idx="18312">
                  <c:v>19:37:08</c:v>
                </c:pt>
                <c:pt idx="18313">
                  <c:v>19:37:09</c:v>
                </c:pt>
                <c:pt idx="18314">
                  <c:v>19:37:10</c:v>
                </c:pt>
                <c:pt idx="18315">
                  <c:v>19:37:11</c:v>
                </c:pt>
                <c:pt idx="18316">
                  <c:v>19:37:12</c:v>
                </c:pt>
                <c:pt idx="18317">
                  <c:v>19:37:13</c:v>
                </c:pt>
                <c:pt idx="18318">
                  <c:v>19:37:14</c:v>
                </c:pt>
                <c:pt idx="18319">
                  <c:v>19:37:15</c:v>
                </c:pt>
                <c:pt idx="18320">
                  <c:v>19:37:16</c:v>
                </c:pt>
                <c:pt idx="18321">
                  <c:v>19:37:17</c:v>
                </c:pt>
                <c:pt idx="18322">
                  <c:v>19:37:18</c:v>
                </c:pt>
                <c:pt idx="18323">
                  <c:v>19:37:19</c:v>
                </c:pt>
                <c:pt idx="18324">
                  <c:v>19:37:20</c:v>
                </c:pt>
                <c:pt idx="18325">
                  <c:v>19:37:21</c:v>
                </c:pt>
                <c:pt idx="18326">
                  <c:v>19:37:22</c:v>
                </c:pt>
                <c:pt idx="18327">
                  <c:v>19:37:23</c:v>
                </c:pt>
                <c:pt idx="18328">
                  <c:v>19:37:24</c:v>
                </c:pt>
                <c:pt idx="18329">
                  <c:v>19:37:25</c:v>
                </c:pt>
                <c:pt idx="18330">
                  <c:v>19:37:26</c:v>
                </c:pt>
                <c:pt idx="18331">
                  <c:v>19:37:27</c:v>
                </c:pt>
                <c:pt idx="18332">
                  <c:v>19:37:28</c:v>
                </c:pt>
                <c:pt idx="18333">
                  <c:v>19:37:29</c:v>
                </c:pt>
                <c:pt idx="18334">
                  <c:v>19:37:30</c:v>
                </c:pt>
                <c:pt idx="18335">
                  <c:v>19:37:31</c:v>
                </c:pt>
                <c:pt idx="18336">
                  <c:v>19:37:32</c:v>
                </c:pt>
                <c:pt idx="18337">
                  <c:v>19:37:33</c:v>
                </c:pt>
                <c:pt idx="18338">
                  <c:v>19:37:34</c:v>
                </c:pt>
                <c:pt idx="18339">
                  <c:v>19:37:35</c:v>
                </c:pt>
                <c:pt idx="18340">
                  <c:v>19:37:36</c:v>
                </c:pt>
                <c:pt idx="18341">
                  <c:v>19:37:37</c:v>
                </c:pt>
                <c:pt idx="18342">
                  <c:v>19:37:38</c:v>
                </c:pt>
                <c:pt idx="18343">
                  <c:v>19:37:39</c:v>
                </c:pt>
                <c:pt idx="18344">
                  <c:v>19:37:40</c:v>
                </c:pt>
                <c:pt idx="18345">
                  <c:v>19:37:41</c:v>
                </c:pt>
                <c:pt idx="18346">
                  <c:v>19:37:42</c:v>
                </c:pt>
                <c:pt idx="18347">
                  <c:v>19:37:43</c:v>
                </c:pt>
                <c:pt idx="18348">
                  <c:v>19:37:44</c:v>
                </c:pt>
                <c:pt idx="18349">
                  <c:v>19:37:45</c:v>
                </c:pt>
                <c:pt idx="18350">
                  <c:v>19:37:46</c:v>
                </c:pt>
                <c:pt idx="18351">
                  <c:v>19:37:47</c:v>
                </c:pt>
                <c:pt idx="18352">
                  <c:v>19:37:48</c:v>
                </c:pt>
                <c:pt idx="18353">
                  <c:v>19:37:49</c:v>
                </c:pt>
                <c:pt idx="18354">
                  <c:v>19:37:50</c:v>
                </c:pt>
                <c:pt idx="18355">
                  <c:v>19:37:51</c:v>
                </c:pt>
                <c:pt idx="18356">
                  <c:v>19:37:52</c:v>
                </c:pt>
                <c:pt idx="18357">
                  <c:v>19:37:53</c:v>
                </c:pt>
                <c:pt idx="18358">
                  <c:v>19:37:54</c:v>
                </c:pt>
                <c:pt idx="18359">
                  <c:v>19:37:55</c:v>
                </c:pt>
                <c:pt idx="18360">
                  <c:v>19:37:56</c:v>
                </c:pt>
                <c:pt idx="18361">
                  <c:v>19:37:57</c:v>
                </c:pt>
                <c:pt idx="18362">
                  <c:v>19:37:58</c:v>
                </c:pt>
                <c:pt idx="18363">
                  <c:v>19:37:59</c:v>
                </c:pt>
                <c:pt idx="18364">
                  <c:v>19:38:00</c:v>
                </c:pt>
                <c:pt idx="18365">
                  <c:v>19:38:01</c:v>
                </c:pt>
                <c:pt idx="18366">
                  <c:v>19:38:02</c:v>
                </c:pt>
                <c:pt idx="18367">
                  <c:v>19:38:03</c:v>
                </c:pt>
                <c:pt idx="18368">
                  <c:v>19:38:04</c:v>
                </c:pt>
                <c:pt idx="18369">
                  <c:v>19:38:05</c:v>
                </c:pt>
                <c:pt idx="18370">
                  <c:v>19:38:06</c:v>
                </c:pt>
                <c:pt idx="18371">
                  <c:v>19:38:07</c:v>
                </c:pt>
                <c:pt idx="18372">
                  <c:v>19:38:08</c:v>
                </c:pt>
                <c:pt idx="18373">
                  <c:v>19:38:09</c:v>
                </c:pt>
                <c:pt idx="18374">
                  <c:v>19:38:10</c:v>
                </c:pt>
                <c:pt idx="18375">
                  <c:v>19:38:11</c:v>
                </c:pt>
                <c:pt idx="18376">
                  <c:v>19:38:12</c:v>
                </c:pt>
                <c:pt idx="18377">
                  <c:v>19:38:13</c:v>
                </c:pt>
                <c:pt idx="18378">
                  <c:v>19:38:14</c:v>
                </c:pt>
                <c:pt idx="18379">
                  <c:v>19:38:15</c:v>
                </c:pt>
                <c:pt idx="18380">
                  <c:v>19:38:16</c:v>
                </c:pt>
                <c:pt idx="18381">
                  <c:v>19:38:17</c:v>
                </c:pt>
                <c:pt idx="18382">
                  <c:v>19:38:18</c:v>
                </c:pt>
                <c:pt idx="18383">
                  <c:v>19:38:19</c:v>
                </c:pt>
                <c:pt idx="18384">
                  <c:v>19:38:20</c:v>
                </c:pt>
                <c:pt idx="18385">
                  <c:v>19:38:21</c:v>
                </c:pt>
                <c:pt idx="18386">
                  <c:v>19:38:22</c:v>
                </c:pt>
                <c:pt idx="18387">
                  <c:v>19:38:23</c:v>
                </c:pt>
                <c:pt idx="18388">
                  <c:v>19:38:24</c:v>
                </c:pt>
                <c:pt idx="18389">
                  <c:v>19:38:25</c:v>
                </c:pt>
                <c:pt idx="18390">
                  <c:v>19:38:26</c:v>
                </c:pt>
                <c:pt idx="18391">
                  <c:v>19:38:27</c:v>
                </c:pt>
                <c:pt idx="18392">
                  <c:v>19:38:28</c:v>
                </c:pt>
                <c:pt idx="18393">
                  <c:v>19:38:29</c:v>
                </c:pt>
                <c:pt idx="18394">
                  <c:v>19:38:30</c:v>
                </c:pt>
                <c:pt idx="18395">
                  <c:v>19:38:31</c:v>
                </c:pt>
                <c:pt idx="18396">
                  <c:v>19:38:32</c:v>
                </c:pt>
                <c:pt idx="18397">
                  <c:v>19:38:33</c:v>
                </c:pt>
                <c:pt idx="18398">
                  <c:v>19:38:34</c:v>
                </c:pt>
                <c:pt idx="18399">
                  <c:v>19:38:35</c:v>
                </c:pt>
                <c:pt idx="18400">
                  <c:v>19:38:36</c:v>
                </c:pt>
                <c:pt idx="18401">
                  <c:v>19:38:37</c:v>
                </c:pt>
                <c:pt idx="18402">
                  <c:v>19:38:38</c:v>
                </c:pt>
                <c:pt idx="18403">
                  <c:v>19:38:39</c:v>
                </c:pt>
                <c:pt idx="18404">
                  <c:v>19:38:40</c:v>
                </c:pt>
                <c:pt idx="18405">
                  <c:v>19:38:41</c:v>
                </c:pt>
                <c:pt idx="18406">
                  <c:v>19:38:42</c:v>
                </c:pt>
                <c:pt idx="18407">
                  <c:v>19:38:43</c:v>
                </c:pt>
                <c:pt idx="18408">
                  <c:v>19:38:44</c:v>
                </c:pt>
                <c:pt idx="18409">
                  <c:v>19:38:45</c:v>
                </c:pt>
                <c:pt idx="18410">
                  <c:v>19:38:46</c:v>
                </c:pt>
                <c:pt idx="18411">
                  <c:v>19:38:47</c:v>
                </c:pt>
                <c:pt idx="18412">
                  <c:v>19:38:48</c:v>
                </c:pt>
                <c:pt idx="18413">
                  <c:v>19:38:49</c:v>
                </c:pt>
                <c:pt idx="18414">
                  <c:v>19:38:50</c:v>
                </c:pt>
                <c:pt idx="18415">
                  <c:v>19:38:51</c:v>
                </c:pt>
                <c:pt idx="18416">
                  <c:v>19:38:52</c:v>
                </c:pt>
                <c:pt idx="18417">
                  <c:v>19:38:53</c:v>
                </c:pt>
                <c:pt idx="18418">
                  <c:v>19:38:54</c:v>
                </c:pt>
                <c:pt idx="18419">
                  <c:v>19:38:55</c:v>
                </c:pt>
                <c:pt idx="18420">
                  <c:v>19:38:56</c:v>
                </c:pt>
                <c:pt idx="18421">
                  <c:v>19:38:57</c:v>
                </c:pt>
                <c:pt idx="18422">
                  <c:v>19:38:58</c:v>
                </c:pt>
                <c:pt idx="18423">
                  <c:v>19:38:59</c:v>
                </c:pt>
                <c:pt idx="18424">
                  <c:v>19:39:00</c:v>
                </c:pt>
                <c:pt idx="18425">
                  <c:v>19:39:01</c:v>
                </c:pt>
                <c:pt idx="18426">
                  <c:v>19:39:02</c:v>
                </c:pt>
                <c:pt idx="18427">
                  <c:v>19:39:03</c:v>
                </c:pt>
                <c:pt idx="18428">
                  <c:v>19:39:04</c:v>
                </c:pt>
                <c:pt idx="18429">
                  <c:v>19:39:05</c:v>
                </c:pt>
                <c:pt idx="18430">
                  <c:v>19:39:06</c:v>
                </c:pt>
                <c:pt idx="18431">
                  <c:v>19:39:07</c:v>
                </c:pt>
                <c:pt idx="18432">
                  <c:v>19:39:08</c:v>
                </c:pt>
                <c:pt idx="18433">
                  <c:v>19:39:09</c:v>
                </c:pt>
                <c:pt idx="18434">
                  <c:v>19:39:10</c:v>
                </c:pt>
                <c:pt idx="18435">
                  <c:v>19:39:11</c:v>
                </c:pt>
                <c:pt idx="18436">
                  <c:v>19:39:12</c:v>
                </c:pt>
                <c:pt idx="18437">
                  <c:v>19:39:13</c:v>
                </c:pt>
                <c:pt idx="18438">
                  <c:v>19:39:14</c:v>
                </c:pt>
                <c:pt idx="18439">
                  <c:v>19:39:15</c:v>
                </c:pt>
                <c:pt idx="18440">
                  <c:v>19:39:16</c:v>
                </c:pt>
                <c:pt idx="18441">
                  <c:v>19:39:17</c:v>
                </c:pt>
                <c:pt idx="18442">
                  <c:v>19:39:18</c:v>
                </c:pt>
                <c:pt idx="18443">
                  <c:v>19:39:19</c:v>
                </c:pt>
                <c:pt idx="18444">
                  <c:v>19:39:20</c:v>
                </c:pt>
                <c:pt idx="18445">
                  <c:v>19:39:21</c:v>
                </c:pt>
                <c:pt idx="18446">
                  <c:v>19:39:22</c:v>
                </c:pt>
                <c:pt idx="18447">
                  <c:v>19:39:23</c:v>
                </c:pt>
                <c:pt idx="18448">
                  <c:v>19:39:24</c:v>
                </c:pt>
                <c:pt idx="18449">
                  <c:v>19:39:25</c:v>
                </c:pt>
                <c:pt idx="18450">
                  <c:v>19:39:26</c:v>
                </c:pt>
                <c:pt idx="18451">
                  <c:v>19:39:27</c:v>
                </c:pt>
                <c:pt idx="18452">
                  <c:v>19:39:28</c:v>
                </c:pt>
                <c:pt idx="18453">
                  <c:v>19:39:29</c:v>
                </c:pt>
                <c:pt idx="18454">
                  <c:v>19:39:30</c:v>
                </c:pt>
                <c:pt idx="18455">
                  <c:v>19:39:31</c:v>
                </c:pt>
                <c:pt idx="18456">
                  <c:v>19:39:32</c:v>
                </c:pt>
                <c:pt idx="18457">
                  <c:v>19:39:33</c:v>
                </c:pt>
                <c:pt idx="18458">
                  <c:v>19:39:34</c:v>
                </c:pt>
                <c:pt idx="18459">
                  <c:v>19:39:35</c:v>
                </c:pt>
                <c:pt idx="18460">
                  <c:v>19:39:36</c:v>
                </c:pt>
                <c:pt idx="18461">
                  <c:v>19:39:37</c:v>
                </c:pt>
                <c:pt idx="18462">
                  <c:v>19:39:38</c:v>
                </c:pt>
                <c:pt idx="18463">
                  <c:v>19:39:39</c:v>
                </c:pt>
                <c:pt idx="18464">
                  <c:v>19:39:40</c:v>
                </c:pt>
                <c:pt idx="18465">
                  <c:v>19:39:41</c:v>
                </c:pt>
                <c:pt idx="18466">
                  <c:v>19:39:42</c:v>
                </c:pt>
                <c:pt idx="18467">
                  <c:v>19:39:43</c:v>
                </c:pt>
                <c:pt idx="18468">
                  <c:v>19:39:44</c:v>
                </c:pt>
                <c:pt idx="18469">
                  <c:v>19:39:45</c:v>
                </c:pt>
                <c:pt idx="18470">
                  <c:v>19:39:46</c:v>
                </c:pt>
                <c:pt idx="18471">
                  <c:v>19:39:47</c:v>
                </c:pt>
                <c:pt idx="18472">
                  <c:v>19:39:48</c:v>
                </c:pt>
                <c:pt idx="18473">
                  <c:v>19:39:49</c:v>
                </c:pt>
                <c:pt idx="18474">
                  <c:v>19:39:50</c:v>
                </c:pt>
                <c:pt idx="18475">
                  <c:v>19:39:51</c:v>
                </c:pt>
                <c:pt idx="18476">
                  <c:v>19:39:52</c:v>
                </c:pt>
                <c:pt idx="18477">
                  <c:v>19:39:53</c:v>
                </c:pt>
                <c:pt idx="18478">
                  <c:v>19:39:54</c:v>
                </c:pt>
                <c:pt idx="18479">
                  <c:v>19:39:55</c:v>
                </c:pt>
                <c:pt idx="18480">
                  <c:v>19:39:56</c:v>
                </c:pt>
                <c:pt idx="18481">
                  <c:v>19:39:57</c:v>
                </c:pt>
                <c:pt idx="18482">
                  <c:v>19:39:58</c:v>
                </c:pt>
                <c:pt idx="18483">
                  <c:v>19:39:59</c:v>
                </c:pt>
                <c:pt idx="18484">
                  <c:v>19:40:00</c:v>
                </c:pt>
                <c:pt idx="18485">
                  <c:v>19:40:01</c:v>
                </c:pt>
                <c:pt idx="18486">
                  <c:v>19:40:02</c:v>
                </c:pt>
                <c:pt idx="18487">
                  <c:v>19:40:03</c:v>
                </c:pt>
                <c:pt idx="18488">
                  <c:v>19:40:04</c:v>
                </c:pt>
                <c:pt idx="18489">
                  <c:v>19:40:05</c:v>
                </c:pt>
                <c:pt idx="18490">
                  <c:v>19:40:06</c:v>
                </c:pt>
                <c:pt idx="18491">
                  <c:v>19:40:07</c:v>
                </c:pt>
                <c:pt idx="18492">
                  <c:v>19:40:08</c:v>
                </c:pt>
                <c:pt idx="18493">
                  <c:v>19:40:09</c:v>
                </c:pt>
                <c:pt idx="18494">
                  <c:v>19:40:10</c:v>
                </c:pt>
                <c:pt idx="18495">
                  <c:v>19:40:11</c:v>
                </c:pt>
                <c:pt idx="18496">
                  <c:v>19:40:12</c:v>
                </c:pt>
                <c:pt idx="18497">
                  <c:v>19:40:13</c:v>
                </c:pt>
                <c:pt idx="18498">
                  <c:v>19:40:14</c:v>
                </c:pt>
                <c:pt idx="18499">
                  <c:v>19:40:15</c:v>
                </c:pt>
                <c:pt idx="18500">
                  <c:v>19:40:16</c:v>
                </c:pt>
                <c:pt idx="18501">
                  <c:v>19:40:17</c:v>
                </c:pt>
                <c:pt idx="18502">
                  <c:v>19:40:18</c:v>
                </c:pt>
                <c:pt idx="18503">
                  <c:v>19:40:19</c:v>
                </c:pt>
                <c:pt idx="18504">
                  <c:v>19:40:20</c:v>
                </c:pt>
                <c:pt idx="18505">
                  <c:v>19:40:21</c:v>
                </c:pt>
                <c:pt idx="18506">
                  <c:v>19:40:22</c:v>
                </c:pt>
                <c:pt idx="18507">
                  <c:v>19:40:23</c:v>
                </c:pt>
                <c:pt idx="18508">
                  <c:v>19:40:24</c:v>
                </c:pt>
                <c:pt idx="18509">
                  <c:v>19:40:25</c:v>
                </c:pt>
                <c:pt idx="18510">
                  <c:v>19:40:26</c:v>
                </c:pt>
                <c:pt idx="18511">
                  <c:v>19:40:27</c:v>
                </c:pt>
                <c:pt idx="18512">
                  <c:v>19:40:28</c:v>
                </c:pt>
                <c:pt idx="18513">
                  <c:v>19:40:29</c:v>
                </c:pt>
                <c:pt idx="18514">
                  <c:v>19:40:30</c:v>
                </c:pt>
                <c:pt idx="18515">
                  <c:v>19:40:31</c:v>
                </c:pt>
                <c:pt idx="18516">
                  <c:v>19:40:32</c:v>
                </c:pt>
                <c:pt idx="18517">
                  <c:v>19:40:33</c:v>
                </c:pt>
                <c:pt idx="18518">
                  <c:v>19:40:34</c:v>
                </c:pt>
                <c:pt idx="18519">
                  <c:v>19:40:35</c:v>
                </c:pt>
                <c:pt idx="18520">
                  <c:v>19:40:36</c:v>
                </c:pt>
                <c:pt idx="18521">
                  <c:v>19:40:37</c:v>
                </c:pt>
                <c:pt idx="18522">
                  <c:v>19:40:38</c:v>
                </c:pt>
                <c:pt idx="18523">
                  <c:v>19:40:39</c:v>
                </c:pt>
                <c:pt idx="18524">
                  <c:v>19:40:40</c:v>
                </c:pt>
                <c:pt idx="18525">
                  <c:v>19:40:41</c:v>
                </c:pt>
                <c:pt idx="18526">
                  <c:v>19:40:42</c:v>
                </c:pt>
                <c:pt idx="18527">
                  <c:v>19:40:43</c:v>
                </c:pt>
                <c:pt idx="18528">
                  <c:v>19:40:44</c:v>
                </c:pt>
                <c:pt idx="18529">
                  <c:v>19:40:45</c:v>
                </c:pt>
                <c:pt idx="18530">
                  <c:v>19:40:46</c:v>
                </c:pt>
                <c:pt idx="18531">
                  <c:v>19:40:47</c:v>
                </c:pt>
                <c:pt idx="18532">
                  <c:v>19:40:48</c:v>
                </c:pt>
                <c:pt idx="18533">
                  <c:v>19:40:49</c:v>
                </c:pt>
                <c:pt idx="18534">
                  <c:v>19:40:50</c:v>
                </c:pt>
                <c:pt idx="18535">
                  <c:v>19:40:51</c:v>
                </c:pt>
                <c:pt idx="18536">
                  <c:v>19:40:52</c:v>
                </c:pt>
                <c:pt idx="18537">
                  <c:v>19:40:53</c:v>
                </c:pt>
                <c:pt idx="18538">
                  <c:v>19:40:54</c:v>
                </c:pt>
                <c:pt idx="18539">
                  <c:v>19:40:55</c:v>
                </c:pt>
                <c:pt idx="18540">
                  <c:v>19:40:56</c:v>
                </c:pt>
                <c:pt idx="18541">
                  <c:v>19:40:57</c:v>
                </c:pt>
                <c:pt idx="18542">
                  <c:v>19:40:58</c:v>
                </c:pt>
                <c:pt idx="18543">
                  <c:v>19:40:59</c:v>
                </c:pt>
                <c:pt idx="18544">
                  <c:v>19:41:00</c:v>
                </c:pt>
                <c:pt idx="18545">
                  <c:v>19:41:01</c:v>
                </c:pt>
                <c:pt idx="18546">
                  <c:v>19:41:02</c:v>
                </c:pt>
                <c:pt idx="18547">
                  <c:v>19:41:03</c:v>
                </c:pt>
                <c:pt idx="18548">
                  <c:v>19:41:04</c:v>
                </c:pt>
                <c:pt idx="18549">
                  <c:v>19:41:05</c:v>
                </c:pt>
                <c:pt idx="18550">
                  <c:v>19:41:06</c:v>
                </c:pt>
                <c:pt idx="18551">
                  <c:v>19:41:07</c:v>
                </c:pt>
                <c:pt idx="18552">
                  <c:v>19:41:08</c:v>
                </c:pt>
                <c:pt idx="18553">
                  <c:v>19:41:09</c:v>
                </c:pt>
                <c:pt idx="18554">
                  <c:v>19:41:10</c:v>
                </c:pt>
                <c:pt idx="18555">
                  <c:v>19:41:11</c:v>
                </c:pt>
                <c:pt idx="18556">
                  <c:v>19:41:12</c:v>
                </c:pt>
                <c:pt idx="18557">
                  <c:v>19:41:13</c:v>
                </c:pt>
                <c:pt idx="18558">
                  <c:v>19:41:14</c:v>
                </c:pt>
                <c:pt idx="18559">
                  <c:v>19:41:15</c:v>
                </c:pt>
                <c:pt idx="18560">
                  <c:v>19:41:16</c:v>
                </c:pt>
                <c:pt idx="18561">
                  <c:v>19:41:17</c:v>
                </c:pt>
                <c:pt idx="18562">
                  <c:v>19:41:18</c:v>
                </c:pt>
                <c:pt idx="18563">
                  <c:v>19:41:19</c:v>
                </c:pt>
                <c:pt idx="18564">
                  <c:v>19:41:20</c:v>
                </c:pt>
                <c:pt idx="18565">
                  <c:v>19:41:21</c:v>
                </c:pt>
                <c:pt idx="18566">
                  <c:v>19:41:22</c:v>
                </c:pt>
                <c:pt idx="18567">
                  <c:v>19:41:23</c:v>
                </c:pt>
                <c:pt idx="18568">
                  <c:v>19:41:24</c:v>
                </c:pt>
                <c:pt idx="18569">
                  <c:v>19:41:25</c:v>
                </c:pt>
                <c:pt idx="18570">
                  <c:v>19:41:26</c:v>
                </c:pt>
                <c:pt idx="18571">
                  <c:v>19:41:27</c:v>
                </c:pt>
                <c:pt idx="18572">
                  <c:v>19:41:28</c:v>
                </c:pt>
                <c:pt idx="18573">
                  <c:v>19:41:29</c:v>
                </c:pt>
                <c:pt idx="18574">
                  <c:v>19:41:30</c:v>
                </c:pt>
                <c:pt idx="18575">
                  <c:v>19:41:31</c:v>
                </c:pt>
                <c:pt idx="18576">
                  <c:v>19:41:32</c:v>
                </c:pt>
                <c:pt idx="18577">
                  <c:v>19:41:33</c:v>
                </c:pt>
                <c:pt idx="18578">
                  <c:v>19:41:34</c:v>
                </c:pt>
                <c:pt idx="18579">
                  <c:v>19:41:35</c:v>
                </c:pt>
                <c:pt idx="18580">
                  <c:v>19:41:36</c:v>
                </c:pt>
                <c:pt idx="18581">
                  <c:v>19:41:37</c:v>
                </c:pt>
                <c:pt idx="18582">
                  <c:v>19:41:38</c:v>
                </c:pt>
                <c:pt idx="18583">
                  <c:v>19:41:39</c:v>
                </c:pt>
                <c:pt idx="18584">
                  <c:v>19:41:40</c:v>
                </c:pt>
                <c:pt idx="18585">
                  <c:v>19:41:41</c:v>
                </c:pt>
                <c:pt idx="18586">
                  <c:v>19:41:42</c:v>
                </c:pt>
                <c:pt idx="18587">
                  <c:v>19:41:43</c:v>
                </c:pt>
                <c:pt idx="18588">
                  <c:v>19:41:44</c:v>
                </c:pt>
                <c:pt idx="18589">
                  <c:v>19:41:45</c:v>
                </c:pt>
                <c:pt idx="18590">
                  <c:v>19:41:46</c:v>
                </c:pt>
                <c:pt idx="18591">
                  <c:v>19:41:47</c:v>
                </c:pt>
                <c:pt idx="18592">
                  <c:v>19:41:48</c:v>
                </c:pt>
                <c:pt idx="18593">
                  <c:v>19:41:49</c:v>
                </c:pt>
                <c:pt idx="18594">
                  <c:v>19:41:50</c:v>
                </c:pt>
                <c:pt idx="18595">
                  <c:v>19:41:51</c:v>
                </c:pt>
                <c:pt idx="18596">
                  <c:v>19:41:52</c:v>
                </c:pt>
                <c:pt idx="18597">
                  <c:v>19:41:53</c:v>
                </c:pt>
                <c:pt idx="18598">
                  <c:v>19:41:54</c:v>
                </c:pt>
                <c:pt idx="18599">
                  <c:v>19:41:55</c:v>
                </c:pt>
                <c:pt idx="18600">
                  <c:v>19:41:56</c:v>
                </c:pt>
                <c:pt idx="18601">
                  <c:v>19:41:57</c:v>
                </c:pt>
                <c:pt idx="18602">
                  <c:v>19:41:58</c:v>
                </c:pt>
                <c:pt idx="18603">
                  <c:v>19:41:59</c:v>
                </c:pt>
                <c:pt idx="18604">
                  <c:v>19:42:00</c:v>
                </c:pt>
                <c:pt idx="18605">
                  <c:v>19:42:01</c:v>
                </c:pt>
                <c:pt idx="18606">
                  <c:v>19:42:02</c:v>
                </c:pt>
                <c:pt idx="18607">
                  <c:v>19:42:03</c:v>
                </c:pt>
                <c:pt idx="18608">
                  <c:v>19:42:04</c:v>
                </c:pt>
                <c:pt idx="18609">
                  <c:v>19:42:05</c:v>
                </c:pt>
                <c:pt idx="18610">
                  <c:v>19:42:06</c:v>
                </c:pt>
                <c:pt idx="18611">
                  <c:v>19:42:07</c:v>
                </c:pt>
                <c:pt idx="18612">
                  <c:v>19:42:08</c:v>
                </c:pt>
                <c:pt idx="18613">
                  <c:v>19:42:09</c:v>
                </c:pt>
                <c:pt idx="18614">
                  <c:v>19:42:10</c:v>
                </c:pt>
                <c:pt idx="18615">
                  <c:v>19:42:11</c:v>
                </c:pt>
                <c:pt idx="18616">
                  <c:v>19:42:12</c:v>
                </c:pt>
                <c:pt idx="18617">
                  <c:v>19:42:13</c:v>
                </c:pt>
                <c:pt idx="18618">
                  <c:v>19:42:14</c:v>
                </c:pt>
                <c:pt idx="18619">
                  <c:v>19:42:15</c:v>
                </c:pt>
                <c:pt idx="18620">
                  <c:v>19:42:16</c:v>
                </c:pt>
                <c:pt idx="18621">
                  <c:v>19:42:17</c:v>
                </c:pt>
                <c:pt idx="18622">
                  <c:v>19:42:18</c:v>
                </c:pt>
                <c:pt idx="18623">
                  <c:v>19:42:19</c:v>
                </c:pt>
                <c:pt idx="18624">
                  <c:v>19:42:20</c:v>
                </c:pt>
                <c:pt idx="18625">
                  <c:v>19:42:21</c:v>
                </c:pt>
                <c:pt idx="18626">
                  <c:v>19:42:22</c:v>
                </c:pt>
                <c:pt idx="18627">
                  <c:v>19:42:23</c:v>
                </c:pt>
                <c:pt idx="18628">
                  <c:v>19:42:24</c:v>
                </c:pt>
                <c:pt idx="18629">
                  <c:v>19:42:25</c:v>
                </c:pt>
                <c:pt idx="18630">
                  <c:v>19:42:26</c:v>
                </c:pt>
                <c:pt idx="18631">
                  <c:v>19:42:27</c:v>
                </c:pt>
                <c:pt idx="18632">
                  <c:v>19:42:28</c:v>
                </c:pt>
                <c:pt idx="18633">
                  <c:v>19:42:29</c:v>
                </c:pt>
                <c:pt idx="18634">
                  <c:v>19:42:30</c:v>
                </c:pt>
                <c:pt idx="18635">
                  <c:v>19:42:31</c:v>
                </c:pt>
                <c:pt idx="18636">
                  <c:v>19:42:32</c:v>
                </c:pt>
                <c:pt idx="18637">
                  <c:v>19:42:33</c:v>
                </c:pt>
                <c:pt idx="18638">
                  <c:v>19:42:34</c:v>
                </c:pt>
                <c:pt idx="18639">
                  <c:v>19:42:35</c:v>
                </c:pt>
                <c:pt idx="18640">
                  <c:v>19:42:36</c:v>
                </c:pt>
                <c:pt idx="18641">
                  <c:v>19:42:37</c:v>
                </c:pt>
                <c:pt idx="18642">
                  <c:v>19:42:38</c:v>
                </c:pt>
                <c:pt idx="18643">
                  <c:v>19:42:39</c:v>
                </c:pt>
                <c:pt idx="18644">
                  <c:v>19:42:40</c:v>
                </c:pt>
                <c:pt idx="18645">
                  <c:v>19:42:41</c:v>
                </c:pt>
                <c:pt idx="18646">
                  <c:v>19:42:42</c:v>
                </c:pt>
                <c:pt idx="18647">
                  <c:v>19:42:43</c:v>
                </c:pt>
                <c:pt idx="18648">
                  <c:v>19:42:44</c:v>
                </c:pt>
                <c:pt idx="18649">
                  <c:v>19:42:45</c:v>
                </c:pt>
                <c:pt idx="18650">
                  <c:v>19:42:46</c:v>
                </c:pt>
                <c:pt idx="18651">
                  <c:v>19:42:47</c:v>
                </c:pt>
                <c:pt idx="18652">
                  <c:v>19:42:48</c:v>
                </c:pt>
                <c:pt idx="18653">
                  <c:v>19:42:49</c:v>
                </c:pt>
                <c:pt idx="18654">
                  <c:v>19:42:50</c:v>
                </c:pt>
                <c:pt idx="18655">
                  <c:v>19:42:51</c:v>
                </c:pt>
                <c:pt idx="18656">
                  <c:v>19:42:52</c:v>
                </c:pt>
                <c:pt idx="18657">
                  <c:v>19:42:53</c:v>
                </c:pt>
                <c:pt idx="18658">
                  <c:v>19:42:54</c:v>
                </c:pt>
                <c:pt idx="18659">
                  <c:v>19:42:55</c:v>
                </c:pt>
                <c:pt idx="18660">
                  <c:v>19:42:56</c:v>
                </c:pt>
                <c:pt idx="18661">
                  <c:v>19:42:57</c:v>
                </c:pt>
                <c:pt idx="18662">
                  <c:v>19:42:58</c:v>
                </c:pt>
                <c:pt idx="18663">
                  <c:v>19:42:59</c:v>
                </c:pt>
                <c:pt idx="18664">
                  <c:v>19:43:00</c:v>
                </c:pt>
                <c:pt idx="18665">
                  <c:v>19:43:01</c:v>
                </c:pt>
                <c:pt idx="18666">
                  <c:v>19:43:02</c:v>
                </c:pt>
                <c:pt idx="18667">
                  <c:v>19:43:03</c:v>
                </c:pt>
                <c:pt idx="18668">
                  <c:v>19:43:04</c:v>
                </c:pt>
                <c:pt idx="18669">
                  <c:v>19:43:05</c:v>
                </c:pt>
                <c:pt idx="18670">
                  <c:v>19:43:06</c:v>
                </c:pt>
                <c:pt idx="18671">
                  <c:v>19:43:07</c:v>
                </c:pt>
                <c:pt idx="18672">
                  <c:v>19:43:08</c:v>
                </c:pt>
                <c:pt idx="18673">
                  <c:v>19:43:09</c:v>
                </c:pt>
                <c:pt idx="18674">
                  <c:v>19:43:10</c:v>
                </c:pt>
                <c:pt idx="18675">
                  <c:v>19:43:11</c:v>
                </c:pt>
                <c:pt idx="18676">
                  <c:v>19:43:12</c:v>
                </c:pt>
                <c:pt idx="18677">
                  <c:v>19:43:13</c:v>
                </c:pt>
                <c:pt idx="18678">
                  <c:v>19:43:14</c:v>
                </c:pt>
                <c:pt idx="18679">
                  <c:v>19:43:15</c:v>
                </c:pt>
                <c:pt idx="18680">
                  <c:v>19:43:16</c:v>
                </c:pt>
                <c:pt idx="18681">
                  <c:v>19:43:17</c:v>
                </c:pt>
                <c:pt idx="18682">
                  <c:v>19:43:18</c:v>
                </c:pt>
                <c:pt idx="18683">
                  <c:v>19:43:19</c:v>
                </c:pt>
                <c:pt idx="18684">
                  <c:v>19:43:20</c:v>
                </c:pt>
                <c:pt idx="18685">
                  <c:v>19:43:21</c:v>
                </c:pt>
                <c:pt idx="18686">
                  <c:v>19:43:22</c:v>
                </c:pt>
                <c:pt idx="18687">
                  <c:v>19:43:23</c:v>
                </c:pt>
                <c:pt idx="18688">
                  <c:v>19:43:24</c:v>
                </c:pt>
                <c:pt idx="18689">
                  <c:v>19:43:25</c:v>
                </c:pt>
                <c:pt idx="18690">
                  <c:v>19:43:26</c:v>
                </c:pt>
                <c:pt idx="18691">
                  <c:v>19:43:27</c:v>
                </c:pt>
                <c:pt idx="18692">
                  <c:v>19:43:28</c:v>
                </c:pt>
                <c:pt idx="18693">
                  <c:v>19:43:29</c:v>
                </c:pt>
                <c:pt idx="18694">
                  <c:v>19:43:30</c:v>
                </c:pt>
                <c:pt idx="18695">
                  <c:v>19:43:31</c:v>
                </c:pt>
                <c:pt idx="18696">
                  <c:v>19:43:32</c:v>
                </c:pt>
                <c:pt idx="18697">
                  <c:v>19:43:33</c:v>
                </c:pt>
                <c:pt idx="18698">
                  <c:v>19:43:34</c:v>
                </c:pt>
                <c:pt idx="18699">
                  <c:v>19:43:35</c:v>
                </c:pt>
                <c:pt idx="18700">
                  <c:v>19:43:36</c:v>
                </c:pt>
                <c:pt idx="18701">
                  <c:v>19:43:37</c:v>
                </c:pt>
                <c:pt idx="18702">
                  <c:v>19:43:38</c:v>
                </c:pt>
                <c:pt idx="18703">
                  <c:v>19:43:39</c:v>
                </c:pt>
                <c:pt idx="18704">
                  <c:v>19:43:40</c:v>
                </c:pt>
                <c:pt idx="18705">
                  <c:v>19:43:41</c:v>
                </c:pt>
                <c:pt idx="18706">
                  <c:v>19:43:42</c:v>
                </c:pt>
                <c:pt idx="18707">
                  <c:v>19:43:43</c:v>
                </c:pt>
                <c:pt idx="18708">
                  <c:v>19:43:44</c:v>
                </c:pt>
                <c:pt idx="18709">
                  <c:v>19:43:45</c:v>
                </c:pt>
                <c:pt idx="18710">
                  <c:v>19:43:46</c:v>
                </c:pt>
                <c:pt idx="18711">
                  <c:v>19:43:47</c:v>
                </c:pt>
                <c:pt idx="18712">
                  <c:v>19:43:48</c:v>
                </c:pt>
                <c:pt idx="18713">
                  <c:v>19:43:49</c:v>
                </c:pt>
                <c:pt idx="18714">
                  <c:v>19:43:50</c:v>
                </c:pt>
                <c:pt idx="18715">
                  <c:v>19:43:51</c:v>
                </c:pt>
                <c:pt idx="18716">
                  <c:v>19:43:52</c:v>
                </c:pt>
                <c:pt idx="18717">
                  <c:v>19:43:53</c:v>
                </c:pt>
                <c:pt idx="18718">
                  <c:v>19:43:54</c:v>
                </c:pt>
                <c:pt idx="18719">
                  <c:v>19:43:55</c:v>
                </c:pt>
                <c:pt idx="18720">
                  <c:v>19:43:56</c:v>
                </c:pt>
                <c:pt idx="18721">
                  <c:v>19:43:57</c:v>
                </c:pt>
                <c:pt idx="18722">
                  <c:v>19:43:58</c:v>
                </c:pt>
                <c:pt idx="18723">
                  <c:v>19:43:59</c:v>
                </c:pt>
                <c:pt idx="18724">
                  <c:v>19:44:00</c:v>
                </c:pt>
                <c:pt idx="18725">
                  <c:v>19:44:01</c:v>
                </c:pt>
                <c:pt idx="18726">
                  <c:v>19:44:02</c:v>
                </c:pt>
                <c:pt idx="18727">
                  <c:v>19:44:03</c:v>
                </c:pt>
                <c:pt idx="18728">
                  <c:v>19:44:04</c:v>
                </c:pt>
                <c:pt idx="18729">
                  <c:v>19:44:05</c:v>
                </c:pt>
                <c:pt idx="18730">
                  <c:v>19:44:06</c:v>
                </c:pt>
                <c:pt idx="18731">
                  <c:v>19:44:07</c:v>
                </c:pt>
                <c:pt idx="18732">
                  <c:v>19:44:08</c:v>
                </c:pt>
                <c:pt idx="18733">
                  <c:v>19:44:09</c:v>
                </c:pt>
                <c:pt idx="18734">
                  <c:v>19:44:10</c:v>
                </c:pt>
                <c:pt idx="18735">
                  <c:v>19:44:11</c:v>
                </c:pt>
                <c:pt idx="18736">
                  <c:v>19:44:12</c:v>
                </c:pt>
                <c:pt idx="18737">
                  <c:v>19:44:13</c:v>
                </c:pt>
                <c:pt idx="18738">
                  <c:v>19:44:14</c:v>
                </c:pt>
                <c:pt idx="18739">
                  <c:v>19:44:15</c:v>
                </c:pt>
                <c:pt idx="18740">
                  <c:v>19:44:16</c:v>
                </c:pt>
                <c:pt idx="18741">
                  <c:v>19:44:17</c:v>
                </c:pt>
                <c:pt idx="18742">
                  <c:v>19:44:18</c:v>
                </c:pt>
                <c:pt idx="18743">
                  <c:v>19:44:19</c:v>
                </c:pt>
                <c:pt idx="18744">
                  <c:v>19:44:20</c:v>
                </c:pt>
                <c:pt idx="18745">
                  <c:v>19:44:21</c:v>
                </c:pt>
                <c:pt idx="18746">
                  <c:v>19:44:22</c:v>
                </c:pt>
                <c:pt idx="18747">
                  <c:v>19:44:23</c:v>
                </c:pt>
                <c:pt idx="18748">
                  <c:v>19:44:24</c:v>
                </c:pt>
                <c:pt idx="18749">
                  <c:v>19:44:25</c:v>
                </c:pt>
                <c:pt idx="18750">
                  <c:v>19:44:26</c:v>
                </c:pt>
                <c:pt idx="18751">
                  <c:v>19:44:27</c:v>
                </c:pt>
                <c:pt idx="18752">
                  <c:v>19:44:28</c:v>
                </c:pt>
                <c:pt idx="18753">
                  <c:v>19:44:29</c:v>
                </c:pt>
                <c:pt idx="18754">
                  <c:v>19:44:30</c:v>
                </c:pt>
                <c:pt idx="18755">
                  <c:v>19:44:31</c:v>
                </c:pt>
                <c:pt idx="18756">
                  <c:v>19:44:32</c:v>
                </c:pt>
                <c:pt idx="18757">
                  <c:v>19:44:33</c:v>
                </c:pt>
                <c:pt idx="18758">
                  <c:v>19:44:34</c:v>
                </c:pt>
                <c:pt idx="18759">
                  <c:v>19:44:35</c:v>
                </c:pt>
                <c:pt idx="18760">
                  <c:v>19:44:36</c:v>
                </c:pt>
                <c:pt idx="18761">
                  <c:v>19:44:37</c:v>
                </c:pt>
                <c:pt idx="18762">
                  <c:v>19:44:38</c:v>
                </c:pt>
                <c:pt idx="18763">
                  <c:v>19:44:39</c:v>
                </c:pt>
                <c:pt idx="18764">
                  <c:v>19:44:40</c:v>
                </c:pt>
                <c:pt idx="18765">
                  <c:v>19:44:41</c:v>
                </c:pt>
                <c:pt idx="18766">
                  <c:v>19:44:42</c:v>
                </c:pt>
                <c:pt idx="18767">
                  <c:v>19:44:43</c:v>
                </c:pt>
                <c:pt idx="18768">
                  <c:v>19:44:44</c:v>
                </c:pt>
                <c:pt idx="18769">
                  <c:v>19:44:45</c:v>
                </c:pt>
                <c:pt idx="18770">
                  <c:v>19:44:46</c:v>
                </c:pt>
                <c:pt idx="18771">
                  <c:v>19:44:47</c:v>
                </c:pt>
                <c:pt idx="18772">
                  <c:v>19:44:48</c:v>
                </c:pt>
                <c:pt idx="18773">
                  <c:v>19:44:49</c:v>
                </c:pt>
                <c:pt idx="18774">
                  <c:v>19:44:50</c:v>
                </c:pt>
                <c:pt idx="18775">
                  <c:v>19:44:51</c:v>
                </c:pt>
                <c:pt idx="18776">
                  <c:v>19:44:52</c:v>
                </c:pt>
                <c:pt idx="18777">
                  <c:v>19:44:53</c:v>
                </c:pt>
                <c:pt idx="18778">
                  <c:v>19:44:54</c:v>
                </c:pt>
                <c:pt idx="18779">
                  <c:v>19:44:55</c:v>
                </c:pt>
                <c:pt idx="18780">
                  <c:v>19:44:56</c:v>
                </c:pt>
                <c:pt idx="18781">
                  <c:v>19:44:57</c:v>
                </c:pt>
                <c:pt idx="18782">
                  <c:v>19:44:58</c:v>
                </c:pt>
                <c:pt idx="18783">
                  <c:v>19:44:59</c:v>
                </c:pt>
                <c:pt idx="18784">
                  <c:v>19:45:00</c:v>
                </c:pt>
                <c:pt idx="18785">
                  <c:v>19:45:01</c:v>
                </c:pt>
                <c:pt idx="18786">
                  <c:v>19:45:02</c:v>
                </c:pt>
                <c:pt idx="18787">
                  <c:v>19:45:03</c:v>
                </c:pt>
                <c:pt idx="18788">
                  <c:v>19:45:04</c:v>
                </c:pt>
                <c:pt idx="18789">
                  <c:v>19:45:05</c:v>
                </c:pt>
                <c:pt idx="18790">
                  <c:v>19:45:06</c:v>
                </c:pt>
                <c:pt idx="18791">
                  <c:v>19:45:07</c:v>
                </c:pt>
                <c:pt idx="18792">
                  <c:v>19:45:08</c:v>
                </c:pt>
                <c:pt idx="18793">
                  <c:v>19:45:09</c:v>
                </c:pt>
                <c:pt idx="18794">
                  <c:v>19:45:10</c:v>
                </c:pt>
                <c:pt idx="18795">
                  <c:v>19:45:11</c:v>
                </c:pt>
                <c:pt idx="18796">
                  <c:v>19:45:12</c:v>
                </c:pt>
                <c:pt idx="18797">
                  <c:v>19:45:13</c:v>
                </c:pt>
                <c:pt idx="18798">
                  <c:v>19:45:14</c:v>
                </c:pt>
                <c:pt idx="18799">
                  <c:v>19:45:15</c:v>
                </c:pt>
                <c:pt idx="18800">
                  <c:v>19:45:16</c:v>
                </c:pt>
                <c:pt idx="18801">
                  <c:v>19:45:17</c:v>
                </c:pt>
                <c:pt idx="18802">
                  <c:v>19:45:18</c:v>
                </c:pt>
                <c:pt idx="18803">
                  <c:v>19:45:19</c:v>
                </c:pt>
                <c:pt idx="18804">
                  <c:v>19:45:20</c:v>
                </c:pt>
                <c:pt idx="18805">
                  <c:v>19:45:21</c:v>
                </c:pt>
                <c:pt idx="18806">
                  <c:v>19:45:22</c:v>
                </c:pt>
                <c:pt idx="18807">
                  <c:v>19:45:23</c:v>
                </c:pt>
                <c:pt idx="18808">
                  <c:v>19:45:24</c:v>
                </c:pt>
                <c:pt idx="18809">
                  <c:v>19:45:25</c:v>
                </c:pt>
                <c:pt idx="18810">
                  <c:v>19:45:26</c:v>
                </c:pt>
                <c:pt idx="18811">
                  <c:v>19:45:27</c:v>
                </c:pt>
                <c:pt idx="18812">
                  <c:v>19:45:28</c:v>
                </c:pt>
                <c:pt idx="18813">
                  <c:v>19:45:29</c:v>
                </c:pt>
                <c:pt idx="18814">
                  <c:v>19:45:30</c:v>
                </c:pt>
                <c:pt idx="18815">
                  <c:v>19:45:31</c:v>
                </c:pt>
                <c:pt idx="18816">
                  <c:v>19:45:32</c:v>
                </c:pt>
                <c:pt idx="18817">
                  <c:v>19:45:33</c:v>
                </c:pt>
                <c:pt idx="18818">
                  <c:v>19:45:34</c:v>
                </c:pt>
                <c:pt idx="18819">
                  <c:v>19:45:35</c:v>
                </c:pt>
                <c:pt idx="18820">
                  <c:v>19:45:36</c:v>
                </c:pt>
                <c:pt idx="18821">
                  <c:v>19:45:37</c:v>
                </c:pt>
                <c:pt idx="18822">
                  <c:v>19:45:38</c:v>
                </c:pt>
                <c:pt idx="18823">
                  <c:v>19:45:39</c:v>
                </c:pt>
                <c:pt idx="18824">
                  <c:v>19:45:40</c:v>
                </c:pt>
                <c:pt idx="18825">
                  <c:v>19:45:41</c:v>
                </c:pt>
                <c:pt idx="18826">
                  <c:v>19:45:42</c:v>
                </c:pt>
                <c:pt idx="18827">
                  <c:v>19:45:43</c:v>
                </c:pt>
                <c:pt idx="18828">
                  <c:v>19:45:44</c:v>
                </c:pt>
                <c:pt idx="18829">
                  <c:v>19:45:45</c:v>
                </c:pt>
                <c:pt idx="18830">
                  <c:v>19:45:46</c:v>
                </c:pt>
                <c:pt idx="18831">
                  <c:v>19:45:47</c:v>
                </c:pt>
                <c:pt idx="18832">
                  <c:v>19:45:48</c:v>
                </c:pt>
                <c:pt idx="18833">
                  <c:v>19:45:49</c:v>
                </c:pt>
                <c:pt idx="18834">
                  <c:v>19:45:50</c:v>
                </c:pt>
                <c:pt idx="18835">
                  <c:v>19:45:51</c:v>
                </c:pt>
                <c:pt idx="18836">
                  <c:v>19:45:52</c:v>
                </c:pt>
                <c:pt idx="18837">
                  <c:v>19:45:53</c:v>
                </c:pt>
                <c:pt idx="18838">
                  <c:v>19:45:54</c:v>
                </c:pt>
                <c:pt idx="18839">
                  <c:v>19:45:55</c:v>
                </c:pt>
                <c:pt idx="18840">
                  <c:v>19:45:56</c:v>
                </c:pt>
                <c:pt idx="18841">
                  <c:v>19:45:57</c:v>
                </c:pt>
                <c:pt idx="18842">
                  <c:v>19:45:58</c:v>
                </c:pt>
                <c:pt idx="18843">
                  <c:v>19:45:59</c:v>
                </c:pt>
                <c:pt idx="18844">
                  <c:v>19:46:00</c:v>
                </c:pt>
                <c:pt idx="18845">
                  <c:v>19:46:01</c:v>
                </c:pt>
                <c:pt idx="18846">
                  <c:v>19:46:02</c:v>
                </c:pt>
                <c:pt idx="18847">
                  <c:v>19:46:03</c:v>
                </c:pt>
                <c:pt idx="18848">
                  <c:v>19:46:04</c:v>
                </c:pt>
                <c:pt idx="18849">
                  <c:v>19:46:05</c:v>
                </c:pt>
                <c:pt idx="18850">
                  <c:v>19:46:06</c:v>
                </c:pt>
                <c:pt idx="18851">
                  <c:v>19:46:07</c:v>
                </c:pt>
                <c:pt idx="18852">
                  <c:v>19:46:08</c:v>
                </c:pt>
                <c:pt idx="18853">
                  <c:v>19:46:09</c:v>
                </c:pt>
                <c:pt idx="18854">
                  <c:v>19:46:10</c:v>
                </c:pt>
                <c:pt idx="18855">
                  <c:v>19:46:11</c:v>
                </c:pt>
                <c:pt idx="18856">
                  <c:v>19:46:12</c:v>
                </c:pt>
                <c:pt idx="18857">
                  <c:v>19:46:13</c:v>
                </c:pt>
                <c:pt idx="18858">
                  <c:v>19:46:14</c:v>
                </c:pt>
                <c:pt idx="18859">
                  <c:v>19:46:15</c:v>
                </c:pt>
                <c:pt idx="18860">
                  <c:v>19:46:16</c:v>
                </c:pt>
                <c:pt idx="18861">
                  <c:v>19:46:17</c:v>
                </c:pt>
                <c:pt idx="18862">
                  <c:v>19:46:18</c:v>
                </c:pt>
                <c:pt idx="18863">
                  <c:v>19:46:19</c:v>
                </c:pt>
                <c:pt idx="18864">
                  <c:v>19:46:20</c:v>
                </c:pt>
                <c:pt idx="18865">
                  <c:v>19:46:21</c:v>
                </c:pt>
                <c:pt idx="18866">
                  <c:v>19:46:22</c:v>
                </c:pt>
                <c:pt idx="18867">
                  <c:v>19:46:23</c:v>
                </c:pt>
                <c:pt idx="18868">
                  <c:v>19:46:24</c:v>
                </c:pt>
                <c:pt idx="18869">
                  <c:v>19:46:25</c:v>
                </c:pt>
                <c:pt idx="18870">
                  <c:v>19:46:26</c:v>
                </c:pt>
                <c:pt idx="18871">
                  <c:v>19:46:27</c:v>
                </c:pt>
                <c:pt idx="18872">
                  <c:v>19:46:28</c:v>
                </c:pt>
                <c:pt idx="18873">
                  <c:v>19:46:29</c:v>
                </c:pt>
                <c:pt idx="18874">
                  <c:v>19:46:30</c:v>
                </c:pt>
                <c:pt idx="18875">
                  <c:v>19:46:31</c:v>
                </c:pt>
                <c:pt idx="18876">
                  <c:v>19:46:32</c:v>
                </c:pt>
                <c:pt idx="18877">
                  <c:v>19:46:33</c:v>
                </c:pt>
                <c:pt idx="18878">
                  <c:v>19:46:34</c:v>
                </c:pt>
                <c:pt idx="18879">
                  <c:v>19:46:35</c:v>
                </c:pt>
                <c:pt idx="18880">
                  <c:v>19:46:36</c:v>
                </c:pt>
                <c:pt idx="18881">
                  <c:v>19:46:37</c:v>
                </c:pt>
                <c:pt idx="18882">
                  <c:v>19:46:38</c:v>
                </c:pt>
                <c:pt idx="18883">
                  <c:v>19:46:39</c:v>
                </c:pt>
                <c:pt idx="18884">
                  <c:v>19:46:40</c:v>
                </c:pt>
                <c:pt idx="18885">
                  <c:v>19:46:41</c:v>
                </c:pt>
                <c:pt idx="18886">
                  <c:v>19:46:42</c:v>
                </c:pt>
                <c:pt idx="18887">
                  <c:v>19:46:43</c:v>
                </c:pt>
                <c:pt idx="18888">
                  <c:v>19:46:44</c:v>
                </c:pt>
                <c:pt idx="18889">
                  <c:v>19:46:45</c:v>
                </c:pt>
                <c:pt idx="18890">
                  <c:v>19:46:46</c:v>
                </c:pt>
                <c:pt idx="18891">
                  <c:v>19:46:47</c:v>
                </c:pt>
                <c:pt idx="18892">
                  <c:v>19:46:48</c:v>
                </c:pt>
                <c:pt idx="18893">
                  <c:v>19:46:49</c:v>
                </c:pt>
                <c:pt idx="18894">
                  <c:v>19:46:50</c:v>
                </c:pt>
                <c:pt idx="18895">
                  <c:v>19:46:51</c:v>
                </c:pt>
                <c:pt idx="18896">
                  <c:v>19:46:52</c:v>
                </c:pt>
                <c:pt idx="18897">
                  <c:v>19:46:53</c:v>
                </c:pt>
                <c:pt idx="18898">
                  <c:v>19:46:54</c:v>
                </c:pt>
                <c:pt idx="18899">
                  <c:v>19:46:55</c:v>
                </c:pt>
                <c:pt idx="18900">
                  <c:v>19:46:56</c:v>
                </c:pt>
                <c:pt idx="18901">
                  <c:v>19:46:57</c:v>
                </c:pt>
                <c:pt idx="18902">
                  <c:v>19:46:58</c:v>
                </c:pt>
                <c:pt idx="18903">
                  <c:v>19:46:59</c:v>
                </c:pt>
                <c:pt idx="18904">
                  <c:v>19:47:00</c:v>
                </c:pt>
                <c:pt idx="18905">
                  <c:v>19:47:01</c:v>
                </c:pt>
                <c:pt idx="18906">
                  <c:v>19:47:02</c:v>
                </c:pt>
                <c:pt idx="18907">
                  <c:v>19:47:03</c:v>
                </c:pt>
                <c:pt idx="18908">
                  <c:v>19:47:04</c:v>
                </c:pt>
                <c:pt idx="18909">
                  <c:v>19:47:05</c:v>
                </c:pt>
                <c:pt idx="18910">
                  <c:v>19:47:06</c:v>
                </c:pt>
                <c:pt idx="18911">
                  <c:v>19:47:07</c:v>
                </c:pt>
                <c:pt idx="18912">
                  <c:v>19:47:08</c:v>
                </c:pt>
                <c:pt idx="18913">
                  <c:v>19:47:09</c:v>
                </c:pt>
                <c:pt idx="18914">
                  <c:v>19:47:10</c:v>
                </c:pt>
                <c:pt idx="18915">
                  <c:v>19:47:11</c:v>
                </c:pt>
                <c:pt idx="18916">
                  <c:v>19:47:12</c:v>
                </c:pt>
                <c:pt idx="18917">
                  <c:v>19:47:13</c:v>
                </c:pt>
                <c:pt idx="18918">
                  <c:v>19:47:14</c:v>
                </c:pt>
                <c:pt idx="18919">
                  <c:v>19:47:15</c:v>
                </c:pt>
                <c:pt idx="18920">
                  <c:v>19:47:16</c:v>
                </c:pt>
                <c:pt idx="18921">
                  <c:v>19:47:17</c:v>
                </c:pt>
                <c:pt idx="18922">
                  <c:v>19:47:18</c:v>
                </c:pt>
                <c:pt idx="18923">
                  <c:v>19:47:19</c:v>
                </c:pt>
                <c:pt idx="18924">
                  <c:v>19:47:20</c:v>
                </c:pt>
                <c:pt idx="18925">
                  <c:v>19:47:21</c:v>
                </c:pt>
                <c:pt idx="18926">
                  <c:v>19:47:22</c:v>
                </c:pt>
                <c:pt idx="18927">
                  <c:v>19:47:23</c:v>
                </c:pt>
                <c:pt idx="18928">
                  <c:v>19:47:24</c:v>
                </c:pt>
                <c:pt idx="18929">
                  <c:v>19:47:25</c:v>
                </c:pt>
                <c:pt idx="18930">
                  <c:v>19:47:26</c:v>
                </c:pt>
                <c:pt idx="18931">
                  <c:v>19:47:27</c:v>
                </c:pt>
                <c:pt idx="18932">
                  <c:v>19:47:28</c:v>
                </c:pt>
                <c:pt idx="18933">
                  <c:v>19:47:29</c:v>
                </c:pt>
                <c:pt idx="18934">
                  <c:v>19:47:30</c:v>
                </c:pt>
                <c:pt idx="18935">
                  <c:v>19:47:31</c:v>
                </c:pt>
                <c:pt idx="18936">
                  <c:v>19:47:32</c:v>
                </c:pt>
                <c:pt idx="18937">
                  <c:v>19:47:33</c:v>
                </c:pt>
                <c:pt idx="18938">
                  <c:v>19:47:34</c:v>
                </c:pt>
                <c:pt idx="18939">
                  <c:v>19:47:35</c:v>
                </c:pt>
                <c:pt idx="18940">
                  <c:v>19:47:36</c:v>
                </c:pt>
                <c:pt idx="18941">
                  <c:v>19:47:37</c:v>
                </c:pt>
                <c:pt idx="18942">
                  <c:v>19:47:38</c:v>
                </c:pt>
                <c:pt idx="18943">
                  <c:v>19:47:39</c:v>
                </c:pt>
                <c:pt idx="18944">
                  <c:v>19:47:40</c:v>
                </c:pt>
                <c:pt idx="18945">
                  <c:v>19:47:41</c:v>
                </c:pt>
                <c:pt idx="18946">
                  <c:v>19:47:42</c:v>
                </c:pt>
                <c:pt idx="18947">
                  <c:v>19:47:43</c:v>
                </c:pt>
                <c:pt idx="18948">
                  <c:v>19:47:44</c:v>
                </c:pt>
                <c:pt idx="18949">
                  <c:v>19:47:45</c:v>
                </c:pt>
                <c:pt idx="18950">
                  <c:v>19:47:46</c:v>
                </c:pt>
                <c:pt idx="18951">
                  <c:v>19:47:47</c:v>
                </c:pt>
                <c:pt idx="18952">
                  <c:v>19:47:48</c:v>
                </c:pt>
                <c:pt idx="18953">
                  <c:v>19:47:49</c:v>
                </c:pt>
                <c:pt idx="18954">
                  <c:v>19:47:50</c:v>
                </c:pt>
                <c:pt idx="18955">
                  <c:v>19:47:51</c:v>
                </c:pt>
                <c:pt idx="18956">
                  <c:v>19:47:52</c:v>
                </c:pt>
                <c:pt idx="18957">
                  <c:v>19:47:53</c:v>
                </c:pt>
                <c:pt idx="18958">
                  <c:v>19:47:54</c:v>
                </c:pt>
                <c:pt idx="18959">
                  <c:v>19:47:55</c:v>
                </c:pt>
                <c:pt idx="18960">
                  <c:v>19:47:56</c:v>
                </c:pt>
                <c:pt idx="18961">
                  <c:v>19:47:57</c:v>
                </c:pt>
                <c:pt idx="18962">
                  <c:v>19:47:58</c:v>
                </c:pt>
                <c:pt idx="18963">
                  <c:v>19:47:59</c:v>
                </c:pt>
                <c:pt idx="18964">
                  <c:v>19:48:00</c:v>
                </c:pt>
                <c:pt idx="18965">
                  <c:v>19:48:01</c:v>
                </c:pt>
                <c:pt idx="18966">
                  <c:v>19:48:02</c:v>
                </c:pt>
                <c:pt idx="18967">
                  <c:v>19:48:03</c:v>
                </c:pt>
                <c:pt idx="18968">
                  <c:v>19:48:04</c:v>
                </c:pt>
                <c:pt idx="18969">
                  <c:v>19:48:05</c:v>
                </c:pt>
                <c:pt idx="18970">
                  <c:v>19:48:06</c:v>
                </c:pt>
                <c:pt idx="18971">
                  <c:v>19:48:07</c:v>
                </c:pt>
                <c:pt idx="18972">
                  <c:v>19:48:08</c:v>
                </c:pt>
                <c:pt idx="18973">
                  <c:v>19:48:09</c:v>
                </c:pt>
                <c:pt idx="18974">
                  <c:v>19:48:10</c:v>
                </c:pt>
                <c:pt idx="18975">
                  <c:v>19:48:11</c:v>
                </c:pt>
                <c:pt idx="18976">
                  <c:v>19:48:12</c:v>
                </c:pt>
                <c:pt idx="18977">
                  <c:v>19:48:13</c:v>
                </c:pt>
                <c:pt idx="18978">
                  <c:v>19:48:14</c:v>
                </c:pt>
                <c:pt idx="18979">
                  <c:v>19:48:15</c:v>
                </c:pt>
                <c:pt idx="18980">
                  <c:v>19:48:16</c:v>
                </c:pt>
                <c:pt idx="18981">
                  <c:v>19:48:17</c:v>
                </c:pt>
                <c:pt idx="18982">
                  <c:v>19:48:18</c:v>
                </c:pt>
                <c:pt idx="18983">
                  <c:v>19:48:19</c:v>
                </c:pt>
                <c:pt idx="18984">
                  <c:v>19:48:20</c:v>
                </c:pt>
                <c:pt idx="18985">
                  <c:v>19:48:21</c:v>
                </c:pt>
                <c:pt idx="18986">
                  <c:v>19:48:22</c:v>
                </c:pt>
                <c:pt idx="18987">
                  <c:v>19:48:23</c:v>
                </c:pt>
                <c:pt idx="18988">
                  <c:v>19:48:24</c:v>
                </c:pt>
                <c:pt idx="18989">
                  <c:v>19:48:25</c:v>
                </c:pt>
                <c:pt idx="18990">
                  <c:v>19:48:26</c:v>
                </c:pt>
                <c:pt idx="18991">
                  <c:v>19:48:27</c:v>
                </c:pt>
                <c:pt idx="18992">
                  <c:v>19:48:28</c:v>
                </c:pt>
                <c:pt idx="18993">
                  <c:v>19:48:29</c:v>
                </c:pt>
                <c:pt idx="18994">
                  <c:v>19:48:30</c:v>
                </c:pt>
                <c:pt idx="18995">
                  <c:v>19:48:31</c:v>
                </c:pt>
                <c:pt idx="18996">
                  <c:v>19:48:32</c:v>
                </c:pt>
                <c:pt idx="18997">
                  <c:v>19:48:33</c:v>
                </c:pt>
                <c:pt idx="18998">
                  <c:v>19:48:34</c:v>
                </c:pt>
                <c:pt idx="18999">
                  <c:v>19:48:35</c:v>
                </c:pt>
                <c:pt idx="19000">
                  <c:v>19:48:36</c:v>
                </c:pt>
                <c:pt idx="19001">
                  <c:v>19:48:37</c:v>
                </c:pt>
                <c:pt idx="19002">
                  <c:v>19:48:38</c:v>
                </c:pt>
                <c:pt idx="19003">
                  <c:v>19:48:39</c:v>
                </c:pt>
                <c:pt idx="19004">
                  <c:v>19:48:40</c:v>
                </c:pt>
                <c:pt idx="19005">
                  <c:v>19:48:41</c:v>
                </c:pt>
                <c:pt idx="19006">
                  <c:v>19:48:42</c:v>
                </c:pt>
                <c:pt idx="19007">
                  <c:v>19:48:43</c:v>
                </c:pt>
                <c:pt idx="19008">
                  <c:v>19:48:44</c:v>
                </c:pt>
                <c:pt idx="19009">
                  <c:v>19:48:45</c:v>
                </c:pt>
                <c:pt idx="19010">
                  <c:v>19:48:46</c:v>
                </c:pt>
                <c:pt idx="19011">
                  <c:v>19:48:47</c:v>
                </c:pt>
                <c:pt idx="19012">
                  <c:v>19:48:48</c:v>
                </c:pt>
                <c:pt idx="19013">
                  <c:v>19:48:49</c:v>
                </c:pt>
                <c:pt idx="19014">
                  <c:v>19:48:50</c:v>
                </c:pt>
                <c:pt idx="19015">
                  <c:v>19:48:51</c:v>
                </c:pt>
                <c:pt idx="19016">
                  <c:v>19:48:52</c:v>
                </c:pt>
                <c:pt idx="19017">
                  <c:v>19:48:53</c:v>
                </c:pt>
                <c:pt idx="19018">
                  <c:v>19:48:54</c:v>
                </c:pt>
                <c:pt idx="19019">
                  <c:v>19:48:55</c:v>
                </c:pt>
                <c:pt idx="19020">
                  <c:v>19:48:56</c:v>
                </c:pt>
                <c:pt idx="19021">
                  <c:v>19:48:57</c:v>
                </c:pt>
                <c:pt idx="19022">
                  <c:v>19:48:58</c:v>
                </c:pt>
                <c:pt idx="19023">
                  <c:v>19:48:59</c:v>
                </c:pt>
                <c:pt idx="19024">
                  <c:v>19:49:00</c:v>
                </c:pt>
                <c:pt idx="19025">
                  <c:v>19:49:01</c:v>
                </c:pt>
                <c:pt idx="19026">
                  <c:v>19:49:02</c:v>
                </c:pt>
                <c:pt idx="19027">
                  <c:v>19:49:03</c:v>
                </c:pt>
                <c:pt idx="19028">
                  <c:v>19:49:04</c:v>
                </c:pt>
                <c:pt idx="19029">
                  <c:v>19:49:05</c:v>
                </c:pt>
                <c:pt idx="19030">
                  <c:v>19:49:06</c:v>
                </c:pt>
                <c:pt idx="19031">
                  <c:v>19:49:07</c:v>
                </c:pt>
                <c:pt idx="19032">
                  <c:v>19:49:08</c:v>
                </c:pt>
                <c:pt idx="19033">
                  <c:v>19:49:09</c:v>
                </c:pt>
                <c:pt idx="19034">
                  <c:v>19:49:10</c:v>
                </c:pt>
                <c:pt idx="19035">
                  <c:v>19:49:11</c:v>
                </c:pt>
                <c:pt idx="19036">
                  <c:v>19:49:12</c:v>
                </c:pt>
                <c:pt idx="19037">
                  <c:v>19:49:13</c:v>
                </c:pt>
                <c:pt idx="19038">
                  <c:v>19:49:14</c:v>
                </c:pt>
                <c:pt idx="19039">
                  <c:v>19:49:15</c:v>
                </c:pt>
                <c:pt idx="19040">
                  <c:v>19:49:16</c:v>
                </c:pt>
                <c:pt idx="19041">
                  <c:v>19:49:17</c:v>
                </c:pt>
                <c:pt idx="19042">
                  <c:v>19:49:18</c:v>
                </c:pt>
                <c:pt idx="19043">
                  <c:v>19:49:19</c:v>
                </c:pt>
                <c:pt idx="19044">
                  <c:v>19:49:20</c:v>
                </c:pt>
                <c:pt idx="19045">
                  <c:v>19:49:21</c:v>
                </c:pt>
                <c:pt idx="19046">
                  <c:v>19:49:22</c:v>
                </c:pt>
                <c:pt idx="19047">
                  <c:v>19:49:23</c:v>
                </c:pt>
                <c:pt idx="19048">
                  <c:v>19:49:24</c:v>
                </c:pt>
                <c:pt idx="19049">
                  <c:v>19:49:25</c:v>
                </c:pt>
                <c:pt idx="19050">
                  <c:v>19:49:26</c:v>
                </c:pt>
                <c:pt idx="19051">
                  <c:v>19:49:27</c:v>
                </c:pt>
                <c:pt idx="19052">
                  <c:v>19:49:28</c:v>
                </c:pt>
                <c:pt idx="19053">
                  <c:v>19:49:29</c:v>
                </c:pt>
                <c:pt idx="19054">
                  <c:v>19:49:30</c:v>
                </c:pt>
                <c:pt idx="19055">
                  <c:v>19:49:31</c:v>
                </c:pt>
                <c:pt idx="19056">
                  <c:v>19:49:32</c:v>
                </c:pt>
                <c:pt idx="19057">
                  <c:v>19:49:33</c:v>
                </c:pt>
                <c:pt idx="19058">
                  <c:v>19:49:34</c:v>
                </c:pt>
                <c:pt idx="19059">
                  <c:v>19:49:35</c:v>
                </c:pt>
                <c:pt idx="19060">
                  <c:v>19:49:36</c:v>
                </c:pt>
                <c:pt idx="19061">
                  <c:v>19:49:37</c:v>
                </c:pt>
                <c:pt idx="19062">
                  <c:v>19:49:38</c:v>
                </c:pt>
                <c:pt idx="19063">
                  <c:v>19:49:39</c:v>
                </c:pt>
                <c:pt idx="19064">
                  <c:v>19:49:40</c:v>
                </c:pt>
                <c:pt idx="19065">
                  <c:v>19:49:41</c:v>
                </c:pt>
                <c:pt idx="19066">
                  <c:v>19:49:42</c:v>
                </c:pt>
                <c:pt idx="19067">
                  <c:v>19:49:43</c:v>
                </c:pt>
                <c:pt idx="19068">
                  <c:v>19:49:44</c:v>
                </c:pt>
                <c:pt idx="19069">
                  <c:v>19:49:45</c:v>
                </c:pt>
                <c:pt idx="19070">
                  <c:v>19:49:46</c:v>
                </c:pt>
                <c:pt idx="19071">
                  <c:v>19:49:47</c:v>
                </c:pt>
                <c:pt idx="19072">
                  <c:v>19:49:48</c:v>
                </c:pt>
                <c:pt idx="19073">
                  <c:v>19:49:49</c:v>
                </c:pt>
                <c:pt idx="19074">
                  <c:v>19:49:50</c:v>
                </c:pt>
                <c:pt idx="19075">
                  <c:v>19:49:51</c:v>
                </c:pt>
                <c:pt idx="19076">
                  <c:v>19:49:52</c:v>
                </c:pt>
                <c:pt idx="19077">
                  <c:v>19:49:53</c:v>
                </c:pt>
                <c:pt idx="19078">
                  <c:v>19:49:54</c:v>
                </c:pt>
                <c:pt idx="19079">
                  <c:v>19:49:55</c:v>
                </c:pt>
                <c:pt idx="19080">
                  <c:v>19:49:56</c:v>
                </c:pt>
                <c:pt idx="19081">
                  <c:v>19:49:57</c:v>
                </c:pt>
                <c:pt idx="19082">
                  <c:v>19:49:58</c:v>
                </c:pt>
                <c:pt idx="19083">
                  <c:v>19:49:59</c:v>
                </c:pt>
                <c:pt idx="19084">
                  <c:v>19:50:00</c:v>
                </c:pt>
                <c:pt idx="19085">
                  <c:v>19:50:01</c:v>
                </c:pt>
                <c:pt idx="19086">
                  <c:v>19:50:02</c:v>
                </c:pt>
                <c:pt idx="19087">
                  <c:v>19:50:03</c:v>
                </c:pt>
                <c:pt idx="19088">
                  <c:v>19:50:04</c:v>
                </c:pt>
                <c:pt idx="19089">
                  <c:v>19:50:05</c:v>
                </c:pt>
                <c:pt idx="19090">
                  <c:v>19:50:06</c:v>
                </c:pt>
                <c:pt idx="19091">
                  <c:v>19:50:07</c:v>
                </c:pt>
                <c:pt idx="19092">
                  <c:v>19:50:08</c:v>
                </c:pt>
                <c:pt idx="19093">
                  <c:v>19:50:09</c:v>
                </c:pt>
                <c:pt idx="19094">
                  <c:v>19:50:10</c:v>
                </c:pt>
                <c:pt idx="19095">
                  <c:v>19:50:11</c:v>
                </c:pt>
                <c:pt idx="19096">
                  <c:v>19:50:12</c:v>
                </c:pt>
                <c:pt idx="19097">
                  <c:v>19:50:13</c:v>
                </c:pt>
                <c:pt idx="19098">
                  <c:v>19:50:14</c:v>
                </c:pt>
                <c:pt idx="19099">
                  <c:v>19:50:15</c:v>
                </c:pt>
                <c:pt idx="19100">
                  <c:v>19:50:16</c:v>
                </c:pt>
                <c:pt idx="19101">
                  <c:v>19:50:17</c:v>
                </c:pt>
                <c:pt idx="19102">
                  <c:v>19:50:18</c:v>
                </c:pt>
                <c:pt idx="19103">
                  <c:v>19:50:19</c:v>
                </c:pt>
                <c:pt idx="19104">
                  <c:v>19:50:20</c:v>
                </c:pt>
                <c:pt idx="19105">
                  <c:v>19:50:21</c:v>
                </c:pt>
                <c:pt idx="19106">
                  <c:v>19:50:22</c:v>
                </c:pt>
                <c:pt idx="19107">
                  <c:v>19:50:23</c:v>
                </c:pt>
                <c:pt idx="19108">
                  <c:v>19:50:24</c:v>
                </c:pt>
                <c:pt idx="19109">
                  <c:v>19:50:25</c:v>
                </c:pt>
                <c:pt idx="19110">
                  <c:v>19:50:26</c:v>
                </c:pt>
                <c:pt idx="19111">
                  <c:v>19:50:27</c:v>
                </c:pt>
                <c:pt idx="19112">
                  <c:v>19:50:28</c:v>
                </c:pt>
                <c:pt idx="19113">
                  <c:v>19:50:29</c:v>
                </c:pt>
                <c:pt idx="19114">
                  <c:v>19:50:30</c:v>
                </c:pt>
                <c:pt idx="19115">
                  <c:v>19:50:31</c:v>
                </c:pt>
                <c:pt idx="19116">
                  <c:v>19:50:32</c:v>
                </c:pt>
                <c:pt idx="19117">
                  <c:v>19:50:33</c:v>
                </c:pt>
                <c:pt idx="19118">
                  <c:v>19:50:34</c:v>
                </c:pt>
                <c:pt idx="19119">
                  <c:v>19:50:35</c:v>
                </c:pt>
                <c:pt idx="19120">
                  <c:v>19:50:36</c:v>
                </c:pt>
                <c:pt idx="19121">
                  <c:v>19:50:37</c:v>
                </c:pt>
                <c:pt idx="19122">
                  <c:v>19:50:38</c:v>
                </c:pt>
                <c:pt idx="19123">
                  <c:v>19:50:39</c:v>
                </c:pt>
                <c:pt idx="19124">
                  <c:v>19:50:40</c:v>
                </c:pt>
                <c:pt idx="19125">
                  <c:v>19:50:41</c:v>
                </c:pt>
                <c:pt idx="19126">
                  <c:v>19:50:42</c:v>
                </c:pt>
                <c:pt idx="19127">
                  <c:v>19:50:43</c:v>
                </c:pt>
                <c:pt idx="19128">
                  <c:v>19:50:44</c:v>
                </c:pt>
                <c:pt idx="19129">
                  <c:v>19:50:45</c:v>
                </c:pt>
                <c:pt idx="19130">
                  <c:v>19:50:46</c:v>
                </c:pt>
                <c:pt idx="19131">
                  <c:v>19:50:47</c:v>
                </c:pt>
                <c:pt idx="19132">
                  <c:v>19:50:48</c:v>
                </c:pt>
                <c:pt idx="19133">
                  <c:v>19:50:49</c:v>
                </c:pt>
                <c:pt idx="19134">
                  <c:v>19:50:50</c:v>
                </c:pt>
                <c:pt idx="19135">
                  <c:v>19:50:51</c:v>
                </c:pt>
                <c:pt idx="19136">
                  <c:v>19:50:52</c:v>
                </c:pt>
                <c:pt idx="19137">
                  <c:v>19:50:53</c:v>
                </c:pt>
                <c:pt idx="19138">
                  <c:v>19:50:54</c:v>
                </c:pt>
                <c:pt idx="19139">
                  <c:v>19:50:55</c:v>
                </c:pt>
                <c:pt idx="19140">
                  <c:v>19:50:56</c:v>
                </c:pt>
                <c:pt idx="19141">
                  <c:v>19:50:57</c:v>
                </c:pt>
                <c:pt idx="19142">
                  <c:v>19:50:58</c:v>
                </c:pt>
                <c:pt idx="19143">
                  <c:v>19:50:59</c:v>
                </c:pt>
                <c:pt idx="19144">
                  <c:v>19:51:00</c:v>
                </c:pt>
                <c:pt idx="19145">
                  <c:v>19:51:01</c:v>
                </c:pt>
                <c:pt idx="19146">
                  <c:v>19:51:02</c:v>
                </c:pt>
                <c:pt idx="19147">
                  <c:v>19:51:03</c:v>
                </c:pt>
                <c:pt idx="19148">
                  <c:v>19:51:04</c:v>
                </c:pt>
                <c:pt idx="19149">
                  <c:v>19:51:05</c:v>
                </c:pt>
                <c:pt idx="19150">
                  <c:v>19:51:06</c:v>
                </c:pt>
                <c:pt idx="19151">
                  <c:v>19:51:07</c:v>
                </c:pt>
                <c:pt idx="19152">
                  <c:v>19:51:08</c:v>
                </c:pt>
                <c:pt idx="19153">
                  <c:v>19:51:09</c:v>
                </c:pt>
                <c:pt idx="19154">
                  <c:v>19:51:10</c:v>
                </c:pt>
                <c:pt idx="19155">
                  <c:v>19:51:11</c:v>
                </c:pt>
                <c:pt idx="19156">
                  <c:v>19:51:12</c:v>
                </c:pt>
                <c:pt idx="19157">
                  <c:v>19:51:13</c:v>
                </c:pt>
                <c:pt idx="19158">
                  <c:v>19:51:14</c:v>
                </c:pt>
                <c:pt idx="19159">
                  <c:v>19:51:15</c:v>
                </c:pt>
                <c:pt idx="19160">
                  <c:v>19:51:16</c:v>
                </c:pt>
                <c:pt idx="19161">
                  <c:v>19:51:17</c:v>
                </c:pt>
                <c:pt idx="19162">
                  <c:v>19:51:18</c:v>
                </c:pt>
                <c:pt idx="19163">
                  <c:v>19:51:19</c:v>
                </c:pt>
                <c:pt idx="19164">
                  <c:v>19:51:20</c:v>
                </c:pt>
                <c:pt idx="19165">
                  <c:v>19:51:21</c:v>
                </c:pt>
                <c:pt idx="19166">
                  <c:v>19:51:22</c:v>
                </c:pt>
                <c:pt idx="19167">
                  <c:v>19:51:23</c:v>
                </c:pt>
                <c:pt idx="19168">
                  <c:v>19:51:24</c:v>
                </c:pt>
                <c:pt idx="19169">
                  <c:v>19:51:25</c:v>
                </c:pt>
                <c:pt idx="19170">
                  <c:v>19:51:26</c:v>
                </c:pt>
                <c:pt idx="19171">
                  <c:v>19:51:27</c:v>
                </c:pt>
                <c:pt idx="19172">
                  <c:v>19:51:28</c:v>
                </c:pt>
                <c:pt idx="19173">
                  <c:v>19:51:29</c:v>
                </c:pt>
                <c:pt idx="19174">
                  <c:v>19:51:30</c:v>
                </c:pt>
                <c:pt idx="19175">
                  <c:v>19:51:31</c:v>
                </c:pt>
                <c:pt idx="19176">
                  <c:v>19:51:32</c:v>
                </c:pt>
                <c:pt idx="19177">
                  <c:v>19:51:33</c:v>
                </c:pt>
                <c:pt idx="19178">
                  <c:v>19:51:34</c:v>
                </c:pt>
                <c:pt idx="19179">
                  <c:v>19:51:35</c:v>
                </c:pt>
                <c:pt idx="19180">
                  <c:v>19:51:36</c:v>
                </c:pt>
                <c:pt idx="19181">
                  <c:v>19:51:37</c:v>
                </c:pt>
                <c:pt idx="19182">
                  <c:v>19:51:38</c:v>
                </c:pt>
                <c:pt idx="19183">
                  <c:v>19:51:39</c:v>
                </c:pt>
                <c:pt idx="19184">
                  <c:v>19:51:40</c:v>
                </c:pt>
                <c:pt idx="19185">
                  <c:v>19:51:41</c:v>
                </c:pt>
                <c:pt idx="19186">
                  <c:v>19:51:42</c:v>
                </c:pt>
                <c:pt idx="19187">
                  <c:v>19:51:43</c:v>
                </c:pt>
                <c:pt idx="19188">
                  <c:v>19:51:44</c:v>
                </c:pt>
                <c:pt idx="19189">
                  <c:v>19:51:45</c:v>
                </c:pt>
                <c:pt idx="19190">
                  <c:v>19:51:46</c:v>
                </c:pt>
                <c:pt idx="19191">
                  <c:v>19:51:47</c:v>
                </c:pt>
                <c:pt idx="19192">
                  <c:v>19:51:48</c:v>
                </c:pt>
                <c:pt idx="19193">
                  <c:v>19:51:49</c:v>
                </c:pt>
                <c:pt idx="19194">
                  <c:v>19:51:50</c:v>
                </c:pt>
                <c:pt idx="19195">
                  <c:v>19:51:51</c:v>
                </c:pt>
                <c:pt idx="19196">
                  <c:v>19:51:52</c:v>
                </c:pt>
                <c:pt idx="19197">
                  <c:v>19:51:53</c:v>
                </c:pt>
                <c:pt idx="19198">
                  <c:v>19:51:54</c:v>
                </c:pt>
                <c:pt idx="19199">
                  <c:v>19:51:55</c:v>
                </c:pt>
                <c:pt idx="19200">
                  <c:v>19:51:56</c:v>
                </c:pt>
                <c:pt idx="19201">
                  <c:v>19:51:57</c:v>
                </c:pt>
                <c:pt idx="19202">
                  <c:v>19:51:58</c:v>
                </c:pt>
                <c:pt idx="19203">
                  <c:v>19:51:59</c:v>
                </c:pt>
                <c:pt idx="19204">
                  <c:v>19:52:00</c:v>
                </c:pt>
                <c:pt idx="19205">
                  <c:v>19:52:01</c:v>
                </c:pt>
                <c:pt idx="19206">
                  <c:v>19:52:02</c:v>
                </c:pt>
                <c:pt idx="19207">
                  <c:v>19:52:03</c:v>
                </c:pt>
                <c:pt idx="19208">
                  <c:v>19:52:04</c:v>
                </c:pt>
                <c:pt idx="19209">
                  <c:v>19:52:05</c:v>
                </c:pt>
                <c:pt idx="19210">
                  <c:v>19:52:06</c:v>
                </c:pt>
                <c:pt idx="19211">
                  <c:v>19:52:07</c:v>
                </c:pt>
                <c:pt idx="19212">
                  <c:v>19:52:08</c:v>
                </c:pt>
                <c:pt idx="19213">
                  <c:v>19:52:09</c:v>
                </c:pt>
                <c:pt idx="19214">
                  <c:v>19:52:10</c:v>
                </c:pt>
                <c:pt idx="19215">
                  <c:v>19:52:11</c:v>
                </c:pt>
                <c:pt idx="19216">
                  <c:v>19:52:12</c:v>
                </c:pt>
                <c:pt idx="19217">
                  <c:v>19:52:13</c:v>
                </c:pt>
                <c:pt idx="19218">
                  <c:v>19:52:14</c:v>
                </c:pt>
                <c:pt idx="19219">
                  <c:v>19:52:15</c:v>
                </c:pt>
                <c:pt idx="19220">
                  <c:v>19:52:16</c:v>
                </c:pt>
                <c:pt idx="19221">
                  <c:v>19:52:17</c:v>
                </c:pt>
                <c:pt idx="19222">
                  <c:v>19:52:18</c:v>
                </c:pt>
                <c:pt idx="19223">
                  <c:v>19:52:19</c:v>
                </c:pt>
                <c:pt idx="19224">
                  <c:v>19:52:20</c:v>
                </c:pt>
                <c:pt idx="19225">
                  <c:v>19:52:21</c:v>
                </c:pt>
                <c:pt idx="19226">
                  <c:v>19:52:22</c:v>
                </c:pt>
                <c:pt idx="19227">
                  <c:v>19:52:23</c:v>
                </c:pt>
                <c:pt idx="19228">
                  <c:v>19:52:24</c:v>
                </c:pt>
                <c:pt idx="19229">
                  <c:v>19:52:25</c:v>
                </c:pt>
                <c:pt idx="19230">
                  <c:v>19:52:26</c:v>
                </c:pt>
                <c:pt idx="19231">
                  <c:v>19:52:27</c:v>
                </c:pt>
                <c:pt idx="19232">
                  <c:v>19:52:28</c:v>
                </c:pt>
                <c:pt idx="19233">
                  <c:v>19:52:29</c:v>
                </c:pt>
                <c:pt idx="19234">
                  <c:v>19:52:30</c:v>
                </c:pt>
                <c:pt idx="19235">
                  <c:v>19:52:31</c:v>
                </c:pt>
                <c:pt idx="19236">
                  <c:v>19:52:32</c:v>
                </c:pt>
                <c:pt idx="19237">
                  <c:v>19:52:33</c:v>
                </c:pt>
                <c:pt idx="19238">
                  <c:v>19:52:34</c:v>
                </c:pt>
                <c:pt idx="19239">
                  <c:v>19:52:35</c:v>
                </c:pt>
                <c:pt idx="19240">
                  <c:v>19:52:36</c:v>
                </c:pt>
                <c:pt idx="19241">
                  <c:v>19:52:37</c:v>
                </c:pt>
                <c:pt idx="19242">
                  <c:v>19:52:38</c:v>
                </c:pt>
                <c:pt idx="19243">
                  <c:v>19:52:39</c:v>
                </c:pt>
                <c:pt idx="19244">
                  <c:v>19:52:40</c:v>
                </c:pt>
                <c:pt idx="19245">
                  <c:v>19:52:41</c:v>
                </c:pt>
                <c:pt idx="19246">
                  <c:v>19:52:42</c:v>
                </c:pt>
                <c:pt idx="19247">
                  <c:v>19:52:43</c:v>
                </c:pt>
                <c:pt idx="19248">
                  <c:v>19:52:44</c:v>
                </c:pt>
                <c:pt idx="19249">
                  <c:v>19:52:45</c:v>
                </c:pt>
                <c:pt idx="19250">
                  <c:v>19:52:46</c:v>
                </c:pt>
                <c:pt idx="19251">
                  <c:v>19:52:47</c:v>
                </c:pt>
                <c:pt idx="19252">
                  <c:v>19:52:48</c:v>
                </c:pt>
                <c:pt idx="19253">
                  <c:v>19:52:49</c:v>
                </c:pt>
                <c:pt idx="19254">
                  <c:v>19:52:50</c:v>
                </c:pt>
                <c:pt idx="19255">
                  <c:v>19:52:51</c:v>
                </c:pt>
                <c:pt idx="19256">
                  <c:v>19:52:52</c:v>
                </c:pt>
                <c:pt idx="19257">
                  <c:v>19:52:53</c:v>
                </c:pt>
                <c:pt idx="19258">
                  <c:v>19:52:54</c:v>
                </c:pt>
                <c:pt idx="19259">
                  <c:v>19:52:55</c:v>
                </c:pt>
                <c:pt idx="19260">
                  <c:v>19:52:56</c:v>
                </c:pt>
                <c:pt idx="19261">
                  <c:v>19:52:57</c:v>
                </c:pt>
                <c:pt idx="19262">
                  <c:v>19:52:58</c:v>
                </c:pt>
                <c:pt idx="19263">
                  <c:v>19:52:59</c:v>
                </c:pt>
                <c:pt idx="19264">
                  <c:v>19:53:00</c:v>
                </c:pt>
                <c:pt idx="19265">
                  <c:v>19:53:01</c:v>
                </c:pt>
                <c:pt idx="19266">
                  <c:v>19:53:02</c:v>
                </c:pt>
                <c:pt idx="19267">
                  <c:v>19:53:03</c:v>
                </c:pt>
                <c:pt idx="19268">
                  <c:v>19:53:04</c:v>
                </c:pt>
                <c:pt idx="19269">
                  <c:v>19:53:05</c:v>
                </c:pt>
                <c:pt idx="19270">
                  <c:v>19:53:06</c:v>
                </c:pt>
                <c:pt idx="19271">
                  <c:v>19:53:07</c:v>
                </c:pt>
                <c:pt idx="19272">
                  <c:v>19:53:08</c:v>
                </c:pt>
                <c:pt idx="19273">
                  <c:v>19:53:09</c:v>
                </c:pt>
                <c:pt idx="19274">
                  <c:v>19:53:10</c:v>
                </c:pt>
                <c:pt idx="19275">
                  <c:v>19:53:11</c:v>
                </c:pt>
                <c:pt idx="19276">
                  <c:v>19:53:12</c:v>
                </c:pt>
                <c:pt idx="19277">
                  <c:v>19:53:13</c:v>
                </c:pt>
                <c:pt idx="19278">
                  <c:v>19:53:14</c:v>
                </c:pt>
                <c:pt idx="19279">
                  <c:v>19:53:15</c:v>
                </c:pt>
                <c:pt idx="19280">
                  <c:v>19:53:16</c:v>
                </c:pt>
                <c:pt idx="19281">
                  <c:v>19:53:17</c:v>
                </c:pt>
                <c:pt idx="19282">
                  <c:v>19:53:18</c:v>
                </c:pt>
                <c:pt idx="19283">
                  <c:v>19:53:19</c:v>
                </c:pt>
                <c:pt idx="19284">
                  <c:v>19:53:20</c:v>
                </c:pt>
                <c:pt idx="19285">
                  <c:v>19:53:21</c:v>
                </c:pt>
                <c:pt idx="19286">
                  <c:v>19:53:22</c:v>
                </c:pt>
                <c:pt idx="19287">
                  <c:v>19:53:23</c:v>
                </c:pt>
                <c:pt idx="19288">
                  <c:v>19:53:24</c:v>
                </c:pt>
                <c:pt idx="19289">
                  <c:v>19:53:25</c:v>
                </c:pt>
                <c:pt idx="19290">
                  <c:v>19:53:26</c:v>
                </c:pt>
                <c:pt idx="19291">
                  <c:v>19:53:27</c:v>
                </c:pt>
                <c:pt idx="19292">
                  <c:v>19:53:28</c:v>
                </c:pt>
                <c:pt idx="19293">
                  <c:v>19:53:29</c:v>
                </c:pt>
                <c:pt idx="19294">
                  <c:v>19:53:30</c:v>
                </c:pt>
                <c:pt idx="19295">
                  <c:v>19:53:31</c:v>
                </c:pt>
                <c:pt idx="19296">
                  <c:v>19:53:32</c:v>
                </c:pt>
                <c:pt idx="19297">
                  <c:v>19:53:33</c:v>
                </c:pt>
                <c:pt idx="19298">
                  <c:v>19:53:34</c:v>
                </c:pt>
                <c:pt idx="19299">
                  <c:v>19:53:35</c:v>
                </c:pt>
                <c:pt idx="19300">
                  <c:v>19:53:36</c:v>
                </c:pt>
                <c:pt idx="19301">
                  <c:v>19:53:37</c:v>
                </c:pt>
                <c:pt idx="19302">
                  <c:v>19:53:38</c:v>
                </c:pt>
                <c:pt idx="19303">
                  <c:v>19:53:39</c:v>
                </c:pt>
                <c:pt idx="19304">
                  <c:v>19:53:40</c:v>
                </c:pt>
                <c:pt idx="19305">
                  <c:v>19:53:41</c:v>
                </c:pt>
                <c:pt idx="19306">
                  <c:v>19:53:42</c:v>
                </c:pt>
                <c:pt idx="19307">
                  <c:v>19:53:43</c:v>
                </c:pt>
                <c:pt idx="19308">
                  <c:v>19:53:44</c:v>
                </c:pt>
                <c:pt idx="19309">
                  <c:v>19:53:45</c:v>
                </c:pt>
                <c:pt idx="19310">
                  <c:v>19:53:46</c:v>
                </c:pt>
                <c:pt idx="19311">
                  <c:v>19:53:47</c:v>
                </c:pt>
                <c:pt idx="19312">
                  <c:v>19:53:48</c:v>
                </c:pt>
                <c:pt idx="19313">
                  <c:v>19:53:49</c:v>
                </c:pt>
                <c:pt idx="19314">
                  <c:v>19:53:50</c:v>
                </c:pt>
                <c:pt idx="19315">
                  <c:v>19:53:51</c:v>
                </c:pt>
                <c:pt idx="19316">
                  <c:v>19:53:52</c:v>
                </c:pt>
                <c:pt idx="19317">
                  <c:v>19:53:53</c:v>
                </c:pt>
                <c:pt idx="19318">
                  <c:v>19:53:54</c:v>
                </c:pt>
                <c:pt idx="19319">
                  <c:v>19:53:55</c:v>
                </c:pt>
                <c:pt idx="19320">
                  <c:v>19:53:56</c:v>
                </c:pt>
                <c:pt idx="19321">
                  <c:v>19:53:57</c:v>
                </c:pt>
                <c:pt idx="19322">
                  <c:v>19:53:58</c:v>
                </c:pt>
                <c:pt idx="19323">
                  <c:v>19:53:59</c:v>
                </c:pt>
                <c:pt idx="19324">
                  <c:v>19:54:00</c:v>
                </c:pt>
                <c:pt idx="19325">
                  <c:v>19:54:01</c:v>
                </c:pt>
                <c:pt idx="19326">
                  <c:v>19:54:02</c:v>
                </c:pt>
                <c:pt idx="19327">
                  <c:v>19:54:03</c:v>
                </c:pt>
                <c:pt idx="19328">
                  <c:v>19:54:04</c:v>
                </c:pt>
                <c:pt idx="19329">
                  <c:v>19:54:05</c:v>
                </c:pt>
                <c:pt idx="19330">
                  <c:v>19:54:06</c:v>
                </c:pt>
                <c:pt idx="19331">
                  <c:v>19:54:07</c:v>
                </c:pt>
                <c:pt idx="19332">
                  <c:v>19:54:08</c:v>
                </c:pt>
                <c:pt idx="19333">
                  <c:v>19:54:09</c:v>
                </c:pt>
                <c:pt idx="19334">
                  <c:v>19:54:10</c:v>
                </c:pt>
                <c:pt idx="19335">
                  <c:v>19:54:11</c:v>
                </c:pt>
                <c:pt idx="19336">
                  <c:v>19:54:12</c:v>
                </c:pt>
                <c:pt idx="19337">
                  <c:v>19:54:13</c:v>
                </c:pt>
                <c:pt idx="19338">
                  <c:v>19:54:14</c:v>
                </c:pt>
                <c:pt idx="19339">
                  <c:v>19:54:15</c:v>
                </c:pt>
                <c:pt idx="19340">
                  <c:v>19:54:16</c:v>
                </c:pt>
                <c:pt idx="19341">
                  <c:v>19:54:17</c:v>
                </c:pt>
                <c:pt idx="19342">
                  <c:v>19:54:18</c:v>
                </c:pt>
                <c:pt idx="19343">
                  <c:v>19:54:19</c:v>
                </c:pt>
                <c:pt idx="19344">
                  <c:v>19:54:20</c:v>
                </c:pt>
                <c:pt idx="19345">
                  <c:v>19:54:21</c:v>
                </c:pt>
                <c:pt idx="19346">
                  <c:v>19:54:22</c:v>
                </c:pt>
                <c:pt idx="19347">
                  <c:v>19:54:23</c:v>
                </c:pt>
                <c:pt idx="19348">
                  <c:v>19:54:24</c:v>
                </c:pt>
                <c:pt idx="19349">
                  <c:v>19:54:25</c:v>
                </c:pt>
                <c:pt idx="19350">
                  <c:v>19:54:26</c:v>
                </c:pt>
                <c:pt idx="19351">
                  <c:v>19:54:27</c:v>
                </c:pt>
                <c:pt idx="19352">
                  <c:v>19:54:28</c:v>
                </c:pt>
                <c:pt idx="19353">
                  <c:v>19:54:29</c:v>
                </c:pt>
                <c:pt idx="19354">
                  <c:v>19:54:30</c:v>
                </c:pt>
                <c:pt idx="19355">
                  <c:v>19:54:31</c:v>
                </c:pt>
                <c:pt idx="19356">
                  <c:v>19:54:32</c:v>
                </c:pt>
                <c:pt idx="19357">
                  <c:v>19:54:33</c:v>
                </c:pt>
                <c:pt idx="19358">
                  <c:v>19:54:34</c:v>
                </c:pt>
                <c:pt idx="19359">
                  <c:v>19:54:35</c:v>
                </c:pt>
                <c:pt idx="19360">
                  <c:v>19:54:36</c:v>
                </c:pt>
                <c:pt idx="19361">
                  <c:v>19:54:37</c:v>
                </c:pt>
                <c:pt idx="19362">
                  <c:v>19:54:38</c:v>
                </c:pt>
                <c:pt idx="19363">
                  <c:v>19:54:39</c:v>
                </c:pt>
                <c:pt idx="19364">
                  <c:v>19:54:40</c:v>
                </c:pt>
                <c:pt idx="19365">
                  <c:v>19:54:41</c:v>
                </c:pt>
                <c:pt idx="19366">
                  <c:v>19:54:42</c:v>
                </c:pt>
                <c:pt idx="19367">
                  <c:v>19:54:43</c:v>
                </c:pt>
                <c:pt idx="19368">
                  <c:v>19:54:44</c:v>
                </c:pt>
                <c:pt idx="19369">
                  <c:v>19:54:45</c:v>
                </c:pt>
                <c:pt idx="19370">
                  <c:v>19:54:46</c:v>
                </c:pt>
                <c:pt idx="19371">
                  <c:v>19:54:47</c:v>
                </c:pt>
                <c:pt idx="19372">
                  <c:v>19:54:48</c:v>
                </c:pt>
                <c:pt idx="19373">
                  <c:v>19:54:49</c:v>
                </c:pt>
                <c:pt idx="19374">
                  <c:v>19:54:50</c:v>
                </c:pt>
                <c:pt idx="19375">
                  <c:v>19:54:51</c:v>
                </c:pt>
                <c:pt idx="19376">
                  <c:v>19:54:52</c:v>
                </c:pt>
                <c:pt idx="19377">
                  <c:v>19:54:53</c:v>
                </c:pt>
                <c:pt idx="19378">
                  <c:v>19:54:54</c:v>
                </c:pt>
                <c:pt idx="19379">
                  <c:v>19:54:55</c:v>
                </c:pt>
                <c:pt idx="19380">
                  <c:v>19:54:56</c:v>
                </c:pt>
                <c:pt idx="19381">
                  <c:v>19:54:57</c:v>
                </c:pt>
                <c:pt idx="19382">
                  <c:v>19:54:58</c:v>
                </c:pt>
                <c:pt idx="19383">
                  <c:v>19:54:59</c:v>
                </c:pt>
                <c:pt idx="19384">
                  <c:v>19:55:00</c:v>
                </c:pt>
                <c:pt idx="19385">
                  <c:v>19:55:01</c:v>
                </c:pt>
                <c:pt idx="19386">
                  <c:v>19:55:02</c:v>
                </c:pt>
                <c:pt idx="19387">
                  <c:v>19:55:03</c:v>
                </c:pt>
                <c:pt idx="19388">
                  <c:v>19:55:04</c:v>
                </c:pt>
                <c:pt idx="19389">
                  <c:v>19:55:05</c:v>
                </c:pt>
                <c:pt idx="19390">
                  <c:v>19:55:06</c:v>
                </c:pt>
                <c:pt idx="19391">
                  <c:v>19:55:07</c:v>
                </c:pt>
                <c:pt idx="19392">
                  <c:v>19:55:08</c:v>
                </c:pt>
                <c:pt idx="19393">
                  <c:v>19:55:09</c:v>
                </c:pt>
                <c:pt idx="19394">
                  <c:v>19:55:10</c:v>
                </c:pt>
                <c:pt idx="19395">
                  <c:v>19:55:11</c:v>
                </c:pt>
                <c:pt idx="19396">
                  <c:v>19:55:12</c:v>
                </c:pt>
                <c:pt idx="19397">
                  <c:v>19:55:13</c:v>
                </c:pt>
                <c:pt idx="19398">
                  <c:v>19:55:14</c:v>
                </c:pt>
                <c:pt idx="19399">
                  <c:v>19:55:15</c:v>
                </c:pt>
                <c:pt idx="19400">
                  <c:v>19:55:16</c:v>
                </c:pt>
                <c:pt idx="19401">
                  <c:v>19:55:17</c:v>
                </c:pt>
                <c:pt idx="19402">
                  <c:v>19:55:18</c:v>
                </c:pt>
                <c:pt idx="19403">
                  <c:v>19:55:19</c:v>
                </c:pt>
                <c:pt idx="19404">
                  <c:v>19:55:20</c:v>
                </c:pt>
                <c:pt idx="19405">
                  <c:v>19:55:21</c:v>
                </c:pt>
                <c:pt idx="19406">
                  <c:v>19:55:22</c:v>
                </c:pt>
                <c:pt idx="19407">
                  <c:v>19:55:23</c:v>
                </c:pt>
                <c:pt idx="19408">
                  <c:v>19:55:24</c:v>
                </c:pt>
                <c:pt idx="19409">
                  <c:v>19:55:25</c:v>
                </c:pt>
                <c:pt idx="19410">
                  <c:v>19:55:26</c:v>
                </c:pt>
                <c:pt idx="19411">
                  <c:v>19:55:27</c:v>
                </c:pt>
                <c:pt idx="19412">
                  <c:v>19:55:28</c:v>
                </c:pt>
                <c:pt idx="19413">
                  <c:v>19:55:29</c:v>
                </c:pt>
                <c:pt idx="19414">
                  <c:v>19:55:30</c:v>
                </c:pt>
                <c:pt idx="19415">
                  <c:v>19:55:31</c:v>
                </c:pt>
                <c:pt idx="19416">
                  <c:v>19:55:32</c:v>
                </c:pt>
                <c:pt idx="19417">
                  <c:v>19:55:33</c:v>
                </c:pt>
                <c:pt idx="19418">
                  <c:v>19:55:34</c:v>
                </c:pt>
                <c:pt idx="19419">
                  <c:v>19:55:35</c:v>
                </c:pt>
                <c:pt idx="19420">
                  <c:v>19:55:36</c:v>
                </c:pt>
                <c:pt idx="19421">
                  <c:v>19:55:37</c:v>
                </c:pt>
                <c:pt idx="19422">
                  <c:v>19:55:38</c:v>
                </c:pt>
                <c:pt idx="19423">
                  <c:v>19:55:39</c:v>
                </c:pt>
                <c:pt idx="19424">
                  <c:v>19:55:40</c:v>
                </c:pt>
                <c:pt idx="19425">
                  <c:v>19:55:41</c:v>
                </c:pt>
                <c:pt idx="19426">
                  <c:v>19:55:42</c:v>
                </c:pt>
                <c:pt idx="19427">
                  <c:v>19:55:43</c:v>
                </c:pt>
                <c:pt idx="19428">
                  <c:v>19:55:44</c:v>
                </c:pt>
                <c:pt idx="19429">
                  <c:v>19:55:45</c:v>
                </c:pt>
                <c:pt idx="19430">
                  <c:v>19:55:46</c:v>
                </c:pt>
                <c:pt idx="19431">
                  <c:v>19:55:47</c:v>
                </c:pt>
                <c:pt idx="19432">
                  <c:v>19:55:48</c:v>
                </c:pt>
                <c:pt idx="19433">
                  <c:v>19:55:49</c:v>
                </c:pt>
                <c:pt idx="19434">
                  <c:v>19:55:50</c:v>
                </c:pt>
                <c:pt idx="19435">
                  <c:v>19:55:51</c:v>
                </c:pt>
                <c:pt idx="19436">
                  <c:v>19:55:52</c:v>
                </c:pt>
                <c:pt idx="19437">
                  <c:v>19:55:53</c:v>
                </c:pt>
                <c:pt idx="19438">
                  <c:v>19:55:54</c:v>
                </c:pt>
                <c:pt idx="19439">
                  <c:v>19:55:55</c:v>
                </c:pt>
                <c:pt idx="19440">
                  <c:v>19:55:56</c:v>
                </c:pt>
                <c:pt idx="19441">
                  <c:v>19:55:57</c:v>
                </c:pt>
                <c:pt idx="19442">
                  <c:v>19:55:58</c:v>
                </c:pt>
                <c:pt idx="19443">
                  <c:v>19:55:59</c:v>
                </c:pt>
                <c:pt idx="19444">
                  <c:v>19:56:00</c:v>
                </c:pt>
                <c:pt idx="19445">
                  <c:v>19:56:01</c:v>
                </c:pt>
                <c:pt idx="19446">
                  <c:v>19:56:02</c:v>
                </c:pt>
                <c:pt idx="19447">
                  <c:v>19:56:03</c:v>
                </c:pt>
                <c:pt idx="19448">
                  <c:v>19:56:04</c:v>
                </c:pt>
                <c:pt idx="19449">
                  <c:v>19:56:05</c:v>
                </c:pt>
                <c:pt idx="19450">
                  <c:v>19:56:06</c:v>
                </c:pt>
                <c:pt idx="19451">
                  <c:v>19:56:07</c:v>
                </c:pt>
                <c:pt idx="19452">
                  <c:v>19:56:08</c:v>
                </c:pt>
                <c:pt idx="19453">
                  <c:v>19:56:09</c:v>
                </c:pt>
                <c:pt idx="19454">
                  <c:v>19:56:10</c:v>
                </c:pt>
                <c:pt idx="19455">
                  <c:v>19:56:11</c:v>
                </c:pt>
                <c:pt idx="19456">
                  <c:v>19:56:12</c:v>
                </c:pt>
                <c:pt idx="19457">
                  <c:v>19:56:13</c:v>
                </c:pt>
                <c:pt idx="19458">
                  <c:v>19:56:14</c:v>
                </c:pt>
                <c:pt idx="19459">
                  <c:v>19:56:15</c:v>
                </c:pt>
                <c:pt idx="19460">
                  <c:v>19:56:16</c:v>
                </c:pt>
                <c:pt idx="19461">
                  <c:v>19:56:17</c:v>
                </c:pt>
                <c:pt idx="19462">
                  <c:v>19:56:18</c:v>
                </c:pt>
                <c:pt idx="19463">
                  <c:v>19:56:19</c:v>
                </c:pt>
                <c:pt idx="19464">
                  <c:v>19:56:20</c:v>
                </c:pt>
                <c:pt idx="19465">
                  <c:v>19:56:21</c:v>
                </c:pt>
                <c:pt idx="19466">
                  <c:v>19:56:22</c:v>
                </c:pt>
                <c:pt idx="19467">
                  <c:v>19:56:23</c:v>
                </c:pt>
                <c:pt idx="19468">
                  <c:v>19:56:24</c:v>
                </c:pt>
                <c:pt idx="19469">
                  <c:v>19:56:25</c:v>
                </c:pt>
                <c:pt idx="19470">
                  <c:v>19:56:26</c:v>
                </c:pt>
                <c:pt idx="19471">
                  <c:v>19:56:27</c:v>
                </c:pt>
                <c:pt idx="19472">
                  <c:v>19:56:28</c:v>
                </c:pt>
                <c:pt idx="19473">
                  <c:v>19:56:29</c:v>
                </c:pt>
                <c:pt idx="19474">
                  <c:v>19:56:30</c:v>
                </c:pt>
                <c:pt idx="19475">
                  <c:v>19:56:31</c:v>
                </c:pt>
                <c:pt idx="19476">
                  <c:v>19:56:32</c:v>
                </c:pt>
                <c:pt idx="19477">
                  <c:v>19:56:33</c:v>
                </c:pt>
                <c:pt idx="19478">
                  <c:v>19:56:34</c:v>
                </c:pt>
                <c:pt idx="19479">
                  <c:v>19:56:35</c:v>
                </c:pt>
                <c:pt idx="19480">
                  <c:v>19:56:36</c:v>
                </c:pt>
                <c:pt idx="19481">
                  <c:v>19:56:37</c:v>
                </c:pt>
                <c:pt idx="19482">
                  <c:v>19:56:38</c:v>
                </c:pt>
                <c:pt idx="19483">
                  <c:v>19:56:39</c:v>
                </c:pt>
                <c:pt idx="19484">
                  <c:v>19:56:40</c:v>
                </c:pt>
                <c:pt idx="19485">
                  <c:v>19:56:41</c:v>
                </c:pt>
                <c:pt idx="19486">
                  <c:v>19:56:42</c:v>
                </c:pt>
                <c:pt idx="19487">
                  <c:v>19:56:43</c:v>
                </c:pt>
                <c:pt idx="19488">
                  <c:v>19:56:44</c:v>
                </c:pt>
                <c:pt idx="19489">
                  <c:v>19:56:45</c:v>
                </c:pt>
                <c:pt idx="19490">
                  <c:v>19:56:46</c:v>
                </c:pt>
                <c:pt idx="19491">
                  <c:v>19:56:47</c:v>
                </c:pt>
                <c:pt idx="19492">
                  <c:v>19:56:48</c:v>
                </c:pt>
                <c:pt idx="19493">
                  <c:v>19:56:49</c:v>
                </c:pt>
                <c:pt idx="19494">
                  <c:v>19:56:50</c:v>
                </c:pt>
                <c:pt idx="19495">
                  <c:v>19:56:51</c:v>
                </c:pt>
                <c:pt idx="19496">
                  <c:v>19:56:52</c:v>
                </c:pt>
                <c:pt idx="19497">
                  <c:v>19:56:53</c:v>
                </c:pt>
                <c:pt idx="19498">
                  <c:v>19:56:54</c:v>
                </c:pt>
                <c:pt idx="19499">
                  <c:v>19:56:55</c:v>
                </c:pt>
                <c:pt idx="19500">
                  <c:v>19:56:56</c:v>
                </c:pt>
                <c:pt idx="19501">
                  <c:v>19:56:57</c:v>
                </c:pt>
                <c:pt idx="19502">
                  <c:v>19:56:58</c:v>
                </c:pt>
                <c:pt idx="19503">
                  <c:v>19:56:59</c:v>
                </c:pt>
                <c:pt idx="19504">
                  <c:v>19:57:00</c:v>
                </c:pt>
                <c:pt idx="19505">
                  <c:v>19:57:01</c:v>
                </c:pt>
                <c:pt idx="19506">
                  <c:v>19:57:02</c:v>
                </c:pt>
                <c:pt idx="19507">
                  <c:v>19:57:03</c:v>
                </c:pt>
                <c:pt idx="19508">
                  <c:v>19:57:04</c:v>
                </c:pt>
                <c:pt idx="19509">
                  <c:v>19:57:05</c:v>
                </c:pt>
                <c:pt idx="19510">
                  <c:v>19:57:06</c:v>
                </c:pt>
                <c:pt idx="19511">
                  <c:v>19:57:07</c:v>
                </c:pt>
                <c:pt idx="19512">
                  <c:v>19:57:08</c:v>
                </c:pt>
                <c:pt idx="19513">
                  <c:v>19:57:09</c:v>
                </c:pt>
                <c:pt idx="19514">
                  <c:v>19:57:10</c:v>
                </c:pt>
                <c:pt idx="19515">
                  <c:v>19:57:11</c:v>
                </c:pt>
                <c:pt idx="19516">
                  <c:v>19:57:12</c:v>
                </c:pt>
                <c:pt idx="19517">
                  <c:v>19:57:13</c:v>
                </c:pt>
                <c:pt idx="19518">
                  <c:v>19:57:14</c:v>
                </c:pt>
                <c:pt idx="19519">
                  <c:v>19:57:15</c:v>
                </c:pt>
                <c:pt idx="19520">
                  <c:v>19:57:16</c:v>
                </c:pt>
                <c:pt idx="19521">
                  <c:v>19:57:17</c:v>
                </c:pt>
                <c:pt idx="19522">
                  <c:v>19:57:18</c:v>
                </c:pt>
                <c:pt idx="19523">
                  <c:v>19:57:19</c:v>
                </c:pt>
                <c:pt idx="19524">
                  <c:v>19:57:20</c:v>
                </c:pt>
                <c:pt idx="19525">
                  <c:v>19:57:21</c:v>
                </c:pt>
                <c:pt idx="19526">
                  <c:v>19:57:22</c:v>
                </c:pt>
                <c:pt idx="19527">
                  <c:v>19:57:23</c:v>
                </c:pt>
                <c:pt idx="19528">
                  <c:v>19:57:24</c:v>
                </c:pt>
                <c:pt idx="19529">
                  <c:v>19:57:25</c:v>
                </c:pt>
                <c:pt idx="19530">
                  <c:v>19:57:26</c:v>
                </c:pt>
                <c:pt idx="19531">
                  <c:v>19:57:27</c:v>
                </c:pt>
                <c:pt idx="19532">
                  <c:v>19:57:28</c:v>
                </c:pt>
                <c:pt idx="19533">
                  <c:v>19:57:29</c:v>
                </c:pt>
                <c:pt idx="19534">
                  <c:v>19:57:30</c:v>
                </c:pt>
                <c:pt idx="19535">
                  <c:v>19:57:31</c:v>
                </c:pt>
                <c:pt idx="19536">
                  <c:v>19:57:32</c:v>
                </c:pt>
                <c:pt idx="19537">
                  <c:v>19:57:33</c:v>
                </c:pt>
                <c:pt idx="19538">
                  <c:v>19:57:34</c:v>
                </c:pt>
                <c:pt idx="19539">
                  <c:v>19:57:35</c:v>
                </c:pt>
                <c:pt idx="19540">
                  <c:v>19:57:36</c:v>
                </c:pt>
                <c:pt idx="19541">
                  <c:v>19:57:37</c:v>
                </c:pt>
                <c:pt idx="19542">
                  <c:v>19:57:38</c:v>
                </c:pt>
                <c:pt idx="19543">
                  <c:v>19:57:39</c:v>
                </c:pt>
                <c:pt idx="19544">
                  <c:v>19:57:40</c:v>
                </c:pt>
                <c:pt idx="19545">
                  <c:v>19:57:41</c:v>
                </c:pt>
                <c:pt idx="19546">
                  <c:v>19:57:42</c:v>
                </c:pt>
                <c:pt idx="19547">
                  <c:v>19:57:43</c:v>
                </c:pt>
                <c:pt idx="19548">
                  <c:v>19:57:44</c:v>
                </c:pt>
                <c:pt idx="19549">
                  <c:v>19:57:45</c:v>
                </c:pt>
                <c:pt idx="19550">
                  <c:v>19:57:46</c:v>
                </c:pt>
                <c:pt idx="19551">
                  <c:v>19:57:47</c:v>
                </c:pt>
                <c:pt idx="19552">
                  <c:v>19:57:48</c:v>
                </c:pt>
                <c:pt idx="19553">
                  <c:v>19:57:49</c:v>
                </c:pt>
                <c:pt idx="19554">
                  <c:v>19:57:50</c:v>
                </c:pt>
                <c:pt idx="19555">
                  <c:v>19:57:51</c:v>
                </c:pt>
                <c:pt idx="19556">
                  <c:v>19:57:52</c:v>
                </c:pt>
                <c:pt idx="19557">
                  <c:v>19:57:53</c:v>
                </c:pt>
                <c:pt idx="19558">
                  <c:v>19:57:54</c:v>
                </c:pt>
                <c:pt idx="19559">
                  <c:v>19:57:55</c:v>
                </c:pt>
                <c:pt idx="19560">
                  <c:v>19:57:56</c:v>
                </c:pt>
                <c:pt idx="19561">
                  <c:v>19:57:57</c:v>
                </c:pt>
                <c:pt idx="19562">
                  <c:v>19:57:58</c:v>
                </c:pt>
                <c:pt idx="19563">
                  <c:v>19:57:59</c:v>
                </c:pt>
                <c:pt idx="19564">
                  <c:v>19:58:00</c:v>
                </c:pt>
                <c:pt idx="19565">
                  <c:v>19:58:01</c:v>
                </c:pt>
                <c:pt idx="19566">
                  <c:v>19:58:02</c:v>
                </c:pt>
                <c:pt idx="19567">
                  <c:v>19:58:03</c:v>
                </c:pt>
                <c:pt idx="19568">
                  <c:v>19:58:04</c:v>
                </c:pt>
                <c:pt idx="19569">
                  <c:v>19:58:05</c:v>
                </c:pt>
                <c:pt idx="19570">
                  <c:v>19:58:06</c:v>
                </c:pt>
                <c:pt idx="19571">
                  <c:v>19:58:07</c:v>
                </c:pt>
                <c:pt idx="19572">
                  <c:v>19:58:08</c:v>
                </c:pt>
                <c:pt idx="19573">
                  <c:v>19:58:09</c:v>
                </c:pt>
                <c:pt idx="19574">
                  <c:v>19:58:10</c:v>
                </c:pt>
                <c:pt idx="19575">
                  <c:v>19:58:11</c:v>
                </c:pt>
                <c:pt idx="19576">
                  <c:v>19:58:12</c:v>
                </c:pt>
                <c:pt idx="19577">
                  <c:v>19:58:13</c:v>
                </c:pt>
                <c:pt idx="19578">
                  <c:v>19:58:14</c:v>
                </c:pt>
                <c:pt idx="19579">
                  <c:v>19:58:15</c:v>
                </c:pt>
                <c:pt idx="19580">
                  <c:v>19:58:16</c:v>
                </c:pt>
                <c:pt idx="19581">
                  <c:v>19:58:17</c:v>
                </c:pt>
                <c:pt idx="19582">
                  <c:v>19:58:18</c:v>
                </c:pt>
                <c:pt idx="19583">
                  <c:v>19:58:19</c:v>
                </c:pt>
                <c:pt idx="19584">
                  <c:v>19:58:20</c:v>
                </c:pt>
                <c:pt idx="19585">
                  <c:v>19:58:21</c:v>
                </c:pt>
                <c:pt idx="19586">
                  <c:v>19:58:22</c:v>
                </c:pt>
                <c:pt idx="19587">
                  <c:v>19:58:23</c:v>
                </c:pt>
                <c:pt idx="19588">
                  <c:v>19:58:24</c:v>
                </c:pt>
                <c:pt idx="19589">
                  <c:v>19:58:25</c:v>
                </c:pt>
                <c:pt idx="19590">
                  <c:v>19:58:26</c:v>
                </c:pt>
                <c:pt idx="19591">
                  <c:v>19:58:27</c:v>
                </c:pt>
                <c:pt idx="19592">
                  <c:v>19:58:28</c:v>
                </c:pt>
                <c:pt idx="19593">
                  <c:v>19:58:29</c:v>
                </c:pt>
                <c:pt idx="19594">
                  <c:v>19:58:30</c:v>
                </c:pt>
                <c:pt idx="19595">
                  <c:v>19:58:31</c:v>
                </c:pt>
                <c:pt idx="19596">
                  <c:v>19:58:32</c:v>
                </c:pt>
                <c:pt idx="19597">
                  <c:v>19:58:33</c:v>
                </c:pt>
                <c:pt idx="19598">
                  <c:v>19:58:34</c:v>
                </c:pt>
                <c:pt idx="19599">
                  <c:v>19:58:35</c:v>
                </c:pt>
                <c:pt idx="19600">
                  <c:v>19:58:36</c:v>
                </c:pt>
                <c:pt idx="19601">
                  <c:v>19:58:37</c:v>
                </c:pt>
                <c:pt idx="19602">
                  <c:v>19:58:38</c:v>
                </c:pt>
                <c:pt idx="19603">
                  <c:v>19:58:39</c:v>
                </c:pt>
                <c:pt idx="19604">
                  <c:v>19:58:40</c:v>
                </c:pt>
                <c:pt idx="19605">
                  <c:v>19:58:41</c:v>
                </c:pt>
                <c:pt idx="19606">
                  <c:v>19:58:42</c:v>
                </c:pt>
                <c:pt idx="19607">
                  <c:v>19:58:43</c:v>
                </c:pt>
                <c:pt idx="19608">
                  <c:v>19:58:44</c:v>
                </c:pt>
                <c:pt idx="19609">
                  <c:v>19:58:45</c:v>
                </c:pt>
                <c:pt idx="19610">
                  <c:v>19:58:46</c:v>
                </c:pt>
                <c:pt idx="19611">
                  <c:v>19:58:47</c:v>
                </c:pt>
                <c:pt idx="19612">
                  <c:v>19:58:48</c:v>
                </c:pt>
                <c:pt idx="19613">
                  <c:v>19:58:49</c:v>
                </c:pt>
                <c:pt idx="19614">
                  <c:v>19:58:50</c:v>
                </c:pt>
                <c:pt idx="19615">
                  <c:v>19:58:51</c:v>
                </c:pt>
                <c:pt idx="19616">
                  <c:v>19:58:52</c:v>
                </c:pt>
                <c:pt idx="19617">
                  <c:v>19:58:53</c:v>
                </c:pt>
                <c:pt idx="19618">
                  <c:v>19:58:54</c:v>
                </c:pt>
                <c:pt idx="19619">
                  <c:v>19:58:55</c:v>
                </c:pt>
                <c:pt idx="19620">
                  <c:v>19:58:56</c:v>
                </c:pt>
                <c:pt idx="19621">
                  <c:v>19:58:57</c:v>
                </c:pt>
                <c:pt idx="19622">
                  <c:v>19:58:58</c:v>
                </c:pt>
                <c:pt idx="19623">
                  <c:v>19:58:59</c:v>
                </c:pt>
                <c:pt idx="19624">
                  <c:v>19:59:00</c:v>
                </c:pt>
                <c:pt idx="19625">
                  <c:v>19:59:01</c:v>
                </c:pt>
                <c:pt idx="19626">
                  <c:v>19:59:02</c:v>
                </c:pt>
                <c:pt idx="19627">
                  <c:v>19:59:03</c:v>
                </c:pt>
                <c:pt idx="19628">
                  <c:v>19:59:04</c:v>
                </c:pt>
                <c:pt idx="19629">
                  <c:v>19:59:05</c:v>
                </c:pt>
                <c:pt idx="19630">
                  <c:v>19:59:06</c:v>
                </c:pt>
                <c:pt idx="19631">
                  <c:v>19:59:07</c:v>
                </c:pt>
                <c:pt idx="19632">
                  <c:v>19:59:08</c:v>
                </c:pt>
                <c:pt idx="19633">
                  <c:v>19:59:09</c:v>
                </c:pt>
                <c:pt idx="19634">
                  <c:v>19:59:10</c:v>
                </c:pt>
                <c:pt idx="19635">
                  <c:v>19:59:11</c:v>
                </c:pt>
                <c:pt idx="19636">
                  <c:v>19:59:12</c:v>
                </c:pt>
                <c:pt idx="19637">
                  <c:v>19:59:13</c:v>
                </c:pt>
                <c:pt idx="19638">
                  <c:v>19:59:14</c:v>
                </c:pt>
                <c:pt idx="19639">
                  <c:v>19:59:15</c:v>
                </c:pt>
                <c:pt idx="19640">
                  <c:v>19:59:16</c:v>
                </c:pt>
                <c:pt idx="19641">
                  <c:v>19:59:17</c:v>
                </c:pt>
                <c:pt idx="19642">
                  <c:v>19:59:18</c:v>
                </c:pt>
                <c:pt idx="19643">
                  <c:v>19:59:19</c:v>
                </c:pt>
                <c:pt idx="19644">
                  <c:v>19:59:20</c:v>
                </c:pt>
                <c:pt idx="19645">
                  <c:v>19:59:21</c:v>
                </c:pt>
                <c:pt idx="19646">
                  <c:v>19:59:22</c:v>
                </c:pt>
                <c:pt idx="19647">
                  <c:v>19:59:23</c:v>
                </c:pt>
                <c:pt idx="19648">
                  <c:v>19:59:24</c:v>
                </c:pt>
                <c:pt idx="19649">
                  <c:v>19:59:25</c:v>
                </c:pt>
                <c:pt idx="19650">
                  <c:v>19:59:26</c:v>
                </c:pt>
                <c:pt idx="19651">
                  <c:v>19:59:27</c:v>
                </c:pt>
                <c:pt idx="19652">
                  <c:v>19:59:28</c:v>
                </c:pt>
                <c:pt idx="19653">
                  <c:v>19:59:29</c:v>
                </c:pt>
                <c:pt idx="19654">
                  <c:v>19:59:30</c:v>
                </c:pt>
                <c:pt idx="19655">
                  <c:v>19:59:31</c:v>
                </c:pt>
                <c:pt idx="19656">
                  <c:v>19:59:32</c:v>
                </c:pt>
                <c:pt idx="19657">
                  <c:v>19:59:33</c:v>
                </c:pt>
                <c:pt idx="19658">
                  <c:v>19:59:34</c:v>
                </c:pt>
                <c:pt idx="19659">
                  <c:v>19:59:35</c:v>
                </c:pt>
                <c:pt idx="19660">
                  <c:v>19:59:36</c:v>
                </c:pt>
                <c:pt idx="19661">
                  <c:v>19:59:37</c:v>
                </c:pt>
                <c:pt idx="19662">
                  <c:v>19:59:38</c:v>
                </c:pt>
                <c:pt idx="19663">
                  <c:v>19:59:39</c:v>
                </c:pt>
                <c:pt idx="19664">
                  <c:v>19:59:40</c:v>
                </c:pt>
                <c:pt idx="19665">
                  <c:v>19:59:41</c:v>
                </c:pt>
                <c:pt idx="19666">
                  <c:v>19:59:42</c:v>
                </c:pt>
                <c:pt idx="19667">
                  <c:v>19:59:43</c:v>
                </c:pt>
                <c:pt idx="19668">
                  <c:v>19:59:44</c:v>
                </c:pt>
                <c:pt idx="19669">
                  <c:v>19:59:45</c:v>
                </c:pt>
                <c:pt idx="19670">
                  <c:v>19:59:46</c:v>
                </c:pt>
                <c:pt idx="19671">
                  <c:v>19:59:47</c:v>
                </c:pt>
                <c:pt idx="19672">
                  <c:v>19:59:48</c:v>
                </c:pt>
                <c:pt idx="19673">
                  <c:v>19:59:49</c:v>
                </c:pt>
                <c:pt idx="19674">
                  <c:v>19:59:50</c:v>
                </c:pt>
                <c:pt idx="19675">
                  <c:v>19:59:51</c:v>
                </c:pt>
                <c:pt idx="19676">
                  <c:v>19:59:52</c:v>
                </c:pt>
                <c:pt idx="19677">
                  <c:v>19:59:53</c:v>
                </c:pt>
                <c:pt idx="19678">
                  <c:v>19:59:54</c:v>
                </c:pt>
                <c:pt idx="19679">
                  <c:v>19:59:55</c:v>
                </c:pt>
                <c:pt idx="19680">
                  <c:v>19:59:56</c:v>
                </c:pt>
                <c:pt idx="19681">
                  <c:v>19:59:57</c:v>
                </c:pt>
                <c:pt idx="19682">
                  <c:v>19:59:58</c:v>
                </c:pt>
                <c:pt idx="19683">
                  <c:v>19:59:59</c:v>
                </c:pt>
                <c:pt idx="19684">
                  <c:v>20:00:00</c:v>
                </c:pt>
                <c:pt idx="19685">
                  <c:v>20:00:01</c:v>
                </c:pt>
                <c:pt idx="19686">
                  <c:v>20:00:02</c:v>
                </c:pt>
                <c:pt idx="19687">
                  <c:v>20:00:03</c:v>
                </c:pt>
                <c:pt idx="19688">
                  <c:v>20:00:04</c:v>
                </c:pt>
                <c:pt idx="19689">
                  <c:v>20:00:05</c:v>
                </c:pt>
                <c:pt idx="19690">
                  <c:v>20:00:06</c:v>
                </c:pt>
                <c:pt idx="19691">
                  <c:v>20:00:07</c:v>
                </c:pt>
                <c:pt idx="19692">
                  <c:v>20:00:08</c:v>
                </c:pt>
                <c:pt idx="19693">
                  <c:v>20:00:09</c:v>
                </c:pt>
                <c:pt idx="19694">
                  <c:v>20:00:10</c:v>
                </c:pt>
                <c:pt idx="19695">
                  <c:v>20:00:11</c:v>
                </c:pt>
                <c:pt idx="19696">
                  <c:v>20:00:12</c:v>
                </c:pt>
                <c:pt idx="19697">
                  <c:v>20:00:13</c:v>
                </c:pt>
                <c:pt idx="19698">
                  <c:v>20:00:14</c:v>
                </c:pt>
                <c:pt idx="19699">
                  <c:v>20:00:15</c:v>
                </c:pt>
                <c:pt idx="19700">
                  <c:v>20:00:16</c:v>
                </c:pt>
                <c:pt idx="19701">
                  <c:v>20:00:17</c:v>
                </c:pt>
                <c:pt idx="19702">
                  <c:v>20:00:18</c:v>
                </c:pt>
                <c:pt idx="19703">
                  <c:v>20:00:19</c:v>
                </c:pt>
                <c:pt idx="19704">
                  <c:v>20:00:20</c:v>
                </c:pt>
                <c:pt idx="19705">
                  <c:v>20:00:21</c:v>
                </c:pt>
                <c:pt idx="19706">
                  <c:v>20:00:22</c:v>
                </c:pt>
                <c:pt idx="19707">
                  <c:v>20:00:23</c:v>
                </c:pt>
                <c:pt idx="19708">
                  <c:v>20:00:24</c:v>
                </c:pt>
                <c:pt idx="19709">
                  <c:v>20:00:25</c:v>
                </c:pt>
                <c:pt idx="19710">
                  <c:v>20:00:26</c:v>
                </c:pt>
                <c:pt idx="19711">
                  <c:v>20:00:27</c:v>
                </c:pt>
                <c:pt idx="19712">
                  <c:v>20:00:28</c:v>
                </c:pt>
                <c:pt idx="19713">
                  <c:v>20:00:29</c:v>
                </c:pt>
                <c:pt idx="19714">
                  <c:v>20:00:30</c:v>
                </c:pt>
                <c:pt idx="19715">
                  <c:v>20:00:31</c:v>
                </c:pt>
                <c:pt idx="19716">
                  <c:v>20:00:32</c:v>
                </c:pt>
                <c:pt idx="19717">
                  <c:v>20:00:33</c:v>
                </c:pt>
                <c:pt idx="19718">
                  <c:v>20:00:34</c:v>
                </c:pt>
                <c:pt idx="19719">
                  <c:v>20:00:35</c:v>
                </c:pt>
                <c:pt idx="19720">
                  <c:v>20:00:36</c:v>
                </c:pt>
                <c:pt idx="19721">
                  <c:v>20:00:37</c:v>
                </c:pt>
                <c:pt idx="19722">
                  <c:v>20:00:38</c:v>
                </c:pt>
                <c:pt idx="19723">
                  <c:v>20:00:39</c:v>
                </c:pt>
                <c:pt idx="19724">
                  <c:v>20:00:40</c:v>
                </c:pt>
                <c:pt idx="19725">
                  <c:v>20:00:41</c:v>
                </c:pt>
                <c:pt idx="19726">
                  <c:v>20:00:42</c:v>
                </c:pt>
                <c:pt idx="19727">
                  <c:v>20:00:43</c:v>
                </c:pt>
                <c:pt idx="19728">
                  <c:v>20:00:44</c:v>
                </c:pt>
                <c:pt idx="19729">
                  <c:v>20:00:45</c:v>
                </c:pt>
                <c:pt idx="19730">
                  <c:v>20:00:46</c:v>
                </c:pt>
                <c:pt idx="19731">
                  <c:v>20:00:47</c:v>
                </c:pt>
                <c:pt idx="19732">
                  <c:v>20:00:48</c:v>
                </c:pt>
                <c:pt idx="19733">
                  <c:v>20:00:49</c:v>
                </c:pt>
                <c:pt idx="19734">
                  <c:v>20:00:50</c:v>
                </c:pt>
                <c:pt idx="19735">
                  <c:v>20:00:51</c:v>
                </c:pt>
                <c:pt idx="19736">
                  <c:v>20:00:52</c:v>
                </c:pt>
                <c:pt idx="19737">
                  <c:v>20:00:53</c:v>
                </c:pt>
                <c:pt idx="19738">
                  <c:v>20:00:54</c:v>
                </c:pt>
                <c:pt idx="19739">
                  <c:v>20:00:55</c:v>
                </c:pt>
                <c:pt idx="19740">
                  <c:v>20:00:56</c:v>
                </c:pt>
                <c:pt idx="19741">
                  <c:v>20:00:57</c:v>
                </c:pt>
                <c:pt idx="19742">
                  <c:v>20:00:58</c:v>
                </c:pt>
                <c:pt idx="19743">
                  <c:v>20:00:59</c:v>
                </c:pt>
                <c:pt idx="19744">
                  <c:v>20:01:00</c:v>
                </c:pt>
                <c:pt idx="19745">
                  <c:v>20:01:01</c:v>
                </c:pt>
                <c:pt idx="19746">
                  <c:v>20:01:02</c:v>
                </c:pt>
                <c:pt idx="19747">
                  <c:v>20:01:03</c:v>
                </c:pt>
                <c:pt idx="19748">
                  <c:v>20:01:04</c:v>
                </c:pt>
                <c:pt idx="19749">
                  <c:v>20:01:05</c:v>
                </c:pt>
                <c:pt idx="19750">
                  <c:v>20:01:06</c:v>
                </c:pt>
                <c:pt idx="19751">
                  <c:v>20:01:07</c:v>
                </c:pt>
                <c:pt idx="19752">
                  <c:v>20:01:08</c:v>
                </c:pt>
                <c:pt idx="19753">
                  <c:v>20:01:09</c:v>
                </c:pt>
                <c:pt idx="19754">
                  <c:v>20:01:10</c:v>
                </c:pt>
                <c:pt idx="19755">
                  <c:v>20:01:11</c:v>
                </c:pt>
                <c:pt idx="19756">
                  <c:v>20:01:12</c:v>
                </c:pt>
                <c:pt idx="19757">
                  <c:v>20:01:13</c:v>
                </c:pt>
                <c:pt idx="19758">
                  <c:v>20:01:14</c:v>
                </c:pt>
                <c:pt idx="19759">
                  <c:v>20:01:15</c:v>
                </c:pt>
                <c:pt idx="19760">
                  <c:v>20:01:16</c:v>
                </c:pt>
                <c:pt idx="19761">
                  <c:v>20:01:17</c:v>
                </c:pt>
                <c:pt idx="19762">
                  <c:v>20:01:18</c:v>
                </c:pt>
                <c:pt idx="19763">
                  <c:v>20:01:19</c:v>
                </c:pt>
                <c:pt idx="19764">
                  <c:v>20:01:20</c:v>
                </c:pt>
                <c:pt idx="19765">
                  <c:v>20:01:21</c:v>
                </c:pt>
                <c:pt idx="19766">
                  <c:v>20:01:22</c:v>
                </c:pt>
                <c:pt idx="19767">
                  <c:v>20:01:23</c:v>
                </c:pt>
                <c:pt idx="19768">
                  <c:v>20:01:24</c:v>
                </c:pt>
                <c:pt idx="19769">
                  <c:v>20:01:25</c:v>
                </c:pt>
                <c:pt idx="19770">
                  <c:v>20:01:26</c:v>
                </c:pt>
                <c:pt idx="19771">
                  <c:v>20:01:27</c:v>
                </c:pt>
                <c:pt idx="19772">
                  <c:v>20:01:28</c:v>
                </c:pt>
                <c:pt idx="19773">
                  <c:v>20:01:29</c:v>
                </c:pt>
                <c:pt idx="19774">
                  <c:v>20:01:30</c:v>
                </c:pt>
                <c:pt idx="19775">
                  <c:v>20:01:31</c:v>
                </c:pt>
                <c:pt idx="19776">
                  <c:v>20:01:32</c:v>
                </c:pt>
                <c:pt idx="19777">
                  <c:v>20:01:33</c:v>
                </c:pt>
                <c:pt idx="19778">
                  <c:v>20:01:34</c:v>
                </c:pt>
                <c:pt idx="19779">
                  <c:v>20:01:35</c:v>
                </c:pt>
                <c:pt idx="19780">
                  <c:v>20:01:36</c:v>
                </c:pt>
                <c:pt idx="19781">
                  <c:v>20:01:37</c:v>
                </c:pt>
                <c:pt idx="19782">
                  <c:v>20:01:38</c:v>
                </c:pt>
                <c:pt idx="19783">
                  <c:v>20:01:39</c:v>
                </c:pt>
                <c:pt idx="19784">
                  <c:v>20:01:40</c:v>
                </c:pt>
                <c:pt idx="19785">
                  <c:v>20:01:41</c:v>
                </c:pt>
                <c:pt idx="19786">
                  <c:v>20:01:42</c:v>
                </c:pt>
                <c:pt idx="19787">
                  <c:v>20:01:43</c:v>
                </c:pt>
                <c:pt idx="19788">
                  <c:v>20:01:44</c:v>
                </c:pt>
                <c:pt idx="19789">
                  <c:v>20:01:45</c:v>
                </c:pt>
                <c:pt idx="19790">
                  <c:v>20:01:46</c:v>
                </c:pt>
                <c:pt idx="19791">
                  <c:v>20:01:47</c:v>
                </c:pt>
                <c:pt idx="19792">
                  <c:v>20:01:48</c:v>
                </c:pt>
                <c:pt idx="19793">
                  <c:v>20:01:49</c:v>
                </c:pt>
                <c:pt idx="19794">
                  <c:v>20:01:50</c:v>
                </c:pt>
                <c:pt idx="19795">
                  <c:v>20:01:51</c:v>
                </c:pt>
                <c:pt idx="19796">
                  <c:v>20:01:52</c:v>
                </c:pt>
                <c:pt idx="19797">
                  <c:v>20:01:53</c:v>
                </c:pt>
                <c:pt idx="19798">
                  <c:v>20:01:54</c:v>
                </c:pt>
                <c:pt idx="19799">
                  <c:v>20:01:55</c:v>
                </c:pt>
                <c:pt idx="19800">
                  <c:v>20:01:56</c:v>
                </c:pt>
                <c:pt idx="19801">
                  <c:v>20:01:57</c:v>
                </c:pt>
                <c:pt idx="19802">
                  <c:v>20:01:58</c:v>
                </c:pt>
                <c:pt idx="19803">
                  <c:v>20:01:59</c:v>
                </c:pt>
                <c:pt idx="19804">
                  <c:v>20:02:00</c:v>
                </c:pt>
                <c:pt idx="19805">
                  <c:v>20:02:01</c:v>
                </c:pt>
                <c:pt idx="19806">
                  <c:v>20:02:02</c:v>
                </c:pt>
                <c:pt idx="19807">
                  <c:v>20:02:03</c:v>
                </c:pt>
                <c:pt idx="19808">
                  <c:v>20:02:04</c:v>
                </c:pt>
                <c:pt idx="19809">
                  <c:v>20:02:05</c:v>
                </c:pt>
                <c:pt idx="19810">
                  <c:v>20:02:06</c:v>
                </c:pt>
                <c:pt idx="19811">
                  <c:v>20:02:07</c:v>
                </c:pt>
                <c:pt idx="19812">
                  <c:v>20:02:08</c:v>
                </c:pt>
                <c:pt idx="19813">
                  <c:v>20:02:09</c:v>
                </c:pt>
                <c:pt idx="19814">
                  <c:v>20:02:10</c:v>
                </c:pt>
                <c:pt idx="19815">
                  <c:v>20:02:11</c:v>
                </c:pt>
                <c:pt idx="19816">
                  <c:v>20:02:12</c:v>
                </c:pt>
                <c:pt idx="19817">
                  <c:v>20:02:13</c:v>
                </c:pt>
                <c:pt idx="19818">
                  <c:v>20:02:14</c:v>
                </c:pt>
                <c:pt idx="19819">
                  <c:v>20:02:15</c:v>
                </c:pt>
                <c:pt idx="19820">
                  <c:v>20:02:16</c:v>
                </c:pt>
                <c:pt idx="19821">
                  <c:v>20:02:17</c:v>
                </c:pt>
                <c:pt idx="19822">
                  <c:v>20:02:18</c:v>
                </c:pt>
                <c:pt idx="19823">
                  <c:v>20:02:19</c:v>
                </c:pt>
                <c:pt idx="19824">
                  <c:v>20:02:20</c:v>
                </c:pt>
                <c:pt idx="19825">
                  <c:v>20:02:21</c:v>
                </c:pt>
                <c:pt idx="19826">
                  <c:v>20:02:22</c:v>
                </c:pt>
                <c:pt idx="19827">
                  <c:v>20:02:23</c:v>
                </c:pt>
                <c:pt idx="19828">
                  <c:v>20:02:24</c:v>
                </c:pt>
                <c:pt idx="19829">
                  <c:v>20:02:25</c:v>
                </c:pt>
                <c:pt idx="19830">
                  <c:v>20:02:26</c:v>
                </c:pt>
                <c:pt idx="19831">
                  <c:v>20:02:27</c:v>
                </c:pt>
                <c:pt idx="19832">
                  <c:v>20:02:28</c:v>
                </c:pt>
                <c:pt idx="19833">
                  <c:v>20:02:29</c:v>
                </c:pt>
                <c:pt idx="19834">
                  <c:v>20:02:30</c:v>
                </c:pt>
                <c:pt idx="19835">
                  <c:v>20:02:31</c:v>
                </c:pt>
                <c:pt idx="19836">
                  <c:v>20:02:32</c:v>
                </c:pt>
                <c:pt idx="19837">
                  <c:v>20:02:33</c:v>
                </c:pt>
                <c:pt idx="19838">
                  <c:v>20:02:34</c:v>
                </c:pt>
                <c:pt idx="19839">
                  <c:v>20:02:35</c:v>
                </c:pt>
                <c:pt idx="19840">
                  <c:v>20:02:36</c:v>
                </c:pt>
                <c:pt idx="19841">
                  <c:v>20:02:37</c:v>
                </c:pt>
                <c:pt idx="19842">
                  <c:v>20:02:38</c:v>
                </c:pt>
                <c:pt idx="19843">
                  <c:v>20:02:39</c:v>
                </c:pt>
                <c:pt idx="19844">
                  <c:v>20:02:40</c:v>
                </c:pt>
                <c:pt idx="19845">
                  <c:v>20:02:41</c:v>
                </c:pt>
                <c:pt idx="19846">
                  <c:v>20:02:42</c:v>
                </c:pt>
                <c:pt idx="19847">
                  <c:v>20:02:43</c:v>
                </c:pt>
                <c:pt idx="19848">
                  <c:v>20:02:44</c:v>
                </c:pt>
                <c:pt idx="19849">
                  <c:v>20:02:45</c:v>
                </c:pt>
                <c:pt idx="19850">
                  <c:v>20:02:46</c:v>
                </c:pt>
                <c:pt idx="19851">
                  <c:v>20:02:47</c:v>
                </c:pt>
                <c:pt idx="19852">
                  <c:v>20:02:48</c:v>
                </c:pt>
                <c:pt idx="19853">
                  <c:v>20:02:49</c:v>
                </c:pt>
                <c:pt idx="19854">
                  <c:v>20:02:50</c:v>
                </c:pt>
                <c:pt idx="19855">
                  <c:v>20:02:51</c:v>
                </c:pt>
                <c:pt idx="19856">
                  <c:v>20:02:52</c:v>
                </c:pt>
                <c:pt idx="19857">
                  <c:v>20:02:53</c:v>
                </c:pt>
                <c:pt idx="19858">
                  <c:v>20:02:54</c:v>
                </c:pt>
                <c:pt idx="19859">
                  <c:v>20:02:55</c:v>
                </c:pt>
                <c:pt idx="19860">
                  <c:v>20:02:56</c:v>
                </c:pt>
                <c:pt idx="19861">
                  <c:v>20:02:57</c:v>
                </c:pt>
                <c:pt idx="19862">
                  <c:v>20:02:58</c:v>
                </c:pt>
                <c:pt idx="19863">
                  <c:v>20:02:59</c:v>
                </c:pt>
                <c:pt idx="19864">
                  <c:v>20:03:00</c:v>
                </c:pt>
                <c:pt idx="19865">
                  <c:v>20:03:01</c:v>
                </c:pt>
                <c:pt idx="19866">
                  <c:v>20:03:02</c:v>
                </c:pt>
                <c:pt idx="19867">
                  <c:v>20:03:03</c:v>
                </c:pt>
                <c:pt idx="19868">
                  <c:v>20:03:04</c:v>
                </c:pt>
                <c:pt idx="19869">
                  <c:v>20:03:05</c:v>
                </c:pt>
                <c:pt idx="19870">
                  <c:v>20:03:06</c:v>
                </c:pt>
                <c:pt idx="19871">
                  <c:v>20:03:07</c:v>
                </c:pt>
                <c:pt idx="19872">
                  <c:v>20:03:08</c:v>
                </c:pt>
                <c:pt idx="19873">
                  <c:v>20:03:09</c:v>
                </c:pt>
                <c:pt idx="19874">
                  <c:v>20:03:10</c:v>
                </c:pt>
                <c:pt idx="19875">
                  <c:v>20:03:11</c:v>
                </c:pt>
                <c:pt idx="19876">
                  <c:v>20:03:12</c:v>
                </c:pt>
                <c:pt idx="19877">
                  <c:v>20:03:13</c:v>
                </c:pt>
                <c:pt idx="19878">
                  <c:v>20:03:14</c:v>
                </c:pt>
                <c:pt idx="19879">
                  <c:v>20:03:15</c:v>
                </c:pt>
                <c:pt idx="19880">
                  <c:v>20:03:16</c:v>
                </c:pt>
                <c:pt idx="19881">
                  <c:v>20:03:17</c:v>
                </c:pt>
                <c:pt idx="19882">
                  <c:v>20:03:18</c:v>
                </c:pt>
                <c:pt idx="19883">
                  <c:v>20:03:19</c:v>
                </c:pt>
                <c:pt idx="19884">
                  <c:v>20:03:20</c:v>
                </c:pt>
                <c:pt idx="19885">
                  <c:v>20:03:21</c:v>
                </c:pt>
                <c:pt idx="19886">
                  <c:v>20:03:22</c:v>
                </c:pt>
                <c:pt idx="19887">
                  <c:v>20:03:23</c:v>
                </c:pt>
                <c:pt idx="19888">
                  <c:v>20:03:24</c:v>
                </c:pt>
                <c:pt idx="19889">
                  <c:v>20:03:25</c:v>
                </c:pt>
                <c:pt idx="19890">
                  <c:v>20:03:26</c:v>
                </c:pt>
                <c:pt idx="19891">
                  <c:v>20:03:27</c:v>
                </c:pt>
                <c:pt idx="19892">
                  <c:v>20:03:28</c:v>
                </c:pt>
                <c:pt idx="19893">
                  <c:v>20:03:29</c:v>
                </c:pt>
                <c:pt idx="19894">
                  <c:v>20:03:30</c:v>
                </c:pt>
                <c:pt idx="19895">
                  <c:v>20:03:31</c:v>
                </c:pt>
                <c:pt idx="19896">
                  <c:v>20:03:32</c:v>
                </c:pt>
                <c:pt idx="19897">
                  <c:v>20:03:33</c:v>
                </c:pt>
                <c:pt idx="19898">
                  <c:v>20:03:34</c:v>
                </c:pt>
                <c:pt idx="19899">
                  <c:v>20:03:35</c:v>
                </c:pt>
                <c:pt idx="19900">
                  <c:v>20:03:36</c:v>
                </c:pt>
                <c:pt idx="19901">
                  <c:v>20:03:37</c:v>
                </c:pt>
                <c:pt idx="19902">
                  <c:v>20:03:38</c:v>
                </c:pt>
                <c:pt idx="19903">
                  <c:v>20:03:39</c:v>
                </c:pt>
                <c:pt idx="19904">
                  <c:v>20:03:40</c:v>
                </c:pt>
                <c:pt idx="19905">
                  <c:v>20:03:41</c:v>
                </c:pt>
                <c:pt idx="19906">
                  <c:v>20:03:42</c:v>
                </c:pt>
                <c:pt idx="19907">
                  <c:v>20:03:43</c:v>
                </c:pt>
                <c:pt idx="19908">
                  <c:v>20:03:44</c:v>
                </c:pt>
                <c:pt idx="19909">
                  <c:v>20:03:45</c:v>
                </c:pt>
                <c:pt idx="19910">
                  <c:v>20:03:46</c:v>
                </c:pt>
                <c:pt idx="19911">
                  <c:v>20:03:47</c:v>
                </c:pt>
                <c:pt idx="19912">
                  <c:v>20:03:48</c:v>
                </c:pt>
                <c:pt idx="19913">
                  <c:v>20:03:49</c:v>
                </c:pt>
                <c:pt idx="19914">
                  <c:v>20:03:50</c:v>
                </c:pt>
                <c:pt idx="19915">
                  <c:v>20:03:51</c:v>
                </c:pt>
                <c:pt idx="19916">
                  <c:v>20:03:52</c:v>
                </c:pt>
                <c:pt idx="19917">
                  <c:v>20:03:53</c:v>
                </c:pt>
                <c:pt idx="19918">
                  <c:v>20:03:54</c:v>
                </c:pt>
                <c:pt idx="19919">
                  <c:v>20:03:55</c:v>
                </c:pt>
                <c:pt idx="19920">
                  <c:v>20:03:56</c:v>
                </c:pt>
                <c:pt idx="19921">
                  <c:v>20:03:57</c:v>
                </c:pt>
                <c:pt idx="19922">
                  <c:v>20:03:58</c:v>
                </c:pt>
                <c:pt idx="19923">
                  <c:v>20:03:59</c:v>
                </c:pt>
                <c:pt idx="19924">
                  <c:v>20:04:00</c:v>
                </c:pt>
                <c:pt idx="19925">
                  <c:v>20:04:01</c:v>
                </c:pt>
                <c:pt idx="19926">
                  <c:v>20:04:02</c:v>
                </c:pt>
                <c:pt idx="19927">
                  <c:v>20:04:03</c:v>
                </c:pt>
                <c:pt idx="19928">
                  <c:v>20:04:04</c:v>
                </c:pt>
                <c:pt idx="19929">
                  <c:v>20:04:05</c:v>
                </c:pt>
                <c:pt idx="19930">
                  <c:v>20:04:06</c:v>
                </c:pt>
                <c:pt idx="19931">
                  <c:v>20:04:07</c:v>
                </c:pt>
                <c:pt idx="19932">
                  <c:v>20:04:08</c:v>
                </c:pt>
                <c:pt idx="19933">
                  <c:v>20:04:09</c:v>
                </c:pt>
                <c:pt idx="19934">
                  <c:v>20:04:10</c:v>
                </c:pt>
                <c:pt idx="19935">
                  <c:v>20:04:11</c:v>
                </c:pt>
                <c:pt idx="19936">
                  <c:v>20:04:12</c:v>
                </c:pt>
                <c:pt idx="19937">
                  <c:v>20:04:13</c:v>
                </c:pt>
                <c:pt idx="19938">
                  <c:v>20:04:14</c:v>
                </c:pt>
                <c:pt idx="19939">
                  <c:v>20:04:15</c:v>
                </c:pt>
                <c:pt idx="19940">
                  <c:v>20:04:16</c:v>
                </c:pt>
                <c:pt idx="19941">
                  <c:v>20:04:17</c:v>
                </c:pt>
                <c:pt idx="19942">
                  <c:v>20:04:18</c:v>
                </c:pt>
                <c:pt idx="19943">
                  <c:v>20:04:19</c:v>
                </c:pt>
                <c:pt idx="19944">
                  <c:v>20:04:20</c:v>
                </c:pt>
                <c:pt idx="19945">
                  <c:v>20:04:21</c:v>
                </c:pt>
                <c:pt idx="19946">
                  <c:v>20:04:22</c:v>
                </c:pt>
                <c:pt idx="19947">
                  <c:v>20:04:23</c:v>
                </c:pt>
                <c:pt idx="19948">
                  <c:v>20:04:24</c:v>
                </c:pt>
                <c:pt idx="19949">
                  <c:v>20:04:25</c:v>
                </c:pt>
                <c:pt idx="19950">
                  <c:v>20:04:26</c:v>
                </c:pt>
                <c:pt idx="19951">
                  <c:v>20:04:27</c:v>
                </c:pt>
                <c:pt idx="19952">
                  <c:v>20:04:28</c:v>
                </c:pt>
                <c:pt idx="19953">
                  <c:v>20:04:29</c:v>
                </c:pt>
                <c:pt idx="19954">
                  <c:v>20:04:30</c:v>
                </c:pt>
                <c:pt idx="19955">
                  <c:v>20:04:31</c:v>
                </c:pt>
                <c:pt idx="19956">
                  <c:v>20:04:32</c:v>
                </c:pt>
                <c:pt idx="19957">
                  <c:v>20:04:33</c:v>
                </c:pt>
                <c:pt idx="19958">
                  <c:v>20:04:34</c:v>
                </c:pt>
                <c:pt idx="19959">
                  <c:v>20:04:35</c:v>
                </c:pt>
                <c:pt idx="19960">
                  <c:v>20:04:36</c:v>
                </c:pt>
                <c:pt idx="19961">
                  <c:v>20:04:37</c:v>
                </c:pt>
                <c:pt idx="19962">
                  <c:v>20:04:38</c:v>
                </c:pt>
                <c:pt idx="19963">
                  <c:v>20:04:39</c:v>
                </c:pt>
                <c:pt idx="19964">
                  <c:v>20:04:40</c:v>
                </c:pt>
                <c:pt idx="19965">
                  <c:v>20:04:41</c:v>
                </c:pt>
                <c:pt idx="19966">
                  <c:v>20:04:42</c:v>
                </c:pt>
                <c:pt idx="19967">
                  <c:v>20:04:43</c:v>
                </c:pt>
                <c:pt idx="19968">
                  <c:v>20:04:44</c:v>
                </c:pt>
                <c:pt idx="19969">
                  <c:v>20:04:45</c:v>
                </c:pt>
                <c:pt idx="19970">
                  <c:v>20:04:46</c:v>
                </c:pt>
                <c:pt idx="19971">
                  <c:v>20:04:47</c:v>
                </c:pt>
                <c:pt idx="19972">
                  <c:v>20:04:48</c:v>
                </c:pt>
                <c:pt idx="19973">
                  <c:v>20:04:49</c:v>
                </c:pt>
                <c:pt idx="19974">
                  <c:v>20:04:50</c:v>
                </c:pt>
                <c:pt idx="19975">
                  <c:v>20:04:51</c:v>
                </c:pt>
                <c:pt idx="19976">
                  <c:v>20:04:52</c:v>
                </c:pt>
                <c:pt idx="19977">
                  <c:v>20:04:53</c:v>
                </c:pt>
                <c:pt idx="19978">
                  <c:v>20:04:54</c:v>
                </c:pt>
                <c:pt idx="19979">
                  <c:v>20:04:55</c:v>
                </c:pt>
                <c:pt idx="19980">
                  <c:v>20:04:56</c:v>
                </c:pt>
                <c:pt idx="19981">
                  <c:v>20:04:57</c:v>
                </c:pt>
                <c:pt idx="19982">
                  <c:v>20:04:58</c:v>
                </c:pt>
                <c:pt idx="19983">
                  <c:v>20:04:59</c:v>
                </c:pt>
                <c:pt idx="19984">
                  <c:v>20:05:00</c:v>
                </c:pt>
                <c:pt idx="19985">
                  <c:v>20:05:01</c:v>
                </c:pt>
                <c:pt idx="19986">
                  <c:v>20:05:02</c:v>
                </c:pt>
                <c:pt idx="19987">
                  <c:v>20:05:03</c:v>
                </c:pt>
                <c:pt idx="19988">
                  <c:v>20:05:04</c:v>
                </c:pt>
                <c:pt idx="19989">
                  <c:v>20:05:05</c:v>
                </c:pt>
                <c:pt idx="19990">
                  <c:v>20:05:06</c:v>
                </c:pt>
                <c:pt idx="19991">
                  <c:v>20:05:07</c:v>
                </c:pt>
                <c:pt idx="19992">
                  <c:v>20:05:08</c:v>
                </c:pt>
                <c:pt idx="19993">
                  <c:v>20:05:09</c:v>
                </c:pt>
                <c:pt idx="19994">
                  <c:v>20:05:10</c:v>
                </c:pt>
                <c:pt idx="19995">
                  <c:v>20:05:11</c:v>
                </c:pt>
                <c:pt idx="19996">
                  <c:v>20:05:12</c:v>
                </c:pt>
                <c:pt idx="19997">
                  <c:v>20:05:13</c:v>
                </c:pt>
                <c:pt idx="19998">
                  <c:v>20:05:14</c:v>
                </c:pt>
                <c:pt idx="19999">
                  <c:v>20:05:15</c:v>
                </c:pt>
                <c:pt idx="20000">
                  <c:v>20:05:16</c:v>
                </c:pt>
                <c:pt idx="20001">
                  <c:v>20:05:17</c:v>
                </c:pt>
                <c:pt idx="20002">
                  <c:v>20:05:18</c:v>
                </c:pt>
                <c:pt idx="20003">
                  <c:v>20:05:19</c:v>
                </c:pt>
                <c:pt idx="20004">
                  <c:v>20:05:20</c:v>
                </c:pt>
                <c:pt idx="20005">
                  <c:v>20:05:21</c:v>
                </c:pt>
                <c:pt idx="20006">
                  <c:v>20:05:22</c:v>
                </c:pt>
                <c:pt idx="20007">
                  <c:v>20:05:23</c:v>
                </c:pt>
                <c:pt idx="20008">
                  <c:v>20:05:24</c:v>
                </c:pt>
                <c:pt idx="20009">
                  <c:v>20:05:25</c:v>
                </c:pt>
                <c:pt idx="20010">
                  <c:v>20:05:26</c:v>
                </c:pt>
                <c:pt idx="20011">
                  <c:v>20:05:27</c:v>
                </c:pt>
                <c:pt idx="20012">
                  <c:v>20:05:28</c:v>
                </c:pt>
                <c:pt idx="20013">
                  <c:v>20:05:29</c:v>
                </c:pt>
                <c:pt idx="20014">
                  <c:v>20:05:30</c:v>
                </c:pt>
                <c:pt idx="20015">
                  <c:v>20:05:31</c:v>
                </c:pt>
                <c:pt idx="20016">
                  <c:v>20:05:32</c:v>
                </c:pt>
                <c:pt idx="20017">
                  <c:v>20:05:33</c:v>
                </c:pt>
                <c:pt idx="20018">
                  <c:v>20:05:34</c:v>
                </c:pt>
                <c:pt idx="20019">
                  <c:v>20:05:35</c:v>
                </c:pt>
                <c:pt idx="20020">
                  <c:v>20:05:36</c:v>
                </c:pt>
                <c:pt idx="20021">
                  <c:v>20:05:37</c:v>
                </c:pt>
                <c:pt idx="20022">
                  <c:v>20:05:38</c:v>
                </c:pt>
                <c:pt idx="20023">
                  <c:v>20:05:39</c:v>
                </c:pt>
                <c:pt idx="20024">
                  <c:v>20:05:40</c:v>
                </c:pt>
                <c:pt idx="20025">
                  <c:v>20:05:41</c:v>
                </c:pt>
                <c:pt idx="20026">
                  <c:v>20:05:42</c:v>
                </c:pt>
                <c:pt idx="20027">
                  <c:v>20:05:43</c:v>
                </c:pt>
                <c:pt idx="20028">
                  <c:v>20:05:44</c:v>
                </c:pt>
                <c:pt idx="20029">
                  <c:v>20:05:45</c:v>
                </c:pt>
                <c:pt idx="20030">
                  <c:v>20:05:46</c:v>
                </c:pt>
                <c:pt idx="20031">
                  <c:v>20:05:47</c:v>
                </c:pt>
                <c:pt idx="20032">
                  <c:v>20:05:48</c:v>
                </c:pt>
                <c:pt idx="20033">
                  <c:v>20:05:49</c:v>
                </c:pt>
                <c:pt idx="20034">
                  <c:v>20:05:50</c:v>
                </c:pt>
                <c:pt idx="20035">
                  <c:v>20:05:51</c:v>
                </c:pt>
                <c:pt idx="20036">
                  <c:v>20:05:52</c:v>
                </c:pt>
                <c:pt idx="20037">
                  <c:v>20:05:53</c:v>
                </c:pt>
                <c:pt idx="20038">
                  <c:v>20:05:54</c:v>
                </c:pt>
                <c:pt idx="20039">
                  <c:v>20:05:55</c:v>
                </c:pt>
                <c:pt idx="20040">
                  <c:v>20:05:56</c:v>
                </c:pt>
                <c:pt idx="20041">
                  <c:v>20:05:57</c:v>
                </c:pt>
                <c:pt idx="20042">
                  <c:v>20:05:58</c:v>
                </c:pt>
                <c:pt idx="20043">
                  <c:v>20:05:59</c:v>
                </c:pt>
                <c:pt idx="20044">
                  <c:v>20:06:00</c:v>
                </c:pt>
                <c:pt idx="20045">
                  <c:v>20:06:01</c:v>
                </c:pt>
                <c:pt idx="20046">
                  <c:v>20:06:02</c:v>
                </c:pt>
                <c:pt idx="20047">
                  <c:v>20:06:03</c:v>
                </c:pt>
                <c:pt idx="20048">
                  <c:v>20:06:04</c:v>
                </c:pt>
                <c:pt idx="20049">
                  <c:v>20:06:05</c:v>
                </c:pt>
                <c:pt idx="20050">
                  <c:v>20:06:06</c:v>
                </c:pt>
                <c:pt idx="20051">
                  <c:v>20:06:07</c:v>
                </c:pt>
                <c:pt idx="20052">
                  <c:v>20:06:08</c:v>
                </c:pt>
                <c:pt idx="20053">
                  <c:v>20:06:09</c:v>
                </c:pt>
                <c:pt idx="20054">
                  <c:v>20:06:10</c:v>
                </c:pt>
                <c:pt idx="20055">
                  <c:v>20:06:11</c:v>
                </c:pt>
                <c:pt idx="20056">
                  <c:v>20:06:12</c:v>
                </c:pt>
                <c:pt idx="20057">
                  <c:v>20:06:13</c:v>
                </c:pt>
                <c:pt idx="20058">
                  <c:v>20:06:14</c:v>
                </c:pt>
                <c:pt idx="20059">
                  <c:v>20:06:15</c:v>
                </c:pt>
                <c:pt idx="20060">
                  <c:v>20:06:16</c:v>
                </c:pt>
                <c:pt idx="20061">
                  <c:v>20:06:17</c:v>
                </c:pt>
                <c:pt idx="20062">
                  <c:v>20:06:18</c:v>
                </c:pt>
                <c:pt idx="20063">
                  <c:v>20:06:19</c:v>
                </c:pt>
                <c:pt idx="20064">
                  <c:v>20:06:20</c:v>
                </c:pt>
                <c:pt idx="20065">
                  <c:v>20:06:21</c:v>
                </c:pt>
                <c:pt idx="20066">
                  <c:v>20:06:22</c:v>
                </c:pt>
                <c:pt idx="20067">
                  <c:v>20:06:23</c:v>
                </c:pt>
                <c:pt idx="20068">
                  <c:v>20:06:24</c:v>
                </c:pt>
                <c:pt idx="20069">
                  <c:v>20:06:25</c:v>
                </c:pt>
                <c:pt idx="20070">
                  <c:v>20:06:26</c:v>
                </c:pt>
                <c:pt idx="20071">
                  <c:v>20:06:27</c:v>
                </c:pt>
                <c:pt idx="20072">
                  <c:v>20:06:28</c:v>
                </c:pt>
                <c:pt idx="20073">
                  <c:v>20:06:29</c:v>
                </c:pt>
                <c:pt idx="20074">
                  <c:v>20:06:30</c:v>
                </c:pt>
                <c:pt idx="20075">
                  <c:v>20:06:31</c:v>
                </c:pt>
                <c:pt idx="20076">
                  <c:v>20:06:32</c:v>
                </c:pt>
                <c:pt idx="20077">
                  <c:v>20:06:33</c:v>
                </c:pt>
                <c:pt idx="20078">
                  <c:v>20:06:34</c:v>
                </c:pt>
                <c:pt idx="20079">
                  <c:v>20:06:35</c:v>
                </c:pt>
                <c:pt idx="20080">
                  <c:v>20:06:36</c:v>
                </c:pt>
                <c:pt idx="20081">
                  <c:v>20:06:37</c:v>
                </c:pt>
                <c:pt idx="20082">
                  <c:v>20:06:38</c:v>
                </c:pt>
                <c:pt idx="20083">
                  <c:v>20:06:39</c:v>
                </c:pt>
                <c:pt idx="20084">
                  <c:v>20:06:40</c:v>
                </c:pt>
                <c:pt idx="20085">
                  <c:v>20:06:41</c:v>
                </c:pt>
                <c:pt idx="20086">
                  <c:v>20:06:42</c:v>
                </c:pt>
                <c:pt idx="20087">
                  <c:v>20:06:43</c:v>
                </c:pt>
                <c:pt idx="20088">
                  <c:v>20:06:44</c:v>
                </c:pt>
                <c:pt idx="20089">
                  <c:v>20:06:45</c:v>
                </c:pt>
                <c:pt idx="20090">
                  <c:v>20:06:46</c:v>
                </c:pt>
                <c:pt idx="20091">
                  <c:v>20:06:47</c:v>
                </c:pt>
                <c:pt idx="20092">
                  <c:v>20:06:48</c:v>
                </c:pt>
                <c:pt idx="20093">
                  <c:v>20:06:49</c:v>
                </c:pt>
                <c:pt idx="20094">
                  <c:v>20:06:50</c:v>
                </c:pt>
                <c:pt idx="20095">
                  <c:v>20:06:51</c:v>
                </c:pt>
                <c:pt idx="20096">
                  <c:v>20:06:52</c:v>
                </c:pt>
                <c:pt idx="20097">
                  <c:v>20:06:53</c:v>
                </c:pt>
                <c:pt idx="20098">
                  <c:v>20:06:54</c:v>
                </c:pt>
                <c:pt idx="20099">
                  <c:v>20:06:55</c:v>
                </c:pt>
                <c:pt idx="20100">
                  <c:v>20:06:56</c:v>
                </c:pt>
                <c:pt idx="20101">
                  <c:v>20:06:57</c:v>
                </c:pt>
                <c:pt idx="20102">
                  <c:v>20:06:58</c:v>
                </c:pt>
                <c:pt idx="20103">
                  <c:v>20:06:59</c:v>
                </c:pt>
                <c:pt idx="20104">
                  <c:v>20:07:00</c:v>
                </c:pt>
                <c:pt idx="20105">
                  <c:v>20:07:01</c:v>
                </c:pt>
                <c:pt idx="20106">
                  <c:v>20:07:02</c:v>
                </c:pt>
                <c:pt idx="20107">
                  <c:v>20:07:03</c:v>
                </c:pt>
                <c:pt idx="20108">
                  <c:v>20:07:04</c:v>
                </c:pt>
                <c:pt idx="20109">
                  <c:v>20:07:05</c:v>
                </c:pt>
                <c:pt idx="20110">
                  <c:v>20:07:06</c:v>
                </c:pt>
                <c:pt idx="20111">
                  <c:v>20:07:07</c:v>
                </c:pt>
                <c:pt idx="20112">
                  <c:v>20:07:08</c:v>
                </c:pt>
                <c:pt idx="20113">
                  <c:v>20:07:09</c:v>
                </c:pt>
                <c:pt idx="20114">
                  <c:v>20:07:10</c:v>
                </c:pt>
                <c:pt idx="20115">
                  <c:v>20:07:11</c:v>
                </c:pt>
                <c:pt idx="20116">
                  <c:v>20:07:12</c:v>
                </c:pt>
                <c:pt idx="20117">
                  <c:v>20:07:13</c:v>
                </c:pt>
                <c:pt idx="20118">
                  <c:v>20:07:14</c:v>
                </c:pt>
                <c:pt idx="20119">
                  <c:v>20:07:15</c:v>
                </c:pt>
                <c:pt idx="20120">
                  <c:v>20:07:16</c:v>
                </c:pt>
                <c:pt idx="20121">
                  <c:v>20:07:17</c:v>
                </c:pt>
                <c:pt idx="20122">
                  <c:v>20:07:18</c:v>
                </c:pt>
                <c:pt idx="20123">
                  <c:v>20:07:19</c:v>
                </c:pt>
                <c:pt idx="20124">
                  <c:v>20:07:20</c:v>
                </c:pt>
                <c:pt idx="20125">
                  <c:v>20:07:21</c:v>
                </c:pt>
                <c:pt idx="20126">
                  <c:v>20:07:22</c:v>
                </c:pt>
                <c:pt idx="20127">
                  <c:v>20:07:23</c:v>
                </c:pt>
                <c:pt idx="20128">
                  <c:v>20:07:24</c:v>
                </c:pt>
                <c:pt idx="20129">
                  <c:v>20:07:25</c:v>
                </c:pt>
                <c:pt idx="20130">
                  <c:v>20:07:26</c:v>
                </c:pt>
                <c:pt idx="20131">
                  <c:v>20:07:27</c:v>
                </c:pt>
                <c:pt idx="20132">
                  <c:v>20:07:28</c:v>
                </c:pt>
                <c:pt idx="20133">
                  <c:v>20:07:29</c:v>
                </c:pt>
                <c:pt idx="20134">
                  <c:v>20:07:30</c:v>
                </c:pt>
                <c:pt idx="20135">
                  <c:v>20:07:31</c:v>
                </c:pt>
                <c:pt idx="20136">
                  <c:v>20:07:32</c:v>
                </c:pt>
                <c:pt idx="20137">
                  <c:v>20:07:33</c:v>
                </c:pt>
                <c:pt idx="20138">
                  <c:v>20:07:34</c:v>
                </c:pt>
                <c:pt idx="20139">
                  <c:v>20:07:35</c:v>
                </c:pt>
                <c:pt idx="20140">
                  <c:v>20:07:36</c:v>
                </c:pt>
                <c:pt idx="20141">
                  <c:v>20:07:37</c:v>
                </c:pt>
                <c:pt idx="20142">
                  <c:v>20:07:38</c:v>
                </c:pt>
                <c:pt idx="20143">
                  <c:v>20:07:39</c:v>
                </c:pt>
                <c:pt idx="20144">
                  <c:v>20:07:40</c:v>
                </c:pt>
                <c:pt idx="20145">
                  <c:v>20:07:41</c:v>
                </c:pt>
                <c:pt idx="20146">
                  <c:v>20:07:42</c:v>
                </c:pt>
                <c:pt idx="20147">
                  <c:v>20:07:43</c:v>
                </c:pt>
                <c:pt idx="20148">
                  <c:v>20:07:44</c:v>
                </c:pt>
                <c:pt idx="20149">
                  <c:v>20:07:45</c:v>
                </c:pt>
                <c:pt idx="20150">
                  <c:v>20:07:46</c:v>
                </c:pt>
                <c:pt idx="20151">
                  <c:v>20:07:47</c:v>
                </c:pt>
                <c:pt idx="20152">
                  <c:v>20:07:48</c:v>
                </c:pt>
                <c:pt idx="20153">
                  <c:v>20:07:49</c:v>
                </c:pt>
                <c:pt idx="20154">
                  <c:v>20:07:50</c:v>
                </c:pt>
                <c:pt idx="20155">
                  <c:v>20:07:51</c:v>
                </c:pt>
                <c:pt idx="20156">
                  <c:v>20:07:52</c:v>
                </c:pt>
                <c:pt idx="20157">
                  <c:v>20:07:53</c:v>
                </c:pt>
                <c:pt idx="20158">
                  <c:v>20:07:54</c:v>
                </c:pt>
                <c:pt idx="20159">
                  <c:v>20:07:55</c:v>
                </c:pt>
                <c:pt idx="20160">
                  <c:v>20:07:56</c:v>
                </c:pt>
                <c:pt idx="20161">
                  <c:v>20:07:57</c:v>
                </c:pt>
                <c:pt idx="20162">
                  <c:v>20:07:58</c:v>
                </c:pt>
                <c:pt idx="20163">
                  <c:v>20:07:59</c:v>
                </c:pt>
                <c:pt idx="20164">
                  <c:v>20:08:00</c:v>
                </c:pt>
                <c:pt idx="20165">
                  <c:v>20:08:01</c:v>
                </c:pt>
                <c:pt idx="20166">
                  <c:v>20:08:02</c:v>
                </c:pt>
                <c:pt idx="20167">
                  <c:v>20:08:03</c:v>
                </c:pt>
                <c:pt idx="20168">
                  <c:v>20:08:04</c:v>
                </c:pt>
                <c:pt idx="20169">
                  <c:v>20:08:05</c:v>
                </c:pt>
                <c:pt idx="20170">
                  <c:v>20:08:06</c:v>
                </c:pt>
                <c:pt idx="20171">
                  <c:v>20:08:07</c:v>
                </c:pt>
                <c:pt idx="20172">
                  <c:v>20:08:08</c:v>
                </c:pt>
                <c:pt idx="20173">
                  <c:v>20:08:09</c:v>
                </c:pt>
                <c:pt idx="20174">
                  <c:v>20:08:10</c:v>
                </c:pt>
                <c:pt idx="20175">
                  <c:v>20:08:11</c:v>
                </c:pt>
                <c:pt idx="20176">
                  <c:v>20:08:12</c:v>
                </c:pt>
                <c:pt idx="20177">
                  <c:v>20:08:13</c:v>
                </c:pt>
                <c:pt idx="20178">
                  <c:v>20:08:14</c:v>
                </c:pt>
                <c:pt idx="20179">
                  <c:v>20:08:15</c:v>
                </c:pt>
                <c:pt idx="20180">
                  <c:v>20:08:16</c:v>
                </c:pt>
                <c:pt idx="20181">
                  <c:v>20:08:17</c:v>
                </c:pt>
                <c:pt idx="20182">
                  <c:v>20:08:18</c:v>
                </c:pt>
                <c:pt idx="20183">
                  <c:v>20:08:19</c:v>
                </c:pt>
                <c:pt idx="20184">
                  <c:v>20:08:20</c:v>
                </c:pt>
                <c:pt idx="20185">
                  <c:v>20:08:21</c:v>
                </c:pt>
                <c:pt idx="20186">
                  <c:v>20:08:22</c:v>
                </c:pt>
                <c:pt idx="20187">
                  <c:v>20:08:23</c:v>
                </c:pt>
                <c:pt idx="20188">
                  <c:v>20:08:24</c:v>
                </c:pt>
                <c:pt idx="20189">
                  <c:v>20:08:25</c:v>
                </c:pt>
                <c:pt idx="20190">
                  <c:v>20:08:26</c:v>
                </c:pt>
                <c:pt idx="20191">
                  <c:v>20:08:27</c:v>
                </c:pt>
                <c:pt idx="20192">
                  <c:v>20:08:28</c:v>
                </c:pt>
                <c:pt idx="20193">
                  <c:v>20:08:29</c:v>
                </c:pt>
                <c:pt idx="20194">
                  <c:v>20:08:30</c:v>
                </c:pt>
                <c:pt idx="20195">
                  <c:v>20:08:31</c:v>
                </c:pt>
                <c:pt idx="20196">
                  <c:v>20:08:32</c:v>
                </c:pt>
                <c:pt idx="20197">
                  <c:v>20:08:33</c:v>
                </c:pt>
                <c:pt idx="20198">
                  <c:v>20:08:34</c:v>
                </c:pt>
                <c:pt idx="20199">
                  <c:v>20:08:35</c:v>
                </c:pt>
                <c:pt idx="20200">
                  <c:v>20:08:36</c:v>
                </c:pt>
                <c:pt idx="20201">
                  <c:v>20:08:37</c:v>
                </c:pt>
                <c:pt idx="20202">
                  <c:v>20:08:38</c:v>
                </c:pt>
                <c:pt idx="20203">
                  <c:v>20:08:39</c:v>
                </c:pt>
                <c:pt idx="20204">
                  <c:v>20:08:40</c:v>
                </c:pt>
                <c:pt idx="20205">
                  <c:v>20:08:41</c:v>
                </c:pt>
                <c:pt idx="20206">
                  <c:v>20:08:42</c:v>
                </c:pt>
                <c:pt idx="20207">
                  <c:v>20:08:43</c:v>
                </c:pt>
                <c:pt idx="20208">
                  <c:v>20:08:44</c:v>
                </c:pt>
                <c:pt idx="20209">
                  <c:v>20:08:45</c:v>
                </c:pt>
                <c:pt idx="20210">
                  <c:v>20:08:46</c:v>
                </c:pt>
                <c:pt idx="20211">
                  <c:v>20:08:47</c:v>
                </c:pt>
                <c:pt idx="20212">
                  <c:v>20:08:48</c:v>
                </c:pt>
                <c:pt idx="20213">
                  <c:v>20:08:49</c:v>
                </c:pt>
                <c:pt idx="20214">
                  <c:v>20:08:50</c:v>
                </c:pt>
                <c:pt idx="20215">
                  <c:v>20:08:51</c:v>
                </c:pt>
                <c:pt idx="20216">
                  <c:v>20:08:52</c:v>
                </c:pt>
                <c:pt idx="20217">
                  <c:v>20:08:53</c:v>
                </c:pt>
                <c:pt idx="20218">
                  <c:v>20:08:54</c:v>
                </c:pt>
                <c:pt idx="20219">
                  <c:v>20:08:55</c:v>
                </c:pt>
                <c:pt idx="20220">
                  <c:v>20:08:56</c:v>
                </c:pt>
                <c:pt idx="20221">
                  <c:v>20:08:57</c:v>
                </c:pt>
                <c:pt idx="20222">
                  <c:v>20:08:58</c:v>
                </c:pt>
                <c:pt idx="20223">
                  <c:v>20:08:59</c:v>
                </c:pt>
                <c:pt idx="20224">
                  <c:v>20:09:00</c:v>
                </c:pt>
                <c:pt idx="20225">
                  <c:v>20:09:01</c:v>
                </c:pt>
                <c:pt idx="20226">
                  <c:v>20:09:02</c:v>
                </c:pt>
                <c:pt idx="20227">
                  <c:v>20:09:03</c:v>
                </c:pt>
                <c:pt idx="20228">
                  <c:v>20:09:04</c:v>
                </c:pt>
                <c:pt idx="20229">
                  <c:v>20:09:05</c:v>
                </c:pt>
                <c:pt idx="20230">
                  <c:v>20:09:06</c:v>
                </c:pt>
                <c:pt idx="20231">
                  <c:v>20:09:07</c:v>
                </c:pt>
                <c:pt idx="20232">
                  <c:v>20:09:08</c:v>
                </c:pt>
                <c:pt idx="20233">
                  <c:v>20:09:09</c:v>
                </c:pt>
                <c:pt idx="20234">
                  <c:v>20:09:10</c:v>
                </c:pt>
                <c:pt idx="20235">
                  <c:v>20:09:11</c:v>
                </c:pt>
                <c:pt idx="20236">
                  <c:v>20:09:12</c:v>
                </c:pt>
                <c:pt idx="20237">
                  <c:v>20:09:13</c:v>
                </c:pt>
                <c:pt idx="20238">
                  <c:v>20:09:14</c:v>
                </c:pt>
                <c:pt idx="20239">
                  <c:v>20:09:15</c:v>
                </c:pt>
                <c:pt idx="20240">
                  <c:v>20:09:16</c:v>
                </c:pt>
                <c:pt idx="20241">
                  <c:v>20:09:17</c:v>
                </c:pt>
                <c:pt idx="20242">
                  <c:v>20:09:18</c:v>
                </c:pt>
                <c:pt idx="20243">
                  <c:v>20:09:19</c:v>
                </c:pt>
                <c:pt idx="20244">
                  <c:v>20:09:20</c:v>
                </c:pt>
                <c:pt idx="20245">
                  <c:v>20:09:21</c:v>
                </c:pt>
                <c:pt idx="20246">
                  <c:v>20:09:22</c:v>
                </c:pt>
                <c:pt idx="20247">
                  <c:v>20:09:23</c:v>
                </c:pt>
                <c:pt idx="20248">
                  <c:v>20:09:24</c:v>
                </c:pt>
                <c:pt idx="20249">
                  <c:v>20:09:25</c:v>
                </c:pt>
                <c:pt idx="20250">
                  <c:v>20:09:26</c:v>
                </c:pt>
                <c:pt idx="20251">
                  <c:v>20:09:27</c:v>
                </c:pt>
                <c:pt idx="20252">
                  <c:v>20:09:28</c:v>
                </c:pt>
                <c:pt idx="20253">
                  <c:v>20:09:29</c:v>
                </c:pt>
                <c:pt idx="20254">
                  <c:v>20:09:30</c:v>
                </c:pt>
                <c:pt idx="20255">
                  <c:v>20:09:31</c:v>
                </c:pt>
                <c:pt idx="20256">
                  <c:v>20:09:32</c:v>
                </c:pt>
                <c:pt idx="20257">
                  <c:v>20:09:33</c:v>
                </c:pt>
                <c:pt idx="20258">
                  <c:v>20:09:34</c:v>
                </c:pt>
                <c:pt idx="20259">
                  <c:v>20:09:35</c:v>
                </c:pt>
                <c:pt idx="20260">
                  <c:v>20:09:36</c:v>
                </c:pt>
                <c:pt idx="20261">
                  <c:v>20:09:37</c:v>
                </c:pt>
                <c:pt idx="20262">
                  <c:v>20:09:38</c:v>
                </c:pt>
                <c:pt idx="20263">
                  <c:v>20:09:39</c:v>
                </c:pt>
                <c:pt idx="20264">
                  <c:v>20:09:40</c:v>
                </c:pt>
                <c:pt idx="20265">
                  <c:v>20:09:41</c:v>
                </c:pt>
                <c:pt idx="20266">
                  <c:v>20:09:42</c:v>
                </c:pt>
                <c:pt idx="20267">
                  <c:v>20:09:43</c:v>
                </c:pt>
                <c:pt idx="20268">
                  <c:v>20:09:44</c:v>
                </c:pt>
                <c:pt idx="20269">
                  <c:v>20:09:45</c:v>
                </c:pt>
                <c:pt idx="20270">
                  <c:v>20:09:46</c:v>
                </c:pt>
                <c:pt idx="20271">
                  <c:v>20:09:47</c:v>
                </c:pt>
                <c:pt idx="20272">
                  <c:v>20:09:48</c:v>
                </c:pt>
                <c:pt idx="20273">
                  <c:v>20:09:49</c:v>
                </c:pt>
                <c:pt idx="20274">
                  <c:v>20:09:50</c:v>
                </c:pt>
                <c:pt idx="20275">
                  <c:v>20:09:51</c:v>
                </c:pt>
                <c:pt idx="20276">
                  <c:v>20:09:52</c:v>
                </c:pt>
                <c:pt idx="20277">
                  <c:v>20:09:53</c:v>
                </c:pt>
                <c:pt idx="20278">
                  <c:v>20:09:54</c:v>
                </c:pt>
                <c:pt idx="20279">
                  <c:v>20:09:55</c:v>
                </c:pt>
                <c:pt idx="20280">
                  <c:v>20:09:56</c:v>
                </c:pt>
                <c:pt idx="20281">
                  <c:v>20:09:57</c:v>
                </c:pt>
                <c:pt idx="20282">
                  <c:v>20:09:58</c:v>
                </c:pt>
                <c:pt idx="20283">
                  <c:v>20:09:59</c:v>
                </c:pt>
                <c:pt idx="20284">
                  <c:v>20:10:00</c:v>
                </c:pt>
                <c:pt idx="20285">
                  <c:v>20:10:01</c:v>
                </c:pt>
                <c:pt idx="20286">
                  <c:v>20:10:02</c:v>
                </c:pt>
                <c:pt idx="20287">
                  <c:v>20:10:03</c:v>
                </c:pt>
                <c:pt idx="20288">
                  <c:v>20:10:04</c:v>
                </c:pt>
                <c:pt idx="20289">
                  <c:v>20:10:05</c:v>
                </c:pt>
                <c:pt idx="20290">
                  <c:v>20:10:06</c:v>
                </c:pt>
                <c:pt idx="20291">
                  <c:v>20:10:07</c:v>
                </c:pt>
                <c:pt idx="20292">
                  <c:v>20:10:08</c:v>
                </c:pt>
                <c:pt idx="20293">
                  <c:v>20:10:09</c:v>
                </c:pt>
                <c:pt idx="20294">
                  <c:v>20:10:10</c:v>
                </c:pt>
                <c:pt idx="20295">
                  <c:v>20:10:11</c:v>
                </c:pt>
                <c:pt idx="20296">
                  <c:v>20:10:12</c:v>
                </c:pt>
                <c:pt idx="20297">
                  <c:v>20:10:13</c:v>
                </c:pt>
                <c:pt idx="20298">
                  <c:v>20:10:14</c:v>
                </c:pt>
                <c:pt idx="20299">
                  <c:v>20:10:15</c:v>
                </c:pt>
                <c:pt idx="20300">
                  <c:v>20:10:16</c:v>
                </c:pt>
                <c:pt idx="20301">
                  <c:v>20:10:17</c:v>
                </c:pt>
                <c:pt idx="20302">
                  <c:v>20:10:18</c:v>
                </c:pt>
                <c:pt idx="20303">
                  <c:v>20:10:19</c:v>
                </c:pt>
                <c:pt idx="20304">
                  <c:v>20:10:20</c:v>
                </c:pt>
                <c:pt idx="20305">
                  <c:v>20:10:21</c:v>
                </c:pt>
                <c:pt idx="20306">
                  <c:v>20:10:22</c:v>
                </c:pt>
                <c:pt idx="20307">
                  <c:v>20:10:23</c:v>
                </c:pt>
                <c:pt idx="20308">
                  <c:v>20:10:24</c:v>
                </c:pt>
                <c:pt idx="20309">
                  <c:v>20:10:25</c:v>
                </c:pt>
                <c:pt idx="20310">
                  <c:v>20:10:26</c:v>
                </c:pt>
                <c:pt idx="20311">
                  <c:v>20:10:27</c:v>
                </c:pt>
                <c:pt idx="20312">
                  <c:v>20:10:28</c:v>
                </c:pt>
                <c:pt idx="20313">
                  <c:v>20:10:29</c:v>
                </c:pt>
                <c:pt idx="20314">
                  <c:v>20:10:30</c:v>
                </c:pt>
                <c:pt idx="20315">
                  <c:v>20:10:31</c:v>
                </c:pt>
                <c:pt idx="20316">
                  <c:v>20:10:32</c:v>
                </c:pt>
                <c:pt idx="20317">
                  <c:v>20:10:33</c:v>
                </c:pt>
                <c:pt idx="20318">
                  <c:v>20:10:34</c:v>
                </c:pt>
                <c:pt idx="20319">
                  <c:v>20:10:35</c:v>
                </c:pt>
                <c:pt idx="20320">
                  <c:v>20:10:36</c:v>
                </c:pt>
                <c:pt idx="20321">
                  <c:v>20:10:37</c:v>
                </c:pt>
                <c:pt idx="20322">
                  <c:v>20:10:38</c:v>
                </c:pt>
                <c:pt idx="20323">
                  <c:v>20:10:39</c:v>
                </c:pt>
                <c:pt idx="20324">
                  <c:v>20:10:40</c:v>
                </c:pt>
                <c:pt idx="20325">
                  <c:v>20:10:41</c:v>
                </c:pt>
                <c:pt idx="20326">
                  <c:v>20:10:42</c:v>
                </c:pt>
                <c:pt idx="20327">
                  <c:v>20:10:43</c:v>
                </c:pt>
                <c:pt idx="20328">
                  <c:v>20:10:44</c:v>
                </c:pt>
                <c:pt idx="20329">
                  <c:v>20:10:45</c:v>
                </c:pt>
                <c:pt idx="20330">
                  <c:v>20:10:46</c:v>
                </c:pt>
                <c:pt idx="20331">
                  <c:v>20:10:47</c:v>
                </c:pt>
                <c:pt idx="20332">
                  <c:v>20:10:48</c:v>
                </c:pt>
                <c:pt idx="20333">
                  <c:v>20:10:49</c:v>
                </c:pt>
                <c:pt idx="20334">
                  <c:v>20:10:50</c:v>
                </c:pt>
                <c:pt idx="20335">
                  <c:v>20:10:51</c:v>
                </c:pt>
                <c:pt idx="20336">
                  <c:v>20:10:52</c:v>
                </c:pt>
                <c:pt idx="20337">
                  <c:v>20:10:53</c:v>
                </c:pt>
                <c:pt idx="20338">
                  <c:v>20:10:54</c:v>
                </c:pt>
                <c:pt idx="20339">
                  <c:v>20:10:55</c:v>
                </c:pt>
                <c:pt idx="20340">
                  <c:v>20:10:56</c:v>
                </c:pt>
                <c:pt idx="20341">
                  <c:v>20:10:57</c:v>
                </c:pt>
                <c:pt idx="20342">
                  <c:v>20:10:58</c:v>
                </c:pt>
                <c:pt idx="20343">
                  <c:v>20:10:59</c:v>
                </c:pt>
                <c:pt idx="20344">
                  <c:v>20:11:00</c:v>
                </c:pt>
                <c:pt idx="20345">
                  <c:v>20:11:01</c:v>
                </c:pt>
                <c:pt idx="20346">
                  <c:v>20:11:02</c:v>
                </c:pt>
                <c:pt idx="20347">
                  <c:v>20:11:03</c:v>
                </c:pt>
                <c:pt idx="20348">
                  <c:v>20:11:04</c:v>
                </c:pt>
                <c:pt idx="20349">
                  <c:v>20:11:05</c:v>
                </c:pt>
                <c:pt idx="20350">
                  <c:v>20:11:06</c:v>
                </c:pt>
                <c:pt idx="20351">
                  <c:v>20:11:07</c:v>
                </c:pt>
                <c:pt idx="20352">
                  <c:v>20:11:08</c:v>
                </c:pt>
                <c:pt idx="20353">
                  <c:v>20:11:09</c:v>
                </c:pt>
                <c:pt idx="20354">
                  <c:v>20:11:10</c:v>
                </c:pt>
                <c:pt idx="20355">
                  <c:v>20:11:11</c:v>
                </c:pt>
                <c:pt idx="20356">
                  <c:v>20:11:12</c:v>
                </c:pt>
                <c:pt idx="20357">
                  <c:v>20:11:13</c:v>
                </c:pt>
                <c:pt idx="20358">
                  <c:v>20:11:14</c:v>
                </c:pt>
                <c:pt idx="20359">
                  <c:v>20:11:15</c:v>
                </c:pt>
                <c:pt idx="20360">
                  <c:v>20:11:16</c:v>
                </c:pt>
                <c:pt idx="20361">
                  <c:v>20:11:17</c:v>
                </c:pt>
                <c:pt idx="20362">
                  <c:v>20:11:18</c:v>
                </c:pt>
                <c:pt idx="20363">
                  <c:v>20:11:19</c:v>
                </c:pt>
                <c:pt idx="20364">
                  <c:v>20:11:20</c:v>
                </c:pt>
                <c:pt idx="20365">
                  <c:v>20:11:21</c:v>
                </c:pt>
                <c:pt idx="20366">
                  <c:v>20:11:22</c:v>
                </c:pt>
                <c:pt idx="20367">
                  <c:v>20:11:23</c:v>
                </c:pt>
                <c:pt idx="20368">
                  <c:v>20:11:24</c:v>
                </c:pt>
                <c:pt idx="20369">
                  <c:v>20:11:25</c:v>
                </c:pt>
                <c:pt idx="20370">
                  <c:v>20:11:26</c:v>
                </c:pt>
                <c:pt idx="20371">
                  <c:v>20:11:27</c:v>
                </c:pt>
                <c:pt idx="20372">
                  <c:v>20:11:28</c:v>
                </c:pt>
                <c:pt idx="20373">
                  <c:v>20:11:29</c:v>
                </c:pt>
                <c:pt idx="20374">
                  <c:v>20:11:30</c:v>
                </c:pt>
                <c:pt idx="20375">
                  <c:v>20:11:31</c:v>
                </c:pt>
                <c:pt idx="20376">
                  <c:v>20:11:32</c:v>
                </c:pt>
                <c:pt idx="20377">
                  <c:v>20:11:33</c:v>
                </c:pt>
                <c:pt idx="20378">
                  <c:v>20:11:34</c:v>
                </c:pt>
                <c:pt idx="20379">
                  <c:v>20:11:35</c:v>
                </c:pt>
                <c:pt idx="20380">
                  <c:v>20:11:36</c:v>
                </c:pt>
                <c:pt idx="20381">
                  <c:v>20:11:37</c:v>
                </c:pt>
                <c:pt idx="20382">
                  <c:v>20:11:38</c:v>
                </c:pt>
                <c:pt idx="20383">
                  <c:v>20:11:39</c:v>
                </c:pt>
                <c:pt idx="20384">
                  <c:v>20:11:40</c:v>
                </c:pt>
                <c:pt idx="20385">
                  <c:v>20:11:41</c:v>
                </c:pt>
                <c:pt idx="20386">
                  <c:v>20:11:42</c:v>
                </c:pt>
                <c:pt idx="20387">
                  <c:v>20:11:43</c:v>
                </c:pt>
                <c:pt idx="20388">
                  <c:v>20:11:44</c:v>
                </c:pt>
                <c:pt idx="20389">
                  <c:v>20:11:45</c:v>
                </c:pt>
                <c:pt idx="20390">
                  <c:v>20:11:46</c:v>
                </c:pt>
                <c:pt idx="20391">
                  <c:v>20:11:47</c:v>
                </c:pt>
                <c:pt idx="20392">
                  <c:v>20:11:48</c:v>
                </c:pt>
                <c:pt idx="20393">
                  <c:v>20:11:49</c:v>
                </c:pt>
                <c:pt idx="20394">
                  <c:v>20:11:50</c:v>
                </c:pt>
                <c:pt idx="20395">
                  <c:v>20:11:51</c:v>
                </c:pt>
                <c:pt idx="20396">
                  <c:v>20:11:52</c:v>
                </c:pt>
                <c:pt idx="20397">
                  <c:v>20:11:53</c:v>
                </c:pt>
                <c:pt idx="20398">
                  <c:v>20:11:54</c:v>
                </c:pt>
                <c:pt idx="20399">
                  <c:v>20:11:55</c:v>
                </c:pt>
                <c:pt idx="20400">
                  <c:v>20:11:56</c:v>
                </c:pt>
                <c:pt idx="20401">
                  <c:v>20:11:57</c:v>
                </c:pt>
                <c:pt idx="20402">
                  <c:v>20:11:58</c:v>
                </c:pt>
                <c:pt idx="20403">
                  <c:v>20:11:59</c:v>
                </c:pt>
                <c:pt idx="20404">
                  <c:v>20:12:00</c:v>
                </c:pt>
                <c:pt idx="20405">
                  <c:v>20:12:01</c:v>
                </c:pt>
                <c:pt idx="20406">
                  <c:v>20:12:02</c:v>
                </c:pt>
                <c:pt idx="20407">
                  <c:v>20:12:03</c:v>
                </c:pt>
                <c:pt idx="20408">
                  <c:v>20:12:04</c:v>
                </c:pt>
                <c:pt idx="20409">
                  <c:v>20:12:05</c:v>
                </c:pt>
                <c:pt idx="20410">
                  <c:v>20:12:06</c:v>
                </c:pt>
                <c:pt idx="20411">
                  <c:v>20:12:07</c:v>
                </c:pt>
                <c:pt idx="20412">
                  <c:v>20:12:08</c:v>
                </c:pt>
                <c:pt idx="20413">
                  <c:v>20:12:09</c:v>
                </c:pt>
                <c:pt idx="20414">
                  <c:v>20:12:10</c:v>
                </c:pt>
                <c:pt idx="20415">
                  <c:v>20:12:11</c:v>
                </c:pt>
                <c:pt idx="20416">
                  <c:v>20:12:12</c:v>
                </c:pt>
                <c:pt idx="20417">
                  <c:v>20:12:13</c:v>
                </c:pt>
                <c:pt idx="20418">
                  <c:v>20:12:14</c:v>
                </c:pt>
                <c:pt idx="20419">
                  <c:v>20:12:15</c:v>
                </c:pt>
                <c:pt idx="20420">
                  <c:v>20:12:16</c:v>
                </c:pt>
                <c:pt idx="20421">
                  <c:v>20:12:17</c:v>
                </c:pt>
                <c:pt idx="20422">
                  <c:v>20:12:18</c:v>
                </c:pt>
                <c:pt idx="20423">
                  <c:v>20:12:19</c:v>
                </c:pt>
                <c:pt idx="20424">
                  <c:v>20:12:20</c:v>
                </c:pt>
                <c:pt idx="20425">
                  <c:v>20:12:21</c:v>
                </c:pt>
                <c:pt idx="20426">
                  <c:v>20:12:22</c:v>
                </c:pt>
                <c:pt idx="20427">
                  <c:v>20:12:23</c:v>
                </c:pt>
                <c:pt idx="20428">
                  <c:v>20:12:24</c:v>
                </c:pt>
                <c:pt idx="20429">
                  <c:v>20:12:25</c:v>
                </c:pt>
                <c:pt idx="20430">
                  <c:v>20:12:26</c:v>
                </c:pt>
                <c:pt idx="20431">
                  <c:v>20:12:27</c:v>
                </c:pt>
                <c:pt idx="20432">
                  <c:v>20:12:28</c:v>
                </c:pt>
                <c:pt idx="20433">
                  <c:v>20:12:29</c:v>
                </c:pt>
                <c:pt idx="20434">
                  <c:v>20:12:30</c:v>
                </c:pt>
                <c:pt idx="20435">
                  <c:v>20:12:31</c:v>
                </c:pt>
                <c:pt idx="20436">
                  <c:v>20:12:32</c:v>
                </c:pt>
                <c:pt idx="20437">
                  <c:v>20:12:33</c:v>
                </c:pt>
                <c:pt idx="20438">
                  <c:v>20:12:34</c:v>
                </c:pt>
                <c:pt idx="20439">
                  <c:v>20:12:35</c:v>
                </c:pt>
                <c:pt idx="20440">
                  <c:v>20:12:36</c:v>
                </c:pt>
                <c:pt idx="20441">
                  <c:v>20:12:37</c:v>
                </c:pt>
                <c:pt idx="20442">
                  <c:v>20:12:38</c:v>
                </c:pt>
                <c:pt idx="20443">
                  <c:v>20:12:39</c:v>
                </c:pt>
                <c:pt idx="20444">
                  <c:v>20:12:40</c:v>
                </c:pt>
                <c:pt idx="20445">
                  <c:v>20:12:41</c:v>
                </c:pt>
                <c:pt idx="20446">
                  <c:v>20:12:42</c:v>
                </c:pt>
                <c:pt idx="20447">
                  <c:v>20:12:43</c:v>
                </c:pt>
                <c:pt idx="20448">
                  <c:v>20:12:44</c:v>
                </c:pt>
                <c:pt idx="20449">
                  <c:v>20:12:45</c:v>
                </c:pt>
                <c:pt idx="20450">
                  <c:v>20:12:46</c:v>
                </c:pt>
                <c:pt idx="20451">
                  <c:v>20:12:47</c:v>
                </c:pt>
                <c:pt idx="20452">
                  <c:v>20:12:48</c:v>
                </c:pt>
                <c:pt idx="20453">
                  <c:v>20:12:49</c:v>
                </c:pt>
                <c:pt idx="20454">
                  <c:v>20:12:50</c:v>
                </c:pt>
                <c:pt idx="20455">
                  <c:v>20:12:51</c:v>
                </c:pt>
                <c:pt idx="20456">
                  <c:v>20:12:52</c:v>
                </c:pt>
                <c:pt idx="20457">
                  <c:v>20:12:53</c:v>
                </c:pt>
                <c:pt idx="20458">
                  <c:v>20:12:54</c:v>
                </c:pt>
                <c:pt idx="20459">
                  <c:v>20:12:55</c:v>
                </c:pt>
                <c:pt idx="20460">
                  <c:v>20:12:56</c:v>
                </c:pt>
                <c:pt idx="20461">
                  <c:v>20:12:57</c:v>
                </c:pt>
                <c:pt idx="20462">
                  <c:v>20:12:58</c:v>
                </c:pt>
                <c:pt idx="20463">
                  <c:v>20:12:59</c:v>
                </c:pt>
                <c:pt idx="20464">
                  <c:v>20:13:00</c:v>
                </c:pt>
                <c:pt idx="20465">
                  <c:v>20:13:01</c:v>
                </c:pt>
                <c:pt idx="20466">
                  <c:v>20:13:02</c:v>
                </c:pt>
                <c:pt idx="20467">
                  <c:v>20:13:03</c:v>
                </c:pt>
                <c:pt idx="20468">
                  <c:v>20:13:04</c:v>
                </c:pt>
                <c:pt idx="20469">
                  <c:v>20:13:05</c:v>
                </c:pt>
                <c:pt idx="20470">
                  <c:v>20:13:06</c:v>
                </c:pt>
                <c:pt idx="20471">
                  <c:v>20:13:07</c:v>
                </c:pt>
                <c:pt idx="20472">
                  <c:v>20:13:08</c:v>
                </c:pt>
                <c:pt idx="20473">
                  <c:v>20:13:09</c:v>
                </c:pt>
                <c:pt idx="20474">
                  <c:v>20:13:10</c:v>
                </c:pt>
                <c:pt idx="20475">
                  <c:v>20:13:11</c:v>
                </c:pt>
                <c:pt idx="20476">
                  <c:v>20:13:12</c:v>
                </c:pt>
                <c:pt idx="20477">
                  <c:v>20:13:13</c:v>
                </c:pt>
                <c:pt idx="20478">
                  <c:v>20:13:14</c:v>
                </c:pt>
                <c:pt idx="20479">
                  <c:v>20:13:15</c:v>
                </c:pt>
                <c:pt idx="20480">
                  <c:v>20:13:16</c:v>
                </c:pt>
                <c:pt idx="20481">
                  <c:v>20:13:17</c:v>
                </c:pt>
                <c:pt idx="20482">
                  <c:v>20:13:18</c:v>
                </c:pt>
                <c:pt idx="20483">
                  <c:v>20:13:19</c:v>
                </c:pt>
                <c:pt idx="20484">
                  <c:v>20:13:20</c:v>
                </c:pt>
                <c:pt idx="20485">
                  <c:v>20:13:21</c:v>
                </c:pt>
                <c:pt idx="20486">
                  <c:v>20:13:22</c:v>
                </c:pt>
                <c:pt idx="20487">
                  <c:v>20:13:23</c:v>
                </c:pt>
                <c:pt idx="20488">
                  <c:v>20:13:24</c:v>
                </c:pt>
                <c:pt idx="20489">
                  <c:v>20:13:25</c:v>
                </c:pt>
                <c:pt idx="20490">
                  <c:v>20:13:26</c:v>
                </c:pt>
                <c:pt idx="20491">
                  <c:v>20:13:27</c:v>
                </c:pt>
                <c:pt idx="20492">
                  <c:v>20:13:28</c:v>
                </c:pt>
                <c:pt idx="20493">
                  <c:v>20:13:29</c:v>
                </c:pt>
                <c:pt idx="20494">
                  <c:v>20:13:30</c:v>
                </c:pt>
                <c:pt idx="20495">
                  <c:v>20:13:31</c:v>
                </c:pt>
                <c:pt idx="20496">
                  <c:v>20:13:32</c:v>
                </c:pt>
                <c:pt idx="20497">
                  <c:v>20:13:33</c:v>
                </c:pt>
                <c:pt idx="20498">
                  <c:v>20:13:34</c:v>
                </c:pt>
                <c:pt idx="20499">
                  <c:v>20:13:35</c:v>
                </c:pt>
                <c:pt idx="20500">
                  <c:v>20:13:36</c:v>
                </c:pt>
                <c:pt idx="20501">
                  <c:v>20:13:37</c:v>
                </c:pt>
                <c:pt idx="20502">
                  <c:v>20:13:38</c:v>
                </c:pt>
                <c:pt idx="20503">
                  <c:v>20:13:39</c:v>
                </c:pt>
                <c:pt idx="20504">
                  <c:v>20:13:40</c:v>
                </c:pt>
                <c:pt idx="20505">
                  <c:v>20:13:41</c:v>
                </c:pt>
                <c:pt idx="20506">
                  <c:v>20:13:42</c:v>
                </c:pt>
                <c:pt idx="20507">
                  <c:v>20:13:43</c:v>
                </c:pt>
                <c:pt idx="20508">
                  <c:v>20:13:44</c:v>
                </c:pt>
                <c:pt idx="20509">
                  <c:v>20:13:45</c:v>
                </c:pt>
                <c:pt idx="20510">
                  <c:v>20:13:46</c:v>
                </c:pt>
                <c:pt idx="20511">
                  <c:v>20:13:47</c:v>
                </c:pt>
                <c:pt idx="20512">
                  <c:v>20:13:48</c:v>
                </c:pt>
                <c:pt idx="20513">
                  <c:v>20:13:49</c:v>
                </c:pt>
                <c:pt idx="20514">
                  <c:v>20:13:50</c:v>
                </c:pt>
                <c:pt idx="20515">
                  <c:v>20:13:51</c:v>
                </c:pt>
                <c:pt idx="20516">
                  <c:v>20:13:52</c:v>
                </c:pt>
                <c:pt idx="20517">
                  <c:v>20:13:53</c:v>
                </c:pt>
                <c:pt idx="20518">
                  <c:v>20:13:54</c:v>
                </c:pt>
                <c:pt idx="20519">
                  <c:v>20:13:55</c:v>
                </c:pt>
                <c:pt idx="20520">
                  <c:v>20:13:56</c:v>
                </c:pt>
                <c:pt idx="20521">
                  <c:v>20:13:57</c:v>
                </c:pt>
                <c:pt idx="20522">
                  <c:v>20:13:58</c:v>
                </c:pt>
                <c:pt idx="20523">
                  <c:v>20:13:59</c:v>
                </c:pt>
                <c:pt idx="20524">
                  <c:v>20:14:00</c:v>
                </c:pt>
                <c:pt idx="20525">
                  <c:v>20:14:01</c:v>
                </c:pt>
                <c:pt idx="20526">
                  <c:v>20:14:02</c:v>
                </c:pt>
                <c:pt idx="20527">
                  <c:v>20:14:03</c:v>
                </c:pt>
                <c:pt idx="20528">
                  <c:v>20:14:04</c:v>
                </c:pt>
                <c:pt idx="20529">
                  <c:v>20:14:05</c:v>
                </c:pt>
                <c:pt idx="20530">
                  <c:v>20:14:06</c:v>
                </c:pt>
                <c:pt idx="20531">
                  <c:v>20:14:07</c:v>
                </c:pt>
                <c:pt idx="20532">
                  <c:v>20:14:08</c:v>
                </c:pt>
                <c:pt idx="20533">
                  <c:v>20:14:09</c:v>
                </c:pt>
                <c:pt idx="20534">
                  <c:v>20:14:10</c:v>
                </c:pt>
                <c:pt idx="20535">
                  <c:v>20:14:11</c:v>
                </c:pt>
                <c:pt idx="20536">
                  <c:v>20:14:12</c:v>
                </c:pt>
                <c:pt idx="20537">
                  <c:v>20:14:13</c:v>
                </c:pt>
                <c:pt idx="20538">
                  <c:v>20:14:14</c:v>
                </c:pt>
                <c:pt idx="20539">
                  <c:v>20:14:15</c:v>
                </c:pt>
                <c:pt idx="20540">
                  <c:v>20:14:16</c:v>
                </c:pt>
                <c:pt idx="20541">
                  <c:v>20:14:17</c:v>
                </c:pt>
                <c:pt idx="20542">
                  <c:v>20:14:18</c:v>
                </c:pt>
                <c:pt idx="20543">
                  <c:v>20:14:19</c:v>
                </c:pt>
                <c:pt idx="20544">
                  <c:v>20:14:20</c:v>
                </c:pt>
                <c:pt idx="20545">
                  <c:v>20:14:21</c:v>
                </c:pt>
                <c:pt idx="20546">
                  <c:v>20:14:22</c:v>
                </c:pt>
                <c:pt idx="20547">
                  <c:v>20:14:23</c:v>
                </c:pt>
                <c:pt idx="20548">
                  <c:v>20:14:24</c:v>
                </c:pt>
                <c:pt idx="20549">
                  <c:v>20:14:25</c:v>
                </c:pt>
                <c:pt idx="20550">
                  <c:v>20:14:26</c:v>
                </c:pt>
                <c:pt idx="20551">
                  <c:v>20:14:27</c:v>
                </c:pt>
                <c:pt idx="20552">
                  <c:v>20:14:28</c:v>
                </c:pt>
                <c:pt idx="20553">
                  <c:v>20:14:29</c:v>
                </c:pt>
                <c:pt idx="20554">
                  <c:v>20:14:30</c:v>
                </c:pt>
                <c:pt idx="20555">
                  <c:v>20:14:31</c:v>
                </c:pt>
                <c:pt idx="20556">
                  <c:v>20:14:32</c:v>
                </c:pt>
                <c:pt idx="20557">
                  <c:v>20:14:33</c:v>
                </c:pt>
                <c:pt idx="20558">
                  <c:v>20:14:34</c:v>
                </c:pt>
                <c:pt idx="20559">
                  <c:v>20:14:35</c:v>
                </c:pt>
                <c:pt idx="20560">
                  <c:v>20:14:36</c:v>
                </c:pt>
                <c:pt idx="20561">
                  <c:v>20:14:37</c:v>
                </c:pt>
                <c:pt idx="20562">
                  <c:v>20:14:38</c:v>
                </c:pt>
                <c:pt idx="20563">
                  <c:v>20:14:39</c:v>
                </c:pt>
                <c:pt idx="20564">
                  <c:v>20:14:40</c:v>
                </c:pt>
                <c:pt idx="20565">
                  <c:v>20:14:41</c:v>
                </c:pt>
                <c:pt idx="20566">
                  <c:v>20:14:42</c:v>
                </c:pt>
                <c:pt idx="20567">
                  <c:v>20:14:43</c:v>
                </c:pt>
                <c:pt idx="20568">
                  <c:v>20:14:44</c:v>
                </c:pt>
                <c:pt idx="20569">
                  <c:v>20:14:45</c:v>
                </c:pt>
                <c:pt idx="20570">
                  <c:v>20:14:46</c:v>
                </c:pt>
                <c:pt idx="20571">
                  <c:v>20:14:47</c:v>
                </c:pt>
                <c:pt idx="20572">
                  <c:v>20:14:48</c:v>
                </c:pt>
                <c:pt idx="20573">
                  <c:v>20:14:49</c:v>
                </c:pt>
                <c:pt idx="20574">
                  <c:v>20:14:50</c:v>
                </c:pt>
                <c:pt idx="20575">
                  <c:v>20:14:51</c:v>
                </c:pt>
                <c:pt idx="20576">
                  <c:v>20:14:52</c:v>
                </c:pt>
                <c:pt idx="20577">
                  <c:v>20:14:53</c:v>
                </c:pt>
                <c:pt idx="20578">
                  <c:v>20:14:54</c:v>
                </c:pt>
                <c:pt idx="20579">
                  <c:v>20:14:55</c:v>
                </c:pt>
                <c:pt idx="20580">
                  <c:v>20:14:56</c:v>
                </c:pt>
                <c:pt idx="20581">
                  <c:v>20:14:57</c:v>
                </c:pt>
                <c:pt idx="20582">
                  <c:v>20:14:58</c:v>
                </c:pt>
                <c:pt idx="20583">
                  <c:v>20:14:59</c:v>
                </c:pt>
                <c:pt idx="20584">
                  <c:v>20:15:00</c:v>
                </c:pt>
                <c:pt idx="20585">
                  <c:v>20:15:01</c:v>
                </c:pt>
                <c:pt idx="20586">
                  <c:v>20:15:02</c:v>
                </c:pt>
                <c:pt idx="20587">
                  <c:v>20:15:03</c:v>
                </c:pt>
                <c:pt idx="20588">
                  <c:v>20:15:04</c:v>
                </c:pt>
                <c:pt idx="20589">
                  <c:v>20:15:05</c:v>
                </c:pt>
                <c:pt idx="20590">
                  <c:v>20:15:06</c:v>
                </c:pt>
                <c:pt idx="20591">
                  <c:v>20:15:07</c:v>
                </c:pt>
                <c:pt idx="20592">
                  <c:v>20:15:08</c:v>
                </c:pt>
                <c:pt idx="20593">
                  <c:v>20:15:09</c:v>
                </c:pt>
                <c:pt idx="20594">
                  <c:v>20:15:10</c:v>
                </c:pt>
                <c:pt idx="20595">
                  <c:v>20:15:11</c:v>
                </c:pt>
                <c:pt idx="20596">
                  <c:v>20:15:12</c:v>
                </c:pt>
                <c:pt idx="20597">
                  <c:v>20:15:13</c:v>
                </c:pt>
                <c:pt idx="20598">
                  <c:v>20:15:14</c:v>
                </c:pt>
                <c:pt idx="20599">
                  <c:v>20:15:15</c:v>
                </c:pt>
                <c:pt idx="20600">
                  <c:v>20:15:16</c:v>
                </c:pt>
                <c:pt idx="20601">
                  <c:v>20:15:17</c:v>
                </c:pt>
                <c:pt idx="20602">
                  <c:v>20:15:18</c:v>
                </c:pt>
                <c:pt idx="20603">
                  <c:v>20:15:19</c:v>
                </c:pt>
                <c:pt idx="20604">
                  <c:v>20:15:20</c:v>
                </c:pt>
                <c:pt idx="20605">
                  <c:v>20:15:21</c:v>
                </c:pt>
                <c:pt idx="20606">
                  <c:v>20:15:22</c:v>
                </c:pt>
                <c:pt idx="20607">
                  <c:v>20:15:23</c:v>
                </c:pt>
                <c:pt idx="20608">
                  <c:v>20:15:24</c:v>
                </c:pt>
                <c:pt idx="20609">
                  <c:v>20:15:25</c:v>
                </c:pt>
                <c:pt idx="20610">
                  <c:v>20:15:26</c:v>
                </c:pt>
                <c:pt idx="20611">
                  <c:v>20:15:27</c:v>
                </c:pt>
                <c:pt idx="20612">
                  <c:v>20:15:28</c:v>
                </c:pt>
                <c:pt idx="20613">
                  <c:v>20:15:29</c:v>
                </c:pt>
                <c:pt idx="20614">
                  <c:v>20:15:30</c:v>
                </c:pt>
                <c:pt idx="20615">
                  <c:v>20:15:31</c:v>
                </c:pt>
                <c:pt idx="20616">
                  <c:v>20:15:32</c:v>
                </c:pt>
                <c:pt idx="20617">
                  <c:v>20:15:33</c:v>
                </c:pt>
                <c:pt idx="20618">
                  <c:v>20:15:34</c:v>
                </c:pt>
                <c:pt idx="20619">
                  <c:v>20:15:35</c:v>
                </c:pt>
                <c:pt idx="20620">
                  <c:v>20:15:36</c:v>
                </c:pt>
                <c:pt idx="20621">
                  <c:v>20:15:37</c:v>
                </c:pt>
                <c:pt idx="20622">
                  <c:v>20:15:38</c:v>
                </c:pt>
                <c:pt idx="20623">
                  <c:v>20:15:39</c:v>
                </c:pt>
                <c:pt idx="20624">
                  <c:v>20:15:40</c:v>
                </c:pt>
                <c:pt idx="20625">
                  <c:v>20:15:41</c:v>
                </c:pt>
                <c:pt idx="20626">
                  <c:v>20:15:42</c:v>
                </c:pt>
                <c:pt idx="20627">
                  <c:v>20:15:43</c:v>
                </c:pt>
                <c:pt idx="20628">
                  <c:v>20:15:44</c:v>
                </c:pt>
                <c:pt idx="20629">
                  <c:v>20:15:45</c:v>
                </c:pt>
                <c:pt idx="20630">
                  <c:v>20:15:46</c:v>
                </c:pt>
                <c:pt idx="20631">
                  <c:v>20:15:47</c:v>
                </c:pt>
                <c:pt idx="20632">
                  <c:v>20:15:48</c:v>
                </c:pt>
                <c:pt idx="20633">
                  <c:v>20:15:49</c:v>
                </c:pt>
                <c:pt idx="20634">
                  <c:v>20:15:50</c:v>
                </c:pt>
                <c:pt idx="20635">
                  <c:v>20:15:51</c:v>
                </c:pt>
                <c:pt idx="20636">
                  <c:v>20:15:52</c:v>
                </c:pt>
                <c:pt idx="20637">
                  <c:v>20:15:53</c:v>
                </c:pt>
                <c:pt idx="20638">
                  <c:v>20:15:54</c:v>
                </c:pt>
                <c:pt idx="20639">
                  <c:v>20:15:55</c:v>
                </c:pt>
                <c:pt idx="20640">
                  <c:v>20:15:56</c:v>
                </c:pt>
                <c:pt idx="20641">
                  <c:v>20:15:57</c:v>
                </c:pt>
                <c:pt idx="20642">
                  <c:v>20:15:58</c:v>
                </c:pt>
                <c:pt idx="20643">
                  <c:v>20:15:59</c:v>
                </c:pt>
                <c:pt idx="20644">
                  <c:v>20:16:00</c:v>
                </c:pt>
                <c:pt idx="20645">
                  <c:v>20:16:01</c:v>
                </c:pt>
                <c:pt idx="20646">
                  <c:v>20:16:02</c:v>
                </c:pt>
                <c:pt idx="20647">
                  <c:v>20:16:03</c:v>
                </c:pt>
                <c:pt idx="20648">
                  <c:v>20:16:04</c:v>
                </c:pt>
                <c:pt idx="20649">
                  <c:v>20:16:05</c:v>
                </c:pt>
                <c:pt idx="20650">
                  <c:v>20:16:06</c:v>
                </c:pt>
                <c:pt idx="20651">
                  <c:v>20:16:07</c:v>
                </c:pt>
                <c:pt idx="20652">
                  <c:v>20:16:08</c:v>
                </c:pt>
                <c:pt idx="20653">
                  <c:v>20:16:09</c:v>
                </c:pt>
                <c:pt idx="20654">
                  <c:v>20:16:10</c:v>
                </c:pt>
                <c:pt idx="20655">
                  <c:v>20:16:11</c:v>
                </c:pt>
                <c:pt idx="20656">
                  <c:v>20:16:12</c:v>
                </c:pt>
                <c:pt idx="20657">
                  <c:v>20:16:13</c:v>
                </c:pt>
                <c:pt idx="20658">
                  <c:v>20:16:14</c:v>
                </c:pt>
                <c:pt idx="20659">
                  <c:v>20:16:15</c:v>
                </c:pt>
                <c:pt idx="20660">
                  <c:v>20:16:16</c:v>
                </c:pt>
                <c:pt idx="20661">
                  <c:v>20:16:17</c:v>
                </c:pt>
                <c:pt idx="20662">
                  <c:v>20:16:18</c:v>
                </c:pt>
                <c:pt idx="20663">
                  <c:v>20:16:19</c:v>
                </c:pt>
                <c:pt idx="20664">
                  <c:v>20:16:20</c:v>
                </c:pt>
                <c:pt idx="20665">
                  <c:v>20:16:21</c:v>
                </c:pt>
                <c:pt idx="20666">
                  <c:v>20:16:22</c:v>
                </c:pt>
                <c:pt idx="20667">
                  <c:v>20:16:23</c:v>
                </c:pt>
                <c:pt idx="20668">
                  <c:v>20:16:24</c:v>
                </c:pt>
                <c:pt idx="20669">
                  <c:v>20:16:25</c:v>
                </c:pt>
                <c:pt idx="20670">
                  <c:v>20:16:26</c:v>
                </c:pt>
                <c:pt idx="20671">
                  <c:v>20:16:27</c:v>
                </c:pt>
                <c:pt idx="20672">
                  <c:v>20:16:28</c:v>
                </c:pt>
                <c:pt idx="20673">
                  <c:v>20:16:29</c:v>
                </c:pt>
                <c:pt idx="20674">
                  <c:v>20:16:30</c:v>
                </c:pt>
                <c:pt idx="20675">
                  <c:v>20:16:31</c:v>
                </c:pt>
                <c:pt idx="20676">
                  <c:v>20:16:32</c:v>
                </c:pt>
                <c:pt idx="20677">
                  <c:v>20:16:33</c:v>
                </c:pt>
                <c:pt idx="20678">
                  <c:v>20:16:34</c:v>
                </c:pt>
                <c:pt idx="20679">
                  <c:v>20:16:35</c:v>
                </c:pt>
                <c:pt idx="20680">
                  <c:v>20:16:36</c:v>
                </c:pt>
                <c:pt idx="20681">
                  <c:v>20:16:37</c:v>
                </c:pt>
                <c:pt idx="20682">
                  <c:v>20:16:38</c:v>
                </c:pt>
                <c:pt idx="20683">
                  <c:v>20:16:39</c:v>
                </c:pt>
                <c:pt idx="20684">
                  <c:v>20:16:40</c:v>
                </c:pt>
                <c:pt idx="20685">
                  <c:v>20:16:41</c:v>
                </c:pt>
                <c:pt idx="20686">
                  <c:v>20:16:42</c:v>
                </c:pt>
                <c:pt idx="20687">
                  <c:v>20:16:43</c:v>
                </c:pt>
                <c:pt idx="20688">
                  <c:v>20:16:44</c:v>
                </c:pt>
                <c:pt idx="20689">
                  <c:v>20:16:45</c:v>
                </c:pt>
                <c:pt idx="20690">
                  <c:v>20:16:46</c:v>
                </c:pt>
                <c:pt idx="20691">
                  <c:v>20:16:47</c:v>
                </c:pt>
                <c:pt idx="20692">
                  <c:v>20:16:48</c:v>
                </c:pt>
                <c:pt idx="20693">
                  <c:v>20:16:49</c:v>
                </c:pt>
                <c:pt idx="20694">
                  <c:v>20:16:50</c:v>
                </c:pt>
                <c:pt idx="20695">
                  <c:v>20:16:51</c:v>
                </c:pt>
                <c:pt idx="20696">
                  <c:v>20:16:52</c:v>
                </c:pt>
                <c:pt idx="20697">
                  <c:v>20:16:53</c:v>
                </c:pt>
                <c:pt idx="20698">
                  <c:v>20:16:54</c:v>
                </c:pt>
                <c:pt idx="20699">
                  <c:v>20:16:55</c:v>
                </c:pt>
                <c:pt idx="20700">
                  <c:v>20:16:56</c:v>
                </c:pt>
                <c:pt idx="20701">
                  <c:v>20:16:57</c:v>
                </c:pt>
                <c:pt idx="20702">
                  <c:v>20:16:58</c:v>
                </c:pt>
                <c:pt idx="20703">
                  <c:v>20:16:59</c:v>
                </c:pt>
                <c:pt idx="20704">
                  <c:v>20:17:00</c:v>
                </c:pt>
                <c:pt idx="20705">
                  <c:v>20:17:01</c:v>
                </c:pt>
                <c:pt idx="20706">
                  <c:v>20:17:02</c:v>
                </c:pt>
                <c:pt idx="20707">
                  <c:v>20:17:03</c:v>
                </c:pt>
                <c:pt idx="20708">
                  <c:v>20:17:04</c:v>
                </c:pt>
                <c:pt idx="20709">
                  <c:v>20:17:05</c:v>
                </c:pt>
                <c:pt idx="20710">
                  <c:v>20:17:06</c:v>
                </c:pt>
                <c:pt idx="20711">
                  <c:v>20:17:07</c:v>
                </c:pt>
                <c:pt idx="20712">
                  <c:v>20:17:08</c:v>
                </c:pt>
                <c:pt idx="20713">
                  <c:v>20:17:09</c:v>
                </c:pt>
                <c:pt idx="20714">
                  <c:v>20:17:10</c:v>
                </c:pt>
                <c:pt idx="20715">
                  <c:v>20:17:11</c:v>
                </c:pt>
                <c:pt idx="20716">
                  <c:v>20:17:12</c:v>
                </c:pt>
                <c:pt idx="20717">
                  <c:v>20:17:13</c:v>
                </c:pt>
                <c:pt idx="20718">
                  <c:v>20:17:14</c:v>
                </c:pt>
                <c:pt idx="20719">
                  <c:v>20:17:15</c:v>
                </c:pt>
                <c:pt idx="20720">
                  <c:v>20:17:16</c:v>
                </c:pt>
                <c:pt idx="20721">
                  <c:v>20:17:17</c:v>
                </c:pt>
                <c:pt idx="20722">
                  <c:v>20:17:18</c:v>
                </c:pt>
                <c:pt idx="20723">
                  <c:v>20:17:19</c:v>
                </c:pt>
                <c:pt idx="20724">
                  <c:v>20:17:20</c:v>
                </c:pt>
                <c:pt idx="20725">
                  <c:v>20:17:21</c:v>
                </c:pt>
                <c:pt idx="20726">
                  <c:v>20:17:22</c:v>
                </c:pt>
                <c:pt idx="20727">
                  <c:v>20:17:23</c:v>
                </c:pt>
                <c:pt idx="20728">
                  <c:v>20:17:24</c:v>
                </c:pt>
                <c:pt idx="20729">
                  <c:v>20:17:25</c:v>
                </c:pt>
                <c:pt idx="20730">
                  <c:v>20:17:26</c:v>
                </c:pt>
                <c:pt idx="20731">
                  <c:v>20:17:27</c:v>
                </c:pt>
                <c:pt idx="20732">
                  <c:v>20:17:28</c:v>
                </c:pt>
                <c:pt idx="20733">
                  <c:v>20:17:29</c:v>
                </c:pt>
                <c:pt idx="20734">
                  <c:v>20:17:30</c:v>
                </c:pt>
                <c:pt idx="20735">
                  <c:v>20:17:31</c:v>
                </c:pt>
                <c:pt idx="20736">
                  <c:v>20:17:32</c:v>
                </c:pt>
                <c:pt idx="20737">
                  <c:v>20:17:33</c:v>
                </c:pt>
                <c:pt idx="20738">
                  <c:v>20:17:34</c:v>
                </c:pt>
                <c:pt idx="20739">
                  <c:v>20:17:35</c:v>
                </c:pt>
                <c:pt idx="20740">
                  <c:v>20:17:36</c:v>
                </c:pt>
                <c:pt idx="20741">
                  <c:v>20:17:37</c:v>
                </c:pt>
                <c:pt idx="20742">
                  <c:v>20:17:38</c:v>
                </c:pt>
                <c:pt idx="20743">
                  <c:v>20:17:39</c:v>
                </c:pt>
                <c:pt idx="20744">
                  <c:v>20:17:40</c:v>
                </c:pt>
                <c:pt idx="20745">
                  <c:v>20:17:41</c:v>
                </c:pt>
                <c:pt idx="20746">
                  <c:v>20:17:42</c:v>
                </c:pt>
                <c:pt idx="20747">
                  <c:v>20:17:43</c:v>
                </c:pt>
                <c:pt idx="20748">
                  <c:v>20:17:44</c:v>
                </c:pt>
                <c:pt idx="20749">
                  <c:v>20:17:45</c:v>
                </c:pt>
                <c:pt idx="20750">
                  <c:v>20:17:46</c:v>
                </c:pt>
                <c:pt idx="20751">
                  <c:v>20:17:47</c:v>
                </c:pt>
                <c:pt idx="20752">
                  <c:v>20:17:48</c:v>
                </c:pt>
                <c:pt idx="20753">
                  <c:v>20:17:49</c:v>
                </c:pt>
                <c:pt idx="20754">
                  <c:v>20:17:50</c:v>
                </c:pt>
                <c:pt idx="20755">
                  <c:v>20:17:51</c:v>
                </c:pt>
                <c:pt idx="20756">
                  <c:v>20:17:52</c:v>
                </c:pt>
                <c:pt idx="20757">
                  <c:v>20:17:53</c:v>
                </c:pt>
                <c:pt idx="20758">
                  <c:v>20:17:54</c:v>
                </c:pt>
                <c:pt idx="20759">
                  <c:v>20:17:55</c:v>
                </c:pt>
                <c:pt idx="20760">
                  <c:v>20:17:56</c:v>
                </c:pt>
                <c:pt idx="20761">
                  <c:v>20:17:57</c:v>
                </c:pt>
                <c:pt idx="20762">
                  <c:v>20:17:58</c:v>
                </c:pt>
                <c:pt idx="20763">
                  <c:v>20:17:59</c:v>
                </c:pt>
                <c:pt idx="20764">
                  <c:v>20:18:00</c:v>
                </c:pt>
                <c:pt idx="20765">
                  <c:v>20:18:01</c:v>
                </c:pt>
                <c:pt idx="20766">
                  <c:v>20:18:02</c:v>
                </c:pt>
                <c:pt idx="20767">
                  <c:v>20:18:03</c:v>
                </c:pt>
                <c:pt idx="20768">
                  <c:v>20:18:04</c:v>
                </c:pt>
                <c:pt idx="20769">
                  <c:v>20:18:05</c:v>
                </c:pt>
                <c:pt idx="20770">
                  <c:v>20:18:06</c:v>
                </c:pt>
                <c:pt idx="20771">
                  <c:v>20:18:07</c:v>
                </c:pt>
                <c:pt idx="20772">
                  <c:v>20:18:08</c:v>
                </c:pt>
                <c:pt idx="20773">
                  <c:v>20:18:09</c:v>
                </c:pt>
                <c:pt idx="20774">
                  <c:v>20:18:10</c:v>
                </c:pt>
                <c:pt idx="20775">
                  <c:v>20:18:11</c:v>
                </c:pt>
                <c:pt idx="20776">
                  <c:v>20:18:12</c:v>
                </c:pt>
                <c:pt idx="20777">
                  <c:v>20:18:13</c:v>
                </c:pt>
                <c:pt idx="20778">
                  <c:v>20:18:14</c:v>
                </c:pt>
                <c:pt idx="20779">
                  <c:v>20:18:15</c:v>
                </c:pt>
                <c:pt idx="20780">
                  <c:v>20:18:16</c:v>
                </c:pt>
                <c:pt idx="20781">
                  <c:v>20:18:17</c:v>
                </c:pt>
                <c:pt idx="20782">
                  <c:v>20:18:18</c:v>
                </c:pt>
                <c:pt idx="20783">
                  <c:v>20:18:19</c:v>
                </c:pt>
                <c:pt idx="20784">
                  <c:v>20:18:20</c:v>
                </c:pt>
                <c:pt idx="20785">
                  <c:v>20:18:21</c:v>
                </c:pt>
                <c:pt idx="20786">
                  <c:v>20:18:22</c:v>
                </c:pt>
                <c:pt idx="20787">
                  <c:v>20:18:23</c:v>
                </c:pt>
                <c:pt idx="20788">
                  <c:v>20:18:24</c:v>
                </c:pt>
                <c:pt idx="20789">
                  <c:v>20:18:25</c:v>
                </c:pt>
                <c:pt idx="20790">
                  <c:v>20:18:26</c:v>
                </c:pt>
                <c:pt idx="20791">
                  <c:v>20:18:27</c:v>
                </c:pt>
                <c:pt idx="20792">
                  <c:v>20:18:28</c:v>
                </c:pt>
                <c:pt idx="20793">
                  <c:v>20:18:29</c:v>
                </c:pt>
                <c:pt idx="20794">
                  <c:v>20:18:30</c:v>
                </c:pt>
                <c:pt idx="20795">
                  <c:v>20:18:31</c:v>
                </c:pt>
                <c:pt idx="20796">
                  <c:v>20:18:32</c:v>
                </c:pt>
                <c:pt idx="20797">
                  <c:v>20:18:33</c:v>
                </c:pt>
                <c:pt idx="20798">
                  <c:v>20:18:34</c:v>
                </c:pt>
                <c:pt idx="20799">
                  <c:v>20:18:35</c:v>
                </c:pt>
                <c:pt idx="20800">
                  <c:v>20:18:36</c:v>
                </c:pt>
                <c:pt idx="20801">
                  <c:v>20:18:37</c:v>
                </c:pt>
                <c:pt idx="20802">
                  <c:v>20:18:38</c:v>
                </c:pt>
                <c:pt idx="20803">
                  <c:v>20:18:39</c:v>
                </c:pt>
                <c:pt idx="20804">
                  <c:v>20:18:40</c:v>
                </c:pt>
                <c:pt idx="20805">
                  <c:v>20:18:41</c:v>
                </c:pt>
                <c:pt idx="20806">
                  <c:v>20:18:42</c:v>
                </c:pt>
                <c:pt idx="20807">
                  <c:v>20:18:43</c:v>
                </c:pt>
                <c:pt idx="20808">
                  <c:v>20:18:44</c:v>
                </c:pt>
                <c:pt idx="20809">
                  <c:v>20:18:45</c:v>
                </c:pt>
                <c:pt idx="20810">
                  <c:v>20:18:46</c:v>
                </c:pt>
                <c:pt idx="20811">
                  <c:v>20:18:47</c:v>
                </c:pt>
                <c:pt idx="20812">
                  <c:v>20:18:48</c:v>
                </c:pt>
                <c:pt idx="20813">
                  <c:v>20:18:49</c:v>
                </c:pt>
                <c:pt idx="20814">
                  <c:v>20:18:50</c:v>
                </c:pt>
                <c:pt idx="20815">
                  <c:v>20:18:51</c:v>
                </c:pt>
                <c:pt idx="20816">
                  <c:v>20:18:52</c:v>
                </c:pt>
                <c:pt idx="20817">
                  <c:v>20:18:53</c:v>
                </c:pt>
                <c:pt idx="20818">
                  <c:v>20:18:54</c:v>
                </c:pt>
                <c:pt idx="20819">
                  <c:v>20:18:55</c:v>
                </c:pt>
                <c:pt idx="20820">
                  <c:v>20:18:56</c:v>
                </c:pt>
                <c:pt idx="20821">
                  <c:v>20:18:57</c:v>
                </c:pt>
                <c:pt idx="20822">
                  <c:v>20:18:58</c:v>
                </c:pt>
                <c:pt idx="20823">
                  <c:v>20:18:59</c:v>
                </c:pt>
                <c:pt idx="20824">
                  <c:v>20:19:00</c:v>
                </c:pt>
                <c:pt idx="20825">
                  <c:v>20:19:01</c:v>
                </c:pt>
                <c:pt idx="20826">
                  <c:v>20:19:02</c:v>
                </c:pt>
                <c:pt idx="20827">
                  <c:v>20:19:03</c:v>
                </c:pt>
                <c:pt idx="20828">
                  <c:v>20:19:04</c:v>
                </c:pt>
                <c:pt idx="20829">
                  <c:v>20:19:05</c:v>
                </c:pt>
                <c:pt idx="20830">
                  <c:v>20:19:06</c:v>
                </c:pt>
                <c:pt idx="20831">
                  <c:v>20:19:07</c:v>
                </c:pt>
                <c:pt idx="20832">
                  <c:v>20:19:08</c:v>
                </c:pt>
                <c:pt idx="20833">
                  <c:v>20:19:09</c:v>
                </c:pt>
                <c:pt idx="20834">
                  <c:v>20:19:10</c:v>
                </c:pt>
                <c:pt idx="20835">
                  <c:v>20:19:11</c:v>
                </c:pt>
                <c:pt idx="20836">
                  <c:v>20:19:12</c:v>
                </c:pt>
                <c:pt idx="20837">
                  <c:v>20:19:13</c:v>
                </c:pt>
                <c:pt idx="20838">
                  <c:v>20:19:14</c:v>
                </c:pt>
                <c:pt idx="20839">
                  <c:v>20:19:15</c:v>
                </c:pt>
                <c:pt idx="20840">
                  <c:v>20:19:16</c:v>
                </c:pt>
                <c:pt idx="20841">
                  <c:v>20:19:17</c:v>
                </c:pt>
                <c:pt idx="20842">
                  <c:v>20:19:18</c:v>
                </c:pt>
                <c:pt idx="20843">
                  <c:v>20:19:19</c:v>
                </c:pt>
                <c:pt idx="20844">
                  <c:v>20:19:20</c:v>
                </c:pt>
                <c:pt idx="20845">
                  <c:v>20:19:21</c:v>
                </c:pt>
                <c:pt idx="20846">
                  <c:v>20:19:22</c:v>
                </c:pt>
                <c:pt idx="20847">
                  <c:v>20:19:23</c:v>
                </c:pt>
                <c:pt idx="20848">
                  <c:v>20:19:24</c:v>
                </c:pt>
                <c:pt idx="20849">
                  <c:v>20:19:25</c:v>
                </c:pt>
                <c:pt idx="20850">
                  <c:v>20:19:26</c:v>
                </c:pt>
                <c:pt idx="20851">
                  <c:v>20:19:27</c:v>
                </c:pt>
                <c:pt idx="20852">
                  <c:v>20:19:28</c:v>
                </c:pt>
                <c:pt idx="20853">
                  <c:v>20:19:29</c:v>
                </c:pt>
                <c:pt idx="20854">
                  <c:v>20:19:30</c:v>
                </c:pt>
                <c:pt idx="20855">
                  <c:v>20:19:31</c:v>
                </c:pt>
                <c:pt idx="20856">
                  <c:v>20:19:32</c:v>
                </c:pt>
                <c:pt idx="20857">
                  <c:v>20:19:33</c:v>
                </c:pt>
                <c:pt idx="20858">
                  <c:v>20:19:34</c:v>
                </c:pt>
                <c:pt idx="20859">
                  <c:v>20:19:35</c:v>
                </c:pt>
                <c:pt idx="20860">
                  <c:v>20:19:36</c:v>
                </c:pt>
                <c:pt idx="20861">
                  <c:v>20:19:37</c:v>
                </c:pt>
                <c:pt idx="20862">
                  <c:v>20:19:38</c:v>
                </c:pt>
                <c:pt idx="20863">
                  <c:v>20:19:39</c:v>
                </c:pt>
                <c:pt idx="20864">
                  <c:v>20:19:40</c:v>
                </c:pt>
                <c:pt idx="20865">
                  <c:v>20:19:41</c:v>
                </c:pt>
                <c:pt idx="20866">
                  <c:v>20:19:42</c:v>
                </c:pt>
                <c:pt idx="20867">
                  <c:v>20:19:43</c:v>
                </c:pt>
                <c:pt idx="20868">
                  <c:v>20:19:44</c:v>
                </c:pt>
                <c:pt idx="20869">
                  <c:v>20:19:45</c:v>
                </c:pt>
                <c:pt idx="20870">
                  <c:v>20:19:46</c:v>
                </c:pt>
                <c:pt idx="20871">
                  <c:v>20:19:47</c:v>
                </c:pt>
                <c:pt idx="20872">
                  <c:v>20:19:48</c:v>
                </c:pt>
                <c:pt idx="20873">
                  <c:v>20:19:49</c:v>
                </c:pt>
                <c:pt idx="20874">
                  <c:v>20:19:50</c:v>
                </c:pt>
                <c:pt idx="20875">
                  <c:v>20:19:51</c:v>
                </c:pt>
                <c:pt idx="20876">
                  <c:v>20:19:52</c:v>
                </c:pt>
                <c:pt idx="20877">
                  <c:v>20:19:53</c:v>
                </c:pt>
                <c:pt idx="20878">
                  <c:v>20:19:54</c:v>
                </c:pt>
                <c:pt idx="20879">
                  <c:v>20:19:55</c:v>
                </c:pt>
                <c:pt idx="20880">
                  <c:v>20:19:56</c:v>
                </c:pt>
                <c:pt idx="20881">
                  <c:v>20:19:57</c:v>
                </c:pt>
                <c:pt idx="20882">
                  <c:v>20:19:58</c:v>
                </c:pt>
                <c:pt idx="20883">
                  <c:v>20:19:59</c:v>
                </c:pt>
                <c:pt idx="20884">
                  <c:v>20:20:00</c:v>
                </c:pt>
                <c:pt idx="20885">
                  <c:v>20:20:01</c:v>
                </c:pt>
                <c:pt idx="20886">
                  <c:v>20:20:02</c:v>
                </c:pt>
                <c:pt idx="20887">
                  <c:v>20:20:03</c:v>
                </c:pt>
                <c:pt idx="20888">
                  <c:v>20:20:04</c:v>
                </c:pt>
                <c:pt idx="20889">
                  <c:v>20:20:05</c:v>
                </c:pt>
                <c:pt idx="20890">
                  <c:v>20:20:06</c:v>
                </c:pt>
                <c:pt idx="20891">
                  <c:v>20:20:07</c:v>
                </c:pt>
                <c:pt idx="20892">
                  <c:v>20:20:08</c:v>
                </c:pt>
                <c:pt idx="20893">
                  <c:v>20:20:09</c:v>
                </c:pt>
                <c:pt idx="20894">
                  <c:v>20:20:10</c:v>
                </c:pt>
                <c:pt idx="20895">
                  <c:v>20:20:11</c:v>
                </c:pt>
                <c:pt idx="20896">
                  <c:v>20:20:12</c:v>
                </c:pt>
                <c:pt idx="20897">
                  <c:v>20:20:13</c:v>
                </c:pt>
                <c:pt idx="20898">
                  <c:v>20:20:14</c:v>
                </c:pt>
                <c:pt idx="20899">
                  <c:v>20:20:15</c:v>
                </c:pt>
                <c:pt idx="20900">
                  <c:v>20:20:16</c:v>
                </c:pt>
                <c:pt idx="20901">
                  <c:v>20:20:17</c:v>
                </c:pt>
                <c:pt idx="20902">
                  <c:v>20:20:18</c:v>
                </c:pt>
                <c:pt idx="20903">
                  <c:v>20:20:19</c:v>
                </c:pt>
                <c:pt idx="20904">
                  <c:v>20:20:20</c:v>
                </c:pt>
                <c:pt idx="20905">
                  <c:v>20:20:21</c:v>
                </c:pt>
                <c:pt idx="20906">
                  <c:v>20:20:22</c:v>
                </c:pt>
                <c:pt idx="20907">
                  <c:v>20:20:23</c:v>
                </c:pt>
                <c:pt idx="20908">
                  <c:v>20:20:24</c:v>
                </c:pt>
                <c:pt idx="20909">
                  <c:v>20:20:25</c:v>
                </c:pt>
                <c:pt idx="20910">
                  <c:v>20:20:26</c:v>
                </c:pt>
                <c:pt idx="20911">
                  <c:v>20:20:27</c:v>
                </c:pt>
                <c:pt idx="20912">
                  <c:v>20:20:28</c:v>
                </c:pt>
                <c:pt idx="20913">
                  <c:v>20:20:29</c:v>
                </c:pt>
                <c:pt idx="20914">
                  <c:v>20:20:30</c:v>
                </c:pt>
                <c:pt idx="20915">
                  <c:v>20:20:31</c:v>
                </c:pt>
                <c:pt idx="20916">
                  <c:v>20:20:32</c:v>
                </c:pt>
                <c:pt idx="20917">
                  <c:v>20:20:33</c:v>
                </c:pt>
                <c:pt idx="20918">
                  <c:v>20:20:34</c:v>
                </c:pt>
                <c:pt idx="20919">
                  <c:v>20:20:35</c:v>
                </c:pt>
                <c:pt idx="20920">
                  <c:v>20:20:36</c:v>
                </c:pt>
                <c:pt idx="20921">
                  <c:v>20:20:37</c:v>
                </c:pt>
                <c:pt idx="20922">
                  <c:v>20:20:38</c:v>
                </c:pt>
                <c:pt idx="20923">
                  <c:v>20:20:39</c:v>
                </c:pt>
                <c:pt idx="20924">
                  <c:v>20:20:40</c:v>
                </c:pt>
                <c:pt idx="20925">
                  <c:v>20:20:41</c:v>
                </c:pt>
                <c:pt idx="20926">
                  <c:v>20:20:42</c:v>
                </c:pt>
                <c:pt idx="20927">
                  <c:v>20:20:43</c:v>
                </c:pt>
                <c:pt idx="20928">
                  <c:v>20:20:44</c:v>
                </c:pt>
                <c:pt idx="20929">
                  <c:v>20:20:45</c:v>
                </c:pt>
                <c:pt idx="20930">
                  <c:v>20:20:46</c:v>
                </c:pt>
                <c:pt idx="20931">
                  <c:v>20:20:47</c:v>
                </c:pt>
                <c:pt idx="20932">
                  <c:v>20:20:48</c:v>
                </c:pt>
                <c:pt idx="20933">
                  <c:v>20:20:49</c:v>
                </c:pt>
                <c:pt idx="20934">
                  <c:v>20:20:50</c:v>
                </c:pt>
                <c:pt idx="20935">
                  <c:v>20:20:51</c:v>
                </c:pt>
                <c:pt idx="20936">
                  <c:v>20:20:52</c:v>
                </c:pt>
                <c:pt idx="20937">
                  <c:v>20:20:53</c:v>
                </c:pt>
                <c:pt idx="20938">
                  <c:v>20:20:54</c:v>
                </c:pt>
                <c:pt idx="20939">
                  <c:v>20:20:55</c:v>
                </c:pt>
                <c:pt idx="20940">
                  <c:v>20:20:56</c:v>
                </c:pt>
                <c:pt idx="20941">
                  <c:v>20:20:57</c:v>
                </c:pt>
                <c:pt idx="20942">
                  <c:v>20:20:58</c:v>
                </c:pt>
                <c:pt idx="20943">
                  <c:v>20:20:59</c:v>
                </c:pt>
                <c:pt idx="20944">
                  <c:v>20:21:00</c:v>
                </c:pt>
                <c:pt idx="20945">
                  <c:v>20:21:01</c:v>
                </c:pt>
                <c:pt idx="20946">
                  <c:v>20:21:02</c:v>
                </c:pt>
                <c:pt idx="20947">
                  <c:v>20:21:03</c:v>
                </c:pt>
                <c:pt idx="20948">
                  <c:v>20:21:04</c:v>
                </c:pt>
                <c:pt idx="20949">
                  <c:v>20:21:05</c:v>
                </c:pt>
                <c:pt idx="20950">
                  <c:v>20:21:06</c:v>
                </c:pt>
                <c:pt idx="20951">
                  <c:v>20:21:07</c:v>
                </c:pt>
                <c:pt idx="20952">
                  <c:v>20:21:08</c:v>
                </c:pt>
                <c:pt idx="20953">
                  <c:v>20:21:09</c:v>
                </c:pt>
                <c:pt idx="20954">
                  <c:v>20:21:10</c:v>
                </c:pt>
                <c:pt idx="20955">
                  <c:v>20:21:11</c:v>
                </c:pt>
                <c:pt idx="20956">
                  <c:v>20:21:12</c:v>
                </c:pt>
                <c:pt idx="20957">
                  <c:v>20:21:13</c:v>
                </c:pt>
                <c:pt idx="20958">
                  <c:v>20:21:14</c:v>
                </c:pt>
                <c:pt idx="20959">
                  <c:v>20:21:15</c:v>
                </c:pt>
                <c:pt idx="20960">
                  <c:v>20:21:16</c:v>
                </c:pt>
                <c:pt idx="20961">
                  <c:v>20:21:17</c:v>
                </c:pt>
                <c:pt idx="20962">
                  <c:v>20:21:18</c:v>
                </c:pt>
                <c:pt idx="20963">
                  <c:v>20:21:19</c:v>
                </c:pt>
                <c:pt idx="20964">
                  <c:v>20:21:20</c:v>
                </c:pt>
                <c:pt idx="20965">
                  <c:v>20:21:21</c:v>
                </c:pt>
                <c:pt idx="20966">
                  <c:v>20:21:22</c:v>
                </c:pt>
                <c:pt idx="20967">
                  <c:v>20:21:23</c:v>
                </c:pt>
                <c:pt idx="20968">
                  <c:v>20:21:24</c:v>
                </c:pt>
                <c:pt idx="20969">
                  <c:v>20:21:25</c:v>
                </c:pt>
                <c:pt idx="20970">
                  <c:v>20:21:26</c:v>
                </c:pt>
                <c:pt idx="20971">
                  <c:v>20:21:27</c:v>
                </c:pt>
                <c:pt idx="20972">
                  <c:v>20:21:28</c:v>
                </c:pt>
                <c:pt idx="20973">
                  <c:v>20:21:29</c:v>
                </c:pt>
                <c:pt idx="20974">
                  <c:v>20:21:30</c:v>
                </c:pt>
                <c:pt idx="20975">
                  <c:v>20:21:31</c:v>
                </c:pt>
                <c:pt idx="20976">
                  <c:v>20:21:32</c:v>
                </c:pt>
                <c:pt idx="20977">
                  <c:v>20:21:33</c:v>
                </c:pt>
                <c:pt idx="20978">
                  <c:v>20:21:34</c:v>
                </c:pt>
                <c:pt idx="20979">
                  <c:v>20:21:35</c:v>
                </c:pt>
                <c:pt idx="20980">
                  <c:v>20:21:36</c:v>
                </c:pt>
                <c:pt idx="20981">
                  <c:v>20:21:37</c:v>
                </c:pt>
                <c:pt idx="20982">
                  <c:v>20:21:38</c:v>
                </c:pt>
                <c:pt idx="20983">
                  <c:v>20:21:39</c:v>
                </c:pt>
                <c:pt idx="20984">
                  <c:v>20:21:40</c:v>
                </c:pt>
                <c:pt idx="20985">
                  <c:v>20:21:41</c:v>
                </c:pt>
                <c:pt idx="20986">
                  <c:v>20:21:42</c:v>
                </c:pt>
                <c:pt idx="20987">
                  <c:v>20:21:43</c:v>
                </c:pt>
                <c:pt idx="20988">
                  <c:v>20:21:44</c:v>
                </c:pt>
                <c:pt idx="20989">
                  <c:v>20:21:45</c:v>
                </c:pt>
                <c:pt idx="20990">
                  <c:v>20:21:46</c:v>
                </c:pt>
                <c:pt idx="20991">
                  <c:v>20:21:47</c:v>
                </c:pt>
                <c:pt idx="20992">
                  <c:v>20:21:48</c:v>
                </c:pt>
                <c:pt idx="20993">
                  <c:v>20:21:49</c:v>
                </c:pt>
                <c:pt idx="20994">
                  <c:v>20:21:50</c:v>
                </c:pt>
                <c:pt idx="20995">
                  <c:v>20:21:51</c:v>
                </c:pt>
                <c:pt idx="20996">
                  <c:v>20:21:52</c:v>
                </c:pt>
                <c:pt idx="20997">
                  <c:v>20:21:53</c:v>
                </c:pt>
                <c:pt idx="20998">
                  <c:v>20:21:54</c:v>
                </c:pt>
                <c:pt idx="20999">
                  <c:v>20:21:55</c:v>
                </c:pt>
                <c:pt idx="21000">
                  <c:v>20:21:56</c:v>
                </c:pt>
                <c:pt idx="21001">
                  <c:v>20:21:57</c:v>
                </c:pt>
                <c:pt idx="21002">
                  <c:v>20:21:58</c:v>
                </c:pt>
                <c:pt idx="21003">
                  <c:v>20:21:59</c:v>
                </c:pt>
                <c:pt idx="21004">
                  <c:v>20:22:00</c:v>
                </c:pt>
                <c:pt idx="21005">
                  <c:v>20:22:01</c:v>
                </c:pt>
                <c:pt idx="21006">
                  <c:v>20:22:02</c:v>
                </c:pt>
                <c:pt idx="21007">
                  <c:v>20:22:03</c:v>
                </c:pt>
                <c:pt idx="21008">
                  <c:v>20:22:04</c:v>
                </c:pt>
                <c:pt idx="21009">
                  <c:v>20:22:05</c:v>
                </c:pt>
                <c:pt idx="21010">
                  <c:v>20:22:06</c:v>
                </c:pt>
                <c:pt idx="21011">
                  <c:v>20:22:07</c:v>
                </c:pt>
                <c:pt idx="21012">
                  <c:v>20:22:08</c:v>
                </c:pt>
                <c:pt idx="21013">
                  <c:v>20:22:09</c:v>
                </c:pt>
                <c:pt idx="21014">
                  <c:v>20:22:10</c:v>
                </c:pt>
                <c:pt idx="21015">
                  <c:v>20:22:11</c:v>
                </c:pt>
                <c:pt idx="21016">
                  <c:v>20:22:12</c:v>
                </c:pt>
                <c:pt idx="21017">
                  <c:v>20:22:13</c:v>
                </c:pt>
                <c:pt idx="21018">
                  <c:v>20:22:14</c:v>
                </c:pt>
                <c:pt idx="21019">
                  <c:v>20:22:15</c:v>
                </c:pt>
                <c:pt idx="21020">
                  <c:v>20:22:16</c:v>
                </c:pt>
                <c:pt idx="21021">
                  <c:v>20:22:17</c:v>
                </c:pt>
                <c:pt idx="21022">
                  <c:v>20:22:18</c:v>
                </c:pt>
                <c:pt idx="21023">
                  <c:v>20:22:19</c:v>
                </c:pt>
                <c:pt idx="21024">
                  <c:v>20:22:20</c:v>
                </c:pt>
                <c:pt idx="21025">
                  <c:v>20:22:21</c:v>
                </c:pt>
                <c:pt idx="21026">
                  <c:v>20:22:22</c:v>
                </c:pt>
                <c:pt idx="21027">
                  <c:v>20:22:23</c:v>
                </c:pt>
                <c:pt idx="21028">
                  <c:v>20:22:24</c:v>
                </c:pt>
                <c:pt idx="21029">
                  <c:v>20:22:25</c:v>
                </c:pt>
                <c:pt idx="21030">
                  <c:v>20:22:26</c:v>
                </c:pt>
                <c:pt idx="21031">
                  <c:v>20:22:27</c:v>
                </c:pt>
                <c:pt idx="21032">
                  <c:v>20:22:28</c:v>
                </c:pt>
                <c:pt idx="21033">
                  <c:v>20:22:29</c:v>
                </c:pt>
                <c:pt idx="21034">
                  <c:v>20:22:30</c:v>
                </c:pt>
                <c:pt idx="21035">
                  <c:v>20:22:31</c:v>
                </c:pt>
                <c:pt idx="21036">
                  <c:v>20:22:32</c:v>
                </c:pt>
                <c:pt idx="21037">
                  <c:v>20:22:33</c:v>
                </c:pt>
                <c:pt idx="21038">
                  <c:v>20:22:34</c:v>
                </c:pt>
                <c:pt idx="21039">
                  <c:v>20:22:35</c:v>
                </c:pt>
                <c:pt idx="21040">
                  <c:v>20:22:36</c:v>
                </c:pt>
                <c:pt idx="21041">
                  <c:v>20:22:37</c:v>
                </c:pt>
                <c:pt idx="21042">
                  <c:v>20:22:38</c:v>
                </c:pt>
                <c:pt idx="21043">
                  <c:v>20:22:39</c:v>
                </c:pt>
                <c:pt idx="21044">
                  <c:v>20:22:40</c:v>
                </c:pt>
                <c:pt idx="21045">
                  <c:v>20:22:41</c:v>
                </c:pt>
                <c:pt idx="21046">
                  <c:v>20:22:42</c:v>
                </c:pt>
                <c:pt idx="21047">
                  <c:v>20:22:43</c:v>
                </c:pt>
                <c:pt idx="21048">
                  <c:v>20:22:44</c:v>
                </c:pt>
                <c:pt idx="21049">
                  <c:v>20:22:45</c:v>
                </c:pt>
                <c:pt idx="21050">
                  <c:v>20:22:46</c:v>
                </c:pt>
                <c:pt idx="21051">
                  <c:v>20:22:47</c:v>
                </c:pt>
                <c:pt idx="21052">
                  <c:v>20:22:48</c:v>
                </c:pt>
                <c:pt idx="21053">
                  <c:v>20:22:49</c:v>
                </c:pt>
                <c:pt idx="21054">
                  <c:v>20:22:50</c:v>
                </c:pt>
                <c:pt idx="21055">
                  <c:v>20:22:51</c:v>
                </c:pt>
                <c:pt idx="21056">
                  <c:v>20:22:52</c:v>
                </c:pt>
                <c:pt idx="21057">
                  <c:v>20:22:53</c:v>
                </c:pt>
                <c:pt idx="21058">
                  <c:v>20:22:54</c:v>
                </c:pt>
                <c:pt idx="21059">
                  <c:v>20:22:55</c:v>
                </c:pt>
                <c:pt idx="21060">
                  <c:v>20:22:56</c:v>
                </c:pt>
                <c:pt idx="21061">
                  <c:v>20:22:57</c:v>
                </c:pt>
                <c:pt idx="21062">
                  <c:v>20:22:58</c:v>
                </c:pt>
                <c:pt idx="21063">
                  <c:v>20:22:59</c:v>
                </c:pt>
                <c:pt idx="21064">
                  <c:v>20:23:00</c:v>
                </c:pt>
                <c:pt idx="21065">
                  <c:v>20:23:01</c:v>
                </c:pt>
                <c:pt idx="21066">
                  <c:v>20:23:02</c:v>
                </c:pt>
                <c:pt idx="21067">
                  <c:v>20:23:03</c:v>
                </c:pt>
                <c:pt idx="21068">
                  <c:v>20:23:04</c:v>
                </c:pt>
                <c:pt idx="21069">
                  <c:v>20:23:05</c:v>
                </c:pt>
                <c:pt idx="21070">
                  <c:v>20:23:06</c:v>
                </c:pt>
                <c:pt idx="21071">
                  <c:v>20:23:07</c:v>
                </c:pt>
                <c:pt idx="21072">
                  <c:v>20:23:08</c:v>
                </c:pt>
                <c:pt idx="21073">
                  <c:v>20:23:09</c:v>
                </c:pt>
                <c:pt idx="21074">
                  <c:v>20:23:10</c:v>
                </c:pt>
                <c:pt idx="21075">
                  <c:v>20:23:11</c:v>
                </c:pt>
                <c:pt idx="21076">
                  <c:v>20:23:12</c:v>
                </c:pt>
                <c:pt idx="21077">
                  <c:v>20:23:13</c:v>
                </c:pt>
                <c:pt idx="21078">
                  <c:v>20:23:14</c:v>
                </c:pt>
                <c:pt idx="21079">
                  <c:v>20:23:15</c:v>
                </c:pt>
                <c:pt idx="21080">
                  <c:v>20:23:16</c:v>
                </c:pt>
                <c:pt idx="21081">
                  <c:v>20:23:17</c:v>
                </c:pt>
                <c:pt idx="21082">
                  <c:v>20:23:18</c:v>
                </c:pt>
                <c:pt idx="21083">
                  <c:v>20:23:19</c:v>
                </c:pt>
                <c:pt idx="21084">
                  <c:v>20:23:20</c:v>
                </c:pt>
                <c:pt idx="21085">
                  <c:v>20:23:21</c:v>
                </c:pt>
                <c:pt idx="21086">
                  <c:v>20:23:22</c:v>
                </c:pt>
                <c:pt idx="21087">
                  <c:v>20:23:23</c:v>
                </c:pt>
                <c:pt idx="21088">
                  <c:v>20:23:24</c:v>
                </c:pt>
                <c:pt idx="21089">
                  <c:v>20:23:25</c:v>
                </c:pt>
                <c:pt idx="21090">
                  <c:v>20:23:26</c:v>
                </c:pt>
                <c:pt idx="21091">
                  <c:v>20:23:27</c:v>
                </c:pt>
                <c:pt idx="21092">
                  <c:v>20:23:28</c:v>
                </c:pt>
                <c:pt idx="21093">
                  <c:v>20:23:29</c:v>
                </c:pt>
                <c:pt idx="21094">
                  <c:v>20:23:30</c:v>
                </c:pt>
                <c:pt idx="21095">
                  <c:v>20:23:31</c:v>
                </c:pt>
                <c:pt idx="21096">
                  <c:v>20:23:32</c:v>
                </c:pt>
                <c:pt idx="21097">
                  <c:v>20:23:33</c:v>
                </c:pt>
                <c:pt idx="21098">
                  <c:v>20:23:34</c:v>
                </c:pt>
                <c:pt idx="21099">
                  <c:v>20:23:35</c:v>
                </c:pt>
                <c:pt idx="21100">
                  <c:v>20:23:36</c:v>
                </c:pt>
                <c:pt idx="21101">
                  <c:v>20:23:37</c:v>
                </c:pt>
                <c:pt idx="21102">
                  <c:v>20:23:38</c:v>
                </c:pt>
                <c:pt idx="21103">
                  <c:v>20:23:39</c:v>
                </c:pt>
                <c:pt idx="21104">
                  <c:v>20:23:40</c:v>
                </c:pt>
                <c:pt idx="21105">
                  <c:v>20:23:41</c:v>
                </c:pt>
                <c:pt idx="21106">
                  <c:v>20:23:42</c:v>
                </c:pt>
                <c:pt idx="21107">
                  <c:v>20:23:43</c:v>
                </c:pt>
                <c:pt idx="21108">
                  <c:v>20:23:44</c:v>
                </c:pt>
                <c:pt idx="21109">
                  <c:v>20:23:45</c:v>
                </c:pt>
                <c:pt idx="21110">
                  <c:v>20:23:46</c:v>
                </c:pt>
                <c:pt idx="21111">
                  <c:v>20:23:47</c:v>
                </c:pt>
                <c:pt idx="21112">
                  <c:v>20:23:48</c:v>
                </c:pt>
                <c:pt idx="21113">
                  <c:v>20:23:49</c:v>
                </c:pt>
                <c:pt idx="21114">
                  <c:v>20:23:50</c:v>
                </c:pt>
                <c:pt idx="21115">
                  <c:v>20:23:51</c:v>
                </c:pt>
                <c:pt idx="21116">
                  <c:v>20:23:52</c:v>
                </c:pt>
                <c:pt idx="21117">
                  <c:v>20:23:53</c:v>
                </c:pt>
                <c:pt idx="21118">
                  <c:v>20:23:54</c:v>
                </c:pt>
                <c:pt idx="21119">
                  <c:v>20:23:55</c:v>
                </c:pt>
                <c:pt idx="21120">
                  <c:v>20:23:56</c:v>
                </c:pt>
                <c:pt idx="21121">
                  <c:v>20:23:57</c:v>
                </c:pt>
                <c:pt idx="21122">
                  <c:v>20:23:58</c:v>
                </c:pt>
                <c:pt idx="21123">
                  <c:v>20:23:59</c:v>
                </c:pt>
                <c:pt idx="21124">
                  <c:v>20:24:00</c:v>
                </c:pt>
                <c:pt idx="21125">
                  <c:v>20:24:01</c:v>
                </c:pt>
                <c:pt idx="21126">
                  <c:v>20:24:02</c:v>
                </c:pt>
                <c:pt idx="21127">
                  <c:v>20:24:03</c:v>
                </c:pt>
                <c:pt idx="21128">
                  <c:v>20:24:04</c:v>
                </c:pt>
                <c:pt idx="21129">
                  <c:v>20:24:05</c:v>
                </c:pt>
                <c:pt idx="21130">
                  <c:v>20:24:06</c:v>
                </c:pt>
                <c:pt idx="21131">
                  <c:v>20:24:07</c:v>
                </c:pt>
                <c:pt idx="21132">
                  <c:v>20:24:08</c:v>
                </c:pt>
                <c:pt idx="21133">
                  <c:v>20:24:09</c:v>
                </c:pt>
                <c:pt idx="21134">
                  <c:v>20:24:10</c:v>
                </c:pt>
                <c:pt idx="21135">
                  <c:v>20:24:11</c:v>
                </c:pt>
                <c:pt idx="21136">
                  <c:v>20:24:12</c:v>
                </c:pt>
                <c:pt idx="21137">
                  <c:v>20:24:13</c:v>
                </c:pt>
                <c:pt idx="21138">
                  <c:v>20:24:14</c:v>
                </c:pt>
                <c:pt idx="21139">
                  <c:v>20:24:15</c:v>
                </c:pt>
                <c:pt idx="21140">
                  <c:v>20:24:16</c:v>
                </c:pt>
                <c:pt idx="21141">
                  <c:v>20:24:17</c:v>
                </c:pt>
                <c:pt idx="21142">
                  <c:v>20:24:18</c:v>
                </c:pt>
                <c:pt idx="21143">
                  <c:v>20:24:19</c:v>
                </c:pt>
                <c:pt idx="21144">
                  <c:v>20:24:20</c:v>
                </c:pt>
                <c:pt idx="21145">
                  <c:v>20:24:21</c:v>
                </c:pt>
                <c:pt idx="21146">
                  <c:v>20:24:22</c:v>
                </c:pt>
                <c:pt idx="21147">
                  <c:v>20:24:23</c:v>
                </c:pt>
                <c:pt idx="21148">
                  <c:v>20:24:24</c:v>
                </c:pt>
                <c:pt idx="21149">
                  <c:v>20:24:25</c:v>
                </c:pt>
                <c:pt idx="21150">
                  <c:v>20:24:26</c:v>
                </c:pt>
                <c:pt idx="21151">
                  <c:v>20:24:27</c:v>
                </c:pt>
                <c:pt idx="21152">
                  <c:v>20:24:28</c:v>
                </c:pt>
                <c:pt idx="21153">
                  <c:v>20:24:29</c:v>
                </c:pt>
                <c:pt idx="21154">
                  <c:v>20:24:30</c:v>
                </c:pt>
                <c:pt idx="21155">
                  <c:v>20:24:31</c:v>
                </c:pt>
                <c:pt idx="21156">
                  <c:v>20:24:32</c:v>
                </c:pt>
                <c:pt idx="21157">
                  <c:v>20:24:33</c:v>
                </c:pt>
                <c:pt idx="21158">
                  <c:v>20:24:34</c:v>
                </c:pt>
                <c:pt idx="21159">
                  <c:v>20:24:35</c:v>
                </c:pt>
                <c:pt idx="21160">
                  <c:v>20:24:36</c:v>
                </c:pt>
                <c:pt idx="21161">
                  <c:v>20:24:37</c:v>
                </c:pt>
                <c:pt idx="21162">
                  <c:v>20:24:38</c:v>
                </c:pt>
                <c:pt idx="21163">
                  <c:v>20:24:39</c:v>
                </c:pt>
                <c:pt idx="21164">
                  <c:v>20:24:40</c:v>
                </c:pt>
                <c:pt idx="21165">
                  <c:v>20:24:41</c:v>
                </c:pt>
                <c:pt idx="21166">
                  <c:v>20:24:42</c:v>
                </c:pt>
                <c:pt idx="21167">
                  <c:v>20:24:43</c:v>
                </c:pt>
                <c:pt idx="21168">
                  <c:v>20:24:44</c:v>
                </c:pt>
                <c:pt idx="21169">
                  <c:v>20:24:45</c:v>
                </c:pt>
                <c:pt idx="21170">
                  <c:v>20:24:46</c:v>
                </c:pt>
                <c:pt idx="21171">
                  <c:v>20:24:47</c:v>
                </c:pt>
                <c:pt idx="21172">
                  <c:v>20:24:48</c:v>
                </c:pt>
                <c:pt idx="21173">
                  <c:v>20:24:49</c:v>
                </c:pt>
                <c:pt idx="21174">
                  <c:v>20:24:50</c:v>
                </c:pt>
                <c:pt idx="21175">
                  <c:v>20:24:51</c:v>
                </c:pt>
                <c:pt idx="21176">
                  <c:v>20:24:52</c:v>
                </c:pt>
                <c:pt idx="21177">
                  <c:v>20:24:53</c:v>
                </c:pt>
                <c:pt idx="21178">
                  <c:v>20:24:54</c:v>
                </c:pt>
                <c:pt idx="21179">
                  <c:v>20:24:55</c:v>
                </c:pt>
                <c:pt idx="21180">
                  <c:v>20:24:56</c:v>
                </c:pt>
                <c:pt idx="21181">
                  <c:v>20:24:57</c:v>
                </c:pt>
                <c:pt idx="21182">
                  <c:v>20:24:58</c:v>
                </c:pt>
                <c:pt idx="21183">
                  <c:v>20:24:59</c:v>
                </c:pt>
                <c:pt idx="21184">
                  <c:v>20:25:00</c:v>
                </c:pt>
                <c:pt idx="21185">
                  <c:v>20:25:01</c:v>
                </c:pt>
                <c:pt idx="21186">
                  <c:v>20:25:02</c:v>
                </c:pt>
                <c:pt idx="21187">
                  <c:v>20:25:03</c:v>
                </c:pt>
                <c:pt idx="21188">
                  <c:v>20:25:04</c:v>
                </c:pt>
                <c:pt idx="21189">
                  <c:v>20:25:05</c:v>
                </c:pt>
                <c:pt idx="21190">
                  <c:v>20:25:06</c:v>
                </c:pt>
                <c:pt idx="21191">
                  <c:v>20:25:07</c:v>
                </c:pt>
                <c:pt idx="21192">
                  <c:v>20:25:08</c:v>
                </c:pt>
                <c:pt idx="21193">
                  <c:v>20:25:09</c:v>
                </c:pt>
                <c:pt idx="21194">
                  <c:v>20:25:10</c:v>
                </c:pt>
                <c:pt idx="21195">
                  <c:v>20:25:11</c:v>
                </c:pt>
                <c:pt idx="21196">
                  <c:v>20:25:12</c:v>
                </c:pt>
                <c:pt idx="21197">
                  <c:v>20:25:13</c:v>
                </c:pt>
                <c:pt idx="21198">
                  <c:v>20:25:14</c:v>
                </c:pt>
                <c:pt idx="21199">
                  <c:v>20:25:15</c:v>
                </c:pt>
                <c:pt idx="21200">
                  <c:v>20:25:16</c:v>
                </c:pt>
                <c:pt idx="21201">
                  <c:v>20:25:17</c:v>
                </c:pt>
                <c:pt idx="21202">
                  <c:v>20:25:18</c:v>
                </c:pt>
                <c:pt idx="21203">
                  <c:v>20:25:19</c:v>
                </c:pt>
                <c:pt idx="21204">
                  <c:v>20:25:20</c:v>
                </c:pt>
                <c:pt idx="21205">
                  <c:v>20:25:21</c:v>
                </c:pt>
                <c:pt idx="21206">
                  <c:v>20:25:22</c:v>
                </c:pt>
                <c:pt idx="21207">
                  <c:v>20:25:23</c:v>
                </c:pt>
                <c:pt idx="21208">
                  <c:v>20:25:24</c:v>
                </c:pt>
                <c:pt idx="21209">
                  <c:v>20:25:25</c:v>
                </c:pt>
                <c:pt idx="21210">
                  <c:v>20:25:26</c:v>
                </c:pt>
                <c:pt idx="21211">
                  <c:v>20:25:27</c:v>
                </c:pt>
                <c:pt idx="21212">
                  <c:v>20:25:28</c:v>
                </c:pt>
                <c:pt idx="21213">
                  <c:v>20:25:29</c:v>
                </c:pt>
                <c:pt idx="21214">
                  <c:v>20:25:30</c:v>
                </c:pt>
                <c:pt idx="21215">
                  <c:v>20:25:31</c:v>
                </c:pt>
                <c:pt idx="21216">
                  <c:v>20:25:32</c:v>
                </c:pt>
                <c:pt idx="21217">
                  <c:v>20:25:33</c:v>
                </c:pt>
                <c:pt idx="21218">
                  <c:v>20:25:34</c:v>
                </c:pt>
                <c:pt idx="21219">
                  <c:v>20:25:35</c:v>
                </c:pt>
                <c:pt idx="21220">
                  <c:v>20:25:36</c:v>
                </c:pt>
                <c:pt idx="21221">
                  <c:v>20:25:37</c:v>
                </c:pt>
                <c:pt idx="21222">
                  <c:v>20:25:38</c:v>
                </c:pt>
                <c:pt idx="21223">
                  <c:v>20:25:39</c:v>
                </c:pt>
                <c:pt idx="21224">
                  <c:v>20:25:40</c:v>
                </c:pt>
                <c:pt idx="21225">
                  <c:v>20:25:41</c:v>
                </c:pt>
                <c:pt idx="21226">
                  <c:v>20:25:42</c:v>
                </c:pt>
                <c:pt idx="21227">
                  <c:v>20:25:43</c:v>
                </c:pt>
                <c:pt idx="21228">
                  <c:v>20:25:44</c:v>
                </c:pt>
                <c:pt idx="21229">
                  <c:v>20:25:45</c:v>
                </c:pt>
                <c:pt idx="21230">
                  <c:v>20:25:46</c:v>
                </c:pt>
                <c:pt idx="21231">
                  <c:v>20:25:47</c:v>
                </c:pt>
                <c:pt idx="21232">
                  <c:v>20:25:48</c:v>
                </c:pt>
                <c:pt idx="21233">
                  <c:v>20:25:49</c:v>
                </c:pt>
                <c:pt idx="21234">
                  <c:v>20:25:50</c:v>
                </c:pt>
                <c:pt idx="21235">
                  <c:v>20:25:51</c:v>
                </c:pt>
                <c:pt idx="21236">
                  <c:v>20:25:52</c:v>
                </c:pt>
                <c:pt idx="21237">
                  <c:v>20:25:53</c:v>
                </c:pt>
                <c:pt idx="21238">
                  <c:v>20:25:54</c:v>
                </c:pt>
                <c:pt idx="21239">
                  <c:v>20:25:55</c:v>
                </c:pt>
                <c:pt idx="21240">
                  <c:v>20:25:56</c:v>
                </c:pt>
                <c:pt idx="21241">
                  <c:v>20:25:57</c:v>
                </c:pt>
                <c:pt idx="21242">
                  <c:v>20:25:58</c:v>
                </c:pt>
                <c:pt idx="21243">
                  <c:v>20:25:59</c:v>
                </c:pt>
                <c:pt idx="21244">
                  <c:v>20:26:00</c:v>
                </c:pt>
                <c:pt idx="21245">
                  <c:v>20:26:01</c:v>
                </c:pt>
                <c:pt idx="21246">
                  <c:v>20:26:02</c:v>
                </c:pt>
                <c:pt idx="21247">
                  <c:v>20:26:03</c:v>
                </c:pt>
                <c:pt idx="21248">
                  <c:v>20:26:04</c:v>
                </c:pt>
                <c:pt idx="21249">
                  <c:v>20:26:05</c:v>
                </c:pt>
                <c:pt idx="21250">
                  <c:v>20:26:06</c:v>
                </c:pt>
                <c:pt idx="21251">
                  <c:v>20:26:07</c:v>
                </c:pt>
                <c:pt idx="21252">
                  <c:v>20:26:08</c:v>
                </c:pt>
                <c:pt idx="21253">
                  <c:v>20:26:09</c:v>
                </c:pt>
                <c:pt idx="21254">
                  <c:v>20:26:10</c:v>
                </c:pt>
                <c:pt idx="21255">
                  <c:v>20:26:11</c:v>
                </c:pt>
                <c:pt idx="21256">
                  <c:v>20:26:12</c:v>
                </c:pt>
                <c:pt idx="21257">
                  <c:v>20:26:13</c:v>
                </c:pt>
                <c:pt idx="21258">
                  <c:v>20:26:14</c:v>
                </c:pt>
                <c:pt idx="21259">
                  <c:v>20:26:15</c:v>
                </c:pt>
                <c:pt idx="21260">
                  <c:v>20:26:16</c:v>
                </c:pt>
                <c:pt idx="21261">
                  <c:v>20:26:17</c:v>
                </c:pt>
                <c:pt idx="21262">
                  <c:v>20:26:18</c:v>
                </c:pt>
                <c:pt idx="21263">
                  <c:v>20:26:19</c:v>
                </c:pt>
                <c:pt idx="21264">
                  <c:v>20:26:20</c:v>
                </c:pt>
                <c:pt idx="21265">
                  <c:v>20:26:21</c:v>
                </c:pt>
                <c:pt idx="21266">
                  <c:v>20:26:22</c:v>
                </c:pt>
                <c:pt idx="21267">
                  <c:v>20:26:23</c:v>
                </c:pt>
                <c:pt idx="21268">
                  <c:v>20:26:24</c:v>
                </c:pt>
                <c:pt idx="21269">
                  <c:v>20:26:25</c:v>
                </c:pt>
                <c:pt idx="21270">
                  <c:v>20:26:26</c:v>
                </c:pt>
                <c:pt idx="21271">
                  <c:v>20:26:27</c:v>
                </c:pt>
                <c:pt idx="21272">
                  <c:v>20:26:28</c:v>
                </c:pt>
                <c:pt idx="21273">
                  <c:v>20:26:29</c:v>
                </c:pt>
                <c:pt idx="21274">
                  <c:v>20:26:30</c:v>
                </c:pt>
                <c:pt idx="21275">
                  <c:v>20:26:31</c:v>
                </c:pt>
                <c:pt idx="21276">
                  <c:v>20:26:32</c:v>
                </c:pt>
                <c:pt idx="21277">
                  <c:v>20:26:33</c:v>
                </c:pt>
                <c:pt idx="21278">
                  <c:v>20:26:34</c:v>
                </c:pt>
                <c:pt idx="21279">
                  <c:v>20:26:35</c:v>
                </c:pt>
                <c:pt idx="21280">
                  <c:v>20:26:36</c:v>
                </c:pt>
                <c:pt idx="21281">
                  <c:v>20:26:37</c:v>
                </c:pt>
                <c:pt idx="21282">
                  <c:v>20:26:38</c:v>
                </c:pt>
                <c:pt idx="21283">
                  <c:v>20:26:39</c:v>
                </c:pt>
                <c:pt idx="21284">
                  <c:v>20:26:40</c:v>
                </c:pt>
                <c:pt idx="21285">
                  <c:v>20:26:41</c:v>
                </c:pt>
                <c:pt idx="21286">
                  <c:v>20:26:42</c:v>
                </c:pt>
                <c:pt idx="21287">
                  <c:v>20:26:43</c:v>
                </c:pt>
                <c:pt idx="21288">
                  <c:v>20:26:44</c:v>
                </c:pt>
                <c:pt idx="21289">
                  <c:v>20:26:45</c:v>
                </c:pt>
                <c:pt idx="21290">
                  <c:v>20:26:46</c:v>
                </c:pt>
                <c:pt idx="21291">
                  <c:v>20:26:47</c:v>
                </c:pt>
                <c:pt idx="21292">
                  <c:v>20:26:48</c:v>
                </c:pt>
                <c:pt idx="21293">
                  <c:v>20:26:49</c:v>
                </c:pt>
                <c:pt idx="21294">
                  <c:v>20:26:50</c:v>
                </c:pt>
                <c:pt idx="21295">
                  <c:v>20:26:51</c:v>
                </c:pt>
                <c:pt idx="21296">
                  <c:v>20:26:52</c:v>
                </c:pt>
                <c:pt idx="21297">
                  <c:v>20:26:53</c:v>
                </c:pt>
                <c:pt idx="21298">
                  <c:v>20:26:54</c:v>
                </c:pt>
                <c:pt idx="21299">
                  <c:v>20:26:55</c:v>
                </c:pt>
                <c:pt idx="21300">
                  <c:v>20:26:56</c:v>
                </c:pt>
                <c:pt idx="21301">
                  <c:v>20:26:57</c:v>
                </c:pt>
                <c:pt idx="21302">
                  <c:v>20:26:58</c:v>
                </c:pt>
                <c:pt idx="21303">
                  <c:v>20:26:59</c:v>
                </c:pt>
                <c:pt idx="21304">
                  <c:v>20:27:00</c:v>
                </c:pt>
                <c:pt idx="21305">
                  <c:v>20:27:01</c:v>
                </c:pt>
                <c:pt idx="21306">
                  <c:v>20:27:02</c:v>
                </c:pt>
                <c:pt idx="21307">
                  <c:v>20:27:03</c:v>
                </c:pt>
                <c:pt idx="21308">
                  <c:v>20:27:04</c:v>
                </c:pt>
                <c:pt idx="21309">
                  <c:v>20:27:05</c:v>
                </c:pt>
                <c:pt idx="21310">
                  <c:v>20:27:06</c:v>
                </c:pt>
                <c:pt idx="21311">
                  <c:v>20:27:07</c:v>
                </c:pt>
                <c:pt idx="21312">
                  <c:v>20:27:08</c:v>
                </c:pt>
                <c:pt idx="21313">
                  <c:v>20:27:09</c:v>
                </c:pt>
                <c:pt idx="21314">
                  <c:v>20:27:10</c:v>
                </c:pt>
                <c:pt idx="21315">
                  <c:v>20:27:11</c:v>
                </c:pt>
                <c:pt idx="21316">
                  <c:v>20:27:12</c:v>
                </c:pt>
                <c:pt idx="21317">
                  <c:v>20:27:13</c:v>
                </c:pt>
                <c:pt idx="21318">
                  <c:v>20:27:14</c:v>
                </c:pt>
                <c:pt idx="21319">
                  <c:v>20:27:15</c:v>
                </c:pt>
                <c:pt idx="21320">
                  <c:v>20:27:16</c:v>
                </c:pt>
                <c:pt idx="21321">
                  <c:v>20:27:17</c:v>
                </c:pt>
                <c:pt idx="21322">
                  <c:v>20:27:18</c:v>
                </c:pt>
                <c:pt idx="21323">
                  <c:v>20:27:19</c:v>
                </c:pt>
                <c:pt idx="21324">
                  <c:v>20:27:20</c:v>
                </c:pt>
                <c:pt idx="21325">
                  <c:v>20:27:21</c:v>
                </c:pt>
                <c:pt idx="21326">
                  <c:v>20:27:22</c:v>
                </c:pt>
                <c:pt idx="21327">
                  <c:v>20:27:23</c:v>
                </c:pt>
                <c:pt idx="21328">
                  <c:v>20:27:24</c:v>
                </c:pt>
                <c:pt idx="21329">
                  <c:v>20:27:25</c:v>
                </c:pt>
                <c:pt idx="21330">
                  <c:v>20:27:26</c:v>
                </c:pt>
                <c:pt idx="21331">
                  <c:v>20:27:27</c:v>
                </c:pt>
                <c:pt idx="21332">
                  <c:v>20:27:28</c:v>
                </c:pt>
                <c:pt idx="21333">
                  <c:v>20:27:29</c:v>
                </c:pt>
                <c:pt idx="21334">
                  <c:v>20:27:30</c:v>
                </c:pt>
                <c:pt idx="21335">
                  <c:v>20:27:31</c:v>
                </c:pt>
                <c:pt idx="21336">
                  <c:v>20:27:32</c:v>
                </c:pt>
                <c:pt idx="21337">
                  <c:v>20:27:33</c:v>
                </c:pt>
                <c:pt idx="21338">
                  <c:v>20:27:34</c:v>
                </c:pt>
                <c:pt idx="21339">
                  <c:v>20:27:35</c:v>
                </c:pt>
                <c:pt idx="21340">
                  <c:v>20:27:36</c:v>
                </c:pt>
                <c:pt idx="21341">
                  <c:v>20:27:37</c:v>
                </c:pt>
                <c:pt idx="21342">
                  <c:v>20:27:38</c:v>
                </c:pt>
                <c:pt idx="21343">
                  <c:v>20:27:39</c:v>
                </c:pt>
                <c:pt idx="21344">
                  <c:v>20:27:40</c:v>
                </c:pt>
                <c:pt idx="21345">
                  <c:v>20:27:41</c:v>
                </c:pt>
                <c:pt idx="21346">
                  <c:v>20:27:42</c:v>
                </c:pt>
                <c:pt idx="21347">
                  <c:v>20:27:43</c:v>
                </c:pt>
                <c:pt idx="21348">
                  <c:v>20:27:44</c:v>
                </c:pt>
                <c:pt idx="21349">
                  <c:v>20:27:45</c:v>
                </c:pt>
                <c:pt idx="21350">
                  <c:v>20:27:46</c:v>
                </c:pt>
                <c:pt idx="21351">
                  <c:v>20:27:47</c:v>
                </c:pt>
                <c:pt idx="21352">
                  <c:v>20:27:48</c:v>
                </c:pt>
                <c:pt idx="21353">
                  <c:v>20:27:49</c:v>
                </c:pt>
                <c:pt idx="21354">
                  <c:v>20:27:50</c:v>
                </c:pt>
                <c:pt idx="21355">
                  <c:v>20:27:51</c:v>
                </c:pt>
                <c:pt idx="21356">
                  <c:v>20:27:52</c:v>
                </c:pt>
                <c:pt idx="21357">
                  <c:v>20:27:53</c:v>
                </c:pt>
                <c:pt idx="21358">
                  <c:v>20:27:54</c:v>
                </c:pt>
                <c:pt idx="21359">
                  <c:v>20:27:55</c:v>
                </c:pt>
                <c:pt idx="21360">
                  <c:v>20:27:56</c:v>
                </c:pt>
                <c:pt idx="21361">
                  <c:v>20:27:57</c:v>
                </c:pt>
                <c:pt idx="21362">
                  <c:v>20:27:58</c:v>
                </c:pt>
                <c:pt idx="21363">
                  <c:v>20:27:59</c:v>
                </c:pt>
                <c:pt idx="21364">
                  <c:v>20:28:00</c:v>
                </c:pt>
                <c:pt idx="21365">
                  <c:v>20:28:01</c:v>
                </c:pt>
                <c:pt idx="21366">
                  <c:v>20:28:02</c:v>
                </c:pt>
                <c:pt idx="21367">
                  <c:v>20:28:03</c:v>
                </c:pt>
                <c:pt idx="21368">
                  <c:v>20:28:04</c:v>
                </c:pt>
                <c:pt idx="21369">
                  <c:v>20:28:05</c:v>
                </c:pt>
                <c:pt idx="21370">
                  <c:v>20:28:06</c:v>
                </c:pt>
                <c:pt idx="21371">
                  <c:v>20:28:07</c:v>
                </c:pt>
                <c:pt idx="21372">
                  <c:v>20:28:08</c:v>
                </c:pt>
                <c:pt idx="21373">
                  <c:v>20:28:09</c:v>
                </c:pt>
                <c:pt idx="21374">
                  <c:v>20:28:10</c:v>
                </c:pt>
                <c:pt idx="21375">
                  <c:v>20:28:11</c:v>
                </c:pt>
                <c:pt idx="21376">
                  <c:v>20:28:12</c:v>
                </c:pt>
                <c:pt idx="21377">
                  <c:v>20:28:13</c:v>
                </c:pt>
                <c:pt idx="21378">
                  <c:v>20:28:14</c:v>
                </c:pt>
                <c:pt idx="21379">
                  <c:v>20:28:15</c:v>
                </c:pt>
                <c:pt idx="21380">
                  <c:v>20:28:16</c:v>
                </c:pt>
                <c:pt idx="21381">
                  <c:v>20:28:17</c:v>
                </c:pt>
                <c:pt idx="21382">
                  <c:v>20:28:18</c:v>
                </c:pt>
                <c:pt idx="21383">
                  <c:v>20:28:19</c:v>
                </c:pt>
                <c:pt idx="21384">
                  <c:v>20:28:20</c:v>
                </c:pt>
                <c:pt idx="21385">
                  <c:v>20:28:21</c:v>
                </c:pt>
                <c:pt idx="21386">
                  <c:v>20:28:22</c:v>
                </c:pt>
                <c:pt idx="21387">
                  <c:v>20:28:23</c:v>
                </c:pt>
                <c:pt idx="21388">
                  <c:v>20:28:24</c:v>
                </c:pt>
                <c:pt idx="21389">
                  <c:v>20:28:25</c:v>
                </c:pt>
                <c:pt idx="21390">
                  <c:v>20:28:26</c:v>
                </c:pt>
                <c:pt idx="21391">
                  <c:v>20:28:27</c:v>
                </c:pt>
                <c:pt idx="21392">
                  <c:v>20:28:28</c:v>
                </c:pt>
                <c:pt idx="21393">
                  <c:v>20:28:29</c:v>
                </c:pt>
                <c:pt idx="21394">
                  <c:v>20:28:30</c:v>
                </c:pt>
                <c:pt idx="21395">
                  <c:v>20:28:31</c:v>
                </c:pt>
                <c:pt idx="21396">
                  <c:v>20:28:32</c:v>
                </c:pt>
                <c:pt idx="21397">
                  <c:v>20:28:33</c:v>
                </c:pt>
                <c:pt idx="21398">
                  <c:v>20:28:34</c:v>
                </c:pt>
                <c:pt idx="21399">
                  <c:v>20:28:35</c:v>
                </c:pt>
                <c:pt idx="21400">
                  <c:v>20:28:36</c:v>
                </c:pt>
                <c:pt idx="21401">
                  <c:v>20:28:37</c:v>
                </c:pt>
                <c:pt idx="21402">
                  <c:v>20:28:38</c:v>
                </c:pt>
                <c:pt idx="21403">
                  <c:v>20:28:39</c:v>
                </c:pt>
                <c:pt idx="21404">
                  <c:v>20:28:40</c:v>
                </c:pt>
                <c:pt idx="21405">
                  <c:v>20:28:41</c:v>
                </c:pt>
                <c:pt idx="21406">
                  <c:v>20:28:42</c:v>
                </c:pt>
                <c:pt idx="21407">
                  <c:v>20:28:43</c:v>
                </c:pt>
                <c:pt idx="21408">
                  <c:v>20:28:44</c:v>
                </c:pt>
                <c:pt idx="21409">
                  <c:v>20:28:45</c:v>
                </c:pt>
                <c:pt idx="21410">
                  <c:v>20:28:46</c:v>
                </c:pt>
                <c:pt idx="21411">
                  <c:v>20:28:47</c:v>
                </c:pt>
                <c:pt idx="21412">
                  <c:v>20:28:48</c:v>
                </c:pt>
                <c:pt idx="21413">
                  <c:v>20:28:49</c:v>
                </c:pt>
                <c:pt idx="21414">
                  <c:v>20:28:50</c:v>
                </c:pt>
                <c:pt idx="21415">
                  <c:v>20:28:51</c:v>
                </c:pt>
                <c:pt idx="21416">
                  <c:v>20:28:52</c:v>
                </c:pt>
                <c:pt idx="21417">
                  <c:v>20:28:53</c:v>
                </c:pt>
                <c:pt idx="21418">
                  <c:v>20:28:54</c:v>
                </c:pt>
                <c:pt idx="21419">
                  <c:v>20:28:55</c:v>
                </c:pt>
                <c:pt idx="21420">
                  <c:v>20:28:56</c:v>
                </c:pt>
                <c:pt idx="21421">
                  <c:v>20:28:57</c:v>
                </c:pt>
                <c:pt idx="21422">
                  <c:v>20:28:58</c:v>
                </c:pt>
                <c:pt idx="21423">
                  <c:v>20:28:59</c:v>
                </c:pt>
                <c:pt idx="21424">
                  <c:v>20:29:00</c:v>
                </c:pt>
                <c:pt idx="21425">
                  <c:v>20:29:01</c:v>
                </c:pt>
                <c:pt idx="21426">
                  <c:v>20:29:02</c:v>
                </c:pt>
                <c:pt idx="21427">
                  <c:v>20:29:03</c:v>
                </c:pt>
                <c:pt idx="21428">
                  <c:v>20:29:04</c:v>
                </c:pt>
                <c:pt idx="21429">
                  <c:v>20:29:05</c:v>
                </c:pt>
                <c:pt idx="21430">
                  <c:v>20:29:06</c:v>
                </c:pt>
                <c:pt idx="21431">
                  <c:v>20:29:07</c:v>
                </c:pt>
                <c:pt idx="21432">
                  <c:v>20:29:08</c:v>
                </c:pt>
                <c:pt idx="21433">
                  <c:v>20:29:09</c:v>
                </c:pt>
                <c:pt idx="21434">
                  <c:v>20:29:10</c:v>
                </c:pt>
                <c:pt idx="21435">
                  <c:v>20:29:11</c:v>
                </c:pt>
                <c:pt idx="21436">
                  <c:v>20:29:12</c:v>
                </c:pt>
                <c:pt idx="21437">
                  <c:v>20:29:13</c:v>
                </c:pt>
                <c:pt idx="21438">
                  <c:v>20:29:14</c:v>
                </c:pt>
                <c:pt idx="21439">
                  <c:v>20:29:15</c:v>
                </c:pt>
                <c:pt idx="21440">
                  <c:v>20:29:16</c:v>
                </c:pt>
                <c:pt idx="21441">
                  <c:v>20:29:17</c:v>
                </c:pt>
                <c:pt idx="21442">
                  <c:v>20:29:18</c:v>
                </c:pt>
                <c:pt idx="21443">
                  <c:v>20:29:19</c:v>
                </c:pt>
                <c:pt idx="21444">
                  <c:v>20:29:20</c:v>
                </c:pt>
                <c:pt idx="21445">
                  <c:v>20:29:21</c:v>
                </c:pt>
                <c:pt idx="21446">
                  <c:v>20:29:22</c:v>
                </c:pt>
                <c:pt idx="21447">
                  <c:v>20:29:23</c:v>
                </c:pt>
                <c:pt idx="21448">
                  <c:v>20:29:24</c:v>
                </c:pt>
                <c:pt idx="21449">
                  <c:v>20:29:25</c:v>
                </c:pt>
                <c:pt idx="21450">
                  <c:v>20:29:26</c:v>
                </c:pt>
                <c:pt idx="21451">
                  <c:v>20:29:27</c:v>
                </c:pt>
                <c:pt idx="21452">
                  <c:v>20:29:28</c:v>
                </c:pt>
                <c:pt idx="21453">
                  <c:v>20:29:29</c:v>
                </c:pt>
                <c:pt idx="21454">
                  <c:v>20:29:30</c:v>
                </c:pt>
                <c:pt idx="21455">
                  <c:v>20:29:31</c:v>
                </c:pt>
                <c:pt idx="21456">
                  <c:v>20:29:32</c:v>
                </c:pt>
                <c:pt idx="21457">
                  <c:v>20:29:33</c:v>
                </c:pt>
                <c:pt idx="21458">
                  <c:v>20:29:34</c:v>
                </c:pt>
                <c:pt idx="21459">
                  <c:v>20:29:35</c:v>
                </c:pt>
                <c:pt idx="21460">
                  <c:v>20:29:36</c:v>
                </c:pt>
                <c:pt idx="21461">
                  <c:v>20:29:37</c:v>
                </c:pt>
                <c:pt idx="21462">
                  <c:v>20:29:38</c:v>
                </c:pt>
                <c:pt idx="21463">
                  <c:v>20:29:39</c:v>
                </c:pt>
                <c:pt idx="21464">
                  <c:v>20:29:40</c:v>
                </c:pt>
                <c:pt idx="21465">
                  <c:v>20:29:41</c:v>
                </c:pt>
                <c:pt idx="21466">
                  <c:v>20:29:42</c:v>
                </c:pt>
                <c:pt idx="21467">
                  <c:v>20:29:43</c:v>
                </c:pt>
                <c:pt idx="21468">
                  <c:v>20:29:44</c:v>
                </c:pt>
                <c:pt idx="21469">
                  <c:v>20:29:45</c:v>
                </c:pt>
                <c:pt idx="21470">
                  <c:v>20:29:46</c:v>
                </c:pt>
                <c:pt idx="21471">
                  <c:v>20:29:47</c:v>
                </c:pt>
                <c:pt idx="21472">
                  <c:v>20:29:48</c:v>
                </c:pt>
                <c:pt idx="21473">
                  <c:v>20:29:49</c:v>
                </c:pt>
                <c:pt idx="21474">
                  <c:v>20:29:50</c:v>
                </c:pt>
                <c:pt idx="21475">
                  <c:v>20:29:51</c:v>
                </c:pt>
                <c:pt idx="21476">
                  <c:v>20:29:52</c:v>
                </c:pt>
                <c:pt idx="21477">
                  <c:v>20:29:53</c:v>
                </c:pt>
                <c:pt idx="21478">
                  <c:v>20:29:54</c:v>
                </c:pt>
                <c:pt idx="21479">
                  <c:v>20:29:55</c:v>
                </c:pt>
                <c:pt idx="21480">
                  <c:v>20:29:56</c:v>
                </c:pt>
                <c:pt idx="21481">
                  <c:v>20:29:57</c:v>
                </c:pt>
                <c:pt idx="21482">
                  <c:v>20:29:58</c:v>
                </c:pt>
                <c:pt idx="21483">
                  <c:v>20:29:59</c:v>
                </c:pt>
                <c:pt idx="21484">
                  <c:v>20:30:00</c:v>
                </c:pt>
                <c:pt idx="21485">
                  <c:v>20:30:01</c:v>
                </c:pt>
                <c:pt idx="21486">
                  <c:v>20:30:02</c:v>
                </c:pt>
                <c:pt idx="21487">
                  <c:v>20:30:03</c:v>
                </c:pt>
                <c:pt idx="21488">
                  <c:v>20:30:04</c:v>
                </c:pt>
                <c:pt idx="21489">
                  <c:v>20:30:05</c:v>
                </c:pt>
                <c:pt idx="21490">
                  <c:v>20:30:06</c:v>
                </c:pt>
                <c:pt idx="21491">
                  <c:v>20:30:07</c:v>
                </c:pt>
                <c:pt idx="21492">
                  <c:v>20:30:08</c:v>
                </c:pt>
                <c:pt idx="21493">
                  <c:v>20:30:09</c:v>
                </c:pt>
                <c:pt idx="21494">
                  <c:v>20:30:10</c:v>
                </c:pt>
                <c:pt idx="21495">
                  <c:v>20:30:11</c:v>
                </c:pt>
                <c:pt idx="21496">
                  <c:v>20:30:12</c:v>
                </c:pt>
                <c:pt idx="21497">
                  <c:v>20:30:13</c:v>
                </c:pt>
                <c:pt idx="21498">
                  <c:v>20:30:14</c:v>
                </c:pt>
                <c:pt idx="21499">
                  <c:v>20:30:15</c:v>
                </c:pt>
                <c:pt idx="21500">
                  <c:v>20:30:16</c:v>
                </c:pt>
                <c:pt idx="21501">
                  <c:v>20:30:17</c:v>
                </c:pt>
                <c:pt idx="21502">
                  <c:v>20:30:18</c:v>
                </c:pt>
                <c:pt idx="21503">
                  <c:v>20:30:19</c:v>
                </c:pt>
                <c:pt idx="21504">
                  <c:v>20:30:20</c:v>
                </c:pt>
                <c:pt idx="21505">
                  <c:v>20:30:21</c:v>
                </c:pt>
                <c:pt idx="21506">
                  <c:v>20:30:22</c:v>
                </c:pt>
                <c:pt idx="21507">
                  <c:v>20:30:23</c:v>
                </c:pt>
                <c:pt idx="21508">
                  <c:v>20:30:24</c:v>
                </c:pt>
                <c:pt idx="21509">
                  <c:v>20:30:25</c:v>
                </c:pt>
                <c:pt idx="21510">
                  <c:v>20:30:26</c:v>
                </c:pt>
                <c:pt idx="21511">
                  <c:v>20:30:27</c:v>
                </c:pt>
                <c:pt idx="21512">
                  <c:v>20:30:28</c:v>
                </c:pt>
                <c:pt idx="21513">
                  <c:v>20:30:29</c:v>
                </c:pt>
                <c:pt idx="21514">
                  <c:v>20:30:30</c:v>
                </c:pt>
                <c:pt idx="21515">
                  <c:v>20:30:31</c:v>
                </c:pt>
                <c:pt idx="21516">
                  <c:v>20:30:32</c:v>
                </c:pt>
                <c:pt idx="21517">
                  <c:v>20:30:33</c:v>
                </c:pt>
                <c:pt idx="21518">
                  <c:v>20:30:34</c:v>
                </c:pt>
                <c:pt idx="21519">
                  <c:v>20:30:35</c:v>
                </c:pt>
                <c:pt idx="21520">
                  <c:v>20:30:36</c:v>
                </c:pt>
                <c:pt idx="21521">
                  <c:v>20:30:37</c:v>
                </c:pt>
                <c:pt idx="21522">
                  <c:v>20:30:38</c:v>
                </c:pt>
                <c:pt idx="21523">
                  <c:v>20:30:39</c:v>
                </c:pt>
                <c:pt idx="21524">
                  <c:v>20:30:40</c:v>
                </c:pt>
                <c:pt idx="21525">
                  <c:v>20:30:41</c:v>
                </c:pt>
                <c:pt idx="21526">
                  <c:v>20:30:42</c:v>
                </c:pt>
                <c:pt idx="21527">
                  <c:v>20:30:43</c:v>
                </c:pt>
                <c:pt idx="21528">
                  <c:v>20:30:44</c:v>
                </c:pt>
                <c:pt idx="21529">
                  <c:v>20:30:45</c:v>
                </c:pt>
                <c:pt idx="21530">
                  <c:v>20:30:46</c:v>
                </c:pt>
                <c:pt idx="21531">
                  <c:v>20:30:47</c:v>
                </c:pt>
                <c:pt idx="21532">
                  <c:v>20:30:48</c:v>
                </c:pt>
                <c:pt idx="21533">
                  <c:v>20:30:49</c:v>
                </c:pt>
                <c:pt idx="21534">
                  <c:v>20:30:50</c:v>
                </c:pt>
                <c:pt idx="21535">
                  <c:v>20:30:51</c:v>
                </c:pt>
                <c:pt idx="21536">
                  <c:v>20:30:52</c:v>
                </c:pt>
                <c:pt idx="21537">
                  <c:v>20:30:53</c:v>
                </c:pt>
                <c:pt idx="21538">
                  <c:v>20:30:54</c:v>
                </c:pt>
                <c:pt idx="21539">
                  <c:v>20:30:55</c:v>
                </c:pt>
                <c:pt idx="21540">
                  <c:v>20:30:56</c:v>
                </c:pt>
                <c:pt idx="21541">
                  <c:v>20:30:57</c:v>
                </c:pt>
                <c:pt idx="21542">
                  <c:v>20:30:58</c:v>
                </c:pt>
                <c:pt idx="21543">
                  <c:v>20:30:59</c:v>
                </c:pt>
                <c:pt idx="21544">
                  <c:v>20:31:00</c:v>
                </c:pt>
                <c:pt idx="21545">
                  <c:v>20:31:01</c:v>
                </c:pt>
                <c:pt idx="21546">
                  <c:v>20:31:02</c:v>
                </c:pt>
                <c:pt idx="21547">
                  <c:v>20:31:03</c:v>
                </c:pt>
                <c:pt idx="21548">
                  <c:v>20:31:04</c:v>
                </c:pt>
                <c:pt idx="21549">
                  <c:v>20:31:05</c:v>
                </c:pt>
                <c:pt idx="21550">
                  <c:v>20:31:06</c:v>
                </c:pt>
                <c:pt idx="21551">
                  <c:v>20:31:07</c:v>
                </c:pt>
                <c:pt idx="21552">
                  <c:v>20:31:08</c:v>
                </c:pt>
                <c:pt idx="21553">
                  <c:v>20:31:09</c:v>
                </c:pt>
                <c:pt idx="21554">
                  <c:v>20:31:10</c:v>
                </c:pt>
                <c:pt idx="21555">
                  <c:v>20:31:11</c:v>
                </c:pt>
                <c:pt idx="21556">
                  <c:v>20:31:12</c:v>
                </c:pt>
                <c:pt idx="21557">
                  <c:v>20:31:13</c:v>
                </c:pt>
                <c:pt idx="21558">
                  <c:v>20:31:14</c:v>
                </c:pt>
                <c:pt idx="21559">
                  <c:v>20:31:15</c:v>
                </c:pt>
                <c:pt idx="21560">
                  <c:v>20:31:16</c:v>
                </c:pt>
                <c:pt idx="21561">
                  <c:v>20:31:17</c:v>
                </c:pt>
                <c:pt idx="21562">
                  <c:v>20:31:18</c:v>
                </c:pt>
                <c:pt idx="21563">
                  <c:v>20:31:19</c:v>
                </c:pt>
                <c:pt idx="21564">
                  <c:v>20:31:20</c:v>
                </c:pt>
                <c:pt idx="21565">
                  <c:v>20:31:21</c:v>
                </c:pt>
                <c:pt idx="21566">
                  <c:v>20:31:22</c:v>
                </c:pt>
                <c:pt idx="21567">
                  <c:v>20:31:23</c:v>
                </c:pt>
                <c:pt idx="21568">
                  <c:v>20:31:24</c:v>
                </c:pt>
                <c:pt idx="21569">
                  <c:v>20:31:25</c:v>
                </c:pt>
                <c:pt idx="21570">
                  <c:v>20:31:26</c:v>
                </c:pt>
                <c:pt idx="21571">
                  <c:v>20:31:27</c:v>
                </c:pt>
                <c:pt idx="21572">
                  <c:v>20:31:28</c:v>
                </c:pt>
                <c:pt idx="21573">
                  <c:v>20:31:29</c:v>
                </c:pt>
                <c:pt idx="21574">
                  <c:v>20:31:30</c:v>
                </c:pt>
                <c:pt idx="21575">
                  <c:v>20:31:31</c:v>
                </c:pt>
                <c:pt idx="21576">
                  <c:v>20:31:32</c:v>
                </c:pt>
                <c:pt idx="21577">
                  <c:v>20:31:33</c:v>
                </c:pt>
                <c:pt idx="21578">
                  <c:v>20:31:34</c:v>
                </c:pt>
                <c:pt idx="21579">
                  <c:v>20:31:35</c:v>
                </c:pt>
                <c:pt idx="21580">
                  <c:v>20:31:36</c:v>
                </c:pt>
                <c:pt idx="21581">
                  <c:v>20:31:37</c:v>
                </c:pt>
                <c:pt idx="21582">
                  <c:v>20:31:38</c:v>
                </c:pt>
                <c:pt idx="21583">
                  <c:v>20:31:39</c:v>
                </c:pt>
                <c:pt idx="21584">
                  <c:v>20:31:40</c:v>
                </c:pt>
                <c:pt idx="21585">
                  <c:v>20:31:41</c:v>
                </c:pt>
                <c:pt idx="21586">
                  <c:v>20:31:42</c:v>
                </c:pt>
                <c:pt idx="21587">
                  <c:v>20:31:43</c:v>
                </c:pt>
                <c:pt idx="21588">
                  <c:v>20:31:44</c:v>
                </c:pt>
                <c:pt idx="21589">
                  <c:v>20:31:45</c:v>
                </c:pt>
                <c:pt idx="21590">
                  <c:v>20:31:46</c:v>
                </c:pt>
                <c:pt idx="21591">
                  <c:v>20:31:47</c:v>
                </c:pt>
                <c:pt idx="21592">
                  <c:v>20:31:48</c:v>
                </c:pt>
                <c:pt idx="21593">
                  <c:v>20:31:49</c:v>
                </c:pt>
                <c:pt idx="21594">
                  <c:v>20:31:50</c:v>
                </c:pt>
                <c:pt idx="21595">
                  <c:v>20:31:51</c:v>
                </c:pt>
                <c:pt idx="21596">
                  <c:v>20:31:52</c:v>
                </c:pt>
                <c:pt idx="21597">
                  <c:v>20:31:53</c:v>
                </c:pt>
                <c:pt idx="21598">
                  <c:v>20:31:54</c:v>
                </c:pt>
                <c:pt idx="21599">
                  <c:v>20:31:55</c:v>
                </c:pt>
                <c:pt idx="21600">
                  <c:v>20:31:56</c:v>
                </c:pt>
                <c:pt idx="21601">
                  <c:v>20:31:57</c:v>
                </c:pt>
                <c:pt idx="21602">
                  <c:v>20:31:58</c:v>
                </c:pt>
                <c:pt idx="21603">
                  <c:v>20:31:59</c:v>
                </c:pt>
                <c:pt idx="21604">
                  <c:v>20:32:00</c:v>
                </c:pt>
                <c:pt idx="21605">
                  <c:v>20:32:01</c:v>
                </c:pt>
                <c:pt idx="21606">
                  <c:v>20:32:02</c:v>
                </c:pt>
                <c:pt idx="21607">
                  <c:v>20:32:03</c:v>
                </c:pt>
                <c:pt idx="21608">
                  <c:v>20:32:04</c:v>
                </c:pt>
                <c:pt idx="21609">
                  <c:v>20:32:05</c:v>
                </c:pt>
                <c:pt idx="21610">
                  <c:v>20:32:06</c:v>
                </c:pt>
                <c:pt idx="21611">
                  <c:v>20:32:07</c:v>
                </c:pt>
                <c:pt idx="21612">
                  <c:v>20:32:08</c:v>
                </c:pt>
                <c:pt idx="21613">
                  <c:v>20:32:09</c:v>
                </c:pt>
                <c:pt idx="21614">
                  <c:v>20:32:10</c:v>
                </c:pt>
                <c:pt idx="21615">
                  <c:v>20:32:11</c:v>
                </c:pt>
                <c:pt idx="21616">
                  <c:v>20:32:12</c:v>
                </c:pt>
                <c:pt idx="21617">
                  <c:v>20:32:13</c:v>
                </c:pt>
                <c:pt idx="21618">
                  <c:v>20:32:14</c:v>
                </c:pt>
                <c:pt idx="21619">
                  <c:v>20:32:15</c:v>
                </c:pt>
                <c:pt idx="21620">
                  <c:v>20:32:16</c:v>
                </c:pt>
                <c:pt idx="21621">
                  <c:v>20:32:17</c:v>
                </c:pt>
                <c:pt idx="21622">
                  <c:v>20:32:18</c:v>
                </c:pt>
                <c:pt idx="21623">
                  <c:v>20:32:19</c:v>
                </c:pt>
                <c:pt idx="21624">
                  <c:v>20:32:20</c:v>
                </c:pt>
                <c:pt idx="21625">
                  <c:v>20:32:21</c:v>
                </c:pt>
                <c:pt idx="21626">
                  <c:v>20:32:22</c:v>
                </c:pt>
                <c:pt idx="21627">
                  <c:v>20:32:23</c:v>
                </c:pt>
                <c:pt idx="21628">
                  <c:v>20:32:24</c:v>
                </c:pt>
                <c:pt idx="21629">
                  <c:v>20:32:25</c:v>
                </c:pt>
                <c:pt idx="21630">
                  <c:v>20:32:26</c:v>
                </c:pt>
                <c:pt idx="21631">
                  <c:v>20:32:27</c:v>
                </c:pt>
                <c:pt idx="21632">
                  <c:v>20:32:28</c:v>
                </c:pt>
                <c:pt idx="21633">
                  <c:v>20:32:29</c:v>
                </c:pt>
                <c:pt idx="21634">
                  <c:v>20:32:30</c:v>
                </c:pt>
                <c:pt idx="21635">
                  <c:v>20:32:31</c:v>
                </c:pt>
                <c:pt idx="21636">
                  <c:v>20:32:32</c:v>
                </c:pt>
                <c:pt idx="21637">
                  <c:v>20:32:33</c:v>
                </c:pt>
                <c:pt idx="21638">
                  <c:v>20:32:34</c:v>
                </c:pt>
                <c:pt idx="21639">
                  <c:v>20:32:35</c:v>
                </c:pt>
                <c:pt idx="21640">
                  <c:v>20:32:36</c:v>
                </c:pt>
                <c:pt idx="21641">
                  <c:v>20:32:37</c:v>
                </c:pt>
                <c:pt idx="21642">
                  <c:v>20:32:38</c:v>
                </c:pt>
                <c:pt idx="21643">
                  <c:v>20:32:39</c:v>
                </c:pt>
                <c:pt idx="21644">
                  <c:v>20:32:40</c:v>
                </c:pt>
                <c:pt idx="21645">
                  <c:v>20:32:41</c:v>
                </c:pt>
                <c:pt idx="21646">
                  <c:v>20:32:42</c:v>
                </c:pt>
                <c:pt idx="21647">
                  <c:v>20:32:43</c:v>
                </c:pt>
                <c:pt idx="21648">
                  <c:v>20:32:44</c:v>
                </c:pt>
                <c:pt idx="21649">
                  <c:v>20:32:45</c:v>
                </c:pt>
                <c:pt idx="21650">
                  <c:v>20:32:46</c:v>
                </c:pt>
                <c:pt idx="21651">
                  <c:v>20:32:47</c:v>
                </c:pt>
                <c:pt idx="21652">
                  <c:v>20:32:48</c:v>
                </c:pt>
                <c:pt idx="21653">
                  <c:v>20:32:49</c:v>
                </c:pt>
                <c:pt idx="21654">
                  <c:v>20:32:50</c:v>
                </c:pt>
                <c:pt idx="21655">
                  <c:v>20:32:51</c:v>
                </c:pt>
                <c:pt idx="21656">
                  <c:v>20:32:52</c:v>
                </c:pt>
                <c:pt idx="21657">
                  <c:v>20:32:53</c:v>
                </c:pt>
                <c:pt idx="21658">
                  <c:v>20:32:54</c:v>
                </c:pt>
                <c:pt idx="21659">
                  <c:v>20:32:55</c:v>
                </c:pt>
                <c:pt idx="21660">
                  <c:v>20:32:56</c:v>
                </c:pt>
                <c:pt idx="21661">
                  <c:v>20:32:57</c:v>
                </c:pt>
                <c:pt idx="21662">
                  <c:v>20:32:58</c:v>
                </c:pt>
                <c:pt idx="21663">
                  <c:v>20:32:59</c:v>
                </c:pt>
                <c:pt idx="21664">
                  <c:v>20:33:00</c:v>
                </c:pt>
                <c:pt idx="21665">
                  <c:v>20:33:01</c:v>
                </c:pt>
                <c:pt idx="21666">
                  <c:v>20:33:02</c:v>
                </c:pt>
                <c:pt idx="21667">
                  <c:v>20:33:03</c:v>
                </c:pt>
                <c:pt idx="21668">
                  <c:v>20:33:04</c:v>
                </c:pt>
                <c:pt idx="21669">
                  <c:v>20:33:05</c:v>
                </c:pt>
                <c:pt idx="21670">
                  <c:v>20:33:06</c:v>
                </c:pt>
                <c:pt idx="21671">
                  <c:v>20:33:07</c:v>
                </c:pt>
                <c:pt idx="21672">
                  <c:v>20:33:08</c:v>
                </c:pt>
                <c:pt idx="21673">
                  <c:v>20:33:09</c:v>
                </c:pt>
                <c:pt idx="21674">
                  <c:v>20:33:10</c:v>
                </c:pt>
                <c:pt idx="21675">
                  <c:v>20:33:11</c:v>
                </c:pt>
                <c:pt idx="21676">
                  <c:v>20:33:12</c:v>
                </c:pt>
                <c:pt idx="21677">
                  <c:v>20:33:13</c:v>
                </c:pt>
                <c:pt idx="21678">
                  <c:v>20:33:14</c:v>
                </c:pt>
                <c:pt idx="21679">
                  <c:v>20:33:15</c:v>
                </c:pt>
                <c:pt idx="21680">
                  <c:v>20:33:16</c:v>
                </c:pt>
                <c:pt idx="21681">
                  <c:v>20:33:17</c:v>
                </c:pt>
                <c:pt idx="21682">
                  <c:v>20:33:18</c:v>
                </c:pt>
                <c:pt idx="21683">
                  <c:v>20:33:19</c:v>
                </c:pt>
                <c:pt idx="21684">
                  <c:v>20:33:20</c:v>
                </c:pt>
                <c:pt idx="21685">
                  <c:v>20:33:21</c:v>
                </c:pt>
                <c:pt idx="21686">
                  <c:v>20:33:22</c:v>
                </c:pt>
                <c:pt idx="21687">
                  <c:v>20:33:23</c:v>
                </c:pt>
                <c:pt idx="21688">
                  <c:v>20:33:24</c:v>
                </c:pt>
                <c:pt idx="21689">
                  <c:v>20:33:25</c:v>
                </c:pt>
                <c:pt idx="21690">
                  <c:v>20:33:26</c:v>
                </c:pt>
                <c:pt idx="21691">
                  <c:v>20:33:27</c:v>
                </c:pt>
                <c:pt idx="21692">
                  <c:v>20:33:28</c:v>
                </c:pt>
                <c:pt idx="21693">
                  <c:v>20:33:29</c:v>
                </c:pt>
                <c:pt idx="21694">
                  <c:v>20:33:30</c:v>
                </c:pt>
                <c:pt idx="21695">
                  <c:v>20:33:31</c:v>
                </c:pt>
                <c:pt idx="21696">
                  <c:v>20:33:32</c:v>
                </c:pt>
                <c:pt idx="21697">
                  <c:v>20:33:33</c:v>
                </c:pt>
                <c:pt idx="21698">
                  <c:v>20:33:34</c:v>
                </c:pt>
                <c:pt idx="21699">
                  <c:v>20:33:35</c:v>
                </c:pt>
                <c:pt idx="21700">
                  <c:v>20:33:36</c:v>
                </c:pt>
                <c:pt idx="21701">
                  <c:v>20:33:37</c:v>
                </c:pt>
                <c:pt idx="21702">
                  <c:v>20:33:38</c:v>
                </c:pt>
                <c:pt idx="21703">
                  <c:v>20:33:39</c:v>
                </c:pt>
                <c:pt idx="21704">
                  <c:v>20:33:40</c:v>
                </c:pt>
                <c:pt idx="21705">
                  <c:v>20:33:41</c:v>
                </c:pt>
                <c:pt idx="21706">
                  <c:v>20:33:42</c:v>
                </c:pt>
                <c:pt idx="21707">
                  <c:v>20:33:43</c:v>
                </c:pt>
                <c:pt idx="21708">
                  <c:v>20:33:44</c:v>
                </c:pt>
                <c:pt idx="21709">
                  <c:v>20:33:45</c:v>
                </c:pt>
                <c:pt idx="21710">
                  <c:v>20:33:46</c:v>
                </c:pt>
                <c:pt idx="21711">
                  <c:v>20:33:47</c:v>
                </c:pt>
                <c:pt idx="21712">
                  <c:v>20:33:48</c:v>
                </c:pt>
                <c:pt idx="21713">
                  <c:v>20:33:49</c:v>
                </c:pt>
                <c:pt idx="21714">
                  <c:v>20:33:50</c:v>
                </c:pt>
                <c:pt idx="21715">
                  <c:v>20:33:51</c:v>
                </c:pt>
                <c:pt idx="21716">
                  <c:v>20:33:52</c:v>
                </c:pt>
                <c:pt idx="21717">
                  <c:v>20:33:53</c:v>
                </c:pt>
                <c:pt idx="21718">
                  <c:v>20:33:54</c:v>
                </c:pt>
                <c:pt idx="21719">
                  <c:v>20:33:55</c:v>
                </c:pt>
                <c:pt idx="21720">
                  <c:v>20:33:56</c:v>
                </c:pt>
                <c:pt idx="21721">
                  <c:v>20:33:57</c:v>
                </c:pt>
                <c:pt idx="21722">
                  <c:v>20:33:58</c:v>
                </c:pt>
                <c:pt idx="21723">
                  <c:v>20:33:59</c:v>
                </c:pt>
                <c:pt idx="21724">
                  <c:v>20:34:00</c:v>
                </c:pt>
                <c:pt idx="21725">
                  <c:v>20:34:01</c:v>
                </c:pt>
                <c:pt idx="21726">
                  <c:v>20:34:02</c:v>
                </c:pt>
                <c:pt idx="21727">
                  <c:v>20:34:03</c:v>
                </c:pt>
                <c:pt idx="21728">
                  <c:v>20:34:04</c:v>
                </c:pt>
                <c:pt idx="21729">
                  <c:v>20:34:05</c:v>
                </c:pt>
                <c:pt idx="21730">
                  <c:v>20:34:06</c:v>
                </c:pt>
                <c:pt idx="21731">
                  <c:v>20:34:07</c:v>
                </c:pt>
                <c:pt idx="21732">
                  <c:v>20:34:08</c:v>
                </c:pt>
                <c:pt idx="21733">
                  <c:v>20:34:09</c:v>
                </c:pt>
                <c:pt idx="21734">
                  <c:v>20:34:10</c:v>
                </c:pt>
                <c:pt idx="21735">
                  <c:v>20:34:11</c:v>
                </c:pt>
                <c:pt idx="21736">
                  <c:v>20:34:12</c:v>
                </c:pt>
                <c:pt idx="21737">
                  <c:v>20:34:13</c:v>
                </c:pt>
                <c:pt idx="21738">
                  <c:v>20:34:14</c:v>
                </c:pt>
                <c:pt idx="21739">
                  <c:v>20:34:15</c:v>
                </c:pt>
                <c:pt idx="21740">
                  <c:v>20:34:16</c:v>
                </c:pt>
                <c:pt idx="21741">
                  <c:v>20:34:17</c:v>
                </c:pt>
                <c:pt idx="21742">
                  <c:v>20:34:18</c:v>
                </c:pt>
                <c:pt idx="21743">
                  <c:v>20:34:19</c:v>
                </c:pt>
                <c:pt idx="21744">
                  <c:v>20:34:20</c:v>
                </c:pt>
                <c:pt idx="21745">
                  <c:v>20:34:21</c:v>
                </c:pt>
                <c:pt idx="21746">
                  <c:v>20:34:22</c:v>
                </c:pt>
                <c:pt idx="21747">
                  <c:v>20:34:23</c:v>
                </c:pt>
                <c:pt idx="21748">
                  <c:v>20:34:24</c:v>
                </c:pt>
                <c:pt idx="21749">
                  <c:v>20:34:25</c:v>
                </c:pt>
                <c:pt idx="21750">
                  <c:v>20:34:26</c:v>
                </c:pt>
                <c:pt idx="21751">
                  <c:v>20:34:27</c:v>
                </c:pt>
                <c:pt idx="21752">
                  <c:v>20:34:28</c:v>
                </c:pt>
                <c:pt idx="21753">
                  <c:v>20:34:29</c:v>
                </c:pt>
                <c:pt idx="21754">
                  <c:v>20:34:30</c:v>
                </c:pt>
                <c:pt idx="21755">
                  <c:v>20:34:31</c:v>
                </c:pt>
                <c:pt idx="21756">
                  <c:v>20:34:32</c:v>
                </c:pt>
                <c:pt idx="21757">
                  <c:v>20:34:33</c:v>
                </c:pt>
                <c:pt idx="21758">
                  <c:v>20:34:34</c:v>
                </c:pt>
                <c:pt idx="21759">
                  <c:v>20:34:35</c:v>
                </c:pt>
                <c:pt idx="21760">
                  <c:v>20:34:36</c:v>
                </c:pt>
                <c:pt idx="21761">
                  <c:v>20:34:37</c:v>
                </c:pt>
                <c:pt idx="21762">
                  <c:v>20:34:38</c:v>
                </c:pt>
                <c:pt idx="21763">
                  <c:v>20:34:39</c:v>
                </c:pt>
                <c:pt idx="21764">
                  <c:v>20:34:40</c:v>
                </c:pt>
                <c:pt idx="21765">
                  <c:v>20:34:41</c:v>
                </c:pt>
                <c:pt idx="21766">
                  <c:v>20:34:42</c:v>
                </c:pt>
                <c:pt idx="21767">
                  <c:v>20:34:43</c:v>
                </c:pt>
                <c:pt idx="21768">
                  <c:v>20:34:44</c:v>
                </c:pt>
                <c:pt idx="21769">
                  <c:v>20:34:45</c:v>
                </c:pt>
                <c:pt idx="21770">
                  <c:v>20:34:46</c:v>
                </c:pt>
                <c:pt idx="21771">
                  <c:v>20:34:47</c:v>
                </c:pt>
                <c:pt idx="21772">
                  <c:v>20:34:48</c:v>
                </c:pt>
                <c:pt idx="21773">
                  <c:v>20:34:49</c:v>
                </c:pt>
                <c:pt idx="21774">
                  <c:v>20:34:50</c:v>
                </c:pt>
                <c:pt idx="21775">
                  <c:v>20:34:51</c:v>
                </c:pt>
                <c:pt idx="21776">
                  <c:v>20:34:52</c:v>
                </c:pt>
                <c:pt idx="21777">
                  <c:v>20:34:53</c:v>
                </c:pt>
                <c:pt idx="21778">
                  <c:v>20:34:54</c:v>
                </c:pt>
                <c:pt idx="21779">
                  <c:v>20:34:55</c:v>
                </c:pt>
                <c:pt idx="21780">
                  <c:v>20:34:56</c:v>
                </c:pt>
                <c:pt idx="21781">
                  <c:v>20:34:57</c:v>
                </c:pt>
                <c:pt idx="21782">
                  <c:v>20:34:58</c:v>
                </c:pt>
                <c:pt idx="21783">
                  <c:v>20:34:59</c:v>
                </c:pt>
                <c:pt idx="21784">
                  <c:v>20:35:00</c:v>
                </c:pt>
                <c:pt idx="21785">
                  <c:v>20:35:01</c:v>
                </c:pt>
                <c:pt idx="21786">
                  <c:v>20:35:02</c:v>
                </c:pt>
                <c:pt idx="21787">
                  <c:v>20:35:03</c:v>
                </c:pt>
                <c:pt idx="21788">
                  <c:v>20:35:04</c:v>
                </c:pt>
                <c:pt idx="21789">
                  <c:v>20:35:05</c:v>
                </c:pt>
                <c:pt idx="21790">
                  <c:v>20:35:06</c:v>
                </c:pt>
                <c:pt idx="21791">
                  <c:v>20:35:07</c:v>
                </c:pt>
                <c:pt idx="21792">
                  <c:v>20:35:08</c:v>
                </c:pt>
                <c:pt idx="21793">
                  <c:v>20:35:09</c:v>
                </c:pt>
                <c:pt idx="21794">
                  <c:v>20:35:10</c:v>
                </c:pt>
                <c:pt idx="21795">
                  <c:v>20:35:11</c:v>
                </c:pt>
                <c:pt idx="21796">
                  <c:v>20:35:12</c:v>
                </c:pt>
                <c:pt idx="21797">
                  <c:v>20:35:13</c:v>
                </c:pt>
                <c:pt idx="21798">
                  <c:v>20:35:14</c:v>
                </c:pt>
                <c:pt idx="21799">
                  <c:v>20:35:15</c:v>
                </c:pt>
                <c:pt idx="21800">
                  <c:v>20:35:16</c:v>
                </c:pt>
                <c:pt idx="21801">
                  <c:v>20:35:17</c:v>
                </c:pt>
                <c:pt idx="21802">
                  <c:v>20:35:18</c:v>
                </c:pt>
                <c:pt idx="21803">
                  <c:v>20:35:19</c:v>
                </c:pt>
                <c:pt idx="21804">
                  <c:v>20:35:20</c:v>
                </c:pt>
                <c:pt idx="21805">
                  <c:v>20:35:21</c:v>
                </c:pt>
                <c:pt idx="21806">
                  <c:v>20:35:22</c:v>
                </c:pt>
                <c:pt idx="21807">
                  <c:v>20:35:23</c:v>
                </c:pt>
                <c:pt idx="21808">
                  <c:v>20:35:24</c:v>
                </c:pt>
                <c:pt idx="21809">
                  <c:v>20:35:25</c:v>
                </c:pt>
                <c:pt idx="21810">
                  <c:v>20:35:26</c:v>
                </c:pt>
                <c:pt idx="21811">
                  <c:v>20:35:27</c:v>
                </c:pt>
                <c:pt idx="21812">
                  <c:v>20:35:28</c:v>
                </c:pt>
                <c:pt idx="21813">
                  <c:v>20:35:29</c:v>
                </c:pt>
                <c:pt idx="21814">
                  <c:v>20:35:30</c:v>
                </c:pt>
                <c:pt idx="21815">
                  <c:v>20:35:31</c:v>
                </c:pt>
                <c:pt idx="21816">
                  <c:v>20:35:32</c:v>
                </c:pt>
                <c:pt idx="21817">
                  <c:v>20:35:33</c:v>
                </c:pt>
                <c:pt idx="21818">
                  <c:v>20:35:34</c:v>
                </c:pt>
                <c:pt idx="21819">
                  <c:v>20:35:35</c:v>
                </c:pt>
                <c:pt idx="21820">
                  <c:v>20:35:36</c:v>
                </c:pt>
                <c:pt idx="21821">
                  <c:v>20:35:37</c:v>
                </c:pt>
                <c:pt idx="21822">
                  <c:v>20:35:38</c:v>
                </c:pt>
                <c:pt idx="21823">
                  <c:v>20:35:39</c:v>
                </c:pt>
                <c:pt idx="21824">
                  <c:v>20:35:40</c:v>
                </c:pt>
                <c:pt idx="21825">
                  <c:v>20:35:41</c:v>
                </c:pt>
                <c:pt idx="21826">
                  <c:v>20:35:42</c:v>
                </c:pt>
                <c:pt idx="21827">
                  <c:v>20:35:43</c:v>
                </c:pt>
                <c:pt idx="21828">
                  <c:v>20:35:44</c:v>
                </c:pt>
                <c:pt idx="21829">
                  <c:v>20:35:45</c:v>
                </c:pt>
                <c:pt idx="21830">
                  <c:v>20:35:46</c:v>
                </c:pt>
                <c:pt idx="21831">
                  <c:v>20:35:47</c:v>
                </c:pt>
                <c:pt idx="21832">
                  <c:v>20:35:48</c:v>
                </c:pt>
                <c:pt idx="21833">
                  <c:v>20:35:49</c:v>
                </c:pt>
                <c:pt idx="21834">
                  <c:v>20:35:50</c:v>
                </c:pt>
                <c:pt idx="21835">
                  <c:v>20:35:51</c:v>
                </c:pt>
                <c:pt idx="21836">
                  <c:v>20:35:52</c:v>
                </c:pt>
                <c:pt idx="21837">
                  <c:v>20:35:53</c:v>
                </c:pt>
                <c:pt idx="21838">
                  <c:v>20:35:54</c:v>
                </c:pt>
                <c:pt idx="21839">
                  <c:v>20:35:55</c:v>
                </c:pt>
                <c:pt idx="21840">
                  <c:v>20:35:56</c:v>
                </c:pt>
                <c:pt idx="21841">
                  <c:v>20:35:57</c:v>
                </c:pt>
                <c:pt idx="21842">
                  <c:v>20:35:58</c:v>
                </c:pt>
                <c:pt idx="21843">
                  <c:v>20:35:59</c:v>
                </c:pt>
                <c:pt idx="21844">
                  <c:v>20:36:00</c:v>
                </c:pt>
                <c:pt idx="21845">
                  <c:v>20:36:01</c:v>
                </c:pt>
                <c:pt idx="21846">
                  <c:v>20:36:02</c:v>
                </c:pt>
                <c:pt idx="21847">
                  <c:v>20:36:03</c:v>
                </c:pt>
                <c:pt idx="21848">
                  <c:v>20:36:04</c:v>
                </c:pt>
                <c:pt idx="21849">
                  <c:v>20:36:05</c:v>
                </c:pt>
                <c:pt idx="21850">
                  <c:v>20:36:06</c:v>
                </c:pt>
                <c:pt idx="21851">
                  <c:v>20:36:07</c:v>
                </c:pt>
                <c:pt idx="21852">
                  <c:v>20:36:08</c:v>
                </c:pt>
                <c:pt idx="21853">
                  <c:v>20:36:09</c:v>
                </c:pt>
                <c:pt idx="21854">
                  <c:v>20:36:10</c:v>
                </c:pt>
                <c:pt idx="21855">
                  <c:v>20:36:11</c:v>
                </c:pt>
                <c:pt idx="21856">
                  <c:v>20:36:12</c:v>
                </c:pt>
                <c:pt idx="21857">
                  <c:v>20:36:13</c:v>
                </c:pt>
                <c:pt idx="21858">
                  <c:v>20:36:14</c:v>
                </c:pt>
                <c:pt idx="21859">
                  <c:v>20:36:15</c:v>
                </c:pt>
                <c:pt idx="21860">
                  <c:v>20:36:16</c:v>
                </c:pt>
                <c:pt idx="21861">
                  <c:v>20:36:17</c:v>
                </c:pt>
                <c:pt idx="21862">
                  <c:v>20:36:18</c:v>
                </c:pt>
                <c:pt idx="21863">
                  <c:v>20:36:19</c:v>
                </c:pt>
                <c:pt idx="21864">
                  <c:v>20:36:20</c:v>
                </c:pt>
                <c:pt idx="21865">
                  <c:v>20:36:21</c:v>
                </c:pt>
                <c:pt idx="21866">
                  <c:v>20:36:22</c:v>
                </c:pt>
                <c:pt idx="21867">
                  <c:v>20:36:23</c:v>
                </c:pt>
                <c:pt idx="21868">
                  <c:v>20:36:24</c:v>
                </c:pt>
                <c:pt idx="21869">
                  <c:v>20:36:25</c:v>
                </c:pt>
                <c:pt idx="21870">
                  <c:v>20:36:26</c:v>
                </c:pt>
                <c:pt idx="21871">
                  <c:v>20:36:27</c:v>
                </c:pt>
                <c:pt idx="21872">
                  <c:v>20:36:28</c:v>
                </c:pt>
                <c:pt idx="21873">
                  <c:v>20:36:29</c:v>
                </c:pt>
                <c:pt idx="21874">
                  <c:v>20:36:30</c:v>
                </c:pt>
                <c:pt idx="21875">
                  <c:v>20:36:31</c:v>
                </c:pt>
                <c:pt idx="21876">
                  <c:v>20:36:32</c:v>
                </c:pt>
                <c:pt idx="21877">
                  <c:v>20:36:33</c:v>
                </c:pt>
                <c:pt idx="21878">
                  <c:v>20:36:34</c:v>
                </c:pt>
                <c:pt idx="21879">
                  <c:v>20:36:35</c:v>
                </c:pt>
                <c:pt idx="21880">
                  <c:v>20:36:36</c:v>
                </c:pt>
                <c:pt idx="21881">
                  <c:v>20:36:37</c:v>
                </c:pt>
                <c:pt idx="21882">
                  <c:v>20:36:38</c:v>
                </c:pt>
                <c:pt idx="21883">
                  <c:v>20:36:39</c:v>
                </c:pt>
                <c:pt idx="21884">
                  <c:v>20:36:40</c:v>
                </c:pt>
                <c:pt idx="21885">
                  <c:v>20:36:41</c:v>
                </c:pt>
                <c:pt idx="21886">
                  <c:v>20:36:42</c:v>
                </c:pt>
                <c:pt idx="21887">
                  <c:v>20:36:43</c:v>
                </c:pt>
                <c:pt idx="21888">
                  <c:v>20:36:44</c:v>
                </c:pt>
                <c:pt idx="21889">
                  <c:v>20:36:45</c:v>
                </c:pt>
                <c:pt idx="21890">
                  <c:v>20:36:46</c:v>
                </c:pt>
                <c:pt idx="21891">
                  <c:v>20:36:47</c:v>
                </c:pt>
                <c:pt idx="21892">
                  <c:v>20:36:48</c:v>
                </c:pt>
                <c:pt idx="21893">
                  <c:v>20:36:49</c:v>
                </c:pt>
                <c:pt idx="21894">
                  <c:v>20:36:50</c:v>
                </c:pt>
                <c:pt idx="21895">
                  <c:v>20:36:51</c:v>
                </c:pt>
                <c:pt idx="21896">
                  <c:v>20:36:52</c:v>
                </c:pt>
                <c:pt idx="21897">
                  <c:v>20:36:53</c:v>
                </c:pt>
                <c:pt idx="21898">
                  <c:v>20:36:54</c:v>
                </c:pt>
                <c:pt idx="21899">
                  <c:v>20:36:55</c:v>
                </c:pt>
                <c:pt idx="21900">
                  <c:v>20:36:56</c:v>
                </c:pt>
                <c:pt idx="21901">
                  <c:v>20:36:57</c:v>
                </c:pt>
                <c:pt idx="21902">
                  <c:v>20:36:58</c:v>
                </c:pt>
                <c:pt idx="21903">
                  <c:v>20:36:59</c:v>
                </c:pt>
                <c:pt idx="21904">
                  <c:v>20:37:00</c:v>
                </c:pt>
                <c:pt idx="21905">
                  <c:v>20:37:01</c:v>
                </c:pt>
                <c:pt idx="21906">
                  <c:v>20:37:02</c:v>
                </c:pt>
                <c:pt idx="21907">
                  <c:v>20:37:03</c:v>
                </c:pt>
                <c:pt idx="21908">
                  <c:v>20:37:04</c:v>
                </c:pt>
                <c:pt idx="21909">
                  <c:v>20:37:05</c:v>
                </c:pt>
                <c:pt idx="21910">
                  <c:v>20:37:06</c:v>
                </c:pt>
                <c:pt idx="21911">
                  <c:v>20:37:07</c:v>
                </c:pt>
                <c:pt idx="21912">
                  <c:v>20:37:08</c:v>
                </c:pt>
                <c:pt idx="21913">
                  <c:v>20:37:09</c:v>
                </c:pt>
                <c:pt idx="21914">
                  <c:v>20:37:10</c:v>
                </c:pt>
                <c:pt idx="21915">
                  <c:v>20:37:11</c:v>
                </c:pt>
                <c:pt idx="21916">
                  <c:v>20:37:12</c:v>
                </c:pt>
                <c:pt idx="21917">
                  <c:v>20:37:13</c:v>
                </c:pt>
                <c:pt idx="21918">
                  <c:v>20:37:14</c:v>
                </c:pt>
                <c:pt idx="21919">
                  <c:v>20:37:15</c:v>
                </c:pt>
                <c:pt idx="21920">
                  <c:v>20:37:16</c:v>
                </c:pt>
                <c:pt idx="21921">
                  <c:v>20:37:17</c:v>
                </c:pt>
                <c:pt idx="21922">
                  <c:v>20:37:18</c:v>
                </c:pt>
                <c:pt idx="21923">
                  <c:v>20:37:19</c:v>
                </c:pt>
                <c:pt idx="21924">
                  <c:v>20:37:20</c:v>
                </c:pt>
                <c:pt idx="21925">
                  <c:v>20:37:21</c:v>
                </c:pt>
                <c:pt idx="21926">
                  <c:v>20:37:22</c:v>
                </c:pt>
                <c:pt idx="21927">
                  <c:v>20:37:23</c:v>
                </c:pt>
                <c:pt idx="21928">
                  <c:v>20:37:24</c:v>
                </c:pt>
                <c:pt idx="21929">
                  <c:v>20:37:25</c:v>
                </c:pt>
                <c:pt idx="21930">
                  <c:v>20:37:26</c:v>
                </c:pt>
                <c:pt idx="21931">
                  <c:v>20:37:27</c:v>
                </c:pt>
                <c:pt idx="21932">
                  <c:v>20:37:28</c:v>
                </c:pt>
                <c:pt idx="21933">
                  <c:v>20:37:29</c:v>
                </c:pt>
                <c:pt idx="21934">
                  <c:v>20:37:30</c:v>
                </c:pt>
                <c:pt idx="21935">
                  <c:v>20:37:31</c:v>
                </c:pt>
                <c:pt idx="21936">
                  <c:v>20:37:32</c:v>
                </c:pt>
                <c:pt idx="21937">
                  <c:v>20:37:33</c:v>
                </c:pt>
                <c:pt idx="21938">
                  <c:v>20:37:34</c:v>
                </c:pt>
                <c:pt idx="21939">
                  <c:v>20:37:35</c:v>
                </c:pt>
                <c:pt idx="21940">
                  <c:v>20:37:36</c:v>
                </c:pt>
                <c:pt idx="21941">
                  <c:v>20:37:37</c:v>
                </c:pt>
                <c:pt idx="21942">
                  <c:v>20:37:38</c:v>
                </c:pt>
                <c:pt idx="21943">
                  <c:v>20:37:39</c:v>
                </c:pt>
                <c:pt idx="21944">
                  <c:v>20:37:40</c:v>
                </c:pt>
                <c:pt idx="21945">
                  <c:v>20:37:41</c:v>
                </c:pt>
                <c:pt idx="21946">
                  <c:v>20:37:42</c:v>
                </c:pt>
                <c:pt idx="21947">
                  <c:v>20:37:43</c:v>
                </c:pt>
                <c:pt idx="21948">
                  <c:v>20:37:44</c:v>
                </c:pt>
                <c:pt idx="21949">
                  <c:v>20:37:45</c:v>
                </c:pt>
                <c:pt idx="21950">
                  <c:v>20:37:46</c:v>
                </c:pt>
                <c:pt idx="21951">
                  <c:v>20:37:47</c:v>
                </c:pt>
                <c:pt idx="21952">
                  <c:v>20:37:48</c:v>
                </c:pt>
                <c:pt idx="21953">
                  <c:v>20:37:49</c:v>
                </c:pt>
                <c:pt idx="21954">
                  <c:v>20:37:50</c:v>
                </c:pt>
                <c:pt idx="21955">
                  <c:v>20:37:51</c:v>
                </c:pt>
                <c:pt idx="21956">
                  <c:v>20:37:52</c:v>
                </c:pt>
                <c:pt idx="21957">
                  <c:v>20:37:53</c:v>
                </c:pt>
                <c:pt idx="21958">
                  <c:v>20:37:54</c:v>
                </c:pt>
                <c:pt idx="21959">
                  <c:v>20:37:55</c:v>
                </c:pt>
                <c:pt idx="21960">
                  <c:v>20:37:56</c:v>
                </c:pt>
                <c:pt idx="21961">
                  <c:v>20:37:57</c:v>
                </c:pt>
                <c:pt idx="21962">
                  <c:v>20:37:58</c:v>
                </c:pt>
                <c:pt idx="21963">
                  <c:v>20:37:59</c:v>
                </c:pt>
                <c:pt idx="21964">
                  <c:v>20:38:00</c:v>
                </c:pt>
                <c:pt idx="21965">
                  <c:v>20:38:01</c:v>
                </c:pt>
                <c:pt idx="21966">
                  <c:v>20:38:02</c:v>
                </c:pt>
                <c:pt idx="21967">
                  <c:v>20:38:03</c:v>
                </c:pt>
                <c:pt idx="21968">
                  <c:v>20:38:04</c:v>
                </c:pt>
                <c:pt idx="21969">
                  <c:v>20:38:05</c:v>
                </c:pt>
                <c:pt idx="21970">
                  <c:v>20:38:06</c:v>
                </c:pt>
                <c:pt idx="21971">
                  <c:v>20:38:07</c:v>
                </c:pt>
                <c:pt idx="21972">
                  <c:v>20:38:08</c:v>
                </c:pt>
                <c:pt idx="21973">
                  <c:v>20:38:09</c:v>
                </c:pt>
                <c:pt idx="21974">
                  <c:v>20:38:10</c:v>
                </c:pt>
                <c:pt idx="21975">
                  <c:v>20:38:11</c:v>
                </c:pt>
                <c:pt idx="21976">
                  <c:v>20:38:12</c:v>
                </c:pt>
                <c:pt idx="21977">
                  <c:v>20:38:13</c:v>
                </c:pt>
                <c:pt idx="21978">
                  <c:v>20:38:14</c:v>
                </c:pt>
                <c:pt idx="21979">
                  <c:v>20:38:15</c:v>
                </c:pt>
                <c:pt idx="21980">
                  <c:v>20:38:16</c:v>
                </c:pt>
                <c:pt idx="21981">
                  <c:v>20:38:17</c:v>
                </c:pt>
                <c:pt idx="21982">
                  <c:v>20:38:18</c:v>
                </c:pt>
                <c:pt idx="21983">
                  <c:v>20:38:19</c:v>
                </c:pt>
                <c:pt idx="21984">
                  <c:v>20:38:20</c:v>
                </c:pt>
                <c:pt idx="21985">
                  <c:v>20:38:21</c:v>
                </c:pt>
                <c:pt idx="21986">
                  <c:v>20:38:22</c:v>
                </c:pt>
                <c:pt idx="21987">
                  <c:v>20:38:23</c:v>
                </c:pt>
                <c:pt idx="21988">
                  <c:v>20:38:24</c:v>
                </c:pt>
                <c:pt idx="21989">
                  <c:v>20:38:25</c:v>
                </c:pt>
                <c:pt idx="21990">
                  <c:v>20:38:26</c:v>
                </c:pt>
                <c:pt idx="21991">
                  <c:v>20:38:27</c:v>
                </c:pt>
                <c:pt idx="21992">
                  <c:v>20:38:28</c:v>
                </c:pt>
                <c:pt idx="21993">
                  <c:v>20:38:29</c:v>
                </c:pt>
                <c:pt idx="21994">
                  <c:v>20:38:30</c:v>
                </c:pt>
                <c:pt idx="21995">
                  <c:v>20:38:31</c:v>
                </c:pt>
                <c:pt idx="21996">
                  <c:v>20:38:32</c:v>
                </c:pt>
                <c:pt idx="21997">
                  <c:v>20:38:33</c:v>
                </c:pt>
                <c:pt idx="21998">
                  <c:v>20:38:34</c:v>
                </c:pt>
                <c:pt idx="21999">
                  <c:v>20:38:35</c:v>
                </c:pt>
                <c:pt idx="22000">
                  <c:v>20:38:36</c:v>
                </c:pt>
                <c:pt idx="22001">
                  <c:v>20:38:37</c:v>
                </c:pt>
                <c:pt idx="22002">
                  <c:v>20:38:38</c:v>
                </c:pt>
                <c:pt idx="22003">
                  <c:v>20:38:39</c:v>
                </c:pt>
                <c:pt idx="22004">
                  <c:v>20:38:40</c:v>
                </c:pt>
                <c:pt idx="22005">
                  <c:v>20:38:41</c:v>
                </c:pt>
                <c:pt idx="22006">
                  <c:v>20:38:42</c:v>
                </c:pt>
                <c:pt idx="22007">
                  <c:v>20:38:43</c:v>
                </c:pt>
                <c:pt idx="22008">
                  <c:v>20:38:44</c:v>
                </c:pt>
                <c:pt idx="22009">
                  <c:v>20:38:45</c:v>
                </c:pt>
                <c:pt idx="22010">
                  <c:v>20:38:46</c:v>
                </c:pt>
                <c:pt idx="22011">
                  <c:v>20:38:47</c:v>
                </c:pt>
                <c:pt idx="22012">
                  <c:v>20:38:48</c:v>
                </c:pt>
                <c:pt idx="22013">
                  <c:v>20:38:49</c:v>
                </c:pt>
                <c:pt idx="22014">
                  <c:v>20:38:50</c:v>
                </c:pt>
                <c:pt idx="22015">
                  <c:v>20:38:51</c:v>
                </c:pt>
                <c:pt idx="22016">
                  <c:v>20:38:52</c:v>
                </c:pt>
                <c:pt idx="22017">
                  <c:v>20:38:53</c:v>
                </c:pt>
                <c:pt idx="22018">
                  <c:v>20:38:54</c:v>
                </c:pt>
                <c:pt idx="22019">
                  <c:v>20:38:55</c:v>
                </c:pt>
                <c:pt idx="22020">
                  <c:v>20:38:56</c:v>
                </c:pt>
                <c:pt idx="22021">
                  <c:v>20:38:57</c:v>
                </c:pt>
                <c:pt idx="22022">
                  <c:v>20:38:58</c:v>
                </c:pt>
                <c:pt idx="22023">
                  <c:v>20:38:59</c:v>
                </c:pt>
                <c:pt idx="22024">
                  <c:v>20:39:00</c:v>
                </c:pt>
                <c:pt idx="22025">
                  <c:v>20:39:01</c:v>
                </c:pt>
                <c:pt idx="22026">
                  <c:v>20:39:02</c:v>
                </c:pt>
                <c:pt idx="22027">
                  <c:v>20:39:03</c:v>
                </c:pt>
                <c:pt idx="22028">
                  <c:v>20:39:04</c:v>
                </c:pt>
                <c:pt idx="22029">
                  <c:v>20:39:05</c:v>
                </c:pt>
                <c:pt idx="22030">
                  <c:v>20:39:06</c:v>
                </c:pt>
                <c:pt idx="22031">
                  <c:v>20:39:07</c:v>
                </c:pt>
                <c:pt idx="22032">
                  <c:v>20:39:08</c:v>
                </c:pt>
                <c:pt idx="22033">
                  <c:v>20:39:09</c:v>
                </c:pt>
                <c:pt idx="22034">
                  <c:v>20:39:10</c:v>
                </c:pt>
                <c:pt idx="22035">
                  <c:v>20:39:11</c:v>
                </c:pt>
                <c:pt idx="22036">
                  <c:v>20:39:12</c:v>
                </c:pt>
                <c:pt idx="22037">
                  <c:v>20:39:13</c:v>
                </c:pt>
                <c:pt idx="22038">
                  <c:v>20:39:14</c:v>
                </c:pt>
                <c:pt idx="22039">
                  <c:v>20:39:15</c:v>
                </c:pt>
                <c:pt idx="22040">
                  <c:v>20:39:16</c:v>
                </c:pt>
                <c:pt idx="22041">
                  <c:v>20:39:17</c:v>
                </c:pt>
                <c:pt idx="22042">
                  <c:v>20:39:18</c:v>
                </c:pt>
                <c:pt idx="22043">
                  <c:v>20:39:19</c:v>
                </c:pt>
                <c:pt idx="22044">
                  <c:v>20:39:20</c:v>
                </c:pt>
                <c:pt idx="22045">
                  <c:v>20:39:21</c:v>
                </c:pt>
                <c:pt idx="22046">
                  <c:v>20:39:22</c:v>
                </c:pt>
                <c:pt idx="22047">
                  <c:v>20:39:23</c:v>
                </c:pt>
                <c:pt idx="22048">
                  <c:v>20:39:24</c:v>
                </c:pt>
                <c:pt idx="22049">
                  <c:v>20:39:25</c:v>
                </c:pt>
                <c:pt idx="22050">
                  <c:v>20:39:26</c:v>
                </c:pt>
                <c:pt idx="22051">
                  <c:v>20:39:27</c:v>
                </c:pt>
                <c:pt idx="22052">
                  <c:v>20:39:28</c:v>
                </c:pt>
                <c:pt idx="22053">
                  <c:v>20:39:29</c:v>
                </c:pt>
                <c:pt idx="22054">
                  <c:v>20:39:30</c:v>
                </c:pt>
                <c:pt idx="22055">
                  <c:v>20:39:31</c:v>
                </c:pt>
                <c:pt idx="22056">
                  <c:v>20:39:32</c:v>
                </c:pt>
                <c:pt idx="22057">
                  <c:v>20:39:33</c:v>
                </c:pt>
                <c:pt idx="22058">
                  <c:v>20:39:34</c:v>
                </c:pt>
                <c:pt idx="22059">
                  <c:v>20:39:35</c:v>
                </c:pt>
                <c:pt idx="22060">
                  <c:v>20:39:36</c:v>
                </c:pt>
                <c:pt idx="22061">
                  <c:v>20:39:37</c:v>
                </c:pt>
                <c:pt idx="22062">
                  <c:v>20:39:38</c:v>
                </c:pt>
                <c:pt idx="22063">
                  <c:v>20:39:39</c:v>
                </c:pt>
                <c:pt idx="22064">
                  <c:v>20:39:40</c:v>
                </c:pt>
                <c:pt idx="22065">
                  <c:v>20:39:41</c:v>
                </c:pt>
                <c:pt idx="22066">
                  <c:v>20:39:42</c:v>
                </c:pt>
                <c:pt idx="22067">
                  <c:v>20:39:43</c:v>
                </c:pt>
                <c:pt idx="22068">
                  <c:v>20:39:44</c:v>
                </c:pt>
                <c:pt idx="22069">
                  <c:v>20:39:45</c:v>
                </c:pt>
                <c:pt idx="22070">
                  <c:v>20:39:46</c:v>
                </c:pt>
                <c:pt idx="22071">
                  <c:v>20:39:47</c:v>
                </c:pt>
                <c:pt idx="22072">
                  <c:v>20:39:48</c:v>
                </c:pt>
                <c:pt idx="22073">
                  <c:v>20:39:49</c:v>
                </c:pt>
                <c:pt idx="22074">
                  <c:v>20:39:50</c:v>
                </c:pt>
                <c:pt idx="22075">
                  <c:v>20:39:51</c:v>
                </c:pt>
                <c:pt idx="22076">
                  <c:v>20:39:52</c:v>
                </c:pt>
                <c:pt idx="22077">
                  <c:v>20:39:53</c:v>
                </c:pt>
                <c:pt idx="22078">
                  <c:v>20:39:54</c:v>
                </c:pt>
                <c:pt idx="22079">
                  <c:v>20:39:55</c:v>
                </c:pt>
                <c:pt idx="22080">
                  <c:v>20:39:56</c:v>
                </c:pt>
                <c:pt idx="22081">
                  <c:v>20:39:57</c:v>
                </c:pt>
                <c:pt idx="22082">
                  <c:v>20:39:58</c:v>
                </c:pt>
                <c:pt idx="22083">
                  <c:v>20:39:59</c:v>
                </c:pt>
                <c:pt idx="22084">
                  <c:v>20:40:00</c:v>
                </c:pt>
                <c:pt idx="22085">
                  <c:v>20:40:01</c:v>
                </c:pt>
                <c:pt idx="22086">
                  <c:v>20:40:02</c:v>
                </c:pt>
                <c:pt idx="22087">
                  <c:v>20:40:03</c:v>
                </c:pt>
                <c:pt idx="22088">
                  <c:v>20:40:04</c:v>
                </c:pt>
                <c:pt idx="22089">
                  <c:v>20:40:05</c:v>
                </c:pt>
                <c:pt idx="22090">
                  <c:v>20:40:06</c:v>
                </c:pt>
                <c:pt idx="22091">
                  <c:v>20:40:07</c:v>
                </c:pt>
                <c:pt idx="22092">
                  <c:v>20:40:08</c:v>
                </c:pt>
                <c:pt idx="22093">
                  <c:v>20:40:09</c:v>
                </c:pt>
                <c:pt idx="22094">
                  <c:v>20:40:10</c:v>
                </c:pt>
                <c:pt idx="22095">
                  <c:v>20:40:11</c:v>
                </c:pt>
                <c:pt idx="22096">
                  <c:v>20:40:12</c:v>
                </c:pt>
                <c:pt idx="22097">
                  <c:v>20:40:13</c:v>
                </c:pt>
                <c:pt idx="22098">
                  <c:v>20:40:14</c:v>
                </c:pt>
                <c:pt idx="22099">
                  <c:v>20:40:15</c:v>
                </c:pt>
                <c:pt idx="22100">
                  <c:v>20:40:16</c:v>
                </c:pt>
                <c:pt idx="22101">
                  <c:v>20:40:17</c:v>
                </c:pt>
                <c:pt idx="22102">
                  <c:v>20:40:18</c:v>
                </c:pt>
                <c:pt idx="22103">
                  <c:v>20:40:19</c:v>
                </c:pt>
                <c:pt idx="22104">
                  <c:v>20:40:20</c:v>
                </c:pt>
                <c:pt idx="22105">
                  <c:v>20:40:21</c:v>
                </c:pt>
                <c:pt idx="22106">
                  <c:v>20:40:22</c:v>
                </c:pt>
                <c:pt idx="22107">
                  <c:v>20:40:23</c:v>
                </c:pt>
                <c:pt idx="22108">
                  <c:v>20:40:24</c:v>
                </c:pt>
                <c:pt idx="22109">
                  <c:v>20:40:25</c:v>
                </c:pt>
                <c:pt idx="22110">
                  <c:v>20:40:26</c:v>
                </c:pt>
                <c:pt idx="22111">
                  <c:v>20:40:27</c:v>
                </c:pt>
                <c:pt idx="22112">
                  <c:v>20:40:28</c:v>
                </c:pt>
                <c:pt idx="22113">
                  <c:v>20:40:29</c:v>
                </c:pt>
                <c:pt idx="22114">
                  <c:v>20:40:30</c:v>
                </c:pt>
                <c:pt idx="22115">
                  <c:v>20:40:31</c:v>
                </c:pt>
                <c:pt idx="22116">
                  <c:v>20:40:32</c:v>
                </c:pt>
                <c:pt idx="22117">
                  <c:v>20:40:33</c:v>
                </c:pt>
                <c:pt idx="22118">
                  <c:v>20:40:34</c:v>
                </c:pt>
                <c:pt idx="22119">
                  <c:v>20:40:35</c:v>
                </c:pt>
                <c:pt idx="22120">
                  <c:v>20:40:36</c:v>
                </c:pt>
                <c:pt idx="22121">
                  <c:v>20:40:37</c:v>
                </c:pt>
                <c:pt idx="22122">
                  <c:v>20:40:38</c:v>
                </c:pt>
                <c:pt idx="22123">
                  <c:v>20:40:39</c:v>
                </c:pt>
                <c:pt idx="22124">
                  <c:v>20:40:40</c:v>
                </c:pt>
                <c:pt idx="22125">
                  <c:v>20:40:41</c:v>
                </c:pt>
                <c:pt idx="22126">
                  <c:v>20:40:42</c:v>
                </c:pt>
                <c:pt idx="22127">
                  <c:v>20:40:43</c:v>
                </c:pt>
                <c:pt idx="22128">
                  <c:v>20:40:44</c:v>
                </c:pt>
                <c:pt idx="22129">
                  <c:v>20:40:45</c:v>
                </c:pt>
                <c:pt idx="22130">
                  <c:v>20:40:46</c:v>
                </c:pt>
                <c:pt idx="22131">
                  <c:v>20:40:47</c:v>
                </c:pt>
                <c:pt idx="22132">
                  <c:v>20:40:48</c:v>
                </c:pt>
                <c:pt idx="22133">
                  <c:v>20:40:49</c:v>
                </c:pt>
                <c:pt idx="22134">
                  <c:v>20:40:50</c:v>
                </c:pt>
                <c:pt idx="22135">
                  <c:v>20:40:51</c:v>
                </c:pt>
                <c:pt idx="22136">
                  <c:v>20:40:52</c:v>
                </c:pt>
                <c:pt idx="22137">
                  <c:v>20:40:53</c:v>
                </c:pt>
                <c:pt idx="22138">
                  <c:v>20:40:54</c:v>
                </c:pt>
                <c:pt idx="22139">
                  <c:v>20:40:55</c:v>
                </c:pt>
                <c:pt idx="22140">
                  <c:v>20:40:56</c:v>
                </c:pt>
                <c:pt idx="22141">
                  <c:v>20:40:57</c:v>
                </c:pt>
                <c:pt idx="22142">
                  <c:v>20:40:58</c:v>
                </c:pt>
                <c:pt idx="22143">
                  <c:v>20:40:59</c:v>
                </c:pt>
                <c:pt idx="22144">
                  <c:v>20:41:00</c:v>
                </c:pt>
                <c:pt idx="22145">
                  <c:v>20:41:01</c:v>
                </c:pt>
                <c:pt idx="22146">
                  <c:v>20:41:02</c:v>
                </c:pt>
                <c:pt idx="22147">
                  <c:v>20:41:03</c:v>
                </c:pt>
                <c:pt idx="22148">
                  <c:v>20:41:04</c:v>
                </c:pt>
                <c:pt idx="22149">
                  <c:v>20:41:05</c:v>
                </c:pt>
                <c:pt idx="22150">
                  <c:v>20:41:06</c:v>
                </c:pt>
                <c:pt idx="22151">
                  <c:v>20:41:07</c:v>
                </c:pt>
                <c:pt idx="22152">
                  <c:v>20:41:08</c:v>
                </c:pt>
                <c:pt idx="22153">
                  <c:v>20:41:09</c:v>
                </c:pt>
                <c:pt idx="22154">
                  <c:v>20:41:10</c:v>
                </c:pt>
                <c:pt idx="22155">
                  <c:v>20:41:11</c:v>
                </c:pt>
                <c:pt idx="22156">
                  <c:v>20:41:12</c:v>
                </c:pt>
                <c:pt idx="22157">
                  <c:v>20:41:13</c:v>
                </c:pt>
                <c:pt idx="22158">
                  <c:v>20:41:14</c:v>
                </c:pt>
                <c:pt idx="22159">
                  <c:v>20:41:15</c:v>
                </c:pt>
                <c:pt idx="22160">
                  <c:v>20:41:16</c:v>
                </c:pt>
                <c:pt idx="22161">
                  <c:v>20:41:17</c:v>
                </c:pt>
                <c:pt idx="22162">
                  <c:v>20:41:18</c:v>
                </c:pt>
                <c:pt idx="22163">
                  <c:v>20:41:19</c:v>
                </c:pt>
                <c:pt idx="22164">
                  <c:v>20:41:20</c:v>
                </c:pt>
                <c:pt idx="22165">
                  <c:v>20:41:21</c:v>
                </c:pt>
                <c:pt idx="22166">
                  <c:v>20:41:22</c:v>
                </c:pt>
                <c:pt idx="22167">
                  <c:v>20:41:23</c:v>
                </c:pt>
                <c:pt idx="22168">
                  <c:v>20:41:24</c:v>
                </c:pt>
                <c:pt idx="22169">
                  <c:v>20:41:25</c:v>
                </c:pt>
                <c:pt idx="22170">
                  <c:v>20:41:26</c:v>
                </c:pt>
                <c:pt idx="22171">
                  <c:v>20:41:27</c:v>
                </c:pt>
                <c:pt idx="22172">
                  <c:v>20:41:28</c:v>
                </c:pt>
                <c:pt idx="22173">
                  <c:v>20:41:29</c:v>
                </c:pt>
                <c:pt idx="22174">
                  <c:v>20:41:30</c:v>
                </c:pt>
                <c:pt idx="22175">
                  <c:v>20:41:31</c:v>
                </c:pt>
                <c:pt idx="22176">
                  <c:v>20:41:32</c:v>
                </c:pt>
                <c:pt idx="22177">
                  <c:v>20:41:33</c:v>
                </c:pt>
                <c:pt idx="22178">
                  <c:v>20:41:34</c:v>
                </c:pt>
                <c:pt idx="22179">
                  <c:v>20:41:35</c:v>
                </c:pt>
                <c:pt idx="22180">
                  <c:v>20:41:36</c:v>
                </c:pt>
                <c:pt idx="22181">
                  <c:v>20:41:37</c:v>
                </c:pt>
                <c:pt idx="22182">
                  <c:v>20:41:38</c:v>
                </c:pt>
                <c:pt idx="22183">
                  <c:v>20:41:39</c:v>
                </c:pt>
                <c:pt idx="22184">
                  <c:v>20:41:40</c:v>
                </c:pt>
                <c:pt idx="22185">
                  <c:v>20:41:41</c:v>
                </c:pt>
                <c:pt idx="22186">
                  <c:v>20:41:42</c:v>
                </c:pt>
                <c:pt idx="22187">
                  <c:v>20:41:43</c:v>
                </c:pt>
                <c:pt idx="22188">
                  <c:v>20:41:44</c:v>
                </c:pt>
                <c:pt idx="22189">
                  <c:v>20:41:45</c:v>
                </c:pt>
                <c:pt idx="22190">
                  <c:v>20:41:46</c:v>
                </c:pt>
                <c:pt idx="22191">
                  <c:v>20:41:47</c:v>
                </c:pt>
                <c:pt idx="22192">
                  <c:v>20:41:48</c:v>
                </c:pt>
                <c:pt idx="22193">
                  <c:v>20:41:49</c:v>
                </c:pt>
                <c:pt idx="22194">
                  <c:v>20:41:50</c:v>
                </c:pt>
                <c:pt idx="22195">
                  <c:v>20:41:51</c:v>
                </c:pt>
                <c:pt idx="22196">
                  <c:v>20:41:52</c:v>
                </c:pt>
                <c:pt idx="22197">
                  <c:v>20:41:53</c:v>
                </c:pt>
                <c:pt idx="22198">
                  <c:v>20:41:54</c:v>
                </c:pt>
                <c:pt idx="22199">
                  <c:v>20:41:55</c:v>
                </c:pt>
                <c:pt idx="22200">
                  <c:v>20:41:56</c:v>
                </c:pt>
                <c:pt idx="22201">
                  <c:v>20:41:57</c:v>
                </c:pt>
                <c:pt idx="22202">
                  <c:v>20:41:58</c:v>
                </c:pt>
                <c:pt idx="22203">
                  <c:v>20:41:59</c:v>
                </c:pt>
                <c:pt idx="22204">
                  <c:v>20:42:00</c:v>
                </c:pt>
                <c:pt idx="22205">
                  <c:v>20:42:01</c:v>
                </c:pt>
                <c:pt idx="22206">
                  <c:v>20:42:02</c:v>
                </c:pt>
                <c:pt idx="22207">
                  <c:v>20:42:03</c:v>
                </c:pt>
                <c:pt idx="22208">
                  <c:v>20:42:04</c:v>
                </c:pt>
                <c:pt idx="22209">
                  <c:v>20:42:05</c:v>
                </c:pt>
                <c:pt idx="22210">
                  <c:v>20:42:06</c:v>
                </c:pt>
                <c:pt idx="22211">
                  <c:v>20:42:07</c:v>
                </c:pt>
                <c:pt idx="22212">
                  <c:v>20:42:08</c:v>
                </c:pt>
                <c:pt idx="22213">
                  <c:v>20:42:09</c:v>
                </c:pt>
                <c:pt idx="22214">
                  <c:v>20:42:10</c:v>
                </c:pt>
                <c:pt idx="22215">
                  <c:v>20:42:11</c:v>
                </c:pt>
                <c:pt idx="22216">
                  <c:v>20:42:12</c:v>
                </c:pt>
                <c:pt idx="22217">
                  <c:v>20:42:13</c:v>
                </c:pt>
                <c:pt idx="22218">
                  <c:v>20:42:14</c:v>
                </c:pt>
                <c:pt idx="22219">
                  <c:v>20:42:15</c:v>
                </c:pt>
                <c:pt idx="22220">
                  <c:v>20:42:16</c:v>
                </c:pt>
                <c:pt idx="22221">
                  <c:v>20:42:17</c:v>
                </c:pt>
                <c:pt idx="22222">
                  <c:v>20:42:18</c:v>
                </c:pt>
                <c:pt idx="22223">
                  <c:v>20:42:19</c:v>
                </c:pt>
                <c:pt idx="22224">
                  <c:v>20:42:20</c:v>
                </c:pt>
                <c:pt idx="22225">
                  <c:v>20:42:21</c:v>
                </c:pt>
                <c:pt idx="22226">
                  <c:v>20:42:22</c:v>
                </c:pt>
                <c:pt idx="22227">
                  <c:v>20:42:23</c:v>
                </c:pt>
                <c:pt idx="22228">
                  <c:v>20:42:24</c:v>
                </c:pt>
                <c:pt idx="22229">
                  <c:v>20:42:25</c:v>
                </c:pt>
                <c:pt idx="22230">
                  <c:v>20:42:26</c:v>
                </c:pt>
                <c:pt idx="22231">
                  <c:v>20:42:27</c:v>
                </c:pt>
                <c:pt idx="22232">
                  <c:v>20:42:28</c:v>
                </c:pt>
                <c:pt idx="22233">
                  <c:v>20:42:29</c:v>
                </c:pt>
                <c:pt idx="22234">
                  <c:v>20:42:30</c:v>
                </c:pt>
                <c:pt idx="22235">
                  <c:v>20:42:31</c:v>
                </c:pt>
                <c:pt idx="22236">
                  <c:v>20:42:32</c:v>
                </c:pt>
                <c:pt idx="22237">
                  <c:v>20:42:33</c:v>
                </c:pt>
                <c:pt idx="22238">
                  <c:v>20:42:34</c:v>
                </c:pt>
                <c:pt idx="22239">
                  <c:v>20:42:35</c:v>
                </c:pt>
                <c:pt idx="22240">
                  <c:v>20:42:36</c:v>
                </c:pt>
                <c:pt idx="22241">
                  <c:v>20:42:37</c:v>
                </c:pt>
                <c:pt idx="22242">
                  <c:v>20:42:38</c:v>
                </c:pt>
                <c:pt idx="22243">
                  <c:v>20:42:39</c:v>
                </c:pt>
                <c:pt idx="22244">
                  <c:v>20:42:40</c:v>
                </c:pt>
                <c:pt idx="22245">
                  <c:v>20:42:41</c:v>
                </c:pt>
                <c:pt idx="22246">
                  <c:v>20:42:42</c:v>
                </c:pt>
                <c:pt idx="22247">
                  <c:v>20:42:43</c:v>
                </c:pt>
                <c:pt idx="22248">
                  <c:v>20:42:44</c:v>
                </c:pt>
                <c:pt idx="22249">
                  <c:v>20:42:45</c:v>
                </c:pt>
                <c:pt idx="22250">
                  <c:v>20:42:46</c:v>
                </c:pt>
                <c:pt idx="22251">
                  <c:v>20:42:47</c:v>
                </c:pt>
                <c:pt idx="22252">
                  <c:v>20:42:48</c:v>
                </c:pt>
                <c:pt idx="22253">
                  <c:v>20:42:49</c:v>
                </c:pt>
                <c:pt idx="22254">
                  <c:v>20:42:50</c:v>
                </c:pt>
                <c:pt idx="22255">
                  <c:v>20:42:51</c:v>
                </c:pt>
                <c:pt idx="22256">
                  <c:v>20:42:52</c:v>
                </c:pt>
                <c:pt idx="22257">
                  <c:v>20:42:53</c:v>
                </c:pt>
                <c:pt idx="22258">
                  <c:v>20:42:54</c:v>
                </c:pt>
                <c:pt idx="22259">
                  <c:v>20:42:55</c:v>
                </c:pt>
                <c:pt idx="22260">
                  <c:v>20:42:56</c:v>
                </c:pt>
                <c:pt idx="22261">
                  <c:v>20:42:57</c:v>
                </c:pt>
                <c:pt idx="22262">
                  <c:v>20:42:58</c:v>
                </c:pt>
                <c:pt idx="22263">
                  <c:v>20:42:59</c:v>
                </c:pt>
                <c:pt idx="22264">
                  <c:v>20:43:00</c:v>
                </c:pt>
                <c:pt idx="22265">
                  <c:v>20:43:01</c:v>
                </c:pt>
                <c:pt idx="22266">
                  <c:v>20:43:02</c:v>
                </c:pt>
                <c:pt idx="22267">
                  <c:v>20:43:03</c:v>
                </c:pt>
                <c:pt idx="22268">
                  <c:v>20:43:04</c:v>
                </c:pt>
                <c:pt idx="22269">
                  <c:v>20:43:05</c:v>
                </c:pt>
                <c:pt idx="22270">
                  <c:v>20:43:06</c:v>
                </c:pt>
                <c:pt idx="22271">
                  <c:v>20:43:07</c:v>
                </c:pt>
                <c:pt idx="22272">
                  <c:v>20:43:08</c:v>
                </c:pt>
                <c:pt idx="22273">
                  <c:v>20:43:09</c:v>
                </c:pt>
                <c:pt idx="22274">
                  <c:v>20:43:10</c:v>
                </c:pt>
                <c:pt idx="22275">
                  <c:v>20:43:11</c:v>
                </c:pt>
                <c:pt idx="22276">
                  <c:v>20:43:12</c:v>
                </c:pt>
                <c:pt idx="22277">
                  <c:v>20:43:13</c:v>
                </c:pt>
                <c:pt idx="22278">
                  <c:v>20:43:14</c:v>
                </c:pt>
                <c:pt idx="22279">
                  <c:v>20:43:15</c:v>
                </c:pt>
                <c:pt idx="22280">
                  <c:v>20:43:16</c:v>
                </c:pt>
                <c:pt idx="22281">
                  <c:v>20:43:17</c:v>
                </c:pt>
                <c:pt idx="22282">
                  <c:v>20:43:18</c:v>
                </c:pt>
                <c:pt idx="22283">
                  <c:v>20:43:19</c:v>
                </c:pt>
                <c:pt idx="22284">
                  <c:v>20:43:20</c:v>
                </c:pt>
                <c:pt idx="22285">
                  <c:v>20:43:21</c:v>
                </c:pt>
                <c:pt idx="22286">
                  <c:v>20:43:22</c:v>
                </c:pt>
                <c:pt idx="22287">
                  <c:v>20:43:23</c:v>
                </c:pt>
                <c:pt idx="22288">
                  <c:v>20:43:24</c:v>
                </c:pt>
                <c:pt idx="22289">
                  <c:v>20:43:25</c:v>
                </c:pt>
                <c:pt idx="22290">
                  <c:v>20:43:26</c:v>
                </c:pt>
                <c:pt idx="22291">
                  <c:v>20:43:27</c:v>
                </c:pt>
                <c:pt idx="22292">
                  <c:v>20:43:28</c:v>
                </c:pt>
                <c:pt idx="22293">
                  <c:v>20:43:29</c:v>
                </c:pt>
                <c:pt idx="22294">
                  <c:v>20:43:30</c:v>
                </c:pt>
                <c:pt idx="22295">
                  <c:v>20:43:31</c:v>
                </c:pt>
                <c:pt idx="22296">
                  <c:v>20:43:32</c:v>
                </c:pt>
                <c:pt idx="22297">
                  <c:v>20:43:33</c:v>
                </c:pt>
                <c:pt idx="22298">
                  <c:v>20:43:34</c:v>
                </c:pt>
                <c:pt idx="22299">
                  <c:v>20:43:35</c:v>
                </c:pt>
                <c:pt idx="22300">
                  <c:v>20:43:36</c:v>
                </c:pt>
                <c:pt idx="22301">
                  <c:v>20:43:37</c:v>
                </c:pt>
                <c:pt idx="22302">
                  <c:v>20:43:38</c:v>
                </c:pt>
                <c:pt idx="22303">
                  <c:v>20:43:39</c:v>
                </c:pt>
                <c:pt idx="22304">
                  <c:v>20:43:40</c:v>
                </c:pt>
                <c:pt idx="22305">
                  <c:v>20:43:41</c:v>
                </c:pt>
                <c:pt idx="22306">
                  <c:v>20:43:42</c:v>
                </c:pt>
                <c:pt idx="22307">
                  <c:v>20:43:43</c:v>
                </c:pt>
                <c:pt idx="22308">
                  <c:v>20:43:44</c:v>
                </c:pt>
                <c:pt idx="22309">
                  <c:v>20:43:45</c:v>
                </c:pt>
                <c:pt idx="22310">
                  <c:v>20:43:46</c:v>
                </c:pt>
                <c:pt idx="22311">
                  <c:v>20:43:47</c:v>
                </c:pt>
                <c:pt idx="22312">
                  <c:v>20:43:48</c:v>
                </c:pt>
                <c:pt idx="22313">
                  <c:v>20:43:49</c:v>
                </c:pt>
                <c:pt idx="22314">
                  <c:v>20:43:50</c:v>
                </c:pt>
                <c:pt idx="22315">
                  <c:v>20:43:51</c:v>
                </c:pt>
                <c:pt idx="22316">
                  <c:v>20:43:52</c:v>
                </c:pt>
                <c:pt idx="22317">
                  <c:v>20:43:53</c:v>
                </c:pt>
                <c:pt idx="22318">
                  <c:v>20:43:54</c:v>
                </c:pt>
                <c:pt idx="22319">
                  <c:v>20:43:55</c:v>
                </c:pt>
                <c:pt idx="22320">
                  <c:v>20:43:56</c:v>
                </c:pt>
                <c:pt idx="22321">
                  <c:v>20:43:57</c:v>
                </c:pt>
                <c:pt idx="22322">
                  <c:v>20:43:58</c:v>
                </c:pt>
                <c:pt idx="22323">
                  <c:v>20:43:59</c:v>
                </c:pt>
                <c:pt idx="22324">
                  <c:v>20:44:00</c:v>
                </c:pt>
                <c:pt idx="22325">
                  <c:v>20:44:01</c:v>
                </c:pt>
                <c:pt idx="22326">
                  <c:v>20:44:02</c:v>
                </c:pt>
                <c:pt idx="22327">
                  <c:v>20:44:03</c:v>
                </c:pt>
                <c:pt idx="22328">
                  <c:v>20:44:04</c:v>
                </c:pt>
                <c:pt idx="22329">
                  <c:v>20:44:05</c:v>
                </c:pt>
                <c:pt idx="22330">
                  <c:v>20:44:06</c:v>
                </c:pt>
                <c:pt idx="22331">
                  <c:v>20:44:07</c:v>
                </c:pt>
                <c:pt idx="22332">
                  <c:v>20:44:08</c:v>
                </c:pt>
                <c:pt idx="22333">
                  <c:v>20:44:09</c:v>
                </c:pt>
                <c:pt idx="22334">
                  <c:v>20:44:10</c:v>
                </c:pt>
                <c:pt idx="22335">
                  <c:v>20:44:11</c:v>
                </c:pt>
                <c:pt idx="22336">
                  <c:v>20:44:12</c:v>
                </c:pt>
                <c:pt idx="22337">
                  <c:v>20:44:13</c:v>
                </c:pt>
                <c:pt idx="22338">
                  <c:v>20:44:14</c:v>
                </c:pt>
                <c:pt idx="22339">
                  <c:v>20:44:15</c:v>
                </c:pt>
                <c:pt idx="22340">
                  <c:v>20:44:16</c:v>
                </c:pt>
                <c:pt idx="22341">
                  <c:v>20:44:17</c:v>
                </c:pt>
                <c:pt idx="22342">
                  <c:v>20:44:18</c:v>
                </c:pt>
                <c:pt idx="22343">
                  <c:v>20:44:19</c:v>
                </c:pt>
                <c:pt idx="22344">
                  <c:v>20:44:20</c:v>
                </c:pt>
                <c:pt idx="22345">
                  <c:v>20:44:21</c:v>
                </c:pt>
                <c:pt idx="22346">
                  <c:v>20:44:22</c:v>
                </c:pt>
                <c:pt idx="22347">
                  <c:v>20:44:23</c:v>
                </c:pt>
                <c:pt idx="22348">
                  <c:v>20:44:24</c:v>
                </c:pt>
                <c:pt idx="22349">
                  <c:v>20:44:25</c:v>
                </c:pt>
                <c:pt idx="22350">
                  <c:v>20:44:26</c:v>
                </c:pt>
                <c:pt idx="22351">
                  <c:v>20:44:27</c:v>
                </c:pt>
                <c:pt idx="22352">
                  <c:v>20:44:28</c:v>
                </c:pt>
                <c:pt idx="22353">
                  <c:v>20:44:29</c:v>
                </c:pt>
                <c:pt idx="22354">
                  <c:v>20:44:30</c:v>
                </c:pt>
                <c:pt idx="22355">
                  <c:v>20:44:31</c:v>
                </c:pt>
                <c:pt idx="22356">
                  <c:v>20:44:32</c:v>
                </c:pt>
                <c:pt idx="22357">
                  <c:v>20:44:33</c:v>
                </c:pt>
                <c:pt idx="22358">
                  <c:v>20:44:34</c:v>
                </c:pt>
                <c:pt idx="22359">
                  <c:v>20:44:35</c:v>
                </c:pt>
                <c:pt idx="22360">
                  <c:v>20:44:36</c:v>
                </c:pt>
                <c:pt idx="22361">
                  <c:v>20:44:37</c:v>
                </c:pt>
                <c:pt idx="22362">
                  <c:v>20:44:38</c:v>
                </c:pt>
                <c:pt idx="22363">
                  <c:v>20:44:39</c:v>
                </c:pt>
                <c:pt idx="22364">
                  <c:v>20:44:40</c:v>
                </c:pt>
                <c:pt idx="22365">
                  <c:v>20:44:41</c:v>
                </c:pt>
                <c:pt idx="22366">
                  <c:v>20:44:42</c:v>
                </c:pt>
                <c:pt idx="22367">
                  <c:v>20:44:43</c:v>
                </c:pt>
                <c:pt idx="22368">
                  <c:v>20:44:44</c:v>
                </c:pt>
                <c:pt idx="22369">
                  <c:v>20:44:45</c:v>
                </c:pt>
                <c:pt idx="22370">
                  <c:v>20:44:46</c:v>
                </c:pt>
                <c:pt idx="22371">
                  <c:v>20:44:47</c:v>
                </c:pt>
                <c:pt idx="22372">
                  <c:v>20:44:48</c:v>
                </c:pt>
                <c:pt idx="22373">
                  <c:v>20:44:49</c:v>
                </c:pt>
                <c:pt idx="22374">
                  <c:v>20:44:50</c:v>
                </c:pt>
                <c:pt idx="22375">
                  <c:v>20:44:51</c:v>
                </c:pt>
                <c:pt idx="22376">
                  <c:v>20:44:52</c:v>
                </c:pt>
                <c:pt idx="22377">
                  <c:v>20:44:53</c:v>
                </c:pt>
                <c:pt idx="22378">
                  <c:v>20:44:54</c:v>
                </c:pt>
                <c:pt idx="22379">
                  <c:v>20:44:55</c:v>
                </c:pt>
                <c:pt idx="22380">
                  <c:v>20:44:56</c:v>
                </c:pt>
                <c:pt idx="22381">
                  <c:v>20:44:57</c:v>
                </c:pt>
                <c:pt idx="22382">
                  <c:v>20:44:58</c:v>
                </c:pt>
                <c:pt idx="22383">
                  <c:v>20:44:59</c:v>
                </c:pt>
                <c:pt idx="22384">
                  <c:v>20:45:00</c:v>
                </c:pt>
                <c:pt idx="22385">
                  <c:v>20:45:01</c:v>
                </c:pt>
                <c:pt idx="22386">
                  <c:v>20:45:02</c:v>
                </c:pt>
                <c:pt idx="22387">
                  <c:v>20:45:03</c:v>
                </c:pt>
                <c:pt idx="22388">
                  <c:v>20:45:04</c:v>
                </c:pt>
                <c:pt idx="22389">
                  <c:v>20:45:05</c:v>
                </c:pt>
                <c:pt idx="22390">
                  <c:v>20:45:06</c:v>
                </c:pt>
                <c:pt idx="22391">
                  <c:v>20:45:07</c:v>
                </c:pt>
                <c:pt idx="22392">
                  <c:v>20:45:08</c:v>
                </c:pt>
                <c:pt idx="22393">
                  <c:v>20:45:09</c:v>
                </c:pt>
                <c:pt idx="22394">
                  <c:v>20:45:10</c:v>
                </c:pt>
                <c:pt idx="22395">
                  <c:v>20:45:11</c:v>
                </c:pt>
                <c:pt idx="22396">
                  <c:v>20:45:12</c:v>
                </c:pt>
                <c:pt idx="22397">
                  <c:v>20:45:13</c:v>
                </c:pt>
                <c:pt idx="22398">
                  <c:v>20:45:14</c:v>
                </c:pt>
                <c:pt idx="22399">
                  <c:v>20:45:15</c:v>
                </c:pt>
                <c:pt idx="22400">
                  <c:v>20:45:16</c:v>
                </c:pt>
                <c:pt idx="22401">
                  <c:v>20:45:17</c:v>
                </c:pt>
                <c:pt idx="22402">
                  <c:v>20:45:18</c:v>
                </c:pt>
                <c:pt idx="22403">
                  <c:v>20:45:19</c:v>
                </c:pt>
                <c:pt idx="22404">
                  <c:v>20:45:20</c:v>
                </c:pt>
                <c:pt idx="22405">
                  <c:v>20:45:21</c:v>
                </c:pt>
                <c:pt idx="22406">
                  <c:v>20:45:22</c:v>
                </c:pt>
                <c:pt idx="22407">
                  <c:v>20:45:23</c:v>
                </c:pt>
                <c:pt idx="22408">
                  <c:v>20:45:24</c:v>
                </c:pt>
                <c:pt idx="22409">
                  <c:v>20:45:25</c:v>
                </c:pt>
                <c:pt idx="22410">
                  <c:v>20:45:26</c:v>
                </c:pt>
                <c:pt idx="22411">
                  <c:v>20:45:27</c:v>
                </c:pt>
                <c:pt idx="22412">
                  <c:v>20:45:28</c:v>
                </c:pt>
                <c:pt idx="22413">
                  <c:v>20:45:29</c:v>
                </c:pt>
                <c:pt idx="22414">
                  <c:v>20:45:30</c:v>
                </c:pt>
                <c:pt idx="22415">
                  <c:v>20:45:31</c:v>
                </c:pt>
                <c:pt idx="22416">
                  <c:v>20:45:32</c:v>
                </c:pt>
                <c:pt idx="22417">
                  <c:v>20:45:33</c:v>
                </c:pt>
                <c:pt idx="22418">
                  <c:v>20:45:34</c:v>
                </c:pt>
                <c:pt idx="22419">
                  <c:v>20:45:35</c:v>
                </c:pt>
                <c:pt idx="22420">
                  <c:v>20:45:36</c:v>
                </c:pt>
                <c:pt idx="22421">
                  <c:v>20:45:37</c:v>
                </c:pt>
                <c:pt idx="22422">
                  <c:v>20:45:38</c:v>
                </c:pt>
                <c:pt idx="22423">
                  <c:v>20:45:39</c:v>
                </c:pt>
                <c:pt idx="22424">
                  <c:v>20:45:40</c:v>
                </c:pt>
                <c:pt idx="22425">
                  <c:v>20:45:41</c:v>
                </c:pt>
                <c:pt idx="22426">
                  <c:v>20:45:42</c:v>
                </c:pt>
                <c:pt idx="22427">
                  <c:v>20:45:43</c:v>
                </c:pt>
                <c:pt idx="22428">
                  <c:v>20:45:44</c:v>
                </c:pt>
                <c:pt idx="22429">
                  <c:v>20:45:45</c:v>
                </c:pt>
                <c:pt idx="22430">
                  <c:v>20:45:46</c:v>
                </c:pt>
                <c:pt idx="22431">
                  <c:v>20:45:47</c:v>
                </c:pt>
                <c:pt idx="22432">
                  <c:v>20:45:48</c:v>
                </c:pt>
                <c:pt idx="22433">
                  <c:v>20:45:49</c:v>
                </c:pt>
                <c:pt idx="22434">
                  <c:v>20:45:50</c:v>
                </c:pt>
                <c:pt idx="22435">
                  <c:v>20:45:51</c:v>
                </c:pt>
                <c:pt idx="22436">
                  <c:v>20:45:52</c:v>
                </c:pt>
                <c:pt idx="22437">
                  <c:v>20:45:53</c:v>
                </c:pt>
                <c:pt idx="22438">
                  <c:v>20:45:54</c:v>
                </c:pt>
                <c:pt idx="22439">
                  <c:v>20:45:55</c:v>
                </c:pt>
                <c:pt idx="22440">
                  <c:v>20:45:56</c:v>
                </c:pt>
                <c:pt idx="22441">
                  <c:v>20:45:57</c:v>
                </c:pt>
                <c:pt idx="22442">
                  <c:v>20:45:58</c:v>
                </c:pt>
                <c:pt idx="22443">
                  <c:v>20:45:59</c:v>
                </c:pt>
                <c:pt idx="22444">
                  <c:v>20:46:00</c:v>
                </c:pt>
                <c:pt idx="22445">
                  <c:v>20:46:01</c:v>
                </c:pt>
                <c:pt idx="22446">
                  <c:v>20:46:02</c:v>
                </c:pt>
                <c:pt idx="22447">
                  <c:v>20:46:03</c:v>
                </c:pt>
                <c:pt idx="22448">
                  <c:v>20:46:04</c:v>
                </c:pt>
                <c:pt idx="22449">
                  <c:v>20:46:05</c:v>
                </c:pt>
                <c:pt idx="22450">
                  <c:v>20:46:06</c:v>
                </c:pt>
                <c:pt idx="22451">
                  <c:v>20:46:07</c:v>
                </c:pt>
                <c:pt idx="22452">
                  <c:v>20:46:08</c:v>
                </c:pt>
                <c:pt idx="22453">
                  <c:v>20:46:09</c:v>
                </c:pt>
                <c:pt idx="22454">
                  <c:v>20:46:10</c:v>
                </c:pt>
                <c:pt idx="22455">
                  <c:v>20:46:11</c:v>
                </c:pt>
                <c:pt idx="22456">
                  <c:v>20:46:12</c:v>
                </c:pt>
                <c:pt idx="22457">
                  <c:v>20:46:13</c:v>
                </c:pt>
                <c:pt idx="22458">
                  <c:v>20:46:14</c:v>
                </c:pt>
                <c:pt idx="22459">
                  <c:v>20:46:15</c:v>
                </c:pt>
                <c:pt idx="22460">
                  <c:v>20:46:16</c:v>
                </c:pt>
                <c:pt idx="22461">
                  <c:v>20:46:17</c:v>
                </c:pt>
                <c:pt idx="22462">
                  <c:v>20:46:18</c:v>
                </c:pt>
                <c:pt idx="22463">
                  <c:v>20:46:19</c:v>
                </c:pt>
                <c:pt idx="22464">
                  <c:v>20:46:20</c:v>
                </c:pt>
                <c:pt idx="22465">
                  <c:v>20:46:21</c:v>
                </c:pt>
                <c:pt idx="22466">
                  <c:v>20:46:22</c:v>
                </c:pt>
                <c:pt idx="22467">
                  <c:v>20:46:23</c:v>
                </c:pt>
                <c:pt idx="22468">
                  <c:v>20:46:24</c:v>
                </c:pt>
                <c:pt idx="22469">
                  <c:v>20:46:25</c:v>
                </c:pt>
                <c:pt idx="22470">
                  <c:v>20:46:26</c:v>
                </c:pt>
                <c:pt idx="22471">
                  <c:v>20:46:27</c:v>
                </c:pt>
                <c:pt idx="22472">
                  <c:v>20:46:28</c:v>
                </c:pt>
                <c:pt idx="22473">
                  <c:v>20:46:29</c:v>
                </c:pt>
                <c:pt idx="22474">
                  <c:v>20:46:30</c:v>
                </c:pt>
                <c:pt idx="22475">
                  <c:v>20:46:31</c:v>
                </c:pt>
                <c:pt idx="22476">
                  <c:v>20:46:32</c:v>
                </c:pt>
                <c:pt idx="22477">
                  <c:v>20:46:33</c:v>
                </c:pt>
                <c:pt idx="22478">
                  <c:v>20:46:34</c:v>
                </c:pt>
                <c:pt idx="22479">
                  <c:v>20:46:35</c:v>
                </c:pt>
                <c:pt idx="22480">
                  <c:v>20:46:36</c:v>
                </c:pt>
                <c:pt idx="22481">
                  <c:v>20:46:37</c:v>
                </c:pt>
                <c:pt idx="22482">
                  <c:v>20:46:38</c:v>
                </c:pt>
                <c:pt idx="22483">
                  <c:v>20:46:39</c:v>
                </c:pt>
                <c:pt idx="22484">
                  <c:v>20:46:40</c:v>
                </c:pt>
                <c:pt idx="22485">
                  <c:v>20:46:41</c:v>
                </c:pt>
                <c:pt idx="22486">
                  <c:v>20:46:42</c:v>
                </c:pt>
                <c:pt idx="22487">
                  <c:v>20:46:43</c:v>
                </c:pt>
                <c:pt idx="22488">
                  <c:v>20:46:44</c:v>
                </c:pt>
                <c:pt idx="22489">
                  <c:v>20:46:45</c:v>
                </c:pt>
                <c:pt idx="22490">
                  <c:v>20:46:46</c:v>
                </c:pt>
                <c:pt idx="22491">
                  <c:v>20:46:47</c:v>
                </c:pt>
                <c:pt idx="22492">
                  <c:v>20:46:48</c:v>
                </c:pt>
                <c:pt idx="22493">
                  <c:v>20:46:49</c:v>
                </c:pt>
                <c:pt idx="22494">
                  <c:v>20:46:50</c:v>
                </c:pt>
                <c:pt idx="22495">
                  <c:v>20:46:51</c:v>
                </c:pt>
                <c:pt idx="22496">
                  <c:v>20:46:52</c:v>
                </c:pt>
                <c:pt idx="22497">
                  <c:v>20:46:53</c:v>
                </c:pt>
                <c:pt idx="22498">
                  <c:v>20:46:54</c:v>
                </c:pt>
                <c:pt idx="22499">
                  <c:v>20:46:55</c:v>
                </c:pt>
                <c:pt idx="22500">
                  <c:v>20:46:56</c:v>
                </c:pt>
                <c:pt idx="22501">
                  <c:v>20:46:57</c:v>
                </c:pt>
                <c:pt idx="22502">
                  <c:v>20:46:58</c:v>
                </c:pt>
                <c:pt idx="22503">
                  <c:v>20:46:59</c:v>
                </c:pt>
                <c:pt idx="22504">
                  <c:v>20:47:00</c:v>
                </c:pt>
                <c:pt idx="22505">
                  <c:v>20:47:01</c:v>
                </c:pt>
                <c:pt idx="22506">
                  <c:v>20:47:02</c:v>
                </c:pt>
                <c:pt idx="22507">
                  <c:v>20:47:03</c:v>
                </c:pt>
                <c:pt idx="22508">
                  <c:v>20:47:04</c:v>
                </c:pt>
                <c:pt idx="22509">
                  <c:v>20:47:05</c:v>
                </c:pt>
                <c:pt idx="22510">
                  <c:v>20:47:06</c:v>
                </c:pt>
                <c:pt idx="22511">
                  <c:v>20:47:07</c:v>
                </c:pt>
                <c:pt idx="22512">
                  <c:v>20:47:08</c:v>
                </c:pt>
                <c:pt idx="22513">
                  <c:v>20:47:09</c:v>
                </c:pt>
                <c:pt idx="22514">
                  <c:v>20:47:10</c:v>
                </c:pt>
                <c:pt idx="22515">
                  <c:v>20:47:11</c:v>
                </c:pt>
                <c:pt idx="22516">
                  <c:v>20:47:12</c:v>
                </c:pt>
                <c:pt idx="22517">
                  <c:v>20:47:13</c:v>
                </c:pt>
                <c:pt idx="22518">
                  <c:v>20:47:14</c:v>
                </c:pt>
                <c:pt idx="22519">
                  <c:v>20:47:15</c:v>
                </c:pt>
                <c:pt idx="22520">
                  <c:v>20:47:16</c:v>
                </c:pt>
                <c:pt idx="22521">
                  <c:v>20:47:17</c:v>
                </c:pt>
                <c:pt idx="22522">
                  <c:v>20:47:18</c:v>
                </c:pt>
                <c:pt idx="22523">
                  <c:v>20:47:19</c:v>
                </c:pt>
                <c:pt idx="22524">
                  <c:v>20:47:20</c:v>
                </c:pt>
                <c:pt idx="22525">
                  <c:v>20:47:21</c:v>
                </c:pt>
                <c:pt idx="22526">
                  <c:v>20:47:22</c:v>
                </c:pt>
                <c:pt idx="22527">
                  <c:v>20:47:23</c:v>
                </c:pt>
                <c:pt idx="22528">
                  <c:v>20:47:24</c:v>
                </c:pt>
                <c:pt idx="22529">
                  <c:v>20:47:25</c:v>
                </c:pt>
                <c:pt idx="22530">
                  <c:v>20:47:26</c:v>
                </c:pt>
                <c:pt idx="22531">
                  <c:v>20:47:27</c:v>
                </c:pt>
                <c:pt idx="22532">
                  <c:v>20:47:28</c:v>
                </c:pt>
                <c:pt idx="22533">
                  <c:v>20:47:29</c:v>
                </c:pt>
                <c:pt idx="22534">
                  <c:v>20:47:30</c:v>
                </c:pt>
                <c:pt idx="22535">
                  <c:v>20:47:31</c:v>
                </c:pt>
                <c:pt idx="22536">
                  <c:v>20:47:32</c:v>
                </c:pt>
                <c:pt idx="22537">
                  <c:v>20:47:33</c:v>
                </c:pt>
                <c:pt idx="22538">
                  <c:v>20:47:34</c:v>
                </c:pt>
                <c:pt idx="22539">
                  <c:v>20:47:35</c:v>
                </c:pt>
                <c:pt idx="22540">
                  <c:v>20:47:36</c:v>
                </c:pt>
                <c:pt idx="22541">
                  <c:v>20:47:37</c:v>
                </c:pt>
                <c:pt idx="22542">
                  <c:v>20:47:38</c:v>
                </c:pt>
                <c:pt idx="22543">
                  <c:v>20:47:39</c:v>
                </c:pt>
                <c:pt idx="22544">
                  <c:v>20:47:40</c:v>
                </c:pt>
                <c:pt idx="22545">
                  <c:v>20:47:41</c:v>
                </c:pt>
                <c:pt idx="22546">
                  <c:v>20:47:42</c:v>
                </c:pt>
                <c:pt idx="22547">
                  <c:v>20:47:43</c:v>
                </c:pt>
                <c:pt idx="22548">
                  <c:v>20:47:44</c:v>
                </c:pt>
                <c:pt idx="22549">
                  <c:v>20:47:45</c:v>
                </c:pt>
                <c:pt idx="22550">
                  <c:v>20:47:46</c:v>
                </c:pt>
                <c:pt idx="22551">
                  <c:v>20:47:47</c:v>
                </c:pt>
                <c:pt idx="22552">
                  <c:v>20:47:48</c:v>
                </c:pt>
                <c:pt idx="22553">
                  <c:v>20:47:49</c:v>
                </c:pt>
                <c:pt idx="22554">
                  <c:v>20:47:50</c:v>
                </c:pt>
                <c:pt idx="22555">
                  <c:v>20:47:51</c:v>
                </c:pt>
                <c:pt idx="22556">
                  <c:v>20:47:52</c:v>
                </c:pt>
                <c:pt idx="22557">
                  <c:v>20:47:53</c:v>
                </c:pt>
                <c:pt idx="22558">
                  <c:v>20:47:54</c:v>
                </c:pt>
                <c:pt idx="22559">
                  <c:v>20:47:55</c:v>
                </c:pt>
                <c:pt idx="22560">
                  <c:v>20:47:56</c:v>
                </c:pt>
                <c:pt idx="22561">
                  <c:v>20:47:57</c:v>
                </c:pt>
                <c:pt idx="22562">
                  <c:v>20:47:58</c:v>
                </c:pt>
                <c:pt idx="22563">
                  <c:v>20:47:59</c:v>
                </c:pt>
                <c:pt idx="22564">
                  <c:v>20:48:00</c:v>
                </c:pt>
                <c:pt idx="22565">
                  <c:v>20:48:01</c:v>
                </c:pt>
                <c:pt idx="22566">
                  <c:v>20:48:02</c:v>
                </c:pt>
                <c:pt idx="22567">
                  <c:v>20:48:03</c:v>
                </c:pt>
                <c:pt idx="22568">
                  <c:v>20:48:04</c:v>
                </c:pt>
                <c:pt idx="22569">
                  <c:v>20:48:05</c:v>
                </c:pt>
                <c:pt idx="22570">
                  <c:v>20:48:06</c:v>
                </c:pt>
                <c:pt idx="22571">
                  <c:v>20:48:07</c:v>
                </c:pt>
                <c:pt idx="22572">
                  <c:v>20:48:08</c:v>
                </c:pt>
                <c:pt idx="22573">
                  <c:v>20:48:09</c:v>
                </c:pt>
                <c:pt idx="22574">
                  <c:v>20:48:10</c:v>
                </c:pt>
                <c:pt idx="22575">
                  <c:v>20:48:11</c:v>
                </c:pt>
                <c:pt idx="22576">
                  <c:v>20:48:12</c:v>
                </c:pt>
                <c:pt idx="22577">
                  <c:v>20:48:13</c:v>
                </c:pt>
                <c:pt idx="22578">
                  <c:v>20:48:14</c:v>
                </c:pt>
                <c:pt idx="22579">
                  <c:v>20:48:15</c:v>
                </c:pt>
                <c:pt idx="22580">
                  <c:v>20:48:16</c:v>
                </c:pt>
                <c:pt idx="22581">
                  <c:v>20:48:17</c:v>
                </c:pt>
                <c:pt idx="22582">
                  <c:v>20:48:18</c:v>
                </c:pt>
                <c:pt idx="22583">
                  <c:v>20:48:19</c:v>
                </c:pt>
                <c:pt idx="22584">
                  <c:v>20:48:20</c:v>
                </c:pt>
                <c:pt idx="22585">
                  <c:v>20:48:21</c:v>
                </c:pt>
                <c:pt idx="22586">
                  <c:v>20:48:22</c:v>
                </c:pt>
                <c:pt idx="22587">
                  <c:v>20:48:23</c:v>
                </c:pt>
                <c:pt idx="22588">
                  <c:v>20:48:24</c:v>
                </c:pt>
                <c:pt idx="22589">
                  <c:v>20:48:25</c:v>
                </c:pt>
                <c:pt idx="22590">
                  <c:v>20:48:26</c:v>
                </c:pt>
                <c:pt idx="22591">
                  <c:v>20:48:27</c:v>
                </c:pt>
                <c:pt idx="22592">
                  <c:v>20:48:28</c:v>
                </c:pt>
                <c:pt idx="22593">
                  <c:v>20:48:29</c:v>
                </c:pt>
                <c:pt idx="22594">
                  <c:v>20:48:30</c:v>
                </c:pt>
                <c:pt idx="22595">
                  <c:v>20:48:31</c:v>
                </c:pt>
                <c:pt idx="22596">
                  <c:v>20:48:32</c:v>
                </c:pt>
                <c:pt idx="22597">
                  <c:v>20:48:33</c:v>
                </c:pt>
                <c:pt idx="22598">
                  <c:v>20:48:34</c:v>
                </c:pt>
                <c:pt idx="22599">
                  <c:v>20:48:35</c:v>
                </c:pt>
                <c:pt idx="22600">
                  <c:v>20:48:36</c:v>
                </c:pt>
                <c:pt idx="22601">
                  <c:v>20:48:37</c:v>
                </c:pt>
                <c:pt idx="22602">
                  <c:v>20:48:38</c:v>
                </c:pt>
                <c:pt idx="22603">
                  <c:v>20:48:39</c:v>
                </c:pt>
                <c:pt idx="22604">
                  <c:v>20:48:40</c:v>
                </c:pt>
                <c:pt idx="22605">
                  <c:v>20:48:41</c:v>
                </c:pt>
                <c:pt idx="22606">
                  <c:v>20:48:42</c:v>
                </c:pt>
                <c:pt idx="22607">
                  <c:v>20:48:43</c:v>
                </c:pt>
                <c:pt idx="22608">
                  <c:v>20:48:44</c:v>
                </c:pt>
                <c:pt idx="22609">
                  <c:v>20:48:45</c:v>
                </c:pt>
                <c:pt idx="22610">
                  <c:v>20:48:46</c:v>
                </c:pt>
                <c:pt idx="22611">
                  <c:v>20:48:47</c:v>
                </c:pt>
                <c:pt idx="22612">
                  <c:v>20:48:48</c:v>
                </c:pt>
                <c:pt idx="22613">
                  <c:v>20:48:49</c:v>
                </c:pt>
                <c:pt idx="22614">
                  <c:v>20:48:50</c:v>
                </c:pt>
                <c:pt idx="22615">
                  <c:v>20:48:51</c:v>
                </c:pt>
                <c:pt idx="22616">
                  <c:v>20:48:52</c:v>
                </c:pt>
                <c:pt idx="22617">
                  <c:v>20:48:53</c:v>
                </c:pt>
                <c:pt idx="22618">
                  <c:v>20:48:54</c:v>
                </c:pt>
                <c:pt idx="22619">
                  <c:v>20:48:55</c:v>
                </c:pt>
                <c:pt idx="22620">
                  <c:v>20:48:56</c:v>
                </c:pt>
                <c:pt idx="22621">
                  <c:v>20:48:57</c:v>
                </c:pt>
                <c:pt idx="22622">
                  <c:v>20:48:58</c:v>
                </c:pt>
                <c:pt idx="22623">
                  <c:v>20:48:59</c:v>
                </c:pt>
                <c:pt idx="22624">
                  <c:v>20:49:00</c:v>
                </c:pt>
                <c:pt idx="22625">
                  <c:v>20:49:01</c:v>
                </c:pt>
                <c:pt idx="22626">
                  <c:v>20:49:02</c:v>
                </c:pt>
                <c:pt idx="22627">
                  <c:v>20:49:03</c:v>
                </c:pt>
                <c:pt idx="22628">
                  <c:v>20:49:04</c:v>
                </c:pt>
                <c:pt idx="22629">
                  <c:v>20:49:05</c:v>
                </c:pt>
                <c:pt idx="22630">
                  <c:v>20:49:06</c:v>
                </c:pt>
                <c:pt idx="22631">
                  <c:v>20:49:07</c:v>
                </c:pt>
                <c:pt idx="22632">
                  <c:v>20:49:08</c:v>
                </c:pt>
                <c:pt idx="22633">
                  <c:v>20:49:09</c:v>
                </c:pt>
                <c:pt idx="22634">
                  <c:v>20:49:10</c:v>
                </c:pt>
                <c:pt idx="22635">
                  <c:v>20:49:11</c:v>
                </c:pt>
                <c:pt idx="22636">
                  <c:v>20:49:12</c:v>
                </c:pt>
                <c:pt idx="22637">
                  <c:v>20:49:13</c:v>
                </c:pt>
                <c:pt idx="22638">
                  <c:v>20:49:14</c:v>
                </c:pt>
                <c:pt idx="22639">
                  <c:v>20:49:15</c:v>
                </c:pt>
                <c:pt idx="22640">
                  <c:v>20:49:16</c:v>
                </c:pt>
                <c:pt idx="22641">
                  <c:v>20:49:17</c:v>
                </c:pt>
                <c:pt idx="22642">
                  <c:v>20:49:18</c:v>
                </c:pt>
                <c:pt idx="22643">
                  <c:v>20:49:19</c:v>
                </c:pt>
                <c:pt idx="22644">
                  <c:v>20:49:20</c:v>
                </c:pt>
                <c:pt idx="22645">
                  <c:v>20:49:21</c:v>
                </c:pt>
                <c:pt idx="22646">
                  <c:v>20:49:22</c:v>
                </c:pt>
                <c:pt idx="22647">
                  <c:v>20:49:23</c:v>
                </c:pt>
                <c:pt idx="22648">
                  <c:v>20:49:24</c:v>
                </c:pt>
                <c:pt idx="22649">
                  <c:v>20:49:25</c:v>
                </c:pt>
                <c:pt idx="22650">
                  <c:v>20:49:26</c:v>
                </c:pt>
                <c:pt idx="22651">
                  <c:v>20:49:27</c:v>
                </c:pt>
                <c:pt idx="22652">
                  <c:v>20:49:28</c:v>
                </c:pt>
                <c:pt idx="22653">
                  <c:v>20:49:29</c:v>
                </c:pt>
                <c:pt idx="22654">
                  <c:v>20:49:30</c:v>
                </c:pt>
                <c:pt idx="22655">
                  <c:v>20:49:31</c:v>
                </c:pt>
                <c:pt idx="22656">
                  <c:v>20:49:32</c:v>
                </c:pt>
                <c:pt idx="22657">
                  <c:v>20:49:33</c:v>
                </c:pt>
                <c:pt idx="22658">
                  <c:v>20:49:34</c:v>
                </c:pt>
                <c:pt idx="22659">
                  <c:v>20:49:35</c:v>
                </c:pt>
                <c:pt idx="22660">
                  <c:v>20:49:36</c:v>
                </c:pt>
                <c:pt idx="22661">
                  <c:v>20:49:37</c:v>
                </c:pt>
                <c:pt idx="22662">
                  <c:v>20:49:38</c:v>
                </c:pt>
                <c:pt idx="22663">
                  <c:v>20:49:39</c:v>
                </c:pt>
                <c:pt idx="22664">
                  <c:v>20:49:40</c:v>
                </c:pt>
                <c:pt idx="22665">
                  <c:v>20:49:41</c:v>
                </c:pt>
                <c:pt idx="22666">
                  <c:v>20:49:42</c:v>
                </c:pt>
                <c:pt idx="22667">
                  <c:v>20:49:43</c:v>
                </c:pt>
                <c:pt idx="22668">
                  <c:v>20:49:44</c:v>
                </c:pt>
                <c:pt idx="22669">
                  <c:v>20:49:45</c:v>
                </c:pt>
                <c:pt idx="22670">
                  <c:v>20:49:46</c:v>
                </c:pt>
                <c:pt idx="22671">
                  <c:v>20:49:47</c:v>
                </c:pt>
                <c:pt idx="22672">
                  <c:v>20:49:48</c:v>
                </c:pt>
                <c:pt idx="22673">
                  <c:v>20:49:49</c:v>
                </c:pt>
                <c:pt idx="22674">
                  <c:v>20:49:50</c:v>
                </c:pt>
                <c:pt idx="22675">
                  <c:v>20:49:51</c:v>
                </c:pt>
                <c:pt idx="22676">
                  <c:v>20:49:52</c:v>
                </c:pt>
                <c:pt idx="22677">
                  <c:v>20:49:53</c:v>
                </c:pt>
                <c:pt idx="22678">
                  <c:v>20:49:54</c:v>
                </c:pt>
                <c:pt idx="22679">
                  <c:v>20:49:55</c:v>
                </c:pt>
                <c:pt idx="22680">
                  <c:v>20:49:56</c:v>
                </c:pt>
                <c:pt idx="22681">
                  <c:v>20:49:57</c:v>
                </c:pt>
                <c:pt idx="22682">
                  <c:v>20:49:58</c:v>
                </c:pt>
                <c:pt idx="22683">
                  <c:v>20:49:59</c:v>
                </c:pt>
                <c:pt idx="22684">
                  <c:v>20:50:00</c:v>
                </c:pt>
                <c:pt idx="22685">
                  <c:v>20:50:01</c:v>
                </c:pt>
                <c:pt idx="22686">
                  <c:v>20:50:02</c:v>
                </c:pt>
                <c:pt idx="22687">
                  <c:v>20:50:03</c:v>
                </c:pt>
                <c:pt idx="22688">
                  <c:v>20:50:04</c:v>
                </c:pt>
                <c:pt idx="22689">
                  <c:v>20:50:05</c:v>
                </c:pt>
                <c:pt idx="22690">
                  <c:v>20:50:06</c:v>
                </c:pt>
                <c:pt idx="22691">
                  <c:v>20:50:07</c:v>
                </c:pt>
                <c:pt idx="22692">
                  <c:v>20:50:08</c:v>
                </c:pt>
                <c:pt idx="22693">
                  <c:v>20:50:09</c:v>
                </c:pt>
                <c:pt idx="22694">
                  <c:v>20:50:10</c:v>
                </c:pt>
                <c:pt idx="22695">
                  <c:v>20:50:11</c:v>
                </c:pt>
                <c:pt idx="22696">
                  <c:v>20:50:12</c:v>
                </c:pt>
                <c:pt idx="22697">
                  <c:v>20:50:13</c:v>
                </c:pt>
                <c:pt idx="22698">
                  <c:v>20:50:14</c:v>
                </c:pt>
                <c:pt idx="22699">
                  <c:v>20:50:15</c:v>
                </c:pt>
                <c:pt idx="22700">
                  <c:v>20:50:16</c:v>
                </c:pt>
                <c:pt idx="22701">
                  <c:v>20:50:17</c:v>
                </c:pt>
                <c:pt idx="22702">
                  <c:v>20:50:18</c:v>
                </c:pt>
                <c:pt idx="22703">
                  <c:v>20:50:19</c:v>
                </c:pt>
                <c:pt idx="22704">
                  <c:v>20:50:20</c:v>
                </c:pt>
                <c:pt idx="22705">
                  <c:v>20:50:21</c:v>
                </c:pt>
                <c:pt idx="22706">
                  <c:v>20:50:22</c:v>
                </c:pt>
                <c:pt idx="22707">
                  <c:v>20:50:23</c:v>
                </c:pt>
                <c:pt idx="22708">
                  <c:v>20:50:24</c:v>
                </c:pt>
                <c:pt idx="22709">
                  <c:v>20:50:25</c:v>
                </c:pt>
                <c:pt idx="22710">
                  <c:v>20:50:26</c:v>
                </c:pt>
                <c:pt idx="22711">
                  <c:v>20:50:27</c:v>
                </c:pt>
                <c:pt idx="22712">
                  <c:v>20:50:28</c:v>
                </c:pt>
                <c:pt idx="22713">
                  <c:v>20:50:29</c:v>
                </c:pt>
                <c:pt idx="22714">
                  <c:v>20:50:30</c:v>
                </c:pt>
                <c:pt idx="22715">
                  <c:v>20:50:31</c:v>
                </c:pt>
                <c:pt idx="22716">
                  <c:v>20:50:32</c:v>
                </c:pt>
                <c:pt idx="22717">
                  <c:v>20:50:33</c:v>
                </c:pt>
                <c:pt idx="22718">
                  <c:v>20:50:34</c:v>
                </c:pt>
                <c:pt idx="22719">
                  <c:v>20:50:35</c:v>
                </c:pt>
                <c:pt idx="22720">
                  <c:v>20:50:36</c:v>
                </c:pt>
                <c:pt idx="22721">
                  <c:v>20:50:37</c:v>
                </c:pt>
                <c:pt idx="22722">
                  <c:v>20:50:38</c:v>
                </c:pt>
                <c:pt idx="22723">
                  <c:v>20:50:39</c:v>
                </c:pt>
                <c:pt idx="22724">
                  <c:v>20:50:40</c:v>
                </c:pt>
                <c:pt idx="22725">
                  <c:v>20:50:41</c:v>
                </c:pt>
                <c:pt idx="22726">
                  <c:v>20:50:42</c:v>
                </c:pt>
                <c:pt idx="22727">
                  <c:v>20:50:43</c:v>
                </c:pt>
                <c:pt idx="22728">
                  <c:v>20:50:44</c:v>
                </c:pt>
                <c:pt idx="22729">
                  <c:v>20:50:45</c:v>
                </c:pt>
                <c:pt idx="22730">
                  <c:v>20:50:46</c:v>
                </c:pt>
                <c:pt idx="22731">
                  <c:v>20:50:47</c:v>
                </c:pt>
                <c:pt idx="22732">
                  <c:v>20:50:48</c:v>
                </c:pt>
                <c:pt idx="22733">
                  <c:v>20:50:49</c:v>
                </c:pt>
                <c:pt idx="22734">
                  <c:v>20:50:50</c:v>
                </c:pt>
                <c:pt idx="22735">
                  <c:v>20:50:51</c:v>
                </c:pt>
                <c:pt idx="22736">
                  <c:v>20:50:52</c:v>
                </c:pt>
                <c:pt idx="22737">
                  <c:v>20:50:53</c:v>
                </c:pt>
                <c:pt idx="22738">
                  <c:v>20:50:54</c:v>
                </c:pt>
                <c:pt idx="22739">
                  <c:v>20:50:55</c:v>
                </c:pt>
                <c:pt idx="22740">
                  <c:v>20:50:56</c:v>
                </c:pt>
                <c:pt idx="22741">
                  <c:v>20:50:57</c:v>
                </c:pt>
                <c:pt idx="22742">
                  <c:v>20:50:58</c:v>
                </c:pt>
                <c:pt idx="22743">
                  <c:v>20:50:59</c:v>
                </c:pt>
                <c:pt idx="22744">
                  <c:v>20:51:00</c:v>
                </c:pt>
                <c:pt idx="22745">
                  <c:v>20:51:01</c:v>
                </c:pt>
                <c:pt idx="22746">
                  <c:v>20:51:02</c:v>
                </c:pt>
                <c:pt idx="22747">
                  <c:v>20:51:03</c:v>
                </c:pt>
                <c:pt idx="22748">
                  <c:v>20:51:04</c:v>
                </c:pt>
                <c:pt idx="22749">
                  <c:v>20:51:05</c:v>
                </c:pt>
                <c:pt idx="22750">
                  <c:v>20:51:06</c:v>
                </c:pt>
                <c:pt idx="22751">
                  <c:v>20:51:07</c:v>
                </c:pt>
                <c:pt idx="22752">
                  <c:v>20:51:08</c:v>
                </c:pt>
                <c:pt idx="22753">
                  <c:v>20:51:09</c:v>
                </c:pt>
                <c:pt idx="22754">
                  <c:v>20:51:10</c:v>
                </c:pt>
                <c:pt idx="22755">
                  <c:v>20:51:11</c:v>
                </c:pt>
                <c:pt idx="22756">
                  <c:v>20:51:12</c:v>
                </c:pt>
                <c:pt idx="22757">
                  <c:v>20:51:13</c:v>
                </c:pt>
                <c:pt idx="22758">
                  <c:v>20:51:14</c:v>
                </c:pt>
                <c:pt idx="22759">
                  <c:v>20:51:15</c:v>
                </c:pt>
                <c:pt idx="22760">
                  <c:v>20:51:16</c:v>
                </c:pt>
                <c:pt idx="22761">
                  <c:v>20:51:17</c:v>
                </c:pt>
                <c:pt idx="22762">
                  <c:v>20:51:18</c:v>
                </c:pt>
                <c:pt idx="22763">
                  <c:v>20:51:19</c:v>
                </c:pt>
                <c:pt idx="22764">
                  <c:v>20:51:20</c:v>
                </c:pt>
                <c:pt idx="22765">
                  <c:v>20:51:21</c:v>
                </c:pt>
                <c:pt idx="22766">
                  <c:v>20:51:22</c:v>
                </c:pt>
                <c:pt idx="22767">
                  <c:v>20:51:23</c:v>
                </c:pt>
                <c:pt idx="22768">
                  <c:v>20:51:24</c:v>
                </c:pt>
                <c:pt idx="22769">
                  <c:v>20:51:25</c:v>
                </c:pt>
                <c:pt idx="22770">
                  <c:v>20:51:26</c:v>
                </c:pt>
                <c:pt idx="22771">
                  <c:v>20:51:27</c:v>
                </c:pt>
                <c:pt idx="22772">
                  <c:v>20:51:28</c:v>
                </c:pt>
                <c:pt idx="22773">
                  <c:v>20:51:29</c:v>
                </c:pt>
                <c:pt idx="22774">
                  <c:v>20:51:30</c:v>
                </c:pt>
                <c:pt idx="22775">
                  <c:v>20:51:31</c:v>
                </c:pt>
                <c:pt idx="22776">
                  <c:v>20:51:32</c:v>
                </c:pt>
                <c:pt idx="22777">
                  <c:v>20:51:33</c:v>
                </c:pt>
                <c:pt idx="22778">
                  <c:v>20:51:34</c:v>
                </c:pt>
                <c:pt idx="22779">
                  <c:v>20:51:35</c:v>
                </c:pt>
                <c:pt idx="22780">
                  <c:v>20:51:36</c:v>
                </c:pt>
                <c:pt idx="22781">
                  <c:v>20:51:37</c:v>
                </c:pt>
                <c:pt idx="22782">
                  <c:v>20:51:38</c:v>
                </c:pt>
                <c:pt idx="22783">
                  <c:v>20:51:39</c:v>
                </c:pt>
                <c:pt idx="22784">
                  <c:v>20:51:40</c:v>
                </c:pt>
                <c:pt idx="22785">
                  <c:v>20:51:41</c:v>
                </c:pt>
                <c:pt idx="22786">
                  <c:v>20:51:42</c:v>
                </c:pt>
                <c:pt idx="22787">
                  <c:v>20:51:43</c:v>
                </c:pt>
                <c:pt idx="22788">
                  <c:v>20:51:44</c:v>
                </c:pt>
                <c:pt idx="22789">
                  <c:v>20:51:45</c:v>
                </c:pt>
                <c:pt idx="22790">
                  <c:v>20:51:46</c:v>
                </c:pt>
                <c:pt idx="22791">
                  <c:v>20:51:47</c:v>
                </c:pt>
                <c:pt idx="22792">
                  <c:v>20:51:48</c:v>
                </c:pt>
                <c:pt idx="22793">
                  <c:v>20:51:49</c:v>
                </c:pt>
                <c:pt idx="22794">
                  <c:v>20:51:50</c:v>
                </c:pt>
                <c:pt idx="22795">
                  <c:v>20:51:51</c:v>
                </c:pt>
                <c:pt idx="22796">
                  <c:v>20:51:52</c:v>
                </c:pt>
                <c:pt idx="22797">
                  <c:v>20:51:53</c:v>
                </c:pt>
                <c:pt idx="22798">
                  <c:v>20:51:54</c:v>
                </c:pt>
                <c:pt idx="22799">
                  <c:v>20:51:55</c:v>
                </c:pt>
                <c:pt idx="22800">
                  <c:v>20:51:56</c:v>
                </c:pt>
                <c:pt idx="22801">
                  <c:v>20:51:57</c:v>
                </c:pt>
                <c:pt idx="22802">
                  <c:v>20:51:58</c:v>
                </c:pt>
                <c:pt idx="22803">
                  <c:v>20:51:59</c:v>
                </c:pt>
                <c:pt idx="22804">
                  <c:v>20:52:00</c:v>
                </c:pt>
                <c:pt idx="22805">
                  <c:v>20:52:01</c:v>
                </c:pt>
                <c:pt idx="22806">
                  <c:v>20:52:02</c:v>
                </c:pt>
                <c:pt idx="22807">
                  <c:v>20:52:03</c:v>
                </c:pt>
                <c:pt idx="22808">
                  <c:v>20:52:04</c:v>
                </c:pt>
                <c:pt idx="22809">
                  <c:v>20:52:05</c:v>
                </c:pt>
                <c:pt idx="22810">
                  <c:v>20:52:06</c:v>
                </c:pt>
                <c:pt idx="22811">
                  <c:v>20:52:07</c:v>
                </c:pt>
                <c:pt idx="22812">
                  <c:v>20:52:08</c:v>
                </c:pt>
                <c:pt idx="22813">
                  <c:v>20:52:09</c:v>
                </c:pt>
                <c:pt idx="22814">
                  <c:v>20:52:10</c:v>
                </c:pt>
                <c:pt idx="22815">
                  <c:v>20:52:11</c:v>
                </c:pt>
                <c:pt idx="22816">
                  <c:v>20:52:12</c:v>
                </c:pt>
                <c:pt idx="22817">
                  <c:v>20:52:13</c:v>
                </c:pt>
                <c:pt idx="22818">
                  <c:v>20:52:14</c:v>
                </c:pt>
                <c:pt idx="22819">
                  <c:v>20:52:15</c:v>
                </c:pt>
                <c:pt idx="22820">
                  <c:v>20:52:16</c:v>
                </c:pt>
                <c:pt idx="22821">
                  <c:v>20:52:17</c:v>
                </c:pt>
                <c:pt idx="22822">
                  <c:v>20:52:18</c:v>
                </c:pt>
                <c:pt idx="22823">
                  <c:v>20:52:19</c:v>
                </c:pt>
                <c:pt idx="22824">
                  <c:v>20:52:20</c:v>
                </c:pt>
                <c:pt idx="22825">
                  <c:v>20:52:21</c:v>
                </c:pt>
                <c:pt idx="22826">
                  <c:v>20:52:22</c:v>
                </c:pt>
                <c:pt idx="22827">
                  <c:v>20:52:23</c:v>
                </c:pt>
                <c:pt idx="22828">
                  <c:v>20:52:24</c:v>
                </c:pt>
                <c:pt idx="22829">
                  <c:v>20:52:25</c:v>
                </c:pt>
                <c:pt idx="22830">
                  <c:v>20:52:26</c:v>
                </c:pt>
                <c:pt idx="22831">
                  <c:v>20:52:27</c:v>
                </c:pt>
                <c:pt idx="22832">
                  <c:v>20:52:28</c:v>
                </c:pt>
                <c:pt idx="22833">
                  <c:v>20:52:29</c:v>
                </c:pt>
                <c:pt idx="22834">
                  <c:v>20:52:30</c:v>
                </c:pt>
                <c:pt idx="22835">
                  <c:v>20:52:31</c:v>
                </c:pt>
                <c:pt idx="22836">
                  <c:v>20:52:32</c:v>
                </c:pt>
                <c:pt idx="22837">
                  <c:v>20:52:33</c:v>
                </c:pt>
                <c:pt idx="22838">
                  <c:v>20:52:34</c:v>
                </c:pt>
                <c:pt idx="22839">
                  <c:v>20:52:35</c:v>
                </c:pt>
                <c:pt idx="22840">
                  <c:v>20:52:36</c:v>
                </c:pt>
                <c:pt idx="22841">
                  <c:v>20:52:37</c:v>
                </c:pt>
                <c:pt idx="22842">
                  <c:v>20:52:38</c:v>
                </c:pt>
                <c:pt idx="22843">
                  <c:v>20:52:39</c:v>
                </c:pt>
                <c:pt idx="22844">
                  <c:v>20:52:40</c:v>
                </c:pt>
                <c:pt idx="22845">
                  <c:v>20:52:41</c:v>
                </c:pt>
                <c:pt idx="22846">
                  <c:v>20:52:42</c:v>
                </c:pt>
                <c:pt idx="22847">
                  <c:v>20:52:43</c:v>
                </c:pt>
                <c:pt idx="22848">
                  <c:v>20:52:44</c:v>
                </c:pt>
                <c:pt idx="22849">
                  <c:v>20:52:45</c:v>
                </c:pt>
                <c:pt idx="22850">
                  <c:v>20:52:46</c:v>
                </c:pt>
                <c:pt idx="22851">
                  <c:v>20:52:47</c:v>
                </c:pt>
                <c:pt idx="22852">
                  <c:v>20:52:48</c:v>
                </c:pt>
                <c:pt idx="22853">
                  <c:v>20:52:49</c:v>
                </c:pt>
                <c:pt idx="22854">
                  <c:v>20:52:50</c:v>
                </c:pt>
                <c:pt idx="22855">
                  <c:v>20:52:51</c:v>
                </c:pt>
                <c:pt idx="22856">
                  <c:v>20:52:52</c:v>
                </c:pt>
                <c:pt idx="22857">
                  <c:v>20:52:53</c:v>
                </c:pt>
                <c:pt idx="22858">
                  <c:v>20:52:54</c:v>
                </c:pt>
                <c:pt idx="22859">
                  <c:v>20:52:55</c:v>
                </c:pt>
                <c:pt idx="22860">
                  <c:v>20:52:56</c:v>
                </c:pt>
                <c:pt idx="22861">
                  <c:v>20:52:57</c:v>
                </c:pt>
                <c:pt idx="22862">
                  <c:v>20:52:58</c:v>
                </c:pt>
                <c:pt idx="22863">
                  <c:v>20:52:59</c:v>
                </c:pt>
                <c:pt idx="22864">
                  <c:v>20:53:00</c:v>
                </c:pt>
                <c:pt idx="22865">
                  <c:v>20:53:01</c:v>
                </c:pt>
                <c:pt idx="22866">
                  <c:v>20:53:02</c:v>
                </c:pt>
                <c:pt idx="22867">
                  <c:v>20:53:03</c:v>
                </c:pt>
                <c:pt idx="22868">
                  <c:v>20:53:04</c:v>
                </c:pt>
                <c:pt idx="22869">
                  <c:v>20:53:05</c:v>
                </c:pt>
                <c:pt idx="22870">
                  <c:v>20:53:06</c:v>
                </c:pt>
                <c:pt idx="22871">
                  <c:v>20:53:07</c:v>
                </c:pt>
                <c:pt idx="22872">
                  <c:v>20:53:08</c:v>
                </c:pt>
                <c:pt idx="22873">
                  <c:v>20:53:09</c:v>
                </c:pt>
                <c:pt idx="22874">
                  <c:v>20:53:10</c:v>
                </c:pt>
                <c:pt idx="22875">
                  <c:v>20:53:11</c:v>
                </c:pt>
                <c:pt idx="22876">
                  <c:v>20:53:12</c:v>
                </c:pt>
                <c:pt idx="22877">
                  <c:v>20:53:13</c:v>
                </c:pt>
                <c:pt idx="22878">
                  <c:v>20:53:14</c:v>
                </c:pt>
                <c:pt idx="22879">
                  <c:v>20:53:15</c:v>
                </c:pt>
                <c:pt idx="22880">
                  <c:v>20:53:16</c:v>
                </c:pt>
                <c:pt idx="22881">
                  <c:v>20:53:17</c:v>
                </c:pt>
                <c:pt idx="22882">
                  <c:v>20:53:18</c:v>
                </c:pt>
                <c:pt idx="22883">
                  <c:v>20:53:19</c:v>
                </c:pt>
                <c:pt idx="22884">
                  <c:v>20:53:20</c:v>
                </c:pt>
                <c:pt idx="22885">
                  <c:v>20:53:21</c:v>
                </c:pt>
                <c:pt idx="22886">
                  <c:v>20:53:22</c:v>
                </c:pt>
                <c:pt idx="22887">
                  <c:v>20:53:23</c:v>
                </c:pt>
                <c:pt idx="22888">
                  <c:v>20:53:24</c:v>
                </c:pt>
                <c:pt idx="22889">
                  <c:v>20:53:25</c:v>
                </c:pt>
                <c:pt idx="22890">
                  <c:v>20:53:26</c:v>
                </c:pt>
                <c:pt idx="22891">
                  <c:v>20:53:27</c:v>
                </c:pt>
                <c:pt idx="22892">
                  <c:v>20:53:28</c:v>
                </c:pt>
                <c:pt idx="22893">
                  <c:v>20:53:29</c:v>
                </c:pt>
                <c:pt idx="22894">
                  <c:v>20:53:30</c:v>
                </c:pt>
                <c:pt idx="22895">
                  <c:v>20:53:31</c:v>
                </c:pt>
                <c:pt idx="22896">
                  <c:v>20:53:32</c:v>
                </c:pt>
                <c:pt idx="22897">
                  <c:v>20:53:33</c:v>
                </c:pt>
                <c:pt idx="22898">
                  <c:v>20:53:34</c:v>
                </c:pt>
                <c:pt idx="22899">
                  <c:v>20:53:35</c:v>
                </c:pt>
                <c:pt idx="22900">
                  <c:v>20:53:36</c:v>
                </c:pt>
                <c:pt idx="22901">
                  <c:v>20:53:37</c:v>
                </c:pt>
                <c:pt idx="22902">
                  <c:v>20:53:38</c:v>
                </c:pt>
                <c:pt idx="22903">
                  <c:v>20:53:39</c:v>
                </c:pt>
                <c:pt idx="22904">
                  <c:v>20:53:40</c:v>
                </c:pt>
                <c:pt idx="22905">
                  <c:v>20:53:41</c:v>
                </c:pt>
                <c:pt idx="22906">
                  <c:v>20:53:42</c:v>
                </c:pt>
                <c:pt idx="22907">
                  <c:v>20:53:43</c:v>
                </c:pt>
                <c:pt idx="22908">
                  <c:v>20:53:44</c:v>
                </c:pt>
                <c:pt idx="22909">
                  <c:v>20:53:45</c:v>
                </c:pt>
                <c:pt idx="22910">
                  <c:v>20:53:46</c:v>
                </c:pt>
                <c:pt idx="22911">
                  <c:v>20:53:47</c:v>
                </c:pt>
                <c:pt idx="22912">
                  <c:v>20:53:48</c:v>
                </c:pt>
                <c:pt idx="22913">
                  <c:v>20:53:49</c:v>
                </c:pt>
                <c:pt idx="22914">
                  <c:v>20:53:50</c:v>
                </c:pt>
                <c:pt idx="22915">
                  <c:v>20:53:51</c:v>
                </c:pt>
                <c:pt idx="22916">
                  <c:v>20:53:52</c:v>
                </c:pt>
                <c:pt idx="22917">
                  <c:v>20:53:53</c:v>
                </c:pt>
                <c:pt idx="22918">
                  <c:v>20:53:54</c:v>
                </c:pt>
                <c:pt idx="22919">
                  <c:v>20:53:55</c:v>
                </c:pt>
                <c:pt idx="22920">
                  <c:v>20:53:56</c:v>
                </c:pt>
                <c:pt idx="22921">
                  <c:v>20:53:57</c:v>
                </c:pt>
                <c:pt idx="22922">
                  <c:v>20:53:58</c:v>
                </c:pt>
                <c:pt idx="22923">
                  <c:v>20:53:59</c:v>
                </c:pt>
                <c:pt idx="22924">
                  <c:v>20:54:00</c:v>
                </c:pt>
                <c:pt idx="22925">
                  <c:v>20:54:01</c:v>
                </c:pt>
                <c:pt idx="22926">
                  <c:v>20:54:02</c:v>
                </c:pt>
                <c:pt idx="22927">
                  <c:v>20:54:03</c:v>
                </c:pt>
                <c:pt idx="22928">
                  <c:v>20:54:04</c:v>
                </c:pt>
                <c:pt idx="22929">
                  <c:v>20:54:05</c:v>
                </c:pt>
                <c:pt idx="22930">
                  <c:v>20:54:06</c:v>
                </c:pt>
                <c:pt idx="22931">
                  <c:v>20:54:07</c:v>
                </c:pt>
                <c:pt idx="22932">
                  <c:v>20:54:08</c:v>
                </c:pt>
                <c:pt idx="22933">
                  <c:v>20:54:09</c:v>
                </c:pt>
                <c:pt idx="22934">
                  <c:v>20:54:10</c:v>
                </c:pt>
                <c:pt idx="22935">
                  <c:v>20:54:11</c:v>
                </c:pt>
                <c:pt idx="22936">
                  <c:v>20:54:12</c:v>
                </c:pt>
                <c:pt idx="22937">
                  <c:v>20:54:13</c:v>
                </c:pt>
                <c:pt idx="22938">
                  <c:v>20:54:14</c:v>
                </c:pt>
                <c:pt idx="22939">
                  <c:v>20:54:15</c:v>
                </c:pt>
                <c:pt idx="22940">
                  <c:v>20:54:16</c:v>
                </c:pt>
                <c:pt idx="22941">
                  <c:v>20:54:17</c:v>
                </c:pt>
                <c:pt idx="22942">
                  <c:v>20:54:18</c:v>
                </c:pt>
                <c:pt idx="22943">
                  <c:v>20:54:19</c:v>
                </c:pt>
                <c:pt idx="22944">
                  <c:v>20:54:20</c:v>
                </c:pt>
                <c:pt idx="22945">
                  <c:v>20:54:21</c:v>
                </c:pt>
                <c:pt idx="22946">
                  <c:v>20:54:22</c:v>
                </c:pt>
                <c:pt idx="22947">
                  <c:v>20:54:23</c:v>
                </c:pt>
                <c:pt idx="22948">
                  <c:v>20:54:24</c:v>
                </c:pt>
                <c:pt idx="22949">
                  <c:v>20:54:25</c:v>
                </c:pt>
                <c:pt idx="22950">
                  <c:v>20:54:26</c:v>
                </c:pt>
                <c:pt idx="22951">
                  <c:v>20:54:27</c:v>
                </c:pt>
                <c:pt idx="22952">
                  <c:v>20:54:28</c:v>
                </c:pt>
                <c:pt idx="22953">
                  <c:v>20:54:29</c:v>
                </c:pt>
                <c:pt idx="22954">
                  <c:v>20:54:30</c:v>
                </c:pt>
                <c:pt idx="22955">
                  <c:v>20:54:31</c:v>
                </c:pt>
                <c:pt idx="22956">
                  <c:v>20:54:32</c:v>
                </c:pt>
                <c:pt idx="22957">
                  <c:v>20:54:33</c:v>
                </c:pt>
                <c:pt idx="22958">
                  <c:v>20:54:34</c:v>
                </c:pt>
                <c:pt idx="22959">
                  <c:v>20:54:35</c:v>
                </c:pt>
                <c:pt idx="22960">
                  <c:v>20:54:36</c:v>
                </c:pt>
                <c:pt idx="22961">
                  <c:v>20:54:37</c:v>
                </c:pt>
                <c:pt idx="22962">
                  <c:v>20:54:38</c:v>
                </c:pt>
                <c:pt idx="22963">
                  <c:v>20:54:39</c:v>
                </c:pt>
                <c:pt idx="22964">
                  <c:v>20:54:40</c:v>
                </c:pt>
                <c:pt idx="22965">
                  <c:v>20:54:41</c:v>
                </c:pt>
                <c:pt idx="22966">
                  <c:v>20:54:42</c:v>
                </c:pt>
                <c:pt idx="22967">
                  <c:v>20:54:43</c:v>
                </c:pt>
                <c:pt idx="22968">
                  <c:v>20:54:44</c:v>
                </c:pt>
                <c:pt idx="22969">
                  <c:v>20:54:45</c:v>
                </c:pt>
                <c:pt idx="22970">
                  <c:v>20:54:46</c:v>
                </c:pt>
                <c:pt idx="22971">
                  <c:v>20:54:47</c:v>
                </c:pt>
                <c:pt idx="22972">
                  <c:v>20:54:48</c:v>
                </c:pt>
                <c:pt idx="22973">
                  <c:v>20:54:49</c:v>
                </c:pt>
                <c:pt idx="22974">
                  <c:v>20:54:50</c:v>
                </c:pt>
                <c:pt idx="22975">
                  <c:v>20:54:51</c:v>
                </c:pt>
                <c:pt idx="22976">
                  <c:v>20:54:52</c:v>
                </c:pt>
                <c:pt idx="22977">
                  <c:v>20:54:53</c:v>
                </c:pt>
                <c:pt idx="22978">
                  <c:v>20:54:54</c:v>
                </c:pt>
                <c:pt idx="22979">
                  <c:v>20:54:55</c:v>
                </c:pt>
                <c:pt idx="22980">
                  <c:v>20:54:56</c:v>
                </c:pt>
                <c:pt idx="22981">
                  <c:v>20:54:57</c:v>
                </c:pt>
                <c:pt idx="22982">
                  <c:v>20:54:58</c:v>
                </c:pt>
                <c:pt idx="22983">
                  <c:v>20:54:59</c:v>
                </c:pt>
                <c:pt idx="22984">
                  <c:v>20:55:00</c:v>
                </c:pt>
                <c:pt idx="22985">
                  <c:v>20:55:01</c:v>
                </c:pt>
                <c:pt idx="22986">
                  <c:v>20:55:02</c:v>
                </c:pt>
                <c:pt idx="22987">
                  <c:v>20:55:03</c:v>
                </c:pt>
                <c:pt idx="22988">
                  <c:v>20:55:04</c:v>
                </c:pt>
                <c:pt idx="22989">
                  <c:v>20:55:05</c:v>
                </c:pt>
                <c:pt idx="22990">
                  <c:v>20:55:06</c:v>
                </c:pt>
                <c:pt idx="22991">
                  <c:v>20:55:07</c:v>
                </c:pt>
                <c:pt idx="22992">
                  <c:v>20:55:08</c:v>
                </c:pt>
                <c:pt idx="22993">
                  <c:v>20:55:09</c:v>
                </c:pt>
                <c:pt idx="22994">
                  <c:v>20:55:10</c:v>
                </c:pt>
                <c:pt idx="22995">
                  <c:v>20:55:11</c:v>
                </c:pt>
                <c:pt idx="22996">
                  <c:v>20:55:12</c:v>
                </c:pt>
                <c:pt idx="22997">
                  <c:v>20:55:13</c:v>
                </c:pt>
                <c:pt idx="22998">
                  <c:v>20:55:14</c:v>
                </c:pt>
                <c:pt idx="22999">
                  <c:v>20:55:15</c:v>
                </c:pt>
                <c:pt idx="23000">
                  <c:v>20:55:16</c:v>
                </c:pt>
                <c:pt idx="23001">
                  <c:v>20:55:17</c:v>
                </c:pt>
                <c:pt idx="23002">
                  <c:v>20:55:18</c:v>
                </c:pt>
                <c:pt idx="23003">
                  <c:v>20:55:19</c:v>
                </c:pt>
                <c:pt idx="23004">
                  <c:v>20:55:20</c:v>
                </c:pt>
                <c:pt idx="23005">
                  <c:v>20:55:21</c:v>
                </c:pt>
                <c:pt idx="23006">
                  <c:v>20:55:22</c:v>
                </c:pt>
                <c:pt idx="23007">
                  <c:v>20:55:23</c:v>
                </c:pt>
                <c:pt idx="23008">
                  <c:v>20:55:24</c:v>
                </c:pt>
                <c:pt idx="23009">
                  <c:v>20:55:25</c:v>
                </c:pt>
                <c:pt idx="23010">
                  <c:v>20:55:26</c:v>
                </c:pt>
                <c:pt idx="23011">
                  <c:v>20:55:27</c:v>
                </c:pt>
                <c:pt idx="23012">
                  <c:v>20:55:28</c:v>
                </c:pt>
                <c:pt idx="23013">
                  <c:v>20:55:29</c:v>
                </c:pt>
                <c:pt idx="23014">
                  <c:v>20:55:30</c:v>
                </c:pt>
                <c:pt idx="23015">
                  <c:v>20:55:31</c:v>
                </c:pt>
                <c:pt idx="23016">
                  <c:v>20:55:32</c:v>
                </c:pt>
                <c:pt idx="23017">
                  <c:v>20:55:33</c:v>
                </c:pt>
                <c:pt idx="23018">
                  <c:v>20:55:34</c:v>
                </c:pt>
                <c:pt idx="23019">
                  <c:v>20:55:35</c:v>
                </c:pt>
                <c:pt idx="23020">
                  <c:v>20:55:36</c:v>
                </c:pt>
                <c:pt idx="23021">
                  <c:v>20:55:37</c:v>
                </c:pt>
                <c:pt idx="23022">
                  <c:v>20:55:38</c:v>
                </c:pt>
                <c:pt idx="23023">
                  <c:v>20:55:39</c:v>
                </c:pt>
                <c:pt idx="23024">
                  <c:v>20:55:40</c:v>
                </c:pt>
                <c:pt idx="23025">
                  <c:v>20:55:41</c:v>
                </c:pt>
                <c:pt idx="23026">
                  <c:v>20:55:42</c:v>
                </c:pt>
                <c:pt idx="23027">
                  <c:v>20:55:43</c:v>
                </c:pt>
                <c:pt idx="23028">
                  <c:v>20:55:44</c:v>
                </c:pt>
                <c:pt idx="23029">
                  <c:v>20:55:45</c:v>
                </c:pt>
                <c:pt idx="23030">
                  <c:v>20:55:46</c:v>
                </c:pt>
                <c:pt idx="23031">
                  <c:v>20:55:47</c:v>
                </c:pt>
                <c:pt idx="23032">
                  <c:v>20:55:48</c:v>
                </c:pt>
                <c:pt idx="23033">
                  <c:v>20:55:49</c:v>
                </c:pt>
                <c:pt idx="23034">
                  <c:v>20:55:50</c:v>
                </c:pt>
                <c:pt idx="23035">
                  <c:v>20:55:51</c:v>
                </c:pt>
                <c:pt idx="23036">
                  <c:v>20:55:52</c:v>
                </c:pt>
                <c:pt idx="23037">
                  <c:v>20:55:53</c:v>
                </c:pt>
                <c:pt idx="23038">
                  <c:v>20:55:54</c:v>
                </c:pt>
                <c:pt idx="23039">
                  <c:v>20:55:55</c:v>
                </c:pt>
                <c:pt idx="23040">
                  <c:v>20:55:56</c:v>
                </c:pt>
                <c:pt idx="23041">
                  <c:v>20:55:57</c:v>
                </c:pt>
                <c:pt idx="23042">
                  <c:v>20:55:58</c:v>
                </c:pt>
                <c:pt idx="23043">
                  <c:v>20:55:59</c:v>
                </c:pt>
                <c:pt idx="23044">
                  <c:v>20:56:00</c:v>
                </c:pt>
                <c:pt idx="23045">
                  <c:v>20:56:01</c:v>
                </c:pt>
                <c:pt idx="23046">
                  <c:v>20:56:02</c:v>
                </c:pt>
                <c:pt idx="23047">
                  <c:v>20:56:03</c:v>
                </c:pt>
                <c:pt idx="23048">
                  <c:v>20:56:04</c:v>
                </c:pt>
                <c:pt idx="23049">
                  <c:v>20:56:05</c:v>
                </c:pt>
                <c:pt idx="23050">
                  <c:v>20:56:06</c:v>
                </c:pt>
                <c:pt idx="23051">
                  <c:v>20:56:07</c:v>
                </c:pt>
                <c:pt idx="23052">
                  <c:v>20:56:08</c:v>
                </c:pt>
                <c:pt idx="23053">
                  <c:v>20:56:09</c:v>
                </c:pt>
                <c:pt idx="23054">
                  <c:v>20:56:10</c:v>
                </c:pt>
                <c:pt idx="23055">
                  <c:v>20:56:11</c:v>
                </c:pt>
                <c:pt idx="23056">
                  <c:v>20:56:12</c:v>
                </c:pt>
                <c:pt idx="23057">
                  <c:v>20:56:13</c:v>
                </c:pt>
                <c:pt idx="23058">
                  <c:v>20:56:14</c:v>
                </c:pt>
                <c:pt idx="23059">
                  <c:v>20:56:15</c:v>
                </c:pt>
                <c:pt idx="23060">
                  <c:v>20:56:16</c:v>
                </c:pt>
                <c:pt idx="23061">
                  <c:v>20:56:17</c:v>
                </c:pt>
                <c:pt idx="23062">
                  <c:v>20:56:18</c:v>
                </c:pt>
                <c:pt idx="23063">
                  <c:v>20:56:19</c:v>
                </c:pt>
                <c:pt idx="23064">
                  <c:v>20:56:20</c:v>
                </c:pt>
                <c:pt idx="23065">
                  <c:v>20:56:21</c:v>
                </c:pt>
                <c:pt idx="23066">
                  <c:v>20:56:22</c:v>
                </c:pt>
                <c:pt idx="23067">
                  <c:v>20:56:23</c:v>
                </c:pt>
                <c:pt idx="23068">
                  <c:v>20:56:24</c:v>
                </c:pt>
                <c:pt idx="23069">
                  <c:v>20:56:25</c:v>
                </c:pt>
                <c:pt idx="23070">
                  <c:v>20:56:26</c:v>
                </c:pt>
                <c:pt idx="23071">
                  <c:v>20:56:27</c:v>
                </c:pt>
                <c:pt idx="23072">
                  <c:v>20:56:28</c:v>
                </c:pt>
                <c:pt idx="23073">
                  <c:v>20:56:29</c:v>
                </c:pt>
                <c:pt idx="23074">
                  <c:v>20:56:30</c:v>
                </c:pt>
                <c:pt idx="23075">
                  <c:v>20:56:31</c:v>
                </c:pt>
                <c:pt idx="23076">
                  <c:v>20:56:32</c:v>
                </c:pt>
                <c:pt idx="23077">
                  <c:v>20:56:33</c:v>
                </c:pt>
                <c:pt idx="23078">
                  <c:v>20:56:34</c:v>
                </c:pt>
                <c:pt idx="23079">
                  <c:v>20:56:35</c:v>
                </c:pt>
                <c:pt idx="23080">
                  <c:v>20:56:36</c:v>
                </c:pt>
                <c:pt idx="23081">
                  <c:v>20:56:37</c:v>
                </c:pt>
                <c:pt idx="23082">
                  <c:v>20:56:38</c:v>
                </c:pt>
                <c:pt idx="23083">
                  <c:v>20:56:39</c:v>
                </c:pt>
                <c:pt idx="23084">
                  <c:v>20:56:40</c:v>
                </c:pt>
                <c:pt idx="23085">
                  <c:v>20:56:41</c:v>
                </c:pt>
                <c:pt idx="23086">
                  <c:v>20:56:42</c:v>
                </c:pt>
                <c:pt idx="23087">
                  <c:v>20:56:43</c:v>
                </c:pt>
                <c:pt idx="23088">
                  <c:v>20:56:44</c:v>
                </c:pt>
                <c:pt idx="23089">
                  <c:v>20:56:45</c:v>
                </c:pt>
                <c:pt idx="23090">
                  <c:v>20:56:46</c:v>
                </c:pt>
                <c:pt idx="23091">
                  <c:v>20:56:47</c:v>
                </c:pt>
                <c:pt idx="23092">
                  <c:v>20:56:48</c:v>
                </c:pt>
                <c:pt idx="23093">
                  <c:v>20:56:49</c:v>
                </c:pt>
                <c:pt idx="23094">
                  <c:v>20:56:50</c:v>
                </c:pt>
                <c:pt idx="23095">
                  <c:v>20:56:51</c:v>
                </c:pt>
                <c:pt idx="23096">
                  <c:v>20:56:52</c:v>
                </c:pt>
                <c:pt idx="23097">
                  <c:v>20:56:53</c:v>
                </c:pt>
                <c:pt idx="23098">
                  <c:v>20:56:54</c:v>
                </c:pt>
                <c:pt idx="23099">
                  <c:v>20:56:55</c:v>
                </c:pt>
                <c:pt idx="23100">
                  <c:v>20:56:56</c:v>
                </c:pt>
                <c:pt idx="23101">
                  <c:v>20:56:57</c:v>
                </c:pt>
                <c:pt idx="23102">
                  <c:v>20:56:58</c:v>
                </c:pt>
                <c:pt idx="23103">
                  <c:v>20:56:59</c:v>
                </c:pt>
                <c:pt idx="23104">
                  <c:v>20:57:00</c:v>
                </c:pt>
                <c:pt idx="23105">
                  <c:v>20:57:01</c:v>
                </c:pt>
                <c:pt idx="23106">
                  <c:v>20:57:02</c:v>
                </c:pt>
                <c:pt idx="23107">
                  <c:v>20:57:03</c:v>
                </c:pt>
                <c:pt idx="23108">
                  <c:v>20:57:04</c:v>
                </c:pt>
                <c:pt idx="23109">
                  <c:v>20:57:05</c:v>
                </c:pt>
                <c:pt idx="23110">
                  <c:v>20:57:06</c:v>
                </c:pt>
                <c:pt idx="23111">
                  <c:v>20:57:07</c:v>
                </c:pt>
                <c:pt idx="23112">
                  <c:v>20:57:08</c:v>
                </c:pt>
                <c:pt idx="23113">
                  <c:v>20:57:09</c:v>
                </c:pt>
                <c:pt idx="23114">
                  <c:v>20:57:10</c:v>
                </c:pt>
                <c:pt idx="23115">
                  <c:v>20:57:11</c:v>
                </c:pt>
                <c:pt idx="23116">
                  <c:v>20:57:12</c:v>
                </c:pt>
                <c:pt idx="23117">
                  <c:v>20:57:13</c:v>
                </c:pt>
                <c:pt idx="23118">
                  <c:v>20:57:14</c:v>
                </c:pt>
                <c:pt idx="23119">
                  <c:v>20:57:15</c:v>
                </c:pt>
                <c:pt idx="23120">
                  <c:v>20:57:16</c:v>
                </c:pt>
                <c:pt idx="23121">
                  <c:v>20:57:17</c:v>
                </c:pt>
                <c:pt idx="23122">
                  <c:v>20:57:18</c:v>
                </c:pt>
                <c:pt idx="23123">
                  <c:v>20:57:19</c:v>
                </c:pt>
                <c:pt idx="23124">
                  <c:v>20:57:20</c:v>
                </c:pt>
                <c:pt idx="23125">
                  <c:v>20:57:21</c:v>
                </c:pt>
                <c:pt idx="23126">
                  <c:v>20:57:22</c:v>
                </c:pt>
                <c:pt idx="23127">
                  <c:v>20:57:23</c:v>
                </c:pt>
                <c:pt idx="23128">
                  <c:v>20:57:24</c:v>
                </c:pt>
                <c:pt idx="23129">
                  <c:v>20:57:25</c:v>
                </c:pt>
                <c:pt idx="23130">
                  <c:v>20:57:26</c:v>
                </c:pt>
                <c:pt idx="23131">
                  <c:v>20:57:27</c:v>
                </c:pt>
                <c:pt idx="23132">
                  <c:v>20:57:28</c:v>
                </c:pt>
                <c:pt idx="23133">
                  <c:v>20:57:29</c:v>
                </c:pt>
                <c:pt idx="23134">
                  <c:v>20:57:30</c:v>
                </c:pt>
                <c:pt idx="23135">
                  <c:v>20:57:31</c:v>
                </c:pt>
                <c:pt idx="23136">
                  <c:v>20:57:32</c:v>
                </c:pt>
                <c:pt idx="23137">
                  <c:v>20:57:33</c:v>
                </c:pt>
                <c:pt idx="23138">
                  <c:v>20:57:34</c:v>
                </c:pt>
                <c:pt idx="23139">
                  <c:v>20:57:35</c:v>
                </c:pt>
                <c:pt idx="23140">
                  <c:v>20:57:36</c:v>
                </c:pt>
                <c:pt idx="23141">
                  <c:v>20:57:37</c:v>
                </c:pt>
                <c:pt idx="23142">
                  <c:v>20:57:38</c:v>
                </c:pt>
                <c:pt idx="23143">
                  <c:v>20:57:39</c:v>
                </c:pt>
                <c:pt idx="23144">
                  <c:v>20:57:40</c:v>
                </c:pt>
                <c:pt idx="23145">
                  <c:v>20:57:41</c:v>
                </c:pt>
                <c:pt idx="23146">
                  <c:v>20:57:42</c:v>
                </c:pt>
                <c:pt idx="23147">
                  <c:v>20:57:43</c:v>
                </c:pt>
                <c:pt idx="23148">
                  <c:v>20:57:44</c:v>
                </c:pt>
                <c:pt idx="23149">
                  <c:v>20:57:45</c:v>
                </c:pt>
                <c:pt idx="23150">
                  <c:v>20:57:46</c:v>
                </c:pt>
                <c:pt idx="23151">
                  <c:v>20:57:47</c:v>
                </c:pt>
                <c:pt idx="23152">
                  <c:v>20:57:48</c:v>
                </c:pt>
                <c:pt idx="23153">
                  <c:v>20:57:49</c:v>
                </c:pt>
                <c:pt idx="23154">
                  <c:v>20:57:50</c:v>
                </c:pt>
                <c:pt idx="23155">
                  <c:v>20:57:51</c:v>
                </c:pt>
                <c:pt idx="23156">
                  <c:v>20:57:52</c:v>
                </c:pt>
                <c:pt idx="23157">
                  <c:v>20:57:53</c:v>
                </c:pt>
                <c:pt idx="23158">
                  <c:v>20:57:54</c:v>
                </c:pt>
                <c:pt idx="23159">
                  <c:v>20:57:55</c:v>
                </c:pt>
                <c:pt idx="23160">
                  <c:v>20:57:56</c:v>
                </c:pt>
                <c:pt idx="23161">
                  <c:v>20:57:57</c:v>
                </c:pt>
                <c:pt idx="23162">
                  <c:v>20:57:58</c:v>
                </c:pt>
                <c:pt idx="23163">
                  <c:v>20:57:59</c:v>
                </c:pt>
                <c:pt idx="23164">
                  <c:v>20:58:00</c:v>
                </c:pt>
                <c:pt idx="23165">
                  <c:v>20:58:01</c:v>
                </c:pt>
                <c:pt idx="23166">
                  <c:v>20:58:02</c:v>
                </c:pt>
                <c:pt idx="23167">
                  <c:v>20:58:03</c:v>
                </c:pt>
                <c:pt idx="23168">
                  <c:v>20:58:04</c:v>
                </c:pt>
                <c:pt idx="23169">
                  <c:v>20:58:05</c:v>
                </c:pt>
                <c:pt idx="23170">
                  <c:v>20:58:06</c:v>
                </c:pt>
                <c:pt idx="23171">
                  <c:v>20:58:07</c:v>
                </c:pt>
                <c:pt idx="23172">
                  <c:v>20:58:08</c:v>
                </c:pt>
                <c:pt idx="23173">
                  <c:v>20:58:09</c:v>
                </c:pt>
                <c:pt idx="23174">
                  <c:v>20:58:10</c:v>
                </c:pt>
                <c:pt idx="23175">
                  <c:v>20:58:11</c:v>
                </c:pt>
                <c:pt idx="23176">
                  <c:v>20:58:12</c:v>
                </c:pt>
                <c:pt idx="23177">
                  <c:v>20:58:13</c:v>
                </c:pt>
                <c:pt idx="23178">
                  <c:v>20:58:14</c:v>
                </c:pt>
                <c:pt idx="23179">
                  <c:v>20:58:15</c:v>
                </c:pt>
                <c:pt idx="23180">
                  <c:v>20:58:16</c:v>
                </c:pt>
                <c:pt idx="23181">
                  <c:v>20:58:17</c:v>
                </c:pt>
                <c:pt idx="23182">
                  <c:v>20:58:18</c:v>
                </c:pt>
                <c:pt idx="23183">
                  <c:v>20:58:19</c:v>
                </c:pt>
                <c:pt idx="23184">
                  <c:v>20:58:20</c:v>
                </c:pt>
                <c:pt idx="23185">
                  <c:v>20:58:21</c:v>
                </c:pt>
                <c:pt idx="23186">
                  <c:v>20:58:22</c:v>
                </c:pt>
                <c:pt idx="23187">
                  <c:v>20:58:23</c:v>
                </c:pt>
                <c:pt idx="23188">
                  <c:v>20:58:24</c:v>
                </c:pt>
                <c:pt idx="23189">
                  <c:v>20:58:25</c:v>
                </c:pt>
                <c:pt idx="23190">
                  <c:v>20:58:26</c:v>
                </c:pt>
                <c:pt idx="23191">
                  <c:v>20:58:27</c:v>
                </c:pt>
                <c:pt idx="23192">
                  <c:v>20:58:28</c:v>
                </c:pt>
                <c:pt idx="23193">
                  <c:v>20:58:29</c:v>
                </c:pt>
                <c:pt idx="23194">
                  <c:v>20:58:30</c:v>
                </c:pt>
                <c:pt idx="23195">
                  <c:v>20:58:31</c:v>
                </c:pt>
                <c:pt idx="23196">
                  <c:v>20:58:32</c:v>
                </c:pt>
                <c:pt idx="23197">
                  <c:v>20:58:33</c:v>
                </c:pt>
                <c:pt idx="23198">
                  <c:v>20:58:34</c:v>
                </c:pt>
                <c:pt idx="23199">
                  <c:v>20:58:35</c:v>
                </c:pt>
                <c:pt idx="23200">
                  <c:v>20:58:36</c:v>
                </c:pt>
                <c:pt idx="23201">
                  <c:v>20:58:37</c:v>
                </c:pt>
                <c:pt idx="23202">
                  <c:v>20:58:38</c:v>
                </c:pt>
                <c:pt idx="23203">
                  <c:v>20:58:39</c:v>
                </c:pt>
                <c:pt idx="23204">
                  <c:v>20:58:40</c:v>
                </c:pt>
                <c:pt idx="23205">
                  <c:v>20:58:41</c:v>
                </c:pt>
                <c:pt idx="23206">
                  <c:v>20:58:42</c:v>
                </c:pt>
                <c:pt idx="23207">
                  <c:v>20:58:43</c:v>
                </c:pt>
                <c:pt idx="23208">
                  <c:v>20:58:44</c:v>
                </c:pt>
                <c:pt idx="23209">
                  <c:v>20:58:45</c:v>
                </c:pt>
                <c:pt idx="23210">
                  <c:v>20:58:46</c:v>
                </c:pt>
                <c:pt idx="23211">
                  <c:v>20:58:47</c:v>
                </c:pt>
                <c:pt idx="23212">
                  <c:v>20:58:48</c:v>
                </c:pt>
                <c:pt idx="23213">
                  <c:v>20:58:49</c:v>
                </c:pt>
                <c:pt idx="23214">
                  <c:v>20:58:50</c:v>
                </c:pt>
                <c:pt idx="23215">
                  <c:v>20:58:51</c:v>
                </c:pt>
                <c:pt idx="23216">
                  <c:v>20:58:52</c:v>
                </c:pt>
                <c:pt idx="23217">
                  <c:v>20:58:53</c:v>
                </c:pt>
                <c:pt idx="23218">
                  <c:v>20:58:54</c:v>
                </c:pt>
                <c:pt idx="23219">
                  <c:v>20:58:55</c:v>
                </c:pt>
                <c:pt idx="23220">
                  <c:v>20:58:56</c:v>
                </c:pt>
                <c:pt idx="23221">
                  <c:v>20:58:57</c:v>
                </c:pt>
                <c:pt idx="23222">
                  <c:v>20:58:58</c:v>
                </c:pt>
                <c:pt idx="23223">
                  <c:v>20:58:59</c:v>
                </c:pt>
                <c:pt idx="23224">
                  <c:v>20:59:00</c:v>
                </c:pt>
                <c:pt idx="23225">
                  <c:v>20:59:01</c:v>
                </c:pt>
                <c:pt idx="23226">
                  <c:v>20:59:02</c:v>
                </c:pt>
                <c:pt idx="23227">
                  <c:v>20:59:03</c:v>
                </c:pt>
                <c:pt idx="23228">
                  <c:v>20:59:04</c:v>
                </c:pt>
                <c:pt idx="23229">
                  <c:v>20:59:05</c:v>
                </c:pt>
                <c:pt idx="23230">
                  <c:v>20:59:06</c:v>
                </c:pt>
                <c:pt idx="23231">
                  <c:v>20:59:07</c:v>
                </c:pt>
                <c:pt idx="23232">
                  <c:v>20:59:08</c:v>
                </c:pt>
                <c:pt idx="23233">
                  <c:v>20:59:09</c:v>
                </c:pt>
                <c:pt idx="23234">
                  <c:v>20:59:10</c:v>
                </c:pt>
                <c:pt idx="23235">
                  <c:v>20:59:11</c:v>
                </c:pt>
                <c:pt idx="23236">
                  <c:v>20:59:12</c:v>
                </c:pt>
                <c:pt idx="23237">
                  <c:v>20:59:13</c:v>
                </c:pt>
                <c:pt idx="23238">
                  <c:v>20:59:14</c:v>
                </c:pt>
                <c:pt idx="23239">
                  <c:v>20:59:15</c:v>
                </c:pt>
                <c:pt idx="23240">
                  <c:v>20:59:16</c:v>
                </c:pt>
                <c:pt idx="23241">
                  <c:v>20:59:17</c:v>
                </c:pt>
                <c:pt idx="23242">
                  <c:v>20:59:18</c:v>
                </c:pt>
                <c:pt idx="23243">
                  <c:v>20:59:19</c:v>
                </c:pt>
                <c:pt idx="23244">
                  <c:v>20:59:20</c:v>
                </c:pt>
                <c:pt idx="23245">
                  <c:v>20:59:21</c:v>
                </c:pt>
                <c:pt idx="23246">
                  <c:v>20:59:22</c:v>
                </c:pt>
                <c:pt idx="23247">
                  <c:v>20:59:23</c:v>
                </c:pt>
                <c:pt idx="23248">
                  <c:v>20:59:24</c:v>
                </c:pt>
                <c:pt idx="23249">
                  <c:v>20:59:25</c:v>
                </c:pt>
                <c:pt idx="23250">
                  <c:v>20:59:26</c:v>
                </c:pt>
                <c:pt idx="23251">
                  <c:v>20:59:27</c:v>
                </c:pt>
                <c:pt idx="23252">
                  <c:v>20:59:28</c:v>
                </c:pt>
                <c:pt idx="23253">
                  <c:v>20:59:29</c:v>
                </c:pt>
                <c:pt idx="23254">
                  <c:v>20:59:30</c:v>
                </c:pt>
                <c:pt idx="23255">
                  <c:v>20:59:31</c:v>
                </c:pt>
                <c:pt idx="23256">
                  <c:v>20:59:32</c:v>
                </c:pt>
                <c:pt idx="23257">
                  <c:v>20:59:33</c:v>
                </c:pt>
                <c:pt idx="23258">
                  <c:v>20:59:34</c:v>
                </c:pt>
                <c:pt idx="23259">
                  <c:v>20:59:35</c:v>
                </c:pt>
                <c:pt idx="23260">
                  <c:v>20:59:36</c:v>
                </c:pt>
                <c:pt idx="23261">
                  <c:v>20:59:37</c:v>
                </c:pt>
                <c:pt idx="23262">
                  <c:v>20:59:38</c:v>
                </c:pt>
                <c:pt idx="23263">
                  <c:v>20:59:39</c:v>
                </c:pt>
                <c:pt idx="23264">
                  <c:v>20:59:40</c:v>
                </c:pt>
                <c:pt idx="23265">
                  <c:v>20:59:41</c:v>
                </c:pt>
                <c:pt idx="23266">
                  <c:v>20:59:42</c:v>
                </c:pt>
                <c:pt idx="23267">
                  <c:v>20:59:43</c:v>
                </c:pt>
                <c:pt idx="23268">
                  <c:v>20:59:44</c:v>
                </c:pt>
                <c:pt idx="23269">
                  <c:v>20:59:45</c:v>
                </c:pt>
                <c:pt idx="23270">
                  <c:v>20:59:46</c:v>
                </c:pt>
                <c:pt idx="23271">
                  <c:v>20:59:47</c:v>
                </c:pt>
                <c:pt idx="23272">
                  <c:v>20:59:48</c:v>
                </c:pt>
                <c:pt idx="23273">
                  <c:v>20:59:49</c:v>
                </c:pt>
                <c:pt idx="23274">
                  <c:v>20:59:50</c:v>
                </c:pt>
                <c:pt idx="23275">
                  <c:v>20:59:51</c:v>
                </c:pt>
                <c:pt idx="23276">
                  <c:v>20:59:52</c:v>
                </c:pt>
                <c:pt idx="23277">
                  <c:v>20:59:53</c:v>
                </c:pt>
                <c:pt idx="23278">
                  <c:v>20:59:54</c:v>
                </c:pt>
                <c:pt idx="23279">
                  <c:v>20:59:55</c:v>
                </c:pt>
                <c:pt idx="23280">
                  <c:v>20:59:56</c:v>
                </c:pt>
                <c:pt idx="23281">
                  <c:v>20:59:57</c:v>
                </c:pt>
                <c:pt idx="23282">
                  <c:v>20:59:58</c:v>
                </c:pt>
                <c:pt idx="23283">
                  <c:v>20:59:59</c:v>
                </c:pt>
                <c:pt idx="23284">
                  <c:v>21:00:00</c:v>
                </c:pt>
                <c:pt idx="23285">
                  <c:v>21:00:01</c:v>
                </c:pt>
                <c:pt idx="23286">
                  <c:v>21:00:02</c:v>
                </c:pt>
                <c:pt idx="23287">
                  <c:v>21:00:03</c:v>
                </c:pt>
                <c:pt idx="23288">
                  <c:v>21:00:04</c:v>
                </c:pt>
                <c:pt idx="23289">
                  <c:v>21:00:05</c:v>
                </c:pt>
                <c:pt idx="23290">
                  <c:v>21:00:06</c:v>
                </c:pt>
                <c:pt idx="23291">
                  <c:v>21:00:07</c:v>
                </c:pt>
                <c:pt idx="23292">
                  <c:v>21:00:08</c:v>
                </c:pt>
                <c:pt idx="23293">
                  <c:v>21:00:09</c:v>
                </c:pt>
                <c:pt idx="23294">
                  <c:v>21:00:10</c:v>
                </c:pt>
                <c:pt idx="23295">
                  <c:v>21:00:11</c:v>
                </c:pt>
                <c:pt idx="23296">
                  <c:v>21:00:12</c:v>
                </c:pt>
                <c:pt idx="23297">
                  <c:v>21:00:13</c:v>
                </c:pt>
                <c:pt idx="23298">
                  <c:v>21:00:14</c:v>
                </c:pt>
                <c:pt idx="23299">
                  <c:v>21:00:15</c:v>
                </c:pt>
                <c:pt idx="23300">
                  <c:v>21:00:16</c:v>
                </c:pt>
                <c:pt idx="23301">
                  <c:v>21:00:17</c:v>
                </c:pt>
                <c:pt idx="23302">
                  <c:v>21:00:18</c:v>
                </c:pt>
                <c:pt idx="23303">
                  <c:v>21:00:19</c:v>
                </c:pt>
                <c:pt idx="23304">
                  <c:v>21:00:20</c:v>
                </c:pt>
                <c:pt idx="23305">
                  <c:v>21:00:21</c:v>
                </c:pt>
                <c:pt idx="23306">
                  <c:v>21:00:22</c:v>
                </c:pt>
                <c:pt idx="23307">
                  <c:v>21:00:23</c:v>
                </c:pt>
                <c:pt idx="23308">
                  <c:v>21:00:24</c:v>
                </c:pt>
                <c:pt idx="23309">
                  <c:v>21:00:25</c:v>
                </c:pt>
                <c:pt idx="23310">
                  <c:v>21:00:26</c:v>
                </c:pt>
                <c:pt idx="23311">
                  <c:v>21:00:27</c:v>
                </c:pt>
                <c:pt idx="23312">
                  <c:v>21:00:28</c:v>
                </c:pt>
                <c:pt idx="23313">
                  <c:v>21:00:29</c:v>
                </c:pt>
                <c:pt idx="23314">
                  <c:v>21:00:30</c:v>
                </c:pt>
                <c:pt idx="23315">
                  <c:v>21:00:31</c:v>
                </c:pt>
                <c:pt idx="23316">
                  <c:v>21:00:32</c:v>
                </c:pt>
                <c:pt idx="23317">
                  <c:v>21:00:33</c:v>
                </c:pt>
                <c:pt idx="23318">
                  <c:v>21:00:34</c:v>
                </c:pt>
                <c:pt idx="23319">
                  <c:v>21:00:35</c:v>
                </c:pt>
                <c:pt idx="23320">
                  <c:v>21:00:36</c:v>
                </c:pt>
                <c:pt idx="23321">
                  <c:v>21:00:37</c:v>
                </c:pt>
                <c:pt idx="23322">
                  <c:v>21:00:38</c:v>
                </c:pt>
                <c:pt idx="23323">
                  <c:v>21:00:39</c:v>
                </c:pt>
                <c:pt idx="23324">
                  <c:v>21:00:40</c:v>
                </c:pt>
                <c:pt idx="23325">
                  <c:v>21:00:41</c:v>
                </c:pt>
                <c:pt idx="23326">
                  <c:v>21:00:42</c:v>
                </c:pt>
                <c:pt idx="23327">
                  <c:v>21:00:43</c:v>
                </c:pt>
                <c:pt idx="23328">
                  <c:v>21:00:44</c:v>
                </c:pt>
                <c:pt idx="23329">
                  <c:v>21:00:45</c:v>
                </c:pt>
                <c:pt idx="23330">
                  <c:v>21:00:46</c:v>
                </c:pt>
                <c:pt idx="23331">
                  <c:v>21:00:47</c:v>
                </c:pt>
                <c:pt idx="23332">
                  <c:v>21:00:48</c:v>
                </c:pt>
                <c:pt idx="23333">
                  <c:v>21:00:49</c:v>
                </c:pt>
                <c:pt idx="23334">
                  <c:v>21:00:50</c:v>
                </c:pt>
                <c:pt idx="23335">
                  <c:v>21:00:51</c:v>
                </c:pt>
                <c:pt idx="23336">
                  <c:v>21:00:52</c:v>
                </c:pt>
                <c:pt idx="23337">
                  <c:v>21:00:53</c:v>
                </c:pt>
                <c:pt idx="23338">
                  <c:v>21:00:54</c:v>
                </c:pt>
                <c:pt idx="23339">
                  <c:v>21:00:55</c:v>
                </c:pt>
                <c:pt idx="23340">
                  <c:v>21:00:56</c:v>
                </c:pt>
                <c:pt idx="23341">
                  <c:v>21:00:57</c:v>
                </c:pt>
                <c:pt idx="23342">
                  <c:v>21:00:58</c:v>
                </c:pt>
                <c:pt idx="23343">
                  <c:v>21:00:59</c:v>
                </c:pt>
                <c:pt idx="23344">
                  <c:v>21:01:00</c:v>
                </c:pt>
                <c:pt idx="23345">
                  <c:v>21:01:01</c:v>
                </c:pt>
                <c:pt idx="23346">
                  <c:v>21:01:02</c:v>
                </c:pt>
                <c:pt idx="23347">
                  <c:v>21:01:03</c:v>
                </c:pt>
                <c:pt idx="23348">
                  <c:v>21:01:04</c:v>
                </c:pt>
                <c:pt idx="23349">
                  <c:v>21:01:05</c:v>
                </c:pt>
                <c:pt idx="23350">
                  <c:v>21:01:06</c:v>
                </c:pt>
                <c:pt idx="23351">
                  <c:v>21:01:07</c:v>
                </c:pt>
                <c:pt idx="23352">
                  <c:v>21:01:08</c:v>
                </c:pt>
                <c:pt idx="23353">
                  <c:v>21:01:09</c:v>
                </c:pt>
                <c:pt idx="23354">
                  <c:v>21:01:10</c:v>
                </c:pt>
                <c:pt idx="23355">
                  <c:v>21:01:11</c:v>
                </c:pt>
                <c:pt idx="23356">
                  <c:v>21:01:12</c:v>
                </c:pt>
                <c:pt idx="23357">
                  <c:v>21:01:13</c:v>
                </c:pt>
                <c:pt idx="23358">
                  <c:v>21:01:14</c:v>
                </c:pt>
                <c:pt idx="23359">
                  <c:v>21:01:15</c:v>
                </c:pt>
                <c:pt idx="23360">
                  <c:v>21:01:16</c:v>
                </c:pt>
                <c:pt idx="23361">
                  <c:v>21:01:17</c:v>
                </c:pt>
                <c:pt idx="23362">
                  <c:v>21:01:18</c:v>
                </c:pt>
                <c:pt idx="23363">
                  <c:v>21:01:19</c:v>
                </c:pt>
                <c:pt idx="23364">
                  <c:v>21:01:20</c:v>
                </c:pt>
                <c:pt idx="23365">
                  <c:v>21:01:21</c:v>
                </c:pt>
                <c:pt idx="23366">
                  <c:v>21:01:22</c:v>
                </c:pt>
                <c:pt idx="23367">
                  <c:v>21:01:23</c:v>
                </c:pt>
                <c:pt idx="23368">
                  <c:v>21:01:24</c:v>
                </c:pt>
                <c:pt idx="23369">
                  <c:v>21:01:25</c:v>
                </c:pt>
                <c:pt idx="23370">
                  <c:v>21:01:26</c:v>
                </c:pt>
                <c:pt idx="23371">
                  <c:v>21:01:27</c:v>
                </c:pt>
                <c:pt idx="23372">
                  <c:v>21:01:28</c:v>
                </c:pt>
                <c:pt idx="23373">
                  <c:v>21:01:29</c:v>
                </c:pt>
                <c:pt idx="23374">
                  <c:v>21:01:30</c:v>
                </c:pt>
                <c:pt idx="23375">
                  <c:v>21:01:31</c:v>
                </c:pt>
                <c:pt idx="23376">
                  <c:v>21:01:32</c:v>
                </c:pt>
                <c:pt idx="23377">
                  <c:v>21:01:33</c:v>
                </c:pt>
                <c:pt idx="23378">
                  <c:v>21:01:34</c:v>
                </c:pt>
                <c:pt idx="23379">
                  <c:v>21:01:35</c:v>
                </c:pt>
                <c:pt idx="23380">
                  <c:v>21:01:36</c:v>
                </c:pt>
                <c:pt idx="23381">
                  <c:v>21:01:37</c:v>
                </c:pt>
                <c:pt idx="23382">
                  <c:v>21:01:38</c:v>
                </c:pt>
                <c:pt idx="23383">
                  <c:v>21:01:39</c:v>
                </c:pt>
                <c:pt idx="23384">
                  <c:v>21:01:40</c:v>
                </c:pt>
                <c:pt idx="23385">
                  <c:v>21:01:41</c:v>
                </c:pt>
                <c:pt idx="23386">
                  <c:v>21:01:42</c:v>
                </c:pt>
                <c:pt idx="23387">
                  <c:v>21:01:43</c:v>
                </c:pt>
                <c:pt idx="23388">
                  <c:v>21:01:44</c:v>
                </c:pt>
                <c:pt idx="23389">
                  <c:v>21:01:45</c:v>
                </c:pt>
                <c:pt idx="23390">
                  <c:v>21:01:46</c:v>
                </c:pt>
                <c:pt idx="23391">
                  <c:v>21:01:47</c:v>
                </c:pt>
                <c:pt idx="23392">
                  <c:v>21:01:48</c:v>
                </c:pt>
                <c:pt idx="23393">
                  <c:v>21:01:49</c:v>
                </c:pt>
                <c:pt idx="23394">
                  <c:v>21:01:50</c:v>
                </c:pt>
                <c:pt idx="23395">
                  <c:v>21:01:51</c:v>
                </c:pt>
                <c:pt idx="23396">
                  <c:v>21:01:52</c:v>
                </c:pt>
                <c:pt idx="23397">
                  <c:v>21:01:53</c:v>
                </c:pt>
                <c:pt idx="23398">
                  <c:v>21:01:54</c:v>
                </c:pt>
                <c:pt idx="23399">
                  <c:v>21:01:55</c:v>
                </c:pt>
                <c:pt idx="23400">
                  <c:v>21:01:56</c:v>
                </c:pt>
                <c:pt idx="23401">
                  <c:v>21:01:57</c:v>
                </c:pt>
                <c:pt idx="23402">
                  <c:v>21:01:58</c:v>
                </c:pt>
                <c:pt idx="23403">
                  <c:v>21:01:59</c:v>
                </c:pt>
                <c:pt idx="23404">
                  <c:v>21:02:00</c:v>
                </c:pt>
                <c:pt idx="23405">
                  <c:v>21:02:01</c:v>
                </c:pt>
                <c:pt idx="23406">
                  <c:v>21:02:02</c:v>
                </c:pt>
                <c:pt idx="23407">
                  <c:v>21:02:03</c:v>
                </c:pt>
                <c:pt idx="23408">
                  <c:v>21:02:04</c:v>
                </c:pt>
                <c:pt idx="23409">
                  <c:v>21:02:05</c:v>
                </c:pt>
                <c:pt idx="23410">
                  <c:v>21:02:06</c:v>
                </c:pt>
                <c:pt idx="23411">
                  <c:v>21:02:07</c:v>
                </c:pt>
                <c:pt idx="23412">
                  <c:v>21:02:08</c:v>
                </c:pt>
                <c:pt idx="23413">
                  <c:v>21:02:09</c:v>
                </c:pt>
                <c:pt idx="23414">
                  <c:v>21:02:10</c:v>
                </c:pt>
                <c:pt idx="23415">
                  <c:v>21:02:11</c:v>
                </c:pt>
                <c:pt idx="23416">
                  <c:v>21:02:12</c:v>
                </c:pt>
                <c:pt idx="23417">
                  <c:v>21:02:13</c:v>
                </c:pt>
                <c:pt idx="23418">
                  <c:v>21:02:14</c:v>
                </c:pt>
                <c:pt idx="23419">
                  <c:v>21:02:15</c:v>
                </c:pt>
                <c:pt idx="23420">
                  <c:v>21:02:16</c:v>
                </c:pt>
                <c:pt idx="23421">
                  <c:v>21:02:17</c:v>
                </c:pt>
                <c:pt idx="23422">
                  <c:v>21:02:18</c:v>
                </c:pt>
                <c:pt idx="23423">
                  <c:v>21:02:19</c:v>
                </c:pt>
                <c:pt idx="23424">
                  <c:v>21:02:20</c:v>
                </c:pt>
                <c:pt idx="23425">
                  <c:v>21:02:21</c:v>
                </c:pt>
                <c:pt idx="23426">
                  <c:v>21:02:22</c:v>
                </c:pt>
                <c:pt idx="23427">
                  <c:v>21:02:23</c:v>
                </c:pt>
                <c:pt idx="23428">
                  <c:v>21:02:24</c:v>
                </c:pt>
                <c:pt idx="23429">
                  <c:v>21:02:25</c:v>
                </c:pt>
                <c:pt idx="23430">
                  <c:v>21:02:26</c:v>
                </c:pt>
                <c:pt idx="23431">
                  <c:v>21:02:27</c:v>
                </c:pt>
                <c:pt idx="23432">
                  <c:v>21:02:28</c:v>
                </c:pt>
                <c:pt idx="23433">
                  <c:v>21:02:29</c:v>
                </c:pt>
                <c:pt idx="23434">
                  <c:v>21:02:30</c:v>
                </c:pt>
                <c:pt idx="23435">
                  <c:v>21:02:31</c:v>
                </c:pt>
                <c:pt idx="23436">
                  <c:v>21:02:32</c:v>
                </c:pt>
                <c:pt idx="23437">
                  <c:v>21:02:33</c:v>
                </c:pt>
                <c:pt idx="23438">
                  <c:v>21:02:34</c:v>
                </c:pt>
                <c:pt idx="23439">
                  <c:v>21:02:35</c:v>
                </c:pt>
                <c:pt idx="23440">
                  <c:v>21:02:36</c:v>
                </c:pt>
                <c:pt idx="23441">
                  <c:v>21:02:37</c:v>
                </c:pt>
                <c:pt idx="23442">
                  <c:v>21:02:38</c:v>
                </c:pt>
                <c:pt idx="23443">
                  <c:v>21:02:39</c:v>
                </c:pt>
                <c:pt idx="23444">
                  <c:v>21:02:40</c:v>
                </c:pt>
                <c:pt idx="23445">
                  <c:v>21:02:41</c:v>
                </c:pt>
                <c:pt idx="23446">
                  <c:v>21:02:42</c:v>
                </c:pt>
                <c:pt idx="23447">
                  <c:v>21:02:43</c:v>
                </c:pt>
                <c:pt idx="23448">
                  <c:v>21:02:44</c:v>
                </c:pt>
                <c:pt idx="23449">
                  <c:v>21:02:45</c:v>
                </c:pt>
                <c:pt idx="23450">
                  <c:v>21:02:46</c:v>
                </c:pt>
                <c:pt idx="23451">
                  <c:v>21:02:47</c:v>
                </c:pt>
                <c:pt idx="23452">
                  <c:v>21:02:48</c:v>
                </c:pt>
                <c:pt idx="23453">
                  <c:v>21:02:49</c:v>
                </c:pt>
                <c:pt idx="23454">
                  <c:v>21:02:50</c:v>
                </c:pt>
                <c:pt idx="23455">
                  <c:v>21:02:51</c:v>
                </c:pt>
                <c:pt idx="23456">
                  <c:v>21:02:52</c:v>
                </c:pt>
                <c:pt idx="23457">
                  <c:v>21:02:53</c:v>
                </c:pt>
                <c:pt idx="23458">
                  <c:v>21:02:54</c:v>
                </c:pt>
                <c:pt idx="23459">
                  <c:v>21:02:55</c:v>
                </c:pt>
                <c:pt idx="23460">
                  <c:v>21:02:56</c:v>
                </c:pt>
                <c:pt idx="23461">
                  <c:v>21:02:57</c:v>
                </c:pt>
                <c:pt idx="23462">
                  <c:v>21:02:58</c:v>
                </c:pt>
                <c:pt idx="23463">
                  <c:v>21:02:59</c:v>
                </c:pt>
                <c:pt idx="23464">
                  <c:v>21:03:00</c:v>
                </c:pt>
                <c:pt idx="23465">
                  <c:v>21:03:01</c:v>
                </c:pt>
                <c:pt idx="23466">
                  <c:v>21:03:02</c:v>
                </c:pt>
                <c:pt idx="23467">
                  <c:v>21:03:03</c:v>
                </c:pt>
                <c:pt idx="23468">
                  <c:v>21:03:04</c:v>
                </c:pt>
                <c:pt idx="23469">
                  <c:v>21:03:05</c:v>
                </c:pt>
                <c:pt idx="23470">
                  <c:v>21:03:06</c:v>
                </c:pt>
                <c:pt idx="23471">
                  <c:v>21:03:07</c:v>
                </c:pt>
                <c:pt idx="23472">
                  <c:v>21:03:08</c:v>
                </c:pt>
                <c:pt idx="23473">
                  <c:v>21:03:09</c:v>
                </c:pt>
                <c:pt idx="23474">
                  <c:v>21:03:10</c:v>
                </c:pt>
                <c:pt idx="23475">
                  <c:v>21:03:11</c:v>
                </c:pt>
                <c:pt idx="23476">
                  <c:v>21:03:12</c:v>
                </c:pt>
                <c:pt idx="23477">
                  <c:v>21:03:13</c:v>
                </c:pt>
                <c:pt idx="23478">
                  <c:v>21:03:14</c:v>
                </c:pt>
                <c:pt idx="23479">
                  <c:v>21:03:15</c:v>
                </c:pt>
                <c:pt idx="23480">
                  <c:v>21:03:16</c:v>
                </c:pt>
                <c:pt idx="23481">
                  <c:v>21:03:17</c:v>
                </c:pt>
                <c:pt idx="23482">
                  <c:v>21:03:18</c:v>
                </c:pt>
                <c:pt idx="23483">
                  <c:v>21:03:19</c:v>
                </c:pt>
                <c:pt idx="23484">
                  <c:v>21:03:20</c:v>
                </c:pt>
                <c:pt idx="23485">
                  <c:v>21:03:21</c:v>
                </c:pt>
                <c:pt idx="23486">
                  <c:v>21:03:22</c:v>
                </c:pt>
                <c:pt idx="23487">
                  <c:v>21:03:23</c:v>
                </c:pt>
                <c:pt idx="23488">
                  <c:v>21:03:24</c:v>
                </c:pt>
                <c:pt idx="23489">
                  <c:v>21:03:25</c:v>
                </c:pt>
                <c:pt idx="23490">
                  <c:v>21:03:26</c:v>
                </c:pt>
                <c:pt idx="23491">
                  <c:v>21:03:27</c:v>
                </c:pt>
                <c:pt idx="23492">
                  <c:v>21:03:28</c:v>
                </c:pt>
                <c:pt idx="23493">
                  <c:v>21:03:29</c:v>
                </c:pt>
                <c:pt idx="23494">
                  <c:v>21:03:30</c:v>
                </c:pt>
                <c:pt idx="23495">
                  <c:v>21:03:31</c:v>
                </c:pt>
                <c:pt idx="23496">
                  <c:v>21:03:32</c:v>
                </c:pt>
                <c:pt idx="23497">
                  <c:v>21:03:33</c:v>
                </c:pt>
                <c:pt idx="23498">
                  <c:v>21:03:34</c:v>
                </c:pt>
                <c:pt idx="23499">
                  <c:v>21:03:35</c:v>
                </c:pt>
                <c:pt idx="23500">
                  <c:v>21:03:36</c:v>
                </c:pt>
                <c:pt idx="23501">
                  <c:v>21:03:37</c:v>
                </c:pt>
                <c:pt idx="23502">
                  <c:v>21:03:38</c:v>
                </c:pt>
                <c:pt idx="23503">
                  <c:v>21:03:39</c:v>
                </c:pt>
                <c:pt idx="23504">
                  <c:v>21:03:40</c:v>
                </c:pt>
                <c:pt idx="23505">
                  <c:v>21:03:41</c:v>
                </c:pt>
                <c:pt idx="23506">
                  <c:v>21:03:42</c:v>
                </c:pt>
                <c:pt idx="23507">
                  <c:v>21:03:43</c:v>
                </c:pt>
                <c:pt idx="23508">
                  <c:v>21:03:44</c:v>
                </c:pt>
                <c:pt idx="23509">
                  <c:v>21:03:45</c:v>
                </c:pt>
                <c:pt idx="23510">
                  <c:v>21:03:46</c:v>
                </c:pt>
                <c:pt idx="23511">
                  <c:v>21:03:47</c:v>
                </c:pt>
                <c:pt idx="23512">
                  <c:v>21:03:48</c:v>
                </c:pt>
                <c:pt idx="23513">
                  <c:v>21:03:49</c:v>
                </c:pt>
                <c:pt idx="23514">
                  <c:v>21:03:50</c:v>
                </c:pt>
                <c:pt idx="23515">
                  <c:v>21:03:51</c:v>
                </c:pt>
                <c:pt idx="23516">
                  <c:v>21:03:52</c:v>
                </c:pt>
                <c:pt idx="23517">
                  <c:v>21:03:53</c:v>
                </c:pt>
                <c:pt idx="23518">
                  <c:v>21:03:54</c:v>
                </c:pt>
                <c:pt idx="23519">
                  <c:v>21:03:55</c:v>
                </c:pt>
                <c:pt idx="23520">
                  <c:v>21:03:56</c:v>
                </c:pt>
                <c:pt idx="23521">
                  <c:v>21:03:57</c:v>
                </c:pt>
                <c:pt idx="23522">
                  <c:v>21:03:58</c:v>
                </c:pt>
                <c:pt idx="23523">
                  <c:v>21:03:59</c:v>
                </c:pt>
                <c:pt idx="23524">
                  <c:v>21:04:00</c:v>
                </c:pt>
                <c:pt idx="23525">
                  <c:v>21:04:01</c:v>
                </c:pt>
                <c:pt idx="23526">
                  <c:v>21:04:02</c:v>
                </c:pt>
                <c:pt idx="23527">
                  <c:v>21:04:03</c:v>
                </c:pt>
                <c:pt idx="23528">
                  <c:v>21:04:04</c:v>
                </c:pt>
                <c:pt idx="23529">
                  <c:v>21:04:05</c:v>
                </c:pt>
                <c:pt idx="23530">
                  <c:v>21:04:06</c:v>
                </c:pt>
                <c:pt idx="23531">
                  <c:v>21:04:07</c:v>
                </c:pt>
                <c:pt idx="23532">
                  <c:v>21:04:08</c:v>
                </c:pt>
                <c:pt idx="23533">
                  <c:v>21:04:09</c:v>
                </c:pt>
                <c:pt idx="23534">
                  <c:v>21:04:10</c:v>
                </c:pt>
                <c:pt idx="23535">
                  <c:v>21:04:11</c:v>
                </c:pt>
                <c:pt idx="23536">
                  <c:v>21:04:12</c:v>
                </c:pt>
                <c:pt idx="23537">
                  <c:v>21:04:13</c:v>
                </c:pt>
                <c:pt idx="23538">
                  <c:v>21:04:14</c:v>
                </c:pt>
                <c:pt idx="23539">
                  <c:v>21:04:15</c:v>
                </c:pt>
                <c:pt idx="23540">
                  <c:v>21:04:16</c:v>
                </c:pt>
                <c:pt idx="23541">
                  <c:v>21:04:17</c:v>
                </c:pt>
                <c:pt idx="23542">
                  <c:v>21:04:18</c:v>
                </c:pt>
                <c:pt idx="23543">
                  <c:v>21:04:19</c:v>
                </c:pt>
                <c:pt idx="23544">
                  <c:v>21:04:20</c:v>
                </c:pt>
                <c:pt idx="23545">
                  <c:v>21:04:21</c:v>
                </c:pt>
                <c:pt idx="23546">
                  <c:v>21:04:22</c:v>
                </c:pt>
                <c:pt idx="23547">
                  <c:v>21:04:23</c:v>
                </c:pt>
                <c:pt idx="23548">
                  <c:v>21:04:24</c:v>
                </c:pt>
                <c:pt idx="23549">
                  <c:v>21:04:25</c:v>
                </c:pt>
                <c:pt idx="23550">
                  <c:v>21:04:26</c:v>
                </c:pt>
                <c:pt idx="23551">
                  <c:v>21:04:27</c:v>
                </c:pt>
                <c:pt idx="23552">
                  <c:v>21:04:28</c:v>
                </c:pt>
                <c:pt idx="23553">
                  <c:v>21:04:29</c:v>
                </c:pt>
                <c:pt idx="23554">
                  <c:v>21:04:30</c:v>
                </c:pt>
                <c:pt idx="23555">
                  <c:v>21:04:31</c:v>
                </c:pt>
                <c:pt idx="23556">
                  <c:v>21:04:32</c:v>
                </c:pt>
                <c:pt idx="23557">
                  <c:v>21:04:33</c:v>
                </c:pt>
                <c:pt idx="23558">
                  <c:v>21:04:34</c:v>
                </c:pt>
                <c:pt idx="23559">
                  <c:v>21:04:35</c:v>
                </c:pt>
                <c:pt idx="23560">
                  <c:v>21:04:36</c:v>
                </c:pt>
                <c:pt idx="23561">
                  <c:v>21:04:37</c:v>
                </c:pt>
                <c:pt idx="23562">
                  <c:v>21:04:38</c:v>
                </c:pt>
                <c:pt idx="23563">
                  <c:v>21:04:39</c:v>
                </c:pt>
                <c:pt idx="23564">
                  <c:v>21:04:40</c:v>
                </c:pt>
                <c:pt idx="23565">
                  <c:v>21:04:41</c:v>
                </c:pt>
                <c:pt idx="23566">
                  <c:v>21:04:42</c:v>
                </c:pt>
                <c:pt idx="23567">
                  <c:v>21:04:43</c:v>
                </c:pt>
                <c:pt idx="23568">
                  <c:v>21:04:44</c:v>
                </c:pt>
                <c:pt idx="23569">
                  <c:v>21:04:45</c:v>
                </c:pt>
                <c:pt idx="23570">
                  <c:v>21:04:46</c:v>
                </c:pt>
                <c:pt idx="23571">
                  <c:v>21:04:47</c:v>
                </c:pt>
                <c:pt idx="23572">
                  <c:v>21:04:48</c:v>
                </c:pt>
                <c:pt idx="23573">
                  <c:v>21:04:49</c:v>
                </c:pt>
                <c:pt idx="23574">
                  <c:v>21:04:50</c:v>
                </c:pt>
                <c:pt idx="23575">
                  <c:v>21:04:51</c:v>
                </c:pt>
                <c:pt idx="23576">
                  <c:v>21:04:52</c:v>
                </c:pt>
                <c:pt idx="23577">
                  <c:v>21:04:53</c:v>
                </c:pt>
                <c:pt idx="23578">
                  <c:v>21:04:54</c:v>
                </c:pt>
                <c:pt idx="23579">
                  <c:v>21:04:55</c:v>
                </c:pt>
                <c:pt idx="23580">
                  <c:v>21:04:56</c:v>
                </c:pt>
                <c:pt idx="23581">
                  <c:v>21:04:57</c:v>
                </c:pt>
                <c:pt idx="23582">
                  <c:v>21:04:58</c:v>
                </c:pt>
                <c:pt idx="23583">
                  <c:v>21:04:59</c:v>
                </c:pt>
                <c:pt idx="23584">
                  <c:v>21:05:00</c:v>
                </c:pt>
                <c:pt idx="23585">
                  <c:v>21:05:01</c:v>
                </c:pt>
                <c:pt idx="23586">
                  <c:v>21:05:02</c:v>
                </c:pt>
                <c:pt idx="23587">
                  <c:v>21:05:03</c:v>
                </c:pt>
                <c:pt idx="23588">
                  <c:v>21:05:04</c:v>
                </c:pt>
                <c:pt idx="23589">
                  <c:v>21:05:05</c:v>
                </c:pt>
                <c:pt idx="23590">
                  <c:v>21:05:06</c:v>
                </c:pt>
                <c:pt idx="23591">
                  <c:v>21:05:07</c:v>
                </c:pt>
                <c:pt idx="23592">
                  <c:v>21:05:08</c:v>
                </c:pt>
                <c:pt idx="23593">
                  <c:v>21:05:09</c:v>
                </c:pt>
                <c:pt idx="23594">
                  <c:v>21:05:10</c:v>
                </c:pt>
                <c:pt idx="23595">
                  <c:v>21:05:11</c:v>
                </c:pt>
                <c:pt idx="23596">
                  <c:v>21:05:12</c:v>
                </c:pt>
                <c:pt idx="23597">
                  <c:v>21:05:13</c:v>
                </c:pt>
                <c:pt idx="23598">
                  <c:v>21:05:14</c:v>
                </c:pt>
                <c:pt idx="23599">
                  <c:v>21:05:15</c:v>
                </c:pt>
                <c:pt idx="23600">
                  <c:v>21:05:16</c:v>
                </c:pt>
                <c:pt idx="23601">
                  <c:v>21:05:17</c:v>
                </c:pt>
                <c:pt idx="23602">
                  <c:v>21:05:18</c:v>
                </c:pt>
                <c:pt idx="23603">
                  <c:v>21:05:19</c:v>
                </c:pt>
                <c:pt idx="23604">
                  <c:v>21:05:20</c:v>
                </c:pt>
                <c:pt idx="23605">
                  <c:v>21:05:21</c:v>
                </c:pt>
                <c:pt idx="23606">
                  <c:v>21:05:22</c:v>
                </c:pt>
                <c:pt idx="23607">
                  <c:v>21:05:23</c:v>
                </c:pt>
                <c:pt idx="23608">
                  <c:v>21:05:24</c:v>
                </c:pt>
                <c:pt idx="23609">
                  <c:v>21:05:25</c:v>
                </c:pt>
                <c:pt idx="23610">
                  <c:v>21:05:26</c:v>
                </c:pt>
                <c:pt idx="23611">
                  <c:v>21:05:27</c:v>
                </c:pt>
                <c:pt idx="23612">
                  <c:v>21:05:28</c:v>
                </c:pt>
                <c:pt idx="23613">
                  <c:v>21:05:29</c:v>
                </c:pt>
                <c:pt idx="23614">
                  <c:v>21:05:30</c:v>
                </c:pt>
                <c:pt idx="23615">
                  <c:v>21:05:31</c:v>
                </c:pt>
                <c:pt idx="23616">
                  <c:v>21:05:32</c:v>
                </c:pt>
                <c:pt idx="23617">
                  <c:v>21:05:33</c:v>
                </c:pt>
                <c:pt idx="23618">
                  <c:v>21:05:34</c:v>
                </c:pt>
                <c:pt idx="23619">
                  <c:v>21:05:35</c:v>
                </c:pt>
                <c:pt idx="23620">
                  <c:v>21:05:36</c:v>
                </c:pt>
                <c:pt idx="23621">
                  <c:v>21:05:37</c:v>
                </c:pt>
                <c:pt idx="23622">
                  <c:v>21:05:38</c:v>
                </c:pt>
                <c:pt idx="23623">
                  <c:v>21:05:39</c:v>
                </c:pt>
                <c:pt idx="23624">
                  <c:v>21:05:40</c:v>
                </c:pt>
                <c:pt idx="23625">
                  <c:v>21:05:41</c:v>
                </c:pt>
                <c:pt idx="23626">
                  <c:v>21:05:42</c:v>
                </c:pt>
                <c:pt idx="23627">
                  <c:v>21:05:43</c:v>
                </c:pt>
                <c:pt idx="23628">
                  <c:v>21:05:44</c:v>
                </c:pt>
                <c:pt idx="23629">
                  <c:v>21:05:45</c:v>
                </c:pt>
                <c:pt idx="23630">
                  <c:v>21:05:46</c:v>
                </c:pt>
                <c:pt idx="23631">
                  <c:v>21:05:47</c:v>
                </c:pt>
                <c:pt idx="23632">
                  <c:v>21:05:48</c:v>
                </c:pt>
                <c:pt idx="23633">
                  <c:v>21:05:49</c:v>
                </c:pt>
                <c:pt idx="23634">
                  <c:v>21:05:50</c:v>
                </c:pt>
                <c:pt idx="23635">
                  <c:v>21:05:51</c:v>
                </c:pt>
                <c:pt idx="23636">
                  <c:v>21:05:52</c:v>
                </c:pt>
                <c:pt idx="23637">
                  <c:v>21:05:53</c:v>
                </c:pt>
                <c:pt idx="23638">
                  <c:v>21:05:54</c:v>
                </c:pt>
                <c:pt idx="23639">
                  <c:v>21:05:55</c:v>
                </c:pt>
                <c:pt idx="23640">
                  <c:v>21:05:56</c:v>
                </c:pt>
                <c:pt idx="23641">
                  <c:v>21:05:57</c:v>
                </c:pt>
                <c:pt idx="23642">
                  <c:v>21:05:58</c:v>
                </c:pt>
                <c:pt idx="23643">
                  <c:v>21:05:59</c:v>
                </c:pt>
                <c:pt idx="23644">
                  <c:v>21:06:00</c:v>
                </c:pt>
                <c:pt idx="23645">
                  <c:v>21:06:01</c:v>
                </c:pt>
                <c:pt idx="23646">
                  <c:v>21:06:02</c:v>
                </c:pt>
                <c:pt idx="23647">
                  <c:v>21:06:03</c:v>
                </c:pt>
                <c:pt idx="23648">
                  <c:v>21:06:04</c:v>
                </c:pt>
                <c:pt idx="23649">
                  <c:v>21:06:05</c:v>
                </c:pt>
                <c:pt idx="23650">
                  <c:v>21:06:06</c:v>
                </c:pt>
                <c:pt idx="23651">
                  <c:v>21:06:07</c:v>
                </c:pt>
                <c:pt idx="23652">
                  <c:v>21:06:08</c:v>
                </c:pt>
                <c:pt idx="23653">
                  <c:v>21:06:09</c:v>
                </c:pt>
                <c:pt idx="23654">
                  <c:v>21:06:10</c:v>
                </c:pt>
                <c:pt idx="23655">
                  <c:v>21:06:11</c:v>
                </c:pt>
                <c:pt idx="23656">
                  <c:v>21:06:12</c:v>
                </c:pt>
                <c:pt idx="23657">
                  <c:v>21:06:13</c:v>
                </c:pt>
                <c:pt idx="23658">
                  <c:v>21:06:14</c:v>
                </c:pt>
                <c:pt idx="23659">
                  <c:v>21:06:15</c:v>
                </c:pt>
                <c:pt idx="23660">
                  <c:v>21:06:16</c:v>
                </c:pt>
                <c:pt idx="23661">
                  <c:v>21:06:17</c:v>
                </c:pt>
                <c:pt idx="23662">
                  <c:v>21:06:18</c:v>
                </c:pt>
                <c:pt idx="23663">
                  <c:v>21:06:19</c:v>
                </c:pt>
                <c:pt idx="23664">
                  <c:v>21:06:20</c:v>
                </c:pt>
                <c:pt idx="23665">
                  <c:v>21:06:21</c:v>
                </c:pt>
                <c:pt idx="23666">
                  <c:v>21:06:22</c:v>
                </c:pt>
                <c:pt idx="23667">
                  <c:v>21:06:23</c:v>
                </c:pt>
                <c:pt idx="23668">
                  <c:v>21:06:24</c:v>
                </c:pt>
                <c:pt idx="23669">
                  <c:v>21:06:25</c:v>
                </c:pt>
                <c:pt idx="23670">
                  <c:v>21:06:26</c:v>
                </c:pt>
                <c:pt idx="23671">
                  <c:v>21:06:27</c:v>
                </c:pt>
                <c:pt idx="23672">
                  <c:v>21:06:28</c:v>
                </c:pt>
                <c:pt idx="23673">
                  <c:v>21:06:29</c:v>
                </c:pt>
                <c:pt idx="23674">
                  <c:v>21:06:30</c:v>
                </c:pt>
                <c:pt idx="23675">
                  <c:v>21:06:31</c:v>
                </c:pt>
                <c:pt idx="23676">
                  <c:v>21:06:32</c:v>
                </c:pt>
                <c:pt idx="23677">
                  <c:v>21:06:33</c:v>
                </c:pt>
                <c:pt idx="23678">
                  <c:v>21:06:34</c:v>
                </c:pt>
                <c:pt idx="23679">
                  <c:v>21:06:35</c:v>
                </c:pt>
                <c:pt idx="23680">
                  <c:v>21:06:36</c:v>
                </c:pt>
                <c:pt idx="23681">
                  <c:v>21:06:37</c:v>
                </c:pt>
                <c:pt idx="23682">
                  <c:v>21:06:38</c:v>
                </c:pt>
                <c:pt idx="23683">
                  <c:v>21:06:39</c:v>
                </c:pt>
                <c:pt idx="23684">
                  <c:v>21:06:40</c:v>
                </c:pt>
                <c:pt idx="23685">
                  <c:v>21:06:41</c:v>
                </c:pt>
                <c:pt idx="23686">
                  <c:v>21:06:42</c:v>
                </c:pt>
                <c:pt idx="23687">
                  <c:v>21:06:43</c:v>
                </c:pt>
                <c:pt idx="23688">
                  <c:v>21:06:44</c:v>
                </c:pt>
                <c:pt idx="23689">
                  <c:v>21:06:45</c:v>
                </c:pt>
                <c:pt idx="23690">
                  <c:v>21:06:46</c:v>
                </c:pt>
                <c:pt idx="23691">
                  <c:v>21:06:47</c:v>
                </c:pt>
                <c:pt idx="23692">
                  <c:v>21:06:48</c:v>
                </c:pt>
                <c:pt idx="23693">
                  <c:v>21:06:49</c:v>
                </c:pt>
                <c:pt idx="23694">
                  <c:v>21:06:50</c:v>
                </c:pt>
                <c:pt idx="23695">
                  <c:v>21:06:51</c:v>
                </c:pt>
                <c:pt idx="23696">
                  <c:v>21:06:52</c:v>
                </c:pt>
                <c:pt idx="23697">
                  <c:v>21:06:53</c:v>
                </c:pt>
                <c:pt idx="23698">
                  <c:v>21:06:54</c:v>
                </c:pt>
                <c:pt idx="23699">
                  <c:v>21:06:55</c:v>
                </c:pt>
                <c:pt idx="23700">
                  <c:v>21:06:56</c:v>
                </c:pt>
                <c:pt idx="23701">
                  <c:v>21:06:57</c:v>
                </c:pt>
                <c:pt idx="23702">
                  <c:v>21:06:58</c:v>
                </c:pt>
                <c:pt idx="23703">
                  <c:v>21:06:59</c:v>
                </c:pt>
                <c:pt idx="23704">
                  <c:v>21:07:00</c:v>
                </c:pt>
                <c:pt idx="23705">
                  <c:v>21:07:01</c:v>
                </c:pt>
                <c:pt idx="23706">
                  <c:v>21:07:02</c:v>
                </c:pt>
                <c:pt idx="23707">
                  <c:v>21:07:03</c:v>
                </c:pt>
                <c:pt idx="23708">
                  <c:v>21:07:04</c:v>
                </c:pt>
                <c:pt idx="23709">
                  <c:v>21:07:05</c:v>
                </c:pt>
                <c:pt idx="23710">
                  <c:v>21:07:06</c:v>
                </c:pt>
                <c:pt idx="23711">
                  <c:v>21:07:07</c:v>
                </c:pt>
                <c:pt idx="23712">
                  <c:v>21:07:08</c:v>
                </c:pt>
                <c:pt idx="23713">
                  <c:v>21:07:09</c:v>
                </c:pt>
                <c:pt idx="23714">
                  <c:v>21:07:10</c:v>
                </c:pt>
                <c:pt idx="23715">
                  <c:v>21:07:11</c:v>
                </c:pt>
                <c:pt idx="23716">
                  <c:v>21:07:12</c:v>
                </c:pt>
                <c:pt idx="23717">
                  <c:v>21:07:13</c:v>
                </c:pt>
                <c:pt idx="23718">
                  <c:v>21:07:14</c:v>
                </c:pt>
                <c:pt idx="23719">
                  <c:v>21:07:15</c:v>
                </c:pt>
                <c:pt idx="23720">
                  <c:v>21:07:16</c:v>
                </c:pt>
                <c:pt idx="23721">
                  <c:v>21:07:17</c:v>
                </c:pt>
                <c:pt idx="23722">
                  <c:v>21:07:18</c:v>
                </c:pt>
                <c:pt idx="23723">
                  <c:v>21:07:19</c:v>
                </c:pt>
                <c:pt idx="23724">
                  <c:v>21:07:20</c:v>
                </c:pt>
                <c:pt idx="23725">
                  <c:v>21:07:21</c:v>
                </c:pt>
                <c:pt idx="23726">
                  <c:v>21:07:22</c:v>
                </c:pt>
                <c:pt idx="23727">
                  <c:v>21:07:23</c:v>
                </c:pt>
                <c:pt idx="23728">
                  <c:v>21:07:24</c:v>
                </c:pt>
                <c:pt idx="23729">
                  <c:v>21:07:25</c:v>
                </c:pt>
                <c:pt idx="23730">
                  <c:v>21:07:26</c:v>
                </c:pt>
                <c:pt idx="23731">
                  <c:v>21:07:27</c:v>
                </c:pt>
                <c:pt idx="23732">
                  <c:v>21:07:28</c:v>
                </c:pt>
                <c:pt idx="23733">
                  <c:v>21:07:29</c:v>
                </c:pt>
                <c:pt idx="23734">
                  <c:v>21:07:30</c:v>
                </c:pt>
                <c:pt idx="23735">
                  <c:v>21:07:31</c:v>
                </c:pt>
                <c:pt idx="23736">
                  <c:v>21:07:32</c:v>
                </c:pt>
                <c:pt idx="23737">
                  <c:v>21:07:33</c:v>
                </c:pt>
                <c:pt idx="23738">
                  <c:v>21:07:34</c:v>
                </c:pt>
                <c:pt idx="23739">
                  <c:v>21:07:35</c:v>
                </c:pt>
                <c:pt idx="23740">
                  <c:v>21:07:36</c:v>
                </c:pt>
                <c:pt idx="23741">
                  <c:v>21:07:37</c:v>
                </c:pt>
                <c:pt idx="23742">
                  <c:v>21:07:38</c:v>
                </c:pt>
                <c:pt idx="23743">
                  <c:v>21:07:39</c:v>
                </c:pt>
                <c:pt idx="23744">
                  <c:v>21:07:40</c:v>
                </c:pt>
                <c:pt idx="23745">
                  <c:v>21:07:41</c:v>
                </c:pt>
                <c:pt idx="23746">
                  <c:v>21:07:42</c:v>
                </c:pt>
                <c:pt idx="23747">
                  <c:v>21:07:43</c:v>
                </c:pt>
                <c:pt idx="23748">
                  <c:v>21:07:44</c:v>
                </c:pt>
                <c:pt idx="23749">
                  <c:v>21:07:45</c:v>
                </c:pt>
                <c:pt idx="23750">
                  <c:v>21:07:46</c:v>
                </c:pt>
                <c:pt idx="23751">
                  <c:v>21:07:47</c:v>
                </c:pt>
                <c:pt idx="23752">
                  <c:v>21:07:48</c:v>
                </c:pt>
                <c:pt idx="23753">
                  <c:v>21:07:49</c:v>
                </c:pt>
                <c:pt idx="23754">
                  <c:v>21:07:50</c:v>
                </c:pt>
                <c:pt idx="23755">
                  <c:v>21:07:51</c:v>
                </c:pt>
                <c:pt idx="23756">
                  <c:v>21:07:52</c:v>
                </c:pt>
                <c:pt idx="23757">
                  <c:v>21:07:53</c:v>
                </c:pt>
                <c:pt idx="23758">
                  <c:v>21:07:54</c:v>
                </c:pt>
                <c:pt idx="23759">
                  <c:v>21:07:55</c:v>
                </c:pt>
                <c:pt idx="23760">
                  <c:v>21:07:56</c:v>
                </c:pt>
                <c:pt idx="23761">
                  <c:v>21:07:57</c:v>
                </c:pt>
                <c:pt idx="23762">
                  <c:v>21:07:58</c:v>
                </c:pt>
                <c:pt idx="23763">
                  <c:v>21:07:59</c:v>
                </c:pt>
                <c:pt idx="23764">
                  <c:v>21:08:00</c:v>
                </c:pt>
                <c:pt idx="23765">
                  <c:v>21:08:01</c:v>
                </c:pt>
                <c:pt idx="23766">
                  <c:v>21:08:02</c:v>
                </c:pt>
                <c:pt idx="23767">
                  <c:v>21:08:03</c:v>
                </c:pt>
                <c:pt idx="23768">
                  <c:v>21:08:04</c:v>
                </c:pt>
                <c:pt idx="23769">
                  <c:v>21:08:05</c:v>
                </c:pt>
                <c:pt idx="23770">
                  <c:v>21:08:06</c:v>
                </c:pt>
                <c:pt idx="23771">
                  <c:v>21:08:07</c:v>
                </c:pt>
                <c:pt idx="23772">
                  <c:v>21:08:08</c:v>
                </c:pt>
                <c:pt idx="23773">
                  <c:v>21:08:09</c:v>
                </c:pt>
                <c:pt idx="23774">
                  <c:v>21:08:10</c:v>
                </c:pt>
                <c:pt idx="23775">
                  <c:v>21:08:11</c:v>
                </c:pt>
                <c:pt idx="23776">
                  <c:v>21:08:12</c:v>
                </c:pt>
                <c:pt idx="23777">
                  <c:v>21:08:13</c:v>
                </c:pt>
                <c:pt idx="23778">
                  <c:v>21:08:14</c:v>
                </c:pt>
                <c:pt idx="23779">
                  <c:v>21:08:15</c:v>
                </c:pt>
                <c:pt idx="23780">
                  <c:v>21:08:16</c:v>
                </c:pt>
                <c:pt idx="23781">
                  <c:v>21:08:17</c:v>
                </c:pt>
                <c:pt idx="23782">
                  <c:v>21:08:18</c:v>
                </c:pt>
                <c:pt idx="23783">
                  <c:v>21:08:19</c:v>
                </c:pt>
                <c:pt idx="23784">
                  <c:v>21:08:20</c:v>
                </c:pt>
                <c:pt idx="23785">
                  <c:v>21:08:21</c:v>
                </c:pt>
                <c:pt idx="23786">
                  <c:v>21:08:22</c:v>
                </c:pt>
                <c:pt idx="23787">
                  <c:v>21:08:23</c:v>
                </c:pt>
                <c:pt idx="23788">
                  <c:v>21:08:24</c:v>
                </c:pt>
                <c:pt idx="23789">
                  <c:v>21:08:25</c:v>
                </c:pt>
                <c:pt idx="23790">
                  <c:v>21:08:26</c:v>
                </c:pt>
                <c:pt idx="23791">
                  <c:v>21:08:27</c:v>
                </c:pt>
                <c:pt idx="23792">
                  <c:v>21:08:28</c:v>
                </c:pt>
                <c:pt idx="23793">
                  <c:v>21:08:29</c:v>
                </c:pt>
                <c:pt idx="23794">
                  <c:v>21:08:30</c:v>
                </c:pt>
                <c:pt idx="23795">
                  <c:v>21:08:31</c:v>
                </c:pt>
                <c:pt idx="23796">
                  <c:v>21:08:32</c:v>
                </c:pt>
                <c:pt idx="23797">
                  <c:v>21:08:33</c:v>
                </c:pt>
                <c:pt idx="23798">
                  <c:v>21:08:34</c:v>
                </c:pt>
                <c:pt idx="23799">
                  <c:v>21:08:35</c:v>
                </c:pt>
                <c:pt idx="23800">
                  <c:v>21:08:36</c:v>
                </c:pt>
                <c:pt idx="23801">
                  <c:v>21:08:37</c:v>
                </c:pt>
                <c:pt idx="23802">
                  <c:v>21:08:38</c:v>
                </c:pt>
                <c:pt idx="23803">
                  <c:v>21:08:39</c:v>
                </c:pt>
                <c:pt idx="23804">
                  <c:v>21:08:40</c:v>
                </c:pt>
                <c:pt idx="23805">
                  <c:v>21:08:41</c:v>
                </c:pt>
                <c:pt idx="23806">
                  <c:v>21:08:42</c:v>
                </c:pt>
                <c:pt idx="23807">
                  <c:v>21:08:43</c:v>
                </c:pt>
                <c:pt idx="23808">
                  <c:v>21:08:44</c:v>
                </c:pt>
                <c:pt idx="23809">
                  <c:v>21:08:45</c:v>
                </c:pt>
                <c:pt idx="23810">
                  <c:v>21:08:46</c:v>
                </c:pt>
                <c:pt idx="23811">
                  <c:v>21:08:47</c:v>
                </c:pt>
                <c:pt idx="23812">
                  <c:v>21:08:48</c:v>
                </c:pt>
                <c:pt idx="23813">
                  <c:v>21:08:49</c:v>
                </c:pt>
                <c:pt idx="23814">
                  <c:v>21:08:50</c:v>
                </c:pt>
                <c:pt idx="23815">
                  <c:v>21:08:51</c:v>
                </c:pt>
                <c:pt idx="23816">
                  <c:v>21:08:52</c:v>
                </c:pt>
                <c:pt idx="23817">
                  <c:v>21:08:53</c:v>
                </c:pt>
                <c:pt idx="23818">
                  <c:v>21:08:54</c:v>
                </c:pt>
                <c:pt idx="23819">
                  <c:v>21:08:55</c:v>
                </c:pt>
                <c:pt idx="23820">
                  <c:v>21:08:56</c:v>
                </c:pt>
                <c:pt idx="23821">
                  <c:v>21:08:57</c:v>
                </c:pt>
                <c:pt idx="23822">
                  <c:v>21:08:58</c:v>
                </c:pt>
                <c:pt idx="23823">
                  <c:v>21:08:59</c:v>
                </c:pt>
                <c:pt idx="23824">
                  <c:v>21:09:00</c:v>
                </c:pt>
                <c:pt idx="23825">
                  <c:v>21:09:01</c:v>
                </c:pt>
                <c:pt idx="23826">
                  <c:v>21:09:02</c:v>
                </c:pt>
                <c:pt idx="23827">
                  <c:v>21:09:03</c:v>
                </c:pt>
                <c:pt idx="23828">
                  <c:v>21:09:04</c:v>
                </c:pt>
                <c:pt idx="23829">
                  <c:v>21:09:05</c:v>
                </c:pt>
                <c:pt idx="23830">
                  <c:v>21:09:06</c:v>
                </c:pt>
                <c:pt idx="23831">
                  <c:v>21:09:07</c:v>
                </c:pt>
                <c:pt idx="23832">
                  <c:v>21:09:08</c:v>
                </c:pt>
                <c:pt idx="23833">
                  <c:v>21:09:09</c:v>
                </c:pt>
                <c:pt idx="23834">
                  <c:v>21:09:10</c:v>
                </c:pt>
                <c:pt idx="23835">
                  <c:v>21:09:11</c:v>
                </c:pt>
                <c:pt idx="23836">
                  <c:v>21:09:12</c:v>
                </c:pt>
                <c:pt idx="23837">
                  <c:v>21:09:13</c:v>
                </c:pt>
                <c:pt idx="23838">
                  <c:v>21:09:14</c:v>
                </c:pt>
                <c:pt idx="23839">
                  <c:v>21:09:15</c:v>
                </c:pt>
                <c:pt idx="23840">
                  <c:v>21:09:16</c:v>
                </c:pt>
                <c:pt idx="23841">
                  <c:v>21:09:17</c:v>
                </c:pt>
                <c:pt idx="23842">
                  <c:v>21:09:18</c:v>
                </c:pt>
                <c:pt idx="23843">
                  <c:v>21:09:19</c:v>
                </c:pt>
                <c:pt idx="23844">
                  <c:v>21:09:20</c:v>
                </c:pt>
                <c:pt idx="23845">
                  <c:v>21:09:21</c:v>
                </c:pt>
                <c:pt idx="23846">
                  <c:v>21:09:22</c:v>
                </c:pt>
                <c:pt idx="23847">
                  <c:v>21:09:23</c:v>
                </c:pt>
                <c:pt idx="23848">
                  <c:v>21:09:24</c:v>
                </c:pt>
                <c:pt idx="23849">
                  <c:v>21:09:25</c:v>
                </c:pt>
                <c:pt idx="23850">
                  <c:v>21:09:26</c:v>
                </c:pt>
                <c:pt idx="23851">
                  <c:v>21:09:27</c:v>
                </c:pt>
                <c:pt idx="23852">
                  <c:v>21:09:28</c:v>
                </c:pt>
                <c:pt idx="23853">
                  <c:v>21:09:29</c:v>
                </c:pt>
                <c:pt idx="23854">
                  <c:v>21:09:30</c:v>
                </c:pt>
                <c:pt idx="23855">
                  <c:v>21:09:31</c:v>
                </c:pt>
                <c:pt idx="23856">
                  <c:v>21:09:32</c:v>
                </c:pt>
                <c:pt idx="23857">
                  <c:v>21:09:33</c:v>
                </c:pt>
                <c:pt idx="23858">
                  <c:v>21:09:34</c:v>
                </c:pt>
                <c:pt idx="23859">
                  <c:v>21:09:35</c:v>
                </c:pt>
                <c:pt idx="23860">
                  <c:v>21:09:36</c:v>
                </c:pt>
                <c:pt idx="23861">
                  <c:v>21:09:37</c:v>
                </c:pt>
                <c:pt idx="23862">
                  <c:v>21:09:38</c:v>
                </c:pt>
                <c:pt idx="23863">
                  <c:v>21:09:39</c:v>
                </c:pt>
                <c:pt idx="23864">
                  <c:v>21:09:40</c:v>
                </c:pt>
                <c:pt idx="23865">
                  <c:v>21:09:41</c:v>
                </c:pt>
                <c:pt idx="23866">
                  <c:v>21:09:42</c:v>
                </c:pt>
                <c:pt idx="23867">
                  <c:v>21:09:43</c:v>
                </c:pt>
                <c:pt idx="23868">
                  <c:v>21:09:44</c:v>
                </c:pt>
                <c:pt idx="23869">
                  <c:v>21:09:45</c:v>
                </c:pt>
                <c:pt idx="23870">
                  <c:v>21:09:46</c:v>
                </c:pt>
                <c:pt idx="23871">
                  <c:v>21:09:47</c:v>
                </c:pt>
                <c:pt idx="23872">
                  <c:v>21:09:48</c:v>
                </c:pt>
                <c:pt idx="23873">
                  <c:v>21:09:49</c:v>
                </c:pt>
                <c:pt idx="23874">
                  <c:v>21:09:50</c:v>
                </c:pt>
                <c:pt idx="23875">
                  <c:v>21:09:51</c:v>
                </c:pt>
                <c:pt idx="23876">
                  <c:v>21:09:52</c:v>
                </c:pt>
                <c:pt idx="23877">
                  <c:v>21:09:53</c:v>
                </c:pt>
                <c:pt idx="23878">
                  <c:v>21:09:54</c:v>
                </c:pt>
                <c:pt idx="23879">
                  <c:v>21:09:55</c:v>
                </c:pt>
                <c:pt idx="23880">
                  <c:v>21:09:56</c:v>
                </c:pt>
                <c:pt idx="23881">
                  <c:v>21:09:57</c:v>
                </c:pt>
                <c:pt idx="23882">
                  <c:v>21:09:58</c:v>
                </c:pt>
                <c:pt idx="23883">
                  <c:v>21:09:59</c:v>
                </c:pt>
                <c:pt idx="23884">
                  <c:v>21:10:00</c:v>
                </c:pt>
                <c:pt idx="23885">
                  <c:v>21:10:01</c:v>
                </c:pt>
                <c:pt idx="23886">
                  <c:v>21:10:02</c:v>
                </c:pt>
                <c:pt idx="23887">
                  <c:v>21:10:03</c:v>
                </c:pt>
                <c:pt idx="23888">
                  <c:v>21:10:04</c:v>
                </c:pt>
                <c:pt idx="23889">
                  <c:v>21:10:05</c:v>
                </c:pt>
                <c:pt idx="23890">
                  <c:v>21:10:06</c:v>
                </c:pt>
                <c:pt idx="23891">
                  <c:v>21:10:07</c:v>
                </c:pt>
                <c:pt idx="23892">
                  <c:v>21:10:08</c:v>
                </c:pt>
                <c:pt idx="23893">
                  <c:v>21:10:09</c:v>
                </c:pt>
                <c:pt idx="23894">
                  <c:v>21:10:10</c:v>
                </c:pt>
                <c:pt idx="23895">
                  <c:v>21:10:11</c:v>
                </c:pt>
                <c:pt idx="23896">
                  <c:v>21:10:12</c:v>
                </c:pt>
                <c:pt idx="23897">
                  <c:v>21:10:13</c:v>
                </c:pt>
                <c:pt idx="23898">
                  <c:v>21:10:14</c:v>
                </c:pt>
                <c:pt idx="23899">
                  <c:v>21:10:15</c:v>
                </c:pt>
                <c:pt idx="23900">
                  <c:v>21:10:16</c:v>
                </c:pt>
                <c:pt idx="23901">
                  <c:v>21:10:17</c:v>
                </c:pt>
                <c:pt idx="23902">
                  <c:v>21:10:18</c:v>
                </c:pt>
                <c:pt idx="23903">
                  <c:v>21:10:19</c:v>
                </c:pt>
                <c:pt idx="23904">
                  <c:v>21:10:20</c:v>
                </c:pt>
                <c:pt idx="23905">
                  <c:v>21:10:21</c:v>
                </c:pt>
                <c:pt idx="23906">
                  <c:v>21:10:22</c:v>
                </c:pt>
                <c:pt idx="23907">
                  <c:v>21:10:23</c:v>
                </c:pt>
                <c:pt idx="23908">
                  <c:v>21:10:24</c:v>
                </c:pt>
                <c:pt idx="23909">
                  <c:v>21:10:25</c:v>
                </c:pt>
                <c:pt idx="23910">
                  <c:v>21:10:26</c:v>
                </c:pt>
                <c:pt idx="23911">
                  <c:v>21:10:27</c:v>
                </c:pt>
                <c:pt idx="23912">
                  <c:v>21:10:28</c:v>
                </c:pt>
                <c:pt idx="23913">
                  <c:v>21:10:29</c:v>
                </c:pt>
                <c:pt idx="23914">
                  <c:v>21:10:30</c:v>
                </c:pt>
                <c:pt idx="23915">
                  <c:v>21:10:31</c:v>
                </c:pt>
                <c:pt idx="23916">
                  <c:v>21:10:32</c:v>
                </c:pt>
                <c:pt idx="23917">
                  <c:v>21:10:33</c:v>
                </c:pt>
                <c:pt idx="23918">
                  <c:v>21:10:34</c:v>
                </c:pt>
                <c:pt idx="23919">
                  <c:v>21:10:35</c:v>
                </c:pt>
                <c:pt idx="23920">
                  <c:v>21:10:36</c:v>
                </c:pt>
                <c:pt idx="23921">
                  <c:v>21:10:37</c:v>
                </c:pt>
                <c:pt idx="23922">
                  <c:v>21:10:38</c:v>
                </c:pt>
                <c:pt idx="23923">
                  <c:v>21:10:39</c:v>
                </c:pt>
                <c:pt idx="23924">
                  <c:v>21:10:40</c:v>
                </c:pt>
                <c:pt idx="23925">
                  <c:v>21:10:41</c:v>
                </c:pt>
                <c:pt idx="23926">
                  <c:v>21:10:42</c:v>
                </c:pt>
                <c:pt idx="23927">
                  <c:v>21:10:43</c:v>
                </c:pt>
                <c:pt idx="23928">
                  <c:v>21:10:44</c:v>
                </c:pt>
                <c:pt idx="23929">
                  <c:v>21:10:45</c:v>
                </c:pt>
                <c:pt idx="23930">
                  <c:v>21:10:46</c:v>
                </c:pt>
                <c:pt idx="23931">
                  <c:v>21:10:47</c:v>
                </c:pt>
                <c:pt idx="23932">
                  <c:v>21:10:48</c:v>
                </c:pt>
                <c:pt idx="23933">
                  <c:v>21:10:49</c:v>
                </c:pt>
                <c:pt idx="23934">
                  <c:v>21:10:50</c:v>
                </c:pt>
                <c:pt idx="23935">
                  <c:v>21:10:51</c:v>
                </c:pt>
                <c:pt idx="23936">
                  <c:v>21:10:52</c:v>
                </c:pt>
                <c:pt idx="23937">
                  <c:v>21:10:53</c:v>
                </c:pt>
                <c:pt idx="23938">
                  <c:v>21:10:54</c:v>
                </c:pt>
                <c:pt idx="23939">
                  <c:v>21:10:55</c:v>
                </c:pt>
                <c:pt idx="23940">
                  <c:v>21:10:56</c:v>
                </c:pt>
                <c:pt idx="23941">
                  <c:v>21:10:57</c:v>
                </c:pt>
                <c:pt idx="23942">
                  <c:v>21:10:58</c:v>
                </c:pt>
                <c:pt idx="23943">
                  <c:v>21:10:59</c:v>
                </c:pt>
                <c:pt idx="23944">
                  <c:v>21:11:00</c:v>
                </c:pt>
                <c:pt idx="23945">
                  <c:v>21:11:01</c:v>
                </c:pt>
                <c:pt idx="23946">
                  <c:v>21:11:02</c:v>
                </c:pt>
                <c:pt idx="23947">
                  <c:v>21:11:03</c:v>
                </c:pt>
                <c:pt idx="23948">
                  <c:v>21:11:04</c:v>
                </c:pt>
                <c:pt idx="23949">
                  <c:v>21:11:05</c:v>
                </c:pt>
                <c:pt idx="23950">
                  <c:v>21:11:06</c:v>
                </c:pt>
                <c:pt idx="23951">
                  <c:v>21:11:07</c:v>
                </c:pt>
                <c:pt idx="23952">
                  <c:v>21:11:08</c:v>
                </c:pt>
                <c:pt idx="23953">
                  <c:v>21:11:09</c:v>
                </c:pt>
                <c:pt idx="23954">
                  <c:v>21:11:10</c:v>
                </c:pt>
                <c:pt idx="23955">
                  <c:v>21:11:11</c:v>
                </c:pt>
                <c:pt idx="23956">
                  <c:v>21:11:12</c:v>
                </c:pt>
                <c:pt idx="23957">
                  <c:v>21:11:13</c:v>
                </c:pt>
                <c:pt idx="23958">
                  <c:v>21:11:14</c:v>
                </c:pt>
                <c:pt idx="23959">
                  <c:v>21:11:15</c:v>
                </c:pt>
                <c:pt idx="23960">
                  <c:v>21:11:16</c:v>
                </c:pt>
                <c:pt idx="23961">
                  <c:v>21:11:17</c:v>
                </c:pt>
                <c:pt idx="23962">
                  <c:v>21:11:18</c:v>
                </c:pt>
                <c:pt idx="23963">
                  <c:v>21:11:19</c:v>
                </c:pt>
                <c:pt idx="23964">
                  <c:v>21:11:20</c:v>
                </c:pt>
                <c:pt idx="23965">
                  <c:v>21:11:21</c:v>
                </c:pt>
                <c:pt idx="23966">
                  <c:v>21:11:22</c:v>
                </c:pt>
                <c:pt idx="23967">
                  <c:v>21:11:23</c:v>
                </c:pt>
                <c:pt idx="23968">
                  <c:v>21:11:24</c:v>
                </c:pt>
                <c:pt idx="23969">
                  <c:v>21:11:25</c:v>
                </c:pt>
                <c:pt idx="23970">
                  <c:v>21:11:26</c:v>
                </c:pt>
                <c:pt idx="23971">
                  <c:v>21:11:27</c:v>
                </c:pt>
                <c:pt idx="23972">
                  <c:v>21:11:28</c:v>
                </c:pt>
                <c:pt idx="23973">
                  <c:v>21:11:29</c:v>
                </c:pt>
                <c:pt idx="23974">
                  <c:v>21:11:30</c:v>
                </c:pt>
                <c:pt idx="23975">
                  <c:v>21:11:31</c:v>
                </c:pt>
                <c:pt idx="23976">
                  <c:v>21:11:32</c:v>
                </c:pt>
                <c:pt idx="23977">
                  <c:v>21:11:33</c:v>
                </c:pt>
                <c:pt idx="23978">
                  <c:v>21:11:34</c:v>
                </c:pt>
                <c:pt idx="23979">
                  <c:v>21:11:35</c:v>
                </c:pt>
                <c:pt idx="23980">
                  <c:v>21:11:36</c:v>
                </c:pt>
                <c:pt idx="23981">
                  <c:v>21:11:37</c:v>
                </c:pt>
                <c:pt idx="23982">
                  <c:v>21:11:38</c:v>
                </c:pt>
                <c:pt idx="23983">
                  <c:v>21:11:39</c:v>
                </c:pt>
                <c:pt idx="23984">
                  <c:v>21:11:40</c:v>
                </c:pt>
                <c:pt idx="23985">
                  <c:v>21:11:41</c:v>
                </c:pt>
                <c:pt idx="23986">
                  <c:v>21:11:42</c:v>
                </c:pt>
                <c:pt idx="23987">
                  <c:v>21:11:43</c:v>
                </c:pt>
                <c:pt idx="23988">
                  <c:v>21:11:44</c:v>
                </c:pt>
                <c:pt idx="23989">
                  <c:v>21:11:45</c:v>
                </c:pt>
                <c:pt idx="23990">
                  <c:v>21:11:46</c:v>
                </c:pt>
                <c:pt idx="23991">
                  <c:v>21:11:47</c:v>
                </c:pt>
                <c:pt idx="23992">
                  <c:v>21:11:48</c:v>
                </c:pt>
                <c:pt idx="23993">
                  <c:v>21:11:49</c:v>
                </c:pt>
                <c:pt idx="23994">
                  <c:v>21:11:50</c:v>
                </c:pt>
                <c:pt idx="23995">
                  <c:v>21:11:51</c:v>
                </c:pt>
                <c:pt idx="23996">
                  <c:v>21:11:52</c:v>
                </c:pt>
                <c:pt idx="23997">
                  <c:v>21:11:53</c:v>
                </c:pt>
                <c:pt idx="23998">
                  <c:v>21:11:54</c:v>
                </c:pt>
                <c:pt idx="23999">
                  <c:v>21:11:55</c:v>
                </c:pt>
                <c:pt idx="24000">
                  <c:v>21:11:56</c:v>
                </c:pt>
                <c:pt idx="24001">
                  <c:v>21:11:57</c:v>
                </c:pt>
                <c:pt idx="24002">
                  <c:v>21:11:58</c:v>
                </c:pt>
                <c:pt idx="24003">
                  <c:v>21:11:59</c:v>
                </c:pt>
                <c:pt idx="24004">
                  <c:v>21:12:00</c:v>
                </c:pt>
                <c:pt idx="24005">
                  <c:v>21:12:01</c:v>
                </c:pt>
                <c:pt idx="24006">
                  <c:v>21:12:02</c:v>
                </c:pt>
                <c:pt idx="24007">
                  <c:v>21:12:03</c:v>
                </c:pt>
                <c:pt idx="24008">
                  <c:v>21:12:04</c:v>
                </c:pt>
                <c:pt idx="24009">
                  <c:v>21:12:05</c:v>
                </c:pt>
                <c:pt idx="24010">
                  <c:v>21:12:06</c:v>
                </c:pt>
                <c:pt idx="24011">
                  <c:v>21:12:07</c:v>
                </c:pt>
                <c:pt idx="24012">
                  <c:v>21:12:08</c:v>
                </c:pt>
                <c:pt idx="24013">
                  <c:v>21:12:09</c:v>
                </c:pt>
                <c:pt idx="24014">
                  <c:v>21:12:10</c:v>
                </c:pt>
                <c:pt idx="24015">
                  <c:v>21:12:11</c:v>
                </c:pt>
                <c:pt idx="24016">
                  <c:v>21:12:12</c:v>
                </c:pt>
                <c:pt idx="24017">
                  <c:v>21:12:13</c:v>
                </c:pt>
                <c:pt idx="24018">
                  <c:v>21:12:14</c:v>
                </c:pt>
                <c:pt idx="24019">
                  <c:v>21:12:15</c:v>
                </c:pt>
                <c:pt idx="24020">
                  <c:v>21:12:16</c:v>
                </c:pt>
                <c:pt idx="24021">
                  <c:v>21:12:17</c:v>
                </c:pt>
                <c:pt idx="24022">
                  <c:v>21:12:18</c:v>
                </c:pt>
                <c:pt idx="24023">
                  <c:v>21:12:19</c:v>
                </c:pt>
                <c:pt idx="24024">
                  <c:v>21:12:20</c:v>
                </c:pt>
                <c:pt idx="24025">
                  <c:v>21:12:21</c:v>
                </c:pt>
                <c:pt idx="24026">
                  <c:v>21:12:22</c:v>
                </c:pt>
                <c:pt idx="24027">
                  <c:v>21:12:23</c:v>
                </c:pt>
                <c:pt idx="24028">
                  <c:v>21:12:24</c:v>
                </c:pt>
                <c:pt idx="24029">
                  <c:v>21:12:25</c:v>
                </c:pt>
                <c:pt idx="24030">
                  <c:v>21:12:26</c:v>
                </c:pt>
                <c:pt idx="24031">
                  <c:v>21:12:27</c:v>
                </c:pt>
                <c:pt idx="24032">
                  <c:v>21:12:28</c:v>
                </c:pt>
                <c:pt idx="24033">
                  <c:v>21:12:29</c:v>
                </c:pt>
                <c:pt idx="24034">
                  <c:v>21:12:30</c:v>
                </c:pt>
                <c:pt idx="24035">
                  <c:v>21:12:31</c:v>
                </c:pt>
                <c:pt idx="24036">
                  <c:v>21:12:32</c:v>
                </c:pt>
                <c:pt idx="24037">
                  <c:v>21:12:33</c:v>
                </c:pt>
                <c:pt idx="24038">
                  <c:v>21:12:34</c:v>
                </c:pt>
                <c:pt idx="24039">
                  <c:v>21:12:35</c:v>
                </c:pt>
                <c:pt idx="24040">
                  <c:v>21:12:36</c:v>
                </c:pt>
                <c:pt idx="24041">
                  <c:v>21:12:37</c:v>
                </c:pt>
                <c:pt idx="24042">
                  <c:v>21:12:38</c:v>
                </c:pt>
                <c:pt idx="24043">
                  <c:v>21:12:39</c:v>
                </c:pt>
                <c:pt idx="24044">
                  <c:v>21:12:40</c:v>
                </c:pt>
                <c:pt idx="24045">
                  <c:v>21:12:41</c:v>
                </c:pt>
                <c:pt idx="24046">
                  <c:v>21:12:42</c:v>
                </c:pt>
                <c:pt idx="24047">
                  <c:v>21:12:43</c:v>
                </c:pt>
                <c:pt idx="24048">
                  <c:v>21:12:44</c:v>
                </c:pt>
                <c:pt idx="24049">
                  <c:v>21:12:45</c:v>
                </c:pt>
                <c:pt idx="24050">
                  <c:v>21:12:46</c:v>
                </c:pt>
                <c:pt idx="24051">
                  <c:v>21:12:47</c:v>
                </c:pt>
                <c:pt idx="24052">
                  <c:v>21:12:48</c:v>
                </c:pt>
                <c:pt idx="24053">
                  <c:v>21:12:49</c:v>
                </c:pt>
                <c:pt idx="24054">
                  <c:v>21:12:50</c:v>
                </c:pt>
                <c:pt idx="24055">
                  <c:v>21:12:51</c:v>
                </c:pt>
                <c:pt idx="24056">
                  <c:v>21:12:52</c:v>
                </c:pt>
                <c:pt idx="24057">
                  <c:v>21:12:53</c:v>
                </c:pt>
                <c:pt idx="24058">
                  <c:v>21:12:54</c:v>
                </c:pt>
                <c:pt idx="24059">
                  <c:v>21:12:55</c:v>
                </c:pt>
                <c:pt idx="24060">
                  <c:v>21:12:56</c:v>
                </c:pt>
                <c:pt idx="24061">
                  <c:v>21:12:57</c:v>
                </c:pt>
                <c:pt idx="24062">
                  <c:v>21:12:58</c:v>
                </c:pt>
                <c:pt idx="24063">
                  <c:v>21:12:59</c:v>
                </c:pt>
                <c:pt idx="24064">
                  <c:v>21:13:00</c:v>
                </c:pt>
                <c:pt idx="24065">
                  <c:v>21:13:01</c:v>
                </c:pt>
                <c:pt idx="24066">
                  <c:v>21:13:02</c:v>
                </c:pt>
                <c:pt idx="24067">
                  <c:v>21:13:03</c:v>
                </c:pt>
                <c:pt idx="24068">
                  <c:v>21:13:04</c:v>
                </c:pt>
                <c:pt idx="24069">
                  <c:v>21:13:05</c:v>
                </c:pt>
                <c:pt idx="24070">
                  <c:v>21:13:06</c:v>
                </c:pt>
                <c:pt idx="24071">
                  <c:v>21:13:07</c:v>
                </c:pt>
                <c:pt idx="24072">
                  <c:v>21:13:08</c:v>
                </c:pt>
                <c:pt idx="24073">
                  <c:v>21:13:09</c:v>
                </c:pt>
                <c:pt idx="24074">
                  <c:v>21:13:10</c:v>
                </c:pt>
                <c:pt idx="24075">
                  <c:v>21:13:11</c:v>
                </c:pt>
                <c:pt idx="24076">
                  <c:v>21:13:12</c:v>
                </c:pt>
                <c:pt idx="24077">
                  <c:v>21:13:13</c:v>
                </c:pt>
                <c:pt idx="24078">
                  <c:v>21:13:14</c:v>
                </c:pt>
                <c:pt idx="24079">
                  <c:v>21:13:15</c:v>
                </c:pt>
                <c:pt idx="24080">
                  <c:v>21:13:16</c:v>
                </c:pt>
                <c:pt idx="24081">
                  <c:v>21:13:17</c:v>
                </c:pt>
                <c:pt idx="24082">
                  <c:v>21:13:18</c:v>
                </c:pt>
                <c:pt idx="24083">
                  <c:v>21:13:19</c:v>
                </c:pt>
                <c:pt idx="24084">
                  <c:v>21:13:20</c:v>
                </c:pt>
                <c:pt idx="24085">
                  <c:v>21:13:21</c:v>
                </c:pt>
                <c:pt idx="24086">
                  <c:v>21:13:22</c:v>
                </c:pt>
                <c:pt idx="24087">
                  <c:v>21:13:23</c:v>
                </c:pt>
                <c:pt idx="24088">
                  <c:v>21:13:24</c:v>
                </c:pt>
                <c:pt idx="24089">
                  <c:v>21:13:25</c:v>
                </c:pt>
                <c:pt idx="24090">
                  <c:v>21:13:26</c:v>
                </c:pt>
                <c:pt idx="24091">
                  <c:v>21:13:27</c:v>
                </c:pt>
                <c:pt idx="24092">
                  <c:v>21:13:28</c:v>
                </c:pt>
                <c:pt idx="24093">
                  <c:v>21:13:29</c:v>
                </c:pt>
                <c:pt idx="24094">
                  <c:v>21:13:30</c:v>
                </c:pt>
                <c:pt idx="24095">
                  <c:v>21:13:31</c:v>
                </c:pt>
                <c:pt idx="24096">
                  <c:v>21:13:32</c:v>
                </c:pt>
                <c:pt idx="24097">
                  <c:v>21:13:33</c:v>
                </c:pt>
                <c:pt idx="24098">
                  <c:v>21:13:34</c:v>
                </c:pt>
                <c:pt idx="24099">
                  <c:v>21:13:35</c:v>
                </c:pt>
                <c:pt idx="24100">
                  <c:v>21:13:36</c:v>
                </c:pt>
                <c:pt idx="24101">
                  <c:v>21:13:37</c:v>
                </c:pt>
                <c:pt idx="24102">
                  <c:v>21:13:38</c:v>
                </c:pt>
                <c:pt idx="24103">
                  <c:v>21:13:39</c:v>
                </c:pt>
                <c:pt idx="24104">
                  <c:v>21:13:40</c:v>
                </c:pt>
                <c:pt idx="24105">
                  <c:v>21:13:41</c:v>
                </c:pt>
                <c:pt idx="24106">
                  <c:v>21:13:42</c:v>
                </c:pt>
                <c:pt idx="24107">
                  <c:v>21:13:43</c:v>
                </c:pt>
                <c:pt idx="24108">
                  <c:v>21:13:44</c:v>
                </c:pt>
                <c:pt idx="24109">
                  <c:v>21:13:45</c:v>
                </c:pt>
                <c:pt idx="24110">
                  <c:v>21:13:46</c:v>
                </c:pt>
                <c:pt idx="24111">
                  <c:v>21:13:47</c:v>
                </c:pt>
                <c:pt idx="24112">
                  <c:v>21:13:48</c:v>
                </c:pt>
                <c:pt idx="24113">
                  <c:v>21:13:49</c:v>
                </c:pt>
                <c:pt idx="24114">
                  <c:v>21:13:50</c:v>
                </c:pt>
                <c:pt idx="24115">
                  <c:v>21:13:51</c:v>
                </c:pt>
                <c:pt idx="24116">
                  <c:v>21:13:52</c:v>
                </c:pt>
                <c:pt idx="24117">
                  <c:v>21:13:53</c:v>
                </c:pt>
                <c:pt idx="24118">
                  <c:v>21:13:54</c:v>
                </c:pt>
                <c:pt idx="24119">
                  <c:v>21:13:55</c:v>
                </c:pt>
                <c:pt idx="24120">
                  <c:v>21:13:56</c:v>
                </c:pt>
                <c:pt idx="24121">
                  <c:v>21:13:57</c:v>
                </c:pt>
                <c:pt idx="24122">
                  <c:v>21:13:58</c:v>
                </c:pt>
                <c:pt idx="24123">
                  <c:v>21:13:59</c:v>
                </c:pt>
                <c:pt idx="24124">
                  <c:v>21:14:00</c:v>
                </c:pt>
                <c:pt idx="24125">
                  <c:v>21:14:01</c:v>
                </c:pt>
                <c:pt idx="24126">
                  <c:v>21:14:02</c:v>
                </c:pt>
                <c:pt idx="24127">
                  <c:v>21:14:03</c:v>
                </c:pt>
                <c:pt idx="24128">
                  <c:v>21:14:04</c:v>
                </c:pt>
                <c:pt idx="24129">
                  <c:v>21:14:05</c:v>
                </c:pt>
                <c:pt idx="24130">
                  <c:v>21:14:06</c:v>
                </c:pt>
                <c:pt idx="24131">
                  <c:v>21:14:07</c:v>
                </c:pt>
                <c:pt idx="24132">
                  <c:v>21:14:08</c:v>
                </c:pt>
                <c:pt idx="24133">
                  <c:v>21:14:09</c:v>
                </c:pt>
                <c:pt idx="24134">
                  <c:v>21:14:10</c:v>
                </c:pt>
                <c:pt idx="24135">
                  <c:v>21:14:11</c:v>
                </c:pt>
                <c:pt idx="24136">
                  <c:v>21:14:12</c:v>
                </c:pt>
                <c:pt idx="24137">
                  <c:v>21:14:13</c:v>
                </c:pt>
                <c:pt idx="24138">
                  <c:v>21:14:14</c:v>
                </c:pt>
                <c:pt idx="24139">
                  <c:v>21:14:15</c:v>
                </c:pt>
                <c:pt idx="24140">
                  <c:v>21:14:16</c:v>
                </c:pt>
                <c:pt idx="24141">
                  <c:v>21:14:17</c:v>
                </c:pt>
                <c:pt idx="24142">
                  <c:v>21:14:18</c:v>
                </c:pt>
                <c:pt idx="24143">
                  <c:v>21:14:19</c:v>
                </c:pt>
                <c:pt idx="24144">
                  <c:v>21:14:20</c:v>
                </c:pt>
                <c:pt idx="24145">
                  <c:v>21:14:21</c:v>
                </c:pt>
                <c:pt idx="24146">
                  <c:v>21:14:22</c:v>
                </c:pt>
                <c:pt idx="24147">
                  <c:v>21:14:23</c:v>
                </c:pt>
                <c:pt idx="24148">
                  <c:v>21:14:24</c:v>
                </c:pt>
                <c:pt idx="24149">
                  <c:v>21:14:25</c:v>
                </c:pt>
                <c:pt idx="24150">
                  <c:v>21:14:26</c:v>
                </c:pt>
                <c:pt idx="24151">
                  <c:v>21:14:27</c:v>
                </c:pt>
                <c:pt idx="24152">
                  <c:v>21:14:28</c:v>
                </c:pt>
                <c:pt idx="24153">
                  <c:v>21:14:29</c:v>
                </c:pt>
                <c:pt idx="24154">
                  <c:v>21:14:30</c:v>
                </c:pt>
                <c:pt idx="24155">
                  <c:v>21:14:31</c:v>
                </c:pt>
                <c:pt idx="24156">
                  <c:v>21:14:32</c:v>
                </c:pt>
                <c:pt idx="24157">
                  <c:v>21:14:33</c:v>
                </c:pt>
                <c:pt idx="24158">
                  <c:v>21:14:34</c:v>
                </c:pt>
                <c:pt idx="24159">
                  <c:v>21:14:35</c:v>
                </c:pt>
                <c:pt idx="24160">
                  <c:v>21:14:36</c:v>
                </c:pt>
                <c:pt idx="24161">
                  <c:v>21:14:37</c:v>
                </c:pt>
                <c:pt idx="24162">
                  <c:v>21:14:38</c:v>
                </c:pt>
                <c:pt idx="24163">
                  <c:v>21:14:39</c:v>
                </c:pt>
                <c:pt idx="24164">
                  <c:v>21:14:40</c:v>
                </c:pt>
                <c:pt idx="24165">
                  <c:v>21:14:41</c:v>
                </c:pt>
                <c:pt idx="24166">
                  <c:v>21:14:42</c:v>
                </c:pt>
                <c:pt idx="24167">
                  <c:v>21:14:43</c:v>
                </c:pt>
                <c:pt idx="24168">
                  <c:v>21:14:44</c:v>
                </c:pt>
                <c:pt idx="24169">
                  <c:v>21:14:45</c:v>
                </c:pt>
                <c:pt idx="24170">
                  <c:v>21:14:46</c:v>
                </c:pt>
                <c:pt idx="24171">
                  <c:v>21:14:47</c:v>
                </c:pt>
                <c:pt idx="24172">
                  <c:v>21:14:48</c:v>
                </c:pt>
                <c:pt idx="24173">
                  <c:v>21:14:49</c:v>
                </c:pt>
                <c:pt idx="24174">
                  <c:v>21:14:50</c:v>
                </c:pt>
                <c:pt idx="24175">
                  <c:v>21:14:51</c:v>
                </c:pt>
                <c:pt idx="24176">
                  <c:v>21:14:52</c:v>
                </c:pt>
                <c:pt idx="24177">
                  <c:v>21:14:53</c:v>
                </c:pt>
                <c:pt idx="24178">
                  <c:v>21:14:54</c:v>
                </c:pt>
                <c:pt idx="24179">
                  <c:v>21:14:55</c:v>
                </c:pt>
                <c:pt idx="24180">
                  <c:v>21:14:56</c:v>
                </c:pt>
                <c:pt idx="24181">
                  <c:v>21:14:57</c:v>
                </c:pt>
                <c:pt idx="24182">
                  <c:v>21:14:58</c:v>
                </c:pt>
                <c:pt idx="24183">
                  <c:v>21:14:59</c:v>
                </c:pt>
                <c:pt idx="24184">
                  <c:v>21:15:00</c:v>
                </c:pt>
                <c:pt idx="24185">
                  <c:v>21:15:01</c:v>
                </c:pt>
                <c:pt idx="24186">
                  <c:v>21:15:02</c:v>
                </c:pt>
                <c:pt idx="24187">
                  <c:v>21:15:03</c:v>
                </c:pt>
                <c:pt idx="24188">
                  <c:v>21:15:04</c:v>
                </c:pt>
                <c:pt idx="24189">
                  <c:v>21:15:05</c:v>
                </c:pt>
                <c:pt idx="24190">
                  <c:v>21:15:06</c:v>
                </c:pt>
                <c:pt idx="24191">
                  <c:v>21:15:07</c:v>
                </c:pt>
                <c:pt idx="24192">
                  <c:v>21:15:08</c:v>
                </c:pt>
                <c:pt idx="24193">
                  <c:v>21:15:09</c:v>
                </c:pt>
                <c:pt idx="24194">
                  <c:v>21:15:10</c:v>
                </c:pt>
                <c:pt idx="24195">
                  <c:v>21:15:11</c:v>
                </c:pt>
                <c:pt idx="24196">
                  <c:v>21:15:12</c:v>
                </c:pt>
                <c:pt idx="24197">
                  <c:v>21:15:13</c:v>
                </c:pt>
                <c:pt idx="24198">
                  <c:v>21:15:14</c:v>
                </c:pt>
                <c:pt idx="24199">
                  <c:v>21:15:15</c:v>
                </c:pt>
                <c:pt idx="24200">
                  <c:v>21:15:16</c:v>
                </c:pt>
                <c:pt idx="24201">
                  <c:v>21:15:17</c:v>
                </c:pt>
                <c:pt idx="24202">
                  <c:v>21:15:18</c:v>
                </c:pt>
                <c:pt idx="24203">
                  <c:v>21:15:19</c:v>
                </c:pt>
                <c:pt idx="24204">
                  <c:v>21:15:20</c:v>
                </c:pt>
                <c:pt idx="24205">
                  <c:v>21:15:21</c:v>
                </c:pt>
                <c:pt idx="24206">
                  <c:v>21:15:22</c:v>
                </c:pt>
                <c:pt idx="24207">
                  <c:v>21:15:23</c:v>
                </c:pt>
                <c:pt idx="24208">
                  <c:v>21:15:24</c:v>
                </c:pt>
                <c:pt idx="24209">
                  <c:v>21:15:25</c:v>
                </c:pt>
                <c:pt idx="24210">
                  <c:v>21:15:26</c:v>
                </c:pt>
                <c:pt idx="24211">
                  <c:v>21:15:27</c:v>
                </c:pt>
                <c:pt idx="24212">
                  <c:v>21:15:28</c:v>
                </c:pt>
                <c:pt idx="24213">
                  <c:v>21:15:29</c:v>
                </c:pt>
                <c:pt idx="24214">
                  <c:v>21:15:30</c:v>
                </c:pt>
                <c:pt idx="24215">
                  <c:v>21:15:31</c:v>
                </c:pt>
                <c:pt idx="24216">
                  <c:v>21:15:32</c:v>
                </c:pt>
                <c:pt idx="24217">
                  <c:v>21:15:33</c:v>
                </c:pt>
                <c:pt idx="24218">
                  <c:v>21:15:34</c:v>
                </c:pt>
                <c:pt idx="24219">
                  <c:v>21:15:35</c:v>
                </c:pt>
                <c:pt idx="24220">
                  <c:v>21:15:36</c:v>
                </c:pt>
                <c:pt idx="24221">
                  <c:v>21:15:37</c:v>
                </c:pt>
                <c:pt idx="24222">
                  <c:v>21:15:38</c:v>
                </c:pt>
                <c:pt idx="24223">
                  <c:v>21:15:39</c:v>
                </c:pt>
                <c:pt idx="24224">
                  <c:v>21:15:40</c:v>
                </c:pt>
                <c:pt idx="24225">
                  <c:v>21:15:41</c:v>
                </c:pt>
                <c:pt idx="24226">
                  <c:v>21:15:42</c:v>
                </c:pt>
                <c:pt idx="24227">
                  <c:v>21:15:43</c:v>
                </c:pt>
                <c:pt idx="24228">
                  <c:v>21:15:44</c:v>
                </c:pt>
                <c:pt idx="24229">
                  <c:v>21:15:45</c:v>
                </c:pt>
                <c:pt idx="24230">
                  <c:v>21:15:46</c:v>
                </c:pt>
                <c:pt idx="24231">
                  <c:v>21:15:47</c:v>
                </c:pt>
                <c:pt idx="24232">
                  <c:v>21:15:48</c:v>
                </c:pt>
                <c:pt idx="24233">
                  <c:v>21:15:49</c:v>
                </c:pt>
                <c:pt idx="24234">
                  <c:v>21:15:50</c:v>
                </c:pt>
                <c:pt idx="24235">
                  <c:v>21:15:51</c:v>
                </c:pt>
                <c:pt idx="24236">
                  <c:v>21:15:52</c:v>
                </c:pt>
                <c:pt idx="24237">
                  <c:v>21:15:53</c:v>
                </c:pt>
                <c:pt idx="24238">
                  <c:v>21:15:54</c:v>
                </c:pt>
                <c:pt idx="24239">
                  <c:v>21:15:55</c:v>
                </c:pt>
                <c:pt idx="24240">
                  <c:v>21:15:56</c:v>
                </c:pt>
                <c:pt idx="24241">
                  <c:v>21:15:57</c:v>
                </c:pt>
                <c:pt idx="24242">
                  <c:v>21:15:58</c:v>
                </c:pt>
                <c:pt idx="24243">
                  <c:v>21:15:59</c:v>
                </c:pt>
                <c:pt idx="24244">
                  <c:v>21:16:00</c:v>
                </c:pt>
                <c:pt idx="24245">
                  <c:v>21:16:01</c:v>
                </c:pt>
                <c:pt idx="24246">
                  <c:v>21:16:02</c:v>
                </c:pt>
                <c:pt idx="24247">
                  <c:v>21:16:03</c:v>
                </c:pt>
                <c:pt idx="24248">
                  <c:v>21:16:04</c:v>
                </c:pt>
                <c:pt idx="24249">
                  <c:v>21:16:05</c:v>
                </c:pt>
                <c:pt idx="24250">
                  <c:v>21:16:06</c:v>
                </c:pt>
                <c:pt idx="24251">
                  <c:v>21:16:07</c:v>
                </c:pt>
                <c:pt idx="24252">
                  <c:v>21:16:08</c:v>
                </c:pt>
                <c:pt idx="24253">
                  <c:v>21:16:09</c:v>
                </c:pt>
                <c:pt idx="24254">
                  <c:v>21:16:10</c:v>
                </c:pt>
                <c:pt idx="24255">
                  <c:v>21:16:11</c:v>
                </c:pt>
                <c:pt idx="24256">
                  <c:v>21:16:12</c:v>
                </c:pt>
                <c:pt idx="24257">
                  <c:v>21:16:13</c:v>
                </c:pt>
                <c:pt idx="24258">
                  <c:v>21:16:14</c:v>
                </c:pt>
                <c:pt idx="24259">
                  <c:v>21:16:15</c:v>
                </c:pt>
                <c:pt idx="24260">
                  <c:v>21:16:16</c:v>
                </c:pt>
                <c:pt idx="24261">
                  <c:v>21:16:17</c:v>
                </c:pt>
                <c:pt idx="24262">
                  <c:v>21:16:18</c:v>
                </c:pt>
                <c:pt idx="24263">
                  <c:v>21:16:19</c:v>
                </c:pt>
                <c:pt idx="24264">
                  <c:v>21:16:20</c:v>
                </c:pt>
                <c:pt idx="24265">
                  <c:v>21:16:21</c:v>
                </c:pt>
                <c:pt idx="24266">
                  <c:v>21:16:22</c:v>
                </c:pt>
                <c:pt idx="24267">
                  <c:v>21:16:23</c:v>
                </c:pt>
                <c:pt idx="24268">
                  <c:v>21:16:24</c:v>
                </c:pt>
                <c:pt idx="24269">
                  <c:v>21:16:25</c:v>
                </c:pt>
                <c:pt idx="24270">
                  <c:v>21:16:26</c:v>
                </c:pt>
                <c:pt idx="24271">
                  <c:v>21:16:27</c:v>
                </c:pt>
                <c:pt idx="24272">
                  <c:v>21:16:28</c:v>
                </c:pt>
                <c:pt idx="24273">
                  <c:v>21:16:29</c:v>
                </c:pt>
                <c:pt idx="24274">
                  <c:v>21:16:30</c:v>
                </c:pt>
                <c:pt idx="24275">
                  <c:v>21:16:31</c:v>
                </c:pt>
                <c:pt idx="24276">
                  <c:v>21:16:32</c:v>
                </c:pt>
                <c:pt idx="24277">
                  <c:v>21:16:33</c:v>
                </c:pt>
                <c:pt idx="24278">
                  <c:v>21:16:34</c:v>
                </c:pt>
                <c:pt idx="24279">
                  <c:v>21:16:35</c:v>
                </c:pt>
                <c:pt idx="24280">
                  <c:v>21:16:36</c:v>
                </c:pt>
                <c:pt idx="24281">
                  <c:v>21:16:37</c:v>
                </c:pt>
                <c:pt idx="24282">
                  <c:v>21:16:38</c:v>
                </c:pt>
                <c:pt idx="24283">
                  <c:v>21:16:39</c:v>
                </c:pt>
                <c:pt idx="24284">
                  <c:v>21:16:40</c:v>
                </c:pt>
                <c:pt idx="24285">
                  <c:v>21:16:41</c:v>
                </c:pt>
                <c:pt idx="24286">
                  <c:v>21:16:42</c:v>
                </c:pt>
                <c:pt idx="24287">
                  <c:v>21:16:43</c:v>
                </c:pt>
                <c:pt idx="24288">
                  <c:v>21:16:44</c:v>
                </c:pt>
                <c:pt idx="24289">
                  <c:v>21:16:45</c:v>
                </c:pt>
                <c:pt idx="24290">
                  <c:v>21:16:46</c:v>
                </c:pt>
                <c:pt idx="24291">
                  <c:v>21:16:47</c:v>
                </c:pt>
                <c:pt idx="24292">
                  <c:v>21:16:48</c:v>
                </c:pt>
                <c:pt idx="24293">
                  <c:v>21:16:49</c:v>
                </c:pt>
                <c:pt idx="24294">
                  <c:v>21:16:50</c:v>
                </c:pt>
                <c:pt idx="24295">
                  <c:v>21:16:51</c:v>
                </c:pt>
                <c:pt idx="24296">
                  <c:v>21:16:52</c:v>
                </c:pt>
                <c:pt idx="24297">
                  <c:v>21:16:53</c:v>
                </c:pt>
                <c:pt idx="24298">
                  <c:v>21:16:54</c:v>
                </c:pt>
                <c:pt idx="24299">
                  <c:v>21:16:55</c:v>
                </c:pt>
                <c:pt idx="24300">
                  <c:v>21:16:56</c:v>
                </c:pt>
                <c:pt idx="24301">
                  <c:v>21:16:57</c:v>
                </c:pt>
                <c:pt idx="24302">
                  <c:v>21:16:58</c:v>
                </c:pt>
                <c:pt idx="24303">
                  <c:v>21:16:59</c:v>
                </c:pt>
                <c:pt idx="24304">
                  <c:v>21:17:00</c:v>
                </c:pt>
                <c:pt idx="24305">
                  <c:v>21:17:01</c:v>
                </c:pt>
                <c:pt idx="24306">
                  <c:v>21:17:02</c:v>
                </c:pt>
                <c:pt idx="24307">
                  <c:v>21:17:03</c:v>
                </c:pt>
                <c:pt idx="24308">
                  <c:v>21:17:04</c:v>
                </c:pt>
                <c:pt idx="24309">
                  <c:v>21:17:05</c:v>
                </c:pt>
                <c:pt idx="24310">
                  <c:v>21:17:06</c:v>
                </c:pt>
                <c:pt idx="24311">
                  <c:v>21:17:07</c:v>
                </c:pt>
                <c:pt idx="24312">
                  <c:v>21:17:08</c:v>
                </c:pt>
                <c:pt idx="24313">
                  <c:v>21:17:09</c:v>
                </c:pt>
                <c:pt idx="24314">
                  <c:v>21:17:10</c:v>
                </c:pt>
                <c:pt idx="24315">
                  <c:v>21:17:11</c:v>
                </c:pt>
                <c:pt idx="24316">
                  <c:v>21:17:12</c:v>
                </c:pt>
                <c:pt idx="24317">
                  <c:v>21:17:13</c:v>
                </c:pt>
                <c:pt idx="24318">
                  <c:v>21:17:14</c:v>
                </c:pt>
                <c:pt idx="24319">
                  <c:v>21:17:15</c:v>
                </c:pt>
                <c:pt idx="24320">
                  <c:v>21:17:16</c:v>
                </c:pt>
                <c:pt idx="24321">
                  <c:v>21:17:17</c:v>
                </c:pt>
                <c:pt idx="24322">
                  <c:v>21:17:18</c:v>
                </c:pt>
                <c:pt idx="24323">
                  <c:v>21:17:19</c:v>
                </c:pt>
                <c:pt idx="24324">
                  <c:v>21:17:20</c:v>
                </c:pt>
                <c:pt idx="24325">
                  <c:v>21:17:21</c:v>
                </c:pt>
                <c:pt idx="24326">
                  <c:v>21:17:22</c:v>
                </c:pt>
                <c:pt idx="24327">
                  <c:v>21:17:23</c:v>
                </c:pt>
                <c:pt idx="24328">
                  <c:v>21:17:24</c:v>
                </c:pt>
                <c:pt idx="24329">
                  <c:v>21:17:25</c:v>
                </c:pt>
                <c:pt idx="24330">
                  <c:v>21:17:26</c:v>
                </c:pt>
                <c:pt idx="24331">
                  <c:v>21:17:27</c:v>
                </c:pt>
                <c:pt idx="24332">
                  <c:v>21:17:28</c:v>
                </c:pt>
                <c:pt idx="24333">
                  <c:v>21:17:29</c:v>
                </c:pt>
                <c:pt idx="24334">
                  <c:v>21:17:30</c:v>
                </c:pt>
                <c:pt idx="24335">
                  <c:v>21:17:31</c:v>
                </c:pt>
                <c:pt idx="24336">
                  <c:v>21:17:32</c:v>
                </c:pt>
                <c:pt idx="24337">
                  <c:v>21:17:33</c:v>
                </c:pt>
                <c:pt idx="24338">
                  <c:v>21:17:34</c:v>
                </c:pt>
                <c:pt idx="24339">
                  <c:v>21:17:35</c:v>
                </c:pt>
                <c:pt idx="24340">
                  <c:v>21:17:36</c:v>
                </c:pt>
                <c:pt idx="24341">
                  <c:v>21:17:37</c:v>
                </c:pt>
                <c:pt idx="24342">
                  <c:v>21:17:38</c:v>
                </c:pt>
                <c:pt idx="24343">
                  <c:v>21:17:39</c:v>
                </c:pt>
                <c:pt idx="24344">
                  <c:v>21:17:40</c:v>
                </c:pt>
                <c:pt idx="24345">
                  <c:v>21:17:41</c:v>
                </c:pt>
                <c:pt idx="24346">
                  <c:v>21:17:42</c:v>
                </c:pt>
                <c:pt idx="24347">
                  <c:v>21:17:43</c:v>
                </c:pt>
                <c:pt idx="24348">
                  <c:v>21:17:44</c:v>
                </c:pt>
                <c:pt idx="24349">
                  <c:v>21:17:45</c:v>
                </c:pt>
                <c:pt idx="24350">
                  <c:v>21:17:46</c:v>
                </c:pt>
                <c:pt idx="24351">
                  <c:v>21:17:47</c:v>
                </c:pt>
                <c:pt idx="24352">
                  <c:v>21:17:48</c:v>
                </c:pt>
                <c:pt idx="24353">
                  <c:v>21:17:49</c:v>
                </c:pt>
                <c:pt idx="24354">
                  <c:v>21:17:50</c:v>
                </c:pt>
                <c:pt idx="24355">
                  <c:v>21:17:51</c:v>
                </c:pt>
                <c:pt idx="24356">
                  <c:v>21:17:52</c:v>
                </c:pt>
                <c:pt idx="24357">
                  <c:v>21:17:53</c:v>
                </c:pt>
                <c:pt idx="24358">
                  <c:v>21:17:54</c:v>
                </c:pt>
                <c:pt idx="24359">
                  <c:v>21:17:55</c:v>
                </c:pt>
                <c:pt idx="24360">
                  <c:v>21:17:56</c:v>
                </c:pt>
                <c:pt idx="24361">
                  <c:v>21:17:57</c:v>
                </c:pt>
                <c:pt idx="24362">
                  <c:v>21:17:58</c:v>
                </c:pt>
                <c:pt idx="24363">
                  <c:v>21:17:59</c:v>
                </c:pt>
                <c:pt idx="24364">
                  <c:v>21:18:00</c:v>
                </c:pt>
                <c:pt idx="24365">
                  <c:v>21:18:01</c:v>
                </c:pt>
                <c:pt idx="24366">
                  <c:v>21:18:02</c:v>
                </c:pt>
                <c:pt idx="24367">
                  <c:v>21:18:03</c:v>
                </c:pt>
                <c:pt idx="24368">
                  <c:v>21:18:04</c:v>
                </c:pt>
                <c:pt idx="24369">
                  <c:v>21:18:05</c:v>
                </c:pt>
                <c:pt idx="24370">
                  <c:v>21:18:06</c:v>
                </c:pt>
                <c:pt idx="24371">
                  <c:v>21:18:07</c:v>
                </c:pt>
                <c:pt idx="24372">
                  <c:v>21:18:08</c:v>
                </c:pt>
                <c:pt idx="24373">
                  <c:v>21:18:09</c:v>
                </c:pt>
                <c:pt idx="24374">
                  <c:v>21:18:10</c:v>
                </c:pt>
                <c:pt idx="24375">
                  <c:v>21:18:11</c:v>
                </c:pt>
                <c:pt idx="24376">
                  <c:v>21:18:12</c:v>
                </c:pt>
                <c:pt idx="24377">
                  <c:v>21:18:13</c:v>
                </c:pt>
                <c:pt idx="24378">
                  <c:v>21:18:14</c:v>
                </c:pt>
                <c:pt idx="24379">
                  <c:v>21:18:15</c:v>
                </c:pt>
                <c:pt idx="24380">
                  <c:v>21:18:16</c:v>
                </c:pt>
                <c:pt idx="24381">
                  <c:v>21:18:17</c:v>
                </c:pt>
                <c:pt idx="24382">
                  <c:v>21:18:18</c:v>
                </c:pt>
                <c:pt idx="24383">
                  <c:v>21:18:19</c:v>
                </c:pt>
                <c:pt idx="24384">
                  <c:v>21:18:20</c:v>
                </c:pt>
                <c:pt idx="24385">
                  <c:v>21:18:21</c:v>
                </c:pt>
                <c:pt idx="24386">
                  <c:v>21:18:22</c:v>
                </c:pt>
                <c:pt idx="24387">
                  <c:v>21:18:23</c:v>
                </c:pt>
                <c:pt idx="24388">
                  <c:v>21:18:24</c:v>
                </c:pt>
                <c:pt idx="24389">
                  <c:v>21:18:25</c:v>
                </c:pt>
                <c:pt idx="24390">
                  <c:v>21:18:26</c:v>
                </c:pt>
                <c:pt idx="24391">
                  <c:v>21:18:27</c:v>
                </c:pt>
                <c:pt idx="24392">
                  <c:v>21:18:28</c:v>
                </c:pt>
                <c:pt idx="24393">
                  <c:v>21:18:29</c:v>
                </c:pt>
                <c:pt idx="24394">
                  <c:v>21:18:30</c:v>
                </c:pt>
                <c:pt idx="24395">
                  <c:v>21:18:31</c:v>
                </c:pt>
                <c:pt idx="24396">
                  <c:v>21:18:32</c:v>
                </c:pt>
                <c:pt idx="24397">
                  <c:v>21:18:33</c:v>
                </c:pt>
                <c:pt idx="24398">
                  <c:v>21:18:34</c:v>
                </c:pt>
                <c:pt idx="24399">
                  <c:v>21:18:35</c:v>
                </c:pt>
                <c:pt idx="24400">
                  <c:v>21:18:36</c:v>
                </c:pt>
                <c:pt idx="24401">
                  <c:v>21:18:37</c:v>
                </c:pt>
                <c:pt idx="24402">
                  <c:v>21:18:38</c:v>
                </c:pt>
                <c:pt idx="24403">
                  <c:v>21:18:39</c:v>
                </c:pt>
                <c:pt idx="24404">
                  <c:v>21:18:40</c:v>
                </c:pt>
                <c:pt idx="24405">
                  <c:v>21:18:41</c:v>
                </c:pt>
                <c:pt idx="24406">
                  <c:v>21:18:42</c:v>
                </c:pt>
                <c:pt idx="24407">
                  <c:v>21:18:43</c:v>
                </c:pt>
                <c:pt idx="24408">
                  <c:v>21:18:44</c:v>
                </c:pt>
                <c:pt idx="24409">
                  <c:v>21:18:45</c:v>
                </c:pt>
                <c:pt idx="24410">
                  <c:v>21:18:46</c:v>
                </c:pt>
                <c:pt idx="24411">
                  <c:v>21:18:47</c:v>
                </c:pt>
                <c:pt idx="24412">
                  <c:v>21:18:48</c:v>
                </c:pt>
                <c:pt idx="24413">
                  <c:v>21:18:49</c:v>
                </c:pt>
                <c:pt idx="24414">
                  <c:v>21:18:50</c:v>
                </c:pt>
                <c:pt idx="24415">
                  <c:v>21:18:51</c:v>
                </c:pt>
                <c:pt idx="24416">
                  <c:v>21:18:52</c:v>
                </c:pt>
                <c:pt idx="24417">
                  <c:v>21:18:53</c:v>
                </c:pt>
                <c:pt idx="24418">
                  <c:v>21:18:54</c:v>
                </c:pt>
                <c:pt idx="24419">
                  <c:v>21:18:55</c:v>
                </c:pt>
                <c:pt idx="24420">
                  <c:v>21:18:56</c:v>
                </c:pt>
                <c:pt idx="24421">
                  <c:v>21:18:57</c:v>
                </c:pt>
                <c:pt idx="24422">
                  <c:v>21:18:58</c:v>
                </c:pt>
                <c:pt idx="24423">
                  <c:v>21:18:59</c:v>
                </c:pt>
                <c:pt idx="24424">
                  <c:v>21:19:00</c:v>
                </c:pt>
                <c:pt idx="24425">
                  <c:v>21:19:01</c:v>
                </c:pt>
                <c:pt idx="24426">
                  <c:v>21:19:02</c:v>
                </c:pt>
                <c:pt idx="24427">
                  <c:v>21:19:03</c:v>
                </c:pt>
                <c:pt idx="24428">
                  <c:v>21:19:04</c:v>
                </c:pt>
                <c:pt idx="24429">
                  <c:v>21:19:05</c:v>
                </c:pt>
                <c:pt idx="24430">
                  <c:v>21:19:06</c:v>
                </c:pt>
                <c:pt idx="24431">
                  <c:v>21:19:07</c:v>
                </c:pt>
                <c:pt idx="24432">
                  <c:v>21:19:08</c:v>
                </c:pt>
                <c:pt idx="24433">
                  <c:v>21:19:09</c:v>
                </c:pt>
                <c:pt idx="24434">
                  <c:v>21:19:10</c:v>
                </c:pt>
                <c:pt idx="24435">
                  <c:v>21:19:11</c:v>
                </c:pt>
                <c:pt idx="24436">
                  <c:v>21:19:12</c:v>
                </c:pt>
                <c:pt idx="24437">
                  <c:v>21:19:13</c:v>
                </c:pt>
                <c:pt idx="24438">
                  <c:v>21:19:14</c:v>
                </c:pt>
                <c:pt idx="24439">
                  <c:v>21:19:15</c:v>
                </c:pt>
                <c:pt idx="24440">
                  <c:v>21:19:16</c:v>
                </c:pt>
                <c:pt idx="24441">
                  <c:v>21:19:17</c:v>
                </c:pt>
                <c:pt idx="24442">
                  <c:v>21:19:18</c:v>
                </c:pt>
                <c:pt idx="24443">
                  <c:v>21:19:19</c:v>
                </c:pt>
                <c:pt idx="24444">
                  <c:v>21:19:20</c:v>
                </c:pt>
                <c:pt idx="24445">
                  <c:v>21:19:21</c:v>
                </c:pt>
                <c:pt idx="24446">
                  <c:v>21:19:22</c:v>
                </c:pt>
                <c:pt idx="24447">
                  <c:v>21:19:23</c:v>
                </c:pt>
                <c:pt idx="24448">
                  <c:v>21:19:24</c:v>
                </c:pt>
                <c:pt idx="24449">
                  <c:v>21:19:25</c:v>
                </c:pt>
                <c:pt idx="24450">
                  <c:v>21:19:26</c:v>
                </c:pt>
                <c:pt idx="24451">
                  <c:v>21:19:27</c:v>
                </c:pt>
                <c:pt idx="24452">
                  <c:v>21:19:28</c:v>
                </c:pt>
                <c:pt idx="24453">
                  <c:v>21:19:29</c:v>
                </c:pt>
                <c:pt idx="24454">
                  <c:v>21:19:30</c:v>
                </c:pt>
                <c:pt idx="24455">
                  <c:v>21:19:31</c:v>
                </c:pt>
                <c:pt idx="24456">
                  <c:v>21:19:32</c:v>
                </c:pt>
                <c:pt idx="24457">
                  <c:v>21:19:33</c:v>
                </c:pt>
                <c:pt idx="24458">
                  <c:v>21:19:34</c:v>
                </c:pt>
                <c:pt idx="24459">
                  <c:v>21:19:35</c:v>
                </c:pt>
                <c:pt idx="24460">
                  <c:v>21:19:36</c:v>
                </c:pt>
                <c:pt idx="24461">
                  <c:v>21:19:37</c:v>
                </c:pt>
                <c:pt idx="24462">
                  <c:v>21:19:38</c:v>
                </c:pt>
                <c:pt idx="24463">
                  <c:v>21:19:39</c:v>
                </c:pt>
                <c:pt idx="24464">
                  <c:v>21:19:40</c:v>
                </c:pt>
                <c:pt idx="24465">
                  <c:v>21:19:41</c:v>
                </c:pt>
                <c:pt idx="24466">
                  <c:v>21:19:42</c:v>
                </c:pt>
                <c:pt idx="24467">
                  <c:v>21:19:43</c:v>
                </c:pt>
                <c:pt idx="24468">
                  <c:v>21:19:44</c:v>
                </c:pt>
                <c:pt idx="24469">
                  <c:v>21:19:45</c:v>
                </c:pt>
                <c:pt idx="24470">
                  <c:v>21:19:46</c:v>
                </c:pt>
                <c:pt idx="24471">
                  <c:v>21:19:47</c:v>
                </c:pt>
                <c:pt idx="24472">
                  <c:v>21:19:48</c:v>
                </c:pt>
                <c:pt idx="24473">
                  <c:v>21:19:49</c:v>
                </c:pt>
                <c:pt idx="24474">
                  <c:v>21:19:50</c:v>
                </c:pt>
                <c:pt idx="24475">
                  <c:v>21:19:51</c:v>
                </c:pt>
                <c:pt idx="24476">
                  <c:v>21:19:52</c:v>
                </c:pt>
                <c:pt idx="24477">
                  <c:v>21:19:53</c:v>
                </c:pt>
                <c:pt idx="24478">
                  <c:v>21:19:54</c:v>
                </c:pt>
                <c:pt idx="24479">
                  <c:v>21:19:55</c:v>
                </c:pt>
                <c:pt idx="24480">
                  <c:v>21:19:56</c:v>
                </c:pt>
                <c:pt idx="24481">
                  <c:v>21:19:57</c:v>
                </c:pt>
                <c:pt idx="24482">
                  <c:v>21:19:58</c:v>
                </c:pt>
                <c:pt idx="24483">
                  <c:v>21:19:59</c:v>
                </c:pt>
                <c:pt idx="24484">
                  <c:v>21:20:00</c:v>
                </c:pt>
                <c:pt idx="24485">
                  <c:v>21:20:01</c:v>
                </c:pt>
                <c:pt idx="24486">
                  <c:v>21:20:02</c:v>
                </c:pt>
                <c:pt idx="24487">
                  <c:v>21:20:03</c:v>
                </c:pt>
                <c:pt idx="24488">
                  <c:v>21:20:04</c:v>
                </c:pt>
                <c:pt idx="24489">
                  <c:v>21:20:05</c:v>
                </c:pt>
                <c:pt idx="24490">
                  <c:v>21:20:06</c:v>
                </c:pt>
                <c:pt idx="24491">
                  <c:v>21:20:07</c:v>
                </c:pt>
                <c:pt idx="24492">
                  <c:v>21:20:08</c:v>
                </c:pt>
                <c:pt idx="24493">
                  <c:v>21:20:09</c:v>
                </c:pt>
                <c:pt idx="24494">
                  <c:v>21:20:10</c:v>
                </c:pt>
                <c:pt idx="24495">
                  <c:v>21:20:11</c:v>
                </c:pt>
                <c:pt idx="24496">
                  <c:v>21:20:12</c:v>
                </c:pt>
                <c:pt idx="24497">
                  <c:v>21:20:13</c:v>
                </c:pt>
                <c:pt idx="24498">
                  <c:v>21:20:14</c:v>
                </c:pt>
                <c:pt idx="24499">
                  <c:v>21:20:15</c:v>
                </c:pt>
                <c:pt idx="24500">
                  <c:v>21:20:16</c:v>
                </c:pt>
                <c:pt idx="24501">
                  <c:v>21:20:17</c:v>
                </c:pt>
                <c:pt idx="24502">
                  <c:v>21:20:18</c:v>
                </c:pt>
                <c:pt idx="24503">
                  <c:v>21:20:19</c:v>
                </c:pt>
                <c:pt idx="24504">
                  <c:v>21:20:20</c:v>
                </c:pt>
                <c:pt idx="24505">
                  <c:v>21:20:21</c:v>
                </c:pt>
                <c:pt idx="24506">
                  <c:v>21:20:22</c:v>
                </c:pt>
                <c:pt idx="24507">
                  <c:v>21:20:23</c:v>
                </c:pt>
                <c:pt idx="24508">
                  <c:v>21:20:24</c:v>
                </c:pt>
                <c:pt idx="24509">
                  <c:v>21:20:25</c:v>
                </c:pt>
                <c:pt idx="24510">
                  <c:v>21:20:26</c:v>
                </c:pt>
                <c:pt idx="24511">
                  <c:v>21:20:27</c:v>
                </c:pt>
                <c:pt idx="24512">
                  <c:v>21:20:28</c:v>
                </c:pt>
                <c:pt idx="24513">
                  <c:v>21:20:29</c:v>
                </c:pt>
                <c:pt idx="24514">
                  <c:v>21:20:30</c:v>
                </c:pt>
                <c:pt idx="24515">
                  <c:v>21:20:31</c:v>
                </c:pt>
                <c:pt idx="24516">
                  <c:v>21:20:32</c:v>
                </c:pt>
                <c:pt idx="24517">
                  <c:v>21:20:33</c:v>
                </c:pt>
                <c:pt idx="24518">
                  <c:v>21:20:34</c:v>
                </c:pt>
                <c:pt idx="24519">
                  <c:v>21:20:35</c:v>
                </c:pt>
                <c:pt idx="24520">
                  <c:v>21:20:36</c:v>
                </c:pt>
                <c:pt idx="24521">
                  <c:v>21:20:37</c:v>
                </c:pt>
                <c:pt idx="24522">
                  <c:v>21:20:38</c:v>
                </c:pt>
                <c:pt idx="24523">
                  <c:v>21:20:39</c:v>
                </c:pt>
                <c:pt idx="24524">
                  <c:v>21:20:40</c:v>
                </c:pt>
                <c:pt idx="24525">
                  <c:v>21:20:41</c:v>
                </c:pt>
                <c:pt idx="24526">
                  <c:v>21:20:42</c:v>
                </c:pt>
                <c:pt idx="24527">
                  <c:v>21:20:43</c:v>
                </c:pt>
                <c:pt idx="24528">
                  <c:v>21:20:44</c:v>
                </c:pt>
                <c:pt idx="24529">
                  <c:v>21:20:45</c:v>
                </c:pt>
                <c:pt idx="24530">
                  <c:v>21:20:46</c:v>
                </c:pt>
                <c:pt idx="24531">
                  <c:v>21:20:47</c:v>
                </c:pt>
                <c:pt idx="24532">
                  <c:v>21:20:48</c:v>
                </c:pt>
                <c:pt idx="24533">
                  <c:v>21:20:49</c:v>
                </c:pt>
                <c:pt idx="24534">
                  <c:v>21:20:50</c:v>
                </c:pt>
                <c:pt idx="24535">
                  <c:v>21:20:51</c:v>
                </c:pt>
                <c:pt idx="24536">
                  <c:v>21:20:52</c:v>
                </c:pt>
                <c:pt idx="24537">
                  <c:v>21:20:53</c:v>
                </c:pt>
                <c:pt idx="24538">
                  <c:v>21:20:54</c:v>
                </c:pt>
                <c:pt idx="24539">
                  <c:v>21:20:55</c:v>
                </c:pt>
                <c:pt idx="24540">
                  <c:v>21:20:56</c:v>
                </c:pt>
                <c:pt idx="24541">
                  <c:v>21:20:57</c:v>
                </c:pt>
                <c:pt idx="24542">
                  <c:v>21:20:58</c:v>
                </c:pt>
                <c:pt idx="24543">
                  <c:v>21:20:59</c:v>
                </c:pt>
                <c:pt idx="24544">
                  <c:v>21:21:00</c:v>
                </c:pt>
                <c:pt idx="24545">
                  <c:v>21:21:01</c:v>
                </c:pt>
                <c:pt idx="24546">
                  <c:v>21:21:02</c:v>
                </c:pt>
                <c:pt idx="24547">
                  <c:v>21:21:03</c:v>
                </c:pt>
                <c:pt idx="24548">
                  <c:v>21:21:04</c:v>
                </c:pt>
                <c:pt idx="24549">
                  <c:v>21:21:05</c:v>
                </c:pt>
                <c:pt idx="24550">
                  <c:v>21:21:06</c:v>
                </c:pt>
                <c:pt idx="24551">
                  <c:v>21:21:07</c:v>
                </c:pt>
                <c:pt idx="24552">
                  <c:v>21:21:08</c:v>
                </c:pt>
                <c:pt idx="24553">
                  <c:v>21:21:09</c:v>
                </c:pt>
                <c:pt idx="24554">
                  <c:v>21:21:10</c:v>
                </c:pt>
                <c:pt idx="24555">
                  <c:v>21:21:11</c:v>
                </c:pt>
                <c:pt idx="24556">
                  <c:v>21:21:12</c:v>
                </c:pt>
                <c:pt idx="24557">
                  <c:v>21:21:13</c:v>
                </c:pt>
                <c:pt idx="24558">
                  <c:v>21:21:14</c:v>
                </c:pt>
                <c:pt idx="24559">
                  <c:v>21:21:15</c:v>
                </c:pt>
                <c:pt idx="24560">
                  <c:v>21:21:16</c:v>
                </c:pt>
                <c:pt idx="24561">
                  <c:v>21:21:17</c:v>
                </c:pt>
                <c:pt idx="24562">
                  <c:v>21:21:18</c:v>
                </c:pt>
                <c:pt idx="24563">
                  <c:v>21:21:19</c:v>
                </c:pt>
                <c:pt idx="24564">
                  <c:v>21:21:20</c:v>
                </c:pt>
                <c:pt idx="24565">
                  <c:v>21:21:21</c:v>
                </c:pt>
                <c:pt idx="24566">
                  <c:v>21:21:22</c:v>
                </c:pt>
                <c:pt idx="24567">
                  <c:v>21:21:23</c:v>
                </c:pt>
                <c:pt idx="24568">
                  <c:v>21:21:24</c:v>
                </c:pt>
                <c:pt idx="24569">
                  <c:v>21:21:25</c:v>
                </c:pt>
                <c:pt idx="24570">
                  <c:v>21:21:26</c:v>
                </c:pt>
                <c:pt idx="24571">
                  <c:v>21:21:27</c:v>
                </c:pt>
                <c:pt idx="24572">
                  <c:v>21:21:28</c:v>
                </c:pt>
                <c:pt idx="24573">
                  <c:v>21:21:29</c:v>
                </c:pt>
                <c:pt idx="24574">
                  <c:v>21:21:30</c:v>
                </c:pt>
                <c:pt idx="24575">
                  <c:v>21:21:31</c:v>
                </c:pt>
                <c:pt idx="24576">
                  <c:v>21:21:32</c:v>
                </c:pt>
                <c:pt idx="24577">
                  <c:v>21:21:33</c:v>
                </c:pt>
                <c:pt idx="24578">
                  <c:v>21:21:34</c:v>
                </c:pt>
                <c:pt idx="24579">
                  <c:v>21:21:35</c:v>
                </c:pt>
                <c:pt idx="24580">
                  <c:v>21:21:36</c:v>
                </c:pt>
                <c:pt idx="24581">
                  <c:v>21:21:37</c:v>
                </c:pt>
                <c:pt idx="24582">
                  <c:v>21:21:38</c:v>
                </c:pt>
                <c:pt idx="24583">
                  <c:v>21:21:39</c:v>
                </c:pt>
                <c:pt idx="24584">
                  <c:v>21:21:40</c:v>
                </c:pt>
                <c:pt idx="24585">
                  <c:v>21:21:41</c:v>
                </c:pt>
                <c:pt idx="24586">
                  <c:v>21:21:42</c:v>
                </c:pt>
                <c:pt idx="24587">
                  <c:v>21:21:43</c:v>
                </c:pt>
                <c:pt idx="24588">
                  <c:v>21:21:44</c:v>
                </c:pt>
                <c:pt idx="24589">
                  <c:v>21:21:45</c:v>
                </c:pt>
                <c:pt idx="24590">
                  <c:v>21:21:46</c:v>
                </c:pt>
                <c:pt idx="24591">
                  <c:v>21:21:47</c:v>
                </c:pt>
                <c:pt idx="24592">
                  <c:v>21:21:48</c:v>
                </c:pt>
                <c:pt idx="24593">
                  <c:v>21:21:49</c:v>
                </c:pt>
                <c:pt idx="24594">
                  <c:v>21:21:50</c:v>
                </c:pt>
                <c:pt idx="24595">
                  <c:v>21:21:51</c:v>
                </c:pt>
                <c:pt idx="24596">
                  <c:v>21:21:52</c:v>
                </c:pt>
                <c:pt idx="24597">
                  <c:v>21:21:53</c:v>
                </c:pt>
                <c:pt idx="24598">
                  <c:v>21:21:54</c:v>
                </c:pt>
                <c:pt idx="24599">
                  <c:v>21:21:55</c:v>
                </c:pt>
                <c:pt idx="24600">
                  <c:v>21:21:56</c:v>
                </c:pt>
                <c:pt idx="24601">
                  <c:v>21:21:57</c:v>
                </c:pt>
                <c:pt idx="24602">
                  <c:v>21:21:58</c:v>
                </c:pt>
                <c:pt idx="24603">
                  <c:v>21:21:59</c:v>
                </c:pt>
                <c:pt idx="24604">
                  <c:v>21:22:00</c:v>
                </c:pt>
                <c:pt idx="24605">
                  <c:v>21:22:01</c:v>
                </c:pt>
                <c:pt idx="24606">
                  <c:v>21:22:02</c:v>
                </c:pt>
                <c:pt idx="24607">
                  <c:v>21:22:03</c:v>
                </c:pt>
                <c:pt idx="24608">
                  <c:v>21:22:04</c:v>
                </c:pt>
                <c:pt idx="24609">
                  <c:v>21:22:05</c:v>
                </c:pt>
                <c:pt idx="24610">
                  <c:v>21:22:06</c:v>
                </c:pt>
                <c:pt idx="24611">
                  <c:v>21:22:07</c:v>
                </c:pt>
                <c:pt idx="24612">
                  <c:v>21:22:08</c:v>
                </c:pt>
                <c:pt idx="24613">
                  <c:v>21:22:09</c:v>
                </c:pt>
                <c:pt idx="24614">
                  <c:v>21:22:10</c:v>
                </c:pt>
                <c:pt idx="24615">
                  <c:v>21:22:11</c:v>
                </c:pt>
                <c:pt idx="24616">
                  <c:v>21:22:12</c:v>
                </c:pt>
                <c:pt idx="24617">
                  <c:v>21:22:13</c:v>
                </c:pt>
                <c:pt idx="24618">
                  <c:v>21:22:14</c:v>
                </c:pt>
                <c:pt idx="24619">
                  <c:v>21:22:15</c:v>
                </c:pt>
                <c:pt idx="24620">
                  <c:v>21:22:16</c:v>
                </c:pt>
                <c:pt idx="24621">
                  <c:v>21:22:17</c:v>
                </c:pt>
                <c:pt idx="24622">
                  <c:v>21:22:18</c:v>
                </c:pt>
                <c:pt idx="24623">
                  <c:v>21:22:19</c:v>
                </c:pt>
                <c:pt idx="24624">
                  <c:v>21:22:20</c:v>
                </c:pt>
                <c:pt idx="24625">
                  <c:v>21:22:21</c:v>
                </c:pt>
                <c:pt idx="24626">
                  <c:v>21:22:22</c:v>
                </c:pt>
                <c:pt idx="24627">
                  <c:v>21:22:23</c:v>
                </c:pt>
                <c:pt idx="24628">
                  <c:v>21:22:24</c:v>
                </c:pt>
                <c:pt idx="24629">
                  <c:v>21:22:25</c:v>
                </c:pt>
                <c:pt idx="24630">
                  <c:v>21:22:26</c:v>
                </c:pt>
                <c:pt idx="24631">
                  <c:v>21:22:27</c:v>
                </c:pt>
                <c:pt idx="24632">
                  <c:v>21:22:28</c:v>
                </c:pt>
                <c:pt idx="24633">
                  <c:v>21:22:29</c:v>
                </c:pt>
                <c:pt idx="24634">
                  <c:v>21:22:30</c:v>
                </c:pt>
                <c:pt idx="24635">
                  <c:v>21:22:31</c:v>
                </c:pt>
                <c:pt idx="24636">
                  <c:v>21:22:32</c:v>
                </c:pt>
                <c:pt idx="24637">
                  <c:v>21:22:33</c:v>
                </c:pt>
                <c:pt idx="24638">
                  <c:v>21:22:34</c:v>
                </c:pt>
                <c:pt idx="24639">
                  <c:v>21:22:35</c:v>
                </c:pt>
                <c:pt idx="24640">
                  <c:v>21:22:36</c:v>
                </c:pt>
                <c:pt idx="24641">
                  <c:v>21:22:37</c:v>
                </c:pt>
                <c:pt idx="24642">
                  <c:v>21:22:38</c:v>
                </c:pt>
                <c:pt idx="24643">
                  <c:v>21:22:39</c:v>
                </c:pt>
                <c:pt idx="24644">
                  <c:v>21:22:40</c:v>
                </c:pt>
                <c:pt idx="24645">
                  <c:v>21:22:41</c:v>
                </c:pt>
                <c:pt idx="24646">
                  <c:v>21:22:42</c:v>
                </c:pt>
                <c:pt idx="24647">
                  <c:v>21:22:43</c:v>
                </c:pt>
                <c:pt idx="24648">
                  <c:v>21:22:44</c:v>
                </c:pt>
                <c:pt idx="24649">
                  <c:v>21:22:45</c:v>
                </c:pt>
                <c:pt idx="24650">
                  <c:v>21:22:46</c:v>
                </c:pt>
                <c:pt idx="24651">
                  <c:v>21:22:47</c:v>
                </c:pt>
                <c:pt idx="24652">
                  <c:v>21:22:48</c:v>
                </c:pt>
                <c:pt idx="24653">
                  <c:v>21:22:49</c:v>
                </c:pt>
                <c:pt idx="24654">
                  <c:v>21:22:50</c:v>
                </c:pt>
                <c:pt idx="24655">
                  <c:v>21:22:51</c:v>
                </c:pt>
                <c:pt idx="24656">
                  <c:v>21:22:52</c:v>
                </c:pt>
                <c:pt idx="24657">
                  <c:v>21:22:53</c:v>
                </c:pt>
                <c:pt idx="24658">
                  <c:v>21:22:54</c:v>
                </c:pt>
                <c:pt idx="24659">
                  <c:v>21:22:55</c:v>
                </c:pt>
                <c:pt idx="24660">
                  <c:v>21:22:56</c:v>
                </c:pt>
                <c:pt idx="24661">
                  <c:v>21:22:57</c:v>
                </c:pt>
                <c:pt idx="24662">
                  <c:v>21:22:58</c:v>
                </c:pt>
                <c:pt idx="24663">
                  <c:v>21:22:59</c:v>
                </c:pt>
                <c:pt idx="24664">
                  <c:v>21:23:00</c:v>
                </c:pt>
                <c:pt idx="24665">
                  <c:v>21:23:01</c:v>
                </c:pt>
                <c:pt idx="24666">
                  <c:v>21:23:02</c:v>
                </c:pt>
                <c:pt idx="24667">
                  <c:v>21:23:03</c:v>
                </c:pt>
                <c:pt idx="24668">
                  <c:v>21:23:04</c:v>
                </c:pt>
                <c:pt idx="24669">
                  <c:v>21:23:05</c:v>
                </c:pt>
                <c:pt idx="24670">
                  <c:v>21:23:06</c:v>
                </c:pt>
                <c:pt idx="24671">
                  <c:v>21:23:07</c:v>
                </c:pt>
                <c:pt idx="24672">
                  <c:v>21:23:08</c:v>
                </c:pt>
                <c:pt idx="24673">
                  <c:v>21:23:09</c:v>
                </c:pt>
                <c:pt idx="24674">
                  <c:v>21:23:10</c:v>
                </c:pt>
                <c:pt idx="24675">
                  <c:v>21:23:11</c:v>
                </c:pt>
                <c:pt idx="24676">
                  <c:v>21:23:12</c:v>
                </c:pt>
                <c:pt idx="24677">
                  <c:v>21:23:13</c:v>
                </c:pt>
                <c:pt idx="24678">
                  <c:v>21:23:14</c:v>
                </c:pt>
                <c:pt idx="24679">
                  <c:v>21:23:15</c:v>
                </c:pt>
                <c:pt idx="24680">
                  <c:v>21:23:16</c:v>
                </c:pt>
                <c:pt idx="24681">
                  <c:v>21:23:17</c:v>
                </c:pt>
                <c:pt idx="24682">
                  <c:v>21:23:18</c:v>
                </c:pt>
                <c:pt idx="24683">
                  <c:v>21:23:19</c:v>
                </c:pt>
                <c:pt idx="24684">
                  <c:v>21:23:20</c:v>
                </c:pt>
                <c:pt idx="24685">
                  <c:v>21:23:21</c:v>
                </c:pt>
                <c:pt idx="24686">
                  <c:v>21:23:22</c:v>
                </c:pt>
                <c:pt idx="24687">
                  <c:v>21:23:23</c:v>
                </c:pt>
                <c:pt idx="24688">
                  <c:v>21:23:24</c:v>
                </c:pt>
                <c:pt idx="24689">
                  <c:v>21:23:25</c:v>
                </c:pt>
                <c:pt idx="24690">
                  <c:v>21:23:26</c:v>
                </c:pt>
                <c:pt idx="24691">
                  <c:v>21:23:27</c:v>
                </c:pt>
                <c:pt idx="24692">
                  <c:v>21:23:28</c:v>
                </c:pt>
                <c:pt idx="24693">
                  <c:v>21:23:29</c:v>
                </c:pt>
                <c:pt idx="24694">
                  <c:v>21:23:30</c:v>
                </c:pt>
                <c:pt idx="24695">
                  <c:v>21:23:31</c:v>
                </c:pt>
                <c:pt idx="24696">
                  <c:v>21:23:32</c:v>
                </c:pt>
                <c:pt idx="24697">
                  <c:v>21:23:33</c:v>
                </c:pt>
                <c:pt idx="24698">
                  <c:v>21:23:34</c:v>
                </c:pt>
                <c:pt idx="24699">
                  <c:v>21:23:35</c:v>
                </c:pt>
                <c:pt idx="24700">
                  <c:v>21:23:36</c:v>
                </c:pt>
                <c:pt idx="24701">
                  <c:v>21:23:37</c:v>
                </c:pt>
                <c:pt idx="24702">
                  <c:v>21:23:38</c:v>
                </c:pt>
                <c:pt idx="24703">
                  <c:v>21:23:39</c:v>
                </c:pt>
                <c:pt idx="24704">
                  <c:v>21:23:40</c:v>
                </c:pt>
                <c:pt idx="24705">
                  <c:v>21:23:41</c:v>
                </c:pt>
                <c:pt idx="24706">
                  <c:v>21:23:42</c:v>
                </c:pt>
                <c:pt idx="24707">
                  <c:v>21:23:43</c:v>
                </c:pt>
                <c:pt idx="24708">
                  <c:v>21:23:44</c:v>
                </c:pt>
                <c:pt idx="24709">
                  <c:v>21:23:45</c:v>
                </c:pt>
                <c:pt idx="24710">
                  <c:v>21:23:46</c:v>
                </c:pt>
                <c:pt idx="24711">
                  <c:v>21:23:47</c:v>
                </c:pt>
                <c:pt idx="24712">
                  <c:v>21:23:48</c:v>
                </c:pt>
                <c:pt idx="24713">
                  <c:v>21:23:49</c:v>
                </c:pt>
                <c:pt idx="24714">
                  <c:v>21:23:50</c:v>
                </c:pt>
                <c:pt idx="24715">
                  <c:v>21:23:51</c:v>
                </c:pt>
                <c:pt idx="24716">
                  <c:v>21:23:52</c:v>
                </c:pt>
                <c:pt idx="24717">
                  <c:v>21:23:53</c:v>
                </c:pt>
                <c:pt idx="24718">
                  <c:v>21:23:54</c:v>
                </c:pt>
                <c:pt idx="24719">
                  <c:v>21:23:55</c:v>
                </c:pt>
                <c:pt idx="24720">
                  <c:v>21:23:56</c:v>
                </c:pt>
                <c:pt idx="24721">
                  <c:v>21:23:57</c:v>
                </c:pt>
                <c:pt idx="24722">
                  <c:v>21:23:58</c:v>
                </c:pt>
                <c:pt idx="24723">
                  <c:v>21:23:59</c:v>
                </c:pt>
                <c:pt idx="24724">
                  <c:v>21:24:00</c:v>
                </c:pt>
                <c:pt idx="24725">
                  <c:v>21:24:01</c:v>
                </c:pt>
                <c:pt idx="24726">
                  <c:v>21:24:02</c:v>
                </c:pt>
                <c:pt idx="24727">
                  <c:v>21:24:03</c:v>
                </c:pt>
                <c:pt idx="24728">
                  <c:v>21:24:04</c:v>
                </c:pt>
                <c:pt idx="24729">
                  <c:v>21:24:05</c:v>
                </c:pt>
                <c:pt idx="24730">
                  <c:v>21:24:06</c:v>
                </c:pt>
                <c:pt idx="24731">
                  <c:v>21:24:07</c:v>
                </c:pt>
                <c:pt idx="24732">
                  <c:v>21:24:08</c:v>
                </c:pt>
                <c:pt idx="24733">
                  <c:v>21:24:09</c:v>
                </c:pt>
                <c:pt idx="24734">
                  <c:v>21:24:10</c:v>
                </c:pt>
                <c:pt idx="24735">
                  <c:v>21:24:11</c:v>
                </c:pt>
                <c:pt idx="24736">
                  <c:v>21:24:12</c:v>
                </c:pt>
                <c:pt idx="24737">
                  <c:v>21:24:13</c:v>
                </c:pt>
                <c:pt idx="24738">
                  <c:v>21:24:14</c:v>
                </c:pt>
                <c:pt idx="24739">
                  <c:v>21:24:15</c:v>
                </c:pt>
                <c:pt idx="24740">
                  <c:v>21:24:16</c:v>
                </c:pt>
                <c:pt idx="24741">
                  <c:v>21:24:17</c:v>
                </c:pt>
                <c:pt idx="24742">
                  <c:v>21:24:18</c:v>
                </c:pt>
                <c:pt idx="24743">
                  <c:v>21:24:19</c:v>
                </c:pt>
                <c:pt idx="24744">
                  <c:v>21:24:20</c:v>
                </c:pt>
                <c:pt idx="24745">
                  <c:v>21:24:21</c:v>
                </c:pt>
                <c:pt idx="24746">
                  <c:v>21:24:22</c:v>
                </c:pt>
                <c:pt idx="24747">
                  <c:v>21:24:23</c:v>
                </c:pt>
                <c:pt idx="24748">
                  <c:v>21:24:24</c:v>
                </c:pt>
                <c:pt idx="24749">
                  <c:v>21:24:25</c:v>
                </c:pt>
                <c:pt idx="24750">
                  <c:v>21:24:26</c:v>
                </c:pt>
                <c:pt idx="24751">
                  <c:v>21:24:27</c:v>
                </c:pt>
                <c:pt idx="24752">
                  <c:v>21:24:28</c:v>
                </c:pt>
                <c:pt idx="24753">
                  <c:v>21:24:29</c:v>
                </c:pt>
                <c:pt idx="24754">
                  <c:v>21:24:30</c:v>
                </c:pt>
                <c:pt idx="24755">
                  <c:v>21:24:31</c:v>
                </c:pt>
                <c:pt idx="24756">
                  <c:v>21:24:32</c:v>
                </c:pt>
                <c:pt idx="24757">
                  <c:v>21:24:33</c:v>
                </c:pt>
                <c:pt idx="24758">
                  <c:v>21:24:34</c:v>
                </c:pt>
                <c:pt idx="24759">
                  <c:v>21:24:35</c:v>
                </c:pt>
                <c:pt idx="24760">
                  <c:v>21:24:36</c:v>
                </c:pt>
                <c:pt idx="24761">
                  <c:v>21:24:37</c:v>
                </c:pt>
                <c:pt idx="24762">
                  <c:v>21:24:38</c:v>
                </c:pt>
                <c:pt idx="24763">
                  <c:v>21:24:39</c:v>
                </c:pt>
                <c:pt idx="24764">
                  <c:v>21:24:40</c:v>
                </c:pt>
                <c:pt idx="24765">
                  <c:v>21:24:41</c:v>
                </c:pt>
                <c:pt idx="24766">
                  <c:v>21:24:42</c:v>
                </c:pt>
                <c:pt idx="24767">
                  <c:v>21:24:43</c:v>
                </c:pt>
                <c:pt idx="24768">
                  <c:v>21:24:44</c:v>
                </c:pt>
                <c:pt idx="24769">
                  <c:v>21:24:45</c:v>
                </c:pt>
                <c:pt idx="24770">
                  <c:v>21:24:46</c:v>
                </c:pt>
                <c:pt idx="24771">
                  <c:v>21:24:47</c:v>
                </c:pt>
                <c:pt idx="24772">
                  <c:v>21:24:48</c:v>
                </c:pt>
                <c:pt idx="24773">
                  <c:v>21:24:49</c:v>
                </c:pt>
                <c:pt idx="24774">
                  <c:v>21:24:50</c:v>
                </c:pt>
                <c:pt idx="24775">
                  <c:v>21:24:51</c:v>
                </c:pt>
                <c:pt idx="24776">
                  <c:v>21:24:52</c:v>
                </c:pt>
                <c:pt idx="24777">
                  <c:v>21:24:53</c:v>
                </c:pt>
                <c:pt idx="24778">
                  <c:v>21:24:54</c:v>
                </c:pt>
                <c:pt idx="24779">
                  <c:v>21:24:55</c:v>
                </c:pt>
                <c:pt idx="24780">
                  <c:v>21:24:56</c:v>
                </c:pt>
                <c:pt idx="24781">
                  <c:v>21:24:57</c:v>
                </c:pt>
                <c:pt idx="24782">
                  <c:v>21:24:58</c:v>
                </c:pt>
                <c:pt idx="24783">
                  <c:v>21:24:59</c:v>
                </c:pt>
                <c:pt idx="24784">
                  <c:v>21:25:00</c:v>
                </c:pt>
                <c:pt idx="24785">
                  <c:v>21:25:01</c:v>
                </c:pt>
                <c:pt idx="24786">
                  <c:v>21:25:02</c:v>
                </c:pt>
                <c:pt idx="24787">
                  <c:v>21:25:03</c:v>
                </c:pt>
                <c:pt idx="24788">
                  <c:v>21:25:04</c:v>
                </c:pt>
                <c:pt idx="24789">
                  <c:v>21:25:05</c:v>
                </c:pt>
                <c:pt idx="24790">
                  <c:v>21:25:06</c:v>
                </c:pt>
                <c:pt idx="24791">
                  <c:v>21:25:07</c:v>
                </c:pt>
                <c:pt idx="24792">
                  <c:v>21:25:08</c:v>
                </c:pt>
                <c:pt idx="24793">
                  <c:v>21:25:09</c:v>
                </c:pt>
                <c:pt idx="24794">
                  <c:v>21:25:10</c:v>
                </c:pt>
                <c:pt idx="24795">
                  <c:v>21:25:11</c:v>
                </c:pt>
                <c:pt idx="24796">
                  <c:v>21:25:12</c:v>
                </c:pt>
                <c:pt idx="24797">
                  <c:v>21:25:13</c:v>
                </c:pt>
                <c:pt idx="24798">
                  <c:v>21:25:14</c:v>
                </c:pt>
                <c:pt idx="24799">
                  <c:v>21:25:15</c:v>
                </c:pt>
                <c:pt idx="24800">
                  <c:v>21:25:16</c:v>
                </c:pt>
                <c:pt idx="24801">
                  <c:v>21:25:17</c:v>
                </c:pt>
                <c:pt idx="24802">
                  <c:v>21:25:18</c:v>
                </c:pt>
                <c:pt idx="24803">
                  <c:v>21:25:19</c:v>
                </c:pt>
                <c:pt idx="24804">
                  <c:v>21:25:20</c:v>
                </c:pt>
                <c:pt idx="24805">
                  <c:v>21:25:21</c:v>
                </c:pt>
                <c:pt idx="24806">
                  <c:v>21:25:22</c:v>
                </c:pt>
                <c:pt idx="24807">
                  <c:v>21:25:23</c:v>
                </c:pt>
                <c:pt idx="24808">
                  <c:v>21:25:24</c:v>
                </c:pt>
                <c:pt idx="24809">
                  <c:v>21:25:25</c:v>
                </c:pt>
                <c:pt idx="24810">
                  <c:v>21:25:26</c:v>
                </c:pt>
                <c:pt idx="24811">
                  <c:v>21:25:27</c:v>
                </c:pt>
                <c:pt idx="24812">
                  <c:v>21:25:28</c:v>
                </c:pt>
                <c:pt idx="24813">
                  <c:v>21:25:29</c:v>
                </c:pt>
                <c:pt idx="24814">
                  <c:v>21:25:30</c:v>
                </c:pt>
                <c:pt idx="24815">
                  <c:v>21:25:31</c:v>
                </c:pt>
                <c:pt idx="24816">
                  <c:v>21:25:32</c:v>
                </c:pt>
                <c:pt idx="24817">
                  <c:v>21:25:33</c:v>
                </c:pt>
                <c:pt idx="24818">
                  <c:v>21:25:34</c:v>
                </c:pt>
                <c:pt idx="24819">
                  <c:v>21:25:35</c:v>
                </c:pt>
                <c:pt idx="24820">
                  <c:v>21:25:36</c:v>
                </c:pt>
                <c:pt idx="24821">
                  <c:v>21:25:37</c:v>
                </c:pt>
                <c:pt idx="24822">
                  <c:v>21:25:38</c:v>
                </c:pt>
                <c:pt idx="24823">
                  <c:v>21:25:39</c:v>
                </c:pt>
                <c:pt idx="24824">
                  <c:v>21:25:40</c:v>
                </c:pt>
                <c:pt idx="24825">
                  <c:v>21:25:41</c:v>
                </c:pt>
                <c:pt idx="24826">
                  <c:v>21:25:42</c:v>
                </c:pt>
                <c:pt idx="24827">
                  <c:v>21:25:43</c:v>
                </c:pt>
                <c:pt idx="24828">
                  <c:v>21:25:44</c:v>
                </c:pt>
                <c:pt idx="24829">
                  <c:v>21:25:45</c:v>
                </c:pt>
                <c:pt idx="24830">
                  <c:v>21:25:46</c:v>
                </c:pt>
                <c:pt idx="24831">
                  <c:v>21:25:47</c:v>
                </c:pt>
                <c:pt idx="24832">
                  <c:v>21:25:48</c:v>
                </c:pt>
                <c:pt idx="24833">
                  <c:v>21:25:49</c:v>
                </c:pt>
                <c:pt idx="24834">
                  <c:v>21:25:50</c:v>
                </c:pt>
                <c:pt idx="24835">
                  <c:v>21:25:51</c:v>
                </c:pt>
                <c:pt idx="24836">
                  <c:v>21:25:52</c:v>
                </c:pt>
                <c:pt idx="24837">
                  <c:v>21:25:53</c:v>
                </c:pt>
                <c:pt idx="24838">
                  <c:v>21:25:54</c:v>
                </c:pt>
                <c:pt idx="24839">
                  <c:v>21:25:55</c:v>
                </c:pt>
                <c:pt idx="24840">
                  <c:v>21:25:56</c:v>
                </c:pt>
                <c:pt idx="24841">
                  <c:v>21:25:57</c:v>
                </c:pt>
                <c:pt idx="24842">
                  <c:v>21:25:58</c:v>
                </c:pt>
                <c:pt idx="24843">
                  <c:v>21:25:59</c:v>
                </c:pt>
                <c:pt idx="24844">
                  <c:v>21:26:00</c:v>
                </c:pt>
                <c:pt idx="24845">
                  <c:v>21:26:01</c:v>
                </c:pt>
                <c:pt idx="24846">
                  <c:v>21:26:02</c:v>
                </c:pt>
                <c:pt idx="24847">
                  <c:v>21:26:03</c:v>
                </c:pt>
                <c:pt idx="24848">
                  <c:v>21:26:04</c:v>
                </c:pt>
                <c:pt idx="24849">
                  <c:v>21:26:05</c:v>
                </c:pt>
                <c:pt idx="24850">
                  <c:v>21:26:06</c:v>
                </c:pt>
                <c:pt idx="24851">
                  <c:v>21:26:07</c:v>
                </c:pt>
                <c:pt idx="24852">
                  <c:v>21:26:08</c:v>
                </c:pt>
                <c:pt idx="24853">
                  <c:v>21:26:09</c:v>
                </c:pt>
                <c:pt idx="24854">
                  <c:v>21:26:10</c:v>
                </c:pt>
                <c:pt idx="24855">
                  <c:v>21:26:11</c:v>
                </c:pt>
                <c:pt idx="24856">
                  <c:v>21:26:12</c:v>
                </c:pt>
                <c:pt idx="24857">
                  <c:v>21:26:13</c:v>
                </c:pt>
                <c:pt idx="24858">
                  <c:v>21:26:14</c:v>
                </c:pt>
                <c:pt idx="24859">
                  <c:v>21:26:15</c:v>
                </c:pt>
                <c:pt idx="24860">
                  <c:v>21:26:16</c:v>
                </c:pt>
                <c:pt idx="24861">
                  <c:v>21:26:17</c:v>
                </c:pt>
                <c:pt idx="24862">
                  <c:v>21:26:18</c:v>
                </c:pt>
                <c:pt idx="24863">
                  <c:v>21:26:19</c:v>
                </c:pt>
                <c:pt idx="24864">
                  <c:v>21:26:20</c:v>
                </c:pt>
                <c:pt idx="24865">
                  <c:v>21:26:21</c:v>
                </c:pt>
                <c:pt idx="24866">
                  <c:v>21:26:22</c:v>
                </c:pt>
                <c:pt idx="24867">
                  <c:v>21:26:23</c:v>
                </c:pt>
                <c:pt idx="24868">
                  <c:v>21:26:24</c:v>
                </c:pt>
                <c:pt idx="24869">
                  <c:v>21:26:25</c:v>
                </c:pt>
                <c:pt idx="24870">
                  <c:v>21:26:26</c:v>
                </c:pt>
                <c:pt idx="24871">
                  <c:v>21:26:27</c:v>
                </c:pt>
                <c:pt idx="24872">
                  <c:v>21:26:28</c:v>
                </c:pt>
                <c:pt idx="24873">
                  <c:v>21:26:29</c:v>
                </c:pt>
                <c:pt idx="24874">
                  <c:v>21:26:30</c:v>
                </c:pt>
                <c:pt idx="24875">
                  <c:v>21:26:31</c:v>
                </c:pt>
                <c:pt idx="24876">
                  <c:v>21:26:32</c:v>
                </c:pt>
                <c:pt idx="24877">
                  <c:v>21:26:33</c:v>
                </c:pt>
                <c:pt idx="24878">
                  <c:v>21:26:34</c:v>
                </c:pt>
                <c:pt idx="24879">
                  <c:v>21:26:35</c:v>
                </c:pt>
                <c:pt idx="24880">
                  <c:v>21:26:36</c:v>
                </c:pt>
                <c:pt idx="24881">
                  <c:v>21:26:37</c:v>
                </c:pt>
                <c:pt idx="24882">
                  <c:v>21:26:38</c:v>
                </c:pt>
                <c:pt idx="24883">
                  <c:v>21:26:39</c:v>
                </c:pt>
                <c:pt idx="24884">
                  <c:v>21:26:40</c:v>
                </c:pt>
                <c:pt idx="24885">
                  <c:v>21:26:41</c:v>
                </c:pt>
                <c:pt idx="24886">
                  <c:v>21:26:42</c:v>
                </c:pt>
                <c:pt idx="24887">
                  <c:v>21:26:43</c:v>
                </c:pt>
                <c:pt idx="24888">
                  <c:v>21:26:44</c:v>
                </c:pt>
                <c:pt idx="24889">
                  <c:v>21:26:45</c:v>
                </c:pt>
                <c:pt idx="24890">
                  <c:v>21:26:46</c:v>
                </c:pt>
                <c:pt idx="24891">
                  <c:v>21:26:47</c:v>
                </c:pt>
                <c:pt idx="24892">
                  <c:v>21:26:48</c:v>
                </c:pt>
                <c:pt idx="24893">
                  <c:v>21:26:49</c:v>
                </c:pt>
                <c:pt idx="24894">
                  <c:v>21:26:50</c:v>
                </c:pt>
                <c:pt idx="24895">
                  <c:v>21:26:51</c:v>
                </c:pt>
                <c:pt idx="24896">
                  <c:v>21:26:52</c:v>
                </c:pt>
                <c:pt idx="24897">
                  <c:v>21:26:53</c:v>
                </c:pt>
                <c:pt idx="24898">
                  <c:v>21:26:54</c:v>
                </c:pt>
                <c:pt idx="24899">
                  <c:v>21:26:55</c:v>
                </c:pt>
                <c:pt idx="24900">
                  <c:v>21:26:56</c:v>
                </c:pt>
                <c:pt idx="24901">
                  <c:v>21:26:57</c:v>
                </c:pt>
                <c:pt idx="24902">
                  <c:v>21:26:58</c:v>
                </c:pt>
                <c:pt idx="24903">
                  <c:v>21:26:59</c:v>
                </c:pt>
                <c:pt idx="24904">
                  <c:v>21:27:00</c:v>
                </c:pt>
                <c:pt idx="24905">
                  <c:v>21:27:01</c:v>
                </c:pt>
                <c:pt idx="24906">
                  <c:v>21:27:02</c:v>
                </c:pt>
                <c:pt idx="24907">
                  <c:v>21:27:03</c:v>
                </c:pt>
                <c:pt idx="24908">
                  <c:v>21:27:04</c:v>
                </c:pt>
                <c:pt idx="24909">
                  <c:v>21:27:05</c:v>
                </c:pt>
                <c:pt idx="24910">
                  <c:v>21:27:06</c:v>
                </c:pt>
                <c:pt idx="24911">
                  <c:v>21:27:07</c:v>
                </c:pt>
                <c:pt idx="24912">
                  <c:v>21:27:08</c:v>
                </c:pt>
                <c:pt idx="24913">
                  <c:v>21:27:09</c:v>
                </c:pt>
                <c:pt idx="24914">
                  <c:v>21:27:10</c:v>
                </c:pt>
                <c:pt idx="24915">
                  <c:v>21:27:11</c:v>
                </c:pt>
                <c:pt idx="24916">
                  <c:v>21:27:12</c:v>
                </c:pt>
                <c:pt idx="24917">
                  <c:v>21:27:13</c:v>
                </c:pt>
                <c:pt idx="24918">
                  <c:v>21:27:14</c:v>
                </c:pt>
                <c:pt idx="24919">
                  <c:v>21:27:15</c:v>
                </c:pt>
                <c:pt idx="24920">
                  <c:v>21:27:16</c:v>
                </c:pt>
                <c:pt idx="24921">
                  <c:v>21:27:17</c:v>
                </c:pt>
                <c:pt idx="24922">
                  <c:v>21:27:18</c:v>
                </c:pt>
                <c:pt idx="24923">
                  <c:v>21:27:19</c:v>
                </c:pt>
                <c:pt idx="24924">
                  <c:v>21:27:20</c:v>
                </c:pt>
                <c:pt idx="24925">
                  <c:v>21:27:21</c:v>
                </c:pt>
                <c:pt idx="24926">
                  <c:v>21:27:22</c:v>
                </c:pt>
                <c:pt idx="24927">
                  <c:v>21:27:23</c:v>
                </c:pt>
                <c:pt idx="24928">
                  <c:v>21:27:24</c:v>
                </c:pt>
                <c:pt idx="24929">
                  <c:v>21:27:25</c:v>
                </c:pt>
                <c:pt idx="24930">
                  <c:v>21:27:26</c:v>
                </c:pt>
                <c:pt idx="24931">
                  <c:v>21:27:27</c:v>
                </c:pt>
                <c:pt idx="24932">
                  <c:v>21:27:28</c:v>
                </c:pt>
                <c:pt idx="24933">
                  <c:v>21:27:29</c:v>
                </c:pt>
                <c:pt idx="24934">
                  <c:v>21:27:30</c:v>
                </c:pt>
                <c:pt idx="24935">
                  <c:v>21:27:31</c:v>
                </c:pt>
                <c:pt idx="24936">
                  <c:v>21:27:32</c:v>
                </c:pt>
                <c:pt idx="24937">
                  <c:v>21:27:33</c:v>
                </c:pt>
                <c:pt idx="24938">
                  <c:v>21:27:34</c:v>
                </c:pt>
                <c:pt idx="24939">
                  <c:v>21:27:35</c:v>
                </c:pt>
                <c:pt idx="24940">
                  <c:v>21:27:36</c:v>
                </c:pt>
                <c:pt idx="24941">
                  <c:v>21:27:37</c:v>
                </c:pt>
                <c:pt idx="24942">
                  <c:v>21:27:38</c:v>
                </c:pt>
                <c:pt idx="24943">
                  <c:v>21:27:39</c:v>
                </c:pt>
                <c:pt idx="24944">
                  <c:v>21:27:40</c:v>
                </c:pt>
                <c:pt idx="24945">
                  <c:v>21:27:41</c:v>
                </c:pt>
                <c:pt idx="24946">
                  <c:v>21:27:42</c:v>
                </c:pt>
                <c:pt idx="24947">
                  <c:v>21:27:43</c:v>
                </c:pt>
                <c:pt idx="24948">
                  <c:v>21:27:44</c:v>
                </c:pt>
                <c:pt idx="24949">
                  <c:v>21:27:45</c:v>
                </c:pt>
                <c:pt idx="24950">
                  <c:v>21:27:46</c:v>
                </c:pt>
                <c:pt idx="24951">
                  <c:v>21:27:47</c:v>
                </c:pt>
                <c:pt idx="24952">
                  <c:v>21:27:48</c:v>
                </c:pt>
                <c:pt idx="24953">
                  <c:v>21:27:49</c:v>
                </c:pt>
                <c:pt idx="24954">
                  <c:v>21:27:50</c:v>
                </c:pt>
                <c:pt idx="24955">
                  <c:v>21:27:51</c:v>
                </c:pt>
                <c:pt idx="24956">
                  <c:v>21:27:52</c:v>
                </c:pt>
                <c:pt idx="24957">
                  <c:v>21:27:53</c:v>
                </c:pt>
                <c:pt idx="24958">
                  <c:v>21:27:54</c:v>
                </c:pt>
                <c:pt idx="24959">
                  <c:v>21:27:55</c:v>
                </c:pt>
                <c:pt idx="24960">
                  <c:v>21:27:56</c:v>
                </c:pt>
                <c:pt idx="24961">
                  <c:v>21:27:57</c:v>
                </c:pt>
                <c:pt idx="24962">
                  <c:v>21:27:58</c:v>
                </c:pt>
                <c:pt idx="24963">
                  <c:v>21:27:59</c:v>
                </c:pt>
                <c:pt idx="24964">
                  <c:v>21:28:00</c:v>
                </c:pt>
                <c:pt idx="24965">
                  <c:v>21:28:01</c:v>
                </c:pt>
                <c:pt idx="24966">
                  <c:v>21:28:02</c:v>
                </c:pt>
                <c:pt idx="24967">
                  <c:v>21:28:03</c:v>
                </c:pt>
                <c:pt idx="24968">
                  <c:v>21:28:04</c:v>
                </c:pt>
                <c:pt idx="24969">
                  <c:v>21:28:05</c:v>
                </c:pt>
                <c:pt idx="24970">
                  <c:v>21:28:06</c:v>
                </c:pt>
                <c:pt idx="24971">
                  <c:v>21:28:07</c:v>
                </c:pt>
                <c:pt idx="24972">
                  <c:v>21:28:08</c:v>
                </c:pt>
                <c:pt idx="24973">
                  <c:v>21:28:09</c:v>
                </c:pt>
                <c:pt idx="24974">
                  <c:v>21:28:10</c:v>
                </c:pt>
                <c:pt idx="24975">
                  <c:v>21:28:11</c:v>
                </c:pt>
                <c:pt idx="24976">
                  <c:v>21:28:12</c:v>
                </c:pt>
                <c:pt idx="24977">
                  <c:v>21:28:13</c:v>
                </c:pt>
                <c:pt idx="24978">
                  <c:v>21:28:14</c:v>
                </c:pt>
                <c:pt idx="24979">
                  <c:v>21:28:15</c:v>
                </c:pt>
                <c:pt idx="24980">
                  <c:v>21:28:16</c:v>
                </c:pt>
                <c:pt idx="24981">
                  <c:v>21:28:17</c:v>
                </c:pt>
                <c:pt idx="24982">
                  <c:v>21:28:18</c:v>
                </c:pt>
                <c:pt idx="24983">
                  <c:v>21:28:19</c:v>
                </c:pt>
                <c:pt idx="24984">
                  <c:v>21:28:20</c:v>
                </c:pt>
                <c:pt idx="24985">
                  <c:v>21:28:21</c:v>
                </c:pt>
                <c:pt idx="24986">
                  <c:v>21:28:22</c:v>
                </c:pt>
                <c:pt idx="24987">
                  <c:v>21:28:23</c:v>
                </c:pt>
                <c:pt idx="24988">
                  <c:v>21:28:24</c:v>
                </c:pt>
                <c:pt idx="24989">
                  <c:v>21:28:25</c:v>
                </c:pt>
                <c:pt idx="24990">
                  <c:v>21:28:26</c:v>
                </c:pt>
                <c:pt idx="24991">
                  <c:v>21:28:27</c:v>
                </c:pt>
                <c:pt idx="24992">
                  <c:v>21:28:28</c:v>
                </c:pt>
                <c:pt idx="24993">
                  <c:v>21:28:29</c:v>
                </c:pt>
                <c:pt idx="24994">
                  <c:v>21:28:30</c:v>
                </c:pt>
                <c:pt idx="24995">
                  <c:v>21:28:31</c:v>
                </c:pt>
                <c:pt idx="24996">
                  <c:v>21:28:32</c:v>
                </c:pt>
                <c:pt idx="24997">
                  <c:v>21:28:33</c:v>
                </c:pt>
                <c:pt idx="24998">
                  <c:v>21:28:34</c:v>
                </c:pt>
                <c:pt idx="24999">
                  <c:v>21:28:35</c:v>
                </c:pt>
                <c:pt idx="25000">
                  <c:v>21:28:36</c:v>
                </c:pt>
                <c:pt idx="25001">
                  <c:v>21:28:37</c:v>
                </c:pt>
                <c:pt idx="25002">
                  <c:v>21:28:38</c:v>
                </c:pt>
                <c:pt idx="25003">
                  <c:v>21:28:39</c:v>
                </c:pt>
                <c:pt idx="25004">
                  <c:v>21:28:40</c:v>
                </c:pt>
                <c:pt idx="25005">
                  <c:v>21:28:41</c:v>
                </c:pt>
                <c:pt idx="25006">
                  <c:v>21:28:42</c:v>
                </c:pt>
                <c:pt idx="25007">
                  <c:v>21:28:43</c:v>
                </c:pt>
                <c:pt idx="25008">
                  <c:v>21:28:44</c:v>
                </c:pt>
                <c:pt idx="25009">
                  <c:v>21:28:45</c:v>
                </c:pt>
                <c:pt idx="25010">
                  <c:v>21:28:46</c:v>
                </c:pt>
                <c:pt idx="25011">
                  <c:v>21:28:47</c:v>
                </c:pt>
                <c:pt idx="25012">
                  <c:v>21:28:48</c:v>
                </c:pt>
                <c:pt idx="25013">
                  <c:v>21:28:49</c:v>
                </c:pt>
                <c:pt idx="25014">
                  <c:v>21:28:50</c:v>
                </c:pt>
                <c:pt idx="25015">
                  <c:v>21:28:51</c:v>
                </c:pt>
                <c:pt idx="25016">
                  <c:v>21:28:52</c:v>
                </c:pt>
                <c:pt idx="25017">
                  <c:v>21:28:53</c:v>
                </c:pt>
                <c:pt idx="25018">
                  <c:v>21:28:54</c:v>
                </c:pt>
                <c:pt idx="25019">
                  <c:v>21:28:55</c:v>
                </c:pt>
                <c:pt idx="25020">
                  <c:v>21:28:56</c:v>
                </c:pt>
                <c:pt idx="25021">
                  <c:v>21:28:57</c:v>
                </c:pt>
                <c:pt idx="25022">
                  <c:v>21:28:58</c:v>
                </c:pt>
                <c:pt idx="25023">
                  <c:v>21:28:59</c:v>
                </c:pt>
                <c:pt idx="25024">
                  <c:v>21:29:00</c:v>
                </c:pt>
                <c:pt idx="25025">
                  <c:v>21:29:01</c:v>
                </c:pt>
                <c:pt idx="25026">
                  <c:v>21:29:02</c:v>
                </c:pt>
                <c:pt idx="25027">
                  <c:v>21:29:03</c:v>
                </c:pt>
                <c:pt idx="25028">
                  <c:v>21:29:04</c:v>
                </c:pt>
                <c:pt idx="25029">
                  <c:v>21:29:05</c:v>
                </c:pt>
                <c:pt idx="25030">
                  <c:v>21:29:06</c:v>
                </c:pt>
                <c:pt idx="25031">
                  <c:v>21:29:07</c:v>
                </c:pt>
                <c:pt idx="25032">
                  <c:v>21:29:08</c:v>
                </c:pt>
                <c:pt idx="25033">
                  <c:v>21:29:09</c:v>
                </c:pt>
                <c:pt idx="25034">
                  <c:v>21:29:10</c:v>
                </c:pt>
                <c:pt idx="25035">
                  <c:v>21:29:11</c:v>
                </c:pt>
                <c:pt idx="25036">
                  <c:v>21:29:12</c:v>
                </c:pt>
                <c:pt idx="25037">
                  <c:v>21:29:13</c:v>
                </c:pt>
                <c:pt idx="25038">
                  <c:v>21:29:14</c:v>
                </c:pt>
                <c:pt idx="25039">
                  <c:v>21:29:15</c:v>
                </c:pt>
                <c:pt idx="25040">
                  <c:v>21:29:16</c:v>
                </c:pt>
                <c:pt idx="25041">
                  <c:v>21:29:17</c:v>
                </c:pt>
                <c:pt idx="25042">
                  <c:v>21:29:18</c:v>
                </c:pt>
                <c:pt idx="25043">
                  <c:v>21:29:19</c:v>
                </c:pt>
                <c:pt idx="25044">
                  <c:v>21:29:20</c:v>
                </c:pt>
                <c:pt idx="25045">
                  <c:v>21:29:21</c:v>
                </c:pt>
                <c:pt idx="25046">
                  <c:v>21:29:22</c:v>
                </c:pt>
                <c:pt idx="25047">
                  <c:v>21:29:23</c:v>
                </c:pt>
                <c:pt idx="25048">
                  <c:v>21:29:24</c:v>
                </c:pt>
                <c:pt idx="25049">
                  <c:v>21:29:25</c:v>
                </c:pt>
                <c:pt idx="25050">
                  <c:v>21:29:26</c:v>
                </c:pt>
                <c:pt idx="25051">
                  <c:v>21:29:27</c:v>
                </c:pt>
                <c:pt idx="25052">
                  <c:v>21:29:28</c:v>
                </c:pt>
                <c:pt idx="25053">
                  <c:v>21:29:29</c:v>
                </c:pt>
                <c:pt idx="25054">
                  <c:v>21:29:30</c:v>
                </c:pt>
                <c:pt idx="25055">
                  <c:v>21:29:31</c:v>
                </c:pt>
                <c:pt idx="25056">
                  <c:v>21:29:32</c:v>
                </c:pt>
                <c:pt idx="25057">
                  <c:v>21:29:33</c:v>
                </c:pt>
                <c:pt idx="25058">
                  <c:v>21:29:34</c:v>
                </c:pt>
                <c:pt idx="25059">
                  <c:v>21:29:35</c:v>
                </c:pt>
                <c:pt idx="25060">
                  <c:v>21:29:36</c:v>
                </c:pt>
                <c:pt idx="25061">
                  <c:v>21:29:37</c:v>
                </c:pt>
                <c:pt idx="25062">
                  <c:v>21:29:38</c:v>
                </c:pt>
                <c:pt idx="25063">
                  <c:v>21:29:39</c:v>
                </c:pt>
                <c:pt idx="25064">
                  <c:v>21:29:40</c:v>
                </c:pt>
                <c:pt idx="25065">
                  <c:v>21:29:41</c:v>
                </c:pt>
                <c:pt idx="25066">
                  <c:v>21:29:42</c:v>
                </c:pt>
                <c:pt idx="25067">
                  <c:v>21:29:43</c:v>
                </c:pt>
                <c:pt idx="25068">
                  <c:v>21:29:44</c:v>
                </c:pt>
                <c:pt idx="25069">
                  <c:v>21:29:45</c:v>
                </c:pt>
                <c:pt idx="25070">
                  <c:v>21:29:46</c:v>
                </c:pt>
                <c:pt idx="25071">
                  <c:v>21:29:47</c:v>
                </c:pt>
                <c:pt idx="25072">
                  <c:v>21:29:48</c:v>
                </c:pt>
                <c:pt idx="25073">
                  <c:v>21:29:49</c:v>
                </c:pt>
                <c:pt idx="25074">
                  <c:v>21:29:50</c:v>
                </c:pt>
                <c:pt idx="25075">
                  <c:v>21:29:51</c:v>
                </c:pt>
                <c:pt idx="25076">
                  <c:v>21:29:52</c:v>
                </c:pt>
                <c:pt idx="25077">
                  <c:v>21:29:53</c:v>
                </c:pt>
                <c:pt idx="25078">
                  <c:v>21:29:54</c:v>
                </c:pt>
                <c:pt idx="25079">
                  <c:v>21:29:55</c:v>
                </c:pt>
                <c:pt idx="25080">
                  <c:v>21:29:56</c:v>
                </c:pt>
                <c:pt idx="25081">
                  <c:v>21:29:57</c:v>
                </c:pt>
                <c:pt idx="25082">
                  <c:v>21:29:58</c:v>
                </c:pt>
                <c:pt idx="25083">
                  <c:v>21:29:59</c:v>
                </c:pt>
                <c:pt idx="25084">
                  <c:v>21:30:00</c:v>
                </c:pt>
                <c:pt idx="25085">
                  <c:v>21:30:01</c:v>
                </c:pt>
                <c:pt idx="25086">
                  <c:v>21:30:02</c:v>
                </c:pt>
                <c:pt idx="25087">
                  <c:v>21:30:03</c:v>
                </c:pt>
                <c:pt idx="25088">
                  <c:v>21:30:04</c:v>
                </c:pt>
                <c:pt idx="25089">
                  <c:v>21:30:05</c:v>
                </c:pt>
                <c:pt idx="25090">
                  <c:v>21:30:06</c:v>
                </c:pt>
                <c:pt idx="25091">
                  <c:v>21:30:07</c:v>
                </c:pt>
                <c:pt idx="25092">
                  <c:v>21:30:08</c:v>
                </c:pt>
                <c:pt idx="25093">
                  <c:v>21:30:09</c:v>
                </c:pt>
                <c:pt idx="25094">
                  <c:v>21:30:10</c:v>
                </c:pt>
                <c:pt idx="25095">
                  <c:v>21:30:11</c:v>
                </c:pt>
                <c:pt idx="25096">
                  <c:v>21:30:12</c:v>
                </c:pt>
                <c:pt idx="25097">
                  <c:v>21:30:13</c:v>
                </c:pt>
                <c:pt idx="25098">
                  <c:v>21:30:14</c:v>
                </c:pt>
                <c:pt idx="25099">
                  <c:v>21:30:15</c:v>
                </c:pt>
                <c:pt idx="25100">
                  <c:v>21:30:16</c:v>
                </c:pt>
                <c:pt idx="25101">
                  <c:v>21:30:17</c:v>
                </c:pt>
                <c:pt idx="25102">
                  <c:v>21:30:18</c:v>
                </c:pt>
                <c:pt idx="25103">
                  <c:v>21:30:19</c:v>
                </c:pt>
                <c:pt idx="25104">
                  <c:v>21:30:20</c:v>
                </c:pt>
                <c:pt idx="25105">
                  <c:v>21:30:21</c:v>
                </c:pt>
                <c:pt idx="25106">
                  <c:v>21:30:22</c:v>
                </c:pt>
                <c:pt idx="25107">
                  <c:v>21:30:23</c:v>
                </c:pt>
                <c:pt idx="25108">
                  <c:v>21:30:24</c:v>
                </c:pt>
                <c:pt idx="25109">
                  <c:v>21:30:25</c:v>
                </c:pt>
                <c:pt idx="25110">
                  <c:v>21:30:26</c:v>
                </c:pt>
                <c:pt idx="25111">
                  <c:v>21:30:27</c:v>
                </c:pt>
                <c:pt idx="25112">
                  <c:v>21:30:28</c:v>
                </c:pt>
                <c:pt idx="25113">
                  <c:v>21:30:29</c:v>
                </c:pt>
                <c:pt idx="25114">
                  <c:v>21:30:30</c:v>
                </c:pt>
                <c:pt idx="25115">
                  <c:v>21:30:31</c:v>
                </c:pt>
                <c:pt idx="25116">
                  <c:v>21:30:32</c:v>
                </c:pt>
                <c:pt idx="25117">
                  <c:v>21:30:33</c:v>
                </c:pt>
                <c:pt idx="25118">
                  <c:v>21:30:34</c:v>
                </c:pt>
                <c:pt idx="25119">
                  <c:v>21:30:35</c:v>
                </c:pt>
                <c:pt idx="25120">
                  <c:v>21:30:36</c:v>
                </c:pt>
                <c:pt idx="25121">
                  <c:v>21:30:37</c:v>
                </c:pt>
                <c:pt idx="25122">
                  <c:v>21:30:38</c:v>
                </c:pt>
                <c:pt idx="25123">
                  <c:v>21:30:39</c:v>
                </c:pt>
                <c:pt idx="25124">
                  <c:v>21:30:40</c:v>
                </c:pt>
                <c:pt idx="25125">
                  <c:v>21:30:41</c:v>
                </c:pt>
                <c:pt idx="25126">
                  <c:v>21:30:42</c:v>
                </c:pt>
                <c:pt idx="25127">
                  <c:v>21:30:43</c:v>
                </c:pt>
                <c:pt idx="25128">
                  <c:v>21:30:44</c:v>
                </c:pt>
                <c:pt idx="25129">
                  <c:v>21:30:45</c:v>
                </c:pt>
                <c:pt idx="25130">
                  <c:v>21:30:46</c:v>
                </c:pt>
                <c:pt idx="25131">
                  <c:v>21:30:47</c:v>
                </c:pt>
                <c:pt idx="25132">
                  <c:v>21:30:48</c:v>
                </c:pt>
                <c:pt idx="25133">
                  <c:v>21:30:49</c:v>
                </c:pt>
                <c:pt idx="25134">
                  <c:v>21:30:50</c:v>
                </c:pt>
                <c:pt idx="25135">
                  <c:v>21:30:51</c:v>
                </c:pt>
                <c:pt idx="25136">
                  <c:v>21:30:52</c:v>
                </c:pt>
                <c:pt idx="25137">
                  <c:v>21:30:53</c:v>
                </c:pt>
                <c:pt idx="25138">
                  <c:v>21:30:54</c:v>
                </c:pt>
                <c:pt idx="25139">
                  <c:v>21:30:55</c:v>
                </c:pt>
                <c:pt idx="25140">
                  <c:v>21:30:56</c:v>
                </c:pt>
                <c:pt idx="25141">
                  <c:v>21:30:57</c:v>
                </c:pt>
                <c:pt idx="25142">
                  <c:v>21:30:58</c:v>
                </c:pt>
                <c:pt idx="25143">
                  <c:v>21:30:59</c:v>
                </c:pt>
                <c:pt idx="25144">
                  <c:v>21:31:00</c:v>
                </c:pt>
                <c:pt idx="25145">
                  <c:v>21:31:01</c:v>
                </c:pt>
                <c:pt idx="25146">
                  <c:v>21:31:02</c:v>
                </c:pt>
                <c:pt idx="25147">
                  <c:v>21:31:03</c:v>
                </c:pt>
                <c:pt idx="25148">
                  <c:v>21:31:04</c:v>
                </c:pt>
                <c:pt idx="25149">
                  <c:v>21:31:05</c:v>
                </c:pt>
                <c:pt idx="25150">
                  <c:v>21:31:06</c:v>
                </c:pt>
                <c:pt idx="25151">
                  <c:v>21:31:07</c:v>
                </c:pt>
                <c:pt idx="25152">
                  <c:v>21:31:08</c:v>
                </c:pt>
                <c:pt idx="25153">
                  <c:v>21:31:09</c:v>
                </c:pt>
                <c:pt idx="25154">
                  <c:v>21:31:10</c:v>
                </c:pt>
                <c:pt idx="25155">
                  <c:v>21:31:11</c:v>
                </c:pt>
                <c:pt idx="25156">
                  <c:v>21:31:12</c:v>
                </c:pt>
                <c:pt idx="25157">
                  <c:v>21:31:13</c:v>
                </c:pt>
                <c:pt idx="25158">
                  <c:v>21:31:14</c:v>
                </c:pt>
                <c:pt idx="25159">
                  <c:v>21:31:15</c:v>
                </c:pt>
                <c:pt idx="25160">
                  <c:v>21:31:16</c:v>
                </c:pt>
                <c:pt idx="25161">
                  <c:v>21:31:17</c:v>
                </c:pt>
                <c:pt idx="25162">
                  <c:v>21:31:18</c:v>
                </c:pt>
                <c:pt idx="25163">
                  <c:v>21:31:19</c:v>
                </c:pt>
                <c:pt idx="25164">
                  <c:v>21:31:20</c:v>
                </c:pt>
                <c:pt idx="25165">
                  <c:v>21:31:21</c:v>
                </c:pt>
                <c:pt idx="25166">
                  <c:v>21:31:22</c:v>
                </c:pt>
                <c:pt idx="25167">
                  <c:v>21:31:23</c:v>
                </c:pt>
                <c:pt idx="25168">
                  <c:v>21:31:24</c:v>
                </c:pt>
                <c:pt idx="25169">
                  <c:v>21:31:25</c:v>
                </c:pt>
                <c:pt idx="25170">
                  <c:v>21:31:26</c:v>
                </c:pt>
                <c:pt idx="25171">
                  <c:v>21:31:27</c:v>
                </c:pt>
                <c:pt idx="25172">
                  <c:v>21:31:28</c:v>
                </c:pt>
                <c:pt idx="25173">
                  <c:v>21:31:29</c:v>
                </c:pt>
                <c:pt idx="25174">
                  <c:v>21:31:30</c:v>
                </c:pt>
                <c:pt idx="25175">
                  <c:v>21:31:31</c:v>
                </c:pt>
                <c:pt idx="25176">
                  <c:v>21:31:32</c:v>
                </c:pt>
                <c:pt idx="25177">
                  <c:v>21:31:33</c:v>
                </c:pt>
                <c:pt idx="25178">
                  <c:v>21:31:34</c:v>
                </c:pt>
                <c:pt idx="25179">
                  <c:v>21:31:35</c:v>
                </c:pt>
                <c:pt idx="25180">
                  <c:v>21:31:36</c:v>
                </c:pt>
                <c:pt idx="25181">
                  <c:v>21:31:37</c:v>
                </c:pt>
                <c:pt idx="25182">
                  <c:v>21:31:38</c:v>
                </c:pt>
                <c:pt idx="25183">
                  <c:v>21:31:39</c:v>
                </c:pt>
                <c:pt idx="25184">
                  <c:v>21:31:40</c:v>
                </c:pt>
                <c:pt idx="25185">
                  <c:v>21:31:41</c:v>
                </c:pt>
                <c:pt idx="25186">
                  <c:v>21:31:42</c:v>
                </c:pt>
                <c:pt idx="25187">
                  <c:v>21:31:43</c:v>
                </c:pt>
                <c:pt idx="25188">
                  <c:v>21:31:44</c:v>
                </c:pt>
                <c:pt idx="25189">
                  <c:v>21:31:45</c:v>
                </c:pt>
                <c:pt idx="25190">
                  <c:v>21:31:46</c:v>
                </c:pt>
                <c:pt idx="25191">
                  <c:v>21:31:47</c:v>
                </c:pt>
                <c:pt idx="25192">
                  <c:v>21:31:48</c:v>
                </c:pt>
                <c:pt idx="25193">
                  <c:v>21:31:49</c:v>
                </c:pt>
                <c:pt idx="25194">
                  <c:v>21:31:50</c:v>
                </c:pt>
                <c:pt idx="25195">
                  <c:v>21:31:51</c:v>
                </c:pt>
                <c:pt idx="25196">
                  <c:v>21:31:52</c:v>
                </c:pt>
                <c:pt idx="25197">
                  <c:v>21:31:53</c:v>
                </c:pt>
                <c:pt idx="25198">
                  <c:v>21:31:54</c:v>
                </c:pt>
                <c:pt idx="25199">
                  <c:v>21:31:55</c:v>
                </c:pt>
                <c:pt idx="25200">
                  <c:v>21:31:56</c:v>
                </c:pt>
                <c:pt idx="25201">
                  <c:v>21:31:57</c:v>
                </c:pt>
                <c:pt idx="25202">
                  <c:v>21:31:58</c:v>
                </c:pt>
                <c:pt idx="25203">
                  <c:v>21:31:59</c:v>
                </c:pt>
                <c:pt idx="25204">
                  <c:v>21:32:00</c:v>
                </c:pt>
                <c:pt idx="25205">
                  <c:v>21:32:01</c:v>
                </c:pt>
                <c:pt idx="25206">
                  <c:v>21:32:02</c:v>
                </c:pt>
                <c:pt idx="25207">
                  <c:v>21:32:03</c:v>
                </c:pt>
                <c:pt idx="25208">
                  <c:v>21:32:04</c:v>
                </c:pt>
                <c:pt idx="25209">
                  <c:v>21:32:05</c:v>
                </c:pt>
                <c:pt idx="25210">
                  <c:v>21:32:06</c:v>
                </c:pt>
                <c:pt idx="25211">
                  <c:v>21:32:07</c:v>
                </c:pt>
                <c:pt idx="25212">
                  <c:v>21:32:08</c:v>
                </c:pt>
                <c:pt idx="25213">
                  <c:v>21:32:09</c:v>
                </c:pt>
                <c:pt idx="25214">
                  <c:v>21:32:10</c:v>
                </c:pt>
                <c:pt idx="25215">
                  <c:v>21:32:11</c:v>
                </c:pt>
                <c:pt idx="25216">
                  <c:v>21:32:12</c:v>
                </c:pt>
                <c:pt idx="25217">
                  <c:v>21:32:13</c:v>
                </c:pt>
                <c:pt idx="25218">
                  <c:v>21:32:14</c:v>
                </c:pt>
                <c:pt idx="25219">
                  <c:v>21:32:15</c:v>
                </c:pt>
                <c:pt idx="25220">
                  <c:v>21:32:16</c:v>
                </c:pt>
                <c:pt idx="25221">
                  <c:v>21:32:17</c:v>
                </c:pt>
                <c:pt idx="25222">
                  <c:v>21:32:18</c:v>
                </c:pt>
                <c:pt idx="25223">
                  <c:v>21:32:19</c:v>
                </c:pt>
                <c:pt idx="25224">
                  <c:v>21:32:20</c:v>
                </c:pt>
                <c:pt idx="25225">
                  <c:v>21:32:21</c:v>
                </c:pt>
                <c:pt idx="25226">
                  <c:v>21:32:22</c:v>
                </c:pt>
                <c:pt idx="25227">
                  <c:v>21:32:23</c:v>
                </c:pt>
                <c:pt idx="25228">
                  <c:v>21:32:24</c:v>
                </c:pt>
                <c:pt idx="25229">
                  <c:v>21:32:25</c:v>
                </c:pt>
                <c:pt idx="25230">
                  <c:v>21:32:26</c:v>
                </c:pt>
                <c:pt idx="25231">
                  <c:v>21:32:27</c:v>
                </c:pt>
                <c:pt idx="25232">
                  <c:v>21:32:28</c:v>
                </c:pt>
                <c:pt idx="25233">
                  <c:v>21:32:29</c:v>
                </c:pt>
                <c:pt idx="25234">
                  <c:v>21:32:30</c:v>
                </c:pt>
                <c:pt idx="25235">
                  <c:v>21:32:31</c:v>
                </c:pt>
                <c:pt idx="25236">
                  <c:v>21:32:32</c:v>
                </c:pt>
                <c:pt idx="25237">
                  <c:v>21:32:33</c:v>
                </c:pt>
                <c:pt idx="25238">
                  <c:v>21:32:34</c:v>
                </c:pt>
                <c:pt idx="25239">
                  <c:v>21:32:35</c:v>
                </c:pt>
                <c:pt idx="25240">
                  <c:v>21:32:36</c:v>
                </c:pt>
                <c:pt idx="25241">
                  <c:v>21:32:37</c:v>
                </c:pt>
                <c:pt idx="25242">
                  <c:v>21:32:38</c:v>
                </c:pt>
                <c:pt idx="25243">
                  <c:v>21:32:39</c:v>
                </c:pt>
                <c:pt idx="25244">
                  <c:v>21:32:40</c:v>
                </c:pt>
                <c:pt idx="25245">
                  <c:v>21:32:41</c:v>
                </c:pt>
                <c:pt idx="25246">
                  <c:v>21:32:42</c:v>
                </c:pt>
                <c:pt idx="25247">
                  <c:v>21:32:43</c:v>
                </c:pt>
                <c:pt idx="25248">
                  <c:v>21:32:44</c:v>
                </c:pt>
                <c:pt idx="25249">
                  <c:v>21:32:45</c:v>
                </c:pt>
                <c:pt idx="25250">
                  <c:v>21:32:46</c:v>
                </c:pt>
                <c:pt idx="25251">
                  <c:v>21:32:47</c:v>
                </c:pt>
                <c:pt idx="25252">
                  <c:v>21:32:48</c:v>
                </c:pt>
                <c:pt idx="25253">
                  <c:v>21:32:49</c:v>
                </c:pt>
                <c:pt idx="25254">
                  <c:v>21:32:50</c:v>
                </c:pt>
                <c:pt idx="25255">
                  <c:v>21:32:51</c:v>
                </c:pt>
                <c:pt idx="25256">
                  <c:v>21:32:52</c:v>
                </c:pt>
                <c:pt idx="25257">
                  <c:v>21:32:53</c:v>
                </c:pt>
                <c:pt idx="25258">
                  <c:v>21:32:54</c:v>
                </c:pt>
                <c:pt idx="25259">
                  <c:v>21:32:55</c:v>
                </c:pt>
                <c:pt idx="25260">
                  <c:v>21:32:56</c:v>
                </c:pt>
                <c:pt idx="25261">
                  <c:v>21:32:57</c:v>
                </c:pt>
                <c:pt idx="25262">
                  <c:v>21:32:58</c:v>
                </c:pt>
                <c:pt idx="25263">
                  <c:v>21:32:59</c:v>
                </c:pt>
                <c:pt idx="25264">
                  <c:v>21:33:00</c:v>
                </c:pt>
                <c:pt idx="25265">
                  <c:v>21:33:01</c:v>
                </c:pt>
                <c:pt idx="25266">
                  <c:v>21:33:02</c:v>
                </c:pt>
                <c:pt idx="25267">
                  <c:v>21:33:03</c:v>
                </c:pt>
                <c:pt idx="25268">
                  <c:v>21:33:04</c:v>
                </c:pt>
                <c:pt idx="25269">
                  <c:v>21:33:05</c:v>
                </c:pt>
                <c:pt idx="25270">
                  <c:v>21:33:06</c:v>
                </c:pt>
                <c:pt idx="25271">
                  <c:v>21:33:07</c:v>
                </c:pt>
                <c:pt idx="25272">
                  <c:v>21:33:08</c:v>
                </c:pt>
                <c:pt idx="25273">
                  <c:v>21:33:09</c:v>
                </c:pt>
                <c:pt idx="25274">
                  <c:v>21:33:10</c:v>
                </c:pt>
                <c:pt idx="25275">
                  <c:v>21:33:11</c:v>
                </c:pt>
                <c:pt idx="25276">
                  <c:v>21:33:12</c:v>
                </c:pt>
                <c:pt idx="25277">
                  <c:v>21:33:13</c:v>
                </c:pt>
                <c:pt idx="25278">
                  <c:v>21:33:14</c:v>
                </c:pt>
                <c:pt idx="25279">
                  <c:v>21:33:15</c:v>
                </c:pt>
                <c:pt idx="25280">
                  <c:v>21:33:16</c:v>
                </c:pt>
                <c:pt idx="25281">
                  <c:v>21:33:17</c:v>
                </c:pt>
                <c:pt idx="25282">
                  <c:v>21:33:18</c:v>
                </c:pt>
                <c:pt idx="25283">
                  <c:v>21:33:19</c:v>
                </c:pt>
                <c:pt idx="25284">
                  <c:v>21:33:20</c:v>
                </c:pt>
                <c:pt idx="25285">
                  <c:v>21:33:21</c:v>
                </c:pt>
                <c:pt idx="25286">
                  <c:v>21:33:22</c:v>
                </c:pt>
                <c:pt idx="25287">
                  <c:v>21:33:23</c:v>
                </c:pt>
                <c:pt idx="25288">
                  <c:v>21:33:24</c:v>
                </c:pt>
                <c:pt idx="25289">
                  <c:v>21:33:25</c:v>
                </c:pt>
                <c:pt idx="25290">
                  <c:v>21:33:26</c:v>
                </c:pt>
                <c:pt idx="25291">
                  <c:v>21:33:27</c:v>
                </c:pt>
                <c:pt idx="25292">
                  <c:v>21:33:28</c:v>
                </c:pt>
                <c:pt idx="25293">
                  <c:v>21:33:29</c:v>
                </c:pt>
                <c:pt idx="25294">
                  <c:v>21:33:30</c:v>
                </c:pt>
                <c:pt idx="25295">
                  <c:v>21:33:31</c:v>
                </c:pt>
                <c:pt idx="25296">
                  <c:v>21:33:32</c:v>
                </c:pt>
                <c:pt idx="25297">
                  <c:v>21:33:33</c:v>
                </c:pt>
                <c:pt idx="25298">
                  <c:v>21:33:34</c:v>
                </c:pt>
                <c:pt idx="25299">
                  <c:v>21:33:35</c:v>
                </c:pt>
                <c:pt idx="25300">
                  <c:v>21:33:36</c:v>
                </c:pt>
                <c:pt idx="25301">
                  <c:v>21:33:37</c:v>
                </c:pt>
                <c:pt idx="25302">
                  <c:v>21:33:38</c:v>
                </c:pt>
                <c:pt idx="25303">
                  <c:v>21:33:39</c:v>
                </c:pt>
                <c:pt idx="25304">
                  <c:v>21:33:40</c:v>
                </c:pt>
                <c:pt idx="25305">
                  <c:v>21:33:41</c:v>
                </c:pt>
                <c:pt idx="25306">
                  <c:v>21:33:42</c:v>
                </c:pt>
                <c:pt idx="25307">
                  <c:v>21:33:43</c:v>
                </c:pt>
                <c:pt idx="25308">
                  <c:v>21:33:44</c:v>
                </c:pt>
                <c:pt idx="25309">
                  <c:v>21:33:45</c:v>
                </c:pt>
                <c:pt idx="25310">
                  <c:v>21:33:46</c:v>
                </c:pt>
                <c:pt idx="25311">
                  <c:v>21:33:47</c:v>
                </c:pt>
                <c:pt idx="25312">
                  <c:v>21:33:48</c:v>
                </c:pt>
                <c:pt idx="25313">
                  <c:v>21:33:49</c:v>
                </c:pt>
                <c:pt idx="25314">
                  <c:v>21:33:50</c:v>
                </c:pt>
                <c:pt idx="25315">
                  <c:v>21:33:51</c:v>
                </c:pt>
                <c:pt idx="25316">
                  <c:v>21:33:52</c:v>
                </c:pt>
                <c:pt idx="25317">
                  <c:v>21:33:53</c:v>
                </c:pt>
                <c:pt idx="25318">
                  <c:v>21:33:54</c:v>
                </c:pt>
                <c:pt idx="25319">
                  <c:v>21:33:55</c:v>
                </c:pt>
                <c:pt idx="25320">
                  <c:v>21:33:56</c:v>
                </c:pt>
                <c:pt idx="25321">
                  <c:v>21:33:57</c:v>
                </c:pt>
                <c:pt idx="25322">
                  <c:v>21:33:58</c:v>
                </c:pt>
                <c:pt idx="25323">
                  <c:v>21:33:59</c:v>
                </c:pt>
                <c:pt idx="25324">
                  <c:v>21:34:00</c:v>
                </c:pt>
                <c:pt idx="25325">
                  <c:v>21:34:01</c:v>
                </c:pt>
                <c:pt idx="25326">
                  <c:v>21:34:02</c:v>
                </c:pt>
                <c:pt idx="25327">
                  <c:v>21:34:03</c:v>
                </c:pt>
                <c:pt idx="25328">
                  <c:v>21:34:04</c:v>
                </c:pt>
                <c:pt idx="25329">
                  <c:v>21:34:05</c:v>
                </c:pt>
                <c:pt idx="25330">
                  <c:v>21:34:06</c:v>
                </c:pt>
                <c:pt idx="25331">
                  <c:v>21:34:07</c:v>
                </c:pt>
                <c:pt idx="25332">
                  <c:v>21:34:08</c:v>
                </c:pt>
                <c:pt idx="25333">
                  <c:v>21:34:09</c:v>
                </c:pt>
                <c:pt idx="25334">
                  <c:v>21:34:10</c:v>
                </c:pt>
                <c:pt idx="25335">
                  <c:v>21:34:11</c:v>
                </c:pt>
                <c:pt idx="25336">
                  <c:v>21:34:12</c:v>
                </c:pt>
                <c:pt idx="25337">
                  <c:v>21:34:13</c:v>
                </c:pt>
                <c:pt idx="25338">
                  <c:v>21:34:14</c:v>
                </c:pt>
                <c:pt idx="25339">
                  <c:v>21:34:15</c:v>
                </c:pt>
                <c:pt idx="25340">
                  <c:v>21:34:16</c:v>
                </c:pt>
                <c:pt idx="25341">
                  <c:v>21:34:17</c:v>
                </c:pt>
                <c:pt idx="25342">
                  <c:v>21:34:18</c:v>
                </c:pt>
                <c:pt idx="25343">
                  <c:v>21:34:19</c:v>
                </c:pt>
                <c:pt idx="25344">
                  <c:v>21:34:20</c:v>
                </c:pt>
                <c:pt idx="25345">
                  <c:v>21:34:21</c:v>
                </c:pt>
                <c:pt idx="25346">
                  <c:v>21:34:22</c:v>
                </c:pt>
                <c:pt idx="25347">
                  <c:v>21:34:23</c:v>
                </c:pt>
                <c:pt idx="25348">
                  <c:v>21:34:24</c:v>
                </c:pt>
                <c:pt idx="25349">
                  <c:v>21:34:25</c:v>
                </c:pt>
                <c:pt idx="25350">
                  <c:v>21:34:26</c:v>
                </c:pt>
                <c:pt idx="25351">
                  <c:v>21:34:27</c:v>
                </c:pt>
                <c:pt idx="25352">
                  <c:v>21:34:28</c:v>
                </c:pt>
                <c:pt idx="25353">
                  <c:v>21:34:29</c:v>
                </c:pt>
                <c:pt idx="25354">
                  <c:v>21:34:30</c:v>
                </c:pt>
                <c:pt idx="25355">
                  <c:v>21:34:31</c:v>
                </c:pt>
                <c:pt idx="25356">
                  <c:v>21:34:32</c:v>
                </c:pt>
                <c:pt idx="25357">
                  <c:v>21:34:33</c:v>
                </c:pt>
                <c:pt idx="25358">
                  <c:v>21:34:34</c:v>
                </c:pt>
                <c:pt idx="25359">
                  <c:v>21:34:35</c:v>
                </c:pt>
                <c:pt idx="25360">
                  <c:v>21:34:36</c:v>
                </c:pt>
                <c:pt idx="25361">
                  <c:v>21:34:37</c:v>
                </c:pt>
                <c:pt idx="25362">
                  <c:v>21:34:38</c:v>
                </c:pt>
                <c:pt idx="25363">
                  <c:v>21:34:39</c:v>
                </c:pt>
                <c:pt idx="25364">
                  <c:v>21:34:40</c:v>
                </c:pt>
                <c:pt idx="25365">
                  <c:v>21:34:41</c:v>
                </c:pt>
                <c:pt idx="25366">
                  <c:v>21:34:42</c:v>
                </c:pt>
                <c:pt idx="25367">
                  <c:v>21:34:43</c:v>
                </c:pt>
                <c:pt idx="25368">
                  <c:v>21:34:44</c:v>
                </c:pt>
                <c:pt idx="25369">
                  <c:v>21:34:45</c:v>
                </c:pt>
                <c:pt idx="25370">
                  <c:v>21:34:46</c:v>
                </c:pt>
                <c:pt idx="25371">
                  <c:v>21:34:47</c:v>
                </c:pt>
                <c:pt idx="25372">
                  <c:v>21:34:48</c:v>
                </c:pt>
                <c:pt idx="25373">
                  <c:v>21:34:49</c:v>
                </c:pt>
                <c:pt idx="25374">
                  <c:v>21:34:50</c:v>
                </c:pt>
                <c:pt idx="25375">
                  <c:v>21:34:51</c:v>
                </c:pt>
                <c:pt idx="25376">
                  <c:v>21:34:52</c:v>
                </c:pt>
                <c:pt idx="25377">
                  <c:v>21:34:53</c:v>
                </c:pt>
                <c:pt idx="25378">
                  <c:v>21:34:54</c:v>
                </c:pt>
                <c:pt idx="25379">
                  <c:v>21:34:55</c:v>
                </c:pt>
                <c:pt idx="25380">
                  <c:v>21:34:56</c:v>
                </c:pt>
                <c:pt idx="25381">
                  <c:v>21:34:57</c:v>
                </c:pt>
                <c:pt idx="25382">
                  <c:v>21:34:58</c:v>
                </c:pt>
                <c:pt idx="25383">
                  <c:v>21:34:59</c:v>
                </c:pt>
                <c:pt idx="25384">
                  <c:v>21:35:00</c:v>
                </c:pt>
                <c:pt idx="25385">
                  <c:v>21:35:01</c:v>
                </c:pt>
                <c:pt idx="25386">
                  <c:v>21:35:02</c:v>
                </c:pt>
                <c:pt idx="25387">
                  <c:v>21:35:03</c:v>
                </c:pt>
                <c:pt idx="25388">
                  <c:v>21:35:04</c:v>
                </c:pt>
                <c:pt idx="25389">
                  <c:v>21:35:05</c:v>
                </c:pt>
                <c:pt idx="25390">
                  <c:v>21:35:06</c:v>
                </c:pt>
                <c:pt idx="25391">
                  <c:v>21:35:07</c:v>
                </c:pt>
                <c:pt idx="25392">
                  <c:v>21:35:08</c:v>
                </c:pt>
                <c:pt idx="25393">
                  <c:v>21:35:09</c:v>
                </c:pt>
                <c:pt idx="25394">
                  <c:v>21:35:10</c:v>
                </c:pt>
                <c:pt idx="25395">
                  <c:v>21:35:11</c:v>
                </c:pt>
                <c:pt idx="25396">
                  <c:v>21:35:12</c:v>
                </c:pt>
                <c:pt idx="25397">
                  <c:v>21:35:13</c:v>
                </c:pt>
                <c:pt idx="25398">
                  <c:v>21:35:14</c:v>
                </c:pt>
                <c:pt idx="25399">
                  <c:v>21:35:15</c:v>
                </c:pt>
                <c:pt idx="25400">
                  <c:v>21:35:16</c:v>
                </c:pt>
                <c:pt idx="25401">
                  <c:v>21:35:17</c:v>
                </c:pt>
                <c:pt idx="25402">
                  <c:v>21:35:18</c:v>
                </c:pt>
                <c:pt idx="25403">
                  <c:v>21:35:19</c:v>
                </c:pt>
                <c:pt idx="25404">
                  <c:v>21:35:20</c:v>
                </c:pt>
                <c:pt idx="25405">
                  <c:v>21:35:21</c:v>
                </c:pt>
                <c:pt idx="25406">
                  <c:v>21:35:22</c:v>
                </c:pt>
                <c:pt idx="25407">
                  <c:v>21:35:23</c:v>
                </c:pt>
                <c:pt idx="25408">
                  <c:v>21:35:24</c:v>
                </c:pt>
                <c:pt idx="25409">
                  <c:v>21:35:25</c:v>
                </c:pt>
                <c:pt idx="25410">
                  <c:v>21:35:26</c:v>
                </c:pt>
                <c:pt idx="25411">
                  <c:v>21:35:27</c:v>
                </c:pt>
                <c:pt idx="25412">
                  <c:v>21:35:28</c:v>
                </c:pt>
                <c:pt idx="25413">
                  <c:v>21:35:29</c:v>
                </c:pt>
                <c:pt idx="25414">
                  <c:v>21:35:30</c:v>
                </c:pt>
                <c:pt idx="25415">
                  <c:v>21:35:31</c:v>
                </c:pt>
                <c:pt idx="25416">
                  <c:v>21:35:32</c:v>
                </c:pt>
                <c:pt idx="25417">
                  <c:v>21:35:33</c:v>
                </c:pt>
                <c:pt idx="25418">
                  <c:v>21:35:34</c:v>
                </c:pt>
                <c:pt idx="25419">
                  <c:v>21:35:35</c:v>
                </c:pt>
                <c:pt idx="25420">
                  <c:v>21:35:36</c:v>
                </c:pt>
                <c:pt idx="25421">
                  <c:v>21:35:37</c:v>
                </c:pt>
                <c:pt idx="25422">
                  <c:v>21:35:38</c:v>
                </c:pt>
                <c:pt idx="25423">
                  <c:v>21:35:39</c:v>
                </c:pt>
                <c:pt idx="25424">
                  <c:v>21:35:40</c:v>
                </c:pt>
                <c:pt idx="25425">
                  <c:v>21:35:41</c:v>
                </c:pt>
                <c:pt idx="25426">
                  <c:v>21:35:42</c:v>
                </c:pt>
                <c:pt idx="25427">
                  <c:v>21:35:43</c:v>
                </c:pt>
                <c:pt idx="25428">
                  <c:v>21:35:44</c:v>
                </c:pt>
                <c:pt idx="25429">
                  <c:v>21:35:45</c:v>
                </c:pt>
                <c:pt idx="25430">
                  <c:v>21:35:46</c:v>
                </c:pt>
                <c:pt idx="25431">
                  <c:v>21:35:47</c:v>
                </c:pt>
                <c:pt idx="25432">
                  <c:v>21:35:48</c:v>
                </c:pt>
                <c:pt idx="25433">
                  <c:v>21:35:49</c:v>
                </c:pt>
                <c:pt idx="25434">
                  <c:v>21:35:50</c:v>
                </c:pt>
                <c:pt idx="25435">
                  <c:v>21:35:51</c:v>
                </c:pt>
                <c:pt idx="25436">
                  <c:v>21:35:52</c:v>
                </c:pt>
                <c:pt idx="25437">
                  <c:v>21:35:53</c:v>
                </c:pt>
                <c:pt idx="25438">
                  <c:v>21:35:54</c:v>
                </c:pt>
                <c:pt idx="25439">
                  <c:v>21:35:55</c:v>
                </c:pt>
                <c:pt idx="25440">
                  <c:v>21:35:56</c:v>
                </c:pt>
                <c:pt idx="25441">
                  <c:v>21:35:57</c:v>
                </c:pt>
                <c:pt idx="25442">
                  <c:v>21:35:58</c:v>
                </c:pt>
                <c:pt idx="25443">
                  <c:v>21:35:59</c:v>
                </c:pt>
                <c:pt idx="25444">
                  <c:v>21:36:00</c:v>
                </c:pt>
                <c:pt idx="25445">
                  <c:v>21:36:01</c:v>
                </c:pt>
                <c:pt idx="25446">
                  <c:v>21:36:02</c:v>
                </c:pt>
                <c:pt idx="25447">
                  <c:v>21:36:03</c:v>
                </c:pt>
                <c:pt idx="25448">
                  <c:v>21:36:04</c:v>
                </c:pt>
                <c:pt idx="25449">
                  <c:v>21:36:05</c:v>
                </c:pt>
                <c:pt idx="25450">
                  <c:v>21:36:06</c:v>
                </c:pt>
                <c:pt idx="25451">
                  <c:v>21:36:07</c:v>
                </c:pt>
                <c:pt idx="25452">
                  <c:v>21:36:08</c:v>
                </c:pt>
                <c:pt idx="25453">
                  <c:v>21:36:09</c:v>
                </c:pt>
                <c:pt idx="25454">
                  <c:v>21:36:10</c:v>
                </c:pt>
                <c:pt idx="25455">
                  <c:v>21:36:11</c:v>
                </c:pt>
                <c:pt idx="25456">
                  <c:v>21:36:12</c:v>
                </c:pt>
                <c:pt idx="25457">
                  <c:v>21:36:13</c:v>
                </c:pt>
                <c:pt idx="25458">
                  <c:v>21:36:14</c:v>
                </c:pt>
                <c:pt idx="25459">
                  <c:v>21:36:15</c:v>
                </c:pt>
                <c:pt idx="25460">
                  <c:v>21:36:16</c:v>
                </c:pt>
                <c:pt idx="25461">
                  <c:v>21:36:17</c:v>
                </c:pt>
                <c:pt idx="25462">
                  <c:v>21:36:18</c:v>
                </c:pt>
                <c:pt idx="25463">
                  <c:v>21:36:19</c:v>
                </c:pt>
                <c:pt idx="25464">
                  <c:v>21:36:20</c:v>
                </c:pt>
                <c:pt idx="25465">
                  <c:v>21:36:21</c:v>
                </c:pt>
                <c:pt idx="25466">
                  <c:v>21:36:22</c:v>
                </c:pt>
                <c:pt idx="25467">
                  <c:v>21:36:23</c:v>
                </c:pt>
                <c:pt idx="25468">
                  <c:v>21:36:24</c:v>
                </c:pt>
                <c:pt idx="25469">
                  <c:v>21:36:25</c:v>
                </c:pt>
                <c:pt idx="25470">
                  <c:v>21:36:26</c:v>
                </c:pt>
                <c:pt idx="25471">
                  <c:v>21:36:27</c:v>
                </c:pt>
                <c:pt idx="25472">
                  <c:v>21:36:28</c:v>
                </c:pt>
                <c:pt idx="25473">
                  <c:v>21:36:29</c:v>
                </c:pt>
                <c:pt idx="25474">
                  <c:v>21:36:30</c:v>
                </c:pt>
                <c:pt idx="25475">
                  <c:v>21:36:31</c:v>
                </c:pt>
                <c:pt idx="25476">
                  <c:v>21:36:32</c:v>
                </c:pt>
                <c:pt idx="25477">
                  <c:v>21:36:33</c:v>
                </c:pt>
                <c:pt idx="25478">
                  <c:v>21:36:34</c:v>
                </c:pt>
                <c:pt idx="25479">
                  <c:v>21:36:35</c:v>
                </c:pt>
                <c:pt idx="25480">
                  <c:v>21:36:36</c:v>
                </c:pt>
                <c:pt idx="25481">
                  <c:v>21:36:37</c:v>
                </c:pt>
                <c:pt idx="25482">
                  <c:v>21:36:38</c:v>
                </c:pt>
                <c:pt idx="25483">
                  <c:v>21:36:39</c:v>
                </c:pt>
                <c:pt idx="25484">
                  <c:v>21:36:40</c:v>
                </c:pt>
                <c:pt idx="25485">
                  <c:v>21:36:41</c:v>
                </c:pt>
                <c:pt idx="25486">
                  <c:v>21:36:42</c:v>
                </c:pt>
                <c:pt idx="25487">
                  <c:v>21:36:43</c:v>
                </c:pt>
                <c:pt idx="25488">
                  <c:v>21:36:44</c:v>
                </c:pt>
                <c:pt idx="25489">
                  <c:v>21:36:45</c:v>
                </c:pt>
                <c:pt idx="25490">
                  <c:v>21:36:46</c:v>
                </c:pt>
                <c:pt idx="25491">
                  <c:v>21:36:47</c:v>
                </c:pt>
                <c:pt idx="25492">
                  <c:v>21:36:48</c:v>
                </c:pt>
                <c:pt idx="25493">
                  <c:v>21:36:49</c:v>
                </c:pt>
                <c:pt idx="25494">
                  <c:v>21:36:50</c:v>
                </c:pt>
                <c:pt idx="25495">
                  <c:v>21:36:51</c:v>
                </c:pt>
                <c:pt idx="25496">
                  <c:v>21:36:52</c:v>
                </c:pt>
                <c:pt idx="25497">
                  <c:v>21:36:53</c:v>
                </c:pt>
                <c:pt idx="25498">
                  <c:v>21:36:54</c:v>
                </c:pt>
                <c:pt idx="25499">
                  <c:v>21:36:55</c:v>
                </c:pt>
                <c:pt idx="25500">
                  <c:v>21:36:56</c:v>
                </c:pt>
                <c:pt idx="25501">
                  <c:v>21:36:57</c:v>
                </c:pt>
                <c:pt idx="25502">
                  <c:v>21:36:58</c:v>
                </c:pt>
                <c:pt idx="25503">
                  <c:v>21:36:59</c:v>
                </c:pt>
                <c:pt idx="25504">
                  <c:v>21:37:00</c:v>
                </c:pt>
                <c:pt idx="25505">
                  <c:v>21:37:01</c:v>
                </c:pt>
                <c:pt idx="25506">
                  <c:v>21:37:02</c:v>
                </c:pt>
                <c:pt idx="25507">
                  <c:v>21:37:03</c:v>
                </c:pt>
                <c:pt idx="25508">
                  <c:v>21:37:04</c:v>
                </c:pt>
                <c:pt idx="25509">
                  <c:v>21:37:05</c:v>
                </c:pt>
                <c:pt idx="25510">
                  <c:v>21:37:06</c:v>
                </c:pt>
                <c:pt idx="25511">
                  <c:v>21:37:07</c:v>
                </c:pt>
                <c:pt idx="25512">
                  <c:v>21:37:08</c:v>
                </c:pt>
                <c:pt idx="25513">
                  <c:v>21:37:09</c:v>
                </c:pt>
                <c:pt idx="25514">
                  <c:v>21:37:10</c:v>
                </c:pt>
                <c:pt idx="25515">
                  <c:v>21:37:11</c:v>
                </c:pt>
                <c:pt idx="25516">
                  <c:v>21:37:12</c:v>
                </c:pt>
                <c:pt idx="25517">
                  <c:v>21:37:13</c:v>
                </c:pt>
                <c:pt idx="25518">
                  <c:v>21:37:14</c:v>
                </c:pt>
                <c:pt idx="25519">
                  <c:v>21:37:15</c:v>
                </c:pt>
                <c:pt idx="25520">
                  <c:v>21:37:16</c:v>
                </c:pt>
                <c:pt idx="25521">
                  <c:v>21:37:17</c:v>
                </c:pt>
                <c:pt idx="25522">
                  <c:v>21:37:18</c:v>
                </c:pt>
                <c:pt idx="25523">
                  <c:v>21:37:19</c:v>
                </c:pt>
                <c:pt idx="25524">
                  <c:v>21:37:20</c:v>
                </c:pt>
                <c:pt idx="25525">
                  <c:v>21:37:21</c:v>
                </c:pt>
                <c:pt idx="25526">
                  <c:v>21:37:22</c:v>
                </c:pt>
                <c:pt idx="25527">
                  <c:v>21:37:23</c:v>
                </c:pt>
                <c:pt idx="25528">
                  <c:v>21:37:24</c:v>
                </c:pt>
                <c:pt idx="25529">
                  <c:v>21:37:25</c:v>
                </c:pt>
                <c:pt idx="25530">
                  <c:v>21:37:26</c:v>
                </c:pt>
                <c:pt idx="25531">
                  <c:v>21:37:27</c:v>
                </c:pt>
                <c:pt idx="25532">
                  <c:v>21:37:28</c:v>
                </c:pt>
                <c:pt idx="25533">
                  <c:v>21:37:29</c:v>
                </c:pt>
                <c:pt idx="25534">
                  <c:v>21:37:30</c:v>
                </c:pt>
                <c:pt idx="25535">
                  <c:v>21:37:31</c:v>
                </c:pt>
                <c:pt idx="25536">
                  <c:v>21:37:32</c:v>
                </c:pt>
                <c:pt idx="25537">
                  <c:v>21:37:33</c:v>
                </c:pt>
                <c:pt idx="25538">
                  <c:v>21:37:34</c:v>
                </c:pt>
                <c:pt idx="25539">
                  <c:v>21:37:35</c:v>
                </c:pt>
                <c:pt idx="25540">
                  <c:v>21:37:36</c:v>
                </c:pt>
                <c:pt idx="25541">
                  <c:v>21:37:37</c:v>
                </c:pt>
                <c:pt idx="25542">
                  <c:v>21:37:38</c:v>
                </c:pt>
                <c:pt idx="25543">
                  <c:v>21:37:39</c:v>
                </c:pt>
                <c:pt idx="25544">
                  <c:v>21:37:40</c:v>
                </c:pt>
                <c:pt idx="25545">
                  <c:v>21:37:41</c:v>
                </c:pt>
                <c:pt idx="25546">
                  <c:v>21:37:42</c:v>
                </c:pt>
                <c:pt idx="25547">
                  <c:v>21:37:43</c:v>
                </c:pt>
                <c:pt idx="25548">
                  <c:v>21:37:44</c:v>
                </c:pt>
                <c:pt idx="25549">
                  <c:v>21:37:45</c:v>
                </c:pt>
                <c:pt idx="25550">
                  <c:v>21:37:46</c:v>
                </c:pt>
                <c:pt idx="25551">
                  <c:v>21:37:47</c:v>
                </c:pt>
                <c:pt idx="25552">
                  <c:v>21:37:48</c:v>
                </c:pt>
                <c:pt idx="25553">
                  <c:v>21:37:49</c:v>
                </c:pt>
                <c:pt idx="25554">
                  <c:v>21:37:50</c:v>
                </c:pt>
                <c:pt idx="25555">
                  <c:v>21:37:51</c:v>
                </c:pt>
                <c:pt idx="25556">
                  <c:v>21:37:52</c:v>
                </c:pt>
                <c:pt idx="25557">
                  <c:v>21:37:53</c:v>
                </c:pt>
                <c:pt idx="25558">
                  <c:v>21:37:54</c:v>
                </c:pt>
                <c:pt idx="25559">
                  <c:v>21:37:55</c:v>
                </c:pt>
                <c:pt idx="25560">
                  <c:v>21:37:56</c:v>
                </c:pt>
                <c:pt idx="25561">
                  <c:v>21:37:57</c:v>
                </c:pt>
                <c:pt idx="25562">
                  <c:v>21:37:58</c:v>
                </c:pt>
                <c:pt idx="25563">
                  <c:v>21:37:59</c:v>
                </c:pt>
                <c:pt idx="25564">
                  <c:v>21:38:00</c:v>
                </c:pt>
                <c:pt idx="25565">
                  <c:v>21:38:01</c:v>
                </c:pt>
                <c:pt idx="25566">
                  <c:v>21:38:02</c:v>
                </c:pt>
                <c:pt idx="25567">
                  <c:v>21:38:03</c:v>
                </c:pt>
                <c:pt idx="25568">
                  <c:v>21:38:04</c:v>
                </c:pt>
                <c:pt idx="25569">
                  <c:v>21:38:05</c:v>
                </c:pt>
                <c:pt idx="25570">
                  <c:v>21:38:06</c:v>
                </c:pt>
                <c:pt idx="25571">
                  <c:v>21:38:07</c:v>
                </c:pt>
                <c:pt idx="25572">
                  <c:v>21:38:08</c:v>
                </c:pt>
                <c:pt idx="25573">
                  <c:v>21:38:09</c:v>
                </c:pt>
                <c:pt idx="25574">
                  <c:v>21:38:10</c:v>
                </c:pt>
                <c:pt idx="25575">
                  <c:v>21:38:11</c:v>
                </c:pt>
                <c:pt idx="25576">
                  <c:v>21:38:12</c:v>
                </c:pt>
                <c:pt idx="25577">
                  <c:v>21:38:13</c:v>
                </c:pt>
                <c:pt idx="25578">
                  <c:v>21:38:14</c:v>
                </c:pt>
                <c:pt idx="25579">
                  <c:v>21:38:15</c:v>
                </c:pt>
                <c:pt idx="25580">
                  <c:v>21:38:16</c:v>
                </c:pt>
                <c:pt idx="25581">
                  <c:v>21:38:17</c:v>
                </c:pt>
                <c:pt idx="25582">
                  <c:v>21:38:18</c:v>
                </c:pt>
                <c:pt idx="25583">
                  <c:v>21:38:19</c:v>
                </c:pt>
                <c:pt idx="25584">
                  <c:v>21:38:20</c:v>
                </c:pt>
                <c:pt idx="25585">
                  <c:v>21:38:21</c:v>
                </c:pt>
                <c:pt idx="25586">
                  <c:v>21:38:22</c:v>
                </c:pt>
                <c:pt idx="25587">
                  <c:v>21:38:23</c:v>
                </c:pt>
                <c:pt idx="25588">
                  <c:v>21:38:24</c:v>
                </c:pt>
                <c:pt idx="25589">
                  <c:v>21:38:25</c:v>
                </c:pt>
                <c:pt idx="25590">
                  <c:v>21:38:26</c:v>
                </c:pt>
                <c:pt idx="25591">
                  <c:v>21:38:27</c:v>
                </c:pt>
                <c:pt idx="25592">
                  <c:v>21:38:28</c:v>
                </c:pt>
                <c:pt idx="25593">
                  <c:v>21:38:29</c:v>
                </c:pt>
                <c:pt idx="25594">
                  <c:v>21:38:30</c:v>
                </c:pt>
                <c:pt idx="25595">
                  <c:v>21:38:31</c:v>
                </c:pt>
                <c:pt idx="25596">
                  <c:v>21:38:32</c:v>
                </c:pt>
                <c:pt idx="25597">
                  <c:v>21:38:33</c:v>
                </c:pt>
                <c:pt idx="25598">
                  <c:v>21:38:34</c:v>
                </c:pt>
                <c:pt idx="25599">
                  <c:v>21:38:35</c:v>
                </c:pt>
                <c:pt idx="25600">
                  <c:v>21:38:36</c:v>
                </c:pt>
                <c:pt idx="25601">
                  <c:v>21:38:37</c:v>
                </c:pt>
                <c:pt idx="25602">
                  <c:v>21:38:38</c:v>
                </c:pt>
                <c:pt idx="25603">
                  <c:v>21:38:39</c:v>
                </c:pt>
                <c:pt idx="25604">
                  <c:v>21:38:40</c:v>
                </c:pt>
                <c:pt idx="25605">
                  <c:v>21:38:41</c:v>
                </c:pt>
                <c:pt idx="25606">
                  <c:v>21:38:42</c:v>
                </c:pt>
                <c:pt idx="25607">
                  <c:v>21:38:43</c:v>
                </c:pt>
                <c:pt idx="25608">
                  <c:v>21:38:44</c:v>
                </c:pt>
                <c:pt idx="25609">
                  <c:v>21:38:45</c:v>
                </c:pt>
                <c:pt idx="25610">
                  <c:v>21:38:46</c:v>
                </c:pt>
                <c:pt idx="25611">
                  <c:v>21:38:47</c:v>
                </c:pt>
                <c:pt idx="25612">
                  <c:v>21:38:48</c:v>
                </c:pt>
                <c:pt idx="25613">
                  <c:v>21:38:49</c:v>
                </c:pt>
                <c:pt idx="25614">
                  <c:v>21:38:50</c:v>
                </c:pt>
                <c:pt idx="25615">
                  <c:v>21:38:51</c:v>
                </c:pt>
                <c:pt idx="25616">
                  <c:v>21:38:52</c:v>
                </c:pt>
                <c:pt idx="25617">
                  <c:v>21:38:53</c:v>
                </c:pt>
                <c:pt idx="25618">
                  <c:v>21:38:54</c:v>
                </c:pt>
                <c:pt idx="25619">
                  <c:v>21:38:55</c:v>
                </c:pt>
                <c:pt idx="25620">
                  <c:v>21:38:56</c:v>
                </c:pt>
                <c:pt idx="25621">
                  <c:v>21:38:57</c:v>
                </c:pt>
                <c:pt idx="25622">
                  <c:v>21:38:58</c:v>
                </c:pt>
                <c:pt idx="25623">
                  <c:v>21:38:59</c:v>
                </c:pt>
                <c:pt idx="25624">
                  <c:v>21:39:00</c:v>
                </c:pt>
                <c:pt idx="25625">
                  <c:v>21:39:01</c:v>
                </c:pt>
                <c:pt idx="25626">
                  <c:v>21:39:02</c:v>
                </c:pt>
                <c:pt idx="25627">
                  <c:v>21:39:03</c:v>
                </c:pt>
                <c:pt idx="25628">
                  <c:v>21:39:04</c:v>
                </c:pt>
                <c:pt idx="25629">
                  <c:v>21:39:05</c:v>
                </c:pt>
                <c:pt idx="25630">
                  <c:v>21:39:06</c:v>
                </c:pt>
                <c:pt idx="25631">
                  <c:v>21:39:07</c:v>
                </c:pt>
                <c:pt idx="25632">
                  <c:v>21:39:08</c:v>
                </c:pt>
                <c:pt idx="25633">
                  <c:v>21:39:09</c:v>
                </c:pt>
                <c:pt idx="25634">
                  <c:v>21:39:10</c:v>
                </c:pt>
                <c:pt idx="25635">
                  <c:v>21:39:11</c:v>
                </c:pt>
                <c:pt idx="25636">
                  <c:v>21:39:12</c:v>
                </c:pt>
                <c:pt idx="25637">
                  <c:v>21:39:13</c:v>
                </c:pt>
                <c:pt idx="25638">
                  <c:v>21:39:14</c:v>
                </c:pt>
                <c:pt idx="25639">
                  <c:v>21:39:15</c:v>
                </c:pt>
                <c:pt idx="25640">
                  <c:v>21:39:16</c:v>
                </c:pt>
                <c:pt idx="25641">
                  <c:v>21:39:17</c:v>
                </c:pt>
                <c:pt idx="25642">
                  <c:v>21:39:18</c:v>
                </c:pt>
                <c:pt idx="25643">
                  <c:v>21:39:19</c:v>
                </c:pt>
                <c:pt idx="25644">
                  <c:v>21:39:20</c:v>
                </c:pt>
                <c:pt idx="25645">
                  <c:v>21:39:21</c:v>
                </c:pt>
                <c:pt idx="25646">
                  <c:v>21:39:22</c:v>
                </c:pt>
                <c:pt idx="25647">
                  <c:v>21:39:23</c:v>
                </c:pt>
                <c:pt idx="25648">
                  <c:v>21:39:24</c:v>
                </c:pt>
                <c:pt idx="25649">
                  <c:v>21:39:25</c:v>
                </c:pt>
                <c:pt idx="25650">
                  <c:v>21:39:26</c:v>
                </c:pt>
                <c:pt idx="25651">
                  <c:v>21:39:27</c:v>
                </c:pt>
                <c:pt idx="25652">
                  <c:v>21:39:28</c:v>
                </c:pt>
                <c:pt idx="25653">
                  <c:v>21:39:29</c:v>
                </c:pt>
                <c:pt idx="25654">
                  <c:v>21:39:30</c:v>
                </c:pt>
                <c:pt idx="25655">
                  <c:v>21:39:31</c:v>
                </c:pt>
                <c:pt idx="25656">
                  <c:v>21:39:32</c:v>
                </c:pt>
                <c:pt idx="25657">
                  <c:v>21:39:33</c:v>
                </c:pt>
                <c:pt idx="25658">
                  <c:v>21:39:34</c:v>
                </c:pt>
                <c:pt idx="25659">
                  <c:v>21:39:35</c:v>
                </c:pt>
                <c:pt idx="25660">
                  <c:v>21:39:36</c:v>
                </c:pt>
                <c:pt idx="25661">
                  <c:v>21:39:37</c:v>
                </c:pt>
                <c:pt idx="25662">
                  <c:v>21:39:38</c:v>
                </c:pt>
                <c:pt idx="25663">
                  <c:v>21:39:39</c:v>
                </c:pt>
                <c:pt idx="25664">
                  <c:v>21:39:40</c:v>
                </c:pt>
                <c:pt idx="25665">
                  <c:v>21:39:41</c:v>
                </c:pt>
                <c:pt idx="25666">
                  <c:v>21:39:42</c:v>
                </c:pt>
                <c:pt idx="25667">
                  <c:v>21:39:43</c:v>
                </c:pt>
                <c:pt idx="25668">
                  <c:v>21:39:44</c:v>
                </c:pt>
                <c:pt idx="25669">
                  <c:v>21:39:45</c:v>
                </c:pt>
                <c:pt idx="25670">
                  <c:v>21:39:46</c:v>
                </c:pt>
                <c:pt idx="25671">
                  <c:v>21:39:47</c:v>
                </c:pt>
                <c:pt idx="25672">
                  <c:v>21:39:48</c:v>
                </c:pt>
                <c:pt idx="25673">
                  <c:v>21:39:49</c:v>
                </c:pt>
                <c:pt idx="25674">
                  <c:v>21:39:50</c:v>
                </c:pt>
                <c:pt idx="25675">
                  <c:v>21:39:51</c:v>
                </c:pt>
                <c:pt idx="25676">
                  <c:v>21:39:52</c:v>
                </c:pt>
                <c:pt idx="25677">
                  <c:v>21:39:53</c:v>
                </c:pt>
                <c:pt idx="25678">
                  <c:v>21:39:54</c:v>
                </c:pt>
                <c:pt idx="25679">
                  <c:v>21:39:55</c:v>
                </c:pt>
                <c:pt idx="25680">
                  <c:v>21:39:56</c:v>
                </c:pt>
                <c:pt idx="25681">
                  <c:v>21:39:57</c:v>
                </c:pt>
                <c:pt idx="25682">
                  <c:v>21:39:58</c:v>
                </c:pt>
                <c:pt idx="25683">
                  <c:v>21:39:59</c:v>
                </c:pt>
                <c:pt idx="25684">
                  <c:v>21:40:00</c:v>
                </c:pt>
                <c:pt idx="25685">
                  <c:v>21:40:01</c:v>
                </c:pt>
                <c:pt idx="25686">
                  <c:v>21:40:02</c:v>
                </c:pt>
                <c:pt idx="25687">
                  <c:v>21:40:03</c:v>
                </c:pt>
                <c:pt idx="25688">
                  <c:v>21:40:04</c:v>
                </c:pt>
                <c:pt idx="25689">
                  <c:v>21:40:05</c:v>
                </c:pt>
                <c:pt idx="25690">
                  <c:v>21:40:06</c:v>
                </c:pt>
                <c:pt idx="25691">
                  <c:v>21:40:07</c:v>
                </c:pt>
                <c:pt idx="25692">
                  <c:v>21:40:08</c:v>
                </c:pt>
                <c:pt idx="25693">
                  <c:v>21:40:09</c:v>
                </c:pt>
                <c:pt idx="25694">
                  <c:v>21:40:10</c:v>
                </c:pt>
                <c:pt idx="25695">
                  <c:v>21:40:11</c:v>
                </c:pt>
                <c:pt idx="25696">
                  <c:v>21:40:12</c:v>
                </c:pt>
                <c:pt idx="25697">
                  <c:v>21:40:13</c:v>
                </c:pt>
                <c:pt idx="25698">
                  <c:v>21:40:14</c:v>
                </c:pt>
                <c:pt idx="25699">
                  <c:v>21:40:15</c:v>
                </c:pt>
                <c:pt idx="25700">
                  <c:v>21:40:16</c:v>
                </c:pt>
                <c:pt idx="25701">
                  <c:v>21:40:17</c:v>
                </c:pt>
                <c:pt idx="25702">
                  <c:v>21:40:18</c:v>
                </c:pt>
                <c:pt idx="25703">
                  <c:v>21:40:19</c:v>
                </c:pt>
                <c:pt idx="25704">
                  <c:v>21:40:20</c:v>
                </c:pt>
                <c:pt idx="25705">
                  <c:v>21:40:21</c:v>
                </c:pt>
                <c:pt idx="25706">
                  <c:v>21:40:22</c:v>
                </c:pt>
                <c:pt idx="25707">
                  <c:v>21:40:23</c:v>
                </c:pt>
                <c:pt idx="25708">
                  <c:v>21:40:24</c:v>
                </c:pt>
                <c:pt idx="25709">
                  <c:v>21:40:25</c:v>
                </c:pt>
                <c:pt idx="25710">
                  <c:v>21:40:26</c:v>
                </c:pt>
                <c:pt idx="25711">
                  <c:v>21:40:27</c:v>
                </c:pt>
                <c:pt idx="25712">
                  <c:v>21:40:28</c:v>
                </c:pt>
                <c:pt idx="25713">
                  <c:v>21:40:29</c:v>
                </c:pt>
                <c:pt idx="25714">
                  <c:v>21:40:30</c:v>
                </c:pt>
                <c:pt idx="25715">
                  <c:v>21:40:31</c:v>
                </c:pt>
                <c:pt idx="25716">
                  <c:v>21:40:32</c:v>
                </c:pt>
                <c:pt idx="25717">
                  <c:v>21:40:33</c:v>
                </c:pt>
                <c:pt idx="25718">
                  <c:v>21:40:34</c:v>
                </c:pt>
                <c:pt idx="25719">
                  <c:v>21:40:35</c:v>
                </c:pt>
                <c:pt idx="25720">
                  <c:v>21:40:36</c:v>
                </c:pt>
                <c:pt idx="25721">
                  <c:v>21:40:37</c:v>
                </c:pt>
                <c:pt idx="25722">
                  <c:v>21:40:38</c:v>
                </c:pt>
                <c:pt idx="25723">
                  <c:v>21:40:39</c:v>
                </c:pt>
                <c:pt idx="25724">
                  <c:v>21:40:40</c:v>
                </c:pt>
                <c:pt idx="25725">
                  <c:v>21:40:41</c:v>
                </c:pt>
                <c:pt idx="25726">
                  <c:v>21:40:42</c:v>
                </c:pt>
                <c:pt idx="25727">
                  <c:v>21:40:43</c:v>
                </c:pt>
                <c:pt idx="25728">
                  <c:v>21:40:44</c:v>
                </c:pt>
                <c:pt idx="25729">
                  <c:v>21:40:45</c:v>
                </c:pt>
                <c:pt idx="25730">
                  <c:v>21:40:46</c:v>
                </c:pt>
                <c:pt idx="25731">
                  <c:v>21:40:47</c:v>
                </c:pt>
                <c:pt idx="25732">
                  <c:v>21:40:48</c:v>
                </c:pt>
                <c:pt idx="25733">
                  <c:v>21:40:49</c:v>
                </c:pt>
                <c:pt idx="25734">
                  <c:v>21:40:50</c:v>
                </c:pt>
                <c:pt idx="25735">
                  <c:v>21:40:51</c:v>
                </c:pt>
                <c:pt idx="25736">
                  <c:v>21:40:52</c:v>
                </c:pt>
                <c:pt idx="25737">
                  <c:v>21:40:53</c:v>
                </c:pt>
                <c:pt idx="25738">
                  <c:v>21:40:54</c:v>
                </c:pt>
                <c:pt idx="25739">
                  <c:v>21:40:55</c:v>
                </c:pt>
                <c:pt idx="25740">
                  <c:v>21:40:56</c:v>
                </c:pt>
                <c:pt idx="25741">
                  <c:v>21:40:57</c:v>
                </c:pt>
                <c:pt idx="25742">
                  <c:v>21:40:58</c:v>
                </c:pt>
                <c:pt idx="25743">
                  <c:v>21:40:59</c:v>
                </c:pt>
                <c:pt idx="25744">
                  <c:v>21:41:00</c:v>
                </c:pt>
                <c:pt idx="25745">
                  <c:v>21:41:01</c:v>
                </c:pt>
                <c:pt idx="25746">
                  <c:v>21:41:02</c:v>
                </c:pt>
                <c:pt idx="25747">
                  <c:v>21:41:03</c:v>
                </c:pt>
                <c:pt idx="25748">
                  <c:v>21:41:04</c:v>
                </c:pt>
                <c:pt idx="25749">
                  <c:v>21:41:05</c:v>
                </c:pt>
                <c:pt idx="25750">
                  <c:v>21:41:06</c:v>
                </c:pt>
                <c:pt idx="25751">
                  <c:v>21:41:07</c:v>
                </c:pt>
                <c:pt idx="25752">
                  <c:v>21:41:08</c:v>
                </c:pt>
                <c:pt idx="25753">
                  <c:v>21:41:09</c:v>
                </c:pt>
                <c:pt idx="25754">
                  <c:v>21:41:10</c:v>
                </c:pt>
                <c:pt idx="25755">
                  <c:v>21:41:11</c:v>
                </c:pt>
                <c:pt idx="25756">
                  <c:v>21:41:12</c:v>
                </c:pt>
                <c:pt idx="25757">
                  <c:v>21:41:13</c:v>
                </c:pt>
                <c:pt idx="25758">
                  <c:v>21:41:14</c:v>
                </c:pt>
                <c:pt idx="25759">
                  <c:v>21:41:15</c:v>
                </c:pt>
                <c:pt idx="25760">
                  <c:v>21:41:16</c:v>
                </c:pt>
                <c:pt idx="25761">
                  <c:v>21:41:17</c:v>
                </c:pt>
                <c:pt idx="25762">
                  <c:v>21:41:18</c:v>
                </c:pt>
                <c:pt idx="25763">
                  <c:v>21:41:19</c:v>
                </c:pt>
                <c:pt idx="25764">
                  <c:v>21:41:20</c:v>
                </c:pt>
                <c:pt idx="25765">
                  <c:v>21:41:21</c:v>
                </c:pt>
                <c:pt idx="25766">
                  <c:v>21:41:22</c:v>
                </c:pt>
                <c:pt idx="25767">
                  <c:v>21:41:23</c:v>
                </c:pt>
                <c:pt idx="25768">
                  <c:v>21:41:24</c:v>
                </c:pt>
                <c:pt idx="25769">
                  <c:v>21:41:25</c:v>
                </c:pt>
                <c:pt idx="25770">
                  <c:v>21:41:26</c:v>
                </c:pt>
                <c:pt idx="25771">
                  <c:v>21:41:27</c:v>
                </c:pt>
                <c:pt idx="25772">
                  <c:v>21:41:28</c:v>
                </c:pt>
                <c:pt idx="25773">
                  <c:v>21:41:29</c:v>
                </c:pt>
                <c:pt idx="25774">
                  <c:v>21:41:30</c:v>
                </c:pt>
                <c:pt idx="25775">
                  <c:v>21:41:31</c:v>
                </c:pt>
                <c:pt idx="25776">
                  <c:v>21:41:32</c:v>
                </c:pt>
                <c:pt idx="25777">
                  <c:v>21:41:33</c:v>
                </c:pt>
                <c:pt idx="25778">
                  <c:v>21:41:34</c:v>
                </c:pt>
                <c:pt idx="25779">
                  <c:v>21:41:35</c:v>
                </c:pt>
                <c:pt idx="25780">
                  <c:v>21:41:36</c:v>
                </c:pt>
                <c:pt idx="25781">
                  <c:v>21:41:37</c:v>
                </c:pt>
                <c:pt idx="25782">
                  <c:v>21:41:38</c:v>
                </c:pt>
                <c:pt idx="25783">
                  <c:v>21:41:39</c:v>
                </c:pt>
                <c:pt idx="25784">
                  <c:v>21:41:40</c:v>
                </c:pt>
                <c:pt idx="25785">
                  <c:v>21:41:41</c:v>
                </c:pt>
                <c:pt idx="25786">
                  <c:v>21:41:42</c:v>
                </c:pt>
                <c:pt idx="25787">
                  <c:v>21:41:43</c:v>
                </c:pt>
                <c:pt idx="25788">
                  <c:v>21:41:44</c:v>
                </c:pt>
                <c:pt idx="25789">
                  <c:v>21:41:45</c:v>
                </c:pt>
                <c:pt idx="25790">
                  <c:v>21:41:46</c:v>
                </c:pt>
                <c:pt idx="25791">
                  <c:v>21:41:47</c:v>
                </c:pt>
                <c:pt idx="25792">
                  <c:v>21:41:48</c:v>
                </c:pt>
                <c:pt idx="25793">
                  <c:v>21:41:49</c:v>
                </c:pt>
                <c:pt idx="25794">
                  <c:v>21:41:50</c:v>
                </c:pt>
                <c:pt idx="25795">
                  <c:v>21:41:51</c:v>
                </c:pt>
                <c:pt idx="25796">
                  <c:v>21:41:52</c:v>
                </c:pt>
                <c:pt idx="25797">
                  <c:v>21:41:53</c:v>
                </c:pt>
                <c:pt idx="25798">
                  <c:v>21:41:54</c:v>
                </c:pt>
                <c:pt idx="25799">
                  <c:v>21:41:55</c:v>
                </c:pt>
                <c:pt idx="25800">
                  <c:v>21:41:56</c:v>
                </c:pt>
                <c:pt idx="25801">
                  <c:v>21:41:57</c:v>
                </c:pt>
                <c:pt idx="25802">
                  <c:v>21:41:58</c:v>
                </c:pt>
                <c:pt idx="25803">
                  <c:v>21:41:59</c:v>
                </c:pt>
                <c:pt idx="25804">
                  <c:v>21:42:00</c:v>
                </c:pt>
                <c:pt idx="25805">
                  <c:v>21:42:01</c:v>
                </c:pt>
                <c:pt idx="25806">
                  <c:v>21:42:02</c:v>
                </c:pt>
                <c:pt idx="25807">
                  <c:v>21:42:03</c:v>
                </c:pt>
                <c:pt idx="25808">
                  <c:v>21:42:04</c:v>
                </c:pt>
                <c:pt idx="25809">
                  <c:v>21:42:05</c:v>
                </c:pt>
                <c:pt idx="25810">
                  <c:v>21:42:06</c:v>
                </c:pt>
                <c:pt idx="25811">
                  <c:v>21:42:07</c:v>
                </c:pt>
                <c:pt idx="25812">
                  <c:v>21:42:08</c:v>
                </c:pt>
                <c:pt idx="25813">
                  <c:v>21:42:09</c:v>
                </c:pt>
                <c:pt idx="25814">
                  <c:v>21:42:10</c:v>
                </c:pt>
                <c:pt idx="25815">
                  <c:v>21:42:11</c:v>
                </c:pt>
                <c:pt idx="25816">
                  <c:v>21:42:12</c:v>
                </c:pt>
                <c:pt idx="25817">
                  <c:v>21:42:13</c:v>
                </c:pt>
                <c:pt idx="25818">
                  <c:v>21:42:14</c:v>
                </c:pt>
                <c:pt idx="25819">
                  <c:v>21:42:15</c:v>
                </c:pt>
                <c:pt idx="25820">
                  <c:v>21:42:16</c:v>
                </c:pt>
                <c:pt idx="25821">
                  <c:v>21:42:17</c:v>
                </c:pt>
                <c:pt idx="25822">
                  <c:v>21:42:18</c:v>
                </c:pt>
                <c:pt idx="25823">
                  <c:v>21:42:19</c:v>
                </c:pt>
                <c:pt idx="25824">
                  <c:v>21:42:20</c:v>
                </c:pt>
                <c:pt idx="25825">
                  <c:v>21:42:21</c:v>
                </c:pt>
                <c:pt idx="25826">
                  <c:v>21:42:22</c:v>
                </c:pt>
                <c:pt idx="25827">
                  <c:v>21:42:23</c:v>
                </c:pt>
                <c:pt idx="25828">
                  <c:v>21:42:24</c:v>
                </c:pt>
                <c:pt idx="25829">
                  <c:v>21:42:25</c:v>
                </c:pt>
                <c:pt idx="25830">
                  <c:v>21:42:26</c:v>
                </c:pt>
                <c:pt idx="25831">
                  <c:v>21:42:27</c:v>
                </c:pt>
                <c:pt idx="25832">
                  <c:v>21:42:28</c:v>
                </c:pt>
                <c:pt idx="25833">
                  <c:v>21:42:29</c:v>
                </c:pt>
                <c:pt idx="25834">
                  <c:v>21:42:30</c:v>
                </c:pt>
                <c:pt idx="25835">
                  <c:v>21:42:31</c:v>
                </c:pt>
                <c:pt idx="25836">
                  <c:v>21:42:32</c:v>
                </c:pt>
                <c:pt idx="25837">
                  <c:v>21:42:33</c:v>
                </c:pt>
                <c:pt idx="25838">
                  <c:v>21:42:34</c:v>
                </c:pt>
                <c:pt idx="25839">
                  <c:v>21:42:35</c:v>
                </c:pt>
                <c:pt idx="25840">
                  <c:v>21:42:36</c:v>
                </c:pt>
                <c:pt idx="25841">
                  <c:v>21:42:37</c:v>
                </c:pt>
                <c:pt idx="25842">
                  <c:v>21:42:38</c:v>
                </c:pt>
                <c:pt idx="25843">
                  <c:v>21:42:39</c:v>
                </c:pt>
                <c:pt idx="25844">
                  <c:v>21:42:40</c:v>
                </c:pt>
                <c:pt idx="25845">
                  <c:v>21:42:41</c:v>
                </c:pt>
                <c:pt idx="25846">
                  <c:v>21:42:42</c:v>
                </c:pt>
                <c:pt idx="25847">
                  <c:v>21:42:43</c:v>
                </c:pt>
                <c:pt idx="25848">
                  <c:v>21:42:44</c:v>
                </c:pt>
                <c:pt idx="25849">
                  <c:v>21:42:45</c:v>
                </c:pt>
                <c:pt idx="25850">
                  <c:v>21:42:46</c:v>
                </c:pt>
                <c:pt idx="25851">
                  <c:v>21:42:47</c:v>
                </c:pt>
                <c:pt idx="25852">
                  <c:v>21:42:48</c:v>
                </c:pt>
                <c:pt idx="25853">
                  <c:v>21:42:49</c:v>
                </c:pt>
                <c:pt idx="25854">
                  <c:v>21:42:50</c:v>
                </c:pt>
                <c:pt idx="25855">
                  <c:v>21:42:51</c:v>
                </c:pt>
                <c:pt idx="25856">
                  <c:v>21:42:52</c:v>
                </c:pt>
                <c:pt idx="25857">
                  <c:v>21:42:53</c:v>
                </c:pt>
                <c:pt idx="25858">
                  <c:v>21:42:54</c:v>
                </c:pt>
                <c:pt idx="25859">
                  <c:v>21:42:55</c:v>
                </c:pt>
                <c:pt idx="25860">
                  <c:v>21:42:56</c:v>
                </c:pt>
                <c:pt idx="25861">
                  <c:v>21:42:57</c:v>
                </c:pt>
                <c:pt idx="25862">
                  <c:v>21:42:58</c:v>
                </c:pt>
                <c:pt idx="25863">
                  <c:v>21:42:59</c:v>
                </c:pt>
                <c:pt idx="25864">
                  <c:v>21:43:00</c:v>
                </c:pt>
                <c:pt idx="25865">
                  <c:v>21:43:01</c:v>
                </c:pt>
                <c:pt idx="25866">
                  <c:v>21:43:02</c:v>
                </c:pt>
                <c:pt idx="25867">
                  <c:v>21:43:03</c:v>
                </c:pt>
                <c:pt idx="25868">
                  <c:v>21:43:04</c:v>
                </c:pt>
                <c:pt idx="25869">
                  <c:v>21:43:05</c:v>
                </c:pt>
                <c:pt idx="25870">
                  <c:v>21:43:06</c:v>
                </c:pt>
                <c:pt idx="25871">
                  <c:v>21:43:07</c:v>
                </c:pt>
                <c:pt idx="25872">
                  <c:v>21:43:08</c:v>
                </c:pt>
                <c:pt idx="25873">
                  <c:v>21:43:09</c:v>
                </c:pt>
                <c:pt idx="25874">
                  <c:v>21:43:10</c:v>
                </c:pt>
                <c:pt idx="25875">
                  <c:v>21:43:11</c:v>
                </c:pt>
                <c:pt idx="25876">
                  <c:v>21:43:12</c:v>
                </c:pt>
                <c:pt idx="25877">
                  <c:v>21:43:13</c:v>
                </c:pt>
                <c:pt idx="25878">
                  <c:v>21:43:14</c:v>
                </c:pt>
                <c:pt idx="25879">
                  <c:v>21:43:15</c:v>
                </c:pt>
                <c:pt idx="25880">
                  <c:v>21:43:16</c:v>
                </c:pt>
                <c:pt idx="25881">
                  <c:v>21:43:17</c:v>
                </c:pt>
                <c:pt idx="25882">
                  <c:v>21:43:18</c:v>
                </c:pt>
                <c:pt idx="25883">
                  <c:v>21:43:19</c:v>
                </c:pt>
                <c:pt idx="25884">
                  <c:v>21:43:20</c:v>
                </c:pt>
                <c:pt idx="25885">
                  <c:v>21:43:21</c:v>
                </c:pt>
                <c:pt idx="25886">
                  <c:v>21:43:22</c:v>
                </c:pt>
                <c:pt idx="25887">
                  <c:v>21:43:23</c:v>
                </c:pt>
                <c:pt idx="25888">
                  <c:v>21:43:24</c:v>
                </c:pt>
                <c:pt idx="25889">
                  <c:v>21:43:25</c:v>
                </c:pt>
                <c:pt idx="25890">
                  <c:v>21:43:26</c:v>
                </c:pt>
                <c:pt idx="25891">
                  <c:v>21:43:27</c:v>
                </c:pt>
                <c:pt idx="25892">
                  <c:v>21:43:28</c:v>
                </c:pt>
                <c:pt idx="25893">
                  <c:v>21:43:29</c:v>
                </c:pt>
                <c:pt idx="25894">
                  <c:v>21:43:30</c:v>
                </c:pt>
                <c:pt idx="25895">
                  <c:v>21:43:31</c:v>
                </c:pt>
                <c:pt idx="25896">
                  <c:v>21:43:32</c:v>
                </c:pt>
                <c:pt idx="25897">
                  <c:v>21:43:33</c:v>
                </c:pt>
                <c:pt idx="25898">
                  <c:v>21:43:34</c:v>
                </c:pt>
                <c:pt idx="25899">
                  <c:v>21:43:35</c:v>
                </c:pt>
                <c:pt idx="25900">
                  <c:v>21:43:36</c:v>
                </c:pt>
                <c:pt idx="25901">
                  <c:v>21:43:37</c:v>
                </c:pt>
                <c:pt idx="25902">
                  <c:v>21:43:38</c:v>
                </c:pt>
                <c:pt idx="25903">
                  <c:v>21:43:39</c:v>
                </c:pt>
                <c:pt idx="25904">
                  <c:v>21:43:40</c:v>
                </c:pt>
                <c:pt idx="25905">
                  <c:v>21:43:41</c:v>
                </c:pt>
                <c:pt idx="25906">
                  <c:v>21:43:42</c:v>
                </c:pt>
                <c:pt idx="25907">
                  <c:v>21:43:43</c:v>
                </c:pt>
                <c:pt idx="25908">
                  <c:v>21:43:44</c:v>
                </c:pt>
                <c:pt idx="25909">
                  <c:v>21:43:45</c:v>
                </c:pt>
                <c:pt idx="25910">
                  <c:v>21:43:46</c:v>
                </c:pt>
                <c:pt idx="25911">
                  <c:v>21:43:47</c:v>
                </c:pt>
                <c:pt idx="25912">
                  <c:v>21:43:48</c:v>
                </c:pt>
                <c:pt idx="25913">
                  <c:v>21:43:49</c:v>
                </c:pt>
                <c:pt idx="25914">
                  <c:v>21:43:50</c:v>
                </c:pt>
                <c:pt idx="25915">
                  <c:v>21:43:51</c:v>
                </c:pt>
                <c:pt idx="25916">
                  <c:v>21:43:52</c:v>
                </c:pt>
                <c:pt idx="25917">
                  <c:v>21:43:53</c:v>
                </c:pt>
                <c:pt idx="25918">
                  <c:v>21:43:54</c:v>
                </c:pt>
                <c:pt idx="25919">
                  <c:v>21:43:55</c:v>
                </c:pt>
                <c:pt idx="25920">
                  <c:v>21:43:56</c:v>
                </c:pt>
                <c:pt idx="25921">
                  <c:v>21:43:57</c:v>
                </c:pt>
                <c:pt idx="25922">
                  <c:v>21:43:58</c:v>
                </c:pt>
                <c:pt idx="25923">
                  <c:v>21:43:59</c:v>
                </c:pt>
                <c:pt idx="25924">
                  <c:v>21:44:00</c:v>
                </c:pt>
                <c:pt idx="25925">
                  <c:v>21:44:01</c:v>
                </c:pt>
                <c:pt idx="25926">
                  <c:v>21:44:02</c:v>
                </c:pt>
                <c:pt idx="25927">
                  <c:v>21:44:03</c:v>
                </c:pt>
                <c:pt idx="25928">
                  <c:v>21:44:04</c:v>
                </c:pt>
                <c:pt idx="25929">
                  <c:v>21:44:05</c:v>
                </c:pt>
                <c:pt idx="25930">
                  <c:v>21:44:06</c:v>
                </c:pt>
                <c:pt idx="25931">
                  <c:v>21:44:07</c:v>
                </c:pt>
                <c:pt idx="25932">
                  <c:v>21:44:08</c:v>
                </c:pt>
                <c:pt idx="25933">
                  <c:v>21:44:09</c:v>
                </c:pt>
                <c:pt idx="25934">
                  <c:v>21:44:10</c:v>
                </c:pt>
                <c:pt idx="25935">
                  <c:v>21:44:11</c:v>
                </c:pt>
                <c:pt idx="25936">
                  <c:v>21:44:12</c:v>
                </c:pt>
                <c:pt idx="25937">
                  <c:v>21:44:13</c:v>
                </c:pt>
                <c:pt idx="25938">
                  <c:v>21:44:14</c:v>
                </c:pt>
                <c:pt idx="25939">
                  <c:v>21:44:15</c:v>
                </c:pt>
                <c:pt idx="25940">
                  <c:v>21:44:16</c:v>
                </c:pt>
                <c:pt idx="25941">
                  <c:v>21:44:17</c:v>
                </c:pt>
                <c:pt idx="25942">
                  <c:v>21:44:18</c:v>
                </c:pt>
                <c:pt idx="25943">
                  <c:v>21:44:19</c:v>
                </c:pt>
                <c:pt idx="25944">
                  <c:v>21:44:20</c:v>
                </c:pt>
                <c:pt idx="25945">
                  <c:v>21:44:21</c:v>
                </c:pt>
                <c:pt idx="25946">
                  <c:v>21:44:22</c:v>
                </c:pt>
                <c:pt idx="25947">
                  <c:v>21:44:23</c:v>
                </c:pt>
                <c:pt idx="25948">
                  <c:v>21:44:24</c:v>
                </c:pt>
                <c:pt idx="25949">
                  <c:v>21:44:25</c:v>
                </c:pt>
                <c:pt idx="25950">
                  <c:v>21:44:26</c:v>
                </c:pt>
                <c:pt idx="25951">
                  <c:v>21:44:27</c:v>
                </c:pt>
                <c:pt idx="25952">
                  <c:v>21:44:28</c:v>
                </c:pt>
                <c:pt idx="25953">
                  <c:v>21:44:29</c:v>
                </c:pt>
                <c:pt idx="25954">
                  <c:v>21:44:30</c:v>
                </c:pt>
                <c:pt idx="25955">
                  <c:v>21:44:31</c:v>
                </c:pt>
                <c:pt idx="25956">
                  <c:v>21:44:32</c:v>
                </c:pt>
                <c:pt idx="25957">
                  <c:v>21:44:33</c:v>
                </c:pt>
                <c:pt idx="25958">
                  <c:v>21:44:34</c:v>
                </c:pt>
                <c:pt idx="25959">
                  <c:v>21:44:35</c:v>
                </c:pt>
                <c:pt idx="25960">
                  <c:v>21:44:36</c:v>
                </c:pt>
                <c:pt idx="25961">
                  <c:v>21:44:37</c:v>
                </c:pt>
                <c:pt idx="25962">
                  <c:v>21:44:38</c:v>
                </c:pt>
                <c:pt idx="25963">
                  <c:v>21:44:39</c:v>
                </c:pt>
                <c:pt idx="25964">
                  <c:v>21:44:40</c:v>
                </c:pt>
                <c:pt idx="25965">
                  <c:v>21:44:41</c:v>
                </c:pt>
                <c:pt idx="25966">
                  <c:v>21:44:42</c:v>
                </c:pt>
                <c:pt idx="25967">
                  <c:v>21:44:43</c:v>
                </c:pt>
                <c:pt idx="25968">
                  <c:v>21:44:44</c:v>
                </c:pt>
                <c:pt idx="25969">
                  <c:v>21:44:45</c:v>
                </c:pt>
                <c:pt idx="25970">
                  <c:v>21:44:46</c:v>
                </c:pt>
                <c:pt idx="25971">
                  <c:v>21:44:47</c:v>
                </c:pt>
                <c:pt idx="25972">
                  <c:v>21:44:48</c:v>
                </c:pt>
                <c:pt idx="25973">
                  <c:v>21:44:49</c:v>
                </c:pt>
                <c:pt idx="25974">
                  <c:v>21:44:50</c:v>
                </c:pt>
                <c:pt idx="25975">
                  <c:v>21:44:51</c:v>
                </c:pt>
                <c:pt idx="25976">
                  <c:v>21:44:52</c:v>
                </c:pt>
                <c:pt idx="25977">
                  <c:v>21:44:53</c:v>
                </c:pt>
                <c:pt idx="25978">
                  <c:v>21:44:54</c:v>
                </c:pt>
                <c:pt idx="25979">
                  <c:v>21:44:55</c:v>
                </c:pt>
                <c:pt idx="25980">
                  <c:v>21:44:56</c:v>
                </c:pt>
                <c:pt idx="25981">
                  <c:v>21:44:57</c:v>
                </c:pt>
                <c:pt idx="25982">
                  <c:v>21:44:58</c:v>
                </c:pt>
                <c:pt idx="25983">
                  <c:v>21:44:59</c:v>
                </c:pt>
                <c:pt idx="25984">
                  <c:v>21:45:00</c:v>
                </c:pt>
                <c:pt idx="25985">
                  <c:v>21:45:01</c:v>
                </c:pt>
                <c:pt idx="25986">
                  <c:v>21:45:02</c:v>
                </c:pt>
                <c:pt idx="25987">
                  <c:v>21:45:03</c:v>
                </c:pt>
                <c:pt idx="25988">
                  <c:v>21:45:04</c:v>
                </c:pt>
                <c:pt idx="25989">
                  <c:v>21:45:05</c:v>
                </c:pt>
                <c:pt idx="25990">
                  <c:v>21:45:06</c:v>
                </c:pt>
                <c:pt idx="25991">
                  <c:v>21:45:07</c:v>
                </c:pt>
                <c:pt idx="25992">
                  <c:v>21:45:08</c:v>
                </c:pt>
                <c:pt idx="25993">
                  <c:v>21:45:09</c:v>
                </c:pt>
                <c:pt idx="25994">
                  <c:v>21:45:10</c:v>
                </c:pt>
                <c:pt idx="25995">
                  <c:v>21:45:11</c:v>
                </c:pt>
                <c:pt idx="25996">
                  <c:v>21:45:12</c:v>
                </c:pt>
                <c:pt idx="25997">
                  <c:v>21:45:13</c:v>
                </c:pt>
                <c:pt idx="25998">
                  <c:v>21:45:14</c:v>
                </c:pt>
                <c:pt idx="25999">
                  <c:v>21:45:15</c:v>
                </c:pt>
                <c:pt idx="26000">
                  <c:v>21:45:16</c:v>
                </c:pt>
                <c:pt idx="26001">
                  <c:v>21:45:17</c:v>
                </c:pt>
                <c:pt idx="26002">
                  <c:v>21:45:18</c:v>
                </c:pt>
                <c:pt idx="26003">
                  <c:v>21:45:19</c:v>
                </c:pt>
                <c:pt idx="26004">
                  <c:v>21:45:20</c:v>
                </c:pt>
                <c:pt idx="26005">
                  <c:v>21:45:21</c:v>
                </c:pt>
                <c:pt idx="26006">
                  <c:v>21:45:22</c:v>
                </c:pt>
                <c:pt idx="26007">
                  <c:v>21:45:23</c:v>
                </c:pt>
                <c:pt idx="26008">
                  <c:v>21:45:24</c:v>
                </c:pt>
                <c:pt idx="26009">
                  <c:v>21:45:25</c:v>
                </c:pt>
                <c:pt idx="26010">
                  <c:v>21:45:26</c:v>
                </c:pt>
                <c:pt idx="26011">
                  <c:v>21:45:27</c:v>
                </c:pt>
                <c:pt idx="26012">
                  <c:v>21:45:28</c:v>
                </c:pt>
                <c:pt idx="26013">
                  <c:v>21:45:29</c:v>
                </c:pt>
                <c:pt idx="26014">
                  <c:v>21:45:30</c:v>
                </c:pt>
                <c:pt idx="26015">
                  <c:v>21:45:31</c:v>
                </c:pt>
                <c:pt idx="26016">
                  <c:v>21:45:32</c:v>
                </c:pt>
                <c:pt idx="26017">
                  <c:v>21:45:33</c:v>
                </c:pt>
                <c:pt idx="26018">
                  <c:v>21:45:34</c:v>
                </c:pt>
                <c:pt idx="26019">
                  <c:v>21:45:35</c:v>
                </c:pt>
                <c:pt idx="26020">
                  <c:v>21:45:36</c:v>
                </c:pt>
                <c:pt idx="26021">
                  <c:v>21:45:37</c:v>
                </c:pt>
                <c:pt idx="26022">
                  <c:v>21:45:38</c:v>
                </c:pt>
                <c:pt idx="26023">
                  <c:v>21:45:39</c:v>
                </c:pt>
                <c:pt idx="26024">
                  <c:v>21:45:40</c:v>
                </c:pt>
                <c:pt idx="26025">
                  <c:v>21:45:41</c:v>
                </c:pt>
                <c:pt idx="26026">
                  <c:v>21:45:42</c:v>
                </c:pt>
                <c:pt idx="26027">
                  <c:v>21:45:43</c:v>
                </c:pt>
                <c:pt idx="26028">
                  <c:v>21:45:44</c:v>
                </c:pt>
                <c:pt idx="26029">
                  <c:v>21:45:45</c:v>
                </c:pt>
                <c:pt idx="26030">
                  <c:v>21:45:46</c:v>
                </c:pt>
                <c:pt idx="26031">
                  <c:v>21:45:47</c:v>
                </c:pt>
                <c:pt idx="26032">
                  <c:v>21:45:48</c:v>
                </c:pt>
                <c:pt idx="26033">
                  <c:v>21:45:49</c:v>
                </c:pt>
                <c:pt idx="26034">
                  <c:v>21:45:50</c:v>
                </c:pt>
                <c:pt idx="26035">
                  <c:v>21:45:51</c:v>
                </c:pt>
                <c:pt idx="26036">
                  <c:v>21:45:52</c:v>
                </c:pt>
                <c:pt idx="26037">
                  <c:v>21:45:53</c:v>
                </c:pt>
                <c:pt idx="26038">
                  <c:v>21:45:54</c:v>
                </c:pt>
                <c:pt idx="26039">
                  <c:v>21:45:55</c:v>
                </c:pt>
                <c:pt idx="26040">
                  <c:v>21:45:56</c:v>
                </c:pt>
                <c:pt idx="26041">
                  <c:v>21:45:57</c:v>
                </c:pt>
                <c:pt idx="26042">
                  <c:v>21:45:58</c:v>
                </c:pt>
                <c:pt idx="26043">
                  <c:v>21:45:59</c:v>
                </c:pt>
                <c:pt idx="26044">
                  <c:v>21:46:00</c:v>
                </c:pt>
                <c:pt idx="26045">
                  <c:v>21:46:01</c:v>
                </c:pt>
                <c:pt idx="26046">
                  <c:v>21:46:02</c:v>
                </c:pt>
                <c:pt idx="26047">
                  <c:v>21:46:03</c:v>
                </c:pt>
                <c:pt idx="26048">
                  <c:v>21:46:04</c:v>
                </c:pt>
                <c:pt idx="26049">
                  <c:v>21:46:05</c:v>
                </c:pt>
                <c:pt idx="26050">
                  <c:v>21:46:06</c:v>
                </c:pt>
                <c:pt idx="26051">
                  <c:v>21:46:07</c:v>
                </c:pt>
                <c:pt idx="26052">
                  <c:v>21:46:08</c:v>
                </c:pt>
                <c:pt idx="26053">
                  <c:v>21:46:09</c:v>
                </c:pt>
                <c:pt idx="26054">
                  <c:v>21:46:10</c:v>
                </c:pt>
                <c:pt idx="26055">
                  <c:v>21:46:11</c:v>
                </c:pt>
                <c:pt idx="26056">
                  <c:v>21:46:12</c:v>
                </c:pt>
                <c:pt idx="26057">
                  <c:v>21:46:13</c:v>
                </c:pt>
                <c:pt idx="26058">
                  <c:v>21:46:14</c:v>
                </c:pt>
                <c:pt idx="26059">
                  <c:v>21:46:15</c:v>
                </c:pt>
                <c:pt idx="26060">
                  <c:v>21:46:16</c:v>
                </c:pt>
                <c:pt idx="26061">
                  <c:v>21:46:17</c:v>
                </c:pt>
                <c:pt idx="26062">
                  <c:v>21:46:18</c:v>
                </c:pt>
                <c:pt idx="26063">
                  <c:v>21:46:19</c:v>
                </c:pt>
                <c:pt idx="26064">
                  <c:v>21:46:20</c:v>
                </c:pt>
                <c:pt idx="26065">
                  <c:v>21:46:21</c:v>
                </c:pt>
                <c:pt idx="26066">
                  <c:v>21:46:22</c:v>
                </c:pt>
                <c:pt idx="26067">
                  <c:v>21:46:23</c:v>
                </c:pt>
                <c:pt idx="26068">
                  <c:v>21:46:24</c:v>
                </c:pt>
                <c:pt idx="26069">
                  <c:v>21:46:25</c:v>
                </c:pt>
                <c:pt idx="26070">
                  <c:v>21:46:26</c:v>
                </c:pt>
                <c:pt idx="26071">
                  <c:v>21:46:27</c:v>
                </c:pt>
                <c:pt idx="26072">
                  <c:v>21:46:28</c:v>
                </c:pt>
                <c:pt idx="26073">
                  <c:v>21:46:29</c:v>
                </c:pt>
                <c:pt idx="26074">
                  <c:v>21:46:30</c:v>
                </c:pt>
                <c:pt idx="26075">
                  <c:v>21:46:31</c:v>
                </c:pt>
                <c:pt idx="26076">
                  <c:v>21:46:32</c:v>
                </c:pt>
                <c:pt idx="26077">
                  <c:v>21:46:33</c:v>
                </c:pt>
                <c:pt idx="26078">
                  <c:v>21:46:34</c:v>
                </c:pt>
                <c:pt idx="26079">
                  <c:v>21:46:35</c:v>
                </c:pt>
                <c:pt idx="26080">
                  <c:v>21:46:36</c:v>
                </c:pt>
                <c:pt idx="26081">
                  <c:v>21:46:37</c:v>
                </c:pt>
                <c:pt idx="26082">
                  <c:v>21:46:38</c:v>
                </c:pt>
                <c:pt idx="26083">
                  <c:v>21:46:39</c:v>
                </c:pt>
                <c:pt idx="26084">
                  <c:v>21:46:40</c:v>
                </c:pt>
                <c:pt idx="26085">
                  <c:v>21:46:41</c:v>
                </c:pt>
                <c:pt idx="26086">
                  <c:v>21:46:42</c:v>
                </c:pt>
                <c:pt idx="26087">
                  <c:v>21:46:43</c:v>
                </c:pt>
                <c:pt idx="26088">
                  <c:v>21:46:44</c:v>
                </c:pt>
                <c:pt idx="26089">
                  <c:v>21:46:45</c:v>
                </c:pt>
                <c:pt idx="26090">
                  <c:v>21:46:46</c:v>
                </c:pt>
                <c:pt idx="26091">
                  <c:v>21:46:47</c:v>
                </c:pt>
                <c:pt idx="26092">
                  <c:v>21:46:48</c:v>
                </c:pt>
                <c:pt idx="26093">
                  <c:v>21:46:49</c:v>
                </c:pt>
                <c:pt idx="26094">
                  <c:v>21:46:50</c:v>
                </c:pt>
                <c:pt idx="26095">
                  <c:v>21:46:51</c:v>
                </c:pt>
                <c:pt idx="26096">
                  <c:v>21:46:52</c:v>
                </c:pt>
                <c:pt idx="26097">
                  <c:v>21:46:53</c:v>
                </c:pt>
                <c:pt idx="26098">
                  <c:v>21:46:54</c:v>
                </c:pt>
                <c:pt idx="26099">
                  <c:v>21:46:55</c:v>
                </c:pt>
                <c:pt idx="26100">
                  <c:v>21:46:56</c:v>
                </c:pt>
                <c:pt idx="26101">
                  <c:v>21:46:57</c:v>
                </c:pt>
                <c:pt idx="26102">
                  <c:v>21:46:58</c:v>
                </c:pt>
                <c:pt idx="26103">
                  <c:v>21:46:59</c:v>
                </c:pt>
                <c:pt idx="26104">
                  <c:v>21:47:00</c:v>
                </c:pt>
                <c:pt idx="26105">
                  <c:v>21:47:01</c:v>
                </c:pt>
                <c:pt idx="26106">
                  <c:v>21:47:02</c:v>
                </c:pt>
                <c:pt idx="26107">
                  <c:v>21:47:03</c:v>
                </c:pt>
                <c:pt idx="26108">
                  <c:v>21:47:04</c:v>
                </c:pt>
                <c:pt idx="26109">
                  <c:v>21:47:05</c:v>
                </c:pt>
                <c:pt idx="26110">
                  <c:v>21:47:06</c:v>
                </c:pt>
                <c:pt idx="26111">
                  <c:v>21:47:07</c:v>
                </c:pt>
                <c:pt idx="26112">
                  <c:v>21:47:08</c:v>
                </c:pt>
                <c:pt idx="26113">
                  <c:v>21:47:09</c:v>
                </c:pt>
                <c:pt idx="26114">
                  <c:v>21:47:10</c:v>
                </c:pt>
                <c:pt idx="26115">
                  <c:v>21:47:11</c:v>
                </c:pt>
                <c:pt idx="26116">
                  <c:v>21:47:12</c:v>
                </c:pt>
                <c:pt idx="26117">
                  <c:v>21:47:13</c:v>
                </c:pt>
                <c:pt idx="26118">
                  <c:v>21:47:14</c:v>
                </c:pt>
                <c:pt idx="26119">
                  <c:v>21:47:15</c:v>
                </c:pt>
                <c:pt idx="26120">
                  <c:v>21:47:16</c:v>
                </c:pt>
                <c:pt idx="26121">
                  <c:v>21:47:17</c:v>
                </c:pt>
                <c:pt idx="26122">
                  <c:v>21:47:18</c:v>
                </c:pt>
                <c:pt idx="26123">
                  <c:v>21:47:19</c:v>
                </c:pt>
                <c:pt idx="26124">
                  <c:v>21:47:20</c:v>
                </c:pt>
                <c:pt idx="26125">
                  <c:v>21:47:21</c:v>
                </c:pt>
                <c:pt idx="26126">
                  <c:v>21:47:22</c:v>
                </c:pt>
                <c:pt idx="26127">
                  <c:v>21:47:23</c:v>
                </c:pt>
                <c:pt idx="26128">
                  <c:v>21:47:24</c:v>
                </c:pt>
                <c:pt idx="26129">
                  <c:v>21:47:25</c:v>
                </c:pt>
                <c:pt idx="26130">
                  <c:v>21:47:26</c:v>
                </c:pt>
                <c:pt idx="26131">
                  <c:v>21:47:27</c:v>
                </c:pt>
                <c:pt idx="26132">
                  <c:v>21:47:28</c:v>
                </c:pt>
                <c:pt idx="26133">
                  <c:v>21:47:29</c:v>
                </c:pt>
                <c:pt idx="26134">
                  <c:v>21:47:30</c:v>
                </c:pt>
                <c:pt idx="26135">
                  <c:v>21:47:31</c:v>
                </c:pt>
                <c:pt idx="26136">
                  <c:v>21:47:32</c:v>
                </c:pt>
                <c:pt idx="26137">
                  <c:v>21:47:33</c:v>
                </c:pt>
                <c:pt idx="26138">
                  <c:v>21:47:34</c:v>
                </c:pt>
                <c:pt idx="26139">
                  <c:v>21:47:35</c:v>
                </c:pt>
                <c:pt idx="26140">
                  <c:v>21:47:36</c:v>
                </c:pt>
                <c:pt idx="26141">
                  <c:v>21:47:37</c:v>
                </c:pt>
                <c:pt idx="26142">
                  <c:v>21:47:38</c:v>
                </c:pt>
                <c:pt idx="26143">
                  <c:v>21:47:39</c:v>
                </c:pt>
                <c:pt idx="26144">
                  <c:v>21:47:40</c:v>
                </c:pt>
                <c:pt idx="26145">
                  <c:v>21:47:41</c:v>
                </c:pt>
                <c:pt idx="26146">
                  <c:v>21:47:42</c:v>
                </c:pt>
                <c:pt idx="26147">
                  <c:v>21:47:43</c:v>
                </c:pt>
                <c:pt idx="26148">
                  <c:v>21:47:44</c:v>
                </c:pt>
                <c:pt idx="26149">
                  <c:v>21:47:45</c:v>
                </c:pt>
                <c:pt idx="26150">
                  <c:v>21:47:46</c:v>
                </c:pt>
                <c:pt idx="26151">
                  <c:v>21:47:47</c:v>
                </c:pt>
                <c:pt idx="26152">
                  <c:v>21:47:48</c:v>
                </c:pt>
                <c:pt idx="26153">
                  <c:v>21:47:49</c:v>
                </c:pt>
                <c:pt idx="26154">
                  <c:v>21:47:50</c:v>
                </c:pt>
                <c:pt idx="26155">
                  <c:v>21:47:51</c:v>
                </c:pt>
                <c:pt idx="26156">
                  <c:v>21:47:52</c:v>
                </c:pt>
                <c:pt idx="26157">
                  <c:v>21:47:53</c:v>
                </c:pt>
                <c:pt idx="26158">
                  <c:v>21:47:54</c:v>
                </c:pt>
                <c:pt idx="26159">
                  <c:v>21:47:55</c:v>
                </c:pt>
                <c:pt idx="26160">
                  <c:v>21:47:56</c:v>
                </c:pt>
                <c:pt idx="26161">
                  <c:v>21:47:57</c:v>
                </c:pt>
                <c:pt idx="26162">
                  <c:v>21:47:58</c:v>
                </c:pt>
                <c:pt idx="26163">
                  <c:v>21:47:59</c:v>
                </c:pt>
                <c:pt idx="26164">
                  <c:v>21:48:00</c:v>
                </c:pt>
                <c:pt idx="26165">
                  <c:v>21:48:01</c:v>
                </c:pt>
                <c:pt idx="26166">
                  <c:v>21:48:02</c:v>
                </c:pt>
                <c:pt idx="26167">
                  <c:v>21:48:03</c:v>
                </c:pt>
                <c:pt idx="26168">
                  <c:v>21:48:04</c:v>
                </c:pt>
                <c:pt idx="26169">
                  <c:v>21:48:05</c:v>
                </c:pt>
                <c:pt idx="26170">
                  <c:v>21:48:06</c:v>
                </c:pt>
                <c:pt idx="26171">
                  <c:v>21:48:07</c:v>
                </c:pt>
                <c:pt idx="26172">
                  <c:v>21:48:08</c:v>
                </c:pt>
                <c:pt idx="26173">
                  <c:v>21:48:09</c:v>
                </c:pt>
                <c:pt idx="26174">
                  <c:v>21:48:10</c:v>
                </c:pt>
                <c:pt idx="26175">
                  <c:v>21:48:11</c:v>
                </c:pt>
                <c:pt idx="26176">
                  <c:v>21:48:12</c:v>
                </c:pt>
                <c:pt idx="26177">
                  <c:v>21:48:13</c:v>
                </c:pt>
                <c:pt idx="26178">
                  <c:v>21:48:14</c:v>
                </c:pt>
                <c:pt idx="26179">
                  <c:v>21:48:15</c:v>
                </c:pt>
                <c:pt idx="26180">
                  <c:v>21:48:16</c:v>
                </c:pt>
                <c:pt idx="26181">
                  <c:v>21:48:17</c:v>
                </c:pt>
                <c:pt idx="26182">
                  <c:v>21:48:18</c:v>
                </c:pt>
                <c:pt idx="26183">
                  <c:v>21:48:19</c:v>
                </c:pt>
                <c:pt idx="26184">
                  <c:v>21:48:20</c:v>
                </c:pt>
                <c:pt idx="26185">
                  <c:v>21:48:21</c:v>
                </c:pt>
                <c:pt idx="26186">
                  <c:v>21:48:22</c:v>
                </c:pt>
                <c:pt idx="26187">
                  <c:v>21:48:23</c:v>
                </c:pt>
                <c:pt idx="26188">
                  <c:v>21:48:24</c:v>
                </c:pt>
                <c:pt idx="26189">
                  <c:v>21:48:25</c:v>
                </c:pt>
                <c:pt idx="26190">
                  <c:v>21:48:26</c:v>
                </c:pt>
                <c:pt idx="26191">
                  <c:v>21:48:27</c:v>
                </c:pt>
                <c:pt idx="26192">
                  <c:v>21:48:28</c:v>
                </c:pt>
                <c:pt idx="26193">
                  <c:v>21:48:29</c:v>
                </c:pt>
                <c:pt idx="26194">
                  <c:v>21:48:30</c:v>
                </c:pt>
                <c:pt idx="26195">
                  <c:v>21:48:31</c:v>
                </c:pt>
                <c:pt idx="26196">
                  <c:v>21:48:32</c:v>
                </c:pt>
                <c:pt idx="26197">
                  <c:v>21:48:33</c:v>
                </c:pt>
                <c:pt idx="26198">
                  <c:v>21:48:34</c:v>
                </c:pt>
                <c:pt idx="26199">
                  <c:v>21:48:35</c:v>
                </c:pt>
                <c:pt idx="26200">
                  <c:v>21:48:36</c:v>
                </c:pt>
                <c:pt idx="26201">
                  <c:v>21:48:37</c:v>
                </c:pt>
                <c:pt idx="26202">
                  <c:v>21:48:38</c:v>
                </c:pt>
                <c:pt idx="26203">
                  <c:v>21:48:39</c:v>
                </c:pt>
                <c:pt idx="26204">
                  <c:v>21:48:40</c:v>
                </c:pt>
                <c:pt idx="26205">
                  <c:v>21:48:41</c:v>
                </c:pt>
                <c:pt idx="26206">
                  <c:v>21:48:42</c:v>
                </c:pt>
                <c:pt idx="26207">
                  <c:v>21:48:43</c:v>
                </c:pt>
                <c:pt idx="26208">
                  <c:v>21:48:44</c:v>
                </c:pt>
                <c:pt idx="26209">
                  <c:v>21:48:45</c:v>
                </c:pt>
                <c:pt idx="26210">
                  <c:v>21:48:46</c:v>
                </c:pt>
                <c:pt idx="26211">
                  <c:v>21:48:47</c:v>
                </c:pt>
                <c:pt idx="26212">
                  <c:v>21:48:48</c:v>
                </c:pt>
                <c:pt idx="26213">
                  <c:v>21:48:49</c:v>
                </c:pt>
                <c:pt idx="26214">
                  <c:v>21:48:50</c:v>
                </c:pt>
                <c:pt idx="26215">
                  <c:v>21:48:51</c:v>
                </c:pt>
                <c:pt idx="26216">
                  <c:v>21:48:52</c:v>
                </c:pt>
                <c:pt idx="26217">
                  <c:v>21:48:53</c:v>
                </c:pt>
                <c:pt idx="26218">
                  <c:v>21:48:54</c:v>
                </c:pt>
                <c:pt idx="26219">
                  <c:v>21:48:55</c:v>
                </c:pt>
                <c:pt idx="26220">
                  <c:v>21:48:56</c:v>
                </c:pt>
                <c:pt idx="26221">
                  <c:v>21:48:57</c:v>
                </c:pt>
                <c:pt idx="26222">
                  <c:v>21:48:58</c:v>
                </c:pt>
                <c:pt idx="26223">
                  <c:v>21:48:59</c:v>
                </c:pt>
                <c:pt idx="26224">
                  <c:v>21:49:00</c:v>
                </c:pt>
                <c:pt idx="26225">
                  <c:v>21:49:01</c:v>
                </c:pt>
                <c:pt idx="26226">
                  <c:v>21:49:02</c:v>
                </c:pt>
                <c:pt idx="26227">
                  <c:v>21:49:03</c:v>
                </c:pt>
                <c:pt idx="26228">
                  <c:v>21:49:04</c:v>
                </c:pt>
                <c:pt idx="26229">
                  <c:v>21:49:05</c:v>
                </c:pt>
                <c:pt idx="26230">
                  <c:v>21:49:06</c:v>
                </c:pt>
                <c:pt idx="26231">
                  <c:v>21:49:07</c:v>
                </c:pt>
                <c:pt idx="26232">
                  <c:v>21:49:08</c:v>
                </c:pt>
                <c:pt idx="26233">
                  <c:v>21:49:09</c:v>
                </c:pt>
                <c:pt idx="26234">
                  <c:v>21:49:10</c:v>
                </c:pt>
                <c:pt idx="26235">
                  <c:v>21:49:11</c:v>
                </c:pt>
                <c:pt idx="26236">
                  <c:v>21:49:12</c:v>
                </c:pt>
                <c:pt idx="26237">
                  <c:v>21:49:13</c:v>
                </c:pt>
                <c:pt idx="26238">
                  <c:v>21:49:14</c:v>
                </c:pt>
                <c:pt idx="26239">
                  <c:v>21:49:15</c:v>
                </c:pt>
                <c:pt idx="26240">
                  <c:v>21:49:16</c:v>
                </c:pt>
                <c:pt idx="26241">
                  <c:v>21:49:17</c:v>
                </c:pt>
                <c:pt idx="26242">
                  <c:v>21:49:18</c:v>
                </c:pt>
                <c:pt idx="26243">
                  <c:v>21:49:19</c:v>
                </c:pt>
                <c:pt idx="26244">
                  <c:v>21:49:20</c:v>
                </c:pt>
                <c:pt idx="26245">
                  <c:v>21:49:21</c:v>
                </c:pt>
                <c:pt idx="26246">
                  <c:v>21:49:22</c:v>
                </c:pt>
                <c:pt idx="26247">
                  <c:v>21:49:23</c:v>
                </c:pt>
                <c:pt idx="26248">
                  <c:v>21:49:24</c:v>
                </c:pt>
                <c:pt idx="26249">
                  <c:v>21:49:25</c:v>
                </c:pt>
                <c:pt idx="26250">
                  <c:v>21:49:26</c:v>
                </c:pt>
                <c:pt idx="26251">
                  <c:v>21:49:27</c:v>
                </c:pt>
                <c:pt idx="26252">
                  <c:v>21:49:28</c:v>
                </c:pt>
                <c:pt idx="26253">
                  <c:v>21:49:29</c:v>
                </c:pt>
                <c:pt idx="26254">
                  <c:v>21:49:30</c:v>
                </c:pt>
                <c:pt idx="26255">
                  <c:v>21:49:31</c:v>
                </c:pt>
                <c:pt idx="26256">
                  <c:v>21:49:32</c:v>
                </c:pt>
                <c:pt idx="26257">
                  <c:v>21:49:33</c:v>
                </c:pt>
                <c:pt idx="26258">
                  <c:v>21:49:34</c:v>
                </c:pt>
                <c:pt idx="26259">
                  <c:v>21:49:35</c:v>
                </c:pt>
                <c:pt idx="26260">
                  <c:v>21:49:36</c:v>
                </c:pt>
                <c:pt idx="26261">
                  <c:v>21:49:37</c:v>
                </c:pt>
                <c:pt idx="26262">
                  <c:v>21:49:38</c:v>
                </c:pt>
                <c:pt idx="26263">
                  <c:v>21:49:39</c:v>
                </c:pt>
                <c:pt idx="26264">
                  <c:v>21:49:40</c:v>
                </c:pt>
                <c:pt idx="26265">
                  <c:v>21:49:41</c:v>
                </c:pt>
                <c:pt idx="26266">
                  <c:v>21:49:42</c:v>
                </c:pt>
                <c:pt idx="26267">
                  <c:v>21:49:43</c:v>
                </c:pt>
                <c:pt idx="26268">
                  <c:v>21:49:44</c:v>
                </c:pt>
                <c:pt idx="26269">
                  <c:v>21:49:45</c:v>
                </c:pt>
                <c:pt idx="26270">
                  <c:v>21:49:46</c:v>
                </c:pt>
                <c:pt idx="26271">
                  <c:v>21:49:47</c:v>
                </c:pt>
                <c:pt idx="26272">
                  <c:v>21:49:48</c:v>
                </c:pt>
                <c:pt idx="26273">
                  <c:v>21:49:49</c:v>
                </c:pt>
                <c:pt idx="26274">
                  <c:v>21:49:50</c:v>
                </c:pt>
                <c:pt idx="26275">
                  <c:v>21:49:51</c:v>
                </c:pt>
                <c:pt idx="26276">
                  <c:v>21:49:52</c:v>
                </c:pt>
                <c:pt idx="26277">
                  <c:v>21:49:53</c:v>
                </c:pt>
                <c:pt idx="26278">
                  <c:v>21:49:54</c:v>
                </c:pt>
                <c:pt idx="26279">
                  <c:v>21:49:55</c:v>
                </c:pt>
                <c:pt idx="26280">
                  <c:v>21:49:56</c:v>
                </c:pt>
                <c:pt idx="26281">
                  <c:v>21:49:57</c:v>
                </c:pt>
                <c:pt idx="26282">
                  <c:v>21:49:58</c:v>
                </c:pt>
                <c:pt idx="26283">
                  <c:v>21:49:59</c:v>
                </c:pt>
                <c:pt idx="26284">
                  <c:v>21:50:00</c:v>
                </c:pt>
                <c:pt idx="26285">
                  <c:v>21:50:01</c:v>
                </c:pt>
                <c:pt idx="26286">
                  <c:v>21:50:02</c:v>
                </c:pt>
                <c:pt idx="26287">
                  <c:v>21:50:03</c:v>
                </c:pt>
                <c:pt idx="26288">
                  <c:v>21:50:04</c:v>
                </c:pt>
                <c:pt idx="26289">
                  <c:v>21:50:05</c:v>
                </c:pt>
                <c:pt idx="26290">
                  <c:v>21:50:06</c:v>
                </c:pt>
                <c:pt idx="26291">
                  <c:v>21:50:07</c:v>
                </c:pt>
                <c:pt idx="26292">
                  <c:v>21:50:08</c:v>
                </c:pt>
                <c:pt idx="26293">
                  <c:v>21:50:09</c:v>
                </c:pt>
                <c:pt idx="26294">
                  <c:v>21:50:10</c:v>
                </c:pt>
                <c:pt idx="26295">
                  <c:v>21:50:11</c:v>
                </c:pt>
                <c:pt idx="26296">
                  <c:v>21:50:12</c:v>
                </c:pt>
                <c:pt idx="26297">
                  <c:v>21:50:13</c:v>
                </c:pt>
                <c:pt idx="26298">
                  <c:v>21:50:14</c:v>
                </c:pt>
                <c:pt idx="26299">
                  <c:v>21:50:15</c:v>
                </c:pt>
                <c:pt idx="26300">
                  <c:v>21:50:16</c:v>
                </c:pt>
                <c:pt idx="26301">
                  <c:v>21:50:17</c:v>
                </c:pt>
                <c:pt idx="26302">
                  <c:v>21:50:18</c:v>
                </c:pt>
                <c:pt idx="26303">
                  <c:v>21:50:19</c:v>
                </c:pt>
                <c:pt idx="26304">
                  <c:v>21:50:20</c:v>
                </c:pt>
                <c:pt idx="26305">
                  <c:v>21:50:21</c:v>
                </c:pt>
                <c:pt idx="26306">
                  <c:v>21:50:22</c:v>
                </c:pt>
                <c:pt idx="26307">
                  <c:v>21:50:23</c:v>
                </c:pt>
                <c:pt idx="26308">
                  <c:v>21:50:24</c:v>
                </c:pt>
                <c:pt idx="26309">
                  <c:v>21:50:25</c:v>
                </c:pt>
                <c:pt idx="26310">
                  <c:v>21:50:26</c:v>
                </c:pt>
                <c:pt idx="26311">
                  <c:v>21:50:27</c:v>
                </c:pt>
                <c:pt idx="26312">
                  <c:v>21:50:28</c:v>
                </c:pt>
                <c:pt idx="26313">
                  <c:v>21:50:29</c:v>
                </c:pt>
                <c:pt idx="26314">
                  <c:v>21:50:30</c:v>
                </c:pt>
                <c:pt idx="26315">
                  <c:v>21:50:31</c:v>
                </c:pt>
                <c:pt idx="26316">
                  <c:v>21:50:32</c:v>
                </c:pt>
                <c:pt idx="26317">
                  <c:v>21:50:33</c:v>
                </c:pt>
                <c:pt idx="26318">
                  <c:v>21:50:34</c:v>
                </c:pt>
                <c:pt idx="26319">
                  <c:v>21:50:35</c:v>
                </c:pt>
                <c:pt idx="26320">
                  <c:v>21:50:36</c:v>
                </c:pt>
                <c:pt idx="26321">
                  <c:v>21:50:37</c:v>
                </c:pt>
                <c:pt idx="26322">
                  <c:v>21:50:38</c:v>
                </c:pt>
                <c:pt idx="26323">
                  <c:v>21:50:39</c:v>
                </c:pt>
                <c:pt idx="26324">
                  <c:v>21:50:40</c:v>
                </c:pt>
                <c:pt idx="26325">
                  <c:v>21:50:41</c:v>
                </c:pt>
                <c:pt idx="26326">
                  <c:v>21:50:42</c:v>
                </c:pt>
                <c:pt idx="26327">
                  <c:v>21:50:43</c:v>
                </c:pt>
                <c:pt idx="26328">
                  <c:v>21:50:44</c:v>
                </c:pt>
                <c:pt idx="26329">
                  <c:v>21:50:45</c:v>
                </c:pt>
                <c:pt idx="26330">
                  <c:v>21:50:46</c:v>
                </c:pt>
                <c:pt idx="26331">
                  <c:v>21:50:47</c:v>
                </c:pt>
                <c:pt idx="26332">
                  <c:v>21:50:48</c:v>
                </c:pt>
                <c:pt idx="26333">
                  <c:v>21:50:49</c:v>
                </c:pt>
                <c:pt idx="26334">
                  <c:v>21:50:50</c:v>
                </c:pt>
                <c:pt idx="26335">
                  <c:v>21:50:51</c:v>
                </c:pt>
                <c:pt idx="26336">
                  <c:v>21:50:52</c:v>
                </c:pt>
                <c:pt idx="26337">
                  <c:v>21:50:53</c:v>
                </c:pt>
                <c:pt idx="26338">
                  <c:v>21:50:54</c:v>
                </c:pt>
                <c:pt idx="26339">
                  <c:v>21:50:55</c:v>
                </c:pt>
                <c:pt idx="26340">
                  <c:v>21:50:56</c:v>
                </c:pt>
                <c:pt idx="26341">
                  <c:v>21:50:57</c:v>
                </c:pt>
                <c:pt idx="26342">
                  <c:v>21:50:58</c:v>
                </c:pt>
                <c:pt idx="26343">
                  <c:v>21:50:59</c:v>
                </c:pt>
                <c:pt idx="26344">
                  <c:v>21:51:00</c:v>
                </c:pt>
                <c:pt idx="26345">
                  <c:v>21:51:01</c:v>
                </c:pt>
                <c:pt idx="26346">
                  <c:v>21:51:02</c:v>
                </c:pt>
                <c:pt idx="26347">
                  <c:v>21:51:03</c:v>
                </c:pt>
                <c:pt idx="26348">
                  <c:v>21:51:04</c:v>
                </c:pt>
                <c:pt idx="26349">
                  <c:v>21:51:05</c:v>
                </c:pt>
                <c:pt idx="26350">
                  <c:v>21:51:06</c:v>
                </c:pt>
                <c:pt idx="26351">
                  <c:v>21:51:07</c:v>
                </c:pt>
                <c:pt idx="26352">
                  <c:v>21:51:08</c:v>
                </c:pt>
                <c:pt idx="26353">
                  <c:v>21:51:09</c:v>
                </c:pt>
                <c:pt idx="26354">
                  <c:v>21:51:10</c:v>
                </c:pt>
                <c:pt idx="26355">
                  <c:v>21:51:11</c:v>
                </c:pt>
                <c:pt idx="26356">
                  <c:v>21:51:12</c:v>
                </c:pt>
                <c:pt idx="26357">
                  <c:v>21:51:13</c:v>
                </c:pt>
                <c:pt idx="26358">
                  <c:v>21:51:14</c:v>
                </c:pt>
                <c:pt idx="26359">
                  <c:v>21:51:15</c:v>
                </c:pt>
                <c:pt idx="26360">
                  <c:v>21:51:16</c:v>
                </c:pt>
                <c:pt idx="26361">
                  <c:v>21:51:17</c:v>
                </c:pt>
                <c:pt idx="26362">
                  <c:v>21:51:18</c:v>
                </c:pt>
                <c:pt idx="26363">
                  <c:v>21:51:19</c:v>
                </c:pt>
                <c:pt idx="26364">
                  <c:v>21:51:20</c:v>
                </c:pt>
                <c:pt idx="26365">
                  <c:v>21:51:21</c:v>
                </c:pt>
                <c:pt idx="26366">
                  <c:v>21:51:22</c:v>
                </c:pt>
                <c:pt idx="26367">
                  <c:v>21:51:23</c:v>
                </c:pt>
                <c:pt idx="26368">
                  <c:v>21:51:24</c:v>
                </c:pt>
                <c:pt idx="26369">
                  <c:v>21:51:25</c:v>
                </c:pt>
                <c:pt idx="26370">
                  <c:v>21:51:26</c:v>
                </c:pt>
                <c:pt idx="26371">
                  <c:v>21:51:27</c:v>
                </c:pt>
                <c:pt idx="26372">
                  <c:v>21:51:28</c:v>
                </c:pt>
                <c:pt idx="26373">
                  <c:v>21:51:29</c:v>
                </c:pt>
                <c:pt idx="26374">
                  <c:v>21:51:30</c:v>
                </c:pt>
                <c:pt idx="26375">
                  <c:v>21:51:31</c:v>
                </c:pt>
                <c:pt idx="26376">
                  <c:v>21:51:32</c:v>
                </c:pt>
                <c:pt idx="26377">
                  <c:v>21:51:33</c:v>
                </c:pt>
                <c:pt idx="26378">
                  <c:v>21:51:34</c:v>
                </c:pt>
                <c:pt idx="26379">
                  <c:v>21:51:35</c:v>
                </c:pt>
                <c:pt idx="26380">
                  <c:v>21:51:36</c:v>
                </c:pt>
                <c:pt idx="26381">
                  <c:v>21:51:37</c:v>
                </c:pt>
                <c:pt idx="26382">
                  <c:v>21:51:38</c:v>
                </c:pt>
                <c:pt idx="26383">
                  <c:v>21:51:39</c:v>
                </c:pt>
                <c:pt idx="26384">
                  <c:v>21:51:40</c:v>
                </c:pt>
                <c:pt idx="26385">
                  <c:v>21:51:41</c:v>
                </c:pt>
                <c:pt idx="26386">
                  <c:v>21:51:42</c:v>
                </c:pt>
                <c:pt idx="26387">
                  <c:v>21:51:43</c:v>
                </c:pt>
                <c:pt idx="26388">
                  <c:v>21:51:44</c:v>
                </c:pt>
                <c:pt idx="26389">
                  <c:v>21:51:45</c:v>
                </c:pt>
                <c:pt idx="26390">
                  <c:v>21:51:46</c:v>
                </c:pt>
                <c:pt idx="26391">
                  <c:v>21:51:47</c:v>
                </c:pt>
                <c:pt idx="26392">
                  <c:v>21:51:48</c:v>
                </c:pt>
                <c:pt idx="26393">
                  <c:v>21:51:49</c:v>
                </c:pt>
                <c:pt idx="26394">
                  <c:v>21:51:50</c:v>
                </c:pt>
                <c:pt idx="26395">
                  <c:v>21:51:51</c:v>
                </c:pt>
                <c:pt idx="26396">
                  <c:v>21:51:52</c:v>
                </c:pt>
                <c:pt idx="26397">
                  <c:v>21:51:53</c:v>
                </c:pt>
                <c:pt idx="26398">
                  <c:v>21:51:54</c:v>
                </c:pt>
                <c:pt idx="26399">
                  <c:v>21:51:55</c:v>
                </c:pt>
                <c:pt idx="26400">
                  <c:v>21:51:56</c:v>
                </c:pt>
                <c:pt idx="26401">
                  <c:v>21:51:57</c:v>
                </c:pt>
                <c:pt idx="26402">
                  <c:v>21:51:58</c:v>
                </c:pt>
                <c:pt idx="26403">
                  <c:v>21:51:59</c:v>
                </c:pt>
                <c:pt idx="26404">
                  <c:v>21:52:00</c:v>
                </c:pt>
                <c:pt idx="26405">
                  <c:v>21:52:01</c:v>
                </c:pt>
                <c:pt idx="26406">
                  <c:v>21:52:02</c:v>
                </c:pt>
                <c:pt idx="26407">
                  <c:v>21:52:03</c:v>
                </c:pt>
                <c:pt idx="26408">
                  <c:v>21:52:04</c:v>
                </c:pt>
                <c:pt idx="26409">
                  <c:v>21:52:05</c:v>
                </c:pt>
                <c:pt idx="26410">
                  <c:v>21:52:06</c:v>
                </c:pt>
                <c:pt idx="26411">
                  <c:v>21:52:07</c:v>
                </c:pt>
                <c:pt idx="26412">
                  <c:v>21:52:08</c:v>
                </c:pt>
                <c:pt idx="26413">
                  <c:v>21:52:09</c:v>
                </c:pt>
                <c:pt idx="26414">
                  <c:v>21:52:10</c:v>
                </c:pt>
                <c:pt idx="26415">
                  <c:v>21:52:11</c:v>
                </c:pt>
                <c:pt idx="26416">
                  <c:v>21:52:12</c:v>
                </c:pt>
                <c:pt idx="26417">
                  <c:v>21:52:13</c:v>
                </c:pt>
                <c:pt idx="26418">
                  <c:v>21:52:14</c:v>
                </c:pt>
                <c:pt idx="26419">
                  <c:v>21:52:15</c:v>
                </c:pt>
                <c:pt idx="26420">
                  <c:v>21:52:16</c:v>
                </c:pt>
                <c:pt idx="26421">
                  <c:v>21:52:17</c:v>
                </c:pt>
                <c:pt idx="26422">
                  <c:v>21:52:18</c:v>
                </c:pt>
                <c:pt idx="26423">
                  <c:v>21:52:19</c:v>
                </c:pt>
                <c:pt idx="26424">
                  <c:v>21:52:20</c:v>
                </c:pt>
                <c:pt idx="26425">
                  <c:v>21:52:21</c:v>
                </c:pt>
                <c:pt idx="26426">
                  <c:v>21:52:22</c:v>
                </c:pt>
                <c:pt idx="26427">
                  <c:v>21:52:23</c:v>
                </c:pt>
                <c:pt idx="26428">
                  <c:v>21:52:24</c:v>
                </c:pt>
                <c:pt idx="26429">
                  <c:v>21:52:25</c:v>
                </c:pt>
                <c:pt idx="26430">
                  <c:v>21:52:26</c:v>
                </c:pt>
                <c:pt idx="26431">
                  <c:v>21:52:27</c:v>
                </c:pt>
                <c:pt idx="26432">
                  <c:v>21:52:28</c:v>
                </c:pt>
                <c:pt idx="26433">
                  <c:v>21:52:29</c:v>
                </c:pt>
                <c:pt idx="26434">
                  <c:v>21:52:30</c:v>
                </c:pt>
                <c:pt idx="26435">
                  <c:v>21:52:31</c:v>
                </c:pt>
                <c:pt idx="26436">
                  <c:v>21:52:32</c:v>
                </c:pt>
                <c:pt idx="26437">
                  <c:v>21:52:33</c:v>
                </c:pt>
                <c:pt idx="26438">
                  <c:v>21:52:34</c:v>
                </c:pt>
                <c:pt idx="26439">
                  <c:v>21:52:35</c:v>
                </c:pt>
                <c:pt idx="26440">
                  <c:v>21:52:36</c:v>
                </c:pt>
                <c:pt idx="26441">
                  <c:v>21:52:37</c:v>
                </c:pt>
                <c:pt idx="26442">
                  <c:v>21:52:38</c:v>
                </c:pt>
                <c:pt idx="26443">
                  <c:v>21:52:39</c:v>
                </c:pt>
                <c:pt idx="26444">
                  <c:v>21:52:40</c:v>
                </c:pt>
                <c:pt idx="26445">
                  <c:v>21:52:41</c:v>
                </c:pt>
                <c:pt idx="26446">
                  <c:v>21:52:42</c:v>
                </c:pt>
                <c:pt idx="26447">
                  <c:v>21:52:43</c:v>
                </c:pt>
                <c:pt idx="26448">
                  <c:v>21:52:44</c:v>
                </c:pt>
                <c:pt idx="26449">
                  <c:v>21:52:45</c:v>
                </c:pt>
                <c:pt idx="26450">
                  <c:v>21:52:46</c:v>
                </c:pt>
                <c:pt idx="26451">
                  <c:v>21:52:47</c:v>
                </c:pt>
                <c:pt idx="26452">
                  <c:v>21:52:48</c:v>
                </c:pt>
                <c:pt idx="26453">
                  <c:v>21:52:49</c:v>
                </c:pt>
                <c:pt idx="26454">
                  <c:v>21:52:50</c:v>
                </c:pt>
                <c:pt idx="26455">
                  <c:v>21:52:51</c:v>
                </c:pt>
                <c:pt idx="26456">
                  <c:v>21:52:52</c:v>
                </c:pt>
                <c:pt idx="26457">
                  <c:v>21:52:53</c:v>
                </c:pt>
                <c:pt idx="26458">
                  <c:v>21:52:54</c:v>
                </c:pt>
                <c:pt idx="26459">
                  <c:v>21:52:55</c:v>
                </c:pt>
                <c:pt idx="26460">
                  <c:v>21:52:56</c:v>
                </c:pt>
                <c:pt idx="26461">
                  <c:v>21:52:57</c:v>
                </c:pt>
                <c:pt idx="26462">
                  <c:v>21:52:58</c:v>
                </c:pt>
                <c:pt idx="26463">
                  <c:v>21:52:59</c:v>
                </c:pt>
                <c:pt idx="26464">
                  <c:v>21:53:00</c:v>
                </c:pt>
                <c:pt idx="26465">
                  <c:v>21:53:01</c:v>
                </c:pt>
                <c:pt idx="26466">
                  <c:v>21:53:02</c:v>
                </c:pt>
                <c:pt idx="26467">
                  <c:v>21:53:03</c:v>
                </c:pt>
                <c:pt idx="26468">
                  <c:v>21:53:04</c:v>
                </c:pt>
                <c:pt idx="26469">
                  <c:v>21:53:05</c:v>
                </c:pt>
                <c:pt idx="26470">
                  <c:v>21:53:06</c:v>
                </c:pt>
                <c:pt idx="26471">
                  <c:v>21:53:07</c:v>
                </c:pt>
                <c:pt idx="26472">
                  <c:v>21:53:08</c:v>
                </c:pt>
                <c:pt idx="26473">
                  <c:v>21:53:09</c:v>
                </c:pt>
                <c:pt idx="26474">
                  <c:v>21:53:10</c:v>
                </c:pt>
                <c:pt idx="26475">
                  <c:v>21:53:11</c:v>
                </c:pt>
                <c:pt idx="26476">
                  <c:v>21:53:12</c:v>
                </c:pt>
                <c:pt idx="26477">
                  <c:v>21:53:13</c:v>
                </c:pt>
                <c:pt idx="26478">
                  <c:v>21:53:14</c:v>
                </c:pt>
                <c:pt idx="26479">
                  <c:v>21:53:15</c:v>
                </c:pt>
                <c:pt idx="26480">
                  <c:v>21:53:16</c:v>
                </c:pt>
                <c:pt idx="26481">
                  <c:v>21:53:17</c:v>
                </c:pt>
                <c:pt idx="26482">
                  <c:v>21:53:18</c:v>
                </c:pt>
                <c:pt idx="26483">
                  <c:v>21:53:19</c:v>
                </c:pt>
                <c:pt idx="26484">
                  <c:v>21:53:20</c:v>
                </c:pt>
                <c:pt idx="26485">
                  <c:v>21:53:21</c:v>
                </c:pt>
                <c:pt idx="26486">
                  <c:v>21:53:22</c:v>
                </c:pt>
                <c:pt idx="26487">
                  <c:v>21:53:23</c:v>
                </c:pt>
                <c:pt idx="26488">
                  <c:v>21:53:24</c:v>
                </c:pt>
                <c:pt idx="26489">
                  <c:v>21:53:25</c:v>
                </c:pt>
                <c:pt idx="26490">
                  <c:v>21:53:26</c:v>
                </c:pt>
                <c:pt idx="26491">
                  <c:v>21:53:27</c:v>
                </c:pt>
                <c:pt idx="26492">
                  <c:v>21:53:28</c:v>
                </c:pt>
                <c:pt idx="26493">
                  <c:v>21:53:29</c:v>
                </c:pt>
                <c:pt idx="26494">
                  <c:v>21:53:30</c:v>
                </c:pt>
                <c:pt idx="26495">
                  <c:v>21:53:31</c:v>
                </c:pt>
                <c:pt idx="26496">
                  <c:v>21:53:32</c:v>
                </c:pt>
                <c:pt idx="26497">
                  <c:v>21:53:33</c:v>
                </c:pt>
                <c:pt idx="26498">
                  <c:v>21:53:34</c:v>
                </c:pt>
                <c:pt idx="26499">
                  <c:v>21:53:35</c:v>
                </c:pt>
                <c:pt idx="26500">
                  <c:v>21:53:36</c:v>
                </c:pt>
                <c:pt idx="26501">
                  <c:v>21:53:37</c:v>
                </c:pt>
                <c:pt idx="26502">
                  <c:v>21:53:38</c:v>
                </c:pt>
                <c:pt idx="26503">
                  <c:v>21:53:39</c:v>
                </c:pt>
                <c:pt idx="26504">
                  <c:v>21:53:40</c:v>
                </c:pt>
                <c:pt idx="26505">
                  <c:v>21:53:41</c:v>
                </c:pt>
                <c:pt idx="26506">
                  <c:v>21:53:42</c:v>
                </c:pt>
                <c:pt idx="26507">
                  <c:v>21:53:43</c:v>
                </c:pt>
                <c:pt idx="26508">
                  <c:v>21:53:44</c:v>
                </c:pt>
                <c:pt idx="26509">
                  <c:v>21:53:45</c:v>
                </c:pt>
                <c:pt idx="26510">
                  <c:v>21:53:46</c:v>
                </c:pt>
                <c:pt idx="26511">
                  <c:v>21:53:47</c:v>
                </c:pt>
                <c:pt idx="26512">
                  <c:v>21:53:48</c:v>
                </c:pt>
                <c:pt idx="26513">
                  <c:v>21:53:49</c:v>
                </c:pt>
                <c:pt idx="26514">
                  <c:v>21:53:50</c:v>
                </c:pt>
                <c:pt idx="26515">
                  <c:v>21:53:51</c:v>
                </c:pt>
                <c:pt idx="26516">
                  <c:v>21:53:52</c:v>
                </c:pt>
                <c:pt idx="26517">
                  <c:v>21:53:53</c:v>
                </c:pt>
                <c:pt idx="26518">
                  <c:v>21:53:54</c:v>
                </c:pt>
                <c:pt idx="26519">
                  <c:v>21:53:55</c:v>
                </c:pt>
                <c:pt idx="26520">
                  <c:v>21:53:56</c:v>
                </c:pt>
                <c:pt idx="26521">
                  <c:v>21:53:57</c:v>
                </c:pt>
                <c:pt idx="26522">
                  <c:v>21:53:58</c:v>
                </c:pt>
                <c:pt idx="26523">
                  <c:v>21:53:59</c:v>
                </c:pt>
                <c:pt idx="26524">
                  <c:v>21:54:00</c:v>
                </c:pt>
                <c:pt idx="26525">
                  <c:v>21:54:01</c:v>
                </c:pt>
                <c:pt idx="26526">
                  <c:v>21:54:02</c:v>
                </c:pt>
                <c:pt idx="26527">
                  <c:v>21:54:03</c:v>
                </c:pt>
                <c:pt idx="26528">
                  <c:v>21:54:04</c:v>
                </c:pt>
                <c:pt idx="26529">
                  <c:v>21:54:05</c:v>
                </c:pt>
                <c:pt idx="26530">
                  <c:v>21:54:06</c:v>
                </c:pt>
                <c:pt idx="26531">
                  <c:v>21:54:07</c:v>
                </c:pt>
                <c:pt idx="26532">
                  <c:v>21:54:08</c:v>
                </c:pt>
                <c:pt idx="26533">
                  <c:v>21:54:09</c:v>
                </c:pt>
                <c:pt idx="26534">
                  <c:v>21:54:10</c:v>
                </c:pt>
                <c:pt idx="26535">
                  <c:v>21:54:11</c:v>
                </c:pt>
                <c:pt idx="26536">
                  <c:v>21:54:12</c:v>
                </c:pt>
                <c:pt idx="26537">
                  <c:v>21:54:13</c:v>
                </c:pt>
                <c:pt idx="26538">
                  <c:v>21:54:14</c:v>
                </c:pt>
                <c:pt idx="26539">
                  <c:v>21:54:15</c:v>
                </c:pt>
                <c:pt idx="26540">
                  <c:v>21:54:16</c:v>
                </c:pt>
                <c:pt idx="26541">
                  <c:v>21:54:17</c:v>
                </c:pt>
                <c:pt idx="26542">
                  <c:v>21:54:18</c:v>
                </c:pt>
                <c:pt idx="26543">
                  <c:v>21:54:19</c:v>
                </c:pt>
                <c:pt idx="26544">
                  <c:v>21:54:20</c:v>
                </c:pt>
                <c:pt idx="26545">
                  <c:v>21:54:21</c:v>
                </c:pt>
                <c:pt idx="26546">
                  <c:v>21:54:22</c:v>
                </c:pt>
                <c:pt idx="26547">
                  <c:v>21:54:23</c:v>
                </c:pt>
                <c:pt idx="26548">
                  <c:v>21:54:24</c:v>
                </c:pt>
                <c:pt idx="26549">
                  <c:v>21:54:25</c:v>
                </c:pt>
                <c:pt idx="26550">
                  <c:v>21:54:26</c:v>
                </c:pt>
                <c:pt idx="26551">
                  <c:v>21:54:27</c:v>
                </c:pt>
                <c:pt idx="26552">
                  <c:v>21:54:28</c:v>
                </c:pt>
                <c:pt idx="26553">
                  <c:v>21:54:29</c:v>
                </c:pt>
                <c:pt idx="26554">
                  <c:v>21:54:30</c:v>
                </c:pt>
                <c:pt idx="26555">
                  <c:v>21:54:31</c:v>
                </c:pt>
                <c:pt idx="26556">
                  <c:v>21:54:32</c:v>
                </c:pt>
                <c:pt idx="26557">
                  <c:v>21:54:33</c:v>
                </c:pt>
                <c:pt idx="26558">
                  <c:v>21:54:34</c:v>
                </c:pt>
                <c:pt idx="26559">
                  <c:v>21:54:35</c:v>
                </c:pt>
                <c:pt idx="26560">
                  <c:v>21:54:36</c:v>
                </c:pt>
                <c:pt idx="26561">
                  <c:v>21:54:37</c:v>
                </c:pt>
                <c:pt idx="26562">
                  <c:v>21:54:38</c:v>
                </c:pt>
                <c:pt idx="26563">
                  <c:v>21:54:39</c:v>
                </c:pt>
                <c:pt idx="26564">
                  <c:v>21:54:40</c:v>
                </c:pt>
                <c:pt idx="26565">
                  <c:v>21:54:41</c:v>
                </c:pt>
                <c:pt idx="26566">
                  <c:v>21:54:42</c:v>
                </c:pt>
                <c:pt idx="26567">
                  <c:v>21:54:43</c:v>
                </c:pt>
                <c:pt idx="26568">
                  <c:v>21:54:44</c:v>
                </c:pt>
                <c:pt idx="26569">
                  <c:v>21:54:45</c:v>
                </c:pt>
                <c:pt idx="26570">
                  <c:v>21:54:46</c:v>
                </c:pt>
                <c:pt idx="26571">
                  <c:v>21:54:47</c:v>
                </c:pt>
                <c:pt idx="26572">
                  <c:v>21:54:48</c:v>
                </c:pt>
                <c:pt idx="26573">
                  <c:v>21:54:49</c:v>
                </c:pt>
                <c:pt idx="26574">
                  <c:v>21:54:50</c:v>
                </c:pt>
                <c:pt idx="26575">
                  <c:v>21:54:51</c:v>
                </c:pt>
                <c:pt idx="26576">
                  <c:v>21:54:52</c:v>
                </c:pt>
                <c:pt idx="26577">
                  <c:v>21:54:53</c:v>
                </c:pt>
                <c:pt idx="26578">
                  <c:v>21:54:54</c:v>
                </c:pt>
                <c:pt idx="26579">
                  <c:v>21:54:55</c:v>
                </c:pt>
                <c:pt idx="26580">
                  <c:v>21:54:56</c:v>
                </c:pt>
                <c:pt idx="26581">
                  <c:v>21:54:57</c:v>
                </c:pt>
                <c:pt idx="26582">
                  <c:v>21:54:58</c:v>
                </c:pt>
                <c:pt idx="26583">
                  <c:v>21:54:59</c:v>
                </c:pt>
                <c:pt idx="26584">
                  <c:v>21:55:00</c:v>
                </c:pt>
                <c:pt idx="26585">
                  <c:v>21:55:01</c:v>
                </c:pt>
                <c:pt idx="26586">
                  <c:v>21:55:02</c:v>
                </c:pt>
                <c:pt idx="26587">
                  <c:v>21:55:03</c:v>
                </c:pt>
                <c:pt idx="26588">
                  <c:v>21:55:04</c:v>
                </c:pt>
                <c:pt idx="26589">
                  <c:v>21:55:05</c:v>
                </c:pt>
                <c:pt idx="26590">
                  <c:v>21:55:06</c:v>
                </c:pt>
                <c:pt idx="26591">
                  <c:v>21:55:07</c:v>
                </c:pt>
                <c:pt idx="26592">
                  <c:v>21:55:08</c:v>
                </c:pt>
                <c:pt idx="26593">
                  <c:v>21:55:09</c:v>
                </c:pt>
                <c:pt idx="26594">
                  <c:v>21:55:10</c:v>
                </c:pt>
                <c:pt idx="26595">
                  <c:v>21:55:11</c:v>
                </c:pt>
                <c:pt idx="26596">
                  <c:v>21:55:12</c:v>
                </c:pt>
                <c:pt idx="26597">
                  <c:v>21:55:13</c:v>
                </c:pt>
                <c:pt idx="26598">
                  <c:v>21:55:14</c:v>
                </c:pt>
                <c:pt idx="26599">
                  <c:v>21:55:15</c:v>
                </c:pt>
                <c:pt idx="26600">
                  <c:v>21:55:16</c:v>
                </c:pt>
                <c:pt idx="26601">
                  <c:v>21:55:17</c:v>
                </c:pt>
                <c:pt idx="26602">
                  <c:v>21:55:18</c:v>
                </c:pt>
                <c:pt idx="26603">
                  <c:v>21:55:19</c:v>
                </c:pt>
                <c:pt idx="26604">
                  <c:v>21:55:20</c:v>
                </c:pt>
                <c:pt idx="26605">
                  <c:v>21:55:21</c:v>
                </c:pt>
                <c:pt idx="26606">
                  <c:v>21:55:22</c:v>
                </c:pt>
                <c:pt idx="26607">
                  <c:v>21:55:23</c:v>
                </c:pt>
                <c:pt idx="26608">
                  <c:v>21:55:24</c:v>
                </c:pt>
                <c:pt idx="26609">
                  <c:v>21:55:25</c:v>
                </c:pt>
                <c:pt idx="26610">
                  <c:v>21:55:26</c:v>
                </c:pt>
                <c:pt idx="26611">
                  <c:v>21:55:27</c:v>
                </c:pt>
                <c:pt idx="26612">
                  <c:v>21:55:28</c:v>
                </c:pt>
                <c:pt idx="26613">
                  <c:v>21:55:29</c:v>
                </c:pt>
                <c:pt idx="26614">
                  <c:v>21:55:30</c:v>
                </c:pt>
                <c:pt idx="26615">
                  <c:v>21:55:31</c:v>
                </c:pt>
                <c:pt idx="26616">
                  <c:v>21:55:32</c:v>
                </c:pt>
                <c:pt idx="26617">
                  <c:v>21:55:33</c:v>
                </c:pt>
                <c:pt idx="26618">
                  <c:v>21:55:34</c:v>
                </c:pt>
                <c:pt idx="26619">
                  <c:v>21:55:35</c:v>
                </c:pt>
                <c:pt idx="26620">
                  <c:v>21:55:36</c:v>
                </c:pt>
                <c:pt idx="26621">
                  <c:v>21:55:37</c:v>
                </c:pt>
                <c:pt idx="26622">
                  <c:v>21:55:38</c:v>
                </c:pt>
                <c:pt idx="26623">
                  <c:v>21:55:39</c:v>
                </c:pt>
                <c:pt idx="26624">
                  <c:v>21:55:40</c:v>
                </c:pt>
                <c:pt idx="26625">
                  <c:v>21:55:41</c:v>
                </c:pt>
                <c:pt idx="26626">
                  <c:v>21:55:42</c:v>
                </c:pt>
                <c:pt idx="26627">
                  <c:v>21:55:43</c:v>
                </c:pt>
                <c:pt idx="26628">
                  <c:v>21:55:44</c:v>
                </c:pt>
                <c:pt idx="26629">
                  <c:v>21:55:45</c:v>
                </c:pt>
                <c:pt idx="26630">
                  <c:v>21:55:46</c:v>
                </c:pt>
                <c:pt idx="26631">
                  <c:v>21:55:47</c:v>
                </c:pt>
                <c:pt idx="26632">
                  <c:v>21:55:48</c:v>
                </c:pt>
                <c:pt idx="26633">
                  <c:v>21:55:49</c:v>
                </c:pt>
                <c:pt idx="26634">
                  <c:v>21:55:50</c:v>
                </c:pt>
                <c:pt idx="26635">
                  <c:v>21:55:51</c:v>
                </c:pt>
                <c:pt idx="26636">
                  <c:v>21:55:52</c:v>
                </c:pt>
                <c:pt idx="26637">
                  <c:v>21:55:53</c:v>
                </c:pt>
                <c:pt idx="26638">
                  <c:v>21:55:54</c:v>
                </c:pt>
                <c:pt idx="26639">
                  <c:v>21:55:55</c:v>
                </c:pt>
                <c:pt idx="26640">
                  <c:v>21:55:56</c:v>
                </c:pt>
                <c:pt idx="26641">
                  <c:v>21:55:57</c:v>
                </c:pt>
                <c:pt idx="26642">
                  <c:v>21:55:58</c:v>
                </c:pt>
                <c:pt idx="26643">
                  <c:v>21:55:59</c:v>
                </c:pt>
                <c:pt idx="26644">
                  <c:v>21:56:00</c:v>
                </c:pt>
                <c:pt idx="26645">
                  <c:v>21:56:01</c:v>
                </c:pt>
                <c:pt idx="26646">
                  <c:v>21:56:02</c:v>
                </c:pt>
                <c:pt idx="26647">
                  <c:v>21:56:03</c:v>
                </c:pt>
                <c:pt idx="26648">
                  <c:v>21:56:04</c:v>
                </c:pt>
                <c:pt idx="26649">
                  <c:v>21:56:05</c:v>
                </c:pt>
                <c:pt idx="26650">
                  <c:v>21:56:06</c:v>
                </c:pt>
                <c:pt idx="26651">
                  <c:v>21:56:07</c:v>
                </c:pt>
                <c:pt idx="26652">
                  <c:v>21:56:08</c:v>
                </c:pt>
                <c:pt idx="26653">
                  <c:v>21:56:09</c:v>
                </c:pt>
                <c:pt idx="26654">
                  <c:v>21:56:10</c:v>
                </c:pt>
                <c:pt idx="26655">
                  <c:v>21:56:11</c:v>
                </c:pt>
                <c:pt idx="26656">
                  <c:v>21:56:12</c:v>
                </c:pt>
                <c:pt idx="26657">
                  <c:v>21:56:13</c:v>
                </c:pt>
                <c:pt idx="26658">
                  <c:v>21:56:14</c:v>
                </c:pt>
                <c:pt idx="26659">
                  <c:v>21:56:15</c:v>
                </c:pt>
                <c:pt idx="26660">
                  <c:v>21:56:16</c:v>
                </c:pt>
                <c:pt idx="26661">
                  <c:v>21:56:17</c:v>
                </c:pt>
                <c:pt idx="26662">
                  <c:v>21:56:18</c:v>
                </c:pt>
                <c:pt idx="26663">
                  <c:v>21:56:19</c:v>
                </c:pt>
                <c:pt idx="26664">
                  <c:v>21:56:20</c:v>
                </c:pt>
                <c:pt idx="26665">
                  <c:v>21:56:21</c:v>
                </c:pt>
                <c:pt idx="26666">
                  <c:v>21:56:22</c:v>
                </c:pt>
                <c:pt idx="26667">
                  <c:v>21:56:23</c:v>
                </c:pt>
                <c:pt idx="26668">
                  <c:v>21:56:24</c:v>
                </c:pt>
                <c:pt idx="26669">
                  <c:v>21:56:25</c:v>
                </c:pt>
                <c:pt idx="26670">
                  <c:v>21:56:26</c:v>
                </c:pt>
                <c:pt idx="26671">
                  <c:v>21:56:27</c:v>
                </c:pt>
                <c:pt idx="26672">
                  <c:v>21:56:28</c:v>
                </c:pt>
                <c:pt idx="26673">
                  <c:v>21:56:29</c:v>
                </c:pt>
                <c:pt idx="26674">
                  <c:v>21:56:30</c:v>
                </c:pt>
                <c:pt idx="26675">
                  <c:v>21:56:31</c:v>
                </c:pt>
                <c:pt idx="26676">
                  <c:v>21:56:32</c:v>
                </c:pt>
                <c:pt idx="26677">
                  <c:v>21:56:33</c:v>
                </c:pt>
                <c:pt idx="26678">
                  <c:v>21:56:34</c:v>
                </c:pt>
                <c:pt idx="26679">
                  <c:v>21:56:35</c:v>
                </c:pt>
                <c:pt idx="26680">
                  <c:v>21:56:36</c:v>
                </c:pt>
                <c:pt idx="26681">
                  <c:v>21:56:37</c:v>
                </c:pt>
                <c:pt idx="26682">
                  <c:v>21:56:38</c:v>
                </c:pt>
                <c:pt idx="26683">
                  <c:v>21:56:39</c:v>
                </c:pt>
                <c:pt idx="26684">
                  <c:v>21:56:40</c:v>
                </c:pt>
                <c:pt idx="26685">
                  <c:v>21:56:41</c:v>
                </c:pt>
                <c:pt idx="26686">
                  <c:v>21:56:42</c:v>
                </c:pt>
                <c:pt idx="26687">
                  <c:v>21:56:43</c:v>
                </c:pt>
                <c:pt idx="26688">
                  <c:v>21:56:44</c:v>
                </c:pt>
                <c:pt idx="26689">
                  <c:v>21:56:45</c:v>
                </c:pt>
                <c:pt idx="26690">
                  <c:v>21:56:46</c:v>
                </c:pt>
                <c:pt idx="26691">
                  <c:v>21:56:47</c:v>
                </c:pt>
                <c:pt idx="26692">
                  <c:v>21:56:48</c:v>
                </c:pt>
                <c:pt idx="26693">
                  <c:v>21:56:49</c:v>
                </c:pt>
                <c:pt idx="26694">
                  <c:v>21:56:50</c:v>
                </c:pt>
                <c:pt idx="26695">
                  <c:v>21:56:51</c:v>
                </c:pt>
                <c:pt idx="26696">
                  <c:v>21:56:52</c:v>
                </c:pt>
                <c:pt idx="26697">
                  <c:v>21:56:53</c:v>
                </c:pt>
                <c:pt idx="26698">
                  <c:v>21:56:54</c:v>
                </c:pt>
                <c:pt idx="26699">
                  <c:v>21:56:55</c:v>
                </c:pt>
                <c:pt idx="26700">
                  <c:v>21:56:56</c:v>
                </c:pt>
                <c:pt idx="26701">
                  <c:v>21:56:57</c:v>
                </c:pt>
                <c:pt idx="26702">
                  <c:v>21:56:58</c:v>
                </c:pt>
                <c:pt idx="26703">
                  <c:v>21:56:59</c:v>
                </c:pt>
                <c:pt idx="26704">
                  <c:v>21:57:00</c:v>
                </c:pt>
                <c:pt idx="26705">
                  <c:v>21:57:01</c:v>
                </c:pt>
                <c:pt idx="26706">
                  <c:v>21:57:02</c:v>
                </c:pt>
                <c:pt idx="26707">
                  <c:v>21:57:03</c:v>
                </c:pt>
                <c:pt idx="26708">
                  <c:v>21:57:04</c:v>
                </c:pt>
                <c:pt idx="26709">
                  <c:v>21:57:05</c:v>
                </c:pt>
                <c:pt idx="26710">
                  <c:v>21:57:06</c:v>
                </c:pt>
                <c:pt idx="26711">
                  <c:v>21:57:07</c:v>
                </c:pt>
                <c:pt idx="26712">
                  <c:v>21:57:08</c:v>
                </c:pt>
                <c:pt idx="26713">
                  <c:v>21:57:09</c:v>
                </c:pt>
                <c:pt idx="26714">
                  <c:v>21:57:10</c:v>
                </c:pt>
                <c:pt idx="26715">
                  <c:v>21:57:11</c:v>
                </c:pt>
                <c:pt idx="26716">
                  <c:v>21:57:12</c:v>
                </c:pt>
                <c:pt idx="26717">
                  <c:v>21:57:13</c:v>
                </c:pt>
                <c:pt idx="26718">
                  <c:v>21:57:14</c:v>
                </c:pt>
                <c:pt idx="26719">
                  <c:v>21:57:15</c:v>
                </c:pt>
                <c:pt idx="26720">
                  <c:v>21:57:16</c:v>
                </c:pt>
                <c:pt idx="26721">
                  <c:v>21:57:17</c:v>
                </c:pt>
                <c:pt idx="26722">
                  <c:v>21:57:18</c:v>
                </c:pt>
                <c:pt idx="26723">
                  <c:v>21:57:19</c:v>
                </c:pt>
                <c:pt idx="26724">
                  <c:v>21:57:20</c:v>
                </c:pt>
                <c:pt idx="26725">
                  <c:v>21:57:21</c:v>
                </c:pt>
                <c:pt idx="26726">
                  <c:v>21:57:22</c:v>
                </c:pt>
                <c:pt idx="26727">
                  <c:v>21:57:23</c:v>
                </c:pt>
                <c:pt idx="26728">
                  <c:v>21:57:24</c:v>
                </c:pt>
                <c:pt idx="26729">
                  <c:v>21:57:25</c:v>
                </c:pt>
                <c:pt idx="26730">
                  <c:v>21:57:26</c:v>
                </c:pt>
                <c:pt idx="26731">
                  <c:v>21:57:27</c:v>
                </c:pt>
                <c:pt idx="26732">
                  <c:v>21:57:28</c:v>
                </c:pt>
                <c:pt idx="26733">
                  <c:v>21:57:29</c:v>
                </c:pt>
                <c:pt idx="26734">
                  <c:v>21:57:30</c:v>
                </c:pt>
                <c:pt idx="26735">
                  <c:v>21:57:31</c:v>
                </c:pt>
                <c:pt idx="26736">
                  <c:v>21:57:32</c:v>
                </c:pt>
                <c:pt idx="26737">
                  <c:v>21:57:33</c:v>
                </c:pt>
                <c:pt idx="26738">
                  <c:v>21:57:34</c:v>
                </c:pt>
                <c:pt idx="26739">
                  <c:v>21:57:35</c:v>
                </c:pt>
                <c:pt idx="26740">
                  <c:v>21:57:36</c:v>
                </c:pt>
                <c:pt idx="26741">
                  <c:v>21:57:37</c:v>
                </c:pt>
                <c:pt idx="26742">
                  <c:v>21:57:38</c:v>
                </c:pt>
                <c:pt idx="26743">
                  <c:v>21:57:39</c:v>
                </c:pt>
                <c:pt idx="26744">
                  <c:v>21:57:40</c:v>
                </c:pt>
                <c:pt idx="26745">
                  <c:v>21:57:41</c:v>
                </c:pt>
                <c:pt idx="26746">
                  <c:v>21:57:42</c:v>
                </c:pt>
                <c:pt idx="26747">
                  <c:v>21:57:43</c:v>
                </c:pt>
                <c:pt idx="26748">
                  <c:v>21:57:44</c:v>
                </c:pt>
                <c:pt idx="26749">
                  <c:v>21:57:45</c:v>
                </c:pt>
                <c:pt idx="26750">
                  <c:v>21:57:46</c:v>
                </c:pt>
                <c:pt idx="26751">
                  <c:v>21:57:47</c:v>
                </c:pt>
                <c:pt idx="26752">
                  <c:v>21:57:48</c:v>
                </c:pt>
                <c:pt idx="26753">
                  <c:v>21:57:49</c:v>
                </c:pt>
                <c:pt idx="26754">
                  <c:v>21:57:50</c:v>
                </c:pt>
                <c:pt idx="26755">
                  <c:v>21:57:51</c:v>
                </c:pt>
                <c:pt idx="26756">
                  <c:v>21:57:52</c:v>
                </c:pt>
                <c:pt idx="26757">
                  <c:v>21:57:53</c:v>
                </c:pt>
                <c:pt idx="26758">
                  <c:v>21:57:54</c:v>
                </c:pt>
                <c:pt idx="26759">
                  <c:v>21:57:55</c:v>
                </c:pt>
                <c:pt idx="26760">
                  <c:v>21:57:56</c:v>
                </c:pt>
                <c:pt idx="26761">
                  <c:v>21:57:57</c:v>
                </c:pt>
                <c:pt idx="26762">
                  <c:v>21:57:58</c:v>
                </c:pt>
                <c:pt idx="26763">
                  <c:v>21:57:59</c:v>
                </c:pt>
                <c:pt idx="26764">
                  <c:v>21:58:00</c:v>
                </c:pt>
                <c:pt idx="26765">
                  <c:v>21:58:01</c:v>
                </c:pt>
                <c:pt idx="26766">
                  <c:v>21:58:02</c:v>
                </c:pt>
                <c:pt idx="26767">
                  <c:v>21:58:03</c:v>
                </c:pt>
                <c:pt idx="26768">
                  <c:v>21:58:04</c:v>
                </c:pt>
                <c:pt idx="26769">
                  <c:v>21:58:05</c:v>
                </c:pt>
                <c:pt idx="26770">
                  <c:v>21:58:06</c:v>
                </c:pt>
                <c:pt idx="26771">
                  <c:v>21:58:07</c:v>
                </c:pt>
                <c:pt idx="26772">
                  <c:v>21:58:08</c:v>
                </c:pt>
                <c:pt idx="26773">
                  <c:v>21:58:09</c:v>
                </c:pt>
                <c:pt idx="26774">
                  <c:v>21:58:10</c:v>
                </c:pt>
                <c:pt idx="26775">
                  <c:v>21:58:11</c:v>
                </c:pt>
                <c:pt idx="26776">
                  <c:v>21:58:12</c:v>
                </c:pt>
                <c:pt idx="26777">
                  <c:v>21:58:13</c:v>
                </c:pt>
                <c:pt idx="26778">
                  <c:v>21:58:14</c:v>
                </c:pt>
                <c:pt idx="26779">
                  <c:v>21:58:15</c:v>
                </c:pt>
                <c:pt idx="26780">
                  <c:v>21:58:16</c:v>
                </c:pt>
                <c:pt idx="26781">
                  <c:v>21:58:17</c:v>
                </c:pt>
                <c:pt idx="26782">
                  <c:v>21:58:18</c:v>
                </c:pt>
                <c:pt idx="26783">
                  <c:v>21:58:19</c:v>
                </c:pt>
                <c:pt idx="26784">
                  <c:v>21:58:20</c:v>
                </c:pt>
                <c:pt idx="26785">
                  <c:v>21:58:21</c:v>
                </c:pt>
                <c:pt idx="26786">
                  <c:v>21:58:22</c:v>
                </c:pt>
                <c:pt idx="26787">
                  <c:v>21:58:23</c:v>
                </c:pt>
                <c:pt idx="26788">
                  <c:v>21:58:24</c:v>
                </c:pt>
                <c:pt idx="26789">
                  <c:v>21:58:25</c:v>
                </c:pt>
                <c:pt idx="26790">
                  <c:v>21:58:26</c:v>
                </c:pt>
                <c:pt idx="26791">
                  <c:v>21:58:27</c:v>
                </c:pt>
                <c:pt idx="26792">
                  <c:v>21:58:28</c:v>
                </c:pt>
                <c:pt idx="26793">
                  <c:v>21:58:29</c:v>
                </c:pt>
                <c:pt idx="26794">
                  <c:v>21:58:30</c:v>
                </c:pt>
                <c:pt idx="26795">
                  <c:v>21:58:31</c:v>
                </c:pt>
                <c:pt idx="26796">
                  <c:v>21:58:32</c:v>
                </c:pt>
                <c:pt idx="26797">
                  <c:v>21:58:33</c:v>
                </c:pt>
                <c:pt idx="26798">
                  <c:v>21:58:34</c:v>
                </c:pt>
                <c:pt idx="26799">
                  <c:v>21:58:35</c:v>
                </c:pt>
                <c:pt idx="26800">
                  <c:v>21:58:36</c:v>
                </c:pt>
                <c:pt idx="26801">
                  <c:v>21:58:37</c:v>
                </c:pt>
                <c:pt idx="26802">
                  <c:v>21:58:38</c:v>
                </c:pt>
                <c:pt idx="26803">
                  <c:v>21:58:39</c:v>
                </c:pt>
                <c:pt idx="26804">
                  <c:v>21:58:40</c:v>
                </c:pt>
                <c:pt idx="26805">
                  <c:v>21:58:41</c:v>
                </c:pt>
                <c:pt idx="26806">
                  <c:v>21:58:42</c:v>
                </c:pt>
                <c:pt idx="26807">
                  <c:v>21:58:43</c:v>
                </c:pt>
                <c:pt idx="26808">
                  <c:v>21:58:44</c:v>
                </c:pt>
                <c:pt idx="26809">
                  <c:v>21:58:45</c:v>
                </c:pt>
                <c:pt idx="26810">
                  <c:v>21:58:46</c:v>
                </c:pt>
                <c:pt idx="26811">
                  <c:v>21:58:47</c:v>
                </c:pt>
                <c:pt idx="26812">
                  <c:v>21:58:48</c:v>
                </c:pt>
                <c:pt idx="26813">
                  <c:v>21:58:49</c:v>
                </c:pt>
                <c:pt idx="26814">
                  <c:v>21:58:50</c:v>
                </c:pt>
                <c:pt idx="26815">
                  <c:v>21:58:51</c:v>
                </c:pt>
                <c:pt idx="26816">
                  <c:v>21:58:52</c:v>
                </c:pt>
                <c:pt idx="26817">
                  <c:v>21:58:53</c:v>
                </c:pt>
                <c:pt idx="26818">
                  <c:v>21:58:54</c:v>
                </c:pt>
                <c:pt idx="26819">
                  <c:v>21:58:55</c:v>
                </c:pt>
                <c:pt idx="26820">
                  <c:v>21:58:56</c:v>
                </c:pt>
                <c:pt idx="26821">
                  <c:v>21:58:57</c:v>
                </c:pt>
                <c:pt idx="26822">
                  <c:v>21:58:58</c:v>
                </c:pt>
                <c:pt idx="26823">
                  <c:v>21:58:59</c:v>
                </c:pt>
                <c:pt idx="26824">
                  <c:v>21:59:00</c:v>
                </c:pt>
                <c:pt idx="26825">
                  <c:v>21:59:01</c:v>
                </c:pt>
                <c:pt idx="26826">
                  <c:v>21:59:02</c:v>
                </c:pt>
                <c:pt idx="26827">
                  <c:v>21:59:03</c:v>
                </c:pt>
                <c:pt idx="26828">
                  <c:v>21:59:04</c:v>
                </c:pt>
                <c:pt idx="26829">
                  <c:v>21:59:05</c:v>
                </c:pt>
                <c:pt idx="26830">
                  <c:v>21:59:06</c:v>
                </c:pt>
                <c:pt idx="26831">
                  <c:v>21:59:07</c:v>
                </c:pt>
                <c:pt idx="26832">
                  <c:v>21:59:08</c:v>
                </c:pt>
                <c:pt idx="26833">
                  <c:v>21:59:09</c:v>
                </c:pt>
                <c:pt idx="26834">
                  <c:v>21:59:10</c:v>
                </c:pt>
                <c:pt idx="26835">
                  <c:v>21:59:11</c:v>
                </c:pt>
                <c:pt idx="26836">
                  <c:v>21:59:12</c:v>
                </c:pt>
                <c:pt idx="26837">
                  <c:v>21:59:13</c:v>
                </c:pt>
                <c:pt idx="26838">
                  <c:v>21:59:14</c:v>
                </c:pt>
                <c:pt idx="26839">
                  <c:v>21:59:15</c:v>
                </c:pt>
                <c:pt idx="26840">
                  <c:v>21:59:16</c:v>
                </c:pt>
                <c:pt idx="26841">
                  <c:v>21:59:17</c:v>
                </c:pt>
                <c:pt idx="26842">
                  <c:v>21:59:18</c:v>
                </c:pt>
                <c:pt idx="26843">
                  <c:v>21:59:19</c:v>
                </c:pt>
                <c:pt idx="26844">
                  <c:v>21:59:20</c:v>
                </c:pt>
                <c:pt idx="26845">
                  <c:v>21:59:21</c:v>
                </c:pt>
                <c:pt idx="26846">
                  <c:v>21:59:22</c:v>
                </c:pt>
                <c:pt idx="26847">
                  <c:v>21:59:23</c:v>
                </c:pt>
                <c:pt idx="26848">
                  <c:v>21:59:24</c:v>
                </c:pt>
                <c:pt idx="26849">
                  <c:v>21:59:25</c:v>
                </c:pt>
                <c:pt idx="26850">
                  <c:v>21:59:26</c:v>
                </c:pt>
                <c:pt idx="26851">
                  <c:v>21:59:27</c:v>
                </c:pt>
                <c:pt idx="26852">
                  <c:v>21:59:28</c:v>
                </c:pt>
                <c:pt idx="26853">
                  <c:v>21:59:29</c:v>
                </c:pt>
                <c:pt idx="26854">
                  <c:v>21:59:30</c:v>
                </c:pt>
                <c:pt idx="26855">
                  <c:v>21:59:31</c:v>
                </c:pt>
                <c:pt idx="26856">
                  <c:v>21:59:32</c:v>
                </c:pt>
                <c:pt idx="26857">
                  <c:v>21:59:33</c:v>
                </c:pt>
                <c:pt idx="26858">
                  <c:v>21:59:34</c:v>
                </c:pt>
                <c:pt idx="26859">
                  <c:v>21:59:35</c:v>
                </c:pt>
                <c:pt idx="26860">
                  <c:v>21:59:36</c:v>
                </c:pt>
                <c:pt idx="26861">
                  <c:v>21:59:37</c:v>
                </c:pt>
                <c:pt idx="26862">
                  <c:v>21:59:38</c:v>
                </c:pt>
                <c:pt idx="26863">
                  <c:v>21:59:39</c:v>
                </c:pt>
                <c:pt idx="26864">
                  <c:v>21:59:40</c:v>
                </c:pt>
                <c:pt idx="26865">
                  <c:v>21:59:41</c:v>
                </c:pt>
                <c:pt idx="26866">
                  <c:v>21:59:42</c:v>
                </c:pt>
                <c:pt idx="26867">
                  <c:v>21:59:43</c:v>
                </c:pt>
                <c:pt idx="26868">
                  <c:v>21:59:44</c:v>
                </c:pt>
                <c:pt idx="26869">
                  <c:v>21:59:45</c:v>
                </c:pt>
                <c:pt idx="26870">
                  <c:v>21:59:46</c:v>
                </c:pt>
                <c:pt idx="26871">
                  <c:v>21:59:47</c:v>
                </c:pt>
                <c:pt idx="26872">
                  <c:v>21:59:48</c:v>
                </c:pt>
                <c:pt idx="26873">
                  <c:v>21:59:49</c:v>
                </c:pt>
                <c:pt idx="26874">
                  <c:v>21:59:50</c:v>
                </c:pt>
                <c:pt idx="26875">
                  <c:v>21:59:51</c:v>
                </c:pt>
                <c:pt idx="26876">
                  <c:v>21:59:52</c:v>
                </c:pt>
                <c:pt idx="26877">
                  <c:v>21:59:53</c:v>
                </c:pt>
                <c:pt idx="26878">
                  <c:v>21:59:54</c:v>
                </c:pt>
                <c:pt idx="26879">
                  <c:v>21:59:55</c:v>
                </c:pt>
                <c:pt idx="26880">
                  <c:v>21:59:56</c:v>
                </c:pt>
                <c:pt idx="26881">
                  <c:v>21:59:57</c:v>
                </c:pt>
                <c:pt idx="26882">
                  <c:v>21:59:58</c:v>
                </c:pt>
                <c:pt idx="26883">
                  <c:v>21:59:59</c:v>
                </c:pt>
                <c:pt idx="26884">
                  <c:v>22:00:00</c:v>
                </c:pt>
                <c:pt idx="26885">
                  <c:v>22:00:01</c:v>
                </c:pt>
                <c:pt idx="26886">
                  <c:v>22:00:02</c:v>
                </c:pt>
                <c:pt idx="26887">
                  <c:v>22:00:03</c:v>
                </c:pt>
                <c:pt idx="26888">
                  <c:v>22:00:04</c:v>
                </c:pt>
                <c:pt idx="26889">
                  <c:v>22:00:05</c:v>
                </c:pt>
                <c:pt idx="26890">
                  <c:v>22:00:06</c:v>
                </c:pt>
                <c:pt idx="26891">
                  <c:v>22:00:07</c:v>
                </c:pt>
                <c:pt idx="26892">
                  <c:v>22:00:08</c:v>
                </c:pt>
                <c:pt idx="26893">
                  <c:v>22:00:09</c:v>
                </c:pt>
                <c:pt idx="26894">
                  <c:v>22:00:10</c:v>
                </c:pt>
                <c:pt idx="26895">
                  <c:v>22:00:11</c:v>
                </c:pt>
                <c:pt idx="26896">
                  <c:v>22:00:12</c:v>
                </c:pt>
                <c:pt idx="26897">
                  <c:v>22:00:13</c:v>
                </c:pt>
                <c:pt idx="26898">
                  <c:v>22:00:14</c:v>
                </c:pt>
                <c:pt idx="26899">
                  <c:v>22:00:15</c:v>
                </c:pt>
                <c:pt idx="26900">
                  <c:v>22:00:16</c:v>
                </c:pt>
                <c:pt idx="26901">
                  <c:v>22:00:17</c:v>
                </c:pt>
                <c:pt idx="26902">
                  <c:v>22:00:18</c:v>
                </c:pt>
                <c:pt idx="26903">
                  <c:v>22:00:19</c:v>
                </c:pt>
                <c:pt idx="26904">
                  <c:v>22:00:20</c:v>
                </c:pt>
                <c:pt idx="26905">
                  <c:v>22:00:21</c:v>
                </c:pt>
                <c:pt idx="26906">
                  <c:v>22:00:22</c:v>
                </c:pt>
                <c:pt idx="26907">
                  <c:v>22:00:23</c:v>
                </c:pt>
                <c:pt idx="26908">
                  <c:v>22:00:24</c:v>
                </c:pt>
                <c:pt idx="26909">
                  <c:v>22:00:25</c:v>
                </c:pt>
                <c:pt idx="26910">
                  <c:v>22:00:26</c:v>
                </c:pt>
                <c:pt idx="26911">
                  <c:v>22:00:27</c:v>
                </c:pt>
                <c:pt idx="26912">
                  <c:v>22:00:28</c:v>
                </c:pt>
                <c:pt idx="26913">
                  <c:v>22:00:29</c:v>
                </c:pt>
                <c:pt idx="26914">
                  <c:v>22:00:30</c:v>
                </c:pt>
                <c:pt idx="26915">
                  <c:v>22:00:31</c:v>
                </c:pt>
                <c:pt idx="26916">
                  <c:v>22:00:32</c:v>
                </c:pt>
                <c:pt idx="26917">
                  <c:v>22:00:33</c:v>
                </c:pt>
                <c:pt idx="26918">
                  <c:v>22:00:34</c:v>
                </c:pt>
                <c:pt idx="26919">
                  <c:v>22:00:35</c:v>
                </c:pt>
                <c:pt idx="26920">
                  <c:v>22:00:36</c:v>
                </c:pt>
                <c:pt idx="26921">
                  <c:v>22:00:37</c:v>
                </c:pt>
                <c:pt idx="26922">
                  <c:v>22:00:38</c:v>
                </c:pt>
                <c:pt idx="26923">
                  <c:v>22:00:39</c:v>
                </c:pt>
                <c:pt idx="26924">
                  <c:v>22:00:40</c:v>
                </c:pt>
                <c:pt idx="26925">
                  <c:v>22:00:41</c:v>
                </c:pt>
                <c:pt idx="26926">
                  <c:v>22:00:42</c:v>
                </c:pt>
                <c:pt idx="26927">
                  <c:v>22:00:43</c:v>
                </c:pt>
                <c:pt idx="26928">
                  <c:v>22:00:44</c:v>
                </c:pt>
                <c:pt idx="26929">
                  <c:v>22:00:45</c:v>
                </c:pt>
                <c:pt idx="26930">
                  <c:v>22:00:46</c:v>
                </c:pt>
                <c:pt idx="26931">
                  <c:v>22:00:47</c:v>
                </c:pt>
                <c:pt idx="26932">
                  <c:v>22:00:48</c:v>
                </c:pt>
                <c:pt idx="26933">
                  <c:v>22:00:49</c:v>
                </c:pt>
                <c:pt idx="26934">
                  <c:v>22:00:50</c:v>
                </c:pt>
                <c:pt idx="26935">
                  <c:v>22:00:51</c:v>
                </c:pt>
                <c:pt idx="26936">
                  <c:v>22:00:52</c:v>
                </c:pt>
                <c:pt idx="26937">
                  <c:v>22:00:53</c:v>
                </c:pt>
                <c:pt idx="26938">
                  <c:v>22:00:54</c:v>
                </c:pt>
                <c:pt idx="26939">
                  <c:v>22:00:55</c:v>
                </c:pt>
                <c:pt idx="26940">
                  <c:v>22:00:56</c:v>
                </c:pt>
                <c:pt idx="26941">
                  <c:v>22:00:57</c:v>
                </c:pt>
                <c:pt idx="26942">
                  <c:v>22:00:58</c:v>
                </c:pt>
                <c:pt idx="26943">
                  <c:v>22:00:59</c:v>
                </c:pt>
                <c:pt idx="26944">
                  <c:v>22:01:00</c:v>
                </c:pt>
                <c:pt idx="26945">
                  <c:v>22:01:01</c:v>
                </c:pt>
                <c:pt idx="26946">
                  <c:v>22:01:02</c:v>
                </c:pt>
                <c:pt idx="26947">
                  <c:v>22:01:03</c:v>
                </c:pt>
                <c:pt idx="26948">
                  <c:v>22:01:04</c:v>
                </c:pt>
                <c:pt idx="26949">
                  <c:v>22:01:05</c:v>
                </c:pt>
                <c:pt idx="26950">
                  <c:v>22:01:06</c:v>
                </c:pt>
                <c:pt idx="26951">
                  <c:v>22:01:07</c:v>
                </c:pt>
                <c:pt idx="26952">
                  <c:v>22:01:08</c:v>
                </c:pt>
                <c:pt idx="26953">
                  <c:v>22:01:09</c:v>
                </c:pt>
                <c:pt idx="26954">
                  <c:v>22:01:10</c:v>
                </c:pt>
                <c:pt idx="26955">
                  <c:v>22:01:11</c:v>
                </c:pt>
                <c:pt idx="26956">
                  <c:v>22:01:12</c:v>
                </c:pt>
                <c:pt idx="26957">
                  <c:v>22:01:13</c:v>
                </c:pt>
                <c:pt idx="26958">
                  <c:v>22:01:14</c:v>
                </c:pt>
                <c:pt idx="26959">
                  <c:v>22:01:15</c:v>
                </c:pt>
                <c:pt idx="26960">
                  <c:v>22:01:16</c:v>
                </c:pt>
                <c:pt idx="26961">
                  <c:v>22:01:17</c:v>
                </c:pt>
                <c:pt idx="26962">
                  <c:v>22:01:18</c:v>
                </c:pt>
                <c:pt idx="26963">
                  <c:v>22:01:19</c:v>
                </c:pt>
                <c:pt idx="26964">
                  <c:v>22:01:20</c:v>
                </c:pt>
                <c:pt idx="26965">
                  <c:v>22:01:21</c:v>
                </c:pt>
                <c:pt idx="26966">
                  <c:v>22:01:22</c:v>
                </c:pt>
                <c:pt idx="26967">
                  <c:v>22:01:23</c:v>
                </c:pt>
                <c:pt idx="26968">
                  <c:v>22:01:24</c:v>
                </c:pt>
                <c:pt idx="26969">
                  <c:v>22:01:25</c:v>
                </c:pt>
                <c:pt idx="26970">
                  <c:v>22:01:26</c:v>
                </c:pt>
                <c:pt idx="26971">
                  <c:v>22:01:27</c:v>
                </c:pt>
                <c:pt idx="26972">
                  <c:v>22:01:28</c:v>
                </c:pt>
                <c:pt idx="26973">
                  <c:v>22:01:29</c:v>
                </c:pt>
                <c:pt idx="26974">
                  <c:v>22:01:30</c:v>
                </c:pt>
                <c:pt idx="26975">
                  <c:v>22:01:31</c:v>
                </c:pt>
                <c:pt idx="26976">
                  <c:v>22:01:32</c:v>
                </c:pt>
                <c:pt idx="26977">
                  <c:v>22:01:33</c:v>
                </c:pt>
                <c:pt idx="26978">
                  <c:v>22:01:34</c:v>
                </c:pt>
                <c:pt idx="26979">
                  <c:v>22:01:35</c:v>
                </c:pt>
                <c:pt idx="26980">
                  <c:v>22:01:36</c:v>
                </c:pt>
                <c:pt idx="26981">
                  <c:v>22:01:37</c:v>
                </c:pt>
                <c:pt idx="26982">
                  <c:v>22:01:38</c:v>
                </c:pt>
                <c:pt idx="26983">
                  <c:v>22:01:39</c:v>
                </c:pt>
                <c:pt idx="26984">
                  <c:v>22:01:40</c:v>
                </c:pt>
                <c:pt idx="26985">
                  <c:v>22:01:41</c:v>
                </c:pt>
                <c:pt idx="26986">
                  <c:v>22:01:42</c:v>
                </c:pt>
                <c:pt idx="26987">
                  <c:v>22:01:43</c:v>
                </c:pt>
                <c:pt idx="26988">
                  <c:v>22:01:44</c:v>
                </c:pt>
                <c:pt idx="26989">
                  <c:v>22:01:45</c:v>
                </c:pt>
                <c:pt idx="26990">
                  <c:v>22:01:46</c:v>
                </c:pt>
                <c:pt idx="26991">
                  <c:v>22:01:47</c:v>
                </c:pt>
                <c:pt idx="26992">
                  <c:v>22:01:48</c:v>
                </c:pt>
                <c:pt idx="26993">
                  <c:v>22:01:49</c:v>
                </c:pt>
                <c:pt idx="26994">
                  <c:v>22:01:50</c:v>
                </c:pt>
                <c:pt idx="26995">
                  <c:v>22:01:51</c:v>
                </c:pt>
                <c:pt idx="26996">
                  <c:v>22:01:52</c:v>
                </c:pt>
                <c:pt idx="26997">
                  <c:v>22:01:53</c:v>
                </c:pt>
                <c:pt idx="26998">
                  <c:v>22:01:54</c:v>
                </c:pt>
                <c:pt idx="26999">
                  <c:v>22:01:55</c:v>
                </c:pt>
                <c:pt idx="27000">
                  <c:v>22:01:56</c:v>
                </c:pt>
                <c:pt idx="27001">
                  <c:v>22:01:57</c:v>
                </c:pt>
                <c:pt idx="27002">
                  <c:v>22:01:58</c:v>
                </c:pt>
                <c:pt idx="27003">
                  <c:v>22:01:59</c:v>
                </c:pt>
                <c:pt idx="27004">
                  <c:v>22:02:00</c:v>
                </c:pt>
                <c:pt idx="27005">
                  <c:v>22:02:01</c:v>
                </c:pt>
                <c:pt idx="27006">
                  <c:v>22:02:02</c:v>
                </c:pt>
                <c:pt idx="27007">
                  <c:v>22:02:03</c:v>
                </c:pt>
                <c:pt idx="27008">
                  <c:v>22:02:04</c:v>
                </c:pt>
                <c:pt idx="27009">
                  <c:v>22:02:05</c:v>
                </c:pt>
                <c:pt idx="27010">
                  <c:v>22:02:06</c:v>
                </c:pt>
                <c:pt idx="27011">
                  <c:v>22:02:07</c:v>
                </c:pt>
                <c:pt idx="27012">
                  <c:v>22:02:08</c:v>
                </c:pt>
                <c:pt idx="27013">
                  <c:v>22:02:09</c:v>
                </c:pt>
                <c:pt idx="27014">
                  <c:v>22:02:10</c:v>
                </c:pt>
                <c:pt idx="27015">
                  <c:v>22:02:11</c:v>
                </c:pt>
                <c:pt idx="27016">
                  <c:v>22:02:12</c:v>
                </c:pt>
                <c:pt idx="27017">
                  <c:v>22:02:13</c:v>
                </c:pt>
                <c:pt idx="27018">
                  <c:v>22:02:14</c:v>
                </c:pt>
                <c:pt idx="27019">
                  <c:v>22:02:15</c:v>
                </c:pt>
                <c:pt idx="27020">
                  <c:v>22:02:16</c:v>
                </c:pt>
                <c:pt idx="27021">
                  <c:v>22:02:17</c:v>
                </c:pt>
                <c:pt idx="27022">
                  <c:v>22:02:18</c:v>
                </c:pt>
                <c:pt idx="27023">
                  <c:v>22:02:19</c:v>
                </c:pt>
                <c:pt idx="27024">
                  <c:v>22:02:20</c:v>
                </c:pt>
                <c:pt idx="27025">
                  <c:v>22:02:21</c:v>
                </c:pt>
                <c:pt idx="27026">
                  <c:v>22:02:22</c:v>
                </c:pt>
                <c:pt idx="27027">
                  <c:v>22:02:23</c:v>
                </c:pt>
                <c:pt idx="27028">
                  <c:v>22:02:24</c:v>
                </c:pt>
                <c:pt idx="27029">
                  <c:v>22:02:25</c:v>
                </c:pt>
                <c:pt idx="27030">
                  <c:v>22:02:26</c:v>
                </c:pt>
                <c:pt idx="27031">
                  <c:v>22:02:27</c:v>
                </c:pt>
                <c:pt idx="27032">
                  <c:v>22:02:28</c:v>
                </c:pt>
                <c:pt idx="27033">
                  <c:v>22:02:29</c:v>
                </c:pt>
                <c:pt idx="27034">
                  <c:v>22:02:30</c:v>
                </c:pt>
                <c:pt idx="27035">
                  <c:v>22:02:31</c:v>
                </c:pt>
                <c:pt idx="27036">
                  <c:v>22:02:32</c:v>
                </c:pt>
                <c:pt idx="27037">
                  <c:v>22:02:33</c:v>
                </c:pt>
                <c:pt idx="27038">
                  <c:v>22:02:34</c:v>
                </c:pt>
                <c:pt idx="27039">
                  <c:v>22:02:35</c:v>
                </c:pt>
                <c:pt idx="27040">
                  <c:v>22:02:36</c:v>
                </c:pt>
                <c:pt idx="27041">
                  <c:v>22:02:37</c:v>
                </c:pt>
                <c:pt idx="27042">
                  <c:v>22:02:38</c:v>
                </c:pt>
                <c:pt idx="27043">
                  <c:v>22:02:39</c:v>
                </c:pt>
                <c:pt idx="27044">
                  <c:v>22:02:40</c:v>
                </c:pt>
                <c:pt idx="27045">
                  <c:v>22:02:41</c:v>
                </c:pt>
                <c:pt idx="27046">
                  <c:v>22:02:42</c:v>
                </c:pt>
                <c:pt idx="27047">
                  <c:v>22:02:43</c:v>
                </c:pt>
                <c:pt idx="27048">
                  <c:v>22:02:44</c:v>
                </c:pt>
                <c:pt idx="27049">
                  <c:v>22:02:45</c:v>
                </c:pt>
                <c:pt idx="27050">
                  <c:v>22:02:46</c:v>
                </c:pt>
                <c:pt idx="27051">
                  <c:v>22:02:47</c:v>
                </c:pt>
                <c:pt idx="27052">
                  <c:v>22:02:48</c:v>
                </c:pt>
                <c:pt idx="27053">
                  <c:v>22:02:49</c:v>
                </c:pt>
                <c:pt idx="27054">
                  <c:v>22:02:50</c:v>
                </c:pt>
                <c:pt idx="27055">
                  <c:v>22:02:51</c:v>
                </c:pt>
                <c:pt idx="27056">
                  <c:v>22:02:52</c:v>
                </c:pt>
                <c:pt idx="27057">
                  <c:v>22:02:53</c:v>
                </c:pt>
                <c:pt idx="27058">
                  <c:v>22:02:54</c:v>
                </c:pt>
                <c:pt idx="27059">
                  <c:v>22:02:55</c:v>
                </c:pt>
                <c:pt idx="27060">
                  <c:v>22:02:56</c:v>
                </c:pt>
                <c:pt idx="27061">
                  <c:v>22:02:57</c:v>
                </c:pt>
                <c:pt idx="27062">
                  <c:v>22:02:58</c:v>
                </c:pt>
                <c:pt idx="27063">
                  <c:v>22:02:59</c:v>
                </c:pt>
                <c:pt idx="27064">
                  <c:v>22:03:00</c:v>
                </c:pt>
                <c:pt idx="27065">
                  <c:v>22:03:01</c:v>
                </c:pt>
                <c:pt idx="27066">
                  <c:v>22:03:02</c:v>
                </c:pt>
                <c:pt idx="27067">
                  <c:v>22:03:03</c:v>
                </c:pt>
                <c:pt idx="27068">
                  <c:v>22:03:04</c:v>
                </c:pt>
                <c:pt idx="27069">
                  <c:v>22:03:05</c:v>
                </c:pt>
                <c:pt idx="27070">
                  <c:v>22:03:06</c:v>
                </c:pt>
                <c:pt idx="27071">
                  <c:v>22:03:07</c:v>
                </c:pt>
                <c:pt idx="27072">
                  <c:v>22:03:08</c:v>
                </c:pt>
                <c:pt idx="27073">
                  <c:v>22:03:09</c:v>
                </c:pt>
                <c:pt idx="27074">
                  <c:v>22:03:10</c:v>
                </c:pt>
                <c:pt idx="27075">
                  <c:v>22:03:11</c:v>
                </c:pt>
                <c:pt idx="27076">
                  <c:v>22:03:12</c:v>
                </c:pt>
                <c:pt idx="27077">
                  <c:v>22:03:13</c:v>
                </c:pt>
                <c:pt idx="27078">
                  <c:v>22:03:14</c:v>
                </c:pt>
                <c:pt idx="27079">
                  <c:v>22:03:15</c:v>
                </c:pt>
                <c:pt idx="27080">
                  <c:v>22:03:16</c:v>
                </c:pt>
                <c:pt idx="27081">
                  <c:v>22:03:17</c:v>
                </c:pt>
                <c:pt idx="27082">
                  <c:v>22:03:18</c:v>
                </c:pt>
                <c:pt idx="27083">
                  <c:v>22:03:19</c:v>
                </c:pt>
                <c:pt idx="27084">
                  <c:v>22:03:20</c:v>
                </c:pt>
                <c:pt idx="27085">
                  <c:v>22:03:21</c:v>
                </c:pt>
                <c:pt idx="27086">
                  <c:v>22:03:22</c:v>
                </c:pt>
                <c:pt idx="27087">
                  <c:v>22:03:23</c:v>
                </c:pt>
                <c:pt idx="27088">
                  <c:v>22:03:24</c:v>
                </c:pt>
                <c:pt idx="27089">
                  <c:v>22:03:25</c:v>
                </c:pt>
                <c:pt idx="27090">
                  <c:v>22:03:26</c:v>
                </c:pt>
                <c:pt idx="27091">
                  <c:v>22:03:27</c:v>
                </c:pt>
                <c:pt idx="27092">
                  <c:v>22:03:28</c:v>
                </c:pt>
                <c:pt idx="27093">
                  <c:v>22:03:29</c:v>
                </c:pt>
                <c:pt idx="27094">
                  <c:v>22:03:30</c:v>
                </c:pt>
                <c:pt idx="27095">
                  <c:v>22:03:31</c:v>
                </c:pt>
                <c:pt idx="27096">
                  <c:v>22:03:32</c:v>
                </c:pt>
                <c:pt idx="27097">
                  <c:v>22:03:33</c:v>
                </c:pt>
                <c:pt idx="27098">
                  <c:v>22:03:34</c:v>
                </c:pt>
                <c:pt idx="27099">
                  <c:v>22:03:35</c:v>
                </c:pt>
                <c:pt idx="27100">
                  <c:v>22:03:36</c:v>
                </c:pt>
                <c:pt idx="27101">
                  <c:v>22:03:37</c:v>
                </c:pt>
                <c:pt idx="27102">
                  <c:v>22:03:38</c:v>
                </c:pt>
                <c:pt idx="27103">
                  <c:v>22:03:39</c:v>
                </c:pt>
                <c:pt idx="27104">
                  <c:v>22:03:40</c:v>
                </c:pt>
                <c:pt idx="27105">
                  <c:v>22:03:41</c:v>
                </c:pt>
                <c:pt idx="27106">
                  <c:v>22:03:42</c:v>
                </c:pt>
                <c:pt idx="27107">
                  <c:v>22:03:43</c:v>
                </c:pt>
                <c:pt idx="27108">
                  <c:v>22:03:44</c:v>
                </c:pt>
                <c:pt idx="27109">
                  <c:v>22:03:45</c:v>
                </c:pt>
                <c:pt idx="27110">
                  <c:v>22:03:46</c:v>
                </c:pt>
                <c:pt idx="27111">
                  <c:v>22:03:47</c:v>
                </c:pt>
                <c:pt idx="27112">
                  <c:v>22:03:48</c:v>
                </c:pt>
                <c:pt idx="27113">
                  <c:v>22:03:49</c:v>
                </c:pt>
                <c:pt idx="27114">
                  <c:v>22:03:50</c:v>
                </c:pt>
                <c:pt idx="27115">
                  <c:v>22:03:51</c:v>
                </c:pt>
                <c:pt idx="27116">
                  <c:v>22:03:52</c:v>
                </c:pt>
                <c:pt idx="27117">
                  <c:v>22:03:53</c:v>
                </c:pt>
                <c:pt idx="27118">
                  <c:v>22:03:54</c:v>
                </c:pt>
                <c:pt idx="27119">
                  <c:v>22:03:55</c:v>
                </c:pt>
                <c:pt idx="27120">
                  <c:v>22:03:56</c:v>
                </c:pt>
                <c:pt idx="27121">
                  <c:v>22:03:57</c:v>
                </c:pt>
                <c:pt idx="27122">
                  <c:v>22:03:58</c:v>
                </c:pt>
                <c:pt idx="27123">
                  <c:v>22:03:59</c:v>
                </c:pt>
                <c:pt idx="27124">
                  <c:v>22:04:00</c:v>
                </c:pt>
                <c:pt idx="27125">
                  <c:v>22:04:01</c:v>
                </c:pt>
                <c:pt idx="27126">
                  <c:v>22:04:02</c:v>
                </c:pt>
                <c:pt idx="27127">
                  <c:v>22:04:03</c:v>
                </c:pt>
                <c:pt idx="27128">
                  <c:v>22:04:04</c:v>
                </c:pt>
                <c:pt idx="27129">
                  <c:v>22:04:05</c:v>
                </c:pt>
                <c:pt idx="27130">
                  <c:v>22:04:06</c:v>
                </c:pt>
                <c:pt idx="27131">
                  <c:v>22:04:07</c:v>
                </c:pt>
                <c:pt idx="27132">
                  <c:v>22:04:08</c:v>
                </c:pt>
                <c:pt idx="27133">
                  <c:v>22:04:09</c:v>
                </c:pt>
                <c:pt idx="27134">
                  <c:v>22:04:10</c:v>
                </c:pt>
                <c:pt idx="27135">
                  <c:v>22:04:11</c:v>
                </c:pt>
                <c:pt idx="27136">
                  <c:v>22:04:12</c:v>
                </c:pt>
                <c:pt idx="27137">
                  <c:v>22:04:13</c:v>
                </c:pt>
                <c:pt idx="27138">
                  <c:v>22:04:14</c:v>
                </c:pt>
                <c:pt idx="27139">
                  <c:v>22:04:15</c:v>
                </c:pt>
                <c:pt idx="27140">
                  <c:v>22:04:16</c:v>
                </c:pt>
                <c:pt idx="27141">
                  <c:v>22:04:17</c:v>
                </c:pt>
                <c:pt idx="27142">
                  <c:v>22:04:18</c:v>
                </c:pt>
                <c:pt idx="27143">
                  <c:v>22:04:19</c:v>
                </c:pt>
                <c:pt idx="27144">
                  <c:v>22:04:20</c:v>
                </c:pt>
                <c:pt idx="27145">
                  <c:v>22:04:21</c:v>
                </c:pt>
                <c:pt idx="27146">
                  <c:v>22:04:22</c:v>
                </c:pt>
                <c:pt idx="27147">
                  <c:v>22:04:23</c:v>
                </c:pt>
                <c:pt idx="27148">
                  <c:v>22:04:24</c:v>
                </c:pt>
                <c:pt idx="27149">
                  <c:v>22:04:25</c:v>
                </c:pt>
                <c:pt idx="27150">
                  <c:v>22:04:26</c:v>
                </c:pt>
                <c:pt idx="27151">
                  <c:v>22:04:27</c:v>
                </c:pt>
                <c:pt idx="27152">
                  <c:v>22:04:28</c:v>
                </c:pt>
                <c:pt idx="27153">
                  <c:v>22:04:29</c:v>
                </c:pt>
                <c:pt idx="27154">
                  <c:v>22:04:30</c:v>
                </c:pt>
                <c:pt idx="27155">
                  <c:v>22:04:31</c:v>
                </c:pt>
                <c:pt idx="27156">
                  <c:v>22:04:32</c:v>
                </c:pt>
                <c:pt idx="27157">
                  <c:v>22:04:33</c:v>
                </c:pt>
                <c:pt idx="27158">
                  <c:v>22:04:34</c:v>
                </c:pt>
                <c:pt idx="27159">
                  <c:v>22:04:35</c:v>
                </c:pt>
                <c:pt idx="27160">
                  <c:v>22:04:36</c:v>
                </c:pt>
                <c:pt idx="27161">
                  <c:v>22:04:37</c:v>
                </c:pt>
                <c:pt idx="27162">
                  <c:v>22:04:38</c:v>
                </c:pt>
                <c:pt idx="27163">
                  <c:v>22:04:39</c:v>
                </c:pt>
                <c:pt idx="27164">
                  <c:v>22:04:40</c:v>
                </c:pt>
                <c:pt idx="27165">
                  <c:v>22:04:41</c:v>
                </c:pt>
                <c:pt idx="27166">
                  <c:v>22:04:42</c:v>
                </c:pt>
                <c:pt idx="27167">
                  <c:v>22:04:43</c:v>
                </c:pt>
                <c:pt idx="27168">
                  <c:v>22:04:44</c:v>
                </c:pt>
                <c:pt idx="27169">
                  <c:v>22:04:45</c:v>
                </c:pt>
                <c:pt idx="27170">
                  <c:v>22:04:46</c:v>
                </c:pt>
                <c:pt idx="27171">
                  <c:v>22:04:47</c:v>
                </c:pt>
                <c:pt idx="27172">
                  <c:v>22:04:48</c:v>
                </c:pt>
                <c:pt idx="27173">
                  <c:v>22:04:49</c:v>
                </c:pt>
                <c:pt idx="27174">
                  <c:v>22:04:50</c:v>
                </c:pt>
                <c:pt idx="27175">
                  <c:v>22:04:51</c:v>
                </c:pt>
                <c:pt idx="27176">
                  <c:v>22:04:52</c:v>
                </c:pt>
                <c:pt idx="27177">
                  <c:v>22:04:53</c:v>
                </c:pt>
                <c:pt idx="27178">
                  <c:v>22:04:54</c:v>
                </c:pt>
                <c:pt idx="27179">
                  <c:v>22:04:55</c:v>
                </c:pt>
                <c:pt idx="27180">
                  <c:v>22:04:56</c:v>
                </c:pt>
                <c:pt idx="27181">
                  <c:v>22:04:57</c:v>
                </c:pt>
                <c:pt idx="27182">
                  <c:v>22:04:58</c:v>
                </c:pt>
                <c:pt idx="27183">
                  <c:v>22:04:59</c:v>
                </c:pt>
                <c:pt idx="27184">
                  <c:v>22:05:00</c:v>
                </c:pt>
                <c:pt idx="27185">
                  <c:v>22:05:01</c:v>
                </c:pt>
                <c:pt idx="27186">
                  <c:v>22:05:02</c:v>
                </c:pt>
                <c:pt idx="27187">
                  <c:v>22:05:03</c:v>
                </c:pt>
                <c:pt idx="27188">
                  <c:v>22:05:04</c:v>
                </c:pt>
                <c:pt idx="27189">
                  <c:v>22:05:05</c:v>
                </c:pt>
                <c:pt idx="27190">
                  <c:v>22:05:06</c:v>
                </c:pt>
                <c:pt idx="27191">
                  <c:v>22:05:07</c:v>
                </c:pt>
                <c:pt idx="27192">
                  <c:v>22:05:08</c:v>
                </c:pt>
                <c:pt idx="27193">
                  <c:v>22:05:09</c:v>
                </c:pt>
                <c:pt idx="27194">
                  <c:v>22:05:10</c:v>
                </c:pt>
                <c:pt idx="27195">
                  <c:v>22:05:11</c:v>
                </c:pt>
                <c:pt idx="27196">
                  <c:v>22:05:12</c:v>
                </c:pt>
                <c:pt idx="27197">
                  <c:v>22:05:13</c:v>
                </c:pt>
                <c:pt idx="27198">
                  <c:v>22:05:14</c:v>
                </c:pt>
                <c:pt idx="27199">
                  <c:v>22:05:15</c:v>
                </c:pt>
                <c:pt idx="27200">
                  <c:v>22:05:16</c:v>
                </c:pt>
                <c:pt idx="27201">
                  <c:v>22:05:17</c:v>
                </c:pt>
                <c:pt idx="27202">
                  <c:v>22:05:18</c:v>
                </c:pt>
                <c:pt idx="27203">
                  <c:v>22:05:19</c:v>
                </c:pt>
                <c:pt idx="27204">
                  <c:v>22:05:20</c:v>
                </c:pt>
                <c:pt idx="27205">
                  <c:v>22:05:21</c:v>
                </c:pt>
                <c:pt idx="27206">
                  <c:v>22:05:22</c:v>
                </c:pt>
                <c:pt idx="27207">
                  <c:v>22:05:23</c:v>
                </c:pt>
                <c:pt idx="27208">
                  <c:v>22:05:24</c:v>
                </c:pt>
                <c:pt idx="27209">
                  <c:v>22:05:25</c:v>
                </c:pt>
                <c:pt idx="27210">
                  <c:v>22:05:26</c:v>
                </c:pt>
                <c:pt idx="27211">
                  <c:v>22:05:27</c:v>
                </c:pt>
                <c:pt idx="27212">
                  <c:v>22:05:28</c:v>
                </c:pt>
                <c:pt idx="27213">
                  <c:v>22:05:29</c:v>
                </c:pt>
                <c:pt idx="27214">
                  <c:v>22:05:30</c:v>
                </c:pt>
                <c:pt idx="27215">
                  <c:v>22:05:31</c:v>
                </c:pt>
                <c:pt idx="27216">
                  <c:v>22:05:32</c:v>
                </c:pt>
                <c:pt idx="27217">
                  <c:v>22:05:33</c:v>
                </c:pt>
                <c:pt idx="27218">
                  <c:v>22:05:34</c:v>
                </c:pt>
                <c:pt idx="27219">
                  <c:v>22:05:35</c:v>
                </c:pt>
                <c:pt idx="27220">
                  <c:v>22:05:36</c:v>
                </c:pt>
                <c:pt idx="27221">
                  <c:v>22:05:37</c:v>
                </c:pt>
                <c:pt idx="27222">
                  <c:v>22:05:38</c:v>
                </c:pt>
                <c:pt idx="27223">
                  <c:v>22:05:39</c:v>
                </c:pt>
                <c:pt idx="27224">
                  <c:v>22:05:40</c:v>
                </c:pt>
                <c:pt idx="27225">
                  <c:v>22:05:41</c:v>
                </c:pt>
                <c:pt idx="27226">
                  <c:v>22:05:42</c:v>
                </c:pt>
                <c:pt idx="27227">
                  <c:v>22:05:43</c:v>
                </c:pt>
                <c:pt idx="27228">
                  <c:v>22:05:44</c:v>
                </c:pt>
                <c:pt idx="27229">
                  <c:v>22:05:45</c:v>
                </c:pt>
                <c:pt idx="27230">
                  <c:v>22:05:46</c:v>
                </c:pt>
                <c:pt idx="27231">
                  <c:v>22:05:47</c:v>
                </c:pt>
                <c:pt idx="27232">
                  <c:v>22:05:48</c:v>
                </c:pt>
                <c:pt idx="27233">
                  <c:v>22:05:49</c:v>
                </c:pt>
                <c:pt idx="27234">
                  <c:v>22:05:50</c:v>
                </c:pt>
                <c:pt idx="27235">
                  <c:v>22:05:51</c:v>
                </c:pt>
                <c:pt idx="27236">
                  <c:v>22:05:52</c:v>
                </c:pt>
                <c:pt idx="27237">
                  <c:v>22:05:53</c:v>
                </c:pt>
                <c:pt idx="27238">
                  <c:v>22:05:54</c:v>
                </c:pt>
                <c:pt idx="27239">
                  <c:v>22:05:55</c:v>
                </c:pt>
                <c:pt idx="27240">
                  <c:v>22:05:56</c:v>
                </c:pt>
                <c:pt idx="27241">
                  <c:v>22:05:57</c:v>
                </c:pt>
                <c:pt idx="27242">
                  <c:v>22:05:58</c:v>
                </c:pt>
                <c:pt idx="27243">
                  <c:v>22:05:59</c:v>
                </c:pt>
                <c:pt idx="27244">
                  <c:v>22:06:00</c:v>
                </c:pt>
                <c:pt idx="27245">
                  <c:v>22:06:01</c:v>
                </c:pt>
                <c:pt idx="27246">
                  <c:v>22:06:02</c:v>
                </c:pt>
                <c:pt idx="27247">
                  <c:v>22:06:03</c:v>
                </c:pt>
                <c:pt idx="27248">
                  <c:v>22:06:04</c:v>
                </c:pt>
                <c:pt idx="27249">
                  <c:v>22:06:05</c:v>
                </c:pt>
                <c:pt idx="27250">
                  <c:v>22:06:06</c:v>
                </c:pt>
                <c:pt idx="27251">
                  <c:v>22:06:07</c:v>
                </c:pt>
                <c:pt idx="27252">
                  <c:v>22:06:08</c:v>
                </c:pt>
                <c:pt idx="27253">
                  <c:v>22:06:09</c:v>
                </c:pt>
                <c:pt idx="27254">
                  <c:v>22:06:10</c:v>
                </c:pt>
                <c:pt idx="27255">
                  <c:v>22:06:11</c:v>
                </c:pt>
                <c:pt idx="27256">
                  <c:v>22:06:12</c:v>
                </c:pt>
                <c:pt idx="27257">
                  <c:v>22:06:13</c:v>
                </c:pt>
                <c:pt idx="27258">
                  <c:v>22:06:14</c:v>
                </c:pt>
                <c:pt idx="27259">
                  <c:v>22:06:15</c:v>
                </c:pt>
                <c:pt idx="27260">
                  <c:v>22:06:16</c:v>
                </c:pt>
                <c:pt idx="27261">
                  <c:v>22:06:17</c:v>
                </c:pt>
                <c:pt idx="27262">
                  <c:v>22:06:18</c:v>
                </c:pt>
                <c:pt idx="27263">
                  <c:v>22:06:19</c:v>
                </c:pt>
                <c:pt idx="27264">
                  <c:v>22:06:20</c:v>
                </c:pt>
                <c:pt idx="27265">
                  <c:v>22:06:21</c:v>
                </c:pt>
                <c:pt idx="27266">
                  <c:v>22:06:22</c:v>
                </c:pt>
                <c:pt idx="27267">
                  <c:v>22:06:23</c:v>
                </c:pt>
                <c:pt idx="27268">
                  <c:v>22:06:24</c:v>
                </c:pt>
                <c:pt idx="27269">
                  <c:v>22:06:25</c:v>
                </c:pt>
                <c:pt idx="27270">
                  <c:v>22:06:26</c:v>
                </c:pt>
                <c:pt idx="27271">
                  <c:v>22:06:27</c:v>
                </c:pt>
                <c:pt idx="27272">
                  <c:v>22:06:28</c:v>
                </c:pt>
                <c:pt idx="27273">
                  <c:v>22:06:29</c:v>
                </c:pt>
                <c:pt idx="27274">
                  <c:v>22:06:30</c:v>
                </c:pt>
                <c:pt idx="27275">
                  <c:v>22:06:31</c:v>
                </c:pt>
                <c:pt idx="27276">
                  <c:v>22:06:32</c:v>
                </c:pt>
                <c:pt idx="27277">
                  <c:v>22:06:33</c:v>
                </c:pt>
                <c:pt idx="27278">
                  <c:v>22:06:34</c:v>
                </c:pt>
                <c:pt idx="27279">
                  <c:v>22:06:35</c:v>
                </c:pt>
                <c:pt idx="27280">
                  <c:v>22:06:36</c:v>
                </c:pt>
                <c:pt idx="27281">
                  <c:v>22:06:37</c:v>
                </c:pt>
                <c:pt idx="27282">
                  <c:v>22:06:38</c:v>
                </c:pt>
                <c:pt idx="27283">
                  <c:v>22:06:39</c:v>
                </c:pt>
                <c:pt idx="27284">
                  <c:v>22:06:40</c:v>
                </c:pt>
                <c:pt idx="27285">
                  <c:v>22:06:41</c:v>
                </c:pt>
                <c:pt idx="27286">
                  <c:v>22:06:42</c:v>
                </c:pt>
                <c:pt idx="27287">
                  <c:v>22:06:43</c:v>
                </c:pt>
                <c:pt idx="27288">
                  <c:v>22:06:44</c:v>
                </c:pt>
                <c:pt idx="27289">
                  <c:v>22:06:45</c:v>
                </c:pt>
                <c:pt idx="27290">
                  <c:v>22:06:46</c:v>
                </c:pt>
                <c:pt idx="27291">
                  <c:v>22:06:47</c:v>
                </c:pt>
                <c:pt idx="27292">
                  <c:v>22:06:48</c:v>
                </c:pt>
                <c:pt idx="27293">
                  <c:v>22:06:49</c:v>
                </c:pt>
                <c:pt idx="27294">
                  <c:v>22:06:50</c:v>
                </c:pt>
                <c:pt idx="27295">
                  <c:v>22:06:51</c:v>
                </c:pt>
                <c:pt idx="27296">
                  <c:v>22:06:52</c:v>
                </c:pt>
                <c:pt idx="27297">
                  <c:v>22:06:53</c:v>
                </c:pt>
                <c:pt idx="27298">
                  <c:v>22:06:54</c:v>
                </c:pt>
                <c:pt idx="27299">
                  <c:v>22:06:55</c:v>
                </c:pt>
                <c:pt idx="27300">
                  <c:v>22:06:56</c:v>
                </c:pt>
                <c:pt idx="27301">
                  <c:v>22:06:57</c:v>
                </c:pt>
                <c:pt idx="27302">
                  <c:v>22:06:58</c:v>
                </c:pt>
                <c:pt idx="27303">
                  <c:v>22:06:59</c:v>
                </c:pt>
                <c:pt idx="27304">
                  <c:v>22:07:00</c:v>
                </c:pt>
                <c:pt idx="27305">
                  <c:v>22:07:01</c:v>
                </c:pt>
                <c:pt idx="27306">
                  <c:v>22:07:02</c:v>
                </c:pt>
                <c:pt idx="27307">
                  <c:v>22:07:03</c:v>
                </c:pt>
                <c:pt idx="27308">
                  <c:v>22:07:04</c:v>
                </c:pt>
                <c:pt idx="27309">
                  <c:v>22:07:05</c:v>
                </c:pt>
                <c:pt idx="27310">
                  <c:v>22:07:06</c:v>
                </c:pt>
                <c:pt idx="27311">
                  <c:v>22:07:07</c:v>
                </c:pt>
                <c:pt idx="27312">
                  <c:v>22:07:08</c:v>
                </c:pt>
                <c:pt idx="27313">
                  <c:v>22:07:09</c:v>
                </c:pt>
                <c:pt idx="27314">
                  <c:v>22:07:10</c:v>
                </c:pt>
                <c:pt idx="27315">
                  <c:v>22:07:11</c:v>
                </c:pt>
                <c:pt idx="27316">
                  <c:v>22:07:12</c:v>
                </c:pt>
                <c:pt idx="27317">
                  <c:v>22:07:13</c:v>
                </c:pt>
                <c:pt idx="27318">
                  <c:v>22:07:14</c:v>
                </c:pt>
                <c:pt idx="27319">
                  <c:v>22:07:15</c:v>
                </c:pt>
                <c:pt idx="27320">
                  <c:v>22:07:16</c:v>
                </c:pt>
                <c:pt idx="27321">
                  <c:v>22:07:17</c:v>
                </c:pt>
                <c:pt idx="27322">
                  <c:v>22:07:18</c:v>
                </c:pt>
                <c:pt idx="27323">
                  <c:v>22:07:19</c:v>
                </c:pt>
                <c:pt idx="27324">
                  <c:v>22:07:20</c:v>
                </c:pt>
                <c:pt idx="27325">
                  <c:v>22:07:21</c:v>
                </c:pt>
                <c:pt idx="27326">
                  <c:v>22:07:22</c:v>
                </c:pt>
                <c:pt idx="27327">
                  <c:v>22:07:23</c:v>
                </c:pt>
                <c:pt idx="27328">
                  <c:v>22:07:24</c:v>
                </c:pt>
                <c:pt idx="27329">
                  <c:v>22:07:25</c:v>
                </c:pt>
                <c:pt idx="27330">
                  <c:v>22:07:26</c:v>
                </c:pt>
                <c:pt idx="27331">
                  <c:v>22:07:27</c:v>
                </c:pt>
                <c:pt idx="27332">
                  <c:v>22:07:28</c:v>
                </c:pt>
                <c:pt idx="27333">
                  <c:v>22:07:29</c:v>
                </c:pt>
                <c:pt idx="27334">
                  <c:v>22:07:30</c:v>
                </c:pt>
                <c:pt idx="27335">
                  <c:v>22:07:31</c:v>
                </c:pt>
                <c:pt idx="27336">
                  <c:v>22:07:32</c:v>
                </c:pt>
                <c:pt idx="27337">
                  <c:v>22:07:33</c:v>
                </c:pt>
                <c:pt idx="27338">
                  <c:v>22:07:34</c:v>
                </c:pt>
                <c:pt idx="27339">
                  <c:v>22:07:35</c:v>
                </c:pt>
                <c:pt idx="27340">
                  <c:v>22:07:36</c:v>
                </c:pt>
                <c:pt idx="27341">
                  <c:v>22:07:37</c:v>
                </c:pt>
                <c:pt idx="27342">
                  <c:v>22:07:38</c:v>
                </c:pt>
                <c:pt idx="27343">
                  <c:v>22:07:39</c:v>
                </c:pt>
                <c:pt idx="27344">
                  <c:v>22:07:40</c:v>
                </c:pt>
                <c:pt idx="27345">
                  <c:v>22:07:41</c:v>
                </c:pt>
                <c:pt idx="27346">
                  <c:v>22:07:42</c:v>
                </c:pt>
                <c:pt idx="27347">
                  <c:v>22:07:43</c:v>
                </c:pt>
                <c:pt idx="27348">
                  <c:v>22:07:44</c:v>
                </c:pt>
                <c:pt idx="27349">
                  <c:v>22:07:45</c:v>
                </c:pt>
                <c:pt idx="27350">
                  <c:v>22:07:46</c:v>
                </c:pt>
                <c:pt idx="27351">
                  <c:v>22:07:47</c:v>
                </c:pt>
                <c:pt idx="27352">
                  <c:v>22:07:48</c:v>
                </c:pt>
                <c:pt idx="27353">
                  <c:v>22:07:49</c:v>
                </c:pt>
                <c:pt idx="27354">
                  <c:v>22:07:50</c:v>
                </c:pt>
                <c:pt idx="27355">
                  <c:v>22:07:51</c:v>
                </c:pt>
                <c:pt idx="27356">
                  <c:v>22:07:52</c:v>
                </c:pt>
                <c:pt idx="27357">
                  <c:v>22:07:53</c:v>
                </c:pt>
                <c:pt idx="27358">
                  <c:v>22:07:54</c:v>
                </c:pt>
                <c:pt idx="27359">
                  <c:v>22:07:55</c:v>
                </c:pt>
                <c:pt idx="27360">
                  <c:v>22:07:56</c:v>
                </c:pt>
                <c:pt idx="27361">
                  <c:v>22:07:57</c:v>
                </c:pt>
                <c:pt idx="27362">
                  <c:v>22:07:58</c:v>
                </c:pt>
                <c:pt idx="27363">
                  <c:v>22:07:59</c:v>
                </c:pt>
                <c:pt idx="27364">
                  <c:v>22:08:00</c:v>
                </c:pt>
                <c:pt idx="27365">
                  <c:v>22:08:01</c:v>
                </c:pt>
                <c:pt idx="27366">
                  <c:v>22:08:02</c:v>
                </c:pt>
                <c:pt idx="27367">
                  <c:v>22:08:03</c:v>
                </c:pt>
                <c:pt idx="27368">
                  <c:v>22:08:04</c:v>
                </c:pt>
                <c:pt idx="27369">
                  <c:v>22:08:05</c:v>
                </c:pt>
                <c:pt idx="27370">
                  <c:v>22:08:06</c:v>
                </c:pt>
                <c:pt idx="27371">
                  <c:v>22:08:07</c:v>
                </c:pt>
                <c:pt idx="27372">
                  <c:v>22:08:08</c:v>
                </c:pt>
                <c:pt idx="27373">
                  <c:v>22:08:09</c:v>
                </c:pt>
                <c:pt idx="27374">
                  <c:v>22:08:10</c:v>
                </c:pt>
                <c:pt idx="27375">
                  <c:v>22:08:11</c:v>
                </c:pt>
                <c:pt idx="27376">
                  <c:v>22:08:12</c:v>
                </c:pt>
                <c:pt idx="27377">
                  <c:v>22:08:13</c:v>
                </c:pt>
                <c:pt idx="27378">
                  <c:v>22:08:14</c:v>
                </c:pt>
                <c:pt idx="27379">
                  <c:v>22:08:15</c:v>
                </c:pt>
                <c:pt idx="27380">
                  <c:v>22:08:16</c:v>
                </c:pt>
                <c:pt idx="27381">
                  <c:v>22:08:17</c:v>
                </c:pt>
                <c:pt idx="27382">
                  <c:v>22:08:18</c:v>
                </c:pt>
                <c:pt idx="27383">
                  <c:v>22:08:19</c:v>
                </c:pt>
                <c:pt idx="27384">
                  <c:v>22:08:20</c:v>
                </c:pt>
                <c:pt idx="27385">
                  <c:v>22:08:21</c:v>
                </c:pt>
                <c:pt idx="27386">
                  <c:v>22:08:22</c:v>
                </c:pt>
                <c:pt idx="27387">
                  <c:v>22:08:23</c:v>
                </c:pt>
                <c:pt idx="27388">
                  <c:v>22:08:24</c:v>
                </c:pt>
                <c:pt idx="27389">
                  <c:v>22:08:25</c:v>
                </c:pt>
                <c:pt idx="27390">
                  <c:v>22:08:26</c:v>
                </c:pt>
                <c:pt idx="27391">
                  <c:v>22:08:27</c:v>
                </c:pt>
                <c:pt idx="27392">
                  <c:v>22:08:28</c:v>
                </c:pt>
                <c:pt idx="27393">
                  <c:v>22:08:29</c:v>
                </c:pt>
                <c:pt idx="27394">
                  <c:v>22:08:30</c:v>
                </c:pt>
                <c:pt idx="27395">
                  <c:v>22:08:31</c:v>
                </c:pt>
                <c:pt idx="27396">
                  <c:v>22:08:32</c:v>
                </c:pt>
                <c:pt idx="27397">
                  <c:v>22:08:33</c:v>
                </c:pt>
                <c:pt idx="27398">
                  <c:v>22:08:34</c:v>
                </c:pt>
                <c:pt idx="27399">
                  <c:v>22:08:35</c:v>
                </c:pt>
                <c:pt idx="27400">
                  <c:v>22:08:36</c:v>
                </c:pt>
                <c:pt idx="27401">
                  <c:v>22:08:37</c:v>
                </c:pt>
                <c:pt idx="27402">
                  <c:v>22:08:38</c:v>
                </c:pt>
                <c:pt idx="27403">
                  <c:v>22:08:39</c:v>
                </c:pt>
                <c:pt idx="27404">
                  <c:v>22:08:40</c:v>
                </c:pt>
                <c:pt idx="27405">
                  <c:v>22:08:41</c:v>
                </c:pt>
                <c:pt idx="27406">
                  <c:v>22:08:42</c:v>
                </c:pt>
                <c:pt idx="27407">
                  <c:v>22:08:43</c:v>
                </c:pt>
                <c:pt idx="27408">
                  <c:v>22:08:44</c:v>
                </c:pt>
                <c:pt idx="27409">
                  <c:v>22:08:45</c:v>
                </c:pt>
                <c:pt idx="27410">
                  <c:v>22:08:46</c:v>
                </c:pt>
                <c:pt idx="27411">
                  <c:v>22:08:47</c:v>
                </c:pt>
                <c:pt idx="27412">
                  <c:v>22:08:48</c:v>
                </c:pt>
                <c:pt idx="27413">
                  <c:v>22:08:49</c:v>
                </c:pt>
                <c:pt idx="27414">
                  <c:v>22:08:50</c:v>
                </c:pt>
                <c:pt idx="27415">
                  <c:v>22:08:51</c:v>
                </c:pt>
                <c:pt idx="27416">
                  <c:v>22:08:52</c:v>
                </c:pt>
                <c:pt idx="27417">
                  <c:v>22:08:53</c:v>
                </c:pt>
                <c:pt idx="27418">
                  <c:v>22:08:54</c:v>
                </c:pt>
                <c:pt idx="27419">
                  <c:v>22:08:55</c:v>
                </c:pt>
                <c:pt idx="27420">
                  <c:v>22:08:56</c:v>
                </c:pt>
                <c:pt idx="27421">
                  <c:v>22:08:57</c:v>
                </c:pt>
                <c:pt idx="27422">
                  <c:v>22:08:58</c:v>
                </c:pt>
                <c:pt idx="27423">
                  <c:v>22:08:59</c:v>
                </c:pt>
                <c:pt idx="27424">
                  <c:v>22:09:00</c:v>
                </c:pt>
                <c:pt idx="27425">
                  <c:v>22:09:01</c:v>
                </c:pt>
                <c:pt idx="27426">
                  <c:v>22:09:02</c:v>
                </c:pt>
                <c:pt idx="27427">
                  <c:v>22:09:03</c:v>
                </c:pt>
                <c:pt idx="27428">
                  <c:v>22:09:04</c:v>
                </c:pt>
                <c:pt idx="27429">
                  <c:v>22:09:05</c:v>
                </c:pt>
                <c:pt idx="27430">
                  <c:v>22:09:06</c:v>
                </c:pt>
                <c:pt idx="27431">
                  <c:v>22:09:07</c:v>
                </c:pt>
                <c:pt idx="27432">
                  <c:v>22:09:08</c:v>
                </c:pt>
                <c:pt idx="27433">
                  <c:v>22:09:09</c:v>
                </c:pt>
                <c:pt idx="27434">
                  <c:v>22:09:10</c:v>
                </c:pt>
                <c:pt idx="27435">
                  <c:v>22:09:11</c:v>
                </c:pt>
                <c:pt idx="27436">
                  <c:v>22:09:12</c:v>
                </c:pt>
                <c:pt idx="27437">
                  <c:v>22:09:13</c:v>
                </c:pt>
                <c:pt idx="27438">
                  <c:v>22:09:14</c:v>
                </c:pt>
                <c:pt idx="27439">
                  <c:v>22:09:15</c:v>
                </c:pt>
                <c:pt idx="27440">
                  <c:v>22:09:16</c:v>
                </c:pt>
                <c:pt idx="27441">
                  <c:v>22:09:17</c:v>
                </c:pt>
                <c:pt idx="27442">
                  <c:v>22:09:18</c:v>
                </c:pt>
                <c:pt idx="27443">
                  <c:v>22:09:19</c:v>
                </c:pt>
                <c:pt idx="27444">
                  <c:v>22:09:20</c:v>
                </c:pt>
                <c:pt idx="27445">
                  <c:v>22:09:21</c:v>
                </c:pt>
                <c:pt idx="27446">
                  <c:v>22:09:22</c:v>
                </c:pt>
                <c:pt idx="27447">
                  <c:v>22:09:23</c:v>
                </c:pt>
                <c:pt idx="27448">
                  <c:v>22:09:24</c:v>
                </c:pt>
                <c:pt idx="27449">
                  <c:v>22:09:25</c:v>
                </c:pt>
                <c:pt idx="27450">
                  <c:v>22:09:26</c:v>
                </c:pt>
                <c:pt idx="27451">
                  <c:v>22:09:27</c:v>
                </c:pt>
                <c:pt idx="27452">
                  <c:v>22:09:28</c:v>
                </c:pt>
                <c:pt idx="27453">
                  <c:v>22:09:29</c:v>
                </c:pt>
                <c:pt idx="27454">
                  <c:v>22:09:30</c:v>
                </c:pt>
                <c:pt idx="27455">
                  <c:v>22:09:31</c:v>
                </c:pt>
                <c:pt idx="27456">
                  <c:v>22:09:32</c:v>
                </c:pt>
                <c:pt idx="27457">
                  <c:v>22:09:33</c:v>
                </c:pt>
                <c:pt idx="27458">
                  <c:v>22:09:34</c:v>
                </c:pt>
                <c:pt idx="27459">
                  <c:v>22:09:35</c:v>
                </c:pt>
                <c:pt idx="27460">
                  <c:v>22:09:36</c:v>
                </c:pt>
                <c:pt idx="27461">
                  <c:v>22:09:37</c:v>
                </c:pt>
                <c:pt idx="27462">
                  <c:v>22:09:38</c:v>
                </c:pt>
                <c:pt idx="27463">
                  <c:v>22:09:39</c:v>
                </c:pt>
                <c:pt idx="27464">
                  <c:v>22:09:40</c:v>
                </c:pt>
                <c:pt idx="27465">
                  <c:v>22:09:41</c:v>
                </c:pt>
                <c:pt idx="27466">
                  <c:v>22:09:42</c:v>
                </c:pt>
                <c:pt idx="27467">
                  <c:v>22:09:43</c:v>
                </c:pt>
                <c:pt idx="27468">
                  <c:v>22:09:44</c:v>
                </c:pt>
                <c:pt idx="27469">
                  <c:v>22:09:45</c:v>
                </c:pt>
                <c:pt idx="27470">
                  <c:v>22:09:46</c:v>
                </c:pt>
                <c:pt idx="27471">
                  <c:v>22:09:47</c:v>
                </c:pt>
                <c:pt idx="27472">
                  <c:v>22:09:48</c:v>
                </c:pt>
                <c:pt idx="27473">
                  <c:v>22:09:49</c:v>
                </c:pt>
                <c:pt idx="27474">
                  <c:v>22:09:50</c:v>
                </c:pt>
                <c:pt idx="27475">
                  <c:v>22:09:51</c:v>
                </c:pt>
                <c:pt idx="27476">
                  <c:v>22:09:52</c:v>
                </c:pt>
                <c:pt idx="27477">
                  <c:v>22:09:53</c:v>
                </c:pt>
                <c:pt idx="27478">
                  <c:v>22:09:54</c:v>
                </c:pt>
                <c:pt idx="27479">
                  <c:v>22:09:55</c:v>
                </c:pt>
                <c:pt idx="27480">
                  <c:v>22:09:56</c:v>
                </c:pt>
                <c:pt idx="27481">
                  <c:v>22:09:57</c:v>
                </c:pt>
                <c:pt idx="27482">
                  <c:v>22:09:58</c:v>
                </c:pt>
                <c:pt idx="27483">
                  <c:v>22:09:59</c:v>
                </c:pt>
                <c:pt idx="27484">
                  <c:v>22:10:00</c:v>
                </c:pt>
                <c:pt idx="27485">
                  <c:v>22:10:01</c:v>
                </c:pt>
                <c:pt idx="27486">
                  <c:v>22:10:02</c:v>
                </c:pt>
                <c:pt idx="27487">
                  <c:v>22:10:03</c:v>
                </c:pt>
                <c:pt idx="27488">
                  <c:v>22:10:04</c:v>
                </c:pt>
                <c:pt idx="27489">
                  <c:v>22:10:05</c:v>
                </c:pt>
                <c:pt idx="27490">
                  <c:v>22:10:06</c:v>
                </c:pt>
                <c:pt idx="27491">
                  <c:v>22:10:07</c:v>
                </c:pt>
                <c:pt idx="27492">
                  <c:v>22:10:08</c:v>
                </c:pt>
                <c:pt idx="27493">
                  <c:v>22:10:09</c:v>
                </c:pt>
                <c:pt idx="27494">
                  <c:v>22:10:10</c:v>
                </c:pt>
                <c:pt idx="27495">
                  <c:v>22:10:11</c:v>
                </c:pt>
                <c:pt idx="27496">
                  <c:v>22:10:12</c:v>
                </c:pt>
                <c:pt idx="27497">
                  <c:v>22:10:13</c:v>
                </c:pt>
                <c:pt idx="27498">
                  <c:v>22:10:14</c:v>
                </c:pt>
                <c:pt idx="27499">
                  <c:v>22:10:15</c:v>
                </c:pt>
                <c:pt idx="27500">
                  <c:v>22:10:16</c:v>
                </c:pt>
                <c:pt idx="27501">
                  <c:v>22:10:17</c:v>
                </c:pt>
                <c:pt idx="27502">
                  <c:v>22:10:18</c:v>
                </c:pt>
                <c:pt idx="27503">
                  <c:v>22:10:19</c:v>
                </c:pt>
                <c:pt idx="27504">
                  <c:v>22:10:20</c:v>
                </c:pt>
                <c:pt idx="27505">
                  <c:v>22:10:21</c:v>
                </c:pt>
                <c:pt idx="27506">
                  <c:v>22:10:22</c:v>
                </c:pt>
                <c:pt idx="27507">
                  <c:v>22:10:23</c:v>
                </c:pt>
                <c:pt idx="27508">
                  <c:v>22:10:24</c:v>
                </c:pt>
                <c:pt idx="27509">
                  <c:v>22:10:25</c:v>
                </c:pt>
                <c:pt idx="27510">
                  <c:v>22:10:26</c:v>
                </c:pt>
                <c:pt idx="27511">
                  <c:v>22:10:27</c:v>
                </c:pt>
                <c:pt idx="27512">
                  <c:v>22:10:28</c:v>
                </c:pt>
                <c:pt idx="27513">
                  <c:v>22:10:29</c:v>
                </c:pt>
                <c:pt idx="27514">
                  <c:v>22:10:30</c:v>
                </c:pt>
                <c:pt idx="27515">
                  <c:v>22:10:31</c:v>
                </c:pt>
                <c:pt idx="27516">
                  <c:v>22:10:32</c:v>
                </c:pt>
                <c:pt idx="27517">
                  <c:v>22:10:33</c:v>
                </c:pt>
                <c:pt idx="27518">
                  <c:v>22:10:34</c:v>
                </c:pt>
                <c:pt idx="27519">
                  <c:v>22:10:35</c:v>
                </c:pt>
                <c:pt idx="27520">
                  <c:v>22:10:36</c:v>
                </c:pt>
                <c:pt idx="27521">
                  <c:v>22:10:37</c:v>
                </c:pt>
                <c:pt idx="27522">
                  <c:v>22:10:38</c:v>
                </c:pt>
                <c:pt idx="27523">
                  <c:v>22:10:39</c:v>
                </c:pt>
                <c:pt idx="27524">
                  <c:v>22:10:40</c:v>
                </c:pt>
                <c:pt idx="27525">
                  <c:v>22:10:41</c:v>
                </c:pt>
                <c:pt idx="27526">
                  <c:v>22:10:42</c:v>
                </c:pt>
                <c:pt idx="27527">
                  <c:v>22:10:43</c:v>
                </c:pt>
                <c:pt idx="27528">
                  <c:v>22:10:44</c:v>
                </c:pt>
                <c:pt idx="27529">
                  <c:v>22:10:45</c:v>
                </c:pt>
                <c:pt idx="27530">
                  <c:v>22:10:46</c:v>
                </c:pt>
                <c:pt idx="27531">
                  <c:v>22:10:47</c:v>
                </c:pt>
                <c:pt idx="27532">
                  <c:v>22:10:48</c:v>
                </c:pt>
                <c:pt idx="27533">
                  <c:v>22:10:49</c:v>
                </c:pt>
                <c:pt idx="27534">
                  <c:v>22:10:50</c:v>
                </c:pt>
                <c:pt idx="27535">
                  <c:v>22:10:51</c:v>
                </c:pt>
                <c:pt idx="27536">
                  <c:v>22:10:52</c:v>
                </c:pt>
                <c:pt idx="27537">
                  <c:v>22:10:53</c:v>
                </c:pt>
                <c:pt idx="27538">
                  <c:v>22:10:54</c:v>
                </c:pt>
                <c:pt idx="27539">
                  <c:v>22:10:55</c:v>
                </c:pt>
                <c:pt idx="27540">
                  <c:v>22:10:56</c:v>
                </c:pt>
                <c:pt idx="27541">
                  <c:v>22:10:57</c:v>
                </c:pt>
                <c:pt idx="27542">
                  <c:v>22:10:58</c:v>
                </c:pt>
                <c:pt idx="27543">
                  <c:v>22:10:59</c:v>
                </c:pt>
                <c:pt idx="27544">
                  <c:v>22:11:00</c:v>
                </c:pt>
                <c:pt idx="27545">
                  <c:v>22:11:01</c:v>
                </c:pt>
                <c:pt idx="27546">
                  <c:v>22:11:02</c:v>
                </c:pt>
                <c:pt idx="27547">
                  <c:v>22:11:03</c:v>
                </c:pt>
                <c:pt idx="27548">
                  <c:v>22:11:04</c:v>
                </c:pt>
                <c:pt idx="27549">
                  <c:v>22:11:05</c:v>
                </c:pt>
                <c:pt idx="27550">
                  <c:v>22:11:06</c:v>
                </c:pt>
                <c:pt idx="27551">
                  <c:v>22:11:07</c:v>
                </c:pt>
                <c:pt idx="27552">
                  <c:v>22:11:08</c:v>
                </c:pt>
                <c:pt idx="27553">
                  <c:v>22:11:09</c:v>
                </c:pt>
                <c:pt idx="27554">
                  <c:v>22:11:10</c:v>
                </c:pt>
                <c:pt idx="27555">
                  <c:v>22:11:11</c:v>
                </c:pt>
                <c:pt idx="27556">
                  <c:v>22:11:12</c:v>
                </c:pt>
                <c:pt idx="27557">
                  <c:v>22:11:13</c:v>
                </c:pt>
                <c:pt idx="27558">
                  <c:v>22:11:14</c:v>
                </c:pt>
                <c:pt idx="27559">
                  <c:v>22:11:15</c:v>
                </c:pt>
                <c:pt idx="27560">
                  <c:v>22:11:16</c:v>
                </c:pt>
                <c:pt idx="27561">
                  <c:v>22:11:17</c:v>
                </c:pt>
                <c:pt idx="27562">
                  <c:v>22:11:18</c:v>
                </c:pt>
                <c:pt idx="27563">
                  <c:v>22:11:19</c:v>
                </c:pt>
                <c:pt idx="27564">
                  <c:v>22:11:20</c:v>
                </c:pt>
                <c:pt idx="27565">
                  <c:v>22:11:21</c:v>
                </c:pt>
                <c:pt idx="27566">
                  <c:v>22:11:22</c:v>
                </c:pt>
                <c:pt idx="27567">
                  <c:v>22:11:23</c:v>
                </c:pt>
                <c:pt idx="27568">
                  <c:v>22:11:24</c:v>
                </c:pt>
                <c:pt idx="27569">
                  <c:v>22:11:25</c:v>
                </c:pt>
                <c:pt idx="27570">
                  <c:v>22:11:26</c:v>
                </c:pt>
                <c:pt idx="27571">
                  <c:v>22:11:27</c:v>
                </c:pt>
                <c:pt idx="27572">
                  <c:v>22:11:28</c:v>
                </c:pt>
                <c:pt idx="27573">
                  <c:v>22:11:29</c:v>
                </c:pt>
                <c:pt idx="27574">
                  <c:v>22:11:30</c:v>
                </c:pt>
                <c:pt idx="27575">
                  <c:v>22:11:31</c:v>
                </c:pt>
                <c:pt idx="27576">
                  <c:v>22:11:32</c:v>
                </c:pt>
                <c:pt idx="27577">
                  <c:v>22:11:33</c:v>
                </c:pt>
                <c:pt idx="27578">
                  <c:v>22:11:34</c:v>
                </c:pt>
                <c:pt idx="27579">
                  <c:v>22:11:35</c:v>
                </c:pt>
                <c:pt idx="27580">
                  <c:v>22:11:36</c:v>
                </c:pt>
                <c:pt idx="27581">
                  <c:v>22:11:37</c:v>
                </c:pt>
                <c:pt idx="27582">
                  <c:v>22:11:38</c:v>
                </c:pt>
                <c:pt idx="27583">
                  <c:v>22:11:39</c:v>
                </c:pt>
                <c:pt idx="27584">
                  <c:v>22:11:40</c:v>
                </c:pt>
                <c:pt idx="27585">
                  <c:v>22:11:41</c:v>
                </c:pt>
                <c:pt idx="27586">
                  <c:v>22:11:42</c:v>
                </c:pt>
                <c:pt idx="27587">
                  <c:v>22:11:43</c:v>
                </c:pt>
                <c:pt idx="27588">
                  <c:v>22:11:44</c:v>
                </c:pt>
                <c:pt idx="27589">
                  <c:v>22:11:45</c:v>
                </c:pt>
                <c:pt idx="27590">
                  <c:v>22:11:46</c:v>
                </c:pt>
                <c:pt idx="27591">
                  <c:v>22:11:47</c:v>
                </c:pt>
                <c:pt idx="27592">
                  <c:v>22:11:48</c:v>
                </c:pt>
                <c:pt idx="27593">
                  <c:v>22:11:49</c:v>
                </c:pt>
                <c:pt idx="27594">
                  <c:v>22:11:50</c:v>
                </c:pt>
                <c:pt idx="27595">
                  <c:v>22:11:51</c:v>
                </c:pt>
                <c:pt idx="27596">
                  <c:v>22:11:52</c:v>
                </c:pt>
                <c:pt idx="27597">
                  <c:v>22:11:53</c:v>
                </c:pt>
                <c:pt idx="27598">
                  <c:v>22:11:54</c:v>
                </c:pt>
                <c:pt idx="27599">
                  <c:v>22:11:55</c:v>
                </c:pt>
                <c:pt idx="27600">
                  <c:v>22:11:56</c:v>
                </c:pt>
                <c:pt idx="27601">
                  <c:v>22:11:57</c:v>
                </c:pt>
                <c:pt idx="27602">
                  <c:v>22:11:58</c:v>
                </c:pt>
                <c:pt idx="27603">
                  <c:v>22:11:59</c:v>
                </c:pt>
                <c:pt idx="27604">
                  <c:v>22:12:00</c:v>
                </c:pt>
                <c:pt idx="27605">
                  <c:v>22:12:01</c:v>
                </c:pt>
                <c:pt idx="27606">
                  <c:v>22:12:02</c:v>
                </c:pt>
                <c:pt idx="27607">
                  <c:v>22:12:03</c:v>
                </c:pt>
                <c:pt idx="27608">
                  <c:v>22:12:04</c:v>
                </c:pt>
                <c:pt idx="27609">
                  <c:v>22:12:05</c:v>
                </c:pt>
                <c:pt idx="27610">
                  <c:v>22:12:06</c:v>
                </c:pt>
                <c:pt idx="27611">
                  <c:v>22:12:07</c:v>
                </c:pt>
                <c:pt idx="27612">
                  <c:v>22:12:08</c:v>
                </c:pt>
                <c:pt idx="27613">
                  <c:v>22:12:09</c:v>
                </c:pt>
                <c:pt idx="27614">
                  <c:v>22:12:10</c:v>
                </c:pt>
                <c:pt idx="27615">
                  <c:v>22:12:11</c:v>
                </c:pt>
                <c:pt idx="27616">
                  <c:v>22:12:12</c:v>
                </c:pt>
                <c:pt idx="27617">
                  <c:v>22:12:13</c:v>
                </c:pt>
                <c:pt idx="27618">
                  <c:v>22:12:14</c:v>
                </c:pt>
                <c:pt idx="27619">
                  <c:v>22:12:15</c:v>
                </c:pt>
                <c:pt idx="27620">
                  <c:v>22:12:16</c:v>
                </c:pt>
                <c:pt idx="27621">
                  <c:v>22:12:17</c:v>
                </c:pt>
                <c:pt idx="27622">
                  <c:v>22:12:18</c:v>
                </c:pt>
                <c:pt idx="27623">
                  <c:v>22:12:19</c:v>
                </c:pt>
                <c:pt idx="27624">
                  <c:v>22:12:20</c:v>
                </c:pt>
                <c:pt idx="27625">
                  <c:v>22:12:21</c:v>
                </c:pt>
                <c:pt idx="27626">
                  <c:v>22:12:22</c:v>
                </c:pt>
                <c:pt idx="27627">
                  <c:v>22:12:23</c:v>
                </c:pt>
                <c:pt idx="27628">
                  <c:v>22:12:24</c:v>
                </c:pt>
                <c:pt idx="27629">
                  <c:v>22:12:25</c:v>
                </c:pt>
                <c:pt idx="27630">
                  <c:v>22:12:26</c:v>
                </c:pt>
                <c:pt idx="27631">
                  <c:v>22:12:27</c:v>
                </c:pt>
                <c:pt idx="27632">
                  <c:v>22:12:28</c:v>
                </c:pt>
                <c:pt idx="27633">
                  <c:v>22:12:29</c:v>
                </c:pt>
                <c:pt idx="27634">
                  <c:v>22:12:30</c:v>
                </c:pt>
                <c:pt idx="27635">
                  <c:v>22:12:31</c:v>
                </c:pt>
                <c:pt idx="27636">
                  <c:v>22:12:32</c:v>
                </c:pt>
                <c:pt idx="27637">
                  <c:v>22:12:33</c:v>
                </c:pt>
                <c:pt idx="27638">
                  <c:v>22:12:34</c:v>
                </c:pt>
                <c:pt idx="27639">
                  <c:v>22:12:35</c:v>
                </c:pt>
                <c:pt idx="27640">
                  <c:v>22:12:36</c:v>
                </c:pt>
                <c:pt idx="27641">
                  <c:v>22:12:37</c:v>
                </c:pt>
                <c:pt idx="27642">
                  <c:v>22:12:38</c:v>
                </c:pt>
                <c:pt idx="27643">
                  <c:v>22:12:39</c:v>
                </c:pt>
                <c:pt idx="27644">
                  <c:v>22:12:40</c:v>
                </c:pt>
                <c:pt idx="27645">
                  <c:v>22:12:41</c:v>
                </c:pt>
                <c:pt idx="27646">
                  <c:v>22:12:42</c:v>
                </c:pt>
                <c:pt idx="27647">
                  <c:v>22:12:43</c:v>
                </c:pt>
                <c:pt idx="27648">
                  <c:v>22:12:44</c:v>
                </c:pt>
                <c:pt idx="27649">
                  <c:v>22:12:45</c:v>
                </c:pt>
                <c:pt idx="27650">
                  <c:v>22:12:46</c:v>
                </c:pt>
                <c:pt idx="27651">
                  <c:v>22:12:47</c:v>
                </c:pt>
                <c:pt idx="27652">
                  <c:v>22:12:48</c:v>
                </c:pt>
                <c:pt idx="27653">
                  <c:v>22:12:49</c:v>
                </c:pt>
                <c:pt idx="27654">
                  <c:v>22:12:50</c:v>
                </c:pt>
                <c:pt idx="27655">
                  <c:v>22:12:51</c:v>
                </c:pt>
                <c:pt idx="27656">
                  <c:v>22:12:52</c:v>
                </c:pt>
                <c:pt idx="27657">
                  <c:v>22:12:53</c:v>
                </c:pt>
                <c:pt idx="27658">
                  <c:v>22:12:54</c:v>
                </c:pt>
                <c:pt idx="27659">
                  <c:v>22:12:55</c:v>
                </c:pt>
                <c:pt idx="27660">
                  <c:v>22:12:56</c:v>
                </c:pt>
                <c:pt idx="27661">
                  <c:v>22:12:57</c:v>
                </c:pt>
                <c:pt idx="27662">
                  <c:v>22:12:58</c:v>
                </c:pt>
                <c:pt idx="27663">
                  <c:v>22:12:59</c:v>
                </c:pt>
                <c:pt idx="27664">
                  <c:v>22:13:00</c:v>
                </c:pt>
                <c:pt idx="27665">
                  <c:v>22:13:01</c:v>
                </c:pt>
                <c:pt idx="27666">
                  <c:v>22:13:02</c:v>
                </c:pt>
                <c:pt idx="27667">
                  <c:v>22:13:03</c:v>
                </c:pt>
                <c:pt idx="27668">
                  <c:v>22:13:04</c:v>
                </c:pt>
                <c:pt idx="27669">
                  <c:v>22:13:05</c:v>
                </c:pt>
                <c:pt idx="27670">
                  <c:v>22:13:06</c:v>
                </c:pt>
                <c:pt idx="27671">
                  <c:v>22:13:07</c:v>
                </c:pt>
                <c:pt idx="27672">
                  <c:v>22:13:08</c:v>
                </c:pt>
                <c:pt idx="27673">
                  <c:v>22:13:09</c:v>
                </c:pt>
                <c:pt idx="27674">
                  <c:v>22:13:10</c:v>
                </c:pt>
                <c:pt idx="27675">
                  <c:v>22:13:11</c:v>
                </c:pt>
                <c:pt idx="27676">
                  <c:v>22:13:12</c:v>
                </c:pt>
                <c:pt idx="27677">
                  <c:v>22:13:13</c:v>
                </c:pt>
                <c:pt idx="27678">
                  <c:v>22:13:14</c:v>
                </c:pt>
                <c:pt idx="27679">
                  <c:v>22:13:15</c:v>
                </c:pt>
                <c:pt idx="27680">
                  <c:v>22:13:16</c:v>
                </c:pt>
                <c:pt idx="27681">
                  <c:v>22:13:17</c:v>
                </c:pt>
                <c:pt idx="27682">
                  <c:v>22:13:18</c:v>
                </c:pt>
                <c:pt idx="27683">
                  <c:v>22:13:19</c:v>
                </c:pt>
                <c:pt idx="27684">
                  <c:v>22:13:20</c:v>
                </c:pt>
                <c:pt idx="27685">
                  <c:v>22:13:21</c:v>
                </c:pt>
                <c:pt idx="27686">
                  <c:v>22:13:22</c:v>
                </c:pt>
                <c:pt idx="27687">
                  <c:v>22:13:23</c:v>
                </c:pt>
                <c:pt idx="27688">
                  <c:v>22:13:24</c:v>
                </c:pt>
                <c:pt idx="27689">
                  <c:v>22:13:25</c:v>
                </c:pt>
                <c:pt idx="27690">
                  <c:v>22:13:26</c:v>
                </c:pt>
                <c:pt idx="27691">
                  <c:v>22:13:27</c:v>
                </c:pt>
                <c:pt idx="27692">
                  <c:v>22:13:28</c:v>
                </c:pt>
                <c:pt idx="27693">
                  <c:v>22:13:29</c:v>
                </c:pt>
                <c:pt idx="27694">
                  <c:v>22:13:30</c:v>
                </c:pt>
                <c:pt idx="27695">
                  <c:v>22:13:31</c:v>
                </c:pt>
                <c:pt idx="27696">
                  <c:v>22:13:32</c:v>
                </c:pt>
                <c:pt idx="27697">
                  <c:v>22:13:33</c:v>
                </c:pt>
                <c:pt idx="27698">
                  <c:v>22:13:34</c:v>
                </c:pt>
                <c:pt idx="27699">
                  <c:v>22:13:35</c:v>
                </c:pt>
                <c:pt idx="27700">
                  <c:v>22:13:36</c:v>
                </c:pt>
                <c:pt idx="27701">
                  <c:v>22:13:37</c:v>
                </c:pt>
                <c:pt idx="27702">
                  <c:v>22:13:38</c:v>
                </c:pt>
                <c:pt idx="27703">
                  <c:v>22:13:39</c:v>
                </c:pt>
                <c:pt idx="27704">
                  <c:v>22:13:40</c:v>
                </c:pt>
                <c:pt idx="27705">
                  <c:v>22:13:41</c:v>
                </c:pt>
                <c:pt idx="27706">
                  <c:v>22:13:42</c:v>
                </c:pt>
                <c:pt idx="27707">
                  <c:v>22:13:43</c:v>
                </c:pt>
                <c:pt idx="27708">
                  <c:v>22:13:44</c:v>
                </c:pt>
                <c:pt idx="27709">
                  <c:v>22:13:45</c:v>
                </c:pt>
                <c:pt idx="27710">
                  <c:v>22:13:46</c:v>
                </c:pt>
                <c:pt idx="27711">
                  <c:v>22:13:47</c:v>
                </c:pt>
                <c:pt idx="27712">
                  <c:v>22:13:48</c:v>
                </c:pt>
                <c:pt idx="27713">
                  <c:v>22:13:49</c:v>
                </c:pt>
                <c:pt idx="27714">
                  <c:v>22:13:50</c:v>
                </c:pt>
                <c:pt idx="27715">
                  <c:v>22:13:51</c:v>
                </c:pt>
                <c:pt idx="27716">
                  <c:v>22:13:52</c:v>
                </c:pt>
                <c:pt idx="27717">
                  <c:v>22:13:53</c:v>
                </c:pt>
                <c:pt idx="27718">
                  <c:v>22:13:54</c:v>
                </c:pt>
                <c:pt idx="27719">
                  <c:v>22:13:55</c:v>
                </c:pt>
                <c:pt idx="27720">
                  <c:v>22:13:56</c:v>
                </c:pt>
                <c:pt idx="27721">
                  <c:v>22:13:57</c:v>
                </c:pt>
                <c:pt idx="27722">
                  <c:v>22:13:58</c:v>
                </c:pt>
                <c:pt idx="27723">
                  <c:v>22:13:59</c:v>
                </c:pt>
                <c:pt idx="27724">
                  <c:v>22:14:00</c:v>
                </c:pt>
                <c:pt idx="27725">
                  <c:v>22:14:01</c:v>
                </c:pt>
                <c:pt idx="27726">
                  <c:v>22:14:02</c:v>
                </c:pt>
                <c:pt idx="27727">
                  <c:v>22:14:03</c:v>
                </c:pt>
                <c:pt idx="27728">
                  <c:v>22:14:04</c:v>
                </c:pt>
                <c:pt idx="27729">
                  <c:v>22:14:05</c:v>
                </c:pt>
                <c:pt idx="27730">
                  <c:v>22:14:06</c:v>
                </c:pt>
                <c:pt idx="27731">
                  <c:v>22:14:07</c:v>
                </c:pt>
                <c:pt idx="27732">
                  <c:v>22:14:08</c:v>
                </c:pt>
                <c:pt idx="27733">
                  <c:v>22:14:09</c:v>
                </c:pt>
                <c:pt idx="27734">
                  <c:v>22:14:10</c:v>
                </c:pt>
                <c:pt idx="27735">
                  <c:v>22:14:11</c:v>
                </c:pt>
                <c:pt idx="27736">
                  <c:v>22:14:12</c:v>
                </c:pt>
                <c:pt idx="27737">
                  <c:v>22:14:13</c:v>
                </c:pt>
                <c:pt idx="27738">
                  <c:v>22:14:14</c:v>
                </c:pt>
                <c:pt idx="27739">
                  <c:v>22:14:15</c:v>
                </c:pt>
                <c:pt idx="27740">
                  <c:v>22:14:16</c:v>
                </c:pt>
                <c:pt idx="27741">
                  <c:v>22:14:17</c:v>
                </c:pt>
                <c:pt idx="27742">
                  <c:v>22:14:18</c:v>
                </c:pt>
                <c:pt idx="27743">
                  <c:v>22:14:19</c:v>
                </c:pt>
                <c:pt idx="27744">
                  <c:v>22:14:20</c:v>
                </c:pt>
                <c:pt idx="27745">
                  <c:v>22:14:21</c:v>
                </c:pt>
                <c:pt idx="27746">
                  <c:v>22:14:22</c:v>
                </c:pt>
                <c:pt idx="27747">
                  <c:v>22:14:23</c:v>
                </c:pt>
                <c:pt idx="27748">
                  <c:v>22:14:24</c:v>
                </c:pt>
                <c:pt idx="27749">
                  <c:v>22:14:25</c:v>
                </c:pt>
                <c:pt idx="27750">
                  <c:v>22:14:26</c:v>
                </c:pt>
                <c:pt idx="27751">
                  <c:v>22:14:27</c:v>
                </c:pt>
                <c:pt idx="27752">
                  <c:v>22:14:28</c:v>
                </c:pt>
                <c:pt idx="27753">
                  <c:v>22:14:29</c:v>
                </c:pt>
                <c:pt idx="27754">
                  <c:v>22:14:30</c:v>
                </c:pt>
                <c:pt idx="27755">
                  <c:v>22:14:31</c:v>
                </c:pt>
                <c:pt idx="27756">
                  <c:v>22:14:32</c:v>
                </c:pt>
                <c:pt idx="27757">
                  <c:v>22:14:33</c:v>
                </c:pt>
                <c:pt idx="27758">
                  <c:v>22:14:34</c:v>
                </c:pt>
                <c:pt idx="27759">
                  <c:v>22:14:35</c:v>
                </c:pt>
                <c:pt idx="27760">
                  <c:v>22:14:36</c:v>
                </c:pt>
                <c:pt idx="27761">
                  <c:v>22:14:37</c:v>
                </c:pt>
                <c:pt idx="27762">
                  <c:v>22:14:38</c:v>
                </c:pt>
                <c:pt idx="27763">
                  <c:v>22:14:39</c:v>
                </c:pt>
                <c:pt idx="27764">
                  <c:v>22:14:40</c:v>
                </c:pt>
                <c:pt idx="27765">
                  <c:v>22:14:41</c:v>
                </c:pt>
                <c:pt idx="27766">
                  <c:v>22:14:42</c:v>
                </c:pt>
                <c:pt idx="27767">
                  <c:v>22:14:43</c:v>
                </c:pt>
                <c:pt idx="27768">
                  <c:v>22:14:44</c:v>
                </c:pt>
                <c:pt idx="27769">
                  <c:v>22:14:45</c:v>
                </c:pt>
                <c:pt idx="27770">
                  <c:v>22:14:46</c:v>
                </c:pt>
                <c:pt idx="27771">
                  <c:v>22:14:47</c:v>
                </c:pt>
                <c:pt idx="27772">
                  <c:v>22:14:48</c:v>
                </c:pt>
                <c:pt idx="27773">
                  <c:v>22:14:49</c:v>
                </c:pt>
                <c:pt idx="27774">
                  <c:v>22:14:50</c:v>
                </c:pt>
                <c:pt idx="27775">
                  <c:v>22:14:51</c:v>
                </c:pt>
                <c:pt idx="27776">
                  <c:v>22:14:52</c:v>
                </c:pt>
                <c:pt idx="27777">
                  <c:v>22:14:53</c:v>
                </c:pt>
                <c:pt idx="27778">
                  <c:v>22:14:54</c:v>
                </c:pt>
                <c:pt idx="27779">
                  <c:v>22:14:55</c:v>
                </c:pt>
                <c:pt idx="27780">
                  <c:v>22:14:56</c:v>
                </c:pt>
                <c:pt idx="27781">
                  <c:v>22:14:57</c:v>
                </c:pt>
                <c:pt idx="27782">
                  <c:v>22:14:58</c:v>
                </c:pt>
                <c:pt idx="27783">
                  <c:v>22:14:59</c:v>
                </c:pt>
                <c:pt idx="27784">
                  <c:v>22:15:00</c:v>
                </c:pt>
                <c:pt idx="27785">
                  <c:v>22:15:01</c:v>
                </c:pt>
                <c:pt idx="27786">
                  <c:v>22:15:02</c:v>
                </c:pt>
                <c:pt idx="27787">
                  <c:v>22:15:03</c:v>
                </c:pt>
                <c:pt idx="27788">
                  <c:v>22:15:04</c:v>
                </c:pt>
                <c:pt idx="27789">
                  <c:v>22:15:05</c:v>
                </c:pt>
                <c:pt idx="27790">
                  <c:v>22:15:06</c:v>
                </c:pt>
                <c:pt idx="27791">
                  <c:v>22:15:07</c:v>
                </c:pt>
                <c:pt idx="27792">
                  <c:v>22:15:08</c:v>
                </c:pt>
                <c:pt idx="27793">
                  <c:v>22:15:09</c:v>
                </c:pt>
                <c:pt idx="27794">
                  <c:v>22:15:10</c:v>
                </c:pt>
                <c:pt idx="27795">
                  <c:v>22:15:11</c:v>
                </c:pt>
                <c:pt idx="27796">
                  <c:v>22:15:12</c:v>
                </c:pt>
                <c:pt idx="27797">
                  <c:v>22:15:13</c:v>
                </c:pt>
                <c:pt idx="27798">
                  <c:v>22:15:14</c:v>
                </c:pt>
                <c:pt idx="27799">
                  <c:v>22:15:15</c:v>
                </c:pt>
                <c:pt idx="27800">
                  <c:v>22:15:16</c:v>
                </c:pt>
                <c:pt idx="27801">
                  <c:v>22:15:17</c:v>
                </c:pt>
                <c:pt idx="27802">
                  <c:v>22:15:18</c:v>
                </c:pt>
                <c:pt idx="27803">
                  <c:v>22:15:19</c:v>
                </c:pt>
                <c:pt idx="27804">
                  <c:v>22:15:20</c:v>
                </c:pt>
                <c:pt idx="27805">
                  <c:v>22:15:21</c:v>
                </c:pt>
                <c:pt idx="27806">
                  <c:v>22:15:22</c:v>
                </c:pt>
                <c:pt idx="27807">
                  <c:v>22:15:23</c:v>
                </c:pt>
                <c:pt idx="27808">
                  <c:v>22:15:24</c:v>
                </c:pt>
                <c:pt idx="27809">
                  <c:v>22:15:25</c:v>
                </c:pt>
                <c:pt idx="27810">
                  <c:v>22:15:26</c:v>
                </c:pt>
                <c:pt idx="27811">
                  <c:v>22:15:27</c:v>
                </c:pt>
                <c:pt idx="27812">
                  <c:v>22:15:28</c:v>
                </c:pt>
                <c:pt idx="27813">
                  <c:v>22:15:29</c:v>
                </c:pt>
                <c:pt idx="27814">
                  <c:v>22:15:30</c:v>
                </c:pt>
                <c:pt idx="27815">
                  <c:v>22:15:31</c:v>
                </c:pt>
                <c:pt idx="27816">
                  <c:v>22:15:32</c:v>
                </c:pt>
                <c:pt idx="27817">
                  <c:v>22:15:33</c:v>
                </c:pt>
                <c:pt idx="27818">
                  <c:v>22:15:34</c:v>
                </c:pt>
                <c:pt idx="27819">
                  <c:v>22:15:35</c:v>
                </c:pt>
                <c:pt idx="27820">
                  <c:v>22:15:36</c:v>
                </c:pt>
                <c:pt idx="27821">
                  <c:v>22:15:37</c:v>
                </c:pt>
                <c:pt idx="27822">
                  <c:v>22:15:38</c:v>
                </c:pt>
                <c:pt idx="27823">
                  <c:v>22:15:39</c:v>
                </c:pt>
                <c:pt idx="27824">
                  <c:v>22:15:40</c:v>
                </c:pt>
                <c:pt idx="27825">
                  <c:v>22:15:41</c:v>
                </c:pt>
                <c:pt idx="27826">
                  <c:v>22:15:42</c:v>
                </c:pt>
                <c:pt idx="27827">
                  <c:v>22:15:43</c:v>
                </c:pt>
                <c:pt idx="27828">
                  <c:v>22:15:44</c:v>
                </c:pt>
                <c:pt idx="27829">
                  <c:v>22:15:45</c:v>
                </c:pt>
                <c:pt idx="27830">
                  <c:v>22:15:46</c:v>
                </c:pt>
                <c:pt idx="27831">
                  <c:v>22:15:47</c:v>
                </c:pt>
                <c:pt idx="27832">
                  <c:v>22:15:48</c:v>
                </c:pt>
                <c:pt idx="27833">
                  <c:v>22:15:49</c:v>
                </c:pt>
                <c:pt idx="27834">
                  <c:v>22:15:50</c:v>
                </c:pt>
                <c:pt idx="27835">
                  <c:v>22:15:51</c:v>
                </c:pt>
                <c:pt idx="27836">
                  <c:v>22:15:52</c:v>
                </c:pt>
                <c:pt idx="27837">
                  <c:v>22:15:53</c:v>
                </c:pt>
                <c:pt idx="27838">
                  <c:v>22:15:54</c:v>
                </c:pt>
                <c:pt idx="27839">
                  <c:v>22:15:55</c:v>
                </c:pt>
                <c:pt idx="27840">
                  <c:v>22:15:56</c:v>
                </c:pt>
                <c:pt idx="27841">
                  <c:v>22:15:57</c:v>
                </c:pt>
                <c:pt idx="27842">
                  <c:v>22:15:58</c:v>
                </c:pt>
                <c:pt idx="27843">
                  <c:v>22:15:59</c:v>
                </c:pt>
                <c:pt idx="27844">
                  <c:v>22:16:00</c:v>
                </c:pt>
                <c:pt idx="27845">
                  <c:v>22:16:01</c:v>
                </c:pt>
                <c:pt idx="27846">
                  <c:v>22:16:02</c:v>
                </c:pt>
                <c:pt idx="27847">
                  <c:v>22:16:03</c:v>
                </c:pt>
                <c:pt idx="27848">
                  <c:v>22:16:04</c:v>
                </c:pt>
                <c:pt idx="27849">
                  <c:v>22:16:05</c:v>
                </c:pt>
                <c:pt idx="27850">
                  <c:v>22:16:06</c:v>
                </c:pt>
                <c:pt idx="27851">
                  <c:v>22:16:07</c:v>
                </c:pt>
                <c:pt idx="27852">
                  <c:v>22:16:08</c:v>
                </c:pt>
                <c:pt idx="27853">
                  <c:v>22:16:09</c:v>
                </c:pt>
                <c:pt idx="27854">
                  <c:v>22:16:10</c:v>
                </c:pt>
                <c:pt idx="27855">
                  <c:v>22:16:11</c:v>
                </c:pt>
                <c:pt idx="27856">
                  <c:v>22:16:12</c:v>
                </c:pt>
                <c:pt idx="27857">
                  <c:v>22:16:13</c:v>
                </c:pt>
                <c:pt idx="27858">
                  <c:v>22:16:14</c:v>
                </c:pt>
                <c:pt idx="27859">
                  <c:v>22:16:15</c:v>
                </c:pt>
                <c:pt idx="27860">
                  <c:v>22:16:16</c:v>
                </c:pt>
                <c:pt idx="27861">
                  <c:v>22:16:17</c:v>
                </c:pt>
                <c:pt idx="27862">
                  <c:v>22:16:18</c:v>
                </c:pt>
                <c:pt idx="27863">
                  <c:v>22:16:19</c:v>
                </c:pt>
                <c:pt idx="27864">
                  <c:v>22:16:20</c:v>
                </c:pt>
                <c:pt idx="27865">
                  <c:v>22:16:21</c:v>
                </c:pt>
                <c:pt idx="27866">
                  <c:v>22:16:22</c:v>
                </c:pt>
                <c:pt idx="27867">
                  <c:v>22:16:23</c:v>
                </c:pt>
                <c:pt idx="27868">
                  <c:v>22:16:24</c:v>
                </c:pt>
                <c:pt idx="27869">
                  <c:v>22:16:25</c:v>
                </c:pt>
                <c:pt idx="27870">
                  <c:v>22:16:26</c:v>
                </c:pt>
                <c:pt idx="27871">
                  <c:v>22:16:27</c:v>
                </c:pt>
                <c:pt idx="27872">
                  <c:v>22:16:28</c:v>
                </c:pt>
                <c:pt idx="27873">
                  <c:v>22:16:29</c:v>
                </c:pt>
                <c:pt idx="27874">
                  <c:v>22:16:30</c:v>
                </c:pt>
                <c:pt idx="27875">
                  <c:v>22:16:31</c:v>
                </c:pt>
                <c:pt idx="27876">
                  <c:v>22:16:32</c:v>
                </c:pt>
                <c:pt idx="27877">
                  <c:v>22:16:33</c:v>
                </c:pt>
                <c:pt idx="27878">
                  <c:v>22:16:34</c:v>
                </c:pt>
                <c:pt idx="27879">
                  <c:v>22:16:35</c:v>
                </c:pt>
                <c:pt idx="27880">
                  <c:v>22:16:36</c:v>
                </c:pt>
                <c:pt idx="27881">
                  <c:v>22:16:37</c:v>
                </c:pt>
                <c:pt idx="27882">
                  <c:v>22:16:38</c:v>
                </c:pt>
                <c:pt idx="27883">
                  <c:v>22:16:39</c:v>
                </c:pt>
                <c:pt idx="27884">
                  <c:v>22:16:40</c:v>
                </c:pt>
                <c:pt idx="27885">
                  <c:v>22:16:41</c:v>
                </c:pt>
                <c:pt idx="27886">
                  <c:v>22:16:42</c:v>
                </c:pt>
                <c:pt idx="27887">
                  <c:v>22:16:43</c:v>
                </c:pt>
                <c:pt idx="27888">
                  <c:v>22:16:44</c:v>
                </c:pt>
                <c:pt idx="27889">
                  <c:v>22:16:45</c:v>
                </c:pt>
                <c:pt idx="27890">
                  <c:v>22:16:46</c:v>
                </c:pt>
                <c:pt idx="27891">
                  <c:v>22:16:47</c:v>
                </c:pt>
                <c:pt idx="27892">
                  <c:v>22:16:48</c:v>
                </c:pt>
                <c:pt idx="27893">
                  <c:v>22:16:49</c:v>
                </c:pt>
                <c:pt idx="27894">
                  <c:v>22:16:50</c:v>
                </c:pt>
                <c:pt idx="27895">
                  <c:v>22:16:51</c:v>
                </c:pt>
                <c:pt idx="27896">
                  <c:v>22:16:52</c:v>
                </c:pt>
                <c:pt idx="27897">
                  <c:v>22:16:53</c:v>
                </c:pt>
                <c:pt idx="27898">
                  <c:v>22:16:54</c:v>
                </c:pt>
                <c:pt idx="27899">
                  <c:v>22:16:55</c:v>
                </c:pt>
                <c:pt idx="27900">
                  <c:v>22:16:56</c:v>
                </c:pt>
                <c:pt idx="27901">
                  <c:v>22:16:57</c:v>
                </c:pt>
                <c:pt idx="27902">
                  <c:v>22:16:58</c:v>
                </c:pt>
                <c:pt idx="27903">
                  <c:v>22:16:59</c:v>
                </c:pt>
                <c:pt idx="27904">
                  <c:v>22:17:00</c:v>
                </c:pt>
                <c:pt idx="27905">
                  <c:v>22:17:01</c:v>
                </c:pt>
                <c:pt idx="27906">
                  <c:v>22:17:02</c:v>
                </c:pt>
                <c:pt idx="27907">
                  <c:v>22:17:03</c:v>
                </c:pt>
                <c:pt idx="27908">
                  <c:v>22:17:04</c:v>
                </c:pt>
                <c:pt idx="27909">
                  <c:v>22:17:05</c:v>
                </c:pt>
                <c:pt idx="27910">
                  <c:v>22:17:06</c:v>
                </c:pt>
                <c:pt idx="27911">
                  <c:v>22:17:07</c:v>
                </c:pt>
                <c:pt idx="27912">
                  <c:v>22:17:08</c:v>
                </c:pt>
                <c:pt idx="27913">
                  <c:v>22:17:09</c:v>
                </c:pt>
                <c:pt idx="27914">
                  <c:v>22:17:10</c:v>
                </c:pt>
                <c:pt idx="27915">
                  <c:v>22:17:11</c:v>
                </c:pt>
                <c:pt idx="27916">
                  <c:v>22:17:12</c:v>
                </c:pt>
                <c:pt idx="27917">
                  <c:v>22:17:13</c:v>
                </c:pt>
                <c:pt idx="27918">
                  <c:v>22:17:14</c:v>
                </c:pt>
                <c:pt idx="27919">
                  <c:v>22:17:15</c:v>
                </c:pt>
                <c:pt idx="27920">
                  <c:v>22:17:16</c:v>
                </c:pt>
                <c:pt idx="27921">
                  <c:v>22:17:17</c:v>
                </c:pt>
                <c:pt idx="27922">
                  <c:v>22:17:18</c:v>
                </c:pt>
                <c:pt idx="27923">
                  <c:v>22:17:19</c:v>
                </c:pt>
                <c:pt idx="27924">
                  <c:v>22:17:20</c:v>
                </c:pt>
                <c:pt idx="27925">
                  <c:v>22:17:21</c:v>
                </c:pt>
                <c:pt idx="27926">
                  <c:v>22:17:22</c:v>
                </c:pt>
                <c:pt idx="27927">
                  <c:v>22:17:23</c:v>
                </c:pt>
                <c:pt idx="27928">
                  <c:v>22:17:24</c:v>
                </c:pt>
                <c:pt idx="27929">
                  <c:v>22:17:25</c:v>
                </c:pt>
                <c:pt idx="27930">
                  <c:v>22:17:26</c:v>
                </c:pt>
                <c:pt idx="27931">
                  <c:v>22:17:27</c:v>
                </c:pt>
                <c:pt idx="27932">
                  <c:v>22:17:28</c:v>
                </c:pt>
                <c:pt idx="27933">
                  <c:v>22:17:29</c:v>
                </c:pt>
                <c:pt idx="27934">
                  <c:v>22:17:30</c:v>
                </c:pt>
                <c:pt idx="27935">
                  <c:v>22:17:31</c:v>
                </c:pt>
                <c:pt idx="27936">
                  <c:v>22:17:32</c:v>
                </c:pt>
                <c:pt idx="27937">
                  <c:v>22:17:33</c:v>
                </c:pt>
                <c:pt idx="27938">
                  <c:v>22:17:34</c:v>
                </c:pt>
                <c:pt idx="27939">
                  <c:v>22:17:35</c:v>
                </c:pt>
                <c:pt idx="27940">
                  <c:v>22:17:36</c:v>
                </c:pt>
                <c:pt idx="27941">
                  <c:v>22:17:37</c:v>
                </c:pt>
                <c:pt idx="27942">
                  <c:v>22:17:38</c:v>
                </c:pt>
                <c:pt idx="27943">
                  <c:v>22:17:39</c:v>
                </c:pt>
                <c:pt idx="27944">
                  <c:v>22:17:40</c:v>
                </c:pt>
                <c:pt idx="27945">
                  <c:v>22:17:41</c:v>
                </c:pt>
                <c:pt idx="27946">
                  <c:v>22:17:42</c:v>
                </c:pt>
                <c:pt idx="27947">
                  <c:v>22:17:43</c:v>
                </c:pt>
                <c:pt idx="27948">
                  <c:v>22:17:44</c:v>
                </c:pt>
                <c:pt idx="27949">
                  <c:v>22:17:45</c:v>
                </c:pt>
                <c:pt idx="27950">
                  <c:v>22:17:46</c:v>
                </c:pt>
                <c:pt idx="27951">
                  <c:v>22:17:47</c:v>
                </c:pt>
                <c:pt idx="27952">
                  <c:v>22:17:48</c:v>
                </c:pt>
                <c:pt idx="27953">
                  <c:v>22:17:49</c:v>
                </c:pt>
                <c:pt idx="27954">
                  <c:v>22:17:50</c:v>
                </c:pt>
                <c:pt idx="27955">
                  <c:v>22:17:51</c:v>
                </c:pt>
                <c:pt idx="27956">
                  <c:v>22:17:52</c:v>
                </c:pt>
                <c:pt idx="27957">
                  <c:v>22:17:53</c:v>
                </c:pt>
                <c:pt idx="27958">
                  <c:v>22:17:54</c:v>
                </c:pt>
                <c:pt idx="27959">
                  <c:v>22:17:55</c:v>
                </c:pt>
                <c:pt idx="27960">
                  <c:v>22:17:56</c:v>
                </c:pt>
                <c:pt idx="27961">
                  <c:v>22:17:57</c:v>
                </c:pt>
                <c:pt idx="27962">
                  <c:v>22:17:58</c:v>
                </c:pt>
                <c:pt idx="27963">
                  <c:v>22:17:59</c:v>
                </c:pt>
                <c:pt idx="27964">
                  <c:v>22:18:00</c:v>
                </c:pt>
                <c:pt idx="27965">
                  <c:v>22:18:01</c:v>
                </c:pt>
                <c:pt idx="27966">
                  <c:v>22:18:02</c:v>
                </c:pt>
                <c:pt idx="27967">
                  <c:v>22:18:03</c:v>
                </c:pt>
                <c:pt idx="27968">
                  <c:v>22:18:04</c:v>
                </c:pt>
                <c:pt idx="27969">
                  <c:v>22:18:05</c:v>
                </c:pt>
                <c:pt idx="27970">
                  <c:v>22:18:06</c:v>
                </c:pt>
                <c:pt idx="27971">
                  <c:v>22:18:07</c:v>
                </c:pt>
                <c:pt idx="27972">
                  <c:v>22:18:08</c:v>
                </c:pt>
                <c:pt idx="27973">
                  <c:v>22:18:09</c:v>
                </c:pt>
                <c:pt idx="27974">
                  <c:v>22:18:10</c:v>
                </c:pt>
                <c:pt idx="27975">
                  <c:v>22:18:11</c:v>
                </c:pt>
                <c:pt idx="27976">
                  <c:v>22:18:12</c:v>
                </c:pt>
                <c:pt idx="27977">
                  <c:v>22:18:13</c:v>
                </c:pt>
                <c:pt idx="27978">
                  <c:v>22:18:14</c:v>
                </c:pt>
                <c:pt idx="27979">
                  <c:v>22:18:15</c:v>
                </c:pt>
                <c:pt idx="27980">
                  <c:v>22:18:16</c:v>
                </c:pt>
                <c:pt idx="27981">
                  <c:v>22:18:17</c:v>
                </c:pt>
                <c:pt idx="27982">
                  <c:v>22:18:18</c:v>
                </c:pt>
                <c:pt idx="27983">
                  <c:v>22:18:19</c:v>
                </c:pt>
                <c:pt idx="27984">
                  <c:v>22:18:20</c:v>
                </c:pt>
                <c:pt idx="27985">
                  <c:v>22:18:21</c:v>
                </c:pt>
                <c:pt idx="27986">
                  <c:v>22:18:22</c:v>
                </c:pt>
                <c:pt idx="27987">
                  <c:v>22:18:23</c:v>
                </c:pt>
                <c:pt idx="27988">
                  <c:v>22:18:24</c:v>
                </c:pt>
                <c:pt idx="27989">
                  <c:v>22:18:25</c:v>
                </c:pt>
                <c:pt idx="27990">
                  <c:v>22:18:26</c:v>
                </c:pt>
                <c:pt idx="27991">
                  <c:v>22:18:27</c:v>
                </c:pt>
                <c:pt idx="27992">
                  <c:v>22:18:28</c:v>
                </c:pt>
                <c:pt idx="27993">
                  <c:v>22:18:29</c:v>
                </c:pt>
                <c:pt idx="27994">
                  <c:v>22:18:30</c:v>
                </c:pt>
                <c:pt idx="27995">
                  <c:v>22:18:31</c:v>
                </c:pt>
                <c:pt idx="27996">
                  <c:v>22:18:32</c:v>
                </c:pt>
                <c:pt idx="27997">
                  <c:v>22:18:33</c:v>
                </c:pt>
                <c:pt idx="27998">
                  <c:v>22:18:34</c:v>
                </c:pt>
                <c:pt idx="27999">
                  <c:v>22:18:35</c:v>
                </c:pt>
                <c:pt idx="28000">
                  <c:v>22:18:36</c:v>
                </c:pt>
                <c:pt idx="28001">
                  <c:v>22:18:37</c:v>
                </c:pt>
                <c:pt idx="28002">
                  <c:v>22:18:38</c:v>
                </c:pt>
                <c:pt idx="28003">
                  <c:v>22:18:39</c:v>
                </c:pt>
                <c:pt idx="28004">
                  <c:v>22:18:40</c:v>
                </c:pt>
                <c:pt idx="28005">
                  <c:v>22:18:41</c:v>
                </c:pt>
                <c:pt idx="28006">
                  <c:v>22:18:42</c:v>
                </c:pt>
                <c:pt idx="28007">
                  <c:v>22:18:43</c:v>
                </c:pt>
                <c:pt idx="28008">
                  <c:v>22:18:44</c:v>
                </c:pt>
                <c:pt idx="28009">
                  <c:v>22:18:45</c:v>
                </c:pt>
                <c:pt idx="28010">
                  <c:v>22:18:46</c:v>
                </c:pt>
                <c:pt idx="28011">
                  <c:v>22:18:47</c:v>
                </c:pt>
                <c:pt idx="28012">
                  <c:v>22:18:48</c:v>
                </c:pt>
                <c:pt idx="28013">
                  <c:v>22:18:49</c:v>
                </c:pt>
                <c:pt idx="28014">
                  <c:v>22:18:50</c:v>
                </c:pt>
                <c:pt idx="28015">
                  <c:v>22:18:51</c:v>
                </c:pt>
                <c:pt idx="28016">
                  <c:v>22:18:52</c:v>
                </c:pt>
                <c:pt idx="28017">
                  <c:v>22:18:53</c:v>
                </c:pt>
                <c:pt idx="28018">
                  <c:v>22:18:54</c:v>
                </c:pt>
                <c:pt idx="28019">
                  <c:v>22:18:55</c:v>
                </c:pt>
                <c:pt idx="28020">
                  <c:v>22:18:56</c:v>
                </c:pt>
                <c:pt idx="28021">
                  <c:v>22:18:57</c:v>
                </c:pt>
                <c:pt idx="28022">
                  <c:v>22:18:58</c:v>
                </c:pt>
                <c:pt idx="28023">
                  <c:v>22:18:59</c:v>
                </c:pt>
                <c:pt idx="28024">
                  <c:v>22:19:00</c:v>
                </c:pt>
                <c:pt idx="28025">
                  <c:v>22:19:01</c:v>
                </c:pt>
                <c:pt idx="28026">
                  <c:v>22:19:02</c:v>
                </c:pt>
                <c:pt idx="28027">
                  <c:v>22:19:03</c:v>
                </c:pt>
                <c:pt idx="28028">
                  <c:v>22:19:04</c:v>
                </c:pt>
                <c:pt idx="28029">
                  <c:v>22:19:05</c:v>
                </c:pt>
                <c:pt idx="28030">
                  <c:v>22:19:06</c:v>
                </c:pt>
                <c:pt idx="28031">
                  <c:v>22:19:07</c:v>
                </c:pt>
                <c:pt idx="28032">
                  <c:v>22:19:08</c:v>
                </c:pt>
                <c:pt idx="28033">
                  <c:v>22:19:09</c:v>
                </c:pt>
                <c:pt idx="28034">
                  <c:v>22:19:10</c:v>
                </c:pt>
                <c:pt idx="28035">
                  <c:v>22:19:11</c:v>
                </c:pt>
                <c:pt idx="28036">
                  <c:v>22:19:12</c:v>
                </c:pt>
                <c:pt idx="28037">
                  <c:v>22:19:13</c:v>
                </c:pt>
                <c:pt idx="28038">
                  <c:v>22:19:14</c:v>
                </c:pt>
                <c:pt idx="28039">
                  <c:v>22:19:15</c:v>
                </c:pt>
                <c:pt idx="28040">
                  <c:v>22:19:16</c:v>
                </c:pt>
                <c:pt idx="28041">
                  <c:v>22:19:17</c:v>
                </c:pt>
                <c:pt idx="28042">
                  <c:v>22:19:18</c:v>
                </c:pt>
                <c:pt idx="28043">
                  <c:v>22:19:19</c:v>
                </c:pt>
                <c:pt idx="28044">
                  <c:v>22:19:20</c:v>
                </c:pt>
                <c:pt idx="28045">
                  <c:v>22:19:21</c:v>
                </c:pt>
                <c:pt idx="28046">
                  <c:v>22:19:22</c:v>
                </c:pt>
                <c:pt idx="28047">
                  <c:v>22:19:23</c:v>
                </c:pt>
                <c:pt idx="28048">
                  <c:v>22:19:24</c:v>
                </c:pt>
                <c:pt idx="28049">
                  <c:v>22:19:25</c:v>
                </c:pt>
                <c:pt idx="28050">
                  <c:v>22:19:26</c:v>
                </c:pt>
                <c:pt idx="28051">
                  <c:v>22:19:27</c:v>
                </c:pt>
                <c:pt idx="28052">
                  <c:v>22:19:28</c:v>
                </c:pt>
                <c:pt idx="28053">
                  <c:v>22:19:29</c:v>
                </c:pt>
                <c:pt idx="28054">
                  <c:v>22:19:30</c:v>
                </c:pt>
                <c:pt idx="28055">
                  <c:v>22:19:31</c:v>
                </c:pt>
                <c:pt idx="28056">
                  <c:v>22:19:32</c:v>
                </c:pt>
                <c:pt idx="28057">
                  <c:v>22:19:33</c:v>
                </c:pt>
                <c:pt idx="28058">
                  <c:v>22:19:34</c:v>
                </c:pt>
                <c:pt idx="28059">
                  <c:v>22:19:35</c:v>
                </c:pt>
                <c:pt idx="28060">
                  <c:v>22:19:36</c:v>
                </c:pt>
                <c:pt idx="28061">
                  <c:v>22:19:37</c:v>
                </c:pt>
                <c:pt idx="28062">
                  <c:v>22:19:38</c:v>
                </c:pt>
                <c:pt idx="28063">
                  <c:v>22:19:39</c:v>
                </c:pt>
                <c:pt idx="28064">
                  <c:v>22:19:40</c:v>
                </c:pt>
                <c:pt idx="28065">
                  <c:v>22:19:41</c:v>
                </c:pt>
                <c:pt idx="28066">
                  <c:v>22:19:42</c:v>
                </c:pt>
                <c:pt idx="28067">
                  <c:v>22:19:43</c:v>
                </c:pt>
                <c:pt idx="28068">
                  <c:v>22:19:44</c:v>
                </c:pt>
                <c:pt idx="28069">
                  <c:v>22:19:45</c:v>
                </c:pt>
                <c:pt idx="28070">
                  <c:v>22:19:46</c:v>
                </c:pt>
                <c:pt idx="28071">
                  <c:v>22:19:47</c:v>
                </c:pt>
                <c:pt idx="28072">
                  <c:v>22:19:48</c:v>
                </c:pt>
                <c:pt idx="28073">
                  <c:v>22:19:49</c:v>
                </c:pt>
                <c:pt idx="28074">
                  <c:v>22:19:50</c:v>
                </c:pt>
                <c:pt idx="28075">
                  <c:v>22:19:51</c:v>
                </c:pt>
                <c:pt idx="28076">
                  <c:v>22:19:52</c:v>
                </c:pt>
                <c:pt idx="28077">
                  <c:v>22:19:53</c:v>
                </c:pt>
                <c:pt idx="28078">
                  <c:v>22:19:54</c:v>
                </c:pt>
                <c:pt idx="28079">
                  <c:v>22:19:55</c:v>
                </c:pt>
                <c:pt idx="28080">
                  <c:v>22:19:56</c:v>
                </c:pt>
                <c:pt idx="28081">
                  <c:v>22:19:57</c:v>
                </c:pt>
                <c:pt idx="28082">
                  <c:v>22:19:58</c:v>
                </c:pt>
                <c:pt idx="28083">
                  <c:v>22:19:59</c:v>
                </c:pt>
                <c:pt idx="28084">
                  <c:v>22:20:00</c:v>
                </c:pt>
                <c:pt idx="28085">
                  <c:v>22:20:01</c:v>
                </c:pt>
                <c:pt idx="28086">
                  <c:v>22:20:02</c:v>
                </c:pt>
                <c:pt idx="28087">
                  <c:v>22:20:03</c:v>
                </c:pt>
                <c:pt idx="28088">
                  <c:v>22:20:04</c:v>
                </c:pt>
                <c:pt idx="28089">
                  <c:v>22:20:05</c:v>
                </c:pt>
                <c:pt idx="28090">
                  <c:v>22:20:06</c:v>
                </c:pt>
                <c:pt idx="28091">
                  <c:v>22:20:07</c:v>
                </c:pt>
                <c:pt idx="28092">
                  <c:v>22:20:08</c:v>
                </c:pt>
                <c:pt idx="28093">
                  <c:v>22:20:09</c:v>
                </c:pt>
                <c:pt idx="28094">
                  <c:v>22:20:10</c:v>
                </c:pt>
                <c:pt idx="28095">
                  <c:v>22:20:11</c:v>
                </c:pt>
                <c:pt idx="28096">
                  <c:v>22:20:12</c:v>
                </c:pt>
                <c:pt idx="28097">
                  <c:v>22:20:13</c:v>
                </c:pt>
                <c:pt idx="28098">
                  <c:v>22:20:14</c:v>
                </c:pt>
                <c:pt idx="28099">
                  <c:v>22:20:15</c:v>
                </c:pt>
                <c:pt idx="28100">
                  <c:v>22:20:16</c:v>
                </c:pt>
                <c:pt idx="28101">
                  <c:v>22:20:17</c:v>
                </c:pt>
                <c:pt idx="28102">
                  <c:v>22:20:18</c:v>
                </c:pt>
                <c:pt idx="28103">
                  <c:v>22:20:19</c:v>
                </c:pt>
                <c:pt idx="28104">
                  <c:v>22:20:20</c:v>
                </c:pt>
                <c:pt idx="28105">
                  <c:v>22:20:21</c:v>
                </c:pt>
                <c:pt idx="28106">
                  <c:v>22:20:22</c:v>
                </c:pt>
                <c:pt idx="28107">
                  <c:v>22:20:23</c:v>
                </c:pt>
                <c:pt idx="28108">
                  <c:v>22:20:24</c:v>
                </c:pt>
                <c:pt idx="28109">
                  <c:v>22:20:25</c:v>
                </c:pt>
                <c:pt idx="28110">
                  <c:v>22:20:26</c:v>
                </c:pt>
                <c:pt idx="28111">
                  <c:v>22:20:27</c:v>
                </c:pt>
                <c:pt idx="28112">
                  <c:v>22:20:28</c:v>
                </c:pt>
                <c:pt idx="28113">
                  <c:v>22:20:29</c:v>
                </c:pt>
                <c:pt idx="28114">
                  <c:v>22:20:30</c:v>
                </c:pt>
                <c:pt idx="28115">
                  <c:v>22:20:31</c:v>
                </c:pt>
                <c:pt idx="28116">
                  <c:v>22:20:32</c:v>
                </c:pt>
                <c:pt idx="28117">
                  <c:v>22:20:33</c:v>
                </c:pt>
                <c:pt idx="28118">
                  <c:v>22:20:34</c:v>
                </c:pt>
                <c:pt idx="28119">
                  <c:v>22:20:35</c:v>
                </c:pt>
                <c:pt idx="28120">
                  <c:v>22:20:36</c:v>
                </c:pt>
                <c:pt idx="28121">
                  <c:v>22:20:37</c:v>
                </c:pt>
                <c:pt idx="28122">
                  <c:v>22:20:38</c:v>
                </c:pt>
                <c:pt idx="28123">
                  <c:v>22:20:39</c:v>
                </c:pt>
                <c:pt idx="28124">
                  <c:v>22:20:40</c:v>
                </c:pt>
                <c:pt idx="28125">
                  <c:v>22:20:41</c:v>
                </c:pt>
                <c:pt idx="28126">
                  <c:v>22:20:42</c:v>
                </c:pt>
                <c:pt idx="28127">
                  <c:v>22:20:43</c:v>
                </c:pt>
                <c:pt idx="28128">
                  <c:v>22:20:44</c:v>
                </c:pt>
                <c:pt idx="28129">
                  <c:v>22:20:45</c:v>
                </c:pt>
                <c:pt idx="28130">
                  <c:v>22:20:46</c:v>
                </c:pt>
                <c:pt idx="28131">
                  <c:v>22:20:47</c:v>
                </c:pt>
                <c:pt idx="28132">
                  <c:v>22:20:48</c:v>
                </c:pt>
                <c:pt idx="28133">
                  <c:v>22:20:49</c:v>
                </c:pt>
                <c:pt idx="28134">
                  <c:v>22:20:50</c:v>
                </c:pt>
                <c:pt idx="28135">
                  <c:v>22:20:51</c:v>
                </c:pt>
                <c:pt idx="28136">
                  <c:v>22:20:52</c:v>
                </c:pt>
                <c:pt idx="28137">
                  <c:v>22:20:53</c:v>
                </c:pt>
                <c:pt idx="28138">
                  <c:v>22:20:54</c:v>
                </c:pt>
                <c:pt idx="28139">
                  <c:v>22:20:55</c:v>
                </c:pt>
                <c:pt idx="28140">
                  <c:v>22:20:56</c:v>
                </c:pt>
                <c:pt idx="28141">
                  <c:v>22:20:57</c:v>
                </c:pt>
                <c:pt idx="28142">
                  <c:v>22:20:58</c:v>
                </c:pt>
                <c:pt idx="28143">
                  <c:v>22:20:59</c:v>
                </c:pt>
                <c:pt idx="28144">
                  <c:v>22:21:00</c:v>
                </c:pt>
                <c:pt idx="28145">
                  <c:v>22:21:01</c:v>
                </c:pt>
                <c:pt idx="28146">
                  <c:v>22:21:02</c:v>
                </c:pt>
                <c:pt idx="28147">
                  <c:v>22:21:03</c:v>
                </c:pt>
                <c:pt idx="28148">
                  <c:v>22:21:04</c:v>
                </c:pt>
                <c:pt idx="28149">
                  <c:v>22:21:05</c:v>
                </c:pt>
                <c:pt idx="28150">
                  <c:v>22:21:06</c:v>
                </c:pt>
                <c:pt idx="28151">
                  <c:v>22:21:07</c:v>
                </c:pt>
                <c:pt idx="28152">
                  <c:v>22:21:08</c:v>
                </c:pt>
                <c:pt idx="28153">
                  <c:v>22:21:09</c:v>
                </c:pt>
                <c:pt idx="28154">
                  <c:v>22:21:10</c:v>
                </c:pt>
                <c:pt idx="28155">
                  <c:v>22:21:11</c:v>
                </c:pt>
                <c:pt idx="28156">
                  <c:v>22:21:12</c:v>
                </c:pt>
                <c:pt idx="28157">
                  <c:v>22:21:13</c:v>
                </c:pt>
                <c:pt idx="28158">
                  <c:v>22:21:14</c:v>
                </c:pt>
                <c:pt idx="28159">
                  <c:v>22:21:15</c:v>
                </c:pt>
                <c:pt idx="28160">
                  <c:v>22:21:16</c:v>
                </c:pt>
                <c:pt idx="28161">
                  <c:v>22:21:17</c:v>
                </c:pt>
                <c:pt idx="28162">
                  <c:v>22:21:18</c:v>
                </c:pt>
                <c:pt idx="28163">
                  <c:v>22:21:19</c:v>
                </c:pt>
                <c:pt idx="28164">
                  <c:v>22:21:20</c:v>
                </c:pt>
                <c:pt idx="28165">
                  <c:v>22:21:21</c:v>
                </c:pt>
                <c:pt idx="28166">
                  <c:v>22:21:22</c:v>
                </c:pt>
                <c:pt idx="28167">
                  <c:v>22:21:23</c:v>
                </c:pt>
                <c:pt idx="28168">
                  <c:v>22:21:24</c:v>
                </c:pt>
                <c:pt idx="28169">
                  <c:v>22:21:25</c:v>
                </c:pt>
                <c:pt idx="28170">
                  <c:v>22:21:26</c:v>
                </c:pt>
                <c:pt idx="28171">
                  <c:v>22:21:27</c:v>
                </c:pt>
                <c:pt idx="28172">
                  <c:v>22:21:28</c:v>
                </c:pt>
                <c:pt idx="28173">
                  <c:v>22:21:29</c:v>
                </c:pt>
                <c:pt idx="28174">
                  <c:v>22:21:30</c:v>
                </c:pt>
                <c:pt idx="28175">
                  <c:v>22:21:31</c:v>
                </c:pt>
                <c:pt idx="28176">
                  <c:v>22:21:32</c:v>
                </c:pt>
                <c:pt idx="28177">
                  <c:v>22:21:33</c:v>
                </c:pt>
                <c:pt idx="28178">
                  <c:v>22:21:34</c:v>
                </c:pt>
                <c:pt idx="28179">
                  <c:v>22:21:35</c:v>
                </c:pt>
                <c:pt idx="28180">
                  <c:v>22:21:36</c:v>
                </c:pt>
                <c:pt idx="28181">
                  <c:v>22:21:37</c:v>
                </c:pt>
                <c:pt idx="28182">
                  <c:v>22:21:38</c:v>
                </c:pt>
                <c:pt idx="28183">
                  <c:v>22:21:39</c:v>
                </c:pt>
                <c:pt idx="28184">
                  <c:v>22:21:40</c:v>
                </c:pt>
                <c:pt idx="28185">
                  <c:v>22:21:41</c:v>
                </c:pt>
                <c:pt idx="28186">
                  <c:v>22:21:42</c:v>
                </c:pt>
                <c:pt idx="28187">
                  <c:v>22:21:43</c:v>
                </c:pt>
                <c:pt idx="28188">
                  <c:v>22:21:44</c:v>
                </c:pt>
                <c:pt idx="28189">
                  <c:v>22:21:45</c:v>
                </c:pt>
                <c:pt idx="28190">
                  <c:v>22:21:46</c:v>
                </c:pt>
                <c:pt idx="28191">
                  <c:v>22:21:47</c:v>
                </c:pt>
                <c:pt idx="28192">
                  <c:v>22:21:48</c:v>
                </c:pt>
                <c:pt idx="28193">
                  <c:v>22:21:49</c:v>
                </c:pt>
                <c:pt idx="28194">
                  <c:v>22:21:50</c:v>
                </c:pt>
                <c:pt idx="28195">
                  <c:v>22:21:51</c:v>
                </c:pt>
                <c:pt idx="28196">
                  <c:v>22:21:52</c:v>
                </c:pt>
                <c:pt idx="28197">
                  <c:v>22:21:53</c:v>
                </c:pt>
                <c:pt idx="28198">
                  <c:v>22:21:54</c:v>
                </c:pt>
                <c:pt idx="28199">
                  <c:v>22:21:55</c:v>
                </c:pt>
                <c:pt idx="28200">
                  <c:v>22:21:56</c:v>
                </c:pt>
                <c:pt idx="28201">
                  <c:v>22:21:57</c:v>
                </c:pt>
                <c:pt idx="28202">
                  <c:v>22:21:58</c:v>
                </c:pt>
                <c:pt idx="28203">
                  <c:v>22:21:59</c:v>
                </c:pt>
                <c:pt idx="28204">
                  <c:v>22:22:00</c:v>
                </c:pt>
                <c:pt idx="28205">
                  <c:v>22:22:01</c:v>
                </c:pt>
                <c:pt idx="28206">
                  <c:v>22:22:02</c:v>
                </c:pt>
                <c:pt idx="28207">
                  <c:v>22:22:03</c:v>
                </c:pt>
                <c:pt idx="28208">
                  <c:v>22:22:04</c:v>
                </c:pt>
                <c:pt idx="28209">
                  <c:v>22:22:05</c:v>
                </c:pt>
                <c:pt idx="28210">
                  <c:v>22:22:06</c:v>
                </c:pt>
                <c:pt idx="28211">
                  <c:v>22:22:07</c:v>
                </c:pt>
                <c:pt idx="28212">
                  <c:v>22:22:08</c:v>
                </c:pt>
                <c:pt idx="28213">
                  <c:v>22:22:09</c:v>
                </c:pt>
                <c:pt idx="28214">
                  <c:v>22:22:10</c:v>
                </c:pt>
                <c:pt idx="28215">
                  <c:v>22:22:11</c:v>
                </c:pt>
                <c:pt idx="28216">
                  <c:v>22:22:12</c:v>
                </c:pt>
                <c:pt idx="28217">
                  <c:v>22:22:13</c:v>
                </c:pt>
                <c:pt idx="28218">
                  <c:v>22:22:14</c:v>
                </c:pt>
                <c:pt idx="28219">
                  <c:v>22:22:15</c:v>
                </c:pt>
                <c:pt idx="28220">
                  <c:v>22:22:16</c:v>
                </c:pt>
                <c:pt idx="28221">
                  <c:v>22:22:17</c:v>
                </c:pt>
                <c:pt idx="28222">
                  <c:v>22:22:18</c:v>
                </c:pt>
                <c:pt idx="28223">
                  <c:v>22:22:19</c:v>
                </c:pt>
                <c:pt idx="28224">
                  <c:v>22:22:20</c:v>
                </c:pt>
                <c:pt idx="28225">
                  <c:v>22:22:21</c:v>
                </c:pt>
                <c:pt idx="28226">
                  <c:v>22:22:22</c:v>
                </c:pt>
                <c:pt idx="28227">
                  <c:v>22:22:23</c:v>
                </c:pt>
                <c:pt idx="28228">
                  <c:v>22:22:24</c:v>
                </c:pt>
                <c:pt idx="28229">
                  <c:v>22:22:25</c:v>
                </c:pt>
                <c:pt idx="28230">
                  <c:v>22:22:26</c:v>
                </c:pt>
                <c:pt idx="28231">
                  <c:v>22:22:27</c:v>
                </c:pt>
                <c:pt idx="28232">
                  <c:v>22:22:28</c:v>
                </c:pt>
                <c:pt idx="28233">
                  <c:v>22:22:29</c:v>
                </c:pt>
                <c:pt idx="28234">
                  <c:v>22:22:30</c:v>
                </c:pt>
                <c:pt idx="28235">
                  <c:v>22:22:31</c:v>
                </c:pt>
                <c:pt idx="28236">
                  <c:v>22:22:32</c:v>
                </c:pt>
                <c:pt idx="28237">
                  <c:v>22:22:33</c:v>
                </c:pt>
                <c:pt idx="28238">
                  <c:v>22:22:34</c:v>
                </c:pt>
                <c:pt idx="28239">
                  <c:v>22:22:35</c:v>
                </c:pt>
                <c:pt idx="28240">
                  <c:v>22:22:36</c:v>
                </c:pt>
                <c:pt idx="28241">
                  <c:v>22:22:37</c:v>
                </c:pt>
                <c:pt idx="28242">
                  <c:v>22:22:38</c:v>
                </c:pt>
                <c:pt idx="28243">
                  <c:v>22:22:39</c:v>
                </c:pt>
                <c:pt idx="28244">
                  <c:v>22:22:40</c:v>
                </c:pt>
                <c:pt idx="28245">
                  <c:v>22:22:41</c:v>
                </c:pt>
                <c:pt idx="28246">
                  <c:v>22:22:42</c:v>
                </c:pt>
                <c:pt idx="28247">
                  <c:v>22:22:43</c:v>
                </c:pt>
                <c:pt idx="28248">
                  <c:v>22:22:44</c:v>
                </c:pt>
                <c:pt idx="28249">
                  <c:v>22:22:45</c:v>
                </c:pt>
                <c:pt idx="28250">
                  <c:v>22:22:46</c:v>
                </c:pt>
                <c:pt idx="28251">
                  <c:v>22:22:47</c:v>
                </c:pt>
                <c:pt idx="28252">
                  <c:v>22:22:48</c:v>
                </c:pt>
                <c:pt idx="28253">
                  <c:v>22:22:49</c:v>
                </c:pt>
                <c:pt idx="28254">
                  <c:v>22:22:50</c:v>
                </c:pt>
                <c:pt idx="28255">
                  <c:v>22:22:51</c:v>
                </c:pt>
                <c:pt idx="28256">
                  <c:v>22:22:52</c:v>
                </c:pt>
                <c:pt idx="28257">
                  <c:v>22:22:53</c:v>
                </c:pt>
                <c:pt idx="28258">
                  <c:v>22:22:54</c:v>
                </c:pt>
                <c:pt idx="28259">
                  <c:v>22:22:55</c:v>
                </c:pt>
                <c:pt idx="28260">
                  <c:v>22:22:56</c:v>
                </c:pt>
                <c:pt idx="28261">
                  <c:v>22:22:57</c:v>
                </c:pt>
                <c:pt idx="28262">
                  <c:v>22:22:58</c:v>
                </c:pt>
                <c:pt idx="28263">
                  <c:v>22:22:59</c:v>
                </c:pt>
                <c:pt idx="28264">
                  <c:v>22:23:00</c:v>
                </c:pt>
                <c:pt idx="28265">
                  <c:v>22:23:01</c:v>
                </c:pt>
                <c:pt idx="28266">
                  <c:v>22:23:02</c:v>
                </c:pt>
                <c:pt idx="28267">
                  <c:v>22:23:03</c:v>
                </c:pt>
                <c:pt idx="28268">
                  <c:v>22:23:04</c:v>
                </c:pt>
                <c:pt idx="28269">
                  <c:v>22:23:05</c:v>
                </c:pt>
                <c:pt idx="28270">
                  <c:v>22:23:06</c:v>
                </c:pt>
                <c:pt idx="28271">
                  <c:v>22:23:07</c:v>
                </c:pt>
                <c:pt idx="28272">
                  <c:v>22:23:08</c:v>
                </c:pt>
                <c:pt idx="28273">
                  <c:v>22:23:09</c:v>
                </c:pt>
                <c:pt idx="28274">
                  <c:v>22:23:10</c:v>
                </c:pt>
                <c:pt idx="28275">
                  <c:v>22:23:11</c:v>
                </c:pt>
                <c:pt idx="28276">
                  <c:v>22:23:12</c:v>
                </c:pt>
                <c:pt idx="28277">
                  <c:v>22:23:13</c:v>
                </c:pt>
                <c:pt idx="28278">
                  <c:v>22:23:14</c:v>
                </c:pt>
                <c:pt idx="28279">
                  <c:v>22:23:15</c:v>
                </c:pt>
                <c:pt idx="28280">
                  <c:v>22:23:16</c:v>
                </c:pt>
                <c:pt idx="28281">
                  <c:v>22:23:17</c:v>
                </c:pt>
                <c:pt idx="28282">
                  <c:v>22:23:18</c:v>
                </c:pt>
                <c:pt idx="28283">
                  <c:v>22:23:19</c:v>
                </c:pt>
                <c:pt idx="28284">
                  <c:v>22:23:20</c:v>
                </c:pt>
                <c:pt idx="28285">
                  <c:v>22:23:21</c:v>
                </c:pt>
                <c:pt idx="28286">
                  <c:v>22:23:22</c:v>
                </c:pt>
                <c:pt idx="28287">
                  <c:v>22:23:23</c:v>
                </c:pt>
                <c:pt idx="28288">
                  <c:v>22:23:24</c:v>
                </c:pt>
                <c:pt idx="28289">
                  <c:v>22:23:25</c:v>
                </c:pt>
                <c:pt idx="28290">
                  <c:v>22:23:26</c:v>
                </c:pt>
                <c:pt idx="28291">
                  <c:v>22:23:27</c:v>
                </c:pt>
                <c:pt idx="28292">
                  <c:v>22:23:28</c:v>
                </c:pt>
                <c:pt idx="28293">
                  <c:v>22:23:29</c:v>
                </c:pt>
                <c:pt idx="28294">
                  <c:v>22:23:30</c:v>
                </c:pt>
                <c:pt idx="28295">
                  <c:v>22:23:31</c:v>
                </c:pt>
                <c:pt idx="28296">
                  <c:v>22:23:32</c:v>
                </c:pt>
                <c:pt idx="28297">
                  <c:v>22:23:33</c:v>
                </c:pt>
                <c:pt idx="28298">
                  <c:v>22:23:34</c:v>
                </c:pt>
                <c:pt idx="28299">
                  <c:v>22:23:35</c:v>
                </c:pt>
                <c:pt idx="28300">
                  <c:v>22:23:36</c:v>
                </c:pt>
                <c:pt idx="28301">
                  <c:v>22:23:37</c:v>
                </c:pt>
                <c:pt idx="28302">
                  <c:v>22:23:38</c:v>
                </c:pt>
                <c:pt idx="28303">
                  <c:v>22:23:39</c:v>
                </c:pt>
                <c:pt idx="28304">
                  <c:v>22:23:40</c:v>
                </c:pt>
                <c:pt idx="28305">
                  <c:v>22:23:41</c:v>
                </c:pt>
                <c:pt idx="28306">
                  <c:v>22:23:42</c:v>
                </c:pt>
                <c:pt idx="28307">
                  <c:v>22:23:43</c:v>
                </c:pt>
                <c:pt idx="28308">
                  <c:v>22:23:44</c:v>
                </c:pt>
                <c:pt idx="28309">
                  <c:v>22:23:45</c:v>
                </c:pt>
                <c:pt idx="28310">
                  <c:v>22:23:46</c:v>
                </c:pt>
                <c:pt idx="28311">
                  <c:v>22:23:47</c:v>
                </c:pt>
                <c:pt idx="28312">
                  <c:v>22:23:48</c:v>
                </c:pt>
                <c:pt idx="28313">
                  <c:v>22:23:49</c:v>
                </c:pt>
                <c:pt idx="28314">
                  <c:v>22:23:50</c:v>
                </c:pt>
                <c:pt idx="28315">
                  <c:v>22:23:51</c:v>
                </c:pt>
                <c:pt idx="28316">
                  <c:v>22:23:52</c:v>
                </c:pt>
                <c:pt idx="28317">
                  <c:v>22:23:53</c:v>
                </c:pt>
                <c:pt idx="28318">
                  <c:v>22:23:54</c:v>
                </c:pt>
                <c:pt idx="28319">
                  <c:v>22:23:55</c:v>
                </c:pt>
                <c:pt idx="28320">
                  <c:v>22:23:56</c:v>
                </c:pt>
                <c:pt idx="28321">
                  <c:v>22:23:57</c:v>
                </c:pt>
                <c:pt idx="28322">
                  <c:v>22:23:58</c:v>
                </c:pt>
                <c:pt idx="28323">
                  <c:v>22:23:59</c:v>
                </c:pt>
                <c:pt idx="28324">
                  <c:v>22:24:00</c:v>
                </c:pt>
                <c:pt idx="28325">
                  <c:v>22:24:01</c:v>
                </c:pt>
                <c:pt idx="28326">
                  <c:v>22:24:02</c:v>
                </c:pt>
                <c:pt idx="28327">
                  <c:v>22:24:03</c:v>
                </c:pt>
                <c:pt idx="28328">
                  <c:v>22:24:04</c:v>
                </c:pt>
                <c:pt idx="28329">
                  <c:v>22:24:05</c:v>
                </c:pt>
                <c:pt idx="28330">
                  <c:v>22:24:06</c:v>
                </c:pt>
                <c:pt idx="28331">
                  <c:v>22:24:07</c:v>
                </c:pt>
                <c:pt idx="28332">
                  <c:v>22:24:08</c:v>
                </c:pt>
                <c:pt idx="28333">
                  <c:v>22:24:09</c:v>
                </c:pt>
                <c:pt idx="28334">
                  <c:v>22:24:10</c:v>
                </c:pt>
                <c:pt idx="28335">
                  <c:v>22:24:11</c:v>
                </c:pt>
                <c:pt idx="28336">
                  <c:v>22:24:12</c:v>
                </c:pt>
                <c:pt idx="28337">
                  <c:v>22:24:13</c:v>
                </c:pt>
                <c:pt idx="28338">
                  <c:v>22:24:14</c:v>
                </c:pt>
                <c:pt idx="28339">
                  <c:v>22:24:15</c:v>
                </c:pt>
                <c:pt idx="28340">
                  <c:v>22:24:16</c:v>
                </c:pt>
                <c:pt idx="28341">
                  <c:v>22:24:17</c:v>
                </c:pt>
                <c:pt idx="28342">
                  <c:v>22:24:18</c:v>
                </c:pt>
                <c:pt idx="28343">
                  <c:v>22:24:19</c:v>
                </c:pt>
                <c:pt idx="28344">
                  <c:v>22:24:20</c:v>
                </c:pt>
                <c:pt idx="28345">
                  <c:v>22:24:21</c:v>
                </c:pt>
                <c:pt idx="28346">
                  <c:v>22:24:22</c:v>
                </c:pt>
                <c:pt idx="28347">
                  <c:v>22:24:23</c:v>
                </c:pt>
                <c:pt idx="28348">
                  <c:v>22:24:24</c:v>
                </c:pt>
                <c:pt idx="28349">
                  <c:v>22:24:25</c:v>
                </c:pt>
                <c:pt idx="28350">
                  <c:v>22:24:26</c:v>
                </c:pt>
                <c:pt idx="28351">
                  <c:v>22:24:27</c:v>
                </c:pt>
                <c:pt idx="28352">
                  <c:v>22:24:28</c:v>
                </c:pt>
                <c:pt idx="28353">
                  <c:v>22:24:29</c:v>
                </c:pt>
                <c:pt idx="28354">
                  <c:v>22:24:30</c:v>
                </c:pt>
                <c:pt idx="28355">
                  <c:v>22:24:31</c:v>
                </c:pt>
                <c:pt idx="28356">
                  <c:v>22:24:32</c:v>
                </c:pt>
                <c:pt idx="28357">
                  <c:v>22:24:33</c:v>
                </c:pt>
                <c:pt idx="28358">
                  <c:v>22:24:34</c:v>
                </c:pt>
                <c:pt idx="28359">
                  <c:v>22:24:35</c:v>
                </c:pt>
                <c:pt idx="28360">
                  <c:v>22:24:36</c:v>
                </c:pt>
                <c:pt idx="28361">
                  <c:v>22:24:37</c:v>
                </c:pt>
                <c:pt idx="28362">
                  <c:v>22:24:38</c:v>
                </c:pt>
                <c:pt idx="28363">
                  <c:v>22:24:39</c:v>
                </c:pt>
                <c:pt idx="28364">
                  <c:v>22:24:40</c:v>
                </c:pt>
                <c:pt idx="28365">
                  <c:v>22:24:41</c:v>
                </c:pt>
                <c:pt idx="28366">
                  <c:v>22:24:42</c:v>
                </c:pt>
                <c:pt idx="28367">
                  <c:v>22:24:43</c:v>
                </c:pt>
                <c:pt idx="28368">
                  <c:v>22:24:44</c:v>
                </c:pt>
                <c:pt idx="28369">
                  <c:v>22:24:45</c:v>
                </c:pt>
                <c:pt idx="28370">
                  <c:v>22:24:46</c:v>
                </c:pt>
                <c:pt idx="28371">
                  <c:v>22:24:47</c:v>
                </c:pt>
                <c:pt idx="28372">
                  <c:v>22:24:48</c:v>
                </c:pt>
                <c:pt idx="28373">
                  <c:v>22:24:49</c:v>
                </c:pt>
                <c:pt idx="28374">
                  <c:v>22:24:50</c:v>
                </c:pt>
                <c:pt idx="28375">
                  <c:v>22:24:51</c:v>
                </c:pt>
                <c:pt idx="28376">
                  <c:v>22:24:52</c:v>
                </c:pt>
                <c:pt idx="28377">
                  <c:v>22:24:53</c:v>
                </c:pt>
                <c:pt idx="28378">
                  <c:v>22:24:54</c:v>
                </c:pt>
                <c:pt idx="28379">
                  <c:v>22:24:55</c:v>
                </c:pt>
                <c:pt idx="28380">
                  <c:v>22:24:56</c:v>
                </c:pt>
                <c:pt idx="28381">
                  <c:v>22:24:57</c:v>
                </c:pt>
                <c:pt idx="28382">
                  <c:v>22:24:58</c:v>
                </c:pt>
                <c:pt idx="28383">
                  <c:v>22:24:59</c:v>
                </c:pt>
                <c:pt idx="28384">
                  <c:v>22:25:00</c:v>
                </c:pt>
                <c:pt idx="28385">
                  <c:v>22:25:01</c:v>
                </c:pt>
                <c:pt idx="28386">
                  <c:v>22:25:02</c:v>
                </c:pt>
                <c:pt idx="28387">
                  <c:v>22:25:03</c:v>
                </c:pt>
                <c:pt idx="28388">
                  <c:v>22:25:04</c:v>
                </c:pt>
                <c:pt idx="28389">
                  <c:v>22:25:05</c:v>
                </c:pt>
                <c:pt idx="28390">
                  <c:v>22:25:06</c:v>
                </c:pt>
                <c:pt idx="28391">
                  <c:v>22:25:07</c:v>
                </c:pt>
                <c:pt idx="28392">
                  <c:v>22:25:08</c:v>
                </c:pt>
                <c:pt idx="28393">
                  <c:v>22:25:09</c:v>
                </c:pt>
                <c:pt idx="28394">
                  <c:v>22:25:10</c:v>
                </c:pt>
                <c:pt idx="28395">
                  <c:v>22:25:11</c:v>
                </c:pt>
                <c:pt idx="28396">
                  <c:v>22:25:12</c:v>
                </c:pt>
                <c:pt idx="28397">
                  <c:v>22:25:13</c:v>
                </c:pt>
                <c:pt idx="28398">
                  <c:v>22:25:14</c:v>
                </c:pt>
                <c:pt idx="28399">
                  <c:v>22:25:15</c:v>
                </c:pt>
                <c:pt idx="28400">
                  <c:v>22:25:16</c:v>
                </c:pt>
                <c:pt idx="28401">
                  <c:v>22:25:17</c:v>
                </c:pt>
                <c:pt idx="28402">
                  <c:v>22:25:18</c:v>
                </c:pt>
                <c:pt idx="28403">
                  <c:v>22:25:19</c:v>
                </c:pt>
                <c:pt idx="28404">
                  <c:v>22:25:20</c:v>
                </c:pt>
                <c:pt idx="28405">
                  <c:v>22:25:21</c:v>
                </c:pt>
                <c:pt idx="28406">
                  <c:v>22:25:22</c:v>
                </c:pt>
                <c:pt idx="28407">
                  <c:v>22:25:23</c:v>
                </c:pt>
                <c:pt idx="28408">
                  <c:v>22:25:24</c:v>
                </c:pt>
                <c:pt idx="28409">
                  <c:v>22:25:25</c:v>
                </c:pt>
                <c:pt idx="28410">
                  <c:v>22:25:26</c:v>
                </c:pt>
                <c:pt idx="28411">
                  <c:v>22:25:27</c:v>
                </c:pt>
                <c:pt idx="28412">
                  <c:v>22:25:28</c:v>
                </c:pt>
                <c:pt idx="28413">
                  <c:v>22:25:29</c:v>
                </c:pt>
                <c:pt idx="28414">
                  <c:v>22:25:30</c:v>
                </c:pt>
                <c:pt idx="28415">
                  <c:v>22:25:31</c:v>
                </c:pt>
                <c:pt idx="28416">
                  <c:v>22:25:32</c:v>
                </c:pt>
                <c:pt idx="28417">
                  <c:v>22:25:33</c:v>
                </c:pt>
                <c:pt idx="28418">
                  <c:v>22:25:34</c:v>
                </c:pt>
                <c:pt idx="28419">
                  <c:v>22:25:35</c:v>
                </c:pt>
                <c:pt idx="28420">
                  <c:v>22:25:36</c:v>
                </c:pt>
                <c:pt idx="28421">
                  <c:v>22:25:37</c:v>
                </c:pt>
                <c:pt idx="28422">
                  <c:v>22:25:38</c:v>
                </c:pt>
                <c:pt idx="28423">
                  <c:v>22:25:39</c:v>
                </c:pt>
                <c:pt idx="28424">
                  <c:v>22:25:40</c:v>
                </c:pt>
                <c:pt idx="28425">
                  <c:v>22:25:41</c:v>
                </c:pt>
                <c:pt idx="28426">
                  <c:v>22:25:42</c:v>
                </c:pt>
                <c:pt idx="28427">
                  <c:v>22:25:43</c:v>
                </c:pt>
                <c:pt idx="28428">
                  <c:v>22:25:44</c:v>
                </c:pt>
                <c:pt idx="28429">
                  <c:v>22:25:45</c:v>
                </c:pt>
                <c:pt idx="28430">
                  <c:v>22:25:46</c:v>
                </c:pt>
                <c:pt idx="28431">
                  <c:v>22:25:47</c:v>
                </c:pt>
                <c:pt idx="28432">
                  <c:v>22:25:48</c:v>
                </c:pt>
                <c:pt idx="28433">
                  <c:v>22:25:49</c:v>
                </c:pt>
                <c:pt idx="28434">
                  <c:v>22:25:50</c:v>
                </c:pt>
                <c:pt idx="28435">
                  <c:v>22:25:51</c:v>
                </c:pt>
                <c:pt idx="28436">
                  <c:v>22:25:52</c:v>
                </c:pt>
                <c:pt idx="28437">
                  <c:v>22:25:53</c:v>
                </c:pt>
                <c:pt idx="28438">
                  <c:v>22:25:54</c:v>
                </c:pt>
                <c:pt idx="28439">
                  <c:v>22:25:55</c:v>
                </c:pt>
                <c:pt idx="28440">
                  <c:v>22:25:56</c:v>
                </c:pt>
                <c:pt idx="28441">
                  <c:v>22:25:57</c:v>
                </c:pt>
                <c:pt idx="28442">
                  <c:v>22:25:58</c:v>
                </c:pt>
                <c:pt idx="28443">
                  <c:v>22:25:59</c:v>
                </c:pt>
                <c:pt idx="28444">
                  <c:v>22:26:00</c:v>
                </c:pt>
                <c:pt idx="28445">
                  <c:v>22:26:01</c:v>
                </c:pt>
                <c:pt idx="28446">
                  <c:v>22:26:02</c:v>
                </c:pt>
                <c:pt idx="28447">
                  <c:v>22:26:03</c:v>
                </c:pt>
                <c:pt idx="28448">
                  <c:v>22:26:04</c:v>
                </c:pt>
                <c:pt idx="28449">
                  <c:v>22:26:05</c:v>
                </c:pt>
                <c:pt idx="28450">
                  <c:v>22:26:06</c:v>
                </c:pt>
                <c:pt idx="28451">
                  <c:v>22:26:07</c:v>
                </c:pt>
                <c:pt idx="28452">
                  <c:v>22:26:08</c:v>
                </c:pt>
                <c:pt idx="28453">
                  <c:v>22:26:09</c:v>
                </c:pt>
                <c:pt idx="28454">
                  <c:v>22:26:10</c:v>
                </c:pt>
                <c:pt idx="28455">
                  <c:v>22:26:11</c:v>
                </c:pt>
                <c:pt idx="28456">
                  <c:v>22:26:12</c:v>
                </c:pt>
                <c:pt idx="28457">
                  <c:v>22:26:13</c:v>
                </c:pt>
                <c:pt idx="28458">
                  <c:v>22:26:14</c:v>
                </c:pt>
                <c:pt idx="28459">
                  <c:v>22:26:15</c:v>
                </c:pt>
                <c:pt idx="28460">
                  <c:v>22:26:16</c:v>
                </c:pt>
                <c:pt idx="28461">
                  <c:v>22:26:17</c:v>
                </c:pt>
                <c:pt idx="28462">
                  <c:v>22:26:18</c:v>
                </c:pt>
                <c:pt idx="28463">
                  <c:v>22:26:19</c:v>
                </c:pt>
                <c:pt idx="28464">
                  <c:v>22:26:20</c:v>
                </c:pt>
                <c:pt idx="28465">
                  <c:v>22:26:21</c:v>
                </c:pt>
                <c:pt idx="28466">
                  <c:v>22:26:22</c:v>
                </c:pt>
                <c:pt idx="28467">
                  <c:v>22:26:23</c:v>
                </c:pt>
                <c:pt idx="28468">
                  <c:v>22:26:24</c:v>
                </c:pt>
                <c:pt idx="28469">
                  <c:v>22:26:25</c:v>
                </c:pt>
                <c:pt idx="28470">
                  <c:v>22:26:26</c:v>
                </c:pt>
                <c:pt idx="28471">
                  <c:v>22:26:27</c:v>
                </c:pt>
                <c:pt idx="28472">
                  <c:v>22:26:28</c:v>
                </c:pt>
                <c:pt idx="28473">
                  <c:v>22:26:29</c:v>
                </c:pt>
                <c:pt idx="28474">
                  <c:v>22:26:30</c:v>
                </c:pt>
                <c:pt idx="28475">
                  <c:v>22:26:31</c:v>
                </c:pt>
                <c:pt idx="28476">
                  <c:v>22:26:32</c:v>
                </c:pt>
                <c:pt idx="28477">
                  <c:v>22:26:33</c:v>
                </c:pt>
                <c:pt idx="28478">
                  <c:v>22:26:34</c:v>
                </c:pt>
                <c:pt idx="28479">
                  <c:v>22:26:35</c:v>
                </c:pt>
                <c:pt idx="28480">
                  <c:v>22:26:36</c:v>
                </c:pt>
                <c:pt idx="28481">
                  <c:v>22:26:37</c:v>
                </c:pt>
                <c:pt idx="28482">
                  <c:v>22:26:38</c:v>
                </c:pt>
                <c:pt idx="28483">
                  <c:v>22:26:39</c:v>
                </c:pt>
                <c:pt idx="28484">
                  <c:v>22:26:40</c:v>
                </c:pt>
                <c:pt idx="28485">
                  <c:v>22:26:41</c:v>
                </c:pt>
                <c:pt idx="28486">
                  <c:v>22:26:42</c:v>
                </c:pt>
                <c:pt idx="28487">
                  <c:v>22:26:43</c:v>
                </c:pt>
                <c:pt idx="28488">
                  <c:v>22:26:44</c:v>
                </c:pt>
                <c:pt idx="28489">
                  <c:v>22:26:45</c:v>
                </c:pt>
                <c:pt idx="28490">
                  <c:v>22:26:46</c:v>
                </c:pt>
                <c:pt idx="28491">
                  <c:v>22:26:47</c:v>
                </c:pt>
                <c:pt idx="28492">
                  <c:v>22:26:48</c:v>
                </c:pt>
                <c:pt idx="28493">
                  <c:v>22:26:49</c:v>
                </c:pt>
                <c:pt idx="28494">
                  <c:v>22:26:50</c:v>
                </c:pt>
                <c:pt idx="28495">
                  <c:v>22:26:51</c:v>
                </c:pt>
                <c:pt idx="28496">
                  <c:v>22:26:52</c:v>
                </c:pt>
                <c:pt idx="28497">
                  <c:v>22:26:53</c:v>
                </c:pt>
                <c:pt idx="28498">
                  <c:v>22:26:54</c:v>
                </c:pt>
                <c:pt idx="28499">
                  <c:v>22:26:55</c:v>
                </c:pt>
                <c:pt idx="28500">
                  <c:v>22:26:56</c:v>
                </c:pt>
                <c:pt idx="28501">
                  <c:v>22:26:57</c:v>
                </c:pt>
                <c:pt idx="28502">
                  <c:v>22:26:58</c:v>
                </c:pt>
                <c:pt idx="28503">
                  <c:v>22:26:59</c:v>
                </c:pt>
                <c:pt idx="28504">
                  <c:v>22:27:00</c:v>
                </c:pt>
                <c:pt idx="28505">
                  <c:v>22:27:01</c:v>
                </c:pt>
                <c:pt idx="28506">
                  <c:v>22:27:02</c:v>
                </c:pt>
                <c:pt idx="28507">
                  <c:v>22:27:03</c:v>
                </c:pt>
                <c:pt idx="28508">
                  <c:v>22:27:04</c:v>
                </c:pt>
                <c:pt idx="28509">
                  <c:v>22:27:05</c:v>
                </c:pt>
                <c:pt idx="28510">
                  <c:v>22:27:06</c:v>
                </c:pt>
                <c:pt idx="28511">
                  <c:v>22:27:07</c:v>
                </c:pt>
                <c:pt idx="28512">
                  <c:v>22:27:08</c:v>
                </c:pt>
                <c:pt idx="28513">
                  <c:v>22:27:09</c:v>
                </c:pt>
                <c:pt idx="28514">
                  <c:v>22:27:10</c:v>
                </c:pt>
                <c:pt idx="28515">
                  <c:v>22:27:11</c:v>
                </c:pt>
                <c:pt idx="28516">
                  <c:v>22:27:12</c:v>
                </c:pt>
                <c:pt idx="28517">
                  <c:v>22:27:13</c:v>
                </c:pt>
                <c:pt idx="28518">
                  <c:v>22:27:14</c:v>
                </c:pt>
                <c:pt idx="28519">
                  <c:v>22:27:15</c:v>
                </c:pt>
                <c:pt idx="28520">
                  <c:v>22:27:16</c:v>
                </c:pt>
                <c:pt idx="28521">
                  <c:v>22:27:17</c:v>
                </c:pt>
                <c:pt idx="28522">
                  <c:v>22:27:18</c:v>
                </c:pt>
                <c:pt idx="28523">
                  <c:v>22:27:19</c:v>
                </c:pt>
                <c:pt idx="28524">
                  <c:v>22:27:20</c:v>
                </c:pt>
                <c:pt idx="28525">
                  <c:v>22:27:21</c:v>
                </c:pt>
                <c:pt idx="28526">
                  <c:v>22:27:22</c:v>
                </c:pt>
                <c:pt idx="28527">
                  <c:v>22:27:23</c:v>
                </c:pt>
                <c:pt idx="28528">
                  <c:v>22:27:24</c:v>
                </c:pt>
                <c:pt idx="28529">
                  <c:v>22:27:25</c:v>
                </c:pt>
                <c:pt idx="28530">
                  <c:v>22:27:26</c:v>
                </c:pt>
                <c:pt idx="28531">
                  <c:v>22:27:27</c:v>
                </c:pt>
                <c:pt idx="28532">
                  <c:v>22:27:28</c:v>
                </c:pt>
                <c:pt idx="28533">
                  <c:v>22:27:29</c:v>
                </c:pt>
                <c:pt idx="28534">
                  <c:v>22:27:30</c:v>
                </c:pt>
                <c:pt idx="28535">
                  <c:v>22:27:31</c:v>
                </c:pt>
                <c:pt idx="28536">
                  <c:v>22:27:32</c:v>
                </c:pt>
                <c:pt idx="28537">
                  <c:v>22:27:33</c:v>
                </c:pt>
                <c:pt idx="28538">
                  <c:v>22:27:34</c:v>
                </c:pt>
                <c:pt idx="28539">
                  <c:v>22:27:35</c:v>
                </c:pt>
                <c:pt idx="28540">
                  <c:v>22:27:36</c:v>
                </c:pt>
                <c:pt idx="28541">
                  <c:v>22:27:37</c:v>
                </c:pt>
                <c:pt idx="28542">
                  <c:v>22:27:38</c:v>
                </c:pt>
                <c:pt idx="28543">
                  <c:v>22:27:39</c:v>
                </c:pt>
                <c:pt idx="28544">
                  <c:v>22:27:40</c:v>
                </c:pt>
                <c:pt idx="28545">
                  <c:v>22:27:41</c:v>
                </c:pt>
                <c:pt idx="28546">
                  <c:v>22:27:42</c:v>
                </c:pt>
                <c:pt idx="28547">
                  <c:v>22:27:43</c:v>
                </c:pt>
                <c:pt idx="28548">
                  <c:v>22:27:44</c:v>
                </c:pt>
                <c:pt idx="28549">
                  <c:v>22:27:45</c:v>
                </c:pt>
                <c:pt idx="28550">
                  <c:v>22:27:46</c:v>
                </c:pt>
                <c:pt idx="28551">
                  <c:v>22:27:47</c:v>
                </c:pt>
                <c:pt idx="28552">
                  <c:v>22:27:48</c:v>
                </c:pt>
                <c:pt idx="28553">
                  <c:v>22:27:49</c:v>
                </c:pt>
                <c:pt idx="28554">
                  <c:v>22:27:50</c:v>
                </c:pt>
                <c:pt idx="28555">
                  <c:v>22:27:51</c:v>
                </c:pt>
                <c:pt idx="28556">
                  <c:v>22:27:52</c:v>
                </c:pt>
                <c:pt idx="28557">
                  <c:v>22:27:53</c:v>
                </c:pt>
                <c:pt idx="28558">
                  <c:v>22:27:54</c:v>
                </c:pt>
                <c:pt idx="28559">
                  <c:v>22:27:55</c:v>
                </c:pt>
                <c:pt idx="28560">
                  <c:v>22:27:56</c:v>
                </c:pt>
                <c:pt idx="28561">
                  <c:v>22:27:57</c:v>
                </c:pt>
                <c:pt idx="28562">
                  <c:v>22:27:58</c:v>
                </c:pt>
                <c:pt idx="28563">
                  <c:v>22:27:59</c:v>
                </c:pt>
                <c:pt idx="28564">
                  <c:v>22:28:00</c:v>
                </c:pt>
                <c:pt idx="28565">
                  <c:v>22:28:01</c:v>
                </c:pt>
                <c:pt idx="28566">
                  <c:v>22:28:02</c:v>
                </c:pt>
                <c:pt idx="28567">
                  <c:v>22:28:03</c:v>
                </c:pt>
                <c:pt idx="28568">
                  <c:v>22:28:04</c:v>
                </c:pt>
                <c:pt idx="28569">
                  <c:v>22:28:05</c:v>
                </c:pt>
                <c:pt idx="28570">
                  <c:v>22:28:06</c:v>
                </c:pt>
                <c:pt idx="28571">
                  <c:v>22:28:07</c:v>
                </c:pt>
                <c:pt idx="28572">
                  <c:v>22:28:08</c:v>
                </c:pt>
                <c:pt idx="28573">
                  <c:v>22:28:09</c:v>
                </c:pt>
                <c:pt idx="28574">
                  <c:v>22:28:10</c:v>
                </c:pt>
                <c:pt idx="28575">
                  <c:v>22:28:11</c:v>
                </c:pt>
                <c:pt idx="28576">
                  <c:v>22:28:12</c:v>
                </c:pt>
                <c:pt idx="28577">
                  <c:v>22:28:13</c:v>
                </c:pt>
                <c:pt idx="28578">
                  <c:v>22:28:14</c:v>
                </c:pt>
                <c:pt idx="28579">
                  <c:v>22:28:15</c:v>
                </c:pt>
                <c:pt idx="28580">
                  <c:v>22:28:16</c:v>
                </c:pt>
                <c:pt idx="28581">
                  <c:v>22:28:17</c:v>
                </c:pt>
                <c:pt idx="28582">
                  <c:v>22:28:18</c:v>
                </c:pt>
                <c:pt idx="28583">
                  <c:v>22:28:19</c:v>
                </c:pt>
                <c:pt idx="28584">
                  <c:v>22:28:20</c:v>
                </c:pt>
                <c:pt idx="28585">
                  <c:v>22:28:21</c:v>
                </c:pt>
                <c:pt idx="28586">
                  <c:v>22:28:22</c:v>
                </c:pt>
                <c:pt idx="28587">
                  <c:v>22:28:23</c:v>
                </c:pt>
                <c:pt idx="28588">
                  <c:v>22:28:24</c:v>
                </c:pt>
                <c:pt idx="28589">
                  <c:v>22:28:25</c:v>
                </c:pt>
                <c:pt idx="28590">
                  <c:v>22:28:26</c:v>
                </c:pt>
                <c:pt idx="28591">
                  <c:v>22:28:27</c:v>
                </c:pt>
                <c:pt idx="28592">
                  <c:v>22:28:28</c:v>
                </c:pt>
                <c:pt idx="28593">
                  <c:v>22:28:29</c:v>
                </c:pt>
                <c:pt idx="28594">
                  <c:v>22:28:30</c:v>
                </c:pt>
                <c:pt idx="28595">
                  <c:v>22:28:31</c:v>
                </c:pt>
                <c:pt idx="28596">
                  <c:v>22:28:32</c:v>
                </c:pt>
                <c:pt idx="28597">
                  <c:v>22:28:33</c:v>
                </c:pt>
                <c:pt idx="28598">
                  <c:v>22:28:34</c:v>
                </c:pt>
                <c:pt idx="28599">
                  <c:v>22:28:35</c:v>
                </c:pt>
                <c:pt idx="28600">
                  <c:v>22:28:36</c:v>
                </c:pt>
                <c:pt idx="28601">
                  <c:v>22:28:37</c:v>
                </c:pt>
                <c:pt idx="28602">
                  <c:v>22:28:38</c:v>
                </c:pt>
                <c:pt idx="28603">
                  <c:v>22:28:39</c:v>
                </c:pt>
                <c:pt idx="28604">
                  <c:v>22:28:40</c:v>
                </c:pt>
                <c:pt idx="28605">
                  <c:v>22:28:41</c:v>
                </c:pt>
                <c:pt idx="28606">
                  <c:v>22:28:42</c:v>
                </c:pt>
                <c:pt idx="28607">
                  <c:v>22:28:43</c:v>
                </c:pt>
                <c:pt idx="28608">
                  <c:v>22:28:44</c:v>
                </c:pt>
                <c:pt idx="28609">
                  <c:v>22:28:45</c:v>
                </c:pt>
                <c:pt idx="28610">
                  <c:v>22:28:46</c:v>
                </c:pt>
                <c:pt idx="28611">
                  <c:v>22:28:47</c:v>
                </c:pt>
                <c:pt idx="28612">
                  <c:v>22:28:48</c:v>
                </c:pt>
                <c:pt idx="28613">
                  <c:v>22:28:49</c:v>
                </c:pt>
                <c:pt idx="28614">
                  <c:v>22:28:50</c:v>
                </c:pt>
                <c:pt idx="28615">
                  <c:v>22:28:51</c:v>
                </c:pt>
                <c:pt idx="28616">
                  <c:v>22:28:52</c:v>
                </c:pt>
                <c:pt idx="28617">
                  <c:v>22:28:53</c:v>
                </c:pt>
                <c:pt idx="28618">
                  <c:v>22:28:54</c:v>
                </c:pt>
                <c:pt idx="28619">
                  <c:v>22:28:55</c:v>
                </c:pt>
                <c:pt idx="28620">
                  <c:v>22:28:56</c:v>
                </c:pt>
                <c:pt idx="28621">
                  <c:v>22:28:57</c:v>
                </c:pt>
                <c:pt idx="28622">
                  <c:v>22:28:58</c:v>
                </c:pt>
                <c:pt idx="28623">
                  <c:v>22:28:59</c:v>
                </c:pt>
                <c:pt idx="28624">
                  <c:v>22:29:00</c:v>
                </c:pt>
                <c:pt idx="28625">
                  <c:v>22:29:01</c:v>
                </c:pt>
                <c:pt idx="28626">
                  <c:v>22:29:02</c:v>
                </c:pt>
                <c:pt idx="28627">
                  <c:v>22:29:03</c:v>
                </c:pt>
                <c:pt idx="28628">
                  <c:v>22:29:04</c:v>
                </c:pt>
                <c:pt idx="28629">
                  <c:v>22:29:05</c:v>
                </c:pt>
                <c:pt idx="28630">
                  <c:v>22:29:06</c:v>
                </c:pt>
                <c:pt idx="28631">
                  <c:v>22:29:07</c:v>
                </c:pt>
                <c:pt idx="28632">
                  <c:v>22:29:08</c:v>
                </c:pt>
                <c:pt idx="28633">
                  <c:v>22:29:09</c:v>
                </c:pt>
                <c:pt idx="28634">
                  <c:v>22:29:10</c:v>
                </c:pt>
                <c:pt idx="28635">
                  <c:v>22:29:11</c:v>
                </c:pt>
                <c:pt idx="28636">
                  <c:v>22:29:12</c:v>
                </c:pt>
                <c:pt idx="28637">
                  <c:v>22:29:13</c:v>
                </c:pt>
                <c:pt idx="28638">
                  <c:v>22:29:14</c:v>
                </c:pt>
                <c:pt idx="28639">
                  <c:v>22:29:15</c:v>
                </c:pt>
                <c:pt idx="28640">
                  <c:v>22:29:16</c:v>
                </c:pt>
                <c:pt idx="28641">
                  <c:v>22:29:17</c:v>
                </c:pt>
                <c:pt idx="28642">
                  <c:v>22:29:18</c:v>
                </c:pt>
                <c:pt idx="28643">
                  <c:v>22:29:19</c:v>
                </c:pt>
                <c:pt idx="28644">
                  <c:v>22:29:20</c:v>
                </c:pt>
                <c:pt idx="28645">
                  <c:v>22:29:21</c:v>
                </c:pt>
                <c:pt idx="28646">
                  <c:v>22:29:22</c:v>
                </c:pt>
                <c:pt idx="28647">
                  <c:v>22:29:23</c:v>
                </c:pt>
                <c:pt idx="28648">
                  <c:v>22:29:24</c:v>
                </c:pt>
                <c:pt idx="28649">
                  <c:v>22:29:25</c:v>
                </c:pt>
                <c:pt idx="28650">
                  <c:v>22:29:26</c:v>
                </c:pt>
                <c:pt idx="28651">
                  <c:v>22:29:27</c:v>
                </c:pt>
                <c:pt idx="28652">
                  <c:v>22:29:28</c:v>
                </c:pt>
                <c:pt idx="28653">
                  <c:v>22:29:29</c:v>
                </c:pt>
                <c:pt idx="28654">
                  <c:v>22:29:30</c:v>
                </c:pt>
                <c:pt idx="28655">
                  <c:v>22:29:31</c:v>
                </c:pt>
                <c:pt idx="28656">
                  <c:v>22:29:32</c:v>
                </c:pt>
                <c:pt idx="28657">
                  <c:v>22:29:33</c:v>
                </c:pt>
                <c:pt idx="28658">
                  <c:v>22:29:34</c:v>
                </c:pt>
                <c:pt idx="28659">
                  <c:v>22:29:35</c:v>
                </c:pt>
                <c:pt idx="28660">
                  <c:v>22:29:36</c:v>
                </c:pt>
                <c:pt idx="28661">
                  <c:v>22:29:37</c:v>
                </c:pt>
                <c:pt idx="28662">
                  <c:v>22:29:38</c:v>
                </c:pt>
                <c:pt idx="28663">
                  <c:v>22:29:39</c:v>
                </c:pt>
                <c:pt idx="28664">
                  <c:v>22:29:40</c:v>
                </c:pt>
                <c:pt idx="28665">
                  <c:v>22:29:41</c:v>
                </c:pt>
                <c:pt idx="28666">
                  <c:v>22:29:42</c:v>
                </c:pt>
                <c:pt idx="28667">
                  <c:v>22:29:43</c:v>
                </c:pt>
                <c:pt idx="28668">
                  <c:v>22:29:44</c:v>
                </c:pt>
                <c:pt idx="28669">
                  <c:v>22:29:45</c:v>
                </c:pt>
                <c:pt idx="28670">
                  <c:v>22:29:46</c:v>
                </c:pt>
                <c:pt idx="28671">
                  <c:v>22:29:47</c:v>
                </c:pt>
                <c:pt idx="28672">
                  <c:v>22:29:48</c:v>
                </c:pt>
                <c:pt idx="28673">
                  <c:v>22:29:49</c:v>
                </c:pt>
                <c:pt idx="28674">
                  <c:v>22:29:50</c:v>
                </c:pt>
                <c:pt idx="28675">
                  <c:v>22:29:51</c:v>
                </c:pt>
                <c:pt idx="28676">
                  <c:v>22:29:52</c:v>
                </c:pt>
                <c:pt idx="28677">
                  <c:v>22:29:53</c:v>
                </c:pt>
                <c:pt idx="28678">
                  <c:v>22:29:54</c:v>
                </c:pt>
                <c:pt idx="28679">
                  <c:v>22:29:55</c:v>
                </c:pt>
                <c:pt idx="28680">
                  <c:v>22:29:56</c:v>
                </c:pt>
                <c:pt idx="28681">
                  <c:v>22:29:57</c:v>
                </c:pt>
                <c:pt idx="28682">
                  <c:v>22:29:58</c:v>
                </c:pt>
                <c:pt idx="28683">
                  <c:v>22:29:59</c:v>
                </c:pt>
                <c:pt idx="28684">
                  <c:v>22:30:00</c:v>
                </c:pt>
                <c:pt idx="28685">
                  <c:v>22:30:01</c:v>
                </c:pt>
                <c:pt idx="28686">
                  <c:v>22:30:02</c:v>
                </c:pt>
                <c:pt idx="28687">
                  <c:v>22:30:03</c:v>
                </c:pt>
                <c:pt idx="28688">
                  <c:v>22:30:04</c:v>
                </c:pt>
                <c:pt idx="28689">
                  <c:v>22:30:05</c:v>
                </c:pt>
                <c:pt idx="28690">
                  <c:v>22:30:06</c:v>
                </c:pt>
                <c:pt idx="28691">
                  <c:v>22:30:07</c:v>
                </c:pt>
                <c:pt idx="28692">
                  <c:v>22:30:08</c:v>
                </c:pt>
                <c:pt idx="28693">
                  <c:v>22:30:09</c:v>
                </c:pt>
                <c:pt idx="28694">
                  <c:v>22:30:10</c:v>
                </c:pt>
                <c:pt idx="28695">
                  <c:v>22:30:11</c:v>
                </c:pt>
                <c:pt idx="28696">
                  <c:v>22:30:12</c:v>
                </c:pt>
                <c:pt idx="28697">
                  <c:v>22:30:13</c:v>
                </c:pt>
                <c:pt idx="28698">
                  <c:v>22:30:14</c:v>
                </c:pt>
                <c:pt idx="28699">
                  <c:v>22:30:15</c:v>
                </c:pt>
                <c:pt idx="28700">
                  <c:v>22:30:16</c:v>
                </c:pt>
                <c:pt idx="28701">
                  <c:v>22:30:17</c:v>
                </c:pt>
                <c:pt idx="28702">
                  <c:v>22:30:18</c:v>
                </c:pt>
                <c:pt idx="28703">
                  <c:v>22:30:19</c:v>
                </c:pt>
                <c:pt idx="28704">
                  <c:v>22:30:20</c:v>
                </c:pt>
                <c:pt idx="28705">
                  <c:v>22:30:21</c:v>
                </c:pt>
                <c:pt idx="28706">
                  <c:v>22:30:22</c:v>
                </c:pt>
                <c:pt idx="28707">
                  <c:v>22:30:23</c:v>
                </c:pt>
                <c:pt idx="28708">
                  <c:v>22:30:24</c:v>
                </c:pt>
                <c:pt idx="28709">
                  <c:v>22:30:25</c:v>
                </c:pt>
                <c:pt idx="28710">
                  <c:v>22:30:26</c:v>
                </c:pt>
                <c:pt idx="28711">
                  <c:v>22:30:27</c:v>
                </c:pt>
                <c:pt idx="28712">
                  <c:v>22:30:28</c:v>
                </c:pt>
                <c:pt idx="28713">
                  <c:v>22:30:29</c:v>
                </c:pt>
                <c:pt idx="28714">
                  <c:v>22:30:30</c:v>
                </c:pt>
                <c:pt idx="28715">
                  <c:v>22:30:31</c:v>
                </c:pt>
                <c:pt idx="28716">
                  <c:v>22:30:32</c:v>
                </c:pt>
                <c:pt idx="28717">
                  <c:v>22:30:33</c:v>
                </c:pt>
                <c:pt idx="28718">
                  <c:v>22:30:34</c:v>
                </c:pt>
                <c:pt idx="28719">
                  <c:v>22:30:35</c:v>
                </c:pt>
                <c:pt idx="28720">
                  <c:v>22:30:36</c:v>
                </c:pt>
                <c:pt idx="28721">
                  <c:v>22:30:37</c:v>
                </c:pt>
                <c:pt idx="28722">
                  <c:v>22:30:38</c:v>
                </c:pt>
                <c:pt idx="28723">
                  <c:v>22:30:39</c:v>
                </c:pt>
                <c:pt idx="28724">
                  <c:v>22:30:40</c:v>
                </c:pt>
                <c:pt idx="28725">
                  <c:v>22:30:41</c:v>
                </c:pt>
                <c:pt idx="28726">
                  <c:v>22:30:42</c:v>
                </c:pt>
                <c:pt idx="28727">
                  <c:v>22:30:43</c:v>
                </c:pt>
                <c:pt idx="28728">
                  <c:v>22:30:44</c:v>
                </c:pt>
                <c:pt idx="28729">
                  <c:v>22:30:45</c:v>
                </c:pt>
                <c:pt idx="28730">
                  <c:v>22:30:46</c:v>
                </c:pt>
                <c:pt idx="28731">
                  <c:v>22:30:47</c:v>
                </c:pt>
                <c:pt idx="28732">
                  <c:v>22:30:48</c:v>
                </c:pt>
                <c:pt idx="28733">
                  <c:v>22:30:49</c:v>
                </c:pt>
                <c:pt idx="28734">
                  <c:v>22:30:50</c:v>
                </c:pt>
                <c:pt idx="28735">
                  <c:v>22:30:51</c:v>
                </c:pt>
                <c:pt idx="28736">
                  <c:v>22:30:52</c:v>
                </c:pt>
                <c:pt idx="28737">
                  <c:v>22:30:53</c:v>
                </c:pt>
                <c:pt idx="28738">
                  <c:v>22:30:54</c:v>
                </c:pt>
                <c:pt idx="28739">
                  <c:v>22:30:55</c:v>
                </c:pt>
                <c:pt idx="28740">
                  <c:v>22:30:56</c:v>
                </c:pt>
                <c:pt idx="28741">
                  <c:v>22:30:57</c:v>
                </c:pt>
                <c:pt idx="28742">
                  <c:v>22:30:58</c:v>
                </c:pt>
                <c:pt idx="28743">
                  <c:v>22:30:59</c:v>
                </c:pt>
                <c:pt idx="28744">
                  <c:v>22:31:00</c:v>
                </c:pt>
                <c:pt idx="28745">
                  <c:v>22:31:01</c:v>
                </c:pt>
                <c:pt idx="28746">
                  <c:v>22:31:02</c:v>
                </c:pt>
                <c:pt idx="28747">
                  <c:v>22:31:03</c:v>
                </c:pt>
                <c:pt idx="28748">
                  <c:v>22:31:04</c:v>
                </c:pt>
                <c:pt idx="28749">
                  <c:v>22:31:05</c:v>
                </c:pt>
                <c:pt idx="28750">
                  <c:v>22:31:06</c:v>
                </c:pt>
                <c:pt idx="28751">
                  <c:v>22:31:07</c:v>
                </c:pt>
                <c:pt idx="28752">
                  <c:v>22:31:08</c:v>
                </c:pt>
                <c:pt idx="28753">
                  <c:v>22:31:09</c:v>
                </c:pt>
                <c:pt idx="28754">
                  <c:v>22:31:10</c:v>
                </c:pt>
                <c:pt idx="28755">
                  <c:v>22:31:11</c:v>
                </c:pt>
                <c:pt idx="28756">
                  <c:v>22:31:12</c:v>
                </c:pt>
                <c:pt idx="28757">
                  <c:v>22:31:13</c:v>
                </c:pt>
                <c:pt idx="28758">
                  <c:v>22:31:14</c:v>
                </c:pt>
                <c:pt idx="28759">
                  <c:v>22:31:15</c:v>
                </c:pt>
                <c:pt idx="28760">
                  <c:v>22:31:16</c:v>
                </c:pt>
                <c:pt idx="28761">
                  <c:v>22:31:17</c:v>
                </c:pt>
                <c:pt idx="28762">
                  <c:v>22:31:18</c:v>
                </c:pt>
                <c:pt idx="28763">
                  <c:v>22:31:19</c:v>
                </c:pt>
                <c:pt idx="28764">
                  <c:v>22:31:20</c:v>
                </c:pt>
                <c:pt idx="28765">
                  <c:v>22:31:21</c:v>
                </c:pt>
                <c:pt idx="28766">
                  <c:v>22:31:22</c:v>
                </c:pt>
                <c:pt idx="28767">
                  <c:v>22:31:23</c:v>
                </c:pt>
                <c:pt idx="28768">
                  <c:v>22:31:24</c:v>
                </c:pt>
                <c:pt idx="28769">
                  <c:v>22:31:25</c:v>
                </c:pt>
                <c:pt idx="28770">
                  <c:v>22:31:26</c:v>
                </c:pt>
                <c:pt idx="28771">
                  <c:v>22:31:27</c:v>
                </c:pt>
                <c:pt idx="28772">
                  <c:v>22:31:28</c:v>
                </c:pt>
                <c:pt idx="28773">
                  <c:v>22:31:29</c:v>
                </c:pt>
                <c:pt idx="28774">
                  <c:v>22:31:30</c:v>
                </c:pt>
                <c:pt idx="28775">
                  <c:v>22:31:31</c:v>
                </c:pt>
                <c:pt idx="28776">
                  <c:v>22:31:32</c:v>
                </c:pt>
                <c:pt idx="28777">
                  <c:v>22:31:33</c:v>
                </c:pt>
                <c:pt idx="28778">
                  <c:v>22:31:34</c:v>
                </c:pt>
                <c:pt idx="28779">
                  <c:v>22:31:35</c:v>
                </c:pt>
                <c:pt idx="28780">
                  <c:v>22:31:36</c:v>
                </c:pt>
                <c:pt idx="28781">
                  <c:v>22:31:37</c:v>
                </c:pt>
                <c:pt idx="28782">
                  <c:v>22:31:38</c:v>
                </c:pt>
                <c:pt idx="28783">
                  <c:v>22:31:39</c:v>
                </c:pt>
                <c:pt idx="28784">
                  <c:v>22:31:40</c:v>
                </c:pt>
                <c:pt idx="28785">
                  <c:v>22:31:41</c:v>
                </c:pt>
                <c:pt idx="28786">
                  <c:v>22:31:42</c:v>
                </c:pt>
                <c:pt idx="28787">
                  <c:v>22:31:43</c:v>
                </c:pt>
                <c:pt idx="28788">
                  <c:v>22:31:44</c:v>
                </c:pt>
                <c:pt idx="28789">
                  <c:v>22:31:45</c:v>
                </c:pt>
                <c:pt idx="28790">
                  <c:v>22:31:46</c:v>
                </c:pt>
                <c:pt idx="28791">
                  <c:v>22:31:47</c:v>
                </c:pt>
                <c:pt idx="28792">
                  <c:v>22:31:48</c:v>
                </c:pt>
                <c:pt idx="28793">
                  <c:v>22:31:49</c:v>
                </c:pt>
                <c:pt idx="28794">
                  <c:v>22:31:50</c:v>
                </c:pt>
                <c:pt idx="28795">
                  <c:v>22:31:51</c:v>
                </c:pt>
                <c:pt idx="28796">
                  <c:v>22:31:52</c:v>
                </c:pt>
                <c:pt idx="28797">
                  <c:v>22:31:53</c:v>
                </c:pt>
                <c:pt idx="28798">
                  <c:v>22:31:54</c:v>
                </c:pt>
                <c:pt idx="28799">
                  <c:v>22:31:55</c:v>
                </c:pt>
                <c:pt idx="28800">
                  <c:v>22:31:56</c:v>
                </c:pt>
                <c:pt idx="28801">
                  <c:v>22:31:57</c:v>
                </c:pt>
                <c:pt idx="28802">
                  <c:v>22:31:58</c:v>
                </c:pt>
                <c:pt idx="28803">
                  <c:v>22:31:59</c:v>
                </c:pt>
                <c:pt idx="28804">
                  <c:v>22:32:00</c:v>
                </c:pt>
                <c:pt idx="28805">
                  <c:v>22:32:01</c:v>
                </c:pt>
                <c:pt idx="28806">
                  <c:v>22:32:02</c:v>
                </c:pt>
                <c:pt idx="28807">
                  <c:v>22:32:03</c:v>
                </c:pt>
                <c:pt idx="28808">
                  <c:v>22:32:04</c:v>
                </c:pt>
                <c:pt idx="28809">
                  <c:v>22:32:05</c:v>
                </c:pt>
                <c:pt idx="28810">
                  <c:v>22:32:06</c:v>
                </c:pt>
                <c:pt idx="28811">
                  <c:v>22:32:07</c:v>
                </c:pt>
                <c:pt idx="28812">
                  <c:v>22:32:08</c:v>
                </c:pt>
                <c:pt idx="28813">
                  <c:v>22:32:09</c:v>
                </c:pt>
                <c:pt idx="28814">
                  <c:v>22:32:10</c:v>
                </c:pt>
                <c:pt idx="28815">
                  <c:v>22:32:11</c:v>
                </c:pt>
                <c:pt idx="28816">
                  <c:v>22:32:12</c:v>
                </c:pt>
                <c:pt idx="28817">
                  <c:v>22:32:13</c:v>
                </c:pt>
                <c:pt idx="28818">
                  <c:v>22:32:14</c:v>
                </c:pt>
                <c:pt idx="28819">
                  <c:v>22:32:15</c:v>
                </c:pt>
                <c:pt idx="28820">
                  <c:v>22:32:16</c:v>
                </c:pt>
                <c:pt idx="28821">
                  <c:v>22:32:17</c:v>
                </c:pt>
                <c:pt idx="28822">
                  <c:v>22:32:18</c:v>
                </c:pt>
                <c:pt idx="28823">
                  <c:v>22:32:19</c:v>
                </c:pt>
                <c:pt idx="28824">
                  <c:v>22:32:20</c:v>
                </c:pt>
                <c:pt idx="28825">
                  <c:v>22:32:21</c:v>
                </c:pt>
                <c:pt idx="28826">
                  <c:v>22:32:22</c:v>
                </c:pt>
                <c:pt idx="28827">
                  <c:v>22:32:23</c:v>
                </c:pt>
                <c:pt idx="28828">
                  <c:v>22:32:24</c:v>
                </c:pt>
                <c:pt idx="28829">
                  <c:v>22:32:25</c:v>
                </c:pt>
                <c:pt idx="28830">
                  <c:v>22:32:26</c:v>
                </c:pt>
                <c:pt idx="28831">
                  <c:v>22:32:27</c:v>
                </c:pt>
                <c:pt idx="28832">
                  <c:v>22:32:28</c:v>
                </c:pt>
                <c:pt idx="28833">
                  <c:v>22:32:29</c:v>
                </c:pt>
                <c:pt idx="28834">
                  <c:v>22:32:30</c:v>
                </c:pt>
                <c:pt idx="28835">
                  <c:v>22:32:31</c:v>
                </c:pt>
                <c:pt idx="28836">
                  <c:v>22:32:32</c:v>
                </c:pt>
                <c:pt idx="28837">
                  <c:v>22:32:33</c:v>
                </c:pt>
                <c:pt idx="28838">
                  <c:v>22:32:34</c:v>
                </c:pt>
                <c:pt idx="28839">
                  <c:v>22:32:35</c:v>
                </c:pt>
                <c:pt idx="28840">
                  <c:v>22:32:36</c:v>
                </c:pt>
                <c:pt idx="28841">
                  <c:v>22:32:37</c:v>
                </c:pt>
                <c:pt idx="28842">
                  <c:v>22:32:38</c:v>
                </c:pt>
                <c:pt idx="28843">
                  <c:v>22:32:39</c:v>
                </c:pt>
                <c:pt idx="28844">
                  <c:v>22:32:40</c:v>
                </c:pt>
                <c:pt idx="28845">
                  <c:v>22:32:41</c:v>
                </c:pt>
                <c:pt idx="28846">
                  <c:v>22:32:42</c:v>
                </c:pt>
                <c:pt idx="28847">
                  <c:v>22:32:43</c:v>
                </c:pt>
                <c:pt idx="28848">
                  <c:v>22:32:44</c:v>
                </c:pt>
                <c:pt idx="28849">
                  <c:v>22:32:45</c:v>
                </c:pt>
                <c:pt idx="28850">
                  <c:v>22:32:46</c:v>
                </c:pt>
                <c:pt idx="28851">
                  <c:v>22:32:47</c:v>
                </c:pt>
                <c:pt idx="28852">
                  <c:v>22:32:48</c:v>
                </c:pt>
                <c:pt idx="28853">
                  <c:v>22:32:49</c:v>
                </c:pt>
                <c:pt idx="28854">
                  <c:v>22:32:50</c:v>
                </c:pt>
                <c:pt idx="28855">
                  <c:v>22:32:51</c:v>
                </c:pt>
                <c:pt idx="28856">
                  <c:v>22:32:52</c:v>
                </c:pt>
                <c:pt idx="28857">
                  <c:v>22:32:53</c:v>
                </c:pt>
                <c:pt idx="28858">
                  <c:v>22:32:54</c:v>
                </c:pt>
                <c:pt idx="28859">
                  <c:v>22:32:55</c:v>
                </c:pt>
                <c:pt idx="28860">
                  <c:v>22:32:56</c:v>
                </c:pt>
                <c:pt idx="28861">
                  <c:v>22:32:57</c:v>
                </c:pt>
                <c:pt idx="28862">
                  <c:v>22:32:58</c:v>
                </c:pt>
                <c:pt idx="28863">
                  <c:v>22:32:59</c:v>
                </c:pt>
                <c:pt idx="28864">
                  <c:v>22:33:00</c:v>
                </c:pt>
                <c:pt idx="28865">
                  <c:v>22:33:01</c:v>
                </c:pt>
                <c:pt idx="28866">
                  <c:v>22:33:02</c:v>
                </c:pt>
                <c:pt idx="28867">
                  <c:v>22:33:03</c:v>
                </c:pt>
                <c:pt idx="28868">
                  <c:v>22:33:04</c:v>
                </c:pt>
                <c:pt idx="28869">
                  <c:v>22:33:05</c:v>
                </c:pt>
                <c:pt idx="28870">
                  <c:v>22:33:06</c:v>
                </c:pt>
                <c:pt idx="28871">
                  <c:v>22:33:07</c:v>
                </c:pt>
                <c:pt idx="28872">
                  <c:v>22:33:08</c:v>
                </c:pt>
                <c:pt idx="28873">
                  <c:v>22:33:09</c:v>
                </c:pt>
                <c:pt idx="28874">
                  <c:v>22:33:10</c:v>
                </c:pt>
                <c:pt idx="28875">
                  <c:v>22:33:11</c:v>
                </c:pt>
                <c:pt idx="28876">
                  <c:v>22:33:12</c:v>
                </c:pt>
                <c:pt idx="28877">
                  <c:v>22:33:13</c:v>
                </c:pt>
                <c:pt idx="28878">
                  <c:v>22:33:14</c:v>
                </c:pt>
                <c:pt idx="28879">
                  <c:v>22:33:15</c:v>
                </c:pt>
                <c:pt idx="28880">
                  <c:v>22:33:16</c:v>
                </c:pt>
                <c:pt idx="28881">
                  <c:v>22:33:17</c:v>
                </c:pt>
                <c:pt idx="28882">
                  <c:v>22:33:18</c:v>
                </c:pt>
                <c:pt idx="28883">
                  <c:v>22:33:19</c:v>
                </c:pt>
                <c:pt idx="28884">
                  <c:v>22:33:20</c:v>
                </c:pt>
                <c:pt idx="28885">
                  <c:v>22:33:21</c:v>
                </c:pt>
                <c:pt idx="28886">
                  <c:v>22:33:22</c:v>
                </c:pt>
                <c:pt idx="28887">
                  <c:v>22:33:23</c:v>
                </c:pt>
                <c:pt idx="28888">
                  <c:v>22:33:24</c:v>
                </c:pt>
                <c:pt idx="28889">
                  <c:v>22:33:25</c:v>
                </c:pt>
                <c:pt idx="28890">
                  <c:v>22:33:26</c:v>
                </c:pt>
                <c:pt idx="28891">
                  <c:v>22:33:27</c:v>
                </c:pt>
                <c:pt idx="28892">
                  <c:v>22:33:28</c:v>
                </c:pt>
                <c:pt idx="28893">
                  <c:v>22:33:29</c:v>
                </c:pt>
                <c:pt idx="28894">
                  <c:v>22:33:30</c:v>
                </c:pt>
                <c:pt idx="28895">
                  <c:v>22:33:31</c:v>
                </c:pt>
                <c:pt idx="28896">
                  <c:v>22:33:32</c:v>
                </c:pt>
                <c:pt idx="28897">
                  <c:v>22:33:33</c:v>
                </c:pt>
                <c:pt idx="28898">
                  <c:v>22:33:34</c:v>
                </c:pt>
                <c:pt idx="28899">
                  <c:v>22:33:35</c:v>
                </c:pt>
                <c:pt idx="28900">
                  <c:v>22:33:36</c:v>
                </c:pt>
                <c:pt idx="28901">
                  <c:v>22:33:37</c:v>
                </c:pt>
                <c:pt idx="28902">
                  <c:v>22:33:38</c:v>
                </c:pt>
                <c:pt idx="28903">
                  <c:v>22:33:39</c:v>
                </c:pt>
                <c:pt idx="28904">
                  <c:v>22:33:40</c:v>
                </c:pt>
                <c:pt idx="28905">
                  <c:v>22:33:41</c:v>
                </c:pt>
                <c:pt idx="28906">
                  <c:v>22:33:42</c:v>
                </c:pt>
                <c:pt idx="28907">
                  <c:v>22:33:43</c:v>
                </c:pt>
                <c:pt idx="28908">
                  <c:v>22:33:44</c:v>
                </c:pt>
                <c:pt idx="28909">
                  <c:v>22:33:45</c:v>
                </c:pt>
                <c:pt idx="28910">
                  <c:v>22:33:46</c:v>
                </c:pt>
                <c:pt idx="28911">
                  <c:v>22:33:47</c:v>
                </c:pt>
                <c:pt idx="28912">
                  <c:v>22:33:48</c:v>
                </c:pt>
                <c:pt idx="28913">
                  <c:v>22:33:49</c:v>
                </c:pt>
                <c:pt idx="28914">
                  <c:v>22:33:50</c:v>
                </c:pt>
                <c:pt idx="28915">
                  <c:v>22:33:51</c:v>
                </c:pt>
                <c:pt idx="28916">
                  <c:v>22:33:52</c:v>
                </c:pt>
                <c:pt idx="28917">
                  <c:v>22:33:53</c:v>
                </c:pt>
                <c:pt idx="28918">
                  <c:v>22:33:54</c:v>
                </c:pt>
                <c:pt idx="28919">
                  <c:v>22:33:55</c:v>
                </c:pt>
                <c:pt idx="28920">
                  <c:v>22:33:56</c:v>
                </c:pt>
                <c:pt idx="28921">
                  <c:v>22:33:57</c:v>
                </c:pt>
                <c:pt idx="28922">
                  <c:v>22:33:58</c:v>
                </c:pt>
                <c:pt idx="28923">
                  <c:v>22:33:59</c:v>
                </c:pt>
                <c:pt idx="28924">
                  <c:v>22:34:00</c:v>
                </c:pt>
                <c:pt idx="28925">
                  <c:v>22:34:01</c:v>
                </c:pt>
                <c:pt idx="28926">
                  <c:v>22:34:02</c:v>
                </c:pt>
                <c:pt idx="28927">
                  <c:v>22:34:03</c:v>
                </c:pt>
                <c:pt idx="28928">
                  <c:v>22:34:04</c:v>
                </c:pt>
                <c:pt idx="28929">
                  <c:v>22:34:05</c:v>
                </c:pt>
                <c:pt idx="28930">
                  <c:v>22:34:06</c:v>
                </c:pt>
                <c:pt idx="28931">
                  <c:v>22:34:07</c:v>
                </c:pt>
                <c:pt idx="28932">
                  <c:v>22:34:08</c:v>
                </c:pt>
                <c:pt idx="28933">
                  <c:v>22:34:09</c:v>
                </c:pt>
                <c:pt idx="28934">
                  <c:v>22:34:10</c:v>
                </c:pt>
                <c:pt idx="28935">
                  <c:v>22:34:11</c:v>
                </c:pt>
                <c:pt idx="28936">
                  <c:v>22:34:12</c:v>
                </c:pt>
                <c:pt idx="28937">
                  <c:v>22:34:13</c:v>
                </c:pt>
                <c:pt idx="28938">
                  <c:v>22:34:14</c:v>
                </c:pt>
                <c:pt idx="28939">
                  <c:v>22:34:15</c:v>
                </c:pt>
                <c:pt idx="28940">
                  <c:v>22:34:16</c:v>
                </c:pt>
                <c:pt idx="28941">
                  <c:v>22:34:17</c:v>
                </c:pt>
                <c:pt idx="28942">
                  <c:v>22:34:18</c:v>
                </c:pt>
                <c:pt idx="28943">
                  <c:v>22:34:19</c:v>
                </c:pt>
                <c:pt idx="28944">
                  <c:v>22:34:20</c:v>
                </c:pt>
                <c:pt idx="28945">
                  <c:v>22:34:21</c:v>
                </c:pt>
                <c:pt idx="28946">
                  <c:v>22:34:22</c:v>
                </c:pt>
                <c:pt idx="28947">
                  <c:v>22:34:23</c:v>
                </c:pt>
                <c:pt idx="28948">
                  <c:v>22:34:24</c:v>
                </c:pt>
                <c:pt idx="28949">
                  <c:v>22:34:25</c:v>
                </c:pt>
                <c:pt idx="28950">
                  <c:v>22:34:26</c:v>
                </c:pt>
                <c:pt idx="28951">
                  <c:v>22:34:27</c:v>
                </c:pt>
                <c:pt idx="28952">
                  <c:v>22:34:28</c:v>
                </c:pt>
                <c:pt idx="28953">
                  <c:v>22:34:29</c:v>
                </c:pt>
                <c:pt idx="28954">
                  <c:v>22:34:30</c:v>
                </c:pt>
                <c:pt idx="28955">
                  <c:v>22:34:31</c:v>
                </c:pt>
                <c:pt idx="28956">
                  <c:v>22:34:32</c:v>
                </c:pt>
                <c:pt idx="28957">
                  <c:v>22:34:33</c:v>
                </c:pt>
                <c:pt idx="28958">
                  <c:v>22:34:34</c:v>
                </c:pt>
                <c:pt idx="28959">
                  <c:v>22:34:35</c:v>
                </c:pt>
                <c:pt idx="28960">
                  <c:v>22:34:36</c:v>
                </c:pt>
                <c:pt idx="28961">
                  <c:v>22:34:37</c:v>
                </c:pt>
                <c:pt idx="28962">
                  <c:v>22:34:38</c:v>
                </c:pt>
                <c:pt idx="28963">
                  <c:v>22:34:39</c:v>
                </c:pt>
                <c:pt idx="28964">
                  <c:v>22:34:40</c:v>
                </c:pt>
                <c:pt idx="28965">
                  <c:v>22:34:41</c:v>
                </c:pt>
                <c:pt idx="28966">
                  <c:v>22:34:42</c:v>
                </c:pt>
                <c:pt idx="28967">
                  <c:v>22:34:43</c:v>
                </c:pt>
                <c:pt idx="28968">
                  <c:v>22:34:44</c:v>
                </c:pt>
                <c:pt idx="28969">
                  <c:v>22:34:45</c:v>
                </c:pt>
                <c:pt idx="28970">
                  <c:v>22:34:46</c:v>
                </c:pt>
                <c:pt idx="28971">
                  <c:v>22:34:47</c:v>
                </c:pt>
                <c:pt idx="28972">
                  <c:v>22:34:48</c:v>
                </c:pt>
                <c:pt idx="28973">
                  <c:v>22:34:49</c:v>
                </c:pt>
                <c:pt idx="28974">
                  <c:v>22:34:50</c:v>
                </c:pt>
                <c:pt idx="28975">
                  <c:v>22:34:51</c:v>
                </c:pt>
                <c:pt idx="28976">
                  <c:v>22:34:52</c:v>
                </c:pt>
                <c:pt idx="28977">
                  <c:v>22:34:53</c:v>
                </c:pt>
                <c:pt idx="28978">
                  <c:v>22:34:54</c:v>
                </c:pt>
                <c:pt idx="28979">
                  <c:v>22:34:55</c:v>
                </c:pt>
                <c:pt idx="28980">
                  <c:v>22:34:56</c:v>
                </c:pt>
                <c:pt idx="28981">
                  <c:v>22:34:57</c:v>
                </c:pt>
                <c:pt idx="28982">
                  <c:v>22:34:58</c:v>
                </c:pt>
                <c:pt idx="28983">
                  <c:v>22:34:59</c:v>
                </c:pt>
                <c:pt idx="28984">
                  <c:v>22:35:00</c:v>
                </c:pt>
                <c:pt idx="28985">
                  <c:v>22:35:01</c:v>
                </c:pt>
                <c:pt idx="28986">
                  <c:v>22:35:02</c:v>
                </c:pt>
                <c:pt idx="28987">
                  <c:v>22:35:03</c:v>
                </c:pt>
                <c:pt idx="28988">
                  <c:v>22:35:04</c:v>
                </c:pt>
                <c:pt idx="28989">
                  <c:v>22:35:05</c:v>
                </c:pt>
                <c:pt idx="28990">
                  <c:v>22:35:06</c:v>
                </c:pt>
                <c:pt idx="28991">
                  <c:v>22:35:07</c:v>
                </c:pt>
                <c:pt idx="28992">
                  <c:v>22:35:08</c:v>
                </c:pt>
                <c:pt idx="28993">
                  <c:v>22:35:09</c:v>
                </c:pt>
                <c:pt idx="28994">
                  <c:v>22:35:10</c:v>
                </c:pt>
                <c:pt idx="28995">
                  <c:v>22:35:11</c:v>
                </c:pt>
                <c:pt idx="28996">
                  <c:v>22:35:12</c:v>
                </c:pt>
                <c:pt idx="28997">
                  <c:v>22:35:13</c:v>
                </c:pt>
                <c:pt idx="28998">
                  <c:v>22:35:14</c:v>
                </c:pt>
                <c:pt idx="28999">
                  <c:v>22:35:15</c:v>
                </c:pt>
                <c:pt idx="29000">
                  <c:v>22:35:16</c:v>
                </c:pt>
                <c:pt idx="29001">
                  <c:v>22:35:17</c:v>
                </c:pt>
                <c:pt idx="29002">
                  <c:v>22:35:18</c:v>
                </c:pt>
                <c:pt idx="29003">
                  <c:v>22:35:19</c:v>
                </c:pt>
                <c:pt idx="29004">
                  <c:v>22:35:20</c:v>
                </c:pt>
                <c:pt idx="29005">
                  <c:v>22:35:21</c:v>
                </c:pt>
                <c:pt idx="29006">
                  <c:v>22:35:22</c:v>
                </c:pt>
                <c:pt idx="29007">
                  <c:v>22:35:23</c:v>
                </c:pt>
                <c:pt idx="29008">
                  <c:v>22:35:24</c:v>
                </c:pt>
                <c:pt idx="29009">
                  <c:v>22:35:25</c:v>
                </c:pt>
                <c:pt idx="29010">
                  <c:v>22:35:26</c:v>
                </c:pt>
                <c:pt idx="29011">
                  <c:v>22:35:27</c:v>
                </c:pt>
                <c:pt idx="29012">
                  <c:v>22:35:28</c:v>
                </c:pt>
                <c:pt idx="29013">
                  <c:v>22:35:29</c:v>
                </c:pt>
                <c:pt idx="29014">
                  <c:v>22:35:30</c:v>
                </c:pt>
                <c:pt idx="29015">
                  <c:v>22:35:31</c:v>
                </c:pt>
                <c:pt idx="29016">
                  <c:v>22:35:32</c:v>
                </c:pt>
                <c:pt idx="29017">
                  <c:v>22:35:33</c:v>
                </c:pt>
                <c:pt idx="29018">
                  <c:v>22:35:34</c:v>
                </c:pt>
                <c:pt idx="29019">
                  <c:v>22:35:35</c:v>
                </c:pt>
                <c:pt idx="29020">
                  <c:v>22:35:36</c:v>
                </c:pt>
                <c:pt idx="29021">
                  <c:v>22:35:37</c:v>
                </c:pt>
                <c:pt idx="29022">
                  <c:v>22:35:38</c:v>
                </c:pt>
                <c:pt idx="29023">
                  <c:v>22:35:39</c:v>
                </c:pt>
                <c:pt idx="29024">
                  <c:v>22:35:40</c:v>
                </c:pt>
                <c:pt idx="29025">
                  <c:v>22:35:41</c:v>
                </c:pt>
                <c:pt idx="29026">
                  <c:v>22:35:42</c:v>
                </c:pt>
                <c:pt idx="29027">
                  <c:v>22:35:43</c:v>
                </c:pt>
                <c:pt idx="29028">
                  <c:v>22:35:44</c:v>
                </c:pt>
                <c:pt idx="29029">
                  <c:v>22:35:45</c:v>
                </c:pt>
                <c:pt idx="29030">
                  <c:v>22:35:46</c:v>
                </c:pt>
                <c:pt idx="29031">
                  <c:v>22:35:47</c:v>
                </c:pt>
                <c:pt idx="29032">
                  <c:v>22:35:48</c:v>
                </c:pt>
                <c:pt idx="29033">
                  <c:v>22:35:49</c:v>
                </c:pt>
                <c:pt idx="29034">
                  <c:v>22:35:50</c:v>
                </c:pt>
                <c:pt idx="29035">
                  <c:v>22:35:51</c:v>
                </c:pt>
                <c:pt idx="29036">
                  <c:v>22:35:52</c:v>
                </c:pt>
                <c:pt idx="29037">
                  <c:v>22:35:53</c:v>
                </c:pt>
                <c:pt idx="29038">
                  <c:v>22:35:54</c:v>
                </c:pt>
                <c:pt idx="29039">
                  <c:v>22:35:55</c:v>
                </c:pt>
                <c:pt idx="29040">
                  <c:v>22:35:56</c:v>
                </c:pt>
                <c:pt idx="29041">
                  <c:v>22:35:57</c:v>
                </c:pt>
                <c:pt idx="29042">
                  <c:v>22:35:58</c:v>
                </c:pt>
                <c:pt idx="29043">
                  <c:v>22:35:59</c:v>
                </c:pt>
                <c:pt idx="29044">
                  <c:v>22:36:00</c:v>
                </c:pt>
                <c:pt idx="29045">
                  <c:v>22:36:01</c:v>
                </c:pt>
                <c:pt idx="29046">
                  <c:v>22:36:02</c:v>
                </c:pt>
                <c:pt idx="29047">
                  <c:v>22:36:03</c:v>
                </c:pt>
                <c:pt idx="29048">
                  <c:v>22:36:04</c:v>
                </c:pt>
                <c:pt idx="29049">
                  <c:v>22:36:05</c:v>
                </c:pt>
                <c:pt idx="29050">
                  <c:v>22:36:06</c:v>
                </c:pt>
                <c:pt idx="29051">
                  <c:v>22:36:07</c:v>
                </c:pt>
                <c:pt idx="29052">
                  <c:v>22:36:08</c:v>
                </c:pt>
                <c:pt idx="29053">
                  <c:v>22:36:09</c:v>
                </c:pt>
                <c:pt idx="29054">
                  <c:v>22:36:10</c:v>
                </c:pt>
                <c:pt idx="29055">
                  <c:v>22:36:11</c:v>
                </c:pt>
                <c:pt idx="29056">
                  <c:v>22:36:12</c:v>
                </c:pt>
                <c:pt idx="29057">
                  <c:v>22:36:13</c:v>
                </c:pt>
                <c:pt idx="29058">
                  <c:v>22:36:14</c:v>
                </c:pt>
                <c:pt idx="29059">
                  <c:v>22:36:15</c:v>
                </c:pt>
                <c:pt idx="29060">
                  <c:v>22:36:16</c:v>
                </c:pt>
                <c:pt idx="29061">
                  <c:v>22:36:17</c:v>
                </c:pt>
                <c:pt idx="29062">
                  <c:v>22:36:18</c:v>
                </c:pt>
                <c:pt idx="29063">
                  <c:v>22:36:19</c:v>
                </c:pt>
                <c:pt idx="29064">
                  <c:v>22:36:20</c:v>
                </c:pt>
                <c:pt idx="29065">
                  <c:v>22:36:21</c:v>
                </c:pt>
                <c:pt idx="29066">
                  <c:v>22:36:22</c:v>
                </c:pt>
                <c:pt idx="29067">
                  <c:v>22:36:23</c:v>
                </c:pt>
                <c:pt idx="29068">
                  <c:v>22:36:24</c:v>
                </c:pt>
                <c:pt idx="29069">
                  <c:v>22:36:25</c:v>
                </c:pt>
                <c:pt idx="29070">
                  <c:v>22:36:26</c:v>
                </c:pt>
                <c:pt idx="29071">
                  <c:v>22:36:27</c:v>
                </c:pt>
                <c:pt idx="29072">
                  <c:v>22:36:28</c:v>
                </c:pt>
                <c:pt idx="29073">
                  <c:v>22:36:29</c:v>
                </c:pt>
                <c:pt idx="29074">
                  <c:v>22:36:30</c:v>
                </c:pt>
                <c:pt idx="29075">
                  <c:v>22:36:31</c:v>
                </c:pt>
                <c:pt idx="29076">
                  <c:v>22:36:32</c:v>
                </c:pt>
                <c:pt idx="29077">
                  <c:v>22:36:33</c:v>
                </c:pt>
                <c:pt idx="29078">
                  <c:v>22:36:34</c:v>
                </c:pt>
                <c:pt idx="29079">
                  <c:v>22:36:35</c:v>
                </c:pt>
                <c:pt idx="29080">
                  <c:v>22:36:36</c:v>
                </c:pt>
                <c:pt idx="29081">
                  <c:v>22:36:37</c:v>
                </c:pt>
                <c:pt idx="29082">
                  <c:v>22:36:38</c:v>
                </c:pt>
                <c:pt idx="29083">
                  <c:v>22:36:39</c:v>
                </c:pt>
                <c:pt idx="29084">
                  <c:v>22:36:40</c:v>
                </c:pt>
                <c:pt idx="29085">
                  <c:v>22:36:41</c:v>
                </c:pt>
                <c:pt idx="29086">
                  <c:v>22:36:42</c:v>
                </c:pt>
                <c:pt idx="29087">
                  <c:v>22:36:43</c:v>
                </c:pt>
                <c:pt idx="29088">
                  <c:v>22:36:44</c:v>
                </c:pt>
                <c:pt idx="29089">
                  <c:v>22:36:45</c:v>
                </c:pt>
                <c:pt idx="29090">
                  <c:v>22:36:46</c:v>
                </c:pt>
                <c:pt idx="29091">
                  <c:v>22:36:47</c:v>
                </c:pt>
                <c:pt idx="29092">
                  <c:v>22:36:48</c:v>
                </c:pt>
                <c:pt idx="29093">
                  <c:v>22:36:49</c:v>
                </c:pt>
                <c:pt idx="29094">
                  <c:v>22:36:50</c:v>
                </c:pt>
                <c:pt idx="29095">
                  <c:v>22:36:51</c:v>
                </c:pt>
                <c:pt idx="29096">
                  <c:v>22:36:52</c:v>
                </c:pt>
                <c:pt idx="29097">
                  <c:v>22:36:53</c:v>
                </c:pt>
                <c:pt idx="29098">
                  <c:v>22:36:54</c:v>
                </c:pt>
                <c:pt idx="29099">
                  <c:v>22:36:55</c:v>
                </c:pt>
                <c:pt idx="29100">
                  <c:v>22:36:56</c:v>
                </c:pt>
                <c:pt idx="29101">
                  <c:v>22:36:57</c:v>
                </c:pt>
                <c:pt idx="29102">
                  <c:v>22:36:58</c:v>
                </c:pt>
                <c:pt idx="29103">
                  <c:v>22:36:59</c:v>
                </c:pt>
                <c:pt idx="29104">
                  <c:v>22:37:00</c:v>
                </c:pt>
                <c:pt idx="29105">
                  <c:v>22:37:01</c:v>
                </c:pt>
                <c:pt idx="29106">
                  <c:v>22:37:02</c:v>
                </c:pt>
                <c:pt idx="29107">
                  <c:v>22:37:03</c:v>
                </c:pt>
                <c:pt idx="29108">
                  <c:v>22:37:04</c:v>
                </c:pt>
                <c:pt idx="29109">
                  <c:v>22:37:05</c:v>
                </c:pt>
                <c:pt idx="29110">
                  <c:v>22:37:06</c:v>
                </c:pt>
                <c:pt idx="29111">
                  <c:v>22:37:07</c:v>
                </c:pt>
                <c:pt idx="29112">
                  <c:v>22:37:08</c:v>
                </c:pt>
                <c:pt idx="29113">
                  <c:v>22:37:09</c:v>
                </c:pt>
                <c:pt idx="29114">
                  <c:v>22:37:10</c:v>
                </c:pt>
                <c:pt idx="29115">
                  <c:v>22:37:11</c:v>
                </c:pt>
                <c:pt idx="29116">
                  <c:v>22:37:12</c:v>
                </c:pt>
                <c:pt idx="29117">
                  <c:v>22:37:13</c:v>
                </c:pt>
                <c:pt idx="29118">
                  <c:v>22:37:14</c:v>
                </c:pt>
                <c:pt idx="29119">
                  <c:v>22:37:15</c:v>
                </c:pt>
                <c:pt idx="29120">
                  <c:v>22:37:16</c:v>
                </c:pt>
                <c:pt idx="29121">
                  <c:v>22:37:17</c:v>
                </c:pt>
                <c:pt idx="29122">
                  <c:v>22:37:18</c:v>
                </c:pt>
                <c:pt idx="29123">
                  <c:v>22:37:19</c:v>
                </c:pt>
                <c:pt idx="29124">
                  <c:v>22:37:20</c:v>
                </c:pt>
                <c:pt idx="29125">
                  <c:v>22:37:21</c:v>
                </c:pt>
                <c:pt idx="29126">
                  <c:v>22:37:22</c:v>
                </c:pt>
                <c:pt idx="29127">
                  <c:v>22:37:23</c:v>
                </c:pt>
                <c:pt idx="29128">
                  <c:v>22:37:24</c:v>
                </c:pt>
                <c:pt idx="29129">
                  <c:v>22:37:25</c:v>
                </c:pt>
                <c:pt idx="29130">
                  <c:v>22:37:26</c:v>
                </c:pt>
                <c:pt idx="29131">
                  <c:v>22:37:27</c:v>
                </c:pt>
                <c:pt idx="29132">
                  <c:v>22:37:28</c:v>
                </c:pt>
                <c:pt idx="29133">
                  <c:v>22:37:29</c:v>
                </c:pt>
                <c:pt idx="29134">
                  <c:v>22:37:30</c:v>
                </c:pt>
                <c:pt idx="29135">
                  <c:v>22:37:31</c:v>
                </c:pt>
                <c:pt idx="29136">
                  <c:v>22:37:32</c:v>
                </c:pt>
                <c:pt idx="29137">
                  <c:v>22:37:33</c:v>
                </c:pt>
                <c:pt idx="29138">
                  <c:v>22:37:34</c:v>
                </c:pt>
                <c:pt idx="29139">
                  <c:v>22:37:35</c:v>
                </c:pt>
                <c:pt idx="29140">
                  <c:v>22:37:36</c:v>
                </c:pt>
                <c:pt idx="29141">
                  <c:v>22:37:37</c:v>
                </c:pt>
                <c:pt idx="29142">
                  <c:v>22:37:38</c:v>
                </c:pt>
                <c:pt idx="29143">
                  <c:v>22:37:39</c:v>
                </c:pt>
                <c:pt idx="29144">
                  <c:v>22:37:40</c:v>
                </c:pt>
                <c:pt idx="29145">
                  <c:v>22:37:41</c:v>
                </c:pt>
                <c:pt idx="29146">
                  <c:v>22:37:42</c:v>
                </c:pt>
                <c:pt idx="29147">
                  <c:v>22:37:43</c:v>
                </c:pt>
                <c:pt idx="29148">
                  <c:v>22:37:44</c:v>
                </c:pt>
                <c:pt idx="29149">
                  <c:v>22:37:45</c:v>
                </c:pt>
                <c:pt idx="29150">
                  <c:v>22:37:46</c:v>
                </c:pt>
                <c:pt idx="29151">
                  <c:v>22:37:47</c:v>
                </c:pt>
                <c:pt idx="29152">
                  <c:v>22:37:48</c:v>
                </c:pt>
                <c:pt idx="29153">
                  <c:v>22:37:49</c:v>
                </c:pt>
                <c:pt idx="29154">
                  <c:v>22:37:50</c:v>
                </c:pt>
                <c:pt idx="29155">
                  <c:v>22:37:51</c:v>
                </c:pt>
                <c:pt idx="29156">
                  <c:v>22:37:52</c:v>
                </c:pt>
                <c:pt idx="29157">
                  <c:v>22:37:53</c:v>
                </c:pt>
                <c:pt idx="29158">
                  <c:v>22:37:54</c:v>
                </c:pt>
                <c:pt idx="29159">
                  <c:v>22:37:55</c:v>
                </c:pt>
                <c:pt idx="29160">
                  <c:v>22:37:56</c:v>
                </c:pt>
                <c:pt idx="29161">
                  <c:v>22:37:57</c:v>
                </c:pt>
                <c:pt idx="29162">
                  <c:v>22:37:58</c:v>
                </c:pt>
                <c:pt idx="29163">
                  <c:v>22:37:59</c:v>
                </c:pt>
                <c:pt idx="29164">
                  <c:v>22:38:00</c:v>
                </c:pt>
                <c:pt idx="29165">
                  <c:v>22:38:01</c:v>
                </c:pt>
                <c:pt idx="29166">
                  <c:v>22:38:02</c:v>
                </c:pt>
                <c:pt idx="29167">
                  <c:v>22:38:03</c:v>
                </c:pt>
                <c:pt idx="29168">
                  <c:v>22:38:04</c:v>
                </c:pt>
                <c:pt idx="29169">
                  <c:v>22:38:05</c:v>
                </c:pt>
                <c:pt idx="29170">
                  <c:v>22:38:06</c:v>
                </c:pt>
                <c:pt idx="29171">
                  <c:v>22:38:07</c:v>
                </c:pt>
                <c:pt idx="29172">
                  <c:v>22:38:08</c:v>
                </c:pt>
                <c:pt idx="29173">
                  <c:v>22:38:09</c:v>
                </c:pt>
                <c:pt idx="29174">
                  <c:v>22:38:10</c:v>
                </c:pt>
                <c:pt idx="29175">
                  <c:v>22:38:11</c:v>
                </c:pt>
                <c:pt idx="29176">
                  <c:v>22:38:12</c:v>
                </c:pt>
                <c:pt idx="29177">
                  <c:v>22:38:13</c:v>
                </c:pt>
                <c:pt idx="29178">
                  <c:v>22:38:14</c:v>
                </c:pt>
                <c:pt idx="29179">
                  <c:v>22:38:15</c:v>
                </c:pt>
                <c:pt idx="29180">
                  <c:v>22:38:16</c:v>
                </c:pt>
                <c:pt idx="29181">
                  <c:v>22:38:17</c:v>
                </c:pt>
                <c:pt idx="29182">
                  <c:v>22:38:18</c:v>
                </c:pt>
                <c:pt idx="29183">
                  <c:v>22:38:19</c:v>
                </c:pt>
                <c:pt idx="29184">
                  <c:v>22:38:20</c:v>
                </c:pt>
                <c:pt idx="29185">
                  <c:v>22:38:21</c:v>
                </c:pt>
                <c:pt idx="29186">
                  <c:v>22:38:22</c:v>
                </c:pt>
                <c:pt idx="29187">
                  <c:v>22:38:23</c:v>
                </c:pt>
                <c:pt idx="29188">
                  <c:v>22:38:24</c:v>
                </c:pt>
                <c:pt idx="29189">
                  <c:v>22:38:25</c:v>
                </c:pt>
                <c:pt idx="29190">
                  <c:v>22:38:26</c:v>
                </c:pt>
                <c:pt idx="29191">
                  <c:v>22:38:27</c:v>
                </c:pt>
                <c:pt idx="29192">
                  <c:v>22:38:28</c:v>
                </c:pt>
                <c:pt idx="29193">
                  <c:v>22:38:29</c:v>
                </c:pt>
                <c:pt idx="29194">
                  <c:v>22:38:30</c:v>
                </c:pt>
                <c:pt idx="29195">
                  <c:v>22:38:31</c:v>
                </c:pt>
                <c:pt idx="29196">
                  <c:v>22:38:32</c:v>
                </c:pt>
                <c:pt idx="29197">
                  <c:v>22:38:33</c:v>
                </c:pt>
                <c:pt idx="29198">
                  <c:v>22:38:34</c:v>
                </c:pt>
                <c:pt idx="29199">
                  <c:v>22:38:35</c:v>
                </c:pt>
                <c:pt idx="29200">
                  <c:v>22:38:36</c:v>
                </c:pt>
                <c:pt idx="29201">
                  <c:v>22:38:37</c:v>
                </c:pt>
                <c:pt idx="29202">
                  <c:v>22:38:38</c:v>
                </c:pt>
                <c:pt idx="29203">
                  <c:v>22:38:39</c:v>
                </c:pt>
                <c:pt idx="29204">
                  <c:v>22:38:40</c:v>
                </c:pt>
                <c:pt idx="29205">
                  <c:v>22:38:41</c:v>
                </c:pt>
                <c:pt idx="29206">
                  <c:v>22:38:42</c:v>
                </c:pt>
                <c:pt idx="29207">
                  <c:v>22:38:43</c:v>
                </c:pt>
                <c:pt idx="29208">
                  <c:v>22:38:44</c:v>
                </c:pt>
                <c:pt idx="29209">
                  <c:v>22:38:45</c:v>
                </c:pt>
                <c:pt idx="29210">
                  <c:v>22:38:46</c:v>
                </c:pt>
                <c:pt idx="29211">
                  <c:v>22:38:47</c:v>
                </c:pt>
                <c:pt idx="29212">
                  <c:v>22:38:48</c:v>
                </c:pt>
                <c:pt idx="29213">
                  <c:v>22:38:49</c:v>
                </c:pt>
                <c:pt idx="29214">
                  <c:v>22:38:50</c:v>
                </c:pt>
                <c:pt idx="29215">
                  <c:v>22:38:51</c:v>
                </c:pt>
                <c:pt idx="29216">
                  <c:v>22:38:52</c:v>
                </c:pt>
                <c:pt idx="29217">
                  <c:v>22:38:53</c:v>
                </c:pt>
                <c:pt idx="29218">
                  <c:v>22:38:54</c:v>
                </c:pt>
                <c:pt idx="29219">
                  <c:v>22:38:55</c:v>
                </c:pt>
                <c:pt idx="29220">
                  <c:v>22:38:56</c:v>
                </c:pt>
                <c:pt idx="29221">
                  <c:v>22:38:57</c:v>
                </c:pt>
                <c:pt idx="29222">
                  <c:v>22:38:58</c:v>
                </c:pt>
                <c:pt idx="29223">
                  <c:v>22:38:59</c:v>
                </c:pt>
                <c:pt idx="29224">
                  <c:v>22:39:00</c:v>
                </c:pt>
                <c:pt idx="29225">
                  <c:v>22:39:01</c:v>
                </c:pt>
                <c:pt idx="29226">
                  <c:v>22:39:02</c:v>
                </c:pt>
                <c:pt idx="29227">
                  <c:v>22:39:03</c:v>
                </c:pt>
                <c:pt idx="29228">
                  <c:v>22:39:04</c:v>
                </c:pt>
                <c:pt idx="29229">
                  <c:v>22:39:05</c:v>
                </c:pt>
                <c:pt idx="29230">
                  <c:v>22:39:06</c:v>
                </c:pt>
                <c:pt idx="29231">
                  <c:v>22:39:07</c:v>
                </c:pt>
                <c:pt idx="29232">
                  <c:v>22:39:08</c:v>
                </c:pt>
                <c:pt idx="29233">
                  <c:v>22:39:09</c:v>
                </c:pt>
                <c:pt idx="29234">
                  <c:v>22:39:10</c:v>
                </c:pt>
                <c:pt idx="29235">
                  <c:v>22:39:11</c:v>
                </c:pt>
                <c:pt idx="29236">
                  <c:v>22:39:12</c:v>
                </c:pt>
                <c:pt idx="29237">
                  <c:v>22:39:13</c:v>
                </c:pt>
                <c:pt idx="29238">
                  <c:v>22:39:14</c:v>
                </c:pt>
                <c:pt idx="29239">
                  <c:v>22:39:15</c:v>
                </c:pt>
                <c:pt idx="29240">
                  <c:v>22:39:16</c:v>
                </c:pt>
                <c:pt idx="29241">
                  <c:v>22:39:17</c:v>
                </c:pt>
                <c:pt idx="29242">
                  <c:v>22:39:18</c:v>
                </c:pt>
                <c:pt idx="29243">
                  <c:v>22:39:19</c:v>
                </c:pt>
                <c:pt idx="29244">
                  <c:v>22:39:20</c:v>
                </c:pt>
                <c:pt idx="29245">
                  <c:v>22:39:21</c:v>
                </c:pt>
                <c:pt idx="29246">
                  <c:v>22:39:22</c:v>
                </c:pt>
                <c:pt idx="29247">
                  <c:v>22:39:23</c:v>
                </c:pt>
                <c:pt idx="29248">
                  <c:v>22:39:24</c:v>
                </c:pt>
                <c:pt idx="29249">
                  <c:v>22:39:25</c:v>
                </c:pt>
                <c:pt idx="29250">
                  <c:v>22:39:26</c:v>
                </c:pt>
                <c:pt idx="29251">
                  <c:v>22:39:27</c:v>
                </c:pt>
                <c:pt idx="29252">
                  <c:v>22:39:28</c:v>
                </c:pt>
                <c:pt idx="29253">
                  <c:v>22:39:29</c:v>
                </c:pt>
                <c:pt idx="29254">
                  <c:v>22:39:30</c:v>
                </c:pt>
                <c:pt idx="29255">
                  <c:v>22:39:31</c:v>
                </c:pt>
                <c:pt idx="29256">
                  <c:v>22:39:32</c:v>
                </c:pt>
                <c:pt idx="29257">
                  <c:v>22:39:33</c:v>
                </c:pt>
                <c:pt idx="29258">
                  <c:v>22:39:34</c:v>
                </c:pt>
                <c:pt idx="29259">
                  <c:v>22:39:35</c:v>
                </c:pt>
                <c:pt idx="29260">
                  <c:v>22:39:36</c:v>
                </c:pt>
                <c:pt idx="29261">
                  <c:v>22:39:37</c:v>
                </c:pt>
                <c:pt idx="29262">
                  <c:v>22:39:38</c:v>
                </c:pt>
                <c:pt idx="29263">
                  <c:v>22:39:39</c:v>
                </c:pt>
                <c:pt idx="29264">
                  <c:v>22:39:40</c:v>
                </c:pt>
                <c:pt idx="29265">
                  <c:v>22:39:41</c:v>
                </c:pt>
                <c:pt idx="29266">
                  <c:v>22:39:42</c:v>
                </c:pt>
                <c:pt idx="29267">
                  <c:v>22:39:43</c:v>
                </c:pt>
                <c:pt idx="29268">
                  <c:v>22:39:44</c:v>
                </c:pt>
                <c:pt idx="29269">
                  <c:v>22:39:45</c:v>
                </c:pt>
                <c:pt idx="29270">
                  <c:v>22:39:46</c:v>
                </c:pt>
                <c:pt idx="29271">
                  <c:v>22:39:47</c:v>
                </c:pt>
                <c:pt idx="29272">
                  <c:v>22:39:48</c:v>
                </c:pt>
                <c:pt idx="29273">
                  <c:v>22:39:49</c:v>
                </c:pt>
                <c:pt idx="29274">
                  <c:v>22:39:50</c:v>
                </c:pt>
                <c:pt idx="29275">
                  <c:v>22:39:51</c:v>
                </c:pt>
                <c:pt idx="29276">
                  <c:v>22:39:52</c:v>
                </c:pt>
                <c:pt idx="29277">
                  <c:v>22:39:53</c:v>
                </c:pt>
                <c:pt idx="29278">
                  <c:v>22:39:54</c:v>
                </c:pt>
                <c:pt idx="29279">
                  <c:v>22:39:55</c:v>
                </c:pt>
                <c:pt idx="29280">
                  <c:v>22:39:56</c:v>
                </c:pt>
                <c:pt idx="29281">
                  <c:v>22:39:57</c:v>
                </c:pt>
                <c:pt idx="29282">
                  <c:v>22:39:58</c:v>
                </c:pt>
                <c:pt idx="29283">
                  <c:v>22:39:59</c:v>
                </c:pt>
                <c:pt idx="29284">
                  <c:v>22:40:00</c:v>
                </c:pt>
                <c:pt idx="29285">
                  <c:v>22:40:01</c:v>
                </c:pt>
                <c:pt idx="29286">
                  <c:v>22:40:02</c:v>
                </c:pt>
                <c:pt idx="29287">
                  <c:v>22:40:03</c:v>
                </c:pt>
                <c:pt idx="29288">
                  <c:v>22:40:04</c:v>
                </c:pt>
                <c:pt idx="29289">
                  <c:v>22:40:05</c:v>
                </c:pt>
                <c:pt idx="29290">
                  <c:v>22:40:06</c:v>
                </c:pt>
                <c:pt idx="29291">
                  <c:v>22:40:07</c:v>
                </c:pt>
                <c:pt idx="29292">
                  <c:v>22:40:08</c:v>
                </c:pt>
                <c:pt idx="29293">
                  <c:v>22:40:09</c:v>
                </c:pt>
                <c:pt idx="29294">
                  <c:v>22:40:10</c:v>
                </c:pt>
                <c:pt idx="29295">
                  <c:v>22:40:11</c:v>
                </c:pt>
                <c:pt idx="29296">
                  <c:v>22:40:12</c:v>
                </c:pt>
                <c:pt idx="29297">
                  <c:v>22:40:13</c:v>
                </c:pt>
                <c:pt idx="29298">
                  <c:v>22:40:14</c:v>
                </c:pt>
                <c:pt idx="29299">
                  <c:v>22:40:15</c:v>
                </c:pt>
                <c:pt idx="29300">
                  <c:v>22:40:16</c:v>
                </c:pt>
                <c:pt idx="29301">
                  <c:v>22:40:17</c:v>
                </c:pt>
                <c:pt idx="29302">
                  <c:v>22:40:18</c:v>
                </c:pt>
                <c:pt idx="29303">
                  <c:v>22:40:19</c:v>
                </c:pt>
                <c:pt idx="29304">
                  <c:v>22:40:20</c:v>
                </c:pt>
                <c:pt idx="29305">
                  <c:v>22:40:21</c:v>
                </c:pt>
                <c:pt idx="29306">
                  <c:v>22:40:22</c:v>
                </c:pt>
                <c:pt idx="29307">
                  <c:v>22:40:23</c:v>
                </c:pt>
                <c:pt idx="29308">
                  <c:v>22:40:24</c:v>
                </c:pt>
                <c:pt idx="29309">
                  <c:v>22:40:25</c:v>
                </c:pt>
                <c:pt idx="29310">
                  <c:v>22:40:26</c:v>
                </c:pt>
                <c:pt idx="29311">
                  <c:v>22:40:27</c:v>
                </c:pt>
                <c:pt idx="29312">
                  <c:v>22:40:28</c:v>
                </c:pt>
                <c:pt idx="29313">
                  <c:v>22:40:29</c:v>
                </c:pt>
                <c:pt idx="29314">
                  <c:v>22:40:30</c:v>
                </c:pt>
                <c:pt idx="29315">
                  <c:v>22:40:31</c:v>
                </c:pt>
                <c:pt idx="29316">
                  <c:v>22:40:32</c:v>
                </c:pt>
                <c:pt idx="29317">
                  <c:v>22:40:33</c:v>
                </c:pt>
                <c:pt idx="29318">
                  <c:v>22:40:34</c:v>
                </c:pt>
                <c:pt idx="29319">
                  <c:v>22:40:35</c:v>
                </c:pt>
                <c:pt idx="29320">
                  <c:v>22:40:36</c:v>
                </c:pt>
                <c:pt idx="29321">
                  <c:v>22:40:37</c:v>
                </c:pt>
                <c:pt idx="29322">
                  <c:v>22:40:38</c:v>
                </c:pt>
                <c:pt idx="29323">
                  <c:v>22:40:39</c:v>
                </c:pt>
                <c:pt idx="29324">
                  <c:v>22:40:40</c:v>
                </c:pt>
                <c:pt idx="29325">
                  <c:v>22:40:41</c:v>
                </c:pt>
                <c:pt idx="29326">
                  <c:v>22:40:42</c:v>
                </c:pt>
                <c:pt idx="29327">
                  <c:v>22:40:43</c:v>
                </c:pt>
                <c:pt idx="29328">
                  <c:v>22:40:44</c:v>
                </c:pt>
                <c:pt idx="29329">
                  <c:v>22:40:45</c:v>
                </c:pt>
                <c:pt idx="29330">
                  <c:v>22:40:46</c:v>
                </c:pt>
                <c:pt idx="29331">
                  <c:v>22:40:47</c:v>
                </c:pt>
                <c:pt idx="29332">
                  <c:v>22:40:48</c:v>
                </c:pt>
                <c:pt idx="29333">
                  <c:v>22:40:49</c:v>
                </c:pt>
                <c:pt idx="29334">
                  <c:v>22:40:50</c:v>
                </c:pt>
                <c:pt idx="29335">
                  <c:v>22:40:51</c:v>
                </c:pt>
                <c:pt idx="29336">
                  <c:v>22:40:52</c:v>
                </c:pt>
                <c:pt idx="29337">
                  <c:v>22:40:53</c:v>
                </c:pt>
                <c:pt idx="29338">
                  <c:v>22:40:54</c:v>
                </c:pt>
                <c:pt idx="29339">
                  <c:v>22:40:55</c:v>
                </c:pt>
                <c:pt idx="29340">
                  <c:v>22:40:56</c:v>
                </c:pt>
                <c:pt idx="29341">
                  <c:v>22:40:57</c:v>
                </c:pt>
                <c:pt idx="29342">
                  <c:v>22:40:58</c:v>
                </c:pt>
                <c:pt idx="29343">
                  <c:v>22:40:59</c:v>
                </c:pt>
                <c:pt idx="29344">
                  <c:v>22:41:00</c:v>
                </c:pt>
                <c:pt idx="29345">
                  <c:v>22:41:01</c:v>
                </c:pt>
                <c:pt idx="29346">
                  <c:v>22:41:02</c:v>
                </c:pt>
                <c:pt idx="29347">
                  <c:v>22:41:03</c:v>
                </c:pt>
                <c:pt idx="29348">
                  <c:v>22:41:04</c:v>
                </c:pt>
                <c:pt idx="29349">
                  <c:v>22:41:05</c:v>
                </c:pt>
                <c:pt idx="29350">
                  <c:v>22:41:06</c:v>
                </c:pt>
                <c:pt idx="29351">
                  <c:v>22:41:07</c:v>
                </c:pt>
                <c:pt idx="29352">
                  <c:v>22:41:08</c:v>
                </c:pt>
                <c:pt idx="29353">
                  <c:v>22:41:09</c:v>
                </c:pt>
                <c:pt idx="29354">
                  <c:v>22:41:10</c:v>
                </c:pt>
                <c:pt idx="29355">
                  <c:v>22:41:11</c:v>
                </c:pt>
                <c:pt idx="29356">
                  <c:v>22:41:12</c:v>
                </c:pt>
                <c:pt idx="29357">
                  <c:v>22:41:13</c:v>
                </c:pt>
                <c:pt idx="29358">
                  <c:v>22:41:14</c:v>
                </c:pt>
                <c:pt idx="29359">
                  <c:v>22:41:15</c:v>
                </c:pt>
                <c:pt idx="29360">
                  <c:v>22:41:16</c:v>
                </c:pt>
                <c:pt idx="29361">
                  <c:v>22:41:17</c:v>
                </c:pt>
                <c:pt idx="29362">
                  <c:v>22:41:18</c:v>
                </c:pt>
                <c:pt idx="29363">
                  <c:v>22:41:19</c:v>
                </c:pt>
                <c:pt idx="29364">
                  <c:v>22:41:20</c:v>
                </c:pt>
                <c:pt idx="29365">
                  <c:v>22:41:21</c:v>
                </c:pt>
                <c:pt idx="29366">
                  <c:v>22:41:22</c:v>
                </c:pt>
                <c:pt idx="29367">
                  <c:v>22:41:23</c:v>
                </c:pt>
                <c:pt idx="29368">
                  <c:v>22:41:24</c:v>
                </c:pt>
                <c:pt idx="29369">
                  <c:v>22:41:25</c:v>
                </c:pt>
                <c:pt idx="29370">
                  <c:v>22:41:26</c:v>
                </c:pt>
                <c:pt idx="29371">
                  <c:v>22:41:27</c:v>
                </c:pt>
                <c:pt idx="29372">
                  <c:v>22:41:28</c:v>
                </c:pt>
                <c:pt idx="29373">
                  <c:v>22:41:29</c:v>
                </c:pt>
                <c:pt idx="29374">
                  <c:v>22:41:30</c:v>
                </c:pt>
                <c:pt idx="29375">
                  <c:v>22:41:31</c:v>
                </c:pt>
                <c:pt idx="29376">
                  <c:v>22:41:32</c:v>
                </c:pt>
                <c:pt idx="29377">
                  <c:v>22:41:33</c:v>
                </c:pt>
                <c:pt idx="29378">
                  <c:v>22:41:34</c:v>
                </c:pt>
                <c:pt idx="29379">
                  <c:v>22:41:35</c:v>
                </c:pt>
                <c:pt idx="29380">
                  <c:v>22:41:36</c:v>
                </c:pt>
                <c:pt idx="29381">
                  <c:v>22:41:37</c:v>
                </c:pt>
                <c:pt idx="29382">
                  <c:v>22:41:38</c:v>
                </c:pt>
                <c:pt idx="29383">
                  <c:v>22:41:39</c:v>
                </c:pt>
                <c:pt idx="29384">
                  <c:v>22:41:40</c:v>
                </c:pt>
                <c:pt idx="29385">
                  <c:v>22:41:41</c:v>
                </c:pt>
                <c:pt idx="29386">
                  <c:v>22:41:42</c:v>
                </c:pt>
                <c:pt idx="29387">
                  <c:v>22:41:43</c:v>
                </c:pt>
                <c:pt idx="29388">
                  <c:v>22:41:44</c:v>
                </c:pt>
                <c:pt idx="29389">
                  <c:v>22:41:45</c:v>
                </c:pt>
                <c:pt idx="29390">
                  <c:v>22:41:46</c:v>
                </c:pt>
                <c:pt idx="29391">
                  <c:v>22:41:47</c:v>
                </c:pt>
                <c:pt idx="29392">
                  <c:v>22:41:48</c:v>
                </c:pt>
                <c:pt idx="29393">
                  <c:v>22:41:49</c:v>
                </c:pt>
                <c:pt idx="29394">
                  <c:v>22:41:50</c:v>
                </c:pt>
                <c:pt idx="29395">
                  <c:v>22:41:51</c:v>
                </c:pt>
                <c:pt idx="29396">
                  <c:v>22:41:52</c:v>
                </c:pt>
                <c:pt idx="29397">
                  <c:v>22:41:53</c:v>
                </c:pt>
                <c:pt idx="29398">
                  <c:v>22:41:54</c:v>
                </c:pt>
                <c:pt idx="29399">
                  <c:v>22:41:55</c:v>
                </c:pt>
                <c:pt idx="29400">
                  <c:v>22:41:56</c:v>
                </c:pt>
                <c:pt idx="29401">
                  <c:v>22:41:57</c:v>
                </c:pt>
                <c:pt idx="29402">
                  <c:v>22:41:58</c:v>
                </c:pt>
                <c:pt idx="29403">
                  <c:v>22:41:59</c:v>
                </c:pt>
                <c:pt idx="29404">
                  <c:v>22:42:00</c:v>
                </c:pt>
                <c:pt idx="29405">
                  <c:v>22:42:01</c:v>
                </c:pt>
                <c:pt idx="29406">
                  <c:v>22:42:02</c:v>
                </c:pt>
                <c:pt idx="29407">
                  <c:v>22:42:03</c:v>
                </c:pt>
                <c:pt idx="29408">
                  <c:v>22:42:04</c:v>
                </c:pt>
                <c:pt idx="29409">
                  <c:v>22:42:05</c:v>
                </c:pt>
                <c:pt idx="29410">
                  <c:v>22:42:06</c:v>
                </c:pt>
                <c:pt idx="29411">
                  <c:v>22:42:07</c:v>
                </c:pt>
                <c:pt idx="29412">
                  <c:v>22:42:08</c:v>
                </c:pt>
                <c:pt idx="29413">
                  <c:v>22:42:09</c:v>
                </c:pt>
                <c:pt idx="29414">
                  <c:v>22:42:10</c:v>
                </c:pt>
                <c:pt idx="29415">
                  <c:v>22:42:11</c:v>
                </c:pt>
                <c:pt idx="29416">
                  <c:v>22:42:12</c:v>
                </c:pt>
                <c:pt idx="29417">
                  <c:v>22:42:13</c:v>
                </c:pt>
                <c:pt idx="29418">
                  <c:v>22:42:14</c:v>
                </c:pt>
                <c:pt idx="29419">
                  <c:v>22:42:15</c:v>
                </c:pt>
                <c:pt idx="29420">
                  <c:v>22:42:16</c:v>
                </c:pt>
                <c:pt idx="29421">
                  <c:v>22:42:17</c:v>
                </c:pt>
                <c:pt idx="29422">
                  <c:v>22:42:18</c:v>
                </c:pt>
                <c:pt idx="29423">
                  <c:v>22:42:19</c:v>
                </c:pt>
                <c:pt idx="29424">
                  <c:v>22:42:20</c:v>
                </c:pt>
                <c:pt idx="29425">
                  <c:v>22:42:21</c:v>
                </c:pt>
                <c:pt idx="29426">
                  <c:v>22:42:22</c:v>
                </c:pt>
                <c:pt idx="29427">
                  <c:v>22:42:23</c:v>
                </c:pt>
                <c:pt idx="29428">
                  <c:v>22:42:24</c:v>
                </c:pt>
                <c:pt idx="29429">
                  <c:v>22:42:25</c:v>
                </c:pt>
                <c:pt idx="29430">
                  <c:v>22:42:26</c:v>
                </c:pt>
                <c:pt idx="29431">
                  <c:v>22:42:27</c:v>
                </c:pt>
                <c:pt idx="29432">
                  <c:v>22:42:28</c:v>
                </c:pt>
                <c:pt idx="29433">
                  <c:v>22:42:29</c:v>
                </c:pt>
                <c:pt idx="29434">
                  <c:v>22:42:30</c:v>
                </c:pt>
                <c:pt idx="29435">
                  <c:v>22:42:31</c:v>
                </c:pt>
                <c:pt idx="29436">
                  <c:v>22:42:32</c:v>
                </c:pt>
                <c:pt idx="29437">
                  <c:v>22:42:33</c:v>
                </c:pt>
                <c:pt idx="29438">
                  <c:v>22:42:34</c:v>
                </c:pt>
                <c:pt idx="29439">
                  <c:v>22:42:35</c:v>
                </c:pt>
                <c:pt idx="29440">
                  <c:v>22:42:36</c:v>
                </c:pt>
                <c:pt idx="29441">
                  <c:v>22:42:37</c:v>
                </c:pt>
                <c:pt idx="29442">
                  <c:v>22:42:38</c:v>
                </c:pt>
                <c:pt idx="29443">
                  <c:v>22:42:39</c:v>
                </c:pt>
                <c:pt idx="29444">
                  <c:v>22:42:40</c:v>
                </c:pt>
                <c:pt idx="29445">
                  <c:v>22:42:41</c:v>
                </c:pt>
                <c:pt idx="29446">
                  <c:v>22:42:42</c:v>
                </c:pt>
                <c:pt idx="29447">
                  <c:v>22:42:43</c:v>
                </c:pt>
                <c:pt idx="29448">
                  <c:v>22:42:44</c:v>
                </c:pt>
                <c:pt idx="29449">
                  <c:v>22:42:45</c:v>
                </c:pt>
                <c:pt idx="29450">
                  <c:v>22:42:46</c:v>
                </c:pt>
                <c:pt idx="29451">
                  <c:v>22:42:47</c:v>
                </c:pt>
                <c:pt idx="29452">
                  <c:v>22:42:48</c:v>
                </c:pt>
                <c:pt idx="29453">
                  <c:v>22:42:49</c:v>
                </c:pt>
                <c:pt idx="29454">
                  <c:v>22:42:50</c:v>
                </c:pt>
                <c:pt idx="29455">
                  <c:v>22:42:51</c:v>
                </c:pt>
                <c:pt idx="29456">
                  <c:v>22:42:52</c:v>
                </c:pt>
                <c:pt idx="29457">
                  <c:v>22:42:53</c:v>
                </c:pt>
                <c:pt idx="29458">
                  <c:v>22:42:54</c:v>
                </c:pt>
                <c:pt idx="29459">
                  <c:v>22:42:55</c:v>
                </c:pt>
                <c:pt idx="29460">
                  <c:v>22:42:56</c:v>
                </c:pt>
                <c:pt idx="29461">
                  <c:v>22:42:57</c:v>
                </c:pt>
                <c:pt idx="29462">
                  <c:v>22:42:58</c:v>
                </c:pt>
                <c:pt idx="29463">
                  <c:v>22:42:59</c:v>
                </c:pt>
                <c:pt idx="29464">
                  <c:v>22:43:00</c:v>
                </c:pt>
                <c:pt idx="29465">
                  <c:v>22:43:01</c:v>
                </c:pt>
                <c:pt idx="29466">
                  <c:v>22:43:02</c:v>
                </c:pt>
                <c:pt idx="29467">
                  <c:v>22:43:03</c:v>
                </c:pt>
                <c:pt idx="29468">
                  <c:v>22:43:04</c:v>
                </c:pt>
                <c:pt idx="29469">
                  <c:v>22:43:05</c:v>
                </c:pt>
                <c:pt idx="29470">
                  <c:v>22:43:06</c:v>
                </c:pt>
                <c:pt idx="29471">
                  <c:v>22:43:07</c:v>
                </c:pt>
                <c:pt idx="29472">
                  <c:v>22:43:08</c:v>
                </c:pt>
                <c:pt idx="29473">
                  <c:v>22:43:09</c:v>
                </c:pt>
                <c:pt idx="29474">
                  <c:v>22:43:10</c:v>
                </c:pt>
                <c:pt idx="29475">
                  <c:v>22:43:11</c:v>
                </c:pt>
                <c:pt idx="29476">
                  <c:v>22:43:12</c:v>
                </c:pt>
                <c:pt idx="29477">
                  <c:v>22:43:13</c:v>
                </c:pt>
                <c:pt idx="29478">
                  <c:v>22:43:14</c:v>
                </c:pt>
                <c:pt idx="29479">
                  <c:v>22:43:15</c:v>
                </c:pt>
                <c:pt idx="29480">
                  <c:v>22:43:16</c:v>
                </c:pt>
                <c:pt idx="29481">
                  <c:v>22:43:17</c:v>
                </c:pt>
                <c:pt idx="29482">
                  <c:v>22:43:18</c:v>
                </c:pt>
                <c:pt idx="29483">
                  <c:v>22:43:19</c:v>
                </c:pt>
                <c:pt idx="29484">
                  <c:v>22:43:20</c:v>
                </c:pt>
                <c:pt idx="29485">
                  <c:v>22:43:21</c:v>
                </c:pt>
                <c:pt idx="29486">
                  <c:v>22:43:22</c:v>
                </c:pt>
                <c:pt idx="29487">
                  <c:v>22:43:23</c:v>
                </c:pt>
                <c:pt idx="29488">
                  <c:v>22:43:24</c:v>
                </c:pt>
                <c:pt idx="29489">
                  <c:v>22:43:25</c:v>
                </c:pt>
                <c:pt idx="29490">
                  <c:v>22:43:26</c:v>
                </c:pt>
                <c:pt idx="29491">
                  <c:v>22:43:27</c:v>
                </c:pt>
                <c:pt idx="29492">
                  <c:v>22:43:28</c:v>
                </c:pt>
                <c:pt idx="29493">
                  <c:v>22:43:29</c:v>
                </c:pt>
                <c:pt idx="29494">
                  <c:v>22:43:30</c:v>
                </c:pt>
                <c:pt idx="29495">
                  <c:v>22:43:31</c:v>
                </c:pt>
                <c:pt idx="29496">
                  <c:v>22:43:32</c:v>
                </c:pt>
                <c:pt idx="29497">
                  <c:v>22:43:33</c:v>
                </c:pt>
                <c:pt idx="29498">
                  <c:v>22:43:34</c:v>
                </c:pt>
                <c:pt idx="29499">
                  <c:v>22:43:35</c:v>
                </c:pt>
                <c:pt idx="29500">
                  <c:v>22:43:36</c:v>
                </c:pt>
                <c:pt idx="29501">
                  <c:v>22:43:37</c:v>
                </c:pt>
                <c:pt idx="29502">
                  <c:v>22:43:38</c:v>
                </c:pt>
                <c:pt idx="29503">
                  <c:v>22:43:39</c:v>
                </c:pt>
                <c:pt idx="29504">
                  <c:v>22:43:40</c:v>
                </c:pt>
                <c:pt idx="29505">
                  <c:v>22:43:41</c:v>
                </c:pt>
                <c:pt idx="29506">
                  <c:v>22:43:42</c:v>
                </c:pt>
                <c:pt idx="29507">
                  <c:v>22:43:43</c:v>
                </c:pt>
                <c:pt idx="29508">
                  <c:v>22:43:44</c:v>
                </c:pt>
                <c:pt idx="29509">
                  <c:v>22:43:45</c:v>
                </c:pt>
                <c:pt idx="29510">
                  <c:v>22:43:46</c:v>
                </c:pt>
                <c:pt idx="29511">
                  <c:v>22:43:47</c:v>
                </c:pt>
                <c:pt idx="29512">
                  <c:v>22:43:48</c:v>
                </c:pt>
                <c:pt idx="29513">
                  <c:v>22:43:49</c:v>
                </c:pt>
                <c:pt idx="29514">
                  <c:v>22:43:50</c:v>
                </c:pt>
                <c:pt idx="29515">
                  <c:v>22:43:51</c:v>
                </c:pt>
                <c:pt idx="29516">
                  <c:v>22:43:52</c:v>
                </c:pt>
                <c:pt idx="29517">
                  <c:v>22:43:53</c:v>
                </c:pt>
                <c:pt idx="29518">
                  <c:v>22:43:54</c:v>
                </c:pt>
                <c:pt idx="29519">
                  <c:v>22:43:55</c:v>
                </c:pt>
                <c:pt idx="29520">
                  <c:v>22:43:56</c:v>
                </c:pt>
                <c:pt idx="29521">
                  <c:v>22:43:57</c:v>
                </c:pt>
                <c:pt idx="29522">
                  <c:v>22:43:58</c:v>
                </c:pt>
                <c:pt idx="29523">
                  <c:v>22:43:59</c:v>
                </c:pt>
                <c:pt idx="29524">
                  <c:v>22:44:00</c:v>
                </c:pt>
                <c:pt idx="29525">
                  <c:v>22:44:01</c:v>
                </c:pt>
                <c:pt idx="29526">
                  <c:v>22:44:02</c:v>
                </c:pt>
                <c:pt idx="29527">
                  <c:v>22:44:03</c:v>
                </c:pt>
                <c:pt idx="29528">
                  <c:v>22:44:04</c:v>
                </c:pt>
                <c:pt idx="29529">
                  <c:v>22:44:05</c:v>
                </c:pt>
                <c:pt idx="29530">
                  <c:v>22:44:06</c:v>
                </c:pt>
                <c:pt idx="29531">
                  <c:v>22:44:07</c:v>
                </c:pt>
                <c:pt idx="29532">
                  <c:v>22:44:08</c:v>
                </c:pt>
                <c:pt idx="29533">
                  <c:v>22:44:09</c:v>
                </c:pt>
                <c:pt idx="29534">
                  <c:v>22:44:10</c:v>
                </c:pt>
                <c:pt idx="29535">
                  <c:v>22:44:11</c:v>
                </c:pt>
                <c:pt idx="29536">
                  <c:v>22:44:12</c:v>
                </c:pt>
                <c:pt idx="29537">
                  <c:v>22:44:13</c:v>
                </c:pt>
                <c:pt idx="29538">
                  <c:v>22:44:14</c:v>
                </c:pt>
                <c:pt idx="29539">
                  <c:v>22:44:15</c:v>
                </c:pt>
                <c:pt idx="29540">
                  <c:v>22:44:16</c:v>
                </c:pt>
                <c:pt idx="29541">
                  <c:v>22:44:17</c:v>
                </c:pt>
                <c:pt idx="29542">
                  <c:v>22:44:18</c:v>
                </c:pt>
                <c:pt idx="29543">
                  <c:v>22:44:19</c:v>
                </c:pt>
                <c:pt idx="29544">
                  <c:v>22:44:20</c:v>
                </c:pt>
                <c:pt idx="29545">
                  <c:v>22:44:21</c:v>
                </c:pt>
                <c:pt idx="29546">
                  <c:v>22:44:22</c:v>
                </c:pt>
                <c:pt idx="29547">
                  <c:v>22:44:23</c:v>
                </c:pt>
                <c:pt idx="29548">
                  <c:v>22:44:24</c:v>
                </c:pt>
                <c:pt idx="29549">
                  <c:v>22:44:25</c:v>
                </c:pt>
                <c:pt idx="29550">
                  <c:v>22:44:26</c:v>
                </c:pt>
                <c:pt idx="29551">
                  <c:v>22:44:27</c:v>
                </c:pt>
                <c:pt idx="29552">
                  <c:v>22:44:28</c:v>
                </c:pt>
                <c:pt idx="29553">
                  <c:v>22:44:29</c:v>
                </c:pt>
                <c:pt idx="29554">
                  <c:v>22:44:30</c:v>
                </c:pt>
                <c:pt idx="29555">
                  <c:v>22:44:31</c:v>
                </c:pt>
                <c:pt idx="29556">
                  <c:v>22:44:32</c:v>
                </c:pt>
                <c:pt idx="29557">
                  <c:v>22:44:33</c:v>
                </c:pt>
                <c:pt idx="29558">
                  <c:v>22:44:34</c:v>
                </c:pt>
                <c:pt idx="29559">
                  <c:v>22:44:35</c:v>
                </c:pt>
                <c:pt idx="29560">
                  <c:v>22:44:36</c:v>
                </c:pt>
                <c:pt idx="29561">
                  <c:v>22:44:37</c:v>
                </c:pt>
                <c:pt idx="29562">
                  <c:v>22:44:38</c:v>
                </c:pt>
                <c:pt idx="29563">
                  <c:v>22:44:39</c:v>
                </c:pt>
                <c:pt idx="29564">
                  <c:v>22:44:40</c:v>
                </c:pt>
                <c:pt idx="29565">
                  <c:v>22:44:41</c:v>
                </c:pt>
                <c:pt idx="29566">
                  <c:v>22:44:42</c:v>
                </c:pt>
                <c:pt idx="29567">
                  <c:v>22:44:43</c:v>
                </c:pt>
                <c:pt idx="29568">
                  <c:v>22:44:44</c:v>
                </c:pt>
                <c:pt idx="29569">
                  <c:v>22:44:45</c:v>
                </c:pt>
                <c:pt idx="29570">
                  <c:v>22:44:46</c:v>
                </c:pt>
                <c:pt idx="29571">
                  <c:v>22:44:47</c:v>
                </c:pt>
                <c:pt idx="29572">
                  <c:v>22:44:48</c:v>
                </c:pt>
                <c:pt idx="29573">
                  <c:v>22:44:49</c:v>
                </c:pt>
                <c:pt idx="29574">
                  <c:v>22:44:50</c:v>
                </c:pt>
                <c:pt idx="29575">
                  <c:v>22:44:51</c:v>
                </c:pt>
                <c:pt idx="29576">
                  <c:v>22:44:52</c:v>
                </c:pt>
                <c:pt idx="29577">
                  <c:v>22:44:53</c:v>
                </c:pt>
                <c:pt idx="29578">
                  <c:v>22:44:54</c:v>
                </c:pt>
                <c:pt idx="29579">
                  <c:v>22:44:55</c:v>
                </c:pt>
                <c:pt idx="29580">
                  <c:v>22:44:56</c:v>
                </c:pt>
                <c:pt idx="29581">
                  <c:v>22:44:57</c:v>
                </c:pt>
                <c:pt idx="29582">
                  <c:v>22:44:58</c:v>
                </c:pt>
                <c:pt idx="29583">
                  <c:v>22:44:59</c:v>
                </c:pt>
                <c:pt idx="29584">
                  <c:v>22:45:00</c:v>
                </c:pt>
                <c:pt idx="29585">
                  <c:v>22:45:01</c:v>
                </c:pt>
                <c:pt idx="29586">
                  <c:v>22:45:02</c:v>
                </c:pt>
                <c:pt idx="29587">
                  <c:v>22:45:03</c:v>
                </c:pt>
                <c:pt idx="29588">
                  <c:v>22:45:04</c:v>
                </c:pt>
                <c:pt idx="29589">
                  <c:v>22:45:05</c:v>
                </c:pt>
                <c:pt idx="29590">
                  <c:v>22:45:06</c:v>
                </c:pt>
                <c:pt idx="29591">
                  <c:v>22:45:07</c:v>
                </c:pt>
                <c:pt idx="29592">
                  <c:v>22:45:08</c:v>
                </c:pt>
                <c:pt idx="29593">
                  <c:v>22:45:09</c:v>
                </c:pt>
                <c:pt idx="29594">
                  <c:v>22:45:10</c:v>
                </c:pt>
                <c:pt idx="29595">
                  <c:v>22:45:11</c:v>
                </c:pt>
                <c:pt idx="29596">
                  <c:v>22:45:12</c:v>
                </c:pt>
                <c:pt idx="29597">
                  <c:v>22:45:13</c:v>
                </c:pt>
                <c:pt idx="29598">
                  <c:v>22:45:14</c:v>
                </c:pt>
                <c:pt idx="29599">
                  <c:v>22:45:15</c:v>
                </c:pt>
                <c:pt idx="29600">
                  <c:v>22:45:16</c:v>
                </c:pt>
                <c:pt idx="29601">
                  <c:v>22:45:17</c:v>
                </c:pt>
                <c:pt idx="29602">
                  <c:v>22:45:18</c:v>
                </c:pt>
                <c:pt idx="29603">
                  <c:v>22:45:19</c:v>
                </c:pt>
                <c:pt idx="29604">
                  <c:v>22:45:20</c:v>
                </c:pt>
                <c:pt idx="29605">
                  <c:v>22:45:21</c:v>
                </c:pt>
                <c:pt idx="29606">
                  <c:v>22:45:22</c:v>
                </c:pt>
                <c:pt idx="29607">
                  <c:v>22:45:23</c:v>
                </c:pt>
                <c:pt idx="29608">
                  <c:v>22:45:24</c:v>
                </c:pt>
                <c:pt idx="29609">
                  <c:v>22:45:25</c:v>
                </c:pt>
                <c:pt idx="29610">
                  <c:v>22:45:26</c:v>
                </c:pt>
                <c:pt idx="29611">
                  <c:v>22:45:27</c:v>
                </c:pt>
                <c:pt idx="29612">
                  <c:v>22:45:28</c:v>
                </c:pt>
                <c:pt idx="29613">
                  <c:v>22:45:29</c:v>
                </c:pt>
                <c:pt idx="29614">
                  <c:v>22:45:30</c:v>
                </c:pt>
                <c:pt idx="29615">
                  <c:v>22:45:31</c:v>
                </c:pt>
                <c:pt idx="29616">
                  <c:v>22:45:32</c:v>
                </c:pt>
                <c:pt idx="29617">
                  <c:v>22:45:33</c:v>
                </c:pt>
                <c:pt idx="29618">
                  <c:v>22:45:34</c:v>
                </c:pt>
                <c:pt idx="29619">
                  <c:v>22:45:35</c:v>
                </c:pt>
                <c:pt idx="29620">
                  <c:v>22:45:36</c:v>
                </c:pt>
                <c:pt idx="29621">
                  <c:v>22:45:37</c:v>
                </c:pt>
                <c:pt idx="29622">
                  <c:v>22:45:38</c:v>
                </c:pt>
                <c:pt idx="29623">
                  <c:v>22:45:39</c:v>
                </c:pt>
                <c:pt idx="29624">
                  <c:v>22:45:40</c:v>
                </c:pt>
                <c:pt idx="29625">
                  <c:v>22:45:41</c:v>
                </c:pt>
                <c:pt idx="29626">
                  <c:v>22:45:42</c:v>
                </c:pt>
                <c:pt idx="29627">
                  <c:v>22:45:43</c:v>
                </c:pt>
                <c:pt idx="29628">
                  <c:v>22:45:44</c:v>
                </c:pt>
                <c:pt idx="29629">
                  <c:v>22:45:45</c:v>
                </c:pt>
                <c:pt idx="29630">
                  <c:v>22:45:46</c:v>
                </c:pt>
                <c:pt idx="29631">
                  <c:v>22:45:47</c:v>
                </c:pt>
                <c:pt idx="29632">
                  <c:v>22:45:48</c:v>
                </c:pt>
                <c:pt idx="29633">
                  <c:v>22:45:49</c:v>
                </c:pt>
                <c:pt idx="29634">
                  <c:v>22:45:50</c:v>
                </c:pt>
                <c:pt idx="29635">
                  <c:v>22:45:51</c:v>
                </c:pt>
                <c:pt idx="29636">
                  <c:v>22:45:52</c:v>
                </c:pt>
                <c:pt idx="29637">
                  <c:v>22:45:53</c:v>
                </c:pt>
                <c:pt idx="29638">
                  <c:v>22:45:54</c:v>
                </c:pt>
                <c:pt idx="29639">
                  <c:v>22:45:55</c:v>
                </c:pt>
                <c:pt idx="29640">
                  <c:v>22:45:56</c:v>
                </c:pt>
                <c:pt idx="29641">
                  <c:v>22:45:57</c:v>
                </c:pt>
                <c:pt idx="29642">
                  <c:v>22:45:58</c:v>
                </c:pt>
                <c:pt idx="29643">
                  <c:v>22:45:59</c:v>
                </c:pt>
                <c:pt idx="29644">
                  <c:v>22:46:00</c:v>
                </c:pt>
                <c:pt idx="29645">
                  <c:v>22:46:01</c:v>
                </c:pt>
                <c:pt idx="29646">
                  <c:v>22:46:02</c:v>
                </c:pt>
                <c:pt idx="29647">
                  <c:v>22:46:03</c:v>
                </c:pt>
                <c:pt idx="29648">
                  <c:v>22:46:04</c:v>
                </c:pt>
                <c:pt idx="29649">
                  <c:v>22:46:05</c:v>
                </c:pt>
                <c:pt idx="29650">
                  <c:v>22:46:06</c:v>
                </c:pt>
                <c:pt idx="29651">
                  <c:v>22:46:07</c:v>
                </c:pt>
                <c:pt idx="29652">
                  <c:v>22:46:08</c:v>
                </c:pt>
                <c:pt idx="29653">
                  <c:v>22:46:09</c:v>
                </c:pt>
                <c:pt idx="29654">
                  <c:v>22:46:10</c:v>
                </c:pt>
                <c:pt idx="29655">
                  <c:v>22:46:11</c:v>
                </c:pt>
                <c:pt idx="29656">
                  <c:v>22:46:12</c:v>
                </c:pt>
                <c:pt idx="29657">
                  <c:v>22:46:13</c:v>
                </c:pt>
                <c:pt idx="29658">
                  <c:v>22:46:14</c:v>
                </c:pt>
                <c:pt idx="29659">
                  <c:v>22:46:15</c:v>
                </c:pt>
                <c:pt idx="29660">
                  <c:v>22:46:16</c:v>
                </c:pt>
                <c:pt idx="29661">
                  <c:v>22:46:17</c:v>
                </c:pt>
                <c:pt idx="29662">
                  <c:v>22:46:18</c:v>
                </c:pt>
                <c:pt idx="29663">
                  <c:v>22:46:19</c:v>
                </c:pt>
                <c:pt idx="29664">
                  <c:v>22:46:20</c:v>
                </c:pt>
                <c:pt idx="29665">
                  <c:v>22:46:21</c:v>
                </c:pt>
                <c:pt idx="29666">
                  <c:v>22:46:22</c:v>
                </c:pt>
                <c:pt idx="29667">
                  <c:v>22:46:23</c:v>
                </c:pt>
                <c:pt idx="29668">
                  <c:v>22:46:24</c:v>
                </c:pt>
                <c:pt idx="29669">
                  <c:v>22:46:25</c:v>
                </c:pt>
                <c:pt idx="29670">
                  <c:v>22:46:26</c:v>
                </c:pt>
                <c:pt idx="29671">
                  <c:v>22:46:27</c:v>
                </c:pt>
                <c:pt idx="29672">
                  <c:v>22:46:28</c:v>
                </c:pt>
                <c:pt idx="29673">
                  <c:v>22:46:29</c:v>
                </c:pt>
                <c:pt idx="29674">
                  <c:v>22:46:30</c:v>
                </c:pt>
                <c:pt idx="29675">
                  <c:v>22:46:31</c:v>
                </c:pt>
                <c:pt idx="29676">
                  <c:v>22:46:32</c:v>
                </c:pt>
                <c:pt idx="29677">
                  <c:v>22:46:33</c:v>
                </c:pt>
                <c:pt idx="29678">
                  <c:v>22:46:34</c:v>
                </c:pt>
                <c:pt idx="29679">
                  <c:v>22:46:35</c:v>
                </c:pt>
                <c:pt idx="29680">
                  <c:v>22:46:36</c:v>
                </c:pt>
                <c:pt idx="29681">
                  <c:v>22:46:37</c:v>
                </c:pt>
                <c:pt idx="29682">
                  <c:v>22:46:38</c:v>
                </c:pt>
                <c:pt idx="29683">
                  <c:v>22:46:39</c:v>
                </c:pt>
                <c:pt idx="29684">
                  <c:v>22:46:40</c:v>
                </c:pt>
                <c:pt idx="29685">
                  <c:v>22:46:41</c:v>
                </c:pt>
                <c:pt idx="29686">
                  <c:v>22:46:42</c:v>
                </c:pt>
                <c:pt idx="29687">
                  <c:v>22:46:43</c:v>
                </c:pt>
                <c:pt idx="29688">
                  <c:v>22:46:44</c:v>
                </c:pt>
                <c:pt idx="29689">
                  <c:v>22:46:45</c:v>
                </c:pt>
                <c:pt idx="29690">
                  <c:v>22:46:46</c:v>
                </c:pt>
                <c:pt idx="29691">
                  <c:v>22:46:47</c:v>
                </c:pt>
                <c:pt idx="29692">
                  <c:v>22:46:48</c:v>
                </c:pt>
                <c:pt idx="29693">
                  <c:v>22:46:49</c:v>
                </c:pt>
                <c:pt idx="29694">
                  <c:v>22:46:50</c:v>
                </c:pt>
                <c:pt idx="29695">
                  <c:v>22:46:51</c:v>
                </c:pt>
                <c:pt idx="29696">
                  <c:v>22:46:52</c:v>
                </c:pt>
                <c:pt idx="29697">
                  <c:v>22:46:53</c:v>
                </c:pt>
                <c:pt idx="29698">
                  <c:v>22:46:54</c:v>
                </c:pt>
                <c:pt idx="29699">
                  <c:v>22:46:55</c:v>
                </c:pt>
                <c:pt idx="29700">
                  <c:v>22:46:56</c:v>
                </c:pt>
                <c:pt idx="29701">
                  <c:v>22:46:57</c:v>
                </c:pt>
                <c:pt idx="29702">
                  <c:v>22:46:58</c:v>
                </c:pt>
                <c:pt idx="29703">
                  <c:v>22:46:59</c:v>
                </c:pt>
                <c:pt idx="29704">
                  <c:v>22:47:00</c:v>
                </c:pt>
                <c:pt idx="29705">
                  <c:v>22:47:01</c:v>
                </c:pt>
                <c:pt idx="29706">
                  <c:v>22:47:02</c:v>
                </c:pt>
                <c:pt idx="29707">
                  <c:v>22:47:03</c:v>
                </c:pt>
                <c:pt idx="29708">
                  <c:v>22:47:04</c:v>
                </c:pt>
                <c:pt idx="29709">
                  <c:v>22:47:05</c:v>
                </c:pt>
                <c:pt idx="29710">
                  <c:v>22:47:06</c:v>
                </c:pt>
                <c:pt idx="29711">
                  <c:v>22:47:07</c:v>
                </c:pt>
                <c:pt idx="29712">
                  <c:v>22:47:08</c:v>
                </c:pt>
                <c:pt idx="29713">
                  <c:v>22:47:09</c:v>
                </c:pt>
                <c:pt idx="29714">
                  <c:v>22:47:10</c:v>
                </c:pt>
                <c:pt idx="29715">
                  <c:v>22:47:11</c:v>
                </c:pt>
                <c:pt idx="29716">
                  <c:v>22:47:12</c:v>
                </c:pt>
                <c:pt idx="29717">
                  <c:v>22:47:13</c:v>
                </c:pt>
                <c:pt idx="29718">
                  <c:v>22:47:14</c:v>
                </c:pt>
                <c:pt idx="29719">
                  <c:v>22:47:15</c:v>
                </c:pt>
                <c:pt idx="29720">
                  <c:v>22:47:16</c:v>
                </c:pt>
                <c:pt idx="29721">
                  <c:v>22:47:17</c:v>
                </c:pt>
                <c:pt idx="29722">
                  <c:v>22:47:18</c:v>
                </c:pt>
                <c:pt idx="29723">
                  <c:v>22:47:19</c:v>
                </c:pt>
                <c:pt idx="29724">
                  <c:v>22:47:20</c:v>
                </c:pt>
                <c:pt idx="29725">
                  <c:v>22:47:21</c:v>
                </c:pt>
                <c:pt idx="29726">
                  <c:v>22:47:22</c:v>
                </c:pt>
                <c:pt idx="29727">
                  <c:v>22:47:23</c:v>
                </c:pt>
                <c:pt idx="29728">
                  <c:v>22:47:24</c:v>
                </c:pt>
                <c:pt idx="29729">
                  <c:v>22:47:25</c:v>
                </c:pt>
                <c:pt idx="29730">
                  <c:v>22:47:26</c:v>
                </c:pt>
                <c:pt idx="29731">
                  <c:v>22:47:27</c:v>
                </c:pt>
                <c:pt idx="29732">
                  <c:v>22:47:28</c:v>
                </c:pt>
                <c:pt idx="29733">
                  <c:v>22:47:29</c:v>
                </c:pt>
                <c:pt idx="29734">
                  <c:v>22:47:30</c:v>
                </c:pt>
                <c:pt idx="29735">
                  <c:v>22:47:31</c:v>
                </c:pt>
                <c:pt idx="29736">
                  <c:v>22:47:32</c:v>
                </c:pt>
                <c:pt idx="29737">
                  <c:v>22:47:33</c:v>
                </c:pt>
                <c:pt idx="29738">
                  <c:v>22:47:34</c:v>
                </c:pt>
                <c:pt idx="29739">
                  <c:v>22:47:35</c:v>
                </c:pt>
                <c:pt idx="29740">
                  <c:v>22:47:36</c:v>
                </c:pt>
                <c:pt idx="29741">
                  <c:v>22:47:37</c:v>
                </c:pt>
                <c:pt idx="29742">
                  <c:v>22:47:38</c:v>
                </c:pt>
                <c:pt idx="29743">
                  <c:v>22:47:39</c:v>
                </c:pt>
                <c:pt idx="29744">
                  <c:v>22:47:40</c:v>
                </c:pt>
                <c:pt idx="29745">
                  <c:v>22:47:41</c:v>
                </c:pt>
                <c:pt idx="29746">
                  <c:v>22:47:42</c:v>
                </c:pt>
                <c:pt idx="29747">
                  <c:v>22:47:43</c:v>
                </c:pt>
                <c:pt idx="29748">
                  <c:v>22:47:44</c:v>
                </c:pt>
                <c:pt idx="29749">
                  <c:v>22:47:45</c:v>
                </c:pt>
                <c:pt idx="29750">
                  <c:v>22:47:46</c:v>
                </c:pt>
                <c:pt idx="29751">
                  <c:v>22:47:47</c:v>
                </c:pt>
                <c:pt idx="29752">
                  <c:v>22:47:48</c:v>
                </c:pt>
                <c:pt idx="29753">
                  <c:v>22:47:49</c:v>
                </c:pt>
                <c:pt idx="29754">
                  <c:v>22:47:50</c:v>
                </c:pt>
                <c:pt idx="29755">
                  <c:v>22:47:51</c:v>
                </c:pt>
                <c:pt idx="29756">
                  <c:v>22:47:52</c:v>
                </c:pt>
                <c:pt idx="29757">
                  <c:v>22:47:53</c:v>
                </c:pt>
                <c:pt idx="29758">
                  <c:v>22:47:54</c:v>
                </c:pt>
                <c:pt idx="29759">
                  <c:v>22:47:55</c:v>
                </c:pt>
                <c:pt idx="29760">
                  <c:v>22:47:56</c:v>
                </c:pt>
                <c:pt idx="29761">
                  <c:v>22:47:57</c:v>
                </c:pt>
                <c:pt idx="29762">
                  <c:v>22:47:58</c:v>
                </c:pt>
                <c:pt idx="29763">
                  <c:v>22:47:59</c:v>
                </c:pt>
                <c:pt idx="29764">
                  <c:v>22:48:00</c:v>
                </c:pt>
                <c:pt idx="29765">
                  <c:v>22:48:01</c:v>
                </c:pt>
                <c:pt idx="29766">
                  <c:v>22:48:02</c:v>
                </c:pt>
                <c:pt idx="29767">
                  <c:v>22:48:03</c:v>
                </c:pt>
                <c:pt idx="29768">
                  <c:v>22:48:04</c:v>
                </c:pt>
                <c:pt idx="29769">
                  <c:v>22:48:05</c:v>
                </c:pt>
                <c:pt idx="29770">
                  <c:v>22:48:06</c:v>
                </c:pt>
                <c:pt idx="29771">
                  <c:v>22:48:07</c:v>
                </c:pt>
                <c:pt idx="29772">
                  <c:v>22:48:08</c:v>
                </c:pt>
                <c:pt idx="29773">
                  <c:v>22:48:09</c:v>
                </c:pt>
                <c:pt idx="29774">
                  <c:v>22:48:10</c:v>
                </c:pt>
                <c:pt idx="29775">
                  <c:v>22:48:11</c:v>
                </c:pt>
                <c:pt idx="29776">
                  <c:v>22:48:12</c:v>
                </c:pt>
                <c:pt idx="29777">
                  <c:v>22:48:13</c:v>
                </c:pt>
                <c:pt idx="29778">
                  <c:v>22:48:14</c:v>
                </c:pt>
                <c:pt idx="29779">
                  <c:v>22:48:15</c:v>
                </c:pt>
                <c:pt idx="29780">
                  <c:v>22:48:16</c:v>
                </c:pt>
                <c:pt idx="29781">
                  <c:v>22:48:17</c:v>
                </c:pt>
                <c:pt idx="29782">
                  <c:v>22:48:18</c:v>
                </c:pt>
                <c:pt idx="29783">
                  <c:v>22:48:19</c:v>
                </c:pt>
                <c:pt idx="29784">
                  <c:v>22:48:20</c:v>
                </c:pt>
                <c:pt idx="29785">
                  <c:v>22:48:21</c:v>
                </c:pt>
                <c:pt idx="29786">
                  <c:v>22:48:22</c:v>
                </c:pt>
                <c:pt idx="29787">
                  <c:v>22:48:23</c:v>
                </c:pt>
                <c:pt idx="29788">
                  <c:v>22:48:24</c:v>
                </c:pt>
                <c:pt idx="29789">
                  <c:v>22:48:25</c:v>
                </c:pt>
                <c:pt idx="29790">
                  <c:v>22:48:26</c:v>
                </c:pt>
                <c:pt idx="29791">
                  <c:v>22:48:27</c:v>
                </c:pt>
                <c:pt idx="29792">
                  <c:v>22:48:28</c:v>
                </c:pt>
                <c:pt idx="29793">
                  <c:v>22:48:29</c:v>
                </c:pt>
                <c:pt idx="29794">
                  <c:v>22:48:30</c:v>
                </c:pt>
                <c:pt idx="29795">
                  <c:v>22:48:31</c:v>
                </c:pt>
                <c:pt idx="29796">
                  <c:v>22:48:32</c:v>
                </c:pt>
                <c:pt idx="29797">
                  <c:v>22:48:33</c:v>
                </c:pt>
                <c:pt idx="29798">
                  <c:v>22:48:34</c:v>
                </c:pt>
                <c:pt idx="29799">
                  <c:v>22:48:35</c:v>
                </c:pt>
                <c:pt idx="29800">
                  <c:v>22:48:36</c:v>
                </c:pt>
                <c:pt idx="29801">
                  <c:v>22:48:37</c:v>
                </c:pt>
                <c:pt idx="29802">
                  <c:v>22:48:38</c:v>
                </c:pt>
                <c:pt idx="29803">
                  <c:v>22:48:39</c:v>
                </c:pt>
                <c:pt idx="29804">
                  <c:v>22:48:40</c:v>
                </c:pt>
                <c:pt idx="29805">
                  <c:v>22:48:41</c:v>
                </c:pt>
                <c:pt idx="29806">
                  <c:v>22:48:42</c:v>
                </c:pt>
                <c:pt idx="29807">
                  <c:v>22:48:43</c:v>
                </c:pt>
                <c:pt idx="29808">
                  <c:v>22:48:44</c:v>
                </c:pt>
                <c:pt idx="29809">
                  <c:v>22:48:45</c:v>
                </c:pt>
                <c:pt idx="29810">
                  <c:v>22:48:46</c:v>
                </c:pt>
                <c:pt idx="29811">
                  <c:v>22:48:47</c:v>
                </c:pt>
                <c:pt idx="29812">
                  <c:v>22:48:48</c:v>
                </c:pt>
                <c:pt idx="29813">
                  <c:v>22:48:49</c:v>
                </c:pt>
                <c:pt idx="29814">
                  <c:v>22:48:50</c:v>
                </c:pt>
                <c:pt idx="29815">
                  <c:v>22:48:51</c:v>
                </c:pt>
                <c:pt idx="29816">
                  <c:v>22:48:52</c:v>
                </c:pt>
                <c:pt idx="29817">
                  <c:v>22:48:53</c:v>
                </c:pt>
                <c:pt idx="29818">
                  <c:v>22:48:54</c:v>
                </c:pt>
                <c:pt idx="29819">
                  <c:v>22:48:55</c:v>
                </c:pt>
                <c:pt idx="29820">
                  <c:v>22:48:56</c:v>
                </c:pt>
                <c:pt idx="29821">
                  <c:v>22:48:57</c:v>
                </c:pt>
                <c:pt idx="29822">
                  <c:v>22:48:58</c:v>
                </c:pt>
                <c:pt idx="29823">
                  <c:v>22:48:59</c:v>
                </c:pt>
                <c:pt idx="29824">
                  <c:v>22:49:00</c:v>
                </c:pt>
                <c:pt idx="29825">
                  <c:v>22:49:01</c:v>
                </c:pt>
                <c:pt idx="29826">
                  <c:v>22:49:02</c:v>
                </c:pt>
                <c:pt idx="29827">
                  <c:v>22:49:03</c:v>
                </c:pt>
                <c:pt idx="29828">
                  <c:v>22:49:04</c:v>
                </c:pt>
                <c:pt idx="29829">
                  <c:v>22:49:05</c:v>
                </c:pt>
                <c:pt idx="29830">
                  <c:v>22:49:06</c:v>
                </c:pt>
                <c:pt idx="29831">
                  <c:v>22:49:07</c:v>
                </c:pt>
                <c:pt idx="29832">
                  <c:v>22:49:08</c:v>
                </c:pt>
                <c:pt idx="29833">
                  <c:v>22:49:09</c:v>
                </c:pt>
                <c:pt idx="29834">
                  <c:v>22:49:10</c:v>
                </c:pt>
                <c:pt idx="29835">
                  <c:v>22:49:11</c:v>
                </c:pt>
                <c:pt idx="29836">
                  <c:v>22:49:12</c:v>
                </c:pt>
                <c:pt idx="29837">
                  <c:v>22:49:13</c:v>
                </c:pt>
                <c:pt idx="29838">
                  <c:v>22:49:14</c:v>
                </c:pt>
                <c:pt idx="29839">
                  <c:v>22:49:15</c:v>
                </c:pt>
                <c:pt idx="29840">
                  <c:v>22:49:16</c:v>
                </c:pt>
                <c:pt idx="29841">
                  <c:v>22:49:17</c:v>
                </c:pt>
                <c:pt idx="29842">
                  <c:v>22:49:18</c:v>
                </c:pt>
                <c:pt idx="29843">
                  <c:v>22:49:19</c:v>
                </c:pt>
                <c:pt idx="29844">
                  <c:v>22:49:20</c:v>
                </c:pt>
                <c:pt idx="29845">
                  <c:v>22:49:21</c:v>
                </c:pt>
                <c:pt idx="29846">
                  <c:v>22:49:22</c:v>
                </c:pt>
                <c:pt idx="29847">
                  <c:v>22:49:23</c:v>
                </c:pt>
                <c:pt idx="29848">
                  <c:v>22:49:24</c:v>
                </c:pt>
                <c:pt idx="29849">
                  <c:v>22:49:25</c:v>
                </c:pt>
                <c:pt idx="29850">
                  <c:v>22:49:26</c:v>
                </c:pt>
                <c:pt idx="29851">
                  <c:v>22:49:27</c:v>
                </c:pt>
                <c:pt idx="29852">
                  <c:v>22:49:28</c:v>
                </c:pt>
                <c:pt idx="29853">
                  <c:v>22:49:29</c:v>
                </c:pt>
                <c:pt idx="29854">
                  <c:v>22:49:30</c:v>
                </c:pt>
                <c:pt idx="29855">
                  <c:v>22:49:31</c:v>
                </c:pt>
                <c:pt idx="29856">
                  <c:v>22:49:32</c:v>
                </c:pt>
                <c:pt idx="29857">
                  <c:v>22:49:33</c:v>
                </c:pt>
                <c:pt idx="29858">
                  <c:v>22:49:34</c:v>
                </c:pt>
                <c:pt idx="29859">
                  <c:v>22:49:35</c:v>
                </c:pt>
                <c:pt idx="29860">
                  <c:v>22:49:36</c:v>
                </c:pt>
                <c:pt idx="29861">
                  <c:v>22:49:37</c:v>
                </c:pt>
                <c:pt idx="29862">
                  <c:v>22:49:38</c:v>
                </c:pt>
                <c:pt idx="29863">
                  <c:v>22:49:39</c:v>
                </c:pt>
                <c:pt idx="29864">
                  <c:v>22:49:40</c:v>
                </c:pt>
                <c:pt idx="29865">
                  <c:v>22:49:41</c:v>
                </c:pt>
                <c:pt idx="29866">
                  <c:v>22:49:42</c:v>
                </c:pt>
                <c:pt idx="29867">
                  <c:v>22:49:43</c:v>
                </c:pt>
                <c:pt idx="29868">
                  <c:v>22:49:44</c:v>
                </c:pt>
                <c:pt idx="29869">
                  <c:v>22:49:45</c:v>
                </c:pt>
                <c:pt idx="29870">
                  <c:v>22:49:46</c:v>
                </c:pt>
                <c:pt idx="29871">
                  <c:v>22:49:47</c:v>
                </c:pt>
                <c:pt idx="29872">
                  <c:v>22:49:48</c:v>
                </c:pt>
                <c:pt idx="29873">
                  <c:v>22:49:49</c:v>
                </c:pt>
                <c:pt idx="29874">
                  <c:v>22:49:50</c:v>
                </c:pt>
                <c:pt idx="29875">
                  <c:v>22:49:51</c:v>
                </c:pt>
                <c:pt idx="29876">
                  <c:v>22:49:52</c:v>
                </c:pt>
                <c:pt idx="29877">
                  <c:v>22:49:53</c:v>
                </c:pt>
                <c:pt idx="29878">
                  <c:v>22:49:54</c:v>
                </c:pt>
                <c:pt idx="29879">
                  <c:v>22:49:55</c:v>
                </c:pt>
                <c:pt idx="29880">
                  <c:v>22:49:56</c:v>
                </c:pt>
                <c:pt idx="29881">
                  <c:v>22:49:57</c:v>
                </c:pt>
                <c:pt idx="29882">
                  <c:v>22:49:58</c:v>
                </c:pt>
                <c:pt idx="29883">
                  <c:v>22:49:59</c:v>
                </c:pt>
                <c:pt idx="29884">
                  <c:v>22:50:00</c:v>
                </c:pt>
                <c:pt idx="29885">
                  <c:v>22:50:01</c:v>
                </c:pt>
                <c:pt idx="29886">
                  <c:v>22:50:02</c:v>
                </c:pt>
                <c:pt idx="29887">
                  <c:v>22:50:03</c:v>
                </c:pt>
                <c:pt idx="29888">
                  <c:v>22:50:04</c:v>
                </c:pt>
                <c:pt idx="29889">
                  <c:v>22:50:05</c:v>
                </c:pt>
                <c:pt idx="29890">
                  <c:v>22:50:06</c:v>
                </c:pt>
                <c:pt idx="29891">
                  <c:v>22:50:07</c:v>
                </c:pt>
                <c:pt idx="29892">
                  <c:v>22:50:08</c:v>
                </c:pt>
                <c:pt idx="29893">
                  <c:v>22:50:09</c:v>
                </c:pt>
                <c:pt idx="29894">
                  <c:v>22:50:10</c:v>
                </c:pt>
                <c:pt idx="29895">
                  <c:v>22:50:11</c:v>
                </c:pt>
                <c:pt idx="29896">
                  <c:v>22:50:12</c:v>
                </c:pt>
                <c:pt idx="29897">
                  <c:v>22:50:13</c:v>
                </c:pt>
                <c:pt idx="29898">
                  <c:v>22:50:14</c:v>
                </c:pt>
                <c:pt idx="29899">
                  <c:v>22:50:15</c:v>
                </c:pt>
                <c:pt idx="29900">
                  <c:v>22:50:16</c:v>
                </c:pt>
                <c:pt idx="29901">
                  <c:v>22:50:17</c:v>
                </c:pt>
                <c:pt idx="29902">
                  <c:v>22:50:18</c:v>
                </c:pt>
                <c:pt idx="29903">
                  <c:v>22:50:19</c:v>
                </c:pt>
                <c:pt idx="29904">
                  <c:v>22:50:20</c:v>
                </c:pt>
                <c:pt idx="29905">
                  <c:v>22:50:21</c:v>
                </c:pt>
                <c:pt idx="29906">
                  <c:v>22:50:22</c:v>
                </c:pt>
                <c:pt idx="29907">
                  <c:v>22:50:23</c:v>
                </c:pt>
                <c:pt idx="29908">
                  <c:v>22:50:24</c:v>
                </c:pt>
                <c:pt idx="29909">
                  <c:v>22:50:25</c:v>
                </c:pt>
                <c:pt idx="29910">
                  <c:v>22:50:26</c:v>
                </c:pt>
                <c:pt idx="29911">
                  <c:v>22:50:27</c:v>
                </c:pt>
                <c:pt idx="29912">
                  <c:v>22:50:28</c:v>
                </c:pt>
                <c:pt idx="29913">
                  <c:v>22:50:29</c:v>
                </c:pt>
                <c:pt idx="29914">
                  <c:v>22:50:30</c:v>
                </c:pt>
                <c:pt idx="29915">
                  <c:v>22:50:31</c:v>
                </c:pt>
                <c:pt idx="29916">
                  <c:v>22:50:32</c:v>
                </c:pt>
                <c:pt idx="29917">
                  <c:v>22:50:33</c:v>
                </c:pt>
                <c:pt idx="29918">
                  <c:v>22:50:34</c:v>
                </c:pt>
                <c:pt idx="29919">
                  <c:v>22:50:35</c:v>
                </c:pt>
                <c:pt idx="29920">
                  <c:v>22:50:36</c:v>
                </c:pt>
                <c:pt idx="29921">
                  <c:v>22:50:37</c:v>
                </c:pt>
                <c:pt idx="29922">
                  <c:v>22:50:38</c:v>
                </c:pt>
                <c:pt idx="29923">
                  <c:v>22:50:39</c:v>
                </c:pt>
                <c:pt idx="29924">
                  <c:v>22:50:40</c:v>
                </c:pt>
                <c:pt idx="29925">
                  <c:v>22:50:41</c:v>
                </c:pt>
                <c:pt idx="29926">
                  <c:v>22:50:42</c:v>
                </c:pt>
                <c:pt idx="29927">
                  <c:v>22:50:43</c:v>
                </c:pt>
                <c:pt idx="29928">
                  <c:v>22:50:44</c:v>
                </c:pt>
                <c:pt idx="29929">
                  <c:v>22:50:45</c:v>
                </c:pt>
                <c:pt idx="29930">
                  <c:v>22:50:46</c:v>
                </c:pt>
                <c:pt idx="29931">
                  <c:v>22:50:47</c:v>
                </c:pt>
                <c:pt idx="29932">
                  <c:v>22:50:48</c:v>
                </c:pt>
                <c:pt idx="29933">
                  <c:v>22:50:49</c:v>
                </c:pt>
                <c:pt idx="29934">
                  <c:v>22:50:50</c:v>
                </c:pt>
                <c:pt idx="29935">
                  <c:v>22:50:51</c:v>
                </c:pt>
                <c:pt idx="29936">
                  <c:v>22:50:52</c:v>
                </c:pt>
                <c:pt idx="29937">
                  <c:v>22:50:53</c:v>
                </c:pt>
                <c:pt idx="29938">
                  <c:v>22:50:54</c:v>
                </c:pt>
                <c:pt idx="29939">
                  <c:v>22:50:55</c:v>
                </c:pt>
                <c:pt idx="29940">
                  <c:v>22:50:56</c:v>
                </c:pt>
                <c:pt idx="29941">
                  <c:v>22:50:57</c:v>
                </c:pt>
                <c:pt idx="29942">
                  <c:v>22:50:58</c:v>
                </c:pt>
                <c:pt idx="29943">
                  <c:v>22:50:59</c:v>
                </c:pt>
                <c:pt idx="29944">
                  <c:v>22:51:00</c:v>
                </c:pt>
                <c:pt idx="29945">
                  <c:v>22:51:01</c:v>
                </c:pt>
                <c:pt idx="29946">
                  <c:v>22:51:02</c:v>
                </c:pt>
                <c:pt idx="29947">
                  <c:v>22:51:03</c:v>
                </c:pt>
                <c:pt idx="29948">
                  <c:v>22:51:04</c:v>
                </c:pt>
                <c:pt idx="29949">
                  <c:v>22:51:05</c:v>
                </c:pt>
                <c:pt idx="29950">
                  <c:v>22:51:06</c:v>
                </c:pt>
                <c:pt idx="29951">
                  <c:v>22:51:07</c:v>
                </c:pt>
                <c:pt idx="29952">
                  <c:v>22:51:08</c:v>
                </c:pt>
                <c:pt idx="29953">
                  <c:v>22:51:09</c:v>
                </c:pt>
                <c:pt idx="29954">
                  <c:v>22:51:10</c:v>
                </c:pt>
                <c:pt idx="29955">
                  <c:v>22:51:11</c:v>
                </c:pt>
                <c:pt idx="29956">
                  <c:v>22:51:12</c:v>
                </c:pt>
                <c:pt idx="29957">
                  <c:v>22:51:13</c:v>
                </c:pt>
                <c:pt idx="29958">
                  <c:v>22:51:14</c:v>
                </c:pt>
                <c:pt idx="29959">
                  <c:v>22:51:15</c:v>
                </c:pt>
                <c:pt idx="29960">
                  <c:v>22:51:16</c:v>
                </c:pt>
                <c:pt idx="29961">
                  <c:v>22:51:17</c:v>
                </c:pt>
                <c:pt idx="29962">
                  <c:v>22:51:18</c:v>
                </c:pt>
                <c:pt idx="29963">
                  <c:v>22:51:19</c:v>
                </c:pt>
                <c:pt idx="29964">
                  <c:v>22:51:20</c:v>
                </c:pt>
                <c:pt idx="29965">
                  <c:v>22:51:21</c:v>
                </c:pt>
                <c:pt idx="29966">
                  <c:v>22:51:22</c:v>
                </c:pt>
                <c:pt idx="29967">
                  <c:v>22:51:23</c:v>
                </c:pt>
                <c:pt idx="29968">
                  <c:v>22:51:24</c:v>
                </c:pt>
                <c:pt idx="29969">
                  <c:v>22:51:25</c:v>
                </c:pt>
                <c:pt idx="29970">
                  <c:v>22:51:26</c:v>
                </c:pt>
                <c:pt idx="29971">
                  <c:v>22:51:27</c:v>
                </c:pt>
                <c:pt idx="29972">
                  <c:v>22:51:28</c:v>
                </c:pt>
                <c:pt idx="29973">
                  <c:v>22:51:29</c:v>
                </c:pt>
                <c:pt idx="29974">
                  <c:v>22:51:30</c:v>
                </c:pt>
                <c:pt idx="29975">
                  <c:v>22:51:31</c:v>
                </c:pt>
                <c:pt idx="29976">
                  <c:v>22:51:32</c:v>
                </c:pt>
                <c:pt idx="29977">
                  <c:v>22:51:33</c:v>
                </c:pt>
                <c:pt idx="29978">
                  <c:v>22:51:34</c:v>
                </c:pt>
                <c:pt idx="29979">
                  <c:v>22:51:35</c:v>
                </c:pt>
                <c:pt idx="29980">
                  <c:v>22:51:36</c:v>
                </c:pt>
                <c:pt idx="29981">
                  <c:v>22:51:37</c:v>
                </c:pt>
                <c:pt idx="29982">
                  <c:v>22:51:38</c:v>
                </c:pt>
                <c:pt idx="29983">
                  <c:v>22:51:39</c:v>
                </c:pt>
                <c:pt idx="29984">
                  <c:v>22:51:40</c:v>
                </c:pt>
                <c:pt idx="29985">
                  <c:v>22:51:41</c:v>
                </c:pt>
                <c:pt idx="29986">
                  <c:v>22:51:42</c:v>
                </c:pt>
                <c:pt idx="29987">
                  <c:v>22:51:43</c:v>
                </c:pt>
                <c:pt idx="29988">
                  <c:v>22:51:44</c:v>
                </c:pt>
                <c:pt idx="29989">
                  <c:v>22:51:45</c:v>
                </c:pt>
                <c:pt idx="29990">
                  <c:v>22:51:46</c:v>
                </c:pt>
                <c:pt idx="29991">
                  <c:v>22:51:47</c:v>
                </c:pt>
                <c:pt idx="29992">
                  <c:v>22:51:48</c:v>
                </c:pt>
                <c:pt idx="29993">
                  <c:v>22:51:49</c:v>
                </c:pt>
                <c:pt idx="29994">
                  <c:v>22:51:50</c:v>
                </c:pt>
                <c:pt idx="29995">
                  <c:v>22:51:51</c:v>
                </c:pt>
                <c:pt idx="29996">
                  <c:v>22:51:52</c:v>
                </c:pt>
                <c:pt idx="29997">
                  <c:v>22:51:53</c:v>
                </c:pt>
                <c:pt idx="29998">
                  <c:v>22:51:54</c:v>
                </c:pt>
                <c:pt idx="29999">
                  <c:v>22:51:55</c:v>
                </c:pt>
                <c:pt idx="30000">
                  <c:v>22:51:56</c:v>
                </c:pt>
                <c:pt idx="30001">
                  <c:v>22:51:57</c:v>
                </c:pt>
                <c:pt idx="30002">
                  <c:v>22:51:58</c:v>
                </c:pt>
                <c:pt idx="30003">
                  <c:v>22:51:59</c:v>
                </c:pt>
                <c:pt idx="30004">
                  <c:v>22:52:00</c:v>
                </c:pt>
                <c:pt idx="30005">
                  <c:v>22:52:01</c:v>
                </c:pt>
                <c:pt idx="30006">
                  <c:v>22:52:02</c:v>
                </c:pt>
                <c:pt idx="30007">
                  <c:v>22:52:03</c:v>
                </c:pt>
                <c:pt idx="30008">
                  <c:v>22:52:04</c:v>
                </c:pt>
                <c:pt idx="30009">
                  <c:v>22:52:05</c:v>
                </c:pt>
                <c:pt idx="30010">
                  <c:v>22:52:06</c:v>
                </c:pt>
                <c:pt idx="30011">
                  <c:v>22:52:07</c:v>
                </c:pt>
                <c:pt idx="30012">
                  <c:v>22:52:08</c:v>
                </c:pt>
                <c:pt idx="30013">
                  <c:v>22:52:09</c:v>
                </c:pt>
                <c:pt idx="30014">
                  <c:v>22:52:10</c:v>
                </c:pt>
                <c:pt idx="30015">
                  <c:v>22:52:11</c:v>
                </c:pt>
                <c:pt idx="30016">
                  <c:v>22:52:12</c:v>
                </c:pt>
                <c:pt idx="30017">
                  <c:v>22:52:13</c:v>
                </c:pt>
                <c:pt idx="30018">
                  <c:v>22:52:14</c:v>
                </c:pt>
                <c:pt idx="30019">
                  <c:v>22:52:15</c:v>
                </c:pt>
                <c:pt idx="30020">
                  <c:v>22:52:16</c:v>
                </c:pt>
                <c:pt idx="30021">
                  <c:v>22:52:17</c:v>
                </c:pt>
                <c:pt idx="30022">
                  <c:v>22:52:18</c:v>
                </c:pt>
                <c:pt idx="30023">
                  <c:v>22:52:19</c:v>
                </c:pt>
                <c:pt idx="30024">
                  <c:v>22:52:20</c:v>
                </c:pt>
                <c:pt idx="30025">
                  <c:v>22:52:21</c:v>
                </c:pt>
                <c:pt idx="30026">
                  <c:v>22:52:22</c:v>
                </c:pt>
                <c:pt idx="30027">
                  <c:v>22:52:23</c:v>
                </c:pt>
                <c:pt idx="30028">
                  <c:v>22:52:24</c:v>
                </c:pt>
                <c:pt idx="30029">
                  <c:v>22:52:25</c:v>
                </c:pt>
                <c:pt idx="30030">
                  <c:v>22:52:26</c:v>
                </c:pt>
                <c:pt idx="30031">
                  <c:v>22:52:27</c:v>
                </c:pt>
                <c:pt idx="30032">
                  <c:v>22:52:28</c:v>
                </c:pt>
                <c:pt idx="30033">
                  <c:v>22:52:29</c:v>
                </c:pt>
                <c:pt idx="30034">
                  <c:v>22:52:30</c:v>
                </c:pt>
                <c:pt idx="30035">
                  <c:v>22:52:31</c:v>
                </c:pt>
                <c:pt idx="30036">
                  <c:v>22:52:32</c:v>
                </c:pt>
                <c:pt idx="30037">
                  <c:v>22:52:33</c:v>
                </c:pt>
                <c:pt idx="30038">
                  <c:v>22:52:34</c:v>
                </c:pt>
                <c:pt idx="30039">
                  <c:v>22:52:35</c:v>
                </c:pt>
                <c:pt idx="30040">
                  <c:v>22:52:36</c:v>
                </c:pt>
                <c:pt idx="30041">
                  <c:v>22:52:37</c:v>
                </c:pt>
                <c:pt idx="30042">
                  <c:v>22:52:38</c:v>
                </c:pt>
                <c:pt idx="30043">
                  <c:v>22:52:39</c:v>
                </c:pt>
                <c:pt idx="30044">
                  <c:v>22:52:40</c:v>
                </c:pt>
                <c:pt idx="30045">
                  <c:v>22:52:41</c:v>
                </c:pt>
                <c:pt idx="30046">
                  <c:v>22:52:42</c:v>
                </c:pt>
                <c:pt idx="30047">
                  <c:v>22:52:43</c:v>
                </c:pt>
                <c:pt idx="30048">
                  <c:v>22:52:44</c:v>
                </c:pt>
                <c:pt idx="30049">
                  <c:v>22:52:45</c:v>
                </c:pt>
                <c:pt idx="30050">
                  <c:v>22:52:46</c:v>
                </c:pt>
                <c:pt idx="30051">
                  <c:v>22:52:47</c:v>
                </c:pt>
                <c:pt idx="30052">
                  <c:v>22:52:48</c:v>
                </c:pt>
                <c:pt idx="30053">
                  <c:v>22:52:49</c:v>
                </c:pt>
                <c:pt idx="30054">
                  <c:v>22:52:50</c:v>
                </c:pt>
                <c:pt idx="30055">
                  <c:v>22:52:51</c:v>
                </c:pt>
                <c:pt idx="30056">
                  <c:v>22:52:52</c:v>
                </c:pt>
                <c:pt idx="30057">
                  <c:v>22:52:53</c:v>
                </c:pt>
                <c:pt idx="30058">
                  <c:v>22:52:54</c:v>
                </c:pt>
                <c:pt idx="30059">
                  <c:v>22:52:55</c:v>
                </c:pt>
                <c:pt idx="30060">
                  <c:v>22:52:56</c:v>
                </c:pt>
                <c:pt idx="30061">
                  <c:v>22:52:57</c:v>
                </c:pt>
                <c:pt idx="30062">
                  <c:v>22:52:58</c:v>
                </c:pt>
                <c:pt idx="30063">
                  <c:v>22:52:59</c:v>
                </c:pt>
                <c:pt idx="30064">
                  <c:v>22:53:00</c:v>
                </c:pt>
                <c:pt idx="30065">
                  <c:v>22:53:01</c:v>
                </c:pt>
                <c:pt idx="30066">
                  <c:v>22:53:02</c:v>
                </c:pt>
                <c:pt idx="30067">
                  <c:v>22:53:03</c:v>
                </c:pt>
                <c:pt idx="30068">
                  <c:v>22:53:04</c:v>
                </c:pt>
                <c:pt idx="30069">
                  <c:v>22:53:05</c:v>
                </c:pt>
                <c:pt idx="30070">
                  <c:v>22:53:06</c:v>
                </c:pt>
                <c:pt idx="30071">
                  <c:v>22:53:07</c:v>
                </c:pt>
                <c:pt idx="30072">
                  <c:v>22:53:08</c:v>
                </c:pt>
                <c:pt idx="30073">
                  <c:v>22:53:09</c:v>
                </c:pt>
                <c:pt idx="30074">
                  <c:v>22:53:10</c:v>
                </c:pt>
                <c:pt idx="30075">
                  <c:v>22:53:11</c:v>
                </c:pt>
                <c:pt idx="30076">
                  <c:v>22:53:12</c:v>
                </c:pt>
                <c:pt idx="30077">
                  <c:v>22:53:13</c:v>
                </c:pt>
                <c:pt idx="30078">
                  <c:v>22:53:14</c:v>
                </c:pt>
                <c:pt idx="30079">
                  <c:v>22:53:15</c:v>
                </c:pt>
                <c:pt idx="30080">
                  <c:v>22:53:16</c:v>
                </c:pt>
                <c:pt idx="30081">
                  <c:v>22:53:17</c:v>
                </c:pt>
                <c:pt idx="30082">
                  <c:v>22:53:18</c:v>
                </c:pt>
                <c:pt idx="30083">
                  <c:v>22:53:19</c:v>
                </c:pt>
                <c:pt idx="30084">
                  <c:v>22:53:20</c:v>
                </c:pt>
                <c:pt idx="30085">
                  <c:v>22:53:21</c:v>
                </c:pt>
                <c:pt idx="30086">
                  <c:v>22:53:22</c:v>
                </c:pt>
                <c:pt idx="30087">
                  <c:v>22:53:23</c:v>
                </c:pt>
                <c:pt idx="30088">
                  <c:v>22:53:24</c:v>
                </c:pt>
                <c:pt idx="30089">
                  <c:v>22:53:25</c:v>
                </c:pt>
                <c:pt idx="30090">
                  <c:v>22:53:26</c:v>
                </c:pt>
                <c:pt idx="30091">
                  <c:v>22:53:27</c:v>
                </c:pt>
                <c:pt idx="30092">
                  <c:v>22:53:28</c:v>
                </c:pt>
                <c:pt idx="30093">
                  <c:v>22:53:29</c:v>
                </c:pt>
                <c:pt idx="30094">
                  <c:v>22:53:30</c:v>
                </c:pt>
                <c:pt idx="30095">
                  <c:v>22:53:31</c:v>
                </c:pt>
                <c:pt idx="30096">
                  <c:v>22:53:32</c:v>
                </c:pt>
                <c:pt idx="30097">
                  <c:v>22:53:33</c:v>
                </c:pt>
                <c:pt idx="30098">
                  <c:v>22:53:34</c:v>
                </c:pt>
                <c:pt idx="30099">
                  <c:v>22:53:35</c:v>
                </c:pt>
                <c:pt idx="30100">
                  <c:v>22:53:36</c:v>
                </c:pt>
                <c:pt idx="30101">
                  <c:v>22:53:37</c:v>
                </c:pt>
                <c:pt idx="30102">
                  <c:v>22:53:38</c:v>
                </c:pt>
                <c:pt idx="30103">
                  <c:v>22:53:39</c:v>
                </c:pt>
                <c:pt idx="30104">
                  <c:v>22:53:40</c:v>
                </c:pt>
                <c:pt idx="30105">
                  <c:v>22:53:41</c:v>
                </c:pt>
                <c:pt idx="30106">
                  <c:v>22:53:42</c:v>
                </c:pt>
                <c:pt idx="30107">
                  <c:v>22:53:43</c:v>
                </c:pt>
                <c:pt idx="30108">
                  <c:v>22:53:44</c:v>
                </c:pt>
                <c:pt idx="30109">
                  <c:v>22:53:45</c:v>
                </c:pt>
                <c:pt idx="30110">
                  <c:v>22:53:46</c:v>
                </c:pt>
                <c:pt idx="30111">
                  <c:v>22:53:47</c:v>
                </c:pt>
                <c:pt idx="30112">
                  <c:v>22:53:48</c:v>
                </c:pt>
                <c:pt idx="30113">
                  <c:v>22:53:49</c:v>
                </c:pt>
                <c:pt idx="30114">
                  <c:v>22:53:50</c:v>
                </c:pt>
                <c:pt idx="30115">
                  <c:v>22:53:51</c:v>
                </c:pt>
                <c:pt idx="30116">
                  <c:v>22:53:52</c:v>
                </c:pt>
                <c:pt idx="30117">
                  <c:v>22:53:53</c:v>
                </c:pt>
                <c:pt idx="30118">
                  <c:v>22:53:54</c:v>
                </c:pt>
                <c:pt idx="30119">
                  <c:v>22:53:55</c:v>
                </c:pt>
                <c:pt idx="30120">
                  <c:v>22:53:56</c:v>
                </c:pt>
                <c:pt idx="30121">
                  <c:v>22:53:57</c:v>
                </c:pt>
                <c:pt idx="30122">
                  <c:v>22:53:58</c:v>
                </c:pt>
                <c:pt idx="30123">
                  <c:v>22:53:59</c:v>
                </c:pt>
                <c:pt idx="30124">
                  <c:v>22:54:00</c:v>
                </c:pt>
                <c:pt idx="30125">
                  <c:v>22:54:01</c:v>
                </c:pt>
                <c:pt idx="30126">
                  <c:v>22:54:02</c:v>
                </c:pt>
                <c:pt idx="30127">
                  <c:v>22:54:03</c:v>
                </c:pt>
                <c:pt idx="30128">
                  <c:v>22:54:04</c:v>
                </c:pt>
                <c:pt idx="30129">
                  <c:v>22:54:05</c:v>
                </c:pt>
                <c:pt idx="30130">
                  <c:v>22:54:06</c:v>
                </c:pt>
                <c:pt idx="30131">
                  <c:v>22:54:07</c:v>
                </c:pt>
                <c:pt idx="30132">
                  <c:v>22:54:08</c:v>
                </c:pt>
                <c:pt idx="30133">
                  <c:v>22:54:09</c:v>
                </c:pt>
                <c:pt idx="30134">
                  <c:v>22:54:10</c:v>
                </c:pt>
                <c:pt idx="30135">
                  <c:v>22:54:11</c:v>
                </c:pt>
                <c:pt idx="30136">
                  <c:v>22:54:12</c:v>
                </c:pt>
                <c:pt idx="30137">
                  <c:v>22:54:13</c:v>
                </c:pt>
                <c:pt idx="30138">
                  <c:v>22:54:14</c:v>
                </c:pt>
                <c:pt idx="30139">
                  <c:v>22:54:15</c:v>
                </c:pt>
                <c:pt idx="30140">
                  <c:v>22:54:16</c:v>
                </c:pt>
                <c:pt idx="30141">
                  <c:v>22:54:17</c:v>
                </c:pt>
                <c:pt idx="30142">
                  <c:v>22:54:18</c:v>
                </c:pt>
                <c:pt idx="30143">
                  <c:v>22:54:19</c:v>
                </c:pt>
                <c:pt idx="30144">
                  <c:v>22:54:20</c:v>
                </c:pt>
                <c:pt idx="30145">
                  <c:v>22:54:21</c:v>
                </c:pt>
                <c:pt idx="30146">
                  <c:v>22:54:22</c:v>
                </c:pt>
                <c:pt idx="30147">
                  <c:v>22:54:23</c:v>
                </c:pt>
                <c:pt idx="30148">
                  <c:v>22:54:24</c:v>
                </c:pt>
                <c:pt idx="30149">
                  <c:v>22:54:25</c:v>
                </c:pt>
                <c:pt idx="30150">
                  <c:v>22:54:26</c:v>
                </c:pt>
                <c:pt idx="30151">
                  <c:v>22:54:27</c:v>
                </c:pt>
                <c:pt idx="30152">
                  <c:v>22:54:28</c:v>
                </c:pt>
                <c:pt idx="30153">
                  <c:v>22:54:29</c:v>
                </c:pt>
                <c:pt idx="30154">
                  <c:v>22:54:30</c:v>
                </c:pt>
                <c:pt idx="30155">
                  <c:v>22:54:31</c:v>
                </c:pt>
                <c:pt idx="30156">
                  <c:v>22:54:32</c:v>
                </c:pt>
                <c:pt idx="30157">
                  <c:v>22:54:33</c:v>
                </c:pt>
                <c:pt idx="30158">
                  <c:v>22:54:34</c:v>
                </c:pt>
                <c:pt idx="30159">
                  <c:v>22:54:35</c:v>
                </c:pt>
                <c:pt idx="30160">
                  <c:v>22:54:36</c:v>
                </c:pt>
                <c:pt idx="30161">
                  <c:v>22:54:37</c:v>
                </c:pt>
                <c:pt idx="30162">
                  <c:v>22:54:38</c:v>
                </c:pt>
                <c:pt idx="30163">
                  <c:v>22:54:39</c:v>
                </c:pt>
                <c:pt idx="30164">
                  <c:v>22:54:40</c:v>
                </c:pt>
                <c:pt idx="30165">
                  <c:v>22:54:41</c:v>
                </c:pt>
                <c:pt idx="30166">
                  <c:v>22:54:42</c:v>
                </c:pt>
                <c:pt idx="30167">
                  <c:v>22:54:43</c:v>
                </c:pt>
                <c:pt idx="30168">
                  <c:v>22:54:44</c:v>
                </c:pt>
                <c:pt idx="30169">
                  <c:v>22:54:45</c:v>
                </c:pt>
                <c:pt idx="30170">
                  <c:v>22:54:46</c:v>
                </c:pt>
                <c:pt idx="30171">
                  <c:v>22:54:47</c:v>
                </c:pt>
                <c:pt idx="30172">
                  <c:v>22:54:48</c:v>
                </c:pt>
                <c:pt idx="30173">
                  <c:v>22:54:49</c:v>
                </c:pt>
                <c:pt idx="30174">
                  <c:v>22:54:50</c:v>
                </c:pt>
                <c:pt idx="30175">
                  <c:v>22:54:51</c:v>
                </c:pt>
                <c:pt idx="30176">
                  <c:v>22:54:52</c:v>
                </c:pt>
                <c:pt idx="30177">
                  <c:v>22:54:53</c:v>
                </c:pt>
                <c:pt idx="30178">
                  <c:v>22:54:54</c:v>
                </c:pt>
                <c:pt idx="30179">
                  <c:v>22:54:55</c:v>
                </c:pt>
                <c:pt idx="30180">
                  <c:v>22:54:56</c:v>
                </c:pt>
                <c:pt idx="30181">
                  <c:v>22:54:57</c:v>
                </c:pt>
                <c:pt idx="30182">
                  <c:v>22:54:58</c:v>
                </c:pt>
                <c:pt idx="30183">
                  <c:v>22:54:59</c:v>
                </c:pt>
                <c:pt idx="30184">
                  <c:v>22:55:00</c:v>
                </c:pt>
                <c:pt idx="30185">
                  <c:v>22:55:01</c:v>
                </c:pt>
                <c:pt idx="30186">
                  <c:v>22:55:02</c:v>
                </c:pt>
                <c:pt idx="30187">
                  <c:v>22:55:03</c:v>
                </c:pt>
                <c:pt idx="30188">
                  <c:v>22:55:04</c:v>
                </c:pt>
                <c:pt idx="30189">
                  <c:v>22:55:05</c:v>
                </c:pt>
                <c:pt idx="30190">
                  <c:v>22:55:06</c:v>
                </c:pt>
                <c:pt idx="30191">
                  <c:v>22:55:07</c:v>
                </c:pt>
                <c:pt idx="30192">
                  <c:v>22:55:08</c:v>
                </c:pt>
                <c:pt idx="30193">
                  <c:v>22:55:09</c:v>
                </c:pt>
                <c:pt idx="30194">
                  <c:v>22:55:10</c:v>
                </c:pt>
                <c:pt idx="30195">
                  <c:v>22:55:11</c:v>
                </c:pt>
                <c:pt idx="30196">
                  <c:v>22:55:12</c:v>
                </c:pt>
                <c:pt idx="30197">
                  <c:v>22:55:13</c:v>
                </c:pt>
                <c:pt idx="30198">
                  <c:v>22:55:14</c:v>
                </c:pt>
                <c:pt idx="30199">
                  <c:v>22:55:15</c:v>
                </c:pt>
                <c:pt idx="30200">
                  <c:v>22:55:16</c:v>
                </c:pt>
                <c:pt idx="30201">
                  <c:v>22:55:17</c:v>
                </c:pt>
                <c:pt idx="30202">
                  <c:v>22:55:18</c:v>
                </c:pt>
                <c:pt idx="30203">
                  <c:v>22:55:19</c:v>
                </c:pt>
                <c:pt idx="30204">
                  <c:v>22:55:20</c:v>
                </c:pt>
                <c:pt idx="30205">
                  <c:v>22:55:21</c:v>
                </c:pt>
                <c:pt idx="30206">
                  <c:v>22:55:22</c:v>
                </c:pt>
                <c:pt idx="30207">
                  <c:v>22:55:23</c:v>
                </c:pt>
                <c:pt idx="30208">
                  <c:v>22:55:24</c:v>
                </c:pt>
                <c:pt idx="30209">
                  <c:v>22:55:25</c:v>
                </c:pt>
                <c:pt idx="30210">
                  <c:v>22:55:26</c:v>
                </c:pt>
                <c:pt idx="30211">
                  <c:v>22:55:27</c:v>
                </c:pt>
                <c:pt idx="30212">
                  <c:v>22:55:28</c:v>
                </c:pt>
                <c:pt idx="30213">
                  <c:v>22:55:29</c:v>
                </c:pt>
                <c:pt idx="30214">
                  <c:v>22:55:30</c:v>
                </c:pt>
                <c:pt idx="30215">
                  <c:v>22:55:31</c:v>
                </c:pt>
                <c:pt idx="30216">
                  <c:v>22:55:32</c:v>
                </c:pt>
                <c:pt idx="30217">
                  <c:v>22:55:33</c:v>
                </c:pt>
                <c:pt idx="30218">
                  <c:v>22:55:34</c:v>
                </c:pt>
                <c:pt idx="30219">
                  <c:v>22:55:35</c:v>
                </c:pt>
                <c:pt idx="30220">
                  <c:v>22:55:36</c:v>
                </c:pt>
                <c:pt idx="30221">
                  <c:v>22:55:37</c:v>
                </c:pt>
                <c:pt idx="30222">
                  <c:v>22:55:38</c:v>
                </c:pt>
                <c:pt idx="30223">
                  <c:v>22:55:39</c:v>
                </c:pt>
                <c:pt idx="30224">
                  <c:v>22:55:40</c:v>
                </c:pt>
                <c:pt idx="30225">
                  <c:v>22:55:41</c:v>
                </c:pt>
                <c:pt idx="30226">
                  <c:v>22:55:42</c:v>
                </c:pt>
                <c:pt idx="30227">
                  <c:v>22:55:43</c:v>
                </c:pt>
                <c:pt idx="30228">
                  <c:v>22:55:44</c:v>
                </c:pt>
                <c:pt idx="30229">
                  <c:v>22:55:45</c:v>
                </c:pt>
                <c:pt idx="30230">
                  <c:v>22:55:46</c:v>
                </c:pt>
                <c:pt idx="30231">
                  <c:v>22:55:47</c:v>
                </c:pt>
                <c:pt idx="30232">
                  <c:v>22:55:48</c:v>
                </c:pt>
                <c:pt idx="30233">
                  <c:v>22:55:49</c:v>
                </c:pt>
                <c:pt idx="30234">
                  <c:v>22:55:50</c:v>
                </c:pt>
                <c:pt idx="30235">
                  <c:v>22:55:51</c:v>
                </c:pt>
                <c:pt idx="30236">
                  <c:v>22:55:52</c:v>
                </c:pt>
                <c:pt idx="30237">
                  <c:v>22:55:53</c:v>
                </c:pt>
                <c:pt idx="30238">
                  <c:v>22:55:54</c:v>
                </c:pt>
                <c:pt idx="30239">
                  <c:v>22:55:55</c:v>
                </c:pt>
                <c:pt idx="30240">
                  <c:v>22:55:56</c:v>
                </c:pt>
                <c:pt idx="30241">
                  <c:v>22:55:57</c:v>
                </c:pt>
                <c:pt idx="30242">
                  <c:v>22:55:58</c:v>
                </c:pt>
                <c:pt idx="30243">
                  <c:v>22:55:59</c:v>
                </c:pt>
                <c:pt idx="30244">
                  <c:v>22:56:00</c:v>
                </c:pt>
                <c:pt idx="30245">
                  <c:v>22:56:01</c:v>
                </c:pt>
                <c:pt idx="30246">
                  <c:v>22:56:02</c:v>
                </c:pt>
                <c:pt idx="30247">
                  <c:v>22:56:03</c:v>
                </c:pt>
                <c:pt idx="30248">
                  <c:v>22:56:04</c:v>
                </c:pt>
                <c:pt idx="30249">
                  <c:v>22:56:05</c:v>
                </c:pt>
                <c:pt idx="30250">
                  <c:v>22:56:06</c:v>
                </c:pt>
                <c:pt idx="30251">
                  <c:v>22:56:07</c:v>
                </c:pt>
                <c:pt idx="30252">
                  <c:v>22:56:08</c:v>
                </c:pt>
                <c:pt idx="30253">
                  <c:v>22:56:09</c:v>
                </c:pt>
                <c:pt idx="30254">
                  <c:v>22:56:10</c:v>
                </c:pt>
                <c:pt idx="30255">
                  <c:v>22:56:11</c:v>
                </c:pt>
                <c:pt idx="30256">
                  <c:v>22:56:12</c:v>
                </c:pt>
                <c:pt idx="30257">
                  <c:v>22:56:13</c:v>
                </c:pt>
                <c:pt idx="30258">
                  <c:v>22:56:14</c:v>
                </c:pt>
                <c:pt idx="30259">
                  <c:v>22:56:15</c:v>
                </c:pt>
                <c:pt idx="30260">
                  <c:v>22:56:16</c:v>
                </c:pt>
                <c:pt idx="30261">
                  <c:v>22:56:17</c:v>
                </c:pt>
                <c:pt idx="30262">
                  <c:v>22:56:18</c:v>
                </c:pt>
                <c:pt idx="30263">
                  <c:v>22:56:19</c:v>
                </c:pt>
                <c:pt idx="30264">
                  <c:v>22:56:20</c:v>
                </c:pt>
                <c:pt idx="30265">
                  <c:v>22:56:21</c:v>
                </c:pt>
                <c:pt idx="30266">
                  <c:v>22:56:22</c:v>
                </c:pt>
                <c:pt idx="30267">
                  <c:v>22:56:23</c:v>
                </c:pt>
                <c:pt idx="30268">
                  <c:v>22:56:24</c:v>
                </c:pt>
                <c:pt idx="30269">
                  <c:v>22:56:25</c:v>
                </c:pt>
                <c:pt idx="30270">
                  <c:v>22:56:26</c:v>
                </c:pt>
                <c:pt idx="30271">
                  <c:v>22:56:27</c:v>
                </c:pt>
                <c:pt idx="30272">
                  <c:v>22:56:28</c:v>
                </c:pt>
                <c:pt idx="30273">
                  <c:v>22:56:29</c:v>
                </c:pt>
                <c:pt idx="30274">
                  <c:v>22:56:30</c:v>
                </c:pt>
                <c:pt idx="30275">
                  <c:v>22:56:31</c:v>
                </c:pt>
                <c:pt idx="30276">
                  <c:v>22:56:32</c:v>
                </c:pt>
                <c:pt idx="30277">
                  <c:v>22:56:33</c:v>
                </c:pt>
                <c:pt idx="30278">
                  <c:v>22:56:34</c:v>
                </c:pt>
                <c:pt idx="30279">
                  <c:v>22:56:35</c:v>
                </c:pt>
                <c:pt idx="30280">
                  <c:v>22:56:36</c:v>
                </c:pt>
                <c:pt idx="30281">
                  <c:v>22:56:37</c:v>
                </c:pt>
                <c:pt idx="30282">
                  <c:v>22:56:38</c:v>
                </c:pt>
                <c:pt idx="30283">
                  <c:v>22:56:39</c:v>
                </c:pt>
                <c:pt idx="30284">
                  <c:v>22:56:40</c:v>
                </c:pt>
                <c:pt idx="30285">
                  <c:v>22:56:41</c:v>
                </c:pt>
                <c:pt idx="30286">
                  <c:v>22:56:42</c:v>
                </c:pt>
                <c:pt idx="30287">
                  <c:v>22:56:43</c:v>
                </c:pt>
                <c:pt idx="30288">
                  <c:v>22:56:44</c:v>
                </c:pt>
                <c:pt idx="30289">
                  <c:v>22:56:45</c:v>
                </c:pt>
                <c:pt idx="30290">
                  <c:v>22:56:46</c:v>
                </c:pt>
                <c:pt idx="30291">
                  <c:v>22:56:47</c:v>
                </c:pt>
                <c:pt idx="30292">
                  <c:v>22:56:48</c:v>
                </c:pt>
                <c:pt idx="30293">
                  <c:v>22:56:49</c:v>
                </c:pt>
                <c:pt idx="30294">
                  <c:v>22:56:50</c:v>
                </c:pt>
                <c:pt idx="30295">
                  <c:v>22:56:51</c:v>
                </c:pt>
                <c:pt idx="30296">
                  <c:v>22:56:52</c:v>
                </c:pt>
                <c:pt idx="30297">
                  <c:v>22:56:53</c:v>
                </c:pt>
                <c:pt idx="30298">
                  <c:v>22:56:54</c:v>
                </c:pt>
                <c:pt idx="30299">
                  <c:v>22:56:55</c:v>
                </c:pt>
                <c:pt idx="30300">
                  <c:v>22:56:56</c:v>
                </c:pt>
                <c:pt idx="30301">
                  <c:v>22:56:57</c:v>
                </c:pt>
                <c:pt idx="30302">
                  <c:v>22:56:58</c:v>
                </c:pt>
                <c:pt idx="30303">
                  <c:v>22:56:59</c:v>
                </c:pt>
                <c:pt idx="30304">
                  <c:v>22:57:00</c:v>
                </c:pt>
                <c:pt idx="30305">
                  <c:v>22:57:01</c:v>
                </c:pt>
                <c:pt idx="30306">
                  <c:v>22:57:02</c:v>
                </c:pt>
                <c:pt idx="30307">
                  <c:v>22:57:03</c:v>
                </c:pt>
                <c:pt idx="30308">
                  <c:v>22:57:04</c:v>
                </c:pt>
                <c:pt idx="30309">
                  <c:v>22:57:05</c:v>
                </c:pt>
                <c:pt idx="30310">
                  <c:v>22:57:06</c:v>
                </c:pt>
                <c:pt idx="30311">
                  <c:v>22:57:07</c:v>
                </c:pt>
                <c:pt idx="30312">
                  <c:v>22:57:08</c:v>
                </c:pt>
                <c:pt idx="30313">
                  <c:v>22:57:09</c:v>
                </c:pt>
                <c:pt idx="30314">
                  <c:v>22:57:10</c:v>
                </c:pt>
                <c:pt idx="30315">
                  <c:v>22:57:11</c:v>
                </c:pt>
                <c:pt idx="30316">
                  <c:v>22:57:12</c:v>
                </c:pt>
                <c:pt idx="30317">
                  <c:v>22:57:13</c:v>
                </c:pt>
                <c:pt idx="30318">
                  <c:v>22:57:14</c:v>
                </c:pt>
                <c:pt idx="30319">
                  <c:v>22:57:15</c:v>
                </c:pt>
                <c:pt idx="30320">
                  <c:v>22:57:16</c:v>
                </c:pt>
                <c:pt idx="30321">
                  <c:v>22:57:17</c:v>
                </c:pt>
                <c:pt idx="30322">
                  <c:v>22:57:18</c:v>
                </c:pt>
                <c:pt idx="30323">
                  <c:v>22:57:19</c:v>
                </c:pt>
                <c:pt idx="30324">
                  <c:v>22:57:20</c:v>
                </c:pt>
                <c:pt idx="30325">
                  <c:v>22:57:21</c:v>
                </c:pt>
                <c:pt idx="30326">
                  <c:v>22:57:22</c:v>
                </c:pt>
                <c:pt idx="30327">
                  <c:v>22:57:23</c:v>
                </c:pt>
                <c:pt idx="30328">
                  <c:v>22:57:24</c:v>
                </c:pt>
                <c:pt idx="30329">
                  <c:v>22:57:25</c:v>
                </c:pt>
                <c:pt idx="30330">
                  <c:v>22:57:26</c:v>
                </c:pt>
                <c:pt idx="30331">
                  <c:v>22:57:27</c:v>
                </c:pt>
                <c:pt idx="30332">
                  <c:v>22:57:28</c:v>
                </c:pt>
                <c:pt idx="30333">
                  <c:v>22:57:29</c:v>
                </c:pt>
                <c:pt idx="30334">
                  <c:v>22:57:30</c:v>
                </c:pt>
                <c:pt idx="30335">
                  <c:v>22:57:31</c:v>
                </c:pt>
                <c:pt idx="30336">
                  <c:v>22:57:32</c:v>
                </c:pt>
                <c:pt idx="30337">
                  <c:v>22:57:33</c:v>
                </c:pt>
                <c:pt idx="30338">
                  <c:v>22:57:34</c:v>
                </c:pt>
                <c:pt idx="30339">
                  <c:v>22:57:35</c:v>
                </c:pt>
                <c:pt idx="30340">
                  <c:v>22:57:36</c:v>
                </c:pt>
                <c:pt idx="30341">
                  <c:v>22:57:37</c:v>
                </c:pt>
                <c:pt idx="30342">
                  <c:v>22:57:38</c:v>
                </c:pt>
                <c:pt idx="30343">
                  <c:v>22:57:39</c:v>
                </c:pt>
                <c:pt idx="30344">
                  <c:v>22:57:40</c:v>
                </c:pt>
                <c:pt idx="30345">
                  <c:v>22:57:41</c:v>
                </c:pt>
                <c:pt idx="30346">
                  <c:v>22:57:42</c:v>
                </c:pt>
                <c:pt idx="30347">
                  <c:v>22:57:43</c:v>
                </c:pt>
                <c:pt idx="30348">
                  <c:v>22:57:44</c:v>
                </c:pt>
                <c:pt idx="30349">
                  <c:v>22:57:45</c:v>
                </c:pt>
                <c:pt idx="30350">
                  <c:v>22:57:46</c:v>
                </c:pt>
                <c:pt idx="30351">
                  <c:v>22:57:47</c:v>
                </c:pt>
                <c:pt idx="30352">
                  <c:v>22:57:48</c:v>
                </c:pt>
                <c:pt idx="30353">
                  <c:v>22:57:49</c:v>
                </c:pt>
                <c:pt idx="30354">
                  <c:v>22:57:50</c:v>
                </c:pt>
                <c:pt idx="30355">
                  <c:v>22:57:51</c:v>
                </c:pt>
                <c:pt idx="30356">
                  <c:v>22:57:52</c:v>
                </c:pt>
                <c:pt idx="30357">
                  <c:v>22:57:53</c:v>
                </c:pt>
                <c:pt idx="30358">
                  <c:v>22:57:54</c:v>
                </c:pt>
                <c:pt idx="30359">
                  <c:v>22:57:55</c:v>
                </c:pt>
                <c:pt idx="30360">
                  <c:v>22:57:56</c:v>
                </c:pt>
                <c:pt idx="30361">
                  <c:v>22:57:57</c:v>
                </c:pt>
                <c:pt idx="30362">
                  <c:v>22:57:58</c:v>
                </c:pt>
                <c:pt idx="30363">
                  <c:v>22:57:59</c:v>
                </c:pt>
                <c:pt idx="30364">
                  <c:v>22:58:00</c:v>
                </c:pt>
                <c:pt idx="30365">
                  <c:v>22:58:01</c:v>
                </c:pt>
                <c:pt idx="30366">
                  <c:v>22:58:02</c:v>
                </c:pt>
                <c:pt idx="30367">
                  <c:v>22:58:03</c:v>
                </c:pt>
                <c:pt idx="30368">
                  <c:v>22:58:04</c:v>
                </c:pt>
                <c:pt idx="30369">
                  <c:v>22:58:05</c:v>
                </c:pt>
                <c:pt idx="30370">
                  <c:v>22:58:06</c:v>
                </c:pt>
                <c:pt idx="30371">
                  <c:v>22:58:07</c:v>
                </c:pt>
                <c:pt idx="30372">
                  <c:v>22:58:08</c:v>
                </c:pt>
                <c:pt idx="30373">
                  <c:v>22:58:09</c:v>
                </c:pt>
                <c:pt idx="30374">
                  <c:v>22:58:10</c:v>
                </c:pt>
                <c:pt idx="30375">
                  <c:v>22:58:11</c:v>
                </c:pt>
                <c:pt idx="30376">
                  <c:v>22:58:12</c:v>
                </c:pt>
                <c:pt idx="30377">
                  <c:v>22:58:13</c:v>
                </c:pt>
                <c:pt idx="30378">
                  <c:v>22:58:14</c:v>
                </c:pt>
                <c:pt idx="30379">
                  <c:v>22:58:15</c:v>
                </c:pt>
                <c:pt idx="30380">
                  <c:v>22:58:16</c:v>
                </c:pt>
                <c:pt idx="30381">
                  <c:v>22:58:17</c:v>
                </c:pt>
                <c:pt idx="30382">
                  <c:v>22:58:18</c:v>
                </c:pt>
                <c:pt idx="30383">
                  <c:v>22:58:19</c:v>
                </c:pt>
                <c:pt idx="30384">
                  <c:v>22:58:20</c:v>
                </c:pt>
                <c:pt idx="30385">
                  <c:v>22:58:21</c:v>
                </c:pt>
                <c:pt idx="30386">
                  <c:v>22:58:22</c:v>
                </c:pt>
                <c:pt idx="30387">
                  <c:v>22:58:23</c:v>
                </c:pt>
                <c:pt idx="30388">
                  <c:v>22:58:24</c:v>
                </c:pt>
                <c:pt idx="30389">
                  <c:v>22:58:25</c:v>
                </c:pt>
                <c:pt idx="30390">
                  <c:v>22:58:26</c:v>
                </c:pt>
                <c:pt idx="30391">
                  <c:v>22:58:27</c:v>
                </c:pt>
                <c:pt idx="30392">
                  <c:v>22:58:28</c:v>
                </c:pt>
                <c:pt idx="30393">
                  <c:v>22:58:29</c:v>
                </c:pt>
                <c:pt idx="30394">
                  <c:v>22:58:30</c:v>
                </c:pt>
                <c:pt idx="30395">
                  <c:v>22:58:31</c:v>
                </c:pt>
                <c:pt idx="30396">
                  <c:v>22:58:32</c:v>
                </c:pt>
                <c:pt idx="30397">
                  <c:v>22:58:33</c:v>
                </c:pt>
                <c:pt idx="30398">
                  <c:v>22:58:34</c:v>
                </c:pt>
                <c:pt idx="30399">
                  <c:v>22:58:35</c:v>
                </c:pt>
                <c:pt idx="30400">
                  <c:v>22:58:36</c:v>
                </c:pt>
                <c:pt idx="30401">
                  <c:v>22:58:37</c:v>
                </c:pt>
                <c:pt idx="30402">
                  <c:v>22:58:38</c:v>
                </c:pt>
                <c:pt idx="30403">
                  <c:v>22:58:39</c:v>
                </c:pt>
                <c:pt idx="30404">
                  <c:v>22:58:40</c:v>
                </c:pt>
                <c:pt idx="30405">
                  <c:v>22:58:41</c:v>
                </c:pt>
                <c:pt idx="30406">
                  <c:v>22:58:42</c:v>
                </c:pt>
                <c:pt idx="30407">
                  <c:v>22:58:43</c:v>
                </c:pt>
                <c:pt idx="30408">
                  <c:v>22:58:44</c:v>
                </c:pt>
                <c:pt idx="30409">
                  <c:v>22:58:45</c:v>
                </c:pt>
                <c:pt idx="30410">
                  <c:v>22:58:46</c:v>
                </c:pt>
                <c:pt idx="30411">
                  <c:v>22:58:47</c:v>
                </c:pt>
                <c:pt idx="30412">
                  <c:v>22:58:48</c:v>
                </c:pt>
                <c:pt idx="30413">
                  <c:v>22:58:49</c:v>
                </c:pt>
                <c:pt idx="30414">
                  <c:v>22:58:50</c:v>
                </c:pt>
                <c:pt idx="30415">
                  <c:v>22:58:51</c:v>
                </c:pt>
                <c:pt idx="30416">
                  <c:v>22:58:52</c:v>
                </c:pt>
                <c:pt idx="30417">
                  <c:v>22:58:53</c:v>
                </c:pt>
                <c:pt idx="30418">
                  <c:v>22:58:54</c:v>
                </c:pt>
                <c:pt idx="30419">
                  <c:v>22:58:55</c:v>
                </c:pt>
                <c:pt idx="30420">
                  <c:v>22:58:56</c:v>
                </c:pt>
                <c:pt idx="30421">
                  <c:v>22:58:57</c:v>
                </c:pt>
                <c:pt idx="30422">
                  <c:v>22:58:58</c:v>
                </c:pt>
                <c:pt idx="30423">
                  <c:v>22:58:59</c:v>
                </c:pt>
                <c:pt idx="30424">
                  <c:v>22:59:00</c:v>
                </c:pt>
                <c:pt idx="30425">
                  <c:v>22:59:01</c:v>
                </c:pt>
                <c:pt idx="30426">
                  <c:v>22:59:02</c:v>
                </c:pt>
                <c:pt idx="30427">
                  <c:v>22:59:03</c:v>
                </c:pt>
                <c:pt idx="30428">
                  <c:v>22:59:04</c:v>
                </c:pt>
                <c:pt idx="30429">
                  <c:v>22:59:05</c:v>
                </c:pt>
                <c:pt idx="30430">
                  <c:v>22:59:06</c:v>
                </c:pt>
                <c:pt idx="30431">
                  <c:v>22:59:07</c:v>
                </c:pt>
                <c:pt idx="30432">
                  <c:v>22:59:08</c:v>
                </c:pt>
                <c:pt idx="30433">
                  <c:v>22:59:09</c:v>
                </c:pt>
                <c:pt idx="30434">
                  <c:v>22:59:10</c:v>
                </c:pt>
                <c:pt idx="30435">
                  <c:v>22:59:11</c:v>
                </c:pt>
                <c:pt idx="30436">
                  <c:v>22:59:12</c:v>
                </c:pt>
                <c:pt idx="30437">
                  <c:v>22:59:13</c:v>
                </c:pt>
                <c:pt idx="30438">
                  <c:v>22:59:14</c:v>
                </c:pt>
                <c:pt idx="30439">
                  <c:v>22:59:15</c:v>
                </c:pt>
                <c:pt idx="30440">
                  <c:v>22:59:16</c:v>
                </c:pt>
                <c:pt idx="30441">
                  <c:v>22:59:17</c:v>
                </c:pt>
                <c:pt idx="30442">
                  <c:v>22:59:18</c:v>
                </c:pt>
                <c:pt idx="30443">
                  <c:v>22:59:19</c:v>
                </c:pt>
                <c:pt idx="30444">
                  <c:v>22:59:20</c:v>
                </c:pt>
                <c:pt idx="30445">
                  <c:v>22:59:21</c:v>
                </c:pt>
                <c:pt idx="30446">
                  <c:v>22:59:22</c:v>
                </c:pt>
                <c:pt idx="30447">
                  <c:v>22:59:23</c:v>
                </c:pt>
                <c:pt idx="30448">
                  <c:v>22:59:24</c:v>
                </c:pt>
                <c:pt idx="30449">
                  <c:v>22:59:25</c:v>
                </c:pt>
                <c:pt idx="30450">
                  <c:v>22:59:26</c:v>
                </c:pt>
                <c:pt idx="30451">
                  <c:v>22:59:27</c:v>
                </c:pt>
                <c:pt idx="30452">
                  <c:v>22:59:28</c:v>
                </c:pt>
                <c:pt idx="30453">
                  <c:v>22:59:29</c:v>
                </c:pt>
                <c:pt idx="30454">
                  <c:v>22:59:30</c:v>
                </c:pt>
                <c:pt idx="30455">
                  <c:v>22:59:31</c:v>
                </c:pt>
                <c:pt idx="30456">
                  <c:v>22:59:32</c:v>
                </c:pt>
                <c:pt idx="30457">
                  <c:v>22:59:33</c:v>
                </c:pt>
                <c:pt idx="30458">
                  <c:v>22:59:34</c:v>
                </c:pt>
                <c:pt idx="30459">
                  <c:v>22:59:35</c:v>
                </c:pt>
                <c:pt idx="30460">
                  <c:v>22:59:36</c:v>
                </c:pt>
                <c:pt idx="30461">
                  <c:v>22:59:37</c:v>
                </c:pt>
                <c:pt idx="30462">
                  <c:v>22:59:38</c:v>
                </c:pt>
                <c:pt idx="30463">
                  <c:v>22:59:39</c:v>
                </c:pt>
                <c:pt idx="30464">
                  <c:v>22:59:40</c:v>
                </c:pt>
                <c:pt idx="30465">
                  <c:v>22:59:41</c:v>
                </c:pt>
                <c:pt idx="30466">
                  <c:v>22:59:42</c:v>
                </c:pt>
                <c:pt idx="30467">
                  <c:v>22:59:43</c:v>
                </c:pt>
                <c:pt idx="30468">
                  <c:v>22:59:44</c:v>
                </c:pt>
                <c:pt idx="30469">
                  <c:v>22:59:45</c:v>
                </c:pt>
                <c:pt idx="30470">
                  <c:v>22:59:46</c:v>
                </c:pt>
                <c:pt idx="30471">
                  <c:v>22:59:47</c:v>
                </c:pt>
                <c:pt idx="30472">
                  <c:v>22:59:48</c:v>
                </c:pt>
                <c:pt idx="30473">
                  <c:v>22:59:49</c:v>
                </c:pt>
                <c:pt idx="30474">
                  <c:v>22:59:50</c:v>
                </c:pt>
                <c:pt idx="30475">
                  <c:v>22:59:51</c:v>
                </c:pt>
                <c:pt idx="30476">
                  <c:v>22:59:52</c:v>
                </c:pt>
                <c:pt idx="30477">
                  <c:v>22:59:53</c:v>
                </c:pt>
                <c:pt idx="30478">
                  <c:v>22:59:54</c:v>
                </c:pt>
                <c:pt idx="30479">
                  <c:v>22:59:55</c:v>
                </c:pt>
                <c:pt idx="30480">
                  <c:v>22:59:56</c:v>
                </c:pt>
                <c:pt idx="30481">
                  <c:v>22:59:57</c:v>
                </c:pt>
                <c:pt idx="30482">
                  <c:v>22:59:58</c:v>
                </c:pt>
                <c:pt idx="30483">
                  <c:v>22:59:59</c:v>
                </c:pt>
                <c:pt idx="30484">
                  <c:v>23:00:00</c:v>
                </c:pt>
                <c:pt idx="30485">
                  <c:v>23:00:01</c:v>
                </c:pt>
                <c:pt idx="30486">
                  <c:v>23:00:02</c:v>
                </c:pt>
                <c:pt idx="30487">
                  <c:v>23:00:03</c:v>
                </c:pt>
                <c:pt idx="30488">
                  <c:v>23:00:04</c:v>
                </c:pt>
                <c:pt idx="30489">
                  <c:v>23:00:05</c:v>
                </c:pt>
                <c:pt idx="30490">
                  <c:v>23:00:06</c:v>
                </c:pt>
                <c:pt idx="30491">
                  <c:v>23:00:07</c:v>
                </c:pt>
                <c:pt idx="30492">
                  <c:v>23:00:08</c:v>
                </c:pt>
                <c:pt idx="30493">
                  <c:v>23:00:09</c:v>
                </c:pt>
                <c:pt idx="30494">
                  <c:v>23:00:10</c:v>
                </c:pt>
                <c:pt idx="30495">
                  <c:v>23:00:11</c:v>
                </c:pt>
                <c:pt idx="30496">
                  <c:v>23:00:12</c:v>
                </c:pt>
                <c:pt idx="30497">
                  <c:v>23:00:13</c:v>
                </c:pt>
                <c:pt idx="30498">
                  <c:v>23:00:14</c:v>
                </c:pt>
                <c:pt idx="30499">
                  <c:v>23:00:15</c:v>
                </c:pt>
                <c:pt idx="30500">
                  <c:v>23:00:16</c:v>
                </c:pt>
                <c:pt idx="30501">
                  <c:v>23:00:17</c:v>
                </c:pt>
                <c:pt idx="30502">
                  <c:v>23:00:18</c:v>
                </c:pt>
                <c:pt idx="30503">
                  <c:v>23:00:19</c:v>
                </c:pt>
                <c:pt idx="30504">
                  <c:v>23:00:20</c:v>
                </c:pt>
                <c:pt idx="30505">
                  <c:v>23:00:21</c:v>
                </c:pt>
                <c:pt idx="30506">
                  <c:v>23:00:22</c:v>
                </c:pt>
                <c:pt idx="30507">
                  <c:v>23:00:23</c:v>
                </c:pt>
                <c:pt idx="30508">
                  <c:v>23:00:24</c:v>
                </c:pt>
                <c:pt idx="30509">
                  <c:v>23:00:25</c:v>
                </c:pt>
                <c:pt idx="30510">
                  <c:v>23:00:26</c:v>
                </c:pt>
                <c:pt idx="30511">
                  <c:v>23:00:27</c:v>
                </c:pt>
                <c:pt idx="30512">
                  <c:v>23:00:28</c:v>
                </c:pt>
                <c:pt idx="30513">
                  <c:v>23:00:29</c:v>
                </c:pt>
                <c:pt idx="30514">
                  <c:v>23:00:30</c:v>
                </c:pt>
                <c:pt idx="30515">
                  <c:v>23:00:31</c:v>
                </c:pt>
                <c:pt idx="30516">
                  <c:v>23:00:32</c:v>
                </c:pt>
                <c:pt idx="30517">
                  <c:v>23:00:33</c:v>
                </c:pt>
                <c:pt idx="30518">
                  <c:v>23:00:34</c:v>
                </c:pt>
                <c:pt idx="30519">
                  <c:v>23:00:35</c:v>
                </c:pt>
                <c:pt idx="30520">
                  <c:v>23:00:36</c:v>
                </c:pt>
                <c:pt idx="30521">
                  <c:v>23:00:37</c:v>
                </c:pt>
                <c:pt idx="30522">
                  <c:v>23:00:38</c:v>
                </c:pt>
                <c:pt idx="30523">
                  <c:v>23:00:39</c:v>
                </c:pt>
                <c:pt idx="30524">
                  <c:v>23:00:40</c:v>
                </c:pt>
                <c:pt idx="30525">
                  <c:v>23:00:41</c:v>
                </c:pt>
                <c:pt idx="30526">
                  <c:v>23:00:42</c:v>
                </c:pt>
                <c:pt idx="30527">
                  <c:v>23:00:43</c:v>
                </c:pt>
                <c:pt idx="30528">
                  <c:v>23:00:44</c:v>
                </c:pt>
                <c:pt idx="30529">
                  <c:v>23:00:45</c:v>
                </c:pt>
                <c:pt idx="30530">
                  <c:v>23:00:46</c:v>
                </c:pt>
                <c:pt idx="30531">
                  <c:v>23:00:47</c:v>
                </c:pt>
                <c:pt idx="30532">
                  <c:v>23:00:48</c:v>
                </c:pt>
                <c:pt idx="30533">
                  <c:v>23:00:49</c:v>
                </c:pt>
                <c:pt idx="30534">
                  <c:v>23:00:50</c:v>
                </c:pt>
                <c:pt idx="30535">
                  <c:v>23:00:51</c:v>
                </c:pt>
                <c:pt idx="30536">
                  <c:v>23:00:52</c:v>
                </c:pt>
                <c:pt idx="30537">
                  <c:v>23:00:53</c:v>
                </c:pt>
                <c:pt idx="30538">
                  <c:v>23:00:54</c:v>
                </c:pt>
                <c:pt idx="30539">
                  <c:v>23:00:55</c:v>
                </c:pt>
                <c:pt idx="30540">
                  <c:v>23:00:56</c:v>
                </c:pt>
                <c:pt idx="30541">
                  <c:v>23:00:57</c:v>
                </c:pt>
                <c:pt idx="30542">
                  <c:v>23:00:58</c:v>
                </c:pt>
                <c:pt idx="30543">
                  <c:v>23:00:59</c:v>
                </c:pt>
                <c:pt idx="30544">
                  <c:v>23:01:00</c:v>
                </c:pt>
                <c:pt idx="30545">
                  <c:v>23:01:01</c:v>
                </c:pt>
                <c:pt idx="30546">
                  <c:v>23:01:02</c:v>
                </c:pt>
                <c:pt idx="30547">
                  <c:v>23:01:03</c:v>
                </c:pt>
                <c:pt idx="30548">
                  <c:v>23:01:04</c:v>
                </c:pt>
                <c:pt idx="30549">
                  <c:v>23:01:05</c:v>
                </c:pt>
                <c:pt idx="30550">
                  <c:v>23:01:06</c:v>
                </c:pt>
                <c:pt idx="30551">
                  <c:v>23:01:07</c:v>
                </c:pt>
                <c:pt idx="30552">
                  <c:v>23:01:08</c:v>
                </c:pt>
                <c:pt idx="30553">
                  <c:v>23:01:09</c:v>
                </c:pt>
                <c:pt idx="30554">
                  <c:v>23:01:10</c:v>
                </c:pt>
                <c:pt idx="30555">
                  <c:v>23:01:11</c:v>
                </c:pt>
                <c:pt idx="30556">
                  <c:v>23:01:12</c:v>
                </c:pt>
                <c:pt idx="30557">
                  <c:v>23:01:13</c:v>
                </c:pt>
                <c:pt idx="30558">
                  <c:v>23:01:14</c:v>
                </c:pt>
                <c:pt idx="30559">
                  <c:v>23:01:15</c:v>
                </c:pt>
                <c:pt idx="30560">
                  <c:v>23:01:16</c:v>
                </c:pt>
                <c:pt idx="30561">
                  <c:v>23:01:17</c:v>
                </c:pt>
                <c:pt idx="30562">
                  <c:v>23:01:18</c:v>
                </c:pt>
                <c:pt idx="30563">
                  <c:v>23:01:19</c:v>
                </c:pt>
                <c:pt idx="30564">
                  <c:v>23:01:20</c:v>
                </c:pt>
                <c:pt idx="30565">
                  <c:v>23:01:21</c:v>
                </c:pt>
                <c:pt idx="30566">
                  <c:v>23:01:22</c:v>
                </c:pt>
                <c:pt idx="30567">
                  <c:v>23:01:23</c:v>
                </c:pt>
                <c:pt idx="30568">
                  <c:v>23:01:24</c:v>
                </c:pt>
                <c:pt idx="30569">
                  <c:v>23:01:25</c:v>
                </c:pt>
                <c:pt idx="30570">
                  <c:v>23:01:26</c:v>
                </c:pt>
                <c:pt idx="30571">
                  <c:v>23:01:27</c:v>
                </c:pt>
                <c:pt idx="30572">
                  <c:v>23:01:28</c:v>
                </c:pt>
                <c:pt idx="30573">
                  <c:v>23:01:29</c:v>
                </c:pt>
                <c:pt idx="30574">
                  <c:v>23:01:30</c:v>
                </c:pt>
                <c:pt idx="30575">
                  <c:v>23:01:31</c:v>
                </c:pt>
                <c:pt idx="30576">
                  <c:v>23:01:32</c:v>
                </c:pt>
                <c:pt idx="30577">
                  <c:v>23:01:33</c:v>
                </c:pt>
                <c:pt idx="30578">
                  <c:v>23:01:34</c:v>
                </c:pt>
                <c:pt idx="30579">
                  <c:v>23:01:35</c:v>
                </c:pt>
                <c:pt idx="30580">
                  <c:v>23:01:36</c:v>
                </c:pt>
                <c:pt idx="30581">
                  <c:v>23:01:37</c:v>
                </c:pt>
                <c:pt idx="30582">
                  <c:v>23:01:38</c:v>
                </c:pt>
                <c:pt idx="30583">
                  <c:v>23:01:39</c:v>
                </c:pt>
                <c:pt idx="30584">
                  <c:v>23:01:40</c:v>
                </c:pt>
                <c:pt idx="30585">
                  <c:v>23:01:41</c:v>
                </c:pt>
                <c:pt idx="30586">
                  <c:v>23:01:42</c:v>
                </c:pt>
                <c:pt idx="30587">
                  <c:v>23:01:43</c:v>
                </c:pt>
                <c:pt idx="30588">
                  <c:v>23:01:44</c:v>
                </c:pt>
                <c:pt idx="30589">
                  <c:v>23:01:45</c:v>
                </c:pt>
                <c:pt idx="30590">
                  <c:v>23:01:46</c:v>
                </c:pt>
                <c:pt idx="30591">
                  <c:v>23:01:47</c:v>
                </c:pt>
                <c:pt idx="30592">
                  <c:v>23:01:48</c:v>
                </c:pt>
                <c:pt idx="30593">
                  <c:v>23:01:49</c:v>
                </c:pt>
                <c:pt idx="30594">
                  <c:v>23:01:50</c:v>
                </c:pt>
                <c:pt idx="30595">
                  <c:v>23:01:51</c:v>
                </c:pt>
                <c:pt idx="30596">
                  <c:v>23:01:52</c:v>
                </c:pt>
                <c:pt idx="30597">
                  <c:v>23:01:53</c:v>
                </c:pt>
                <c:pt idx="30598">
                  <c:v>23:01:54</c:v>
                </c:pt>
                <c:pt idx="30599">
                  <c:v>23:01:55</c:v>
                </c:pt>
                <c:pt idx="30600">
                  <c:v>23:01:56</c:v>
                </c:pt>
                <c:pt idx="30601">
                  <c:v>23:01:57</c:v>
                </c:pt>
                <c:pt idx="30602">
                  <c:v>23:01:58</c:v>
                </c:pt>
                <c:pt idx="30603">
                  <c:v>23:01:59</c:v>
                </c:pt>
                <c:pt idx="30604">
                  <c:v>23:02:00</c:v>
                </c:pt>
                <c:pt idx="30605">
                  <c:v>23:02:01</c:v>
                </c:pt>
                <c:pt idx="30606">
                  <c:v>23:02:02</c:v>
                </c:pt>
                <c:pt idx="30607">
                  <c:v>23:02:03</c:v>
                </c:pt>
                <c:pt idx="30608">
                  <c:v>23:02:04</c:v>
                </c:pt>
                <c:pt idx="30609">
                  <c:v>23:02:05</c:v>
                </c:pt>
                <c:pt idx="30610">
                  <c:v>23:02:06</c:v>
                </c:pt>
                <c:pt idx="30611">
                  <c:v>23:02:07</c:v>
                </c:pt>
                <c:pt idx="30612">
                  <c:v>23:02:08</c:v>
                </c:pt>
                <c:pt idx="30613">
                  <c:v>23:02:09</c:v>
                </c:pt>
                <c:pt idx="30614">
                  <c:v>23:02:10</c:v>
                </c:pt>
                <c:pt idx="30615">
                  <c:v>23:02:11</c:v>
                </c:pt>
                <c:pt idx="30616">
                  <c:v>23:02:12</c:v>
                </c:pt>
                <c:pt idx="30617">
                  <c:v>23:02:13</c:v>
                </c:pt>
                <c:pt idx="30618">
                  <c:v>23:02:14</c:v>
                </c:pt>
                <c:pt idx="30619">
                  <c:v>23:02:15</c:v>
                </c:pt>
                <c:pt idx="30620">
                  <c:v>23:02:16</c:v>
                </c:pt>
                <c:pt idx="30621">
                  <c:v>23:02:17</c:v>
                </c:pt>
                <c:pt idx="30622">
                  <c:v>23:02:18</c:v>
                </c:pt>
                <c:pt idx="30623">
                  <c:v>23:02:19</c:v>
                </c:pt>
                <c:pt idx="30624">
                  <c:v>23:02:20</c:v>
                </c:pt>
                <c:pt idx="30625">
                  <c:v>23:02:21</c:v>
                </c:pt>
                <c:pt idx="30626">
                  <c:v>23:02:22</c:v>
                </c:pt>
                <c:pt idx="30627">
                  <c:v>23:02:23</c:v>
                </c:pt>
                <c:pt idx="30628">
                  <c:v>23:02:24</c:v>
                </c:pt>
                <c:pt idx="30629">
                  <c:v>23:02:25</c:v>
                </c:pt>
                <c:pt idx="30630">
                  <c:v>23:02:26</c:v>
                </c:pt>
                <c:pt idx="30631">
                  <c:v>23:02:27</c:v>
                </c:pt>
                <c:pt idx="30632">
                  <c:v>23:02:28</c:v>
                </c:pt>
                <c:pt idx="30633">
                  <c:v>23:02:29</c:v>
                </c:pt>
                <c:pt idx="30634">
                  <c:v>23:02:30</c:v>
                </c:pt>
                <c:pt idx="30635">
                  <c:v>23:02:31</c:v>
                </c:pt>
                <c:pt idx="30636">
                  <c:v>23:02:32</c:v>
                </c:pt>
                <c:pt idx="30637">
                  <c:v>23:02:33</c:v>
                </c:pt>
                <c:pt idx="30638">
                  <c:v>23:02:34</c:v>
                </c:pt>
                <c:pt idx="30639">
                  <c:v>23:02:35</c:v>
                </c:pt>
                <c:pt idx="30640">
                  <c:v>23:02:36</c:v>
                </c:pt>
                <c:pt idx="30641">
                  <c:v>23:02:37</c:v>
                </c:pt>
                <c:pt idx="30642">
                  <c:v>23:02:38</c:v>
                </c:pt>
                <c:pt idx="30643">
                  <c:v>23:02:39</c:v>
                </c:pt>
                <c:pt idx="30644">
                  <c:v>23:02:40</c:v>
                </c:pt>
                <c:pt idx="30645">
                  <c:v>23:02:41</c:v>
                </c:pt>
                <c:pt idx="30646">
                  <c:v>23:02:42</c:v>
                </c:pt>
                <c:pt idx="30647">
                  <c:v>23:02:43</c:v>
                </c:pt>
                <c:pt idx="30648">
                  <c:v>23:02:44</c:v>
                </c:pt>
                <c:pt idx="30649">
                  <c:v>23:02:45</c:v>
                </c:pt>
                <c:pt idx="30650">
                  <c:v>23:02:46</c:v>
                </c:pt>
                <c:pt idx="30651">
                  <c:v>23:02:47</c:v>
                </c:pt>
                <c:pt idx="30652">
                  <c:v>23:02:48</c:v>
                </c:pt>
                <c:pt idx="30653">
                  <c:v>23:02:49</c:v>
                </c:pt>
                <c:pt idx="30654">
                  <c:v>23:02:50</c:v>
                </c:pt>
                <c:pt idx="30655">
                  <c:v>23:02:51</c:v>
                </c:pt>
                <c:pt idx="30656">
                  <c:v>23:02:52</c:v>
                </c:pt>
                <c:pt idx="30657">
                  <c:v>23:02:53</c:v>
                </c:pt>
                <c:pt idx="30658">
                  <c:v>23:02:54</c:v>
                </c:pt>
                <c:pt idx="30659">
                  <c:v>23:02:55</c:v>
                </c:pt>
                <c:pt idx="30660">
                  <c:v>23:02:56</c:v>
                </c:pt>
                <c:pt idx="30661">
                  <c:v>23:02:57</c:v>
                </c:pt>
                <c:pt idx="30662">
                  <c:v>23:02:58</c:v>
                </c:pt>
                <c:pt idx="30663">
                  <c:v>23:02:59</c:v>
                </c:pt>
                <c:pt idx="30664">
                  <c:v>23:03:00</c:v>
                </c:pt>
                <c:pt idx="30665">
                  <c:v>23:03:01</c:v>
                </c:pt>
                <c:pt idx="30666">
                  <c:v>23:03:02</c:v>
                </c:pt>
                <c:pt idx="30667">
                  <c:v>23:03:03</c:v>
                </c:pt>
                <c:pt idx="30668">
                  <c:v>23:03:04</c:v>
                </c:pt>
                <c:pt idx="30669">
                  <c:v>23:03:05</c:v>
                </c:pt>
                <c:pt idx="30670">
                  <c:v>23:03:06</c:v>
                </c:pt>
                <c:pt idx="30671">
                  <c:v>23:03:07</c:v>
                </c:pt>
                <c:pt idx="30672">
                  <c:v>23:03:08</c:v>
                </c:pt>
                <c:pt idx="30673">
                  <c:v>23:03:09</c:v>
                </c:pt>
                <c:pt idx="30674">
                  <c:v>23:03:10</c:v>
                </c:pt>
                <c:pt idx="30675">
                  <c:v>23:03:11</c:v>
                </c:pt>
                <c:pt idx="30676">
                  <c:v>23:03:12</c:v>
                </c:pt>
                <c:pt idx="30677">
                  <c:v>23:03:13</c:v>
                </c:pt>
                <c:pt idx="30678">
                  <c:v>23:03:14</c:v>
                </c:pt>
                <c:pt idx="30679">
                  <c:v>23:03:15</c:v>
                </c:pt>
                <c:pt idx="30680">
                  <c:v>23:03:16</c:v>
                </c:pt>
                <c:pt idx="30681">
                  <c:v>23:03:17</c:v>
                </c:pt>
                <c:pt idx="30682">
                  <c:v>23:03:18</c:v>
                </c:pt>
                <c:pt idx="30683">
                  <c:v>23:03:19</c:v>
                </c:pt>
                <c:pt idx="30684">
                  <c:v>23:03:20</c:v>
                </c:pt>
                <c:pt idx="30685">
                  <c:v>23:03:21</c:v>
                </c:pt>
                <c:pt idx="30686">
                  <c:v>23:03:22</c:v>
                </c:pt>
                <c:pt idx="30687">
                  <c:v>23:03:23</c:v>
                </c:pt>
                <c:pt idx="30688">
                  <c:v>23:03:24</c:v>
                </c:pt>
                <c:pt idx="30689">
                  <c:v>23:03:25</c:v>
                </c:pt>
                <c:pt idx="30690">
                  <c:v>23:03:26</c:v>
                </c:pt>
                <c:pt idx="30691">
                  <c:v>23:03:27</c:v>
                </c:pt>
                <c:pt idx="30692">
                  <c:v>23:03:28</c:v>
                </c:pt>
                <c:pt idx="30693">
                  <c:v>23:03:29</c:v>
                </c:pt>
                <c:pt idx="30694">
                  <c:v>23:03:30</c:v>
                </c:pt>
                <c:pt idx="30695">
                  <c:v>23:03:31</c:v>
                </c:pt>
                <c:pt idx="30696">
                  <c:v>23:03:32</c:v>
                </c:pt>
                <c:pt idx="30697">
                  <c:v>23:03:33</c:v>
                </c:pt>
                <c:pt idx="30698">
                  <c:v>23:03:34</c:v>
                </c:pt>
                <c:pt idx="30699">
                  <c:v>23:03:35</c:v>
                </c:pt>
                <c:pt idx="30700">
                  <c:v>23:03:36</c:v>
                </c:pt>
                <c:pt idx="30701">
                  <c:v>23:03:37</c:v>
                </c:pt>
                <c:pt idx="30702">
                  <c:v>23:03:38</c:v>
                </c:pt>
                <c:pt idx="30703">
                  <c:v>23:03:39</c:v>
                </c:pt>
                <c:pt idx="30704">
                  <c:v>23:03:40</c:v>
                </c:pt>
                <c:pt idx="30705">
                  <c:v>23:03:41</c:v>
                </c:pt>
                <c:pt idx="30706">
                  <c:v>23:03:42</c:v>
                </c:pt>
                <c:pt idx="30707">
                  <c:v>23:03:43</c:v>
                </c:pt>
                <c:pt idx="30708">
                  <c:v>23:03:44</c:v>
                </c:pt>
                <c:pt idx="30709">
                  <c:v>23:03:45</c:v>
                </c:pt>
                <c:pt idx="30710">
                  <c:v>23:03:46</c:v>
                </c:pt>
                <c:pt idx="30711">
                  <c:v>23:03:47</c:v>
                </c:pt>
                <c:pt idx="30712">
                  <c:v>23:03:48</c:v>
                </c:pt>
                <c:pt idx="30713">
                  <c:v>23:03:49</c:v>
                </c:pt>
                <c:pt idx="30714">
                  <c:v>23:03:50</c:v>
                </c:pt>
                <c:pt idx="30715">
                  <c:v>23:03:51</c:v>
                </c:pt>
                <c:pt idx="30716">
                  <c:v>23:03:52</c:v>
                </c:pt>
                <c:pt idx="30717">
                  <c:v>23:03:53</c:v>
                </c:pt>
                <c:pt idx="30718">
                  <c:v>23:03:54</c:v>
                </c:pt>
                <c:pt idx="30719">
                  <c:v>23:03:55</c:v>
                </c:pt>
                <c:pt idx="30720">
                  <c:v>23:03:56</c:v>
                </c:pt>
                <c:pt idx="30721">
                  <c:v>23:03:57</c:v>
                </c:pt>
                <c:pt idx="30722">
                  <c:v>23:03:58</c:v>
                </c:pt>
                <c:pt idx="30723">
                  <c:v>23:03:59</c:v>
                </c:pt>
                <c:pt idx="30724">
                  <c:v>23:04:00</c:v>
                </c:pt>
                <c:pt idx="30725">
                  <c:v>23:04:01</c:v>
                </c:pt>
                <c:pt idx="30726">
                  <c:v>23:04:02</c:v>
                </c:pt>
                <c:pt idx="30727">
                  <c:v>23:04:03</c:v>
                </c:pt>
                <c:pt idx="30728">
                  <c:v>23:04:04</c:v>
                </c:pt>
                <c:pt idx="30729">
                  <c:v>23:04:05</c:v>
                </c:pt>
                <c:pt idx="30730">
                  <c:v>23:04:06</c:v>
                </c:pt>
                <c:pt idx="30731">
                  <c:v>23:04:07</c:v>
                </c:pt>
                <c:pt idx="30732">
                  <c:v>23:04:08</c:v>
                </c:pt>
                <c:pt idx="30733">
                  <c:v>23:04:09</c:v>
                </c:pt>
                <c:pt idx="30734">
                  <c:v>23:04:10</c:v>
                </c:pt>
                <c:pt idx="30735">
                  <c:v>23:04:11</c:v>
                </c:pt>
                <c:pt idx="30736">
                  <c:v>23:04:12</c:v>
                </c:pt>
                <c:pt idx="30737">
                  <c:v>23:04:13</c:v>
                </c:pt>
                <c:pt idx="30738">
                  <c:v>23:04:14</c:v>
                </c:pt>
                <c:pt idx="30739">
                  <c:v>23:04:15</c:v>
                </c:pt>
                <c:pt idx="30740">
                  <c:v>23:04:16</c:v>
                </c:pt>
                <c:pt idx="30741">
                  <c:v>23:04:17</c:v>
                </c:pt>
                <c:pt idx="30742">
                  <c:v>23:04:18</c:v>
                </c:pt>
                <c:pt idx="30743">
                  <c:v>23:04:19</c:v>
                </c:pt>
                <c:pt idx="30744">
                  <c:v>23:04:20</c:v>
                </c:pt>
                <c:pt idx="30745">
                  <c:v>23:04:21</c:v>
                </c:pt>
                <c:pt idx="30746">
                  <c:v>23:04:22</c:v>
                </c:pt>
                <c:pt idx="30747">
                  <c:v>23:04:23</c:v>
                </c:pt>
                <c:pt idx="30748">
                  <c:v>23:04:24</c:v>
                </c:pt>
                <c:pt idx="30749">
                  <c:v>23:04:25</c:v>
                </c:pt>
                <c:pt idx="30750">
                  <c:v>23:04:26</c:v>
                </c:pt>
                <c:pt idx="30751">
                  <c:v>23:04:27</c:v>
                </c:pt>
                <c:pt idx="30752">
                  <c:v>23:04:28</c:v>
                </c:pt>
                <c:pt idx="30753">
                  <c:v>23:04:29</c:v>
                </c:pt>
                <c:pt idx="30754">
                  <c:v>23:04:30</c:v>
                </c:pt>
                <c:pt idx="30755">
                  <c:v>23:04:31</c:v>
                </c:pt>
                <c:pt idx="30756">
                  <c:v>23:04:32</c:v>
                </c:pt>
                <c:pt idx="30757">
                  <c:v>23:04:33</c:v>
                </c:pt>
                <c:pt idx="30758">
                  <c:v>23:04:34</c:v>
                </c:pt>
                <c:pt idx="30759">
                  <c:v>23:04:35</c:v>
                </c:pt>
                <c:pt idx="30760">
                  <c:v>23:04:36</c:v>
                </c:pt>
                <c:pt idx="30761">
                  <c:v>23:04:37</c:v>
                </c:pt>
                <c:pt idx="30762">
                  <c:v>23:04:38</c:v>
                </c:pt>
                <c:pt idx="30763">
                  <c:v>23:04:39</c:v>
                </c:pt>
                <c:pt idx="30764">
                  <c:v>23:04:40</c:v>
                </c:pt>
                <c:pt idx="30765">
                  <c:v>23:04:41</c:v>
                </c:pt>
                <c:pt idx="30766">
                  <c:v>23:04:42</c:v>
                </c:pt>
                <c:pt idx="30767">
                  <c:v>23:04:43</c:v>
                </c:pt>
                <c:pt idx="30768">
                  <c:v>23:04:44</c:v>
                </c:pt>
                <c:pt idx="30769">
                  <c:v>23:04:45</c:v>
                </c:pt>
                <c:pt idx="30770">
                  <c:v>23:04:46</c:v>
                </c:pt>
                <c:pt idx="30771">
                  <c:v>23:04:47</c:v>
                </c:pt>
                <c:pt idx="30772">
                  <c:v>23:04:48</c:v>
                </c:pt>
                <c:pt idx="30773">
                  <c:v>23:04:49</c:v>
                </c:pt>
                <c:pt idx="30774">
                  <c:v>23:04:50</c:v>
                </c:pt>
                <c:pt idx="30775">
                  <c:v>23:04:51</c:v>
                </c:pt>
                <c:pt idx="30776">
                  <c:v>23:04:52</c:v>
                </c:pt>
                <c:pt idx="30777">
                  <c:v>23:04:53</c:v>
                </c:pt>
                <c:pt idx="30778">
                  <c:v>23:04:54</c:v>
                </c:pt>
                <c:pt idx="30779">
                  <c:v>23:04:55</c:v>
                </c:pt>
                <c:pt idx="30780">
                  <c:v>23:04:56</c:v>
                </c:pt>
                <c:pt idx="30781">
                  <c:v>23:04:57</c:v>
                </c:pt>
                <c:pt idx="30782">
                  <c:v>23:04:58</c:v>
                </c:pt>
                <c:pt idx="30783">
                  <c:v>23:04:59</c:v>
                </c:pt>
                <c:pt idx="30784">
                  <c:v>23:05:00</c:v>
                </c:pt>
                <c:pt idx="30785">
                  <c:v>23:05:01</c:v>
                </c:pt>
                <c:pt idx="30786">
                  <c:v>23:05:02</c:v>
                </c:pt>
                <c:pt idx="30787">
                  <c:v>23:05:03</c:v>
                </c:pt>
                <c:pt idx="30788">
                  <c:v>23:05:04</c:v>
                </c:pt>
                <c:pt idx="30789">
                  <c:v>23:05:05</c:v>
                </c:pt>
                <c:pt idx="30790">
                  <c:v>23:05:06</c:v>
                </c:pt>
                <c:pt idx="30791">
                  <c:v>23:05:07</c:v>
                </c:pt>
                <c:pt idx="30792">
                  <c:v>23:05:08</c:v>
                </c:pt>
                <c:pt idx="30793">
                  <c:v>23:05:09</c:v>
                </c:pt>
                <c:pt idx="30794">
                  <c:v>23:05:10</c:v>
                </c:pt>
                <c:pt idx="30795">
                  <c:v>23:05:11</c:v>
                </c:pt>
                <c:pt idx="30796">
                  <c:v>23:05:12</c:v>
                </c:pt>
                <c:pt idx="30797">
                  <c:v>23:05:13</c:v>
                </c:pt>
                <c:pt idx="30798">
                  <c:v>23:05:14</c:v>
                </c:pt>
                <c:pt idx="30799">
                  <c:v>23:05:15</c:v>
                </c:pt>
                <c:pt idx="30800">
                  <c:v>23:05:16</c:v>
                </c:pt>
                <c:pt idx="30801">
                  <c:v>23:05:17</c:v>
                </c:pt>
                <c:pt idx="30802">
                  <c:v>23:05:18</c:v>
                </c:pt>
                <c:pt idx="30803">
                  <c:v>23:05:19</c:v>
                </c:pt>
                <c:pt idx="30804">
                  <c:v>23:05:20</c:v>
                </c:pt>
                <c:pt idx="30805">
                  <c:v>23:05:21</c:v>
                </c:pt>
                <c:pt idx="30806">
                  <c:v>23:05:22</c:v>
                </c:pt>
                <c:pt idx="30807">
                  <c:v>23:05:23</c:v>
                </c:pt>
                <c:pt idx="30808">
                  <c:v>23:05:24</c:v>
                </c:pt>
                <c:pt idx="30809">
                  <c:v>23:05:25</c:v>
                </c:pt>
                <c:pt idx="30810">
                  <c:v>23:05:26</c:v>
                </c:pt>
                <c:pt idx="30811">
                  <c:v>23:05:27</c:v>
                </c:pt>
                <c:pt idx="30812">
                  <c:v>23:05:28</c:v>
                </c:pt>
                <c:pt idx="30813">
                  <c:v>23:05:29</c:v>
                </c:pt>
                <c:pt idx="30814">
                  <c:v>23:05:30</c:v>
                </c:pt>
                <c:pt idx="30815">
                  <c:v>23:05:31</c:v>
                </c:pt>
                <c:pt idx="30816">
                  <c:v>23:05:32</c:v>
                </c:pt>
                <c:pt idx="30817">
                  <c:v>23:05:33</c:v>
                </c:pt>
                <c:pt idx="30818">
                  <c:v>23:05:34</c:v>
                </c:pt>
                <c:pt idx="30819">
                  <c:v>23:05:35</c:v>
                </c:pt>
                <c:pt idx="30820">
                  <c:v>23:05:36</c:v>
                </c:pt>
                <c:pt idx="30821">
                  <c:v>23:05:37</c:v>
                </c:pt>
                <c:pt idx="30822">
                  <c:v>23:05:38</c:v>
                </c:pt>
                <c:pt idx="30823">
                  <c:v>23:05:39</c:v>
                </c:pt>
                <c:pt idx="30824">
                  <c:v>23:05:40</c:v>
                </c:pt>
                <c:pt idx="30825">
                  <c:v>23:05:41</c:v>
                </c:pt>
                <c:pt idx="30826">
                  <c:v>23:05:42</c:v>
                </c:pt>
                <c:pt idx="30827">
                  <c:v>23:05:43</c:v>
                </c:pt>
                <c:pt idx="30828">
                  <c:v>23:05:44</c:v>
                </c:pt>
                <c:pt idx="30829">
                  <c:v>23:05:45</c:v>
                </c:pt>
                <c:pt idx="30830">
                  <c:v>23:05:46</c:v>
                </c:pt>
                <c:pt idx="30831">
                  <c:v>23:05:47</c:v>
                </c:pt>
                <c:pt idx="30832">
                  <c:v>23:05:48</c:v>
                </c:pt>
                <c:pt idx="30833">
                  <c:v>23:05:49</c:v>
                </c:pt>
                <c:pt idx="30834">
                  <c:v>23:05:50</c:v>
                </c:pt>
                <c:pt idx="30835">
                  <c:v>23:05:51</c:v>
                </c:pt>
                <c:pt idx="30836">
                  <c:v>23:05:52</c:v>
                </c:pt>
                <c:pt idx="30837">
                  <c:v>23:05:53</c:v>
                </c:pt>
                <c:pt idx="30838">
                  <c:v>23:05:54</c:v>
                </c:pt>
                <c:pt idx="30839">
                  <c:v>23:05:55</c:v>
                </c:pt>
                <c:pt idx="30840">
                  <c:v>23:05:56</c:v>
                </c:pt>
                <c:pt idx="30841">
                  <c:v>23:05:57</c:v>
                </c:pt>
                <c:pt idx="30842">
                  <c:v>23:05:58</c:v>
                </c:pt>
                <c:pt idx="30843">
                  <c:v>23:05:59</c:v>
                </c:pt>
                <c:pt idx="30844">
                  <c:v>23:06:00</c:v>
                </c:pt>
                <c:pt idx="30845">
                  <c:v>23:06:01</c:v>
                </c:pt>
                <c:pt idx="30846">
                  <c:v>23:06:02</c:v>
                </c:pt>
                <c:pt idx="30847">
                  <c:v>23:06:03</c:v>
                </c:pt>
                <c:pt idx="30848">
                  <c:v>23:06:04</c:v>
                </c:pt>
                <c:pt idx="30849">
                  <c:v>23:06:05</c:v>
                </c:pt>
                <c:pt idx="30850">
                  <c:v>23:06:06</c:v>
                </c:pt>
                <c:pt idx="30851">
                  <c:v>23:06:07</c:v>
                </c:pt>
                <c:pt idx="30852">
                  <c:v>23:06:08</c:v>
                </c:pt>
                <c:pt idx="30853">
                  <c:v>23:06:09</c:v>
                </c:pt>
                <c:pt idx="30854">
                  <c:v>23:06:10</c:v>
                </c:pt>
                <c:pt idx="30855">
                  <c:v>23:06:11</c:v>
                </c:pt>
                <c:pt idx="30856">
                  <c:v>23:06:12</c:v>
                </c:pt>
                <c:pt idx="30857">
                  <c:v>23:06:13</c:v>
                </c:pt>
                <c:pt idx="30858">
                  <c:v>23:06:14</c:v>
                </c:pt>
                <c:pt idx="30859">
                  <c:v>23:06:15</c:v>
                </c:pt>
                <c:pt idx="30860">
                  <c:v>23:06:16</c:v>
                </c:pt>
                <c:pt idx="30861">
                  <c:v>23:06:17</c:v>
                </c:pt>
                <c:pt idx="30862">
                  <c:v>23:06:18</c:v>
                </c:pt>
                <c:pt idx="30863">
                  <c:v>23:06:19</c:v>
                </c:pt>
                <c:pt idx="30864">
                  <c:v>23:06:20</c:v>
                </c:pt>
                <c:pt idx="30865">
                  <c:v>23:06:21</c:v>
                </c:pt>
                <c:pt idx="30866">
                  <c:v>23:06:22</c:v>
                </c:pt>
                <c:pt idx="30867">
                  <c:v>23:06:23</c:v>
                </c:pt>
                <c:pt idx="30868">
                  <c:v>23:06:24</c:v>
                </c:pt>
                <c:pt idx="30869">
                  <c:v>23:06:25</c:v>
                </c:pt>
                <c:pt idx="30870">
                  <c:v>23:06:26</c:v>
                </c:pt>
                <c:pt idx="30871">
                  <c:v>23:06:27</c:v>
                </c:pt>
                <c:pt idx="30872">
                  <c:v>23:06:28</c:v>
                </c:pt>
                <c:pt idx="30873">
                  <c:v>23:06:29</c:v>
                </c:pt>
                <c:pt idx="30874">
                  <c:v>23:06:30</c:v>
                </c:pt>
                <c:pt idx="30875">
                  <c:v>23:06:31</c:v>
                </c:pt>
                <c:pt idx="30876">
                  <c:v>23:06:32</c:v>
                </c:pt>
                <c:pt idx="30877">
                  <c:v>23:06:33</c:v>
                </c:pt>
                <c:pt idx="30878">
                  <c:v>23:06:34</c:v>
                </c:pt>
                <c:pt idx="30879">
                  <c:v>23:06:35</c:v>
                </c:pt>
                <c:pt idx="30880">
                  <c:v>23:06:36</c:v>
                </c:pt>
                <c:pt idx="30881">
                  <c:v>23:06:37</c:v>
                </c:pt>
                <c:pt idx="30882">
                  <c:v>23:06:38</c:v>
                </c:pt>
                <c:pt idx="30883">
                  <c:v>23:06:39</c:v>
                </c:pt>
                <c:pt idx="30884">
                  <c:v>23:06:40</c:v>
                </c:pt>
                <c:pt idx="30885">
                  <c:v>23:06:41</c:v>
                </c:pt>
                <c:pt idx="30886">
                  <c:v>23:06:42</c:v>
                </c:pt>
                <c:pt idx="30887">
                  <c:v>23:06:43</c:v>
                </c:pt>
                <c:pt idx="30888">
                  <c:v>23:06:44</c:v>
                </c:pt>
                <c:pt idx="30889">
                  <c:v>23:06:45</c:v>
                </c:pt>
                <c:pt idx="30890">
                  <c:v>23:06:46</c:v>
                </c:pt>
                <c:pt idx="30891">
                  <c:v>23:06:47</c:v>
                </c:pt>
                <c:pt idx="30892">
                  <c:v>23:06:48</c:v>
                </c:pt>
                <c:pt idx="30893">
                  <c:v>23:06:49</c:v>
                </c:pt>
                <c:pt idx="30894">
                  <c:v>23:06:50</c:v>
                </c:pt>
                <c:pt idx="30895">
                  <c:v>23:06:51</c:v>
                </c:pt>
                <c:pt idx="30896">
                  <c:v>23:06:52</c:v>
                </c:pt>
                <c:pt idx="30897">
                  <c:v>23:06:53</c:v>
                </c:pt>
                <c:pt idx="30898">
                  <c:v>23:06:54</c:v>
                </c:pt>
                <c:pt idx="30899">
                  <c:v>23:06:55</c:v>
                </c:pt>
                <c:pt idx="30900">
                  <c:v>23:06:56</c:v>
                </c:pt>
                <c:pt idx="30901">
                  <c:v>23:06:57</c:v>
                </c:pt>
                <c:pt idx="30902">
                  <c:v>23:06:58</c:v>
                </c:pt>
                <c:pt idx="30903">
                  <c:v>23:06:59</c:v>
                </c:pt>
                <c:pt idx="30904">
                  <c:v>23:07:00</c:v>
                </c:pt>
                <c:pt idx="30905">
                  <c:v>23:07:01</c:v>
                </c:pt>
                <c:pt idx="30906">
                  <c:v>23:07:02</c:v>
                </c:pt>
                <c:pt idx="30907">
                  <c:v>23:07:03</c:v>
                </c:pt>
                <c:pt idx="30908">
                  <c:v>23:07:04</c:v>
                </c:pt>
                <c:pt idx="30909">
                  <c:v>23:07:05</c:v>
                </c:pt>
                <c:pt idx="30910">
                  <c:v>23:07:06</c:v>
                </c:pt>
                <c:pt idx="30911">
                  <c:v>23:07:07</c:v>
                </c:pt>
                <c:pt idx="30912">
                  <c:v>23:07:08</c:v>
                </c:pt>
                <c:pt idx="30913">
                  <c:v>23:07:09</c:v>
                </c:pt>
                <c:pt idx="30914">
                  <c:v>23:07:10</c:v>
                </c:pt>
                <c:pt idx="30915">
                  <c:v>23:07:11</c:v>
                </c:pt>
                <c:pt idx="30916">
                  <c:v>23:07:12</c:v>
                </c:pt>
                <c:pt idx="30917">
                  <c:v>23:07:13</c:v>
                </c:pt>
                <c:pt idx="30918">
                  <c:v>23:07:14</c:v>
                </c:pt>
                <c:pt idx="30919">
                  <c:v>23:07:15</c:v>
                </c:pt>
                <c:pt idx="30920">
                  <c:v>23:07:16</c:v>
                </c:pt>
                <c:pt idx="30921">
                  <c:v>23:07:17</c:v>
                </c:pt>
                <c:pt idx="30922">
                  <c:v>23:07:18</c:v>
                </c:pt>
                <c:pt idx="30923">
                  <c:v>23:07:19</c:v>
                </c:pt>
                <c:pt idx="30924">
                  <c:v>23:07:20</c:v>
                </c:pt>
                <c:pt idx="30925">
                  <c:v>23:07:21</c:v>
                </c:pt>
                <c:pt idx="30926">
                  <c:v>23:07:22</c:v>
                </c:pt>
                <c:pt idx="30927">
                  <c:v>23:07:23</c:v>
                </c:pt>
                <c:pt idx="30928">
                  <c:v>23:07:24</c:v>
                </c:pt>
                <c:pt idx="30929">
                  <c:v>23:07:25</c:v>
                </c:pt>
                <c:pt idx="30930">
                  <c:v>23:07:26</c:v>
                </c:pt>
                <c:pt idx="30931">
                  <c:v>23:07:27</c:v>
                </c:pt>
                <c:pt idx="30932">
                  <c:v>23:07:28</c:v>
                </c:pt>
                <c:pt idx="30933">
                  <c:v>23:07:29</c:v>
                </c:pt>
                <c:pt idx="30934">
                  <c:v>23:07:30</c:v>
                </c:pt>
                <c:pt idx="30935">
                  <c:v>23:07:31</c:v>
                </c:pt>
                <c:pt idx="30936">
                  <c:v>23:07:32</c:v>
                </c:pt>
                <c:pt idx="30937">
                  <c:v>23:07:33</c:v>
                </c:pt>
                <c:pt idx="30938">
                  <c:v>23:07:34</c:v>
                </c:pt>
                <c:pt idx="30939">
                  <c:v>23:07:35</c:v>
                </c:pt>
                <c:pt idx="30940">
                  <c:v>23:07:36</c:v>
                </c:pt>
                <c:pt idx="30941">
                  <c:v>23:07:37</c:v>
                </c:pt>
                <c:pt idx="30942">
                  <c:v>23:07:38</c:v>
                </c:pt>
                <c:pt idx="30943">
                  <c:v>23:07:39</c:v>
                </c:pt>
                <c:pt idx="30944">
                  <c:v>23:07:40</c:v>
                </c:pt>
                <c:pt idx="30945">
                  <c:v>23:07:41</c:v>
                </c:pt>
                <c:pt idx="30946">
                  <c:v>23:07:42</c:v>
                </c:pt>
                <c:pt idx="30947">
                  <c:v>23:07:43</c:v>
                </c:pt>
                <c:pt idx="30948">
                  <c:v>23:07:44</c:v>
                </c:pt>
                <c:pt idx="30949">
                  <c:v>23:07:45</c:v>
                </c:pt>
                <c:pt idx="30950">
                  <c:v>23:07:46</c:v>
                </c:pt>
                <c:pt idx="30951">
                  <c:v>23:07:47</c:v>
                </c:pt>
                <c:pt idx="30952">
                  <c:v>23:07:48</c:v>
                </c:pt>
                <c:pt idx="30953">
                  <c:v>23:07:49</c:v>
                </c:pt>
                <c:pt idx="30954">
                  <c:v>23:07:50</c:v>
                </c:pt>
                <c:pt idx="30955">
                  <c:v>23:07:51</c:v>
                </c:pt>
                <c:pt idx="30956">
                  <c:v>23:07:52</c:v>
                </c:pt>
                <c:pt idx="30957">
                  <c:v>23:07:53</c:v>
                </c:pt>
                <c:pt idx="30958">
                  <c:v>23:07:54</c:v>
                </c:pt>
                <c:pt idx="30959">
                  <c:v>23:07:55</c:v>
                </c:pt>
                <c:pt idx="30960">
                  <c:v>23:07:56</c:v>
                </c:pt>
                <c:pt idx="30961">
                  <c:v>23:07:57</c:v>
                </c:pt>
                <c:pt idx="30962">
                  <c:v>23:07:58</c:v>
                </c:pt>
                <c:pt idx="30963">
                  <c:v>23:07:59</c:v>
                </c:pt>
                <c:pt idx="30964">
                  <c:v>23:08:00</c:v>
                </c:pt>
                <c:pt idx="30965">
                  <c:v>23:08:01</c:v>
                </c:pt>
                <c:pt idx="30966">
                  <c:v>23:08:02</c:v>
                </c:pt>
                <c:pt idx="30967">
                  <c:v>23:08:03</c:v>
                </c:pt>
                <c:pt idx="30968">
                  <c:v>23:08:04</c:v>
                </c:pt>
                <c:pt idx="30969">
                  <c:v>23:08:05</c:v>
                </c:pt>
                <c:pt idx="30970">
                  <c:v>23:08:06</c:v>
                </c:pt>
                <c:pt idx="30971">
                  <c:v>23:08:07</c:v>
                </c:pt>
                <c:pt idx="30972">
                  <c:v>23:08:08</c:v>
                </c:pt>
                <c:pt idx="30973">
                  <c:v>23:08:09</c:v>
                </c:pt>
                <c:pt idx="30974">
                  <c:v>23:08:10</c:v>
                </c:pt>
                <c:pt idx="30975">
                  <c:v>23:08:11</c:v>
                </c:pt>
                <c:pt idx="30976">
                  <c:v>23:08:12</c:v>
                </c:pt>
                <c:pt idx="30977">
                  <c:v>23:08:13</c:v>
                </c:pt>
                <c:pt idx="30978">
                  <c:v>23:08:14</c:v>
                </c:pt>
                <c:pt idx="30979">
                  <c:v>23:08:15</c:v>
                </c:pt>
                <c:pt idx="30980">
                  <c:v>23:08:16</c:v>
                </c:pt>
                <c:pt idx="30981">
                  <c:v>23:08:17</c:v>
                </c:pt>
                <c:pt idx="30982">
                  <c:v>23:08:18</c:v>
                </c:pt>
                <c:pt idx="30983">
                  <c:v>23:08:19</c:v>
                </c:pt>
                <c:pt idx="30984">
                  <c:v>23:08:20</c:v>
                </c:pt>
                <c:pt idx="30985">
                  <c:v>23:08:21</c:v>
                </c:pt>
                <c:pt idx="30986">
                  <c:v>23:08:22</c:v>
                </c:pt>
                <c:pt idx="30987">
                  <c:v>23:08:23</c:v>
                </c:pt>
                <c:pt idx="30988">
                  <c:v>23:08:24</c:v>
                </c:pt>
                <c:pt idx="30989">
                  <c:v>23:08:25</c:v>
                </c:pt>
                <c:pt idx="30990">
                  <c:v>23:08:26</c:v>
                </c:pt>
                <c:pt idx="30991">
                  <c:v>23:08:27</c:v>
                </c:pt>
                <c:pt idx="30992">
                  <c:v>23:08:28</c:v>
                </c:pt>
                <c:pt idx="30993">
                  <c:v>23:08:29</c:v>
                </c:pt>
                <c:pt idx="30994">
                  <c:v>23:08:30</c:v>
                </c:pt>
                <c:pt idx="30995">
                  <c:v>23:08:31</c:v>
                </c:pt>
                <c:pt idx="30996">
                  <c:v>23:08:32</c:v>
                </c:pt>
                <c:pt idx="30997">
                  <c:v>23:08:33</c:v>
                </c:pt>
                <c:pt idx="30998">
                  <c:v>23:08:34</c:v>
                </c:pt>
                <c:pt idx="30999">
                  <c:v>23:08:35</c:v>
                </c:pt>
                <c:pt idx="31000">
                  <c:v>23:08:36</c:v>
                </c:pt>
                <c:pt idx="31001">
                  <c:v>23:08:37</c:v>
                </c:pt>
                <c:pt idx="31002">
                  <c:v>23:08:38</c:v>
                </c:pt>
                <c:pt idx="31003">
                  <c:v>23:08:39</c:v>
                </c:pt>
                <c:pt idx="31004">
                  <c:v>23:08:40</c:v>
                </c:pt>
                <c:pt idx="31005">
                  <c:v>23:08:41</c:v>
                </c:pt>
                <c:pt idx="31006">
                  <c:v>23:08:42</c:v>
                </c:pt>
                <c:pt idx="31007">
                  <c:v>23:08:43</c:v>
                </c:pt>
                <c:pt idx="31008">
                  <c:v>23:08:44</c:v>
                </c:pt>
                <c:pt idx="31009">
                  <c:v>23:08:45</c:v>
                </c:pt>
                <c:pt idx="31010">
                  <c:v>23:08:46</c:v>
                </c:pt>
                <c:pt idx="31011">
                  <c:v>23:08:47</c:v>
                </c:pt>
                <c:pt idx="31012">
                  <c:v>23:08:48</c:v>
                </c:pt>
                <c:pt idx="31013">
                  <c:v>23:08:49</c:v>
                </c:pt>
                <c:pt idx="31014">
                  <c:v>23:08:50</c:v>
                </c:pt>
                <c:pt idx="31015">
                  <c:v>23:08:51</c:v>
                </c:pt>
                <c:pt idx="31016">
                  <c:v>23:08:52</c:v>
                </c:pt>
                <c:pt idx="31017">
                  <c:v>23:08:53</c:v>
                </c:pt>
                <c:pt idx="31018">
                  <c:v>23:08:54</c:v>
                </c:pt>
                <c:pt idx="31019">
                  <c:v>23:08:55</c:v>
                </c:pt>
                <c:pt idx="31020">
                  <c:v>23:08:56</c:v>
                </c:pt>
                <c:pt idx="31021">
                  <c:v>23:08:57</c:v>
                </c:pt>
                <c:pt idx="31022">
                  <c:v>23:08:58</c:v>
                </c:pt>
                <c:pt idx="31023">
                  <c:v>23:08:59</c:v>
                </c:pt>
                <c:pt idx="31024">
                  <c:v>23:09:00</c:v>
                </c:pt>
                <c:pt idx="31025">
                  <c:v>23:09:01</c:v>
                </c:pt>
                <c:pt idx="31026">
                  <c:v>23:09:02</c:v>
                </c:pt>
                <c:pt idx="31027">
                  <c:v>23:09:03</c:v>
                </c:pt>
                <c:pt idx="31028">
                  <c:v>23:09:04</c:v>
                </c:pt>
                <c:pt idx="31029">
                  <c:v>23:09:05</c:v>
                </c:pt>
                <c:pt idx="31030">
                  <c:v>23:09:06</c:v>
                </c:pt>
                <c:pt idx="31031">
                  <c:v>23:09:07</c:v>
                </c:pt>
                <c:pt idx="31032">
                  <c:v>23:09:08</c:v>
                </c:pt>
                <c:pt idx="31033">
                  <c:v>23:09:09</c:v>
                </c:pt>
                <c:pt idx="31034">
                  <c:v>23:09:10</c:v>
                </c:pt>
                <c:pt idx="31035">
                  <c:v>23:09:11</c:v>
                </c:pt>
                <c:pt idx="31036">
                  <c:v>23:09:12</c:v>
                </c:pt>
                <c:pt idx="31037">
                  <c:v>23:09:13</c:v>
                </c:pt>
                <c:pt idx="31038">
                  <c:v>23:09:14</c:v>
                </c:pt>
                <c:pt idx="31039">
                  <c:v>23:09:15</c:v>
                </c:pt>
                <c:pt idx="31040">
                  <c:v>23:09:16</c:v>
                </c:pt>
                <c:pt idx="31041">
                  <c:v>23:09:17</c:v>
                </c:pt>
                <c:pt idx="31042">
                  <c:v>23:09:18</c:v>
                </c:pt>
                <c:pt idx="31043">
                  <c:v>23:09:19</c:v>
                </c:pt>
                <c:pt idx="31044">
                  <c:v>23:09:20</c:v>
                </c:pt>
                <c:pt idx="31045">
                  <c:v>23:09:21</c:v>
                </c:pt>
                <c:pt idx="31046">
                  <c:v>23:09:22</c:v>
                </c:pt>
                <c:pt idx="31047">
                  <c:v>23:09:23</c:v>
                </c:pt>
                <c:pt idx="31048">
                  <c:v>23:09:24</c:v>
                </c:pt>
                <c:pt idx="31049">
                  <c:v>23:09:25</c:v>
                </c:pt>
                <c:pt idx="31050">
                  <c:v>23:09:26</c:v>
                </c:pt>
                <c:pt idx="31051">
                  <c:v>23:09:27</c:v>
                </c:pt>
                <c:pt idx="31052">
                  <c:v>23:09:28</c:v>
                </c:pt>
                <c:pt idx="31053">
                  <c:v>23:09:29</c:v>
                </c:pt>
                <c:pt idx="31054">
                  <c:v>23:09:30</c:v>
                </c:pt>
                <c:pt idx="31055">
                  <c:v>23:09:31</c:v>
                </c:pt>
                <c:pt idx="31056">
                  <c:v>23:09:32</c:v>
                </c:pt>
                <c:pt idx="31057">
                  <c:v>23:09:33</c:v>
                </c:pt>
                <c:pt idx="31058">
                  <c:v>23:09:34</c:v>
                </c:pt>
                <c:pt idx="31059">
                  <c:v>23:09:35</c:v>
                </c:pt>
                <c:pt idx="31060">
                  <c:v>23:09:36</c:v>
                </c:pt>
                <c:pt idx="31061">
                  <c:v>23:09:37</c:v>
                </c:pt>
                <c:pt idx="31062">
                  <c:v>23:09:38</c:v>
                </c:pt>
                <c:pt idx="31063">
                  <c:v>23:09:39</c:v>
                </c:pt>
                <c:pt idx="31064">
                  <c:v>23:09:40</c:v>
                </c:pt>
                <c:pt idx="31065">
                  <c:v>23:09:41</c:v>
                </c:pt>
                <c:pt idx="31066">
                  <c:v>23:09:42</c:v>
                </c:pt>
                <c:pt idx="31067">
                  <c:v>23:09:43</c:v>
                </c:pt>
                <c:pt idx="31068">
                  <c:v>23:09:44</c:v>
                </c:pt>
                <c:pt idx="31069">
                  <c:v>23:09:45</c:v>
                </c:pt>
                <c:pt idx="31070">
                  <c:v>23:09:46</c:v>
                </c:pt>
                <c:pt idx="31071">
                  <c:v>23:09:47</c:v>
                </c:pt>
                <c:pt idx="31072">
                  <c:v>23:09:48</c:v>
                </c:pt>
                <c:pt idx="31073">
                  <c:v>23:09:49</c:v>
                </c:pt>
                <c:pt idx="31074">
                  <c:v>23:09:50</c:v>
                </c:pt>
                <c:pt idx="31075">
                  <c:v>23:09:51</c:v>
                </c:pt>
                <c:pt idx="31076">
                  <c:v>23:09:52</c:v>
                </c:pt>
                <c:pt idx="31077">
                  <c:v>23:09:53</c:v>
                </c:pt>
                <c:pt idx="31078">
                  <c:v>23:09:54</c:v>
                </c:pt>
                <c:pt idx="31079">
                  <c:v>23:09:55</c:v>
                </c:pt>
                <c:pt idx="31080">
                  <c:v>23:09:56</c:v>
                </c:pt>
                <c:pt idx="31081">
                  <c:v>23:09:57</c:v>
                </c:pt>
                <c:pt idx="31082">
                  <c:v>23:09:58</c:v>
                </c:pt>
                <c:pt idx="31083">
                  <c:v>23:09:59</c:v>
                </c:pt>
                <c:pt idx="31084">
                  <c:v>23:10:00</c:v>
                </c:pt>
                <c:pt idx="31085">
                  <c:v>23:10:01</c:v>
                </c:pt>
                <c:pt idx="31086">
                  <c:v>23:10:02</c:v>
                </c:pt>
                <c:pt idx="31087">
                  <c:v>23:10:03</c:v>
                </c:pt>
                <c:pt idx="31088">
                  <c:v>23:10:04</c:v>
                </c:pt>
                <c:pt idx="31089">
                  <c:v>23:10:05</c:v>
                </c:pt>
                <c:pt idx="31090">
                  <c:v>23:10:06</c:v>
                </c:pt>
                <c:pt idx="31091">
                  <c:v>23:10:07</c:v>
                </c:pt>
                <c:pt idx="31092">
                  <c:v>23:10:08</c:v>
                </c:pt>
                <c:pt idx="31093">
                  <c:v>23:10:09</c:v>
                </c:pt>
                <c:pt idx="31094">
                  <c:v>23:10:10</c:v>
                </c:pt>
                <c:pt idx="31095">
                  <c:v>23:10:11</c:v>
                </c:pt>
                <c:pt idx="31096">
                  <c:v>23:10:12</c:v>
                </c:pt>
                <c:pt idx="31097">
                  <c:v>23:10:13</c:v>
                </c:pt>
                <c:pt idx="31098">
                  <c:v>23:10:14</c:v>
                </c:pt>
                <c:pt idx="31099">
                  <c:v>23:10:15</c:v>
                </c:pt>
                <c:pt idx="31100">
                  <c:v>23:10:16</c:v>
                </c:pt>
                <c:pt idx="31101">
                  <c:v>23:10:17</c:v>
                </c:pt>
                <c:pt idx="31102">
                  <c:v>23:10:18</c:v>
                </c:pt>
                <c:pt idx="31103">
                  <c:v>23:10:19</c:v>
                </c:pt>
                <c:pt idx="31104">
                  <c:v>23:10:20</c:v>
                </c:pt>
                <c:pt idx="31105">
                  <c:v>23:10:21</c:v>
                </c:pt>
                <c:pt idx="31106">
                  <c:v>23:10:22</c:v>
                </c:pt>
                <c:pt idx="31107">
                  <c:v>23:10:23</c:v>
                </c:pt>
                <c:pt idx="31108">
                  <c:v>23:10:24</c:v>
                </c:pt>
                <c:pt idx="31109">
                  <c:v>23:10:25</c:v>
                </c:pt>
                <c:pt idx="31110">
                  <c:v>23:10:26</c:v>
                </c:pt>
                <c:pt idx="31111">
                  <c:v>23:10:27</c:v>
                </c:pt>
                <c:pt idx="31112">
                  <c:v>23:10:28</c:v>
                </c:pt>
                <c:pt idx="31113">
                  <c:v>23:10:29</c:v>
                </c:pt>
                <c:pt idx="31114">
                  <c:v>23:10:30</c:v>
                </c:pt>
                <c:pt idx="31115">
                  <c:v>23:10:31</c:v>
                </c:pt>
                <c:pt idx="31116">
                  <c:v>23:10:32</c:v>
                </c:pt>
                <c:pt idx="31117">
                  <c:v>23:10:33</c:v>
                </c:pt>
                <c:pt idx="31118">
                  <c:v>23:10:34</c:v>
                </c:pt>
                <c:pt idx="31119">
                  <c:v>23:10:35</c:v>
                </c:pt>
                <c:pt idx="31120">
                  <c:v>23:10:36</c:v>
                </c:pt>
                <c:pt idx="31121">
                  <c:v>23:10:37</c:v>
                </c:pt>
                <c:pt idx="31122">
                  <c:v>23:10:38</c:v>
                </c:pt>
                <c:pt idx="31123">
                  <c:v>23:10:39</c:v>
                </c:pt>
                <c:pt idx="31124">
                  <c:v>23:10:40</c:v>
                </c:pt>
                <c:pt idx="31125">
                  <c:v>23:10:41</c:v>
                </c:pt>
                <c:pt idx="31126">
                  <c:v>23:10:42</c:v>
                </c:pt>
                <c:pt idx="31127">
                  <c:v>23:10:43</c:v>
                </c:pt>
                <c:pt idx="31128">
                  <c:v>23:10:44</c:v>
                </c:pt>
                <c:pt idx="31129">
                  <c:v>23:10:45</c:v>
                </c:pt>
                <c:pt idx="31130">
                  <c:v>23:10:46</c:v>
                </c:pt>
                <c:pt idx="31131">
                  <c:v>23:10:47</c:v>
                </c:pt>
                <c:pt idx="31132">
                  <c:v>23:10:48</c:v>
                </c:pt>
                <c:pt idx="31133">
                  <c:v>23:10:49</c:v>
                </c:pt>
                <c:pt idx="31134">
                  <c:v>23:10:50</c:v>
                </c:pt>
                <c:pt idx="31135">
                  <c:v>23:10:51</c:v>
                </c:pt>
                <c:pt idx="31136">
                  <c:v>23:10:52</c:v>
                </c:pt>
                <c:pt idx="31137">
                  <c:v>23:10:53</c:v>
                </c:pt>
                <c:pt idx="31138">
                  <c:v>23:10:54</c:v>
                </c:pt>
                <c:pt idx="31139">
                  <c:v>23:10:55</c:v>
                </c:pt>
                <c:pt idx="31140">
                  <c:v>23:10:56</c:v>
                </c:pt>
                <c:pt idx="31141">
                  <c:v>23:10:57</c:v>
                </c:pt>
                <c:pt idx="31142">
                  <c:v>23:10:58</c:v>
                </c:pt>
                <c:pt idx="31143">
                  <c:v>23:10:59</c:v>
                </c:pt>
                <c:pt idx="31144">
                  <c:v>23:11:00</c:v>
                </c:pt>
                <c:pt idx="31145">
                  <c:v>23:11:01</c:v>
                </c:pt>
                <c:pt idx="31146">
                  <c:v>23:11:02</c:v>
                </c:pt>
                <c:pt idx="31147">
                  <c:v>23:11:03</c:v>
                </c:pt>
                <c:pt idx="31148">
                  <c:v>23:11:04</c:v>
                </c:pt>
                <c:pt idx="31149">
                  <c:v>23:11:05</c:v>
                </c:pt>
                <c:pt idx="31150">
                  <c:v>23:11:06</c:v>
                </c:pt>
                <c:pt idx="31151">
                  <c:v>23:11:07</c:v>
                </c:pt>
                <c:pt idx="31152">
                  <c:v>23:11:08</c:v>
                </c:pt>
                <c:pt idx="31153">
                  <c:v>23:11:09</c:v>
                </c:pt>
                <c:pt idx="31154">
                  <c:v>23:11:10</c:v>
                </c:pt>
                <c:pt idx="31155">
                  <c:v>23:11:11</c:v>
                </c:pt>
                <c:pt idx="31156">
                  <c:v>23:11:12</c:v>
                </c:pt>
                <c:pt idx="31157">
                  <c:v>23:11:13</c:v>
                </c:pt>
                <c:pt idx="31158">
                  <c:v>23:11:14</c:v>
                </c:pt>
                <c:pt idx="31159">
                  <c:v>23:11:15</c:v>
                </c:pt>
                <c:pt idx="31160">
                  <c:v>23:11:16</c:v>
                </c:pt>
                <c:pt idx="31161">
                  <c:v>23:11:17</c:v>
                </c:pt>
                <c:pt idx="31162">
                  <c:v>23:11:18</c:v>
                </c:pt>
                <c:pt idx="31163">
                  <c:v>23:11:19</c:v>
                </c:pt>
                <c:pt idx="31164">
                  <c:v>23:11:20</c:v>
                </c:pt>
                <c:pt idx="31165">
                  <c:v>23:11:21</c:v>
                </c:pt>
                <c:pt idx="31166">
                  <c:v>23:11:22</c:v>
                </c:pt>
                <c:pt idx="31167">
                  <c:v>23:11:23</c:v>
                </c:pt>
                <c:pt idx="31168">
                  <c:v>23:11:24</c:v>
                </c:pt>
                <c:pt idx="31169">
                  <c:v>23:11:25</c:v>
                </c:pt>
                <c:pt idx="31170">
                  <c:v>23:11:26</c:v>
                </c:pt>
                <c:pt idx="31171">
                  <c:v>23:11:27</c:v>
                </c:pt>
                <c:pt idx="31172">
                  <c:v>23:11:28</c:v>
                </c:pt>
                <c:pt idx="31173">
                  <c:v>23:11:29</c:v>
                </c:pt>
                <c:pt idx="31174">
                  <c:v>23:11:30</c:v>
                </c:pt>
                <c:pt idx="31175">
                  <c:v>23:11:31</c:v>
                </c:pt>
                <c:pt idx="31176">
                  <c:v>23:11:32</c:v>
                </c:pt>
                <c:pt idx="31177">
                  <c:v>23:11:33</c:v>
                </c:pt>
                <c:pt idx="31178">
                  <c:v>23:11:34</c:v>
                </c:pt>
                <c:pt idx="31179">
                  <c:v>23:11:35</c:v>
                </c:pt>
                <c:pt idx="31180">
                  <c:v>23:11:36</c:v>
                </c:pt>
                <c:pt idx="31181">
                  <c:v>23:11:37</c:v>
                </c:pt>
                <c:pt idx="31182">
                  <c:v>23:11:38</c:v>
                </c:pt>
                <c:pt idx="31183">
                  <c:v>23:11:39</c:v>
                </c:pt>
                <c:pt idx="31184">
                  <c:v>23:11:40</c:v>
                </c:pt>
                <c:pt idx="31185">
                  <c:v>23:11:41</c:v>
                </c:pt>
                <c:pt idx="31186">
                  <c:v>23:11:42</c:v>
                </c:pt>
                <c:pt idx="31187">
                  <c:v>23:11:43</c:v>
                </c:pt>
                <c:pt idx="31188">
                  <c:v>23:11:44</c:v>
                </c:pt>
                <c:pt idx="31189">
                  <c:v>23:11:45</c:v>
                </c:pt>
                <c:pt idx="31190">
                  <c:v>23:11:46</c:v>
                </c:pt>
                <c:pt idx="31191">
                  <c:v>23:11:47</c:v>
                </c:pt>
                <c:pt idx="31192">
                  <c:v>23:11:48</c:v>
                </c:pt>
                <c:pt idx="31193">
                  <c:v>23:11:49</c:v>
                </c:pt>
                <c:pt idx="31194">
                  <c:v>23:11:50</c:v>
                </c:pt>
                <c:pt idx="31195">
                  <c:v>23:11:51</c:v>
                </c:pt>
                <c:pt idx="31196">
                  <c:v>23:11:52</c:v>
                </c:pt>
                <c:pt idx="31197">
                  <c:v>23:11:53</c:v>
                </c:pt>
                <c:pt idx="31198">
                  <c:v>23:11:54</c:v>
                </c:pt>
                <c:pt idx="31199">
                  <c:v>23:11:55</c:v>
                </c:pt>
                <c:pt idx="31200">
                  <c:v>23:11:56</c:v>
                </c:pt>
                <c:pt idx="31201">
                  <c:v>23:11:57</c:v>
                </c:pt>
                <c:pt idx="31202">
                  <c:v>23:11:58</c:v>
                </c:pt>
                <c:pt idx="31203">
                  <c:v>23:11:59</c:v>
                </c:pt>
                <c:pt idx="31204">
                  <c:v>23:12:00</c:v>
                </c:pt>
                <c:pt idx="31205">
                  <c:v>23:12:01</c:v>
                </c:pt>
                <c:pt idx="31206">
                  <c:v>23:12:02</c:v>
                </c:pt>
                <c:pt idx="31207">
                  <c:v>23:12:03</c:v>
                </c:pt>
                <c:pt idx="31208">
                  <c:v>23:12:04</c:v>
                </c:pt>
                <c:pt idx="31209">
                  <c:v>23:12:05</c:v>
                </c:pt>
                <c:pt idx="31210">
                  <c:v>23:12:06</c:v>
                </c:pt>
                <c:pt idx="31211">
                  <c:v>23:12:07</c:v>
                </c:pt>
                <c:pt idx="31212">
                  <c:v>23:12:08</c:v>
                </c:pt>
                <c:pt idx="31213">
                  <c:v>23:12:09</c:v>
                </c:pt>
                <c:pt idx="31214">
                  <c:v>23:12:10</c:v>
                </c:pt>
                <c:pt idx="31215">
                  <c:v>23:12:11</c:v>
                </c:pt>
                <c:pt idx="31216">
                  <c:v>23:12:12</c:v>
                </c:pt>
                <c:pt idx="31217">
                  <c:v>23:12:13</c:v>
                </c:pt>
                <c:pt idx="31218">
                  <c:v>23:12:14</c:v>
                </c:pt>
                <c:pt idx="31219">
                  <c:v>23:12:15</c:v>
                </c:pt>
                <c:pt idx="31220">
                  <c:v>23:12:16</c:v>
                </c:pt>
                <c:pt idx="31221">
                  <c:v>23:12:17</c:v>
                </c:pt>
                <c:pt idx="31222">
                  <c:v>23:12:18</c:v>
                </c:pt>
                <c:pt idx="31223">
                  <c:v>23:12:19</c:v>
                </c:pt>
                <c:pt idx="31224">
                  <c:v>23:12:20</c:v>
                </c:pt>
                <c:pt idx="31225">
                  <c:v>23:12:21</c:v>
                </c:pt>
                <c:pt idx="31226">
                  <c:v>23:12:22</c:v>
                </c:pt>
                <c:pt idx="31227">
                  <c:v>23:12:23</c:v>
                </c:pt>
                <c:pt idx="31228">
                  <c:v>23:12:24</c:v>
                </c:pt>
                <c:pt idx="31229">
                  <c:v>23:12:25</c:v>
                </c:pt>
                <c:pt idx="31230">
                  <c:v>23:12:26</c:v>
                </c:pt>
                <c:pt idx="31231">
                  <c:v>23:12:27</c:v>
                </c:pt>
                <c:pt idx="31232">
                  <c:v>23:12:28</c:v>
                </c:pt>
                <c:pt idx="31233">
                  <c:v>23:12:29</c:v>
                </c:pt>
                <c:pt idx="31234">
                  <c:v>23:12:30</c:v>
                </c:pt>
                <c:pt idx="31235">
                  <c:v>23:12:31</c:v>
                </c:pt>
                <c:pt idx="31236">
                  <c:v>23:12:32</c:v>
                </c:pt>
                <c:pt idx="31237">
                  <c:v>23:12:33</c:v>
                </c:pt>
                <c:pt idx="31238">
                  <c:v>23:12:34</c:v>
                </c:pt>
                <c:pt idx="31239">
                  <c:v>23:12:35</c:v>
                </c:pt>
                <c:pt idx="31240">
                  <c:v>23:12:36</c:v>
                </c:pt>
                <c:pt idx="31241">
                  <c:v>23:12:37</c:v>
                </c:pt>
                <c:pt idx="31242">
                  <c:v>23:12:38</c:v>
                </c:pt>
                <c:pt idx="31243">
                  <c:v>23:12:39</c:v>
                </c:pt>
                <c:pt idx="31244">
                  <c:v>23:12:40</c:v>
                </c:pt>
                <c:pt idx="31245">
                  <c:v>23:12:41</c:v>
                </c:pt>
                <c:pt idx="31246">
                  <c:v>23:12:42</c:v>
                </c:pt>
                <c:pt idx="31247">
                  <c:v>23:12:43</c:v>
                </c:pt>
                <c:pt idx="31248">
                  <c:v>23:12:44</c:v>
                </c:pt>
                <c:pt idx="31249">
                  <c:v>23:12:45</c:v>
                </c:pt>
                <c:pt idx="31250">
                  <c:v>23:12:46</c:v>
                </c:pt>
                <c:pt idx="31251">
                  <c:v>23:12:47</c:v>
                </c:pt>
                <c:pt idx="31252">
                  <c:v>23:12:48</c:v>
                </c:pt>
                <c:pt idx="31253">
                  <c:v>23:12:49</c:v>
                </c:pt>
                <c:pt idx="31254">
                  <c:v>23:12:50</c:v>
                </c:pt>
                <c:pt idx="31255">
                  <c:v>23:12:51</c:v>
                </c:pt>
                <c:pt idx="31256">
                  <c:v>23:12:52</c:v>
                </c:pt>
                <c:pt idx="31257">
                  <c:v>23:12:53</c:v>
                </c:pt>
                <c:pt idx="31258">
                  <c:v>23:12:54</c:v>
                </c:pt>
                <c:pt idx="31259">
                  <c:v>23:12:55</c:v>
                </c:pt>
                <c:pt idx="31260">
                  <c:v>23:12:56</c:v>
                </c:pt>
                <c:pt idx="31261">
                  <c:v>23:12:57</c:v>
                </c:pt>
                <c:pt idx="31262">
                  <c:v>23:12:58</c:v>
                </c:pt>
                <c:pt idx="31263">
                  <c:v>23:12:59</c:v>
                </c:pt>
                <c:pt idx="31264">
                  <c:v>23:13:00</c:v>
                </c:pt>
                <c:pt idx="31265">
                  <c:v>23:13:01</c:v>
                </c:pt>
                <c:pt idx="31266">
                  <c:v>23:13:02</c:v>
                </c:pt>
                <c:pt idx="31267">
                  <c:v>23:13:03</c:v>
                </c:pt>
                <c:pt idx="31268">
                  <c:v>23:13:04</c:v>
                </c:pt>
                <c:pt idx="31269">
                  <c:v>23:13:05</c:v>
                </c:pt>
                <c:pt idx="31270">
                  <c:v>23:13:06</c:v>
                </c:pt>
                <c:pt idx="31271">
                  <c:v>23:13:07</c:v>
                </c:pt>
                <c:pt idx="31272">
                  <c:v>23:13:08</c:v>
                </c:pt>
                <c:pt idx="31273">
                  <c:v>23:13:09</c:v>
                </c:pt>
                <c:pt idx="31274">
                  <c:v>23:13:10</c:v>
                </c:pt>
                <c:pt idx="31275">
                  <c:v>23:13:11</c:v>
                </c:pt>
                <c:pt idx="31276">
                  <c:v>23:13:12</c:v>
                </c:pt>
                <c:pt idx="31277">
                  <c:v>23:13:13</c:v>
                </c:pt>
                <c:pt idx="31278">
                  <c:v>23:13:14</c:v>
                </c:pt>
                <c:pt idx="31279">
                  <c:v>23:13:15</c:v>
                </c:pt>
                <c:pt idx="31280">
                  <c:v>23:13:16</c:v>
                </c:pt>
                <c:pt idx="31281">
                  <c:v>23:13:17</c:v>
                </c:pt>
                <c:pt idx="31282">
                  <c:v>23:13:18</c:v>
                </c:pt>
                <c:pt idx="31283">
                  <c:v>23:13:19</c:v>
                </c:pt>
                <c:pt idx="31284">
                  <c:v>23:13:20</c:v>
                </c:pt>
                <c:pt idx="31285">
                  <c:v>23:13:21</c:v>
                </c:pt>
                <c:pt idx="31286">
                  <c:v>23:13:22</c:v>
                </c:pt>
                <c:pt idx="31287">
                  <c:v>23:13:23</c:v>
                </c:pt>
                <c:pt idx="31288">
                  <c:v>23:13:24</c:v>
                </c:pt>
                <c:pt idx="31289">
                  <c:v>23:13:25</c:v>
                </c:pt>
                <c:pt idx="31290">
                  <c:v>23:13:26</c:v>
                </c:pt>
                <c:pt idx="31291">
                  <c:v>23:13:27</c:v>
                </c:pt>
                <c:pt idx="31292">
                  <c:v>23:13:28</c:v>
                </c:pt>
                <c:pt idx="31293">
                  <c:v>23:13:29</c:v>
                </c:pt>
                <c:pt idx="31294">
                  <c:v>23:13:30</c:v>
                </c:pt>
                <c:pt idx="31295">
                  <c:v>23:13:31</c:v>
                </c:pt>
                <c:pt idx="31296">
                  <c:v>23:13:32</c:v>
                </c:pt>
                <c:pt idx="31297">
                  <c:v>23:13:33</c:v>
                </c:pt>
                <c:pt idx="31298">
                  <c:v>23:13:34</c:v>
                </c:pt>
                <c:pt idx="31299">
                  <c:v>23:13:35</c:v>
                </c:pt>
                <c:pt idx="31300">
                  <c:v>23:13:36</c:v>
                </c:pt>
                <c:pt idx="31301">
                  <c:v>23:13:37</c:v>
                </c:pt>
                <c:pt idx="31302">
                  <c:v>23:13:38</c:v>
                </c:pt>
                <c:pt idx="31303">
                  <c:v>23:13:39</c:v>
                </c:pt>
                <c:pt idx="31304">
                  <c:v>23:13:40</c:v>
                </c:pt>
                <c:pt idx="31305">
                  <c:v>23:13:41</c:v>
                </c:pt>
                <c:pt idx="31306">
                  <c:v>23:13:42</c:v>
                </c:pt>
                <c:pt idx="31307">
                  <c:v>23:13:43</c:v>
                </c:pt>
                <c:pt idx="31308">
                  <c:v>23:13:44</c:v>
                </c:pt>
                <c:pt idx="31309">
                  <c:v>23:13:45</c:v>
                </c:pt>
                <c:pt idx="31310">
                  <c:v>23:13:46</c:v>
                </c:pt>
                <c:pt idx="31311">
                  <c:v>23:13:47</c:v>
                </c:pt>
                <c:pt idx="31312">
                  <c:v>23:13:48</c:v>
                </c:pt>
                <c:pt idx="31313">
                  <c:v>23:13:49</c:v>
                </c:pt>
                <c:pt idx="31314">
                  <c:v>23:13:50</c:v>
                </c:pt>
                <c:pt idx="31315">
                  <c:v>23:13:51</c:v>
                </c:pt>
                <c:pt idx="31316">
                  <c:v>23:13:52</c:v>
                </c:pt>
                <c:pt idx="31317">
                  <c:v>23:13:53</c:v>
                </c:pt>
                <c:pt idx="31318">
                  <c:v>23:13:54</c:v>
                </c:pt>
                <c:pt idx="31319">
                  <c:v>23:13:55</c:v>
                </c:pt>
                <c:pt idx="31320">
                  <c:v>23:13:56</c:v>
                </c:pt>
                <c:pt idx="31321">
                  <c:v>23:13:57</c:v>
                </c:pt>
                <c:pt idx="31322">
                  <c:v>23:13:58</c:v>
                </c:pt>
                <c:pt idx="31323">
                  <c:v>23:13:59</c:v>
                </c:pt>
                <c:pt idx="31324">
                  <c:v>23:14:00</c:v>
                </c:pt>
                <c:pt idx="31325">
                  <c:v>23:14:01</c:v>
                </c:pt>
                <c:pt idx="31326">
                  <c:v>23:14:02</c:v>
                </c:pt>
                <c:pt idx="31327">
                  <c:v>23:14:03</c:v>
                </c:pt>
                <c:pt idx="31328">
                  <c:v>23:14:04</c:v>
                </c:pt>
                <c:pt idx="31329">
                  <c:v>23:14:05</c:v>
                </c:pt>
                <c:pt idx="31330">
                  <c:v>23:14:06</c:v>
                </c:pt>
                <c:pt idx="31331">
                  <c:v>23:14:07</c:v>
                </c:pt>
                <c:pt idx="31332">
                  <c:v>23:14:08</c:v>
                </c:pt>
                <c:pt idx="31333">
                  <c:v>23:14:09</c:v>
                </c:pt>
                <c:pt idx="31334">
                  <c:v>23:14:10</c:v>
                </c:pt>
                <c:pt idx="31335">
                  <c:v>23:14:11</c:v>
                </c:pt>
                <c:pt idx="31336">
                  <c:v>23:14:12</c:v>
                </c:pt>
                <c:pt idx="31337">
                  <c:v>23:14:13</c:v>
                </c:pt>
                <c:pt idx="31338">
                  <c:v>23:14:14</c:v>
                </c:pt>
                <c:pt idx="31339">
                  <c:v>23:14:15</c:v>
                </c:pt>
                <c:pt idx="31340">
                  <c:v>23:14:16</c:v>
                </c:pt>
                <c:pt idx="31341">
                  <c:v>23:14:17</c:v>
                </c:pt>
                <c:pt idx="31342">
                  <c:v>23:14:18</c:v>
                </c:pt>
                <c:pt idx="31343">
                  <c:v>23:14:19</c:v>
                </c:pt>
                <c:pt idx="31344">
                  <c:v>23:14:20</c:v>
                </c:pt>
                <c:pt idx="31345">
                  <c:v>23:14:21</c:v>
                </c:pt>
                <c:pt idx="31346">
                  <c:v>23:14:22</c:v>
                </c:pt>
                <c:pt idx="31347">
                  <c:v>23:14:23</c:v>
                </c:pt>
                <c:pt idx="31348">
                  <c:v>23:14:24</c:v>
                </c:pt>
                <c:pt idx="31349">
                  <c:v>23:14:25</c:v>
                </c:pt>
                <c:pt idx="31350">
                  <c:v>23:14:26</c:v>
                </c:pt>
                <c:pt idx="31351">
                  <c:v>23:14:27</c:v>
                </c:pt>
                <c:pt idx="31352">
                  <c:v>23:14:28</c:v>
                </c:pt>
                <c:pt idx="31353">
                  <c:v>23:14:29</c:v>
                </c:pt>
                <c:pt idx="31354">
                  <c:v>23:14:30</c:v>
                </c:pt>
                <c:pt idx="31355">
                  <c:v>23:14:31</c:v>
                </c:pt>
                <c:pt idx="31356">
                  <c:v>23:14:32</c:v>
                </c:pt>
                <c:pt idx="31357">
                  <c:v>23:14:33</c:v>
                </c:pt>
                <c:pt idx="31358">
                  <c:v>23:14:34</c:v>
                </c:pt>
                <c:pt idx="31359">
                  <c:v>23:14:35</c:v>
                </c:pt>
                <c:pt idx="31360">
                  <c:v>23:14:36</c:v>
                </c:pt>
                <c:pt idx="31361">
                  <c:v>23:14:37</c:v>
                </c:pt>
                <c:pt idx="31362">
                  <c:v>23:14:38</c:v>
                </c:pt>
                <c:pt idx="31363">
                  <c:v>23:14:39</c:v>
                </c:pt>
                <c:pt idx="31364">
                  <c:v>23:14:40</c:v>
                </c:pt>
                <c:pt idx="31365">
                  <c:v>23:14:41</c:v>
                </c:pt>
                <c:pt idx="31366">
                  <c:v>23:14:42</c:v>
                </c:pt>
                <c:pt idx="31367">
                  <c:v>23:14:43</c:v>
                </c:pt>
                <c:pt idx="31368">
                  <c:v>23:14:44</c:v>
                </c:pt>
                <c:pt idx="31369">
                  <c:v>23:14:45</c:v>
                </c:pt>
                <c:pt idx="31370">
                  <c:v>23:14:46</c:v>
                </c:pt>
                <c:pt idx="31371">
                  <c:v>23:14:47</c:v>
                </c:pt>
                <c:pt idx="31372">
                  <c:v>23:14:48</c:v>
                </c:pt>
                <c:pt idx="31373">
                  <c:v>23:14:49</c:v>
                </c:pt>
                <c:pt idx="31374">
                  <c:v>23:14:50</c:v>
                </c:pt>
                <c:pt idx="31375">
                  <c:v>23:14:51</c:v>
                </c:pt>
                <c:pt idx="31376">
                  <c:v>23:14:52</c:v>
                </c:pt>
                <c:pt idx="31377">
                  <c:v>23:14:53</c:v>
                </c:pt>
                <c:pt idx="31378">
                  <c:v>23:14:54</c:v>
                </c:pt>
                <c:pt idx="31379">
                  <c:v>23:14:55</c:v>
                </c:pt>
                <c:pt idx="31380">
                  <c:v>23:14:56</c:v>
                </c:pt>
                <c:pt idx="31381">
                  <c:v>23:14:57</c:v>
                </c:pt>
                <c:pt idx="31382">
                  <c:v>23:14:58</c:v>
                </c:pt>
                <c:pt idx="31383">
                  <c:v>23:14:59</c:v>
                </c:pt>
                <c:pt idx="31384">
                  <c:v>23:15:00</c:v>
                </c:pt>
                <c:pt idx="31385">
                  <c:v>23:15:01</c:v>
                </c:pt>
                <c:pt idx="31386">
                  <c:v>23:15:02</c:v>
                </c:pt>
                <c:pt idx="31387">
                  <c:v>23:15:03</c:v>
                </c:pt>
                <c:pt idx="31388">
                  <c:v>23:15:04</c:v>
                </c:pt>
                <c:pt idx="31389">
                  <c:v>23:15:05</c:v>
                </c:pt>
                <c:pt idx="31390">
                  <c:v>23:15:06</c:v>
                </c:pt>
                <c:pt idx="31391">
                  <c:v>23:15:07</c:v>
                </c:pt>
                <c:pt idx="31392">
                  <c:v>23:15:08</c:v>
                </c:pt>
                <c:pt idx="31393">
                  <c:v>23:15:09</c:v>
                </c:pt>
                <c:pt idx="31394">
                  <c:v>23:15:10</c:v>
                </c:pt>
                <c:pt idx="31395">
                  <c:v>23:15:11</c:v>
                </c:pt>
                <c:pt idx="31396">
                  <c:v>23:15:12</c:v>
                </c:pt>
                <c:pt idx="31397">
                  <c:v>23:15:13</c:v>
                </c:pt>
                <c:pt idx="31398">
                  <c:v>23:15:14</c:v>
                </c:pt>
                <c:pt idx="31399">
                  <c:v>23:15:15</c:v>
                </c:pt>
                <c:pt idx="31400">
                  <c:v>23:15:16</c:v>
                </c:pt>
                <c:pt idx="31401">
                  <c:v>23:15:17</c:v>
                </c:pt>
                <c:pt idx="31402">
                  <c:v>23:15:18</c:v>
                </c:pt>
                <c:pt idx="31403">
                  <c:v>23:15:19</c:v>
                </c:pt>
                <c:pt idx="31404">
                  <c:v>23:15:20</c:v>
                </c:pt>
                <c:pt idx="31405">
                  <c:v>23:15:21</c:v>
                </c:pt>
                <c:pt idx="31406">
                  <c:v>23:15:22</c:v>
                </c:pt>
                <c:pt idx="31407">
                  <c:v>23:15:23</c:v>
                </c:pt>
                <c:pt idx="31408">
                  <c:v>23:15:24</c:v>
                </c:pt>
                <c:pt idx="31409">
                  <c:v>23:15:25</c:v>
                </c:pt>
                <c:pt idx="31410">
                  <c:v>23:15:26</c:v>
                </c:pt>
                <c:pt idx="31411">
                  <c:v>23:15:27</c:v>
                </c:pt>
                <c:pt idx="31412">
                  <c:v>23:15:28</c:v>
                </c:pt>
                <c:pt idx="31413">
                  <c:v>23:15:29</c:v>
                </c:pt>
                <c:pt idx="31414">
                  <c:v>23:15:30</c:v>
                </c:pt>
                <c:pt idx="31415">
                  <c:v>23:15:31</c:v>
                </c:pt>
                <c:pt idx="31416">
                  <c:v>23:15:32</c:v>
                </c:pt>
                <c:pt idx="31417">
                  <c:v>23:15:33</c:v>
                </c:pt>
                <c:pt idx="31418">
                  <c:v>23:15:34</c:v>
                </c:pt>
                <c:pt idx="31419">
                  <c:v>23:15:35</c:v>
                </c:pt>
                <c:pt idx="31420">
                  <c:v>23:15:36</c:v>
                </c:pt>
                <c:pt idx="31421">
                  <c:v>23:15:37</c:v>
                </c:pt>
                <c:pt idx="31422">
                  <c:v>23:15:38</c:v>
                </c:pt>
                <c:pt idx="31423">
                  <c:v>23:15:39</c:v>
                </c:pt>
                <c:pt idx="31424">
                  <c:v>23:15:40</c:v>
                </c:pt>
                <c:pt idx="31425">
                  <c:v>23:15:41</c:v>
                </c:pt>
                <c:pt idx="31426">
                  <c:v>23:15:42</c:v>
                </c:pt>
                <c:pt idx="31427">
                  <c:v>23:15:43</c:v>
                </c:pt>
                <c:pt idx="31428">
                  <c:v>23:15:44</c:v>
                </c:pt>
                <c:pt idx="31429">
                  <c:v>23:15:45</c:v>
                </c:pt>
                <c:pt idx="31430">
                  <c:v>23:15:46</c:v>
                </c:pt>
                <c:pt idx="31431">
                  <c:v>23:15:47</c:v>
                </c:pt>
                <c:pt idx="31432">
                  <c:v>23:15:48</c:v>
                </c:pt>
                <c:pt idx="31433">
                  <c:v>23:15:49</c:v>
                </c:pt>
                <c:pt idx="31434">
                  <c:v>23:15:50</c:v>
                </c:pt>
                <c:pt idx="31435">
                  <c:v>23:15:51</c:v>
                </c:pt>
                <c:pt idx="31436">
                  <c:v>23:15:52</c:v>
                </c:pt>
                <c:pt idx="31437">
                  <c:v>23:15:53</c:v>
                </c:pt>
                <c:pt idx="31438">
                  <c:v>23:15:54</c:v>
                </c:pt>
                <c:pt idx="31439">
                  <c:v>23:15:55</c:v>
                </c:pt>
                <c:pt idx="31440">
                  <c:v>23:15:56</c:v>
                </c:pt>
                <c:pt idx="31441">
                  <c:v>23:15:57</c:v>
                </c:pt>
                <c:pt idx="31442">
                  <c:v>23:15:58</c:v>
                </c:pt>
                <c:pt idx="31443">
                  <c:v>23:15:59</c:v>
                </c:pt>
                <c:pt idx="31444">
                  <c:v>23:16:00</c:v>
                </c:pt>
                <c:pt idx="31445">
                  <c:v>23:16:01</c:v>
                </c:pt>
                <c:pt idx="31446">
                  <c:v>23:16:02</c:v>
                </c:pt>
                <c:pt idx="31447">
                  <c:v>23:16:03</c:v>
                </c:pt>
                <c:pt idx="31448">
                  <c:v>23:16:04</c:v>
                </c:pt>
                <c:pt idx="31449">
                  <c:v>23:16:05</c:v>
                </c:pt>
                <c:pt idx="31450">
                  <c:v>23:16:06</c:v>
                </c:pt>
                <c:pt idx="31451">
                  <c:v>23:16:07</c:v>
                </c:pt>
                <c:pt idx="31452">
                  <c:v>23:16:08</c:v>
                </c:pt>
                <c:pt idx="31453">
                  <c:v>23:16:09</c:v>
                </c:pt>
                <c:pt idx="31454">
                  <c:v>23:16:10</c:v>
                </c:pt>
                <c:pt idx="31455">
                  <c:v>23:16:11</c:v>
                </c:pt>
                <c:pt idx="31456">
                  <c:v>23:16:12</c:v>
                </c:pt>
                <c:pt idx="31457">
                  <c:v>23:16:13</c:v>
                </c:pt>
                <c:pt idx="31458">
                  <c:v>23:16:14</c:v>
                </c:pt>
                <c:pt idx="31459">
                  <c:v>23:16:15</c:v>
                </c:pt>
                <c:pt idx="31460">
                  <c:v>23:16:16</c:v>
                </c:pt>
                <c:pt idx="31461">
                  <c:v>23:16:17</c:v>
                </c:pt>
                <c:pt idx="31462">
                  <c:v>23:16:18</c:v>
                </c:pt>
                <c:pt idx="31463">
                  <c:v>23:16:19</c:v>
                </c:pt>
                <c:pt idx="31464">
                  <c:v>23:16:20</c:v>
                </c:pt>
                <c:pt idx="31465">
                  <c:v>23:16:21</c:v>
                </c:pt>
                <c:pt idx="31466">
                  <c:v>23:16:22</c:v>
                </c:pt>
                <c:pt idx="31467">
                  <c:v>23:16:23</c:v>
                </c:pt>
                <c:pt idx="31468">
                  <c:v>23:16:24</c:v>
                </c:pt>
                <c:pt idx="31469">
                  <c:v>23:16:25</c:v>
                </c:pt>
                <c:pt idx="31470">
                  <c:v>23:16:26</c:v>
                </c:pt>
                <c:pt idx="31471">
                  <c:v>23:16:27</c:v>
                </c:pt>
                <c:pt idx="31472">
                  <c:v>23:16:28</c:v>
                </c:pt>
                <c:pt idx="31473">
                  <c:v>23:16:29</c:v>
                </c:pt>
                <c:pt idx="31474">
                  <c:v>23:16:30</c:v>
                </c:pt>
                <c:pt idx="31475">
                  <c:v>23:16:31</c:v>
                </c:pt>
                <c:pt idx="31476">
                  <c:v>23:16:32</c:v>
                </c:pt>
                <c:pt idx="31477">
                  <c:v>23:16:33</c:v>
                </c:pt>
                <c:pt idx="31478">
                  <c:v>23:16:34</c:v>
                </c:pt>
                <c:pt idx="31479">
                  <c:v>23:16:35</c:v>
                </c:pt>
                <c:pt idx="31480">
                  <c:v>23:16:36</c:v>
                </c:pt>
                <c:pt idx="31481">
                  <c:v>23:16:37</c:v>
                </c:pt>
                <c:pt idx="31482">
                  <c:v>23:16:38</c:v>
                </c:pt>
                <c:pt idx="31483">
                  <c:v>23:16:39</c:v>
                </c:pt>
                <c:pt idx="31484">
                  <c:v>23:16:40</c:v>
                </c:pt>
                <c:pt idx="31485">
                  <c:v>23:16:41</c:v>
                </c:pt>
                <c:pt idx="31486">
                  <c:v>23:16:42</c:v>
                </c:pt>
                <c:pt idx="31487">
                  <c:v>23:16:43</c:v>
                </c:pt>
                <c:pt idx="31488">
                  <c:v>23:16:44</c:v>
                </c:pt>
                <c:pt idx="31489">
                  <c:v>23:16:45</c:v>
                </c:pt>
                <c:pt idx="31490">
                  <c:v>23:16:46</c:v>
                </c:pt>
                <c:pt idx="31491">
                  <c:v>23:16:47</c:v>
                </c:pt>
                <c:pt idx="31492">
                  <c:v>23:16:48</c:v>
                </c:pt>
                <c:pt idx="31493">
                  <c:v>23:16:49</c:v>
                </c:pt>
                <c:pt idx="31494">
                  <c:v>23:16:50</c:v>
                </c:pt>
                <c:pt idx="31495">
                  <c:v>23:16:51</c:v>
                </c:pt>
                <c:pt idx="31496">
                  <c:v>23:16:52</c:v>
                </c:pt>
                <c:pt idx="31497">
                  <c:v>23:16:53</c:v>
                </c:pt>
                <c:pt idx="31498">
                  <c:v>23:16:54</c:v>
                </c:pt>
                <c:pt idx="31499">
                  <c:v>23:16:55</c:v>
                </c:pt>
                <c:pt idx="31500">
                  <c:v>23:16:56</c:v>
                </c:pt>
                <c:pt idx="31501">
                  <c:v>23:16:57</c:v>
                </c:pt>
                <c:pt idx="31502">
                  <c:v>23:16:58</c:v>
                </c:pt>
                <c:pt idx="31503">
                  <c:v>23:16:59</c:v>
                </c:pt>
                <c:pt idx="31504">
                  <c:v>23:17:00</c:v>
                </c:pt>
                <c:pt idx="31505">
                  <c:v>23:17:01</c:v>
                </c:pt>
                <c:pt idx="31506">
                  <c:v>23:17:02</c:v>
                </c:pt>
                <c:pt idx="31507">
                  <c:v>23:17:03</c:v>
                </c:pt>
                <c:pt idx="31508">
                  <c:v>23:17:04</c:v>
                </c:pt>
                <c:pt idx="31509">
                  <c:v>23:17:05</c:v>
                </c:pt>
                <c:pt idx="31510">
                  <c:v>23:17:06</c:v>
                </c:pt>
                <c:pt idx="31511">
                  <c:v>23:17:07</c:v>
                </c:pt>
                <c:pt idx="31512">
                  <c:v>23:17:08</c:v>
                </c:pt>
                <c:pt idx="31513">
                  <c:v>23:17:09</c:v>
                </c:pt>
                <c:pt idx="31514">
                  <c:v>23:17:10</c:v>
                </c:pt>
                <c:pt idx="31515">
                  <c:v>23:17:11</c:v>
                </c:pt>
                <c:pt idx="31516">
                  <c:v>23:17:12</c:v>
                </c:pt>
                <c:pt idx="31517">
                  <c:v>23:17:13</c:v>
                </c:pt>
                <c:pt idx="31518">
                  <c:v>23:17:14</c:v>
                </c:pt>
                <c:pt idx="31519">
                  <c:v>23:17:15</c:v>
                </c:pt>
                <c:pt idx="31520">
                  <c:v>23:17:16</c:v>
                </c:pt>
                <c:pt idx="31521">
                  <c:v>23:17:17</c:v>
                </c:pt>
                <c:pt idx="31522">
                  <c:v>23:17:18</c:v>
                </c:pt>
                <c:pt idx="31523">
                  <c:v>23:17:19</c:v>
                </c:pt>
                <c:pt idx="31524">
                  <c:v>23:17:20</c:v>
                </c:pt>
                <c:pt idx="31525">
                  <c:v>23:17:21</c:v>
                </c:pt>
                <c:pt idx="31526">
                  <c:v>23:17:22</c:v>
                </c:pt>
                <c:pt idx="31527">
                  <c:v>23:17:23</c:v>
                </c:pt>
                <c:pt idx="31528">
                  <c:v>23:17:24</c:v>
                </c:pt>
                <c:pt idx="31529">
                  <c:v>23:17:25</c:v>
                </c:pt>
                <c:pt idx="31530">
                  <c:v>23:17:26</c:v>
                </c:pt>
                <c:pt idx="31531">
                  <c:v>23:17:27</c:v>
                </c:pt>
                <c:pt idx="31532">
                  <c:v>23:17:28</c:v>
                </c:pt>
                <c:pt idx="31533">
                  <c:v>23:17:29</c:v>
                </c:pt>
                <c:pt idx="31534">
                  <c:v>23:17:30</c:v>
                </c:pt>
                <c:pt idx="31535">
                  <c:v>23:17:31</c:v>
                </c:pt>
                <c:pt idx="31536">
                  <c:v>23:17:32</c:v>
                </c:pt>
                <c:pt idx="31537">
                  <c:v>23:17:33</c:v>
                </c:pt>
                <c:pt idx="31538">
                  <c:v>23:17:34</c:v>
                </c:pt>
                <c:pt idx="31539">
                  <c:v>23:17:35</c:v>
                </c:pt>
                <c:pt idx="31540">
                  <c:v>23:17:36</c:v>
                </c:pt>
                <c:pt idx="31541">
                  <c:v>23:17:37</c:v>
                </c:pt>
                <c:pt idx="31542">
                  <c:v>23:17:38</c:v>
                </c:pt>
                <c:pt idx="31543">
                  <c:v>23:17:39</c:v>
                </c:pt>
                <c:pt idx="31544">
                  <c:v>23:17:40</c:v>
                </c:pt>
                <c:pt idx="31545">
                  <c:v>23:17:41</c:v>
                </c:pt>
                <c:pt idx="31546">
                  <c:v>23:17:42</c:v>
                </c:pt>
                <c:pt idx="31547">
                  <c:v>23:17:43</c:v>
                </c:pt>
                <c:pt idx="31548">
                  <c:v>23:17:44</c:v>
                </c:pt>
                <c:pt idx="31549">
                  <c:v>23:17:45</c:v>
                </c:pt>
                <c:pt idx="31550">
                  <c:v>23:17:46</c:v>
                </c:pt>
                <c:pt idx="31551">
                  <c:v>23:17:47</c:v>
                </c:pt>
                <c:pt idx="31552">
                  <c:v>23:17:48</c:v>
                </c:pt>
                <c:pt idx="31553">
                  <c:v>23:17:49</c:v>
                </c:pt>
                <c:pt idx="31554">
                  <c:v>23:17:50</c:v>
                </c:pt>
                <c:pt idx="31555">
                  <c:v>23:17:51</c:v>
                </c:pt>
                <c:pt idx="31556">
                  <c:v>23:17:52</c:v>
                </c:pt>
                <c:pt idx="31557">
                  <c:v>23:17:53</c:v>
                </c:pt>
                <c:pt idx="31558">
                  <c:v>23:17:54</c:v>
                </c:pt>
                <c:pt idx="31559">
                  <c:v>23:17:55</c:v>
                </c:pt>
                <c:pt idx="31560">
                  <c:v>23:17:56</c:v>
                </c:pt>
                <c:pt idx="31561">
                  <c:v>23:17:57</c:v>
                </c:pt>
                <c:pt idx="31562">
                  <c:v>23:17:58</c:v>
                </c:pt>
                <c:pt idx="31563">
                  <c:v>23:17:59</c:v>
                </c:pt>
                <c:pt idx="31564">
                  <c:v>23:18:00</c:v>
                </c:pt>
                <c:pt idx="31565">
                  <c:v>23:18:01</c:v>
                </c:pt>
                <c:pt idx="31566">
                  <c:v>23:18:02</c:v>
                </c:pt>
                <c:pt idx="31567">
                  <c:v>23:18:03</c:v>
                </c:pt>
                <c:pt idx="31568">
                  <c:v>23:18:04</c:v>
                </c:pt>
                <c:pt idx="31569">
                  <c:v>23:18:05</c:v>
                </c:pt>
                <c:pt idx="31570">
                  <c:v>23:18:06</c:v>
                </c:pt>
                <c:pt idx="31571">
                  <c:v>23:18:07</c:v>
                </c:pt>
                <c:pt idx="31572">
                  <c:v>23:18:08</c:v>
                </c:pt>
                <c:pt idx="31573">
                  <c:v>23:18:09</c:v>
                </c:pt>
                <c:pt idx="31574">
                  <c:v>23:18:10</c:v>
                </c:pt>
                <c:pt idx="31575">
                  <c:v>23:18:11</c:v>
                </c:pt>
                <c:pt idx="31576">
                  <c:v>23:18:12</c:v>
                </c:pt>
                <c:pt idx="31577">
                  <c:v>23:18:13</c:v>
                </c:pt>
                <c:pt idx="31578">
                  <c:v>23:18:14</c:v>
                </c:pt>
                <c:pt idx="31579">
                  <c:v>23:18:15</c:v>
                </c:pt>
                <c:pt idx="31580">
                  <c:v>23:18:16</c:v>
                </c:pt>
                <c:pt idx="31581">
                  <c:v>23:18:17</c:v>
                </c:pt>
                <c:pt idx="31582">
                  <c:v>23:18:18</c:v>
                </c:pt>
                <c:pt idx="31583">
                  <c:v>23:18:19</c:v>
                </c:pt>
                <c:pt idx="31584">
                  <c:v>23:18:20</c:v>
                </c:pt>
                <c:pt idx="31585">
                  <c:v>23:18:21</c:v>
                </c:pt>
                <c:pt idx="31586">
                  <c:v>23:18:22</c:v>
                </c:pt>
                <c:pt idx="31587">
                  <c:v>23:18:23</c:v>
                </c:pt>
                <c:pt idx="31588">
                  <c:v>23:18:24</c:v>
                </c:pt>
                <c:pt idx="31589">
                  <c:v>23:18:25</c:v>
                </c:pt>
                <c:pt idx="31590">
                  <c:v>23:18:26</c:v>
                </c:pt>
                <c:pt idx="31591">
                  <c:v>23:18:27</c:v>
                </c:pt>
                <c:pt idx="31592">
                  <c:v>23:18:28</c:v>
                </c:pt>
                <c:pt idx="31593">
                  <c:v>23:18:29</c:v>
                </c:pt>
                <c:pt idx="31594">
                  <c:v>23:18:30</c:v>
                </c:pt>
                <c:pt idx="31595">
                  <c:v>23:18:31</c:v>
                </c:pt>
                <c:pt idx="31596">
                  <c:v>23:18:32</c:v>
                </c:pt>
                <c:pt idx="31597">
                  <c:v>23:18:33</c:v>
                </c:pt>
                <c:pt idx="31598">
                  <c:v>23:18:34</c:v>
                </c:pt>
                <c:pt idx="31599">
                  <c:v>23:18:35</c:v>
                </c:pt>
                <c:pt idx="31600">
                  <c:v>23:18:36</c:v>
                </c:pt>
                <c:pt idx="31601">
                  <c:v>23:18:37</c:v>
                </c:pt>
                <c:pt idx="31602">
                  <c:v>23:18:38</c:v>
                </c:pt>
                <c:pt idx="31603">
                  <c:v>23:18:39</c:v>
                </c:pt>
                <c:pt idx="31604">
                  <c:v>23:18:40</c:v>
                </c:pt>
                <c:pt idx="31605">
                  <c:v>23:18:41</c:v>
                </c:pt>
                <c:pt idx="31606">
                  <c:v>23:18:42</c:v>
                </c:pt>
                <c:pt idx="31607">
                  <c:v>23:18:43</c:v>
                </c:pt>
                <c:pt idx="31608">
                  <c:v>23:18:44</c:v>
                </c:pt>
                <c:pt idx="31609">
                  <c:v>23:18:45</c:v>
                </c:pt>
                <c:pt idx="31610">
                  <c:v>23:18:46</c:v>
                </c:pt>
                <c:pt idx="31611">
                  <c:v>23:18:47</c:v>
                </c:pt>
                <c:pt idx="31612">
                  <c:v>23:18:48</c:v>
                </c:pt>
                <c:pt idx="31613">
                  <c:v>23:18:49</c:v>
                </c:pt>
                <c:pt idx="31614">
                  <c:v>23:18:50</c:v>
                </c:pt>
                <c:pt idx="31615">
                  <c:v>23:18:51</c:v>
                </c:pt>
                <c:pt idx="31616">
                  <c:v>23:18:52</c:v>
                </c:pt>
                <c:pt idx="31617">
                  <c:v>23:18:53</c:v>
                </c:pt>
                <c:pt idx="31618">
                  <c:v>23:18:54</c:v>
                </c:pt>
                <c:pt idx="31619">
                  <c:v>23:18:55</c:v>
                </c:pt>
                <c:pt idx="31620">
                  <c:v>23:18:56</c:v>
                </c:pt>
                <c:pt idx="31621">
                  <c:v>23:18:57</c:v>
                </c:pt>
                <c:pt idx="31622">
                  <c:v>23:18:58</c:v>
                </c:pt>
                <c:pt idx="31623">
                  <c:v>23:18:59</c:v>
                </c:pt>
                <c:pt idx="31624">
                  <c:v>23:19:00</c:v>
                </c:pt>
                <c:pt idx="31625">
                  <c:v>23:19:01</c:v>
                </c:pt>
                <c:pt idx="31626">
                  <c:v>23:19:02</c:v>
                </c:pt>
                <c:pt idx="31627">
                  <c:v>23:19:03</c:v>
                </c:pt>
                <c:pt idx="31628">
                  <c:v>23:19:04</c:v>
                </c:pt>
                <c:pt idx="31629">
                  <c:v>23:19:05</c:v>
                </c:pt>
                <c:pt idx="31630">
                  <c:v>23:19:06</c:v>
                </c:pt>
                <c:pt idx="31631">
                  <c:v>23:19:07</c:v>
                </c:pt>
                <c:pt idx="31632">
                  <c:v>23:19:08</c:v>
                </c:pt>
                <c:pt idx="31633">
                  <c:v>23:19:09</c:v>
                </c:pt>
                <c:pt idx="31634">
                  <c:v>23:19:10</c:v>
                </c:pt>
                <c:pt idx="31635">
                  <c:v>23:19:11</c:v>
                </c:pt>
                <c:pt idx="31636">
                  <c:v>23:19:12</c:v>
                </c:pt>
                <c:pt idx="31637">
                  <c:v>23:19:13</c:v>
                </c:pt>
                <c:pt idx="31638">
                  <c:v>23:19:14</c:v>
                </c:pt>
                <c:pt idx="31639">
                  <c:v>23:19:15</c:v>
                </c:pt>
                <c:pt idx="31640">
                  <c:v>23:19:16</c:v>
                </c:pt>
                <c:pt idx="31641">
                  <c:v>23:19:17</c:v>
                </c:pt>
                <c:pt idx="31642">
                  <c:v>23:19:18</c:v>
                </c:pt>
                <c:pt idx="31643">
                  <c:v>23:19:19</c:v>
                </c:pt>
                <c:pt idx="31644">
                  <c:v>23:19:20</c:v>
                </c:pt>
                <c:pt idx="31645">
                  <c:v>23:19:21</c:v>
                </c:pt>
                <c:pt idx="31646">
                  <c:v>23:19:22</c:v>
                </c:pt>
                <c:pt idx="31647">
                  <c:v>23:19:23</c:v>
                </c:pt>
                <c:pt idx="31648">
                  <c:v>23:19:24</c:v>
                </c:pt>
                <c:pt idx="31649">
                  <c:v>23:19:25</c:v>
                </c:pt>
                <c:pt idx="31650">
                  <c:v>23:19:26</c:v>
                </c:pt>
                <c:pt idx="31651">
                  <c:v>23:19:27</c:v>
                </c:pt>
                <c:pt idx="31652">
                  <c:v>23:19:28</c:v>
                </c:pt>
                <c:pt idx="31653">
                  <c:v>23:19:29</c:v>
                </c:pt>
                <c:pt idx="31654">
                  <c:v>23:19:30</c:v>
                </c:pt>
                <c:pt idx="31655">
                  <c:v>23:19:31</c:v>
                </c:pt>
                <c:pt idx="31656">
                  <c:v>23:19:32</c:v>
                </c:pt>
                <c:pt idx="31657">
                  <c:v>23:19:33</c:v>
                </c:pt>
                <c:pt idx="31658">
                  <c:v>23:19:34</c:v>
                </c:pt>
                <c:pt idx="31659">
                  <c:v>23:19:35</c:v>
                </c:pt>
                <c:pt idx="31660">
                  <c:v>23:19:36</c:v>
                </c:pt>
                <c:pt idx="31661">
                  <c:v>23:19:37</c:v>
                </c:pt>
                <c:pt idx="31662">
                  <c:v>23:19:38</c:v>
                </c:pt>
                <c:pt idx="31663">
                  <c:v>23:19:39</c:v>
                </c:pt>
                <c:pt idx="31664">
                  <c:v>23:19:40</c:v>
                </c:pt>
                <c:pt idx="31665">
                  <c:v>23:19:41</c:v>
                </c:pt>
                <c:pt idx="31666">
                  <c:v>23:19:42</c:v>
                </c:pt>
                <c:pt idx="31667">
                  <c:v>23:19:43</c:v>
                </c:pt>
                <c:pt idx="31668">
                  <c:v>23:19:44</c:v>
                </c:pt>
                <c:pt idx="31669">
                  <c:v>23:19:45</c:v>
                </c:pt>
                <c:pt idx="31670">
                  <c:v>23:19:46</c:v>
                </c:pt>
                <c:pt idx="31671">
                  <c:v>23:19:47</c:v>
                </c:pt>
                <c:pt idx="31672">
                  <c:v>23:19:48</c:v>
                </c:pt>
                <c:pt idx="31673">
                  <c:v>23:19:49</c:v>
                </c:pt>
                <c:pt idx="31674">
                  <c:v>23:19:50</c:v>
                </c:pt>
                <c:pt idx="31675">
                  <c:v>23:19:51</c:v>
                </c:pt>
                <c:pt idx="31676">
                  <c:v>23:19:52</c:v>
                </c:pt>
                <c:pt idx="31677">
                  <c:v>23:19:53</c:v>
                </c:pt>
                <c:pt idx="31678">
                  <c:v>23:19:54</c:v>
                </c:pt>
                <c:pt idx="31679">
                  <c:v>23:19:55</c:v>
                </c:pt>
                <c:pt idx="31680">
                  <c:v>23:19:56</c:v>
                </c:pt>
                <c:pt idx="31681">
                  <c:v>23:19:57</c:v>
                </c:pt>
                <c:pt idx="31682">
                  <c:v>23:19:58</c:v>
                </c:pt>
                <c:pt idx="31683">
                  <c:v>23:19:59</c:v>
                </c:pt>
                <c:pt idx="31684">
                  <c:v>23:20:00</c:v>
                </c:pt>
                <c:pt idx="31685">
                  <c:v>23:20:01</c:v>
                </c:pt>
                <c:pt idx="31686">
                  <c:v>23:20:02</c:v>
                </c:pt>
                <c:pt idx="31687">
                  <c:v>23:20:03</c:v>
                </c:pt>
                <c:pt idx="31688">
                  <c:v>23:20:04</c:v>
                </c:pt>
                <c:pt idx="31689">
                  <c:v>23:20:05</c:v>
                </c:pt>
                <c:pt idx="31690">
                  <c:v>23:20:06</c:v>
                </c:pt>
                <c:pt idx="31691">
                  <c:v>23:20:07</c:v>
                </c:pt>
                <c:pt idx="31692">
                  <c:v>23:20:08</c:v>
                </c:pt>
                <c:pt idx="31693">
                  <c:v>23:20:09</c:v>
                </c:pt>
                <c:pt idx="31694">
                  <c:v>23:20:10</c:v>
                </c:pt>
                <c:pt idx="31695">
                  <c:v>23:20:11</c:v>
                </c:pt>
                <c:pt idx="31696">
                  <c:v>23:20:12</c:v>
                </c:pt>
                <c:pt idx="31697">
                  <c:v>23:20:13</c:v>
                </c:pt>
                <c:pt idx="31698">
                  <c:v>23:20:14</c:v>
                </c:pt>
                <c:pt idx="31699">
                  <c:v>23:20:15</c:v>
                </c:pt>
                <c:pt idx="31700">
                  <c:v>23:20:16</c:v>
                </c:pt>
                <c:pt idx="31701">
                  <c:v>23:20:17</c:v>
                </c:pt>
                <c:pt idx="31702">
                  <c:v>23:20:18</c:v>
                </c:pt>
                <c:pt idx="31703">
                  <c:v>23:20:19</c:v>
                </c:pt>
                <c:pt idx="31704">
                  <c:v>23:20:20</c:v>
                </c:pt>
                <c:pt idx="31705">
                  <c:v>23:20:21</c:v>
                </c:pt>
                <c:pt idx="31706">
                  <c:v>23:20:22</c:v>
                </c:pt>
                <c:pt idx="31707">
                  <c:v>23:20:23</c:v>
                </c:pt>
                <c:pt idx="31708">
                  <c:v>23:20:24</c:v>
                </c:pt>
                <c:pt idx="31709">
                  <c:v>23:20:25</c:v>
                </c:pt>
                <c:pt idx="31710">
                  <c:v>23:20:26</c:v>
                </c:pt>
                <c:pt idx="31711">
                  <c:v>23:20:27</c:v>
                </c:pt>
                <c:pt idx="31712">
                  <c:v>23:20:28</c:v>
                </c:pt>
                <c:pt idx="31713">
                  <c:v>23:20:29</c:v>
                </c:pt>
                <c:pt idx="31714">
                  <c:v>23:20:30</c:v>
                </c:pt>
                <c:pt idx="31715">
                  <c:v>23:20:31</c:v>
                </c:pt>
                <c:pt idx="31716">
                  <c:v>23:20:32</c:v>
                </c:pt>
                <c:pt idx="31717">
                  <c:v>23:20:33</c:v>
                </c:pt>
                <c:pt idx="31718">
                  <c:v>23:20:34</c:v>
                </c:pt>
                <c:pt idx="31719">
                  <c:v>23:20:35</c:v>
                </c:pt>
                <c:pt idx="31720">
                  <c:v>23:20:36</c:v>
                </c:pt>
                <c:pt idx="31721">
                  <c:v>23:20:37</c:v>
                </c:pt>
                <c:pt idx="31722">
                  <c:v>23:20:38</c:v>
                </c:pt>
                <c:pt idx="31723">
                  <c:v>23:20:39</c:v>
                </c:pt>
                <c:pt idx="31724">
                  <c:v>23:20:40</c:v>
                </c:pt>
                <c:pt idx="31725">
                  <c:v>23:20:41</c:v>
                </c:pt>
                <c:pt idx="31726">
                  <c:v>23:20:42</c:v>
                </c:pt>
                <c:pt idx="31727">
                  <c:v>23:20:43</c:v>
                </c:pt>
                <c:pt idx="31728">
                  <c:v>23:20:44</c:v>
                </c:pt>
                <c:pt idx="31729">
                  <c:v>23:20:45</c:v>
                </c:pt>
                <c:pt idx="31730">
                  <c:v>23:20:46</c:v>
                </c:pt>
                <c:pt idx="31731">
                  <c:v>23:20:47</c:v>
                </c:pt>
                <c:pt idx="31732">
                  <c:v>23:20:48</c:v>
                </c:pt>
                <c:pt idx="31733">
                  <c:v>23:20:49</c:v>
                </c:pt>
                <c:pt idx="31734">
                  <c:v>23:20:50</c:v>
                </c:pt>
                <c:pt idx="31735">
                  <c:v>23:20:51</c:v>
                </c:pt>
                <c:pt idx="31736">
                  <c:v>23:20:52</c:v>
                </c:pt>
                <c:pt idx="31737">
                  <c:v>23:20:53</c:v>
                </c:pt>
                <c:pt idx="31738">
                  <c:v>23:20:54</c:v>
                </c:pt>
                <c:pt idx="31739">
                  <c:v>23:20:55</c:v>
                </c:pt>
                <c:pt idx="31740">
                  <c:v>23:20:56</c:v>
                </c:pt>
                <c:pt idx="31741">
                  <c:v>23:20:57</c:v>
                </c:pt>
                <c:pt idx="31742">
                  <c:v>23:20:58</c:v>
                </c:pt>
                <c:pt idx="31743">
                  <c:v>23:20:59</c:v>
                </c:pt>
                <c:pt idx="31744">
                  <c:v>23:21:00</c:v>
                </c:pt>
                <c:pt idx="31745">
                  <c:v>23:21:01</c:v>
                </c:pt>
                <c:pt idx="31746">
                  <c:v>23:21:02</c:v>
                </c:pt>
                <c:pt idx="31747">
                  <c:v>23:21:03</c:v>
                </c:pt>
                <c:pt idx="31748">
                  <c:v>23:21:04</c:v>
                </c:pt>
                <c:pt idx="31749">
                  <c:v>23:21:05</c:v>
                </c:pt>
                <c:pt idx="31750">
                  <c:v>23:21:06</c:v>
                </c:pt>
                <c:pt idx="31751">
                  <c:v>23:21:07</c:v>
                </c:pt>
                <c:pt idx="31752">
                  <c:v>23:21:08</c:v>
                </c:pt>
                <c:pt idx="31753">
                  <c:v>23:21:09</c:v>
                </c:pt>
                <c:pt idx="31754">
                  <c:v>23:21:10</c:v>
                </c:pt>
                <c:pt idx="31755">
                  <c:v>23:21:11</c:v>
                </c:pt>
                <c:pt idx="31756">
                  <c:v>23:21:12</c:v>
                </c:pt>
                <c:pt idx="31757">
                  <c:v>23:21:13</c:v>
                </c:pt>
                <c:pt idx="31758">
                  <c:v>23:21:14</c:v>
                </c:pt>
                <c:pt idx="31759">
                  <c:v>23:21:15</c:v>
                </c:pt>
                <c:pt idx="31760">
                  <c:v>23:21:16</c:v>
                </c:pt>
                <c:pt idx="31761">
                  <c:v>23:21:17</c:v>
                </c:pt>
                <c:pt idx="31762">
                  <c:v>23:21:18</c:v>
                </c:pt>
                <c:pt idx="31763">
                  <c:v>23:21:19</c:v>
                </c:pt>
                <c:pt idx="31764">
                  <c:v>23:21:20</c:v>
                </c:pt>
                <c:pt idx="31765">
                  <c:v>23:21:21</c:v>
                </c:pt>
                <c:pt idx="31766">
                  <c:v>23:21:22</c:v>
                </c:pt>
                <c:pt idx="31767">
                  <c:v>23:21:23</c:v>
                </c:pt>
                <c:pt idx="31768">
                  <c:v>23:21:24</c:v>
                </c:pt>
                <c:pt idx="31769">
                  <c:v>23:21:25</c:v>
                </c:pt>
                <c:pt idx="31770">
                  <c:v>23:21:26</c:v>
                </c:pt>
                <c:pt idx="31771">
                  <c:v>23:21:27</c:v>
                </c:pt>
                <c:pt idx="31772">
                  <c:v>23:21:28</c:v>
                </c:pt>
                <c:pt idx="31773">
                  <c:v>23:21:29</c:v>
                </c:pt>
                <c:pt idx="31774">
                  <c:v>23:21:30</c:v>
                </c:pt>
                <c:pt idx="31775">
                  <c:v>23:21:31</c:v>
                </c:pt>
                <c:pt idx="31776">
                  <c:v>23:21:32</c:v>
                </c:pt>
                <c:pt idx="31777">
                  <c:v>23:21:33</c:v>
                </c:pt>
                <c:pt idx="31778">
                  <c:v>23:21:34</c:v>
                </c:pt>
                <c:pt idx="31779">
                  <c:v>23:21:35</c:v>
                </c:pt>
                <c:pt idx="31780">
                  <c:v>23:21:36</c:v>
                </c:pt>
                <c:pt idx="31781">
                  <c:v>23:21:37</c:v>
                </c:pt>
                <c:pt idx="31782">
                  <c:v>23:21:38</c:v>
                </c:pt>
                <c:pt idx="31783">
                  <c:v>23:21:39</c:v>
                </c:pt>
                <c:pt idx="31784">
                  <c:v>23:21:40</c:v>
                </c:pt>
                <c:pt idx="31785">
                  <c:v>23:21:41</c:v>
                </c:pt>
                <c:pt idx="31786">
                  <c:v>23:21:42</c:v>
                </c:pt>
                <c:pt idx="31787">
                  <c:v>23:21:43</c:v>
                </c:pt>
                <c:pt idx="31788">
                  <c:v>23:21:44</c:v>
                </c:pt>
                <c:pt idx="31789">
                  <c:v>23:21:45</c:v>
                </c:pt>
                <c:pt idx="31790">
                  <c:v>23:21:46</c:v>
                </c:pt>
                <c:pt idx="31791">
                  <c:v>23:21:47</c:v>
                </c:pt>
                <c:pt idx="31792">
                  <c:v>23:21:48</c:v>
                </c:pt>
                <c:pt idx="31793">
                  <c:v>23:21:49</c:v>
                </c:pt>
                <c:pt idx="31794">
                  <c:v>23:21:50</c:v>
                </c:pt>
                <c:pt idx="31795">
                  <c:v>23:21:51</c:v>
                </c:pt>
                <c:pt idx="31796">
                  <c:v>23:21:52</c:v>
                </c:pt>
                <c:pt idx="31797">
                  <c:v>23:21:53</c:v>
                </c:pt>
                <c:pt idx="31798">
                  <c:v>23:21:54</c:v>
                </c:pt>
                <c:pt idx="31799">
                  <c:v>23:21:55</c:v>
                </c:pt>
                <c:pt idx="31800">
                  <c:v>23:21:56</c:v>
                </c:pt>
                <c:pt idx="31801">
                  <c:v>23:21:57</c:v>
                </c:pt>
                <c:pt idx="31802">
                  <c:v>23:21:58</c:v>
                </c:pt>
                <c:pt idx="31803">
                  <c:v>23:21:59</c:v>
                </c:pt>
                <c:pt idx="31804">
                  <c:v>23:22:00</c:v>
                </c:pt>
                <c:pt idx="31805">
                  <c:v>23:22:01</c:v>
                </c:pt>
                <c:pt idx="31806">
                  <c:v>23:22:02</c:v>
                </c:pt>
                <c:pt idx="31807">
                  <c:v>23:22:03</c:v>
                </c:pt>
                <c:pt idx="31808">
                  <c:v>23:22:04</c:v>
                </c:pt>
                <c:pt idx="31809">
                  <c:v>23:22:05</c:v>
                </c:pt>
                <c:pt idx="31810">
                  <c:v>23:22:06</c:v>
                </c:pt>
                <c:pt idx="31811">
                  <c:v>23:22:07</c:v>
                </c:pt>
                <c:pt idx="31812">
                  <c:v>23:22:08</c:v>
                </c:pt>
                <c:pt idx="31813">
                  <c:v>23:22:09</c:v>
                </c:pt>
                <c:pt idx="31814">
                  <c:v>23:22:10</c:v>
                </c:pt>
                <c:pt idx="31815">
                  <c:v>23:22:11</c:v>
                </c:pt>
                <c:pt idx="31816">
                  <c:v>23:22:12</c:v>
                </c:pt>
                <c:pt idx="31817">
                  <c:v>23:22:13</c:v>
                </c:pt>
                <c:pt idx="31818">
                  <c:v>23:22:14</c:v>
                </c:pt>
                <c:pt idx="31819">
                  <c:v>23:22:15</c:v>
                </c:pt>
                <c:pt idx="31820">
                  <c:v>23:22:16</c:v>
                </c:pt>
                <c:pt idx="31821">
                  <c:v>23:22:17</c:v>
                </c:pt>
                <c:pt idx="31822">
                  <c:v>23:22:18</c:v>
                </c:pt>
                <c:pt idx="31823">
                  <c:v>23:22:19</c:v>
                </c:pt>
                <c:pt idx="31824">
                  <c:v>23:22:20</c:v>
                </c:pt>
                <c:pt idx="31825">
                  <c:v>23:22:21</c:v>
                </c:pt>
                <c:pt idx="31826">
                  <c:v>23:22:22</c:v>
                </c:pt>
                <c:pt idx="31827">
                  <c:v>23:22:23</c:v>
                </c:pt>
                <c:pt idx="31828">
                  <c:v>23:22:24</c:v>
                </c:pt>
                <c:pt idx="31829">
                  <c:v>23:22:25</c:v>
                </c:pt>
                <c:pt idx="31830">
                  <c:v>23:22:26</c:v>
                </c:pt>
                <c:pt idx="31831">
                  <c:v>23:22:27</c:v>
                </c:pt>
                <c:pt idx="31832">
                  <c:v>23:22:28</c:v>
                </c:pt>
                <c:pt idx="31833">
                  <c:v>23:22:29</c:v>
                </c:pt>
                <c:pt idx="31834">
                  <c:v>23:22:30</c:v>
                </c:pt>
                <c:pt idx="31835">
                  <c:v>23:22:31</c:v>
                </c:pt>
                <c:pt idx="31836">
                  <c:v>23:22:32</c:v>
                </c:pt>
                <c:pt idx="31837">
                  <c:v>23:22:33</c:v>
                </c:pt>
                <c:pt idx="31838">
                  <c:v>23:22:34</c:v>
                </c:pt>
                <c:pt idx="31839">
                  <c:v>23:22:35</c:v>
                </c:pt>
                <c:pt idx="31840">
                  <c:v>23:22:36</c:v>
                </c:pt>
                <c:pt idx="31841">
                  <c:v>23:22:37</c:v>
                </c:pt>
                <c:pt idx="31842">
                  <c:v>23:22:38</c:v>
                </c:pt>
                <c:pt idx="31843">
                  <c:v>23:22:39</c:v>
                </c:pt>
                <c:pt idx="31844">
                  <c:v>23:22:40</c:v>
                </c:pt>
                <c:pt idx="31845">
                  <c:v>23:22:41</c:v>
                </c:pt>
                <c:pt idx="31846">
                  <c:v>23:22:42</c:v>
                </c:pt>
                <c:pt idx="31847">
                  <c:v>23:22:43</c:v>
                </c:pt>
                <c:pt idx="31848">
                  <c:v>23:22:44</c:v>
                </c:pt>
                <c:pt idx="31849">
                  <c:v>23:22:45</c:v>
                </c:pt>
                <c:pt idx="31850">
                  <c:v>23:22:46</c:v>
                </c:pt>
                <c:pt idx="31851">
                  <c:v>23:22:47</c:v>
                </c:pt>
                <c:pt idx="31852">
                  <c:v>23:22:48</c:v>
                </c:pt>
                <c:pt idx="31853">
                  <c:v>23:22:49</c:v>
                </c:pt>
                <c:pt idx="31854">
                  <c:v>23:22:50</c:v>
                </c:pt>
                <c:pt idx="31855">
                  <c:v>23:22:51</c:v>
                </c:pt>
                <c:pt idx="31856">
                  <c:v>23:22:52</c:v>
                </c:pt>
                <c:pt idx="31857">
                  <c:v>23:22:53</c:v>
                </c:pt>
                <c:pt idx="31858">
                  <c:v>23:22:54</c:v>
                </c:pt>
                <c:pt idx="31859">
                  <c:v>23:22:55</c:v>
                </c:pt>
                <c:pt idx="31860">
                  <c:v>23:22:56</c:v>
                </c:pt>
                <c:pt idx="31861">
                  <c:v>23:22:57</c:v>
                </c:pt>
                <c:pt idx="31862">
                  <c:v>23:22:58</c:v>
                </c:pt>
                <c:pt idx="31863">
                  <c:v>23:22:59</c:v>
                </c:pt>
                <c:pt idx="31864">
                  <c:v>23:23:00</c:v>
                </c:pt>
                <c:pt idx="31865">
                  <c:v>23:23:01</c:v>
                </c:pt>
                <c:pt idx="31866">
                  <c:v>23:23:02</c:v>
                </c:pt>
                <c:pt idx="31867">
                  <c:v>23:23:03</c:v>
                </c:pt>
                <c:pt idx="31868">
                  <c:v>23:23:04</c:v>
                </c:pt>
                <c:pt idx="31869">
                  <c:v>23:23:05</c:v>
                </c:pt>
                <c:pt idx="31870">
                  <c:v>23:23:06</c:v>
                </c:pt>
                <c:pt idx="31871">
                  <c:v>23:23:07</c:v>
                </c:pt>
                <c:pt idx="31872">
                  <c:v>23:23:08</c:v>
                </c:pt>
                <c:pt idx="31873">
                  <c:v>23:23:09</c:v>
                </c:pt>
                <c:pt idx="31874">
                  <c:v>23:23:10</c:v>
                </c:pt>
                <c:pt idx="31875">
                  <c:v>23:23:11</c:v>
                </c:pt>
                <c:pt idx="31876">
                  <c:v>23:23:12</c:v>
                </c:pt>
                <c:pt idx="31877">
                  <c:v>23:23:13</c:v>
                </c:pt>
                <c:pt idx="31878">
                  <c:v>23:23:14</c:v>
                </c:pt>
                <c:pt idx="31879">
                  <c:v>23:23:15</c:v>
                </c:pt>
                <c:pt idx="31880">
                  <c:v>23:23:16</c:v>
                </c:pt>
                <c:pt idx="31881">
                  <c:v>23:23:17</c:v>
                </c:pt>
                <c:pt idx="31882">
                  <c:v>23:23:18</c:v>
                </c:pt>
                <c:pt idx="31883">
                  <c:v>23:23:19</c:v>
                </c:pt>
                <c:pt idx="31884">
                  <c:v>23:23:20</c:v>
                </c:pt>
                <c:pt idx="31885">
                  <c:v>23:23:21</c:v>
                </c:pt>
                <c:pt idx="31886">
                  <c:v>23:23:22</c:v>
                </c:pt>
                <c:pt idx="31887">
                  <c:v>23:23:23</c:v>
                </c:pt>
                <c:pt idx="31888">
                  <c:v>23:23:24</c:v>
                </c:pt>
                <c:pt idx="31889">
                  <c:v>23:23:25</c:v>
                </c:pt>
                <c:pt idx="31890">
                  <c:v>23:23:26</c:v>
                </c:pt>
                <c:pt idx="31891">
                  <c:v>23:23:27</c:v>
                </c:pt>
                <c:pt idx="31892">
                  <c:v>23:23:28</c:v>
                </c:pt>
                <c:pt idx="31893">
                  <c:v>23:23:29</c:v>
                </c:pt>
                <c:pt idx="31894">
                  <c:v>23:23:30</c:v>
                </c:pt>
                <c:pt idx="31895">
                  <c:v>23:23:31</c:v>
                </c:pt>
                <c:pt idx="31896">
                  <c:v>23:23:32</c:v>
                </c:pt>
                <c:pt idx="31897">
                  <c:v>23:23:33</c:v>
                </c:pt>
                <c:pt idx="31898">
                  <c:v>23:23:34</c:v>
                </c:pt>
                <c:pt idx="31899">
                  <c:v>23:23:35</c:v>
                </c:pt>
                <c:pt idx="31900">
                  <c:v>23:23:36</c:v>
                </c:pt>
                <c:pt idx="31901">
                  <c:v>23:23:37</c:v>
                </c:pt>
                <c:pt idx="31902">
                  <c:v>23:23:38</c:v>
                </c:pt>
                <c:pt idx="31903">
                  <c:v>23:23:39</c:v>
                </c:pt>
                <c:pt idx="31904">
                  <c:v>23:23:40</c:v>
                </c:pt>
                <c:pt idx="31905">
                  <c:v>23:23:41</c:v>
                </c:pt>
                <c:pt idx="31906">
                  <c:v>23:23:42</c:v>
                </c:pt>
                <c:pt idx="31907">
                  <c:v>23:23:43</c:v>
                </c:pt>
                <c:pt idx="31908">
                  <c:v>23:23:44</c:v>
                </c:pt>
                <c:pt idx="31909">
                  <c:v>23:23:45</c:v>
                </c:pt>
                <c:pt idx="31910">
                  <c:v>23:23:46</c:v>
                </c:pt>
                <c:pt idx="31911">
                  <c:v>23:23:47</c:v>
                </c:pt>
                <c:pt idx="31912">
                  <c:v>23:23:48</c:v>
                </c:pt>
                <c:pt idx="31913">
                  <c:v>23:23:49</c:v>
                </c:pt>
                <c:pt idx="31914">
                  <c:v>23:23:50</c:v>
                </c:pt>
                <c:pt idx="31915">
                  <c:v>23:23:51</c:v>
                </c:pt>
                <c:pt idx="31916">
                  <c:v>23:23:52</c:v>
                </c:pt>
                <c:pt idx="31917">
                  <c:v>23:23:53</c:v>
                </c:pt>
                <c:pt idx="31918">
                  <c:v>23:23:54</c:v>
                </c:pt>
                <c:pt idx="31919">
                  <c:v>23:23:55</c:v>
                </c:pt>
                <c:pt idx="31920">
                  <c:v>23:23:56</c:v>
                </c:pt>
                <c:pt idx="31921">
                  <c:v>23:23:57</c:v>
                </c:pt>
                <c:pt idx="31922">
                  <c:v>23:23:58</c:v>
                </c:pt>
                <c:pt idx="31923">
                  <c:v>23:23:59</c:v>
                </c:pt>
                <c:pt idx="31924">
                  <c:v>23:24:00</c:v>
                </c:pt>
                <c:pt idx="31925">
                  <c:v>23:24:01</c:v>
                </c:pt>
                <c:pt idx="31926">
                  <c:v>23:24:02</c:v>
                </c:pt>
                <c:pt idx="31927">
                  <c:v>23:24:03</c:v>
                </c:pt>
                <c:pt idx="31928">
                  <c:v>23:24:04</c:v>
                </c:pt>
                <c:pt idx="31929">
                  <c:v>23:24:05</c:v>
                </c:pt>
                <c:pt idx="31930">
                  <c:v>23:24:06</c:v>
                </c:pt>
                <c:pt idx="31931">
                  <c:v>23:24:07</c:v>
                </c:pt>
                <c:pt idx="31932">
                  <c:v>23:24:08</c:v>
                </c:pt>
                <c:pt idx="31933">
                  <c:v>23:24:09</c:v>
                </c:pt>
                <c:pt idx="31934">
                  <c:v>23:24:10</c:v>
                </c:pt>
                <c:pt idx="31935">
                  <c:v>23:24:11</c:v>
                </c:pt>
                <c:pt idx="31936">
                  <c:v>23:24:12</c:v>
                </c:pt>
                <c:pt idx="31937">
                  <c:v>23:24:13</c:v>
                </c:pt>
                <c:pt idx="31938">
                  <c:v>23:24:14</c:v>
                </c:pt>
                <c:pt idx="31939">
                  <c:v>23:24:15</c:v>
                </c:pt>
                <c:pt idx="31940">
                  <c:v>23:24:16</c:v>
                </c:pt>
                <c:pt idx="31941">
                  <c:v>23:24:17</c:v>
                </c:pt>
                <c:pt idx="31942">
                  <c:v>23:24:18</c:v>
                </c:pt>
                <c:pt idx="31943">
                  <c:v>23:24:19</c:v>
                </c:pt>
                <c:pt idx="31944">
                  <c:v>23:24:20</c:v>
                </c:pt>
                <c:pt idx="31945">
                  <c:v>23:24:21</c:v>
                </c:pt>
                <c:pt idx="31946">
                  <c:v>23:24:22</c:v>
                </c:pt>
                <c:pt idx="31947">
                  <c:v>23:24:23</c:v>
                </c:pt>
                <c:pt idx="31948">
                  <c:v>23:24:24</c:v>
                </c:pt>
                <c:pt idx="31949">
                  <c:v>23:24:25</c:v>
                </c:pt>
                <c:pt idx="31950">
                  <c:v>23:24:26</c:v>
                </c:pt>
                <c:pt idx="31951">
                  <c:v>23:24:27</c:v>
                </c:pt>
                <c:pt idx="31952">
                  <c:v>23:24:28</c:v>
                </c:pt>
                <c:pt idx="31953">
                  <c:v>23:24:29</c:v>
                </c:pt>
                <c:pt idx="31954">
                  <c:v>23:24:30</c:v>
                </c:pt>
                <c:pt idx="31955">
                  <c:v>23:24:31</c:v>
                </c:pt>
                <c:pt idx="31956">
                  <c:v>23:24:32</c:v>
                </c:pt>
                <c:pt idx="31957">
                  <c:v>23:24:33</c:v>
                </c:pt>
                <c:pt idx="31958">
                  <c:v>23:24:34</c:v>
                </c:pt>
                <c:pt idx="31959">
                  <c:v>23:24:35</c:v>
                </c:pt>
                <c:pt idx="31960">
                  <c:v>23:24:36</c:v>
                </c:pt>
                <c:pt idx="31961">
                  <c:v>23:24:37</c:v>
                </c:pt>
                <c:pt idx="31962">
                  <c:v>23:24:38</c:v>
                </c:pt>
                <c:pt idx="31963">
                  <c:v>23:24:39</c:v>
                </c:pt>
                <c:pt idx="31964">
                  <c:v>23:24:40</c:v>
                </c:pt>
                <c:pt idx="31965">
                  <c:v>23:24:41</c:v>
                </c:pt>
                <c:pt idx="31966">
                  <c:v>23:24:42</c:v>
                </c:pt>
                <c:pt idx="31967">
                  <c:v>23:24:43</c:v>
                </c:pt>
                <c:pt idx="31968">
                  <c:v>23:24:44</c:v>
                </c:pt>
                <c:pt idx="31969">
                  <c:v>23:24:45</c:v>
                </c:pt>
                <c:pt idx="31970">
                  <c:v>23:24:46</c:v>
                </c:pt>
                <c:pt idx="31971">
                  <c:v>23:24:47</c:v>
                </c:pt>
                <c:pt idx="31972">
                  <c:v>23:24:48</c:v>
                </c:pt>
                <c:pt idx="31973">
                  <c:v>23:24:49</c:v>
                </c:pt>
                <c:pt idx="31974">
                  <c:v>23:24:50</c:v>
                </c:pt>
                <c:pt idx="31975">
                  <c:v>23:24:51</c:v>
                </c:pt>
                <c:pt idx="31976">
                  <c:v>23:24:52</c:v>
                </c:pt>
                <c:pt idx="31977">
                  <c:v>23:24:53</c:v>
                </c:pt>
                <c:pt idx="31978">
                  <c:v>23:24:54</c:v>
                </c:pt>
                <c:pt idx="31979">
                  <c:v>23:24:55</c:v>
                </c:pt>
                <c:pt idx="31980">
                  <c:v>23:24:56</c:v>
                </c:pt>
                <c:pt idx="31981">
                  <c:v>23:24:57</c:v>
                </c:pt>
                <c:pt idx="31982">
                  <c:v>23:24:58</c:v>
                </c:pt>
                <c:pt idx="31983">
                  <c:v>23:24:59</c:v>
                </c:pt>
                <c:pt idx="31984">
                  <c:v>23:25:00</c:v>
                </c:pt>
                <c:pt idx="31985">
                  <c:v>23:25:01</c:v>
                </c:pt>
                <c:pt idx="31986">
                  <c:v>23:25:02</c:v>
                </c:pt>
                <c:pt idx="31987">
                  <c:v>23:25:03</c:v>
                </c:pt>
                <c:pt idx="31988">
                  <c:v>23:25:04</c:v>
                </c:pt>
                <c:pt idx="31989">
                  <c:v>23:25:05</c:v>
                </c:pt>
                <c:pt idx="31990">
                  <c:v>23:25:06</c:v>
                </c:pt>
                <c:pt idx="31991">
                  <c:v>23:25:07</c:v>
                </c:pt>
                <c:pt idx="31992">
                  <c:v>23:25:08</c:v>
                </c:pt>
                <c:pt idx="31993">
                  <c:v>23:25:09</c:v>
                </c:pt>
                <c:pt idx="31994">
                  <c:v>23:25:10</c:v>
                </c:pt>
                <c:pt idx="31995">
                  <c:v>23:25:11</c:v>
                </c:pt>
                <c:pt idx="31996">
                  <c:v>23:25:12</c:v>
                </c:pt>
                <c:pt idx="31997">
                  <c:v>23:25:13</c:v>
                </c:pt>
                <c:pt idx="31998">
                  <c:v>23:25:14</c:v>
                </c:pt>
                <c:pt idx="31999">
                  <c:v>23:25:15</c:v>
                </c:pt>
                <c:pt idx="32000">
                  <c:v>23:25:16</c:v>
                </c:pt>
                <c:pt idx="32001">
                  <c:v>23:25:17</c:v>
                </c:pt>
                <c:pt idx="32002">
                  <c:v>23:25:18</c:v>
                </c:pt>
                <c:pt idx="32003">
                  <c:v>23:25:19</c:v>
                </c:pt>
                <c:pt idx="32004">
                  <c:v>23:25:20</c:v>
                </c:pt>
                <c:pt idx="32005">
                  <c:v>23:25:21</c:v>
                </c:pt>
                <c:pt idx="32006">
                  <c:v>23:25:22</c:v>
                </c:pt>
                <c:pt idx="32007">
                  <c:v>23:25:23</c:v>
                </c:pt>
                <c:pt idx="32008">
                  <c:v>23:25:24</c:v>
                </c:pt>
                <c:pt idx="32009">
                  <c:v>23:25:25</c:v>
                </c:pt>
                <c:pt idx="32010">
                  <c:v>23:25:26</c:v>
                </c:pt>
                <c:pt idx="32011">
                  <c:v>23:25:27</c:v>
                </c:pt>
                <c:pt idx="32012">
                  <c:v>23:25:28</c:v>
                </c:pt>
                <c:pt idx="32013">
                  <c:v>23:25:29</c:v>
                </c:pt>
                <c:pt idx="32014">
                  <c:v>23:25:30</c:v>
                </c:pt>
                <c:pt idx="32015">
                  <c:v>23:25:31</c:v>
                </c:pt>
                <c:pt idx="32016">
                  <c:v>23:25:32</c:v>
                </c:pt>
                <c:pt idx="32017">
                  <c:v>23:25:33</c:v>
                </c:pt>
                <c:pt idx="32018">
                  <c:v>23:25:34</c:v>
                </c:pt>
                <c:pt idx="32019">
                  <c:v>23:25:35</c:v>
                </c:pt>
                <c:pt idx="32020">
                  <c:v>23:25:36</c:v>
                </c:pt>
                <c:pt idx="32021">
                  <c:v>23:25:37</c:v>
                </c:pt>
                <c:pt idx="32022">
                  <c:v>23:25:38</c:v>
                </c:pt>
                <c:pt idx="32023">
                  <c:v>23:25:39</c:v>
                </c:pt>
                <c:pt idx="32024">
                  <c:v>23:25:40</c:v>
                </c:pt>
                <c:pt idx="32025">
                  <c:v>23:25:41</c:v>
                </c:pt>
                <c:pt idx="32026">
                  <c:v>23:25:42</c:v>
                </c:pt>
                <c:pt idx="32027">
                  <c:v>23:25:43</c:v>
                </c:pt>
                <c:pt idx="32028">
                  <c:v>23:25:44</c:v>
                </c:pt>
                <c:pt idx="32029">
                  <c:v>23:25:45</c:v>
                </c:pt>
                <c:pt idx="32030">
                  <c:v>23:25:46</c:v>
                </c:pt>
                <c:pt idx="32031">
                  <c:v>23:25:47</c:v>
                </c:pt>
                <c:pt idx="32032">
                  <c:v>23:25:48</c:v>
                </c:pt>
                <c:pt idx="32033">
                  <c:v>23:25:49</c:v>
                </c:pt>
                <c:pt idx="32034">
                  <c:v>23:25:50</c:v>
                </c:pt>
                <c:pt idx="32035">
                  <c:v>23:25:51</c:v>
                </c:pt>
                <c:pt idx="32036">
                  <c:v>23:25:52</c:v>
                </c:pt>
                <c:pt idx="32037">
                  <c:v>23:25:53</c:v>
                </c:pt>
                <c:pt idx="32038">
                  <c:v>23:25:54</c:v>
                </c:pt>
                <c:pt idx="32039">
                  <c:v>23:25:55</c:v>
                </c:pt>
                <c:pt idx="32040">
                  <c:v>23:25:56</c:v>
                </c:pt>
                <c:pt idx="32041">
                  <c:v>23:25:57</c:v>
                </c:pt>
                <c:pt idx="32042">
                  <c:v>23:25:58</c:v>
                </c:pt>
                <c:pt idx="32043">
                  <c:v>23:25:59</c:v>
                </c:pt>
                <c:pt idx="32044">
                  <c:v>23:26:00</c:v>
                </c:pt>
                <c:pt idx="32045">
                  <c:v>23:26:01</c:v>
                </c:pt>
                <c:pt idx="32046">
                  <c:v>23:26:02</c:v>
                </c:pt>
                <c:pt idx="32047">
                  <c:v>23:26:03</c:v>
                </c:pt>
                <c:pt idx="32048">
                  <c:v>23:26:04</c:v>
                </c:pt>
                <c:pt idx="32049">
                  <c:v>23:26:05</c:v>
                </c:pt>
                <c:pt idx="32050">
                  <c:v>23:26:06</c:v>
                </c:pt>
                <c:pt idx="32051">
                  <c:v>23:26:07</c:v>
                </c:pt>
                <c:pt idx="32052">
                  <c:v>23:26:08</c:v>
                </c:pt>
                <c:pt idx="32053">
                  <c:v>23:26:09</c:v>
                </c:pt>
                <c:pt idx="32054">
                  <c:v>23:26:10</c:v>
                </c:pt>
                <c:pt idx="32055">
                  <c:v>23:26:11</c:v>
                </c:pt>
                <c:pt idx="32056">
                  <c:v>23:26:12</c:v>
                </c:pt>
                <c:pt idx="32057">
                  <c:v>23:26:13</c:v>
                </c:pt>
                <c:pt idx="32058">
                  <c:v>23:26:14</c:v>
                </c:pt>
                <c:pt idx="32059">
                  <c:v>23:26:15</c:v>
                </c:pt>
                <c:pt idx="32060">
                  <c:v>23:26:16</c:v>
                </c:pt>
                <c:pt idx="32061">
                  <c:v>23:26:17</c:v>
                </c:pt>
                <c:pt idx="32062">
                  <c:v>23:26:18</c:v>
                </c:pt>
                <c:pt idx="32063">
                  <c:v>23:26:19</c:v>
                </c:pt>
                <c:pt idx="32064">
                  <c:v>23:26:20</c:v>
                </c:pt>
                <c:pt idx="32065">
                  <c:v>23:26:21</c:v>
                </c:pt>
                <c:pt idx="32066">
                  <c:v>23:26:22</c:v>
                </c:pt>
                <c:pt idx="32067">
                  <c:v>23:26:23</c:v>
                </c:pt>
                <c:pt idx="32068">
                  <c:v>23:26:24</c:v>
                </c:pt>
                <c:pt idx="32069">
                  <c:v>23:26:25</c:v>
                </c:pt>
                <c:pt idx="32070">
                  <c:v>23:26:26</c:v>
                </c:pt>
                <c:pt idx="32071">
                  <c:v>23:26:27</c:v>
                </c:pt>
                <c:pt idx="32072">
                  <c:v>23:26:28</c:v>
                </c:pt>
                <c:pt idx="32073">
                  <c:v>23:26:29</c:v>
                </c:pt>
                <c:pt idx="32074">
                  <c:v>23:26:30</c:v>
                </c:pt>
                <c:pt idx="32075">
                  <c:v>23:26:31</c:v>
                </c:pt>
                <c:pt idx="32076">
                  <c:v>23:26:32</c:v>
                </c:pt>
                <c:pt idx="32077">
                  <c:v>23:26:33</c:v>
                </c:pt>
                <c:pt idx="32078">
                  <c:v>23:26:34</c:v>
                </c:pt>
                <c:pt idx="32079">
                  <c:v>23:26:35</c:v>
                </c:pt>
                <c:pt idx="32080">
                  <c:v>23:26:36</c:v>
                </c:pt>
                <c:pt idx="32081">
                  <c:v>23:26:37</c:v>
                </c:pt>
                <c:pt idx="32082">
                  <c:v>23:26:38</c:v>
                </c:pt>
                <c:pt idx="32083">
                  <c:v>23:26:39</c:v>
                </c:pt>
                <c:pt idx="32084">
                  <c:v>23:26:40</c:v>
                </c:pt>
                <c:pt idx="32085">
                  <c:v>23:26:41</c:v>
                </c:pt>
                <c:pt idx="32086">
                  <c:v>23:26:42</c:v>
                </c:pt>
                <c:pt idx="32087">
                  <c:v>23:26:43</c:v>
                </c:pt>
                <c:pt idx="32088">
                  <c:v>23:26:44</c:v>
                </c:pt>
                <c:pt idx="32089">
                  <c:v>23:26:45</c:v>
                </c:pt>
                <c:pt idx="32090">
                  <c:v>23:26:46</c:v>
                </c:pt>
                <c:pt idx="32091">
                  <c:v>23:26:47</c:v>
                </c:pt>
                <c:pt idx="32092">
                  <c:v>23:26:48</c:v>
                </c:pt>
                <c:pt idx="32093">
                  <c:v>23:26:49</c:v>
                </c:pt>
                <c:pt idx="32094">
                  <c:v>23:26:50</c:v>
                </c:pt>
                <c:pt idx="32095">
                  <c:v>23:26:51</c:v>
                </c:pt>
                <c:pt idx="32096">
                  <c:v>23:26:52</c:v>
                </c:pt>
                <c:pt idx="32097">
                  <c:v>23:26:53</c:v>
                </c:pt>
                <c:pt idx="32098">
                  <c:v>23:26:54</c:v>
                </c:pt>
                <c:pt idx="32099">
                  <c:v>23:26:55</c:v>
                </c:pt>
                <c:pt idx="32100">
                  <c:v>23:26:56</c:v>
                </c:pt>
                <c:pt idx="32101">
                  <c:v>23:26:57</c:v>
                </c:pt>
                <c:pt idx="32102">
                  <c:v>23:26:58</c:v>
                </c:pt>
                <c:pt idx="32103">
                  <c:v>23:26:59</c:v>
                </c:pt>
                <c:pt idx="32104">
                  <c:v>23:27:00</c:v>
                </c:pt>
                <c:pt idx="32105">
                  <c:v>23:27:01</c:v>
                </c:pt>
                <c:pt idx="32106">
                  <c:v>23:27:02</c:v>
                </c:pt>
                <c:pt idx="32107">
                  <c:v>23:27:03</c:v>
                </c:pt>
                <c:pt idx="32108">
                  <c:v>23:27:04</c:v>
                </c:pt>
                <c:pt idx="32109">
                  <c:v>23:27:05</c:v>
                </c:pt>
                <c:pt idx="32110">
                  <c:v>23:27:06</c:v>
                </c:pt>
                <c:pt idx="32111">
                  <c:v>23:27:07</c:v>
                </c:pt>
                <c:pt idx="32112">
                  <c:v>23:27:08</c:v>
                </c:pt>
                <c:pt idx="32113">
                  <c:v>23:27:09</c:v>
                </c:pt>
                <c:pt idx="32114">
                  <c:v>23:27:10</c:v>
                </c:pt>
                <c:pt idx="32115">
                  <c:v>23:27:11</c:v>
                </c:pt>
                <c:pt idx="32116">
                  <c:v>23:27:12</c:v>
                </c:pt>
                <c:pt idx="32117">
                  <c:v>23:27:13</c:v>
                </c:pt>
                <c:pt idx="32118">
                  <c:v>23:27:14</c:v>
                </c:pt>
                <c:pt idx="32119">
                  <c:v>23:27:15</c:v>
                </c:pt>
                <c:pt idx="32120">
                  <c:v>23:27:16</c:v>
                </c:pt>
                <c:pt idx="32121">
                  <c:v>23:27:17</c:v>
                </c:pt>
                <c:pt idx="32122">
                  <c:v>23:27:18</c:v>
                </c:pt>
                <c:pt idx="32123">
                  <c:v>23:27:19</c:v>
                </c:pt>
                <c:pt idx="32124">
                  <c:v>23:27:20</c:v>
                </c:pt>
                <c:pt idx="32125">
                  <c:v>23:27:21</c:v>
                </c:pt>
                <c:pt idx="32126">
                  <c:v>23:27:22</c:v>
                </c:pt>
                <c:pt idx="32127">
                  <c:v>23:27:23</c:v>
                </c:pt>
                <c:pt idx="32128">
                  <c:v>23:27:24</c:v>
                </c:pt>
                <c:pt idx="32129">
                  <c:v>23:27:25</c:v>
                </c:pt>
                <c:pt idx="32130">
                  <c:v>23:27:26</c:v>
                </c:pt>
                <c:pt idx="32131">
                  <c:v>23:27:27</c:v>
                </c:pt>
                <c:pt idx="32132">
                  <c:v>23:27:28</c:v>
                </c:pt>
                <c:pt idx="32133">
                  <c:v>23:27:29</c:v>
                </c:pt>
                <c:pt idx="32134">
                  <c:v>23:27:30</c:v>
                </c:pt>
                <c:pt idx="32135">
                  <c:v>23:27:31</c:v>
                </c:pt>
                <c:pt idx="32136">
                  <c:v>23:27:32</c:v>
                </c:pt>
                <c:pt idx="32137">
                  <c:v>23:27:33</c:v>
                </c:pt>
                <c:pt idx="32138">
                  <c:v>23:27:34</c:v>
                </c:pt>
                <c:pt idx="32139">
                  <c:v>23:27:35</c:v>
                </c:pt>
                <c:pt idx="32140">
                  <c:v>23:27:36</c:v>
                </c:pt>
                <c:pt idx="32141">
                  <c:v>23:27:37</c:v>
                </c:pt>
                <c:pt idx="32142">
                  <c:v>23:27:38</c:v>
                </c:pt>
                <c:pt idx="32143">
                  <c:v>23:27:39</c:v>
                </c:pt>
                <c:pt idx="32144">
                  <c:v>23:27:40</c:v>
                </c:pt>
                <c:pt idx="32145">
                  <c:v>23:27:41</c:v>
                </c:pt>
                <c:pt idx="32146">
                  <c:v>23:27:42</c:v>
                </c:pt>
                <c:pt idx="32147">
                  <c:v>23:27:43</c:v>
                </c:pt>
                <c:pt idx="32148">
                  <c:v>23:27:44</c:v>
                </c:pt>
                <c:pt idx="32149">
                  <c:v>23:27:45</c:v>
                </c:pt>
                <c:pt idx="32150">
                  <c:v>23:27:46</c:v>
                </c:pt>
                <c:pt idx="32151">
                  <c:v>23:27:47</c:v>
                </c:pt>
                <c:pt idx="32152">
                  <c:v>23:27:48</c:v>
                </c:pt>
                <c:pt idx="32153">
                  <c:v>23:27:49</c:v>
                </c:pt>
                <c:pt idx="32154">
                  <c:v>23:27:50</c:v>
                </c:pt>
                <c:pt idx="32155">
                  <c:v>23:27:51</c:v>
                </c:pt>
                <c:pt idx="32156">
                  <c:v>23:27:52</c:v>
                </c:pt>
                <c:pt idx="32157">
                  <c:v>23:27:53</c:v>
                </c:pt>
                <c:pt idx="32158">
                  <c:v>23:27:54</c:v>
                </c:pt>
                <c:pt idx="32159">
                  <c:v>23:27:55</c:v>
                </c:pt>
                <c:pt idx="32160">
                  <c:v>23:27:56</c:v>
                </c:pt>
                <c:pt idx="32161">
                  <c:v>23:27:57</c:v>
                </c:pt>
                <c:pt idx="32162">
                  <c:v>23:27:58</c:v>
                </c:pt>
                <c:pt idx="32163">
                  <c:v>23:27:59</c:v>
                </c:pt>
                <c:pt idx="32164">
                  <c:v>23:28:00</c:v>
                </c:pt>
                <c:pt idx="32165">
                  <c:v>23:28:01</c:v>
                </c:pt>
                <c:pt idx="32166">
                  <c:v>23:28:02</c:v>
                </c:pt>
                <c:pt idx="32167">
                  <c:v>23:28:03</c:v>
                </c:pt>
                <c:pt idx="32168">
                  <c:v>23:28:04</c:v>
                </c:pt>
                <c:pt idx="32169">
                  <c:v>23:28:05</c:v>
                </c:pt>
                <c:pt idx="32170">
                  <c:v>23:28:06</c:v>
                </c:pt>
                <c:pt idx="32171">
                  <c:v>23:28:07</c:v>
                </c:pt>
                <c:pt idx="32172">
                  <c:v>23:28:08</c:v>
                </c:pt>
                <c:pt idx="32173">
                  <c:v>23:28:09</c:v>
                </c:pt>
                <c:pt idx="32174">
                  <c:v>23:28:10</c:v>
                </c:pt>
                <c:pt idx="32175">
                  <c:v>23:28:11</c:v>
                </c:pt>
                <c:pt idx="32176">
                  <c:v>23:28:12</c:v>
                </c:pt>
                <c:pt idx="32177">
                  <c:v>23:28:13</c:v>
                </c:pt>
                <c:pt idx="32178">
                  <c:v>23:28:14</c:v>
                </c:pt>
                <c:pt idx="32179">
                  <c:v>23:28:15</c:v>
                </c:pt>
                <c:pt idx="32180">
                  <c:v>23:28:16</c:v>
                </c:pt>
                <c:pt idx="32181">
                  <c:v>23:28:17</c:v>
                </c:pt>
                <c:pt idx="32182">
                  <c:v>23:28:18</c:v>
                </c:pt>
                <c:pt idx="32183">
                  <c:v>23:28:19</c:v>
                </c:pt>
                <c:pt idx="32184">
                  <c:v>23:28:20</c:v>
                </c:pt>
                <c:pt idx="32185">
                  <c:v>23:28:21</c:v>
                </c:pt>
                <c:pt idx="32186">
                  <c:v>23:28:22</c:v>
                </c:pt>
                <c:pt idx="32187">
                  <c:v>23:28:23</c:v>
                </c:pt>
                <c:pt idx="32188">
                  <c:v>23:28:24</c:v>
                </c:pt>
                <c:pt idx="32189">
                  <c:v>23:28:25</c:v>
                </c:pt>
                <c:pt idx="32190">
                  <c:v>23:28:26</c:v>
                </c:pt>
                <c:pt idx="32191">
                  <c:v>23:28:27</c:v>
                </c:pt>
                <c:pt idx="32192">
                  <c:v>23:28:28</c:v>
                </c:pt>
                <c:pt idx="32193">
                  <c:v>23:28:29</c:v>
                </c:pt>
                <c:pt idx="32194">
                  <c:v>23:28:30</c:v>
                </c:pt>
                <c:pt idx="32195">
                  <c:v>23:28:31</c:v>
                </c:pt>
                <c:pt idx="32196">
                  <c:v>23:28:32</c:v>
                </c:pt>
                <c:pt idx="32197">
                  <c:v>23:28:33</c:v>
                </c:pt>
                <c:pt idx="32198">
                  <c:v>23:28:34</c:v>
                </c:pt>
                <c:pt idx="32199">
                  <c:v>23:28:35</c:v>
                </c:pt>
                <c:pt idx="32200">
                  <c:v>23:28:36</c:v>
                </c:pt>
                <c:pt idx="32201">
                  <c:v>23:28:37</c:v>
                </c:pt>
                <c:pt idx="32202">
                  <c:v>23:28:38</c:v>
                </c:pt>
                <c:pt idx="32203">
                  <c:v>23:28:39</c:v>
                </c:pt>
                <c:pt idx="32204">
                  <c:v>23:28:40</c:v>
                </c:pt>
                <c:pt idx="32205">
                  <c:v>23:28:41</c:v>
                </c:pt>
                <c:pt idx="32206">
                  <c:v>23:28:42</c:v>
                </c:pt>
                <c:pt idx="32207">
                  <c:v>23:28:43</c:v>
                </c:pt>
                <c:pt idx="32208">
                  <c:v>23:28:44</c:v>
                </c:pt>
                <c:pt idx="32209">
                  <c:v>23:28:45</c:v>
                </c:pt>
                <c:pt idx="32210">
                  <c:v>23:28:46</c:v>
                </c:pt>
                <c:pt idx="32211">
                  <c:v>23:28:47</c:v>
                </c:pt>
                <c:pt idx="32212">
                  <c:v>23:28:48</c:v>
                </c:pt>
                <c:pt idx="32213">
                  <c:v>23:28:49</c:v>
                </c:pt>
                <c:pt idx="32214">
                  <c:v>23:28:50</c:v>
                </c:pt>
                <c:pt idx="32215">
                  <c:v>23:28:51</c:v>
                </c:pt>
                <c:pt idx="32216">
                  <c:v>23:28:52</c:v>
                </c:pt>
                <c:pt idx="32217">
                  <c:v>23:28:53</c:v>
                </c:pt>
                <c:pt idx="32218">
                  <c:v>23:28:54</c:v>
                </c:pt>
                <c:pt idx="32219">
                  <c:v>23:28:55</c:v>
                </c:pt>
                <c:pt idx="32220">
                  <c:v>23:28:56</c:v>
                </c:pt>
                <c:pt idx="32221">
                  <c:v>23:28:57</c:v>
                </c:pt>
                <c:pt idx="32222">
                  <c:v>23:28:58</c:v>
                </c:pt>
                <c:pt idx="32223">
                  <c:v>23:28:59</c:v>
                </c:pt>
                <c:pt idx="32224">
                  <c:v>23:29:00</c:v>
                </c:pt>
                <c:pt idx="32225">
                  <c:v>23:29:01</c:v>
                </c:pt>
                <c:pt idx="32226">
                  <c:v>23:29:02</c:v>
                </c:pt>
                <c:pt idx="32227">
                  <c:v>23:29:03</c:v>
                </c:pt>
                <c:pt idx="32228">
                  <c:v>23:29:04</c:v>
                </c:pt>
                <c:pt idx="32229">
                  <c:v>23:29:05</c:v>
                </c:pt>
                <c:pt idx="32230">
                  <c:v>23:29:06</c:v>
                </c:pt>
                <c:pt idx="32231">
                  <c:v>23:29:07</c:v>
                </c:pt>
                <c:pt idx="32232">
                  <c:v>23:29:08</c:v>
                </c:pt>
                <c:pt idx="32233">
                  <c:v>23:29:09</c:v>
                </c:pt>
                <c:pt idx="32234">
                  <c:v>23:29:10</c:v>
                </c:pt>
                <c:pt idx="32235">
                  <c:v>23:29:11</c:v>
                </c:pt>
                <c:pt idx="32236">
                  <c:v>23:29:12</c:v>
                </c:pt>
                <c:pt idx="32237">
                  <c:v>23:29:13</c:v>
                </c:pt>
                <c:pt idx="32238">
                  <c:v>23:29:14</c:v>
                </c:pt>
                <c:pt idx="32239">
                  <c:v>23:29:15</c:v>
                </c:pt>
                <c:pt idx="32240">
                  <c:v>23:29:16</c:v>
                </c:pt>
                <c:pt idx="32241">
                  <c:v>23:29:17</c:v>
                </c:pt>
                <c:pt idx="32242">
                  <c:v>23:29:18</c:v>
                </c:pt>
                <c:pt idx="32243">
                  <c:v>23:29:19</c:v>
                </c:pt>
                <c:pt idx="32244">
                  <c:v>23:29:20</c:v>
                </c:pt>
                <c:pt idx="32245">
                  <c:v>23:29:21</c:v>
                </c:pt>
                <c:pt idx="32246">
                  <c:v>23:29:22</c:v>
                </c:pt>
                <c:pt idx="32247">
                  <c:v>23:29:23</c:v>
                </c:pt>
                <c:pt idx="32248">
                  <c:v>23:29:24</c:v>
                </c:pt>
                <c:pt idx="32249">
                  <c:v>23:29:25</c:v>
                </c:pt>
                <c:pt idx="32250">
                  <c:v>23:29:26</c:v>
                </c:pt>
                <c:pt idx="32251">
                  <c:v>23:29:27</c:v>
                </c:pt>
                <c:pt idx="32252">
                  <c:v>23:29:28</c:v>
                </c:pt>
                <c:pt idx="32253">
                  <c:v>23:29:29</c:v>
                </c:pt>
                <c:pt idx="32254">
                  <c:v>23:29:30</c:v>
                </c:pt>
                <c:pt idx="32255">
                  <c:v>23:29:31</c:v>
                </c:pt>
                <c:pt idx="32256">
                  <c:v>23:29:32</c:v>
                </c:pt>
                <c:pt idx="32257">
                  <c:v>23:29:33</c:v>
                </c:pt>
                <c:pt idx="32258">
                  <c:v>23:29:34</c:v>
                </c:pt>
                <c:pt idx="32259">
                  <c:v>23:29:35</c:v>
                </c:pt>
                <c:pt idx="32260">
                  <c:v>23:29:36</c:v>
                </c:pt>
                <c:pt idx="32261">
                  <c:v>23:29:37</c:v>
                </c:pt>
                <c:pt idx="32262">
                  <c:v>23:29:38</c:v>
                </c:pt>
                <c:pt idx="32263">
                  <c:v>23:29:39</c:v>
                </c:pt>
                <c:pt idx="32264">
                  <c:v>23:29:40</c:v>
                </c:pt>
                <c:pt idx="32265">
                  <c:v>23:29:41</c:v>
                </c:pt>
                <c:pt idx="32266">
                  <c:v>23:29:42</c:v>
                </c:pt>
                <c:pt idx="32267">
                  <c:v>23:29:43</c:v>
                </c:pt>
                <c:pt idx="32268">
                  <c:v>23:29:44</c:v>
                </c:pt>
                <c:pt idx="32269">
                  <c:v>23:29:45</c:v>
                </c:pt>
                <c:pt idx="32270">
                  <c:v>23:29:46</c:v>
                </c:pt>
                <c:pt idx="32271">
                  <c:v>23:29:47</c:v>
                </c:pt>
                <c:pt idx="32272">
                  <c:v>23:29:48</c:v>
                </c:pt>
                <c:pt idx="32273">
                  <c:v>23:29:49</c:v>
                </c:pt>
                <c:pt idx="32274">
                  <c:v>23:29:50</c:v>
                </c:pt>
                <c:pt idx="32275">
                  <c:v>23:29:51</c:v>
                </c:pt>
                <c:pt idx="32276">
                  <c:v>23:29:52</c:v>
                </c:pt>
                <c:pt idx="32277">
                  <c:v>23:29:53</c:v>
                </c:pt>
                <c:pt idx="32278">
                  <c:v>23:29:54</c:v>
                </c:pt>
                <c:pt idx="32279">
                  <c:v>23:29:55</c:v>
                </c:pt>
                <c:pt idx="32280">
                  <c:v>23:29:56</c:v>
                </c:pt>
                <c:pt idx="32281">
                  <c:v>23:29:57</c:v>
                </c:pt>
                <c:pt idx="32282">
                  <c:v>23:29:58</c:v>
                </c:pt>
                <c:pt idx="32283">
                  <c:v>23:29:59</c:v>
                </c:pt>
                <c:pt idx="32284">
                  <c:v>23:30:00</c:v>
                </c:pt>
                <c:pt idx="32285">
                  <c:v>23:30:01</c:v>
                </c:pt>
                <c:pt idx="32286">
                  <c:v>23:30:02</c:v>
                </c:pt>
                <c:pt idx="32287">
                  <c:v>23:30:03</c:v>
                </c:pt>
                <c:pt idx="32288">
                  <c:v>23:30:04</c:v>
                </c:pt>
                <c:pt idx="32289">
                  <c:v>23:30:05</c:v>
                </c:pt>
                <c:pt idx="32290">
                  <c:v>23:30:06</c:v>
                </c:pt>
                <c:pt idx="32291">
                  <c:v>23:30:07</c:v>
                </c:pt>
                <c:pt idx="32292">
                  <c:v>23:30:08</c:v>
                </c:pt>
                <c:pt idx="32293">
                  <c:v>23:30:09</c:v>
                </c:pt>
                <c:pt idx="32294">
                  <c:v>23:30:10</c:v>
                </c:pt>
                <c:pt idx="32295">
                  <c:v>23:30:11</c:v>
                </c:pt>
                <c:pt idx="32296">
                  <c:v>23:30:12</c:v>
                </c:pt>
                <c:pt idx="32297">
                  <c:v>23:30:13</c:v>
                </c:pt>
                <c:pt idx="32298">
                  <c:v>23:30:14</c:v>
                </c:pt>
                <c:pt idx="32299">
                  <c:v>23:30:15</c:v>
                </c:pt>
                <c:pt idx="32300">
                  <c:v>23:30:16</c:v>
                </c:pt>
                <c:pt idx="32301">
                  <c:v>23:30:17</c:v>
                </c:pt>
                <c:pt idx="32302">
                  <c:v>23:30:18</c:v>
                </c:pt>
                <c:pt idx="32303">
                  <c:v>23:30:19</c:v>
                </c:pt>
                <c:pt idx="32304">
                  <c:v>23:30:20</c:v>
                </c:pt>
                <c:pt idx="32305">
                  <c:v>23:30:21</c:v>
                </c:pt>
                <c:pt idx="32306">
                  <c:v>23:30:22</c:v>
                </c:pt>
                <c:pt idx="32307">
                  <c:v>23:30:23</c:v>
                </c:pt>
                <c:pt idx="32308">
                  <c:v>23:30:24</c:v>
                </c:pt>
                <c:pt idx="32309">
                  <c:v>23:30:25</c:v>
                </c:pt>
                <c:pt idx="32310">
                  <c:v>23:30:26</c:v>
                </c:pt>
                <c:pt idx="32311">
                  <c:v>23:30:27</c:v>
                </c:pt>
                <c:pt idx="32312">
                  <c:v>23:30:28</c:v>
                </c:pt>
                <c:pt idx="32313">
                  <c:v>23:30:29</c:v>
                </c:pt>
                <c:pt idx="32314">
                  <c:v>23:30:30</c:v>
                </c:pt>
                <c:pt idx="32315">
                  <c:v>23:30:31</c:v>
                </c:pt>
                <c:pt idx="32316">
                  <c:v>23:30:32</c:v>
                </c:pt>
                <c:pt idx="32317">
                  <c:v>23:30:33</c:v>
                </c:pt>
                <c:pt idx="32318">
                  <c:v>23:30:34</c:v>
                </c:pt>
                <c:pt idx="32319">
                  <c:v>23:30:35</c:v>
                </c:pt>
                <c:pt idx="32320">
                  <c:v>23:30:36</c:v>
                </c:pt>
                <c:pt idx="32321">
                  <c:v>23:30:37</c:v>
                </c:pt>
                <c:pt idx="32322">
                  <c:v>23:30:38</c:v>
                </c:pt>
                <c:pt idx="32323">
                  <c:v>23:30:39</c:v>
                </c:pt>
                <c:pt idx="32324">
                  <c:v>23:30:40</c:v>
                </c:pt>
                <c:pt idx="32325">
                  <c:v>23:30:41</c:v>
                </c:pt>
                <c:pt idx="32326">
                  <c:v>23:30:42</c:v>
                </c:pt>
                <c:pt idx="32327">
                  <c:v>23:30:43</c:v>
                </c:pt>
                <c:pt idx="32328">
                  <c:v>23:30:44</c:v>
                </c:pt>
                <c:pt idx="32329">
                  <c:v>23:30:45</c:v>
                </c:pt>
                <c:pt idx="32330">
                  <c:v>23:30:46</c:v>
                </c:pt>
                <c:pt idx="32331">
                  <c:v>23:30:47</c:v>
                </c:pt>
                <c:pt idx="32332">
                  <c:v>23:30:48</c:v>
                </c:pt>
                <c:pt idx="32333">
                  <c:v>23:30:49</c:v>
                </c:pt>
                <c:pt idx="32334">
                  <c:v>23:30:50</c:v>
                </c:pt>
                <c:pt idx="32335">
                  <c:v>23:30:51</c:v>
                </c:pt>
                <c:pt idx="32336">
                  <c:v>23:30:52</c:v>
                </c:pt>
                <c:pt idx="32337">
                  <c:v>23:30:53</c:v>
                </c:pt>
                <c:pt idx="32338">
                  <c:v>23:30:54</c:v>
                </c:pt>
                <c:pt idx="32339">
                  <c:v>23:30:55</c:v>
                </c:pt>
                <c:pt idx="32340">
                  <c:v>23:30:56</c:v>
                </c:pt>
                <c:pt idx="32341">
                  <c:v>23:30:57</c:v>
                </c:pt>
                <c:pt idx="32342">
                  <c:v>23:30:58</c:v>
                </c:pt>
                <c:pt idx="32343">
                  <c:v>23:30:59</c:v>
                </c:pt>
                <c:pt idx="32344">
                  <c:v>23:31:00</c:v>
                </c:pt>
                <c:pt idx="32345">
                  <c:v>23:31:01</c:v>
                </c:pt>
                <c:pt idx="32346">
                  <c:v>23:31:02</c:v>
                </c:pt>
                <c:pt idx="32347">
                  <c:v>23:31:03</c:v>
                </c:pt>
                <c:pt idx="32348">
                  <c:v>23:31:04</c:v>
                </c:pt>
                <c:pt idx="32349">
                  <c:v>23:31:05</c:v>
                </c:pt>
                <c:pt idx="32350">
                  <c:v>23:31:06</c:v>
                </c:pt>
                <c:pt idx="32351">
                  <c:v>23:31:07</c:v>
                </c:pt>
                <c:pt idx="32352">
                  <c:v>23:31:08</c:v>
                </c:pt>
                <c:pt idx="32353">
                  <c:v>23:31:09</c:v>
                </c:pt>
                <c:pt idx="32354">
                  <c:v>23:31:10</c:v>
                </c:pt>
                <c:pt idx="32355">
                  <c:v>23:31:11</c:v>
                </c:pt>
                <c:pt idx="32356">
                  <c:v>23:31:12</c:v>
                </c:pt>
                <c:pt idx="32357">
                  <c:v>23:31:13</c:v>
                </c:pt>
                <c:pt idx="32358">
                  <c:v>23:31:14</c:v>
                </c:pt>
                <c:pt idx="32359">
                  <c:v>23:31:15</c:v>
                </c:pt>
                <c:pt idx="32360">
                  <c:v>23:31:16</c:v>
                </c:pt>
                <c:pt idx="32361">
                  <c:v>23:31:17</c:v>
                </c:pt>
                <c:pt idx="32362">
                  <c:v>23:31:18</c:v>
                </c:pt>
                <c:pt idx="32363">
                  <c:v>23:31:19</c:v>
                </c:pt>
                <c:pt idx="32364">
                  <c:v>23:31:20</c:v>
                </c:pt>
                <c:pt idx="32365">
                  <c:v>23:31:21</c:v>
                </c:pt>
                <c:pt idx="32366">
                  <c:v>23:31:22</c:v>
                </c:pt>
                <c:pt idx="32367">
                  <c:v>23:31:23</c:v>
                </c:pt>
                <c:pt idx="32368">
                  <c:v>23:31:24</c:v>
                </c:pt>
                <c:pt idx="32369">
                  <c:v>23:31:25</c:v>
                </c:pt>
                <c:pt idx="32370">
                  <c:v>23:31:26</c:v>
                </c:pt>
                <c:pt idx="32371">
                  <c:v>23:31:27</c:v>
                </c:pt>
                <c:pt idx="32372">
                  <c:v>23:31:28</c:v>
                </c:pt>
                <c:pt idx="32373">
                  <c:v>23:31:29</c:v>
                </c:pt>
                <c:pt idx="32374">
                  <c:v>23:31:30</c:v>
                </c:pt>
                <c:pt idx="32375">
                  <c:v>23:31:31</c:v>
                </c:pt>
                <c:pt idx="32376">
                  <c:v>23:31:32</c:v>
                </c:pt>
                <c:pt idx="32377">
                  <c:v>23:31:33</c:v>
                </c:pt>
                <c:pt idx="32378">
                  <c:v>23:31:34</c:v>
                </c:pt>
                <c:pt idx="32379">
                  <c:v>23:31:35</c:v>
                </c:pt>
                <c:pt idx="32380">
                  <c:v>23:31:36</c:v>
                </c:pt>
                <c:pt idx="32381">
                  <c:v>23:31:37</c:v>
                </c:pt>
                <c:pt idx="32382">
                  <c:v>23:31:38</c:v>
                </c:pt>
                <c:pt idx="32383">
                  <c:v>23:31:39</c:v>
                </c:pt>
                <c:pt idx="32384">
                  <c:v>23:31:40</c:v>
                </c:pt>
                <c:pt idx="32385">
                  <c:v>23:31:41</c:v>
                </c:pt>
                <c:pt idx="32386">
                  <c:v>23:31:42</c:v>
                </c:pt>
                <c:pt idx="32387">
                  <c:v>23:31:43</c:v>
                </c:pt>
                <c:pt idx="32388">
                  <c:v>23:31:44</c:v>
                </c:pt>
                <c:pt idx="32389">
                  <c:v>23:31:45</c:v>
                </c:pt>
                <c:pt idx="32390">
                  <c:v>23:31:46</c:v>
                </c:pt>
                <c:pt idx="32391">
                  <c:v>23:31:47</c:v>
                </c:pt>
                <c:pt idx="32392">
                  <c:v>23:31:48</c:v>
                </c:pt>
                <c:pt idx="32393">
                  <c:v>23:31:49</c:v>
                </c:pt>
                <c:pt idx="32394">
                  <c:v>23:31:50</c:v>
                </c:pt>
                <c:pt idx="32395">
                  <c:v>23:31:51</c:v>
                </c:pt>
                <c:pt idx="32396">
                  <c:v>23:31:52</c:v>
                </c:pt>
                <c:pt idx="32397">
                  <c:v>23:31:53</c:v>
                </c:pt>
                <c:pt idx="32398">
                  <c:v>23:31:54</c:v>
                </c:pt>
                <c:pt idx="32399">
                  <c:v>23:31:55</c:v>
                </c:pt>
                <c:pt idx="32400">
                  <c:v>23:31:56</c:v>
                </c:pt>
                <c:pt idx="32401">
                  <c:v>23:31:57</c:v>
                </c:pt>
                <c:pt idx="32402">
                  <c:v>23:31:58</c:v>
                </c:pt>
                <c:pt idx="32403">
                  <c:v>23:31:59</c:v>
                </c:pt>
                <c:pt idx="32404">
                  <c:v>23:32:00</c:v>
                </c:pt>
                <c:pt idx="32405">
                  <c:v>23:32:01</c:v>
                </c:pt>
                <c:pt idx="32406">
                  <c:v>23:32:02</c:v>
                </c:pt>
                <c:pt idx="32407">
                  <c:v>23:32:03</c:v>
                </c:pt>
                <c:pt idx="32408">
                  <c:v>23:32:04</c:v>
                </c:pt>
                <c:pt idx="32409">
                  <c:v>23:32:05</c:v>
                </c:pt>
                <c:pt idx="32410">
                  <c:v>23:32:06</c:v>
                </c:pt>
                <c:pt idx="32411">
                  <c:v>23:32:07</c:v>
                </c:pt>
                <c:pt idx="32412">
                  <c:v>23:32:08</c:v>
                </c:pt>
                <c:pt idx="32413">
                  <c:v>23:32:09</c:v>
                </c:pt>
                <c:pt idx="32414">
                  <c:v>23:32:10</c:v>
                </c:pt>
                <c:pt idx="32415">
                  <c:v>23:32:11</c:v>
                </c:pt>
                <c:pt idx="32416">
                  <c:v>23:32:12</c:v>
                </c:pt>
                <c:pt idx="32417">
                  <c:v>23:32:13</c:v>
                </c:pt>
                <c:pt idx="32418">
                  <c:v>23:32:14</c:v>
                </c:pt>
                <c:pt idx="32419">
                  <c:v>23:32:15</c:v>
                </c:pt>
                <c:pt idx="32420">
                  <c:v>23:32:16</c:v>
                </c:pt>
                <c:pt idx="32421">
                  <c:v>23:32:17</c:v>
                </c:pt>
                <c:pt idx="32422">
                  <c:v>23:32:18</c:v>
                </c:pt>
                <c:pt idx="32423">
                  <c:v>23:32:19</c:v>
                </c:pt>
                <c:pt idx="32424">
                  <c:v>23:32:20</c:v>
                </c:pt>
                <c:pt idx="32425">
                  <c:v>23:32:21</c:v>
                </c:pt>
                <c:pt idx="32426">
                  <c:v>23:32:22</c:v>
                </c:pt>
                <c:pt idx="32427">
                  <c:v>23:32:23</c:v>
                </c:pt>
                <c:pt idx="32428">
                  <c:v>23:32:24</c:v>
                </c:pt>
                <c:pt idx="32429">
                  <c:v>23:32:25</c:v>
                </c:pt>
                <c:pt idx="32430">
                  <c:v>23:32:26</c:v>
                </c:pt>
                <c:pt idx="32431">
                  <c:v>23:32:27</c:v>
                </c:pt>
                <c:pt idx="32432">
                  <c:v>23:32:28</c:v>
                </c:pt>
                <c:pt idx="32433">
                  <c:v>23:32:29</c:v>
                </c:pt>
                <c:pt idx="32434">
                  <c:v>23:32:30</c:v>
                </c:pt>
                <c:pt idx="32435">
                  <c:v>23:32:31</c:v>
                </c:pt>
                <c:pt idx="32436">
                  <c:v>23:32:32</c:v>
                </c:pt>
                <c:pt idx="32437">
                  <c:v>23:32:33</c:v>
                </c:pt>
                <c:pt idx="32438">
                  <c:v>23:32:34</c:v>
                </c:pt>
                <c:pt idx="32439">
                  <c:v>23:32:35</c:v>
                </c:pt>
                <c:pt idx="32440">
                  <c:v>23:32:36</c:v>
                </c:pt>
                <c:pt idx="32441">
                  <c:v>23:32:37</c:v>
                </c:pt>
                <c:pt idx="32442">
                  <c:v>23:32:38</c:v>
                </c:pt>
                <c:pt idx="32443">
                  <c:v>23:32:39</c:v>
                </c:pt>
                <c:pt idx="32444">
                  <c:v>23:32:40</c:v>
                </c:pt>
                <c:pt idx="32445">
                  <c:v>23:32:41</c:v>
                </c:pt>
                <c:pt idx="32446">
                  <c:v>23:32:42</c:v>
                </c:pt>
                <c:pt idx="32447">
                  <c:v>23:32:43</c:v>
                </c:pt>
                <c:pt idx="32448">
                  <c:v>23:32:44</c:v>
                </c:pt>
                <c:pt idx="32449">
                  <c:v>23:32:45</c:v>
                </c:pt>
                <c:pt idx="32450">
                  <c:v>23:32:46</c:v>
                </c:pt>
                <c:pt idx="32451">
                  <c:v>23:32:47</c:v>
                </c:pt>
                <c:pt idx="32452">
                  <c:v>23:32:48</c:v>
                </c:pt>
                <c:pt idx="32453">
                  <c:v>23:32:49</c:v>
                </c:pt>
                <c:pt idx="32454">
                  <c:v>23:32:50</c:v>
                </c:pt>
                <c:pt idx="32455">
                  <c:v>23:32:51</c:v>
                </c:pt>
                <c:pt idx="32456">
                  <c:v>23:32:52</c:v>
                </c:pt>
                <c:pt idx="32457">
                  <c:v>23:32:53</c:v>
                </c:pt>
                <c:pt idx="32458">
                  <c:v>23:32:54</c:v>
                </c:pt>
                <c:pt idx="32459">
                  <c:v>23:32:55</c:v>
                </c:pt>
                <c:pt idx="32460">
                  <c:v>23:32:56</c:v>
                </c:pt>
                <c:pt idx="32461">
                  <c:v>23:32:57</c:v>
                </c:pt>
                <c:pt idx="32462">
                  <c:v>23:32:58</c:v>
                </c:pt>
                <c:pt idx="32463">
                  <c:v>23:32:59</c:v>
                </c:pt>
                <c:pt idx="32464">
                  <c:v>23:33:00</c:v>
                </c:pt>
                <c:pt idx="32465">
                  <c:v>23:33:01</c:v>
                </c:pt>
                <c:pt idx="32466">
                  <c:v>23:33:02</c:v>
                </c:pt>
                <c:pt idx="32467">
                  <c:v>23:33:03</c:v>
                </c:pt>
                <c:pt idx="32468">
                  <c:v>23:33:04</c:v>
                </c:pt>
                <c:pt idx="32469">
                  <c:v>23:33:05</c:v>
                </c:pt>
                <c:pt idx="32470">
                  <c:v>23:33:06</c:v>
                </c:pt>
                <c:pt idx="32471">
                  <c:v>23:33:07</c:v>
                </c:pt>
                <c:pt idx="32472">
                  <c:v>23:33:08</c:v>
                </c:pt>
                <c:pt idx="32473">
                  <c:v>23:33:09</c:v>
                </c:pt>
                <c:pt idx="32474">
                  <c:v>23:33:10</c:v>
                </c:pt>
                <c:pt idx="32475">
                  <c:v>23:33:11</c:v>
                </c:pt>
                <c:pt idx="32476">
                  <c:v>23:33:12</c:v>
                </c:pt>
                <c:pt idx="32477">
                  <c:v>23:33:13</c:v>
                </c:pt>
                <c:pt idx="32478">
                  <c:v>23:33:14</c:v>
                </c:pt>
                <c:pt idx="32479">
                  <c:v>23:33:15</c:v>
                </c:pt>
                <c:pt idx="32480">
                  <c:v>23:33:16</c:v>
                </c:pt>
                <c:pt idx="32481">
                  <c:v>23:33:17</c:v>
                </c:pt>
                <c:pt idx="32482">
                  <c:v>23:33:18</c:v>
                </c:pt>
                <c:pt idx="32483">
                  <c:v>23:33:19</c:v>
                </c:pt>
                <c:pt idx="32484">
                  <c:v>23:33:20</c:v>
                </c:pt>
                <c:pt idx="32485">
                  <c:v>23:33:21</c:v>
                </c:pt>
                <c:pt idx="32486">
                  <c:v>23:33:22</c:v>
                </c:pt>
                <c:pt idx="32487">
                  <c:v>23:33:23</c:v>
                </c:pt>
                <c:pt idx="32488">
                  <c:v>23:33:24</c:v>
                </c:pt>
                <c:pt idx="32489">
                  <c:v>23:33:25</c:v>
                </c:pt>
                <c:pt idx="32490">
                  <c:v>23:33:26</c:v>
                </c:pt>
                <c:pt idx="32491">
                  <c:v>23:33:27</c:v>
                </c:pt>
                <c:pt idx="32492">
                  <c:v>23:33:28</c:v>
                </c:pt>
                <c:pt idx="32493">
                  <c:v>23:33:29</c:v>
                </c:pt>
                <c:pt idx="32494">
                  <c:v>23:33:30</c:v>
                </c:pt>
                <c:pt idx="32495">
                  <c:v>23:33:31</c:v>
                </c:pt>
                <c:pt idx="32496">
                  <c:v>23:33:32</c:v>
                </c:pt>
                <c:pt idx="32497">
                  <c:v>23:33:33</c:v>
                </c:pt>
                <c:pt idx="32498">
                  <c:v>23:33:34</c:v>
                </c:pt>
                <c:pt idx="32499">
                  <c:v>23:33:35</c:v>
                </c:pt>
                <c:pt idx="32500">
                  <c:v>23:33:36</c:v>
                </c:pt>
                <c:pt idx="32501">
                  <c:v>23:33:37</c:v>
                </c:pt>
                <c:pt idx="32502">
                  <c:v>23:33:38</c:v>
                </c:pt>
                <c:pt idx="32503">
                  <c:v>23:33:39</c:v>
                </c:pt>
                <c:pt idx="32504">
                  <c:v>23:33:40</c:v>
                </c:pt>
                <c:pt idx="32505">
                  <c:v>23:33:41</c:v>
                </c:pt>
                <c:pt idx="32506">
                  <c:v>23:33:42</c:v>
                </c:pt>
                <c:pt idx="32507">
                  <c:v>23:33:43</c:v>
                </c:pt>
                <c:pt idx="32508">
                  <c:v>23:33:44</c:v>
                </c:pt>
                <c:pt idx="32509">
                  <c:v>23:33:45</c:v>
                </c:pt>
                <c:pt idx="32510">
                  <c:v>23:33:46</c:v>
                </c:pt>
                <c:pt idx="32511">
                  <c:v>23:33:47</c:v>
                </c:pt>
                <c:pt idx="32512">
                  <c:v>23:33:48</c:v>
                </c:pt>
                <c:pt idx="32513">
                  <c:v>23:33:49</c:v>
                </c:pt>
                <c:pt idx="32514">
                  <c:v>23:33:50</c:v>
                </c:pt>
                <c:pt idx="32515">
                  <c:v>23:33:51</c:v>
                </c:pt>
                <c:pt idx="32516">
                  <c:v>23:33:52</c:v>
                </c:pt>
                <c:pt idx="32517">
                  <c:v>23:33:53</c:v>
                </c:pt>
                <c:pt idx="32518">
                  <c:v>23:33:54</c:v>
                </c:pt>
                <c:pt idx="32519">
                  <c:v>23:33:55</c:v>
                </c:pt>
                <c:pt idx="32520">
                  <c:v>23:33:56</c:v>
                </c:pt>
                <c:pt idx="32521">
                  <c:v>23:33:57</c:v>
                </c:pt>
                <c:pt idx="32522">
                  <c:v>23:33:58</c:v>
                </c:pt>
                <c:pt idx="32523">
                  <c:v>23:33:59</c:v>
                </c:pt>
                <c:pt idx="32524">
                  <c:v>23:34:00</c:v>
                </c:pt>
                <c:pt idx="32525">
                  <c:v>23:34:01</c:v>
                </c:pt>
                <c:pt idx="32526">
                  <c:v>23:34:02</c:v>
                </c:pt>
                <c:pt idx="32527">
                  <c:v>23:34:03</c:v>
                </c:pt>
                <c:pt idx="32528">
                  <c:v>23:34:04</c:v>
                </c:pt>
                <c:pt idx="32529">
                  <c:v>23:34:05</c:v>
                </c:pt>
                <c:pt idx="32530">
                  <c:v>23:34:06</c:v>
                </c:pt>
                <c:pt idx="32531">
                  <c:v>23:34:07</c:v>
                </c:pt>
                <c:pt idx="32532">
                  <c:v>23:34:08</c:v>
                </c:pt>
                <c:pt idx="32533">
                  <c:v>23:34:09</c:v>
                </c:pt>
                <c:pt idx="32534">
                  <c:v>23:34:10</c:v>
                </c:pt>
                <c:pt idx="32535">
                  <c:v>23:34:11</c:v>
                </c:pt>
                <c:pt idx="32536">
                  <c:v>23:34:12</c:v>
                </c:pt>
                <c:pt idx="32537">
                  <c:v>23:34:13</c:v>
                </c:pt>
                <c:pt idx="32538">
                  <c:v>23:34:14</c:v>
                </c:pt>
                <c:pt idx="32539">
                  <c:v>23:34:15</c:v>
                </c:pt>
                <c:pt idx="32540">
                  <c:v>23:34:16</c:v>
                </c:pt>
                <c:pt idx="32541">
                  <c:v>23:34:17</c:v>
                </c:pt>
                <c:pt idx="32542">
                  <c:v>23:34:18</c:v>
                </c:pt>
                <c:pt idx="32543">
                  <c:v>23:34:19</c:v>
                </c:pt>
                <c:pt idx="32544">
                  <c:v>23:34:20</c:v>
                </c:pt>
                <c:pt idx="32545">
                  <c:v>23:34:21</c:v>
                </c:pt>
                <c:pt idx="32546">
                  <c:v>23:34:22</c:v>
                </c:pt>
                <c:pt idx="32547">
                  <c:v>23:34:23</c:v>
                </c:pt>
                <c:pt idx="32548">
                  <c:v>23:34:24</c:v>
                </c:pt>
                <c:pt idx="32549">
                  <c:v>23:34:25</c:v>
                </c:pt>
                <c:pt idx="32550">
                  <c:v>23:34:26</c:v>
                </c:pt>
                <c:pt idx="32551">
                  <c:v>23:34:27</c:v>
                </c:pt>
                <c:pt idx="32552">
                  <c:v>23:34:28</c:v>
                </c:pt>
                <c:pt idx="32553">
                  <c:v>23:34:29</c:v>
                </c:pt>
                <c:pt idx="32554">
                  <c:v>23:34:30</c:v>
                </c:pt>
                <c:pt idx="32555">
                  <c:v>23:34:31</c:v>
                </c:pt>
                <c:pt idx="32556">
                  <c:v>23:34:32</c:v>
                </c:pt>
                <c:pt idx="32557">
                  <c:v>23:34:33</c:v>
                </c:pt>
                <c:pt idx="32558">
                  <c:v>23:34:34</c:v>
                </c:pt>
                <c:pt idx="32559">
                  <c:v>23:34:35</c:v>
                </c:pt>
                <c:pt idx="32560">
                  <c:v>23:34:36</c:v>
                </c:pt>
                <c:pt idx="32561">
                  <c:v>23:34:37</c:v>
                </c:pt>
                <c:pt idx="32562">
                  <c:v>23:34:38</c:v>
                </c:pt>
                <c:pt idx="32563">
                  <c:v>23:34:39</c:v>
                </c:pt>
                <c:pt idx="32564">
                  <c:v>23:34:40</c:v>
                </c:pt>
                <c:pt idx="32565">
                  <c:v>23:34:41</c:v>
                </c:pt>
                <c:pt idx="32566">
                  <c:v>23:34:42</c:v>
                </c:pt>
                <c:pt idx="32567">
                  <c:v>23:34:43</c:v>
                </c:pt>
                <c:pt idx="32568">
                  <c:v>23:34:44</c:v>
                </c:pt>
                <c:pt idx="32569">
                  <c:v>23:34:45</c:v>
                </c:pt>
                <c:pt idx="32570">
                  <c:v>23:34:46</c:v>
                </c:pt>
                <c:pt idx="32571">
                  <c:v>23:34:47</c:v>
                </c:pt>
                <c:pt idx="32572">
                  <c:v>23:34:48</c:v>
                </c:pt>
                <c:pt idx="32573">
                  <c:v>23:34:49</c:v>
                </c:pt>
                <c:pt idx="32574">
                  <c:v>23:34:50</c:v>
                </c:pt>
                <c:pt idx="32575">
                  <c:v>23:34:51</c:v>
                </c:pt>
                <c:pt idx="32576">
                  <c:v>23:34:52</c:v>
                </c:pt>
                <c:pt idx="32577">
                  <c:v>23:34:53</c:v>
                </c:pt>
                <c:pt idx="32578">
                  <c:v>23:34:54</c:v>
                </c:pt>
                <c:pt idx="32579">
                  <c:v>23:34:55</c:v>
                </c:pt>
                <c:pt idx="32580">
                  <c:v>23:34:56</c:v>
                </c:pt>
                <c:pt idx="32581">
                  <c:v>23:34:57</c:v>
                </c:pt>
                <c:pt idx="32582">
                  <c:v>23:34:58</c:v>
                </c:pt>
                <c:pt idx="32583">
                  <c:v>23:34:59</c:v>
                </c:pt>
                <c:pt idx="32584">
                  <c:v>23:35:00</c:v>
                </c:pt>
                <c:pt idx="32585">
                  <c:v>23:35:01</c:v>
                </c:pt>
                <c:pt idx="32586">
                  <c:v>23:35:02</c:v>
                </c:pt>
                <c:pt idx="32587">
                  <c:v>23:35:03</c:v>
                </c:pt>
                <c:pt idx="32588">
                  <c:v>23:35:04</c:v>
                </c:pt>
                <c:pt idx="32589">
                  <c:v>23:35:05</c:v>
                </c:pt>
                <c:pt idx="32590">
                  <c:v>23:35:06</c:v>
                </c:pt>
                <c:pt idx="32591">
                  <c:v>23:35:07</c:v>
                </c:pt>
                <c:pt idx="32592">
                  <c:v>23:35:08</c:v>
                </c:pt>
                <c:pt idx="32593">
                  <c:v>23:35:09</c:v>
                </c:pt>
                <c:pt idx="32594">
                  <c:v>23:35:10</c:v>
                </c:pt>
                <c:pt idx="32595">
                  <c:v>23:35:11</c:v>
                </c:pt>
                <c:pt idx="32596">
                  <c:v>23:35:12</c:v>
                </c:pt>
                <c:pt idx="32597">
                  <c:v>23:35:13</c:v>
                </c:pt>
                <c:pt idx="32598">
                  <c:v>23:35:14</c:v>
                </c:pt>
                <c:pt idx="32599">
                  <c:v>23:35:15</c:v>
                </c:pt>
                <c:pt idx="32600">
                  <c:v>23:35:16</c:v>
                </c:pt>
                <c:pt idx="32601">
                  <c:v>23:35:17</c:v>
                </c:pt>
                <c:pt idx="32602">
                  <c:v>23:35:18</c:v>
                </c:pt>
                <c:pt idx="32603">
                  <c:v>23:35:19</c:v>
                </c:pt>
                <c:pt idx="32604">
                  <c:v>23:35:20</c:v>
                </c:pt>
                <c:pt idx="32605">
                  <c:v>23:35:21</c:v>
                </c:pt>
                <c:pt idx="32606">
                  <c:v>23:35:22</c:v>
                </c:pt>
                <c:pt idx="32607">
                  <c:v>23:35:23</c:v>
                </c:pt>
                <c:pt idx="32608">
                  <c:v>23:35:24</c:v>
                </c:pt>
                <c:pt idx="32609">
                  <c:v>23:35:25</c:v>
                </c:pt>
                <c:pt idx="32610">
                  <c:v>23:35:26</c:v>
                </c:pt>
                <c:pt idx="32611">
                  <c:v>23:35:27</c:v>
                </c:pt>
                <c:pt idx="32612">
                  <c:v>23:35:28</c:v>
                </c:pt>
                <c:pt idx="32613">
                  <c:v>23:35:29</c:v>
                </c:pt>
                <c:pt idx="32614">
                  <c:v>23:35:30</c:v>
                </c:pt>
                <c:pt idx="32615">
                  <c:v>23:35:31</c:v>
                </c:pt>
                <c:pt idx="32616">
                  <c:v>23:35:32</c:v>
                </c:pt>
                <c:pt idx="32617">
                  <c:v>23:35:33</c:v>
                </c:pt>
                <c:pt idx="32618">
                  <c:v>23:35:34</c:v>
                </c:pt>
                <c:pt idx="32619">
                  <c:v>23:35:35</c:v>
                </c:pt>
                <c:pt idx="32620">
                  <c:v>23:35:36</c:v>
                </c:pt>
                <c:pt idx="32621">
                  <c:v>23:35:37</c:v>
                </c:pt>
                <c:pt idx="32622">
                  <c:v>23:35:38</c:v>
                </c:pt>
                <c:pt idx="32623">
                  <c:v>23:35:39</c:v>
                </c:pt>
                <c:pt idx="32624">
                  <c:v>23:35:40</c:v>
                </c:pt>
                <c:pt idx="32625">
                  <c:v>23:35:41</c:v>
                </c:pt>
                <c:pt idx="32626">
                  <c:v>23:35:42</c:v>
                </c:pt>
                <c:pt idx="32627">
                  <c:v>23:35:43</c:v>
                </c:pt>
                <c:pt idx="32628">
                  <c:v>23:35:44</c:v>
                </c:pt>
                <c:pt idx="32629">
                  <c:v>23:35:45</c:v>
                </c:pt>
                <c:pt idx="32630">
                  <c:v>23:35:46</c:v>
                </c:pt>
                <c:pt idx="32631">
                  <c:v>23:35:47</c:v>
                </c:pt>
                <c:pt idx="32632">
                  <c:v>23:35:48</c:v>
                </c:pt>
                <c:pt idx="32633">
                  <c:v>23:35:49</c:v>
                </c:pt>
                <c:pt idx="32634">
                  <c:v>23:35:50</c:v>
                </c:pt>
                <c:pt idx="32635">
                  <c:v>23:35:51</c:v>
                </c:pt>
                <c:pt idx="32636">
                  <c:v>23:35:52</c:v>
                </c:pt>
                <c:pt idx="32637">
                  <c:v>23:35:53</c:v>
                </c:pt>
                <c:pt idx="32638">
                  <c:v>23:35:54</c:v>
                </c:pt>
                <c:pt idx="32639">
                  <c:v>23:35:55</c:v>
                </c:pt>
                <c:pt idx="32640">
                  <c:v>23:35:56</c:v>
                </c:pt>
                <c:pt idx="32641">
                  <c:v>23:35:57</c:v>
                </c:pt>
                <c:pt idx="32642">
                  <c:v>23:35:58</c:v>
                </c:pt>
                <c:pt idx="32643">
                  <c:v>23:35:59</c:v>
                </c:pt>
                <c:pt idx="32644">
                  <c:v>23:36:00</c:v>
                </c:pt>
                <c:pt idx="32645">
                  <c:v>23:36:01</c:v>
                </c:pt>
                <c:pt idx="32646">
                  <c:v>23:36:02</c:v>
                </c:pt>
                <c:pt idx="32647">
                  <c:v>23:36:03</c:v>
                </c:pt>
                <c:pt idx="32648">
                  <c:v>23:36:04</c:v>
                </c:pt>
                <c:pt idx="32649">
                  <c:v>23:36:05</c:v>
                </c:pt>
                <c:pt idx="32650">
                  <c:v>23:36:06</c:v>
                </c:pt>
                <c:pt idx="32651">
                  <c:v>23:36:07</c:v>
                </c:pt>
                <c:pt idx="32652">
                  <c:v>23:36:08</c:v>
                </c:pt>
                <c:pt idx="32653">
                  <c:v>23:36:09</c:v>
                </c:pt>
                <c:pt idx="32654">
                  <c:v>23:36:10</c:v>
                </c:pt>
                <c:pt idx="32655">
                  <c:v>23:36:11</c:v>
                </c:pt>
                <c:pt idx="32656">
                  <c:v>23:36:12</c:v>
                </c:pt>
                <c:pt idx="32657">
                  <c:v>23:36:13</c:v>
                </c:pt>
                <c:pt idx="32658">
                  <c:v>23:36:14</c:v>
                </c:pt>
                <c:pt idx="32659">
                  <c:v>23:36:15</c:v>
                </c:pt>
                <c:pt idx="32660">
                  <c:v>23:36:16</c:v>
                </c:pt>
                <c:pt idx="32661">
                  <c:v>23:36:17</c:v>
                </c:pt>
                <c:pt idx="32662">
                  <c:v>23:36:18</c:v>
                </c:pt>
                <c:pt idx="32663">
                  <c:v>23:36:19</c:v>
                </c:pt>
                <c:pt idx="32664">
                  <c:v>23:36:20</c:v>
                </c:pt>
                <c:pt idx="32665">
                  <c:v>23:36:21</c:v>
                </c:pt>
                <c:pt idx="32666">
                  <c:v>23:36:22</c:v>
                </c:pt>
                <c:pt idx="32667">
                  <c:v>23:36:23</c:v>
                </c:pt>
                <c:pt idx="32668">
                  <c:v>23:36:24</c:v>
                </c:pt>
                <c:pt idx="32669">
                  <c:v>23:36:25</c:v>
                </c:pt>
                <c:pt idx="32670">
                  <c:v>23:36:26</c:v>
                </c:pt>
                <c:pt idx="32671">
                  <c:v>23:36:27</c:v>
                </c:pt>
                <c:pt idx="32672">
                  <c:v>23:36:28</c:v>
                </c:pt>
                <c:pt idx="32673">
                  <c:v>23:36:29</c:v>
                </c:pt>
                <c:pt idx="32674">
                  <c:v>23:36:30</c:v>
                </c:pt>
                <c:pt idx="32675">
                  <c:v>23:36:31</c:v>
                </c:pt>
                <c:pt idx="32676">
                  <c:v>23:36:32</c:v>
                </c:pt>
                <c:pt idx="32677">
                  <c:v>23:36:33</c:v>
                </c:pt>
                <c:pt idx="32678">
                  <c:v>23:36:34</c:v>
                </c:pt>
                <c:pt idx="32679">
                  <c:v>23:36:35</c:v>
                </c:pt>
                <c:pt idx="32680">
                  <c:v>23:36:36</c:v>
                </c:pt>
                <c:pt idx="32681">
                  <c:v>23:36:37</c:v>
                </c:pt>
                <c:pt idx="32682">
                  <c:v>23:36:38</c:v>
                </c:pt>
                <c:pt idx="32683">
                  <c:v>23:36:39</c:v>
                </c:pt>
                <c:pt idx="32684">
                  <c:v>23:36:40</c:v>
                </c:pt>
                <c:pt idx="32685">
                  <c:v>23:36:41</c:v>
                </c:pt>
                <c:pt idx="32686">
                  <c:v>23:36:42</c:v>
                </c:pt>
                <c:pt idx="32687">
                  <c:v>23:36:43</c:v>
                </c:pt>
                <c:pt idx="32688">
                  <c:v>23:36:44</c:v>
                </c:pt>
                <c:pt idx="32689">
                  <c:v>23:36:45</c:v>
                </c:pt>
                <c:pt idx="32690">
                  <c:v>23:36:46</c:v>
                </c:pt>
                <c:pt idx="32691">
                  <c:v>23:36:47</c:v>
                </c:pt>
                <c:pt idx="32692">
                  <c:v>23:36:48</c:v>
                </c:pt>
                <c:pt idx="32693">
                  <c:v>23:36:49</c:v>
                </c:pt>
                <c:pt idx="32694">
                  <c:v>23:36:50</c:v>
                </c:pt>
                <c:pt idx="32695">
                  <c:v>23:36:51</c:v>
                </c:pt>
                <c:pt idx="32696">
                  <c:v>23:36:52</c:v>
                </c:pt>
                <c:pt idx="32697">
                  <c:v>23:36:53</c:v>
                </c:pt>
                <c:pt idx="32698">
                  <c:v>23:36:54</c:v>
                </c:pt>
                <c:pt idx="32699">
                  <c:v>23:36:55</c:v>
                </c:pt>
                <c:pt idx="32700">
                  <c:v>23:36:56</c:v>
                </c:pt>
                <c:pt idx="32701">
                  <c:v>23:36:57</c:v>
                </c:pt>
                <c:pt idx="32702">
                  <c:v>23:36:58</c:v>
                </c:pt>
                <c:pt idx="32703">
                  <c:v>23:36:59</c:v>
                </c:pt>
                <c:pt idx="32704">
                  <c:v>23:37:00</c:v>
                </c:pt>
                <c:pt idx="32705">
                  <c:v>23:37:01</c:v>
                </c:pt>
                <c:pt idx="32706">
                  <c:v>23:37:02</c:v>
                </c:pt>
                <c:pt idx="32707">
                  <c:v>23:37:03</c:v>
                </c:pt>
                <c:pt idx="32708">
                  <c:v>23:37:04</c:v>
                </c:pt>
                <c:pt idx="32709">
                  <c:v>23:37:05</c:v>
                </c:pt>
                <c:pt idx="32710">
                  <c:v>23:37:06</c:v>
                </c:pt>
                <c:pt idx="32711">
                  <c:v>23:37:07</c:v>
                </c:pt>
                <c:pt idx="32712">
                  <c:v>23:37:08</c:v>
                </c:pt>
                <c:pt idx="32713">
                  <c:v>23:37:09</c:v>
                </c:pt>
                <c:pt idx="32714">
                  <c:v>23:37:10</c:v>
                </c:pt>
                <c:pt idx="32715">
                  <c:v>23:37:11</c:v>
                </c:pt>
                <c:pt idx="32716">
                  <c:v>23:37:12</c:v>
                </c:pt>
                <c:pt idx="32717">
                  <c:v>23:37:13</c:v>
                </c:pt>
                <c:pt idx="32718">
                  <c:v>23:37:14</c:v>
                </c:pt>
                <c:pt idx="32719">
                  <c:v>23:37:15</c:v>
                </c:pt>
                <c:pt idx="32720">
                  <c:v>23:37:16</c:v>
                </c:pt>
                <c:pt idx="32721">
                  <c:v>23:37:17</c:v>
                </c:pt>
                <c:pt idx="32722">
                  <c:v>23:37:18</c:v>
                </c:pt>
                <c:pt idx="32723">
                  <c:v>23:37:19</c:v>
                </c:pt>
                <c:pt idx="32724">
                  <c:v>23:37:20</c:v>
                </c:pt>
                <c:pt idx="32725">
                  <c:v>23:37:21</c:v>
                </c:pt>
                <c:pt idx="32726">
                  <c:v>23:37:22</c:v>
                </c:pt>
                <c:pt idx="32727">
                  <c:v>23:37:23</c:v>
                </c:pt>
                <c:pt idx="32728">
                  <c:v>23:37:24</c:v>
                </c:pt>
                <c:pt idx="32729">
                  <c:v>23:37:25</c:v>
                </c:pt>
                <c:pt idx="32730">
                  <c:v>23:37:26</c:v>
                </c:pt>
                <c:pt idx="32731">
                  <c:v>23:37:27</c:v>
                </c:pt>
                <c:pt idx="32732">
                  <c:v>23:37:28</c:v>
                </c:pt>
                <c:pt idx="32733">
                  <c:v>23:37:29</c:v>
                </c:pt>
                <c:pt idx="32734">
                  <c:v>23:37:30</c:v>
                </c:pt>
                <c:pt idx="32735">
                  <c:v>23:37:31</c:v>
                </c:pt>
                <c:pt idx="32736">
                  <c:v>23:37:32</c:v>
                </c:pt>
                <c:pt idx="32737">
                  <c:v>23:37:33</c:v>
                </c:pt>
                <c:pt idx="32738">
                  <c:v>23:37:34</c:v>
                </c:pt>
                <c:pt idx="32739">
                  <c:v>23:37:35</c:v>
                </c:pt>
                <c:pt idx="32740">
                  <c:v>23:37:36</c:v>
                </c:pt>
                <c:pt idx="32741">
                  <c:v>23:37:37</c:v>
                </c:pt>
                <c:pt idx="32742">
                  <c:v>23:37:38</c:v>
                </c:pt>
                <c:pt idx="32743">
                  <c:v>23:37:39</c:v>
                </c:pt>
                <c:pt idx="32744">
                  <c:v>23:37:40</c:v>
                </c:pt>
                <c:pt idx="32745">
                  <c:v>23:37:41</c:v>
                </c:pt>
                <c:pt idx="32746">
                  <c:v>23:37:42</c:v>
                </c:pt>
                <c:pt idx="32747">
                  <c:v>23:37:43</c:v>
                </c:pt>
                <c:pt idx="32748">
                  <c:v>23:37:44</c:v>
                </c:pt>
                <c:pt idx="32749">
                  <c:v>23:37:45</c:v>
                </c:pt>
                <c:pt idx="32750">
                  <c:v>23:37:46</c:v>
                </c:pt>
                <c:pt idx="32751">
                  <c:v>23:37:47</c:v>
                </c:pt>
                <c:pt idx="32752">
                  <c:v>23:37:48</c:v>
                </c:pt>
                <c:pt idx="32753">
                  <c:v>23:37:49</c:v>
                </c:pt>
                <c:pt idx="32754">
                  <c:v>23:37:50</c:v>
                </c:pt>
                <c:pt idx="32755">
                  <c:v>23:37:51</c:v>
                </c:pt>
                <c:pt idx="32756">
                  <c:v>23:37:52</c:v>
                </c:pt>
                <c:pt idx="32757">
                  <c:v>23:37:53</c:v>
                </c:pt>
                <c:pt idx="32758">
                  <c:v>23:37:54</c:v>
                </c:pt>
                <c:pt idx="32759">
                  <c:v>23:37:55</c:v>
                </c:pt>
                <c:pt idx="32760">
                  <c:v>23:37:56</c:v>
                </c:pt>
                <c:pt idx="32761">
                  <c:v>23:37:57</c:v>
                </c:pt>
                <c:pt idx="32762">
                  <c:v>23:37:58</c:v>
                </c:pt>
                <c:pt idx="32763">
                  <c:v>23:37:59</c:v>
                </c:pt>
                <c:pt idx="32764">
                  <c:v>23:38:00</c:v>
                </c:pt>
                <c:pt idx="32765">
                  <c:v>23:38:01</c:v>
                </c:pt>
                <c:pt idx="32766">
                  <c:v>23:38:02</c:v>
                </c:pt>
                <c:pt idx="32767">
                  <c:v>23:38:03</c:v>
                </c:pt>
                <c:pt idx="32768">
                  <c:v>23:38:04</c:v>
                </c:pt>
                <c:pt idx="32769">
                  <c:v>23:38:05</c:v>
                </c:pt>
                <c:pt idx="32770">
                  <c:v>23:38:06</c:v>
                </c:pt>
                <c:pt idx="32771">
                  <c:v>23:38:07</c:v>
                </c:pt>
                <c:pt idx="32772">
                  <c:v>23:38:08</c:v>
                </c:pt>
                <c:pt idx="32773">
                  <c:v>23:38:09</c:v>
                </c:pt>
                <c:pt idx="32774">
                  <c:v>23:38:10</c:v>
                </c:pt>
                <c:pt idx="32775">
                  <c:v>23:38:11</c:v>
                </c:pt>
                <c:pt idx="32776">
                  <c:v>23:38:12</c:v>
                </c:pt>
                <c:pt idx="32777">
                  <c:v>23:38:13</c:v>
                </c:pt>
                <c:pt idx="32778">
                  <c:v>23:38:14</c:v>
                </c:pt>
                <c:pt idx="32779">
                  <c:v>23:38:15</c:v>
                </c:pt>
                <c:pt idx="32780">
                  <c:v>23:38:16</c:v>
                </c:pt>
                <c:pt idx="32781">
                  <c:v>23:38:17</c:v>
                </c:pt>
                <c:pt idx="32782">
                  <c:v>23:38:18</c:v>
                </c:pt>
                <c:pt idx="32783">
                  <c:v>23:38:19</c:v>
                </c:pt>
                <c:pt idx="32784">
                  <c:v>23:38:20</c:v>
                </c:pt>
                <c:pt idx="32785">
                  <c:v>23:38:21</c:v>
                </c:pt>
                <c:pt idx="32786">
                  <c:v>23:38:22</c:v>
                </c:pt>
                <c:pt idx="32787">
                  <c:v>23:38:23</c:v>
                </c:pt>
                <c:pt idx="32788">
                  <c:v>23:38:24</c:v>
                </c:pt>
                <c:pt idx="32789">
                  <c:v>23:38:25</c:v>
                </c:pt>
                <c:pt idx="32790">
                  <c:v>23:38:26</c:v>
                </c:pt>
                <c:pt idx="32791">
                  <c:v>23:38:27</c:v>
                </c:pt>
                <c:pt idx="32792">
                  <c:v>23:38:28</c:v>
                </c:pt>
                <c:pt idx="32793">
                  <c:v>23:38:29</c:v>
                </c:pt>
                <c:pt idx="32794">
                  <c:v>23:38:30</c:v>
                </c:pt>
                <c:pt idx="32795">
                  <c:v>23:38:31</c:v>
                </c:pt>
                <c:pt idx="32796">
                  <c:v>23:38:32</c:v>
                </c:pt>
                <c:pt idx="32797">
                  <c:v>23:38:33</c:v>
                </c:pt>
                <c:pt idx="32798">
                  <c:v>23:38:34</c:v>
                </c:pt>
                <c:pt idx="32799">
                  <c:v>23:38:35</c:v>
                </c:pt>
                <c:pt idx="32800">
                  <c:v>23:38:36</c:v>
                </c:pt>
                <c:pt idx="32801">
                  <c:v>23:38:37</c:v>
                </c:pt>
                <c:pt idx="32802">
                  <c:v>23:38:38</c:v>
                </c:pt>
                <c:pt idx="32803">
                  <c:v>23:38:39</c:v>
                </c:pt>
                <c:pt idx="32804">
                  <c:v>23:38:40</c:v>
                </c:pt>
                <c:pt idx="32805">
                  <c:v>23:38:41</c:v>
                </c:pt>
                <c:pt idx="32806">
                  <c:v>23:38:42</c:v>
                </c:pt>
                <c:pt idx="32807">
                  <c:v>23:38:43</c:v>
                </c:pt>
                <c:pt idx="32808">
                  <c:v>23:38:44</c:v>
                </c:pt>
                <c:pt idx="32809">
                  <c:v>23:38:45</c:v>
                </c:pt>
                <c:pt idx="32810">
                  <c:v>23:38:46</c:v>
                </c:pt>
                <c:pt idx="32811">
                  <c:v>23:38:47</c:v>
                </c:pt>
                <c:pt idx="32812">
                  <c:v>23:38:48</c:v>
                </c:pt>
                <c:pt idx="32813">
                  <c:v>23:38:49</c:v>
                </c:pt>
                <c:pt idx="32814">
                  <c:v>23:38:50</c:v>
                </c:pt>
                <c:pt idx="32815">
                  <c:v>23:38:51</c:v>
                </c:pt>
                <c:pt idx="32816">
                  <c:v>23:38:52</c:v>
                </c:pt>
                <c:pt idx="32817">
                  <c:v>23:38:53</c:v>
                </c:pt>
                <c:pt idx="32818">
                  <c:v>23:38:54</c:v>
                </c:pt>
                <c:pt idx="32819">
                  <c:v>23:38:55</c:v>
                </c:pt>
                <c:pt idx="32820">
                  <c:v>23:38:56</c:v>
                </c:pt>
                <c:pt idx="32821">
                  <c:v>23:38:57</c:v>
                </c:pt>
                <c:pt idx="32822">
                  <c:v>23:38:58</c:v>
                </c:pt>
                <c:pt idx="32823">
                  <c:v>23:38:59</c:v>
                </c:pt>
                <c:pt idx="32824">
                  <c:v>23:39:00</c:v>
                </c:pt>
                <c:pt idx="32825">
                  <c:v>23:39:01</c:v>
                </c:pt>
                <c:pt idx="32826">
                  <c:v>23:39:02</c:v>
                </c:pt>
                <c:pt idx="32827">
                  <c:v>23:39:03</c:v>
                </c:pt>
                <c:pt idx="32828">
                  <c:v>23:39:04</c:v>
                </c:pt>
                <c:pt idx="32829">
                  <c:v>23:39:05</c:v>
                </c:pt>
                <c:pt idx="32830">
                  <c:v>23:39:06</c:v>
                </c:pt>
                <c:pt idx="32831">
                  <c:v>23:39:07</c:v>
                </c:pt>
                <c:pt idx="32832">
                  <c:v>23:39:08</c:v>
                </c:pt>
                <c:pt idx="32833">
                  <c:v>23:39:09</c:v>
                </c:pt>
                <c:pt idx="32834">
                  <c:v>23:39:10</c:v>
                </c:pt>
                <c:pt idx="32835">
                  <c:v>23:39:11</c:v>
                </c:pt>
                <c:pt idx="32836">
                  <c:v>23:39:12</c:v>
                </c:pt>
                <c:pt idx="32837">
                  <c:v>23:39:13</c:v>
                </c:pt>
                <c:pt idx="32838">
                  <c:v>23:39:14</c:v>
                </c:pt>
                <c:pt idx="32839">
                  <c:v>23:39:15</c:v>
                </c:pt>
                <c:pt idx="32840">
                  <c:v>23:39:16</c:v>
                </c:pt>
                <c:pt idx="32841">
                  <c:v>23:39:17</c:v>
                </c:pt>
                <c:pt idx="32842">
                  <c:v>23:39:18</c:v>
                </c:pt>
                <c:pt idx="32843">
                  <c:v>23:39:19</c:v>
                </c:pt>
                <c:pt idx="32844">
                  <c:v>23:39:20</c:v>
                </c:pt>
                <c:pt idx="32845">
                  <c:v>23:39:21</c:v>
                </c:pt>
                <c:pt idx="32846">
                  <c:v>23:39:22</c:v>
                </c:pt>
                <c:pt idx="32847">
                  <c:v>23:39:23</c:v>
                </c:pt>
                <c:pt idx="32848">
                  <c:v>23:39:24</c:v>
                </c:pt>
                <c:pt idx="32849">
                  <c:v>23:39:25</c:v>
                </c:pt>
                <c:pt idx="32850">
                  <c:v>23:39:26</c:v>
                </c:pt>
                <c:pt idx="32851">
                  <c:v>23:39:27</c:v>
                </c:pt>
                <c:pt idx="32852">
                  <c:v>23:39:28</c:v>
                </c:pt>
                <c:pt idx="32853">
                  <c:v>23:39:29</c:v>
                </c:pt>
                <c:pt idx="32854">
                  <c:v>23:39:30</c:v>
                </c:pt>
                <c:pt idx="32855">
                  <c:v>23:39:31</c:v>
                </c:pt>
                <c:pt idx="32856">
                  <c:v>23:39:32</c:v>
                </c:pt>
                <c:pt idx="32857">
                  <c:v>23:39:33</c:v>
                </c:pt>
                <c:pt idx="32858">
                  <c:v>23:39:34</c:v>
                </c:pt>
                <c:pt idx="32859">
                  <c:v>23:39:35</c:v>
                </c:pt>
                <c:pt idx="32860">
                  <c:v>23:39:36</c:v>
                </c:pt>
                <c:pt idx="32861">
                  <c:v>23:39:37</c:v>
                </c:pt>
                <c:pt idx="32862">
                  <c:v>23:39:38</c:v>
                </c:pt>
                <c:pt idx="32863">
                  <c:v>23:39:39</c:v>
                </c:pt>
                <c:pt idx="32864">
                  <c:v>23:39:40</c:v>
                </c:pt>
                <c:pt idx="32865">
                  <c:v>23:39:41</c:v>
                </c:pt>
                <c:pt idx="32866">
                  <c:v>23:39:42</c:v>
                </c:pt>
                <c:pt idx="32867">
                  <c:v>23:39:43</c:v>
                </c:pt>
                <c:pt idx="32868">
                  <c:v>23:39:44</c:v>
                </c:pt>
                <c:pt idx="32869">
                  <c:v>23:39:45</c:v>
                </c:pt>
                <c:pt idx="32870">
                  <c:v>23:39:46</c:v>
                </c:pt>
                <c:pt idx="32871">
                  <c:v>23:39:47</c:v>
                </c:pt>
                <c:pt idx="32872">
                  <c:v>23:39:48</c:v>
                </c:pt>
                <c:pt idx="32873">
                  <c:v>23:39:49</c:v>
                </c:pt>
                <c:pt idx="32874">
                  <c:v>23:39:50</c:v>
                </c:pt>
                <c:pt idx="32875">
                  <c:v>23:39:51</c:v>
                </c:pt>
                <c:pt idx="32876">
                  <c:v>23:39:52</c:v>
                </c:pt>
                <c:pt idx="32877">
                  <c:v>23:39:53</c:v>
                </c:pt>
                <c:pt idx="32878">
                  <c:v>23:39:54</c:v>
                </c:pt>
                <c:pt idx="32879">
                  <c:v>23:39:55</c:v>
                </c:pt>
                <c:pt idx="32880">
                  <c:v>23:39:56</c:v>
                </c:pt>
                <c:pt idx="32881">
                  <c:v>23:39:57</c:v>
                </c:pt>
                <c:pt idx="32882">
                  <c:v>23:39:58</c:v>
                </c:pt>
                <c:pt idx="32883">
                  <c:v>23:39:59</c:v>
                </c:pt>
                <c:pt idx="32884">
                  <c:v>23:40:00</c:v>
                </c:pt>
                <c:pt idx="32885">
                  <c:v>23:40:01</c:v>
                </c:pt>
                <c:pt idx="32886">
                  <c:v>23:40:02</c:v>
                </c:pt>
                <c:pt idx="32887">
                  <c:v>23:40:03</c:v>
                </c:pt>
                <c:pt idx="32888">
                  <c:v>23:40:04</c:v>
                </c:pt>
                <c:pt idx="32889">
                  <c:v>23:40:05</c:v>
                </c:pt>
                <c:pt idx="32890">
                  <c:v>23:40:06</c:v>
                </c:pt>
                <c:pt idx="32891">
                  <c:v>23:40:07</c:v>
                </c:pt>
                <c:pt idx="32892">
                  <c:v>23:40:08</c:v>
                </c:pt>
                <c:pt idx="32893">
                  <c:v>23:40:09</c:v>
                </c:pt>
                <c:pt idx="32894">
                  <c:v>23:40:10</c:v>
                </c:pt>
                <c:pt idx="32895">
                  <c:v>23:40:11</c:v>
                </c:pt>
                <c:pt idx="32896">
                  <c:v>23:40:12</c:v>
                </c:pt>
                <c:pt idx="32897">
                  <c:v>23:40:13</c:v>
                </c:pt>
                <c:pt idx="32898">
                  <c:v>23:40:14</c:v>
                </c:pt>
                <c:pt idx="32899">
                  <c:v>23:40:15</c:v>
                </c:pt>
                <c:pt idx="32900">
                  <c:v>23:40:16</c:v>
                </c:pt>
                <c:pt idx="32901">
                  <c:v>23:40:17</c:v>
                </c:pt>
                <c:pt idx="32902">
                  <c:v>23:40:18</c:v>
                </c:pt>
                <c:pt idx="32903">
                  <c:v>23:40:19</c:v>
                </c:pt>
                <c:pt idx="32904">
                  <c:v>23:40:20</c:v>
                </c:pt>
                <c:pt idx="32905">
                  <c:v>23:40:21</c:v>
                </c:pt>
                <c:pt idx="32906">
                  <c:v>23:40:22</c:v>
                </c:pt>
                <c:pt idx="32907">
                  <c:v>23:40:23</c:v>
                </c:pt>
                <c:pt idx="32908">
                  <c:v>23:40:24</c:v>
                </c:pt>
                <c:pt idx="32909">
                  <c:v>23:40:25</c:v>
                </c:pt>
                <c:pt idx="32910">
                  <c:v>23:40:26</c:v>
                </c:pt>
                <c:pt idx="32911">
                  <c:v>23:40:27</c:v>
                </c:pt>
                <c:pt idx="32912">
                  <c:v>23:40:28</c:v>
                </c:pt>
                <c:pt idx="32913">
                  <c:v>23:40:29</c:v>
                </c:pt>
                <c:pt idx="32914">
                  <c:v>23:40:30</c:v>
                </c:pt>
                <c:pt idx="32915">
                  <c:v>23:40:31</c:v>
                </c:pt>
                <c:pt idx="32916">
                  <c:v>23:40:32</c:v>
                </c:pt>
                <c:pt idx="32917">
                  <c:v>23:40:33</c:v>
                </c:pt>
                <c:pt idx="32918">
                  <c:v>23:40:34</c:v>
                </c:pt>
                <c:pt idx="32919">
                  <c:v>23:40:35</c:v>
                </c:pt>
                <c:pt idx="32920">
                  <c:v>23:40:36</c:v>
                </c:pt>
                <c:pt idx="32921">
                  <c:v>23:40:37</c:v>
                </c:pt>
                <c:pt idx="32922">
                  <c:v>23:40:38</c:v>
                </c:pt>
                <c:pt idx="32923">
                  <c:v>23:40:39</c:v>
                </c:pt>
                <c:pt idx="32924">
                  <c:v>23:40:40</c:v>
                </c:pt>
                <c:pt idx="32925">
                  <c:v>23:40:41</c:v>
                </c:pt>
                <c:pt idx="32926">
                  <c:v>23:40:42</c:v>
                </c:pt>
                <c:pt idx="32927">
                  <c:v>23:40:43</c:v>
                </c:pt>
                <c:pt idx="32928">
                  <c:v>23:40:44</c:v>
                </c:pt>
                <c:pt idx="32929">
                  <c:v>23:40:45</c:v>
                </c:pt>
                <c:pt idx="32930">
                  <c:v>23:40:46</c:v>
                </c:pt>
                <c:pt idx="32931">
                  <c:v>23:40:47</c:v>
                </c:pt>
                <c:pt idx="32932">
                  <c:v>23:40:48</c:v>
                </c:pt>
                <c:pt idx="32933">
                  <c:v>23:40:49</c:v>
                </c:pt>
                <c:pt idx="32934">
                  <c:v>23:40:50</c:v>
                </c:pt>
                <c:pt idx="32935">
                  <c:v>23:40:51</c:v>
                </c:pt>
                <c:pt idx="32936">
                  <c:v>23:40:52</c:v>
                </c:pt>
                <c:pt idx="32937">
                  <c:v>23:40:53</c:v>
                </c:pt>
                <c:pt idx="32938">
                  <c:v>23:40:54</c:v>
                </c:pt>
                <c:pt idx="32939">
                  <c:v>23:40:55</c:v>
                </c:pt>
                <c:pt idx="32940">
                  <c:v>23:40:56</c:v>
                </c:pt>
                <c:pt idx="32941">
                  <c:v>23:40:57</c:v>
                </c:pt>
                <c:pt idx="32942">
                  <c:v>23:40:58</c:v>
                </c:pt>
                <c:pt idx="32943">
                  <c:v>23:40:59</c:v>
                </c:pt>
                <c:pt idx="32944">
                  <c:v>23:41:00</c:v>
                </c:pt>
                <c:pt idx="32945">
                  <c:v>23:41:01</c:v>
                </c:pt>
                <c:pt idx="32946">
                  <c:v>23:41:02</c:v>
                </c:pt>
                <c:pt idx="32947">
                  <c:v>23:41:03</c:v>
                </c:pt>
                <c:pt idx="32948">
                  <c:v>23:41:04</c:v>
                </c:pt>
                <c:pt idx="32949">
                  <c:v>23:41:05</c:v>
                </c:pt>
                <c:pt idx="32950">
                  <c:v>23:41:06</c:v>
                </c:pt>
                <c:pt idx="32951">
                  <c:v>23:41:07</c:v>
                </c:pt>
                <c:pt idx="32952">
                  <c:v>23:41:08</c:v>
                </c:pt>
                <c:pt idx="32953">
                  <c:v>23:41:09</c:v>
                </c:pt>
                <c:pt idx="32954">
                  <c:v>23:41:10</c:v>
                </c:pt>
                <c:pt idx="32955">
                  <c:v>23:41:11</c:v>
                </c:pt>
                <c:pt idx="32956">
                  <c:v>23:41:12</c:v>
                </c:pt>
                <c:pt idx="32957">
                  <c:v>23:41:13</c:v>
                </c:pt>
                <c:pt idx="32958">
                  <c:v>23:41:14</c:v>
                </c:pt>
                <c:pt idx="32959">
                  <c:v>23:41:15</c:v>
                </c:pt>
                <c:pt idx="32960">
                  <c:v>23:41:16</c:v>
                </c:pt>
                <c:pt idx="32961">
                  <c:v>23:41:17</c:v>
                </c:pt>
                <c:pt idx="32962">
                  <c:v>23:41:18</c:v>
                </c:pt>
                <c:pt idx="32963">
                  <c:v>23:41:19</c:v>
                </c:pt>
                <c:pt idx="32964">
                  <c:v>23:41:20</c:v>
                </c:pt>
                <c:pt idx="32965">
                  <c:v>23:41:21</c:v>
                </c:pt>
                <c:pt idx="32966">
                  <c:v>23:41:22</c:v>
                </c:pt>
                <c:pt idx="32967">
                  <c:v>23:41:23</c:v>
                </c:pt>
                <c:pt idx="32968">
                  <c:v>23:41:24</c:v>
                </c:pt>
                <c:pt idx="32969">
                  <c:v>23:41:25</c:v>
                </c:pt>
                <c:pt idx="32970">
                  <c:v>23:41:26</c:v>
                </c:pt>
                <c:pt idx="32971">
                  <c:v>23:41:27</c:v>
                </c:pt>
                <c:pt idx="32972">
                  <c:v>23:41:28</c:v>
                </c:pt>
                <c:pt idx="32973">
                  <c:v>23:41:29</c:v>
                </c:pt>
                <c:pt idx="32974">
                  <c:v>23:41:30</c:v>
                </c:pt>
                <c:pt idx="32975">
                  <c:v>23:41:31</c:v>
                </c:pt>
                <c:pt idx="32976">
                  <c:v>23:41:32</c:v>
                </c:pt>
                <c:pt idx="32977">
                  <c:v>23:41:33</c:v>
                </c:pt>
                <c:pt idx="32978">
                  <c:v>23:41:34</c:v>
                </c:pt>
                <c:pt idx="32979">
                  <c:v>23:41:35</c:v>
                </c:pt>
                <c:pt idx="32980">
                  <c:v>23:41:36</c:v>
                </c:pt>
                <c:pt idx="32981">
                  <c:v>23:41:37</c:v>
                </c:pt>
                <c:pt idx="32982">
                  <c:v>23:41:38</c:v>
                </c:pt>
                <c:pt idx="32983">
                  <c:v>23:41:39</c:v>
                </c:pt>
                <c:pt idx="32984">
                  <c:v>23:41:40</c:v>
                </c:pt>
                <c:pt idx="32985">
                  <c:v>23:41:41</c:v>
                </c:pt>
                <c:pt idx="32986">
                  <c:v>23:41:42</c:v>
                </c:pt>
                <c:pt idx="32987">
                  <c:v>23:41:43</c:v>
                </c:pt>
                <c:pt idx="32988">
                  <c:v>23:41:44</c:v>
                </c:pt>
                <c:pt idx="32989">
                  <c:v>23:41:45</c:v>
                </c:pt>
                <c:pt idx="32990">
                  <c:v>23:41:46</c:v>
                </c:pt>
                <c:pt idx="32991">
                  <c:v>23:41:47</c:v>
                </c:pt>
                <c:pt idx="32992">
                  <c:v>23:41:48</c:v>
                </c:pt>
                <c:pt idx="32993">
                  <c:v>23:41:49</c:v>
                </c:pt>
                <c:pt idx="32994">
                  <c:v>23:41:50</c:v>
                </c:pt>
                <c:pt idx="32995">
                  <c:v>23:41:51</c:v>
                </c:pt>
                <c:pt idx="32996">
                  <c:v>23:41:52</c:v>
                </c:pt>
                <c:pt idx="32997">
                  <c:v>23:41:53</c:v>
                </c:pt>
                <c:pt idx="32998">
                  <c:v>23:41:54</c:v>
                </c:pt>
                <c:pt idx="32999">
                  <c:v>23:41:55</c:v>
                </c:pt>
                <c:pt idx="33000">
                  <c:v>23:41:56</c:v>
                </c:pt>
                <c:pt idx="33001">
                  <c:v>23:41:57</c:v>
                </c:pt>
                <c:pt idx="33002">
                  <c:v>23:41:58</c:v>
                </c:pt>
                <c:pt idx="33003">
                  <c:v>23:41:59</c:v>
                </c:pt>
                <c:pt idx="33004">
                  <c:v>23:42:00</c:v>
                </c:pt>
                <c:pt idx="33005">
                  <c:v>23:42:01</c:v>
                </c:pt>
                <c:pt idx="33006">
                  <c:v>23:42:02</c:v>
                </c:pt>
                <c:pt idx="33007">
                  <c:v>23:42:03</c:v>
                </c:pt>
                <c:pt idx="33008">
                  <c:v>23:42:04</c:v>
                </c:pt>
                <c:pt idx="33009">
                  <c:v>23:42:05</c:v>
                </c:pt>
                <c:pt idx="33010">
                  <c:v>23:42:06</c:v>
                </c:pt>
                <c:pt idx="33011">
                  <c:v>23:42:07</c:v>
                </c:pt>
                <c:pt idx="33012">
                  <c:v>23:42:08</c:v>
                </c:pt>
                <c:pt idx="33013">
                  <c:v>23:42:09</c:v>
                </c:pt>
                <c:pt idx="33014">
                  <c:v>23:42:10</c:v>
                </c:pt>
                <c:pt idx="33015">
                  <c:v>23:42:11</c:v>
                </c:pt>
                <c:pt idx="33016">
                  <c:v>23:42:12</c:v>
                </c:pt>
                <c:pt idx="33017">
                  <c:v>23:42:13</c:v>
                </c:pt>
                <c:pt idx="33018">
                  <c:v>23:42:14</c:v>
                </c:pt>
                <c:pt idx="33019">
                  <c:v>23:42:15</c:v>
                </c:pt>
                <c:pt idx="33020">
                  <c:v>23:42:16</c:v>
                </c:pt>
                <c:pt idx="33021">
                  <c:v>23:42:17</c:v>
                </c:pt>
                <c:pt idx="33022">
                  <c:v>23:42:18</c:v>
                </c:pt>
                <c:pt idx="33023">
                  <c:v>23:42:19</c:v>
                </c:pt>
                <c:pt idx="33024">
                  <c:v>23:42:20</c:v>
                </c:pt>
                <c:pt idx="33025">
                  <c:v>23:42:21</c:v>
                </c:pt>
                <c:pt idx="33026">
                  <c:v>23:42:22</c:v>
                </c:pt>
                <c:pt idx="33027">
                  <c:v>23:42:23</c:v>
                </c:pt>
                <c:pt idx="33028">
                  <c:v>23:42:24</c:v>
                </c:pt>
                <c:pt idx="33029">
                  <c:v>23:42:25</c:v>
                </c:pt>
                <c:pt idx="33030">
                  <c:v>23:42:26</c:v>
                </c:pt>
                <c:pt idx="33031">
                  <c:v>23:42:27</c:v>
                </c:pt>
                <c:pt idx="33032">
                  <c:v>23:42:28</c:v>
                </c:pt>
                <c:pt idx="33033">
                  <c:v>23:42:29</c:v>
                </c:pt>
                <c:pt idx="33034">
                  <c:v>23:42:30</c:v>
                </c:pt>
                <c:pt idx="33035">
                  <c:v>23:42:31</c:v>
                </c:pt>
                <c:pt idx="33036">
                  <c:v>23:42:32</c:v>
                </c:pt>
                <c:pt idx="33037">
                  <c:v>23:42:33</c:v>
                </c:pt>
                <c:pt idx="33038">
                  <c:v>23:42:34</c:v>
                </c:pt>
                <c:pt idx="33039">
                  <c:v>23:42:35</c:v>
                </c:pt>
                <c:pt idx="33040">
                  <c:v>23:42:36</c:v>
                </c:pt>
                <c:pt idx="33041">
                  <c:v>23:42:37</c:v>
                </c:pt>
                <c:pt idx="33042">
                  <c:v>23:42:38</c:v>
                </c:pt>
                <c:pt idx="33043">
                  <c:v>23:42:39</c:v>
                </c:pt>
                <c:pt idx="33044">
                  <c:v>23:42:40</c:v>
                </c:pt>
                <c:pt idx="33045">
                  <c:v>23:42:41</c:v>
                </c:pt>
                <c:pt idx="33046">
                  <c:v>23:42:42</c:v>
                </c:pt>
                <c:pt idx="33047">
                  <c:v>23:42:43</c:v>
                </c:pt>
                <c:pt idx="33048">
                  <c:v>23:42:44</c:v>
                </c:pt>
                <c:pt idx="33049">
                  <c:v>23:42:45</c:v>
                </c:pt>
                <c:pt idx="33050">
                  <c:v>23:42:46</c:v>
                </c:pt>
                <c:pt idx="33051">
                  <c:v>23:42:47</c:v>
                </c:pt>
                <c:pt idx="33052">
                  <c:v>23:42:48</c:v>
                </c:pt>
                <c:pt idx="33053">
                  <c:v>23:42:49</c:v>
                </c:pt>
                <c:pt idx="33054">
                  <c:v>23:42:50</c:v>
                </c:pt>
                <c:pt idx="33055">
                  <c:v>23:42:51</c:v>
                </c:pt>
                <c:pt idx="33056">
                  <c:v>23:42:52</c:v>
                </c:pt>
                <c:pt idx="33057">
                  <c:v>23:42:53</c:v>
                </c:pt>
                <c:pt idx="33058">
                  <c:v>23:42:54</c:v>
                </c:pt>
                <c:pt idx="33059">
                  <c:v>23:42:55</c:v>
                </c:pt>
                <c:pt idx="33060">
                  <c:v>23:42:56</c:v>
                </c:pt>
                <c:pt idx="33061">
                  <c:v>23:42:57</c:v>
                </c:pt>
                <c:pt idx="33062">
                  <c:v>23:42:58</c:v>
                </c:pt>
                <c:pt idx="33063">
                  <c:v>23:42:59</c:v>
                </c:pt>
                <c:pt idx="33064">
                  <c:v>23:43:00</c:v>
                </c:pt>
                <c:pt idx="33065">
                  <c:v>23:43:01</c:v>
                </c:pt>
                <c:pt idx="33066">
                  <c:v>23:43:02</c:v>
                </c:pt>
                <c:pt idx="33067">
                  <c:v>23:43:03</c:v>
                </c:pt>
                <c:pt idx="33068">
                  <c:v>23:43:04</c:v>
                </c:pt>
                <c:pt idx="33069">
                  <c:v>23:43:05</c:v>
                </c:pt>
                <c:pt idx="33070">
                  <c:v>23:43:06</c:v>
                </c:pt>
                <c:pt idx="33071">
                  <c:v>23:43:07</c:v>
                </c:pt>
                <c:pt idx="33072">
                  <c:v>23:43:08</c:v>
                </c:pt>
                <c:pt idx="33073">
                  <c:v>23:43:09</c:v>
                </c:pt>
                <c:pt idx="33074">
                  <c:v>23:43:10</c:v>
                </c:pt>
                <c:pt idx="33075">
                  <c:v>23:43:11</c:v>
                </c:pt>
                <c:pt idx="33076">
                  <c:v>23:43:12</c:v>
                </c:pt>
                <c:pt idx="33077">
                  <c:v>23:43:13</c:v>
                </c:pt>
                <c:pt idx="33078">
                  <c:v>23:43:14</c:v>
                </c:pt>
                <c:pt idx="33079">
                  <c:v>23:43:15</c:v>
                </c:pt>
                <c:pt idx="33080">
                  <c:v>23:43:16</c:v>
                </c:pt>
                <c:pt idx="33081">
                  <c:v>23:43:17</c:v>
                </c:pt>
                <c:pt idx="33082">
                  <c:v>23:43:18</c:v>
                </c:pt>
                <c:pt idx="33083">
                  <c:v>23:43:19</c:v>
                </c:pt>
                <c:pt idx="33084">
                  <c:v>23:43:20</c:v>
                </c:pt>
                <c:pt idx="33085">
                  <c:v>23:43:21</c:v>
                </c:pt>
                <c:pt idx="33086">
                  <c:v>23:43:22</c:v>
                </c:pt>
                <c:pt idx="33087">
                  <c:v>23:43:23</c:v>
                </c:pt>
                <c:pt idx="33088">
                  <c:v>23:43:24</c:v>
                </c:pt>
                <c:pt idx="33089">
                  <c:v>23:43:25</c:v>
                </c:pt>
                <c:pt idx="33090">
                  <c:v>23:43:26</c:v>
                </c:pt>
                <c:pt idx="33091">
                  <c:v>23:43:27</c:v>
                </c:pt>
                <c:pt idx="33092">
                  <c:v>23:43:28</c:v>
                </c:pt>
                <c:pt idx="33093">
                  <c:v>23:43:29</c:v>
                </c:pt>
                <c:pt idx="33094">
                  <c:v>23:43:30</c:v>
                </c:pt>
                <c:pt idx="33095">
                  <c:v>23:43:31</c:v>
                </c:pt>
                <c:pt idx="33096">
                  <c:v>23:43:32</c:v>
                </c:pt>
                <c:pt idx="33097">
                  <c:v>23:43:33</c:v>
                </c:pt>
                <c:pt idx="33098">
                  <c:v>23:43:34</c:v>
                </c:pt>
                <c:pt idx="33099">
                  <c:v>23:43:35</c:v>
                </c:pt>
                <c:pt idx="33100">
                  <c:v>23:43:36</c:v>
                </c:pt>
                <c:pt idx="33101">
                  <c:v>23:43:37</c:v>
                </c:pt>
                <c:pt idx="33102">
                  <c:v>23:43:38</c:v>
                </c:pt>
                <c:pt idx="33103">
                  <c:v>23:43:39</c:v>
                </c:pt>
                <c:pt idx="33104">
                  <c:v>23:43:40</c:v>
                </c:pt>
                <c:pt idx="33105">
                  <c:v>23:43:41</c:v>
                </c:pt>
                <c:pt idx="33106">
                  <c:v>23:43:42</c:v>
                </c:pt>
                <c:pt idx="33107">
                  <c:v>23:43:43</c:v>
                </c:pt>
                <c:pt idx="33108">
                  <c:v>23:43:44</c:v>
                </c:pt>
                <c:pt idx="33109">
                  <c:v>23:43:45</c:v>
                </c:pt>
                <c:pt idx="33110">
                  <c:v>23:43:46</c:v>
                </c:pt>
                <c:pt idx="33111">
                  <c:v>23:43:47</c:v>
                </c:pt>
                <c:pt idx="33112">
                  <c:v>23:43:48</c:v>
                </c:pt>
                <c:pt idx="33113">
                  <c:v>23:43:49</c:v>
                </c:pt>
                <c:pt idx="33114">
                  <c:v>23:43:50</c:v>
                </c:pt>
                <c:pt idx="33115">
                  <c:v>23:43:51</c:v>
                </c:pt>
                <c:pt idx="33116">
                  <c:v>23:43:52</c:v>
                </c:pt>
                <c:pt idx="33117">
                  <c:v>23:43:53</c:v>
                </c:pt>
                <c:pt idx="33118">
                  <c:v>23:43:54</c:v>
                </c:pt>
                <c:pt idx="33119">
                  <c:v>23:43:55</c:v>
                </c:pt>
                <c:pt idx="33120">
                  <c:v>23:43:56</c:v>
                </c:pt>
                <c:pt idx="33121">
                  <c:v>23:43:57</c:v>
                </c:pt>
                <c:pt idx="33122">
                  <c:v>23:43:58</c:v>
                </c:pt>
                <c:pt idx="33123">
                  <c:v>23:43:59</c:v>
                </c:pt>
                <c:pt idx="33124">
                  <c:v>23:44:00</c:v>
                </c:pt>
                <c:pt idx="33125">
                  <c:v>23:44:01</c:v>
                </c:pt>
                <c:pt idx="33126">
                  <c:v>23:44:02</c:v>
                </c:pt>
                <c:pt idx="33127">
                  <c:v>23:44:03</c:v>
                </c:pt>
                <c:pt idx="33128">
                  <c:v>23:44:04</c:v>
                </c:pt>
                <c:pt idx="33129">
                  <c:v>23:44:05</c:v>
                </c:pt>
                <c:pt idx="33130">
                  <c:v>23:44:06</c:v>
                </c:pt>
                <c:pt idx="33131">
                  <c:v>23:44:07</c:v>
                </c:pt>
                <c:pt idx="33132">
                  <c:v>23:44:08</c:v>
                </c:pt>
                <c:pt idx="33133">
                  <c:v>23:44:09</c:v>
                </c:pt>
                <c:pt idx="33134">
                  <c:v>23:44:10</c:v>
                </c:pt>
                <c:pt idx="33135">
                  <c:v>23:44:11</c:v>
                </c:pt>
                <c:pt idx="33136">
                  <c:v>23:44:12</c:v>
                </c:pt>
                <c:pt idx="33137">
                  <c:v>23:44:13</c:v>
                </c:pt>
                <c:pt idx="33138">
                  <c:v>23:44:14</c:v>
                </c:pt>
                <c:pt idx="33139">
                  <c:v>23:44:15</c:v>
                </c:pt>
                <c:pt idx="33140">
                  <c:v>23:44:16</c:v>
                </c:pt>
                <c:pt idx="33141">
                  <c:v>23:44:17</c:v>
                </c:pt>
                <c:pt idx="33142">
                  <c:v>23:44:18</c:v>
                </c:pt>
                <c:pt idx="33143">
                  <c:v>23:44:19</c:v>
                </c:pt>
                <c:pt idx="33144">
                  <c:v>23:44:20</c:v>
                </c:pt>
                <c:pt idx="33145">
                  <c:v>23:44:21</c:v>
                </c:pt>
                <c:pt idx="33146">
                  <c:v>23:44:22</c:v>
                </c:pt>
                <c:pt idx="33147">
                  <c:v>23:44:23</c:v>
                </c:pt>
                <c:pt idx="33148">
                  <c:v>23:44:24</c:v>
                </c:pt>
                <c:pt idx="33149">
                  <c:v>23:44:25</c:v>
                </c:pt>
                <c:pt idx="33150">
                  <c:v>23:44:26</c:v>
                </c:pt>
                <c:pt idx="33151">
                  <c:v>23:44:27</c:v>
                </c:pt>
                <c:pt idx="33152">
                  <c:v>23:44:28</c:v>
                </c:pt>
                <c:pt idx="33153">
                  <c:v>23:44:29</c:v>
                </c:pt>
                <c:pt idx="33154">
                  <c:v>23:44:30</c:v>
                </c:pt>
                <c:pt idx="33155">
                  <c:v>23:44:31</c:v>
                </c:pt>
                <c:pt idx="33156">
                  <c:v>23:44:32</c:v>
                </c:pt>
                <c:pt idx="33157">
                  <c:v>23:44:33</c:v>
                </c:pt>
                <c:pt idx="33158">
                  <c:v>23:44:34</c:v>
                </c:pt>
                <c:pt idx="33159">
                  <c:v>23:44:35</c:v>
                </c:pt>
                <c:pt idx="33160">
                  <c:v>23:44:36</c:v>
                </c:pt>
                <c:pt idx="33161">
                  <c:v>23:44:37</c:v>
                </c:pt>
                <c:pt idx="33162">
                  <c:v>23:44:38</c:v>
                </c:pt>
                <c:pt idx="33163">
                  <c:v>23:44:39</c:v>
                </c:pt>
                <c:pt idx="33164">
                  <c:v>23:44:40</c:v>
                </c:pt>
                <c:pt idx="33165">
                  <c:v>23:44:41</c:v>
                </c:pt>
                <c:pt idx="33166">
                  <c:v>23:44:42</c:v>
                </c:pt>
                <c:pt idx="33167">
                  <c:v>23:44:43</c:v>
                </c:pt>
                <c:pt idx="33168">
                  <c:v>23:44:44</c:v>
                </c:pt>
                <c:pt idx="33169">
                  <c:v>23:44:45</c:v>
                </c:pt>
                <c:pt idx="33170">
                  <c:v>23:44:46</c:v>
                </c:pt>
                <c:pt idx="33171">
                  <c:v>23:44:47</c:v>
                </c:pt>
                <c:pt idx="33172">
                  <c:v>23:44:48</c:v>
                </c:pt>
                <c:pt idx="33173">
                  <c:v>23:44:49</c:v>
                </c:pt>
                <c:pt idx="33174">
                  <c:v>23:44:50</c:v>
                </c:pt>
                <c:pt idx="33175">
                  <c:v>23:44:51</c:v>
                </c:pt>
                <c:pt idx="33176">
                  <c:v>23:44:52</c:v>
                </c:pt>
                <c:pt idx="33177">
                  <c:v>23:44:53</c:v>
                </c:pt>
                <c:pt idx="33178">
                  <c:v>23:44:54</c:v>
                </c:pt>
                <c:pt idx="33179">
                  <c:v>23:44:55</c:v>
                </c:pt>
                <c:pt idx="33180">
                  <c:v>23:44:56</c:v>
                </c:pt>
                <c:pt idx="33181">
                  <c:v>23:44:57</c:v>
                </c:pt>
                <c:pt idx="33182">
                  <c:v>23:44:58</c:v>
                </c:pt>
                <c:pt idx="33183">
                  <c:v>23:44:59</c:v>
                </c:pt>
                <c:pt idx="33184">
                  <c:v>23:45:00</c:v>
                </c:pt>
                <c:pt idx="33185">
                  <c:v>23:45:01</c:v>
                </c:pt>
                <c:pt idx="33186">
                  <c:v>23:45:02</c:v>
                </c:pt>
                <c:pt idx="33187">
                  <c:v>23:45:03</c:v>
                </c:pt>
                <c:pt idx="33188">
                  <c:v>23:45:04</c:v>
                </c:pt>
                <c:pt idx="33189">
                  <c:v>23:45:05</c:v>
                </c:pt>
                <c:pt idx="33190">
                  <c:v>23:45:06</c:v>
                </c:pt>
                <c:pt idx="33191">
                  <c:v>23:45:07</c:v>
                </c:pt>
                <c:pt idx="33192">
                  <c:v>23:45:08</c:v>
                </c:pt>
                <c:pt idx="33193">
                  <c:v>23:45:09</c:v>
                </c:pt>
                <c:pt idx="33194">
                  <c:v>23:45:10</c:v>
                </c:pt>
                <c:pt idx="33195">
                  <c:v>23:45:11</c:v>
                </c:pt>
                <c:pt idx="33196">
                  <c:v>23:45:12</c:v>
                </c:pt>
                <c:pt idx="33197">
                  <c:v>23:45:13</c:v>
                </c:pt>
                <c:pt idx="33198">
                  <c:v>23:45:14</c:v>
                </c:pt>
                <c:pt idx="33199">
                  <c:v>23:45:15</c:v>
                </c:pt>
                <c:pt idx="33200">
                  <c:v>23:45:16</c:v>
                </c:pt>
                <c:pt idx="33201">
                  <c:v>23:45:17</c:v>
                </c:pt>
                <c:pt idx="33202">
                  <c:v>23:45:18</c:v>
                </c:pt>
                <c:pt idx="33203">
                  <c:v>23:45:19</c:v>
                </c:pt>
                <c:pt idx="33204">
                  <c:v>23:45:20</c:v>
                </c:pt>
                <c:pt idx="33205">
                  <c:v>23:45:21</c:v>
                </c:pt>
                <c:pt idx="33206">
                  <c:v>23:45:22</c:v>
                </c:pt>
                <c:pt idx="33207">
                  <c:v>23:45:23</c:v>
                </c:pt>
                <c:pt idx="33208">
                  <c:v>23:45:24</c:v>
                </c:pt>
                <c:pt idx="33209">
                  <c:v>23:45:25</c:v>
                </c:pt>
                <c:pt idx="33210">
                  <c:v>23:45:26</c:v>
                </c:pt>
                <c:pt idx="33211">
                  <c:v>23:45:27</c:v>
                </c:pt>
                <c:pt idx="33212">
                  <c:v>23:45:28</c:v>
                </c:pt>
                <c:pt idx="33213">
                  <c:v>23:45:29</c:v>
                </c:pt>
                <c:pt idx="33214">
                  <c:v>23:45:30</c:v>
                </c:pt>
                <c:pt idx="33215">
                  <c:v>23:45:31</c:v>
                </c:pt>
                <c:pt idx="33216">
                  <c:v>23:45:32</c:v>
                </c:pt>
                <c:pt idx="33217">
                  <c:v>23:45:33</c:v>
                </c:pt>
                <c:pt idx="33218">
                  <c:v>23:45:34</c:v>
                </c:pt>
                <c:pt idx="33219">
                  <c:v>23:45:35</c:v>
                </c:pt>
                <c:pt idx="33220">
                  <c:v>23:45:36</c:v>
                </c:pt>
                <c:pt idx="33221">
                  <c:v>23:45:37</c:v>
                </c:pt>
                <c:pt idx="33222">
                  <c:v>23:45:38</c:v>
                </c:pt>
                <c:pt idx="33223">
                  <c:v>23:45:39</c:v>
                </c:pt>
                <c:pt idx="33224">
                  <c:v>23:45:40</c:v>
                </c:pt>
                <c:pt idx="33225">
                  <c:v>23:45:41</c:v>
                </c:pt>
                <c:pt idx="33226">
                  <c:v>23:45:42</c:v>
                </c:pt>
                <c:pt idx="33227">
                  <c:v>23:45:43</c:v>
                </c:pt>
                <c:pt idx="33228">
                  <c:v>23:45:44</c:v>
                </c:pt>
                <c:pt idx="33229">
                  <c:v>23:45:45</c:v>
                </c:pt>
                <c:pt idx="33230">
                  <c:v>23:45:46</c:v>
                </c:pt>
                <c:pt idx="33231">
                  <c:v>23:45:47</c:v>
                </c:pt>
                <c:pt idx="33232">
                  <c:v>23:45:48</c:v>
                </c:pt>
                <c:pt idx="33233">
                  <c:v>23:45:49</c:v>
                </c:pt>
                <c:pt idx="33234">
                  <c:v>23:45:50</c:v>
                </c:pt>
                <c:pt idx="33235">
                  <c:v>23:45:51</c:v>
                </c:pt>
                <c:pt idx="33236">
                  <c:v>23:45:52</c:v>
                </c:pt>
                <c:pt idx="33237">
                  <c:v>23:45:53</c:v>
                </c:pt>
                <c:pt idx="33238">
                  <c:v>23:45:54</c:v>
                </c:pt>
                <c:pt idx="33239">
                  <c:v>23:45:55</c:v>
                </c:pt>
                <c:pt idx="33240">
                  <c:v>23:45:56</c:v>
                </c:pt>
                <c:pt idx="33241">
                  <c:v>23:45:57</c:v>
                </c:pt>
                <c:pt idx="33242">
                  <c:v>23:45:58</c:v>
                </c:pt>
                <c:pt idx="33243">
                  <c:v>23:45:59</c:v>
                </c:pt>
                <c:pt idx="33244">
                  <c:v>23:46:00</c:v>
                </c:pt>
                <c:pt idx="33245">
                  <c:v>23:46:01</c:v>
                </c:pt>
                <c:pt idx="33246">
                  <c:v>23:46:02</c:v>
                </c:pt>
                <c:pt idx="33247">
                  <c:v>23:46:03</c:v>
                </c:pt>
                <c:pt idx="33248">
                  <c:v>23:46:04</c:v>
                </c:pt>
                <c:pt idx="33249">
                  <c:v>23:46:05</c:v>
                </c:pt>
                <c:pt idx="33250">
                  <c:v>23:46:06</c:v>
                </c:pt>
                <c:pt idx="33251">
                  <c:v>23:46:07</c:v>
                </c:pt>
                <c:pt idx="33252">
                  <c:v>23:46:08</c:v>
                </c:pt>
                <c:pt idx="33253">
                  <c:v>23:46:09</c:v>
                </c:pt>
                <c:pt idx="33254">
                  <c:v>23:46:10</c:v>
                </c:pt>
                <c:pt idx="33255">
                  <c:v>23:46:11</c:v>
                </c:pt>
                <c:pt idx="33256">
                  <c:v>23:46:12</c:v>
                </c:pt>
                <c:pt idx="33257">
                  <c:v>23:46:13</c:v>
                </c:pt>
                <c:pt idx="33258">
                  <c:v>23:46:14</c:v>
                </c:pt>
                <c:pt idx="33259">
                  <c:v>23:46:15</c:v>
                </c:pt>
                <c:pt idx="33260">
                  <c:v>23:46:16</c:v>
                </c:pt>
                <c:pt idx="33261">
                  <c:v>23:46:17</c:v>
                </c:pt>
                <c:pt idx="33262">
                  <c:v>23:46:18</c:v>
                </c:pt>
                <c:pt idx="33263">
                  <c:v>23:46:19</c:v>
                </c:pt>
                <c:pt idx="33264">
                  <c:v>23:46:20</c:v>
                </c:pt>
                <c:pt idx="33265">
                  <c:v>23:46:21</c:v>
                </c:pt>
                <c:pt idx="33266">
                  <c:v>23:46:22</c:v>
                </c:pt>
                <c:pt idx="33267">
                  <c:v>23:46:23</c:v>
                </c:pt>
                <c:pt idx="33268">
                  <c:v>23:46:24</c:v>
                </c:pt>
                <c:pt idx="33269">
                  <c:v>23:46:25</c:v>
                </c:pt>
                <c:pt idx="33270">
                  <c:v>23:46:26</c:v>
                </c:pt>
                <c:pt idx="33271">
                  <c:v>23:46:27</c:v>
                </c:pt>
                <c:pt idx="33272">
                  <c:v>23:46:28</c:v>
                </c:pt>
                <c:pt idx="33273">
                  <c:v>23:46:29</c:v>
                </c:pt>
                <c:pt idx="33274">
                  <c:v>23:46:30</c:v>
                </c:pt>
                <c:pt idx="33275">
                  <c:v>23:46:31</c:v>
                </c:pt>
                <c:pt idx="33276">
                  <c:v>23:46:32</c:v>
                </c:pt>
                <c:pt idx="33277">
                  <c:v>23:46:33</c:v>
                </c:pt>
                <c:pt idx="33278">
                  <c:v>23:46:34</c:v>
                </c:pt>
                <c:pt idx="33279">
                  <c:v>23:46:35</c:v>
                </c:pt>
                <c:pt idx="33280">
                  <c:v>23:46:36</c:v>
                </c:pt>
                <c:pt idx="33281">
                  <c:v>23:46:37</c:v>
                </c:pt>
                <c:pt idx="33282">
                  <c:v>23:46:38</c:v>
                </c:pt>
                <c:pt idx="33283">
                  <c:v>23:46:39</c:v>
                </c:pt>
                <c:pt idx="33284">
                  <c:v>23:46:40</c:v>
                </c:pt>
                <c:pt idx="33285">
                  <c:v>23:46:41</c:v>
                </c:pt>
                <c:pt idx="33286">
                  <c:v>23:46:42</c:v>
                </c:pt>
                <c:pt idx="33287">
                  <c:v>23:46:43</c:v>
                </c:pt>
                <c:pt idx="33288">
                  <c:v>23:46:44</c:v>
                </c:pt>
                <c:pt idx="33289">
                  <c:v>23:46:45</c:v>
                </c:pt>
                <c:pt idx="33290">
                  <c:v>23:46:46</c:v>
                </c:pt>
                <c:pt idx="33291">
                  <c:v>23:46:47</c:v>
                </c:pt>
                <c:pt idx="33292">
                  <c:v>23:46:48</c:v>
                </c:pt>
                <c:pt idx="33293">
                  <c:v>23:46:49</c:v>
                </c:pt>
                <c:pt idx="33294">
                  <c:v>23:46:50</c:v>
                </c:pt>
                <c:pt idx="33295">
                  <c:v>23:46:51</c:v>
                </c:pt>
                <c:pt idx="33296">
                  <c:v>23:46:52</c:v>
                </c:pt>
                <c:pt idx="33297">
                  <c:v>23:46:53</c:v>
                </c:pt>
                <c:pt idx="33298">
                  <c:v>23:46:54</c:v>
                </c:pt>
                <c:pt idx="33299">
                  <c:v>23:46:55</c:v>
                </c:pt>
                <c:pt idx="33300">
                  <c:v>23:46:56</c:v>
                </c:pt>
                <c:pt idx="33301">
                  <c:v>23:46:57</c:v>
                </c:pt>
                <c:pt idx="33302">
                  <c:v>23:46:58</c:v>
                </c:pt>
                <c:pt idx="33303">
                  <c:v>23:46:59</c:v>
                </c:pt>
                <c:pt idx="33304">
                  <c:v>23:47:00</c:v>
                </c:pt>
                <c:pt idx="33305">
                  <c:v>23:47:01</c:v>
                </c:pt>
                <c:pt idx="33306">
                  <c:v>23:47:02</c:v>
                </c:pt>
                <c:pt idx="33307">
                  <c:v>23:47:03</c:v>
                </c:pt>
                <c:pt idx="33308">
                  <c:v>23:47:04</c:v>
                </c:pt>
                <c:pt idx="33309">
                  <c:v>23:47:05</c:v>
                </c:pt>
                <c:pt idx="33310">
                  <c:v>23:47:06</c:v>
                </c:pt>
                <c:pt idx="33311">
                  <c:v>23:47:07</c:v>
                </c:pt>
                <c:pt idx="33312">
                  <c:v>23:47:08</c:v>
                </c:pt>
                <c:pt idx="33313">
                  <c:v>23:47:09</c:v>
                </c:pt>
                <c:pt idx="33314">
                  <c:v>23:47:10</c:v>
                </c:pt>
                <c:pt idx="33315">
                  <c:v>23:47:11</c:v>
                </c:pt>
                <c:pt idx="33316">
                  <c:v>23:47:12</c:v>
                </c:pt>
                <c:pt idx="33317">
                  <c:v>23:47:13</c:v>
                </c:pt>
                <c:pt idx="33318">
                  <c:v>23:47:14</c:v>
                </c:pt>
                <c:pt idx="33319">
                  <c:v>23:47:15</c:v>
                </c:pt>
                <c:pt idx="33320">
                  <c:v>23:47:16</c:v>
                </c:pt>
                <c:pt idx="33321">
                  <c:v>23:47:17</c:v>
                </c:pt>
                <c:pt idx="33322">
                  <c:v>23:47:18</c:v>
                </c:pt>
                <c:pt idx="33323">
                  <c:v>23:47:19</c:v>
                </c:pt>
                <c:pt idx="33324">
                  <c:v>23:47:20</c:v>
                </c:pt>
                <c:pt idx="33325">
                  <c:v>23:47:21</c:v>
                </c:pt>
                <c:pt idx="33326">
                  <c:v>23:47:22</c:v>
                </c:pt>
                <c:pt idx="33327">
                  <c:v>23:47:23</c:v>
                </c:pt>
                <c:pt idx="33328">
                  <c:v>23:47:24</c:v>
                </c:pt>
                <c:pt idx="33329">
                  <c:v>23:47:25</c:v>
                </c:pt>
                <c:pt idx="33330">
                  <c:v>23:47:26</c:v>
                </c:pt>
                <c:pt idx="33331">
                  <c:v>23:47:27</c:v>
                </c:pt>
                <c:pt idx="33332">
                  <c:v>23:47:28</c:v>
                </c:pt>
                <c:pt idx="33333">
                  <c:v>23:47:29</c:v>
                </c:pt>
                <c:pt idx="33334">
                  <c:v>23:47:30</c:v>
                </c:pt>
                <c:pt idx="33335">
                  <c:v>23:47:31</c:v>
                </c:pt>
                <c:pt idx="33336">
                  <c:v>23:47:32</c:v>
                </c:pt>
                <c:pt idx="33337">
                  <c:v>23:47:33</c:v>
                </c:pt>
                <c:pt idx="33338">
                  <c:v>23:47:34</c:v>
                </c:pt>
                <c:pt idx="33339">
                  <c:v>23:47:35</c:v>
                </c:pt>
                <c:pt idx="33340">
                  <c:v>23:47:36</c:v>
                </c:pt>
                <c:pt idx="33341">
                  <c:v>23:47:37</c:v>
                </c:pt>
                <c:pt idx="33342">
                  <c:v>23:47:38</c:v>
                </c:pt>
                <c:pt idx="33343">
                  <c:v>23:47:39</c:v>
                </c:pt>
                <c:pt idx="33344">
                  <c:v>23:47:40</c:v>
                </c:pt>
                <c:pt idx="33345">
                  <c:v>23:47:41</c:v>
                </c:pt>
                <c:pt idx="33346">
                  <c:v>23:47:42</c:v>
                </c:pt>
                <c:pt idx="33347">
                  <c:v>23:47:43</c:v>
                </c:pt>
                <c:pt idx="33348">
                  <c:v>23:47:44</c:v>
                </c:pt>
                <c:pt idx="33349">
                  <c:v>23:47:45</c:v>
                </c:pt>
                <c:pt idx="33350">
                  <c:v>23:47:46</c:v>
                </c:pt>
                <c:pt idx="33351">
                  <c:v>23:47:47</c:v>
                </c:pt>
                <c:pt idx="33352">
                  <c:v>23:47:48</c:v>
                </c:pt>
                <c:pt idx="33353">
                  <c:v>23:47:49</c:v>
                </c:pt>
                <c:pt idx="33354">
                  <c:v>23:47:50</c:v>
                </c:pt>
                <c:pt idx="33355">
                  <c:v>23:47:51</c:v>
                </c:pt>
                <c:pt idx="33356">
                  <c:v>23:47:52</c:v>
                </c:pt>
                <c:pt idx="33357">
                  <c:v>23:47:53</c:v>
                </c:pt>
                <c:pt idx="33358">
                  <c:v>23:47:54</c:v>
                </c:pt>
                <c:pt idx="33359">
                  <c:v>23:47:55</c:v>
                </c:pt>
                <c:pt idx="33360">
                  <c:v>23:47:56</c:v>
                </c:pt>
                <c:pt idx="33361">
                  <c:v>23:47:57</c:v>
                </c:pt>
                <c:pt idx="33362">
                  <c:v>23:47:58</c:v>
                </c:pt>
                <c:pt idx="33363">
                  <c:v>23:47:59</c:v>
                </c:pt>
                <c:pt idx="33364">
                  <c:v>23:48:00</c:v>
                </c:pt>
                <c:pt idx="33365">
                  <c:v>23:48:01</c:v>
                </c:pt>
                <c:pt idx="33366">
                  <c:v>23:48:02</c:v>
                </c:pt>
                <c:pt idx="33367">
                  <c:v>23:48:03</c:v>
                </c:pt>
                <c:pt idx="33368">
                  <c:v>23:48:04</c:v>
                </c:pt>
                <c:pt idx="33369">
                  <c:v>23:48:05</c:v>
                </c:pt>
                <c:pt idx="33370">
                  <c:v>23:48:06</c:v>
                </c:pt>
                <c:pt idx="33371">
                  <c:v>23:48:07</c:v>
                </c:pt>
                <c:pt idx="33372">
                  <c:v>23:48:08</c:v>
                </c:pt>
                <c:pt idx="33373">
                  <c:v>23:48:09</c:v>
                </c:pt>
                <c:pt idx="33374">
                  <c:v>23:48:10</c:v>
                </c:pt>
                <c:pt idx="33375">
                  <c:v>23:48:11</c:v>
                </c:pt>
                <c:pt idx="33376">
                  <c:v>23:48:12</c:v>
                </c:pt>
                <c:pt idx="33377">
                  <c:v>23:48:13</c:v>
                </c:pt>
                <c:pt idx="33378">
                  <c:v>23:48:14</c:v>
                </c:pt>
                <c:pt idx="33379">
                  <c:v>23:48:15</c:v>
                </c:pt>
                <c:pt idx="33380">
                  <c:v>23:48:16</c:v>
                </c:pt>
                <c:pt idx="33381">
                  <c:v>23:48:17</c:v>
                </c:pt>
                <c:pt idx="33382">
                  <c:v>23:48:18</c:v>
                </c:pt>
                <c:pt idx="33383">
                  <c:v>23:48:19</c:v>
                </c:pt>
                <c:pt idx="33384">
                  <c:v>23:48:20</c:v>
                </c:pt>
                <c:pt idx="33385">
                  <c:v>23:48:21</c:v>
                </c:pt>
                <c:pt idx="33386">
                  <c:v>23:48:22</c:v>
                </c:pt>
                <c:pt idx="33387">
                  <c:v>23:48:23</c:v>
                </c:pt>
                <c:pt idx="33388">
                  <c:v>23:48:24</c:v>
                </c:pt>
                <c:pt idx="33389">
                  <c:v>23:48:25</c:v>
                </c:pt>
                <c:pt idx="33390">
                  <c:v>23:48:26</c:v>
                </c:pt>
                <c:pt idx="33391">
                  <c:v>23:48:27</c:v>
                </c:pt>
                <c:pt idx="33392">
                  <c:v>23:48:28</c:v>
                </c:pt>
                <c:pt idx="33393">
                  <c:v>23:48:29</c:v>
                </c:pt>
                <c:pt idx="33394">
                  <c:v>23:48:30</c:v>
                </c:pt>
                <c:pt idx="33395">
                  <c:v>23:48:31</c:v>
                </c:pt>
                <c:pt idx="33396">
                  <c:v>23:48:32</c:v>
                </c:pt>
                <c:pt idx="33397">
                  <c:v>23:48:33</c:v>
                </c:pt>
                <c:pt idx="33398">
                  <c:v>23:48:34</c:v>
                </c:pt>
                <c:pt idx="33399">
                  <c:v>23:48:35</c:v>
                </c:pt>
                <c:pt idx="33400">
                  <c:v>23:48:36</c:v>
                </c:pt>
                <c:pt idx="33401">
                  <c:v>23:48:37</c:v>
                </c:pt>
                <c:pt idx="33402">
                  <c:v>23:48:38</c:v>
                </c:pt>
                <c:pt idx="33403">
                  <c:v>23:48:39</c:v>
                </c:pt>
                <c:pt idx="33404">
                  <c:v>23:48:40</c:v>
                </c:pt>
                <c:pt idx="33405">
                  <c:v>23:48:41</c:v>
                </c:pt>
                <c:pt idx="33406">
                  <c:v>23:48:42</c:v>
                </c:pt>
                <c:pt idx="33407">
                  <c:v>23:48:43</c:v>
                </c:pt>
                <c:pt idx="33408">
                  <c:v>23:48:44</c:v>
                </c:pt>
                <c:pt idx="33409">
                  <c:v>23:48:45</c:v>
                </c:pt>
                <c:pt idx="33410">
                  <c:v>23:48:46</c:v>
                </c:pt>
                <c:pt idx="33411">
                  <c:v>23:48:47</c:v>
                </c:pt>
                <c:pt idx="33412">
                  <c:v>23:48:48</c:v>
                </c:pt>
                <c:pt idx="33413">
                  <c:v>23:48:49</c:v>
                </c:pt>
                <c:pt idx="33414">
                  <c:v>23:48:50</c:v>
                </c:pt>
                <c:pt idx="33415">
                  <c:v>23:48:51</c:v>
                </c:pt>
                <c:pt idx="33416">
                  <c:v>23:48:52</c:v>
                </c:pt>
                <c:pt idx="33417">
                  <c:v>23:48:53</c:v>
                </c:pt>
                <c:pt idx="33418">
                  <c:v>23:48:54</c:v>
                </c:pt>
                <c:pt idx="33419">
                  <c:v>23:48:55</c:v>
                </c:pt>
                <c:pt idx="33420">
                  <c:v>23:48:56</c:v>
                </c:pt>
                <c:pt idx="33421">
                  <c:v>23:48:57</c:v>
                </c:pt>
                <c:pt idx="33422">
                  <c:v>23:48:58</c:v>
                </c:pt>
                <c:pt idx="33423">
                  <c:v>23:48:59</c:v>
                </c:pt>
                <c:pt idx="33424">
                  <c:v>23:49:00</c:v>
                </c:pt>
                <c:pt idx="33425">
                  <c:v>23:49:01</c:v>
                </c:pt>
                <c:pt idx="33426">
                  <c:v>23:49:02</c:v>
                </c:pt>
                <c:pt idx="33427">
                  <c:v>23:49:03</c:v>
                </c:pt>
                <c:pt idx="33428">
                  <c:v>23:49:04</c:v>
                </c:pt>
                <c:pt idx="33429">
                  <c:v>23:49:05</c:v>
                </c:pt>
                <c:pt idx="33430">
                  <c:v>23:49:06</c:v>
                </c:pt>
                <c:pt idx="33431">
                  <c:v>23:49:07</c:v>
                </c:pt>
                <c:pt idx="33432">
                  <c:v>23:49:08</c:v>
                </c:pt>
                <c:pt idx="33433">
                  <c:v>23:49:09</c:v>
                </c:pt>
                <c:pt idx="33434">
                  <c:v>23:49:10</c:v>
                </c:pt>
                <c:pt idx="33435">
                  <c:v>23:49:11</c:v>
                </c:pt>
                <c:pt idx="33436">
                  <c:v>23:49:12</c:v>
                </c:pt>
                <c:pt idx="33437">
                  <c:v>23:49:13</c:v>
                </c:pt>
                <c:pt idx="33438">
                  <c:v>23:49:14</c:v>
                </c:pt>
                <c:pt idx="33439">
                  <c:v>23:49:15</c:v>
                </c:pt>
                <c:pt idx="33440">
                  <c:v>23:49:16</c:v>
                </c:pt>
                <c:pt idx="33441">
                  <c:v>23:49:17</c:v>
                </c:pt>
                <c:pt idx="33442">
                  <c:v>23:49:18</c:v>
                </c:pt>
                <c:pt idx="33443">
                  <c:v>23:49:19</c:v>
                </c:pt>
                <c:pt idx="33444">
                  <c:v>23:49:20</c:v>
                </c:pt>
                <c:pt idx="33445">
                  <c:v>23:49:21</c:v>
                </c:pt>
                <c:pt idx="33446">
                  <c:v>23:49:22</c:v>
                </c:pt>
                <c:pt idx="33447">
                  <c:v>23:49:23</c:v>
                </c:pt>
                <c:pt idx="33448">
                  <c:v>23:49:24</c:v>
                </c:pt>
                <c:pt idx="33449">
                  <c:v>23:49:25</c:v>
                </c:pt>
                <c:pt idx="33450">
                  <c:v>23:49:26</c:v>
                </c:pt>
                <c:pt idx="33451">
                  <c:v>23:49:27</c:v>
                </c:pt>
                <c:pt idx="33452">
                  <c:v>23:49:28</c:v>
                </c:pt>
                <c:pt idx="33453">
                  <c:v>23:49:29</c:v>
                </c:pt>
                <c:pt idx="33454">
                  <c:v>23:49:30</c:v>
                </c:pt>
                <c:pt idx="33455">
                  <c:v>23:49:31</c:v>
                </c:pt>
                <c:pt idx="33456">
                  <c:v>23:49:32</c:v>
                </c:pt>
                <c:pt idx="33457">
                  <c:v>23:49:33</c:v>
                </c:pt>
                <c:pt idx="33458">
                  <c:v>23:49:34</c:v>
                </c:pt>
                <c:pt idx="33459">
                  <c:v>23:49:35</c:v>
                </c:pt>
                <c:pt idx="33460">
                  <c:v>23:49:36</c:v>
                </c:pt>
                <c:pt idx="33461">
                  <c:v>23:49:37</c:v>
                </c:pt>
                <c:pt idx="33462">
                  <c:v>23:49:38</c:v>
                </c:pt>
                <c:pt idx="33463">
                  <c:v>23:49:39</c:v>
                </c:pt>
                <c:pt idx="33464">
                  <c:v>23:49:40</c:v>
                </c:pt>
                <c:pt idx="33465">
                  <c:v>23:49:41</c:v>
                </c:pt>
                <c:pt idx="33466">
                  <c:v>23:49:42</c:v>
                </c:pt>
                <c:pt idx="33467">
                  <c:v>23:49:43</c:v>
                </c:pt>
                <c:pt idx="33468">
                  <c:v>23:49:44</c:v>
                </c:pt>
                <c:pt idx="33469">
                  <c:v>23:49:45</c:v>
                </c:pt>
                <c:pt idx="33470">
                  <c:v>23:49:46</c:v>
                </c:pt>
                <c:pt idx="33471">
                  <c:v>23:49:47</c:v>
                </c:pt>
                <c:pt idx="33472">
                  <c:v>23:49:48</c:v>
                </c:pt>
                <c:pt idx="33473">
                  <c:v>23:49:49</c:v>
                </c:pt>
                <c:pt idx="33474">
                  <c:v>23:49:50</c:v>
                </c:pt>
                <c:pt idx="33475">
                  <c:v>23:49:51</c:v>
                </c:pt>
                <c:pt idx="33476">
                  <c:v>23:49:52</c:v>
                </c:pt>
                <c:pt idx="33477">
                  <c:v>23:49:53</c:v>
                </c:pt>
                <c:pt idx="33478">
                  <c:v>23:49:54</c:v>
                </c:pt>
                <c:pt idx="33479">
                  <c:v>23:49:55</c:v>
                </c:pt>
                <c:pt idx="33480">
                  <c:v>23:49:56</c:v>
                </c:pt>
                <c:pt idx="33481">
                  <c:v>23:49:57</c:v>
                </c:pt>
                <c:pt idx="33482">
                  <c:v>23:49:58</c:v>
                </c:pt>
                <c:pt idx="33483">
                  <c:v>23:49:59</c:v>
                </c:pt>
                <c:pt idx="33484">
                  <c:v>23:50:00</c:v>
                </c:pt>
                <c:pt idx="33485">
                  <c:v>23:50:01</c:v>
                </c:pt>
                <c:pt idx="33486">
                  <c:v>23:50:02</c:v>
                </c:pt>
                <c:pt idx="33487">
                  <c:v>23:50:03</c:v>
                </c:pt>
                <c:pt idx="33488">
                  <c:v>23:50:04</c:v>
                </c:pt>
                <c:pt idx="33489">
                  <c:v>23:50:05</c:v>
                </c:pt>
                <c:pt idx="33490">
                  <c:v>23:50:06</c:v>
                </c:pt>
                <c:pt idx="33491">
                  <c:v>23:50:07</c:v>
                </c:pt>
                <c:pt idx="33492">
                  <c:v>23:50:08</c:v>
                </c:pt>
                <c:pt idx="33493">
                  <c:v>23:50:09</c:v>
                </c:pt>
                <c:pt idx="33494">
                  <c:v>23:50:10</c:v>
                </c:pt>
                <c:pt idx="33495">
                  <c:v>23:50:11</c:v>
                </c:pt>
                <c:pt idx="33496">
                  <c:v>23:50:12</c:v>
                </c:pt>
                <c:pt idx="33497">
                  <c:v>23:50:13</c:v>
                </c:pt>
                <c:pt idx="33498">
                  <c:v>23:50:14</c:v>
                </c:pt>
                <c:pt idx="33499">
                  <c:v>23:50:15</c:v>
                </c:pt>
                <c:pt idx="33500">
                  <c:v>23:50:16</c:v>
                </c:pt>
                <c:pt idx="33501">
                  <c:v>23:50:17</c:v>
                </c:pt>
                <c:pt idx="33502">
                  <c:v>23:50:18</c:v>
                </c:pt>
                <c:pt idx="33503">
                  <c:v>23:50:19</c:v>
                </c:pt>
                <c:pt idx="33504">
                  <c:v>23:50:20</c:v>
                </c:pt>
                <c:pt idx="33505">
                  <c:v>23:50:21</c:v>
                </c:pt>
                <c:pt idx="33506">
                  <c:v>23:50:22</c:v>
                </c:pt>
                <c:pt idx="33507">
                  <c:v>23:50:23</c:v>
                </c:pt>
                <c:pt idx="33508">
                  <c:v>23:50:24</c:v>
                </c:pt>
                <c:pt idx="33509">
                  <c:v>23:50:25</c:v>
                </c:pt>
                <c:pt idx="33510">
                  <c:v>23:50:26</c:v>
                </c:pt>
                <c:pt idx="33511">
                  <c:v>23:50:27</c:v>
                </c:pt>
                <c:pt idx="33512">
                  <c:v>23:50:28</c:v>
                </c:pt>
                <c:pt idx="33513">
                  <c:v>23:50:29</c:v>
                </c:pt>
                <c:pt idx="33514">
                  <c:v>23:50:30</c:v>
                </c:pt>
                <c:pt idx="33515">
                  <c:v>23:50:31</c:v>
                </c:pt>
                <c:pt idx="33516">
                  <c:v>23:50:32</c:v>
                </c:pt>
                <c:pt idx="33517">
                  <c:v>23:50:33</c:v>
                </c:pt>
                <c:pt idx="33518">
                  <c:v>23:50:34</c:v>
                </c:pt>
                <c:pt idx="33519">
                  <c:v>23:50:35</c:v>
                </c:pt>
                <c:pt idx="33520">
                  <c:v>23:50:36</c:v>
                </c:pt>
                <c:pt idx="33521">
                  <c:v>23:50:37</c:v>
                </c:pt>
                <c:pt idx="33522">
                  <c:v>23:50:38</c:v>
                </c:pt>
                <c:pt idx="33523">
                  <c:v>23:50:39</c:v>
                </c:pt>
                <c:pt idx="33524">
                  <c:v>23:50:40</c:v>
                </c:pt>
                <c:pt idx="33525">
                  <c:v>23:50:41</c:v>
                </c:pt>
                <c:pt idx="33526">
                  <c:v>23:50:42</c:v>
                </c:pt>
                <c:pt idx="33527">
                  <c:v>23:50:43</c:v>
                </c:pt>
                <c:pt idx="33528">
                  <c:v>23:50:44</c:v>
                </c:pt>
                <c:pt idx="33529">
                  <c:v>23:50:45</c:v>
                </c:pt>
                <c:pt idx="33530">
                  <c:v>23:50:46</c:v>
                </c:pt>
                <c:pt idx="33531">
                  <c:v>23:50:47</c:v>
                </c:pt>
                <c:pt idx="33532">
                  <c:v>23:50:48</c:v>
                </c:pt>
                <c:pt idx="33533">
                  <c:v>23:50:49</c:v>
                </c:pt>
                <c:pt idx="33534">
                  <c:v>23:50:50</c:v>
                </c:pt>
                <c:pt idx="33535">
                  <c:v>23:50:51</c:v>
                </c:pt>
                <c:pt idx="33536">
                  <c:v>23:50:52</c:v>
                </c:pt>
                <c:pt idx="33537">
                  <c:v>23:50:53</c:v>
                </c:pt>
                <c:pt idx="33538">
                  <c:v>23:50:54</c:v>
                </c:pt>
                <c:pt idx="33539">
                  <c:v>23:50:55</c:v>
                </c:pt>
                <c:pt idx="33540">
                  <c:v>23:50:56</c:v>
                </c:pt>
                <c:pt idx="33541">
                  <c:v>23:50:57</c:v>
                </c:pt>
                <c:pt idx="33542">
                  <c:v>23:50:58</c:v>
                </c:pt>
                <c:pt idx="33543">
                  <c:v>23:50:59</c:v>
                </c:pt>
                <c:pt idx="33544">
                  <c:v>23:51:00</c:v>
                </c:pt>
                <c:pt idx="33545">
                  <c:v>23:51:01</c:v>
                </c:pt>
                <c:pt idx="33546">
                  <c:v>23:51:02</c:v>
                </c:pt>
                <c:pt idx="33547">
                  <c:v>23:51:03</c:v>
                </c:pt>
                <c:pt idx="33548">
                  <c:v>23:51:04</c:v>
                </c:pt>
                <c:pt idx="33549">
                  <c:v>23:51:05</c:v>
                </c:pt>
                <c:pt idx="33550">
                  <c:v>23:51:06</c:v>
                </c:pt>
                <c:pt idx="33551">
                  <c:v>23:51:07</c:v>
                </c:pt>
                <c:pt idx="33552">
                  <c:v>23:51:08</c:v>
                </c:pt>
                <c:pt idx="33553">
                  <c:v>23:51:09</c:v>
                </c:pt>
                <c:pt idx="33554">
                  <c:v>23:51:10</c:v>
                </c:pt>
                <c:pt idx="33555">
                  <c:v>23:51:11</c:v>
                </c:pt>
                <c:pt idx="33556">
                  <c:v>23:51:12</c:v>
                </c:pt>
                <c:pt idx="33557">
                  <c:v>23:51:13</c:v>
                </c:pt>
                <c:pt idx="33558">
                  <c:v>23:51:14</c:v>
                </c:pt>
                <c:pt idx="33559">
                  <c:v>23:51:15</c:v>
                </c:pt>
                <c:pt idx="33560">
                  <c:v>23:51:16</c:v>
                </c:pt>
                <c:pt idx="33561">
                  <c:v>23:51:17</c:v>
                </c:pt>
                <c:pt idx="33562">
                  <c:v>23:51:18</c:v>
                </c:pt>
                <c:pt idx="33563">
                  <c:v>23:51:19</c:v>
                </c:pt>
                <c:pt idx="33564">
                  <c:v>23:51:20</c:v>
                </c:pt>
                <c:pt idx="33565">
                  <c:v>23:51:21</c:v>
                </c:pt>
                <c:pt idx="33566">
                  <c:v>23:51:22</c:v>
                </c:pt>
                <c:pt idx="33567">
                  <c:v>23:51:23</c:v>
                </c:pt>
                <c:pt idx="33568">
                  <c:v>23:51:24</c:v>
                </c:pt>
                <c:pt idx="33569">
                  <c:v>23:51:25</c:v>
                </c:pt>
                <c:pt idx="33570">
                  <c:v>23:51:26</c:v>
                </c:pt>
                <c:pt idx="33571">
                  <c:v>23:51:27</c:v>
                </c:pt>
                <c:pt idx="33572">
                  <c:v>23:51:28</c:v>
                </c:pt>
                <c:pt idx="33573">
                  <c:v>23:51:29</c:v>
                </c:pt>
                <c:pt idx="33574">
                  <c:v>23:51:30</c:v>
                </c:pt>
                <c:pt idx="33575">
                  <c:v>23:51:31</c:v>
                </c:pt>
                <c:pt idx="33576">
                  <c:v>23:51:32</c:v>
                </c:pt>
                <c:pt idx="33577">
                  <c:v>23:51:33</c:v>
                </c:pt>
                <c:pt idx="33578">
                  <c:v>23:51:34</c:v>
                </c:pt>
                <c:pt idx="33579">
                  <c:v>23:51:35</c:v>
                </c:pt>
                <c:pt idx="33580">
                  <c:v>23:51:36</c:v>
                </c:pt>
                <c:pt idx="33581">
                  <c:v>23:51:37</c:v>
                </c:pt>
                <c:pt idx="33582">
                  <c:v>23:51:38</c:v>
                </c:pt>
                <c:pt idx="33583">
                  <c:v>23:51:39</c:v>
                </c:pt>
                <c:pt idx="33584">
                  <c:v>23:51:40</c:v>
                </c:pt>
                <c:pt idx="33585">
                  <c:v>23:51:41</c:v>
                </c:pt>
                <c:pt idx="33586">
                  <c:v>23:51:42</c:v>
                </c:pt>
                <c:pt idx="33587">
                  <c:v>23:51:43</c:v>
                </c:pt>
                <c:pt idx="33588">
                  <c:v>23:51:44</c:v>
                </c:pt>
                <c:pt idx="33589">
                  <c:v>23:51:45</c:v>
                </c:pt>
                <c:pt idx="33590">
                  <c:v>23:51:46</c:v>
                </c:pt>
                <c:pt idx="33591">
                  <c:v>23:51:47</c:v>
                </c:pt>
                <c:pt idx="33592">
                  <c:v>23:51:48</c:v>
                </c:pt>
                <c:pt idx="33593">
                  <c:v>23:51:49</c:v>
                </c:pt>
                <c:pt idx="33594">
                  <c:v>23:51:50</c:v>
                </c:pt>
                <c:pt idx="33595">
                  <c:v>23:51:51</c:v>
                </c:pt>
                <c:pt idx="33596">
                  <c:v>23:51:52</c:v>
                </c:pt>
                <c:pt idx="33597">
                  <c:v>23:51:53</c:v>
                </c:pt>
                <c:pt idx="33598">
                  <c:v>23:51:54</c:v>
                </c:pt>
                <c:pt idx="33599">
                  <c:v>23:51:55</c:v>
                </c:pt>
                <c:pt idx="33600">
                  <c:v>23:51:56</c:v>
                </c:pt>
                <c:pt idx="33601">
                  <c:v>23:51:57</c:v>
                </c:pt>
                <c:pt idx="33602">
                  <c:v>23:51:58</c:v>
                </c:pt>
                <c:pt idx="33603">
                  <c:v>23:51:59</c:v>
                </c:pt>
                <c:pt idx="33604">
                  <c:v>23:52:00</c:v>
                </c:pt>
                <c:pt idx="33605">
                  <c:v>23:52:01</c:v>
                </c:pt>
                <c:pt idx="33606">
                  <c:v>23:52:02</c:v>
                </c:pt>
                <c:pt idx="33607">
                  <c:v>23:52:03</c:v>
                </c:pt>
                <c:pt idx="33608">
                  <c:v>23:52:04</c:v>
                </c:pt>
                <c:pt idx="33609">
                  <c:v>23:52:05</c:v>
                </c:pt>
                <c:pt idx="33610">
                  <c:v>23:52:06</c:v>
                </c:pt>
                <c:pt idx="33611">
                  <c:v>23:52:07</c:v>
                </c:pt>
                <c:pt idx="33612">
                  <c:v>23:52:08</c:v>
                </c:pt>
                <c:pt idx="33613">
                  <c:v>23:52:09</c:v>
                </c:pt>
                <c:pt idx="33614">
                  <c:v>23:52:10</c:v>
                </c:pt>
                <c:pt idx="33615">
                  <c:v>23:52:11</c:v>
                </c:pt>
                <c:pt idx="33616">
                  <c:v>23:52:12</c:v>
                </c:pt>
                <c:pt idx="33617">
                  <c:v>23:52:13</c:v>
                </c:pt>
                <c:pt idx="33618">
                  <c:v>23:52:14</c:v>
                </c:pt>
                <c:pt idx="33619">
                  <c:v>23:52:15</c:v>
                </c:pt>
                <c:pt idx="33620">
                  <c:v>23:52:16</c:v>
                </c:pt>
                <c:pt idx="33621">
                  <c:v>23:52:17</c:v>
                </c:pt>
                <c:pt idx="33622">
                  <c:v>23:52:18</c:v>
                </c:pt>
                <c:pt idx="33623">
                  <c:v>23:52:19</c:v>
                </c:pt>
                <c:pt idx="33624">
                  <c:v>23:52:20</c:v>
                </c:pt>
                <c:pt idx="33625">
                  <c:v>23:52:21</c:v>
                </c:pt>
                <c:pt idx="33626">
                  <c:v>23:52:22</c:v>
                </c:pt>
                <c:pt idx="33627">
                  <c:v>23:52:23</c:v>
                </c:pt>
                <c:pt idx="33628">
                  <c:v>23:52:24</c:v>
                </c:pt>
                <c:pt idx="33629">
                  <c:v>23:52:25</c:v>
                </c:pt>
                <c:pt idx="33630">
                  <c:v>23:52:26</c:v>
                </c:pt>
                <c:pt idx="33631">
                  <c:v>23:52:27</c:v>
                </c:pt>
                <c:pt idx="33632">
                  <c:v>23:52:28</c:v>
                </c:pt>
                <c:pt idx="33633">
                  <c:v>23:52:29</c:v>
                </c:pt>
                <c:pt idx="33634">
                  <c:v>23:52:30</c:v>
                </c:pt>
                <c:pt idx="33635">
                  <c:v>23:52:31</c:v>
                </c:pt>
                <c:pt idx="33636">
                  <c:v>23:52:32</c:v>
                </c:pt>
                <c:pt idx="33637">
                  <c:v>23:52:33</c:v>
                </c:pt>
                <c:pt idx="33638">
                  <c:v>23:52:34</c:v>
                </c:pt>
                <c:pt idx="33639">
                  <c:v>23:52:35</c:v>
                </c:pt>
                <c:pt idx="33640">
                  <c:v>23:52:36</c:v>
                </c:pt>
                <c:pt idx="33641">
                  <c:v>23:52:37</c:v>
                </c:pt>
                <c:pt idx="33642">
                  <c:v>23:52:38</c:v>
                </c:pt>
                <c:pt idx="33643">
                  <c:v>23:52:39</c:v>
                </c:pt>
                <c:pt idx="33644">
                  <c:v>23:52:40</c:v>
                </c:pt>
                <c:pt idx="33645">
                  <c:v>23:52:41</c:v>
                </c:pt>
                <c:pt idx="33646">
                  <c:v>23:52:42</c:v>
                </c:pt>
                <c:pt idx="33647">
                  <c:v>23:52:43</c:v>
                </c:pt>
                <c:pt idx="33648">
                  <c:v>23:52:44</c:v>
                </c:pt>
                <c:pt idx="33649">
                  <c:v>23:52:45</c:v>
                </c:pt>
                <c:pt idx="33650">
                  <c:v>23:52:46</c:v>
                </c:pt>
                <c:pt idx="33651">
                  <c:v>23:52:47</c:v>
                </c:pt>
                <c:pt idx="33652">
                  <c:v>23:52:48</c:v>
                </c:pt>
                <c:pt idx="33653">
                  <c:v>23:52:49</c:v>
                </c:pt>
                <c:pt idx="33654">
                  <c:v>23:52:50</c:v>
                </c:pt>
                <c:pt idx="33655">
                  <c:v>23:52:51</c:v>
                </c:pt>
                <c:pt idx="33656">
                  <c:v>23:52:52</c:v>
                </c:pt>
                <c:pt idx="33657">
                  <c:v>23:52:53</c:v>
                </c:pt>
                <c:pt idx="33658">
                  <c:v>23:52:54</c:v>
                </c:pt>
                <c:pt idx="33659">
                  <c:v>23:52:55</c:v>
                </c:pt>
                <c:pt idx="33660">
                  <c:v>23:52:56</c:v>
                </c:pt>
                <c:pt idx="33661">
                  <c:v>23:52:57</c:v>
                </c:pt>
                <c:pt idx="33662">
                  <c:v>23:52:58</c:v>
                </c:pt>
                <c:pt idx="33663">
                  <c:v>23:52:59</c:v>
                </c:pt>
                <c:pt idx="33664">
                  <c:v>23:53:00</c:v>
                </c:pt>
                <c:pt idx="33665">
                  <c:v>23:53:01</c:v>
                </c:pt>
                <c:pt idx="33666">
                  <c:v>23:53:02</c:v>
                </c:pt>
                <c:pt idx="33667">
                  <c:v>23:53:03</c:v>
                </c:pt>
                <c:pt idx="33668">
                  <c:v>23:53:04</c:v>
                </c:pt>
                <c:pt idx="33669">
                  <c:v>23:53:05</c:v>
                </c:pt>
                <c:pt idx="33670">
                  <c:v>23:53:06</c:v>
                </c:pt>
                <c:pt idx="33671">
                  <c:v>23:53:07</c:v>
                </c:pt>
                <c:pt idx="33672">
                  <c:v>23:53:08</c:v>
                </c:pt>
                <c:pt idx="33673">
                  <c:v>23:53:09</c:v>
                </c:pt>
                <c:pt idx="33674">
                  <c:v>23:53:10</c:v>
                </c:pt>
                <c:pt idx="33675">
                  <c:v>23:53:11</c:v>
                </c:pt>
                <c:pt idx="33676">
                  <c:v>23:53:12</c:v>
                </c:pt>
                <c:pt idx="33677">
                  <c:v>23:53:13</c:v>
                </c:pt>
                <c:pt idx="33678">
                  <c:v>23:53:14</c:v>
                </c:pt>
                <c:pt idx="33679">
                  <c:v>23:53:15</c:v>
                </c:pt>
                <c:pt idx="33680">
                  <c:v>23:53:16</c:v>
                </c:pt>
                <c:pt idx="33681">
                  <c:v>23:53:17</c:v>
                </c:pt>
                <c:pt idx="33682">
                  <c:v>23:53:18</c:v>
                </c:pt>
                <c:pt idx="33683">
                  <c:v>23:53:19</c:v>
                </c:pt>
                <c:pt idx="33684">
                  <c:v>23:53:20</c:v>
                </c:pt>
                <c:pt idx="33685">
                  <c:v>23:53:21</c:v>
                </c:pt>
                <c:pt idx="33686">
                  <c:v>23:53:22</c:v>
                </c:pt>
                <c:pt idx="33687">
                  <c:v>23:53:23</c:v>
                </c:pt>
                <c:pt idx="33688">
                  <c:v>23:53:24</c:v>
                </c:pt>
                <c:pt idx="33689">
                  <c:v>23:53:25</c:v>
                </c:pt>
                <c:pt idx="33690">
                  <c:v>23:53:26</c:v>
                </c:pt>
                <c:pt idx="33691">
                  <c:v>23:53:27</c:v>
                </c:pt>
                <c:pt idx="33692">
                  <c:v>23:53:28</c:v>
                </c:pt>
                <c:pt idx="33693">
                  <c:v>23:53:29</c:v>
                </c:pt>
                <c:pt idx="33694">
                  <c:v>23:53:30</c:v>
                </c:pt>
                <c:pt idx="33695">
                  <c:v>23:53:31</c:v>
                </c:pt>
                <c:pt idx="33696">
                  <c:v>23:53:32</c:v>
                </c:pt>
                <c:pt idx="33697">
                  <c:v>23:53:33</c:v>
                </c:pt>
                <c:pt idx="33698">
                  <c:v>23:53:34</c:v>
                </c:pt>
                <c:pt idx="33699">
                  <c:v>23:53:35</c:v>
                </c:pt>
                <c:pt idx="33700">
                  <c:v>23:53:36</c:v>
                </c:pt>
                <c:pt idx="33701">
                  <c:v>23:53:37</c:v>
                </c:pt>
                <c:pt idx="33702">
                  <c:v>23:53:38</c:v>
                </c:pt>
                <c:pt idx="33703">
                  <c:v>23:53:39</c:v>
                </c:pt>
                <c:pt idx="33704">
                  <c:v>23:53:40</c:v>
                </c:pt>
                <c:pt idx="33705">
                  <c:v>23:53:41</c:v>
                </c:pt>
                <c:pt idx="33706">
                  <c:v>23:53:42</c:v>
                </c:pt>
                <c:pt idx="33707">
                  <c:v>23:53:43</c:v>
                </c:pt>
                <c:pt idx="33708">
                  <c:v>23:53:44</c:v>
                </c:pt>
                <c:pt idx="33709">
                  <c:v>23:53:45</c:v>
                </c:pt>
                <c:pt idx="33710">
                  <c:v>23:53:46</c:v>
                </c:pt>
                <c:pt idx="33711">
                  <c:v>23:53:47</c:v>
                </c:pt>
                <c:pt idx="33712">
                  <c:v>23:53:48</c:v>
                </c:pt>
                <c:pt idx="33713">
                  <c:v>23:53:49</c:v>
                </c:pt>
                <c:pt idx="33714">
                  <c:v>23:53:50</c:v>
                </c:pt>
                <c:pt idx="33715">
                  <c:v>23:53:51</c:v>
                </c:pt>
                <c:pt idx="33716">
                  <c:v>23:53:52</c:v>
                </c:pt>
                <c:pt idx="33717">
                  <c:v>23:53:53</c:v>
                </c:pt>
                <c:pt idx="33718">
                  <c:v>23:53:54</c:v>
                </c:pt>
                <c:pt idx="33719">
                  <c:v>23:53:55</c:v>
                </c:pt>
                <c:pt idx="33720">
                  <c:v>23:53:56</c:v>
                </c:pt>
                <c:pt idx="33721">
                  <c:v>23:53:57</c:v>
                </c:pt>
                <c:pt idx="33722">
                  <c:v>23:53:58</c:v>
                </c:pt>
                <c:pt idx="33723">
                  <c:v>23:53:59</c:v>
                </c:pt>
                <c:pt idx="33724">
                  <c:v>23:54:00</c:v>
                </c:pt>
                <c:pt idx="33725">
                  <c:v>23:54:01</c:v>
                </c:pt>
                <c:pt idx="33726">
                  <c:v>23:54:02</c:v>
                </c:pt>
                <c:pt idx="33727">
                  <c:v>23:54:03</c:v>
                </c:pt>
                <c:pt idx="33728">
                  <c:v>23:54:04</c:v>
                </c:pt>
                <c:pt idx="33729">
                  <c:v>23:54:05</c:v>
                </c:pt>
                <c:pt idx="33730">
                  <c:v>23:54:06</c:v>
                </c:pt>
                <c:pt idx="33731">
                  <c:v>23:54:07</c:v>
                </c:pt>
                <c:pt idx="33732">
                  <c:v>23:54:08</c:v>
                </c:pt>
                <c:pt idx="33733">
                  <c:v>23:54:09</c:v>
                </c:pt>
                <c:pt idx="33734">
                  <c:v>23:54:10</c:v>
                </c:pt>
                <c:pt idx="33735">
                  <c:v>23:54:11</c:v>
                </c:pt>
                <c:pt idx="33736">
                  <c:v>23:54:12</c:v>
                </c:pt>
                <c:pt idx="33737">
                  <c:v>23:54:13</c:v>
                </c:pt>
                <c:pt idx="33738">
                  <c:v>23:54:14</c:v>
                </c:pt>
                <c:pt idx="33739">
                  <c:v>23:54:15</c:v>
                </c:pt>
                <c:pt idx="33740">
                  <c:v>23:54:16</c:v>
                </c:pt>
                <c:pt idx="33741">
                  <c:v>23:54:17</c:v>
                </c:pt>
                <c:pt idx="33742">
                  <c:v>23:54:18</c:v>
                </c:pt>
                <c:pt idx="33743">
                  <c:v>23:54:19</c:v>
                </c:pt>
                <c:pt idx="33744">
                  <c:v>23:54:20</c:v>
                </c:pt>
                <c:pt idx="33745">
                  <c:v>23:54:21</c:v>
                </c:pt>
                <c:pt idx="33746">
                  <c:v>23:54:22</c:v>
                </c:pt>
                <c:pt idx="33747">
                  <c:v>23:54:23</c:v>
                </c:pt>
                <c:pt idx="33748">
                  <c:v>23:54:24</c:v>
                </c:pt>
                <c:pt idx="33749">
                  <c:v>23:54:25</c:v>
                </c:pt>
                <c:pt idx="33750">
                  <c:v>23:54:26</c:v>
                </c:pt>
                <c:pt idx="33751">
                  <c:v>23:54:27</c:v>
                </c:pt>
                <c:pt idx="33752">
                  <c:v>23:54:28</c:v>
                </c:pt>
                <c:pt idx="33753">
                  <c:v>23:54:29</c:v>
                </c:pt>
                <c:pt idx="33754">
                  <c:v>23:54:30</c:v>
                </c:pt>
                <c:pt idx="33755">
                  <c:v>23:54:31</c:v>
                </c:pt>
                <c:pt idx="33756">
                  <c:v>23:54:32</c:v>
                </c:pt>
                <c:pt idx="33757">
                  <c:v>23:54:33</c:v>
                </c:pt>
                <c:pt idx="33758">
                  <c:v>23:54:34</c:v>
                </c:pt>
                <c:pt idx="33759">
                  <c:v>23:54:35</c:v>
                </c:pt>
                <c:pt idx="33760">
                  <c:v>23:54:36</c:v>
                </c:pt>
                <c:pt idx="33761">
                  <c:v>23:54:37</c:v>
                </c:pt>
                <c:pt idx="33762">
                  <c:v>23:54:38</c:v>
                </c:pt>
                <c:pt idx="33763">
                  <c:v>23:54:39</c:v>
                </c:pt>
                <c:pt idx="33764">
                  <c:v>23:54:40</c:v>
                </c:pt>
                <c:pt idx="33765">
                  <c:v>23:54:41</c:v>
                </c:pt>
                <c:pt idx="33766">
                  <c:v>23:54:42</c:v>
                </c:pt>
                <c:pt idx="33767">
                  <c:v>23:54:43</c:v>
                </c:pt>
                <c:pt idx="33768">
                  <c:v>23:54:44</c:v>
                </c:pt>
                <c:pt idx="33769">
                  <c:v>23:54:45</c:v>
                </c:pt>
                <c:pt idx="33770">
                  <c:v>23:54:46</c:v>
                </c:pt>
                <c:pt idx="33771">
                  <c:v>23:54:47</c:v>
                </c:pt>
                <c:pt idx="33772">
                  <c:v>23:54:48</c:v>
                </c:pt>
                <c:pt idx="33773">
                  <c:v>23:54:49</c:v>
                </c:pt>
                <c:pt idx="33774">
                  <c:v>23:54:50</c:v>
                </c:pt>
                <c:pt idx="33775">
                  <c:v>23:54:51</c:v>
                </c:pt>
                <c:pt idx="33776">
                  <c:v>23:54:52</c:v>
                </c:pt>
                <c:pt idx="33777">
                  <c:v>23:54:53</c:v>
                </c:pt>
                <c:pt idx="33778">
                  <c:v>23:54:54</c:v>
                </c:pt>
                <c:pt idx="33779">
                  <c:v>23:54:55</c:v>
                </c:pt>
                <c:pt idx="33780">
                  <c:v>23:54:56</c:v>
                </c:pt>
                <c:pt idx="33781">
                  <c:v>23:54:57</c:v>
                </c:pt>
                <c:pt idx="33782">
                  <c:v>23:54:58</c:v>
                </c:pt>
                <c:pt idx="33783">
                  <c:v>23:54:59</c:v>
                </c:pt>
                <c:pt idx="33784">
                  <c:v>23:55:00</c:v>
                </c:pt>
                <c:pt idx="33785">
                  <c:v>23:55:01</c:v>
                </c:pt>
                <c:pt idx="33786">
                  <c:v>23:55:02</c:v>
                </c:pt>
                <c:pt idx="33787">
                  <c:v>23:55:03</c:v>
                </c:pt>
                <c:pt idx="33788">
                  <c:v>23:55:04</c:v>
                </c:pt>
                <c:pt idx="33789">
                  <c:v>23:55:05</c:v>
                </c:pt>
                <c:pt idx="33790">
                  <c:v>23:55:06</c:v>
                </c:pt>
                <c:pt idx="33791">
                  <c:v>23:55:07</c:v>
                </c:pt>
                <c:pt idx="33792">
                  <c:v>23:55:08</c:v>
                </c:pt>
                <c:pt idx="33793">
                  <c:v>23:55:09</c:v>
                </c:pt>
                <c:pt idx="33794">
                  <c:v>23:55:10</c:v>
                </c:pt>
                <c:pt idx="33795">
                  <c:v>23:55:11</c:v>
                </c:pt>
                <c:pt idx="33796">
                  <c:v>23:55:12</c:v>
                </c:pt>
                <c:pt idx="33797">
                  <c:v>23:55:13</c:v>
                </c:pt>
                <c:pt idx="33798">
                  <c:v>23:55:14</c:v>
                </c:pt>
                <c:pt idx="33799">
                  <c:v>23:55:15</c:v>
                </c:pt>
                <c:pt idx="33800">
                  <c:v>23:55:16</c:v>
                </c:pt>
                <c:pt idx="33801">
                  <c:v>23:55:17</c:v>
                </c:pt>
                <c:pt idx="33802">
                  <c:v>23:55:18</c:v>
                </c:pt>
                <c:pt idx="33803">
                  <c:v>23:55:19</c:v>
                </c:pt>
                <c:pt idx="33804">
                  <c:v>23:55:20</c:v>
                </c:pt>
                <c:pt idx="33805">
                  <c:v>23:55:21</c:v>
                </c:pt>
                <c:pt idx="33806">
                  <c:v>23:55:22</c:v>
                </c:pt>
                <c:pt idx="33807">
                  <c:v>23:55:23</c:v>
                </c:pt>
                <c:pt idx="33808">
                  <c:v>23:55:24</c:v>
                </c:pt>
                <c:pt idx="33809">
                  <c:v>23:55:25</c:v>
                </c:pt>
                <c:pt idx="33810">
                  <c:v>23:55:26</c:v>
                </c:pt>
                <c:pt idx="33811">
                  <c:v>23:55:27</c:v>
                </c:pt>
                <c:pt idx="33812">
                  <c:v>23:55:28</c:v>
                </c:pt>
                <c:pt idx="33813">
                  <c:v>23:55:29</c:v>
                </c:pt>
                <c:pt idx="33814">
                  <c:v>23:55:30</c:v>
                </c:pt>
                <c:pt idx="33815">
                  <c:v>23:55:31</c:v>
                </c:pt>
                <c:pt idx="33816">
                  <c:v>23:55:32</c:v>
                </c:pt>
                <c:pt idx="33817">
                  <c:v>23:55:33</c:v>
                </c:pt>
                <c:pt idx="33818">
                  <c:v>23:55:34</c:v>
                </c:pt>
                <c:pt idx="33819">
                  <c:v>23:55:35</c:v>
                </c:pt>
                <c:pt idx="33820">
                  <c:v>23:55:36</c:v>
                </c:pt>
                <c:pt idx="33821">
                  <c:v>23:55:37</c:v>
                </c:pt>
                <c:pt idx="33822">
                  <c:v>23:55:38</c:v>
                </c:pt>
                <c:pt idx="33823">
                  <c:v>23:55:39</c:v>
                </c:pt>
                <c:pt idx="33824">
                  <c:v>23:55:40</c:v>
                </c:pt>
                <c:pt idx="33825">
                  <c:v>23:55:41</c:v>
                </c:pt>
                <c:pt idx="33826">
                  <c:v>23:55:42</c:v>
                </c:pt>
                <c:pt idx="33827">
                  <c:v>23:55:43</c:v>
                </c:pt>
                <c:pt idx="33828">
                  <c:v>23:55:44</c:v>
                </c:pt>
                <c:pt idx="33829">
                  <c:v>23:55:45</c:v>
                </c:pt>
                <c:pt idx="33830">
                  <c:v>23:55:46</c:v>
                </c:pt>
                <c:pt idx="33831">
                  <c:v>23:55:47</c:v>
                </c:pt>
                <c:pt idx="33832">
                  <c:v>23:55:48</c:v>
                </c:pt>
                <c:pt idx="33833">
                  <c:v>23:55:49</c:v>
                </c:pt>
                <c:pt idx="33834">
                  <c:v>23:55:50</c:v>
                </c:pt>
                <c:pt idx="33835">
                  <c:v>23:55:51</c:v>
                </c:pt>
                <c:pt idx="33836">
                  <c:v>23:55:52</c:v>
                </c:pt>
                <c:pt idx="33837">
                  <c:v>23:55:53</c:v>
                </c:pt>
                <c:pt idx="33838">
                  <c:v>23:55:54</c:v>
                </c:pt>
                <c:pt idx="33839">
                  <c:v>23:55:55</c:v>
                </c:pt>
                <c:pt idx="33840">
                  <c:v>23:55:56</c:v>
                </c:pt>
                <c:pt idx="33841">
                  <c:v>23:55:57</c:v>
                </c:pt>
                <c:pt idx="33842">
                  <c:v>23:55:58</c:v>
                </c:pt>
                <c:pt idx="33843">
                  <c:v>23:55:59</c:v>
                </c:pt>
                <c:pt idx="33844">
                  <c:v>23:56:00</c:v>
                </c:pt>
                <c:pt idx="33845">
                  <c:v>23:56:01</c:v>
                </c:pt>
                <c:pt idx="33846">
                  <c:v>23:56:02</c:v>
                </c:pt>
                <c:pt idx="33847">
                  <c:v>23:56:03</c:v>
                </c:pt>
                <c:pt idx="33848">
                  <c:v>23:56:04</c:v>
                </c:pt>
                <c:pt idx="33849">
                  <c:v>23:56:05</c:v>
                </c:pt>
                <c:pt idx="33850">
                  <c:v>23:56:06</c:v>
                </c:pt>
                <c:pt idx="33851">
                  <c:v>23:56:07</c:v>
                </c:pt>
                <c:pt idx="33852">
                  <c:v>23:56:08</c:v>
                </c:pt>
                <c:pt idx="33853">
                  <c:v>23:56:09</c:v>
                </c:pt>
                <c:pt idx="33854">
                  <c:v>23:56:10</c:v>
                </c:pt>
                <c:pt idx="33855">
                  <c:v>23:56:11</c:v>
                </c:pt>
                <c:pt idx="33856">
                  <c:v>23:56:12</c:v>
                </c:pt>
                <c:pt idx="33857">
                  <c:v>23:56:13</c:v>
                </c:pt>
                <c:pt idx="33858">
                  <c:v>23:56:14</c:v>
                </c:pt>
                <c:pt idx="33859">
                  <c:v>23:56:15</c:v>
                </c:pt>
                <c:pt idx="33860">
                  <c:v>23:56:16</c:v>
                </c:pt>
                <c:pt idx="33861">
                  <c:v>23:56:17</c:v>
                </c:pt>
                <c:pt idx="33862">
                  <c:v>23:56:18</c:v>
                </c:pt>
                <c:pt idx="33863">
                  <c:v>23:56:19</c:v>
                </c:pt>
                <c:pt idx="33864">
                  <c:v>23:56:20</c:v>
                </c:pt>
                <c:pt idx="33865">
                  <c:v>23:56:21</c:v>
                </c:pt>
                <c:pt idx="33866">
                  <c:v>23:56:22</c:v>
                </c:pt>
                <c:pt idx="33867">
                  <c:v>23:56:23</c:v>
                </c:pt>
                <c:pt idx="33868">
                  <c:v>23:56:24</c:v>
                </c:pt>
                <c:pt idx="33869">
                  <c:v>23:56:25</c:v>
                </c:pt>
                <c:pt idx="33870">
                  <c:v>23:56:26</c:v>
                </c:pt>
                <c:pt idx="33871">
                  <c:v>23:56:27</c:v>
                </c:pt>
                <c:pt idx="33872">
                  <c:v>23:56:28</c:v>
                </c:pt>
                <c:pt idx="33873">
                  <c:v>23:56:29</c:v>
                </c:pt>
                <c:pt idx="33874">
                  <c:v>23:56:30</c:v>
                </c:pt>
                <c:pt idx="33875">
                  <c:v>23:56:31</c:v>
                </c:pt>
                <c:pt idx="33876">
                  <c:v>23:56:32</c:v>
                </c:pt>
                <c:pt idx="33877">
                  <c:v>23:56:33</c:v>
                </c:pt>
                <c:pt idx="33878">
                  <c:v>23:56:34</c:v>
                </c:pt>
                <c:pt idx="33879">
                  <c:v>23:56:35</c:v>
                </c:pt>
                <c:pt idx="33880">
                  <c:v>23:56:36</c:v>
                </c:pt>
                <c:pt idx="33881">
                  <c:v>23:56:37</c:v>
                </c:pt>
                <c:pt idx="33882">
                  <c:v>23:56:38</c:v>
                </c:pt>
                <c:pt idx="33883">
                  <c:v>23:56:39</c:v>
                </c:pt>
                <c:pt idx="33884">
                  <c:v>23:56:40</c:v>
                </c:pt>
                <c:pt idx="33885">
                  <c:v>23:56:41</c:v>
                </c:pt>
                <c:pt idx="33886">
                  <c:v>23:56:42</c:v>
                </c:pt>
                <c:pt idx="33887">
                  <c:v>23:56:43</c:v>
                </c:pt>
                <c:pt idx="33888">
                  <c:v>23:56:44</c:v>
                </c:pt>
                <c:pt idx="33889">
                  <c:v>23:56:45</c:v>
                </c:pt>
                <c:pt idx="33890">
                  <c:v>23:56:46</c:v>
                </c:pt>
                <c:pt idx="33891">
                  <c:v>23:56:47</c:v>
                </c:pt>
                <c:pt idx="33892">
                  <c:v>23:56:48</c:v>
                </c:pt>
                <c:pt idx="33893">
                  <c:v>23:56:49</c:v>
                </c:pt>
                <c:pt idx="33894">
                  <c:v>23:56:50</c:v>
                </c:pt>
                <c:pt idx="33895">
                  <c:v>23:56:51</c:v>
                </c:pt>
                <c:pt idx="33896">
                  <c:v>23:56:52</c:v>
                </c:pt>
                <c:pt idx="33897">
                  <c:v>23:56:53</c:v>
                </c:pt>
                <c:pt idx="33898">
                  <c:v>23:56:54</c:v>
                </c:pt>
                <c:pt idx="33899">
                  <c:v>23:56:55</c:v>
                </c:pt>
                <c:pt idx="33900">
                  <c:v>23:56:56</c:v>
                </c:pt>
                <c:pt idx="33901">
                  <c:v>23:56:57</c:v>
                </c:pt>
                <c:pt idx="33902">
                  <c:v>23:56:58</c:v>
                </c:pt>
                <c:pt idx="33903">
                  <c:v>23:56:59</c:v>
                </c:pt>
                <c:pt idx="33904">
                  <c:v>23:57:00</c:v>
                </c:pt>
                <c:pt idx="33905">
                  <c:v>23:57:01</c:v>
                </c:pt>
                <c:pt idx="33906">
                  <c:v>23:57:02</c:v>
                </c:pt>
                <c:pt idx="33907">
                  <c:v>23:57:03</c:v>
                </c:pt>
                <c:pt idx="33908">
                  <c:v>23:57:04</c:v>
                </c:pt>
                <c:pt idx="33909">
                  <c:v>23:57:05</c:v>
                </c:pt>
                <c:pt idx="33910">
                  <c:v>23:57:06</c:v>
                </c:pt>
                <c:pt idx="33911">
                  <c:v>23:57:07</c:v>
                </c:pt>
                <c:pt idx="33912">
                  <c:v>23:57:08</c:v>
                </c:pt>
                <c:pt idx="33913">
                  <c:v>23:57:09</c:v>
                </c:pt>
                <c:pt idx="33914">
                  <c:v>23:57:10</c:v>
                </c:pt>
                <c:pt idx="33915">
                  <c:v>23:57:11</c:v>
                </c:pt>
                <c:pt idx="33916">
                  <c:v>23:57:12</c:v>
                </c:pt>
                <c:pt idx="33917">
                  <c:v>23:57:13</c:v>
                </c:pt>
                <c:pt idx="33918">
                  <c:v>23:57:14</c:v>
                </c:pt>
                <c:pt idx="33919">
                  <c:v>23:57:15</c:v>
                </c:pt>
                <c:pt idx="33920">
                  <c:v>23:57:16</c:v>
                </c:pt>
                <c:pt idx="33921">
                  <c:v>23:57:17</c:v>
                </c:pt>
                <c:pt idx="33922">
                  <c:v>23:57:18</c:v>
                </c:pt>
                <c:pt idx="33923">
                  <c:v>23:57:19</c:v>
                </c:pt>
                <c:pt idx="33924">
                  <c:v>23:57:20</c:v>
                </c:pt>
                <c:pt idx="33925">
                  <c:v>23:57:21</c:v>
                </c:pt>
                <c:pt idx="33926">
                  <c:v>23:57:22</c:v>
                </c:pt>
                <c:pt idx="33927">
                  <c:v>23:57:23</c:v>
                </c:pt>
                <c:pt idx="33928">
                  <c:v>23:57:24</c:v>
                </c:pt>
                <c:pt idx="33929">
                  <c:v>23:57:25</c:v>
                </c:pt>
                <c:pt idx="33930">
                  <c:v>23:57:26</c:v>
                </c:pt>
                <c:pt idx="33931">
                  <c:v>23:57:27</c:v>
                </c:pt>
                <c:pt idx="33932">
                  <c:v>23:57:28</c:v>
                </c:pt>
                <c:pt idx="33933">
                  <c:v>23:57:29</c:v>
                </c:pt>
                <c:pt idx="33934">
                  <c:v>23:57:30</c:v>
                </c:pt>
                <c:pt idx="33935">
                  <c:v>23:57:31</c:v>
                </c:pt>
                <c:pt idx="33936">
                  <c:v>23:57:32</c:v>
                </c:pt>
                <c:pt idx="33937">
                  <c:v>23:57:33</c:v>
                </c:pt>
                <c:pt idx="33938">
                  <c:v>23:57:34</c:v>
                </c:pt>
                <c:pt idx="33939">
                  <c:v>23:57:35</c:v>
                </c:pt>
                <c:pt idx="33940">
                  <c:v>23:57:36</c:v>
                </c:pt>
                <c:pt idx="33941">
                  <c:v>23:57:37</c:v>
                </c:pt>
                <c:pt idx="33942">
                  <c:v>23:57:38</c:v>
                </c:pt>
                <c:pt idx="33943">
                  <c:v>23:57:39</c:v>
                </c:pt>
                <c:pt idx="33944">
                  <c:v>23:57:40</c:v>
                </c:pt>
                <c:pt idx="33945">
                  <c:v>23:57:41</c:v>
                </c:pt>
                <c:pt idx="33946">
                  <c:v>23:57:42</c:v>
                </c:pt>
                <c:pt idx="33947">
                  <c:v>23:57:43</c:v>
                </c:pt>
                <c:pt idx="33948">
                  <c:v>23:57:44</c:v>
                </c:pt>
                <c:pt idx="33949">
                  <c:v>23:57:45</c:v>
                </c:pt>
                <c:pt idx="33950">
                  <c:v>23:57:46</c:v>
                </c:pt>
                <c:pt idx="33951">
                  <c:v>23:57:47</c:v>
                </c:pt>
                <c:pt idx="33952">
                  <c:v>23:57:48</c:v>
                </c:pt>
                <c:pt idx="33953">
                  <c:v>23:57:49</c:v>
                </c:pt>
                <c:pt idx="33954">
                  <c:v>23:57:50</c:v>
                </c:pt>
                <c:pt idx="33955">
                  <c:v>23:57:51</c:v>
                </c:pt>
                <c:pt idx="33956">
                  <c:v>23:57:52</c:v>
                </c:pt>
                <c:pt idx="33957">
                  <c:v>23:57:53</c:v>
                </c:pt>
                <c:pt idx="33958">
                  <c:v>23:57:54</c:v>
                </c:pt>
                <c:pt idx="33959">
                  <c:v>23:57:55</c:v>
                </c:pt>
                <c:pt idx="33960">
                  <c:v>23:57:56</c:v>
                </c:pt>
                <c:pt idx="33961">
                  <c:v>23:57:57</c:v>
                </c:pt>
                <c:pt idx="33962">
                  <c:v>23:57:58</c:v>
                </c:pt>
                <c:pt idx="33963">
                  <c:v>23:57:59</c:v>
                </c:pt>
                <c:pt idx="33964">
                  <c:v>23:58:00</c:v>
                </c:pt>
                <c:pt idx="33965">
                  <c:v>23:58:01</c:v>
                </c:pt>
                <c:pt idx="33966">
                  <c:v>23:58:02</c:v>
                </c:pt>
                <c:pt idx="33967">
                  <c:v>23:58:03</c:v>
                </c:pt>
                <c:pt idx="33968">
                  <c:v>23:58:04</c:v>
                </c:pt>
                <c:pt idx="33969">
                  <c:v>23:58:05</c:v>
                </c:pt>
                <c:pt idx="33970">
                  <c:v>23:58:06</c:v>
                </c:pt>
                <c:pt idx="33971">
                  <c:v>23:58:07</c:v>
                </c:pt>
                <c:pt idx="33972">
                  <c:v>23:58:08</c:v>
                </c:pt>
                <c:pt idx="33973">
                  <c:v>23:58:09</c:v>
                </c:pt>
                <c:pt idx="33974">
                  <c:v>23:58:10</c:v>
                </c:pt>
                <c:pt idx="33975">
                  <c:v>23:58:11</c:v>
                </c:pt>
                <c:pt idx="33976">
                  <c:v>23:58:12</c:v>
                </c:pt>
                <c:pt idx="33977">
                  <c:v>23:58:13</c:v>
                </c:pt>
                <c:pt idx="33978">
                  <c:v>23:58:14</c:v>
                </c:pt>
                <c:pt idx="33979">
                  <c:v>23:58:15</c:v>
                </c:pt>
                <c:pt idx="33980">
                  <c:v>23:58:16</c:v>
                </c:pt>
                <c:pt idx="33981">
                  <c:v>23:58:17</c:v>
                </c:pt>
                <c:pt idx="33982">
                  <c:v>23:58:18</c:v>
                </c:pt>
                <c:pt idx="33983">
                  <c:v>23:58:19</c:v>
                </c:pt>
                <c:pt idx="33984">
                  <c:v>23:58:20</c:v>
                </c:pt>
                <c:pt idx="33985">
                  <c:v>23:58:21</c:v>
                </c:pt>
                <c:pt idx="33986">
                  <c:v>23:58:22</c:v>
                </c:pt>
                <c:pt idx="33987">
                  <c:v>23:58:23</c:v>
                </c:pt>
                <c:pt idx="33988">
                  <c:v>23:58:24</c:v>
                </c:pt>
                <c:pt idx="33989">
                  <c:v>23:58:25</c:v>
                </c:pt>
                <c:pt idx="33990">
                  <c:v>23:58:26</c:v>
                </c:pt>
                <c:pt idx="33991">
                  <c:v>23:58:27</c:v>
                </c:pt>
                <c:pt idx="33992">
                  <c:v>23:58:28</c:v>
                </c:pt>
                <c:pt idx="33993">
                  <c:v>23:58:29</c:v>
                </c:pt>
                <c:pt idx="33994">
                  <c:v>23:58:30</c:v>
                </c:pt>
                <c:pt idx="33995">
                  <c:v>23:58:31</c:v>
                </c:pt>
                <c:pt idx="33996">
                  <c:v>23:58:32</c:v>
                </c:pt>
                <c:pt idx="33997">
                  <c:v>23:58:33</c:v>
                </c:pt>
                <c:pt idx="33998">
                  <c:v>23:58:34</c:v>
                </c:pt>
                <c:pt idx="33999">
                  <c:v>23:58:35</c:v>
                </c:pt>
                <c:pt idx="34000">
                  <c:v>23:58:36</c:v>
                </c:pt>
                <c:pt idx="34001">
                  <c:v>23:58:37</c:v>
                </c:pt>
                <c:pt idx="34002">
                  <c:v>23:58:38</c:v>
                </c:pt>
                <c:pt idx="34003">
                  <c:v>23:58:39</c:v>
                </c:pt>
                <c:pt idx="34004">
                  <c:v>23:58:40</c:v>
                </c:pt>
                <c:pt idx="34005">
                  <c:v>23:58:41</c:v>
                </c:pt>
                <c:pt idx="34006">
                  <c:v>23:58:42</c:v>
                </c:pt>
                <c:pt idx="34007">
                  <c:v>23:58:43</c:v>
                </c:pt>
                <c:pt idx="34008">
                  <c:v>23:58:44</c:v>
                </c:pt>
                <c:pt idx="34009">
                  <c:v>23:58:45</c:v>
                </c:pt>
                <c:pt idx="34010">
                  <c:v>23:58:46</c:v>
                </c:pt>
                <c:pt idx="34011">
                  <c:v>23:58:47</c:v>
                </c:pt>
                <c:pt idx="34012">
                  <c:v>23:58:48</c:v>
                </c:pt>
                <c:pt idx="34013">
                  <c:v>23:58:49</c:v>
                </c:pt>
                <c:pt idx="34014">
                  <c:v>23:58:50</c:v>
                </c:pt>
                <c:pt idx="34015">
                  <c:v>23:58:51</c:v>
                </c:pt>
                <c:pt idx="34016">
                  <c:v>23:58:52</c:v>
                </c:pt>
                <c:pt idx="34017">
                  <c:v>23:58:53</c:v>
                </c:pt>
                <c:pt idx="34018">
                  <c:v>23:58:54</c:v>
                </c:pt>
                <c:pt idx="34019">
                  <c:v>23:58:55</c:v>
                </c:pt>
                <c:pt idx="34020">
                  <c:v>23:58:56</c:v>
                </c:pt>
                <c:pt idx="34021">
                  <c:v>23:58:57</c:v>
                </c:pt>
                <c:pt idx="34022">
                  <c:v>23:58:58</c:v>
                </c:pt>
                <c:pt idx="34023">
                  <c:v>23:58:59</c:v>
                </c:pt>
                <c:pt idx="34024">
                  <c:v>23:59:00</c:v>
                </c:pt>
                <c:pt idx="34025">
                  <c:v>23:59:01</c:v>
                </c:pt>
                <c:pt idx="34026">
                  <c:v>23:59:02</c:v>
                </c:pt>
                <c:pt idx="34027">
                  <c:v>23:59:03</c:v>
                </c:pt>
                <c:pt idx="34028">
                  <c:v>23:59:04</c:v>
                </c:pt>
                <c:pt idx="34029">
                  <c:v>23:59:05</c:v>
                </c:pt>
                <c:pt idx="34030">
                  <c:v>23:59:06</c:v>
                </c:pt>
                <c:pt idx="34031">
                  <c:v>23:59:07</c:v>
                </c:pt>
                <c:pt idx="34032">
                  <c:v>23:59:08</c:v>
                </c:pt>
                <c:pt idx="34033">
                  <c:v>23:59:09</c:v>
                </c:pt>
                <c:pt idx="34034">
                  <c:v>23:59:10</c:v>
                </c:pt>
                <c:pt idx="34035">
                  <c:v>23:59:11</c:v>
                </c:pt>
                <c:pt idx="34036">
                  <c:v>23:59:12</c:v>
                </c:pt>
                <c:pt idx="34037">
                  <c:v>23:59:13</c:v>
                </c:pt>
                <c:pt idx="34038">
                  <c:v>23:59:14</c:v>
                </c:pt>
                <c:pt idx="34039">
                  <c:v>23:59:15</c:v>
                </c:pt>
                <c:pt idx="34040">
                  <c:v>23:59:16</c:v>
                </c:pt>
                <c:pt idx="34041">
                  <c:v>23:59:17</c:v>
                </c:pt>
                <c:pt idx="34042">
                  <c:v>23:59:18</c:v>
                </c:pt>
                <c:pt idx="34043">
                  <c:v>23:59:19</c:v>
                </c:pt>
                <c:pt idx="34044">
                  <c:v>23:59:20</c:v>
                </c:pt>
                <c:pt idx="34045">
                  <c:v>23:59:21</c:v>
                </c:pt>
                <c:pt idx="34046">
                  <c:v>23:59:22</c:v>
                </c:pt>
                <c:pt idx="34047">
                  <c:v>23:59:23</c:v>
                </c:pt>
                <c:pt idx="34048">
                  <c:v>23:59:24</c:v>
                </c:pt>
                <c:pt idx="34049">
                  <c:v>23:59:25</c:v>
                </c:pt>
                <c:pt idx="34050">
                  <c:v>23:59:26</c:v>
                </c:pt>
                <c:pt idx="34051">
                  <c:v>23:59:27</c:v>
                </c:pt>
                <c:pt idx="34052">
                  <c:v>23:59:28</c:v>
                </c:pt>
                <c:pt idx="34053">
                  <c:v>23:59:29</c:v>
                </c:pt>
                <c:pt idx="34054">
                  <c:v>23:59:30</c:v>
                </c:pt>
                <c:pt idx="34055">
                  <c:v>23:59:31</c:v>
                </c:pt>
                <c:pt idx="34056">
                  <c:v>23:59:32</c:v>
                </c:pt>
                <c:pt idx="34057">
                  <c:v>23:59:33</c:v>
                </c:pt>
                <c:pt idx="34058">
                  <c:v>23:59:34</c:v>
                </c:pt>
                <c:pt idx="34059">
                  <c:v>23:59:35</c:v>
                </c:pt>
                <c:pt idx="34060">
                  <c:v>23:59:36</c:v>
                </c:pt>
                <c:pt idx="34061">
                  <c:v>23:59:37</c:v>
                </c:pt>
                <c:pt idx="34062">
                  <c:v>23:59:38</c:v>
                </c:pt>
                <c:pt idx="34063">
                  <c:v>23:59:39</c:v>
                </c:pt>
                <c:pt idx="34064">
                  <c:v>23:59:40</c:v>
                </c:pt>
                <c:pt idx="34065">
                  <c:v>23:59:41</c:v>
                </c:pt>
                <c:pt idx="34066">
                  <c:v>23:59:42</c:v>
                </c:pt>
                <c:pt idx="34067">
                  <c:v>23:59:43</c:v>
                </c:pt>
                <c:pt idx="34068">
                  <c:v>23:59:44</c:v>
                </c:pt>
                <c:pt idx="34069">
                  <c:v>23:59:45</c:v>
                </c:pt>
                <c:pt idx="34070">
                  <c:v>23:59:46</c:v>
                </c:pt>
                <c:pt idx="34071">
                  <c:v>23:59:47</c:v>
                </c:pt>
                <c:pt idx="34072">
                  <c:v>23:59:48</c:v>
                </c:pt>
                <c:pt idx="34073">
                  <c:v>23:59:49</c:v>
                </c:pt>
                <c:pt idx="34074">
                  <c:v>23:59:50</c:v>
                </c:pt>
                <c:pt idx="34075">
                  <c:v>23:59:51</c:v>
                </c:pt>
                <c:pt idx="34076">
                  <c:v>23:59:52</c:v>
                </c:pt>
                <c:pt idx="34077">
                  <c:v>23:59:53</c:v>
                </c:pt>
                <c:pt idx="34078">
                  <c:v>23:59:54</c:v>
                </c:pt>
                <c:pt idx="34079">
                  <c:v>23:59:55</c:v>
                </c:pt>
                <c:pt idx="34080">
                  <c:v>23:59:56</c:v>
                </c:pt>
                <c:pt idx="34081">
                  <c:v>23:59:57</c:v>
                </c:pt>
                <c:pt idx="34082">
                  <c:v>23:59:58</c:v>
                </c:pt>
                <c:pt idx="34083">
                  <c:v>23:59:59</c:v>
                </c:pt>
                <c:pt idx="34084">
                  <c:v>00:00:00</c:v>
                </c:pt>
                <c:pt idx="34085">
                  <c:v>00:00:01</c:v>
                </c:pt>
                <c:pt idx="34086">
                  <c:v>00:00:02</c:v>
                </c:pt>
                <c:pt idx="34087">
                  <c:v>00:00:03</c:v>
                </c:pt>
                <c:pt idx="34088">
                  <c:v>00:00:04</c:v>
                </c:pt>
                <c:pt idx="34089">
                  <c:v>00:00:05</c:v>
                </c:pt>
                <c:pt idx="34090">
                  <c:v>00:00:06</c:v>
                </c:pt>
                <c:pt idx="34091">
                  <c:v>00:00:07</c:v>
                </c:pt>
                <c:pt idx="34092">
                  <c:v>00:00:08</c:v>
                </c:pt>
                <c:pt idx="34093">
                  <c:v>00:00:09</c:v>
                </c:pt>
                <c:pt idx="34094">
                  <c:v>00:00:10</c:v>
                </c:pt>
                <c:pt idx="34095">
                  <c:v>00:00:11</c:v>
                </c:pt>
                <c:pt idx="34096">
                  <c:v>00:00:12</c:v>
                </c:pt>
                <c:pt idx="34097">
                  <c:v>00:00:13</c:v>
                </c:pt>
                <c:pt idx="34098">
                  <c:v>00:00:14</c:v>
                </c:pt>
                <c:pt idx="34099">
                  <c:v>00:00:15</c:v>
                </c:pt>
                <c:pt idx="34100">
                  <c:v>00:00:16</c:v>
                </c:pt>
                <c:pt idx="34101">
                  <c:v>00:00:17</c:v>
                </c:pt>
                <c:pt idx="34102">
                  <c:v>00:00:18</c:v>
                </c:pt>
                <c:pt idx="34103">
                  <c:v>00:00:19</c:v>
                </c:pt>
                <c:pt idx="34104">
                  <c:v>00:00:20</c:v>
                </c:pt>
                <c:pt idx="34105">
                  <c:v>00:00:21</c:v>
                </c:pt>
                <c:pt idx="34106">
                  <c:v>00:00:22</c:v>
                </c:pt>
                <c:pt idx="34107">
                  <c:v>00:00:23</c:v>
                </c:pt>
                <c:pt idx="34108">
                  <c:v>00:00:24</c:v>
                </c:pt>
                <c:pt idx="34109">
                  <c:v>00:00:25</c:v>
                </c:pt>
                <c:pt idx="34110">
                  <c:v>00:00:26</c:v>
                </c:pt>
                <c:pt idx="34111">
                  <c:v>00:00:27</c:v>
                </c:pt>
                <c:pt idx="34112">
                  <c:v>00:00:28</c:v>
                </c:pt>
                <c:pt idx="34113">
                  <c:v>00:00:29</c:v>
                </c:pt>
                <c:pt idx="34114">
                  <c:v>00:00:30</c:v>
                </c:pt>
                <c:pt idx="34115">
                  <c:v>00:00:31</c:v>
                </c:pt>
                <c:pt idx="34116">
                  <c:v>00:00:32</c:v>
                </c:pt>
                <c:pt idx="34117">
                  <c:v>00:00:33</c:v>
                </c:pt>
                <c:pt idx="34118">
                  <c:v>00:00:34</c:v>
                </c:pt>
                <c:pt idx="34119">
                  <c:v>00:00:35</c:v>
                </c:pt>
                <c:pt idx="34120">
                  <c:v>00:00:36</c:v>
                </c:pt>
                <c:pt idx="34121">
                  <c:v>00:00:37</c:v>
                </c:pt>
                <c:pt idx="34122">
                  <c:v>00:00:38</c:v>
                </c:pt>
                <c:pt idx="34123">
                  <c:v>00:00:39</c:v>
                </c:pt>
                <c:pt idx="34124">
                  <c:v>00:00:40</c:v>
                </c:pt>
                <c:pt idx="34125">
                  <c:v>00:00:41</c:v>
                </c:pt>
                <c:pt idx="34126">
                  <c:v>00:00:42</c:v>
                </c:pt>
                <c:pt idx="34127">
                  <c:v>00:00:43</c:v>
                </c:pt>
                <c:pt idx="34128">
                  <c:v>00:00:44</c:v>
                </c:pt>
                <c:pt idx="34129">
                  <c:v>00:00:45</c:v>
                </c:pt>
                <c:pt idx="34130">
                  <c:v>00:00:46</c:v>
                </c:pt>
                <c:pt idx="34131">
                  <c:v>00:00:47</c:v>
                </c:pt>
                <c:pt idx="34132">
                  <c:v>00:00:48</c:v>
                </c:pt>
                <c:pt idx="34133">
                  <c:v>00:00:49</c:v>
                </c:pt>
                <c:pt idx="34134">
                  <c:v>00:00:50</c:v>
                </c:pt>
                <c:pt idx="34135">
                  <c:v>00:00:51</c:v>
                </c:pt>
                <c:pt idx="34136">
                  <c:v>00:00:52</c:v>
                </c:pt>
                <c:pt idx="34137">
                  <c:v>00:00:53</c:v>
                </c:pt>
                <c:pt idx="34138">
                  <c:v>00:00:54</c:v>
                </c:pt>
                <c:pt idx="34139">
                  <c:v>00:00:55</c:v>
                </c:pt>
                <c:pt idx="34140">
                  <c:v>00:00:56</c:v>
                </c:pt>
                <c:pt idx="34141">
                  <c:v>00:00:57</c:v>
                </c:pt>
                <c:pt idx="34142">
                  <c:v>00:00:58</c:v>
                </c:pt>
                <c:pt idx="34143">
                  <c:v>00:00:59</c:v>
                </c:pt>
                <c:pt idx="34144">
                  <c:v>00:01:00</c:v>
                </c:pt>
                <c:pt idx="34145">
                  <c:v>00:01:01</c:v>
                </c:pt>
                <c:pt idx="34146">
                  <c:v>00:01:02</c:v>
                </c:pt>
                <c:pt idx="34147">
                  <c:v>00:01:03</c:v>
                </c:pt>
                <c:pt idx="34148">
                  <c:v>00:01:04</c:v>
                </c:pt>
                <c:pt idx="34149">
                  <c:v>00:01:05</c:v>
                </c:pt>
                <c:pt idx="34150">
                  <c:v>00:01:06</c:v>
                </c:pt>
                <c:pt idx="34151">
                  <c:v>00:01:07</c:v>
                </c:pt>
                <c:pt idx="34152">
                  <c:v>00:01:08</c:v>
                </c:pt>
                <c:pt idx="34153">
                  <c:v>00:01:09</c:v>
                </c:pt>
                <c:pt idx="34154">
                  <c:v>00:01:10</c:v>
                </c:pt>
                <c:pt idx="34155">
                  <c:v>00:01:11</c:v>
                </c:pt>
                <c:pt idx="34156">
                  <c:v>00:01:12</c:v>
                </c:pt>
                <c:pt idx="34157">
                  <c:v>00:01:13</c:v>
                </c:pt>
                <c:pt idx="34158">
                  <c:v>00:01:14</c:v>
                </c:pt>
                <c:pt idx="34159">
                  <c:v>00:01:15</c:v>
                </c:pt>
                <c:pt idx="34160">
                  <c:v>00:01:16</c:v>
                </c:pt>
                <c:pt idx="34161">
                  <c:v>00:01:17</c:v>
                </c:pt>
                <c:pt idx="34162">
                  <c:v>00:01:18</c:v>
                </c:pt>
                <c:pt idx="34163">
                  <c:v>00:01:19</c:v>
                </c:pt>
                <c:pt idx="34164">
                  <c:v>00:01:20</c:v>
                </c:pt>
                <c:pt idx="34165">
                  <c:v>00:01:21</c:v>
                </c:pt>
                <c:pt idx="34166">
                  <c:v>00:01:22</c:v>
                </c:pt>
                <c:pt idx="34167">
                  <c:v>00:01:23</c:v>
                </c:pt>
                <c:pt idx="34168">
                  <c:v>00:01:24</c:v>
                </c:pt>
                <c:pt idx="34169">
                  <c:v>00:01:25</c:v>
                </c:pt>
                <c:pt idx="34170">
                  <c:v>00:01:26</c:v>
                </c:pt>
                <c:pt idx="34171">
                  <c:v>00:01:27</c:v>
                </c:pt>
                <c:pt idx="34172">
                  <c:v>00:01:28</c:v>
                </c:pt>
                <c:pt idx="34173">
                  <c:v>00:01:29</c:v>
                </c:pt>
                <c:pt idx="34174">
                  <c:v>00:01:30</c:v>
                </c:pt>
                <c:pt idx="34175">
                  <c:v>00:01:31</c:v>
                </c:pt>
                <c:pt idx="34176">
                  <c:v>00:01:32</c:v>
                </c:pt>
                <c:pt idx="34177">
                  <c:v>00:01:33</c:v>
                </c:pt>
                <c:pt idx="34178">
                  <c:v>00:01:34</c:v>
                </c:pt>
                <c:pt idx="34179">
                  <c:v>00:01:35</c:v>
                </c:pt>
                <c:pt idx="34180">
                  <c:v>00:01:36</c:v>
                </c:pt>
                <c:pt idx="34181">
                  <c:v>00:01:37</c:v>
                </c:pt>
                <c:pt idx="34182">
                  <c:v>00:01:38</c:v>
                </c:pt>
                <c:pt idx="34183">
                  <c:v>00:01:39</c:v>
                </c:pt>
                <c:pt idx="34184">
                  <c:v>00:01:40</c:v>
                </c:pt>
                <c:pt idx="34185">
                  <c:v>00:01:41</c:v>
                </c:pt>
                <c:pt idx="34186">
                  <c:v>00:01:42</c:v>
                </c:pt>
                <c:pt idx="34187">
                  <c:v>00:01:43</c:v>
                </c:pt>
                <c:pt idx="34188">
                  <c:v>00:01:44</c:v>
                </c:pt>
                <c:pt idx="34189">
                  <c:v>00:01:45</c:v>
                </c:pt>
                <c:pt idx="34190">
                  <c:v>00:01:46</c:v>
                </c:pt>
                <c:pt idx="34191">
                  <c:v>00:01:47</c:v>
                </c:pt>
                <c:pt idx="34192">
                  <c:v>00:01:48</c:v>
                </c:pt>
                <c:pt idx="34193">
                  <c:v>00:01:49</c:v>
                </c:pt>
                <c:pt idx="34194">
                  <c:v>00:01:50</c:v>
                </c:pt>
                <c:pt idx="34195">
                  <c:v>00:01:51</c:v>
                </c:pt>
                <c:pt idx="34196">
                  <c:v>00:01:52</c:v>
                </c:pt>
                <c:pt idx="34197">
                  <c:v>00:01:53</c:v>
                </c:pt>
                <c:pt idx="34198">
                  <c:v>00:01:54</c:v>
                </c:pt>
                <c:pt idx="34199">
                  <c:v>00:01:55</c:v>
                </c:pt>
                <c:pt idx="34200">
                  <c:v>00:01:56</c:v>
                </c:pt>
                <c:pt idx="34201">
                  <c:v>00:01:57</c:v>
                </c:pt>
                <c:pt idx="34202">
                  <c:v>00:01:58</c:v>
                </c:pt>
                <c:pt idx="34203">
                  <c:v>00:01:59</c:v>
                </c:pt>
                <c:pt idx="34204">
                  <c:v>00:02:00</c:v>
                </c:pt>
                <c:pt idx="34205">
                  <c:v>00:02:01</c:v>
                </c:pt>
                <c:pt idx="34206">
                  <c:v>00:02:02</c:v>
                </c:pt>
                <c:pt idx="34207">
                  <c:v>00:02:03</c:v>
                </c:pt>
                <c:pt idx="34208">
                  <c:v>00:02:04</c:v>
                </c:pt>
                <c:pt idx="34209">
                  <c:v>00:02:05</c:v>
                </c:pt>
                <c:pt idx="34210">
                  <c:v>00:02:06</c:v>
                </c:pt>
                <c:pt idx="34211">
                  <c:v>00:02:07</c:v>
                </c:pt>
                <c:pt idx="34212">
                  <c:v>00:02:08</c:v>
                </c:pt>
                <c:pt idx="34213">
                  <c:v>00:02:09</c:v>
                </c:pt>
                <c:pt idx="34214">
                  <c:v>00:02:10</c:v>
                </c:pt>
                <c:pt idx="34215">
                  <c:v>00:02:11</c:v>
                </c:pt>
                <c:pt idx="34216">
                  <c:v>00:02:12</c:v>
                </c:pt>
                <c:pt idx="34217">
                  <c:v>00:02:13</c:v>
                </c:pt>
                <c:pt idx="34218">
                  <c:v>00:02:14</c:v>
                </c:pt>
                <c:pt idx="34219">
                  <c:v>00:02:15</c:v>
                </c:pt>
                <c:pt idx="34220">
                  <c:v>00:02:16</c:v>
                </c:pt>
                <c:pt idx="34221">
                  <c:v>00:02:17</c:v>
                </c:pt>
                <c:pt idx="34222">
                  <c:v>00:02:18</c:v>
                </c:pt>
                <c:pt idx="34223">
                  <c:v>00:02:19</c:v>
                </c:pt>
                <c:pt idx="34224">
                  <c:v>00:02:20</c:v>
                </c:pt>
                <c:pt idx="34225">
                  <c:v>00:02:21</c:v>
                </c:pt>
                <c:pt idx="34226">
                  <c:v>00:02:22</c:v>
                </c:pt>
                <c:pt idx="34227">
                  <c:v>00:02:23</c:v>
                </c:pt>
                <c:pt idx="34228">
                  <c:v>00:02:24</c:v>
                </c:pt>
                <c:pt idx="34229">
                  <c:v>00:02:25</c:v>
                </c:pt>
                <c:pt idx="34230">
                  <c:v>00:02:26</c:v>
                </c:pt>
                <c:pt idx="34231">
                  <c:v>00:02:27</c:v>
                </c:pt>
                <c:pt idx="34232">
                  <c:v>00:02:28</c:v>
                </c:pt>
                <c:pt idx="34233">
                  <c:v>00:02:29</c:v>
                </c:pt>
                <c:pt idx="34234">
                  <c:v>00:02:30</c:v>
                </c:pt>
                <c:pt idx="34235">
                  <c:v>00:02:31</c:v>
                </c:pt>
                <c:pt idx="34236">
                  <c:v>00:02:32</c:v>
                </c:pt>
                <c:pt idx="34237">
                  <c:v>00:02:33</c:v>
                </c:pt>
                <c:pt idx="34238">
                  <c:v>00:02:34</c:v>
                </c:pt>
                <c:pt idx="34239">
                  <c:v>00:02:35</c:v>
                </c:pt>
                <c:pt idx="34240">
                  <c:v>00:02:36</c:v>
                </c:pt>
                <c:pt idx="34241">
                  <c:v>00:02:37</c:v>
                </c:pt>
                <c:pt idx="34242">
                  <c:v>00:02:38</c:v>
                </c:pt>
                <c:pt idx="34243">
                  <c:v>00:02:39</c:v>
                </c:pt>
                <c:pt idx="34244">
                  <c:v>00:02:40</c:v>
                </c:pt>
                <c:pt idx="34245">
                  <c:v>00:02:41</c:v>
                </c:pt>
                <c:pt idx="34246">
                  <c:v>00:02:42</c:v>
                </c:pt>
                <c:pt idx="34247">
                  <c:v>00:02:43</c:v>
                </c:pt>
                <c:pt idx="34248">
                  <c:v>00:02:44</c:v>
                </c:pt>
                <c:pt idx="34249">
                  <c:v>00:02:45</c:v>
                </c:pt>
                <c:pt idx="34250">
                  <c:v>00:02:46</c:v>
                </c:pt>
                <c:pt idx="34251">
                  <c:v>00:02:47</c:v>
                </c:pt>
                <c:pt idx="34252">
                  <c:v>00:02:48</c:v>
                </c:pt>
                <c:pt idx="34253">
                  <c:v>00:02:49</c:v>
                </c:pt>
                <c:pt idx="34254">
                  <c:v>00:02:50</c:v>
                </c:pt>
                <c:pt idx="34255">
                  <c:v>00:02:51</c:v>
                </c:pt>
                <c:pt idx="34256">
                  <c:v>00:02:52</c:v>
                </c:pt>
                <c:pt idx="34257">
                  <c:v>00:02:53</c:v>
                </c:pt>
                <c:pt idx="34258">
                  <c:v>00:02:54</c:v>
                </c:pt>
                <c:pt idx="34259">
                  <c:v>00:02:55</c:v>
                </c:pt>
                <c:pt idx="34260">
                  <c:v>00:02:56</c:v>
                </c:pt>
                <c:pt idx="34261">
                  <c:v>00:02:57</c:v>
                </c:pt>
                <c:pt idx="34262">
                  <c:v>00:02:58</c:v>
                </c:pt>
                <c:pt idx="34263">
                  <c:v>00:02:59</c:v>
                </c:pt>
                <c:pt idx="34264">
                  <c:v>00:03:00</c:v>
                </c:pt>
                <c:pt idx="34265">
                  <c:v>00:03:01</c:v>
                </c:pt>
                <c:pt idx="34266">
                  <c:v>00:03:02</c:v>
                </c:pt>
                <c:pt idx="34267">
                  <c:v>00:03:03</c:v>
                </c:pt>
                <c:pt idx="34268">
                  <c:v>00:03:04</c:v>
                </c:pt>
                <c:pt idx="34269">
                  <c:v>00:03:05</c:v>
                </c:pt>
                <c:pt idx="34270">
                  <c:v>00:03:06</c:v>
                </c:pt>
                <c:pt idx="34271">
                  <c:v>00:03:07</c:v>
                </c:pt>
                <c:pt idx="34272">
                  <c:v>00:03:08</c:v>
                </c:pt>
                <c:pt idx="34273">
                  <c:v>00:03:09</c:v>
                </c:pt>
                <c:pt idx="34274">
                  <c:v>00:03:10</c:v>
                </c:pt>
                <c:pt idx="34275">
                  <c:v>00:03:11</c:v>
                </c:pt>
                <c:pt idx="34276">
                  <c:v>00:03:12</c:v>
                </c:pt>
                <c:pt idx="34277">
                  <c:v>00:03:13</c:v>
                </c:pt>
                <c:pt idx="34278">
                  <c:v>00:03:14</c:v>
                </c:pt>
                <c:pt idx="34279">
                  <c:v>00:03:15</c:v>
                </c:pt>
                <c:pt idx="34280">
                  <c:v>00:03:16</c:v>
                </c:pt>
                <c:pt idx="34281">
                  <c:v>00:03:17</c:v>
                </c:pt>
                <c:pt idx="34282">
                  <c:v>00:03:18</c:v>
                </c:pt>
                <c:pt idx="34283">
                  <c:v>00:03:19</c:v>
                </c:pt>
                <c:pt idx="34284">
                  <c:v>00:03:20</c:v>
                </c:pt>
                <c:pt idx="34285">
                  <c:v>00:03:21</c:v>
                </c:pt>
                <c:pt idx="34286">
                  <c:v>00:03:22</c:v>
                </c:pt>
                <c:pt idx="34287">
                  <c:v>00:03:23</c:v>
                </c:pt>
                <c:pt idx="34288">
                  <c:v>00:03:24</c:v>
                </c:pt>
                <c:pt idx="34289">
                  <c:v>00:03:25</c:v>
                </c:pt>
                <c:pt idx="34290">
                  <c:v>00:03:26</c:v>
                </c:pt>
                <c:pt idx="34291">
                  <c:v>00:03:27</c:v>
                </c:pt>
                <c:pt idx="34292">
                  <c:v>00:03:28</c:v>
                </c:pt>
                <c:pt idx="34293">
                  <c:v>00:03:29</c:v>
                </c:pt>
                <c:pt idx="34294">
                  <c:v>00:03:30</c:v>
                </c:pt>
                <c:pt idx="34295">
                  <c:v>00:03:31</c:v>
                </c:pt>
                <c:pt idx="34296">
                  <c:v>00:03:32</c:v>
                </c:pt>
                <c:pt idx="34297">
                  <c:v>00:03:33</c:v>
                </c:pt>
                <c:pt idx="34298">
                  <c:v>00:03:34</c:v>
                </c:pt>
                <c:pt idx="34299">
                  <c:v>00:03:35</c:v>
                </c:pt>
                <c:pt idx="34300">
                  <c:v>00:03:36</c:v>
                </c:pt>
                <c:pt idx="34301">
                  <c:v>00:03:37</c:v>
                </c:pt>
                <c:pt idx="34302">
                  <c:v>00:03:38</c:v>
                </c:pt>
                <c:pt idx="34303">
                  <c:v>00:03:39</c:v>
                </c:pt>
                <c:pt idx="34304">
                  <c:v>00:03:40</c:v>
                </c:pt>
                <c:pt idx="34305">
                  <c:v>00:03:41</c:v>
                </c:pt>
                <c:pt idx="34306">
                  <c:v>00:03:42</c:v>
                </c:pt>
                <c:pt idx="34307">
                  <c:v>00:03:43</c:v>
                </c:pt>
                <c:pt idx="34308">
                  <c:v>00:03:44</c:v>
                </c:pt>
                <c:pt idx="34309">
                  <c:v>00:03:45</c:v>
                </c:pt>
                <c:pt idx="34310">
                  <c:v>00:03:46</c:v>
                </c:pt>
                <c:pt idx="34311">
                  <c:v>00:03:47</c:v>
                </c:pt>
                <c:pt idx="34312">
                  <c:v>00:03:48</c:v>
                </c:pt>
                <c:pt idx="34313">
                  <c:v>00:03:49</c:v>
                </c:pt>
                <c:pt idx="34314">
                  <c:v>00:03:50</c:v>
                </c:pt>
                <c:pt idx="34315">
                  <c:v>00:03:51</c:v>
                </c:pt>
                <c:pt idx="34316">
                  <c:v>00:03:52</c:v>
                </c:pt>
                <c:pt idx="34317">
                  <c:v>00:03:53</c:v>
                </c:pt>
                <c:pt idx="34318">
                  <c:v>00:03:54</c:v>
                </c:pt>
                <c:pt idx="34319">
                  <c:v>00:03:55</c:v>
                </c:pt>
                <c:pt idx="34320">
                  <c:v>00:03:56</c:v>
                </c:pt>
                <c:pt idx="34321">
                  <c:v>00:03:57</c:v>
                </c:pt>
                <c:pt idx="34322">
                  <c:v>00:03:58</c:v>
                </c:pt>
                <c:pt idx="34323">
                  <c:v>00:03:59</c:v>
                </c:pt>
                <c:pt idx="34324">
                  <c:v>00:04:00</c:v>
                </c:pt>
                <c:pt idx="34325">
                  <c:v>00:04:01</c:v>
                </c:pt>
                <c:pt idx="34326">
                  <c:v>00:04:02</c:v>
                </c:pt>
                <c:pt idx="34327">
                  <c:v>00:04:03</c:v>
                </c:pt>
                <c:pt idx="34328">
                  <c:v>00:04:04</c:v>
                </c:pt>
                <c:pt idx="34329">
                  <c:v>00:04:05</c:v>
                </c:pt>
                <c:pt idx="34330">
                  <c:v>00:04:06</c:v>
                </c:pt>
                <c:pt idx="34331">
                  <c:v>00:04:07</c:v>
                </c:pt>
                <c:pt idx="34332">
                  <c:v>00:04:08</c:v>
                </c:pt>
                <c:pt idx="34333">
                  <c:v>00:04:09</c:v>
                </c:pt>
                <c:pt idx="34334">
                  <c:v>00:04:10</c:v>
                </c:pt>
                <c:pt idx="34335">
                  <c:v>00:04:11</c:v>
                </c:pt>
                <c:pt idx="34336">
                  <c:v>00:04:12</c:v>
                </c:pt>
                <c:pt idx="34337">
                  <c:v>00:04:13</c:v>
                </c:pt>
                <c:pt idx="34338">
                  <c:v>00:04:14</c:v>
                </c:pt>
                <c:pt idx="34339">
                  <c:v>00:04:15</c:v>
                </c:pt>
                <c:pt idx="34340">
                  <c:v>00:04:16</c:v>
                </c:pt>
                <c:pt idx="34341">
                  <c:v>00:04:17</c:v>
                </c:pt>
                <c:pt idx="34342">
                  <c:v>00:04:18</c:v>
                </c:pt>
                <c:pt idx="34343">
                  <c:v>00:04:19</c:v>
                </c:pt>
                <c:pt idx="34344">
                  <c:v>00:04:20</c:v>
                </c:pt>
                <c:pt idx="34345">
                  <c:v>00:04:21</c:v>
                </c:pt>
                <c:pt idx="34346">
                  <c:v>00:04:22</c:v>
                </c:pt>
                <c:pt idx="34347">
                  <c:v>00:04:23</c:v>
                </c:pt>
                <c:pt idx="34348">
                  <c:v>00:04:24</c:v>
                </c:pt>
                <c:pt idx="34349">
                  <c:v>00:04:25</c:v>
                </c:pt>
                <c:pt idx="34350">
                  <c:v>00:04:26</c:v>
                </c:pt>
                <c:pt idx="34351">
                  <c:v>00:04:27</c:v>
                </c:pt>
                <c:pt idx="34352">
                  <c:v>00:04:28</c:v>
                </c:pt>
                <c:pt idx="34353">
                  <c:v>00:04:29</c:v>
                </c:pt>
                <c:pt idx="34354">
                  <c:v>00:04:30</c:v>
                </c:pt>
                <c:pt idx="34355">
                  <c:v>00:04:31</c:v>
                </c:pt>
                <c:pt idx="34356">
                  <c:v>00:04:32</c:v>
                </c:pt>
                <c:pt idx="34357">
                  <c:v>00:04:33</c:v>
                </c:pt>
                <c:pt idx="34358">
                  <c:v>00:04:34</c:v>
                </c:pt>
                <c:pt idx="34359">
                  <c:v>00:04:35</c:v>
                </c:pt>
                <c:pt idx="34360">
                  <c:v>00:04:36</c:v>
                </c:pt>
                <c:pt idx="34361">
                  <c:v>00:04:37</c:v>
                </c:pt>
                <c:pt idx="34362">
                  <c:v>00:04:38</c:v>
                </c:pt>
                <c:pt idx="34363">
                  <c:v>00:04:39</c:v>
                </c:pt>
                <c:pt idx="34364">
                  <c:v>00:04:40</c:v>
                </c:pt>
                <c:pt idx="34365">
                  <c:v>00:04:41</c:v>
                </c:pt>
                <c:pt idx="34366">
                  <c:v>00:04:42</c:v>
                </c:pt>
                <c:pt idx="34367">
                  <c:v>00:04:43</c:v>
                </c:pt>
                <c:pt idx="34368">
                  <c:v>00:04:44</c:v>
                </c:pt>
                <c:pt idx="34369">
                  <c:v>00:04:45</c:v>
                </c:pt>
                <c:pt idx="34370">
                  <c:v>00:04:46</c:v>
                </c:pt>
                <c:pt idx="34371">
                  <c:v>00:04:47</c:v>
                </c:pt>
                <c:pt idx="34372">
                  <c:v>00:04:48</c:v>
                </c:pt>
                <c:pt idx="34373">
                  <c:v>00:04:49</c:v>
                </c:pt>
                <c:pt idx="34374">
                  <c:v>00:04:50</c:v>
                </c:pt>
                <c:pt idx="34375">
                  <c:v>00:04:51</c:v>
                </c:pt>
                <c:pt idx="34376">
                  <c:v>00:04:52</c:v>
                </c:pt>
                <c:pt idx="34377">
                  <c:v>00:04:53</c:v>
                </c:pt>
                <c:pt idx="34378">
                  <c:v>00:04:54</c:v>
                </c:pt>
                <c:pt idx="34379">
                  <c:v>00:04:55</c:v>
                </c:pt>
                <c:pt idx="34380">
                  <c:v>00:04:56</c:v>
                </c:pt>
                <c:pt idx="34381">
                  <c:v>00:04:57</c:v>
                </c:pt>
                <c:pt idx="34382">
                  <c:v>00:04:58</c:v>
                </c:pt>
                <c:pt idx="34383">
                  <c:v>00:04:59</c:v>
                </c:pt>
                <c:pt idx="34384">
                  <c:v>00:05:00</c:v>
                </c:pt>
                <c:pt idx="34385">
                  <c:v>00:05:01</c:v>
                </c:pt>
                <c:pt idx="34386">
                  <c:v>00:05:02</c:v>
                </c:pt>
                <c:pt idx="34387">
                  <c:v>00:05:03</c:v>
                </c:pt>
                <c:pt idx="34388">
                  <c:v>00:05:04</c:v>
                </c:pt>
                <c:pt idx="34389">
                  <c:v>00:05:05</c:v>
                </c:pt>
                <c:pt idx="34390">
                  <c:v>00:05:06</c:v>
                </c:pt>
                <c:pt idx="34391">
                  <c:v>00:05:07</c:v>
                </c:pt>
                <c:pt idx="34392">
                  <c:v>00:05:08</c:v>
                </c:pt>
                <c:pt idx="34393">
                  <c:v>00:05:09</c:v>
                </c:pt>
                <c:pt idx="34394">
                  <c:v>00:05:10</c:v>
                </c:pt>
                <c:pt idx="34395">
                  <c:v>00:05:11</c:v>
                </c:pt>
                <c:pt idx="34396">
                  <c:v>00:05:12</c:v>
                </c:pt>
                <c:pt idx="34397">
                  <c:v>00:05:13</c:v>
                </c:pt>
                <c:pt idx="34398">
                  <c:v>00:05:14</c:v>
                </c:pt>
                <c:pt idx="34399">
                  <c:v>00:05:15</c:v>
                </c:pt>
                <c:pt idx="34400">
                  <c:v>00:05:16</c:v>
                </c:pt>
                <c:pt idx="34401">
                  <c:v>00:05:17</c:v>
                </c:pt>
                <c:pt idx="34402">
                  <c:v>00:05:18</c:v>
                </c:pt>
                <c:pt idx="34403">
                  <c:v>00:05:19</c:v>
                </c:pt>
                <c:pt idx="34404">
                  <c:v>00:05:20</c:v>
                </c:pt>
                <c:pt idx="34405">
                  <c:v>00:05:21</c:v>
                </c:pt>
                <c:pt idx="34406">
                  <c:v>00:05:22</c:v>
                </c:pt>
                <c:pt idx="34407">
                  <c:v>00:05:23</c:v>
                </c:pt>
                <c:pt idx="34408">
                  <c:v>00:05:24</c:v>
                </c:pt>
                <c:pt idx="34409">
                  <c:v>00:05:25</c:v>
                </c:pt>
                <c:pt idx="34410">
                  <c:v>00:05:26</c:v>
                </c:pt>
                <c:pt idx="34411">
                  <c:v>00:05:27</c:v>
                </c:pt>
                <c:pt idx="34412">
                  <c:v>00:05:28</c:v>
                </c:pt>
                <c:pt idx="34413">
                  <c:v>00:05:29</c:v>
                </c:pt>
                <c:pt idx="34414">
                  <c:v>00:05:30</c:v>
                </c:pt>
                <c:pt idx="34415">
                  <c:v>00:05:31</c:v>
                </c:pt>
                <c:pt idx="34416">
                  <c:v>00:05:32</c:v>
                </c:pt>
                <c:pt idx="34417">
                  <c:v>00:05:33</c:v>
                </c:pt>
                <c:pt idx="34418">
                  <c:v>00:05:34</c:v>
                </c:pt>
                <c:pt idx="34419">
                  <c:v>00:05:35</c:v>
                </c:pt>
                <c:pt idx="34420">
                  <c:v>00:05:36</c:v>
                </c:pt>
                <c:pt idx="34421">
                  <c:v>00:05:37</c:v>
                </c:pt>
                <c:pt idx="34422">
                  <c:v>00:05:38</c:v>
                </c:pt>
                <c:pt idx="34423">
                  <c:v>00:05:39</c:v>
                </c:pt>
                <c:pt idx="34424">
                  <c:v>00:05:40</c:v>
                </c:pt>
                <c:pt idx="34425">
                  <c:v>00:05:41</c:v>
                </c:pt>
                <c:pt idx="34426">
                  <c:v>00:05:42</c:v>
                </c:pt>
                <c:pt idx="34427">
                  <c:v>00:05:43</c:v>
                </c:pt>
                <c:pt idx="34428">
                  <c:v>00:05:44</c:v>
                </c:pt>
                <c:pt idx="34429">
                  <c:v>00:05:45</c:v>
                </c:pt>
                <c:pt idx="34430">
                  <c:v>00:05:46</c:v>
                </c:pt>
                <c:pt idx="34431">
                  <c:v>00:05:47</c:v>
                </c:pt>
                <c:pt idx="34432">
                  <c:v>00:05:48</c:v>
                </c:pt>
                <c:pt idx="34433">
                  <c:v>00:05:49</c:v>
                </c:pt>
                <c:pt idx="34434">
                  <c:v>00:05:50</c:v>
                </c:pt>
                <c:pt idx="34435">
                  <c:v>00:05:51</c:v>
                </c:pt>
                <c:pt idx="34436">
                  <c:v>00:05:52</c:v>
                </c:pt>
                <c:pt idx="34437">
                  <c:v>00:05:53</c:v>
                </c:pt>
                <c:pt idx="34438">
                  <c:v>00:05:54</c:v>
                </c:pt>
                <c:pt idx="34439">
                  <c:v>00:05:55</c:v>
                </c:pt>
                <c:pt idx="34440">
                  <c:v>00:05:56</c:v>
                </c:pt>
                <c:pt idx="34441">
                  <c:v>00:05:57</c:v>
                </c:pt>
                <c:pt idx="34442">
                  <c:v>00:05:58</c:v>
                </c:pt>
                <c:pt idx="34443">
                  <c:v>00:05:59</c:v>
                </c:pt>
                <c:pt idx="34444">
                  <c:v>00:06:00</c:v>
                </c:pt>
                <c:pt idx="34445">
                  <c:v>00:06:01</c:v>
                </c:pt>
                <c:pt idx="34446">
                  <c:v>00:06:02</c:v>
                </c:pt>
                <c:pt idx="34447">
                  <c:v>00:06:03</c:v>
                </c:pt>
                <c:pt idx="34448">
                  <c:v>00:06:04</c:v>
                </c:pt>
                <c:pt idx="34449">
                  <c:v>00:06:05</c:v>
                </c:pt>
                <c:pt idx="34450">
                  <c:v>00:06:06</c:v>
                </c:pt>
                <c:pt idx="34451">
                  <c:v>00:06:07</c:v>
                </c:pt>
                <c:pt idx="34452">
                  <c:v>00:06:08</c:v>
                </c:pt>
                <c:pt idx="34453">
                  <c:v>00:06:09</c:v>
                </c:pt>
                <c:pt idx="34454">
                  <c:v>00:06:10</c:v>
                </c:pt>
                <c:pt idx="34455">
                  <c:v>00:06:11</c:v>
                </c:pt>
                <c:pt idx="34456">
                  <c:v>00:06:12</c:v>
                </c:pt>
                <c:pt idx="34457">
                  <c:v>00:06:13</c:v>
                </c:pt>
                <c:pt idx="34458">
                  <c:v>00:06:14</c:v>
                </c:pt>
                <c:pt idx="34459">
                  <c:v>00:06:15</c:v>
                </c:pt>
                <c:pt idx="34460">
                  <c:v>00:06:16</c:v>
                </c:pt>
                <c:pt idx="34461">
                  <c:v>00:06:17</c:v>
                </c:pt>
                <c:pt idx="34462">
                  <c:v>00:06:18</c:v>
                </c:pt>
                <c:pt idx="34463">
                  <c:v>00:06:19</c:v>
                </c:pt>
                <c:pt idx="34464">
                  <c:v>00:06:20</c:v>
                </c:pt>
                <c:pt idx="34465">
                  <c:v>00:06:21</c:v>
                </c:pt>
                <c:pt idx="34466">
                  <c:v>00:06:22</c:v>
                </c:pt>
                <c:pt idx="34467">
                  <c:v>00:06:23</c:v>
                </c:pt>
                <c:pt idx="34468">
                  <c:v>00:06:24</c:v>
                </c:pt>
                <c:pt idx="34469">
                  <c:v>00:06:25</c:v>
                </c:pt>
                <c:pt idx="34470">
                  <c:v>00:06:26</c:v>
                </c:pt>
                <c:pt idx="34471">
                  <c:v>00:06:27</c:v>
                </c:pt>
                <c:pt idx="34472">
                  <c:v>00:06:28</c:v>
                </c:pt>
                <c:pt idx="34473">
                  <c:v>00:06:29</c:v>
                </c:pt>
                <c:pt idx="34474">
                  <c:v>00:06:30</c:v>
                </c:pt>
                <c:pt idx="34475">
                  <c:v>00:06:31</c:v>
                </c:pt>
                <c:pt idx="34476">
                  <c:v>00:06:32</c:v>
                </c:pt>
                <c:pt idx="34477">
                  <c:v>00:06:33</c:v>
                </c:pt>
                <c:pt idx="34478">
                  <c:v>00:06:34</c:v>
                </c:pt>
                <c:pt idx="34479">
                  <c:v>00:06:35</c:v>
                </c:pt>
                <c:pt idx="34480">
                  <c:v>00:06:36</c:v>
                </c:pt>
                <c:pt idx="34481">
                  <c:v>00:06:37</c:v>
                </c:pt>
                <c:pt idx="34482">
                  <c:v>00:06:38</c:v>
                </c:pt>
                <c:pt idx="34483">
                  <c:v>00:06:39</c:v>
                </c:pt>
                <c:pt idx="34484">
                  <c:v>00:06:40</c:v>
                </c:pt>
                <c:pt idx="34485">
                  <c:v>00:06:41</c:v>
                </c:pt>
                <c:pt idx="34486">
                  <c:v>00:06:42</c:v>
                </c:pt>
                <c:pt idx="34487">
                  <c:v>00:06:43</c:v>
                </c:pt>
                <c:pt idx="34488">
                  <c:v>00:06:44</c:v>
                </c:pt>
                <c:pt idx="34489">
                  <c:v>00:06:45</c:v>
                </c:pt>
                <c:pt idx="34490">
                  <c:v>00:06:46</c:v>
                </c:pt>
                <c:pt idx="34491">
                  <c:v>00:06:47</c:v>
                </c:pt>
                <c:pt idx="34492">
                  <c:v>00:06:48</c:v>
                </c:pt>
                <c:pt idx="34493">
                  <c:v>00:06:49</c:v>
                </c:pt>
                <c:pt idx="34494">
                  <c:v>00:06:50</c:v>
                </c:pt>
                <c:pt idx="34495">
                  <c:v>00:06:51</c:v>
                </c:pt>
                <c:pt idx="34496">
                  <c:v>00:06:52</c:v>
                </c:pt>
                <c:pt idx="34497">
                  <c:v>00:06:53</c:v>
                </c:pt>
                <c:pt idx="34498">
                  <c:v>00:06:54</c:v>
                </c:pt>
                <c:pt idx="34499">
                  <c:v>00:06:55</c:v>
                </c:pt>
                <c:pt idx="34500">
                  <c:v>00:06:56</c:v>
                </c:pt>
                <c:pt idx="34501">
                  <c:v>00:06:57</c:v>
                </c:pt>
                <c:pt idx="34502">
                  <c:v>00:06:58</c:v>
                </c:pt>
                <c:pt idx="34503">
                  <c:v>00:06:59</c:v>
                </c:pt>
                <c:pt idx="34504">
                  <c:v>00:07:00</c:v>
                </c:pt>
                <c:pt idx="34505">
                  <c:v>00:07:01</c:v>
                </c:pt>
                <c:pt idx="34506">
                  <c:v>00:07:02</c:v>
                </c:pt>
                <c:pt idx="34507">
                  <c:v>00:07:03</c:v>
                </c:pt>
                <c:pt idx="34508">
                  <c:v>00:07:04</c:v>
                </c:pt>
                <c:pt idx="34509">
                  <c:v>00:07:05</c:v>
                </c:pt>
                <c:pt idx="34510">
                  <c:v>00:07:06</c:v>
                </c:pt>
                <c:pt idx="34511">
                  <c:v>00:07:07</c:v>
                </c:pt>
                <c:pt idx="34512">
                  <c:v>00:07:08</c:v>
                </c:pt>
                <c:pt idx="34513">
                  <c:v>00:07:09</c:v>
                </c:pt>
                <c:pt idx="34514">
                  <c:v>00:07:10</c:v>
                </c:pt>
                <c:pt idx="34515">
                  <c:v>00:07:11</c:v>
                </c:pt>
                <c:pt idx="34516">
                  <c:v>00:07:12</c:v>
                </c:pt>
                <c:pt idx="34517">
                  <c:v>00:07:13</c:v>
                </c:pt>
                <c:pt idx="34518">
                  <c:v>00:07:14</c:v>
                </c:pt>
                <c:pt idx="34519">
                  <c:v>00:07:15</c:v>
                </c:pt>
                <c:pt idx="34520">
                  <c:v>00:07:16</c:v>
                </c:pt>
                <c:pt idx="34521">
                  <c:v>00:07:17</c:v>
                </c:pt>
                <c:pt idx="34522">
                  <c:v>00:07:18</c:v>
                </c:pt>
                <c:pt idx="34523">
                  <c:v>00:07:19</c:v>
                </c:pt>
                <c:pt idx="34524">
                  <c:v>00:07:20</c:v>
                </c:pt>
                <c:pt idx="34525">
                  <c:v>00:07:21</c:v>
                </c:pt>
                <c:pt idx="34526">
                  <c:v>00:07:22</c:v>
                </c:pt>
                <c:pt idx="34527">
                  <c:v>00:07:23</c:v>
                </c:pt>
                <c:pt idx="34528">
                  <c:v>00:07:24</c:v>
                </c:pt>
                <c:pt idx="34529">
                  <c:v>00:07:25</c:v>
                </c:pt>
                <c:pt idx="34530">
                  <c:v>00:07:26</c:v>
                </c:pt>
                <c:pt idx="34531">
                  <c:v>00:07:27</c:v>
                </c:pt>
                <c:pt idx="34532">
                  <c:v>00:07:28</c:v>
                </c:pt>
                <c:pt idx="34533">
                  <c:v>00:07:29</c:v>
                </c:pt>
                <c:pt idx="34534">
                  <c:v>00:07:30</c:v>
                </c:pt>
                <c:pt idx="34535">
                  <c:v>00:07:31</c:v>
                </c:pt>
                <c:pt idx="34536">
                  <c:v>00:07:32</c:v>
                </c:pt>
                <c:pt idx="34537">
                  <c:v>00:07:33</c:v>
                </c:pt>
                <c:pt idx="34538">
                  <c:v>00:07:34</c:v>
                </c:pt>
                <c:pt idx="34539">
                  <c:v>00:07:35</c:v>
                </c:pt>
                <c:pt idx="34540">
                  <c:v>00:07:36</c:v>
                </c:pt>
                <c:pt idx="34541">
                  <c:v>00:07:37</c:v>
                </c:pt>
                <c:pt idx="34542">
                  <c:v>00:07:38</c:v>
                </c:pt>
                <c:pt idx="34543">
                  <c:v>00:07:39</c:v>
                </c:pt>
                <c:pt idx="34544">
                  <c:v>00:07:40</c:v>
                </c:pt>
                <c:pt idx="34545">
                  <c:v>00:07:41</c:v>
                </c:pt>
                <c:pt idx="34546">
                  <c:v>00:07:42</c:v>
                </c:pt>
                <c:pt idx="34547">
                  <c:v>00:07:43</c:v>
                </c:pt>
                <c:pt idx="34548">
                  <c:v>00:07:44</c:v>
                </c:pt>
                <c:pt idx="34549">
                  <c:v>00:07:45</c:v>
                </c:pt>
                <c:pt idx="34550">
                  <c:v>00:07:46</c:v>
                </c:pt>
                <c:pt idx="34551">
                  <c:v>00:07:47</c:v>
                </c:pt>
                <c:pt idx="34552">
                  <c:v>00:07:48</c:v>
                </c:pt>
                <c:pt idx="34553">
                  <c:v>00:07:49</c:v>
                </c:pt>
                <c:pt idx="34554">
                  <c:v>00:07:50</c:v>
                </c:pt>
                <c:pt idx="34555">
                  <c:v>00:07:51</c:v>
                </c:pt>
                <c:pt idx="34556">
                  <c:v>00:07:52</c:v>
                </c:pt>
                <c:pt idx="34557">
                  <c:v>00:07:53</c:v>
                </c:pt>
                <c:pt idx="34558">
                  <c:v>00:07:54</c:v>
                </c:pt>
                <c:pt idx="34559">
                  <c:v>00:07:55</c:v>
                </c:pt>
                <c:pt idx="34560">
                  <c:v>00:07:56</c:v>
                </c:pt>
                <c:pt idx="34561">
                  <c:v>00:07:57</c:v>
                </c:pt>
                <c:pt idx="34562">
                  <c:v>00:07:58</c:v>
                </c:pt>
                <c:pt idx="34563">
                  <c:v>00:07:59</c:v>
                </c:pt>
                <c:pt idx="34564">
                  <c:v>00:08:00</c:v>
                </c:pt>
                <c:pt idx="34565">
                  <c:v>00:08:01</c:v>
                </c:pt>
                <c:pt idx="34566">
                  <c:v>00:08:02</c:v>
                </c:pt>
                <c:pt idx="34567">
                  <c:v>00:08:03</c:v>
                </c:pt>
                <c:pt idx="34568">
                  <c:v>00:08:04</c:v>
                </c:pt>
                <c:pt idx="34569">
                  <c:v>00:08:05</c:v>
                </c:pt>
                <c:pt idx="34570">
                  <c:v>00:08:06</c:v>
                </c:pt>
                <c:pt idx="34571">
                  <c:v>00:08:07</c:v>
                </c:pt>
                <c:pt idx="34572">
                  <c:v>00:08:08</c:v>
                </c:pt>
                <c:pt idx="34573">
                  <c:v>00:08:09</c:v>
                </c:pt>
                <c:pt idx="34574">
                  <c:v>00:08:10</c:v>
                </c:pt>
                <c:pt idx="34575">
                  <c:v>00:08:11</c:v>
                </c:pt>
                <c:pt idx="34576">
                  <c:v>00:08:12</c:v>
                </c:pt>
                <c:pt idx="34577">
                  <c:v>00:08:13</c:v>
                </c:pt>
                <c:pt idx="34578">
                  <c:v>00:08:14</c:v>
                </c:pt>
                <c:pt idx="34579">
                  <c:v>00:08:15</c:v>
                </c:pt>
                <c:pt idx="34580">
                  <c:v>00:08:16</c:v>
                </c:pt>
                <c:pt idx="34581">
                  <c:v>00:08:17</c:v>
                </c:pt>
                <c:pt idx="34582">
                  <c:v>00:08:18</c:v>
                </c:pt>
                <c:pt idx="34583">
                  <c:v>00:08:19</c:v>
                </c:pt>
                <c:pt idx="34584">
                  <c:v>00:08:20</c:v>
                </c:pt>
                <c:pt idx="34585">
                  <c:v>00:08:21</c:v>
                </c:pt>
                <c:pt idx="34586">
                  <c:v>00:08:22</c:v>
                </c:pt>
                <c:pt idx="34587">
                  <c:v>00:08:23</c:v>
                </c:pt>
                <c:pt idx="34588">
                  <c:v>00:08:24</c:v>
                </c:pt>
                <c:pt idx="34589">
                  <c:v>00:08:25</c:v>
                </c:pt>
                <c:pt idx="34590">
                  <c:v>00:08:26</c:v>
                </c:pt>
                <c:pt idx="34591">
                  <c:v>00:08:27</c:v>
                </c:pt>
                <c:pt idx="34592">
                  <c:v>00:08:28</c:v>
                </c:pt>
                <c:pt idx="34593">
                  <c:v>00:08:29</c:v>
                </c:pt>
                <c:pt idx="34594">
                  <c:v>00:08:30</c:v>
                </c:pt>
                <c:pt idx="34595">
                  <c:v>00:08:31</c:v>
                </c:pt>
                <c:pt idx="34596">
                  <c:v>00:08:32</c:v>
                </c:pt>
                <c:pt idx="34597">
                  <c:v>00:08:33</c:v>
                </c:pt>
                <c:pt idx="34598">
                  <c:v>00:08:34</c:v>
                </c:pt>
                <c:pt idx="34599">
                  <c:v>00:08:35</c:v>
                </c:pt>
                <c:pt idx="34600">
                  <c:v>00:08:36</c:v>
                </c:pt>
                <c:pt idx="34601">
                  <c:v>00:08:37</c:v>
                </c:pt>
                <c:pt idx="34602">
                  <c:v>00:08:38</c:v>
                </c:pt>
                <c:pt idx="34603">
                  <c:v>00:08:39</c:v>
                </c:pt>
                <c:pt idx="34604">
                  <c:v>00:08:40</c:v>
                </c:pt>
                <c:pt idx="34605">
                  <c:v>00:08:41</c:v>
                </c:pt>
                <c:pt idx="34606">
                  <c:v>00:08:42</c:v>
                </c:pt>
                <c:pt idx="34607">
                  <c:v>00:08:43</c:v>
                </c:pt>
                <c:pt idx="34608">
                  <c:v>00:08:44</c:v>
                </c:pt>
                <c:pt idx="34609">
                  <c:v>00:08:45</c:v>
                </c:pt>
                <c:pt idx="34610">
                  <c:v>00:08:46</c:v>
                </c:pt>
                <c:pt idx="34611">
                  <c:v>00:08:47</c:v>
                </c:pt>
                <c:pt idx="34612">
                  <c:v>00:08:48</c:v>
                </c:pt>
                <c:pt idx="34613">
                  <c:v>00:08:49</c:v>
                </c:pt>
                <c:pt idx="34614">
                  <c:v>00:08:50</c:v>
                </c:pt>
                <c:pt idx="34615">
                  <c:v>00:08:51</c:v>
                </c:pt>
                <c:pt idx="34616">
                  <c:v>00:08:52</c:v>
                </c:pt>
                <c:pt idx="34617">
                  <c:v>00:08:53</c:v>
                </c:pt>
                <c:pt idx="34618">
                  <c:v>00:08:54</c:v>
                </c:pt>
                <c:pt idx="34619">
                  <c:v>00:08:55</c:v>
                </c:pt>
                <c:pt idx="34620">
                  <c:v>00:08:56</c:v>
                </c:pt>
                <c:pt idx="34621">
                  <c:v>00:08:57</c:v>
                </c:pt>
                <c:pt idx="34622">
                  <c:v>00:08:58</c:v>
                </c:pt>
                <c:pt idx="34623">
                  <c:v>00:08:59</c:v>
                </c:pt>
                <c:pt idx="34624">
                  <c:v>00:09:00</c:v>
                </c:pt>
                <c:pt idx="34625">
                  <c:v>00:09:01</c:v>
                </c:pt>
                <c:pt idx="34626">
                  <c:v>00:09:02</c:v>
                </c:pt>
                <c:pt idx="34627">
                  <c:v>00:09:03</c:v>
                </c:pt>
                <c:pt idx="34628">
                  <c:v>00:09:04</c:v>
                </c:pt>
                <c:pt idx="34629">
                  <c:v>00:09:05</c:v>
                </c:pt>
                <c:pt idx="34630">
                  <c:v>00:09:06</c:v>
                </c:pt>
                <c:pt idx="34631">
                  <c:v>00:09:07</c:v>
                </c:pt>
                <c:pt idx="34632">
                  <c:v>00:09:08</c:v>
                </c:pt>
                <c:pt idx="34633">
                  <c:v>00:09:09</c:v>
                </c:pt>
                <c:pt idx="34634">
                  <c:v>00:09:10</c:v>
                </c:pt>
                <c:pt idx="34635">
                  <c:v>00:09:11</c:v>
                </c:pt>
                <c:pt idx="34636">
                  <c:v>00:09:12</c:v>
                </c:pt>
                <c:pt idx="34637">
                  <c:v>00:09:13</c:v>
                </c:pt>
                <c:pt idx="34638">
                  <c:v>00:09:14</c:v>
                </c:pt>
                <c:pt idx="34639">
                  <c:v>00:09:15</c:v>
                </c:pt>
                <c:pt idx="34640">
                  <c:v>00:09:16</c:v>
                </c:pt>
                <c:pt idx="34641">
                  <c:v>00:09:17</c:v>
                </c:pt>
                <c:pt idx="34642">
                  <c:v>00:09:18</c:v>
                </c:pt>
                <c:pt idx="34643">
                  <c:v>00:09:19</c:v>
                </c:pt>
                <c:pt idx="34644">
                  <c:v>00:09:20</c:v>
                </c:pt>
                <c:pt idx="34645">
                  <c:v>00:09:21</c:v>
                </c:pt>
                <c:pt idx="34646">
                  <c:v>00:09:22</c:v>
                </c:pt>
                <c:pt idx="34647">
                  <c:v>00:09:23</c:v>
                </c:pt>
                <c:pt idx="34648">
                  <c:v>00:09:24</c:v>
                </c:pt>
                <c:pt idx="34649">
                  <c:v>00:09:25</c:v>
                </c:pt>
                <c:pt idx="34650">
                  <c:v>00:09:26</c:v>
                </c:pt>
                <c:pt idx="34651">
                  <c:v>00:09:27</c:v>
                </c:pt>
                <c:pt idx="34652">
                  <c:v>00:09:28</c:v>
                </c:pt>
                <c:pt idx="34653">
                  <c:v>00:09:29</c:v>
                </c:pt>
                <c:pt idx="34654">
                  <c:v>00:09:30</c:v>
                </c:pt>
                <c:pt idx="34655">
                  <c:v>00:09:31</c:v>
                </c:pt>
                <c:pt idx="34656">
                  <c:v>00:09:32</c:v>
                </c:pt>
                <c:pt idx="34657">
                  <c:v>00:09:33</c:v>
                </c:pt>
                <c:pt idx="34658">
                  <c:v>00:09:34</c:v>
                </c:pt>
                <c:pt idx="34659">
                  <c:v>00:09:35</c:v>
                </c:pt>
                <c:pt idx="34660">
                  <c:v>00:09:36</c:v>
                </c:pt>
                <c:pt idx="34661">
                  <c:v>00:09:37</c:v>
                </c:pt>
                <c:pt idx="34662">
                  <c:v>00:09:38</c:v>
                </c:pt>
                <c:pt idx="34663">
                  <c:v>00:09:39</c:v>
                </c:pt>
                <c:pt idx="34664">
                  <c:v>00:09:40</c:v>
                </c:pt>
                <c:pt idx="34665">
                  <c:v>00:09:41</c:v>
                </c:pt>
                <c:pt idx="34666">
                  <c:v>00:09:42</c:v>
                </c:pt>
                <c:pt idx="34667">
                  <c:v>00:09:43</c:v>
                </c:pt>
                <c:pt idx="34668">
                  <c:v>00:09:44</c:v>
                </c:pt>
                <c:pt idx="34669">
                  <c:v>00:09:45</c:v>
                </c:pt>
                <c:pt idx="34670">
                  <c:v>00:09:46</c:v>
                </c:pt>
                <c:pt idx="34671">
                  <c:v>00:09:47</c:v>
                </c:pt>
                <c:pt idx="34672">
                  <c:v>00:09:48</c:v>
                </c:pt>
                <c:pt idx="34673">
                  <c:v>00:09:49</c:v>
                </c:pt>
                <c:pt idx="34674">
                  <c:v>00:09:50</c:v>
                </c:pt>
                <c:pt idx="34675">
                  <c:v>00:09:51</c:v>
                </c:pt>
                <c:pt idx="34676">
                  <c:v>00:09:52</c:v>
                </c:pt>
                <c:pt idx="34677">
                  <c:v>00:09:53</c:v>
                </c:pt>
                <c:pt idx="34678">
                  <c:v>00:09:54</c:v>
                </c:pt>
                <c:pt idx="34679">
                  <c:v>00:09:55</c:v>
                </c:pt>
                <c:pt idx="34680">
                  <c:v>00:09:56</c:v>
                </c:pt>
                <c:pt idx="34681">
                  <c:v>00:09:57</c:v>
                </c:pt>
                <c:pt idx="34682">
                  <c:v>00:09:58</c:v>
                </c:pt>
                <c:pt idx="34683">
                  <c:v>00:09:59</c:v>
                </c:pt>
                <c:pt idx="34684">
                  <c:v>00:10:00</c:v>
                </c:pt>
                <c:pt idx="34685">
                  <c:v>00:10:01</c:v>
                </c:pt>
                <c:pt idx="34686">
                  <c:v>00:10:02</c:v>
                </c:pt>
                <c:pt idx="34687">
                  <c:v>00:10:03</c:v>
                </c:pt>
                <c:pt idx="34688">
                  <c:v>00:10:04</c:v>
                </c:pt>
                <c:pt idx="34689">
                  <c:v>00:10:05</c:v>
                </c:pt>
                <c:pt idx="34690">
                  <c:v>00:10:06</c:v>
                </c:pt>
                <c:pt idx="34691">
                  <c:v>00:10:07</c:v>
                </c:pt>
                <c:pt idx="34692">
                  <c:v>00:10:08</c:v>
                </c:pt>
                <c:pt idx="34693">
                  <c:v>00:10:09</c:v>
                </c:pt>
                <c:pt idx="34694">
                  <c:v>00:10:10</c:v>
                </c:pt>
                <c:pt idx="34695">
                  <c:v>00:10:11</c:v>
                </c:pt>
                <c:pt idx="34696">
                  <c:v>00:10:12</c:v>
                </c:pt>
                <c:pt idx="34697">
                  <c:v>00:10:13</c:v>
                </c:pt>
                <c:pt idx="34698">
                  <c:v>00:10:14</c:v>
                </c:pt>
                <c:pt idx="34699">
                  <c:v>00:10:15</c:v>
                </c:pt>
                <c:pt idx="34700">
                  <c:v>00:10:16</c:v>
                </c:pt>
                <c:pt idx="34701">
                  <c:v>00:10:17</c:v>
                </c:pt>
                <c:pt idx="34702">
                  <c:v>00:10:18</c:v>
                </c:pt>
                <c:pt idx="34703">
                  <c:v>00:10:19</c:v>
                </c:pt>
                <c:pt idx="34704">
                  <c:v>00:10:20</c:v>
                </c:pt>
                <c:pt idx="34705">
                  <c:v>00:10:21</c:v>
                </c:pt>
                <c:pt idx="34706">
                  <c:v>00:10:22</c:v>
                </c:pt>
                <c:pt idx="34707">
                  <c:v>00:10:23</c:v>
                </c:pt>
                <c:pt idx="34708">
                  <c:v>00:10:24</c:v>
                </c:pt>
                <c:pt idx="34709">
                  <c:v>00:10:25</c:v>
                </c:pt>
                <c:pt idx="34710">
                  <c:v>00:10:26</c:v>
                </c:pt>
                <c:pt idx="34711">
                  <c:v>00:10:27</c:v>
                </c:pt>
                <c:pt idx="34712">
                  <c:v>00:10:28</c:v>
                </c:pt>
                <c:pt idx="34713">
                  <c:v>00:10:29</c:v>
                </c:pt>
                <c:pt idx="34714">
                  <c:v>00:10:30</c:v>
                </c:pt>
                <c:pt idx="34715">
                  <c:v>00:10:31</c:v>
                </c:pt>
                <c:pt idx="34716">
                  <c:v>00:10:32</c:v>
                </c:pt>
                <c:pt idx="34717">
                  <c:v>00:10:33</c:v>
                </c:pt>
                <c:pt idx="34718">
                  <c:v>00:10:34</c:v>
                </c:pt>
                <c:pt idx="34719">
                  <c:v>00:10:35</c:v>
                </c:pt>
                <c:pt idx="34720">
                  <c:v>00:10:36</c:v>
                </c:pt>
                <c:pt idx="34721">
                  <c:v>00:10:37</c:v>
                </c:pt>
                <c:pt idx="34722">
                  <c:v>00:10:38</c:v>
                </c:pt>
                <c:pt idx="34723">
                  <c:v>00:10:39</c:v>
                </c:pt>
                <c:pt idx="34724">
                  <c:v>00:10:40</c:v>
                </c:pt>
                <c:pt idx="34725">
                  <c:v>00:10:41</c:v>
                </c:pt>
                <c:pt idx="34726">
                  <c:v>00:10:42</c:v>
                </c:pt>
                <c:pt idx="34727">
                  <c:v>00:10:43</c:v>
                </c:pt>
                <c:pt idx="34728">
                  <c:v>00:10:44</c:v>
                </c:pt>
                <c:pt idx="34729">
                  <c:v>00:10:45</c:v>
                </c:pt>
                <c:pt idx="34730">
                  <c:v>00:10:46</c:v>
                </c:pt>
                <c:pt idx="34731">
                  <c:v>00:10:47</c:v>
                </c:pt>
                <c:pt idx="34732">
                  <c:v>00:10:48</c:v>
                </c:pt>
                <c:pt idx="34733">
                  <c:v>00:10:49</c:v>
                </c:pt>
                <c:pt idx="34734">
                  <c:v>00:10:50</c:v>
                </c:pt>
                <c:pt idx="34735">
                  <c:v>00:10:51</c:v>
                </c:pt>
                <c:pt idx="34736">
                  <c:v>00:10:52</c:v>
                </c:pt>
                <c:pt idx="34737">
                  <c:v>00:10:53</c:v>
                </c:pt>
                <c:pt idx="34738">
                  <c:v>00:10:54</c:v>
                </c:pt>
                <c:pt idx="34739">
                  <c:v>00:10:55</c:v>
                </c:pt>
                <c:pt idx="34740">
                  <c:v>00:10:56</c:v>
                </c:pt>
                <c:pt idx="34741">
                  <c:v>00:10:57</c:v>
                </c:pt>
                <c:pt idx="34742">
                  <c:v>00:10:58</c:v>
                </c:pt>
                <c:pt idx="34743">
                  <c:v>00:10:59</c:v>
                </c:pt>
                <c:pt idx="34744">
                  <c:v>00:11:00</c:v>
                </c:pt>
                <c:pt idx="34745">
                  <c:v>00:11:01</c:v>
                </c:pt>
                <c:pt idx="34746">
                  <c:v>00:11:02</c:v>
                </c:pt>
                <c:pt idx="34747">
                  <c:v>00:11:03</c:v>
                </c:pt>
                <c:pt idx="34748">
                  <c:v>00:11:04</c:v>
                </c:pt>
                <c:pt idx="34749">
                  <c:v>00:11:05</c:v>
                </c:pt>
                <c:pt idx="34750">
                  <c:v>00:11:06</c:v>
                </c:pt>
                <c:pt idx="34751">
                  <c:v>00:11:07</c:v>
                </c:pt>
                <c:pt idx="34752">
                  <c:v>00:11:08</c:v>
                </c:pt>
                <c:pt idx="34753">
                  <c:v>00:11:09</c:v>
                </c:pt>
                <c:pt idx="34754">
                  <c:v>00:11:10</c:v>
                </c:pt>
                <c:pt idx="34755">
                  <c:v>00:11:11</c:v>
                </c:pt>
                <c:pt idx="34756">
                  <c:v>00:11:12</c:v>
                </c:pt>
                <c:pt idx="34757">
                  <c:v>00:11:13</c:v>
                </c:pt>
                <c:pt idx="34758">
                  <c:v>00:11:14</c:v>
                </c:pt>
                <c:pt idx="34759">
                  <c:v>00:11:15</c:v>
                </c:pt>
                <c:pt idx="34760">
                  <c:v>00:11:16</c:v>
                </c:pt>
                <c:pt idx="34761">
                  <c:v>00:11:17</c:v>
                </c:pt>
                <c:pt idx="34762">
                  <c:v>00:11:18</c:v>
                </c:pt>
                <c:pt idx="34763">
                  <c:v>00:11:19</c:v>
                </c:pt>
                <c:pt idx="34764">
                  <c:v>00:11:20</c:v>
                </c:pt>
                <c:pt idx="34765">
                  <c:v>00:11:21</c:v>
                </c:pt>
                <c:pt idx="34766">
                  <c:v>00:11:22</c:v>
                </c:pt>
                <c:pt idx="34767">
                  <c:v>00:11:23</c:v>
                </c:pt>
                <c:pt idx="34768">
                  <c:v>00:11:24</c:v>
                </c:pt>
                <c:pt idx="34769">
                  <c:v>00:11:25</c:v>
                </c:pt>
                <c:pt idx="34770">
                  <c:v>00:11:26</c:v>
                </c:pt>
                <c:pt idx="34771">
                  <c:v>00:11:27</c:v>
                </c:pt>
                <c:pt idx="34772">
                  <c:v>00:11:28</c:v>
                </c:pt>
                <c:pt idx="34773">
                  <c:v>00:11:29</c:v>
                </c:pt>
                <c:pt idx="34774">
                  <c:v>00:11:30</c:v>
                </c:pt>
                <c:pt idx="34775">
                  <c:v>00:11:31</c:v>
                </c:pt>
                <c:pt idx="34776">
                  <c:v>00:11:32</c:v>
                </c:pt>
                <c:pt idx="34777">
                  <c:v>00:11:33</c:v>
                </c:pt>
                <c:pt idx="34778">
                  <c:v>00:11:34</c:v>
                </c:pt>
                <c:pt idx="34779">
                  <c:v>00:11:35</c:v>
                </c:pt>
                <c:pt idx="34780">
                  <c:v>00:11:36</c:v>
                </c:pt>
                <c:pt idx="34781">
                  <c:v>00:11:37</c:v>
                </c:pt>
                <c:pt idx="34782">
                  <c:v>00:11:38</c:v>
                </c:pt>
                <c:pt idx="34783">
                  <c:v>00:11:39</c:v>
                </c:pt>
                <c:pt idx="34784">
                  <c:v>00:11:40</c:v>
                </c:pt>
                <c:pt idx="34785">
                  <c:v>00:11:41</c:v>
                </c:pt>
                <c:pt idx="34786">
                  <c:v>00:11:42</c:v>
                </c:pt>
                <c:pt idx="34787">
                  <c:v>00:11:43</c:v>
                </c:pt>
                <c:pt idx="34788">
                  <c:v>00:11:44</c:v>
                </c:pt>
                <c:pt idx="34789">
                  <c:v>00:11:45</c:v>
                </c:pt>
                <c:pt idx="34790">
                  <c:v>00:11:46</c:v>
                </c:pt>
                <c:pt idx="34791">
                  <c:v>00:11:47</c:v>
                </c:pt>
                <c:pt idx="34792">
                  <c:v>00:11:48</c:v>
                </c:pt>
                <c:pt idx="34793">
                  <c:v>00:11:49</c:v>
                </c:pt>
                <c:pt idx="34794">
                  <c:v>00:11:50</c:v>
                </c:pt>
                <c:pt idx="34795">
                  <c:v>00:11:51</c:v>
                </c:pt>
                <c:pt idx="34796">
                  <c:v>00:11:52</c:v>
                </c:pt>
                <c:pt idx="34797">
                  <c:v>00:11:53</c:v>
                </c:pt>
                <c:pt idx="34798">
                  <c:v>00:11:54</c:v>
                </c:pt>
                <c:pt idx="34799">
                  <c:v>00:11:55</c:v>
                </c:pt>
                <c:pt idx="34800">
                  <c:v>00:11:56</c:v>
                </c:pt>
                <c:pt idx="34801">
                  <c:v>00:11:57</c:v>
                </c:pt>
                <c:pt idx="34802">
                  <c:v>00:11:58</c:v>
                </c:pt>
                <c:pt idx="34803">
                  <c:v>00:11:59</c:v>
                </c:pt>
                <c:pt idx="34804">
                  <c:v>00:12:00</c:v>
                </c:pt>
                <c:pt idx="34805">
                  <c:v>00:12:01</c:v>
                </c:pt>
                <c:pt idx="34806">
                  <c:v>00:12:02</c:v>
                </c:pt>
                <c:pt idx="34807">
                  <c:v>00:12:03</c:v>
                </c:pt>
                <c:pt idx="34808">
                  <c:v>00:12:04</c:v>
                </c:pt>
                <c:pt idx="34809">
                  <c:v>00:12:05</c:v>
                </c:pt>
                <c:pt idx="34810">
                  <c:v>00:12:06</c:v>
                </c:pt>
                <c:pt idx="34811">
                  <c:v>00:12:07</c:v>
                </c:pt>
                <c:pt idx="34812">
                  <c:v>00:12:08</c:v>
                </c:pt>
                <c:pt idx="34813">
                  <c:v>00:12:09</c:v>
                </c:pt>
                <c:pt idx="34814">
                  <c:v>00:12:10</c:v>
                </c:pt>
                <c:pt idx="34815">
                  <c:v>00:12:11</c:v>
                </c:pt>
                <c:pt idx="34816">
                  <c:v>00:12:12</c:v>
                </c:pt>
                <c:pt idx="34817">
                  <c:v>00:12:13</c:v>
                </c:pt>
                <c:pt idx="34818">
                  <c:v>00:12:14</c:v>
                </c:pt>
                <c:pt idx="34819">
                  <c:v>00:12:15</c:v>
                </c:pt>
                <c:pt idx="34820">
                  <c:v>00:12:16</c:v>
                </c:pt>
                <c:pt idx="34821">
                  <c:v>00:12:17</c:v>
                </c:pt>
                <c:pt idx="34822">
                  <c:v>00:12:18</c:v>
                </c:pt>
                <c:pt idx="34823">
                  <c:v>00:12:19</c:v>
                </c:pt>
                <c:pt idx="34824">
                  <c:v>00:12:20</c:v>
                </c:pt>
                <c:pt idx="34825">
                  <c:v>00:12:21</c:v>
                </c:pt>
                <c:pt idx="34826">
                  <c:v>00:12:22</c:v>
                </c:pt>
                <c:pt idx="34827">
                  <c:v>00:12:23</c:v>
                </c:pt>
                <c:pt idx="34828">
                  <c:v>00:12:24</c:v>
                </c:pt>
                <c:pt idx="34829">
                  <c:v>00:12:25</c:v>
                </c:pt>
                <c:pt idx="34830">
                  <c:v>00:12:26</c:v>
                </c:pt>
                <c:pt idx="34831">
                  <c:v>00:12:27</c:v>
                </c:pt>
                <c:pt idx="34832">
                  <c:v>00:12:28</c:v>
                </c:pt>
                <c:pt idx="34833">
                  <c:v>00:12:29</c:v>
                </c:pt>
                <c:pt idx="34834">
                  <c:v>00:12:30</c:v>
                </c:pt>
                <c:pt idx="34835">
                  <c:v>00:12:31</c:v>
                </c:pt>
                <c:pt idx="34836">
                  <c:v>00:12:32</c:v>
                </c:pt>
                <c:pt idx="34837">
                  <c:v>00:12:33</c:v>
                </c:pt>
                <c:pt idx="34838">
                  <c:v>00:12:34</c:v>
                </c:pt>
                <c:pt idx="34839">
                  <c:v>00:12:35</c:v>
                </c:pt>
                <c:pt idx="34840">
                  <c:v>00:12:36</c:v>
                </c:pt>
                <c:pt idx="34841">
                  <c:v>00:12:37</c:v>
                </c:pt>
                <c:pt idx="34842">
                  <c:v>00:12:38</c:v>
                </c:pt>
                <c:pt idx="34843">
                  <c:v>00:12:39</c:v>
                </c:pt>
                <c:pt idx="34844">
                  <c:v>00:12:40</c:v>
                </c:pt>
                <c:pt idx="34845">
                  <c:v>00:12:41</c:v>
                </c:pt>
                <c:pt idx="34846">
                  <c:v>00:12:42</c:v>
                </c:pt>
                <c:pt idx="34847">
                  <c:v>00:12:43</c:v>
                </c:pt>
                <c:pt idx="34848">
                  <c:v>00:12:44</c:v>
                </c:pt>
                <c:pt idx="34849">
                  <c:v>00:12:45</c:v>
                </c:pt>
                <c:pt idx="34850">
                  <c:v>00:12:46</c:v>
                </c:pt>
                <c:pt idx="34851">
                  <c:v>00:12:47</c:v>
                </c:pt>
                <c:pt idx="34852">
                  <c:v>00:12:48</c:v>
                </c:pt>
                <c:pt idx="34853">
                  <c:v>00:12:49</c:v>
                </c:pt>
                <c:pt idx="34854">
                  <c:v>00:12:50</c:v>
                </c:pt>
                <c:pt idx="34855">
                  <c:v>00:12:51</c:v>
                </c:pt>
                <c:pt idx="34856">
                  <c:v>00:12:52</c:v>
                </c:pt>
                <c:pt idx="34857">
                  <c:v>00:12:53</c:v>
                </c:pt>
                <c:pt idx="34858">
                  <c:v>00:12:54</c:v>
                </c:pt>
                <c:pt idx="34859">
                  <c:v>00:12:55</c:v>
                </c:pt>
                <c:pt idx="34860">
                  <c:v>00:12:56</c:v>
                </c:pt>
                <c:pt idx="34861">
                  <c:v>00:12:57</c:v>
                </c:pt>
                <c:pt idx="34862">
                  <c:v>00:12:58</c:v>
                </c:pt>
                <c:pt idx="34863">
                  <c:v>00:12:59</c:v>
                </c:pt>
                <c:pt idx="34864">
                  <c:v>00:13:00</c:v>
                </c:pt>
                <c:pt idx="34865">
                  <c:v>00:13:01</c:v>
                </c:pt>
                <c:pt idx="34866">
                  <c:v>00:13:02</c:v>
                </c:pt>
                <c:pt idx="34867">
                  <c:v>00:13:03</c:v>
                </c:pt>
                <c:pt idx="34868">
                  <c:v>00:13:04</c:v>
                </c:pt>
                <c:pt idx="34869">
                  <c:v>00:13:05</c:v>
                </c:pt>
                <c:pt idx="34870">
                  <c:v>00:13:06</c:v>
                </c:pt>
                <c:pt idx="34871">
                  <c:v>00:13:07</c:v>
                </c:pt>
                <c:pt idx="34872">
                  <c:v>00:13:08</c:v>
                </c:pt>
                <c:pt idx="34873">
                  <c:v>00:13:09</c:v>
                </c:pt>
                <c:pt idx="34874">
                  <c:v>00:13:10</c:v>
                </c:pt>
                <c:pt idx="34875">
                  <c:v>00:13:11</c:v>
                </c:pt>
                <c:pt idx="34876">
                  <c:v>00:13:12</c:v>
                </c:pt>
                <c:pt idx="34877">
                  <c:v>00:13:13</c:v>
                </c:pt>
                <c:pt idx="34878">
                  <c:v>00:13:14</c:v>
                </c:pt>
                <c:pt idx="34879">
                  <c:v>00:13:15</c:v>
                </c:pt>
                <c:pt idx="34880">
                  <c:v>00:13:16</c:v>
                </c:pt>
                <c:pt idx="34881">
                  <c:v>00:13:17</c:v>
                </c:pt>
                <c:pt idx="34882">
                  <c:v>00:13:18</c:v>
                </c:pt>
                <c:pt idx="34883">
                  <c:v>00:13:19</c:v>
                </c:pt>
                <c:pt idx="34884">
                  <c:v>00:13:20</c:v>
                </c:pt>
                <c:pt idx="34885">
                  <c:v>00:13:21</c:v>
                </c:pt>
                <c:pt idx="34886">
                  <c:v>00:13:22</c:v>
                </c:pt>
                <c:pt idx="34887">
                  <c:v>00:13:23</c:v>
                </c:pt>
                <c:pt idx="34888">
                  <c:v>00:13:24</c:v>
                </c:pt>
                <c:pt idx="34889">
                  <c:v>00:13:25</c:v>
                </c:pt>
                <c:pt idx="34890">
                  <c:v>00:13:26</c:v>
                </c:pt>
                <c:pt idx="34891">
                  <c:v>00:13:27</c:v>
                </c:pt>
                <c:pt idx="34892">
                  <c:v>00:13:28</c:v>
                </c:pt>
                <c:pt idx="34893">
                  <c:v>00:13:29</c:v>
                </c:pt>
                <c:pt idx="34894">
                  <c:v>00:13:30</c:v>
                </c:pt>
                <c:pt idx="34895">
                  <c:v>00:13:31</c:v>
                </c:pt>
                <c:pt idx="34896">
                  <c:v>00:13:32</c:v>
                </c:pt>
                <c:pt idx="34897">
                  <c:v>00:13:33</c:v>
                </c:pt>
                <c:pt idx="34898">
                  <c:v>00:13:34</c:v>
                </c:pt>
                <c:pt idx="34899">
                  <c:v>00:13:35</c:v>
                </c:pt>
                <c:pt idx="34900">
                  <c:v>00:13:36</c:v>
                </c:pt>
                <c:pt idx="34901">
                  <c:v>00:13:37</c:v>
                </c:pt>
                <c:pt idx="34902">
                  <c:v>00:13:38</c:v>
                </c:pt>
                <c:pt idx="34903">
                  <c:v>00:13:39</c:v>
                </c:pt>
                <c:pt idx="34904">
                  <c:v>00:13:40</c:v>
                </c:pt>
                <c:pt idx="34905">
                  <c:v>00:13:41</c:v>
                </c:pt>
                <c:pt idx="34906">
                  <c:v>00:13:42</c:v>
                </c:pt>
                <c:pt idx="34907">
                  <c:v>00:13:43</c:v>
                </c:pt>
                <c:pt idx="34908">
                  <c:v>00:13:44</c:v>
                </c:pt>
                <c:pt idx="34909">
                  <c:v>00:13:45</c:v>
                </c:pt>
                <c:pt idx="34910">
                  <c:v>00:13:46</c:v>
                </c:pt>
                <c:pt idx="34911">
                  <c:v>00:13:47</c:v>
                </c:pt>
                <c:pt idx="34912">
                  <c:v>00:13:48</c:v>
                </c:pt>
                <c:pt idx="34913">
                  <c:v>00:13:49</c:v>
                </c:pt>
                <c:pt idx="34914">
                  <c:v>00:13:50</c:v>
                </c:pt>
                <c:pt idx="34915">
                  <c:v>00:13:51</c:v>
                </c:pt>
                <c:pt idx="34916">
                  <c:v>00:13:52</c:v>
                </c:pt>
                <c:pt idx="34917">
                  <c:v>00:13:53</c:v>
                </c:pt>
                <c:pt idx="34918">
                  <c:v>00:13:54</c:v>
                </c:pt>
                <c:pt idx="34919">
                  <c:v>00:13:55</c:v>
                </c:pt>
                <c:pt idx="34920">
                  <c:v>00:13:56</c:v>
                </c:pt>
                <c:pt idx="34921">
                  <c:v>00:13:57</c:v>
                </c:pt>
                <c:pt idx="34922">
                  <c:v>00:13:58</c:v>
                </c:pt>
                <c:pt idx="34923">
                  <c:v>00:13:59</c:v>
                </c:pt>
                <c:pt idx="34924">
                  <c:v>00:14:00</c:v>
                </c:pt>
                <c:pt idx="34925">
                  <c:v>00:14:01</c:v>
                </c:pt>
                <c:pt idx="34926">
                  <c:v>00:14:02</c:v>
                </c:pt>
                <c:pt idx="34927">
                  <c:v>00:14:03</c:v>
                </c:pt>
                <c:pt idx="34928">
                  <c:v>00:14:04</c:v>
                </c:pt>
                <c:pt idx="34929">
                  <c:v>00:14:05</c:v>
                </c:pt>
                <c:pt idx="34930">
                  <c:v>00:14:06</c:v>
                </c:pt>
                <c:pt idx="34931">
                  <c:v>00:14:07</c:v>
                </c:pt>
                <c:pt idx="34932">
                  <c:v>00:14:08</c:v>
                </c:pt>
                <c:pt idx="34933">
                  <c:v>00:14:09</c:v>
                </c:pt>
                <c:pt idx="34934">
                  <c:v>00:14:10</c:v>
                </c:pt>
                <c:pt idx="34935">
                  <c:v>00:14:11</c:v>
                </c:pt>
                <c:pt idx="34936">
                  <c:v>00:14:12</c:v>
                </c:pt>
                <c:pt idx="34937">
                  <c:v>00:14:13</c:v>
                </c:pt>
                <c:pt idx="34938">
                  <c:v>00:14:14</c:v>
                </c:pt>
                <c:pt idx="34939">
                  <c:v>00:14:15</c:v>
                </c:pt>
                <c:pt idx="34940">
                  <c:v>00:14:16</c:v>
                </c:pt>
                <c:pt idx="34941">
                  <c:v>00:14:17</c:v>
                </c:pt>
                <c:pt idx="34942">
                  <c:v>00:14:18</c:v>
                </c:pt>
                <c:pt idx="34943">
                  <c:v>00:14:19</c:v>
                </c:pt>
                <c:pt idx="34944">
                  <c:v>00:14:20</c:v>
                </c:pt>
                <c:pt idx="34945">
                  <c:v>00:14:21</c:v>
                </c:pt>
                <c:pt idx="34946">
                  <c:v>00:14:22</c:v>
                </c:pt>
                <c:pt idx="34947">
                  <c:v>00:14:23</c:v>
                </c:pt>
                <c:pt idx="34948">
                  <c:v>00:14:24</c:v>
                </c:pt>
                <c:pt idx="34949">
                  <c:v>00:14:25</c:v>
                </c:pt>
                <c:pt idx="34950">
                  <c:v>00:14:26</c:v>
                </c:pt>
                <c:pt idx="34951">
                  <c:v>00:14:27</c:v>
                </c:pt>
                <c:pt idx="34952">
                  <c:v>00:14:28</c:v>
                </c:pt>
                <c:pt idx="34953">
                  <c:v>00:14:29</c:v>
                </c:pt>
                <c:pt idx="34954">
                  <c:v>00:14:30</c:v>
                </c:pt>
                <c:pt idx="34955">
                  <c:v>00:14:31</c:v>
                </c:pt>
                <c:pt idx="34956">
                  <c:v>00:14:32</c:v>
                </c:pt>
                <c:pt idx="34957">
                  <c:v>00:14:33</c:v>
                </c:pt>
                <c:pt idx="34958">
                  <c:v>00:14:34</c:v>
                </c:pt>
                <c:pt idx="34959">
                  <c:v>00:14:35</c:v>
                </c:pt>
                <c:pt idx="34960">
                  <c:v>00:14:36</c:v>
                </c:pt>
                <c:pt idx="34961">
                  <c:v>00:14:37</c:v>
                </c:pt>
                <c:pt idx="34962">
                  <c:v>00:14:38</c:v>
                </c:pt>
                <c:pt idx="34963">
                  <c:v>00:14:39</c:v>
                </c:pt>
                <c:pt idx="34964">
                  <c:v>00:14:40</c:v>
                </c:pt>
                <c:pt idx="34965">
                  <c:v>00:14:41</c:v>
                </c:pt>
                <c:pt idx="34966">
                  <c:v>00:14:42</c:v>
                </c:pt>
                <c:pt idx="34967">
                  <c:v>00:14:43</c:v>
                </c:pt>
                <c:pt idx="34968">
                  <c:v>00:14:44</c:v>
                </c:pt>
                <c:pt idx="34969">
                  <c:v>00:14:45</c:v>
                </c:pt>
                <c:pt idx="34970">
                  <c:v>00:14:46</c:v>
                </c:pt>
                <c:pt idx="34971">
                  <c:v>00:14:47</c:v>
                </c:pt>
                <c:pt idx="34972">
                  <c:v>00:14:48</c:v>
                </c:pt>
                <c:pt idx="34973">
                  <c:v>00:14:49</c:v>
                </c:pt>
                <c:pt idx="34974">
                  <c:v>00:14:50</c:v>
                </c:pt>
                <c:pt idx="34975">
                  <c:v>00:14:51</c:v>
                </c:pt>
                <c:pt idx="34976">
                  <c:v>00:14:52</c:v>
                </c:pt>
                <c:pt idx="34977">
                  <c:v>00:14:53</c:v>
                </c:pt>
                <c:pt idx="34978">
                  <c:v>00:14:54</c:v>
                </c:pt>
                <c:pt idx="34979">
                  <c:v>00:14:55</c:v>
                </c:pt>
                <c:pt idx="34980">
                  <c:v>00:14:56</c:v>
                </c:pt>
                <c:pt idx="34981">
                  <c:v>00:14:57</c:v>
                </c:pt>
                <c:pt idx="34982">
                  <c:v>00:14:58</c:v>
                </c:pt>
                <c:pt idx="34983">
                  <c:v>00:14:59</c:v>
                </c:pt>
                <c:pt idx="34984">
                  <c:v>00:15:00</c:v>
                </c:pt>
                <c:pt idx="34985">
                  <c:v>00:15:01</c:v>
                </c:pt>
                <c:pt idx="34986">
                  <c:v>00:15:02</c:v>
                </c:pt>
                <c:pt idx="34987">
                  <c:v>00:15:03</c:v>
                </c:pt>
                <c:pt idx="34988">
                  <c:v>00:15:04</c:v>
                </c:pt>
                <c:pt idx="34989">
                  <c:v>00:15:05</c:v>
                </c:pt>
                <c:pt idx="34990">
                  <c:v>00:15:06</c:v>
                </c:pt>
                <c:pt idx="34991">
                  <c:v>00:15:07</c:v>
                </c:pt>
                <c:pt idx="34992">
                  <c:v>00:15:08</c:v>
                </c:pt>
                <c:pt idx="34993">
                  <c:v>00:15:09</c:v>
                </c:pt>
                <c:pt idx="34994">
                  <c:v>00:15:10</c:v>
                </c:pt>
                <c:pt idx="34995">
                  <c:v>00:15:11</c:v>
                </c:pt>
                <c:pt idx="34996">
                  <c:v>00:15:12</c:v>
                </c:pt>
                <c:pt idx="34997">
                  <c:v>00:15:13</c:v>
                </c:pt>
                <c:pt idx="34998">
                  <c:v>00:15:14</c:v>
                </c:pt>
                <c:pt idx="34999">
                  <c:v>00:15:15</c:v>
                </c:pt>
                <c:pt idx="35000">
                  <c:v>00:15:16</c:v>
                </c:pt>
                <c:pt idx="35001">
                  <c:v>00:15:17</c:v>
                </c:pt>
                <c:pt idx="35002">
                  <c:v>00:15:18</c:v>
                </c:pt>
                <c:pt idx="35003">
                  <c:v>00:15:19</c:v>
                </c:pt>
                <c:pt idx="35004">
                  <c:v>00:15:20</c:v>
                </c:pt>
                <c:pt idx="35005">
                  <c:v>00:15:21</c:v>
                </c:pt>
                <c:pt idx="35006">
                  <c:v>00:15:22</c:v>
                </c:pt>
                <c:pt idx="35007">
                  <c:v>00:15:23</c:v>
                </c:pt>
                <c:pt idx="35008">
                  <c:v>00:15:24</c:v>
                </c:pt>
                <c:pt idx="35009">
                  <c:v>00:15:25</c:v>
                </c:pt>
                <c:pt idx="35010">
                  <c:v>00:15:26</c:v>
                </c:pt>
                <c:pt idx="35011">
                  <c:v>00:15:27</c:v>
                </c:pt>
                <c:pt idx="35012">
                  <c:v>00:15:28</c:v>
                </c:pt>
                <c:pt idx="35013">
                  <c:v>00:15:29</c:v>
                </c:pt>
                <c:pt idx="35014">
                  <c:v>00:15:30</c:v>
                </c:pt>
                <c:pt idx="35015">
                  <c:v>00:15:31</c:v>
                </c:pt>
                <c:pt idx="35016">
                  <c:v>00:15:32</c:v>
                </c:pt>
                <c:pt idx="35017">
                  <c:v>00:15:33</c:v>
                </c:pt>
                <c:pt idx="35018">
                  <c:v>00:15:34</c:v>
                </c:pt>
                <c:pt idx="35019">
                  <c:v>00:15:35</c:v>
                </c:pt>
                <c:pt idx="35020">
                  <c:v>00:15:36</c:v>
                </c:pt>
                <c:pt idx="35021">
                  <c:v>00:15:37</c:v>
                </c:pt>
                <c:pt idx="35022">
                  <c:v>00:15:38</c:v>
                </c:pt>
                <c:pt idx="35023">
                  <c:v>00:15:39</c:v>
                </c:pt>
                <c:pt idx="35024">
                  <c:v>00:15:40</c:v>
                </c:pt>
                <c:pt idx="35025">
                  <c:v>00:15:41</c:v>
                </c:pt>
                <c:pt idx="35026">
                  <c:v>00:15:42</c:v>
                </c:pt>
                <c:pt idx="35027">
                  <c:v>00:15:43</c:v>
                </c:pt>
                <c:pt idx="35028">
                  <c:v>00:15:44</c:v>
                </c:pt>
                <c:pt idx="35029">
                  <c:v>00:15:45</c:v>
                </c:pt>
                <c:pt idx="35030">
                  <c:v>00:15:46</c:v>
                </c:pt>
                <c:pt idx="35031">
                  <c:v>00:15:47</c:v>
                </c:pt>
                <c:pt idx="35032">
                  <c:v>00:15:48</c:v>
                </c:pt>
                <c:pt idx="35033">
                  <c:v>00:15:49</c:v>
                </c:pt>
                <c:pt idx="35034">
                  <c:v>00:15:50</c:v>
                </c:pt>
                <c:pt idx="35035">
                  <c:v>00:15:51</c:v>
                </c:pt>
                <c:pt idx="35036">
                  <c:v>00:15:52</c:v>
                </c:pt>
                <c:pt idx="35037">
                  <c:v>00:15:53</c:v>
                </c:pt>
                <c:pt idx="35038">
                  <c:v>00:15:54</c:v>
                </c:pt>
                <c:pt idx="35039">
                  <c:v>00:15:55</c:v>
                </c:pt>
                <c:pt idx="35040">
                  <c:v>00:15:56</c:v>
                </c:pt>
                <c:pt idx="35041">
                  <c:v>00:15:57</c:v>
                </c:pt>
                <c:pt idx="35042">
                  <c:v>00:15:58</c:v>
                </c:pt>
                <c:pt idx="35043">
                  <c:v>00:15:59</c:v>
                </c:pt>
                <c:pt idx="35044">
                  <c:v>00:16:00</c:v>
                </c:pt>
                <c:pt idx="35045">
                  <c:v>00:16:01</c:v>
                </c:pt>
                <c:pt idx="35046">
                  <c:v>00:16:02</c:v>
                </c:pt>
                <c:pt idx="35047">
                  <c:v>00:16:03</c:v>
                </c:pt>
                <c:pt idx="35048">
                  <c:v>00:16:04</c:v>
                </c:pt>
                <c:pt idx="35049">
                  <c:v>00:16:05</c:v>
                </c:pt>
                <c:pt idx="35050">
                  <c:v>00:16:06</c:v>
                </c:pt>
                <c:pt idx="35051">
                  <c:v>00:16:07</c:v>
                </c:pt>
                <c:pt idx="35052">
                  <c:v>00:16:08</c:v>
                </c:pt>
                <c:pt idx="35053">
                  <c:v>00:16:09</c:v>
                </c:pt>
                <c:pt idx="35054">
                  <c:v>00:16:10</c:v>
                </c:pt>
                <c:pt idx="35055">
                  <c:v>00:16:11</c:v>
                </c:pt>
                <c:pt idx="35056">
                  <c:v>00:16:12</c:v>
                </c:pt>
                <c:pt idx="35057">
                  <c:v>00:16:13</c:v>
                </c:pt>
                <c:pt idx="35058">
                  <c:v>00:16:14</c:v>
                </c:pt>
                <c:pt idx="35059">
                  <c:v>00:16:15</c:v>
                </c:pt>
                <c:pt idx="35060">
                  <c:v>00:16:16</c:v>
                </c:pt>
                <c:pt idx="35061">
                  <c:v>00:16:17</c:v>
                </c:pt>
                <c:pt idx="35062">
                  <c:v>00:16:18</c:v>
                </c:pt>
                <c:pt idx="35063">
                  <c:v>00:16:19</c:v>
                </c:pt>
                <c:pt idx="35064">
                  <c:v>00:16:20</c:v>
                </c:pt>
                <c:pt idx="35065">
                  <c:v>00:16:21</c:v>
                </c:pt>
                <c:pt idx="35066">
                  <c:v>00:16:22</c:v>
                </c:pt>
                <c:pt idx="35067">
                  <c:v>00:16:23</c:v>
                </c:pt>
                <c:pt idx="35068">
                  <c:v>00:16:24</c:v>
                </c:pt>
                <c:pt idx="35069">
                  <c:v>00:16:25</c:v>
                </c:pt>
                <c:pt idx="35070">
                  <c:v>00:16:26</c:v>
                </c:pt>
                <c:pt idx="35071">
                  <c:v>00:16:27</c:v>
                </c:pt>
                <c:pt idx="35072">
                  <c:v>00:16:28</c:v>
                </c:pt>
                <c:pt idx="35073">
                  <c:v>00:16:29</c:v>
                </c:pt>
                <c:pt idx="35074">
                  <c:v>00:16:30</c:v>
                </c:pt>
                <c:pt idx="35075">
                  <c:v>00:16:31</c:v>
                </c:pt>
                <c:pt idx="35076">
                  <c:v>00:16:32</c:v>
                </c:pt>
                <c:pt idx="35077">
                  <c:v>00:16:33</c:v>
                </c:pt>
                <c:pt idx="35078">
                  <c:v>00:16:34</c:v>
                </c:pt>
                <c:pt idx="35079">
                  <c:v>00:16:35</c:v>
                </c:pt>
                <c:pt idx="35080">
                  <c:v>00:16:36</c:v>
                </c:pt>
                <c:pt idx="35081">
                  <c:v>00:16:37</c:v>
                </c:pt>
                <c:pt idx="35082">
                  <c:v>00:16:38</c:v>
                </c:pt>
                <c:pt idx="35083">
                  <c:v>00:16:39</c:v>
                </c:pt>
                <c:pt idx="35084">
                  <c:v>00:16:40</c:v>
                </c:pt>
                <c:pt idx="35085">
                  <c:v>00:16:41</c:v>
                </c:pt>
                <c:pt idx="35086">
                  <c:v>00:16:42</c:v>
                </c:pt>
                <c:pt idx="35087">
                  <c:v>00:16:43</c:v>
                </c:pt>
                <c:pt idx="35088">
                  <c:v>00:16:44</c:v>
                </c:pt>
                <c:pt idx="35089">
                  <c:v>00:16:45</c:v>
                </c:pt>
                <c:pt idx="35090">
                  <c:v>00:16:46</c:v>
                </c:pt>
                <c:pt idx="35091">
                  <c:v>00:16:47</c:v>
                </c:pt>
                <c:pt idx="35092">
                  <c:v>00:16:48</c:v>
                </c:pt>
                <c:pt idx="35093">
                  <c:v>00:16:49</c:v>
                </c:pt>
                <c:pt idx="35094">
                  <c:v>00:16:50</c:v>
                </c:pt>
                <c:pt idx="35095">
                  <c:v>00:16:51</c:v>
                </c:pt>
                <c:pt idx="35096">
                  <c:v>00:16:52</c:v>
                </c:pt>
                <c:pt idx="35097">
                  <c:v>00:16:53</c:v>
                </c:pt>
                <c:pt idx="35098">
                  <c:v>00:16:54</c:v>
                </c:pt>
                <c:pt idx="35099">
                  <c:v>00:16:55</c:v>
                </c:pt>
                <c:pt idx="35100">
                  <c:v>00:16:56</c:v>
                </c:pt>
                <c:pt idx="35101">
                  <c:v>00:16:57</c:v>
                </c:pt>
                <c:pt idx="35102">
                  <c:v>00:16:58</c:v>
                </c:pt>
                <c:pt idx="35103">
                  <c:v>00:16:59</c:v>
                </c:pt>
                <c:pt idx="35104">
                  <c:v>00:17:00</c:v>
                </c:pt>
                <c:pt idx="35105">
                  <c:v>00:17:01</c:v>
                </c:pt>
                <c:pt idx="35106">
                  <c:v>00:17:02</c:v>
                </c:pt>
                <c:pt idx="35107">
                  <c:v>00:17:03</c:v>
                </c:pt>
                <c:pt idx="35108">
                  <c:v>00:17:04</c:v>
                </c:pt>
                <c:pt idx="35109">
                  <c:v>00:17:05</c:v>
                </c:pt>
                <c:pt idx="35110">
                  <c:v>00:17:06</c:v>
                </c:pt>
                <c:pt idx="35111">
                  <c:v>00:17:07</c:v>
                </c:pt>
                <c:pt idx="35112">
                  <c:v>00:17:08</c:v>
                </c:pt>
                <c:pt idx="35113">
                  <c:v>00:17:09</c:v>
                </c:pt>
                <c:pt idx="35114">
                  <c:v>00:17:10</c:v>
                </c:pt>
                <c:pt idx="35115">
                  <c:v>00:17:11</c:v>
                </c:pt>
                <c:pt idx="35116">
                  <c:v>00:17:12</c:v>
                </c:pt>
                <c:pt idx="35117">
                  <c:v>00:17:13</c:v>
                </c:pt>
                <c:pt idx="35118">
                  <c:v>00:17:14</c:v>
                </c:pt>
                <c:pt idx="35119">
                  <c:v>00:17:15</c:v>
                </c:pt>
                <c:pt idx="35120">
                  <c:v>00:17:16</c:v>
                </c:pt>
                <c:pt idx="35121">
                  <c:v>00:17:17</c:v>
                </c:pt>
                <c:pt idx="35122">
                  <c:v>00:17:18</c:v>
                </c:pt>
                <c:pt idx="35123">
                  <c:v>00:17:19</c:v>
                </c:pt>
                <c:pt idx="35124">
                  <c:v>00:17:20</c:v>
                </c:pt>
                <c:pt idx="35125">
                  <c:v>00:17:21</c:v>
                </c:pt>
                <c:pt idx="35126">
                  <c:v>00:17:22</c:v>
                </c:pt>
                <c:pt idx="35127">
                  <c:v>00:17:23</c:v>
                </c:pt>
                <c:pt idx="35128">
                  <c:v>00:17:24</c:v>
                </c:pt>
                <c:pt idx="35129">
                  <c:v>00:17:25</c:v>
                </c:pt>
                <c:pt idx="35130">
                  <c:v>00:17:26</c:v>
                </c:pt>
                <c:pt idx="35131">
                  <c:v>00:17:27</c:v>
                </c:pt>
                <c:pt idx="35132">
                  <c:v>00:17:28</c:v>
                </c:pt>
                <c:pt idx="35133">
                  <c:v>00:17:29</c:v>
                </c:pt>
                <c:pt idx="35134">
                  <c:v>00:17:30</c:v>
                </c:pt>
                <c:pt idx="35135">
                  <c:v>00:17:31</c:v>
                </c:pt>
                <c:pt idx="35136">
                  <c:v>00:17:32</c:v>
                </c:pt>
                <c:pt idx="35137">
                  <c:v>00:17:33</c:v>
                </c:pt>
                <c:pt idx="35138">
                  <c:v>00:17:34</c:v>
                </c:pt>
                <c:pt idx="35139">
                  <c:v>00:17:35</c:v>
                </c:pt>
                <c:pt idx="35140">
                  <c:v>00:17:36</c:v>
                </c:pt>
                <c:pt idx="35141">
                  <c:v>00:17:37</c:v>
                </c:pt>
                <c:pt idx="35142">
                  <c:v>00:17:38</c:v>
                </c:pt>
                <c:pt idx="35143">
                  <c:v>00:17:39</c:v>
                </c:pt>
                <c:pt idx="35144">
                  <c:v>00:17:40</c:v>
                </c:pt>
                <c:pt idx="35145">
                  <c:v>00:17:41</c:v>
                </c:pt>
                <c:pt idx="35146">
                  <c:v>00:17:42</c:v>
                </c:pt>
                <c:pt idx="35147">
                  <c:v>00:17:43</c:v>
                </c:pt>
                <c:pt idx="35148">
                  <c:v>00:17:44</c:v>
                </c:pt>
                <c:pt idx="35149">
                  <c:v>00:17:45</c:v>
                </c:pt>
                <c:pt idx="35150">
                  <c:v>00:17:46</c:v>
                </c:pt>
                <c:pt idx="35151">
                  <c:v>00:17:47</c:v>
                </c:pt>
                <c:pt idx="35152">
                  <c:v>00:17:48</c:v>
                </c:pt>
                <c:pt idx="35153">
                  <c:v>00:17:49</c:v>
                </c:pt>
                <c:pt idx="35154">
                  <c:v>00:17:50</c:v>
                </c:pt>
                <c:pt idx="35155">
                  <c:v>00:17:51</c:v>
                </c:pt>
                <c:pt idx="35156">
                  <c:v>00:17:52</c:v>
                </c:pt>
                <c:pt idx="35157">
                  <c:v>00:17:53</c:v>
                </c:pt>
                <c:pt idx="35158">
                  <c:v>00:17:54</c:v>
                </c:pt>
                <c:pt idx="35159">
                  <c:v>00:17:55</c:v>
                </c:pt>
                <c:pt idx="35160">
                  <c:v>00:17:56</c:v>
                </c:pt>
                <c:pt idx="35161">
                  <c:v>00:17:57</c:v>
                </c:pt>
                <c:pt idx="35162">
                  <c:v>00:17:58</c:v>
                </c:pt>
                <c:pt idx="35163">
                  <c:v>00:17:59</c:v>
                </c:pt>
                <c:pt idx="35164">
                  <c:v>00:18:00</c:v>
                </c:pt>
                <c:pt idx="35165">
                  <c:v>00:18:01</c:v>
                </c:pt>
                <c:pt idx="35166">
                  <c:v>00:18:02</c:v>
                </c:pt>
                <c:pt idx="35167">
                  <c:v>00:18:03</c:v>
                </c:pt>
                <c:pt idx="35168">
                  <c:v>00:18:04</c:v>
                </c:pt>
                <c:pt idx="35169">
                  <c:v>00:18:05</c:v>
                </c:pt>
                <c:pt idx="35170">
                  <c:v>00:18:06</c:v>
                </c:pt>
                <c:pt idx="35171">
                  <c:v>00:18:07</c:v>
                </c:pt>
                <c:pt idx="35172">
                  <c:v>00:18:08</c:v>
                </c:pt>
                <c:pt idx="35173">
                  <c:v>00:18:09</c:v>
                </c:pt>
                <c:pt idx="35174">
                  <c:v>00:18:10</c:v>
                </c:pt>
                <c:pt idx="35175">
                  <c:v>00:18:11</c:v>
                </c:pt>
                <c:pt idx="35176">
                  <c:v>00:18:12</c:v>
                </c:pt>
                <c:pt idx="35177">
                  <c:v>00:18:13</c:v>
                </c:pt>
                <c:pt idx="35178">
                  <c:v>00:18:14</c:v>
                </c:pt>
                <c:pt idx="35179">
                  <c:v>00:18:15</c:v>
                </c:pt>
                <c:pt idx="35180">
                  <c:v>00:18:16</c:v>
                </c:pt>
                <c:pt idx="35181">
                  <c:v>00:18:17</c:v>
                </c:pt>
                <c:pt idx="35182">
                  <c:v>00:18:18</c:v>
                </c:pt>
                <c:pt idx="35183">
                  <c:v>00:18:19</c:v>
                </c:pt>
                <c:pt idx="35184">
                  <c:v>00:18:20</c:v>
                </c:pt>
                <c:pt idx="35185">
                  <c:v>00:18:21</c:v>
                </c:pt>
                <c:pt idx="35186">
                  <c:v>00:18:22</c:v>
                </c:pt>
                <c:pt idx="35187">
                  <c:v>00:18:23</c:v>
                </c:pt>
                <c:pt idx="35188">
                  <c:v>00:18:24</c:v>
                </c:pt>
                <c:pt idx="35189">
                  <c:v>00:18:25</c:v>
                </c:pt>
                <c:pt idx="35190">
                  <c:v>00:18:26</c:v>
                </c:pt>
                <c:pt idx="35191">
                  <c:v>00:18:27</c:v>
                </c:pt>
                <c:pt idx="35192">
                  <c:v>00:18:28</c:v>
                </c:pt>
                <c:pt idx="35193">
                  <c:v>00:18:29</c:v>
                </c:pt>
                <c:pt idx="35194">
                  <c:v>00:18:30</c:v>
                </c:pt>
                <c:pt idx="35195">
                  <c:v>00:18:31</c:v>
                </c:pt>
                <c:pt idx="35196">
                  <c:v>00:18:32</c:v>
                </c:pt>
                <c:pt idx="35197">
                  <c:v>00:18:33</c:v>
                </c:pt>
                <c:pt idx="35198">
                  <c:v>00:18:34</c:v>
                </c:pt>
                <c:pt idx="35199">
                  <c:v>00:18:35</c:v>
                </c:pt>
                <c:pt idx="35200">
                  <c:v>00:18:36</c:v>
                </c:pt>
                <c:pt idx="35201">
                  <c:v>00:18:37</c:v>
                </c:pt>
                <c:pt idx="35202">
                  <c:v>00:18:38</c:v>
                </c:pt>
                <c:pt idx="35203">
                  <c:v>00:18:39</c:v>
                </c:pt>
                <c:pt idx="35204">
                  <c:v>00:18:40</c:v>
                </c:pt>
                <c:pt idx="35205">
                  <c:v>00:18:41</c:v>
                </c:pt>
                <c:pt idx="35206">
                  <c:v>00:18:42</c:v>
                </c:pt>
                <c:pt idx="35207">
                  <c:v>00:18:43</c:v>
                </c:pt>
                <c:pt idx="35208">
                  <c:v>00:18:44</c:v>
                </c:pt>
                <c:pt idx="35209">
                  <c:v>00:18:45</c:v>
                </c:pt>
                <c:pt idx="35210">
                  <c:v>00:18:46</c:v>
                </c:pt>
                <c:pt idx="35211">
                  <c:v>00:18:47</c:v>
                </c:pt>
                <c:pt idx="35212">
                  <c:v>00:18:48</c:v>
                </c:pt>
                <c:pt idx="35213">
                  <c:v>00:18:49</c:v>
                </c:pt>
                <c:pt idx="35214">
                  <c:v>00:18:50</c:v>
                </c:pt>
                <c:pt idx="35215">
                  <c:v>00:18:51</c:v>
                </c:pt>
                <c:pt idx="35216">
                  <c:v>00:18:52</c:v>
                </c:pt>
                <c:pt idx="35217">
                  <c:v>00:18:53</c:v>
                </c:pt>
                <c:pt idx="35218">
                  <c:v>00:18:54</c:v>
                </c:pt>
                <c:pt idx="35219">
                  <c:v>00:18:55</c:v>
                </c:pt>
                <c:pt idx="35220">
                  <c:v>00:18:56</c:v>
                </c:pt>
                <c:pt idx="35221">
                  <c:v>00:18:57</c:v>
                </c:pt>
                <c:pt idx="35222">
                  <c:v>00:18:58</c:v>
                </c:pt>
                <c:pt idx="35223">
                  <c:v>00:18:59</c:v>
                </c:pt>
                <c:pt idx="35224">
                  <c:v>00:19:00</c:v>
                </c:pt>
                <c:pt idx="35225">
                  <c:v>00:19:01</c:v>
                </c:pt>
                <c:pt idx="35226">
                  <c:v>00:19:02</c:v>
                </c:pt>
                <c:pt idx="35227">
                  <c:v>00:19:03</c:v>
                </c:pt>
                <c:pt idx="35228">
                  <c:v>00:19:04</c:v>
                </c:pt>
                <c:pt idx="35229">
                  <c:v>00:19:05</c:v>
                </c:pt>
                <c:pt idx="35230">
                  <c:v>00:19:06</c:v>
                </c:pt>
                <c:pt idx="35231">
                  <c:v>00:19:07</c:v>
                </c:pt>
                <c:pt idx="35232">
                  <c:v>00:19:08</c:v>
                </c:pt>
                <c:pt idx="35233">
                  <c:v>00:19:09</c:v>
                </c:pt>
                <c:pt idx="35234">
                  <c:v>00:19:10</c:v>
                </c:pt>
                <c:pt idx="35235">
                  <c:v>00:19:11</c:v>
                </c:pt>
                <c:pt idx="35236">
                  <c:v>00:19:12</c:v>
                </c:pt>
                <c:pt idx="35237">
                  <c:v>00:19:13</c:v>
                </c:pt>
                <c:pt idx="35238">
                  <c:v>00:19:14</c:v>
                </c:pt>
                <c:pt idx="35239">
                  <c:v>00:19:15</c:v>
                </c:pt>
                <c:pt idx="35240">
                  <c:v>00:19:16</c:v>
                </c:pt>
                <c:pt idx="35241">
                  <c:v>00:19:17</c:v>
                </c:pt>
                <c:pt idx="35242">
                  <c:v>00:19:18</c:v>
                </c:pt>
                <c:pt idx="35243">
                  <c:v>00:19:19</c:v>
                </c:pt>
                <c:pt idx="35244">
                  <c:v>00:19:20</c:v>
                </c:pt>
                <c:pt idx="35245">
                  <c:v>00:19:21</c:v>
                </c:pt>
                <c:pt idx="35246">
                  <c:v>00:19:22</c:v>
                </c:pt>
                <c:pt idx="35247">
                  <c:v>00:19:23</c:v>
                </c:pt>
                <c:pt idx="35248">
                  <c:v>00:19:24</c:v>
                </c:pt>
                <c:pt idx="35249">
                  <c:v>00:19:25</c:v>
                </c:pt>
                <c:pt idx="35250">
                  <c:v>00:19:26</c:v>
                </c:pt>
                <c:pt idx="35251">
                  <c:v>00:19:27</c:v>
                </c:pt>
                <c:pt idx="35252">
                  <c:v>00:19:28</c:v>
                </c:pt>
                <c:pt idx="35253">
                  <c:v>00:19:29</c:v>
                </c:pt>
                <c:pt idx="35254">
                  <c:v>00:19:30</c:v>
                </c:pt>
                <c:pt idx="35255">
                  <c:v>00:19:31</c:v>
                </c:pt>
                <c:pt idx="35256">
                  <c:v>00:19:32</c:v>
                </c:pt>
                <c:pt idx="35257">
                  <c:v>00:19:33</c:v>
                </c:pt>
                <c:pt idx="35258">
                  <c:v>00:19:34</c:v>
                </c:pt>
                <c:pt idx="35259">
                  <c:v>00:19:35</c:v>
                </c:pt>
                <c:pt idx="35260">
                  <c:v>00:19:36</c:v>
                </c:pt>
                <c:pt idx="35261">
                  <c:v>00:19:37</c:v>
                </c:pt>
                <c:pt idx="35262">
                  <c:v>00:19:38</c:v>
                </c:pt>
                <c:pt idx="35263">
                  <c:v>00:19:39</c:v>
                </c:pt>
                <c:pt idx="35264">
                  <c:v>00:19:40</c:v>
                </c:pt>
                <c:pt idx="35265">
                  <c:v>00:19:41</c:v>
                </c:pt>
                <c:pt idx="35266">
                  <c:v>00:19:42</c:v>
                </c:pt>
                <c:pt idx="35267">
                  <c:v>00:19:43</c:v>
                </c:pt>
                <c:pt idx="35268">
                  <c:v>00:19:44</c:v>
                </c:pt>
                <c:pt idx="35269">
                  <c:v>00:19:45</c:v>
                </c:pt>
                <c:pt idx="35270">
                  <c:v>00:19:46</c:v>
                </c:pt>
                <c:pt idx="35271">
                  <c:v>00:19:47</c:v>
                </c:pt>
                <c:pt idx="35272">
                  <c:v>00:19:48</c:v>
                </c:pt>
                <c:pt idx="35273">
                  <c:v>00:19:49</c:v>
                </c:pt>
                <c:pt idx="35274">
                  <c:v>00:19:50</c:v>
                </c:pt>
                <c:pt idx="35275">
                  <c:v>00:19:51</c:v>
                </c:pt>
                <c:pt idx="35276">
                  <c:v>00:19:52</c:v>
                </c:pt>
                <c:pt idx="35277">
                  <c:v>00:19:53</c:v>
                </c:pt>
                <c:pt idx="35278">
                  <c:v>00:19:54</c:v>
                </c:pt>
                <c:pt idx="35279">
                  <c:v>00:19:55</c:v>
                </c:pt>
                <c:pt idx="35280">
                  <c:v>00:19:56</c:v>
                </c:pt>
                <c:pt idx="35281">
                  <c:v>00:19:57</c:v>
                </c:pt>
                <c:pt idx="35282">
                  <c:v>00:19:58</c:v>
                </c:pt>
                <c:pt idx="35283">
                  <c:v>00:19:59</c:v>
                </c:pt>
                <c:pt idx="35284">
                  <c:v>00:20:00</c:v>
                </c:pt>
                <c:pt idx="35285">
                  <c:v>00:20:01</c:v>
                </c:pt>
                <c:pt idx="35286">
                  <c:v>00:20:02</c:v>
                </c:pt>
                <c:pt idx="35287">
                  <c:v>00:20:03</c:v>
                </c:pt>
                <c:pt idx="35288">
                  <c:v>00:20:04</c:v>
                </c:pt>
                <c:pt idx="35289">
                  <c:v>00:20:05</c:v>
                </c:pt>
                <c:pt idx="35290">
                  <c:v>00:20:06</c:v>
                </c:pt>
                <c:pt idx="35291">
                  <c:v>00:20:07</c:v>
                </c:pt>
                <c:pt idx="35292">
                  <c:v>00:20:08</c:v>
                </c:pt>
                <c:pt idx="35293">
                  <c:v>00:20:09</c:v>
                </c:pt>
                <c:pt idx="35294">
                  <c:v>00:20:10</c:v>
                </c:pt>
                <c:pt idx="35295">
                  <c:v>00:20:11</c:v>
                </c:pt>
                <c:pt idx="35296">
                  <c:v>00:20:12</c:v>
                </c:pt>
                <c:pt idx="35297">
                  <c:v>00:20:13</c:v>
                </c:pt>
                <c:pt idx="35298">
                  <c:v>00:20:14</c:v>
                </c:pt>
                <c:pt idx="35299">
                  <c:v>00:20:15</c:v>
                </c:pt>
                <c:pt idx="35300">
                  <c:v>00:20:16</c:v>
                </c:pt>
                <c:pt idx="35301">
                  <c:v>00:20:17</c:v>
                </c:pt>
                <c:pt idx="35302">
                  <c:v>00:20:18</c:v>
                </c:pt>
                <c:pt idx="35303">
                  <c:v>00:20:19</c:v>
                </c:pt>
                <c:pt idx="35304">
                  <c:v>00:20:20</c:v>
                </c:pt>
                <c:pt idx="35305">
                  <c:v>00:20:21</c:v>
                </c:pt>
                <c:pt idx="35306">
                  <c:v>00:20:22</c:v>
                </c:pt>
                <c:pt idx="35307">
                  <c:v>00:20:23</c:v>
                </c:pt>
                <c:pt idx="35308">
                  <c:v>00:20:24</c:v>
                </c:pt>
                <c:pt idx="35309">
                  <c:v>00:20:25</c:v>
                </c:pt>
                <c:pt idx="35310">
                  <c:v>00:20:26</c:v>
                </c:pt>
                <c:pt idx="35311">
                  <c:v>00:20:27</c:v>
                </c:pt>
                <c:pt idx="35312">
                  <c:v>00:20:28</c:v>
                </c:pt>
                <c:pt idx="35313">
                  <c:v>00:20:29</c:v>
                </c:pt>
                <c:pt idx="35314">
                  <c:v>00:20:30</c:v>
                </c:pt>
                <c:pt idx="35315">
                  <c:v>00:20:31</c:v>
                </c:pt>
                <c:pt idx="35316">
                  <c:v>00:20:32</c:v>
                </c:pt>
                <c:pt idx="35317">
                  <c:v>00:20:33</c:v>
                </c:pt>
                <c:pt idx="35318">
                  <c:v>00:20:34</c:v>
                </c:pt>
                <c:pt idx="35319">
                  <c:v>00:20:35</c:v>
                </c:pt>
                <c:pt idx="35320">
                  <c:v>00:20:36</c:v>
                </c:pt>
                <c:pt idx="35321">
                  <c:v>00:20:37</c:v>
                </c:pt>
                <c:pt idx="35322">
                  <c:v>00:20:38</c:v>
                </c:pt>
                <c:pt idx="35323">
                  <c:v>00:20:39</c:v>
                </c:pt>
                <c:pt idx="35324">
                  <c:v>00:20:40</c:v>
                </c:pt>
                <c:pt idx="35325">
                  <c:v>00:20:41</c:v>
                </c:pt>
                <c:pt idx="35326">
                  <c:v>00:20:42</c:v>
                </c:pt>
                <c:pt idx="35327">
                  <c:v>00:20:43</c:v>
                </c:pt>
                <c:pt idx="35328">
                  <c:v>00:20:44</c:v>
                </c:pt>
                <c:pt idx="35329">
                  <c:v>00:20:45</c:v>
                </c:pt>
                <c:pt idx="35330">
                  <c:v>00:20:46</c:v>
                </c:pt>
                <c:pt idx="35331">
                  <c:v>00:20:47</c:v>
                </c:pt>
                <c:pt idx="35332">
                  <c:v>00:20:48</c:v>
                </c:pt>
                <c:pt idx="35333">
                  <c:v>00:20:49</c:v>
                </c:pt>
                <c:pt idx="35334">
                  <c:v>00:20:50</c:v>
                </c:pt>
                <c:pt idx="35335">
                  <c:v>00:20:51</c:v>
                </c:pt>
                <c:pt idx="35336">
                  <c:v>00:20:52</c:v>
                </c:pt>
                <c:pt idx="35337">
                  <c:v>00:20:53</c:v>
                </c:pt>
                <c:pt idx="35338">
                  <c:v>00:20:54</c:v>
                </c:pt>
                <c:pt idx="35339">
                  <c:v>00:20:55</c:v>
                </c:pt>
                <c:pt idx="35340">
                  <c:v>00:20:56</c:v>
                </c:pt>
                <c:pt idx="35341">
                  <c:v>00:20:57</c:v>
                </c:pt>
                <c:pt idx="35342">
                  <c:v>00:20:58</c:v>
                </c:pt>
                <c:pt idx="35343">
                  <c:v>00:20:59</c:v>
                </c:pt>
                <c:pt idx="35344">
                  <c:v>00:21:00</c:v>
                </c:pt>
                <c:pt idx="35345">
                  <c:v>00:21:01</c:v>
                </c:pt>
                <c:pt idx="35346">
                  <c:v>00:21:02</c:v>
                </c:pt>
                <c:pt idx="35347">
                  <c:v>00:21:03</c:v>
                </c:pt>
                <c:pt idx="35348">
                  <c:v>00:21:04</c:v>
                </c:pt>
                <c:pt idx="35349">
                  <c:v>00:21:05</c:v>
                </c:pt>
                <c:pt idx="35350">
                  <c:v>00:21:06</c:v>
                </c:pt>
                <c:pt idx="35351">
                  <c:v>00:21:07</c:v>
                </c:pt>
                <c:pt idx="35352">
                  <c:v>00:21:08</c:v>
                </c:pt>
                <c:pt idx="35353">
                  <c:v>00:21:09</c:v>
                </c:pt>
                <c:pt idx="35354">
                  <c:v>00:21:10</c:v>
                </c:pt>
                <c:pt idx="35355">
                  <c:v>00:21:11</c:v>
                </c:pt>
                <c:pt idx="35356">
                  <c:v>00:21:12</c:v>
                </c:pt>
                <c:pt idx="35357">
                  <c:v>00:21:13</c:v>
                </c:pt>
                <c:pt idx="35358">
                  <c:v>00:21:14</c:v>
                </c:pt>
                <c:pt idx="35359">
                  <c:v>00:21:15</c:v>
                </c:pt>
                <c:pt idx="35360">
                  <c:v>00:21:16</c:v>
                </c:pt>
                <c:pt idx="35361">
                  <c:v>00:21:17</c:v>
                </c:pt>
                <c:pt idx="35362">
                  <c:v>00:21:18</c:v>
                </c:pt>
                <c:pt idx="35363">
                  <c:v>00:21:19</c:v>
                </c:pt>
                <c:pt idx="35364">
                  <c:v>00:21:20</c:v>
                </c:pt>
                <c:pt idx="35365">
                  <c:v>00:21:21</c:v>
                </c:pt>
                <c:pt idx="35366">
                  <c:v>00:21:22</c:v>
                </c:pt>
                <c:pt idx="35367">
                  <c:v>00:21:23</c:v>
                </c:pt>
                <c:pt idx="35368">
                  <c:v>00:21:24</c:v>
                </c:pt>
                <c:pt idx="35369">
                  <c:v>00:21:25</c:v>
                </c:pt>
                <c:pt idx="35370">
                  <c:v>00:21:26</c:v>
                </c:pt>
                <c:pt idx="35371">
                  <c:v>00:21:27</c:v>
                </c:pt>
                <c:pt idx="35372">
                  <c:v>00:21:28</c:v>
                </c:pt>
                <c:pt idx="35373">
                  <c:v>00:21:29</c:v>
                </c:pt>
                <c:pt idx="35374">
                  <c:v>00:21:30</c:v>
                </c:pt>
                <c:pt idx="35375">
                  <c:v>00:21:31</c:v>
                </c:pt>
                <c:pt idx="35376">
                  <c:v>00:21:32</c:v>
                </c:pt>
                <c:pt idx="35377">
                  <c:v>00:21:33</c:v>
                </c:pt>
                <c:pt idx="35378">
                  <c:v>00:21:34</c:v>
                </c:pt>
                <c:pt idx="35379">
                  <c:v>00:21:35</c:v>
                </c:pt>
                <c:pt idx="35380">
                  <c:v>00:21:36</c:v>
                </c:pt>
                <c:pt idx="35381">
                  <c:v>00:21:37</c:v>
                </c:pt>
                <c:pt idx="35382">
                  <c:v>00:21:38</c:v>
                </c:pt>
                <c:pt idx="35383">
                  <c:v>00:21:39</c:v>
                </c:pt>
                <c:pt idx="35384">
                  <c:v>00:21:40</c:v>
                </c:pt>
                <c:pt idx="35385">
                  <c:v>00:21:41</c:v>
                </c:pt>
                <c:pt idx="35386">
                  <c:v>00:21:42</c:v>
                </c:pt>
                <c:pt idx="35387">
                  <c:v>00:21:43</c:v>
                </c:pt>
                <c:pt idx="35388">
                  <c:v>00:21:44</c:v>
                </c:pt>
                <c:pt idx="35389">
                  <c:v>00:21:45</c:v>
                </c:pt>
                <c:pt idx="35390">
                  <c:v>00:21:46</c:v>
                </c:pt>
                <c:pt idx="35391">
                  <c:v>00:21:47</c:v>
                </c:pt>
                <c:pt idx="35392">
                  <c:v>00:21:48</c:v>
                </c:pt>
                <c:pt idx="35393">
                  <c:v>00:21:49</c:v>
                </c:pt>
                <c:pt idx="35394">
                  <c:v>00:21:50</c:v>
                </c:pt>
                <c:pt idx="35395">
                  <c:v>00:21:51</c:v>
                </c:pt>
                <c:pt idx="35396">
                  <c:v>00:21:52</c:v>
                </c:pt>
                <c:pt idx="35397">
                  <c:v>00:21:53</c:v>
                </c:pt>
                <c:pt idx="35398">
                  <c:v>00:21:54</c:v>
                </c:pt>
                <c:pt idx="35399">
                  <c:v>00:21:55</c:v>
                </c:pt>
                <c:pt idx="35400">
                  <c:v>00:21:56</c:v>
                </c:pt>
                <c:pt idx="35401">
                  <c:v>00:21:57</c:v>
                </c:pt>
                <c:pt idx="35402">
                  <c:v>00:21:58</c:v>
                </c:pt>
                <c:pt idx="35403">
                  <c:v>00:21:59</c:v>
                </c:pt>
                <c:pt idx="35404">
                  <c:v>00:22:00</c:v>
                </c:pt>
                <c:pt idx="35405">
                  <c:v>00:22:01</c:v>
                </c:pt>
                <c:pt idx="35406">
                  <c:v>00:22:02</c:v>
                </c:pt>
                <c:pt idx="35407">
                  <c:v>00:22:03</c:v>
                </c:pt>
                <c:pt idx="35408">
                  <c:v>00:22:04</c:v>
                </c:pt>
                <c:pt idx="35409">
                  <c:v>00:22:05</c:v>
                </c:pt>
                <c:pt idx="35410">
                  <c:v>00:22:06</c:v>
                </c:pt>
                <c:pt idx="35411">
                  <c:v>00:22:07</c:v>
                </c:pt>
                <c:pt idx="35412">
                  <c:v>00:22:08</c:v>
                </c:pt>
                <c:pt idx="35413">
                  <c:v>00:22:09</c:v>
                </c:pt>
                <c:pt idx="35414">
                  <c:v>00:22:10</c:v>
                </c:pt>
                <c:pt idx="35415">
                  <c:v>00:22:11</c:v>
                </c:pt>
                <c:pt idx="35416">
                  <c:v>00:22:12</c:v>
                </c:pt>
                <c:pt idx="35417">
                  <c:v>00:22:13</c:v>
                </c:pt>
                <c:pt idx="35418">
                  <c:v>00:22:14</c:v>
                </c:pt>
                <c:pt idx="35419">
                  <c:v>00:22:15</c:v>
                </c:pt>
                <c:pt idx="35420">
                  <c:v>00:22:16</c:v>
                </c:pt>
                <c:pt idx="35421">
                  <c:v>00:22:17</c:v>
                </c:pt>
                <c:pt idx="35422">
                  <c:v>00:22:18</c:v>
                </c:pt>
                <c:pt idx="35423">
                  <c:v>00:22:19</c:v>
                </c:pt>
                <c:pt idx="35424">
                  <c:v>00:22:20</c:v>
                </c:pt>
                <c:pt idx="35425">
                  <c:v>00:22:21</c:v>
                </c:pt>
                <c:pt idx="35426">
                  <c:v>00:22:22</c:v>
                </c:pt>
                <c:pt idx="35427">
                  <c:v>00:22:23</c:v>
                </c:pt>
                <c:pt idx="35428">
                  <c:v>00:22:24</c:v>
                </c:pt>
                <c:pt idx="35429">
                  <c:v>00:22:25</c:v>
                </c:pt>
                <c:pt idx="35430">
                  <c:v>00:22:26</c:v>
                </c:pt>
                <c:pt idx="35431">
                  <c:v>00:22:27</c:v>
                </c:pt>
                <c:pt idx="35432">
                  <c:v>00:22:28</c:v>
                </c:pt>
                <c:pt idx="35433">
                  <c:v>00:22:29</c:v>
                </c:pt>
                <c:pt idx="35434">
                  <c:v>00:22:30</c:v>
                </c:pt>
                <c:pt idx="35435">
                  <c:v>00:22:31</c:v>
                </c:pt>
                <c:pt idx="35436">
                  <c:v>00:22:32</c:v>
                </c:pt>
                <c:pt idx="35437">
                  <c:v>00:22:33</c:v>
                </c:pt>
                <c:pt idx="35438">
                  <c:v>00:22:34</c:v>
                </c:pt>
                <c:pt idx="35439">
                  <c:v>00:22:35</c:v>
                </c:pt>
                <c:pt idx="35440">
                  <c:v>00:22:36</c:v>
                </c:pt>
                <c:pt idx="35441">
                  <c:v>00:22:37</c:v>
                </c:pt>
                <c:pt idx="35442">
                  <c:v>00:22:38</c:v>
                </c:pt>
                <c:pt idx="35443">
                  <c:v>00:22:39</c:v>
                </c:pt>
                <c:pt idx="35444">
                  <c:v>00:22:40</c:v>
                </c:pt>
                <c:pt idx="35445">
                  <c:v>00:22:41</c:v>
                </c:pt>
                <c:pt idx="35446">
                  <c:v>00:22:42</c:v>
                </c:pt>
                <c:pt idx="35447">
                  <c:v>00:22:43</c:v>
                </c:pt>
                <c:pt idx="35448">
                  <c:v>00:22:44</c:v>
                </c:pt>
                <c:pt idx="35449">
                  <c:v>00:22:45</c:v>
                </c:pt>
                <c:pt idx="35450">
                  <c:v>00:22:46</c:v>
                </c:pt>
                <c:pt idx="35451">
                  <c:v>00:22:47</c:v>
                </c:pt>
                <c:pt idx="35452">
                  <c:v>00:22:48</c:v>
                </c:pt>
                <c:pt idx="35453">
                  <c:v>00:22:49</c:v>
                </c:pt>
                <c:pt idx="35454">
                  <c:v>00:22:50</c:v>
                </c:pt>
                <c:pt idx="35455">
                  <c:v>00:22:51</c:v>
                </c:pt>
                <c:pt idx="35456">
                  <c:v>00:22:52</c:v>
                </c:pt>
                <c:pt idx="35457">
                  <c:v>00:22:53</c:v>
                </c:pt>
                <c:pt idx="35458">
                  <c:v>00:22:54</c:v>
                </c:pt>
                <c:pt idx="35459">
                  <c:v>00:22:55</c:v>
                </c:pt>
                <c:pt idx="35460">
                  <c:v>00:22:56</c:v>
                </c:pt>
                <c:pt idx="35461">
                  <c:v>00:22:57</c:v>
                </c:pt>
                <c:pt idx="35462">
                  <c:v>00:22:58</c:v>
                </c:pt>
                <c:pt idx="35463">
                  <c:v>00:22:59</c:v>
                </c:pt>
                <c:pt idx="35464">
                  <c:v>00:23:00</c:v>
                </c:pt>
                <c:pt idx="35465">
                  <c:v>00:23:01</c:v>
                </c:pt>
                <c:pt idx="35466">
                  <c:v>00:23:02</c:v>
                </c:pt>
                <c:pt idx="35467">
                  <c:v>00:23:03</c:v>
                </c:pt>
                <c:pt idx="35468">
                  <c:v>00:23:04</c:v>
                </c:pt>
                <c:pt idx="35469">
                  <c:v>00:23:05</c:v>
                </c:pt>
                <c:pt idx="35470">
                  <c:v>00:23:06</c:v>
                </c:pt>
                <c:pt idx="35471">
                  <c:v>00:23:07</c:v>
                </c:pt>
                <c:pt idx="35472">
                  <c:v>00:23:08</c:v>
                </c:pt>
                <c:pt idx="35473">
                  <c:v>00:23:09</c:v>
                </c:pt>
                <c:pt idx="35474">
                  <c:v>00:23:10</c:v>
                </c:pt>
                <c:pt idx="35475">
                  <c:v>00:23:11</c:v>
                </c:pt>
                <c:pt idx="35476">
                  <c:v>00:23:12</c:v>
                </c:pt>
                <c:pt idx="35477">
                  <c:v>00:23:13</c:v>
                </c:pt>
                <c:pt idx="35478">
                  <c:v>00:23:14</c:v>
                </c:pt>
                <c:pt idx="35479">
                  <c:v>00:23:15</c:v>
                </c:pt>
                <c:pt idx="35480">
                  <c:v>00:23:16</c:v>
                </c:pt>
                <c:pt idx="35481">
                  <c:v>00:23:17</c:v>
                </c:pt>
                <c:pt idx="35482">
                  <c:v>00:23:18</c:v>
                </c:pt>
                <c:pt idx="35483">
                  <c:v>00:23:19</c:v>
                </c:pt>
                <c:pt idx="35484">
                  <c:v>00:23:20</c:v>
                </c:pt>
                <c:pt idx="35485">
                  <c:v>00:23:21</c:v>
                </c:pt>
                <c:pt idx="35486">
                  <c:v>00:23:22</c:v>
                </c:pt>
                <c:pt idx="35487">
                  <c:v>00:23:23</c:v>
                </c:pt>
                <c:pt idx="35488">
                  <c:v>00:23:24</c:v>
                </c:pt>
                <c:pt idx="35489">
                  <c:v>00:23:25</c:v>
                </c:pt>
                <c:pt idx="35490">
                  <c:v>00:23:26</c:v>
                </c:pt>
                <c:pt idx="35491">
                  <c:v>00:23:27</c:v>
                </c:pt>
                <c:pt idx="35492">
                  <c:v>00:23:28</c:v>
                </c:pt>
                <c:pt idx="35493">
                  <c:v>00:23:29</c:v>
                </c:pt>
                <c:pt idx="35494">
                  <c:v>00:23:30</c:v>
                </c:pt>
                <c:pt idx="35495">
                  <c:v>00:23:31</c:v>
                </c:pt>
                <c:pt idx="35496">
                  <c:v>00:23:32</c:v>
                </c:pt>
                <c:pt idx="35497">
                  <c:v>00:23:33</c:v>
                </c:pt>
                <c:pt idx="35498">
                  <c:v>00:23:34</c:v>
                </c:pt>
                <c:pt idx="35499">
                  <c:v>00:23:35</c:v>
                </c:pt>
                <c:pt idx="35500">
                  <c:v>00:23:36</c:v>
                </c:pt>
                <c:pt idx="35501">
                  <c:v>00:23:37</c:v>
                </c:pt>
                <c:pt idx="35502">
                  <c:v>00:23:38</c:v>
                </c:pt>
                <c:pt idx="35503">
                  <c:v>00:23:39</c:v>
                </c:pt>
                <c:pt idx="35504">
                  <c:v>00:23:40</c:v>
                </c:pt>
                <c:pt idx="35505">
                  <c:v>00:23:41</c:v>
                </c:pt>
                <c:pt idx="35506">
                  <c:v>00:23:42</c:v>
                </c:pt>
                <c:pt idx="35507">
                  <c:v>00:23:43</c:v>
                </c:pt>
                <c:pt idx="35508">
                  <c:v>00:23:44</c:v>
                </c:pt>
                <c:pt idx="35509">
                  <c:v>00:23:45</c:v>
                </c:pt>
                <c:pt idx="35510">
                  <c:v>00:23:46</c:v>
                </c:pt>
                <c:pt idx="35511">
                  <c:v>00:23:47</c:v>
                </c:pt>
                <c:pt idx="35512">
                  <c:v>00:23:48</c:v>
                </c:pt>
                <c:pt idx="35513">
                  <c:v>00:23:49</c:v>
                </c:pt>
                <c:pt idx="35514">
                  <c:v>00:23:50</c:v>
                </c:pt>
                <c:pt idx="35515">
                  <c:v>00:23:51</c:v>
                </c:pt>
                <c:pt idx="35516">
                  <c:v>00:23:52</c:v>
                </c:pt>
                <c:pt idx="35517">
                  <c:v>00:23:53</c:v>
                </c:pt>
                <c:pt idx="35518">
                  <c:v>00:23:54</c:v>
                </c:pt>
                <c:pt idx="35519">
                  <c:v>00:23:55</c:v>
                </c:pt>
                <c:pt idx="35520">
                  <c:v>00:23:56</c:v>
                </c:pt>
                <c:pt idx="35521">
                  <c:v>00:23:57</c:v>
                </c:pt>
                <c:pt idx="35522">
                  <c:v>00:23:58</c:v>
                </c:pt>
                <c:pt idx="35523">
                  <c:v>00:23:59</c:v>
                </c:pt>
                <c:pt idx="35524">
                  <c:v>00:24:00</c:v>
                </c:pt>
                <c:pt idx="35525">
                  <c:v>00:24:01</c:v>
                </c:pt>
                <c:pt idx="35526">
                  <c:v>00:24:02</c:v>
                </c:pt>
                <c:pt idx="35527">
                  <c:v>00:24:03</c:v>
                </c:pt>
                <c:pt idx="35528">
                  <c:v>00:24:04</c:v>
                </c:pt>
                <c:pt idx="35529">
                  <c:v>00:24:05</c:v>
                </c:pt>
                <c:pt idx="35530">
                  <c:v>00:24:06</c:v>
                </c:pt>
                <c:pt idx="35531">
                  <c:v>00:24:07</c:v>
                </c:pt>
                <c:pt idx="35532">
                  <c:v>00:24:08</c:v>
                </c:pt>
                <c:pt idx="35533">
                  <c:v>00:24:09</c:v>
                </c:pt>
                <c:pt idx="35534">
                  <c:v>00:24:10</c:v>
                </c:pt>
                <c:pt idx="35535">
                  <c:v>00:24:11</c:v>
                </c:pt>
                <c:pt idx="35536">
                  <c:v>00:24:12</c:v>
                </c:pt>
                <c:pt idx="35537">
                  <c:v>00:24:13</c:v>
                </c:pt>
                <c:pt idx="35538">
                  <c:v>00:24:14</c:v>
                </c:pt>
                <c:pt idx="35539">
                  <c:v>00:24:15</c:v>
                </c:pt>
                <c:pt idx="35540">
                  <c:v>00:24:16</c:v>
                </c:pt>
                <c:pt idx="35541">
                  <c:v>00:24:17</c:v>
                </c:pt>
                <c:pt idx="35542">
                  <c:v>00:24:18</c:v>
                </c:pt>
                <c:pt idx="35543">
                  <c:v>00:24:19</c:v>
                </c:pt>
                <c:pt idx="35544">
                  <c:v>00:24:20</c:v>
                </c:pt>
                <c:pt idx="35545">
                  <c:v>00:24:21</c:v>
                </c:pt>
                <c:pt idx="35546">
                  <c:v>00:24:22</c:v>
                </c:pt>
                <c:pt idx="35547">
                  <c:v>00:24:23</c:v>
                </c:pt>
                <c:pt idx="35548">
                  <c:v>00:24:24</c:v>
                </c:pt>
                <c:pt idx="35549">
                  <c:v>00:24:25</c:v>
                </c:pt>
                <c:pt idx="35550">
                  <c:v>00:24:26</c:v>
                </c:pt>
                <c:pt idx="35551">
                  <c:v>00:24:27</c:v>
                </c:pt>
                <c:pt idx="35552">
                  <c:v>00:24:28</c:v>
                </c:pt>
                <c:pt idx="35553">
                  <c:v>00:24:29</c:v>
                </c:pt>
                <c:pt idx="35554">
                  <c:v>00:24:30</c:v>
                </c:pt>
                <c:pt idx="35555">
                  <c:v>00:24:31</c:v>
                </c:pt>
                <c:pt idx="35556">
                  <c:v>00:24:32</c:v>
                </c:pt>
                <c:pt idx="35557">
                  <c:v>00:24:33</c:v>
                </c:pt>
                <c:pt idx="35558">
                  <c:v>00:24:34</c:v>
                </c:pt>
                <c:pt idx="35559">
                  <c:v>00:24:35</c:v>
                </c:pt>
                <c:pt idx="35560">
                  <c:v>00:24:36</c:v>
                </c:pt>
                <c:pt idx="35561">
                  <c:v>00:24:37</c:v>
                </c:pt>
                <c:pt idx="35562">
                  <c:v>00:24:38</c:v>
                </c:pt>
                <c:pt idx="35563">
                  <c:v>00:24:39</c:v>
                </c:pt>
                <c:pt idx="35564">
                  <c:v>00:24:40</c:v>
                </c:pt>
                <c:pt idx="35565">
                  <c:v>00:24:41</c:v>
                </c:pt>
                <c:pt idx="35566">
                  <c:v>00:24:42</c:v>
                </c:pt>
                <c:pt idx="35567">
                  <c:v>00:24:43</c:v>
                </c:pt>
                <c:pt idx="35568">
                  <c:v>00:24:44</c:v>
                </c:pt>
                <c:pt idx="35569">
                  <c:v>00:24:45</c:v>
                </c:pt>
                <c:pt idx="35570">
                  <c:v>00:24:46</c:v>
                </c:pt>
                <c:pt idx="35571">
                  <c:v>00:24:47</c:v>
                </c:pt>
                <c:pt idx="35572">
                  <c:v>00:24:48</c:v>
                </c:pt>
                <c:pt idx="35573">
                  <c:v>00:24:49</c:v>
                </c:pt>
                <c:pt idx="35574">
                  <c:v>00:24:50</c:v>
                </c:pt>
                <c:pt idx="35575">
                  <c:v>00:24:51</c:v>
                </c:pt>
                <c:pt idx="35576">
                  <c:v>00:24:52</c:v>
                </c:pt>
                <c:pt idx="35577">
                  <c:v>00:24:53</c:v>
                </c:pt>
                <c:pt idx="35578">
                  <c:v>00:24:54</c:v>
                </c:pt>
                <c:pt idx="35579">
                  <c:v>00:24:55</c:v>
                </c:pt>
                <c:pt idx="35580">
                  <c:v>00:24:56</c:v>
                </c:pt>
                <c:pt idx="35581">
                  <c:v>00:24:57</c:v>
                </c:pt>
                <c:pt idx="35582">
                  <c:v>00:24:58</c:v>
                </c:pt>
                <c:pt idx="35583">
                  <c:v>00:24:59</c:v>
                </c:pt>
                <c:pt idx="35584">
                  <c:v>00:25:00</c:v>
                </c:pt>
                <c:pt idx="35585">
                  <c:v>00:25:01</c:v>
                </c:pt>
                <c:pt idx="35586">
                  <c:v>00:25:02</c:v>
                </c:pt>
                <c:pt idx="35587">
                  <c:v>00:25:03</c:v>
                </c:pt>
                <c:pt idx="35588">
                  <c:v>00:25:04</c:v>
                </c:pt>
                <c:pt idx="35589">
                  <c:v>00:25:05</c:v>
                </c:pt>
                <c:pt idx="35590">
                  <c:v>00:25:06</c:v>
                </c:pt>
                <c:pt idx="35591">
                  <c:v>00:25:07</c:v>
                </c:pt>
                <c:pt idx="35592">
                  <c:v>00:25:08</c:v>
                </c:pt>
                <c:pt idx="35593">
                  <c:v>00:25:09</c:v>
                </c:pt>
                <c:pt idx="35594">
                  <c:v>00:25:10</c:v>
                </c:pt>
                <c:pt idx="35595">
                  <c:v>00:25:11</c:v>
                </c:pt>
                <c:pt idx="35596">
                  <c:v>00:25:12</c:v>
                </c:pt>
                <c:pt idx="35597">
                  <c:v>00:25:13</c:v>
                </c:pt>
                <c:pt idx="35598">
                  <c:v>00:25:14</c:v>
                </c:pt>
                <c:pt idx="35599">
                  <c:v>00:25:15</c:v>
                </c:pt>
                <c:pt idx="35600">
                  <c:v>00:25:16</c:v>
                </c:pt>
                <c:pt idx="35601">
                  <c:v>00:25:17</c:v>
                </c:pt>
                <c:pt idx="35602">
                  <c:v>00:25:18</c:v>
                </c:pt>
                <c:pt idx="35603">
                  <c:v>00:25:19</c:v>
                </c:pt>
                <c:pt idx="35604">
                  <c:v>00:25:20</c:v>
                </c:pt>
                <c:pt idx="35605">
                  <c:v>00:25:21</c:v>
                </c:pt>
                <c:pt idx="35606">
                  <c:v>00:25:22</c:v>
                </c:pt>
                <c:pt idx="35607">
                  <c:v>00:25:23</c:v>
                </c:pt>
                <c:pt idx="35608">
                  <c:v>00:25:24</c:v>
                </c:pt>
                <c:pt idx="35609">
                  <c:v>00:25:25</c:v>
                </c:pt>
                <c:pt idx="35610">
                  <c:v>00:25:26</c:v>
                </c:pt>
                <c:pt idx="35611">
                  <c:v>00:25:27</c:v>
                </c:pt>
                <c:pt idx="35612">
                  <c:v>00:25:28</c:v>
                </c:pt>
                <c:pt idx="35613">
                  <c:v>00:25:29</c:v>
                </c:pt>
                <c:pt idx="35614">
                  <c:v>00:25:30</c:v>
                </c:pt>
                <c:pt idx="35615">
                  <c:v>00:25:31</c:v>
                </c:pt>
                <c:pt idx="35616">
                  <c:v>00:25:32</c:v>
                </c:pt>
                <c:pt idx="35617">
                  <c:v>00:25:33</c:v>
                </c:pt>
                <c:pt idx="35618">
                  <c:v>00:25:34</c:v>
                </c:pt>
                <c:pt idx="35619">
                  <c:v>00:25:35</c:v>
                </c:pt>
                <c:pt idx="35620">
                  <c:v>00:25:36</c:v>
                </c:pt>
                <c:pt idx="35621">
                  <c:v>00:25:37</c:v>
                </c:pt>
                <c:pt idx="35622">
                  <c:v>00:25:38</c:v>
                </c:pt>
                <c:pt idx="35623">
                  <c:v>00:25:39</c:v>
                </c:pt>
                <c:pt idx="35624">
                  <c:v>00:25:40</c:v>
                </c:pt>
                <c:pt idx="35625">
                  <c:v>00:25:41</c:v>
                </c:pt>
                <c:pt idx="35626">
                  <c:v>00:25:42</c:v>
                </c:pt>
                <c:pt idx="35627">
                  <c:v>00:25:43</c:v>
                </c:pt>
                <c:pt idx="35628">
                  <c:v>00:25:44</c:v>
                </c:pt>
                <c:pt idx="35629">
                  <c:v>00:25:45</c:v>
                </c:pt>
                <c:pt idx="35630">
                  <c:v>00:25:46</c:v>
                </c:pt>
                <c:pt idx="35631">
                  <c:v>00:25:47</c:v>
                </c:pt>
                <c:pt idx="35632">
                  <c:v>00:25:48</c:v>
                </c:pt>
                <c:pt idx="35633">
                  <c:v>00:25:49</c:v>
                </c:pt>
                <c:pt idx="35634">
                  <c:v>00:25:50</c:v>
                </c:pt>
                <c:pt idx="35635">
                  <c:v>00:25:51</c:v>
                </c:pt>
                <c:pt idx="35636">
                  <c:v>00:25:52</c:v>
                </c:pt>
                <c:pt idx="35637">
                  <c:v>00:25:53</c:v>
                </c:pt>
                <c:pt idx="35638">
                  <c:v>00:25:54</c:v>
                </c:pt>
                <c:pt idx="35639">
                  <c:v>00:25:55</c:v>
                </c:pt>
                <c:pt idx="35640">
                  <c:v>00:25:56</c:v>
                </c:pt>
                <c:pt idx="35641">
                  <c:v>00:25:57</c:v>
                </c:pt>
                <c:pt idx="35642">
                  <c:v>00:25:58</c:v>
                </c:pt>
                <c:pt idx="35643">
                  <c:v>00:25:59</c:v>
                </c:pt>
                <c:pt idx="35644">
                  <c:v>00:26:00</c:v>
                </c:pt>
                <c:pt idx="35645">
                  <c:v>00:26:01</c:v>
                </c:pt>
                <c:pt idx="35646">
                  <c:v>00:26:02</c:v>
                </c:pt>
                <c:pt idx="35647">
                  <c:v>00:26:03</c:v>
                </c:pt>
                <c:pt idx="35648">
                  <c:v>00:26:04</c:v>
                </c:pt>
                <c:pt idx="35649">
                  <c:v>00:26:05</c:v>
                </c:pt>
                <c:pt idx="35650">
                  <c:v>00:26:06</c:v>
                </c:pt>
                <c:pt idx="35651">
                  <c:v>00:26:07</c:v>
                </c:pt>
                <c:pt idx="35652">
                  <c:v>00:26:08</c:v>
                </c:pt>
                <c:pt idx="35653">
                  <c:v>00:26:09</c:v>
                </c:pt>
                <c:pt idx="35654">
                  <c:v>00:26:10</c:v>
                </c:pt>
                <c:pt idx="35655">
                  <c:v>00:26:11</c:v>
                </c:pt>
                <c:pt idx="35656">
                  <c:v>00:26:12</c:v>
                </c:pt>
                <c:pt idx="35657">
                  <c:v>00:26:13</c:v>
                </c:pt>
                <c:pt idx="35658">
                  <c:v>00:26:14</c:v>
                </c:pt>
                <c:pt idx="35659">
                  <c:v>00:26:15</c:v>
                </c:pt>
                <c:pt idx="35660">
                  <c:v>00:26:16</c:v>
                </c:pt>
                <c:pt idx="35661">
                  <c:v>00:26:17</c:v>
                </c:pt>
                <c:pt idx="35662">
                  <c:v>00:26:18</c:v>
                </c:pt>
                <c:pt idx="35663">
                  <c:v>00:26:19</c:v>
                </c:pt>
                <c:pt idx="35664">
                  <c:v>00:26:20</c:v>
                </c:pt>
                <c:pt idx="35665">
                  <c:v>00:26:21</c:v>
                </c:pt>
                <c:pt idx="35666">
                  <c:v>00:26:22</c:v>
                </c:pt>
                <c:pt idx="35667">
                  <c:v>00:26:23</c:v>
                </c:pt>
                <c:pt idx="35668">
                  <c:v>00:26:24</c:v>
                </c:pt>
                <c:pt idx="35669">
                  <c:v>00:26:25</c:v>
                </c:pt>
                <c:pt idx="35670">
                  <c:v>00:26:26</c:v>
                </c:pt>
                <c:pt idx="35671">
                  <c:v>00:26:27</c:v>
                </c:pt>
                <c:pt idx="35672">
                  <c:v>00:26:28</c:v>
                </c:pt>
                <c:pt idx="35673">
                  <c:v>00:26:29</c:v>
                </c:pt>
                <c:pt idx="35674">
                  <c:v>00:26:30</c:v>
                </c:pt>
                <c:pt idx="35675">
                  <c:v>00:26:31</c:v>
                </c:pt>
                <c:pt idx="35676">
                  <c:v>00:26:32</c:v>
                </c:pt>
                <c:pt idx="35677">
                  <c:v>00:26:33</c:v>
                </c:pt>
                <c:pt idx="35678">
                  <c:v>00:26:34</c:v>
                </c:pt>
                <c:pt idx="35679">
                  <c:v>00:26:35</c:v>
                </c:pt>
                <c:pt idx="35680">
                  <c:v>00:26:36</c:v>
                </c:pt>
                <c:pt idx="35681">
                  <c:v>00:26:37</c:v>
                </c:pt>
                <c:pt idx="35682">
                  <c:v>00:26:38</c:v>
                </c:pt>
                <c:pt idx="35683">
                  <c:v>00:26:39</c:v>
                </c:pt>
                <c:pt idx="35684">
                  <c:v>00:26:40</c:v>
                </c:pt>
                <c:pt idx="35685">
                  <c:v>00:26:41</c:v>
                </c:pt>
                <c:pt idx="35686">
                  <c:v>00:26:42</c:v>
                </c:pt>
                <c:pt idx="35687">
                  <c:v>00:26:43</c:v>
                </c:pt>
                <c:pt idx="35688">
                  <c:v>00:26:44</c:v>
                </c:pt>
                <c:pt idx="35689">
                  <c:v>00:26:45</c:v>
                </c:pt>
                <c:pt idx="35690">
                  <c:v>00:26:46</c:v>
                </c:pt>
                <c:pt idx="35691">
                  <c:v>00:26:47</c:v>
                </c:pt>
                <c:pt idx="35692">
                  <c:v>00:26:48</c:v>
                </c:pt>
                <c:pt idx="35693">
                  <c:v>00:26:49</c:v>
                </c:pt>
                <c:pt idx="35694">
                  <c:v>00:26:50</c:v>
                </c:pt>
                <c:pt idx="35695">
                  <c:v>00:26:51</c:v>
                </c:pt>
                <c:pt idx="35696">
                  <c:v>00:26:52</c:v>
                </c:pt>
                <c:pt idx="35697">
                  <c:v>00:26:53</c:v>
                </c:pt>
                <c:pt idx="35698">
                  <c:v>00:26:54</c:v>
                </c:pt>
                <c:pt idx="35699">
                  <c:v>00:26:55</c:v>
                </c:pt>
                <c:pt idx="35700">
                  <c:v>00:26:56</c:v>
                </c:pt>
                <c:pt idx="35701">
                  <c:v>00:26:57</c:v>
                </c:pt>
                <c:pt idx="35702">
                  <c:v>00:26:58</c:v>
                </c:pt>
                <c:pt idx="35703">
                  <c:v>00:26:59</c:v>
                </c:pt>
                <c:pt idx="35704">
                  <c:v>00:27:00</c:v>
                </c:pt>
                <c:pt idx="35705">
                  <c:v>00:27:01</c:v>
                </c:pt>
                <c:pt idx="35706">
                  <c:v>00:27:02</c:v>
                </c:pt>
                <c:pt idx="35707">
                  <c:v>00:27:03</c:v>
                </c:pt>
                <c:pt idx="35708">
                  <c:v>00:27:04</c:v>
                </c:pt>
                <c:pt idx="35709">
                  <c:v>00:27:05</c:v>
                </c:pt>
                <c:pt idx="35710">
                  <c:v>00:27:06</c:v>
                </c:pt>
                <c:pt idx="35711">
                  <c:v>00:27:07</c:v>
                </c:pt>
                <c:pt idx="35712">
                  <c:v>00:27:08</c:v>
                </c:pt>
                <c:pt idx="35713">
                  <c:v>00:27:09</c:v>
                </c:pt>
                <c:pt idx="35714">
                  <c:v>00:27:10</c:v>
                </c:pt>
                <c:pt idx="35715">
                  <c:v>00:27:11</c:v>
                </c:pt>
                <c:pt idx="35716">
                  <c:v>00:27:12</c:v>
                </c:pt>
                <c:pt idx="35717">
                  <c:v>00:27:13</c:v>
                </c:pt>
                <c:pt idx="35718">
                  <c:v>00:27:14</c:v>
                </c:pt>
                <c:pt idx="35719">
                  <c:v>00:27:15</c:v>
                </c:pt>
                <c:pt idx="35720">
                  <c:v>00:27:16</c:v>
                </c:pt>
                <c:pt idx="35721">
                  <c:v>00:27:17</c:v>
                </c:pt>
                <c:pt idx="35722">
                  <c:v>00:27:18</c:v>
                </c:pt>
                <c:pt idx="35723">
                  <c:v>00:27:19</c:v>
                </c:pt>
                <c:pt idx="35724">
                  <c:v>00:27:20</c:v>
                </c:pt>
                <c:pt idx="35725">
                  <c:v>00:27:21</c:v>
                </c:pt>
                <c:pt idx="35726">
                  <c:v>00:27:22</c:v>
                </c:pt>
                <c:pt idx="35727">
                  <c:v>00:27:23</c:v>
                </c:pt>
                <c:pt idx="35728">
                  <c:v>00:27:24</c:v>
                </c:pt>
                <c:pt idx="35729">
                  <c:v>00:27:25</c:v>
                </c:pt>
                <c:pt idx="35730">
                  <c:v>00:27:26</c:v>
                </c:pt>
                <c:pt idx="35731">
                  <c:v>00:27:27</c:v>
                </c:pt>
                <c:pt idx="35732">
                  <c:v>00:27:28</c:v>
                </c:pt>
                <c:pt idx="35733">
                  <c:v>00:27:29</c:v>
                </c:pt>
                <c:pt idx="35734">
                  <c:v>00:27:30</c:v>
                </c:pt>
                <c:pt idx="35735">
                  <c:v>00:27:31</c:v>
                </c:pt>
                <c:pt idx="35736">
                  <c:v>00:27:32</c:v>
                </c:pt>
                <c:pt idx="35737">
                  <c:v>00:27:33</c:v>
                </c:pt>
                <c:pt idx="35738">
                  <c:v>00:27:34</c:v>
                </c:pt>
                <c:pt idx="35739">
                  <c:v>00:27:35</c:v>
                </c:pt>
                <c:pt idx="35740">
                  <c:v>00:27:36</c:v>
                </c:pt>
                <c:pt idx="35741">
                  <c:v>00:27:37</c:v>
                </c:pt>
                <c:pt idx="35742">
                  <c:v>00:27:38</c:v>
                </c:pt>
                <c:pt idx="35743">
                  <c:v>00:27:39</c:v>
                </c:pt>
                <c:pt idx="35744">
                  <c:v>00:27:40</c:v>
                </c:pt>
                <c:pt idx="35745">
                  <c:v>00:27:41</c:v>
                </c:pt>
                <c:pt idx="35746">
                  <c:v>00:27:42</c:v>
                </c:pt>
                <c:pt idx="35747">
                  <c:v>00:27:43</c:v>
                </c:pt>
                <c:pt idx="35748">
                  <c:v>00:27:44</c:v>
                </c:pt>
                <c:pt idx="35749">
                  <c:v>00:27:45</c:v>
                </c:pt>
                <c:pt idx="35750">
                  <c:v>00:27:46</c:v>
                </c:pt>
                <c:pt idx="35751">
                  <c:v>00:27:47</c:v>
                </c:pt>
                <c:pt idx="35752">
                  <c:v>00:27:48</c:v>
                </c:pt>
                <c:pt idx="35753">
                  <c:v>00:27:49</c:v>
                </c:pt>
                <c:pt idx="35754">
                  <c:v>00:27:50</c:v>
                </c:pt>
                <c:pt idx="35755">
                  <c:v>00:27:51</c:v>
                </c:pt>
                <c:pt idx="35756">
                  <c:v>00:27:52</c:v>
                </c:pt>
                <c:pt idx="35757">
                  <c:v>00:27:53</c:v>
                </c:pt>
                <c:pt idx="35758">
                  <c:v>00:27:54</c:v>
                </c:pt>
                <c:pt idx="35759">
                  <c:v>00:27:55</c:v>
                </c:pt>
                <c:pt idx="35760">
                  <c:v>00:27:56</c:v>
                </c:pt>
                <c:pt idx="35761">
                  <c:v>00:27:57</c:v>
                </c:pt>
                <c:pt idx="35762">
                  <c:v>00:27:58</c:v>
                </c:pt>
                <c:pt idx="35763">
                  <c:v>00:27:59</c:v>
                </c:pt>
                <c:pt idx="35764">
                  <c:v>00:28:00</c:v>
                </c:pt>
                <c:pt idx="35765">
                  <c:v>00:28:01</c:v>
                </c:pt>
                <c:pt idx="35766">
                  <c:v>00:28:02</c:v>
                </c:pt>
                <c:pt idx="35767">
                  <c:v>00:28:03</c:v>
                </c:pt>
                <c:pt idx="35768">
                  <c:v>00:28:04</c:v>
                </c:pt>
                <c:pt idx="35769">
                  <c:v>00:28:05</c:v>
                </c:pt>
                <c:pt idx="35770">
                  <c:v>00:28:06</c:v>
                </c:pt>
                <c:pt idx="35771">
                  <c:v>00:28:07</c:v>
                </c:pt>
                <c:pt idx="35772">
                  <c:v>00:28:08</c:v>
                </c:pt>
                <c:pt idx="35773">
                  <c:v>00:28:09</c:v>
                </c:pt>
                <c:pt idx="35774">
                  <c:v>00:28:10</c:v>
                </c:pt>
                <c:pt idx="35775">
                  <c:v>00:28:11</c:v>
                </c:pt>
                <c:pt idx="35776">
                  <c:v>00:28:12</c:v>
                </c:pt>
                <c:pt idx="35777">
                  <c:v>00:28:13</c:v>
                </c:pt>
                <c:pt idx="35778">
                  <c:v>00:28:14</c:v>
                </c:pt>
                <c:pt idx="35779">
                  <c:v>00:28:15</c:v>
                </c:pt>
                <c:pt idx="35780">
                  <c:v>00:28:16</c:v>
                </c:pt>
                <c:pt idx="35781">
                  <c:v>00:28:17</c:v>
                </c:pt>
                <c:pt idx="35782">
                  <c:v>00:28:18</c:v>
                </c:pt>
                <c:pt idx="35783">
                  <c:v>00:28:19</c:v>
                </c:pt>
                <c:pt idx="35784">
                  <c:v>00:28:20</c:v>
                </c:pt>
                <c:pt idx="35785">
                  <c:v>00:28:21</c:v>
                </c:pt>
                <c:pt idx="35786">
                  <c:v>00:28:22</c:v>
                </c:pt>
                <c:pt idx="35787">
                  <c:v>00:28:23</c:v>
                </c:pt>
                <c:pt idx="35788">
                  <c:v>00:28:24</c:v>
                </c:pt>
                <c:pt idx="35789">
                  <c:v>00:28:25</c:v>
                </c:pt>
                <c:pt idx="35790">
                  <c:v>00:28:26</c:v>
                </c:pt>
                <c:pt idx="35791">
                  <c:v>00:28:27</c:v>
                </c:pt>
                <c:pt idx="35792">
                  <c:v>00:28:28</c:v>
                </c:pt>
                <c:pt idx="35793">
                  <c:v>00:28:29</c:v>
                </c:pt>
                <c:pt idx="35794">
                  <c:v>00:28:30</c:v>
                </c:pt>
                <c:pt idx="35795">
                  <c:v>00:28:31</c:v>
                </c:pt>
                <c:pt idx="35796">
                  <c:v>00:28:32</c:v>
                </c:pt>
                <c:pt idx="35797">
                  <c:v>00:28:33</c:v>
                </c:pt>
                <c:pt idx="35798">
                  <c:v>00:28:34</c:v>
                </c:pt>
                <c:pt idx="35799">
                  <c:v>00:28:35</c:v>
                </c:pt>
                <c:pt idx="35800">
                  <c:v>00:28:36</c:v>
                </c:pt>
                <c:pt idx="35801">
                  <c:v>00:28:37</c:v>
                </c:pt>
                <c:pt idx="35802">
                  <c:v>00:28:38</c:v>
                </c:pt>
                <c:pt idx="35803">
                  <c:v>00:28:39</c:v>
                </c:pt>
                <c:pt idx="35804">
                  <c:v>00:28:40</c:v>
                </c:pt>
                <c:pt idx="35805">
                  <c:v>00:28:41</c:v>
                </c:pt>
                <c:pt idx="35806">
                  <c:v>00:28:42</c:v>
                </c:pt>
                <c:pt idx="35807">
                  <c:v>00:28:43</c:v>
                </c:pt>
                <c:pt idx="35808">
                  <c:v>00:28:44</c:v>
                </c:pt>
                <c:pt idx="35809">
                  <c:v>00:28:45</c:v>
                </c:pt>
                <c:pt idx="35810">
                  <c:v>00:28:46</c:v>
                </c:pt>
                <c:pt idx="35811">
                  <c:v>00:28:47</c:v>
                </c:pt>
                <c:pt idx="35812">
                  <c:v>00:28:48</c:v>
                </c:pt>
                <c:pt idx="35813">
                  <c:v>00:28:49</c:v>
                </c:pt>
                <c:pt idx="35814">
                  <c:v>00:28:50</c:v>
                </c:pt>
                <c:pt idx="35815">
                  <c:v>00:28:51</c:v>
                </c:pt>
                <c:pt idx="35816">
                  <c:v>00:28:52</c:v>
                </c:pt>
                <c:pt idx="35817">
                  <c:v>00:28:53</c:v>
                </c:pt>
                <c:pt idx="35818">
                  <c:v>00:28:54</c:v>
                </c:pt>
                <c:pt idx="35819">
                  <c:v>00:28:55</c:v>
                </c:pt>
                <c:pt idx="35820">
                  <c:v>00:28:56</c:v>
                </c:pt>
                <c:pt idx="35821">
                  <c:v>00:28:57</c:v>
                </c:pt>
                <c:pt idx="35822">
                  <c:v>00:28:58</c:v>
                </c:pt>
                <c:pt idx="35823">
                  <c:v>00:28:59</c:v>
                </c:pt>
                <c:pt idx="35824">
                  <c:v>00:29:00</c:v>
                </c:pt>
                <c:pt idx="35825">
                  <c:v>00:29:01</c:v>
                </c:pt>
                <c:pt idx="35826">
                  <c:v>00:29:02</c:v>
                </c:pt>
                <c:pt idx="35827">
                  <c:v>00:29:03</c:v>
                </c:pt>
                <c:pt idx="35828">
                  <c:v>00:29:04</c:v>
                </c:pt>
                <c:pt idx="35829">
                  <c:v>00:29:05</c:v>
                </c:pt>
                <c:pt idx="35830">
                  <c:v>00:29:06</c:v>
                </c:pt>
                <c:pt idx="35831">
                  <c:v>00:29:07</c:v>
                </c:pt>
                <c:pt idx="35832">
                  <c:v>00:29:08</c:v>
                </c:pt>
                <c:pt idx="35833">
                  <c:v>00:29:09</c:v>
                </c:pt>
                <c:pt idx="35834">
                  <c:v>00:29:10</c:v>
                </c:pt>
                <c:pt idx="35835">
                  <c:v>00:29:11</c:v>
                </c:pt>
                <c:pt idx="35836">
                  <c:v>00:29:12</c:v>
                </c:pt>
                <c:pt idx="35837">
                  <c:v>00:29:13</c:v>
                </c:pt>
                <c:pt idx="35838">
                  <c:v>00:29:14</c:v>
                </c:pt>
                <c:pt idx="35839">
                  <c:v>00:29:15</c:v>
                </c:pt>
                <c:pt idx="35840">
                  <c:v>00:29:16</c:v>
                </c:pt>
                <c:pt idx="35841">
                  <c:v>00:29:17</c:v>
                </c:pt>
                <c:pt idx="35842">
                  <c:v>00:29:18</c:v>
                </c:pt>
                <c:pt idx="35843">
                  <c:v>00:29:19</c:v>
                </c:pt>
                <c:pt idx="35844">
                  <c:v>00:29:20</c:v>
                </c:pt>
                <c:pt idx="35845">
                  <c:v>00:29:21</c:v>
                </c:pt>
                <c:pt idx="35846">
                  <c:v>00:29:22</c:v>
                </c:pt>
                <c:pt idx="35847">
                  <c:v>00:29:23</c:v>
                </c:pt>
                <c:pt idx="35848">
                  <c:v>00:29:24</c:v>
                </c:pt>
                <c:pt idx="35849">
                  <c:v>00:29:25</c:v>
                </c:pt>
                <c:pt idx="35850">
                  <c:v>00:29:26</c:v>
                </c:pt>
                <c:pt idx="35851">
                  <c:v>00:29:27</c:v>
                </c:pt>
                <c:pt idx="35852">
                  <c:v>00:29:28</c:v>
                </c:pt>
                <c:pt idx="35853">
                  <c:v>00:29:29</c:v>
                </c:pt>
                <c:pt idx="35854">
                  <c:v>00:29:30</c:v>
                </c:pt>
                <c:pt idx="35855">
                  <c:v>00:29:31</c:v>
                </c:pt>
                <c:pt idx="35856">
                  <c:v>00:29:32</c:v>
                </c:pt>
                <c:pt idx="35857">
                  <c:v>00:29:33</c:v>
                </c:pt>
                <c:pt idx="35858">
                  <c:v>00:29:34</c:v>
                </c:pt>
                <c:pt idx="35859">
                  <c:v>00:29:35</c:v>
                </c:pt>
                <c:pt idx="35860">
                  <c:v>00:29:36</c:v>
                </c:pt>
                <c:pt idx="35861">
                  <c:v>00:29:37</c:v>
                </c:pt>
                <c:pt idx="35862">
                  <c:v>00:29:38</c:v>
                </c:pt>
                <c:pt idx="35863">
                  <c:v>00:29:39</c:v>
                </c:pt>
                <c:pt idx="35864">
                  <c:v>00:29:40</c:v>
                </c:pt>
                <c:pt idx="35865">
                  <c:v>00:29:41</c:v>
                </c:pt>
                <c:pt idx="35866">
                  <c:v>00:29:42</c:v>
                </c:pt>
                <c:pt idx="35867">
                  <c:v>00:29:43</c:v>
                </c:pt>
                <c:pt idx="35868">
                  <c:v>00:29:44</c:v>
                </c:pt>
                <c:pt idx="35869">
                  <c:v>00:29:45</c:v>
                </c:pt>
                <c:pt idx="35870">
                  <c:v>00:29:46</c:v>
                </c:pt>
                <c:pt idx="35871">
                  <c:v>00:29:47</c:v>
                </c:pt>
                <c:pt idx="35872">
                  <c:v>00:29:48</c:v>
                </c:pt>
                <c:pt idx="35873">
                  <c:v>00:29:49</c:v>
                </c:pt>
                <c:pt idx="35874">
                  <c:v>00:29:50</c:v>
                </c:pt>
                <c:pt idx="35875">
                  <c:v>00:29:51</c:v>
                </c:pt>
                <c:pt idx="35876">
                  <c:v>00:29:52</c:v>
                </c:pt>
                <c:pt idx="35877">
                  <c:v>00:29:53</c:v>
                </c:pt>
                <c:pt idx="35878">
                  <c:v>00:29:54</c:v>
                </c:pt>
                <c:pt idx="35879">
                  <c:v>00:29:55</c:v>
                </c:pt>
                <c:pt idx="35880">
                  <c:v>00:29:56</c:v>
                </c:pt>
                <c:pt idx="35881">
                  <c:v>00:29:57</c:v>
                </c:pt>
                <c:pt idx="35882">
                  <c:v>00:29:58</c:v>
                </c:pt>
                <c:pt idx="35883">
                  <c:v>00:29:59</c:v>
                </c:pt>
                <c:pt idx="35884">
                  <c:v>00:30:00</c:v>
                </c:pt>
                <c:pt idx="35885">
                  <c:v>00:30:01</c:v>
                </c:pt>
                <c:pt idx="35886">
                  <c:v>00:30:02</c:v>
                </c:pt>
                <c:pt idx="35887">
                  <c:v>00:30:03</c:v>
                </c:pt>
                <c:pt idx="35888">
                  <c:v>00:30:04</c:v>
                </c:pt>
                <c:pt idx="35889">
                  <c:v>00:30:05</c:v>
                </c:pt>
                <c:pt idx="35890">
                  <c:v>00:30:06</c:v>
                </c:pt>
                <c:pt idx="35891">
                  <c:v>00:30:07</c:v>
                </c:pt>
                <c:pt idx="35892">
                  <c:v>00:30:08</c:v>
                </c:pt>
                <c:pt idx="35893">
                  <c:v>00:30:09</c:v>
                </c:pt>
                <c:pt idx="35894">
                  <c:v>00:30:10</c:v>
                </c:pt>
                <c:pt idx="35895">
                  <c:v>00:30:11</c:v>
                </c:pt>
                <c:pt idx="35896">
                  <c:v>00:30:12</c:v>
                </c:pt>
                <c:pt idx="35897">
                  <c:v>00:30:13</c:v>
                </c:pt>
                <c:pt idx="35898">
                  <c:v>00:30:14</c:v>
                </c:pt>
                <c:pt idx="35899">
                  <c:v>00:30:15</c:v>
                </c:pt>
                <c:pt idx="35900">
                  <c:v>00:30:16</c:v>
                </c:pt>
                <c:pt idx="35901">
                  <c:v>00:30:17</c:v>
                </c:pt>
                <c:pt idx="35902">
                  <c:v>00:30:18</c:v>
                </c:pt>
                <c:pt idx="35903">
                  <c:v>00:30:19</c:v>
                </c:pt>
                <c:pt idx="35904">
                  <c:v>00:30:20</c:v>
                </c:pt>
                <c:pt idx="35905">
                  <c:v>00:30:21</c:v>
                </c:pt>
                <c:pt idx="35906">
                  <c:v>00:30:22</c:v>
                </c:pt>
                <c:pt idx="35907">
                  <c:v>00:30:23</c:v>
                </c:pt>
                <c:pt idx="35908">
                  <c:v>00:30:24</c:v>
                </c:pt>
                <c:pt idx="35909">
                  <c:v>00:30:25</c:v>
                </c:pt>
                <c:pt idx="35910">
                  <c:v>00:30:26</c:v>
                </c:pt>
                <c:pt idx="35911">
                  <c:v>00:30:27</c:v>
                </c:pt>
                <c:pt idx="35912">
                  <c:v>00:30:28</c:v>
                </c:pt>
                <c:pt idx="35913">
                  <c:v>00:30:29</c:v>
                </c:pt>
                <c:pt idx="35914">
                  <c:v>00:30:30</c:v>
                </c:pt>
                <c:pt idx="35915">
                  <c:v>00:30:31</c:v>
                </c:pt>
                <c:pt idx="35916">
                  <c:v>00:30:32</c:v>
                </c:pt>
                <c:pt idx="35917">
                  <c:v>00:30:33</c:v>
                </c:pt>
                <c:pt idx="35918">
                  <c:v>00:30:34</c:v>
                </c:pt>
                <c:pt idx="35919">
                  <c:v>00:30:35</c:v>
                </c:pt>
                <c:pt idx="35920">
                  <c:v>00:30:36</c:v>
                </c:pt>
                <c:pt idx="35921">
                  <c:v>00:30:37</c:v>
                </c:pt>
                <c:pt idx="35922">
                  <c:v>00:30:38</c:v>
                </c:pt>
                <c:pt idx="35923">
                  <c:v>00:30:39</c:v>
                </c:pt>
                <c:pt idx="35924">
                  <c:v>00:30:40</c:v>
                </c:pt>
                <c:pt idx="35925">
                  <c:v>00:30:41</c:v>
                </c:pt>
                <c:pt idx="35926">
                  <c:v>00:30:42</c:v>
                </c:pt>
                <c:pt idx="35927">
                  <c:v>00:30:43</c:v>
                </c:pt>
                <c:pt idx="35928">
                  <c:v>00:30:44</c:v>
                </c:pt>
                <c:pt idx="35929">
                  <c:v>00:30:45</c:v>
                </c:pt>
                <c:pt idx="35930">
                  <c:v>00:30:46</c:v>
                </c:pt>
                <c:pt idx="35931">
                  <c:v>00:30:47</c:v>
                </c:pt>
                <c:pt idx="35932">
                  <c:v>00:30:48</c:v>
                </c:pt>
                <c:pt idx="35933">
                  <c:v>00:30:49</c:v>
                </c:pt>
                <c:pt idx="35934">
                  <c:v>00:30:50</c:v>
                </c:pt>
                <c:pt idx="35935">
                  <c:v>00:30:51</c:v>
                </c:pt>
                <c:pt idx="35936">
                  <c:v>00:30:52</c:v>
                </c:pt>
                <c:pt idx="35937">
                  <c:v>00:30:53</c:v>
                </c:pt>
                <c:pt idx="35938">
                  <c:v>00:30:54</c:v>
                </c:pt>
                <c:pt idx="35939">
                  <c:v>00:30:55</c:v>
                </c:pt>
                <c:pt idx="35940">
                  <c:v>00:30:56</c:v>
                </c:pt>
                <c:pt idx="35941">
                  <c:v>00:30:57</c:v>
                </c:pt>
                <c:pt idx="35942">
                  <c:v>00:30:58</c:v>
                </c:pt>
                <c:pt idx="35943">
                  <c:v>00:30:59</c:v>
                </c:pt>
                <c:pt idx="35944">
                  <c:v>00:31:00</c:v>
                </c:pt>
                <c:pt idx="35945">
                  <c:v>00:31:01</c:v>
                </c:pt>
                <c:pt idx="35946">
                  <c:v>00:31:02</c:v>
                </c:pt>
                <c:pt idx="35947">
                  <c:v>00:31:03</c:v>
                </c:pt>
                <c:pt idx="35948">
                  <c:v>00:31:04</c:v>
                </c:pt>
                <c:pt idx="35949">
                  <c:v>00:31:05</c:v>
                </c:pt>
                <c:pt idx="35950">
                  <c:v>00:31:06</c:v>
                </c:pt>
                <c:pt idx="35951">
                  <c:v>00:31:07</c:v>
                </c:pt>
                <c:pt idx="35952">
                  <c:v>00:31:08</c:v>
                </c:pt>
                <c:pt idx="35953">
                  <c:v>00:31:09</c:v>
                </c:pt>
                <c:pt idx="35954">
                  <c:v>00:31:10</c:v>
                </c:pt>
                <c:pt idx="35955">
                  <c:v>00:31:11</c:v>
                </c:pt>
                <c:pt idx="35956">
                  <c:v>00:31:12</c:v>
                </c:pt>
                <c:pt idx="35957">
                  <c:v>00:31:13</c:v>
                </c:pt>
                <c:pt idx="35958">
                  <c:v>00:31:14</c:v>
                </c:pt>
                <c:pt idx="35959">
                  <c:v>00:31:15</c:v>
                </c:pt>
                <c:pt idx="35960">
                  <c:v>00:31:16</c:v>
                </c:pt>
                <c:pt idx="35961">
                  <c:v>00:31:17</c:v>
                </c:pt>
                <c:pt idx="35962">
                  <c:v>00:31:18</c:v>
                </c:pt>
                <c:pt idx="35963">
                  <c:v>00:31:19</c:v>
                </c:pt>
                <c:pt idx="35964">
                  <c:v>00:31:20</c:v>
                </c:pt>
                <c:pt idx="35965">
                  <c:v>00:31:21</c:v>
                </c:pt>
                <c:pt idx="35966">
                  <c:v>00:31:22</c:v>
                </c:pt>
                <c:pt idx="35967">
                  <c:v>00:31:23</c:v>
                </c:pt>
                <c:pt idx="35968">
                  <c:v>00:31:24</c:v>
                </c:pt>
                <c:pt idx="35969">
                  <c:v>00:31:25</c:v>
                </c:pt>
                <c:pt idx="35970">
                  <c:v>00:31:26</c:v>
                </c:pt>
                <c:pt idx="35971">
                  <c:v>00:31:27</c:v>
                </c:pt>
                <c:pt idx="35972">
                  <c:v>00:31:28</c:v>
                </c:pt>
                <c:pt idx="35973">
                  <c:v>00:31:29</c:v>
                </c:pt>
                <c:pt idx="35974">
                  <c:v>00:31:30</c:v>
                </c:pt>
                <c:pt idx="35975">
                  <c:v>00:31:31</c:v>
                </c:pt>
                <c:pt idx="35976">
                  <c:v>00:31:32</c:v>
                </c:pt>
                <c:pt idx="35977">
                  <c:v>00:31:33</c:v>
                </c:pt>
                <c:pt idx="35978">
                  <c:v>00:31:34</c:v>
                </c:pt>
                <c:pt idx="35979">
                  <c:v>00:31:35</c:v>
                </c:pt>
                <c:pt idx="35980">
                  <c:v>00:31:36</c:v>
                </c:pt>
                <c:pt idx="35981">
                  <c:v>00:31:37</c:v>
                </c:pt>
                <c:pt idx="35982">
                  <c:v>00:31:38</c:v>
                </c:pt>
                <c:pt idx="35983">
                  <c:v>00:31:39</c:v>
                </c:pt>
                <c:pt idx="35984">
                  <c:v>00:31:40</c:v>
                </c:pt>
                <c:pt idx="35985">
                  <c:v>00:31:41</c:v>
                </c:pt>
                <c:pt idx="35986">
                  <c:v>00:31:42</c:v>
                </c:pt>
                <c:pt idx="35987">
                  <c:v>00:31:43</c:v>
                </c:pt>
                <c:pt idx="35988">
                  <c:v>00:31:44</c:v>
                </c:pt>
                <c:pt idx="35989">
                  <c:v>00:31:45</c:v>
                </c:pt>
                <c:pt idx="35990">
                  <c:v>00:31:46</c:v>
                </c:pt>
                <c:pt idx="35991">
                  <c:v>00:31:47</c:v>
                </c:pt>
                <c:pt idx="35992">
                  <c:v>00:31:48</c:v>
                </c:pt>
                <c:pt idx="35993">
                  <c:v>00:31:49</c:v>
                </c:pt>
                <c:pt idx="35994">
                  <c:v>00:31:50</c:v>
                </c:pt>
                <c:pt idx="35995">
                  <c:v>00:31:51</c:v>
                </c:pt>
                <c:pt idx="35996">
                  <c:v>00:31:52</c:v>
                </c:pt>
                <c:pt idx="35997">
                  <c:v>00:31:53</c:v>
                </c:pt>
                <c:pt idx="35998">
                  <c:v>00:31:54</c:v>
                </c:pt>
                <c:pt idx="35999">
                  <c:v>00:31:55</c:v>
                </c:pt>
                <c:pt idx="36000">
                  <c:v>00:31:56</c:v>
                </c:pt>
                <c:pt idx="36001">
                  <c:v>00:31:57</c:v>
                </c:pt>
                <c:pt idx="36002">
                  <c:v>00:31:58</c:v>
                </c:pt>
                <c:pt idx="36003">
                  <c:v>00:31:59</c:v>
                </c:pt>
                <c:pt idx="36004">
                  <c:v>00:32:00</c:v>
                </c:pt>
                <c:pt idx="36005">
                  <c:v>00:32:01</c:v>
                </c:pt>
                <c:pt idx="36006">
                  <c:v>00:32:02</c:v>
                </c:pt>
                <c:pt idx="36007">
                  <c:v>00:32:03</c:v>
                </c:pt>
                <c:pt idx="36008">
                  <c:v>00:32:04</c:v>
                </c:pt>
                <c:pt idx="36009">
                  <c:v>00:32:05</c:v>
                </c:pt>
                <c:pt idx="36010">
                  <c:v>00:32:06</c:v>
                </c:pt>
                <c:pt idx="36011">
                  <c:v>00:32:07</c:v>
                </c:pt>
                <c:pt idx="36012">
                  <c:v>00:32:08</c:v>
                </c:pt>
                <c:pt idx="36013">
                  <c:v>00:32:09</c:v>
                </c:pt>
                <c:pt idx="36014">
                  <c:v>00:32:10</c:v>
                </c:pt>
                <c:pt idx="36015">
                  <c:v>00:32:11</c:v>
                </c:pt>
                <c:pt idx="36016">
                  <c:v>00:32:12</c:v>
                </c:pt>
                <c:pt idx="36017">
                  <c:v>00:32:13</c:v>
                </c:pt>
                <c:pt idx="36018">
                  <c:v>00:32:14</c:v>
                </c:pt>
                <c:pt idx="36019">
                  <c:v>00:32:15</c:v>
                </c:pt>
                <c:pt idx="36020">
                  <c:v>00:32:16</c:v>
                </c:pt>
                <c:pt idx="36021">
                  <c:v>00:32:17</c:v>
                </c:pt>
                <c:pt idx="36022">
                  <c:v>00:32:18</c:v>
                </c:pt>
                <c:pt idx="36023">
                  <c:v>00:32:19</c:v>
                </c:pt>
                <c:pt idx="36024">
                  <c:v>00:32:20</c:v>
                </c:pt>
                <c:pt idx="36025">
                  <c:v>00:32:21</c:v>
                </c:pt>
                <c:pt idx="36026">
                  <c:v>00:32:22</c:v>
                </c:pt>
                <c:pt idx="36027">
                  <c:v>00:32:23</c:v>
                </c:pt>
                <c:pt idx="36028">
                  <c:v>00:32:24</c:v>
                </c:pt>
                <c:pt idx="36029">
                  <c:v>00:32:25</c:v>
                </c:pt>
                <c:pt idx="36030">
                  <c:v>00:32:26</c:v>
                </c:pt>
                <c:pt idx="36031">
                  <c:v>00:32:27</c:v>
                </c:pt>
                <c:pt idx="36032">
                  <c:v>00:32:28</c:v>
                </c:pt>
                <c:pt idx="36033">
                  <c:v>00:32:29</c:v>
                </c:pt>
                <c:pt idx="36034">
                  <c:v>00:32:30</c:v>
                </c:pt>
                <c:pt idx="36035">
                  <c:v>00:32:31</c:v>
                </c:pt>
                <c:pt idx="36036">
                  <c:v>00:32:32</c:v>
                </c:pt>
                <c:pt idx="36037">
                  <c:v>00:32:33</c:v>
                </c:pt>
                <c:pt idx="36038">
                  <c:v>00:32:34</c:v>
                </c:pt>
                <c:pt idx="36039">
                  <c:v>00:32:35</c:v>
                </c:pt>
                <c:pt idx="36040">
                  <c:v>00:32:36</c:v>
                </c:pt>
                <c:pt idx="36041">
                  <c:v>00:32:37</c:v>
                </c:pt>
                <c:pt idx="36042">
                  <c:v>00:32:38</c:v>
                </c:pt>
                <c:pt idx="36043">
                  <c:v>00:32:39</c:v>
                </c:pt>
                <c:pt idx="36044">
                  <c:v>00:32:40</c:v>
                </c:pt>
                <c:pt idx="36045">
                  <c:v>00:32:41</c:v>
                </c:pt>
                <c:pt idx="36046">
                  <c:v>00:32:42</c:v>
                </c:pt>
                <c:pt idx="36047">
                  <c:v>00:32:43</c:v>
                </c:pt>
                <c:pt idx="36048">
                  <c:v>00:32:44</c:v>
                </c:pt>
                <c:pt idx="36049">
                  <c:v>00:32:45</c:v>
                </c:pt>
                <c:pt idx="36050">
                  <c:v>00:32:46</c:v>
                </c:pt>
                <c:pt idx="36051">
                  <c:v>00:32:47</c:v>
                </c:pt>
                <c:pt idx="36052">
                  <c:v>00:32:48</c:v>
                </c:pt>
                <c:pt idx="36053">
                  <c:v>00:32:49</c:v>
                </c:pt>
                <c:pt idx="36054">
                  <c:v>00:32:50</c:v>
                </c:pt>
                <c:pt idx="36055">
                  <c:v>00:32:51</c:v>
                </c:pt>
                <c:pt idx="36056">
                  <c:v>00:32:52</c:v>
                </c:pt>
                <c:pt idx="36057">
                  <c:v>00:32:53</c:v>
                </c:pt>
                <c:pt idx="36058">
                  <c:v>00:32:54</c:v>
                </c:pt>
                <c:pt idx="36059">
                  <c:v>00:32:55</c:v>
                </c:pt>
                <c:pt idx="36060">
                  <c:v>00:32:56</c:v>
                </c:pt>
                <c:pt idx="36061">
                  <c:v>00:32:57</c:v>
                </c:pt>
                <c:pt idx="36062">
                  <c:v>00:32:58</c:v>
                </c:pt>
                <c:pt idx="36063">
                  <c:v>00:32:59</c:v>
                </c:pt>
                <c:pt idx="36064">
                  <c:v>00:33:00</c:v>
                </c:pt>
                <c:pt idx="36065">
                  <c:v>00:33:01</c:v>
                </c:pt>
                <c:pt idx="36066">
                  <c:v>00:33:02</c:v>
                </c:pt>
                <c:pt idx="36067">
                  <c:v>00:33:03</c:v>
                </c:pt>
                <c:pt idx="36068">
                  <c:v>00:33:04</c:v>
                </c:pt>
                <c:pt idx="36069">
                  <c:v>00:33:05</c:v>
                </c:pt>
                <c:pt idx="36070">
                  <c:v>00:33:06</c:v>
                </c:pt>
                <c:pt idx="36071">
                  <c:v>00:33:07</c:v>
                </c:pt>
                <c:pt idx="36072">
                  <c:v>00:33:08</c:v>
                </c:pt>
                <c:pt idx="36073">
                  <c:v>00:33:09</c:v>
                </c:pt>
                <c:pt idx="36074">
                  <c:v>00:33:10</c:v>
                </c:pt>
                <c:pt idx="36075">
                  <c:v>00:33:11</c:v>
                </c:pt>
                <c:pt idx="36076">
                  <c:v>00:33:12</c:v>
                </c:pt>
                <c:pt idx="36077">
                  <c:v>00:33:13</c:v>
                </c:pt>
                <c:pt idx="36078">
                  <c:v>00:33:14</c:v>
                </c:pt>
                <c:pt idx="36079">
                  <c:v>00:33:15</c:v>
                </c:pt>
                <c:pt idx="36080">
                  <c:v>00:33:16</c:v>
                </c:pt>
                <c:pt idx="36081">
                  <c:v>00:33:17</c:v>
                </c:pt>
                <c:pt idx="36082">
                  <c:v>00:33:18</c:v>
                </c:pt>
                <c:pt idx="36083">
                  <c:v>00:33:19</c:v>
                </c:pt>
                <c:pt idx="36084">
                  <c:v>00:33:20</c:v>
                </c:pt>
                <c:pt idx="36085">
                  <c:v>00:33:21</c:v>
                </c:pt>
                <c:pt idx="36086">
                  <c:v>00:33:22</c:v>
                </c:pt>
                <c:pt idx="36087">
                  <c:v>00:33:23</c:v>
                </c:pt>
                <c:pt idx="36088">
                  <c:v>00:33:24</c:v>
                </c:pt>
                <c:pt idx="36089">
                  <c:v>00:33:25</c:v>
                </c:pt>
                <c:pt idx="36090">
                  <c:v>00:33:26</c:v>
                </c:pt>
                <c:pt idx="36091">
                  <c:v>00:33:27</c:v>
                </c:pt>
                <c:pt idx="36092">
                  <c:v>00:33:28</c:v>
                </c:pt>
                <c:pt idx="36093">
                  <c:v>00:33:29</c:v>
                </c:pt>
                <c:pt idx="36094">
                  <c:v>00:33:30</c:v>
                </c:pt>
                <c:pt idx="36095">
                  <c:v>00:33:31</c:v>
                </c:pt>
                <c:pt idx="36096">
                  <c:v>00:33:32</c:v>
                </c:pt>
                <c:pt idx="36097">
                  <c:v>00:33:33</c:v>
                </c:pt>
                <c:pt idx="36098">
                  <c:v>00:33:34</c:v>
                </c:pt>
                <c:pt idx="36099">
                  <c:v>00:33:35</c:v>
                </c:pt>
                <c:pt idx="36100">
                  <c:v>00:33:36</c:v>
                </c:pt>
                <c:pt idx="36101">
                  <c:v>00:33:37</c:v>
                </c:pt>
                <c:pt idx="36102">
                  <c:v>00:33:38</c:v>
                </c:pt>
                <c:pt idx="36103">
                  <c:v>00:33:39</c:v>
                </c:pt>
                <c:pt idx="36104">
                  <c:v>00:33:40</c:v>
                </c:pt>
                <c:pt idx="36105">
                  <c:v>00:33:41</c:v>
                </c:pt>
                <c:pt idx="36106">
                  <c:v>00:33:42</c:v>
                </c:pt>
                <c:pt idx="36107">
                  <c:v>00:33:43</c:v>
                </c:pt>
                <c:pt idx="36108">
                  <c:v>00:33:44</c:v>
                </c:pt>
                <c:pt idx="36109">
                  <c:v>00:33:45</c:v>
                </c:pt>
                <c:pt idx="36110">
                  <c:v>00:33:46</c:v>
                </c:pt>
                <c:pt idx="36111">
                  <c:v>00:33:47</c:v>
                </c:pt>
                <c:pt idx="36112">
                  <c:v>00:33:48</c:v>
                </c:pt>
                <c:pt idx="36113">
                  <c:v>00:33:49</c:v>
                </c:pt>
                <c:pt idx="36114">
                  <c:v>00:33:50</c:v>
                </c:pt>
                <c:pt idx="36115">
                  <c:v>00:33:51</c:v>
                </c:pt>
                <c:pt idx="36116">
                  <c:v>00:33:52</c:v>
                </c:pt>
                <c:pt idx="36117">
                  <c:v>00:33:53</c:v>
                </c:pt>
                <c:pt idx="36118">
                  <c:v>00:33:54</c:v>
                </c:pt>
                <c:pt idx="36119">
                  <c:v>00:33:55</c:v>
                </c:pt>
                <c:pt idx="36120">
                  <c:v>00:33:56</c:v>
                </c:pt>
                <c:pt idx="36121">
                  <c:v>00:33:57</c:v>
                </c:pt>
                <c:pt idx="36122">
                  <c:v>00:33:58</c:v>
                </c:pt>
                <c:pt idx="36123">
                  <c:v>00:33:59</c:v>
                </c:pt>
                <c:pt idx="36124">
                  <c:v>00:34:00</c:v>
                </c:pt>
                <c:pt idx="36125">
                  <c:v>00:34:01</c:v>
                </c:pt>
                <c:pt idx="36126">
                  <c:v>00:34:02</c:v>
                </c:pt>
                <c:pt idx="36127">
                  <c:v>00:34:03</c:v>
                </c:pt>
                <c:pt idx="36128">
                  <c:v>00:34:04</c:v>
                </c:pt>
                <c:pt idx="36129">
                  <c:v>00:34:05</c:v>
                </c:pt>
                <c:pt idx="36130">
                  <c:v>00:34:06</c:v>
                </c:pt>
                <c:pt idx="36131">
                  <c:v>00:34:07</c:v>
                </c:pt>
                <c:pt idx="36132">
                  <c:v>00:34:08</c:v>
                </c:pt>
                <c:pt idx="36133">
                  <c:v>00:34:09</c:v>
                </c:pt>
                <c:pt idx="36134">
                  <c:v>00:34:10</c:v>
                </c:pt>
                <c:pt idx="36135">
                  <c:v>00:34:11</c:v>
                </c:pt>
                <c:pt idx="36136">
                  <c:v>00:34:12</c:v>
                </c:pt>
                <c:pt idx="36137">
                  <c:v>00:34:13</c:v>
                </c:pt>
                <c:pt idx="36138">
                  <c:v>00:34:14</c:v>
                </c:pt>
                <c:pt idx="36139">
                  <c:v>00:34:15</c:v>
                </c:pt>
                <c:pt idx="36140">
                  <c:v>00:34:16</c:v>
                </c:pt>
                <c:pt idx="36141">
                  <c:v>00:34:17</c:v>
                </c:pt>
                <c:pt idx="36142">
                  <c:v>00:34:18</c:v>
                </c:pt>
                <c:pt idx="36143">
                  <c:v>00:34:19</c:v>
                </c:pt>
                <c:pt idx="36144">
                  <c:v>00:34:20</c:v>
                </c:pt>
                <c:pt idx="36145">
                  <c:v>00:34:21</c:v>
                </c:pt>
                <c:pt idx="36146">
                  <c:v>00:34:22</c:v>
                </c:pt>
                <c:pt idx="36147">
                  <c:v>00:34:23</c:v>
                </c:pt>
                <c:pt idx="36148">
                  <c:v>00:34:24</c:v>
                </c:pt>
                <c:pt idx="36149">
                  <c:v>00:34:25</c:v>
                </c:pt>
                <c:pt idx="36150">
                  <c:v>00:34:26</c:v>
                </c:pt>
                <c:pt idx="36151">
                  <c:v>00:34:27</c:v>
                </c:pt>
                <c:pt idx="36152">
                  <c:v>00:34:28</c:v>
                </c:pt>
                <c:pt idx="36153">
                  <c:v>00:34:29</c:v>
                </c:pt>
                <c:pt idx="36154">
                  <c:v>00:34:30</c:v>
                </c:pt>
                <c:pt idx="36155">
                  <c:v>00:34:31</c:v>
                </c:pt>
                <c:pt idx="36156">
                  <c:v>00:34:32</c:v>
                </c:pt>
                <c:pt idx="36157">
                  <c:v>00:34:33</c:v>
                </c:pt>
                <c:pt idx="36158">
                  <c:v>00:34:34</c:v>
                </c:pt>
                <c:pt idx="36159">
                  <c:v>00:34:35</c:v>
                </c:pt>
                <c:pt idx="36160">
                  <c:v>00:34:36</c:v>
                </c:pt>
                <c:pt idx="36161">
                  <c:v>00:34:37</c:v>
                </c:pt>
                <c:pt idx="36162">
                  <c:v>00:34:38</c:v>
                </c:pt>
                <c:pt idx="36163">
                  <c:v>00:34:39</c:v>
                </c:pt>
                <c:pt idx="36164">
                  <c:v>00:34:40</c:v>
                </c:pt>
                <c:pt idx="36165">
                  <c:v>00:34:41</c:v>
                </c:pt>
                <c:pt idx="36166">
                  <c:v>00:34:42</c:v>
                </c:pt>
                <c:pt idx="36167">
                  <c:v>00:34:43</c:v>
                </c:pt>
                <c:pt idx="36168">
                  <c:v>00:34:44</c:v>
                </c:pt>
                <c:pt idx="36169">
                  <c:v>00:34:45</c:v>
                </c:pt>
                <c:pt idx="36170">
                  <c:v>00:34:46</c:v>
                </c:pt>
                <c:pt idx="36171">
                  <c:v>00:34:47</c:v>
                </c:pt>
                <c:pt idx="36172">
                  <c:v>00:34:48</c:v>
                </c:pt>
                <c:pt idx="36173">
                  <c:v>00:34:49</c:v>
                </c:pt>
                <c:pt idx="36174">
                  <c:v>00:34:50</c:v>
                </c:pt>
                <c:pt idx="36175">
                  <c:v>00:34:51</c:v>
                </c:pt>
                <c:pt idx="36176">
                  <c:v>00:34:52</c:v>
                </c:pt>
                <c:pt idx="36177">
                  <c:v>00:34:53</c:v>
                </c:pt>
                <c:pt idx="36178">
                  <c:v>00:34:54</c:v>
                </c:pt>
                <c:pt idx="36179">
                  <c:v>00:34:55</c:v>
                </c:pt>
                <c:pt idx="36180">
                  <c:v>00:34:56</c:v>
                </c:pt>
                <c:pt idx="36181">
                  <c:v>00:34:57</c:v>
                </c:pt>
                <c:pt idx="36182">
                  <c:v>00:34:58</c:v>
                </c:pt>
                <c:pt idx="36183">
                  <c:v>00:34:59</c:v>
                </c:pt>
                <c:pt idx="36184">
                  <c:v>00:35:00</c:v>
                </c:pt>
                <c:pt idx="36185">
                  <c:v>00:35:01</c:v>
                </c:pt>
                <c:pt idx="36186">
                  <c:v>00:35:02</c:v>
                </c:pt>
                <c:pt idx="36187">
                  <c:v>00:35:03</c:v>
                </c:pt>
                <c:pt idx="36188">
                  <c:v>00:35:04</c:v>
                </c:pt>
                <c:pt idx="36189">
                  <c:v>00:35:05</c:v>
                </c:pt>
                <c:pt idx="36190">
                  <c:v>00:35:06</c:v>
                </c:pt>
                <c:pt idx="36191">
                  <c:v>00:35:07</c:v>
                </c:pt>
                <c:pt idx="36192">
                  <c:v>00:35:08</c:v>
                </c:pt>
                <c:pt idx="36193">
                  <c:v>00:35:09</c:v>
                </c:pt>
                <c:pt idx="36194">
                  <c:v>00:35:10</c:v>
                </c:pt>
                <c:pt idx="36195">
                  <c:v>00:35:11</c:v>
                </c:pt>
                <c:pt idx="36196">
                  <c:v>00:35:12</c:v>
                </c:pt>
                <c:pt idx="36197">
                  <c:v>00:35:13</c:v>
                </c:pt>
                <c:pt idx="36198">
                  <c:v>00:35:14</c:v>
                </c:pt>
                <c:pt idx="36199">
                  <c:v>00:35:15</c:v>
                </c:pt>
                <c:pt idx="36200">
                  <c:v>00:35:16</c:v>
                </c:pt>
                <c:pt idx="36201">
                  <c:v>00:35:17</c:v>
                </c:pt>
                <c:pt idx="36202">
                  <c:v>00:35:18</c:v>
                </c:pt>
                <c:pt idx="36203">
                  <c:v>00:35:19</c:v>
                </c:pt>
                <c:pt idx="36204">
                  <c:v>00:35:20</c:v>
                </c:pt>
                <c:pt idx="36205">
                  <c:v>00:35:21</c:v>
                </c:pt>
                <c:pt idx="36206">
                  <c:v>00:35:22</c:v>
                </c:pt>
                <c:pt idx="36207">
                  <c:v>00:35:23</c:v>
                </c:pt>
                <c:pt idx="36208">
                  <c:v>00:35:24</c:v>
                </c:pt>
                <c:pt idx="36209">
                  <c:v>00:35:25</c:v>
                </c:pt>
                <c:pt idx="36210">
                  <c:v>00:35:26</c:v>
                </c:pt>
                <c:pt idx="36211">
                  <c:v>00:35:27</c:v>
                </c:pt>
                <c:pt idx="36212">
                  <c:v>00:35:28</c:v>
                </c:pt>
                <c:pt idx="36213">
                  <c:v>00:35:29</c:v>
                </c:pt>
                <c:pt idx="36214">
                  <c:v>00:35:30</c:v>
                </c:pt>
                <c:pt idx="36215">
                  <c:v>00:35:31</c:v>
                </c:pt>
                <c:pt idx="36216">
                  <c:v>00:35:32</c:v>
                </c:pt>
                <c:pt idx="36217">
                  <c:v>00:35:33</c:v>
                </c:pt>
                <c:pt idx="36218">
                  <c:v>00:35:34</c:v>
                </c:pt>
                <c:pt idx="36219">
                  <c:v>00:35:35</c:v>
                </c:pt>
                <c:pt idx="36220">
                  <c:v>00:35:36</c:v>
                </c:pt>
                <c:pt idx="36221">
                  <c:v>00:35:37</c:v>
                </c:pt>
                <c:pt idx="36222">
                  <c:v>00:35:38</c:v>
                </c:pt>
                <c:pt idx="36223">
                  <c:v>00:35:39</c:v>
                </c:pt>
                <c:pt idx="36224">
                  <c:v>00:35:40</c:v>
                </c:pt>
                <c:pt idx="36225">
                  <c:v>00:35:41</c:v>
                </c:pt>
                <c:pt idx="36226">
                  <c:v>00:35:42</c:v>
                </c:pt>
                <c:pt idx="36227">
                  <c:v>00:35:43</c:v>
                </c:pt>
                <c:pt idx="36228">
                  <c:v>00:35:44</c:v>
                </c:pt>
                <c:pt idx="36229">
                  <c:v>00:35:45</c:v>
                </c:pt>
                <c:pt idx="36230">
                  <c:v>00:35:46</c:v>
                </c:pt>
                <c:pt idx="36231">
                  <c:v>00:35:47</c:v>
                </c:pt>
                <c:pt idx="36232">
                  <c:v>00:35:48</c:v>
                </c:pt>
                <c:pt idx="36233">
                  <c:v>00:35:49</c:v>
                </c:pt>
                <c:pt idx="36234">
                  <c:v>00:35:50</c:v>
                </c:pt>
                <c:pt idx="36235">
                  <c:v>00:35:51</c:v>
                </c:pt>
                <c:pt idx="36236">
                  <c:v>00:35:52</c:v>
                </c:pt>
                <c:pt idx="36237">
                  <c:v>00:35:53</c:v>
                </c:pt>
                <c:pt idx="36238">
                  <c:v>00:35:54</c:v>
                </c:pt>
                <c:pt idx="36239">
                  <c:v>00:35:55</c:v>
                </c:pt>
                <c:pt idx="36240">
                  <c:v>00:35:56</c:v>
                </c:pt>
                <c:pt idx="36241">
                  <c:v>00:35:57</c:v>
                </c:pt>
                <c:pt idx="36242">
                  <c:v>00:35:58</c:v>
                </c:pt>
                <c:pt idx="36243">
                  <c:v>00:35:59</c:v>
                </c:pt>
                <c:pt idx="36244">
                  <c:v>00:36:00</c:v>
                </c:pt>
                <c:pt idx="36245">
                  <c:v>00:36:01</c:v>
                </c:pt>
                <c:pt idx="36246">
                  <c:v>00:36:02</c:v>
                </c:pt>
                <c:pt idx="36247">
                  <c:v>00:36:03</c:v>
                </c:pt>
                <c:pt idx="36248">
                  <c:v>00:36:04</c:v>
                </c:pt>
                <c:pt idx="36249">
                  <c:v>00:36:05</c:v>
                </c:pt>
                <c:pt idx="36250">
                  <c:v>00:36:06</c:v>
                </c:pt>
                <c:pt idx="36251">
                  <c:v>00:36:07</c:v>
                </c:pt>
                <c:pt idx="36252">
                  <c:v>00:36:08</c:v>
                </c:pt>
                <c:pt idx="36253">
                  <c:v>00:36:09</c:v>
                </c:pt>
                <c:pt idx="36254">
                  <c:v>00:36:10</c:v>
                </c:pt>
                <c:pt idx="36255">
                  <c:v>00:36:11</c:v>
                </c:pt>
                <c:pt idx="36256">
                  <c:v>00:36:12</c:v>
                </c:pt>
                <c:pt idx="36257">
                  <c:v>00:36:13</c:v>
                </c:pt>
                <c:pt idx="36258">
                  <c:v>00:36:14</c:v>
                </c:pt>
                <c:pt idx="36259">
                  <c:v>00:36:15</c:v>
                </c:pt>
                <c:pt idx="36260">
                  <c:v>00:36:16</c:v>
                </c:pt>
                <c:pt idx="36261">
                  <c:v>00:36:17</c:v>
                </c:pt>
                <c:pt idx="36262">
                  <c:v>00:36:18</c:v>
                </c:pt>
                <c:pt idx="36263">
                  <c:v>00:36:19</c:v>
                </c:pt>
                <c:pt idx="36264">
                  <c:v>00:36:20</c:v>
                </c:pt>
                <c:pt idx="36265">
                  <c:v>00:36:21</c:v>
                </c:pt>
                <c:pt idx="36266">
                  <c:v>00:36:22</c:v>
                </c:pt>
                <c:pt idx="36267">
                  <c:v>00:36:23</c:v>
                </c:pt>
                <c:pt idx="36268">
                  <c:v>00:36:24</c:v>
                </c:pt>
                <c:pt idx="36269">
                  <c:v>00:36:25</c:v>
                </c:pt>
                <c:pt idx="36270">
                  <c:v>00:36:26</c:v>
                </c:pt>
                <c:pt idx="36271">
                  <c:v>00:36:27</c:v>
                </c:pt>
                <c:pt idx="36272">
                  <c:v>00:36:28</c:v>
                </c:pt>
                <c:pt idx="36273">
                  <c:v>00:36:29</c:v>
                </c:pt>
                <c:pt idx="36274">
                  <c:v>00:36:30</c:v>
                </c:pt>
                <c:pt idx="36275">
                  <c:v>00:36:31</c:v>
                </c:pt>
                <c:pt idx="36276">
                  <c:v>00:36:32</c:v>
                </c:pt>
                <c:pt idx="36277">
                  <c:v>00:36:33</c:v>
                </c:pt>
                <c:pt idx="36278">
                  <c:v>00:36:34</c:v>
                </c:pt>
                <c:pt idx="36279">
                  <c:v>00:36:35</c:v>
                </c:pt>
                <c:pt idx="36280">
                  <c:v>00:36:36</c:v>
                </c:pt>
                <c:pt idx="36281">
                  <c:v>00:36:37</c:v>
                </c:pt>
                <c:pt idx="36282">
                  <c:v>00:36:38</c:v>
                </c:pt>
                <c:pt idx="36283">
                  <c:v>00:36:39</c:v>
                </c:pt>
                <c:pt idx="36284">
                  <c:v>00:36:40</c:v>
                </c:pt>
                <c:pt idx="36285">
                  <c:v>00:36:41</c:v>
                </c:pt>
                <c:pt idx="36286">
                  <c:v>00:36:42</c:v>
                </c:pt>
                <c:pt idx="36287">
                  <c:v>00:36:43</c:v>
                </c:pt>
                <c:pt idx="36288">
                  <c:v>00:36:44</c:v>
                </c:pt>
                <c:pt idx="36289">
                  <c:v>00:36:45</c:v>
                </c:pt>
                <c:pt idx="36290">
                  <c:v>00:36:46</c:v>
                </c:pt>
                <c:pt idx="36291">
                  <c:v>00:36:47</c:v>
                </c:pt>
                <c:pt idx="36292">
                  <c:v>00:36:48</c:v>
                </c:pt>
                <c:pt idx="36293">
                  <c:v>00:36:49</c:v>
                </c:pt>
                <c:pt idx="36294">
                  <c:v>00:36:50</c:v>
                </c:pt>
                <c:pt idx="36295">
                  <c:v>00:36:51</c:v>
                </c:pt>
                <c:pt idx="36296">
                  <c:v>00:36:52</c:v>
                </c:pt>
                <c:pt idx="36297">
                  <c:v>00:36:53</c:v>
                </c:pt>
                <c:pt idx="36298">
                  <c:v>00:36:54</c:v>
                </c:pt>
                <c:pt idx="36299">
                  <c:v>00:36:55</c:v>
                </c:pt>
                <c:pt idx="36300">
                  <c:v>00:36:56</c:v>
                </c:pt>
                <c:pt idx="36301">
                  <c:v>00:36:57</c:v>
                </c:pt>
                <c:pt idx="36302">
                  <c:v>00:36:58</c:v>
                </c:pt>
                <c:pt idx="36303">
                  <c:v>00:36:59</c:v>
                </c:pt>
                <c:pt idx="36304">
                  <c:v>00:37:00</c:v>
                </c:pt>
                <c:pt idx="36305">
                  <c:v>00:37:01</c:v>
                </c:pt>
                <c:pt idx="36306">
                  <c:v>00:37:02</c:v>
                </c:pt>
                <c:pt idx="36307">
                  <c:v>00:37:03</c:v>
                </c:pt>
                <c:pt idx="36308">
                  <c:v>00:37:04</c:v>
                </c:pt>
                <c:pt idx="36309">
                  <c:v>00:37:05</c:v>
                </c:pt>
                <c:pt idx="36310">
                  <c:v>00:37:06</c:v>
                </c:pt>
                <c:pt idx="36311">
                  <c:v>00:37:07</c:v>
                </c:pt>
                <c:pt idx="36312">
                  <c:v>00:37:08</c:v>
                </c:pt>
                <c:pt idx="36313">
                  <c:v>00:37:09</c:v>
                </c:pt>
                <c:pt idx="36314">
                  <c:v>00:37:10</c:v>
                </c:pt>
                <c:pt idx="36315">
                  <c:v>00:37:11</c:v>
                </c:pt>
                <c:pt idx="36316">
                  <c:v>00:37:12</c:v>
                </c:pt>
                <c:pt idx="36317">
                  <c:v>00:37:13</c:v>
                </c:pt>
                <c:pt idx="36318">
                  <c:v>00:37:14</c:v>
                </c:pt>
                <c:pt idx="36319">
                  <c:v>00:37:15</c:v>
                </c:pt>
                <c:pt idx="36320">
                  <c:v>00:37:16</c:v>
                </c:pt>
                <c:pt idx="36321">
                  <c:v>00:37:17</c:v>
                </c:pt>
                <c:pt idx="36322">
                  <c:v>00:37:18</c:v>
                </c:pt>
                <c:pt idx="36323">
                  <c:v>00:37:19</c:v>
                </c:pt>
                <c:pt idx="36324">
                  <c:v>00:37:20</c:v>
                </c:pt>
                <c:pt idx="36325">
                  <c:v>00:37:21</c:v>
                </c:pt>
                <c:pt idx="36326">
                  <c:v>00:37:22</c:v>
                </c:pt>
                <c:pt idx="36327">
                  <c:v>00:37:23</c:v>
                </c:pt>
                <c:pt idx="36328">
                  <c:v>00:37:24</c:v>
                </c:pt>
                <c:pt idx="36329">
                  <c:v>00:37:25</c:v>
                </c:pt>
                <c:pt idx="36330">
                  <c:v>00:37:26</c:v>
                </c:pt>
                <c:pt idx="36331">
                  <c:v>00:37:27</c:v>
                </c:pt>
                <c:pt idx="36332">
                  <c:v>00:37:28</c:v>
                </c:pt>
                <c:pt idx="36333">
                  <c:v>00:37:29</c:v>
                </c:pt>
                <c:pt idx="36334">
                  <c:v>00:37:30</c:v>
                </c:pt>
                <c:pt idx="36335">
                  <c:v>00:37:31</c:v>
                </c:pt>
                <c:pt idx="36336">
                  <c:v>00:37:32</c:v>
                </c:pt>
                <c:pt idx="36337">
                  <c:v>00:37:33</c:v>
                </c:pt>
                <c:pt idx="36338">
                  <c:v>00:37:34</c:v>
                </c:pt>
                <c:pt idx="36339">
                  <c:v>00:37:35</c:v>
                </c:pt>
                <c:pt idx="36340">
                  <c:v>00:37:36</c:v>
                </c:pt>
                <c:pt idx="36341">
                  <c:v>00:37:37</c:v>
                </c:pt>
                <c:pt idx="36342">
                  <c:v>00:37:38</c:v>
                </c:pt>
                <c:pt idx="36343">
                  <c:v>00:37:39</c:v>
                </c:pt>
                <c:pt idx="36344">
                  <c:v>00:37:40</c:v>
                </c:pt>
                <c:pt idx="36345">
                  <c:v>00:37:41</c:v>
                </c:pt>
                <c:pt idx="36346">
                  <c:v>00:37:42</c:v>
                </c:pt>
                <c:pt idx="36347">
                  <c:v>00:37:43</c:v>
                </c:pt>
                <c:pt idx="36348">
                  <c:v>00:37:44</c:v>
                </c:pt>
                <c:pt idx="36349">
                  <c:v>00:37:45</c:v>
                </c:pt>
                <c:pt idx="36350">
                  <c:v>00:37:46</c:v>
                </c:pt>
                <c:pt idx="36351">
                  <c:v>00:37:47</c:v>
                </c:pt>
                <c:pt idx="36352">
                  <c:v>00:37:48</c:v>
                </c:pt>
                <c:pt idx="36353">
                  <c:v>00:37:49</c:v>
                </c:pt>
                <c:pt idx="36354">
                  <c:v>00:37:50</c:v>
                </c:pt>
                <c:pt idx="36355">
                  <c:v>00:37:51</c:v>
                </c:pt>
                <c:pt idx="36356">
                  <c:v>00:37:52</c:v>
                </c:pt>
                <c:pt idx="36357">
                  <c:v>00:37:53</c:v>
                </c:pt>
                <c:pt idx="36358">
                  <c:v>00:37:54</c:v>
                </c:pt>
                <c:pt idx="36359">
                  <c:v>00:37:55</c:v>
                </c:pt>
                <c:pt idx="36360">
                  <c:v>00:37:56</c:v>
                </c:pt>
                <c:pt idx="36361">
                  <c:v>00:37:57</c:v>
                </c:pt>
                <c:pt idx="36362">
                  <c:v>00:37:58</c:v>
                </c:pt>
                <c:pt idx="36363">
                  <c:v>00:37:59</c:v>
                </c:pt>
                <c:pt idx="36364">
                  <c:v>00:38:00</c:v>
                </c:pt>
                <c:pt idx="36365">
                  <c:v>00:38:01</c:v>
                </c:pt>
                <c:pt idx="36366">
                  <c:v>00:38:02</c:v>
                </c:pt>
                <c:pt idx="36367">
                  <c:v>00:38:03</c:v>
                </c:pt>
                <c:pt idx="36368">
                  <c:v>00:38:04</c:v>
                </c:pt>
                <c:pt idx="36369">
                  <c:v>00:38:05</c:v>
                </c:pt>
                <c:pt idx="36370">
                  <c:v>00:38:06</c:v>
                </c:pt>
                <c:pt idx="36371">
                  <c:v>00:38:07</c:v>
                </c:pt>
                <c:pt idx="36372">
                  <c:v>00:38:08</c:v>
                </c:pt>
                <c:pt idx="36373">
                  <c:v>00:38:09</c:v>
                </c:pt>
                <c:pt idx="36374">
                  <c:v>00:38:10</c:v>
                </c:pt>
                <c:pt idx="36375">
                  <c:v>00:38:11</c:v>
                </c:pt>
                <c:pt idx="36376">
                  <c:v>00:38:12</c:v>
                </c:pt>
                <c:pt idx="36377">
                  <c:v>00:38:13</c:v>
                </c:pt>
                <c:pt idx="36378">
                  <c:v>00:38:14</c:v>
                </c:pt>
                <c:pt idx="36379">
                  <c:v>00:38:15</c:v>
                </c:pt>
                <c:pt idx="36380">
                  <c:v>00:38:16</c:v>
                </c:pt>
                <c:pt idx="36381">
                  <c:v>00:38:17</c:v>
                </c:pt>
                <c:pt idx="36382">
                  <c:v>00:38:18</c:v>
                </c:pt>
                <c:pt idx="36383">
                  <c:v>00:38:19</c:v>
                </c:pt>
                <c:pt idx="36384">
                  <c:v>00:38:20</c:v>
                </c:pt>
                <c:pt idx="36385">
                  <c:v>00:38:21</c:v>
                </c:pt>
                <c:pt idx="36386">
                  <c:v>00:38:22</c:v>
                </c:pt>
                <c:pt idx="36387">
                  <c:v>00:38:23</c:v>
                </c:pt>
                <c:pt idx="36388">
                  <c:v>00:38:24</c:v>
                </c:pt>
                <c:pt idx="36389">
                  <c:v>00:38:25</c:v>
                </c:pt>
                <c:pt idx="36390">
                  <c:v>00:38:26</c:v>
                </c:pt>
                <c:pt idx="36391">
                  <c:v>00:38:27</c:v>
                </c:pt>
                <c:pt idx="36392">
                  <c:v>00:38:28</c:v>
                </c:pt>
                <c:pt idx="36393">
                  <c:v>00:38:29</c:v>
                </c:pt>
                <c:pt idx="36394">
                  <c:v>00:38:30</c:v>
                </c:pt>
                <c:pt idx="36395">
                  <c:v>00:38:31</c:v>
                </c:pt>
                <c:pt idx="36396">
                  <c:v>00:38:32</c:v>
                </c:pt>
                <c:pt idx="36397">
                  <c:v>00:38:33</c:v>
                </c:pt>
                <c:pt idx="36398">
                  <c:v>00:38:34</c:v>
                </c:pt>
                <c:pt idx="36399">
                  <c:v>00:38:35</c:v>
                </c:pt>
                <c:pt idx="36400">
                  <c:v>00:38:36</c:v>
                </c:pt>
                <c:pt idx="36401">
                  <c:v>00:38:37</c:v>
                </c:pt>
                <c:pt idx="36402">
                  <c:v>00:38:38</c:v>
                </c:pt>
                <c:pt idx="36403">
                  <c:v>00:38:39</c:v>
                </c:pt>
                <c:pt idx="36404">
                  <c:v>00:38:40</c:v>
                </c:pt>
                <c:pt idx="36405">
                  <c:v>00:38:41</c:v>
                </c:pt>
                <c:pt idx="36406">
                  <c:v>00:38:42</c:v>
                </c:pt>
                <c:pt idx="36407">
                  <c:v>00:38:43</c:v>
                </c:pt>
                <c:pt idx="36408">
                  <c:v>00:38:44</c:v>
                </c:pt>
                <c:pt idx="36409">
                  <c:v>00:38:45</c:v>
                </c:pt>
                <c:pt idx="36410">
                  <c:v>00:38:46</c:v>
                </c:pt>
                <c:pt idx="36411">
                  <c:v>00:38:47</c:v>
                </c:pt>
                <c:pt idx="36412">
                  <c:v>00:38:48</c:v>
                </c:pt>
                <c:pt idx="36413">
                  <c:v>00:38:49</c:v>
                </c:pt>
                <c:pt idx="36414">
                  <c:v>00:38:50</c:v>
                </c:pt>
                <c:pt idx="36415">
                  <c:v>00:38:51</c:v>
                </c:pt>
                <c:pt idx="36416">
                  <c:v>00:38:52</c:v>
                </c:pt>
                <c:pt idx="36417">
                  <c:v>00:38:53</c:v>
                </c:pt>
                <c:pt idx="36418">
                  <c:v>00:38:54</c:v>
                </c:pt>
                <c:pt idx="36419">
                  <c:v>00:38:55</c:v>
                </c:pt>
                <c:pt idx="36420">
                  <c:v>00:38:56</c:v>
                </c:pt>
                <c:pt idx="36421">
                  <c:v>00:38:57</c:v>
                </c:pt>
                <c:pt idx="36422">
                  <c:v>00:38:58</c:v>
                </c:pt>
                <c:pt idx="36423">
                  <c:v>00:38:59</c:v>
                </c:pt>
                <c:pt idx="36424">
                  <c:v>00:39:00</c:v>
                </c:pt>
                <c:pt idx="36425">
                  <c:v>00:39:01</c:v>
                </c:pt>
                <c:pt idx="36426">
                  <c:v>00:39:02</c:v>
                </c:pt>
                <c:pt idx="36427">
                  <c:v>00:39:03</c:v>
                </c:pt>
                <c:pt idx="36428">
                  <c:v>00:39:04</c:v>
                </c:pt>
                <c:pt idx="36429">
                  <c:v>00:39:05</c:v>
                </c:pt>
                <c:pt idx="36430">
                  <c:v>00:39:06</c:v>
                </c:pt>
                <c:pt idx="36431">
                  <c:v>00:39:07</c:v>
                </c:pt>
                <c:pt idx="36432">
                  <c:v>00:39:08</c:v>
                </c:pt>
                <c:pt idx="36433">
                  <c:v>00:39:09</c:v>
                </c:pt>
                <c:pt idx="36434">
                  <c:v>00:39:10</c:v>
                </c:pt>
                <c:pt idx="36435">
                  <c:v>00:39:11</c:v>
                </c:pt>
                <c:pt idx="36436">
                  <c:v>00:39:12</c:v>
                </c:pt>
                <c:pt idx="36437">
                  <c:v>00:39:13</c:v>
                </c:pt>
                <c:pt idx="36438">
                  <c:v>00:39:14</c:v>
                </c:pt>
                <c:pt idx="36439">
                  <c:v>00:39:15</c:v>
                </c:pt>
                <c:pt idx="36440">
                  <c:v>00:39:16</c:v>
                </c:pt>
                <c:pt idx="36441">
                  <c:v>00:39:17</c:v>
                </c:pt>
                <c:pt idx="36442">
                  <c:v>00:39:18</c:v>
                </c:pt>
                <c:pt idx="36443">
                  <c:v>00:39:19</c:v>
                </c:pt>
                <c:pt idx="36444">
                  <c:v>00:39:20</c:v>
                </c:pt>
                <c:pt idx="36445">
                  <c:v>00:39:21</c:v>
                </c:pt>
                <c:pt idx="36446">
                  <c:v>00:39:22</c:v>
                </c:pt>
                <c:pt idx="36447">
                  <c:v>00:39:23</c:v>
                </c:pt>
                <c:pt idx="36448">
                  <c:v>00:39:24</c:v>
                </c:pt>
                <c:pt idx="36449">
                  <c:v>00:39:25</c:v>
                </c:pt>
                <c:pt idx="36450">
                  <c:v>00:39:26</c:v>
                </c:pt>
                <c:pt idx="36451">
                  <c:v>00:39:27</c:v>
                </c:pt>
                <c:pt idx="36452">
                  <c:v>00:39:28</c:v>
                </c:pt>
                <c:pt idx="36453">
                  <c:v>00:39:29</c:v>
                </c:pt>
                <c:pt idx="36454">
                  <c:v>00:39:30</c:v>
                </c:pt>
                <c:pt idx="36455">
                  <c:v>00:39:31</c:v>
                </c:pt>
                <c:pt idx="36456">
                  <c:v>00:39:32</c:v>
                </c:pt>
                <c:pt idx="36457">
                  <c:v>00:39:33</c:v>
                </c:pt>
                <c:pt idx="36458">
                  <c:v>00:39:34</c:v>
                </c:pt>
                <c:pt idx="36459">
                  <c:v>00:39:35</c:v>
                </c:pt>
                <c:pt idx="36460">
                  <c:v>00:39:36</c:v>
                </c:pt>
                <c:pt idx="36461">
                  <c:v>00:39:37</c:v>
                </c:pt>
                <c:pt idx="36462">
                  <c:v>00:39:38</c:v>
                </c:pt>
                <c:pt idx="36463">
                  <c:v>00:39:39</c:v>
                </c:pt>
                <c:pt idx="36464">
                  <c:v>00:39:40</c:v>
                </c:pt>
                <c:pt idx="36465">
                  <c:v>00:39:41</c:v>
                </c:pt>
                <c:pt idx="36466">
                  <c:v>00:39:42</c:v>
                </c:pt>
                <c:pt idx="36467">
                  <c:v>00:39:43</c:v>
                </c:pt>
                <c:pt idx="36468">
                  <c:v>00:39:44</c:v>
                </c:pt>
                <c:pt idx="36469">
                  <c:v>00:39:45</c:v>
                </c:pt>
                <c:pt idx="36470">
                  <c:v>00:39:46</c:v>
                </c:pt>
                <c:pt idx="36471">
                  <c:v>00:39:47</c:v>
                </c:pt>
                <c:pt idx="36472">
                  <c:v>00:39:48</c:v>
                </c:pt>
                <c:pt idx="36473">
                  <c:v>00:39:49</c:v>
                </c:pt>
                <c:pt idx="36474">
                  <c:v>00:39:50</c:v>
                </c:pt>
                <c:pt idx="36475">
                  <c:v>00:39:51</c:v>
                </c:pt>
                <c:pt idx="36476">
                  <c:v>00:39:52</c:v>
                </c:pt>
                <c:pt idx="36477">
                  <c:v>00:39:53</c:v>
                </c:pt>
                <c:pt idx="36478">
                  <c:v>00:39:54</c:v>
                </c:pt>
                <c:pt idx="36479">
                  <c:v>00:39:55</c:v>
                </c:pt>
                <c:pt idx="36480">
                  <c:v>00:39:56</c:v>
                </c:pt>
                <c:pt idx="36481">
                  <c:v>00:39:57</c:v>
                </c:pt>
                <c:pt idx="36482">
                  <c:v>00:39:58</c:v>
                </c:pt>
                <c:pt idx="36483">
                  <c:v>00:39:59</c:v>
                </c:pt>
                <c:pt idx="36484">
                  <c:v>00:40:00</c:v>
                </c:pt>
                <c:pt idx="36485">
                  <c:v>00:40:01</c:v>
                </c:pt>
                <c:pt idx="36486">
                  <c:v>00:40:02</c:v>
                </c:pt>
                <c:pt idx="36487">
                  <c:v>00:40:03</c:v>
                </c:pt>
                <c:pt idx="36488">
                  <c:v>00:40:04</c:v>
                </c:pt>
                <c:pt idx="36489">
                  <c:v>00:40:05</c:v>
                </c:pt>
                <c:pt idx="36490">
                  <c:v>00:40:06</c:v>
                </c:pt>
                <c:pt idx="36491">
                  <c:v>00:40:07</c:v>
                </c:pt>
                <c:pt idx="36492">
                  <c:v>00:40:08</c:v>
                </c:pt>
                <c:pt idx="36493">
                  <c:v>00:40:09</c:v>
                </c:pt>
                <c:pt idx="36494">
                  <c:v>00:40:10</c:v>
                </c:pt>
                <c:pt idx="36495">
                  <c:v>00:40:11</c:v>
                </c:pt>
                <c:pt idx="36496">
                  <c:v>00:40:12</c:v>
                </c:pt>
                <c:pt idx="36497">
                  <c:v>00:40:13</c:v>
                </c:pt>
                <c:pt idx="36498">
                  <c:v>00:40:14</c:v>
                </c:pt>
                <c:pt idx="36499">
                  <c:v>00:40:15</c:v>
                </c:pt>
                <c:pt idx="36500">
                  <c:v>00:40:16</c:v>
                </c:pt>
                <c:pt idx="36501">
                  <c:v>00:40:17</c:v>
                </c:pt>
                <c:pt idx="36502">
                  <c:v>00:40:18</c:v>
                </c:pt>
                <c:pt idx="36503">
                  <c:v>00:40:19</c:v>
                </c:pt>
                <c:pt idx="36504">
                  <c:v>00:40:20</c:v>
                </c:pt>
                <c:pt idx="36505">
                  <c:v>00:40:21</c:v>
                </c:pt>
                <c:pt idx="36506">
                  <c:v>00:40:22</c:v>
                </c:pt>
                <c:pt idx="36507">
                  <c:v>00:40:23</c:v>
                </c:pt>
                <c:pt idx="36508">
                  <c:v>00:40:24</c:v>
                </c:pt>
                <c:pt idx="36509">
                  <c:v>00:40:25</c:v>
                </c:pt>
                <c:pt idx="36510">
                  <c:v>00:40:26</c:v>
                </c:pt>
                <c:pt idx="36511">
                  <c:v>00:40:27</c:v>
                </c:pt>
                <c:pt idx="36512">
                  <c:v>00:40:28</c:v>
                </c:pt>
                <c:pt idx="36513">
                  <c:v>00:40:29</c:v>
                </c:pt>
                <c:pt idx="36514">
                  <c:v>00:40:30</c:v>
                </c:pt>
                <c:pt idx="36515">
                  <c:v>00:40:31</c:v>
                </c:pt>
                <c:pt idx="36516">
                  <c:v>00:40:32</c:v>
                </c:pt>
                <c:pt idx="36517">
                  <c:v>00:40:33</c:v>
                </c:pt>
                <c:pt idx="36518">
                  <c:v>00:40:34</c:v>
                </c:pt>
                <c:pt idx="36519">
                  <c:v>00:40:35</c:v>
                </c:pt>
                <c:pt idx="36520">
                  <c:v>00:40:36</c:v>
                </c:pt>
                <c:pt idx="36521">
                  <c:v>00:40:37</c:v>
                </c:pt>
                <c:pt idx="36522">
                  <c:v>00:40:38</c:v>
                </c:pt>
                <c:pt idx="36523">
                  <c:v>00:40:39</c:v>
                </c:pt>
                <c:pt idx="36524">
                  <c:v>00:40:40</c:v>
                </c:pt>
                <c:pt idx="36525">
                  <c:v>00:40:41</c:v>
                </c:pt>
                <c:pt idx="36526">
                  <c:v>00:40:42</c:v>
                </c:pt>
                <c:pt idx="36527">
                  <c:v>00:40:43</c:v>
                </c:pt>
                <c:pt idx="36528">
                  <c:v>00:40:44</c:v>
                </c:pt>
                <c:pt idx="36529">
                  <c:v>00:40:45</c:v>
                </c:pt>
                <c:pt idx="36530">
                  <c:v>00:40:46</c:v>
                </c:pt>
                <c:pt idx="36531">
                  <c:v>00:40:47</c:v>
                </c:pt>
                <c:pt idx="36532">
                  <c:v>00:40:48</c:v>
                </c:pt>
                <c:pt idx="36533">
                  <c:v>00:40:49</c:v>
                </c:pt>
                <c:pt idx="36534">
                  <c:v>00:40:50</c:v>
                </c:pt>
                <c:pt idx="36535">
                  <c:v>00:40:51</c:v>
                </c:pt>
                <c:pt idx="36536">
                  <c:v>00:40:52</c:v>
                </c:pt>
                <c:pt idx="36537">
                  <c:v>00:40:53</c:v>
                </c:pt>
                <c:pt idx="36538">
                  <c:v>00:40:54</c:v>
                </c:pt>
                <c:pt idx="36539">
                  <c:v>00:40:55</c:v>
                </c:pt>
                <c:pt idx="36540">
                  <c:v>00:40:56</c:v>
                </c:pt>
                <c:pt idx="36541">
                  <c:v>00:40:57</c:v>
                </c:pt>
                <c:pt idx="36542">
                  <c:v>00:40:58</c:v>
                </c:pt>
                <c:pt idx="36543">
                  <c:v>00:40:59</c:v>
                </c:pt>
                <c:pt idx="36544">
                  <c:v>00:41:00</c:v>
                </c:pt>
                <c:pt idx="36545">
                  <c:v>00:41:01</c:v>
                </c:pt>
                <c:pt idx="36546">
                  <c:v>00:41:02</c:v>
                </c:pt>
                <c:pt idx="36547">
                  <c:v>00:41:03</c:v>
                </c:pt>
                <c:pt idx="36548">
                  <c:v>00:41:04</c:v>
                </c:pt>
                <c:pt idx="36549">
                  <c:v>00:41:05</c:v>
                </c:pt>
                <c:pt idx="36550">
                  <c:v>00:41:06</c:v>
                </c:pt>
                <c:pt idx="36551">
                  <c:v>00:41:07</c:v>
                </c:pt>
                <c:pt idx="36552">
                  <c:v>00:41:08</c:v>
                </c:pt>
                <c:pt idx="36553">
                  <c:v>00:41:09</c:v>
                </c:pt>
                <c:pt idx="36554">
                  <c:v>00:41:10</c:v>
                </c:pt>
                <c:pt idx="36555">
                  <c:v>00:41:11</c:v>
                </c:pt>
                <c:pt idx="36556">
                  <c:v>00:41:12</c:v>
                </c:pt>
                <c:pt idx="36557">
                  <c:v>00:41:13</c:v>
                </c:pt>
                <c:pt idx="36558">
                  <c:v>00:41:14</c:v>
                </c:pt>
                <c:pt idx="36559">
                  <c:v>00:41:15</c:v>
                </c:pt>
                <c:pt idx="36560">
                  <c:v>00:41:16</c:v>
                </c:pt>
                <c:pt idx="36561">
                  <c:v>00:41:17</c:v>
                </c:pt>
                <c:pt idx="36562">
                  <c:v>00:41:18</c:v>
                </c:pt>
                <c:pt idx="36563">
                  <c:v>00:41:19</c:v>
                </c:pt>
                <c:pt idx="36564">
                  <c:v>00:41:20</c:v>
                </c:pt>
                <c:pt idx="36565">
                  <c:v>00:41:21</c:v>
                </c:pt>
                <c:pt idx="36566">
                  <c:v>00:41:22</c:v>
                </c:pt>
                <c:pt idx="36567">
                  <c:v>00:41:23</c:v>
                </c:pt>
                <c:pt idx="36568">
                  <c:v>00:41:24</c:v>
                </c:pt>
                <c:pt idx="36569">
                  <c:v>00:41:25</c:v>
                </c:pt>
                <c:pt idx="36570">
                  <c:v>00:41:26</c:v>
                </c:pt>
                <c:pt idx="36571">
                  <c:v>00:41:27</c:v>
                </c:pt>
                <c:pt idx="36572">
                  <c:v>00:41:28</c:v>
                </c:pt>
                <c:pt idx="36573">
                  <c:v>00:41:29</c:v>
                </c:pt>
                <c:pt idx="36574">
                  <c:v>00:41:30</c:v>
                </c:pt>
                <c:pt idx="36575">
                  <c:v>00:41:31</c:v>
                </c:pt>
                <c:pt idx="36576">
                  <c:v>00:41:32</c:v>
                </c:pt>
                <c:pt idx="36577">
                  <c:v>00:41:33</c:v>
                </c:pt>
                <c:pt idx="36578">
                  <c:v>00:41:34</c:v>
                </c:pt>
                <c:pt idx="36579">
                  <c:v>00:41:35</c:v>
                </c:pt>
                <c:pt idx="36580">
                  <c:v>00:41:36</c:v>
                </c:pt>
                <c:pt idx="36581">
                  <c:v>00:41:37</c:v>
                </c:pt>
                <c:pt idx="36582">
                  <c:v>00:41:38</c:v>
                </c:pt>
                <c:pt idx="36583">
                  <c:v>00:41:39</c:v>
                </c:pt>
                <c:pt idx="36584">
                  <c:v>00:41:40</c:v>
                </c:pt>
                <c:pt idx="36585">
                  <c:v>00:41:41</c:v>
                </c:pt>
                <c:pt idx="36586">
                  <c:v>00:41:42</c:v>
                </c:pt>
                <c:pt idx="36587">
                  <c:v>00:41:43</c:v>
                </c:pt>
                <c:pt idx="36588">
                  <c:v>00:41:44</c:v>
                </c:pt>
                <c:pt idx="36589">
                  <c:v>00:41:45</c:v>
                </c:pt>
                <c:pt idx="36590">
                  <c:v>00:41:46</c:v>
                </c:pt>
                <c:pt idx="36591">
                  <c:v>00:41:47</c:v>
                </c:pt>
                <c:pt idx="36592">
                  <c:v>00:41:48</c:v>
                </c:pt>
                <c:pt idx="36593">
                  <c:v>00:41:49</c:v>
                </c:pt>
                <c:pt idx="36594">
                  <c:v>00:41:50</c:v>
                </c:pt>
                <c:pt idx="36595">
                  <c:v>00:41:51</c:v>
                </c:pt>
                <c:pt idx="36596">
                  <c:v>00:41:52</c:v>
                </c:pt>
                <c:pt idx="36597">
                  <c:v>00:41:53</c:v>
                </c:pt>
                <c:pt idx="36598">
                  <c:v>00:41:54</c:v>
                </c:pt>
                <c:pt idx="36599">
                  <c:v>00:41:55</c:v>
                </c:pt>
                <c:pt idx="36600">
                  <c:v>00:41:56</c:v>
                </c:pt>
                <c:pt idx="36601">
                  <c:v>00:41:57</c:v>
                </c:pt>
                <c:pt idx="36602">
                  <c:v>00:41:58</c:v>
                </c:pt>
                <c:pt idx="36603">
                  <c:v>00:41:59</c:v>
                </c:pt>
                <c:pt idx="36604">
                  <c:v>00:42:00</c:v>
                </c:pt>
                <c:pt idx="36605">
                  <c:v>00:42:01</c:v>
                </c:pt>
                <c:pt idx="36606">
                  <c:v>00:42:02</c:v>
                </c:pt>
                <c:pt idx="36607">
                  <c:v>00:42:03</c:v>
                </c:pt>
                <c:pt idx="36608">
                  <c:v>00:42:04</c:v>
                </c:pt>
                <c:pt idx="36609">
                  <c:v>00:42:05</c:v>
                </c:pt>
                <c:pt idx="36610">
                  <c:v>00:42:06</c:v>
                </c:pt>
                <c:pt idx="36611">
                  <c:v>00:42:07</c:v>
                </c:pt>
                <c:pt idx="36612">
                  <c:v>00:42:08</c:v>
                </c:pt>
                <c:pt idx="36613">
                  <c:v>00:42:09</c:v>
                </c:pt>
                <c:pt idx="36614">
                  <c:v>00:42:10</c:v>
                </c:pt>
                <c:pt idx="36615">
                  <c:v>00:42:11</c:v>
                </c:pt>
                <c:pt idx="36616">
                  <c:v>00:42:12</c:v>
                </c:pt>
                <c:pt idx="36617">
                  <c:v>00:42:13</c:v>
                </c:pt>
                <c:pt idx="36618">
                  <c:v>00:42:14</c:v>
                </c:pt>
                <c:pt idx="36619">
                  <c:v>00:42:15</c:v>
                </c:pt>
                <c:pt idx="36620">
                  <c:v>00:42:16</c:v>
                </c:pt>
                <c:pt idx="36621">
                  <c:v>00:42:17</c:v>
                </c:pt>
                <c:pt idx="36622">
                  <c:v>00:42:18</c:v>
                </c:pt>
                <c:pt idx="36623">
                  <c:v>00:42:19</c:v>
                </c:pt>
                <c:pt idx="36624">
                  <c:v>00:42:20</c:v>
                </c:pt>
                <c:pt idx="36625">
                  <c:v>00:42:21</c:v>
                </c:pt>
                <c:pt idx="36626">
                  <c:v>00:42:22</c:v>
                </c:pt>
                <c:pt idx="36627">
                  <c:v>00:42:23</c:v>
                </c:pt>
                <c:pt idx="36628">
                  <c:v>00:42:24</c:v>
                </c:pt>
                <c:pt idx="36629">
                  <c:v>00:42:25</c:v>
                </c:pt>
                <c:pt idx="36630">
                  <c:v>00:42:26</c:v>
                </c:pt>
                <c:pt idx="36631">
                  <c:v>00:42:27</c:v>
                </c:pt>
                <c:pt idx="36632">
                  <c:v>00:42:28</c:v>
                </c:pt>
                <c:pt idx="36633">
                  <c:v>00:42:29</c:v>
                </c:pt>
                <c:pt idx="36634">
                  <c:v>00:42:30</c:v>
                </c:pt>
                <c:pt idx="36635">
                  <c:v>00:42:31</c:v>
                </c:pt>
                <c:pt idx="36636">
                  <c:v>00:42:32</c:v>
                </c:pt>
                <c:pt idx="36637">
                  <c:v>00:42:33</c:v>
                </c:pt>
                <c:pt idx="36638">
                  <c:v>00:42:34</c:v>
                </c:pt>
                <c:pt idx="36639">
                  <c:v>00:42:35</c:v>
                </c:pt>
                <c:pt idx="36640">
                  <c:v>00:42:36</c:v>
                </c:pt>
                <c:pt idx="36641">
                  <c:v>00:42:37</c:v>
                </c:pt>
                <c:pt idx="36642">
                  <c:v>00:42:38</c:v>
                </c:pt>
                <c:pt idx="36643">
                  <c:v>00:42:39</c:v>
                </c:pt>
                <c:pt idx="36644">
                  <c:v>00:42:40</c:v>
                </c:pt>
                <c:pt idx="36645">
                  <c:v>00:42:41</c:v>
                </c:pt>
                <c:pt idx="36646">
                  <c:v>00:42:42</c:v>
                </c:pt>
                <c:pt idx="36647">
                  <c:v>00:42:43</c:v>
                </c:pt>
                <c:pt idx="36648">
                  <c:v>00:42:44</c:v>
                </c:pt>
                <c:pt idx="36649">
                  <c:v>00:42:45</c:v>
                </c:pt>
                <c:pt idx="36650">
                  <c:v>00:42:46</c:v>
                </c:pt>
                <c:pt idx="36651">
                  <c:v>00:42:47</c:v>
                </c:pt>
                <c:pt idx="36652">
                  <c:v>00:42:48</c:v>
                </c:pt>
                <c:pt idx="36653">
                  <c:v>00:42:49</c:v>
                </c:pt>
                <c:pt idx="36654">
                  <c:v>00:42:50</c:v>
                </c:pt>
                <c:pt idx="36655">
                  <c:v>00:42:51</c:v>
                </c:pt>
                <c:pt idx="36656">
                  <c:v>00:42:52</c:v>
                </c:pt>
                <c:pt idx="36657">
                  <c:v>00:42:53</c:v>
                </c:pt>
                <c:pt idx="36658">
                  <c:v>00:42:54</c:v>
                </c:pt>
                <c:pt idx="36659">
                  <c:v>00:42:55</c:v>
                </c:pt>
                <c:pt idx="36660">
                  <c:v>00:42:56</c:v>
                </c:pt>
                <c:pt idx="36661">
                  <c:v>00:42:57</c:v>
                </c:pt>
                <c:pt idx="36662">
                  <c:v>00:42:58</c:v>
                </c:pt>
                <c:pt idx="36663">
                  <c:v>00:42:59</c:v>
                </c:pt>
                <c:pt idx="36664">
                  <c:v>00:43:00</c:v>
                </c:pt>
                <c:pt idx="36665">
                  <c:v>00:43:01</c:v>
                </c:pt>
                <c:pt idx="36666">
                  <c:v>00:43:02</c:v>
                </c:pt>
                <c:pt idx="36667">
                  <c:v>00:43:03</c:v>
                </c:pt>
                <c:pt idx="36668">
                  <c:v>00:43:04</c:v>
                </c:pt>
                <c:pt idx="36669">
                  <c:v>00:43:05</c:v>
                </c:pt>
                <c:pt idx="36670">
                  <c:v>00:43:06</c:v>
                </c:pt>
                <c:pt idx="36671">
                  <c:v>00:43:07</c:v>
                </c:pt>
                <c:pt idx="36672">
                  <c:v>00:43:08</c:v>
                </c:pt>
                <c:pt idx="36673">
                  <c:v>00:43:09</c:v>
                </c:pt>
                <c:pt idx="36674">
                  <c:v>00:43:10</c:v>
                </c:pt>
                <c:pt idx="36675">
                  <c:v>00:43:11</c:v>
                </c:pt>
                <c:pt idx="36676">
                  <c:v>00:43:12</c:v>
                </c:pt>
                <c:pt idx="36677">
                  <c:v>00:43:13</c:v>
                </c:pt>
                <c:pt idx="36678">
                  <c:v>00:43:14</c:v>
                </c:pt>
                <c:pt idx="36679">
                  <c:v>00:43:15</c:v>
                </c:pt>
                <c:pt idx="36680">
                  <c:v>00:43:16</c:v>
                </c:pt>
                <c:pt idx="36681">
                  <c:v>00:43:17</c:v>
                </c:pt>
                <c:pt idx="36682">
                  <c:v>00:43:18</c:v>
                </c:pt>
                <c:pt idx="36683">
                  <c:v>00:43:19</c:v>
                </c:pt>
                <c:pt idx="36684">
                  <c:v>00:43:20</c:v>
                </c:pt>
                <c:pt idx="36685">
                  <c:v>00:43:21</c:v>
                </c:pt>
                <c:pt idx="36686">
                  <c:v>00:43:22</c:v>
                </c:pt>
                <c:pt idx="36687">
                  <c:v>00:43:23</c:v>
                </c:pt>
                <c:pt idx="36688">
                  <c:v>00:43:24</c:v>
                </c:pt>
                <c:pt idx="36689">
                  <c:v>00:43:25</c:v>
                </c:pt>
                <c:pt idx="36690">
                  <c:v>00:43:26</c:v>
                </c:pt>
                <c:pt idx="36691">
                  <c:v>00:43:27</c:v>
                </c:pt>
                <c:pt idx="36692">
                  <c:v>00:43:28</c:v>
                </c:pt>
                <c:pt idx="36693">
                  <c:v>00:43:29</c:v>
                </c:pt>
                <c:pt idx="36694">
                  <c:v>00:43:30</c:v>
                </c:pt>
                <c:pt idx="36695">
                  <c:v>00:43:31</c:v>
                </c:pt>
                <c:pt idx="36696">
                  <c:v>00:43:32</c:v>
                </c:pt>
                <c:pt idx="36697">
                  <c:v>00:43:33</c:v>
                </c:pt>
                <c:pt idx="36698">
                  <c:v>00:43:34</c:v>
                </c:pt>
                <c:pt idx="36699">
                  <c:v>00:43:35</c:v>
                </c:pt>
                <c:pt idx="36700">
                  <c:v>00:43:36</c:v>
                </c:pt>
                <c:pt idx="36701">
                  <c:v>00:43:37</c:v>
                </c:pt>
                <c:pt idx="36702">
                  <c:v>00:43:38</c:v>
                </c:pt>
                <c:pt idx="36703">
                  <c:v>00:43:39</c:v>
                </c:pt>
                <c:pt idx="36704">
                  <c:v>00:43:40</c:v>
                </c:pt>
                <c:pt idx="36705">
                  <c:v>00:43:41</c:v>
                </c:pt>
                <c:pt idx="36706">
                  <c:v>00:43:42</c:v>
                </c:pt>
                <c:pt idx="36707">
                  <c:v>00:43:43</c:v>
                </c:pt>
                <c:pt idx="36708">
                  <c:v>00:43:44</c:v>
                </c:pt>
                <c:pt idx="36709">
                  <c:v>00:43:45</c:v>
                </c:pt>
                <c:pt idx="36710">
                  <c:v>00:43:46</c:v>
                </c:pt>
                <c:pt idx="36711">
                  <c:v>00:43:47</c:v>
                </c:pt>
                <c:pt idx="36712">
                  <c:v>00:43:48</c:v>
                </c:pt>
                <c:pt idx="36713">
                  <c:v>00:43:49</c:v>
                </c:pt>
                <c:pt idx="36714">
                  <c:v>00:43:50</c:v>
                </c:pt>
                <c:pt idx="36715">
                  <c:v>00:43:51</c:v>
                </c:pt>
                <c:pt idx="36716">
                  <c:v>00:43:52</c:v>
                </c:pt>
                <c:pt idx="36717">
                  <c:v>00:43:53</c:v>
                </c:pt>
                <c:pt idx="36718">
                  <c:v>00:43:54</c:v>
                </c:pt>
                <c:pt idx="36719">
                  <c:v>00:43:55</c:v>
                </c:pt>
                <c:pt idx="36720">
                  <c:v>00:43:56</c:v>
                </c:pt>
                <c:pt idx="36721">
                  <c:v>00:43:57</c:v>
                </c:pt>
                <c:pt idx="36722">
                  <c:v>00:43:58</c:v>
                </c:pt>
                <c:pt idx="36723">
                  <c:v>00:43:59</c:v>
                </c:pt>
                <c:pt idx="36724">
                  <c:v>00:44:00</c:v>
                </c:pt>
                <c:pt idx="36725">
                  <c:v>00:44:01</c:v>
                </c:pt>
                <c:pt idx="36726">
                  <c:v>00:44:02</c:v>
                </c:pt>
                <c:pt idx="36727">
                  <c:v>00:44:03</c:v>
                </c:pt>
                <c:pt idx="36728">
                  <c:v>00:44:04</c:v>
                </c:pt>
                <c:pt idx="36729">
                  <c:v>00:44:05</c:v>
                </c:pt>
                <c:pt idx="36730">
                  <c:v>00:44:06</c:v>
                </c:pt>
                <c:pt idx="36731">
                  <c:v>00:44:07</c:v>
                </c:pt>
                <c:pt idx="36732">
                  <c:v>00:44:08</c:v>
                </c:pt>
                <c:pt idx="36733">
                  <c:v>00:44:09</c:v>
                </c:pt>
                <c:pt idx="36734">
                  <c:v>00:44:10</c:v>
                </c:pt>
                <c:pt idx="36735">
                  <c:v>00:44:11</c:v>
                </c:pt>
                <c:pt idx="36736">
                  <c:v>00:44:12</c:v>
                </c:pt>
                <c:pt idx="36737">
                  <c:v>00:44:13</c:v>
                </c:pt>
                <c:pt idx="36738">
                  <c:v>00:44:14</c:v>
                </c:pt>
                <c:pt idx="36739">
                  <c:v>00:44:15</c:v>
                </c:pt>
                <c:pt idx="36740">
                  <c:v>00:44:16</c:v>
                </c:pt>
                <c:pt idx="36741">
                  <c:v>00:44:17</c:v>
                </c:pt>
                <c:pt idx="36742">
                  <c:v>00:44:18</c:v>
                </c:pt>
                <c:pt idx="36743">
                  <c:v>00:44:19</c:v>
                </c:pt>
                <c:pt idx="36744">
                  <c:v>00:44:20</c:v>
                </c:pt>
                <c:pt idx="36745">
                  <c:v>00:44:21</c:v>
                </c:pt>
                <c:pt idx="36746">
                  <c:v>00:44:22</c:v>
                </c:pt>
                <c:pt idx="36747">
                  <c:v>00:44:23</c:v>
                </c:pt>
                <c:pt idx="36748">
                  <c:v>00:44:24</c:v>
                </c:pt>
                <c:pt idx="36749">
                  <c:v>00:44:25</c:v>
                </c:pt>
                <c:pt idx="36750">
                  <c:v>00:44:26</c:v>
                </c:pt>
                <c:pt idx="36751">
                  <c:v>00:44:27</c:v>
                </c:pt>
                <c:pt idx="36752">
                  <c:v>00:44:28</c:v>
                </c:pt>
                <c:pt idx="36753">
                  <c:v>00:44:29</c:v>
                </c:pt>
                <c:pt idx="36754">
                  <c:v>00:44:30</c:v>
                </c:pt>
                <c:pt idx="36755">
                  <c:v>00:44:31</c:v>
                </c:pt>
                <c:pt idx="36756">
                  <c:v>00:44:32</c:v>
                </c:pt>
                <c:pt idx="36757">
                  <c:v>00:44:33</c:v>
                </c:pt>
                <c:pt idx="36758">
                  <c:v>00:44:34</c:v>
                </c:pt>
                <c:pt idx="36759">
                  <c:v>00:44:35</c:v>
                </c:pt>
                <c:pt idx="36760">
                  <c:v>00:44:36</c:v>
                </c:pt>
                <c:pt idx="36761">
                  <c:v>00:44:37</c:v>
                </c:pt>
                <c:pt idx="36762">
                  <c:v>00:44:38</c:v>
                </c:pt>
                <c:pt idx="36763">
                  <c:v>00:44:39</c:v>
                </c:pt>
                <c:pt idx="36764">
                  <c:v>00:44:40</c:v>
                </c:pt>
                <c:pt idx="36765">
                  <c:v>00:44:41</c:v>
                </c:pt>
                <c:pt idx="36766">
                  <c:v>00:44:42</c:v>
                </c:pt>
                <c:pt idx="36767">
                  <c:v>00:44:43</c:v>
                </c:pt>
                <c:pt idx="36768">
                  <c:v>00:44:44</c:v>
                </c:pt>
                <c:pt idx="36769">
                  <c:v>00:44:45</c:v>
                </c:pt>
                <c:pt idx="36770">
                  <c:v>00:44:46</c:v>
                </c:pt>
                <c:pt idx="36771">
                  <c:v>00:44:47</c:v>
                </c:pt>
                <c:pt idx="36772">
                  <c:v>00:44:48</c:v>
                </c:pt>
                <c:pt idx="36773">
                  <c:v>00:44:49</c:v>
                </c:pt>
                <c:pt idx="36774">
                  <c:v>00:44:50</c:v>
                </c:pt>
                <c:pt idx="36775">
                  <c:v>00:44:51</c:v>
                </c:pt>
                <c:pt idx="36776">
                  <c:v>00:44:52</c:v>
                </c:pt>
                <c:pt idx="36777">
                  <c:v>00:44:53</c:v>
                </c:pt>
                <c:pt idx="36778">
                  <c:v>00:44:54</c:v>
                </c:pt>
                <c:pt idx="36779">
                  <c:v>00:44:55</c:v>
                </c:pt>
                <c:pt idx="36780">
                  <c:v>00:44:56</c:v>
                </c:pt>
                <c:pt idx="36781">
                  <c:v>00:44:57</c:v>
                </c:pt>
                <c:pt idx="36782">
                  <c:v>00:44:58</c:v>
                </c:pt>
                <c:pt idx="36783">
                  <c:v>00:44:59</c:v>
                </c:pt>
                <c:pt idx="36784">
                  <c:v>00:45:00</c:v>
                </c:pt>
                <c:pt idx="36785">
                  <c:v>00:45:01</c:v>
                </c:pt>
                <c:pt idx="36786">
                  <c:v>00:45:02</c:v>
                </c:pt>
                <c:pt idx="36787">
                  <c:v>00:45:03</c:v>
                </c:pt>
                <c:pt idx="36788">
                  <c:v>00:45:04</c:v>
                </c:pt>
                <c:pt idx="36789">
                  <c:v>00:45:05</c:v>
                </c:pt>
                <c:pt idx="36790">
                  <c:v>00:45:06</c:v>
                </c:pt>
                <c:pt idx="36791">
                  <c:v>00:45:07</c:v>
                </c:pt>
                <c:pt idx="36792">
                  <c:v>00:45:08</c:v>
                </c:pt>
                <c:pt idx="36793">
                  <c:v>00:45:09</c:v>
                </c:pt>
                <c:pt idx="36794">
                  <c:v>00:45:10</c:v>
                </c:pt>
                <c:pt idx="36795">
                  <c:v>00:45:11</c:v>
                </c:pt>
                <c:pt idx="36796">
                  <c:v>00:45:12</c:v>
                </c:pt>
                <c:pt idx="36797">
                  <c:v>00:45:13</c:v>
                </c:pt>
                <c:pt idx="36798">
                  <c:v>00:45:14</c:v>
                </c:pt>
                <c:pt idx="36799">
                  <c:v>00:45:15</c:v>
                </c:pt>
                <c:pt idx="36800">
                  <c:v>00:45:16</c:v>
                </c:pt>
                <c:pt idx="36801">
                  <c:v>00:45:17</c:v>
                </c:pt>
                <c:pt idx="36802">
                  <c:v>00:45:18</c:v>
                </c:pt>
                <c:pt idx="36803">
                  <c:v>00:45:19</c:v>
                </c:pt>
                <c:pt idx="36804">
                  <c:v>00:45:20</c:v>
                </c:pt>
                <c:pt idx="36805">
                  <c:v>00:45:21</c:v>
                </c:pt>
                <c:pt idx="36806">
                  <c:v>00:45:22</c:v>
                </c:pt>
                <c:pt idx="36807">
                  <c:v>00:45:23</c:v>
                </c:pt>
                <c:pt idx="36808">
                  <c:v>00:45:24</c:v>
                </c:pt>
                <c:pt idx="36809">
                  <c:v>00:45:25</c:v>
                </c:pt>
                <c:pt idx="36810">
                  <c:v>00:45:26</c:v>
                </c:pt>
                <c:pt idx="36811">
                  <c:v>00:45:27</c:v>
                </c:pt>
                <c:pt idx="36812">
                  <c:v>00:45:28</c:v>
                </c:pt>
                <c:pt idx="36813">
                  <c:v>00:45:29</c:v>
                </c:pt>
                <c:pt idx="36814">
                  <c:v>00:45:30</c:v>
                </c:pt>
                <c:pt idx="36815">
                  <c:v>00:45:31</c:v>
                </c:pt>
                <c:pt idx="36816">
                  <c:v>00:45:32</c:v>
                </c:pt>
                <c:pt idx="36817">
                  <c:v>00:45:33</c:v>
                </c:pt>
                <c:pt idx="36818">
                  <c:v>00:45:34</c:v>
                </c:pt>
                <c:pt idx="36819">
                  <c:v>00:45:35</c:v>
                </c:pt>
                <c:pt idx="36820">
                  <c:v>00:45:36</c:v>
                </c:pt>
                <c:pt idx="36821">
                  <c:v>00:45:37</c:v>
                </c:pt>
                <c:pt idx="36822">
                  <c:v>00:45:38</c:v>
                </c:pt>
                <c:pt idx="36823">
                  <c:v>00:45:39</c:v>
                </c:pt>
                <c:pt idx="36824">
                  <c:v>00:45:40</c:v>
                </c:pt>
                <c:pt idx="36825">
                  <c:v>00:45:41</c:v>
                </c:pt>
                <c:pt idx="36826">
                  <c:v>00:45:42</c:v>
                </c:pt>
                <c:pt idx="36827">
                  <c:v>00:45:43</c:v>
                </c:pt>
                <c:pt idx="36828">
                  <c:v>00:45:44</c:v>
                </c:pt>
                <c:pt idx="36829">
                  <c:v>00:45:45</c:v>
                </c:pt>
                <c:pt idx="36830">
                  <c:v>00:45:46</c:v>
                </c:pt>
                <c:pt idx="36831">
                  <c:v>00:45:47</c:v>
                </c:pt>
                <c:pt idx="36832">
                  <c:v>00:45:48</c:v>
                </c:pt>
                <c:pt idx="36833">
                  <c:v>00:45:49</c:v>
                </c:pt>
                <c:pt idx="36834">
                  <c:v>00:45:50</c:v>
                </c:pt>
                <c:pt idx="36835">
                  <c:v>00:45:51</c:v>
                </c:pt>
                <c:pt idx="36836">
                  <c:v>00:45:52</c:v>
                </c:pt>
                <c:pt idx="36837">
                  <c:v>00:45:53</c:v>
                </c:pt>
                <c:pt idx="36838">
                  <c:v>00:45:54</c:v>
                </c:pt>
                <c:pt idx="36839">
                  <c:v>00:45:55</c:v>
                </c:pt>
                <c:pt idx="36840">
                  <c:v>00:45:56</c:v>
                </c:pt>
                <c:pt idx="36841">
                  <c:v>00:45:57</c:v>
                </c:pt>
                <c:pt idx="36842">
                  <c:v>00:45:58</c:v>
                </c:pt>
                <c:pt idx="36843">
                  <c:v>00:45:59</c:v>
                </c:pt>
                <c:pt idx="36844">
                  <c:v>00:46:00</c:v>
                </c:pt>
                <c:pt idx="36845">
                  <c:v>00:46:01</c:v>
                </c:pt>
                <c:pt idx="36846">
                  <c:v>00:46:02</c:v>
                </c:pt>
                <c:pt idx="36847">
                  <c:v>00:46:03</c:v>
                </c:pt>
                <c:pt idx="36848">
                  <c:v>00:46:04</c:v>
                </c:pt>
                <c:pt idx="36849">
                  <c:v>00:46:05</c:v>
                </c:pt>
                <c:pt idx="36850">
                  <c:v>00:46:06</c:v>
                </c:pt>
                <c:pt idx="36851">
                  <c:v>00:46:07</c:v>
                </c:pt>
                <c:pt idx="36852">
                  <c:v>00:46:08</c:v>
                </c:pt>
                <c:pt idx="36853">
                  <c:v>00:46:09</c:v>
                </c:pt>
                <c:pt idx="36854">
                  <c:v>00:46:10</c:v>
                </c:pt>
                <c:pt idx="36855">
                  <c:v>00:46:11</c:v>
                </c:pt>
                <c:pt idx="36856">
                  <c:v>00:46:12</c:v>
                </c:pt>
                <c:pt idx="36857">
                  <c:v>00:46:13</c:v>
                </c:pt>
                <c:pt idx="36858">
                  <c:v>00:46:14</c:v>
                </c:pt>
                <c:pt idx="36859">
                  <c:v>00:46:15</c:v>
                </c:pt>
                <c:pt idx="36860">
                  <c:v>00:46:16</c:v>
                </c:pt>
                <c:pt idx="36861">
                  <c:v>00:46:17</c:v>
                </c:pt>
                <c:pt idx="36862">
                  <c:v>00:46:18</c:v>
                </c:pt>
                <c:pt idx="36863">
                  <c:v>00:46:19</c:v>
                </c:pt>
                <c:pt idx="36864">
                  <c:v>00:46:20</c:v>
                </c:pt>
                <c:pt idx="36865">
                  <c:v>00:46:21</c:v>
                </c:pt>
                <c:pt idx="36866">
                  <c:v>00:46:22</c:v>
                </c:pt>
                <c:pt idx="36867">
                  <c:v>00:46:23</c:v>
                </c:pt>
                <c:pt idx="36868">
                  <c:v>00:46:24</c:v>
                </c:pt>
                <c:pt idx="36869">
                  <c:v>00:46:25</c:v>
                </c:pt>
                <c:pt idx="36870">
                  <c:v>00:46:26</c:v>
                </c:pt>
                <c:pt idx="36871">
                  <c:v>00:46:27</c:v>
                </c:pt>
                <c:pt idx="36872">
                  <c:v>00:46:28</c:v>
                </c:pt>
                <c:pt idx="36873">
                  <c:v>00:46:29</c:v>
                </c:pt>
                <c:pt idx="36874">
                  <c:v>00:46:30</c:v>
                </c:pt>
                <c:pt idx="36875">
                  <c:v>00:46:31</c:v>
                </c:pt>
                <c:pt idx="36876">
                  <c:v>00:46:32</c:v>
                </c:pt>
                <c:pt idx="36877">
                  <c:v>00:46:33</c:v>
                </c:pt>
                <c:pt idx="36878">
                  <c:v>00:46:34</c:v>
                </c:pt>
                <c:pt idx="36879">
                  <c:v>00:46:35</c:v>
                </c:pt>
                <c:pt idx="36880">
                  <c:v>00:46:36</c:v>
                </c:pt>
                <c:pt idx="36881">
                  <c:v>00:46:37</c:v>
                </c:pt>
                <c:pt idx="36882">
                  <c:v>00:46:38</c:v>
                </c:pt>
                <c:pt idx="36883">
                  <c:v>00:46:39</c:v>
                </c:pt>
                <c:pt idx="36884">
                  <c:v>00:46:40</c:v>
                </c:pt>
                <c:pt idx="36885">
                  <c:v>00:46:41</c:v>
                </c:pt>
                <c:pt idx="36886">
                  <c:v>00:46:42</c:v>
                </c:pt>
                <c:pt idx="36887">
                  <c:v>00:46:43</c:v>
                </c:pt>
                <c:pt idx="36888">
                  <c:v>00:46:44</c:v>
                </c:pt>
                <c:pt idx="36889">
                  <c:v>00:46:45</c:v>
                </c:pt>
                <c:pt idx="36890">
                  <c:v>00:46:46</c:v>
                </c:pt>
                <c:pt idx="36891">
                  <c:v>00:46:47</c:v>
                </c:pt>
                <c:pt idx="36892">
                  <c:v>00:46:48</c:v>
                </c:pt>
                <c:pt idx="36893">
                  <c:v>00:46:49</c:v>
                </c:pt>
                <c:pt idx="36894">
                  <c:v>00:46:50</c:v>
                </c:pt>
                <c:pt idx="36895">
                  <c:v>00:46:51</c:v>
                </c:pt>
                <c:pt idx="36896">
                  <c:v>00:46:52</c:v>
                </c:pt>
                <c:pt idx="36897">
                  <c:v>00:46:53</c:v>
                </c:pt>
                <c:pt idx="36898">
                  <c:v>00:46:54</c:v>
                </c:pt>
                <c:pt idx="36899">
                  <c:v>00:46:55</c:v>
                </c:pt>
                <c:pt idx="36900">
                  <c:v>00:46:56</c:v>
                </c:pt>
                <c:pt idx="36901">
                  <c:v>00:46:57</c:v>
                </c:pt>
                <c:pt idx="36902">
                  <c:v>00:46:58</c:v>
                </c:pt>
                <c:pt idx="36903">
                  <c:v>00:46:59</c:v>
                </c:pt>
                <c:pt idx="36904">
                  <c:v>00:47:00</c:v>
                </c:pt>
                <c:pt idx="36905">
                  <c:v>00:47:01</c:v>
                </c:pt>
                <c:pt idx="36906">
                  <c:v>00:47:02</c:v>
                </c:pt>
                <c:pt idx="36907">
                  <c:v>00:47:03</c:v>
                </c:pt>
                <c:pt idx="36908">
                  <c:v>00:47:04</c:v>
                </c:pt>
                <c:pt idx="36909">
                  <c:v>00:47:05</c:v>
                </c:pt>
                <c:pt idx="36910">
                  <c:v>00:47:06</c:v>
                </c:pt>
                <c:pt idx="36911">
                  <c:v>00:47:07</c:v>
                </c:pt>
                <c:pt idx="36912">
                  <c:v>00:47:08</c:v>
                </c:pt>
                <c:pt idx="36913">
                  <c:v>00:47:09</c:v>
                </c:pt>
                <c:pt idx="36914">
                  <c:v>00:47:10</c:v>
                </c:pt>
                <c:pt idx="36915">
                  <c:v>00:47:11</c:v>
                </c:pt>
                <c:pt idx="36916">
                  <c:v>00:47:12</c:v>
                </c:pt>
                <c:pt idx="36917">
                  <c:v>00:47:13</c:v>
                </c:pt>
                <c:pt idx="36918">
                  <c:v>00:47:14</c:v>
                </c:pt>
                <c:pt idx="36919">
                  <c:v>00:47:15</c:v>
                </c:pt>
                <c:pt idx="36920">
                  <c:v>00:47:16</c:v>
                </c:pt>
                <c:pt idx="36921">
                  <c:v>00:47:17</c:v>
                </c:pt>
                <c:pt idx="36922">
                  <c:v>00:47:18</c:v>
                </c:pt>
                <c:pt idx="36923">
                  <c:v>00:47:19</c:v>
                </c:pt>
                <c:pt idx="36924">
                  <c:v>00:47:20</c:v>
                </c:pt>
                <c:pt idx="36925">
                  <c:v>00:47:21</c:v>
                </c:pt>
                <c:pt idx="36926">
                  <c:v>00:47:22</c:v>
                </c:pt>
                <c:pt idx="36927">
                  <c:v>00:47:23</c:v>
                </c:pt>
                <c:pt idx="36928">
                  <c:v>00:47:24</c:v>
                </c:pt>
                <c:pt idx="36929">
                  <c:v>00:47:25</c:v>
                </c:pt>
                <c:pt idx="36930">
                  <c:v>00:47:26</c:v>
                </c:pt>
                <c:pt idx="36931">
                  <c:v>00:47:27</c:v>
                </c:pt>
                <c:pt idx="36932">
                  <c:v>00:47:28</c:v>
                </c:pt>
                <c:pt idx="36933">
                  <c:v>00:47:29</c:v>
                </c:pt>
                <c:pt idx="36934">
                  <c:v>00:47:30</c:v>
                </c:pt>
                <c:pt idx="36935">
                  <c:v>00:47:31</c:v>
                </c:pt>
                <c:pt idx="36936">
                  <c:v>00:47:32</c:v>
                </c:pt>
                <c:pt idx="36937">
                  <c:v>00:47:33</c:v>
                </c:pt>
                <c:pt idx="36938">
                  <c:v>00:47:34</c:v>
                </c:pt>
                <c:pt idx="36939">
                  <c:v>00:47:35</c:v>
                </c:pt>
                <c:pt idx="36940">
                  <c:v>00:47:36</c:v>
                </c:pt>
                <c:pt idx="36941">
                  <c:v>00:47:37</c:v>
                </c:pt>
                <c:pt idx="36942">
                  <c:v>00:47:38</c:v>
                </c:pt>
                <c:pt idx="36943">
                  <c:v>00:47:39</c:v>
                </c:pt>
                <c:pt idx="36944">
                  <c:v>00:47:40</c:v>
                </c:pt>
                <c:pt idx="36945">
                  <c:v>00:47:41</c:v>
                </c:pt>
                <c:pt idx="36946">
                  <c:v>00:47:42</c:v>
                </c:pt>
                <c:pt idx="36947">
                  <c:v>00:47:43</c:v>
                </c:pt>
                <c:pt idx="36948">
                  <c:v>00:47:44</c:v>
                </c:pt>
                <c:pt idx="36949">
                  <c:v>00:47:45</c:v>
                </c:pt>
                <c:pt idx="36950">
                  <c:v>00:47:46</c:v>
                </c:pt>
                <c:pt idx="36951">
                  <c:v>00:47:47</c:v>
                </c:pt>
                <c:pt idx="36952">
                  <c:v>00:47:48</c:v>
                </c:pt>
                <c:pt idx="36953">
                  <c:v>00:47:49</c:v>
                </c:pt>
                <c:pt idx="36954">
                  <c:v>00:47:50</c:v>
                </c:pt>
                <c:pt idx="36955">
                  <c:v>00:47:51</c:v>
                </c:pt>
                <c:pt idx="36956">
                  <c:v>00:47:52</c:v>
                </c:pt>
                <c:pt idx="36957">
                  <c:v>00:47:53</c:v>
                </c:pt>
                <c:pt idx="36958">
                  <c:v>00:47:54</c:v>
                </c:pt>
                <c:pt idx="36959">
                  <c:v>00:47:55</c:v>
                </c:pt>
                <c:pt idx="36960">
                  <c:v>00:47:56</c:v>
                </c:pt>
                <c:pt idx="36961">
                  <c:v>00:47:57</c:v>
                </c:pt>
                <c:pt idx="36962">
                  <c:v>00:47:58</c:v>
                </c:pt>
                <c:pt idx="36963">
                  <c:v>00:47:59</c:v>
                </c:pt>
                <c:pt idx="36964">
                  <c:v>00:48:00</c:v>
                </c:pt>
                <c:pt idx="36965">
                  <c:v>00:48:01</c:v>
                </c:pt>
                <c:pt idx="36966">
                  <c:v>00:48:02</c:v>
                </c:pt>
                <c:pt idx="36967">
                  <c:v>00:48:03</c:v>
                </c:pt>
                <c:pt idx="36968">
                  <c:v>00:48:04</c:v>
                </c:pt>
                <c:pt idx="36969">
                  <c:v>00:48:05</c:v>
                </c:pt>
                <c:pt idx="36970">
                  <c:v>00:48:06</c:v>
                </c:pt>
                <c:pt idx="36971">
                  <c:v>00:48:07</c:v>
                </c:pt>
                <c:pt idx="36972">
                  <c:v>00:48:08</c:v>
                </c:pt>
                <c:pt idx="36973">
                  <c:v>00:48:09</c:v>
                </c:pt>
                <c:pt idx="36974">
                  <c:v>00:48:10</c:v>
                </c:pt>
                <c:pt idx="36975">
                  <c:v>00:48:11</c:v>
                </c:pt>
                <c:pt idx="36976">
                  <c:v>00:48:12</c:v>
                </c:pt>
                <c:pt idx="36977">
                  <c:v>00:48:13</c:v>
                </c:pt>
                <c:pt idx="36978">
                  <c:v>00:48:14</c:v>
                </c:pt>
                <c:pt idx="36979">
                  <c:v>00:48:15</c:v>
                </c:pt>
                <c:pt idx="36980">
                  <c:v>00:48:16</c:v>
                </c:pt>
                <c:pt idx="36981">
                  <c:v>00:48:17</c:v>
                </c:pt>
                <c:pt idx="36982">
                  <c:v>00:48:18</c:v>
                </c:pt>
                <c:pt idx="36983">
                  <c:v>00:48:19</c:v>
                </c:pt>
                <c:pt idx="36984">
                  <c:v>00:48:20</c:v>
                </c:pt>
                <c:pt idx="36985">
                  <c:v>00:48:21</c:v>
                </c:pt>
                <c:pt idx="36986">
                  <c:v>00:48:22</c:v>
                </c:pt>
                <c:pt idx="36987">
                  <c:v>00:48:23</c:v>
                </c:pt>
                <c:pt idx="36988">
                  <c:v>00:48:24</c:v>
                </c:pt>
                <c:pt idx="36989">
                  <c:v>00:48:25</c:v>
                </c:pt>
                <c:pt idx="36990">
                  <c:v>00:48:26</c:v>
                </c:pt>
                <c:pt idx="36991">
                  <c:v>00:48:27</c:v>
                </c:pt>
                <c:pt idx="36992">
                  <c:v>00:48:28</c:v>
                </c:pt>
                <c:pt idx="36993">
                  <c:v>00:48:29</c:v>
                </c:pt>
                <c:pt idx="36994">
                  <c:v>00:48:30</c:v>
                </c:pt>
                <c:pt idx="36995">
                  <c:v>00:48:31</c:v>
                </c:pt>
                <c:pt idx="36996">
                  <c:v>00:48:32</c:v>
                </c:pt>
                <c:pt idx="36997">
                  <c:v>00:48:33</c:v>
                </c:pt>
                <c:pt idx="36998">
                  <c:v>00:48:34</c:v>
                </c:pt>
                <c:pt idx="36999">
                  <c:v>00:48:35</c:v>
                </c:pt>
                <c:pt idx="37000">
                  <c:v>00:48:36</c:v>
                </c:pt>
                <c:pt idx="37001">
                  <c:v>00:48:37</c:v>
                </c:pt>
                <c:pt idx="37002">
                  <c:v>00:48:38</c:v>
                </c:pt>
                <c:pt idx="37003">
                  <c:v>00:48:39</c:v>
                </c:pt>
                <c:pt idx="37004">
                  <c:v>00:48:40</c:v>
                </c:pt>
                <c:pt idx="37005">
                  <c:v>00:48:41</c:v>
                </c:pt>
                <c:pt idx="37006">
                  <c:v>00:48:42</c:v>
                </c:pt>
                <c:pt idx="37007">
                  <c:v>00:48:43</c:v>
                </c:pt>
                <c:pt idx="37008">
                  <c:v>00:48:44</c:v>
                </c:pt>
                <c:pt idx="37009">
                  <c:v>00:48:45</c:v>
                </c:pt>
                <c:pt idx="37010">
                  <c:v>00:48:46</c:v>
                </c:pt>
                <c:pt idx="37011">
                  <c:v>00:48:47</c:v>
                </c:pt>
                <c:pt idx="37012">
                  <c:v>00:48:48</c:v>
                </c:pt>
                <c:pt idx="37013">
                  <c:v>00:48:49</c:v>
                </c:pt>
                <c:pt idx="37014">
                  <c:v>00:48:50</c:v>
                </c:pt>
                <c:pt idx="37015">
                  <c:v>00:48:51</c:v>
                </c:pt>
                <c:pt idx="37016">
                  <c:v>00:48:52</c:v>
                </c:pt>
                <c:pt idx="37017">
                  <c:v>00:48:53</c:v>
                </c:pt>
                <c:pt idx="37018">
                  <c:v>00:48:54</c:v>
                </c:pt>
                <c:pt idx="37019">
                  <c:v>00:48:55</c:v>
                </c:pt>
                <c:pt idx="37020">
                  <c:v>00:48:56</c:v>
                </c:pt>
                <c:pt idx="37021">
                  <c:v>00:48:57</c:v>
                </c:pt>
                <c:pt idx="37022">
                  <c:v>00:48:58</c:v>
                </c:pt>
                <c:pt idx="37023">
                  <c:v>00:48:59</c:v>
                </c:pt>
                <c:pt idx="37024">
                  <c:v>00:49:00</c:v>
                </c:pt>
                <c:pt idx="37025">
                  <c:v>00:49:01</c:v>
                </c:pt>
                <c:pt idx="37026">
                  <c:v>00:49:02</c:v>
                </c:pt>
                <c:pt idx="37027">
                  <c:v>00:49:03</c:v>
                </c:pt>
                <c:pt idx="37028">
                  <c:v>00:49:04</c:v>
                </c:pt>
                <c:pt idx="37029">
                  <c:v>00:49:05</c:v>
                </c:pt>
                <c:pt idx="37030">
                  <c:v>00:49:06</c:v>
                </c:pt>
                <c:pt idx="37031">
                  <c:v>00:49:07</c:v>
                </c:pt>
                <c:pt idx="37032">
                  <c:v>00:49:08</c:v>
                </c:pt>
                <c:pt idx="37033">
                  <c:v>00:49:09</c:v>
                </c:pt>
                <c:pt idx="37034">
                  <c:v>00:49:10</c:v>
                </c:pt>
                <c:pt idx="37035">
                  <c:v>00:49:11</c:v>
                </c:pt>
                <c:pt idx="37036">
                  <c:v>00:49:12</c:v>
                </c:pt>
                <c:pt idx="37037">
                  <c:v>00:49:13</c:v>
                </c:pt>
                <c:pt idx="37038">
                  <c:v>00:49:14</c:v>
                </c:pt>
                <c:pt idx="37039">
                  <c:v>00:49:15</c:v>
                </c:pt>
                <c:pt idx="37040">
                  <c:v>00:49:16</c:v>
                </c:pt>
                <c:pt idx="37041">
                  <c:v>00:49:17</c:v>
                </c:pt>
                <c:pt idx="37042">
                  <c:v>00:49:18</c:v>
                </c:pt>
                <c:pt idx="37043">
                  <c:v>00:49:19</c:v>
                </c:pt>
                <c:pt idx="37044">
                  <c:v>00:49:20</c:v>
                </c:pt>
                <c:pt idx="37045">
                  <c:v>00:49:21</c:v>
                </c:pt>
                <c:pt idx="37046">
                  <c:v>00:49:22</c:v>
                </c:pt>
                <c:pt idx="37047">
                  <c:v>00:49:23</c:v>
                </c:pt>
                <c:pt idx="37048">
                  <c:v>00:49:24</c:v>
                </c:pt>
                <c:pt idx="37049">
                  <c:v>00:49:25</c:v>
                </c:pt>
                <c:pt idx="37050">
                  <c:v>00:49:26</c:v>
                </c:pt>
                <c:pt idx="37051">
                  <c:v>00:49:27</c:v>
                </c:pt>
                <c:pt idx="37052">
                  <c:v>00:49:28</c:v>
                </c:pt>
                <c:pt idx="37053">
                  <c:v>00:49:29</c:v>
                </c:pt>
                <c:pt idx="37054">
                  <c:v>00:49:30</c:v>
                </c:pt>
                <c:pt idx="37055">
                  <c:v>00:49:31</c:v>
                </c:pt>
                <c:pt idx="37056">
                  <c:v>00:49:32</c:v>
                </c:pt>
                <c:pt idx="37057">
                  <c:v>00:49:33</c:v>
                </c:pt>
                <c:pt idx="37058">
                  <c:v>00:49:34</c:v>
                </c:pt>
                <c:pt idx="37059">
                  <c:v>00:49:35</c:v>
                </c:pt>
                <c:pt idx="37060">
                  <c:v>00:49:36</c:v>
                </c:pt>
                <c:pt idx="37061">
                  <c:v>00:49:37</c:v>
                </c:pt>
                <c:pt idx="37062">
                  <c:v>00:49:38</c:v>
                </c:pt>
                <c:pt idx="37063">
                  <c:v>00:49:39</c:v>
                </c:pt>
                <c:pt idx="37064">
                  <c:v>00:49:40</c:v>
                </c:pt>
                <c:pt idx="37065">
                  <c:v>00:49:41</c:v>
                </c:pt>
                <c:pt idx="37066">
                  <c:v>00:49:42</c:v>
                </c:pt>
                <c:pt idx="37067">
                  <c:v>00:49:43</c:v>
                </c:pt>
                <c:pt idx="37068">
                  <c:v>00:49:44</c:v>
                </c:pt>
                <c:pt idx="37069">
                  <c:v>00:49:45</c:v>
                </c:pt>
                <c:pt idx="37070">
                  <c:v>00:49:46</c:v>
                </c:pt>
                <c:pt idx="37071">
                  <c:v>00:49:47</c:v>
                </c:pt>
                <c:pt idx="37072">
                  <c:v>00:49:48</c:v>
                </c:pt>
                <c:pt idx="37073">
                  <c:v>00:49:49</c:v>
                </c:pt>
                <c:pt idx="37074">
                  <c:v>00:49:50</c:v>
                </c:pt>
                <c:pt idx="37075">
                  <c:v>00:49:51</c:v>
                </c:pt>
                <c:pt idx="37076">
                  <c:v>00:49:52</c:v>
                </c:pt>
                <c:pt idx="37077">
                  <c:v>00:49:53</c:v>
                </c:pt>
                <c:pt idx="37078">
                  <c:v>00:49:54</c:v>
                </c:pt>
                <c:pt idx="37079">
                  <c:v>00:49:55</c:v>
                </c:pt>
                <c:pt idx="37080">
                  <c:v>00:49:56</c:v>
                </c:pt>
                <c:pt idx="37081">
                  <c:v>00:49:57</c:v>
                </c:pt>
                <c:pt idx="37082">
                  <c:v>00:49:58</c:v>
                </c:pt>
                <c:pt idx="37083">
                  <c:v>00:49:59</c:v>
                </c:pt>
                <c:pt idx="37084">
                  <c:v>00:50:00</c:v>
                </c:pt>
                <c:pt idx="37085">
                  <c:v>00:50:01</c:v>
                </c:pt>
                <c:pt idx="37086">
                  <c:v>00:50:02</c:v>
                </c:pt>
                <c:pt idx="37087">
                  <c:v>00:50:03</c:v>
                </c:pt>
                <c:pt idx="37088">
                  <c:v>00:50:04</c:v>
                </c:pt>
                <c:pt idx="37089">
                  <c:v>00:50:05</c:v>
                </c:pt>
                <c:pt idx="37090">
                  <c:v>00:50:06</c:v>
                </c:pt>
                <c:pt idx="37091">
                  <c:v>00:50:07</c:v>
                </c:pt>
                <c:pt idx="37092">
                  <c:v>00:50:08</c:v>
                </c:pt>
                <c:pt idx="37093">
                  <c:v>00:50:09</c:v>
                </c:pt>
                <c:pt idx="37094">
                  <c:v>00:50:10</c:v>
                </c:pt>
                <c:pt idx="37095">
                  <c:v>00:50:11</c:v>
                </c:pt>
                <c:pt idx="37096">
                  <c:v>00:50:12</c:v>
                </c:pt>
                <c:pt idx="37097">
                  <c:v>00:50:13</c:v>
                </c:pt>
                <c:pt idx="37098">
                  <c:v>00:50:14</c:v>
                </c:pt>
                <c:pt idx="37099">
                  <c:v>00:50:15</c:v>
                </c:pt>
                <c:pt idx="37100">
                  <c:v>00:50:16</c:v>
                </c:pt>
                <c:pt idx="37101">
                  <c:v>00:50:17</c:v>
                </c:pt>
                <c:pt idx="37102">
                  <c:v>00:50:18</c:v>
                </c:pt>
                <c:pt idx="37103">
                  <c:v>00:50:19</c:v>
                </c:pt>
                <c:pt idx="37104">
                  <c:v>00:50:20</c:v>
                </c:pt>
                <c:pt idx="37105">
                  <c:v>00:50:21</c:v>
                </c:pt>
                <c:pt idx="37106">
                  <c:v>00:50:22</c:v>
                </c:pt>
                <c:pt idx="37107">
                  <c:v>00:50:23</c:v>
                </c:pt>
                <c:pt idx="37108">
                  <c:v>00:50:24</c:v>
                </c:pt>
                <c:pt idx="37109">
                  <c:v>00:50:25</c:v>
                </c:pt>
                <c:pt idx="37110">
                  <c:v>00:50:26</c:v>
                </c:pt>
                <c:pt idx="37111">
                  <c:v>00:50:27</c:v>
                </c:pt>
                <c:pt idx="37112">
                  <c:v>00:50:28</c:v>
                </c:pt>
                <c:pt idx="37113">
                  <c:v>00:50:29</c:v>
                </c:pt>
                <c:pt idx="37114">
                  <c:v>00:50:30</c:v>
                </c:pt>
                <c:pt idx="37115">
                  <c:v>00:50:31</c:v>
                </c:pt>
                <c:pt idx="37116">
                  <c:v>00:50:32</c:v>
                </c:pt>
                <c:pt idx="37117">
                  <c:v>00:50:33</c:v>
                </c:pt>
                <c:pt idx="37118">
                  <c:v>00:50:34</c:v>
                </c:pt>
                <c:pt idx="37119">
                  <c:v>00:50:35</c:v>
                </c:pt>
                <c:pt idx="37120">
                  <c:v>00:50:36</c:v>
                </c:pt>
                <c:pt idx="37121">
                  <c:v>00:50:37</c:v>
                </c:pt>
                <c:pt idx="37122">
                  <c:v>00:50:38</c:v>
                </c:pt>
                <c:pt idx="37123">
                  <c:v>00:50:39</c:v>
                </c:pt>
                <c:pt idx="37124">
                  <c:v>00:50:40</c:v>
                </c:pt>
                <c:pt idx="37125">
                  <c:v>00:50:41</c:v>
                </c:pt>
                <c:pt idx="37126">
                  <c:v>00:50:42</c:v>
                </c:pt>
                <c:pt idx="37127">
                  <c:v>00:50:43</c:v>
                </c:pt>
                <c:pt idx="37128">
                  <c:v>00:50:44</c:v>
                </c:pt>
                <c:pt idx="37129">
                  <c:v>00:50:45</c:v>
                </c:pt>
                <c:pt idx="37130">
                  <c:v>00:50:46</c:v>
                </c:pt>
                <c:pt idx="37131">
                  <c:v>00:50:47</c:v>
                </c:pt>
                <c:pt idx="37132">
                  <c:v>00:50:48</c:v>
                </c:pt>
                <c:pt idx="37133">
                  <c:v>00:50:49</c:v>
                </c:pt>
                <c:pt idx="37134">
                  <c:v>00:50:50</c:v>
                </c:pt>
                <c:pt idx="37135">
                  <c:v>00:50:51</c:v>
                </c:pt>
                <c:pt idx="37136">
                  <c:v>00:50:52</c:v>
                </c:pt>
                <c:pt idx="37137">
                  <c:v>00:50:53</c:v>
                </c:pt>
                <c:pt idx="37138">
                  <c:v>00:50:54</c:v>
                </c:pt>
                <c:pt idx="37139">
                  <c:v>00:50:55</c:v>
                </c:pt>
                <c:pt idx="37140">
                  <c:v>00:50:56</c:v>
                </c:pt>
                <c:pt idx="37141">
                  <c:v>00:50:57</c:v>
                </c:pt>
                <c:pt idx="37142">
                  <c:v>00:50:58</c:v>
                </c:pt>
                <c:pt idx="37143">
                  <c:v>00:50:59</c:v>
                </c:pt>
                <c:pt idx="37144">
                  <c:v>00:51:00</c:v>
                </c:pt>
                <c:pt idx="37145">
                  <c:v>00:51:01</c:v>
                </c:pt>
                <c:pt idx="37146">
                  <c:v>00:51:02</c:v>
                </c:pt>
                <c:pt idx="37147">
                  <c:v>00:51:03</c:v>
                </c:pt>
                <c:pt idx="37148">
                  <c:v>00:51:04</c:v>
                </c:pt>
                <c:pt idx="37149">
                  <c:v>00:51:05</c:v>
                </c:pt>
                <c:pt idx="37150">
                  <c:v>00:51:06</c:v>
                </c:pt>
                <c:pt idx="37151">
                  <c:v>00:51:07</c:v>
                </c:pt>
                <c:pt idx="37152">
                  <c:v>00:51:08</c:v>
                </c:pt>
                <c:pt idx="37153">
                  <c:v>00:51:09</c:v>
                </c:pt>
                <c:pt idx="37154">
                  <c:v>00:51:10</c:v>
                </c:pt>
                <c:pt idx="37155">
                  <c:v>00:51:11</c:v>
                </c:pt>
                <c:pt idx="37156">
                  <c:v>00:51:12</c:v>
                </c:pt>
                <c:pt idx="37157">
                  <c:v>00:51:13</c:v>
                </c:pt>
                <c:pt idx="37158">
                  <c:v>00:51:14</c:v>
                </c:pt>
                <c:pt idx="37159">
                  <c:v>00:51:15</c:v>
                </c:pt>
                <c:pt idx="37160">
                  <c:v>00:51:16</c:v>
                </c:pt>
                <c:pt idx="37161">
                  <c:v>00:51:17</c:v>
                </c:pt>
                <c:pt idx="37162">
                  <c:v>00:51:18</c:v>
                </c:pt>
                <c:pt idx="37163">
                  <c:v>00:51:19</c:v>
                </c:pt>
                <c:pt idx="37164">
                  <c:v>00:51:20</c:v>
                </c:pt>
                <c:pt idx="37165">
                  <c:v>00:51:21</c:v>
                </c:pt>
                <c:pt idx="37166">
                  <c:v>00:51:22</c:v>
                </c:pt>
                <c:pt idx="37167">
                  <c:v>00:51:23</c:v>
                </c:pt>
                <c:pt idx="37168">
                  <c:v>00:51:24</c:v>
                </c:pt>
                <c:pt idx="37169">
                  <c:v>00:51:25</c:v>
                </c:pt>
                <c:pt idx="37170">
                  <c:v>00:51:26</c:v>
                </c:pt>
                <c:pt idx="37171">
                  <c:v>00:51:27</c:v>
                </c:pt>
                <c:pt idx="37172">
                  <c:v>00:51:28</c:v>
                </c:pt>
                <c:pt idx="37173">
                  <c:v>00:51:29</c:v>
                </c:pt>
                <c:pt idx="37174">
                  <c:v>00:51:30</c:v>
                </c:pt>
                <c:pt idx="37175">
                  <c:v>00:51:31</c:v>
                </c:pt>
                <c:pt idx="37176">
                  <c:v>00:51:32</c:v>
                </c:pt>
                <c:pt idx="37177">
                  <c:v>00:51:33</c:v>
                </c:pt>
                <c:pt idx="37178">
                  <c:v>00:51:34</c:v>
                </c:pt>
                <c:pt idx="37179">
                  <c:v>00:51:35</c:v>
                </c:pt>
                <c:pt idx="37180">
                  <c:v>00:51:36</c:v>
                </c:pt>
                <c:pt idx="37181">
                  <c:v>00:51:37</c:v>
                </c:pt>
                <c:pt idx="37182">
                  <c:v>00:51:38</c:v>
                </c:pt>
                <c:pt idx="37183">
                  <c:v>00:51:39</c:v>
                </c:pt>
                <c:pt idx="37184">
                  <c:v>00:51:40</c:v>
                </c:pt>
                <c:pt idx="37185">
                  <c:v>00:51:41</c:v>
                </c:pt>
                <c:pt idx="37186">
                  <c:v>00:51:42</c:v>
                </c:pt>
                <c:pt idx="37187">
                  <c:v>00:51:43</c:v>
                </c:pt>
                <c:pt idx="37188">
                  <c:v>00:51:44</c:v>
                </c:pt>
                <c:pt idx="37189">
                  <c:v>00:51:45</c:v>
                </c:pt>
                <c:pt idx="37190">
                  <c:v>00:51:46</c:v>
                </c:pt>
                <c:pt idx="37191">
                  <c:v>00:51:47</c:v>
                </c:pt>
                <c:pt idx="37192">
                  <c:v>00:51:48</c:v>
                </c:pt>
                <c:pt idx="37193">
                  <c:v>00:51:49</c:v>
                </c:pt>
                <c:pt idx="37194">
                  <c:v>00:51:50</c:v>
                </c:pt>
                <c:pt idx="37195">
                  <c:v>00:51:51</c:v>
                </c:pt>
                <c:pt idx="37196">
                  <c:v>00:51:52</c:v>
                </c:pt>
                <c:pt idx="37197">
                  <c:v>00:51:53</c:v>
                </c:pt>
                <c:pt idx="37198">
                  <c:v>00:51:54</c:v>
                </c:pt>
                <c:pt idx="37199">
                  <c:v>00:51:55</c:v>
                </c:pt>
                <c:pt idx="37200">
                  <c:v>00:51:56</c:v>
                </c:pt>
                <c:pt idx="37201">
                  <c:v>00:51:57</c:v>
                </c:pt>
                <c:pt idx="37202">
                  <c:v>00:51:58</c:v>
                </c:pt>
                <c:pt idx="37203">
                  <c:v>00:51:59</c:v>
                </c:pt>
                <c:pt idx="37204">
                  <c:v>00:52:00</c:v>
                </c:pt>
                <c:pt idx="37205">
                  <c:v>00:52:01</c:v>
                </c:pt>
                <c:pt idx="37206">
                  <c:v>00:52:02</c:v>
                </c:pt>
                <c:pt idx="37207">
                  <c:v>00:52:03</c:v>
                </c:pt>
                <c:pt idx="37208">
                  <c:v>00:52:04</c:v>
                </c:pt>
                <c:pt idx="37209">
                  <c:v>00:52:05</c:v>
                </c:pt>
                <c:pt idx="37210">
                  <c:v>00:52:06</c:v>
                </c:pt>
                <c:pt idx="37211">
                  <c:v>00:52:07</c:v>
                </c:pt>
                <c:pt idx="37212">
                  <c:v>00:52:08</c:v>
                </c:pt>
                <c:pt idx="37213">
                  <c:v>00:52:09</c:v>
                </c:pt>
                <c:pt idx="37214">
                  <c:v>00:52:10</c:v>
                </c:pt>
                <c:pt idx="37215">
                  <c:v>00:52:11</c:v>
                </c:pt>
                <c:pt idx="37216">
                  <c:v>00:52:12</c:v>
                </c:pt>
                <c:pt idx="37217">
                  <c:v>00:52:13</c:v>
                </c:pt>
                <c:pt idx="37218">
                  <c:v>00:52:14</c:v>
                </c:pt>
                <c:pt idx="37219">
                  <c:v>00:52:15</c:v>
                </c:pt>
                <c:pt idx="37220">
                  <c:v>00:52:16</c:v>
                </c:pt>
                <c:pt idx="37221">
                  <c:v>00:52:17</c:v>
                </c:pt>
                <c:pt idx="37222">
                  <c:v>00:52:18</c:v>
                </c:pt>
                <c:pt idx="37223">
                  <c:v>00:52:19</c:v>
                </c:pt>
                <c:pt idx="37224">
                  <c:v>00:52:20</c:v>
                </c:pt>
                <c:pt idx="37225">
                  <c:v>00:52:21</c:v>
                </c:pt>
                <c:pt idx="37226">
                  <c:v>00:52:22</c:v>
                </c:pt>
                <c:pt idx="37227">
                  <c:v>00:52:23</c:v>
                </c:pt>
                <c:pt idx="37228">
                  <c:v>00:52:24</c:v>
                </c:pt>
                <c:pt idx="37229">
                  <c:v>00:52:25</c:v>
                </c:pt>
                <c:pt idx="37230">
                  <c:v>00:52:26</c:v>
                </c:pt>
                <c:pt idx="37231">
                  <c:v>00:52:27</c:v>
                </c:pt>
                <c:pt idx="37232">
                  <c:v>00:52:28</c:v>
                </c:pt>
                <c:pt idx="37233">
                  <c:v>00:52:29</c:v>
                </c:pt>
                <c:pt idx="37234">
                  <c:v>00:52:30</c:v>
                </c:pt>
                <c:pt idx="37235">
                  <c:v>00:52:31</c:v>
                </c:pt>
                <c:pt idx="37236">
                  <c:v>00:52:32</c:v>
                </c:pt>
                <c:pt idx="37237">
                  <c:v>00:52:33</c:v>
                </c:pt>
                <c:pt idx="37238">
                  <c:v>00:52:34</c:v>
                </c:pt>
                <c:pt idx="37239">
                  <c:v>00:52:35</c:v>
                </c:pt>
                <c:pt idx="37240">
                  <c:v>00:52:36</c:v>
                </c:pt>
                <c:pt idx="37241">
                  <c:v>00:52:37</c:v>
                </c:pt>
                <c:pt idx="37242">
                  <c:v>00:52:38</c:v>
                </c:pt>
                <c:pt idx="37243">
                  <c:v>00:52:39</c:v>
                </c:pt>
                <c:pt idx="37244">
                  <c:v>00:52:40</c:v>
                </c:pt>
                <c:pt idx="37245">
                  <c:v>00:52:41</c:v>
                </c:pt>
                <c:pt idx="37246">
                  <c:v>00:52:42</c:v>
                </c:pt>
                <c:pt idx="37247">
                  <c:v>00:52:43</c:v>
                </c:pt>
                <c:pt idx="37248">
                  <c:v>00:52:44</c:v>
                </c:pt>
                <c:pt idx="37249">
                  <c:v>00:52:45</c:v>
                </c:pt>
                <c:pt idx="37250">
                  <c:v>00:52:46</c:v>
                </c:pt>
                <c:pt idx="37251">
                  <c:v>00:52:47</c:v>
                </c:pt>
                <c:pt idx="37252">
                  <c:v>00:52:48</c:v>
                </c:pt>
                <c:pt idx="37253">
                  <c:v>00:52:49</c:v>
                </c:pt>
                <c:pt idx="37254">
                  <c:v>00:52:50</c:v>
                </c:pt>
                <c:pt idx="37255">
                  <c:v>00:52:51</c:v>
                </c:pt>
                <c:pt idx="37256">
                  <c:v>00:52:52</c:v>
                </c:pt>
                <c:pt idx="37257">
                  <c:v>00:52:53</c:v>
                </c:pt>
                <c:pt idx="37258">
                  <c:v>00:52:54</c:v>
                </c:pt>
                <c:pt idx="37259">
                  <c:v>00:52:55</c:v>
                </c:pt>
                <c:pt idx="37260">
                  <c:v>00:52:56</c:v>
                </c:pt>
                <c:pt idx="37261">
                  <c:v>00:52:57</c:v>
                </c:pt>
                <c:pt idx="37262">
                  <c:v>00:52:58</c:v>
                </c:pt>
                <c:pt idx="37263">
                  <c:v>00:52:59</c:v>
                </c:pt>
                <c:pt idx="37264">
                  <c:v>00:53:00</c:v>
                </c:pt>
                <c:pt idx="37265">
                  <c:v>00:53:01</c:v>
                </c:pt>
                <c:pt idx="37266">
                  <c:v>00:53:02</c:v>
                </c:pt>
                <c:pt idx="37267">
                  <c:v>00:53:03</c:v>
                </c:pt>
                <c:pt idx="37268">
                  <c:v>00:53:04</c:v>
                </c:pt>
                <c:pt idx="37269">
                  <c:v>00:53:05</c:v>
                </c:pt>
                <c:pt idx="37270">
                  <c:v>00:53:06</c:v>
                </c:pt>
                <c:pt idx="37271">
                  <c:v>00:53:07</c:v>
                </c:pt>
                <c:pt idx="37272">
                  <c:v>00:53:08</c:v>
                </c:pt>
                <c:pt idx="37273">
                  <c:v>00:53:09</c:v>
                </c:pt>
                <c:pt idx="37274">
                  <c:v>00:53:10</c:v>
                </c:pt>
                <c:pt idx="37275">
                  <c:v>00:53:11</c:v>
                </c:pt>
                <c:pt idx="37276">
                  <c:v>00:53:12</c:v>
                </c:pt>
                <c:pt idx="37277">
                  <c:v>00:53:13</c:v>
                </c:pt>
                <c:pt idx="37278">
                  <c:v>00:53:14</c:v>
                </c:pt>
                <c:pt idx="37279">
                  <c:v>00:53:15</c:v>
                </c:pt>
                <c:pt idx="37280">
                  <c:v>00:53:16</c:v>
                </c:pt>
                <c:pt idx="37281">
                  <c:v>00:53:17</c:v>
                </c:pt>
                <c:pt idx="37282">
                  <c:v>00:53:18</c:v>
                </c:pt>
                <c:pt idx="37283">
                  <c:v>00:53:19</c:v>
                </c:pt>
                <c:pt idx="37284">
                  <c:v>00:53:20</c:v>
                </c:pt>
                <c:pt idx="37285">
                  <c:v>00:53:21</c:v>
                </c:pt>
                <c:pt idx="37286">
                  <c:v>00:53:22</c:v>
                </c:pt>
                <c:pt idx="37287">
                  <c:v>00:53:23</c:v>
                </c:pt>
                <c:pt idx="37288">
                  <c:v>00:53:24</c:v>
                </c:pt>
                <c:pt idx="37289">
                  <c:v>00:53:25</c:v>
                </c:pt>
                <c:pt idx="37290">
                  <c:v>00:53:26</c:v>
                </c:pt>
                <c:pt idx="37291">
                  <c:v>00:53:27</c:v>
                </c:pt>
                <c:pt idx="37292">
                  <c:v>00:53:28</c:v>
                </c:pt>
                <c:pt idx="37293">
                  <c:v>00:53:29</c:v>
                </c:pt>
                <c:pt idx="37294">
                  <c:v>00:53:30</c:v>
                </c:pt>
                <c:pt idx="37295">
                  <c:v>00:53:31</c:v>
                </c:pt>
                <c:pt idx="37296">
                  <c:v>00:53:32</c:v>
                </c:pt>
                <c:pt idx="37297">
                  <c:v>00:53:33</c:v>
                </c:pt>
                <c:pt idx="37298">
                  <c:v>00:53:34</c:v>
                </c:pt>
                <c:pt idx="37299">
                  <c:v>00:53:35</c:v>
                </c:pt>
                <c:pt idx="37300">
                  <c:v>00:53:36</c:v>
                </c:pt>
                <c:pt idx="37301">
                  <c:v>00:53:37</c:v>
                </c:pt>
                <c:pt idx="37302">
                  <c:v>00:53:38</c:v>
                </c:pt>
                <c:pt idx="37303">
                  <c:v>00:53:39</c:v>
                </c:pt>
                <c:pt idx="37304">
                  <c:v>00:53:40</c:v>
                </c:pt>
                <c:pt idx="37305">
                  <c:v>00:53:41</c:v>
                </c:pt>
                <c:pt idx="37306">
                  <c:v>00:53:42</c:v>
                </c:pt>
                <c:pt idx="37307">
                  <c:v>00:53:43</c:v>
                </c:pt>
                <c:pt idx="37308">
                  <c:v>00:53:44</c:v>
                </c:pt>
                <c:pt idx="37309">
                  <c:v>00:53:45</c:v>
                </c:pt>
                <c:pt idx="37310">
                  <c:v>00:53:46</c:v>
                </c:pt>
                <c:pt idx="37311">
                  <c:v>00:53:47</c:v>
                </c:pt>
                <c:pt idx="37312">
                  <c:v>00:53:48</c:v>
                </c:pt>
                <c:pt idx="37313">
                  <c:v>00:53:49</c:v>
                </c:pt>
                <c:pt idx="37314">
                  <c:v>00:53:50</c:v>
                </c:pt>
                <c:pt idx="37315">
                  <c:v>00:53:51</c:v>
                </c:pt>
                <c:pt idx="37316">
                  <c:v>00:53:52</c:v>
                </c:pt>
                <c:pt idx="37317">
                  <c:v>00:53:53</c:v>
                </c:pt>
                <c:pt idx="37318">
                  <c:v>00:53:54</c:v>
                </c:pt>
                <c:pt idx="37319">
                  <c:v>00:53:55</c:v>
                </c:pt>
                <c:pt idx="37320">
                  <c:v>00:53:56</c:v>
                </c:pt>
                <c:pt idx="37321">
                  <c:v>00:53:57</c:v>
                </c:pt>
                <c:pt idx="37322">
                  <c:v>00:53:58</c:v>
                </c:pt>
                <c:pt idx="37323">
                  <c:v>00:53:59</c:v>
                </c:pt>
                <c:pt idx="37324">
                  <c:v>00:54:00</c:v>
                </c:pt>
                <c:pt idx="37325">
                  <c:v>00:54:01</c:v>
                </c:pt>
                <c:pt idx="37326">
                  <c:v>00:54:02</c:v>
                </c:pt>
                <c:pt idx="37327">
                  <c:v>00:54:03</c:v>
                </c:pt>
                <c:pt idx="37328">
                  <c:v>00:54:04</c:v>
                </c:pt>
                <c:pt idx="37329">
                  <c:v>00:54:05</c:v>
                </c:pt>
                <c:pt idx="37330">
                  <c:v>00:54:06</c:v>
                </c:pt>
                <c:pt idx="37331">
                  <c:v>00:54:07</c:v>
                </c:pt>
                <c:pt idx="37332">
                  <c:v>00:54:08</c:v>
                </c:pt>
                <c:pt idx="37333">
                  <c:v>00:54:09</c:v>
                </c:pt>
                <c:pt idx="37334">
                  <c:v>00:54:10</c:v>
                </c:pt>
                <c:pt idx="37335">
                  <c:v>00:54:11</c:v>
                </c:pt>
                <c:pt idx="37336">
                  <c:v>00:54:12</c:v>
                </c:pt>
                <c:pt idx="37337">
                  <c:v>00:54:13</c:v>
                </c:pt>
                <c:pt idx="37338">
                  <c:v>00:54:14</c:v>
                </c:pt>
                <c:pt idx="37339">
                  <c:v>00:54:15</c:v>
                </c:pt>
                <c:pt idx="37340">
                  <c:v>00:54:16</c:v>
                </c:pt>
                <c:pt idx="37341">
                  <c:v>00:54:17</c:v>
                </c:pt>
                <c:pt idx="37342">
                  <c:v>00:54:18</c:v>
                </c:pt>
                <c:pt idx="37343">
                  <c:v>00:54:19</c:v>
                </c:pt>
                <c:pt idx="37344">
                  <c:v>00:54:20</c:v>
                </c:pt>
                <c:pt idx="37345">
                  <c:v>00:54:21</c:v>
                </c:pt>
                <c:pt idx="37346">
                  <c:v>00:54:22</c:v>
                </c:pt>
                <c:pt idx="37347">
                  <c:v>00:54:23</c:v>
                </c:pt>
                <c:pt idx="37348">
                  <c:v>00:54:24</c:v>
                </c:pt>
                <c:pt idx="37349">
                  <c:v>00:54:25</c:v>
                </c:pt>
                <c:pt idx="37350">
                  <c:v>00:54:26</c:v>
                </c:pt>
                <c:pt idx="37351">
                  <c:v>00:54:27</c:v>
                </c:pt>
                <c:pt idx="37352">
                  <c:v>00:54:28</c:v>
                </c:pt>
                <c:pt idx="37353">
                  <c:v>00:54:29</c:v>
                </c:pt>
                <c:pt idx="37354">
                  <c:v>00:54:30</c:v>
                </c:pt>
                <c:pt idx="37355">
                  <c:v>00:54:31</c:v>
                </c:pt>
                <c:pt idx="37356">
                  <c:v>00:54:32</c:v>
                </c:pt>
                <c:pt idx="37357">
                  <c:v>00:54:33</c:v>
                </c:pt>
                <c:pt idx="37358">
                  <c:v>00:54:34</c:v>
                </c:pt>
                <c:pt idx="37359">
                  <c:v>00:54:35</c:v>
                </c:pt>
                <c:pt idx="37360">
                  <c:v>00:54:36</c:v>
                </c:pt>
                <c:pt idx="37361">
                  <c:v>00:54:37</c:v>
                </c:pt>
                <c:pt idx="37362">
                  <c:v>00:54:38</c:v>
                </c:pt>
                <c:pt idx="37363">
                  <c:v>00:54:39</c:v>
                </c:pt>
                <c:pt idx="37364">
                  <c:v>00:54:40</c:v>
                </c:pt>
                <c:pt idx="37365">
                  <c:v>00:54:41</c:v>
                </c:pt>
                <c:pt idx="37366">
                  <c:v>00:54:42</c:v>
                </c:pt>
                <c:pt idx="37367">
                  <c:v>00:54:43</c:v>
                </c:pt>
                <c:pt idx="37368">
                  <c:v>00:54:44</c:v>
                </c:pt>
                <c:pt idx="37369">
                  <c:v>00:54:45</c:v>
                </c:pt>
                <c:pt idx="37370">
                  <c:v>00:54:46</c:v>
                </c:pt>
                <c:pt idx="37371">
                  <c:v>00:54:47</c:v>
                </c:pt>
                <c:pt idx="37372">
                  <c:v>00:54:48</c:v>
                </c:pt>
                <c:pt idx="37373">
                  <c:v>00:54:49</c:v>
                </c:pt>
                <c:pt idx="37374">
                  <c:v>00:54:50</c:v>
                </c:pt>
                <c:pt idx="37375">
                  <c:v>00:54:51</c:v>
                </c:pt>
                <c:pt idx="37376">
                  <c:v>00:54:52</c:v>
                </c:pt>
                <c:pt idx="37377">
                  <c:v>00:54:53</c:v>
                </c:pt>
                <c:pt idx="37378">
                  <c:v>00:54:54</c:v>
                </c:pt>
                <c:pt idx="37379">
                  <c:v>00:54:55</c:v>
                </c:pt>
                <c:pt idx="37380">
                  <c:v>00:54:56</c:v>
                </c:pt>
                <c:pt idx="37381">
                  <c:v>00:54:57</c:v>
                </c:pt>
                <c:pt idx="37382">
                  <c:v>00:54:58</c:v>
                </c:pt>
                <c:pt idx="37383">
                  <c:v>00:54:59</c:v>
                </c:pt>
                <c:pt idx="37384">
                  <c:v>00:55:00</c:v>
                </c:pt>
                <c:pt idx="37385">
                  <c:v>00:55:01</c:v>
                </c:pt>
                <c:pt idx="37386">
                  <c:v>00:55:02</c:v>
                </c:pt>
                <c:pt idx="37387">
                  <c:v>00:55:03</c:v>
                </c:pt>
                <c:pt idx="37388">
                  <c:v>00:55:04</c:v>
                </c:pt>
                <c:pt idx="37389">
                  <c:v>00:55:05</c:v>
                </c:pt>
                <c:pt idx="37390">
                  <c:v>00:55:06</c:v>
                </c:pt>
                <c:pt idx="37391">
                  <c:v>00:55:07</c:v>
                </c:pt>
                <c:pt idx="37392">
                  <c:v>00:55:08</c:v>
                </c:pt>
                <c:pt idx="37393">
                  <c:v>00:55:09</c:v>
                </c:pt>
                <c:pt idx="37394">
                  <c:v>00:55:10</c:v>
                </c:pt>
                <c:pt idx="37395">
                  <c:v>00:55:11</c:v>
                </c:pt>
                <c:pt idx="37396">
                  <c:v>00:55:12</c:v>
                </c:pt>
                <c:pt idx="37397">
                  <c:v>00:55:13</c:v>
                </c:pt>
                <c:pt idx="37398">
                  <c:v>00:55:14</c:v>
                </c:pt>
                <c:pt idx="37399">
                  <c:v>00:55:15</c:v>
                </c:pt>
                <c:pt idx="37400">
                  <c:v>00:55:16</c:v>
                </c:pt>
                <c:pt idx="37401">
                  <c:v>00:55:17</c:v>
                </c:pt>
                <c:pt idx="37402">
                  <c:v>00:55:18</c:v>
                </c:pt>
                <c:pt idx="37403">
                  <c:v>00:55:19</c:v>
                </c:pt>
                <c:pt idx="37404">
                  <c:v>00:55:20</c:v>
                </c:pt>
                <c:pt idx="37405">
                  <c:v>00:55:21</c:v>
                </c:pt>
                <c:pt idx="37406">
                  <c:v>00:55:22</c:v>
                </c:pt>
                <c:pt idx="37407">
                  <c:v>00:55:23</c:v>
                </c:pt>
                <c:pt idx="37408">
                  <c:v>00:55:24</c:v>
                </c:pt>
                <c:pt idx="37409">
                  <c:v>00:55:25</c:v>
                </c:pt>
                <c:pt idx="37410">
                  <c:v>00:55:26</c:v>
                </c:pt>
                <c:pt idx="37411">
                  <c:v>00:55:27</c:v>
                </c:pt>
                <c:pt idx="37412">
                  <c:v>00:55:28</c:v>
                </c:pt>
                <c:pt idx="37413">
                  <c:v>00:55:29</c:v>
                </c:pt>
                <c:pt idx="37414">
                  <c:v>00:55:30</c:v>
                </c:pt>
                <c:pt idx="37415">
                  <c:v>00:55:31</c:v>
                </c:pt>
                <c:pt idx="37416">
                  <c:v>00:55:32</c:v>
                </c:pt>
                <c:pt idx="37417">
                  <c:v>00:55:33</c:v>
                </c:pt>
                <c:pt idx="37418">
                  <c:v>00:55:34</c:v>
                </c:pt>
                <c:pt idx="37419">
                  <c:v>00:55:35</c:v>
                </c:pt>
                <c:pt idx="37420">
                  <c:v>00:55:36</c:v>
                </c:pt>
                <c:pt idx="37421">
                  <c:v>00:55:37</c:v>
                </c:pt>
                <c:pt idx="37422">
                  <c:v>00:55:38</c:v>
                </c:pt>
                <c:pt idx="37423">
                  <c:v>00:55:39</c:v>
                </c:pt>
                <c:pt idx="37424">
                  <c:v>00:55:40</c:v>
                </c:pt>
                <c:pt idx="37425">
                  <c:v>00:55:41</c:v>
                </c:pt>
                <c:pt idx="37426">
                  <c:v>00:55:42</c:v>
                </c:pt>
                <c:pt idx="37427">
                  <c:v>00:55:43</c:v>
                </c:pt>
                <c:pt idx="37428">
                  <c:v>00:55:44</c:v>
                </c:pt>
                <c:pt idx="37429">
                  <c:v>00:55:45</c:v>
                </c:pt>
                <c:pt idx="37430">
                  <c:v>00:55:46</c:v>
                </c:pt>
                <c:pt idx="37431">
                  <c:v>00:55:47</c:v>
                </c:pt>
                <c:pt idx="37432">
                  <c:v>00:55:48</c:v>
                </c:pt>
                <c:pt idx="37433">
                  <c:v>00:55:49</c:v>
                </c:pt>
                <c:pt idx="37434">
                  <c:v>00:55:50</c:v>
                </c:pt>
                <c:pt idx="37435">
                  <c:v>00:55:51</c:v>
                </c:pt>
                <c:pt idx="37436">
                  <c:v>00:55:52</c:v>
                </c:pt>
                <c:pt idx="37437">
                  <c:v>00:55:53</c:v>
                </c:pt>
                <c:pt idx="37438">
                  <c:v>00:55:54</c:v>
                </c:pt>
                <c:pt idx="37439">
                  <c:v>00:55:55</c:v>
                </c:pt>
                <c:pt idx="37440">
                  <c:v>00:55:56</c:v>
                </c:pt>
                <c:pt idx="37441">
                  <c:v>00:55:57</c:v>
                </c:pt>
                <c:pt idx="37442">
                  <c:v>00:55:58</c:v>
                </c:pt>
                <c:pt idx="37443">
                  <c:v>00:55:59</c:v>
                </c:pt>
                <c:pt idx="37444">
                  <c:v>00:56:00</c:v>
                </c:pt>
                <c:pt idx="37445">
                  <c:v>00:56:01</c:v>
                </c:pt>
                <c:pt idx="37446">
                  <c:v>00:56:02</c:v>
                </c:pt>
                <c:pt idx="37447">
                  <c:v>00:56:03</c:v>
                </c:pt>
                <c:pt idx="37448">
                  <c:v>00:56:04</c:v>
                </c:pt>
                <c:pt idx="37449">
                  <c:v>00:56:05</c:v>
                </c:pt>
                <c:pt idx="37450">
                  <c:v>00:56:06</c:v>
                </c:pt>
                <c:pt idx="37451">
                  <c:v>00:56:07</c:v>
                </c:pt>
                <c:pt idx="37452">
                  <c:v>00:56:08</c:v>
                </c:pt>
                <c:pt idx="37453">
                  <c:v>00:56:09</c:v>
                </c:pt>
                <c:pt idx="37454">
                  <c:v>00:56:10</c:v>
                </c:pt>
                <c:pt idx="37455">
                  <c:v>00:56:11</c:v>
                </c:pt>
                <c:pt idx="37456">
                  <c:v>00:56:12</c:v>
                </c:pt>
                <c:pt idx="37457">
                  <c:v>00:56:13</c:v>
                </c:pt>
                <c:pt idx="37458">
                  <c:v>00:56:14</c:v>
                </c:pt>
                <c:pt idx="37459">
                  <c:v>00:56:15</c:v>
                </c:pt>
                <c:pt idx="37460">
                  <c:v>00:56:16</c:v>
                </c:pt>
                <c:pt idx="37461">
                  <c:v>00:56:17</c:v>
                </c:pt>
                <c:pt idx="37462">
                  <c:v>00:56:18</c:v>
                </c:pt>
                <c:pt idx="37463">
                  <c:v>00:56:19</c:v>
                </c:pt>
                <c:pt idx="37464">
                  <c:v>00:56:20</c:v>
                </c:pt>
                <c:pt idx="37465">
                  <c:v>00:56:21</c:v>
                </c:pt>
                <c:pt idx="37466">
                  <c:v>00:56:22</c:v>
                </c:pt>
                <c:pt idx="37467">
                  <c:v>00:56:23</c:v>
                </c:pt>
                <c:pt idx="37468">
                  <c:v>00:56:24</c:v>
                </c:pt>
                <c:pt idx="37469">
                  <c:v>00:56:25</c:v>
                </c:pt>
                <c:pt idx="37470">
                  <c:v>00:56:26</c:v>
                </c:pt>
                <c:pt idx="37471">
                  <c:v>00:56:27</c:v>
                </c:pt>
                <c:pt idx="37472">
                  <c:v>00:56:28</c:v>
                </c:pt>
                <c:pt idx="37473">
                  <c:v>00:56:29</c:v>
                </c:pt>
                <c:pt idx="37474">
                  <c:v>00:56:30</c:v>
                </c:pt>
                <c:pt idx="37475">
                  <c:v>00:56:31</c:v>
                </c:pt>
                <c:pt idx="37476">
                  <c:v>00:56:32</c:v>
                </c:pt>
                <c:pt idx="37477">
                  <c:v>00:56:33</c:v>
                </c:pt>
                <c:pt idx="37478">
                  <c:v>00:56:34</c:v>
                </c:pt>
                <c:pt idx="37479">
                  <c:v>00:56:35</c:v>
                </c:pt>
                <c:pt idx="37480">
                  <c:v>00:56:36</c:v>
                </c:pt>
                <c:pt idx="37481">
                  <c:v>00:56:37</c:v>
                </c:pt>
                <c:pt idx="37482">
                  <c:v>00:56:38</c:v>
                </c:pt>
                <c:pt idx="37483">
                  <c:v>00:56:39</c:v>
                </c:pt>
                <c:pt idx="37484">
                  <c:v>00:56:40</c:v>
                </c:pt>
                <c:pt idx="37485">
                  <c:v>00:56:41</c:v>
                </c:pt>
                <c:pt idx="37486">
                  <c:v>00:56:42</c:v>
                </c:pt>
                <c:pt idx="37487">
                  <c:v>00:56:43</c:v>
                </c:pt>
                <c:pt idx="37488">
                  <c:v>00:56:44</c:v>
                </c:pt>
                <c:pt idx="37489">
                  <c:v>00:56:45</c:v>
                </c:pt>
                <c:pt idx="37490">
                  <c:v>00:56:46</c:v>
                </c:pt>
                <c:pt idx="37491">
                  <c:v>00:56:47</c:v>
                </c:pt>
                <c:pt idx="37492">
                  <c:v>00:56:48</c:v>
                </c:pt>
                <c:pt idx="37493">
                  <c:v>00:56:49</c:v>
                </c:pt>
                <c:pt idx="37494">
                  <c:v>00:56:50</c:v>
                </c:pt>
                <c:pt idx="37495">
                  <c:v>00:56:51</c:v>
                </c:pt>
                <c:pt idx="37496">
                  <c:v>00:56:52</c:v>
                </c:pt>
                <c:pt idx="37497">
                  <c:v>00:56:53</c:v>
                </c:pt>
                <c:pt idx="37498">
                  <c:v>00:56:54</c:v>
                </c:pt>
                <c:pt idx="37499">
                  <c:v>00:56:55</c:v>
                </c:pt>
                <c:pt idx="37500">
                  <c:v>00:56:56</c:v>
                </c:pt>
                <c:pt idx="37501">
                  <c:v>00:56:57</c:v>
                </c:pt>
                <c:pt idx="37502">
                  <c:v>00:56:58</c:v>
                </c:pt>
                <c:pt idx="37503">
                  <c:v>00:56:59</c:v>
                </c:pt>
                <c:pt idx="37504">
                  <c:v>00:57:00</c:v>
                </c:pt>
                <c:pt idx="37505">
                  <c:v>00:57:01</c:v>
                </c:pt>
                <c:pt idx="37506">
                  <c:v>00:57:02</c:v>
                </c:pt>
                <c:pt idx="37507">
                  <c:v>00:57:03</c:v>
                </c:pt>
                <c:pt idx="37508">
                  <c:v>00:57:04</c:v>
                </c:pt>
                <c:pt idx="37509">
                  <c:v>00:57:05</c:v>
                </c:pt>
                <c:pt idx="37510">
                  <c:v>00:57:06</c:v>
                </c:pt>
                <c:pt idx="37511">
                  <c:v>00:57:07</c:v>
                </c:pt>
                <c:pt idx="37512">
                  <c:v>00:57:08</c:v>
                </c:pt>
                <c:pt idx="37513">
                  <c:v>00:57:09</c:v>
                </c:pt>
                <c:pt idx="37514">
                  <c:v>00:57:10</c:v>
                </c:pt>
                <c:pt idx="37515">
                  <c:v>00:57:11</c:v>
                </c:pt>
                <c:pt idx="37516">
                  <c:v>00:57:12</c:v>
                </c:pt>
                <c:pt idx="37517">
                  <c:v>00:57:13</c:v>
                </c:pt>
                <c:pt idx="37518">
                  <c:v>00:57:14</c:v>
                </c:pt>
                <c:pt idx="37519">
                  <c:v>00:57:15</c:v>
                </c:pt>
                <c:pt idx="37520">
                  <c:v>00:57:16</c:v>
                </c:pt>
                <c:pt idx="37521">
                  <c:v>00:57:17</c:v>
                </c:pt>
                <c:pt idx="37522">
                  <c:v>00:57:18</c:v>
                </c:pt>
                <c:pt idx="37523">
                  <c:v>00:57:19</c:v>
                </c:pt>
                <c:pt idx="37524">
                  <c:v>00:57:20</c:v>
                </c:pt>
                <c:pt idx="37525">
                  <c:v>00:57:21</c:v>
                </c:pt>
                <c:pt idx="37526">
                  <c:v>00:57:22</c:v>
                </c:pt>
                <c:pt idx="37527">
                  <c:v>00:57:23</c:v>
                </c:pt>
                <c:pt idx="37528">
                  <c:v>00:57:24</c:v>
                </c:pt>
                <c:pt idx="37529">
                  <c:v>00:57:25</c:v>
                </c:pt>
                <c:pt idx="37530">
                  <c:v>00:57:26</c:v>
                </c:pt>
                <c:pt idx="37531">
                  <c:v>00:57:27</c:v>
                </c:pt>
                <c:pt idx="37532">
                  <c:v>00:57:28</c:v>
                </c:pt>
                <c:pt idx="37533">
                  <c:v>00:57:29</c:v>
                </c:pt>
                <c:pt idx="37534">
                  <c:v>00:57:30</c:v>
                </c:pt>
                <c:pt idx="37535">
                  <c:v>00:57:31</c:v>
                </c:pt>
                <c:pt idx="37536">
                  <c:v>00:57:32</c:v>
                </c:pt>
                <c:pt idx="37537">
                  <c:v>00:57:33</c:v>
                </c:pt>
                <c:pt idx="37538">
                  <c:v>00:57:34</c:v>
                </c:pt>
                <c:pt idx="37539">
                  <c:v>00:57:35</c:v>
                </c:pt>
                <c:pt idx="37540">
                  <c:v>00:57:36</c:v>
                </c:pt>
                <c:pt idx="37541">
                  <c:v>00:57:37</c:v>
                </c:pt>
                <c:pt idx="37542">
                  <c:v>00:57:38</c:v>
                </c:pt>
                <c:pt idx="37543">
                  <c:v>00:57:39</c:v>
                </c:pt>
                <c:pt idx="37544">
                  <c:v>00:57:40</c:v>
                </c:pt>
                <c:pt idx="37545">
                  <c:v>00:57:41</c:v>
                </c:pt>
                <c:pt idx="37546">
                  <c:v>00:57:42</c:v>
                </c:pt>
                <c:pt idx="37547">
                  <c:v>00:57:43</c:v>
                </c:pt>
                <c:pt idx="37548">
                  <c:v>00:57:44</c:v>
                </c:pt>
                <c:pt idx="37549">
                  <c:v>00:57:45</c:v>
                </c:pt>
                <c:pt idx="37550">
                  <c:v>00:57:46</c:v>
                </c:pt>
                <c:pt idx="37551">
                  <c:v>00:57:47</c:v>
                </c:pt>
                <c:pt idx="37552">
                  <c:v>00:57:48</c:v>
                </c:pt>
                <c:pt idx="37553">
                  <c:v>00:57:49</c:v>
                </c:pt>
                <c:pt idx="37554">
                  <c:v>00:57:50</c:v>
                </c:pt>
                <c:pt idx="37555">
                  <c:v>00:57:51</c:v>
                </c:pt>
                <c:pt idx="37556">
                  <c:v>00:57:52</c:v>
                </c:pt>
                <c:pt idx="37557">
                  <c:v>00:57:53</c:v>
                </c:pt>
                <c:pt idx="37558">
                  <c:v>00:57:54</c:v>
                </c:pt>
                <c:pt idx="37559">
                  <c:v>00:57:55</c:v>
                </c:pt>
                <c:pt idx="37560">
                  <c:v>00:57:56</c:v>
                </c:pt>
                <c:pt idx="37561">
                  <c:v>00:57:57</c:v>
                </c:pt>
                <c:pt idx="37562">
                  <c:v>00:57:58</c:v>
                </c:pt>
                <c:pt idx="37563">
                  <c:v>00:57:59</c:v>
                </c:pt>
                <c:pt idx="37564">
                  <c:v>00:58:00</c:v>
                </c:pt>
                <c:pt idx="37565">
                  <c:v>00:58:01</c:v>
                </c:pt>
                <c:pt idx="37566">
                  <c:v>00:58:02</c:v>
                </c:pt>
                <c:pt idx="37567">
                  <c:v>00:58:03</c:v>
                </c:pt>
                <c:pt idx="37568">
                  <c:v>00:58:04</c:v>
                </c:pt>
                <c:pt idx="37569">
                  <c:v>00:58:05</c:v>
                </c:pt>
                <c:pt idx="37570">
                  <c:v>00:58:06</c:v>
                </c:pt>
                <c:pt idx="37571">
                  <c:v>00:58:07</c:v>
                </c:pt>
                <c:pt idx="37572">
                  <c:v>00:58:08</c:v>
                </c:pt>
                <c:pt idx="37573">
                  <c:v>00:58:09</c:v>
                </c:pt>
                <c:pt idx="37574">
                  <c:v>00:58:10</c:v>
                </c:pt>
                <c:pt idx="37575">
                  <c:v>00:58:11</c:v>
                </c:pt>
                <c:pt idx="37576">
                  <c:v>00:58:12</c:v>
                </c:pt>
                <c:pt idx="37577">
                  <c:v>00:58:13</c:v>
                </c:pt>
                <c:pt idx="37578">
                  <c:v>00:58:14</c:v>
                </c:pt>
                <c:pt idx="37579">
                  <c:v>00:58:15</c:v>
                </c:pt>
                <c:pt idx="37580">
                  <c:v>00:58:16</c:v>
                </c:pt>
                <c:pt idx="37581">
                  <c:v>00:58:17</c:v>
                </c:pt>
                <c:pt idx="37582">
                  <c:v>00:58:18</c:v>
                </c:pt>
                <c:pt idx="37583">
                  <c:v>00:58:19</c:v>
                </c:pt>
                <c:pt idx="37584">
                  <c:v>00:58:20</c:v>
                </c:pt>
                <c:pt idx="37585">
                  <c:v>00:58:21</c:v>
                </c:pt>
                <c:pt idx="37586">
                  <c:v>00:58:22</c:v>
                </c:pt>
                <c:pt idx="37587">
                  <c:v>00:58:23</c:v>
                </c:pt>
                <c:pt idx="37588">
                  <c:v>00:58:24</c:v>
                </c:pt>
                <c:pt idx="37589">
                  <c:v>00:58:25</c:v>
                </c:pt>
                <c:pt idx="37590">
                  <c:v>00:58:26</c:v>
                </c:pt>
                <c:pt idx="37591">
                  <c:v>00:58:27</c:v>
                </c:pt>
                <c:pt idx="37592">
                  <c:v>00:58:28</c:v>
                </c:pt>
                <c:pt idx="37593">
                  <c:v>00:58:29</c:v>
                </c:pt>
                <c:pt idx="37594">
                  <c:v>00:58:30</c:v>
                </c:pt>
                <c:pt idx="37595">
                  <c:v>00:58:31</c:v>
                </c:pt>
                <c:pt idx="37596">
                  <c:v>00:58:32</c:v>
                </c:pt>
                <c:pt idx="37597">
                  <c:v>00:58:33</c:v>
                </c:pt>
                <c:pt idx="37598">
                  <c:v>00:58:34</c:v>
                </c:pt>
                <c:pt idx="37599">
                  <c:v>00:58:35</c:v>
                </c:pt>
                <c:pt idx="37600">
                  <c:v>00:58:36</c:v>
                </c:pt>
                <c:pt idx="37601">
                  <c:v>00:58:37</c:v>
                </c:pt>
                <c:pt idx="37602">
                  <c:v>00:58:38</c:v>
                </c:pt>
                <c:pt idx="37603">
                  <c:v>00:58:39</c:v>
                </c:pt>
                <c:pt idx="37604">
                  <c:v>00:58:40</c:v>
                </c:pt>
                <c:pt idx="37605">
                  <c:v>00:58:41</c:v>
                </c:pt>
                <c:pt idx="37606">
                  <c:v>00:58:42</c:v>
                </c:pt>
                <c:pt idx="37607">
                  <c:v>00:58:43</c:v>
                </c:pt>
                <c:pt idx="37608">
                  <c:v>00:58:44</c:v>
                </c:pt>
                <c:pt idx="37609">
                  <c:v>00:58:45</c:v>
                </c:pt>
                <c:pt idx="37610">
                  <c:v>00:58:46</c:v>
                </c:pt>
                <c:pt idx="37611">
                  <c:v>00:58:47</c:v>
                </c:pt>
                <c:pt idx="37612">
                  <c:v>00:58:48</c:v>
                </c:pt>
                <c:pt idx="37613">
                  <c:v>00:58:49</c:v>
                </c:pt>
                <c:pt idx="37614">
                  <c:v>00:58:50</c:v>
                </c:pt>
                <c:pt idx="37615">
                  <c:v>00:58:51</c:v>
                </c:pt>
                <c:pt idx="37616">
                  <c:v>00:58:52</c:v>
                </c:pt>
                <c:pt idx="37617">
                  <c:v>00:58:53</c:v>
                </c:pt>
                <c:pt idx="37618">
                  <c:v>00:58:54</c:v>
                </c:pt>
                <c:pt idx="37619">
                  <c:v>00:58:55</c:v>
                </c:pt>
                <c:pt idx="37620">
                  <c:v>00:58:56</c:v>
                </c:pt>
                <c:pt idx="37621">
                  <c:v>00:58:57</c:v>
                </c:pt>
                <c:pt idx="37622">
                  <c:v>00:58:58</c:v>
                </c:pt>
                <c:pt idx="37623">
                  <c:v>00:58:59</c:v>
                </c:pt>
                <c:pt idx="37624">
                  <c:v>00:59:00</c:v>
                </c:pt>
                <c:pt idx="37625">
                  <c:v>00:59:01</c:v>
                </c:pt>
                <c:pt idx="37626">
                  <c:v>00:59:02</c:v>
                </c:pt>
                <c:pt idx="37627">
                  <c:v>00:59:03</c:v>
                </c:pt>
                <c:pt idx="37628">
                  <c:v>00:59:04</c:v>
                </c:pt>
                <c:pt idx="37629">
                  <c:v>00:59:05</c:v>
                </c:pt>
                <c:pt idx="37630">
                  <c:v>00:59:06</c:v>
                </c:pt>
                <c:pt idx="37631">
                  <c:v>00:59:07</c:v>
                </c:pt>
                <c:pt idx="37632">
                  <c:v>00:59:08</c:v>
                </c:pt>
                <c:pt idx="37633">
                  <c:v>00:59:09</c:v>
                </c:pt>
                <c:pt idx="37634">
                  <c:v>00:59:10</c:v>
                </c:pt>
                <c:pt idx="37635">
                  <c:v>00:59:11</c:v>
                </c:pt>
                <c:pt idx="37636">
                  <c:v>00:59:12</c:v>
                </c:pt>
                <c:pt idx="37637">
                  <c:v>00:59:13</c:v>
                </c:pt>
                <c:pt idx="37638">
                  <c:v>00:59:14</c:v>
                </c:pt>
                <c:pt idx="37639">
                  <c:v>00:59:15</c:v>
                </c:pt>
                <c:pt idx="37640">
                  <c:v>00:59:16</c:v>
                </c:pt>
                <c:pt idx="37641">
                  <c:v>00:59:17</c:v>
                </c:pt>
                <c:pt idx="37642">
                  <c:v>00:59:18</c:v>
                </c:pt>
                <c:pt idx="37643">
                  <c:v>00:59:19</c:v>
                </c:pt>
                <c:pt idx="37644">
                  <c:v>00:59:20</c:v>
                </c:pt>
                <c:pt idx="37645">
                  <c:v>00:59:21</c:v>
                </c:pt>
                <c:pt idx="37646">
                  <c:v>00:59:22</c:v>
                </c:pt>
                <c:pt idx="37647">
                  <c:v>00:59:23</c:v>
                </c:pt>
                <c:pt idx="37648">
                  <c:v>00:59:24</c:v>
                </c:pt>
                <c:pt idx="37649">
                  <c:v>00:59:25</c:v>
                </c:pt>
                <c:pt idx="37650">
                  <c:v>00:59:26</c:v>
                </c:pt>
                <c:pt idx="37651">
                  <c:v>00:59:27</c:v>
                </c:pt>
                <c:pt idx="37652">
                  <c:v>00:59:28</c:v>
                </c:pt>
                <c:pt idx="37653">
                  <c:v>00:59:29</c:v>
                </c:pt>
                <c:pt idx="37654">
                  <c:v>00:59:30</c:v>
                </c:pt>
                <c:pt idx="37655">
                  <c:v>00:59:31</c:v>
                </c:pt>
                <c:pt idx="37656">
                  <c:v>00:59:32</c:v>
                </c:pt>
                <c:pt idx="37657">
                  <c:v>00:59:33</c:v>
                </c:pt>
                <c:pt idx="37658">
                  <c:v>00:59:34</c:v>
                </c:pt>
                <c:pt idx="37659">
                  <c:v>00:59:35</c:v>
                </c:pt>
                <c:pt idx="37660">
                  <c:v>00:59:36</c:v>
                </c:pt>
                <c:pt idx="37661">
                  <c:v>00:59:37</c:v>
                </c:pt>
                <c:pt idx="37662">
                  <c:v>00:59:38</c:v>
                </c:pt>
                <c:pt idx="37663">
                  <c:v>00:59:39</c:v>
                </c:pt>
                <c:pt idx="37664">
                  <c:v>00:59:40</c:v>
                </c:pt>
                <c:pt idx="37665">
                  <c:v>00:59:41</c:v>
                </c:pt>
                <c:pt idx="37666">
                  <c:v>00:59:42</c:v>
                </c:pt>
                <c:pt idx="37667">
                  <c:v>00:59:43</c:v>
                </c:pt>
                <c:pt idx="37668">
                  <c:v>00:59:44</c:v>
                </c:pt>
                <c:pt idx="37669">
                  <c:v>00:59:45</c:v>
                </c:pt>
                <c:pt idx="37670">
                  <c:v>00:59:46</c:v>
                </c:pt>
                <c:pt idx="37671">
                  <c:v>00:59:47</c:v>
                </c:pt>
                <c:pt idx="37672">
                  <c:v>00:59:48</c:v>
                </c:pt>
                <c:pt idx="37673">
                  <c:v>00:59:49</c:v>
                </c:pt>
                <c:pt idx="37674">
                  <c:v>00:59:50</c:v>
                </c:pt>
                <c:pt idx="37675">
                  <c:v>00:59:51</c:v>
                </c:pt>
                <c:pt idx="37676">
                  <c:v>00:59:52</c:v>
                </c:pt>
                <c:pt idx="37677">
                  <c:v>00:59:53</c:v>
                </c:pt>
                <c:pt idx="37678">
                  <c:v>00:59:54</c:v>
                </c:pt>
                <c:pt idx="37679">
                  <c:v>00:59:55</c:v>
                </c:pt>
                <c:pt idx="37680">
                  <c:v>00:59:56</c:v>
                </c:pt>
                <c:pt idx="37681">
                  <c:v>00:59:57</c:v>
                </c:pt>
                <c:pt idx="37682">
                  <c:v>00:59:58</c:v>
                </c:pt>
                <c:pt idx="37683">
                  <c:v>00:59:59</c:v>
                </c:pt>
                <c:pt idx="37684">
                  <c:v>01:00:00</c:v>
                </c:pt>
                <c:pt idx="37685">
                  <c:v>01:00:01</c:v>
                </c:pt>
                <c:pt idx="37686">
                  <c:v>01:00:02</c:v>
                </c:pt>
                <c:pt idx="37687">
                  <c:v>01:00:03</c:v>
                </c:pt>
                <c:pt idx="37688">
                  <c:v>01:00:04</c:v>
                </c:pt>
                <c:pt idx="37689">
                  <c:v>01:00:05</c:v>
                </c:pt>
                <c:pt idx="37690">
                  <c:v>01:00:06</c:v>
                </c:pt>
                <c:pt idx="37691">
                  <c:v>01:00:07</c:v>
                </c:pt>
                <c:pt idx="37692">
                  <c:v>01:00:08</c:v>
                </c:pt>
                <c:pt idx="37693">
                  <c:v>01:00:09</c:v>
                </c:pt>
                <c:pt idx="37694">
                  <c:v>01:00:10</c:v>
                </c:pt>
                <c:pt idx="37695">
                  <c:v>01:00:11</c:v>
                </c:pt>
                <c:pt idx="37696">
                  <c:v>01:00:12</c:v>
                </c:pt>
                <c:pt idx="37697">
                  <c:v>01:00:13</c:v>
                </c:pt>
                <c:pt idx="37698">
                  <c:v>01:00:14</c:v>
                </c:pt>
                <c:pt idx="37699">
                  <c:v>01:00:15</c:v>
                </c:pt>
                <c:pt idx="37700">
                  <c:v>01:00:16</c:v>
                </c:pt>
                <c:pt idx="37701">
                  <c:v>01:00:17</c:v>
                </c:pt>
                <c:pt idx="37702">
                  <c:v>01:00:18</c:v>
                </c:pt>
                <c:pt idx="37703">
                  <c:v>01:00:19</c:v>
                </c:pt>
                <c:pt idx="37704">
                  <c:v>01:00:20</c:v>
                </c:pt>
                <c:pt idx="37705">
                  <c:v>01:00:21</c:v>
                </c:pt>
                <c:pt idx="37706">
                  <c:v>01:00:22</c:v>
                </c:pt>
                <c:pt idx="37707">
                  <c:v>01:00:23</c:v>
                </c:pt>
                <c:pt idx="37708">
                  <c:v>01:00:24</c:v>
                </c:pt>
                <c:pt idx="37709">
                  <c:v>01:00:25</c:v>
                </c:pt>
                <c:pt idx="37710">
                  <c:v>01:00:26</c:v>
                </c:pt>
                <c:pt idx="37711">
                  <c:v>01:00:27</c:v>
                </c:pt>
                <c:pt idx="37712">
                  <c:v>01:00:28</c:v>
                </c:pt>
                <c:pt idx="37713">
                  <c:v>01:00:29</c:v>
                </c:pt>
                <c:pt idx="37714">
                  <c:v>01:00:30</c:v>
                </c:pt>
                <c:pt idx="37715">
                  <c:v>01:00:31</c:v>
                </c:pt>
                <c:pt idx="37716">
                  <c:v>01:00:32</c:v>
                </c:pt>
                <c:pt idx="37717">
                  <c:v>01:00:33</c:v>
                </c:pt>
                <c:pt idx="37718">
                  <c:v>01:00:34</c:v>
                </c:pt>
                <c:pt idx="37719">
                  <c:v>01:00:35</c:v>
                </c:pt>
                <c:pt idx="37720">
                  <c:v>01:00:36</c:v>
                </c:pt>
                <c:pt idx="37721">
                  <c:v>01:00:37</c:v>
                </c:pt>
                <c:pt idx="37722">
                  <c:v>01:00:38</c:v>
                </c:pt>
                <c:pt idx="37723">
                  <c:v>01:00:39</c:v>
                </c:pt>
                <c:pt idx="37724">
                  <c:v>01:00:40</c:v>
                </c:pt>
                <c:pt idx="37725">
                  <c:v>01:00:41</c:v>
                </c:pt>
                <c:pt idx="37726">
                  <c:v>01:00:42</c:v>
                </c:pt>
                <c:pt idx="37727">
                  <c:v>01:00:43</c:v>
                </c:pt>
                <c:pt idx="37728">
                  <c:v>01:00:44</c:v>
                </c:pt>
                <c:pt idx="37729">
                  <c:v>01:00:45</c:v>
                </c:pt>
                <c:pt idx="37730">
                  <c:v>01:00:46</c:v>
                </c:pt>
                <c:pt idx="37731">
                  <c:v>01:00:47</c:v>
                </c:pt>
                <c:pt idx="37732">
                  <c:v>01:00:48</c:v>
                </c:pt>
                <c:pt idx="37733">
                  <c:v>01:00:49</c:v>
                </c:pt>
                <c:pt idx="37734">
                  <c:v>01:00:50</c:v>
                </c:pt>
                <c:pt idx="37735">
                  <c:v>01:00:51</c:v>
                </c:pt>
                <c:pt idx="37736">
                  <c:v>01:00:52</c:v>
                </c:pt>
                <c:pt idx="37737">
                  <c:v>01:00:53</c:v>
                </c:pt>
                <c:pt idx="37738">
                  <c:v>01:00:54</c:v>
                </c:pt>
                <c:pt idx="37739">
                  <c:v>01:00:55</c:v>
                </c:pt>
                <c:pt idx="37740">
                  <c:v>01:00:56</c:v>
                </c:pt>
                <c:pt idx="37741">
                  <c:v>01:00:57</c:v>
                </c:pt>
                <c:pt idx="37742">
                  <c:v>01:00:58</c:v>
                </c:pt>
                <c:pt idx="37743">
                  <c:v>01:00:59</c:v>
                </c:pt>
                <c:pt idx="37744">
                  <c:v>01:01:00</c:v>
                </c:pt>
                <c:pt idx="37745">
                  <c:v>01:01:01</c:v>
                </c:pt>
                <c:pt idx="37746">
                  <c:v>01:01:02</c:v>
                </c:pt>
                <c:pt idx="37747">
                  <c:v>01:01:03</c:v>
                </c:pt>
                <c:pt idx="37748">
                  <c:v>01:01:04</c:v>
                </c:pt>
                <c:pt idx="37749">
                  <c:v>01:01:05</c:v>
                </c:pt>
                <c:pt idx="37750">
                  <c:v>01:01:06</c:v>
                </c:pt>
                <c:pt idx="37751">
                  <c:v>01:01:07</c:v>
                </c:pt>
                <c:pt idx="37752">
                  <c:v>01:01:08</c:v>
                </c:pt>
                <c:pt idx="37753">
                  <c:v>01:01:09</c:v>
                </c:pt>
                <c:pt idx="37754">
                  <c:v>01:01:10</c:v>
                </c:pt>
                <c:pt idx="37755">
                  <c:v>01:01:11</c:v>
                </c:pt>
                <c:pt idx="37756">
                  <c:v>01:01:12</c:v>
                </c:pt>
                <c:pt idx="37757">
                  <c:v>01:01:13</c:v>
                </c:pt>
                <c:pt idx="37758">
                  <c:v>01:01:14</c:v>
                </c:pt>
                <c:pt idx="37759">
                  <c:v>01:01:15</c:v>
                </c:pt>
                <c:pt idx="37760">
                  <c:v>01:01:16</c:v>
                </c:pt>
                <c:pt idx="37761">
                  <c:v>01:01:17</c:v>
                </c:pt>
                <c:pt idx="37762">
                  <c:v>01:01:18</c:v>
                </c:pt>
                <c:pt idx="37763">
                  <c:v>01:01:19</c:v>
                </c:pt>
                <c:pt idx="37764">
                  <c:v>01:01:20</c:v>
                </c:pt>
                <c:pt idx="37765">
                  <c:v>01:01:21</c:v>
                </c:pt>
                <c:pt idx="37766">
                  <c:v>01:01:22</c:v>
                </c:pt>
                <c:pt idx="37767">
                  <c:v>01:01:23</c:v>
                </c:pt>
                <c:pt idx="37768">
                  <c:v>01:01:24</c:v>
                </c:pt>
                <c:pt idx="37769">
                  <c:v>01:01:25</c:v>
                </c:pt>
                <c:pt idx="37770">
                  <c:v>01:01:26</c:v>
                </c:pt>
                <c:pt idx="37771">
                  <c:v>01:01:27</c:v>
                </c:pt>
                <c:pt idx="37772">
                  <c:v>01:01:28</c:v>
                </c:pt>
                <c:pt idx="37773">
                  <c:v>01:01:29</c:v>
                </c:pt>
                <c:pt idx="37774">
                  <c:v>01:01:30</c:v>
                </c:pt>
                <c:pt idx="37775">
                  <c:v>01:01:31</c:v>
                </c:pt>
                <c:pt idx="37776">
                  <c:v>01:01:32</c:v>
                </c:pt>
                <c:pt idx="37777">
                  <c:v>01:01:33</c:v>
                </c:pt>
                <c:pt idx="37778">
                  <c:v>01:01:34</c:v>
                </c:pt>
                <c:pt idx="37779">
                  <c:v>01:01:35</c:v>
                </c:pt>
                <c:pt idx="37780">
                  <c:v>01:01:36</c:v>
                </c:pt>
                <c:pt idx="37781">
                  <c:v>01:01:37</c:v>
                </c:pt>
                <c:pt idx="37782">
                  <c:v>01:01:38</c:v>
                </c:pt>
                <c:pt idx="37783">
                  <c:v>01:01:39</c:v>
                </c:pt>
                <c:pt idx="37784">
                  <c:v>01:01:40</c:v>
                </c:pt>
                <c:pt idx="37785">
                  <c:v>01:01:41</c:v>
                </c:pt>
                <c:pt idx="37786">
                  <c:v>01:01:42</c:v>
                </c:pt>
                <c:pt idx="37787">
                  <c:v>01:01:43</c:v>
                </c:pt>
                <c:pt idx="37788">
                  <c:v>01:01:44</c:v>
                </c:pt>
                <c:pt idx="37789">
                  <c:v>01:01:45</c:v>
                </c:pt>
                <c:pt idx="37790">
                  <c:v>01:01:46</c:v>
                </c:pt>
                <c:pt idx="37791">
                  <c:v>01:01:47</c:v>
                </c:pt>
                <c:pt idx="37792">
                  <c:v>01:01:48</c:v>
                </c:pt>
                <c:pt idx="37793">
                  <c:v>01:01:49</c:v>
                </c:pt>
                <c:pt idx="37794">
                  <c:v>01:01:50</c:v>
                </c:pt>
                <c:pt idx="37795">
                  <c:v>01:01:51</c:v>
                </c:pt>
                <c:pt idx="37796">
                  <c:v>01:01:52</c:v>
                </c:pt>
                <c:pt idx="37797">
                  <c:v>01:01:53</c:v>
                </c:pt>
                <c:pt idx="37798">
                  <c:v>01:01:54</c:v>
                </c:pt>
                <c:pt idx="37799">
                  <c:v>01:01:55</c:v>
                </c:pt>
                <c:pt idx="37800">
                  <c:v>01:01:56</c:v>
                </c:pt>
                <c:pt idx="37801">
                  <c:v>01:01:57</c:v>
                </c:pt>
                <c:pt idx="37802">
                  <c:v>01:01:58</c:v>
                </c:pt>
                <c:pt idx="37803">
                  <c:v>01:01:59</c:v>
                </c:pt>
                <c:pt idx="37804">
                  <c:v>01:02:00</c:v>
                </c:pt>
                <c:pt idx="37805">
                  <c:v>01:02:01</c:v>
                </c:pt>
                <c:pt idx="37806">
                  <c:v>01:02:02</c:v>
                </c:pt>
                <c:pt idx="37807">
                  <c:v>01:02:03</c:v>
                </c:pt>
                <c:pt idx="37808">
                  <c:v>01:02:04</c:v>
                </c:pt>
                <c:pt idx="37809">
                  <c:v>01:02:05</c:v>
                </c:pt>
                <c:pt idx="37810">
                  <c:v>01:02:06</c:v>
                </c:pt>
                <c:pt idx="37811">
                  <c:v>01:02:07</c:v>
                </c:pt>
                <c:pt idx="37812">
                  <c:v>01:02:08</c:v>
                </c:pt>
                <c:pt idx="37813">
                  <c:v>01:02:09</c:v>
                </c:pt>
                <c:pt idx="37814">
                  <c:v>01:02:10</c:v>
                </c:pt>
                <c:pt idx="37815">
                  <c:v>01:02:11</c:v>
                </c:pt>
                <c:pt idx="37816">
                  <c:v>01:02:12</c:v>
                </c:pt>
                <c:pt idx="37817">
                  <c:v>01:02:13</c:v>
                </c:pt>
                <c:pt idx="37818">
                  <c:v>01:02:14</c:v>
                </c:pt>
                <c:pt idx="37819">
                  <c:v>01:02:15</c:v>
                </c:pt>
                <c:pt idx="37820">
                  <c:v>01:02:16</c:v>
                </c:pt>
                <c:pt idx="37821">
                  <c:v>01:02:17</c:v>
                </c:pt>
                <c:pt idx="37822">
                  <c:v>01:02:18</c:v>
                </c:pt>
                <c:pt idx="37823">
                  <c:v>01:02:19</c:v>
                </c:pt>
                <c:pt idx="37824">
                  <c:v>01:02:20</c:v>
                </c:pt>
                <c:pt idx="37825">
                  <c:v>01:02:21</c:v>
                </c:pt>
                <c:pt idx="37826">
                  <c:v>01:02:22</c:v>
                </c:pt>
                <c:pt idx="37827">
                  <c:v>01:02:23</c:v>
                </c:pt>
                <c:pt idx="37828">
                  <c:v>01:02:24</c:v>
                </c:pt>
                <c:pt idx="37829">
                  <c:v>01:02:25</c:v>
                </c:pt>
                <c:pt idx="37830">
                  <c:v>01:02:26</c:v>
                </c:pt>
                <c:pt idx="37831">
                  <c:v>01:02:27</c:v>
                </c:pt>
                <c:pt idx="37832">
                  <c:v>01:02:28</c:v>
                </c:pt>
                <c:pt idx="37833">
                  <c:v>01:02:29</c:v>
                </c:pt>
                <c:pt idx="37834">
                  <c:v>01:02:30</c:v>
                </c:pt>
                <c:pt idx="37835">
                  <c:v>01:02:31</c:v>
                </c:pt>
                <c:pt idx="37836">
                  <c:v>01:02:32</c:v>
                </c:pt>
                <c:pt idx="37837">
                  <c:v>01:02:33</c:v>
                </c:pt>
                <c:pt idx="37838">
                  <c:v>01:02:34</c:v>
                </c:pt>
                <c:pt idx="37839">
                  <c:v>01:02:35</c:v>
                </c:pt>
                <c:pt idx="37840">
                  <c:v>01:02:36</c:v>
                </c:pt>
                <c:pt idx="37841">
                  <c:v>01:02:37</c:v>
                </c:pt>
                <c:pt idx="37842">
                  <c:v>01:02:38</c:v>
                </c:pt>
                <c:pt idx="37843">
                  <c:v>01:02:39</c:v>
                </c:pt>
                <c:pt idx="37844">
                  <c:v>01:02:40</c:v>
                </c:pt>
                <c:pt idx="37845">
                  <c:v>01:02:41</c:v>
                </c:pt>
                <c:pt idx="37846">
                  <c:v>01:02:42</c:v>
                </c:pt>
                <c:pt idx="37847">
                  <c:v>01:02:43</c:v>
                </c:pt>
                <c:pt idx="37848">
                  <c:v>01:02:44</c:v>
                </c:pt>
                <c:pt idx="37849">
                  <c:v>01:02:45</c:v>
                </c:pt>
                <c:pt idx="37850">
                  <c:v>01:02:46</c:v>
                </c:pt>
                <c:pt idx="37851">
                  <c:v>01:02:47</c:v>
                </c:pt>
                <c:pt idx="37852">
                  <c:v>01:02:48</c:v>
                </c:pt>
                <c:pt idx="37853">
                  <c:v>01:02:49</c:v>
                </c:pt>
                <c:pt idx="37854">
                  <c:v>01:02:50</c:v>
                </c:pt>
                <c:pt idx="37855">
                  <c:v>01:02:51</c:v>
                </c:pt>
                <c:pt idx="37856">
                  <c:v>01:02:52</c:v>
                </c:pt>
                <c:pt idx="37857">
                  <c:v>01:02:53</c:v>
                </c:pt>
                <c:pt idx="37858">
                  <c:v>01:02:54</c:v>
                </c:pt>
                <c:pt idx="37859">
                  <c:v>01:02:55</c:v>
                </c:pt>
                <c:pt idx="37860">
                  <c:v>01:02:56</c:v>
                </c:pt>
                <c:pt idx="37861">
                  <c:v>01:02:57</c:v>
                </c:pt>
                <c:pt idx="37862">
                  <c:v>01:02:58</c:v>
                </c:pt>
                <c:pt idx="37863">
                  <c:v>01:02:59</c:v>
                </c:pt>
                <c:pt idx="37864">
                  <c:v>01:03:00</c:v>
                </c:pt>
                <c:pt idx="37865">
                  <c:v>01:03:01</c:v>
                </c:pt>
                <c:pt idx="37866">
                  <c:v>01:03:02</c:v>
                </c:pt>
                <c:pt idx="37867">
                  <c:v>01:03:03</c:v>
                </c:pt>
                <c:pt idx="37868">
                  <c:v>01:03:04</c:v>
                </c:pt>
                <c:pt idx="37869">
                  <c:v>01:03:05</c:v>
                </c:pt>
                <c:pt idx="37870">
                  <c:v>01:03:06</c:v>
                </c:pt>
                <c:pt idx="37871">
                  <c:v>01:03:07</c:v>
                </c:pt>
                <c:pt idx="37872">
                  <c:v>01:03:08</c:v>
                </c:pt>
                <c:pt idx="37873">
                  <c:v>01:03:09</c:v>
                </c:pt>
                <c:pt idx="37874">
                  <c:v>01:03:10</c:v>
                </c:pt>
                <c:pt idx="37875">
                  <c:v>01:03:11</c:v>
                </c:pt>
                <c:pt idx="37876">
                  <c:v>01:03:12</c:v>
                </c:pt>
                <c:pt idx="37877">
                  <c:v>01:03:13</c:v>
                </c:pt>
                <c:pt idx="37878">
                  <c:v>01:03:14</c:v>
                </c:pt>
                <c:pt idx="37879">
                  <c:v>01:03:15</c:v>
                </c:pt>
                <c:pt idx="37880">
                  <c:v>01:03:16</c:v>
                </c:pt>
                <c:pt idx="37881">
                  <c:v>01:03:17</c:v>
                </c:pt>
                <c:pt idx="37882">
                  <c:v>01:03:18</c:v>
                </c:pt>
                <c:pt idx="37883">
                  <c:v>01:03:19</c:v>
                </c:pt>
                <c:pt idx="37884">
                  <c:v>01:03:20</c:v>
                </c:pt>
                <c:pt idx="37885">
                  <c:v>01:03:21</c:v>
                </c:pt>
                <c:pt idx="37886">
                  <c:v>01:03:22</c:v>
                </c:pt>
                <c:pt idx="37887">
                  <c:v>01:03:23</c:v>
                </c:pt>
                <c:pt idx="37888">
                  <c:v>01:03:24</c:v>
                </c:pt>
                <c:pt idx="37889">
                  <c:v>01:03:25</c:v>
                </c:pt>
                <c:pt idx="37890">
                  <c:v>01:03:26</c:v>
                </c:pt>
                <c:pt idx="37891">
                  <c:v>01:03:27</c:v>
                </c:pt>
                <c:pt idx="37892">
                  <c:v>01:03:28</c:v>
                </c:pt>
                <c:pt idx="37893">
                  <c:v>01:03:29</c:v>
                </c:pt>
                <c:pt idx="37894">
                  <c:v>01:03:30</c:v>
                </c:pt>
                <c:pt idx="37895">
                  <c:v>01:03:31</c:v>
                </c:pt>
                <c:pt idx="37896">
                  <c:v>01:03:32</c:v>
                </c:pt>
                <c:pt idx="37897">
                  <c:v>01:03:33</c:v>
                </c:pt>
                <c:pt idx="37898">
                  <c:v>01:03:34</c:v>
                </c:pt>
                <c:pt idx="37899">
                  <c:v>01:03:35</c:v>
                </c:pt>
                <c:pt idx="37900">
                  <c:v>01:03:36</c:v>
                </c:pt>
                <c:pt idx="37901">
                  <c:v>01:03:37</c:v>
                </c:pt>
                <c:pt idx="37902">
                  <c:v>01:03:38</c:v>
                </c:pt>
                <c:pt idx="37903">
                  <c:v>01:03:39</c:v>
                </c:pt>
                <c:pt idx="37904">
                  <c:v>01:03:40</c:v>
                </c:pt>
                <c:pt idx="37905">
                  <c:v>01:03:41</c:v>
                </c:pt>
                <c:pt idx="37906">
                  <c:v>01:03:42</c:v>
                </c:pt>
                <c:pt idx="37907">
                  <c:v>01:03:43</c:v>
                </c:pt>
                <c:pt idx="37908">
                  <c:v>01:03:44</c:v>
                </c:pt>
                <c:pt idx="37909">
                  <c:v>01:03:45</c:v>
                </c:pt>
                <c:pt idx="37910">
                  <c:v>01:03:46</c:v>
                </c:pt>
                <c:pt idx="37911">
                  <c:v>01:03:47</c:v>
                </c:pt>
                <c:pt idx="37912">
                  <c:v>01:03:48</c:v>
                </c:pt>
                <c:pt idx="37913">
                  <c:v>01:03:49</c:v>
                </c:pt>
                <c:pt idx="37914">
                  <c:v>01:03:50</c:v>
                </c:pt>
                <c:pt idx="37915">
                  <c:v>01:03:51</c:v>
                </c:pt>
                <c:pt idx="37916">
                  <c:v>01:03:52</c:v>
                </c:pt>
                <c:pt idx="37917">
                  <c:v>01:03:53</c:v>
                </c:pt>
                <c:pt idx="37918">
                  <c:v>01:03:54</c:v>
                </c:pt>
                <c:pt idx="37919">
                  <c:v>01:03:55</c:v>
                </c:pt>
                <c:pt idx="37920">
                  <c:v>01:03:56</c:v>
                </c:pt>
                <c:pt idx="37921">
                  <c:v>01:03:57</c:v>
                </c:pt>
                <c:pt idx="37922">
                  <c:v>01:03:58</c:v>
                </c:pt>
                <c:pt idx="37923">
                  <c:v>01:03:59</c:v>
                </c:pt>
                <c:pt idx="37924">
                  <c:v>01:04:00</c:v>
                </c:pt>
                <c:pt idx="37925">
                  <c:v>01:04:01</c:v>
                </c:pt>
                <c:pt idx="37926">
                  <c:v>01:04:02</c:v>
                </c:pt>
                <c:pt idx="37927">
                  <c:v>01:04:03</c:v>
                </c:pt>
                <c:pt idx="37928">
                  <c:v>01:04:04</c:v>
                </c:pt>
                <c:pt idx="37929">
                  <c:v>01:04:05</c:v>
                </c:pt>
                <c:pt idx="37930">
                  <c:v>01:04:06</c:v>
                </c:pt>
                <c:pt idx="37931">
                  <c:v>01:04:07</c:v>
                </c:pt>
                <c:pt idx="37932">
                  <c:v>01:04:08</c:v>
                </c:pt>
                <c:pt idx="37933">
                  <c:v>01:04:09</c:v>
                </c:pt>
                <c:pt idx="37934">
                  <c:v>01:04:10</c:v>
                </c:pt>
                <c:pt idx="37935">
                  <c:v>01:04:11</c:v>
                </c:pt>
                <c:pt idx="37936">
                  <c:v>01:04:12</c:v>
                </c:pt>
                <c:pt idx="37937">
                  <c:v>01:04:13</c:v>
                </c:pt>
                <c:pt idx="37938">
                  <c:v>01:04:14</c:v>
                </c:pt>
                <c:pt idx="37939">
                  <c:v>01:04:15</c:v>
                </c:pt>
                <c:pt idx="37940">
                  <c:v>01:04:16</c:v>
                </c:pt>
                <c:pt idx="37941">
                  <c:v>01:04:17</c:v>
                </c:pt>
                <c:pt idx="37942">
                  <c:v>01:04:18</c:v>
                </c:pt>
                <c:pt idx="37943">
                  <c:v>01:04:19</c:v>
                </c:pt>
                <c:pt idx="37944">
                  <c:v>01:04:20</c:v>
                </c:pt>
                <c:pt idx="37945">
                  <c:v>01:04:21</c:v>
                </c:pt>
                <c:pt idx="37946">
                  <c:v>01:04:22</c:v>
                </c:pt>
                <c:pt idx="37947">
                  <c:v>01:04:23</c:v>
                </c:pt>
                <c:pt idx="37948">
                  <c:v>01:04:24</c:v>
                </c:pt>
                <c:pt idx="37949">
                  <c:v>01:04:25</c:v>
                </c:pt>
                <c:pt idx="37950">
                  <c:v>01:04:26</c:v>
                </c:pt>
                <c:pt idx="37951">
                  <c:v>01:04:27</c:v>
                </c:pt>
                <c:pt idx="37952">
                  <c:v>01:04:28</c:v>
                </c:pt>
                <c:pt idx="37953">
                  <c:v>01:04:29</c:v>
                </c:pt>
                <c:pt idx="37954">
                  <c:v>01:04:30</c:v>
                </c:pt>
                <c:pt idx="37955">
                  <c:v>01:04:31</c:v>
                </c:pt>
                <c:pt idx="37956">
                  <c:v>01:04:32</c:v>
                </c:pt>
                <c:pt idx="37957">
                  <c:v>01:04:33</c:v>
                </c:pt>
                <c:pt idx="37958">
                  <c:v>01:04:34</c:v>
                </c:pt>
                <c:pt idx="37959">
                  <c:v>01:04:35</c:v>
                </c:pt>
                <c:pt idx="37960">
                  <c:v>01:04:36</c:v>
                </c:pt>
                <c:pt idx="37961">
                  <c:v>01:04:37</c:v>
                </c:pt>
                <c:pt idx="37962">
                  <c:v>01:04:38</c:v>
                </c:pt>
                <c:pt idx="37963">
                  <c:v>01:04:39</c:v>
                </c:pt>
                <c:pt idx="37964">
                  <c:v>01:04:40</c:v>
                </c:pt>
                <c:pt idx="37965">
                  <c:v>01:04:41</c:v>
                </c:pt>
                <c:pt idx="37966">
                  <c:v>01:04:42</c:v>
                </c:pt>
                <c:pt idx="37967">
                  <c:v>01:04:43</c:v>
                </c:pt>
                <c:pt idx="37968">
                  <c:v>01:04:44</c:v>
                </c:pt>
                <c:pt idx="37969">
                  <c:v>01:04:45</c:v>
                </c:pt>
                <c:pt idx="37970">
                  <c:v>01:04:46</c:v>
                </c:pt>
                <c:pt idx="37971">
                  <c:v>01:04:47</c:v>
                </c:pt>
                <c:pt idx="37972">
                  <c:v>01:04:48</c:v>
                </c:pt>
                <c:pt idx="37973">
                  <c:v>01:04:49</c:v>
                </c:pt>
                <c:pt idx="37974">
                  <c:v>01:04:50</c:v>
                </c:pt>
                <c:pt idx="37975">
                  <c:v>01:04:51</c:v>
                </c:pt>
                <c:pt idx="37976">
                  <c:v>01:04:52</c:v>
                </c:pt>
                <c:pt idx="37977">
                  <c:v>01:04:53</c:v>
                </c:pt>
                <c:pt idx="37978">
                  <c:v>01:04:54</c:v>
                </c:pt>
                <c:pt idx="37979">
                  <c:v>01:04:55</c:v>
                </c:pt>
                <c:pt idx="37980">
                  <c:v>01:04:56</c:v>
                </c:pt>
                <c:pt idx="37981">
                  <c:v>01:04:57</c:v>
                </c:pt>
                <c:pt idx="37982">
                  <c:v>01:04:58</c:v>
                </c:pt>
                <c:pt idx="37983">
                  <c:v>01:04:59</c:v>
                </c:pt>
                <c:pt idx="37984">
                  <c:v>01:05:00</c:v>
                </c:pt>
                <c:pt idx="37985">
                  <c:v>01:05:01</c:v>
                </c:pt>
                <c:pt idx="37986">
                  <c:v>01:05:02</c:v>
                </c:pt>
                <c:pt idx="37987">
                  <c:v>01:05:03</c:v>
                </c:pt>
                <c:pt idx="37988">
                  <c:v>01:05:04</c:v>
                </c:pt>
                <c:pt idx="37989">
                  <c:v>01:05:05</c:v>
                </c:pt>
                <c:pt idx="37990">
                  <c:v>01:05:06</c:v>
                </c:pt>
                <c:pt idx="37991">
                  <c:v>01:05:07</c:v>
                </c:pt>
                <c:pt idx="37992">
                  <c:v>01:05:08</c:v>
                </c:pt>
                <c:pt idx="37993">
                  <c:v>01:05:09</c:v>
                </c:pt>
                <c:pt idx="37994">
                  <c:v>01:05:10</c:v>
                </c:pt>
                <c:pt idx="37995">
                  <c:v>01:05:11</c:v>
                </c:pt>
                <c:pt idx="37996">
                  <c:v>01:05:12</c:v>
                </c:pt>
                <c:pt idx="37997">
                  <c:v>01:05:13</c:v>
                </c:pt>
                <c:pt idx="37998">
                  <c:v>01:05:14</c:v>
                </c:pt>
                <c:pt idx="37999">
                  <c:v>01:05:15</c:v>
                </c:pt>
                <c:pt idx="38000">
                  <c:v>01:05:16</c:v>
                </c:pt>
                <c:pt idx="38001">
                  <c:v>01:05:17</c:v>
                </c:pt>
                <c:pt idx="38002">
                  <c:v>01:05:18</c:v>
                </c:pt>
                <c:pt idx="38003">
                  <c:v>01:05:19</c:v>
                </c:pt>
                <c:pt idx="38004">
                  <c:v>01:05:20</c:v>
                </c:pt>
                <c:pt idx="38005">
                  <c:v>01:05:21</c:v>
                </c:pt>
                <c:pt idx="38006">
                  <c:v>01:05:22</c:v>
                </c:pt>
                <c:pt idx="38007">
                  <c:v>01:05:23</c:v>
                </c:pt>
                <c:pt idx="38008">
                  <c:v>01:05:24</c:v>
                </c:pt>
                <c:pt idx="38009">
                  <c:v>01:05:25</c:v>
                </c:pt>
                <c:pt idx="38010">
                  <c:v>01:05:26</c:v>
                </c:pt>
                <c:pt idx="38011">
                  <c:v>01:05:27</c:v>
                </c:pt>
                <c:pt idx="38012">
                  <c:v>01:05:28</c:v>
                </c:pt>
                <c:pt idx="38013">
                  <c:v>01:05:29</c:v>
                </c:pt>
                <c:pt idx="38014">
                  <c:v>01:05:30</c:v>
                </c:pt>
                <c:pt idx="38015">
                  <c:v>01:05:31</c:v>
                </c:pt>
                <c:pt idx="38016">
                  <c:v>01:05:32</c:v>
                </c:pt>
                <c:pt idx="38017">
                  <c:v>01:05:33</c:v>
                </c:pt>
                <c:pt idx="38018">
                  <c:v>01:05:34</c:v>
                </c:pt>
                <c:pt idx="38019">
                  <c:v>01:05:35</c:v>
                </c:pt>
                <c:pt idx="38020">
                  <c:v>01:05:36</c:v>
                </c:pt>
                <c:pt idx="38021">
                  <c:v>01:05:37</c:v>
                </c:pt>
                <c:pt idx="38022">
                  <c:v>01:05:38</c:v>
                </c:pt>
                <c:pt idx="38023">
                  <c:v>01:05:39</c:v>
                </c:pt>
                <c:pt idx="38024">
                  <c:v>01:05:40</c:v>
                </c:pt>
                <c:pt idx="38025">
                  <c:v>01:05:41</c:v>
                </c:pt>
                <c:pt idx="38026">
                  <c:v>01:05:42</c:v>
                </c:pt>
                <c:pt idx="38027">
                  <c:v>01:05:43</c:v>
                </c:pt>
                <c:pt idx="38028">
                  <c:v>01:05:44</c:v>
                </c:pt>
                <c:pt idx="38029">
                  <c:v>01:05:45</c:v>
                </c:pt>
                <c:pt idx="38030">
                  <c:v>01:05:46</c:v>
                </c:pt>
                <c:pt idx="38031">
                  <c:v>01:05:47</c:v>
                </c:pt>
                <c:pt idx="38032">
                  <c:v>01:05:48</c:v>
                </c:pt>
                <c:pt idx="38033">
                  <c:v>01:05:49</c:v>
                </c:pt>
                <c:pt idx="38034">
                  <c:v>01:05:50</c:v>
                </c:pt>
                <c:pt idx="38035">
                  <c:v>01:05:51</c:v>
                </c:pt>
                <c:pt idx="38036">
                  <c:v>01:05:52</c:v>
                </c:pt>
                <c:pt idx="38037">
                  <c:v>01:05:53</c:v>
                </c:pt>
                <c:pt idx="38038">
                  <c:v>01:05:54</c:v>
                </c:pt>
                <c:pt idx="38039">
                  <c:v>01:05:55</c:v>
                </c:pt>
                <c:pt idx="38040">
                  <c:v>01:05:56</c:v>
                </c:pt>
                <c:pt idx="38041">
                  <c:v>01:05:57</c:v>
                </c:pt>
                <c:pt idx="38042">
                  <c:v>01:05:58</c:v>
                </c:pt>
                <c:pt idx="38043">
                  <c:v>01:05:59</c:v>
                </c:pt>
                <c:pt idx="38044">
                  <c:v>01:06:00</c:v>
                </c:pt>
                <c:pt idx="38045">
                  <c:v>01:06:01</c:v>
                </c:pt>
                <c:pt idx="38046">
                  <c:v>01:06:02</c:v>
                </c:pt>
                <c:pt idx="38047">
                  <c:v>01:06:03</c:v>
                </c:pt>
                <c:pt idx="38048">
                  <c:v>01:06:04</c:v>
                </c:pt>
                <c:pt idx="38049">
                  <c:v>01:06:05</c:v>
                </c:pt>
                <c:pt idx="38050">
                  <c:v>01:06:06</c:v>
                </c:pt>
                <c:pt idx="38051">
                  <c:v>01:06:07</c:v>
                </c:pt>
                <c:pt idx="38052">
                  <c:v>01:06:08</c:v>
                </c:pt>
                <c:pt idx="38053">
                  <c:v>01:06:09</c:v>
                </c:pt>
                <c:pt idx="38054">
                  <c:v>01:06:10</c:v>
                </c:pt>
                <c:pt idx="38055">
                  <c:v>01:06:11</c:v>
                </c:pt>
                <c:pt idx="38056">
                  <c:v>01:06:12</c:v>
                </c:pt>
                <c:pt idx="38057">
                  <c:v>01:06:13</c:v>
                </c:pt>
                <c:pt idx="38058">
                  <c:v>01:06:14</c:v>
                </c:pt>
                <c:pt idx="38059">
                  <c:v>01:06:15</c:v>
                </c:pt>
                <c:pt idx="38060">
                  <c:v>01:06:16</c:v>
                </c:pt>
                <c:pt idx="38061">
                  <c:v>01:06:17</c:v>
                </c:pt>
                <c:pt idx="38062">
                  <c:v>01:06:18</c:v>
                </c:pt>
                <c:pt idx="38063">
                  <c:v>01:06:19</c:v>
                </c:pt>
                <c:pt idx="38064">
                  <c:v>01:06:20</c:v>
                </c:pt>
                <c:pt idx="38065">
                  <c:v>01:06:21</c:v>
                </c:pt>
                <c:pt idx="38066">
                  <c:v>01:06:22</c:v>
                </c:pt>
                <c:pt idx="38067">
                  <c:v>01:06:23</c:v>
                </c:pt>
                <c:pt idx="38068">
                  <c:v>01:06:24</c:v>
                </c:pt>
                <c:pt idx="38069">
                  <c:v>01:06:25</c:v>
                </c:pt>
                <c:pt idx="38070">
                  <c:v>01:06:26</c:v>
                </c:pt>
                <c:pt idx="38071">
                  <c:v>01:06:27</c:v>
                </c:pt>
                <c:pt idx="38072">
                  <c:v>01:06:28</c:v>
                </c:pt>
                <c:pt idx="38073">
                  <c:v>01:06:29</c:v>
                </c:pt>
                <c:pt idx="38074">
                  <c:v>01:06:30</c:v>
                </c:pt>
                <c:pt idx="38075">
                  <c:v>01:06:31</c:v>
                </c:pt>
                <c:pt idx="38076">
                  <c:v>01:06:32</c:v>
                </c:pt>
                <c:pt idx="38077">
                  <c:v>01:06:33</c:v>
                </c:pt>
                <c:pt idx="38078">
                  <c:v>01:06:34</c:v>
                </c:pt>
                <c:pt idx="38079">
                  <c:v>01:06:35</c:v>
                </c:pt>
                <c:pt idx="38080">
                  <c:v>01:06:36</c:v>
                </c:pt>
                <c:pt idx="38081">
                  <c:v>01:06:37</c:v>
                </c:pt>
                <c:pt idx="38082">
                  <c:v>01:06:38</c:v>
                </c:pt>
                <c:pt idx="38083">
                  <c:v>01:06:39</c:v>
                </c:pt>
                <c:pt idx="38084">
                  <c:v>01:06:40</c:v>
                </c:pt>
                <c:pt idx="38085">
                  <c:v>01:06:41</c:v>
                </c:pt>
                <c:pt idx="38086">
                  <c:v>01:06:42</c:v>
                </c:pt>
                <c:pt idx="38087">
                  <c:v>01:06:43</c:v>
                </c:pt>
                <c:pt idx="38088">
                  <c:v>01:06:44</c:v>
                </c:pt>
                <c:pt idx="38089">
                  <c:v>01:06:45</c:v>
                </c:pt>
                <c:pt idx="38090">
                  <c:v>01:06:46</c:v>
                </c:pt>
                <c:pt idx="38091">
                  <c:v>01:06:47</c:v>
                </c:pt>
                <c:pt idx="38092">
                  <c:v>01:06:48</c:v>
                </c:pt>
                <c:pt idx="38093">
                  <c:v>01:06:49</c:v>
                </c:pt>
                <c:pt idx="38094">
                  <c:v>01:06:50</c:v>
                </c:pt>
                <c:pt idx="38095">
                  <c:v>01:06:51</c:v>
                </c:pt>
                <c:pt idx="38096">
                  <c:v>01:06:52</c:v>
                </c:pt>
                <c:pt idx="38097">
                  <c:v>01:06:53</c:v>
                </c:pt>
                <c:pt idx="38098">
                  <c:v>01:06:54</c:v>
                </c:pt>
                <c:pt idx="38099">
                  <c:v>01:06:55</c:v>
                </c:pt>
                <c:pt idx="38100">
                  <c:v>01:06:56</c:v>
                </c:pt>
                <c:pt idx="38101">
                  <c:v>01:06:57</c:v>
                </c:pt>
                <c:pt idx="38102">
                  <c:v>01:06:58</c:v>
                </c:pt>
                <c:pt idx="38103">
                  <c:v>01:06:59</c:v>
                </c:pt>
                <c:pt idx="38104">
                  <c:v>01:07:00</c:v>
                </c:pt>
                <c:pt idx="38105">
                  <c:v>01:07:01</c:v>
                </c:pt>
                <c:pt idx="38106">
                  <c:v>01:07:02</c:v>
                </c:pt>
                <c:pt idx="38107">
                  <c:v>01:07:03</c:v>
                </c:pt>
                <c:pt idx="38108">
                  <c:v>01:07:04</c:v>
                </c:pt>
                <c:pt idx="38109">
                  <c:v>01:07:05</c:v>
                </c:pt>
                <c:pt idx="38110">
                  <c:v>01:07:06</c:v>
                </c:pt>
                <c:pt idx="38111">
                  <c:v>01:07:07</c:v>
                </c:pt>
                <c:pt idx="38112">
                  <c:v>01:07:08</c:v>
                </c:pt>
                <c:pt idx="38113">
                  <c:v>01:07:09</c:v>
                </c:pt>
                <c:pt idx="38114">
                  <c:v>01:07:10</c:v>
                </c:pt>
                <c:pt idx="38115">
                  <c:v>01:07:11</c:v>
                </c:pt>
                <c:pt idx="38116">
                  <c:v>01:07:12</c:v>
                </c:pt>
                <c:pt idx="38117">
                  <c:v>01:07:13</c:v>
                </c:pt>
                <c:pt idx="38118">
                  <c:v>01:07:14</c:v>
                </c:pt>
                <c:pt idx="38119">
                  <c:v>01:07:15</c:v>
                </c:pt>
                <c:pt idx="38120">
                  <c:v>01:07:16</c:v>
                </c:pt>
                <c:pt idx="38121">
                  <c:v>01:07:17</c:v>
                </c:pt>
                <c:pt idx="38122">
                  <c:v>01:07:18</c:v>
                </c:pt>
                <c:pt idx="38123">
                  <c:v>01:07:19</c:v>
                </c:pt>
                <c:pt idx="38124">
                  <c:v>01:07:20</c:v>
                </c:pt>
                <c:pt idx="38125">
                  <c:v>01:07:21</c:v>
                </c:pt>
                <c:pt idx="38126">
                  <c:v>01:07:22</c:v>
                </c:pt>
                <c:pt idx="38127">
                  <c:v>01:07:23</c:v>
                </c:pt>
                <c:pt idx="38128">
                  <c:v>01:07:24</c:v>
                </c:pt>
                <c:pt idx="38129">
                  <c:v>01:07:25</c:v>
                </c:pt>
                <c:pt idx="38130">
                  <c:v>01:07:26</c:v>
                </c:pt>
                <c:pt idx="38131">
                  <c:v>01:07:27</c:v>
                </c:pt>
                <c:pt idx="38132">
                  <c:v>01:07:28</c:v>
                </c:pt>
                <c:pt idx="38133">
                  <c:v>01:07:29</c:v>
                </c:pt>
                <c:pt idx="38134">
                  <c:v>01:07:30</c:v>
                </c:pt>
                <c:pt idx="38135">
                  <c:v>01:07:31</c:v>
                </c:pt>
                <c:pt idx="38136">
                  <c:v>01:07:32</c:v>
                </c:pt>
                <c:pt idx="38137">
                  <c:v>01:07:33</c:v>
                </c:pt>
                <c:pt idx="38138">
                  <c:v>01:07:34</c:v>
                </c:pt>
                <c:pt idx="38139">
                  <c:v>01:07:35</c:v>
                </c:pt>
                <c:pt idx="38140">
                  <c:v>01:07:36</c:v>
                </c:pt>
                <c:pt idx="38141">
                  <c:v>01:07:37</c:v>
                </c:pt>
                <c:pt idx="38142">
                  <c:v>01:07:38</c:v>
                </c:pt>
                <c:pt idx="38143">
                  <c:v>01:07:39</c:v>
                </c:pt>
                <c:pt idx="38144">
                  <c:v>01:07:40</c:v>
                </c:pt>
                <c:pt idx="38145">
                  <c:v>01:07:41</c:v>
                </c:pt>
                <c:pt idx="38146">
                  <c:v>01:07:42</c:v>
                </c:pt>
                <c:pt idx="38147">
                  <c:v>01:07:43</c:v>
                </c:pt>
                <c:pt idx="38148">
                  <c:v>01:07:44</c:v>
                </c:pt>
                <c:pt idx="38149">
                  <c:v>01:07:45</c:v>
                </c:pt>
                <c:pt idx="38150">
                  <c:v>01:07:46</c:v>
                </c:pt>
                <c:pt idx="38151">
                  <c:v>01:07:47</c:v>
                </c:pt>
                <c:pt idx="38152">
                  <c:v>01:07:48</c:v>
                </c:pt>
                <c:pt idx="38153">
                  <c:v>01:07:49</c:v>
                </c:pt>
                <c:pt idx="38154">
                  <c:v>01:07:50</c:v>
                </c:pt>
                <c:pt idx="38155">
                  <c:v>01:07:51</c:v>
                </c:pt>
                <c:pt idx="38156">
                  <c:v>01:07:52</c:v>
                </c:pt>
                <c:pt idx="38157">
                  <c:v>01:07:53</c:v>
                </c:pt>
                <c:pt idx="38158">
                  <c:v>01:07:54</c:v>
                </c:pt>
                <c:pt idx="38159">
                  <c:v>01:07:55</c:v>
                </c:pt>
                <c:pt idx="38160">
                  <c:v>01:07:56</c:v>
                </c:pt>
                <c:pt idx="38161">
                  <c:v>01:07:57</c:v>
                </c:pt>
                <c:pt idx="38162">
                  <c:v>01:07:58</c:v>
                </c:pt>
                <c:pt idx="38163">
                  <c:v>01:07:59</c:v>
                </c:pt>
                <c:pt idx="38164">
                  <c:v>01:08:00</c:v>
                </c:pt>
                <c:pt idx="38165">
                  <c:v>01:08:01</c:v>
                </c:pt>
                <c:pt idx="38166">
                  <c:v>01:08:02</c:v>
                </c:pt>
                <c:pt idx="38167">
                  <c:v>01:08:03</c:v>
                </c:pt>
                <c:pt idx="38168">
                  <c:v>01:08:04</c:v>
                </c:pt>
                <c:pt idx="38169">
                  <c:v>01:08:05</c:v>
                </c:pt>
                <c:pt idx="38170">
                  <c:v>01:08:06</c:v>
                </c:pt>
                <c:pt idx="38171">
                  <c:v>01:08:07</c:v>
                </c:pt>
                <c:pt idx="38172">
                  <c:v>01:08:08</c:v>
                </c:pt>
                <c:pt idx="38173">
                  <c:v>01:08:09</c:v>
                </c:pt>
                <c:pt idx="38174">
                  <c:v>01:08:10</c:v>
                </c:pt>
                <c:pt idx="38175">
                  <c:v>01:08:11</c:v>
                </c:pt>
                <c:pt idx="38176">
                  <c:v>01:08:12</c:v>
                </c:pt>
                <c:pt idx="38177">
                  <c:v>01:08:13</c:v>
                </c:pt>
                <c:pt idx="38178">
                  <c:v>01:08:14</c:v>
                </c:pt>
                <c:pt idx="38179">
                  <c:v>01:08:15</c:v>
                </c:pt>
                <c:pt idx="38180">
                  <c:v>01:08:16</c:v>
                </c:pt>
                <c:pt idx="38181">
                  <c:v>01:08:17</c:v>
                </c:pt>
                <c:pt idx="38182">
                  <c:v>01:08:18</c:v>
                </c:pt>
                <c:pt idx="38183">
                  <c:v>01:08:19</c:v>
                </c:pt>
                <c:pt idx="38184">
                  <c:v>01:08:20</c:v>
                </c:pt>
                <c:pt idx="38185">
                  <c:v>01:08:21</c:v>
                </c:pt>
                <c:pt idx="38186">
                  <c:v>01:08:22</c:v>
                </c:pt>
                <c:pt idx="38187">
                  <c:v>01:08:23</c:v>
                </c:pt>
                <c:pt idx="38188">
                  <c:v>01:08:24</c:v>
                </c:pt>
                <c:pt idx="38189">
                  <c:v>01:08:25</c:v>
                </c:pt>
                <c:pt idx="38190">
                  <c:v>01:08:26</c:v>
                </c:pt>
                <c:pt idx="38191">
                  <c:v>01:08:27</c:v>
                </c:pt>
                <c:pt idx="38192">
                  <c:v>01:08:28</c:v>
                </c:pt>
                <c:pt idx="38193">
                  <c:v>01:08:29</c:v>
                </c:pt>
                <c:pt idx="38194">
                  <c:v>01:08:30</c:v>
                </c:pt>
                <c:pt idx="38195">
                  <c:v>01:08:31</c:v>
                </c:pt>
                <c:pt idx="38196">
                  <c:v>01:08:32</c:v>
                </c:pt>
                <c:pt idx="38197">
                  <c:v>01:08:33</c:v>
                </c:pt>
                <c:pt idx="38198">
                  <c:v>01:08:34</c:v>
                </c:pt>
                <c:pt idx="38199">
                  <c:v>01:08:35</c:v>
                </c:pt>
                <c:pt idx="38200">
                  <c:v>01:08:36</c:v>
                </c:pt>
                <c:pt idx="38201">
                  <c:v>01:08:37</c:v>
                </c:pt>
                <c:pt idx="38202">
                  <c:v>01:08:38</c:v>
                </c:pt>
                <c:pt idx="38203">
                  <c:v>01:08:39</c:v>
                </c:pt>
                <c:pt idx="38204">
                  <c:v>01:08:40</c:v>
                </c:pt>
                <c:pt idx="38205">
                  <c:v>01:08:41</c:v>
                </c:pt>
                <c:pt idx="38206">
                  <c:v>01:08:42</c:v>
                </c:pt>
                <c:pt idx="38207">
                  <c:v>01:08:43</c:v>
                </c:pt>
                <c:pt idx="38208">
                  <c:v>01:08:44</c:v>
                </c:pt>
                <c:pt idx="38209">
                  <c:v>01:08:45</c:v>
                </c:pt>
                <c:pt idx="38210">
                  <c:v>01:08:46</c:v>
                </c:pt>
                <c:pt idx="38211">
                  <c:v>01:08:47</c:v>
                </c:pt>
                <c:pt idx="38212">
                  <c:v>01:08:48</c:v>
                </c:pt>
                <c:pt idx="38213">
                  <c:v>01:08:49</c:v>
                </c:pt>
                <c:pt idx="38214">
                  <c:v>01:08:50</c:v>
                </c:pt>
                <c:pt idx="38215">
                  <c:v>01:08:51</c:v>
                </c:pt>
                <c:pt idx="38216">
                  <c:v>01:08:52</c:v>
                </c:pt>
                <c:pt idx="38217">
                  <c:v>01:08:53</c:v>
                </c:pt>
                <c:pt idx="38218">
                  <c:v>01:08:54</c:v>
                </c:pt>
                <c:pt idx="38219">
                  <c:v>01:08:55</c:v>
                </c:pt>
                <c:pt idx="38220">
                  <c:v>01:08:56</c:v>
                </c:pt>
                <c:pt idx="38221">
                  <c:v>01:08:57</c:v>
                </c:pt>
                <c:pt idx="38222">
                  <c:v>01:08:58</c:v>
                </c:pt>
                <c:pt idx="38223">
                  <c:v>01:08:59</c:v>
                </c:pt>
                <c:pt idx="38224">
                  <c:v>01:09:00</c:v>
                </c:pt>
                <c:pt idx="38225">
                  <c:v>01:09:01</c:v>
                </c:pt>
                <c:pt idx="38226">
                  <c:v>01:09:02</c:v>
                </c:pt>
                <c:pt idx="38227">
                  <c:v>01:09:03</c:v>
                </c:pt>
                <c:pt idx="38228">
                  <c:v>01:09:04</c:v>
                </c:pt>
                <c:pt idx="38229">
                  <c:v>01:09:05</c:v>
                </c:pt>
                <c:pt idx="38230">
                  <c:v>01:09:06</c:v>
                </c:pt>
                <c:pt idx="38231">
                  <c:v>01:09:07</c:v>
                </c:pt>
                <c:pt idx="38232">
                  <c:v>01:09:08</c:v>
                </c:pt>
                <c:pt idx="38233">
                  <c:v>01:09:09</c:v>
                </c:pt>
                <c:pt idx="38234">
                  <c:v>01:09:10</c:v>
                </c:pt>
                <c:pt idx="38235">
                  <c:v>01:09:11</c:v>
                </c:pt>
                <c:pt idx="38236">
                  <c:v>01:09:12</c:v>
                </c:pt>
                <c:pt idx="38237">
                  <c:v>01:09:13</c:v>
                </c:pt>
                <c:pt idx="38238">
                  <c:v>01:09:14</c:v>
                </c:pt>
                <c:pt idx="38239">
                  <c:v>01:09:15</c:v>
                </c:pt>
                <c:pt idx="38240">
                  <c:v>01:09:16</c:v>
                </c:pt>
                <c:pt idx="38241">
                  <c:v>01:09:17</c:v>
                </c:pt>
                <c:pt idx="38242">
                  <c:v>01:09:18</c:v>
                </c:pt>
                <c:pt idx="38243">
                  <c:v>01:09:19</c:v>
                </c:pt>
                <c:pt idx="38244">
                  <c:v>01:09:20</c:v>
                </c:pt>
                <c:pt idx="38245">
                  <c:v>01:09:21</c:v>
                </c:pt>
                <c:pt idx="38246">
                  <c:v>01:09:22</c:v>
                </c:pt>
                <c:pt idx="38247">
                  <c:v>01:09:23</c:v>
                </c:pt>
                <c:pt idx="38248">
                  <c:v>01:09:24</c:v>
                </c:pt>
                <c:pt idx="38249">
                  <c:v>01:09:25</c:v>
                </c:pt>
                <c:pt idx="38250">
                  <c:v>01:09:26</c:v>
                </c:pt>
                <c:pt idx="38251">
                  <c:v>01:09:27</c:v>
                </c:pt>
                <c:pt idx="38252">
                  <c:v>01:09:28</c:v>
                </c:pt>
                <c:pt idx="38253">
                  <c:v>01:09:29</c:v>
                </c:pt>
                <c:pt idx="38254">
                  <c:v>01:09:30</c:v>
                </c:pt>
                <c:pt idx="38255">
                  <c:v>01:09:31</c:v>
                </c:pt>
                <c:pt idx="38256">
                  <c:v>01:09:32</c:v>
                </c:pt>
                <c:pt idx="38257">
                  <c:v>01:09:33</c:v>
                </c:pt>
                <c:pt idx="38258">
                  <c:v>01:09:34</c:v>
                </c:pt>
                <c:pt idx="38259">
                  <c:v>01:09:35</c:v>
                </c:pt>
                <c:pt idx="38260">
                  <c:v>01:09:36</c:v>
                </c:pt>
                <c:pt idx="38261">
                  <c:v>01:09:37</c:v>
                </c:pt>
                <c:pt idx="38262">
                  <c:v>01:09:38</c:v>
                </c:pt>
                <c:pt idx="38263">
                  <c:v>01:09:39</c:v>
                </c:pt>
                <c:pt idx="38264">
                  <c:v>01:09:40</c:v>
                </c:pt>
                <c:pt idx="38265">
                  <c:v>01:09:41</c:v>
                </c:pt>
                <c:pt idx="38266">
                  <c:v>01:09:42</c:v>
                </c:pt>
                <c:pt idx="38267">
                  <c:v>01:09:43</c:v>
                </c:pt>
                <c:pt idx="38268">
                  <c:v>01:09:44</c:v>
                </c:pt>
                <c:pt idx="38269">
                  <c:v>01:09:45</c:v>
                </c:pt>
                <c:pt idx="38270">
                  <c:v>01:09:46</c:v>
                </c:pt>
                <c:pt idx="38271">
                  <c:v>01:09:47</c:v>
                </c:pt>
                <c:pt idx="38272">
                  <c:v>01:09:48</c:v>
                </c:pt>
                <c:pt idx="38273">
                  <c:v>01:09:49</c:v>
                </c:pt>
                <c:pt idx="38274">
                  <c:v>01:09:50</c:v>
                </c:pt>
                <c:pt idx="38275">
                  <c:v>01:09:51</c:v>
                </c:pt>
                <c:pt idx="38276">
                  <c:v>01:09:52</c:v>
                </c:pt>
                <c:pt idx="38277">
                  <c:v>01:09:53</c:v>
                </c:pt>
                <c:pt idx="38278">
                  <c:v>01:09:54</c:v>
                </c:pt>
                <c:pt idx="38279">
                  <c:v>01:09:55</c:v>
                </c:pt>
                <c:pt idx="38280">
                  <c:v>01:09:56</c:v>
                </c:pt>
                <c:pt idx="38281">
                  <c:v>01:09:57</c:v>
                </c:pt>
                <c:pt idx="38282">
                  <c:v>01:09:58</c:v>
                </c:pt>
                <c:pt idx="38283">
                  <c:v>01:09:59</c:v>
                </c:pt>
                <c:pt idx="38284">
                  <c:v>01:10:00</c:v>
                </c:pt>
                <c:pt idx="38285">
                  <c:v>01:10:01</c:v>
                </c:pt>
                <c:pt idx="38286">
                  <c:v>01:10:02</c:v>
                </c:pt>
                <c:pt idx="38287">
                  <c:v>01:10:03</c:v>
                </c:pt>
                <c:pt idx="38288">
                  <c:v>01:10:04</c:v>
                </c:pt>
                <c:pt idx="38289">
                  <c:v>01:10:05</c:v>
                </c:pt>
                <c:pt idx="38290">
                  <c:v>01:10:06</c:v>
                </c:pt>
                <c:pt idx="38291">
                  <c:v>01:10:07</c:v>
                </c:pt>
                <c:pt idx="38292">
                  <c:v>01:10:08</c:v>
                </c:pt>
                <c:pt idx="38293">
                  <c:v>01:10:09</c:v>
                </c:pt>
                <c:pt idx="38294">
                  <c:v>01:10:10</c:v>
                </c:pt>
                <c:pt idx="38295">
                  <c:v>01:10:11</c:v>
                </c:pt>
                <c:pt idx="38296">
                  <c:v>01:10:12</c:v>
                </c:pt>
                <c:pt idx="38297">
                  <c:v>01:10:13</c:v>
                </c:pt>
                <c:pt idx="38298">
                  <c:v>01:10:14</c:v>
                </c:pt>
                <c:pt idx="38299">
                  <c:v>01:10:15</c:v>
                </c:pt>
                <c:pt idx="38300">
                  <c:v>01:10:16</c:v>
                </c:pt>
                <c:pt idx="38301">
                  <c:v>01:10:17</c:v>
                </c:pt>
                <c:pt idx="38302">
                  <c:v>01:10:18</c:v>
                </c:pt>
                <c:pt idx="38303">
                  <c:v>01:10:19</c:v>
                </c:pt>
                <c:pt idx="38304">
                  <c:v>01:10:20</c:v>
                </c:pt>
                <c:pt idx="38305">
                  <c:v>01:10:21</c:v>
                </c:pt>
                <c:pt idx="38306">
                  <c:v>01:10:22</c:v>
                </c:pt>
                <c:pt idx="38307">
                  <c:v>01:10:23</c:v>
                </c:pt>
                <c:pt idx="38308">
                  <c:v>01:10:24</c:v>
                </c:pt>
                <c:pt idx="38309">
                  <c:v>01:10:25</c:v>
                </c:pt>
                <c:pt idx="38310">
                  <c:v>01:10:26</c:v>
                </c:pt>
                <c:pt idx="38311">
                  <c:v>01:10:27</c:v>
                </c:pt>
                <c:pt idx="38312">
                  <c:v>01:10:28</c:v>
                </c:pt>
                <c:pt idx="38313">
                  <c:v>01:10:29</c:v>
                </c:pt>
                <c:pt idx="38314">
                  <c:v>01:10:30</c:v>
                </c:pt>
                <c:pt idx="38315">
                  <c:v>01:10:31</c:v>
                </c:pt>
                <c:pt idx="38316">
                  <c:v>01:10:32</c:v>
                </c:pt>
                <c:pt idx="38317">
                  <c:v>01:10:33</c:v>
                </c:pt>
                <c:pt idx="38318">
                  <c:v>01:10:34</c:v>
                </c:pt>
                <c:pt idx="38319">
                  <c:v>01:10:35</c:v>
                </c:pt>
                <c:pt idx="38320">
                  <c:v>01:10:36</c:v>
                </c:pt>
                <c:pt idx="38321">
                  <c:v>01:10:37</c:v>
                </c:pt>
                <c:pt idx="38322">
                  <c:v>01:10:38</c:v>
                </c:pt>
                <c:pt idx="38323">
                  <c:v>01:10:39</c:v>
                </c:pt>
                <c:pt idx="38324">
                  <c:v>01:10:40</c:v>
                </c:pt>
                <c:pt idx="38325">
                  <c:v>01:10:41</c:v>
                </c:pt>
                <c:pt idx="38326">
                  <c:v>01:10:42</c:v>
                </c:pt>
                <c:pt idx="38327">
                  <c:v>01:10:43</c:v>
                </c:pt>
                <c:pt idx="38328">
                  <c:v>01:10:44</c:v>
                </c:pt>
                <c:pt idx="38329">
                  <c:v>01:10:45</c:v>
                </c:pt>
                <c:pt idx="38330">
                  <c:v>01:10:46</c:v>
                </c:pt>
                <c:pt idx="38331">
                  <c:v>01:10:47</c:v>
                </c:pt>
                <c:pt idx="38332">
                  <c:v>01:10:48</c:v>
                </c:pt>
                <c:pt idx="38333">
                  <c:v>01:10:49</c:v>
                </c:pt>
                <c:pt idx="38334">
                  <c:v>01:10:50</c:v>
                </c:pt>
                <c:pt idx="38335">
                  <c:v>01:10:51</c:v>
                </c:pt>
                <c:pt idx="38336">
                  <c:v>01:10:52</c:v>
                </c:pt>
                <c:pt idx="38337">
                  <c:v>01:10:53</c:v>
                </c:pt>
                <c:pt idx="38338">
                  <c:v>01:10:54</c:v>
                </c:pt>
                <c:pt idx="38339">
                  <c:v>01:10:55</c:v>
                </c:pt>
                <c:pt idx="38340">
                  <c:v>01:10:56</c:v>
                </c:pt>
                <c:pt idx="38341">
                  <c:v>01:10:57</c:v>
                </c:pt>
                <c:pt idx="38342">
                  <c:v>01:10:58</c:v>
                </c:pt>
                <c:pt idx="38343">
                  <c:v>01:10:59</c:v>
                </c:pt>
                <c:pt idx="38344">
                  <c:v>01:11:00</c:v>
                </c:pt>
                <c:pt idx="38345">
                  <c:v>01:11:01</c:v>
                </c:pt>
                <c:pt idx="38346">
                  <c:v>01:11:02</c:v>
                </c:pt>
                <c:pt idx="38347">
                  <c:v>01:11:03</c:v>
                </c:pt>
                <c:pt idx="38348">
                  <c:v>01:11:04</c:v>
                </c:pt>
                <c:pt idx="38349">
                  <c:v>01:11:05</c:v>
                </c:pt>
                <c:pt idx="38350">
                  <c:v>01:11:06</c:v>
                </c:pt>
                <c:pt idx="38351">
                  <c:v>01:11:07</c:v>
                </c:pt>
                <c:pt idx="38352">
                  <c:v>01:11:08</c:v>
                </c:pt>
                <c:pt idx="38353">
                  <c:v>01:11:09</c:v>
                </c:pt>
                <c:pt idx="38354">
                  <c:v>01:11:10</c:v>
                </c:pt>
                <c:pt idx="38355">
                  <c:v>01:11:11</c:v>
                </c:pt>
                <c:pt idx="38356">
                  <c:v>01:11:12</c:v>
                </c:pt>
                <c:pt idx="38357">
                  <c:v>01:11:13</c:v>
                </c:pt>
                <c:pt idx="38358">
                  <c:v>01:11:14</c:v>
                </c:pt>
                <c:pt idx="38359">
                  <c:v>01:11:15</c:v>
                </c:pt>
                <c:pt idx="38360">
                  <c:v>01:11:16</c:v>
                </c:pt>
                <c:pt idx="38361">
                  <c:v>01:11:17</c:v>
                </c:pt>
                <c:pt idx="38362">
                  <c:v>01:11:18</c:v>
                </c:pt>
                <c:pt idx="38363">
                  <c:v>01:11:19</c:v>
                </c:pt>
                <c:pt idx="38364">
                  <c:v>01:11:20</c:v>
                </c:pt>
                <c:pt idx="38365">
                  <c:v>01:11:21</c:v>
                </c:pt>
                <c:pt idx="38366">
                  <c:v>01:11:22</c:v>
                </c:pt>
                <c:pt idx="38367">
                  <c:v>01:11:23</c:v>
                </c:pt>
                <c:pt idx="38368">
                  <c:v>01:11:24</c:v>
                </c:pt>
                <c:pt idx="38369">
                  <c:v>01:11:25</c:v>
                </c:pt>
                <c:pt idx="38370">
                  <c:v>01:11:26</c:v>
                </c:pt>
                <c:pt idx="38371">
                  <c:v>01:11:27</c:v>
                </c:pt>
                <c:pt idx="38372">
                  <c:v>01:11:28</c:v>
                </c:pt>
                <c:pt idx="38373">
                  <c:v>01:11:29</c:v>
                </c:pt>
                <c:pt idx="38374">
                  <c:v>01:11:30</c:v>
                </c:pt>
                <c:pt idx="38375">
                  <c:v>01:11:31</c:v>
                </c:pt>
                <c:pt idx="38376">
                  <c:v>01:11:32</c:v>
                </c:pt>
                <c:pt idx="38377">
                  <c:v>01:11:33</c:v>
                </c:pt>
                <c:pt idx="38378">
                  <c:v>01:11:34</c:v>
                </c:pt>
                <c:pt idx="38379">
                  <c:v>01:11:35</c:v>
                </c:pt>
                <c:pt idx="38380">
                  <c:v>01:11:36</c:v>
                </c:pt>
                <c:pt idx="38381">
                  <c:v>01:11:37</c:v>
                </c:pt>
                <c:pt idx="38382">
                  <c:v>01:11:38</c:v>
                </c:pt>
                <c:pt idx="38383">
                  <c:v>01:11:39</c:v>
                </c:pt>
                <c:pt idx="38384">
                  <c:v>01:11:40</c:v>
                </c:pt>
                <c:pt idx="38385">
                  <c:v>01:11:41</c:v>
                </c:pt>
                <c:pt idx="38386">
                  <c:v>01:11:42</c:v>
                </c:pt>
                <c:pt idx="38387">
                  <c:v>01:11:43</c:v>
                </c:pt>
                <c:pt idx="38388">
                  <c:v>01:11:44</c:v>
                </c:pt>
                <c:pt idx="38389">
                  <c:v>01:11:45</c:v>
                </c:pt>
                <c:pt idx="38390">
                  <c:v>01:11:46</c:v>
                </c:pt>
                <c:pt idx="38391">
                  <c:v>01:11:47</c:v>
                </c:pt>
                <c:pt idx="38392">
                  <c:v>01:11:48</c:v>
                </c:pt>
                <c:pt idx="38393">
                  <c:v>01:11:49</c:v>
                </c:pt>
                <c:pt idx="38394">
                  <c:v>01:11:50</c:v>
                </c:pt>
                <c:pt idx="38395">
                  <c:v>01:11:51</c:v>
                </c:pt>
                <c:pt idx="38396">
                  <c:v>01:11:52</c:v>
                </c:pt>
                <c:pt idx="38397">
                  <c:v>01:11:53</c:v>
                </c:pt>
                <c:pt idx="38398">
                  <c:v>01:11:54</c:v>
                </c:pt>
                <c:pt idx="38399">
                  <c:v>01:11:55</c:v>
                </c:pt>
                <c:pt idx="38400">
                  <c:v>01:11:56</c:v>
                </c:pt>
                <c:pt idx="38401">
                  <c:v>01:11:57</c:v>
                </c:pt>
                <c:pt idx="38402">
                  <c:v>01:11:58</c:v>
                </c:pt>
                <c:pt idx="38403">
                  <c:v>01:11:59</c:v>
                </c:pt>
                <c:pt idx="38404">
                  <c:v>01:12:00</c:v>
                </c:pt>
                <c:pt idx="38405">
                  <c:v>01:12:01</c:v>
                </c:pt>
                <c:pt idx="38406">
                  <c:v>01:12:02</c:v>
                </c:pt>
                <c:pt idx="38407">
                  <c:v>01:12:03</c:v>
                </c:pt>
                <c:pt idx="38408">
                  <c:v>01:12:04</c:v>
                </c:pt>
                <c:pt idx="38409">
                  <c:v>01:12:05</c:v>
                </c:pt>
                <c:pt idx="38410">
                  <c:v>01:12:06</c:v>
                </c:pt>
                <c:pt idx="38411">
                  <c:v>01:12:07</c:v>
                </c:pt>
                <c:pt idx="38412">
                  <c:v>01:12:08</c:v>
                </c:pt>
                <c:pt idx="38413">
                  <c:v>01:12:09</c:v>
                </c:pt>
                <c:pt idx="38414">
                  <c:v>01:12:10</c:v>
                </c:pt>
                <c:pt idx="38415">
                  <c:v>01:12:11</c:v>
                </c:pt>
                <c:pt idx="38416">
                  <c:v>01:12:12</c:v>
                </c:pt>
                <c:pt idx="38417">
                  <c:v>01:12:13</c:v>
                </c:pt>
                <c:pt idx="38418">
                  <c:v>01:12:14</c:v>
                </c:pt>
                <c:pt idx="38419">
                  <c:v>01:12:15</c:v>
                </c:pt>
                <c:pt idx="38420">
                  <c:v>01:12:16</c:v>
                </c:pt>
                <c:pt idx="38421">
                  <c:v>01:12:17</c:v>
                </c:pt>
                <c:pt idx="38422">
                  <c:v>01:12:18</c:v>
                </c:pt>
                <c:pt idx="38423">
                  <c:v>01:12:19</c:v>
                </c:pt>
                <c:pt idx="38424">
                  <c:v>01:12:20</c:v>
                </c:pt>
                <c:pt idx="38425">
                  <c:v>01:12:21</c:v>
                </c:pt>
                <c:pt idx="38426">
                  <c:v>01:12:22</c:v>
                </c:pt>
                <c:pt idx="38427">
                  <c:v>01:12:23</c:v>
                </c:pt>
                <c:pt idx="38428">
                  <c:v>01:12:24</c:v>
                </c:pt>
                <c:pt idx="38429">
                  <c:v>01:12:25</c:v>
                </c:pt>
                <c:pt idx="38430">
                  <c:v>01:12:26</c:v>
                </c:pt>
                <c:pt idx="38431">
                  <c:v>01:12:27</c:v>
                </c:pt>
                <c:pt idx="38432">
                  <c:v>01:12:28</c:v>
                </c:pt>
                <c:pt idx="38433">
                  <c:v>01:12:29</c:v>
                </c:pt>
                <c:pt idx="38434">
                  <c:v>01:12:30</c:v>
                </c:pt>
                <c:pt idx="38435">
                  <c:v>01:12:31</c:v>
                </c:pt>
                <c:pt idx="38436">
                  <c:v>01:12:32</c:v>
                </c:pt>
                <c:pt idx="38437">
                  <c:v>01:12:33</c:v>
                </c:pt>
                <c:pt idx="38438">
                  <c:v>01:12:34</c:v>
                </c:pt>
                <c:pt idx="38439">
                  <c:v>01:12:35</c:v>
                </c:pt>
                <c:pt idx="38440">
                  <c:v>01:12:36</c:v>
                </c:pt>
                <c:pt idx="38441">
                  <c:v>01:12:37</c:v>
                </c:pt>
                <c:pt idx="38442">
                  <c:v>01:12:38</c:v>
                </c:pt>
                <c:pt idx="38443">
                  <c:v>01:12:39</c:v>
                </c:pt>
                <c:pt idx="38444">
                  <c:v>01:12:40</c:v>
                </c:pt>
                <c:pt idx="38445">
                  <c:v>01:12:41</c:v>
                </c:pt>
                <c:pt idx="38446">
                  <c:v>01:12:42</c:v>
                </c:pt>
                <c:pt idx="38447">
                  <c:v>01:12:43</c:v>
                </c:pt>
                <c:pt idx="38448">
                  <c:v>01:12:44</c:v>
                </c:pt>
                <c:pt idx="38449">
                  <c:v>01:12:45</c:v>
                </c:pt>
                <c:pt idx="38450">
                  <c:v>01:12:46</c:v>
                </c:pt>
                <c:pt idx="38451">
                  <c:v>01:12:47</c:v>
                </c:pt>
                <c:pt idx="38452">
                  <c:v>01:12:48</c:v>
                </c:pt>
                <c:pt idx="38453">
                  <c:v>01:12:49</c:v>
                </c:pt>
                <c:pt idx="38454">
                  <c:v>01:12:50</c:v>
                </c:pt>
                <c:pt idx="38455">
                  <c:v>01:12:51</c:v>
                </c:pt>
                <c:pt idx="38456">
                  <c:v>01:12:52</c:v>
                </c:pt>
                <c:pt idx="38457">
                  <c:v>01:12:53</c:v>
                </c:pt>
                <c:pt idx="38458">
                  <c:v>01:12:54</c:v>
                </c:pt>
                <c:pt idx="38459">
                  <c:v>01:12:55</c:v>
                </c:pt>
                <c:pt idx="38460">
                  <c:v>01:12:56</c:v>
                </c:pt>
                <c:pt idx="38461">
                  <c:v>01:12:57</c:v>
                </c:pt>
                <c:pt idx="38462">
                  <c:v>01:12:58</c:v>
                </c:pt>
                <c:pt idx="38463">
                  <c:v>01:12:59</c:v>
                </c:pt>
                <c:pt idx="38464">
                  <c:v>01:13:00</c:v>
                </c:pt>
                <c:pt idx="38465">
                  <c:v>01:13:01</c:v>
                </c:pt>
                <c:pt idx="38466">
                  <c:v>01:13:02</c:v>
                </c:pt>
                <c:pt idx="38467">
                  <c:v>01:13:03</c:v>
                </c:pt>
                <c:pt idx="38468">
                  <c:v>01:13:04</c:v>
                </c:pt>
                <c:pt idx="38469">
                  <c:v>01:13:05</c:v>
                </c:pt>
                <c:pt idx="38470">
                  <c:v>01:13:06</c:v>
                </c:pt>
                <c:pt idx="38471">
                  <c:v>01:13:07</c:v>
                </c:pt>
                <c:pt idx="38472">
                  <c:v>01:13:08</c:v>
                </c:pt>
                <c:pt idx="38473">
                  <c:v>01:13:09</c:v>
                </c:pt>
                <c:pt idx="38474">
                  <c:v>01:13:10</c:v>
                </c:pt>
                <c:pt idx="38475">
                  <c:v>01:13:11</c:v>
                </c:pt>
                <c:pt idx="38476">
                  <c:v>01:13:12</c:v>
                </c:pt>
                <c:pt idx="38477">
                  <c:v>01:13:13</c:v>
                </c:pt>
                <c:pt idx="38478">
                  <c:v>01:13:14</c:v>
                </c:pt>
                <c:pt idx="38479">
                  <c:v>01:13:15</c:v>
                </c:pt>
                <c:pt idx="38480">
                  <c:v>01:13:16</c:v>
                </c:pt>
                <c:pt idx="38481">
                  <c:v>01:13:17</c:v>
                </c:pt>
                <c:pt idx="38482">
                  <c:v>01:13:18</c:v>
                </c:pt>
                <c:pt idx="38483">
                  <c:v>01:13:19</c:v>
                </c:pt>
                <c:pt idx="38484">
                  <c:v>01:13:20</c:v>
                </c:pt>
                <c:pt idx="38485">
                  <c:v>01:13:21</c:v>
                </c:pt>
                <c:pt idx="38486">
                  <c:v>01:13:22</c:v>
                </c:pt>
                <c:pt idx="38487">
                  <c:v>01:13:23</c:v>
                </c:pt>
                <c:pt idx="38488">
                  <c:v>01:13:24</c:v>
                </c:pt>
                <c:pt idx="38489">
                  <c:v>01:13:25</c:v>
                </c:pt>
                <c:pt idx="38490">
                  <c:v>01:13:26</c:v>
                </c:pt>
                <c:pt idx="38491">
                  <c:v>01:13:27</c:v>
                </c:pt>
                <c:pt idx="38492">
                  <c:v>01:13:28</c:v>
                </c:pt>
                <c:pt idx="38493">
                  <c:v>01:13:29</c:v>
                </c:pt>
                <c:pt idx="38494">
                  <c:v>01:13:30</c:v>
                </c:pt>
                <c:pt idx="38495">
                  <c:v>01:13:31</c:v>
                </c:pt>
                <c:pt idx="38496">
                  <c:v>01:13:32</c:v>
                </c:pt>
                <c:pt idx="38497">
                  <c:v>01:13:33</c:v>
                </c:pt>
                <c:pt idx="38498">
                  <c:v>01:13:34</c:v>
                </c:pt>
                <c:pt idx="38499">
                  <c:v>01:13:35</c:v>
                </c:pt>
                <c:pt idx="38500">
                  <c:v>01:13:36</c:v>
                </c:pt>
                <c:pt idx="38501">
                  <c:v>01:13:37</c:v>
                </c:pt>
                <c:pt idx="38502">
                  <c:v>01:13:38</c:v>
                </c:pt>
                <c:pt idx="38503">
                  <c:v>01:13:39</c:v>
                </c:pt>
                <c:pt idx="38504">
                  <c:v>01:13:40</c:v>
                </c:pt>
                <c:pt idx="38505">
                  <c:v>01:13:41</c:v>
                </c:pt>
                <c:pt idx="38506">
                  <c:v>01:13:42</c:v>
                </c:pt>
                <c:pt idx="38507">
                  <c:v>01:13:43</c:v>
                </c:pt>
                <c:pt idx="38508">
                  <c:v>01:13:44</c:v>
                </c:pt>
                <c:pt idx="38509">
                  <c:v>01:13:45</c:v>
                </c:pt>
                <c:pt idx="38510">
                  <c:v>01:13:46</c:v>
                </c:pt>
                <c:pt idx="38511">
                  <c:v>01:13:47</c:v>
                </c:pt>
                <c:pt idx="38512">
                  <c:v>01:13:48</c:v>
                </c:pt>
                <c:pt idx="38513">
                  <c:v>01:13:49</c:v>
                </c:pt>
                <c:pt idx="38514">
                  <c:v>01:13:50</c:v>
                </c:pt>
                <c:pt idx="38515">
                  <c:v>01:13:51</c:v>
                </c:pt>
                <c:pt idx="38516">
                  <c:v>01:13:52</c:v>
                </c:pt>
                <c:pt idx="38517">
                  <c:v>01:13:53</c:v>
                </c:pt>
                <c:pt idx="38518">
                  <c:v>01:13:54</c:v>
                </c:pt>
                <c:pt idx="38519">
                  <c:v>01:13:55</c:v>
                </c:pt>
                <c:pt idx="38520">
                  <c:v>01:13:56</c:v>
                </c:pt>
                <c:pt idx="38521">
                  <c:v>01:13:57</c:v>
                </c:pt>
                <c:pt idx="38522">
                  <c:v>01:13:58</c:v>
                </c:pt>
                <c:pt idx="38523">
                  <c:v>01:13:59</c:v>
                </c:pt>
                <c:pt idx="38524">
                  <c:v>01:14:00</c:v>
                </c:pt>
                <c:pt idx="38525">
                  <c:v>01:14:01</c:v>
                </c:pt>
                <c:pt idx="38526">
                  <c:v>01:14:02</c:v>
                </c:pt>
                <c:pt idx="38527">
                  <c:v>01:14:03</c:v>
                </c:pt>
                <c:pt idx="38528">
                  <c:v>01:14:04</c:v>
                </c:pt>
                <c:pt idx="38529">
                  <c:v>01:14:05</c:v>
                </c:pt>
                <c:pt idx="38530">
                  <c:v>01:14:06</c:v>
                </c:pt>
                <c:pt idx="38531">
                  <c:v>01:14:07</c:v>
                </c:pt>
                <c:pt idx="38532">
                  <c:v>01:14:08</c:v>
                </c:pt>
                <c:pt idx="38533">
                  <c:v>01:14:09</c:v>
                </c:pt>
                <c:pt idx="38534">
                  <c:v>01:14:10</c:v>
                </c:pt>
                <c:pt idx="38535">
                  <c:v>01:14:11</c:v>
                </c:pt>
                <c:pt idx="38536">
                  <c:v>01:14:12</c:v>
                </c:pt>
                <c:pt idx="38537">
                  <c:v>01:14:13</c:v>
                </c:pt>
                <c:pt idx="38538">
                  <c:v>01:14:14</c:v>
                </c:pt>
                <c:pt idx="38539">
                  <c:v>01:14:15</c:v>
                </c:pt>
                <c:pt idx="38540">
                  <c:v>01:14:16</c:v>
                </c:pt>
                <c:pt idx="38541">
                  <c:v>01:14:17</c:v>
                </c:pt>
                <c:pt idx="38542">
                  <c:v>01:14:18</c:v>
                </c:pt>
                <c:pt idx="38543">
                  <c:v>01:14:19</c:v>
                </c:pt>
                <c:pt idx="38544">
                  <c:v>01:14:20</c:v>
                </c:pt>
                <c:pt idx="38545">
                  <c:v>01:14:21</c:v>
                </c:pt>
                <c:pt idx="38546">
                  <c:v>01:14:22</c:v>
                </c:pt>
                <c:pt idx="38547">
                  <c:v>01:14:23</c:v>
                </c:pt>
                <c:pt idx="38548">
                  <c:v>01:14:24</c:v>
                </c:pt>
                <c:pt idx="38549">
                  <c:v>01:14:25</c:v>
                </c:pt>
                <c:pt idx="38550">
                  <c:v>01:14:26</c:v>
                </c:pt>
                <c:pt idx="38551">
                  <c:v>01:14:27</c:v>
                </c:pt>
                <c:pt idx="38552">
                  <c:v>01:14:28</c:v>
                </c:pt>
                <c:pt idx="38553">
                  <c:v>01:14:29</c:v>
                </c:pt>
                <c:pt idx="38554">
                  <c:v>01:14:30</c:v>
                </c:pt>
                <c:pt idx="38555">
                  <c:v>01:14:31</c:v>
                </c:pt>
                <c:pt idx="38556">
                  <c:v>01:14:32</c:v>
                </c:pt>
                <c:pt idx="38557">
                  <c:v>01:14:33</c:v>
                </c:pt>
                <c:pt idx="38558">
                  <c:v>01:14:34</c:v>
                </c:pt>
                <c:pt idx="38559">
                  <c:v>01:14:35</c:v>
                </c:pt>
                <c:pt idx="38560">
                  <c:v>01:14:36</c:v>
                </c:pt>
                <c:pt idx="38561">
                  <c:v>01:14:37</c:v>
                </c:pt>
                <c:pt idx="38562">
                  <c:v>01:14:38</c:v>
                </c:pt>
                <c:pt idx="38563">
                  <c:v>01:14:39</c:v>
                </c:pt>
                <c:pt idx="38564">
                  <c:v>01:14:40</c:v>
                </c:pt>
                <c:pt idx="38565">
                  <c:v>01:14:41</c:v>
                </c:pt>
                <c:pt idx="38566">
                  <c:v>01:14:42</c:v>
                </c:pt>
                <c:pt idx="38567">
                  <c:v>01:14:43</c:v>
                </c:pt>
                <c:pt idx="38568">
                  <c:v>01:14:44</c:v>
                </c:pt>
                <c:pt idx="38569">
                  <c:v>01:14:45</c:v>
                </c:pt>
                <c:pt idx="38570">
                  <c:v>01:14:46</c:v>
                </c:pt>
                <c:pt idx="38571">
                  <c:v>01:14:47</c:v>
                </c:pt>
                <c:pt idx="38572">
                  <c:v>01:14:48</c:v>
                </c:pt>
                <c:pt idx="38573">
                  <c:v>01:14:49</c:v>
                </c:pt>
                <c:pt idx="38574">
                  <c:v>01:14:50</c:v>
                </c:pt>
                <c:pt idx="38575">
                  <c:v>01:14:51</c:v>
                </c:pt>
                <c:pt idx="38576">
                  <c:v>01:14:52</c:v>
                </c:pt>
                <c:pt idx="38577">
                  <c:v>01:14:53</c:v>
                </c:pt>
                <c:pt idx="38578">
                  <c:v>01:14:54</c:v>
                </c:pt>
                <c:pt idx="38579">
                  <c:v>01:14:55</c:v>
                </c:pt>
                <c:pt idx="38580">
                  <c:v>01:14:56</c:v>
                </c:pt>
                <c:pt idx="38581">
                  <c:v>01:14:57</c:v>
                </c:pt>
                <c:pt idx="38582">
                  <c:v>01:14:58</c:v>
                </c:pt>
                <c:pt idx="38583">
                  <c:v>01:14:59</c:v>
                </c:pt>
                <c:pt idx="38584">
                  <c:v>01:15:00</c:v>
                </c:pt>
                <c:pt idx="38585">
                  <c:v>01:15:01</c:v>
                </c:pt>
                <c:pt idx="38586">
                  <c:v>01:15:02</c:v>
                </c:pt>
                <c:pt idx="38587">
                  <c:v>01:15:03</c:v>
                </c:pt>
                <c:pt idx="38588">
                  <c:v>01:15:04</c:v>
                </c:pt>
                <c:pt idx="38589">
                  <c:v>01:15:05</c:v>
                </c:pt>
                <c:pt idx="38590">
                  <c:v>01:15:06</c:v>
                </c:pt>
                <c:pt idx="38591">
                  <c:v>01:15:07</c:v>
                </c:pt>
                <c:pt idx="38592">
                  <c:v>01:15:08</c:v>
                </c:pt>
                <c:pt idx="38593">
                  <c:v>01:15:09</c:v>
                </c:pt>
                <c:pt idx="38594">
                  <c:v>01:15:10</c:v>
                </c:pt>
                <c:pt idx="38595">
                  <c:v>01:15:11</c:v>
                </c:pt>
                <c:pt idx="38596">
                  <c:v>01:15:12</c:v>
                </c:pt>
                <c:pt idx="38597">
                  <c:v>01:15:13</c:v>
                </c:pt>
                <c:pt idx="38598">
                  <c:v>01:15:14</c:v>
                </c:pt>
                <c:pt idx="38599">
                  <c:v>01:15:15</c:v>
                </c:pt>
                <c:pt idx="38600">
                  <c:v>01:15:16</c:v>
                </c:pt>
                <c:pt idx="38601">
                  <c:v>01:15:17</c:v>
                </c:pt>
                <c:pt idx="38602">
                  <c:v>01:15:18</c:v>
                </c:pt>
                <c:pt idx="38603">
                  <c:v>01:15:19</c:v>
                </c:pt>
                <c:pt idx="38604">
                  <c:v>01:15:20</c:v>
                </c:pt>
                <c:pt idx="38605">
                  <c:v>01:15:21</c:v>
                </c:pt>
                <c:pt idx="38606">
                  <c:v>01:15:22</c:v>
                </c:pt>
                <c:pt idx="38607">
                  <c:v>01:15:23</c:v>
                </c:pt>
                <c:pt idx="38608">
                  <c:v>01:15:24</c:v>
                </c:pt>
                <c:pt idx="38609">
                  <c:v>01:15:25</c:v>
                </c:pt>
                <c:pt idx="38610">
                  <c:v>01:15:26</c:v>
                </c:pt>
                <c:pt idx="38611">
                  <c:v>01:15:27</c:v>
                </c:pt>
                <c:pt idx="38612">
                  <c:v>01:15:28</c:v>
                </c:pt>
                <c:pt idx="38613">
                  <c:v>01:15:29</c:v>
                </c:pt>
                <c:pt idx="38614">
                  <c:v>01:15:30</c:v>
                </c:pt>
                <c:pt idx="38615">
                  <c:v>01:15:31</c:v>
                </c:pt>
                <c:pt idx="38616">
                  <c:v>01:15:32</c:v>
                </c:pt>
                <c:pt idx="38617">
                  <c:v>01:15:33</c:v>
                </c:pt>
                <c:pt idx="38618">
                  <c:v>01:15:34</c:v>
                </c:pt>
                <c:pt idx="38619">
                  <c:v>01:15:35</c:v>
                </c:pt>
                <c:pt idx="38620">
                  <c:v>01:15:36</c:v>
                </c:pt>
                <c:pt idx="38621">
                  <c:v>01:15:37</c:v>
                </c:pt>
                <c:pt idx="38622">
                  <c:v>01:15:38</c:v>
                </c:pt>
                <c:pt idx="38623">
                  <c:v>01:15:39</c:v>
                </c:pt>
                <c:pt idx="38624">
                  <c:v>01:15:40</c:v>
                </c:pt>
                <c:pt idx="38625">
                  <c:v>01:15:41</c:v>
                </c:pt>
                <c:pt idx="38626">
                  <c:v>01:15:42</c:v>
                </c:pt>
                <c:pt idx="38627">
                  <c:v>01:15:43</c:v>
                </c:pt>
                <c:pt idx="38628">
                  <c:v>01:15:44</c:v>
                </c:pt>
                <c:pt idx="38629">
                  <c:v>01:15:45</c:v>
                </c:pt>
                <c:pt idx="38630">
                  <c:v>01:15:46</c:v>
                </c:pt>
                <c:pt idx="38631">
                  <c:v>01:15:47</c:v>
                </c:pt>
                <c:pt idx="38632">
                  <c:v>01:15:48</c:v>
                </c:pt>
                <c:pt idx="38633">
                  <c:v>01:15:49</c:v>
                </c:pt>
                <c:pt idx="38634">
                  <c:v>01:15:50</c:v>
                </c:pt>
                <c:pt idx="38635">
                  <c:v>01:15:51</c:v>
                </c:pt>
                <c:pt idx="38636">
                  <c:v>01:15:52</c:v>
                </c:pt>
                <c:pt idx="38637">
                  <c:v>01:15:53</c:v>
                </c:pt>
                <c:pt idx="38638">
                  <c:v>01:15:54</c:v>
                </c:pt>
                <c:pt idx="38639">
                  <c:v>01:15:55</c:v>
                </c:pt>
                <c:pt idx="38640">
                  <c:v>01:15:56</c:v>
                </c:pt>
                <c:pt idx="38641">
                  <c:v>01:15:57</c:v>
                </c:pt>
                <c:pt idx="38642">
                  <c:v>01:15:58</c:v>
                </c:pt>
                <c:pt idx="38643">
                  <c:v>01:15:59</c:v>
                </c:pt>
                <c:pt idx="38644">
                  <c:v>01:16:00</c:v>
                </c:pt>
                <c:pt idx="38645">
                  <c:v>01:16:01</c:v>
                </c:pt>
                <c:pt idx="38646">
                  <c:v>01:16:02</c:v>
                </c:pt>
                <c:pt idx="38647">
                  <c:v>01:16:03</c:v>
                </c:pt>
                <c:pt idx="38648">
                  <c:v>01:16:04</c:v>
                </c:pt>
                <c:pt idx="38649">
                  <c:v>01:16:05</c:v>
                </c:pt>
                <c:pt idx="38650">
                  <c:v>01:16:06</c:v>
                </c:pt>
                <c:pt idx="38651">
                  <c:v>01:16:07</c:v>
                </c:pt>
                <c:pt idx="38652">
                  <c:v>01:16:08</c:v>
                </c:pt>
                <c:pt idx="38653">
                  <c:v>01:16:09</c:v>
                </c:pt>
                <c:pt idx="38654">
                  <c:v>01:16:10</c:v>
                </c:pt>
                <c:pt idx="38655">
                  <c:v>01:16:11</c:v>
                </c:pt>
                <c:pt idx="38656">
                  <c:v>01:16:12</c:v>
                </c:pt>
                <c:pt idx="38657">
                  <c:v>01:16:13</c:v>
                </c:pt>
                <c:pt idx="38658">
                  <c:v>01:16:14</c:v>
                </c:pt>
                <c:pt idx="38659">
                  <c:v>01:16:15</c:v>
                </c:pt>
                <c:pt idx="38660">
                  <c:v>01:16:16</c:v>
                </c:pt>
                <c:pt idx="38661">
                  <c:v>01:16:17</c:v>
                </c:pt>
                <c:pt idx="38662">
                  <c:v>01:16:18</c:v>
                </c:pt>
                <c:pt idx="38663">
                  <c:v>01:16:19</c:v>
                </c:pt>
                <c:pt idx="38664">
                  <c:v>01:16:20</c:v>
                </c:pt>
                <c:pt idx="38665">
                  <c:v>01:16:21</c:v>
                </c:pt>
                <c:pt idx="38666">
                  <c:v>01:16:22</c:v>
                </c:pt>
                <c:pt idx="38667">
                  <c:v>01:16:23</c:v>
                </c:pt>
                <c:pt idx="38668">
                  <c:v>01:16:24</c:v>
                </c:pt>
                <c:pt idx="38669">
                  <c:v>01:16:25</c:v>
                </c:pt>
                <c:pt idx="38670">
                  <c:v>01:16:26</c:v>
                </c:pt>
                <c:pt idx="38671">
                  <c:v>01:16:27</c:v>
                </c:pt>
                <c:pt idx="38672">
                  <c:v>01:16:28</c:v>
                </c:pt>
                <c:pt idx="38673">
                  <c:v>01:16:29</c:v>
                </c:pt>
                <c:pt idx="38674">
                  <c:v>01:16:30</c:v>
                </c:pt>
                <c:pt idx="38675">
                  <c:v>01:16:31</c:v>
                </c:pt>
                <c:pt idx="38676">
                  <c:v>01:16:32</c:v>
                </c:pt>
                <c:pt idx="38677">
                  <c:v>01:16:33</c:v>
                </c:pt>
                <c:pt idx="38678">
                  <c:v>01:16:34</c:v>
                </c:pt>
                <c:pt idx="38679">
                  <c:v>01:16:35</c:v>
                </c:pt>
                <c:pt idx="38680">
                  <c:v>01:16:36</c:v>
                </c:pt>
                <c:pt idx="38681">
                  <c:v>01:16:37</c:v>
                </c:pt>
                <c:pt idx="38682">
                  <c:v>01:16:38</c:v>
                </c:pt>
                <c:pt idx="38683">
                  <c:v>01:16:39</c:v>
                </c:pt>
                <c:pt idx="38684">
                  <c:v>01:16:40</c:v>
                </c:pt>
                <c:pt idx="38685">
                  <c:v>01:16:41</c:v>
                </c:pt>
                <c:pt idx="38686">
                  <c:v>01:16:42</c:v>
                </c:pt>
                <c:pt idx="38687">
                  <c:v>01:16:43</c:v>
                </c:pt>
                <c:pt idx="38688">
                  <c:v>01:16:44</c:v>
                </c:pt>
                <c:pt idx="38689">
                  <c:v>01:16:45</c:v>
                </c:pt>
                <c:pt idx="38690">
                  <c:v>01:16:46</c:v>
                </c:pt>
                <c:pt idx="38691">
                  <c:v>01:16:47</c:v>
                </c:pt>
                <c:pt idx="38692">
                  <c:v>01:16:48</c:v>
                </c:pt>
                <c:pt idx="38693">
                  <c:v>01:16:49</c:v>
                </c:pt>
                <c:pt idx="38694">
                  <c:v>01:16:50</c:v>
                </c:pt>
                <c:pt idx="38695">
                  <c:v>01:16:51</c:v>
                </c:pt>
                <c:pt idx="38696">
                  <c:v>01:16:52</c:v>
                </c:pt>
                <c:pt idx="38697">
                  <c:v>01:16:53</c:v>
                </c:pt>
                <c:pt idx="38698">
                  <c:v>01:16:54</c:v>
                </c:pt>
                <c:pt idx="38699">
                  <c:v>01:16:55</c:v>
                </c:pt>
                <c:pt idx="38700">
                  <c:v>01:16:56</c:v>
                </c:pt>
                <c:pt idx="38701">
                  <c:v>01:16:57</c:v>
                </c:pt>
                <c:pt idx="38702">
                  <c:v>01:16:58</c:v>
                </c:pt>
                <c:pt idx="38703">
                  <c:v>01:16:59</c:v>
                </c:pt>
                <c:pt idx="38704">
                  <c:v>01:17:00</c:v>
                </c:pt>
                <c:pt idx="38705">
                  <c:v>01:17:01</c:v>
                </c:pt>
                <c:pt idx="38706">
                  <c:v>01:17:02</c:v>
                </c:pt>
                <c:pt idx="38707">
                  <c:v>01:17:03</c:v>
                </c:pt>
                <c:pt idx="38708">
                  <c:v>01:17:04</c:v>
                </c:pt>
                <c:pt idx="38709">
                  <c:v>01:17:05</c:v>
                </c:pt>
                <c:pt idx="38710">
                  <c:v>01:17:06</c:v>
                </c:pt>
                <c:pt idx="38711">
                  <c:v>01:17:07</c:v>
                </c:pt>
                <c:pt idx="38712">
                  <c:v>01:17:08</c:v>
                </c:pt>
                <c:pt idx="38713">
                  <c:v>01:17:09</c:v>
                </c:pt>
                <c:pt idx="38714">
                  <c:v>01:17:10</c:v>
                </c:pt>
                <c:pt idx="38715">
                  <c:v>01:17:11</c:v>
                </c:pt>
                <c:pt idx="38716">
                  <c:v>01:17:12</c:v>
                </c:pt>
                <c:pt idx="38717">
                  <c:v>01:17:13</c:v>
                </c:pt>
                <c:pt idx="38718">
                  <c:v>01:17:14</c:v>
                </c:pt>
                <c:pt idx="38719">
                  <c:v>01:17:15</c:v>
                </c:pt>
                <c:pt idx="38720">
                  <c:v>01:17:16</c:v>
                </c:pt>
                <c:pt idx="38721">
                  <c:v>01:17:17</c:v>
                </c:pt>
                <c:pt idx="38722">
                  <c:v>01:17:18</c:v>
                </c:pt>
                <c:pt idx="38723">
                  <c:v>01:17:19</c:v>
                </c:pt>
                <c:pt idx="38724">
                  <c:v>01:17:20</c:v>
                </c:pt>
                <c:pt idx="38725">
                  <c:v>01:17:21</c:v>
                </c:pt>
                <c:pt idx="38726">
                  <c:v>01:17:22</c:v>
                </c:pt>
                <c:pt idx="38727">
                  <c:v>01:17:23</c:v>
                </c:pt>
                <c:pt idx="38728">
                  <c:v>01:17:24</c:v>
                </c:pt>
                <c:pt idx="38729">
                  <c:v>01:17:25</c:v>
                </c:pt>
                <c:pt idx="38730">
                  <c:v>01:17:26</c:v>
                </c:pt>
                <c:pt idx="38731">
                  <c:v>01:17:27</c:v>
                </c:pt>
                <c:pt idx="38732">
                  <c:v>01:17:28</c:v>
                </c:pt>
                <c:pt idx="38733">
                  <c:v>01:17:29</c:v>
                </c:pt>
                <c:pt idx="38734">
                  <c:v>01:17:30</c:v>
                </c:pt>
                <c:pt idx="38735">
                  <c:v>01:17:31</c:v>
                </c:pt>
                <c:pt idx="38736">
                  <c:v>01:17:32</c:v>
                </c:pt>
                <c:pt idx="38737">
                  <c:v>01:17:33</c:v>
                </c:pt>
                <c:pt idx="38738">
                  <c:v>01:17:34</c:v>
                </c:pt>
                <c:pt idx="38739">
                  <c:v>01:17:35</c:v>
                </c:pt>
                <c:pt idx="38740">
                  <c:v>01:17:36</c:v>
                </c:pt>
                <c:pt idx="38741">
                  <c:v>01:17:37</c:v>
                </c:pt>
                <c:pt idx="38742">
                  <c:v>01:17:38</c:v>
                </c:pt>
                <c:pt idx="38743">
                  <c:v>01:17:39</c:v>
                </c:pt>
                <c:pt idx="38744">
                  <c:v>01:17:40</c:v>
                </c:pt>
                <c:pt idx="38745">
                  <c:v>01:17:41</c:v>
                </c:pt>
                <c:pt idx="38746">
                  <c:v>01:17:42</c:v>
                </c:pt>
                <c:pt idx="38747">
                  <c:v>01:17:43</c:v>
                </c:pt>
                <c:pt idx="38748">
                  <c:v>01:17:44</c:v>
                </c:pt>
                <c:pt idx="38749">
                  <c:v>01:17:45</c:v>
                </c:pt>
                <c:pt idx="38750">
                  <c:v>01:17:46</c:v>
                </c:pt>
                <c:pt idx="38751">
                  <c:v>01:17:47</c:v>
                </c:pt>
                <c:pt idx="38752">
                  <c:v>01:17:48</c:v>
                </c:pt>
                <c:pt idx="38753">
                  <c:v>01:17:49</c:v>
                </c:pt>
                <c:pt idx="38754">
                  <c:v>01:17:50</c:v>
                </c:pt>
                <c:pt idx="38755">
                  <c:v>01:17:51</c:v>
                </c:pt>
                <c:pt idx="38756">
                  <c:v>01:17:52</c:v>
                </c:pt>
                <c:pt idx="38757">
                  <c:v>01:17:53</c:v>
                </c:pt>
                <c:pt idx="38758">
                  <c:v>01:17:54</c:v>
                </c:pt>
                <c:pt idx="38759">
                  <c:v>01:17:55</c:v>
                </c:pt>
                <c:pt idx="38760">
                  <c:v>01:17:56</c:v>
                </c:pt>
                <c:pt idx="38761">
                  <c:v>01:17:57</c:v>
                </c:pt>
                <c:pt idx="38762">
                  <c:v>01:17:58</c:v>
                </c:pt>
                <c:pt idx="38763">
                  <c:v>01:17:59</c:v>
                </c:pt>
                <c:pt idx="38764">
                  <c:v>01:18:00</c:v>
                </c:pt>
                <c:pt idx="38765">
                  <c:v>01:18:01</c:v>
                </c:pt>
                <c:pt idx="38766">
                  <c:v>01:18:02</c:v>
                </c:pt>
                <c:pt idx="38767">
                  <c:v>01:18:03</c:v>
                </c:pt>
                <c:pt idx="38768">
                  <c:v>01:18:04</c:v>
                </c:pt>
                <c:pt idx="38769">
                  <c:v>01:18:05</c:v>
                </c:pt>
                <c:pt idx="38770">
                  <c:v>01:18:06</c:v>
                </c:pt>
                <c:pt idx="38771">
                  <c:v>01:18:07</c:v>
                </c:pt>
                <c:pt idx="38772">
                  <c:v>01:18:08</c:v>
                </c:pt>
                <c:pt idx="38773">
                  <c:v>01:18:09</c:v>
                </c:pt>
                <c:pt idx="38774">
                  <c:v>01:18:10</c:v>
                </c:pt>
                <c:pt idx="38775">
                  <c:v>01:18:11</c:v>
                </c:pt>
                <c:pt idx="38776">
                  <c:v>01:18:12</c:v>
                </c:pt>
                <c:pt idx="38777">
                  <c:v>01:18:13</c:v>
                </c:pt>
                <c:pt idx="38778">
                  <c:v>01:18:14</c:v>
                </c:pt>
                <c:pt idx="38779">
                  <c:v>01:18:15</c:v>
                </c:pt>
                <c:pt idx="38780">
                  <c:v>01:18:16</c:v>
                </c:pt>
                <c:pt idx="38781">
                  <c:v>01:18:17</c:v>
                </c:pt>
                <c:pt idx="38782">
                  <c:v>01:18:18</c:v>
                </c:pt>
                <c:pt idx="38783">
                  <c:v>01:18:19</c:v>
                </c:pt>
                <c:pt idx="38784">
                  <c:v>01:18:20</c:v>
                </c:pt>
                <c:pt idx="38785">
                  <c:v>01:18:21</c:v>
                </c:pt>
                <c:pt idx="38786">
                  <c:v>01:18:22</c:v>
                </c:pt>
                <c:pt idx="38787">
                  <c:v>01:18:23</c:v>
                </c:pt>
                <c:pt idx="38788">
                  <c:v>01:18:24</c:v>
                </c:pt>
                <c:pt idx="38789">
                  <c:v>01:18:25</c:v>
                </c:pt>
                <c:pt idx="38790">
                  <c:v>01:18:26</c:v>
                </c:pt>
                <c:pt idx="38791">
                  <c:v>01:18:27</c:v>
                </c:pt>
                <c:pt idx="38792">
                  <c:v>01:18:28</c:v>
                </c:pt>
                <c:pt idx="38793">
                  <c:v>01:18:29</c:v>
                </c:pt>
                <c:pt idx="38794">
                  <c:v>01:18:30</c:v>
                </c:pt>
                <c:pt idx="38795">
                  <c:v>01:18:31</c:v>
                </c:pt>
                <c:pt idx="38796">
                  <c:v>01:18:32</c:v>
                </c:pt>
                <c:pt idx="38797">
                  <c:v>01:18:33</c:v>
                </c:pt>
                <c:pt idx="38798">
                  <c:v>01:18:34</c:v>
                </c:pt>
                <c:pt idx="38799">
                  <c:v>01:18:35</c:v>
                </c:pt>
                <c:pt idx="38800">
                  <c:v>01:18:36</c:v>
                </c:pt>
                <c:pt idx="38801">
                  <c:v>01:18:37</c:v>
                </c:pt>
                <c:pt idx="38802">
                  <c:v>01:18:38</c:v>
                </c:pt>
                <c:pt idx="38803">
                  <c:v>01:18:39</c:v>
                </c:pt>
                <c:pt idx="38804">
                  <c:v>01:18:40</c:v>
                </c:pt>
                <c:pt idx="38805">
                  <c:v>01:18:41</c:v>
                </c:pt>
                <c:pt idx="38806">
                  <c:v>01:18:42</c:v>
                </c:pt>
                <c:pt idx="38807">
                  <c:v>01:18:43</c:v>
                </c:pt>
                <c:pt idx="38808">
                  <c:v>01:18:44</c:v>
                </c:pt>
                <c:pt idx="38809">
                  <c:v>01:18:45</c:v>
                </c:pt>
                <c:pt idx="38810">
                  <c:v>01:18:46</c:v>
                </c:pt>
                <c:pt idx="38811">
                  <c:v>01:18:47</c:v>
                </c:pt>
                <c:pt idx="38812">
                  <c:v>01:18:48</c:v>
                </c:pt>
                <c:pt idx="38813">
                  <c:v>01:18:49</c:v>
                </c:pt>
                <c:pt idx="38814">
                  <c:v>01:18:50</c:v>
                </c:pt>
                <c:pt idx="38815">
                  <c:v>01:18:51</c:v>
                </c:pt>
                <c:pt idx="38816">
                  <c:v>01:18:52</c:v>
                </c:pt>
                <c:pt idx="38817">
                  <c:v>01:18:53</c:v>
                </c:pt>
                <c:pt idx="38818">
                  <c:v>01:18:54</c:v>
                </c:pt>
                <c:pt idx="38819">
                  <c:v>01:18:55</c:v>
                </c:pt>
                <c:pt idx="38820">
                  <c:v>01:18:56</c:v>
                </c:pt>
                <c:pt idx="38821">
                  <c:v>01:18:57</c:v>
                </c:pt>
                <c:pt idx="38822">
                  <c:v>01:18:58</c:v>
                </c:pt>
                <c:pt idx="38823">
                  <c:v>01:18:59</c:v>
                </c:pt>
                <c:pt idx="38824">
                  <c:v>01:19:00</c:v>
                </c:pt>
                <c:pt idx="38825">
                  <c:v>01:19:01</c:v>
                </c:pt>
                <c:pt idx="38826">
                  <c:v>01:19:02</c:v>
                </c:pt>
                <c:pt idx="38827">
                  <c:v>01:19:03</c:v>
                </c:pt>
                <c:pt idx="38828">
                  <c:v>01:19:04</c:v>
                </c:pt>
                <c:pt idx="38829">
                  <c:v>01:19:05</c:v>
                </c:pt>
                <c:pt idx="38830">
                  <c:v>01:19:06</c:v>
                </c:pt>
                <c:pt idx="38831">
                  <c:v>01:19:07</c:v>
                </c:pt>
                <c:pt idx="38832">
                  <c:v>01:19:08</c:v>
                </c:pt>
                <c:pt idx="38833">
                  <c:v>01:19:09</c:v>
                </c:pt>
                <c:pt idx="38834">
                  <c:v>01:19:10</c:v>
                </c:pt>
                <c:pt idx="38835">
                  <c:v>01:19:11</c:v>
                </c:pt>
                <c:pt idx="38836">
                  <c:v>01:19:12</c:v>
                </c:pt>
                <c:pt idx="38837">
                  <c:v>01:19:13</c:v>
                </c:pt>
                <c:pt idx="38838">
                  <c:v>01:19:14</c:v>
                </c:pt>
                <c:pt idx="38839">
                  <c:v>01:19:15</c:v>
                </c:pt>
                <c:pt idx="38840">
                  <c:v>01:19:16</c:v>
                </c:pt>
                <c:pt idx="38841">
                  <c:v>01:19:17</c:v>
                </c:pt>
                <c:pt idx="38842">
                  <c:v>01:19:18</c:v>
                </c:pt>
                <c:pt idx="38843">
                  <c:v>01:19:19</c:v>
                </c:pt>
                <c:pt idx="38844">
                  <c:v>01:19:20</c:v>
                </c:pt>
                <c:pt idx="38845">
                  <c:v>01:19:21</c:v>
                </c:pt>
                <c:pt idx="38846">
                  <c:v>01:19:22</c:v>
                </c:pt>
                <c:pt idx="38847">
                  <c:v>01:19:23</c:v>
                </c:pt>
                <c:pt idx="38848">
                  <c:v>01:19:24</c:v>
                </c:pt>
                <c:pt idx="38849">
                  <c:v>01:19:25</c:v>
                </c:pt>
                <c:pt idx="38850">
                  <c:v>01:19:26</c:v>
                </c:pt>
                <c:pt idx="38851">
                  <c:v>01:19:27</c:v>
                </c:pt>
                <c:pt idx="38852">
                  <c:v>01:19:28</c:v>
                </c:pt>
                <c:pt idx="38853">
                  <c:v>01:19:29</c:v>
                </c:pt>
                <c:pt idx="38854">
                  <c:v>01:19:30</c:v>
                </c:pt>
                <c:pt idx="38855">
                  <c:v>01:19:31</c:v>
                </c:pt>
                <c:pt idx="38856">
                  <c:v>01:19:32</c:v>
                </c:pt>
                <c:pt idx="38857">
                  <c:v>01:19:33</c:v>
                </c:pt>
                <c:pt idx="38858">
                  <c:v>01:19:34</c:v>
                </c:pt>
                <c:pt idx="38859">
                  <c:v>01:19:35</c:v>
                </c:pt>
                <c:pt idx="38860">
                  <c:v>01:19:36</c:v>
                </c:pt>
                <c:pt idx="38861">
                  <c:v>01:19:37</c:v>
                </c:pt>
                <c:pt idx="38862">
                  <c:v>01:19:38</c:v>
                </c:pt>
                <c:pt idx="38863">
                  <c:v>01:19:39</c:v>
                </c:pt>
                <c:pt idx="38864">
                  <c:v>01:19:40</c:v>
                </c:pt>
                <c:pt idx="38865">
                  <c:v>01:19:41</c:v>
                </c:pt>
                <c:pt idx="38866">
                  <c:v>01:19:42</c:v>
                </c:pt>
                <c:pt idx="38867">
                  <c:v>01:19:43</c:v>
                </c:pt>
                <c:pt idx="38868">
                  <c:v>01:19:44</c:v>
                </c:pt>
                <c:pt idx="38869">
                  <c:v>01:19:45</c:v>
                </c:pt>
                <c:pt idx="38870">
                  <c:v>01:19:46</c:v>
                </c:pt>
                <c:pt idx="38871">
                  <c:v>01:19:47</c:v>
                </c:pt>
                <c:pt idx="38872">
                  <c:v>01:19:48</c:v>
                </c:pt>
                <c:pt idx="38873">
                  <c:v>01:19:49</c:v>
                </c:pt>
                <c:pt idx="38874">
                  <c:v>01:19:50</c:v>
                </c:pt>
                <c:pt idx="38875">
                  <c:v>01:19:51</c:v>
                </c:pt>
                <c:pt idx="38876">
                  <c:v>01:19:52</c:v>
                </c:pt>
                <c:pt idx="38877">
                  <c:v>01:19:53</c:v>
                </c:pt>
                <c:pt idx="38878">
                  <c:v>01:19:54</c:v>
                </c:pt>
                <c:pt idx="38879">
                  <c:v>01:19:55</c:v>
                </c:pt>
                <c:pt idx="38880">
                  <c:v>01:19:56</c:v>
                </c:pt>
                <c:pt idx="38881">
                  <c:v>01:19:57</c:v>
                </c:pt>
                <c:pt idx="38882">
                  <c:v>01:19:58</c:v>
                </c:pt>
                <c:pt idx="38883">
                  <c:v>01:19:59</c:v>
                </c:pt>
                <c:pt idx="38884">
                  <c:v>01:20:00</c:v>
                </c:pt>
                <c:pt idx="38885">
                  <c:v>01:20:01</c:v>
                </c:pt>
                <c:pt idx="38886">
                  <c:v>01:20:02</c:v>
                </c:pt>
                <c:pt idx="38887">
                  <c:v>01:20:03</c:v>
                </c:pt>
                <c:pt idx="38888">
                  <c:v>01:20:04</c:v>
                </c:pt>
                <c:pt idx="38889">
                  <c:v>01:20:05</c:v>
                </c:pt>
                <c:pt idx="38890">
                  <c:v>01:20:06</c:v>
                </c:pt>
                <c:pt idx="38891">
                  <c:v>01:20:07</c:v>
                </c:pt>
                <c:pt idx="38892">
                  <c:v>01:20:08</c:v>
                </c:pt>
                <c:pt idx="38893">
                  <c:v>01:20:09</c:v>
                </c:pt>
                <c:pt idx="38894">
                  <c:v>01:20:10</c:v>
                </c:pt>
                <c:pt idx="38895">
                  <c:v>01:20:11</c:v>
                </c:pt>
                <c:pt idx="38896">
                  <c:v>01:20:12</c:v>
                </c:pt>
                <c:pt idx="38897">
                  <c:v>01:20:13</c:v>
                </c:pt>
                <c:pt idx="38898">
                  <c:v>01:20:14</c:v>
                </c:pt>
                <c:pt idx="38899">
                  <c:v>01:20:15</c:v>
                </c:pt>
                <c:pt idx="38900">
                  <c:v>01:20:16</c:v>
                </c:pt>
                <c:pt idx="38901">
                  <c:v>01:20:17</c:v>
                </c:pt>
                <c:pt idx="38902">
                  <c:v>01:20:18</c:v>
                </c:pt>
                <c:pt idx="38903">
                  <c:v>01:20:19</c:v>
                </c:pt>
                <c:pt idx="38904">
                  <c:v>01:20:20</c:v>
                </c:pt>
                <c:pt idx="38905">
                  <c:v>01:20:21</c:v>
                </c:pt>
                <c:pt idx="38906">
                  <c:v>01:20:22</c:v>
                </c:pt>
                <c:pt idx="38907">
                  <c:v>01:20:23</c:v>
                </c:pt>
                <c:pt idx="38908">
                  <c:v>01:20:24</c:v>
                </c:pt>
                <c:pt idx="38909">
                  <c:v>01:20:25</c:v>
                </c:pt>
                <c:pt idx="38910">
                  <c:v>01:20:26</c:v>
                </c:pt>
                <c:pt idx="38911">
                  <c:v>01:20:27</c:v>
                </c:pt>
                <c:pt idx="38912">
                  <c:v>01:20:28</c:v>
                </c:pt>
                <c:pt idx="38913">
                  <c:v>01:20:29</c:v>
                </c:pt>
                <c:pt idx="38914">
                  <c:v>01:20:30</c:v>
                </c:pt>
                <c:pt idx="38915">
                  <c:v>01:20:31</c:v>
                </c:pt>
                <c:pt idx="38916">
                  <c:v>01:20:32</c:v>
                </c:pt>
                <c:pt idx="38917">
                  <c:v>01:20:33</c:v>
                </c:pt>
                <c:pt idx="38918">
                  <c:v>01:20:34</c:v>
                </c:pt>
                <c:pt idx="38919">
                  <c:v>01:20:35</c:v>
                </c:pt>
                <c:pt idx="38920">
                  <c:v>01:20:36</c:v>
                </c:pt>
                <c:pt idx="38921">
                  <c:v>01:20:37</c:v>
                </c:pt>
                <c:pt idx="38922">
                  <c:v>01:20:38</c:v>
                </c:pt>
                <c:pt idx="38923">
                  <c:v>01:20:39</c:v>
                </c:pt>
                <c:pt idx="38924">
                  <c:v>01:20:40</c:v>
                </c:pt>
                <c:pt idx="38925">
                  <c:v>01:20:41</c:v>
                </c:pt>
                <c:pt idx="38926">
                  <c:v>01:20:42</c:v>
                </c:pt>
                <c:pt idx="38927">
                  <c:v>01:20:43</c:v>
                </c:pt>
                <c:pt idx="38928">
                  <c:v>01:20:44</c:v>
                </c:pt>
                <c:pt idx="38929">
                  <c:v>01:20:45</c:v>
                </c:pt>
                <c:pt idx="38930">
                  <c:v>01:20:46</c:v>
                </c:pt>
                <c:pt idx="38931">
                  <c:v>01:20:47</c:v>
                </c:pt>
                <c:pt idx="38932">
                  <c:v>01:20:48</c:v>
                </c:pt>
                <c:pt idx="38933">
                  <c:v>01:20:49</c:v>
                </c:pt>
                <c:pt idx="38934">
                  <c:v>01:20:50</c:v>
                </c:pt>
                <c:pt idx="38935">
                  <c:v>01:20:51</c:v>
                </c:pt>
                <c:pt idx="38936">
                  <c:v>01:20:52</c:v>
                </c:pt>
                <c:pt idx="38937">
                  <c:v>01:20:53</c:v>
                </c:pt>
                <c:pt idx="38938">
                  <c:v>01:20:54</c:v>
                </c:pt>
                <c:pt idx="38939">
                  <c:v>01:20:55</c:v>
                </c:pt>
                <c:pt idx="38940">
                  <c:v>01:20:56</c:v>
                </c:pt>
                <c:pt idx="38941">
                  <c:v>01:20:57</c:v>
                </c:pt>
                <c:pt idx="38942">
                  <c:v>01:20:58</c:v>
                </c:pt>
                <c:pt idx="38943">
                  <c:v>01:20:59</c:v>
                </c:pt>
                <c:pt idx="38944">
                  <c:v>01:21:00</c:v>
                </c:pt>
                <c:pt idx="38945">
                  <c:v>01:21:01</c:v>
                </c:pt>
                <c:pt idx="38946">
                  <c:v>01:21:02</c:v>
                </c:pt>
                <c:pt idx="38947">
                  <c:v>01:21:03</c:v>
                </c:pt>
                <c:pt idx="38948">
                  <c:v>01:21:04</c:v>
                </c:pt>
                <c:pt idx="38949">
                  <c:v>01:21:05</c:v>
                </c:pt>
                <c:pt idx="38950">
                  <c:v>01:21:06</c:v>
                </c:pt>
                <c:pt idx="38951">
                  <c:v>01:21:07</c:v>
                </c:pt>
                <c:pt idx="38952">
                  <c:v>01:21:08</c:v>
                </c:pt>
                <c:pt idx="38953">
                  <c:v>01:21:09</c:v>
                </c:pt>
                <c:pt idx="38954">
                  <c:v>01:21:10</c:v>
                </c:pt>
                <c:pt idx="38955">
                  <c:v>01:21:11</c:v>
                </c:pt>
                <c:pt idx="38956">
                  <c:v>01:21:12</c:v>
                </c:pt>
                <c:pt idx="38957">
                  <c:v>01:21:13</c:v>
                </c:pt>
                <c:pt idx="38958">
                  <c:v>01:21:14</c:v>
                </c:pt>
                <c:pt idx="38959">
                  <c:v>01:21:15</c:v>
                </c:pt>
                <c:pt idx="38960">
                  <c:v>01:21:16</c:v>
                </c:pt>
                <c:pt idx="38961">
                  <c:v>01:21:17</c:v>
                </c:pt>
                <c:pt idx="38962">
                  <c:v>01:21:18</c:v>
                </c:pt>
                <c:pt idx="38963">
                  <c:v>01:21:19</c:v>
                </c:pt>
                <c:pt idx="38964">
                  <c:v>01:21:20</c:v>
                </c:pt>
                <c:pt idx="38965">
                  <c:v>01:21:21</c:v>
                </c:pt>
                <c:pt idx="38966">
                  <c:v>01:21:22</c:v>
                </c:pt>
                <c:pt idx="38967">
                  <c:v>01:21:23</c:v>
                </c:pt>
                <c:pt idx="38968">
                  <c:v>01:21:24</c:v>
                </c:pt>
                <c:pt idx="38969">
                  <c:v>01:21:25</c:v>
                </c:pt>
                <c:pt idx="38970">
                  <c:v>01:21:26</c:v>
                </c:pt>
                <c:pt idx="38971">
                  <c:v>01:21:27</c:v>
                </c:pt>
                <c:pt idx="38972">
                  <c:v>01:21:28</c:v>
                </c:pt>
                <c:pt idx="38973">
                  <c:v>01:21:29</c:v>
                </c:pt>
                <c:pt idx="38974">
                  <c:v>01:21:30</c:v>
                </c:pt>
                <c:pt idx="38975">
                  <c:v>01:21:31</c:v>
                </c:pt>
                <c:pt idx="38976">
                  <c:v>01:21:32</c:v>
                </c:pt>
                <c:pt idx="38977">
                  <c:v>01:21:33</c:v>
                </c:pt>
                <c:pt idx="38978">
                  <c:v>01:21:34</c:v>
                </c:pt>
                <c:pt idx="38979">
                  <c:v>01:21:35</c:v>
                </c:pt>
                <c:pt idx="38980">
                  <c:v>01:21:36</c:v>
                </c:pt>
                <c:pt idx="38981">
                  <c:v>01:21:37</c:v>
                </c:pt>
                <c:pt idx="38982">
                  <c:v>01:21:38</c:v>
                </c:pt>
                <c:pt idx="38983">
                  <c:v>01:21:39</c:v>
                </c:pt>
                <c:pt idx="38984">
                  <c:v>01:21:40</c:v>
                </c:pt>
                <c:pt idx="38985">
                  <c:v>01:21:41</c:v>
                </c:pt>
                <c:pt idx="38986">
                  <c:v>01:21:42</c:v>
                </c:pt>
                <c:pt idx="38987">
                  <c:v>01:21:43</c:v>
                </c:pt>
                <c:pt idx="38988">
                  <c:v>01:21:44</c:v>
                </c:pt>
                <c:pt idx="38989">
                  <c:v>01:21:45</c:v>
                </c:pt>
                <c:pt idx="38990">
                  <c:v>01:21:46</c:v>
                </c:pt>
                <c:pt idx="38991">
                  <c:v>01:21:47</c:v>
                </c:pt>
                <c:pt idx="38992">
                  <c:v>01:21:48</c:v>
                </c:pt>
                <c:pt idx="38993">
                  <c:v>01:21:49</c:v>
                </c:pt>
                <c:pt idx="38994">
                  <c:v>01:21:50</c:v>
                </c:pt>
                <c:pt idx="38995">
                  <c:v>01:21:51</c:v>
                </c:pt>
                <c:pt idx="38996">
                  <c:v>01:21:52</c:v>
                </c:pt>
                <c:pt idx="38997">
                  <c:v>01:21:53</c:v>
                </c:pt>
                <c:pt idx="38998">
                  <c:v>01:21:54</c:v>
                </c:pt>
                <c:pt idx="38999">
                  <c:v>01:21:55</c:v>
                </c:pt>
                <c:pt idx="39000">
                  <c:v>01:21:56</c:v>
                </c:pt>
                <c:pt idx="39001">
                  <c:v>01:21:57</c:v>
                </c:pt>
                <c:pt idx="39002">
                  <c:v>01:21:58</c:v>
                </c:pt>
                <c:pt idx="39003">
                  <c:v>01:21:59</c:v>
                </c:pt>
                <c:pt idx="39004">
                  <c:v>01:22:00</c:v>
                </c:pt>
                <c:pt idx="39005">
                  <c:v>01:22:01</c:v>
                </c:pt>
                <c:pt idx="39006">
                  <c:v>01:22:02</c:v>
                </c:pt>
                <c:pt idx="39007">
                  <c:v>01:22:03</c:v>
                </c:pt>
                <c:pt idx="39008">
                  <c:v>01:22:04</c:v>
                </c:pt>
                <c:pt idx="39009">
                  <c:v>01:22:05</c:v>
                </c:pt>
                <c:pt idx="39010">
                  <c:v>01:22:06</c:v>
                </c:pt>
                <c:pt idx="39011">
                  <c:v>01:22:07</c:v>
                </c:pt>
                <c:pt idx="39012">
                  <c:v>01:22:08</c:v>
                </c:pt>
                <c:pt idx="39013">
                  <c:v>01:22:09</c:v>
                </c:pt>
                <c:pt idx="39014">
                  <c:v>01:22:10</c:v>
                </c:pt>
                <c:pt idx="39015">
                  <c:v>01:22:11</c:v>
                </c:pt>
                <c:pt idx="39016">
                  <c:v>01:22:12</c:v>
                </c:pt>
                <c:pt idx="39017">
                  <c:v>01:22:13</c:v>
                </c:pt>
                <c:pt idx="39018">
                  <c:v>01:22:14</c:v>
                </c:pt>
                <c:pt idx="39019">
                  <c:v>01:22:15</c:v>
                </c:pt>
                <c:pt idx="39020">
                  <c:v>01:22:16</c:v>
                </c:pt>
                <c:pt idx="39021">
                  <c:v>01:22:17</c:v>
                </c:pt>
                <c:pt idx="39022">
                  <c:v>01:22:18</c:v>
                </c:pt>
                <c:pt idx="39023">
                  <c:v>01:22:19</c:v>
                </c:pt>
                <c:pt idx="39024">
                  <c:v>01:22:20</c:v>
                </c:pt>
                <c:pt idx="39025">
                  <c:v>01:22:21</c:v>
                </c:pt>
                <c:pt idx="39026">
                  <c:v>01:22:22</c:v>
                </c:pt>
                <c:pt idx="39027">
                  <c:v>01:22:23</c:v>
                </c:pt>
                <c:pt idx="39028">
                  <c:v>01:22:24</c:v>
                </c:pt>
                <c:pt idx="39029">
                  <c:v>01:22:25</c:v>
                </c:pt>
                <c:pt idx="39030">
                  <c:v>01:22:26</c:v>
                </c:pt>
                <c:pt idx="39031">
                  <c:v>01:22:27</c:v>
                </c:pt>
                <c:pt idx="39032">
                  <c:v>01:22:28</c:v>
                </c:pt>
                <c:pt idx="39033">
                  <c:v>01:22:29</c:v>
                </c:pt>
                <c:pt idx="39034">
                  <c:v>01:22:30</c:v>
                </c:pt>
                <c:pt idx="39035">
                  <c:v>01:22:31</c:v>
                </c:pt>
                <c:pt idx="39036">
                  <c:v>01:22:32</c:v>
                </c:pt>
                <c:pt idx="39037">
                  <c:v>01:22:33</c:v>
                </c:pt>
                <c:pt idx="39038">
                  <c:v>01:22:34</c:v>
                </c:pt>
                <c:pt idx="39039">
                  <c:v>01:22:35</c:v>
                </c:pt>
                <c:pt idx="39040">
                  <c:v>01:22:36</c:v>
                </c:pt>
                <c:pt idx="39041">
                  <c:v>01:22:37</c:v>
                </c:pt>
                <c:pt idx="39042">
                  <c:v>01:22:38</c:v>
                </c:pt>
                <c:pt idx="39043">
                  <c:v>01:22:39</c:v>
                </c:pt>
                <c:pt idx="39044">
                  <c:v>01:22:40</c:v>
                </c:pt>
                <c:pt idx="39045">
                  <c:v>01:22:41</c:v>
                </c:pt>
                <c:pt idx="39046">
                  <c:v>01:22:42</c:v>
                </c:pt>
                <c:pt idx="39047">
                  <c:v>01:22:43</c:v>
                </c:pt>
                <c:pt idx="39048">
                  <c:v>01:22:44</c:v>
                </c:pt>
                <c:pt idx="39049">
                  <c:v>01:22:45</c:v>
                </c:pt>
                <c:pt idx="39050">
                  <c:v>01:22:46</c:v>
                </c:pt>
                <c:pt idx="39051">
                  <c:v>01:22:47</c:v>
                </c:pt>
                <c:pt idx="39052">
                  <c:v>01:22:48</c:v>
                </c:pt>
                <c:pt idx="39053">
                  <c:v>01:22:49</c:v>
                </c:pt>
                <c:pt idx="39054">
                  <c:v>01:22:50</c:v>
                </c:pt>
                <c:pt idx="39055">
                  <c:v>01:22:51</c:v>
                </c:pt>
                <c:pt idx="39056">
                  <c:v>01:22:52</c:v>
                </c:pt>
                <c:pt idx="39057">
                  <c:v>01:22:53</c:v>
                </c:pt>
                <c:pt idx="39058">
                  <c:v>01:22:54</c:v>
                </c:pt>
                <c:pt idx="39059">
                  <c:v>01:22:55</c:v>
                </c:pt>
                <c:pt idx="39060">
                  <c:v>01:22:56</c:v>
                </c:pt>
                <c:pt idx="39061">
                  <c:v>01:22:57</c:v>
                </c:pt>
                <c:pt idx="39062">
                  <c:v>01:22:58</c:v>
                </c:pt>
                <c:pt idx="39063">
                  <c:v>01:22:59</c:v>
                </c:pt>
                <c:pt idx="39064">
                  <c:v>01:23:00</c:v>
                </c:pt>
                <c:pt idx="39065">
                  <c:v>01:23:01</c:v>
                </c:pt>
                <c:pt idx="39066">
                  <c:v>01:23:02</c:v>
                </c:pt>
                <c:pt idx="39067">
                  <c:v>01:23:03</c:v>
                </c:pt>
                <c:pt idx="39068">
                  <c:v>01:23:04</c:v>
                </c:pt>
                <c:pt idx="39069">
                  <c:v>01:23:05</c:v>
                </c:pt>
                <c:pt idx="39070">
                  <c:v>01:23:06</c:v>
                </c:pt>
                <c:pt idx="39071">
                  <c:v>01:23:07</c:v>
                </c:pt>
                <c:pt idx="39072">
                  <c:v>01:23:08</c:v>
                </c:pt>
                <c:pt idx="39073">
                  <c:v>01:23:09</c:v>
                </c:pt>
                <c:pt idx="39074">
                  <c:v>01:23:10</c:v>
                </c:pt>
                <c:pt idx="39075">
                  <c:v>01:23:11</c:v>
                </c:pt>
                <c:pt idx="39076">
                  <c:v>01:23:12</c:v>
                </c:pt>
                <c:pt idx="39077">
                  <c:v>01:23:13</c:v>
                </c:pt>
                <c:pt idx="39078">
                  <c:v>01:23:14</c:v>
                </c:pt>
                <c:pt idx="39079">
                  <c:v>01:23:15</c:v>
                </c:pt>
                <c:pt idx="39080">
                  <c:v>01:23:16</c:v>
                </c:pt>
                <c:pt idx="39081">
                  <c:v>01:23:17</c:v>
                </c:pt>
                <c:pt idx="39082">
                  <c:v>01:23:18</c:v>
                </c:pt>
                <c:pt idx="39083">
                  <c:v>01:23:19</c:v>
                </c:pt>
                <c:pt idx="39084">
                  <c:v>01:23:20</c:v>
                </c:pt>
                <c:pt idx="39085">
                  <c:v>01:23:21</c:v>
                </c:pt>
                <c:pt idx="39086">
                  <c:v>01:23:22</c:v>
                </c:pt>
                <c:pt idx="39087">
                  <c:v>01:23:23</c:v>
                </c:pt>
                <c:pt idx="39088">
                  <c:v>01:23:24</c:v>
                </c:pt>
                <c:pt idx="39089">
                  <c:v>01:23:25</c:v>
                </c:pt>
                <c:pt idx="39090">
                  <c:v>01:23:26</c:v>
                </c:pt>
                <c:pt idx="39091">
                  <c:v>01:23:27</c:v>
                </c:pt>
                <c:pt idx="39092">
                  <c:v>01:23:28</c:v>
                </c:pt>
                <c:pt idx="39093">
                  <c:v>01:23:29</c:v>
                </c:pt>
                <c:pt idx="39094">
                  <c:v>01:23:30</c:v>
                </c:pt>
                <c:pt idx="39095">
                  <c:v>01:23:31</c:v>
                </c:pt>
                <c:pt idx="39096">
                  <c:v>01:23:32</c:v>
                </c:pt>
                <c:pt idx="39097">
                  <c:v>01:23:33</c:v>
                </c:pt>
                <c:pt idx="39098">
                  <c:v>01:23:34</c:v>
                </c:pt>
                <c:pt idx="39099">
                  <c:v>01:23:35</c:v>
                </c:pt>
                <c:pt idx="39100">
                  <c:v>01:23:36</c:v>
                </c:pt>
                <c:pt idx="39101">
                  <c:v>01:23:37</c:v>
                </c:pt>
                <c:pt idx="39102">
                  <c:v>01:23:38</c:v>
                </c:pt>
                <c:pt idx="39103">
                  <c:v>01:23:39</c:v>
                </c:pt>
                <c:pt idx="39104">
                  <c:v>01:23:40</c:v>
                </c:pt>
                <c:pt idx="39105">
                  <c:v>01:23:41</c:v>
                </c:pt>
                <c:pt idx="39106">
                  <c:v>01:23:42</c:v>
                </c:pt>
                <c:pt idx="39107">
                  <c:v>01:23:43</c:v>
                </c:pt>
                <c:pt idx="39108">
                  <c:v>01:23:44</c:v>
                </c:pt>
                <c:pt idx="39109">
                  <c:v>01:23:45</c:v>
                </c:pt>
                <c:pt idx="39110">
                  <c:v>01:23:46</c:v>
                </c:pt>
                <c:pt idx="39111">
                  <c:v>01:23:47</c:v>
                </c:pt>
                <c:pt idx="39112">
                  <c:v>01:23:48</c:v>
                </c:pt>
                <c:pt idx="39113">
                  <c:v>01:23:49</c:v>
                </c:pt>
                <c:pt idx="39114">
                  <c:v>01:23:50</c:v>
                </c:pt>
                <c:pt idx="39115">
                  <c:v>01:23:51</c:v>
                </c:pt>
                <c:pt idx="39116">
                  <c:v>01:23:52</c:v>
                </c:pt>
                <c:pt idx="39117">
                  <c:v>01:23:53</c:v>
                </c:pt>
                <c:pt idx="39118">
                  <c:v>01:23:54</c:v>
                </c:pt>
                <c:pt idx="39119">
                  <c:v>01:23:55</c:v>
                </c:pt>
                <c:pt idx="39120">
                  <c:v>01:23:56</c:v>
                </c:pt>
                <c:pt idx="39121">
                  <c:v>01:23:57</c:v>
                </c:pt>
                <c:pt idx="39122">
                  <c:v>01:23:58</c:v>
                </c:pt>
                <c:pt idx="39123">
                  <c:v>01:23:59</c:v>
                </c:pt>
                <c:pt idx="39124">
                  <c:v>01:24:00</c:v>
                </c:pt>
                <c:pt idx="39125">
                  <c:v>01:24:01</c:v>
                </c:pt>
                <c:pt idx="39126">
                  <c:v>01:24:02</c:v>
                </c:pt>
                <c:pt idx="39127">
                  <c:v>01:24:03</c:v>
                </c:pt>
                <c:pt idx="39128">
                  <c:v>01:24:04</c:v>
                </c:pt>
                <c:pt idx="39129">
                  <c:v>01:24:05</c:v>
                </c:pt>
                <c:pt idx="39130">
                  <c:v>01:24:06</c:v>
                </c:pt>
                <c:pt idx="39131">
                  <c:v>01:24:07</c:v>
                </c:pt>
                <c:pt idx="39132">
                  <c:v>01:24:08</c:v>
                </c:pt>
                <c:pt idx="39133">
                  <c:v>01:24:09</c:v>
                </c:pt>
                <c:pt idx="39134">
                  <c:v>01:24:10</c:v>
                </c:pt>
                <c:pt idx="39135">
                  <c:v>01:24:11</c:v>
                </c:pt>
                <c:pt idx="39136">
                  <c:v>01:24:12</c:v>
                </c:pt>
                <c:pt idx="39137">
                  <c:v>01:24:13</c:v>
                </c:pt>
                <c:pt idx="39138">
                  <c:v>01:24:14</c:v>
                </c:pt>
                <c:pt idx="39139">
                  <c:v>01:24:15</c:v>
                </c:pt>
                <c:pt idx="39140">
                  <c:v>01:24:16</c:v>
                </c:pt>
                <c:pt idx="39141">
                  <c:v>01:24:17</c:v>
                </c:pt>
                <c:pt idx="39142">
                  <c:v>01:24:18</c:v>
                </c:pt>
                <c:pt idx="39143">
                  <c:v>01:24:19</c:v>
                </c:pt>
                <c:pt idx="39144">
                  <c:v>01:24:20</c:v>
                </c:pt>
                <c:pt idx="39145">
                  <c:v>01:24:21</c:v>
                </c:pt>
                <c:pt idx="39146">
                  <c:v>01:24:22</c:v>
                </c:pt>
                <c:pt idx="39147">
                  <c:v>01:24:23</c:v>
                </c:pt>
                <c:pt idx="39148">
                  <c:v>01:24:24</c:v>
                </c:pt>
                <c:pt idx="39149">
                  <c:v>01:24:25</c:v>
                </c:pt>
                <c:pt idx="39150">
                  <c:v>01:24:26</c:v>
                </c:pt>
                <c:pt idx="39151">
                  <c:v>01:24:27</c:v>
                </c:pt>
                <c:pt idx="39152">
                  <c:v>01:24:28</c:v>
                </c:pt>
                <c:pt idx="39153">
                  <c:v>01:24:29</c:v>
                </c:pt>
                <c:pt idx="39154">
                  <c:v>01:24:30</c:v>
                </c:pt>
                <c:pt idx="39155">
                  <c:v>01:24:31</c:v>
                </c:pt>
                <c:pt idx="39156">
                  <c:v>01:24:32</c:v>
                </c:pt>
                <c:pt idx="39157">
                  <c:v>01:24:33</c:v>
                </c:pt>
                <c:pt idx="39158">
                  <c:v>01:24:34</c:v>
                </c:pt>
                <c:pt idx="39159">
                  <c:v>01:24:35</c:v>
                </c:pt>
                <c:pt idx="39160">
                  <c:v>01:24:36</c:v>
                </c:pt>
                <c:pt idx="39161">
                  <c:v>01:24:37</c:v>
                </c:pt>
                <c:pt idx="39162">
                  <c:v>01:24:38</c:v>
                </c:pt>
                <c:pt idx="39163">
                  <c:v>01:24:39</c:v>
                </c:pt>
                <c:pt idx="39164">
                  <c:v>01:24:40</c:v>
                </c:pt>
                <c:pt idx="39165">
                  <c:v>01:24:41</c:v>
                </c:pt>
                <c:pt idx="39166">
                  <c:v>01:24:42</c:v>
                </c:pt>
                <c:pt idx="39167">
                  <c:v>01:24:43</c:v>
                </c:pt>
                <c:pt idx="39168">
                  <c:v>01:24:44</c:v>
                </c:pt>
                <c:pt idx="39169">
                  <c:v>01:24:45</c:v>
                </c:pt>
                <c:pt idx="39170">
                  <c:v>01:24:46</c:v>
                </c:pt>
                <c:pt idx="39171">
                  <c:v>01:24:47</c:v>
                </c:pt>
                <c:pt idx="39172">
                  <c:v>01:24:48</c:v>
                </c:pt>
                <c:pt idx="39173">
                  <c:v>01:24:49</c:v>
                </c:pt>
                <c:pt idx="39174">
                  <c:v>01:24:50</c:v>
                </c:pt>
                <c:pt idx="39175">
                  <c:v>01:24:51</c:v>
                </c:pt>
                <c:pt idx="39176">
                  <c:v>01:24:52</c:v>
                </c:pt>
                <c:pt idx="39177">
                  <c:v>01:24:53</c:v>
                </c:pt>
                <c:pt idx="39178">
                  <c:v>01:24:54</c:v>
                </c:pt>
                <c:pt idx="39179">
                  <c:v>01:24:55</c:v>
                </c:pt>
                <c:pt idx="39180">
                  <c:v>01:24:56</c:v>
                </c:pt>
                <c:pt idx="39181">
                  <c:v>01:24:57</c:v>
                </c:pt>
                <c:pt idx="39182">
                  <c:v>01:24:58</c:v>
                </c:pt>
                <c:pt idx="39183">
                  <c:v>01:24:59</c:v>
                </c:pt>
                <c:pt idx="39184">
                  <c:v>01:25:00</c:v>
                </c:pt>
                <c:pt idx="39185">
                  <c:v>01:25:01</c:v>
                </c:pt>
                <c:pt idx="39186">
                  <c:v>01:25:02</c:v>
                </c:pt>
                <c:pt idx="39187">
                  <c:v>01:25:03</c:v>
                </c:pt>
                <c:pt idx="39188">
                  <c:v>01:25:04</c:v>
                </c:pt>
                <c:pt idx="39189">
                  <c:v>01:25:05</c:v>
                </c:pt>
                <c:pt idx="39190">
                  <c:v>01:25:06</c:v>
                </c:pt>
                <c:pt idx="39191">
                  <c:v>01:25:07</c:v>
                </c:pt>
                <c:pt idx="39192">
                  <c:v>01:25:08</c:v>
                </c:pt>
                <c:pt idx="39193">
                  <c:v>01:25:09</c:v>
                </c:pt>
                <c:pt idx="39194">
                  <c:v>01:25:10</c:v>
                </c:pt>
                <c:pt idx="39195">
                  <c:v>01:25:11</c:v>
                </c:pt>
                <c:pt idx="39196">
                  <c:v>01:25:12</c:v>
                </c:pt>
                <c:pt idx="39197">
                  <c:v>01:25:13</c:v>
                </c:pt>
                <c:pt idx="39198">
                  <c:v>01:25:14</c:v>
                </c:pt>
                <c:pt idx="39199">
                  <c:v>01:25:15</c:v>
                </c:pt>
                <c:pt idx="39200">
                  <c:v>01:25:16</c:v>
                </c:pt>
                <c:pt idx="39201">
                  <c:v>01:25:17</c:v>
                </c:pt>
                <c:pt idx="39202">
                  <c:v>01:25:18</c:v>
                </c:pt>
                <c:pt idx="39203">
                  <c:v>01:25:19</c:v>
                </c:pt>
                <c:pt idx="39204">
                  <c:v>01:25:20</c:v>
                </c:pt>
                <c:pt idx="39205">
                  <c:v>01:25:21</c:v>
                </c:pt>
                <c:pt idx="39206">
                  <c:v>01:25:22</c:v>
                </c:pt>
                <c:pt idx="39207">
                  <c:v>01:25:23</c:v>
                </c:pt>
                <c:pt idx="39208">
                  <c:v>01:25:24</c:v>
                </c:pt>
                <c:pt idx="39209">
                  <c:v>01:25:25</c:v>
                </c:pt>
                <c:pt idx="39210">
                  <c:v>01:25:26</c:v>
                </c:pt>
                <c:pt idx="39211">
                  <c:v>01:25:27</c:v>
                </c:pt>
                <c:pt idx="39212">
                  <c:v>01:25:28</c:v>
                </c:pt>
                <c:pt idx="39213">
                  <c:v>01:25:29</c:v>
                </c:pt>
                <c:pt idx="39214">
                  <c:v>01:25:30</c:v>
                </c:pt>
                <c:pt idx="39215">
                  <c:v>01:25:31</c:v>
                </c:pt>
                <c:pt idx="39216">
                  <c:v>01:25:32</c:v>
                </c:pt>
                <c:pt idx="39217">
                  <c:v>01:25:33</c:v>
                </c:pt>
                <c:pt idx="39218">
                  <c:v>01:25:34</c:v>
                </c:pt>
                <c:pt idx="39219">
                  <c:v>01:25:35</c:v>
                </c:pt>
                <c:pt idx="39220">
                  <c:v>01:25:36</c:v>
                </c:pt>
                <c:pt idx="39221">
                  <c:v>01:25:37</c:v>
                </c:pt>
                <c:pt idx="39222">
                  <c:v>01:25:38</c:v>
                </c:pt>
                <c:pt idx="39223">
                  <c:v>01:25:39</c:v>
                </c:pt>
                <c:pt idx="39224">
                  <c:v>01:25:40</c:v>
                </c:pt>
                <c:pt idx="39225">
                  <c:v>01:25:41</c:v>
                </c:pt>
                <c:pt idx="39226">
                  <c:v>01:25:42</c:v>
                </c:pt>
                <c:pt idx="39227">
                  <c:v>01:25:43</c:v>
                </c:pt>
                <c:pt idx="39228">
                  <c:v>01:25:44</c:v>
                </c:pt>
                <c:pt idx="39229">
                  <c:v>01:25:45</c:v>
                </c:pt>
                <c:pt idx="39230">
                  <c:v>01:25:46</c:v>
                </c:pt>
                <c:pt idx="39231">
                  <c:v>01:25:47</c:v>
                </c:pt>
                <c:pt idx="39232">
                  <c:v>01:25:48</c:v>
                </c:pt>
                <c:pt idx="39233">
                  <c:v>01:25:49</c:v>
                </c:pt>
                <c:pt idx="39234">
                  <c:v>01:25:50</c:v>
                </c:pt>
                <c:pt idx="39235">
                  <c:v>01:25:51</c:v>
                </c:pt>
                <c:pt idx="39236">
                  <c:v>01:25:52</c:v>
                </c:pt>
                <c:pt idx="39237">
                  <c:v>01:25:53</c:v>
                </c:pt>
                <c:pt idx="39238">
                  <c:v>01:25:54</c:v>
                </c:pt>
                <c:pt idx="39239">
                  <c:v>01:25:55</c:v>
                </c:pt>
                <c:pt idx="39240">
                  <c:v>01:25:56</c:v>
                </c:pt>
                <c:pt idx="39241">
                  <c:v>01:25:57</c:v>
                </c:pt>
                <c:pt idx="39242">
                  <c:v>01:25:58</c:v>
                </c:pt>
                <c:pt idx="39243">
                  <c:v>01:25:59</c:v>
                </c:pt>
                <c:pt idx="39244">
                  <c:v>01:26:00</c:v>
                </c:pt>
                <c:pt idx="39245">
                  <c:v>01:26:01</c:v>
                </c:pt>
                <c:pt idx="39246">
                  <c:v>01:26:02</c:v>
                </c:pt>
                <c:pt idx="39247">
                  <c:v>01:26:03</c:v>
                </c:pt>
                <c:pt idx="39248">
                  <c:v>01:26:04</c:v>
                </c:pt>
                <c:pt idx="39249">
                  <c:v>01:26:05</c:v>
                </c:pt>
                <c:pt idx="39250">
                  <c:v>01:26:06</c:v>
                </c:pt>
                <c:pt idx="39251">
                  <c:v>01:26:07</c:v>
                </c:pt>
                <c:pt idx="39252">
                  <c:v>01:26:08</c:v>
                </c:pt>
                <c:pt idx="39253">
                  <c:v>01:26:09</c:v>
                </c:pt>
                <c:pt idx="39254">
                  <c:v>01:26:10</c:v>
                </c:pt>
                <c:pt idx="39255">
                  <c:v>01:26:11</c:v>
                </c:pt>
                <c:pt idx="39256">
                  <c:v>01:26:12</c:v>
                </c:pt>
                <c:pt idx="39257">
                  <c:v>01:26:13</c:v>
                </c:pt>
                <c:pt idx="39258">
                  <c:v>01:26:14</c:v>
                </c:pt>
                <c:pt idx="39259">
                  <c:v>01:26:15</c:v>
                </c:pt>
                <c:pt idx="39260">
                  <c:v>01:26:16</c:v>
                </c:pt>
                <c:pt idx="39261">
                  <c:v>01:26:17</c:v>
                </c:pt>
                <c:pt idx="39262">
                  <c:v>01:26:18</c:v>
                </c:pt>
                <c:pt idx="39263">
                  <c:v>01:26:19</c:v>
                </c:pt>
                <c:pt idx="39264">
                  <c:v>01:26:20</c:v>
                </c:pt>
                <c:pt idx="39265">
                  <c:v>01:26:21</c:v>
                </c:pt>
                <c:pt idx="39266">
                  <c:v>01:26:22</c:v>
                </c:pt>
                <c:pt idx="39267">
                  <c:v>01:26:23</c:v>
                </c:pt>
                <c:pt idx="39268">
                  <c:v>01:26:24</c:v>
                </c:pt>
                <c:pt idx="39269">
                  <c:v>01:26:25</c:v>
                </c:pt>
                <c:pt idx="39270">
                  <c:v>01:26:26</c:v>
                </c:pt>
                <c:pt idx="39271">
                  <c:v>01:26:27</c:v>
                </c:pt>
                <c:pt idx="39272">
                  <c:v>01:26:28</c:v>
                </c:pt>
                <c:pt idx="39273">
                  <c:v>01:26:29</c:v>
                </c:pt>
                <c:pt idx="39274">
                  <c:v>01:26:30</c:v>
                </c:pt>
                <c:pt idx="39275">
                  <c:v>01:26:31</c:v>
                </c:pt>
                <c:pt idx="39276">
                  <c:v>01:26:32</c:v>
                </c:pt>
                <c:pt idx="39277">
                  <c:v>01:26:33</c:v>
                </c:pt>
                <c:pt idx="39278">
                  <c:v>01:26:34</c:v>
                </c:pt>
                <c:pt idx="39279">
                  <c:v>01:26:35</c:v>
                </c:pt>
                <c:pt idx="39280">
                  <c:v>01:26:36</c:v>
                </c:pt>
                <c:pt idx="39281">
                  <c:v>01:26:37</c:v>
                </c:pt>
                <c:pt idx="39282">
                  <c:v>01:26:38</c:v>
                </c:pt>
                <c:pt idx="39283">
                  <c:v>01:26:39</c:v>
                </c:pt>
                <c:pt idx="39284">
                  <c:v>01:26:40</c:v>
                </c:pt>
                <c:pt idx="39285">
                  <c:v>01:26:41</c:v>
                </c:pt>
                <c:pt idx="39286">
                  <c:v>01:26:42</c:v>
                </c:pt>
                <c:pt idx="39287">
                  <c:v>01:26:43</c:v>
                </c:pt>
                <c:pt idx="39288">
                  <c:v>01:26:44</c:v>
                </c:pt>
                <c:pt idx="39289">
                  <c:v>01:26:45</c:v>
                </c:pt>
                <c:pt idx="39290">
                  <c:v>01:26:46</c:v>
                </c:pt>
                <c:pt idx="39291">
                  <c:v>01:26:47</c:v>
                </c:pt>
                <c:pt idx="39292">
                  <c:v>01:26:48</c:v>
                </c:pt>
                <c:pt idx="39293">
                  <c:v>01:26:49</c:v>
                </c:pt>
                <c:pt idx="39294">
                  <c:v>01:26:50</c:v>
                </c:pt>
                <c:pt idx="39295">
                  <c:v>01:26:51</c:v>
                </c:pt>
                <c:pt idx="39296">
                  <c:v>01:26:52</c:v>
                </c:pt>
                <c:pt idx="39297">
                  <c:v>01:26:53</c:v>
                </c:pt>
                <c:pt idx="39298">
                  <c:v>01:26:54</c:v>
                </c:pt>
                <c:pt idx="39299">
                  <c:v>01:26:55</c:v>
                </c:pt>
                <c:pt idx="39300">
                  <c:v>01:26:56</c:v>
                </c:pt>
                <c:pt idx="39301">
                  <c:v>01:26:57</c:v>
                </c:pt>
                <c:pt idx="39302">
                  <c:v>01:26:58</c:v>
                </c:pt>
                <c:pt idx="39303">
                  <c:v>01:26:59</c:v>
                </c:pt>
                <c:pt idx="39304">
                  <c:v>01:27:00</c:v>
                </c:pt>
                <c:pt idx="39305">
                  <c:v>01:27:01</c:v>
                </c:pt>
                <c:pt idx="39306">
                  <c:v>01:27:02</c:v>
                </c:pt>
                <c:pt idx="39307">
                  <c:v>01:27:03</c:v>
                </c:pt>
                <c:pt idx="39308">
                  <c:v>01:27:04</c:v>
                </c:pt>
                <c:pt idx="39309">
                  <c:v>01:27:05</c:v>
                </c:pt>
                <c:pt idx="39310">
                  <c:v>01:27:06</c:v>
                </c:pt>
                <c:pt idx="39311">
                  <c:v>01:27:07</c:v>
                </c:pt>
                <c:pt idx="39312">
                  <c:v>01:27:08</c:v>
                </c:pt>
                <c:pt idx="39313">
                  <c:v>01:27:09</c:v>
                </c:pt>
                <c:pt idx="39314">
                  <c:v>01:27:10</c:v>
                </c:pt>
                <c:pt idx="39315">
                  <c:v>01:27:11</c:v>
                </c:pt>
                <c:pt idx="39316">
                  <c:v>01:27:12</c:v>
                </c:pt>
                <c:pt idx="39317">
                  <c:v>01:27:13</c:v>
                </c:pt>
                <c:pt idx="39318">
                  <c:v>01:27:14</c:v>
                </c:pt>
                <c:pt idx="39319">
                  <c:v>01:27:15</c:v>
                </c:pt>
                <c:pt idx="39320">
                  <c:v>01:27:16</c:v>
                </c:pt>
                <c:pt idx="39321">
                  <c:v>01:27:17</c:v>
                </c:pt>
                <c:pt idx="39322">
                  <c:v>01:27:18</c:v>
                </c:pt>
                <c:pt idx="39323">
                  <c:v>01:27:19</c:v>
                </c:pt>
                <c:pt idx="39324">
                  <c:v>01:27:20</c:v>
                </c:pt>
                <c:pt idx="39325">
                  <c:v>01:27:21</c:v>
                </c:pt>
                <c:pt idx="39326">
                  <c:v>01:27:22</c:v>
                </c:pt>
                <c:pt idx="39327">
                  <c:v>01:27:23</c:v>
                </c:pt>
                <c:pt idx="39328">
                  <c:v>01:27:24</c:v>
                </c:pt>
                <c:pt idx="39329">
                  <c:v>01:27:25</c:v>
                </c:pt>
                <c:pt idx="39330">
                  <c:v>01:27:26</c:v>
                </c:pt>
                <c:pt idx="39331">
                  <c:v>01:27:27</c:v>
                </c:pt>
                <c:pt idx="39332">
                  <c:v>01:27:28</c:v>
                </c:pt>
                <c:pt idx="39333">
                  <c:v>01:27:29</c:v>
                </c:pt>
                <c:pt idx="39334">
                  <c:v>01:27:30</c:v>
                </c:pt>
                <c:pt idx="39335">
                  <c:v>01:27:31</c:v>
                </c:pt>
                <c:pt idx="39336">
                  <c:v>01:27:32</c:v>
                </c:pt>
                <c:pt idx="39337">
                  <c:v>01:27:33</c:v>
                </c:pt>
                <c:pt idx="39338">
                  <c:v>01:27:34</c:v>
                </c:pt>
                <c:pt idx="39339">
                  <c:v>01:27:35</c:v>
                </c:pt>
                <c:pt idx="39340">
                  <c:v>01:27:36</c:v>
                </c:pt>
                <c:pt idx="39341">
                  <c:v>01:27:37</c:v>
                </c:pt>
                <c:pt idx="39342">
                  <c:v>01:27:38</c:v>
                </c:pt>
                <c:pt idx="39343">
                  <c:v>01:27:39</c:v>
                </c:pt>
                <c:pt idx="39344">
                  <c:v>01:27:40</c:v>
                </c:pt>
                <c:pt idx="39345">
                  <c:v>01:27:41</c:v>
                </c:pt>
                <c:pt idx="39346">
                  <c:v>01:27:42</c:v>
                </c:pt>
                <c:pt idx="39347">
                  <c:v>01:27:43</c:v>
                </c:pt>
                <c:pt idx="39348">
                  <c:v>01:27:44</c:v>
                </c:pt>
                <c:pt idx="39349">
                  <c:v>01:27:45</c:v>
                </c:pt>
                <c:pt idx="39350">
                  <c:v>01:27:46</c:v>
                </c:pt>
                <c:pt idx="39351">
                  <c:v>01:27:47</c:v>
                </c:pt>
                <c:pt idx="39352">
                  <c:v>01:27:48</c:v>
                </c:pt>
                <c:pt idx="39353">
                  <c:v>01:27:49</c:v>
                </c:pt>
                <c:pt idx="39354">
                  <c:v>01:27:50</c:v>
                </c:pt>
                <c:pt idx="39355">
                  <c:v>01:27:51</c:v>
                </c:pt>
                <c:pt idx="39356">
                  <c:v>01:27:52</c:v>
                </c:pt>
                <c:pt idx="39357">
                  <c:v>01:27:53</c:v>
                </c:pt>
                <c:pt idx="39358">
                  <c:v>01:27:54</c:v>
                </c:pt>
                <c:pt idx="39359">
                  <c:v>01:27:55</c:v>
                </c:pt>
                <c:pt idx="39360">
                  <c:v>01:27:56</c:v>
                </c:pt>
                <c:pt idx="39361">
                  <c:v>01:27:57</c:v>
                </c:pt>
                <c:pt idx="39362">
                  <c:v>01:27:58</c:v>
                </c:pt>
                <c:pt idx="39363">
                  <c:v>01:27:59</c:v>
                </c:pt>
                <c:pt idx="39364">
                  <c:v>01:28:00</c:v>
                </c:pt>
                <c:pt idx="39365">
                  <c:v>01:28:01</c:v>
                </c:pt>
                <c:pt idx="39366">
                  <c:v>01:28:02</c:v>
                </c:pt>
                <c:pt idx="39367">
                  <c:v>01:28:03</c:v>
                </c:pt>
                <c:pt idx="39368">
                  <c:v>01:28:04</c:v>
                </c:pt>
                <c:pt idx="39369">
                  <c:v>01:28:05</c:v>
                </c:pt>
                <c:pt idx="39370">
                  <c:v>01:28:06</c:v>
                </c:pt>
                <c:pt idx="39371">
                  <c:v>01:28:07</c:v>
                </c:pt>
                <c:pt idx="39372">
                  <c:v>01:28:08</c:v>
                </c:pt>
                <c:pt idx="39373">
                  <c:v>01:28:09</c:v>
                </c:pt>
                <c:pt idx="39374">
                  <c:v>01:28:10</c:v>
                </c:pt>
                <c:pt idx="39375">
                  <c:v>01:28:11</c:v>
                </c:pt>
                <c:pt idx="39376">
                  <c:v>01:28:12</c:v>
                </c:pt>
                <c:pt idx="39377">
                  <c:v>01:28:13</c:v>
                </c:pt>
                <c:pt idx="39378">
                  <c:v>01:28:14</c:v>
                </c:pt>
                <c:pt idx="39379">
                  <c:v>01:28:15</c:v>
                </c:pt>
                <c:pt idx="39380">
                  <c:v>01:28:16</c:v>
                </c:pt>
                <c:pt idx="39381">
                  <c:v>01:28:17</c:v>
                </c:pt>
                <c:pt idx="39382">
                  <c:v>01:28:18</c:v>
                </c:pt>
                <c:pt idx="39383">
                  <c:v>01:28:19</c:v>
                </c:pt>
                <c:pt idx="39384">
                  <c:v>01:28:20</c:v>
                </c:pt>
                <c:pt idx="39385">
                  <c:v>01:28:21</c:v>
                </c:pt>
                <c:pt idx="39386">
                  <c:v>01:28:22</c:v>
                </c:pt>
                <c:pt idx="39387">
                  <c:v>01:28:23</c:v>
                </c:pt>
                <c:pt idx="39388">
                  <c:v>01:28:24</c:v>
                </c:pt>
                <c:pt idx="39389">
                  <c:v>01:28:25</c:v>
                </c:pt>
                <c:pt idx="39390">
                  <c:v>01:28:26</c:v>
                </c:pt>
                <c:pt idx="39391">
                  <c:v>01:28:27</c:v>
                </c:pt>
                <c:pt idx="39392">
                  <c:v>01:28:28</c:v>
                </c:pt>
                <c:pt idx="39393">
                  <c:v>01:28:29</c:v>
                </c:pt>
                <c:pt idx="39394">
                  <c:v>01:28:30</c:v>
                </c:pt>
                <c:pt idx="39395">
                  <c:v>01:28:31</c:v>
                </c:pt>
                <c:pt idx="39396">
                  <c:v>01:28:32</c:v>
                </c:pt>
                <c:pt idx="39397">
                  <c:v>01:28:33</c:v>
                </c:pt>
                <c:pt idx="39398">
                  <c:v>01:28:34</c:v>
                </c:pt>
                <c:pt idx="39399">
                  <c:v>01:28:35</c:v>
                </c:pt>
                <c:pt idx="39400">
                  <c:v>01:28:36</c:v>
                </c:pt>
                <c:pt idx="39401">
                  <c:v>01:28:37</c:v>
                </c:pt>
                <c:pt idx="39402">
                  <c:v>01:28:38</c:v>
                </c:pt>
                <c:pt idx="39403">
                  <c:v>01:28:39</c:v>
                </c:pt>
                <c:pt idx="39404">
                  <c:v>01:28:40</c:v>
                </c:pt>
                <c:pt idx="39405">
                  <c:v>01:28:41</c:v>
                </c:pt>
                <c:pt idx="39406">
                  <c:v>01:28:42</c:v>
                </c:pt>
                <c:pt idx="39407">
                  <c:v>01:28:43</c:v>
                </c:pt>
                <c:pt idx="39408">
                  <c:v>01:28:44</c:v>
                </c:pt>
                <c:pt idx="39409">
                  <c:v>01:28:45</c:v>
                </c:pt>
                <c:pt idx="39410">
                  <c:v>01:28:46</c:v>
                </c:pt>
                <c:pt idx="39411">
                  <c:v>01:28:47</c:v>
                </c:pt>
                <c:pt idx="39412">
                  <c:v>01:28:48</c:v>
                </c:pt>
                <c:pt idx="39413">
                  <c:v>01:28:49</c:v>
                </c:pt>
                <c:pt idx="39414">
                  <c:v>01:28:50</c:v>
                </c:pt>
                <c:pt idx="39415">
                  <c:v>01:28:51</c:v>
                </c:pt>
                <c:pt idx="39416">
                  <c:v>01:28:52</c:v>
                </c:pt>
                <c:pt idx="39417">
                  <c:v>01:28:53</c:v>
                </c:pt>
                <c:pt idx="39418">
                  <c:v>01:28:54</c:v>
                </c:pt>
                <c:pt idx="39419">
                  <c:v>01:28:55</c:v>
                </c:pt>
                <c:pt idx="39420">
                  <c:v>01:28:56</c:v>
                </c:pt>
                <c:pt idx="39421">
                  <c:v>01:28:57</c:v>
                </c:pt>
                <c:pt idx="39422">
                  <c:v>01:28:58</c:v>
                </c:pt>
                <c:pt idx="39423">
                  <c:v>01:28:59</c:v>
                </c:pt>
                <c:pt idx="39424">
                  <c:v>01:29:00</c:v>
                </c:pt>
                <c:pt idx="39425">
                  <c:v>01:29:01</c:v>
                </c:pt>
                <c:pt idx="39426">
                  <c:v>01:29:02</c:v>
                </c:pt>
                <c:pt idx="39427">
                  <c:v>01:29:03</c:v>
                </c:pt>
                <c:pt idx="39428">
                  <c:v>01:29:04</c:v>
                </c:pt>
                <c:pt idx="39429">
                  <c:v>01:29:05</c:v>
                </c:pt>
                <c:pt idx="39430">
                  <c:v>01:29:06</c:v>
                </c:pt>
                <c:pt idx="39431">
                  <c:v>01:29:07</c:v>
                </c:pt>
                <c:pt idx="39432">
                  <c:v>01:29:08</c:v>
                </c:pt>
                <c:pt idx="39433">
                  <c:v>01:29:09</c:v>
                </c:pt>
                <c:pt idx="39434">
                  <c:v>01:29:10</c:v>
                </c:pt>
                <c:pt idx="39435">
                  <c:v>01:29:11</c:v>
                </c:pt>
                <c:pt idx="39436">
                  <c:v>01:29:12</c:v>
                </c:pt>
                <c:pt idx="39437">
                  <c:v>01:29:13</c:v>
                </c:pt>
                <c:pt idx="39438">
                  <c:v>01:29:14</c:v>
                </c:pt>
                <c:pt idx="39439">
                  <c:v>01:29:15</c:v>
                </c:pt>
                <c:pt idx="39440">
                  <c:v>01:29:16</c:v>
                </c:pt>
                <c:pt idx="39441">
                  <c:v>01:29:17</c:v>
                </c:pt>
                <c:pt idx="39442">
                  <c:v>01:29:18</c:v>
                </c:pt>
                <c:pt idx="39443">
                  <c:v>01:29:19</c:v>
                </c:pt>
                <c:pt idx="39444">
                  <c:v>01:29:20</c:v>
                </c:pt>
                <c:pt idx="39445">
                  <c:v>01:29:21</c:v>
                </c:pt>
                <c:pt idx="39446">
                  <c:v>01:29:22</c:v>
                </c:pt>
                <c:pt idx="39447">
                  <c:v>01:29:23</c:v>
                </c:pt>
                <c:pt idx="39448">
                  <c:v>01:29:24</c:v>
                </c:pt>
                <c:pt idx="39449">
                  <c:v>01:29:25</c:v>
                </c:pt>
                <c:pt idx="39450">
                  <c:v>01:29:26</c:v>
                </c:pt>
                <c:pt idx="39451">
                  <c:v>01:29:27</c:v>
                </c:pt>
                <c:pt idx="39452">
                  <c:v>01:29:28</c:v>
                </c:pt>
                <c:pt idx="39453">
                  <c:v>01:29:29</c:v>
                </c:pt>
                <c:pt idx="39454">
                  <c:v>01:29:30</c:v>
                </c:pt>
                <c:pt idx="39455">
                  <c:v>01:29:31</c:v>
                </c:pt>
                <c:pt idx="39456">
                  <c:v>01:29:32</c:v>
                </c:pt>
                <c:pt idx="39457">
                  <c:v>01:29:33</c:v>
                </c:pt>
                <c:pt idx="39458">
                  <c:v>01:29:34</c:v>
                </c:pt>
                <c:pt idx="39459">
                  <c:v>01:29:35</c:v>
                </c:pt>
                <c:pt idx="39460">
                  <c:v>01:29:36</c:v>
                </c:pt>
                <c:pt idx="39461">
                  <c:v>01:29:37</c:v>
                </c:pt>
                <c:pt idx="39462">
                  <c:v>01:29:38</c:v>
                </c:pt>
                <c:pt idx="39463">
                  <c:v>01:29:39</c:v>
                </c:pt>
                <c:pt idx="39464">
                  <c:v>01:29:40</c:v>
                </c:pt>
                <c:pt idx="39465">
                  <c:v>01:29:41</c:v>
                </c:pt>
                <c:pt idx="39466">
                  <c:v>01:29:42</c:v>
                </c:pt>
                <c:pt idx="39467">
                  <c:v>01:29:43</c:v>
                </c:pt>
                <c:pt idx="39468">
                  <c:v>01:29:44</c:v>
                </c:pt>
                <c:pt idx="39469">
                  <c:v>01:29:45</c:v>
                </c:pt>
                <c:pt idx="39470">
                  <c:v>01:29:46</c:v>
                </c:pt>
                <c:pt idx="39471">
                  <c:v>01:29:47</c:v>
                </c:pt>
                <c:pt idx="39472">
                  <c:v>01:29:48</c:v>
                </c:pt>
                <c:pt idx="39473">
                  <c:v>01:29:49</c:v>
                </c:pt>
                <c:pt idx="39474">
                  <c:v>01:29:50</c:v>
                </c:pt>
                <c:pt idx="39475">
                  <c:v>01:29:51</c:v>
                </c:pt>
                <c:pt idx="39476">
                  <c:v>01:29:52</c:v>
                </c:pt>
                <c:pt idx="39477">
                  <c:v>01:29:53</c:v>
                </c:pt>
                <c:pt idx="39478">
                  <c:v>01:29:54</c:v>
                </c:pt>
                <c:pt idx="39479">
                  <c:v>01:29:55</c:v>
                </c:pt>
                <c:pt idx="39480">
                  <c:v>01:29:56</c:v>
                </c:pt>
                <c:pt idx="39481">
                  <c:v>01:29:57</c:v>
                </c:pt>
                <c:pt idx="39482">
                  <c:v>01:29:58</c:v>
                </c:pt>
                <c:pt idx="39483">
                  <c:v>01:29:59</c:v>
                </c:pt>
                <c:pt idx="39484">
                  <c:v>01:30:00</c:v>
                </c:pt>
                <c:pt idx="39485">
                  <c:v>01:30:01</c:v>
                </c:pt>
                <c:pt idx="39486">
                  <c:v>01:30:02</c:v>
                </c:pt>
                <c:pt idx="39487">
                  <c:v>01:30:03</c:v>
                </c:pt>
                <c:pt idx="39488">
                  <c:v>01:30:04</c:v>
                </c:pt>
                <c:pt idx="39489">
                  <c:v>01:30:05</c:v>
                </c:pt>
                <c:pt idx="39490">
                  <c:v>01:30:06</c:v>
                </c:pt>
                <c:pt idx="39491">
                  <c:v>01:30:07</c:v>
                </c:pt>
                <c:pt idx="39492">
                  <c:v>01:30:08</c:v>
                </c:pt>
                <c:pt idx="39493">
                  <c:v>01:30:09</c:v>
                </c:pt>
                <c:pt idx="39494">
                  <c:v>01:30:10</c:v>
                </c:pt>
                <c:pt idx="39495">
                  <c:v>01:30:11</c:v>
                </c:pt>
                <c:pt idx="39496">
                  <c:v>01:30:12</c:v>
                </c:pt>
                <c:pt idx="39497">
                  <c:v>01:30:13</c:v>
                </c:pt>
                <c:pt idx="39498">
                  <c:v>01:30:14</c:v>
                </c:pt>
                <c:pt idx="39499">
                  <c:v>01:30:15</c:v>
                </c:pt>
                <c:pt idx="39500">
                  <c:v>01:30:16</c:v>
                </c:pt>
                <c:pt idx="39501">
                  <c:v>01:30:17</c:v>
                </c:pt>
                <c:pt idx="39502">
                  <c:v>01:30:18</c:v>
                </c:pt>
                <c:pt idx="39503">
                  <c:v>01:30:19</c:v>
                </c:pt>
                <c:pt idx="39504">
                  <c:v>01:30:20</c:v>
                </c:pt>
                <c:pt idx="39505">
                  <c:v>01:30:21</c:v>
                </c:pt>
                <c:pt idx="39506">
                  <c:v>01:30:22</c:v>
                </c:pt>
                <c:pt idx="39507">
                  <c:v>01:30:23</c:v>
                </c:pt>
                <c:pt idx="39508">
                  <c:v>01:30:24</c:v>
                </c:pt>
                <c:pt idx="39509">
                  <c:v>01:30:25</c:v>
                </c:pt>
                <c:pt idx="39510">
                  <c:v>01:30:26</c:v>
                </c:pt>
                <c:pt idx="39511">
                  <c:v>01:30:27</c:v>
                </c:pt>
                <c:pt idx="39512">
                  <c:v>01:30:28</c:v>
                </c:pt>
                <c:pt idx="39513">
                  <c:v>01:30:29</c:v>
                </c:pt>
                <c:pt idx="39514">
                  <c:v>01:30:30</c:v>
                </c:pt>
                <c:pt idx="39515">
                  <c:v>01:30:31</c:v>
                </c:pt>
                <c:pt idx="39516">
                  <c:v>01:30:32</c:v>
                </c:pt>
                <c:pt idx="39517">
                  <c:v>01:30:33</c:v>
                </c:pt>
                <c:pt idx="39518">
                  <c:v>01:30:34</c:v>
                </c:pt>
                <c:pt idx="39519">
                  <c:v>01:30:35</c:v>
                </c:pt>
                <c:pt idx="39520">
                  <c:v>01:30:36</c:v>
                </c:pt>
                <c:pt idx="39521">
                  <c:v>01:30:37</c:v>
                </c:pt>
                <c:pt idx="39522">
                  <c:v>01:30:38</c:v>
                </c:pt>
                <c:pt idx="39523">
                  <c:v>01:30:39</c:v>
                </c:pt>
                <c:pt idx="39524">
                  <c:v>01:30:40</c:v>
                </c:pt>
                <c:pt idx="39525">
                  <c:v>01:30:41</c:v>
                </c:pt>
                <c:pt idx="39526">
                  <c:v>01:30:42</c:v>
                </c:pt>
                <c:pt idx="39527">
                  <c:v>01:30:43</c:v>
                </c:pt>
                <c:pt idx="39528">
                  <c:v>01:30:44</c:v>
                </c:pt>
                <c:pt idx="39529">
                  <c:v>01:30:45</c:v>
                </c:pt>
                <c:pt idx="39530">
                  <c:v>01:30:46</c:v>
                </c:pt>
                <c:pt idx="39531">
                  <c:v>01:30:47</c:v>
                </c:pt>
                <c:pt idx="39532">
                  <c:v>01:30:48</c:v>
                </c:pt>
                <c:pt idx="39533">
                  <c:v>01:30:49</c:v>
                </c:pt>
                <c:pt idx="39534">
                  <c:v>01:30:50</c:v>
                </c:pt>
                <c:pt idx="39535">
                  <c:v>01:30:51</c:v>
                </c:pt>
                <c:pt idx="39536">
                  <c:v>01:30:52</c:v>
                </c:pt>
                <c:pt idx="39537">
                  <c:v>01:30:53</c:v>
                </c:pt>
                <c:pt idx="39538">
                  <c:v>01:30:54</c:v>
                </c:pt>
                <c:pt idx="39539">
                  <c:v>01:30:55</c:v>
                </c:pt>
                <c:pt idx="39540">
                  <c:v>01:30:56</c:v>
                </c:pt>
                <c:pt idx="39541">
                  <c:v>01:30:57</c:v>
                </c:pt>
                <c:pt idx="39542">
                  <c:v>01:30:58</c:v>
                </c:pt>
                <c:pt idx="39543">
                  <c:v>01:30:59</c:v>
                </c:pt>
                <c:pt idx="39544">
                  <c:v>01:31:00</c:v>
                </c:pt>
                <c:pt idx="39545">
                  <c:v>01:31:01</c:v>
                </c:pt>
                <c:pt idx="39546">
                  <c:v>01:31:02</c:v>
                </c:pt>
                <c:pt idx="39547">
                  <c:v>01:31:03</c:v>
                </c:pt>
                <c:pt idx="39548">
                  <c:v>01:31:04</c:v>
                </c:pt>
                <c:pt idx="39549">
                  <c:v>01:31:05</c:v>
                </c:pt>
                <c:pt idx="39550">
                  <c:v>01:31:06</c:v>
                </c:pt>
                <c:pt idx="39551">
                  <c:v>01:31:07</c:v>
                </c:pt>
                <c:pt idx="39552">
                  <c:v>01:31:08</c:v>
                </c:pt>
                <c:pt idx="39553">
                  <c:v>01:31:09</c:v>
                </c:pt>
                <c:pt idx="39554">
                  <c:v>01:31:10</c:v>
                </c:pt>
                <c:pt idx="39555">
                  <c:v>01:31:11</c:v>
                </c:pt>
                <c:pt idx="39556">
                  <c:v>01:31:12</c:v>
                </c:pt>
                <c:pt idx="39557">
                  <c:v>01:31:13</c:v>
                </c:pt>
                <c:pt idx="39558">
                  <c:v>01:31:14</c:v>
                </c:pt>
                <c:pt idx="39559">
                  <c:v>01:31:15</c:v>
                </c:pt>
                <c:pt idx="39560">
                  <c:v>01:31:16</c:v>
                </c:pt>
                <c:pt idx="39561">
                  <c:v>01:31:17</c:v>
                </c:pt>
                <c:pt idx="39562">
                  <c:v>01:31:18</c:v>
                </c:pt>
                <c:pt idx="39563">
                  <c:v>01:31:19</c:v>
                </c:pt>
                <c:pt idx="39564">
                  <c:v>01:31:20</c:v>
                </c:pt>
                <c:pt idx="39565">
                  <c:v>01:31:21</c:v>
                </c:pt>
                <c:pt idx="39566">
                  <c:v>01:31:22</c:v>
                </c:pt>
                <c:pt idx="39567">
                  <c:v>01:31:23</c:v>
                </c:pt>
                <c:pt idx="39568">
                  <c:v>01:31:24</c:v>
                </c:pt>
                <c:pt idx="39569">
                  <c:v>01:31:25</c:v>
                </c:pt>
                <c:pt idx="39570">
                  <c:v>01:31:26</c:v>
                </c:pt>
                <c:pt idx="39571">
                  <c:v>01:31:27</c:v>
                </c:pt>
                <c:pt idx="39572">
                  <c:v>01:31:28</c:v>
                </c:pt>
                <c:pt idx="39573">
                  <c:v>01:31:29</c:v>
                </c:pt>
                <c:pt idx="39574">
                  <c:v>01:31:30</c:v>
                </c:pt>
                <c:pt idx="39575">
                  <c:v>01:31:31</c:v>
                </c:pt>
                <c:pt idx="39576">
                  <c:v>01:31:32</c:v>
                </c:pt>
                <c:pt idx="39577">
                  <c:v>01:31:33</c:v>
                </c:pt>
                <c:pt idx="39578">
                  <c:v>01:31:34</c:v>
                </c:pt>
                <c:pt idx="39579">
                  <c:v>01:31:35</c:v>
                </c:pt>
                <c:pt idx="39580">
                  <c:v>01:31:36</c:v>
                </c:pt>
                <c:pt idx="39581">
                  <c:v>01:31:37</c:v>
                </c:pt>
                <c:pt idx="39582">
                  <c:v>01:31:38</c:v>
                </c:pt>
                <c:pt idx="39583">
                  <c:v>01:31:39</c:v>
                </c:pt>
                <c:pt idx="39584">
                  <c:v>01:31:40</c:v>
                </c:pt>
                <c:pt idx="39585">
                  <c:v>01:31:41</c:v>
                </c:pt>
                <c:pt idx="39586">
                  <c:v>01:31:42</c:v>
                </c:pt>
                <c:pt idx="39587">
                  <c:v>01:31:43</c:v>
                </c:pt>
                <c:pt idx="39588">
                  <c:v>01:31:44</c:v>
                </c:pt>
                <c:pt idx="39589">
                  <c:v>01:31:45</c:v>
                </c:pt>
                <c:pt idx="39590">
                  <c:v>01:31:46</c:v>
                </c:pt>
                <c:pt idx="39591">
                  <c:v>01:31:47</c:v>
                </c:pt>
                <c:pt idx="39592">
                  <c:v>01:31:48</c:v>
                </c:pt>
                <c:pt idx="39593">
                  <c:v>01:31:49</c:v>
                </c:pt>
                <c:pt idx="39594">
                  <c:v>01:31:50</c:v>
                </c:pt>
                <c:pt idx="39595">
                  <c:v>01:31:51</c:v>
                </c:pt>
                <c:pt idx="39596">
                  <c:v>01:31:52</c:v>
                </c:pt>
                <c:pt idx="39597">
                  <c:v>01:31:53</c:v>
                </c:pt>
                <c:pt idx="39598">
                  <c:v>01:31:54</c:v>
                </c:pt>
                <c:pt idx="39599">
                  <c:v>01:31:55</c:v>
                </c:pt>
                <c:pt idx="39600">
                  <c:v>01:31:56</c:v>
                </c:pt>
                <c:pt idx="39601">
                  <c:v>01:31:57</c:v>
                </c:pt>
                <c:pt idx="39602">
                  <c:v>01:31:58</c:v>
                </c:pt>
                <c:pt idx="39603">
                  <c:v>01:31:59</c:v>
                </c:pt>
                <c:pt idx="39604">
                  <c:v>01:32:00</c:v>
                </c:pt>
                <c:pt idx="39605">
                  <c:v>01:32:01</c:v>
                </c:pt>
                <c:pt idx="39606">
                  <c:v>01:32:02</c:v>
                </c:pt>
                <c:pt idx="39607">
                  <c:v>01:32:03</c:v>
                </c:pt>
                <c:pt idx="39608">
                  <c:v>01:32:04</c:v>
                </c:pt>
                <c:pt idx="39609">
                  <c:v>01:32:05</c:v>
                </c:pt>
                <c:pt idx="39610">
                  <c:v>01:32:06</c:v>
                </c:pt>
                <c:pt idx="39611">
                  <c:v>01:32:07</c:v>
                </c:pt>
                <c:pt idx="39612">
                  <c:v>01:32:08</c:v>
                </c:pt>
                <c:pt idx="39613">
                  <c:v>01:32:09</c:v>
                </c:pt>
                <c:pt idx="39614">
                  <c:v>01:32:10</c:v>
                </c:pt>
                <c:pt idx="39615">
                  <c:v>01:32:11</c:v>
                </c:pt>
                <c:pt idx="39616">
                  <c:v>01:32:12</c:v>
                </c:pt>
                <c:pt idx="39617">
                  <c:v>01:32:13</c:v>
                </c:pt>
                <c:pt idx="39618">
                  <c:v>01:32:14</c:v>
                </c:pt>
                <c:pt idx="39619">
                  <c:v>01:32:15</c:v>
                </c:pt>
                <c:pt idx="39620">
                  <c:v>01:32:16</c:v>
                </c:pt>
                <c:pt idx="39621">
                  <c:v>01:32:17</c:v>
                </c:pt>
                <c:pt idx="39622">
                  <c:v>01:32:18</c:v>
                </c:pt>
                <c:pt idx="39623">
                  <c:v>01:32:19</c:v>
                </c:pt>
                <c:pt idx="39624">
                  <c:v>01:32:20</c:v>
                </c:pt>
                <c:pt idx="39625">
                  <c:v>01:32:21</c:v>
                </c:pt>
                <c:pt idx="39626">
                  <c:v>01:32:22</c:v>
                </c:pt>
                <c:pt idx="39627">
                  <c:v>01:32:23</c:v>
                </c:pt>
                <c:pt idx="39628">
                  <c:v>01:32:24</c:v>
                </c:pt>
                <c:pt idx="39629">
                  <c:v>01:32:25</c:v>
                </c:pt>
                <c:pt idx="39630">
                  <c:v>01:32:26</c:v>
                </c:pt>
                <c:pt idx="39631">
                  <c:v>01:32:27</c:v>
                </c:pt>
                <c:pt idx="39632">
                  <c:v>01:32:28</c:v>
                </c:pt>
                <c:pt idx="39633">
                  <c:v>01:32:29</c:v>
                </c:pt>
                <c:pt idx="39634">
                  <c:v>01:32:30</c:v>
                </c:pt>
                <c:pt idx="39635">
                  <c:v>01:32:31</c:v>
                </c:pt>
                <c:pt idx="39636">
                  <c:v>01:32:32</c:v>
                </c:pt>
                <c:pt idx="39637">
                  <c:v>01:32:33</c:v>
                </c:pt>
                <c:pt idx="39638">
                  <c:v>01:32:34</c:v>
                </c:pt>
                <c:pt idx="39639">
                  <c:v>01:32:35</c:v>
                </c:pt>
                <c:pt idx="39640">
                  <c:v>01:32:36</c:v>
                </c:pt>
                <c:pt idx="39641">
                  <c:v>01:32:37</c:v>
                </c:pt>
                <c:pt idx="39642">
                  <c:v>01:32:38</c:v>
                </c:pt>
                <c:pt idx="39643">
                  <c:v>01:32:39</c:v>
                </c:pt>
                <c:pt idx="39644">
                  <c:v>01:32:40</c:v>
                </c:pt>
                <c:pt idx="39645">
                  <c:v>01:32:41</c:v>
                </c:pt>
                <c:pt idx="39646">
                  <c:v>01:32:42</c:v>
                </c:pt>
                <c:pt idx="39647">
                  <c:v>01:32:43</c:v>
                </c:pt>
                <c:pt idx="39648">
                  <c:v>01:32:44</c:v>
                </c:pt>
                <c:pt idx="39649">
                  <c:v>01:32:45</c:v>
                </c:pt>
                <c:pt idx="39650">
                  <c:v>01:32:46</c:v>
                </c:pt>
                <c:pt idx="39651">
                  <c:v>01:32:47</c:v>
                </c:pt>
                <c:pt idx="39652">
                  <c:v>01:32:48</c:v>
                </c:pt>
                <c:pt idx="39653">
                  <c:v>01:32:49</c:v>
                </c:pt>
                <c:pt idx="39654">
                  <c:v>01:32:50</c:v>
                </c:pt>
                <c:pt idx="39655">
                  <c:v>01:32:51</c:v>
                </c:pt>
                <c:pt idx="39656">
                  <c:v>01:32:52</c:v>
                </c:pt>
                <c:pt idx="39657">
                  <c:v>01:32:53</c:v>
                </c:pt>
                <c:pt idx="39658">
                  <c:v>01:32:54</c:v>
                </c:pt>
                <c:pt idx="39659">
                  <c:v>01:32:55</c:v>
                </c:pt>
                <c:pt idx="39660">
                  <c:v>01:32:56</c:v>
                </c:pt>
                <c:pt idx="39661">
                  <c:v>01:32:57</c:v>
                </c:pt>
                <c:pt idx="39662">
                  <c:v>01:32:58</c:v>
                </c:pt>
                <c:pt idx="39663">
                  <c:v>01:32:59</c:v>
                </c:pt>
                <c:pt idx="39664">
                  <c:v>01:33:00</c:v>
                </c:pt>
                <c:pt idx="39665">
                  <c:v>01:33:01</c:v>
                </c:pt>
                <c:pt idx="39666">
                  <c:v>01:33:02</c:v>
                </c:pt>
                <c:pt idx="39667">
                  <c:v>01:33:03</c:v>
                </c:pt>
                <c:pt idx="39668">
                  <c:v>01:33:04</c:v>
                </c:pt>
                <c:pt idx="39669">
                  <c:v>01:33:05</c:v>
                </c:pt>
                <c:pt idx="39670">
                  <c:v>01:33:06</c:v>
                </c:pt>
                <c:pt idx="39671">
                  <c:v>01:33:07</c:v>
                </c:pt>
                <c:pt idx="39672">
                  <c:v>01:33:08</c:v>
                </c:pt>
                <c:pt idx="39673">
                  <c:v>01:33:09</c:v>
                </c:pt>
                <c:pt idx="39674">
                  <c:v>01:33:10</c:v>
                </c:pt>
                <c:pt idx="39675">
                  <c:v>01:33:11</c:v>
                </c:pt>
                <c:pt idx="39676">
                  <c:v>01:33:12</c:v>
                </c:pt>
                <c:pt idx="39677">
                  <c:v>01:33:13</c:v>
                </c:pt>
                <c:pt idx="39678">
                  <c:v>01:33:14</c:v>
                </c:pt>
                <c:pt idx="39679">
                  <c:v>01:33:15</c:v>
                </c:pt>
                <c:pt idx="39680">
                  <c:v>01:33:16</c:v>
                </c:pt>
                <c:pt idx="39681">
                  <c:v>01:33:17</c:v>
                </c:pt>
                <c:pt idx="39682">
                  <c:v>01:33:18</c:v>
                </c:pt>
                <c:pt idx="39683">
                  <c:v>01:33:19</c:v>
                </c:pt>
                <c:pt idx="39684">
                  <c:v>01:33:20</c:v>
                </c:pt>
                <c:pt idx="39685">
                  <c:v>01:33:21</c:v>
                </c:pt>
                <c:pt idx="39686">
                  <c:v>01:33:22</c:v>
                </c:pt>
                <c:pt idx="39687">
                  <c:v>01:33:23</c:v>
                </c:pt>
                <c:pt idx="39688">
                  <c:v>01:33:24</c:v>
                </c:pt>
                <c:pt idx="39689">
                  <c:v>01:33:25</c:v>
                </c:pt>
                <c:pt idx="39690">
                  <c:v>01:33:26</c:v>
                </c:pt>
                <c:pt idx="39691">
                  <c:v>01:33:27</c:v>
                </c:pt>
                <c:pt idx="39692">
                  <c:v>01:33:28</c:v>
                </c:pt>
                <c:pt idx="39693">
                  <c:v>01:33:29</c:v>
                </c:pt>
                <c:pt idx="39694">
                  <c:v>01:33:30</c:v>
                </c:pt>
                <c:pt idx="39695">
                  <c:v>01:33:31</c:v>
                </c:pt>
                <c:pt idx="39696">
                  <c:v>01:33:32</c:v>
                </c:pt>
                <c:pt idx="39697">
                  <c:v>01:33:33</c:v>
                </c:pt>
                <c:pt idx="39698">
                  <c:v>01:33:34</c:v>
                </c:pt>
                <c:pt idx="39699">
                  <c:v>01:33:35</c:v>
                </c:pt>
                <c:pt idx="39700">
                  <c:v>01:33:36</c:v>
                </c:pt>
                <c:pt idx="39701">
                  <c:v>01:33:37</c:v>
                </c:pt>
                <c:pt idx="39702">
                  <c:v>01:33:38</c:v>
                </c:pt>
                <c:pt idx="39703">
                  <c:v>01:33:39</c:v>
                </c:pt>
                <c:pt idx="39704">
                  <c:v>01:33:40</c:v>
                </c:pt>
                <c:pt idx="39705">
                  <c:v>01:33:41</c:v>
                </c:pt>
                <c:pt idx="39706">
                  <c:v>01:33:42</c:v>
                </c:pt>
                <c:pt idx="39707">
                  <c:v>01:33:43</c:v>
                </c:pt>
                <c:pt idx="39708">
                  <c:v>01:33:44</c:v>
                </c:pt>
                <c:pt idx="39709">
                  <c:v>01:33:45</c:v>
                </c:pt>
                <c:pt idx="39710">
                  <c:v>01:33:46</c:v>
                </c:pt>
                <c:pt idx="39711">
                  <c:v>01:33:47</c:v>
                </c:pt>
                <c:pt idx="39712">
                  <c:v>01:33:48</c:v>
                </c:pt>
                <c:pt idx="39713">
                  <c:v>01:33:49</c:v>
                </c:pt>
                <c:pt idx="39714">
                  <c:v>01:33:50</c:v>
                </c:pt>
                <c:pt idx="39715">
                  <c:v>01:33:51</c:v>
                </c:pt>
                <c:pt idx="39716">
                  <c:v>01:33:52</c:v>
                </c:pt>
                <c:pt idx="39717">
                  <c:v>01:33:53</c:v>
                </c:pt>
                <c:pt idx="39718">
                  <c:v>01:33:54</c:v>
                </c:pt>
                <c:pt idx="39719">
                  <c:v>01:33:55</c:v>
                </c:pt>
                <c:pt idx="39720">
                  <c:v>01:33:56</c:v>
                </c:pt>
                <c:pt idx="39721">
                  <c:v>01:33:57</c:v>
                </c:pt>
                <c:pt idx="39722">
                  <c:v>01:33:58</c:v>
                </c:pt>
                <c:pt idx="39723">
                  <c:v>01:33:59</c:v>
                </c:pt>
                <c:pt idx="39724">
                  <c:v>01:34:00</c:v>
                </c:pt>
                <c:pt idx="39725">
                  <c:v>01:34:01</c:v>
                </c:pt>
                <c:pt idx="39726">
                  <c:v>01:34:02</c:v>
                </c:pt>
                <c:pt idx="39727">
                  <c:v>01:34:03</c:v>
                </c:pt>
                <c:pt idx="39728">
                  <c:v>01:34:04</c:v>
                </c:pt>
                <c:pt idx="39729">
                  <c:v>01:34:05</c:v>
                </c:pt>
                <c:pt idx="39730">
                  <c:v>01:34:06</c:v>
                </c:pt>
                <c:pt idx="39731">
                  <c:v>01:34:07</c:v>
                </c:pt>
                <c:pt idx="39732">
                  <c:v>01:34:08</c:v>
                </c:pt>
                <c:pt idx="39733">
                  <c:v>01:34:09</c:v>
                </c:pt>
                <c:pt idx="39734">
                  <c:v>01:34:10</c:v>
                </c:pt>
                <c:pt idx="39735">
                  <c:v>01:34:11</c:v>
                </c:pt>
                <c:pt idx="39736">
                  <c:v>01:34:12</c:v>
                </c:pt>
                <c:pt idx="39737">
                  <c:v>01:34:13</c:v>
                </c:pt>
                <c:pt idx="39738">
                  <c:v>01:34:14</c:v>
                </c:pt>
                <c:pt idx="39739">
                  <c:v>01:34:15</c:v>
                </c:pt>
                <c:pt idx="39740">
                  <c:v>01:34:16</c:v>
                </c:pt>
                <c:pt idx="39741">
                  <c:v>01:34:17</c:v>
                </c:pt>
                <c:pt idx="39742">
                  <c:v>01:34:18</c:v>
                </c:pt>
                <c:pt idx="39743">
                  <c:v>01:34:19</c:v>
                </c:pt>
                <c:pt idx="39744">
                  <c:v>01:34:20</c:v>
                </c:pt>
                <c:pt idx="39745">
                  <c:v>01:34:21</c:v>
                </c:pt>
                <c:pt idx="39746">
                  <c:v>01:34:22</c:v>
                </c:pt>
                <c:pt idx="39747">
                  <c:v>01:34:23</c:v>
                </c:pt>
                <c:pt idx="39748">
                  <c:v>01:34:24</c:v>
                </c:pt>
                <c:pt idx="39749">
                  <c:v>01:34:25</c:v>
                </c:pt>
                <c:pt idx="39750">
                  <c:v>01:34:26</c:v>
                </c:pt>
                <c:pt idx="39751">
                  <c:v>01:34:27</c:v>
                </c:pt>
                <c:pt idx="39752">
                  <c:v>01:34:28</c:v>
                </c:pt>
                <c:pt idx="39753">
                  <c:v>01:34:29</c:v>
                </c:pt>
                <c:pt idx="39754">
                  <c:v>01:34:30</c:v>
                </c:pt>
                <c:pt idx="39755">
                  <c:v>01:34:31</c:v>
                </c:pt>
                <c:pt idx="39756">
                  <c:v>01:34:32</c:v>
                </c:pt>
                <c:pt idx="39757">
                  <c:v>01:34:33</c:v>
                </c:pt>
                <c:pt idx="39758">
                  <c:v>01:34:34</c:v>
                </c:pt>
                <c:pt idx="39759">
                  <c:v>01:34:35</c:v>
                </c:pt>
                <c:pt idx="39760">
                  <c:v>01:34:36</c:v>
                </c:pt>
                <c:pt idx="39761">
                  <c:v>01:34:37</c:v>
                </c:pt>
                <c:pt idx="39762">
                  <c:v>01:34:38</c:v>
                </c:pt>
                <c:pt idx="39763">
                  <c:v>01:34:39</c:v>
                </c:pt>
                <c:pt idx="39764">
                  <c:v>01:34:40</c:v>
                </c:pt>
                <c:pt idx="39765">
                  <c:v>01:34:41</c:v>
                </c:pt>
                <c:pt idx="39766">
                  <c:v>01:34:42</c:v>
                </c:pt>
                <c:pt idx="39767">
                  <c:v>01:34:43</c:v>
                </c:pt>
                <c:pt idx="39768">
                  <c:v>01:34:44</c:v>
                </c:pt>
                <c:pt idx="39769">
                  <c:v>01:34:45</c:v>
                </c:pt>
                <c:pt idx="39770">
                  <c:v>01:34:46</c:v>
                </c:pt>
                <c:pt idx="39771">
                  <c:v>01:34:47</c:v>
                </c:pt>
                <c:pt idx="39772">
                  <c:v>01:34:48</c:v>
                </c:pt>
                <c:pt idx="39773">
                  <c:v>01:34:49</c:v>
                </c:pt>
                <c:pt idx="39774">
                  <c:v>01:34:50</c:v>
                </c:pt>
                <c:pt idx="39775">
                  <c:v>01:34:51</c:v>
                </c:pt>
                <c:pt idx="39776">
                  <c:v>01:34:52</c:v>
                </c:pt>
                <c:pt idx="39777">
                  <c:v>01:34:53</c:v>
                </c:pt>
                <c:pt idx="39778">
                  <c:v>01:34:54</c:v>
                </c:pt>
                <c:pt idx="39779">
                  <c:v>01:34:55</c:v>
                </c:pt>
                <c:pt idx="39780">
                  <c:v>01:34:56</c:v>
                </c:pt>
                <c:pt idx="39781">
                  <c:v>01:34:57</c:v>
                </c:pt>
                <c:pt idx="39782">
                  <c:v>01:34:58</c:v>
                </c:pt>
                <c:pt idx="39783">
                  <c:v>01:34:59</c:v>
                </c:pt>
                <c:pt idx="39784">
                  <c:v>01:35:00</c:v>
                </c:pt>
                <c:pt idx="39785">
                  <c:v>01:35:01</c:v>
                </c:pt>
                <c:pt idx="39786">
                  <c:v>01:35:02</c:v>
                </c:pt>
                <c:pt idx="39787">
                  <c:v>01:35:03</c:v>
                </c:pt>
                <c:pt idx="39788">
                  <c:v>01:35:04</c:v>
                </c:pt>
                <c:pt idx="39789">
                  <c:v>01:35:05</c:v>
                </c:pt>
                <c:pt idx="39790">
                  <c:v>01:35:06</c:v>
                </c:pt>
                <c:pt idx="39791">
                  <c:v>01:35:07</c:v>
                </c:pt>
                <c:pt idx="39792">
                  <c:v>01:35:08</c:v>
                </c:pt>
                <c:pt idx="39793">
                  <c:v>01:35:09</c:v>
                </c:pt>
                <c:pt idx="39794">
                  <c:v>01:35:10</c:v>
                </c:pt>
                <c:pt idx="39795">
                  <c:v>01:35:11</c:v>
                </c:pt>
                <c:pt idx="39796">
                  <c:v>01:35:12</c:v>
                </c:pt>
                <c:pt idx="39797">
                  <c:v>01:35:13</c:v>
                </c:pt>
                <c:pt idx="39798">
                  <c:v>01:35:14</c:v>
                </c:pt>
                <c:pt idx="39799">
                  <c:v>01:35:15</c:v>
                </c:pt>
                <c:pt idx="39800">
                  <c:v>01:35:16</c:v>
                </c:pt>
                <c:pt idx="39801">
                  <c:v>01:35:17</c:v>
                </c:pt>
                <c:pt idx="39802">
                  <c:v>01:35:18</c:v>
                </c:pt>
                <c:pt idx="39803">
                  <c:v>01:35:19</c:v>
                </c:pt>
                <c:pt idx="39804">
                  <c:v>01:35:20</c:v>
                </c:pt>
                <c:pt idx="39805">
                  <c:v>01:35:21</c:v>
                </c:pt>
                <c:pt idx="39806">
                  <c:v>01:35:22</c:v>
                </c:pt>
                <c:pt idx="39807">
                  <c:v>01:35:23</c:v>
                </c:pt>
                <c:pt idx="39808">
                  <c:v>01:35:24</c:v>
                </c:pt>
                <c:pt idx="39809">
                  <c:v>01:35:25</c:v>
                </c:pt>
                <c:pt idx="39810">
                  <c:v>01:35:26</c:v>
                </c:pt>
                <c:pt idx="39811">
                  <c:v>01:35:27</c:v>
                </c:pt>
                <c:pt idx="39812">
                  <c:v>01:35:28</c:v>
                </c:pt>
                <c:pt idx="39813">
                  <c:v>01:35:29</c:v>
                </c:pt>
                <c:pt idx="39814">
                  <c:v>01:35:30</c:v>
                </c:pt>
                <c:pt idx="39815">
                  <c:v>01:35:31</c:v>
                </c:pt>
                <c:pt idx="39816">
                  <c:v>01:35:32</c:v>
                </c:pt>
                <c:pt idx="39817">
                  <c:v>01:35:33</c:v>
                </c:pt>
                <c:pt idx="39818">
                  <c:v>01:35:34</c:v>
                </c:pt>
                <c:pt idx="39819">
                  <c:v>01:35:35</c:v>
                </c:pt>
                <c:pt idx="39820">
                  <c:v>01:35:36</c:v>
                </c:pt>
                <c:pt idx="39821">
                  <c:v>01:35:37</c:v>
                </c:pt>
                <c:pt idx="39822">
                  <c:v>01:35:38</c:v>
                </c:pt>
                <c:pt idx="39823">
                  <c:v>01:35:39</c:v>
                </c:pt>
                <c:pt idx="39824">
                  <c:v>01:35:40</c:v>
                </c:pt>
                <c:pt idx="39825">
                  <c:v>01:35:41</c:v>
                </c:pt>
                <c:pt idx="39826">
                  <c:v>01:35:42</c:v>
                </c:pt>
                <c:pt idx="39827">
                  <c:v>01:35:43</c:v>
                </c:pt>
                <c:pt idx="39828">
                  <c:v>01:35:44</c:v>
                </c:pt>
                <c:pt idx="39829">
                  <c:v>01:35:45</c:v>
                </c:pt>
                <c:pt idx="39830">
                  <c:v>01:35:46</c:v>
                </c:pt>
                <c:pt idx="39831">
                  <c:v>01:35:47</c:v>
                </c:pt>
                <c:pt idx="39832">
                  <c:v>01:35:48</c:v>
                </c:pt>
                <c:pt idx="39833">
                  <c:v>01:35:49</c:v>
                </c:pt>
                <c:pt idx="39834">
                  <c:v>01:35:50</c:v>
                </c:pt>
                <c:pt idx="39835">
                  <c:v>01:35:51</c:v>
                </c:pt>
                <c:pt idx="39836">
                  <c:v>01:35:52</c:v>
                </c:pt>
                <c:pt idx="39837">
                  <c:v>01:35:53</c:v>
                </c:pt>
                <c:pt idx="39838">
                  <c:v>01:35:54</c:v>
                </c:pt>
                <c:pt idx="39839">
                  <c:v>01:35:55</c:v>
                </c:pt>
                <c:pt idx="39840">
                  <c:v>01:35:56</c:v>
                </c:pt>
                <c:pt idx="39841">
                  <c:v>01:35:57</c:v>
                </c:pt>
                <c:pt idx="39842">
                  <c:v>01:35:58</c:v>
                </c:pt>
                <c:pt idx="39843">
                  <c:v>01:35:59</c:v>
                </c:pt>
                <c:pt idx="39844">
                  <c:v>01:36:00</c:v>
                </c:pt>
                <c:pt idx="39845">
                  <c:v>01:36:01</c:v>
                </c:pt>
                <c:pt idx="39846">
                  <c:v>01:36:02</c:v>
                </c:pt>
                <c:pt idx="39847">
                  <c:v>01:36:03</c:v>
                </c:pt>
                <c:pt idx="39848">
                  <c:v>01:36:04</c:v>
                </c:pt>
                <c:pt idx="39849">
                  <c:v>01:36:05</c:v>
                </c:pt>
                <c:pt idx="39850">
                  <c:v>01:36:06</c:v>
                </c:pt>
                <c:pt idx="39851">
                  <c:v>01:36:07</c:v>
                </c:pt>
                <c:pt idx="39852">
                  <c:v>01:36:08</c:v>
                </c:pt>
                <c:pt idx="39853">
                  <c:v>01:36:09</c:v>
                </c:pt>
                <c:pt idx="39854">
                  <c:v>01:36:10</c:v>
                </c:pt>
                <c:pt idx="39855">
                  <c:v>01:36:11</c:v>
                </c:pt>
                <c:pt idx="39856">
                  <c:v>01:36:12</c:v>
                </c:pt>
                <c:pt idx="39857">
                  <c:v>01:36:13</c:v>
                </c:pt>
                <c:pt idx="39858">
                  <c:v>01:36:14</c:v>
                </c:pt>
                <c:pt idx="39859">
                  <c:v>01:36:15</c:v>
                </c:pt>
                <c:pt idx="39860">
                  <c:v>01:36:16</c:v>
                </c:pt>
                <c:pt idx="39861">
                  <c:v>01:36:17</c:v>
                </c:pt>
                <c:pt idx="39862">
                  <c:v>01:36:18</c:v>
                </c:pt>
                <c:pt idx="39863">
                  <c:v>01:36:19</c:v>
                </c:pt>
                <c:pt idx="39864">
                  <c:v>01:36:20</c:v>
                </c:pt>
                <c:pt idx="39865">
                  <c:v>01:36:21</c:v>
                </c:pt>
                <c:pt idx="39866">
                  <c:v>01:36:22</c:v>
                </c:pt>
                <c:pt idx="39867">
                  <c:v>01:36:23</c:v>
                </c:pt>
                <c:pt idx="39868">
                  <c:v>01:36:24</c:v>
                </c:pt>
                <c:pt idx="39869">
                  <c:v>01:36:25</c:v>
                </c:pt>
                <c:pt idx="39870">
                  <c:v>01:36:26</c:v>
                </c:pt>
                <c:pt idx="39871">
                  <c:v>01:36:27</c:v>
                </c:pt>
                <c:pt idx="39872">
                  <c:v>01:36:28</c:v>
                </c:pt>
                <c:pt idx="39873">
                  <c:v>01:36:29</c:v>
                </c:pt>
                <c:pt idx="39874">
                  <c:v>01:36:30</c:v>
                </c:pt>
                <c:pt idx="39875">
                  <c:v>01:36:31</c:v>
                </c:pt>
                <c:pt idx="39876">
                  <c:v>01:36:32</c:v>
                </c:pt>
                <c:pt idx="39877">
                  <c:v>01:36:33</c:v>
                </c:pt>
                <c:pt idx="39878">
                  <c:v>01:36:34</c:v>
                </c:pt>
                <c:pt idx="39879">
                  <c:v>01:36:35</c:v>
                </c:pt>
                <c:pt idx="39880">
                  <c:v>01:36:36</c:v>
                </c:pt>
                <c:pt idx="39881">
                  <c:v>01:36:37</c:v>
                </c:pt>
                <c:pt idx="39882">
                  <c:v>01:36:38</c:v>
                </c:pt>
                <c:pt idx="39883">
                  <c:v>01:36:39</c:v>
                </c:pt>
                <c:pt idx="39884">
                  <c:v>01:36:40</c:v>
                </c:pt>
                <c:pt idx="39885">
                  <c:v>01:36:41</c:v>
                </c:pt>
                <c:pt idx="39886">
                  <c:v>01:36:42</c:v>
                </c:pt>
                <c:pt idx="39887">
                  <c:v>01:36:43</c:v>
                </c:pt>
                <c:pt idx="39888">
                  <c:v>01:36:44</c:v>
                </c:pt>
                <c:pt idx="39889">
                  <c:v>01:36:45</c:v>
                </c:pt>
                <c:pt idx="39890">
                  <c:v>01:36:46</c:v>
                </c:pt>
                <c:pt idx="39891">
                  <c:v>01:36:47</c:v>
                </c:pt>
                <c:pt idx="39892">
                  <c:v>01:36:48</c:v>
                </c:pt>
                <c:pt idx="39893">
                  <c:v>01:36:49</c:v>
                </c:pt>
                <c:pt idx="39894">
                  <c:v>01:36:50</c:v>
                </c:pt>
                <c:pt idx="39895">
                  <c:v>01:36:51</c:v>
                </c:pt>
                <c:pt idx="39896">
                  <c:v>01:36:52</c:v>
                </c:pt>
                <c:pt idx="39897">
                  <c:v>01:36:53</c:v>
                </c:pt>
                <c:pt idx="39898">
                  <c:v>01:36:54</c:v>
                </c:pt>
                <c:pt idx="39899">
                  <c:v>01:36:55</c:v>
                </c:pt>
                <c:pt idx="39900">
                  <c:v>01:36:56</c:v>
                </c:pt>
                <c:pt idx="39901">
                  <c:v>01:36:57</c:v>
                </c:pt>
                <c:pt idx="39902">
                  <c:v>01:36:58</c:v>
                </c:pt>
                <c:pt idx="39903">
                  <c:v>01:36:59</c:v>
                </c:pt>
                <c:pt idx="39904">
                  <c:v>01:37:00</c:v>
                </c:pt>
                <c:pt idx="39905">
                  <c:v>01:37:01</c:v>
                </c:pt>
                <c:pt idx="39906">
                  <c:v>01:37:02</c:v>
                </c:pt>
                <c:pt idx="39907">
                  <c:v>01:37:03</c:v>
                </c:pt>
                <c:pt idx="39908">
                  <c:v>01:37:04</c:v>
                </c:pt>
                <c:pt idx="39909">
                  <c:v>01:37:05</c:v>
                </c:pt>
                <c:pt idx="39910">
                  <c:v>01:37:06</c:v>
                </c:pt>
                <c:pt idx="39911">
                  <c:v>01:37:07</c:v>
                </c:pt>
                <c:pt idx="39912">
                  <c:v>01:37:08</c:v>
                </c:pt>
                <c:pt idx="39913">
                  <c:v>01:37:09</c:v>
                </c:pt>
                <c:pt idx="39914">
                  <c:v>01:37:10</c:v>
                </c:pt>
                <c:pt idx="39915">
                  <c:v>01:37:11</c:v>
                </c:pt>
                <c:pt idx="39916">
                  <c:v>01:37:12</c:v>
                </c:pt>
                <c:pt idx="39917">
                  <c:v>01:37:13</c:v>
                </c:pt>
                <c:pt idx="39918">
                  <c:v>01:37:14</c:v>
                </c:pt>
                <c:pt idx="39919">
                  <c:v>01:37:15</c:v>
                </c:pt>
                <c:pt idx="39920">
                  <c:v>01:37:16</c:v>
                </c:pt>
                <c:pt idx="39921">
                  <c:v>01:37:17</c:v>
                </c:pt>
                <c:pt idx="39922">
                  <c:v>01:37:18</c:v>
                </c:pt>
                <c:pt idx="39923">
                  <c:v>01:37:19</c:v>
                </c:pt>
                <c:pt idx="39924">
                  <c:v>01:37:20</c:v>
                </c:pt>
                <c:pt idx="39925">
                  <c:v>01:37:21</c:v>
                </c:pt>
                <c:pt idx="39926">
                  <c:v>01:37:22</c:v>
                </c:pt>
                <c:pt idx="39927">
                  <c:v>01:37:23</c:v>
                </c:pt>
                <c:pt idx="39928">
                  <c:v>01:37:24</c:v>
                </c:pt>
                <c:pt idx="39929">
                  <c:v>01:37:25</c:v>
                </c:pt>
                <c:pt idx="39930">
                  <c:v>01:37:26</c:v>
                </c:pt>
                <c:pt idx="39931">
                  <c:v>01:37:27</c:v>
                </c:pt>
                <c:pt idx="39932">
                  <c:v>01:37:28</c:v>
                </c:pt>
                <c:pt idx="39933">
                  <c:v>01:37:29</c:v>
                </c:pt>
                <c:pt idx="39934">
                  <c:v>01:37:30</c:v>
                </c:pt>
                <c:pt idx="39935">
                  <c:v>01:37:31</c:v>
                </c:pt>
                <c:pt idx="39936">
                  <c:v>01:37:32</c:v>
                </c:pt>
                <c:pt idx="39937">
                  <c:v>01:37:33</c:v>
                </c:pt>
                <c:pt idx="39938">
                  <c:v>01:37:34</c:v>
                </c:pt>
                <c:pt idx="39939">
                  <c:v>01:37:35</c:v>
                </c:pt>
                <c:pt idx="39940">
                  <c:v>01:37:36</c:v>
                </c:pt>
                <c:pt idx="39941">
                  <c:v>01:37:37</c:v>
                </c:pt>
                <c:pt idx="39942">
                  <c:v>01:37:38</c:v>
                </c:pt>
                <c:pt idx="39943">
                  <c:v>01:37:39</c:v>
                </c:pt>
                <c:pt idx="39944">
                  <c:v>01:37:40</c:v>
                </c:pt>
                <c:pt idx="39945">
                  <c:v>01:37:41</c:v>
                </c:pt>
                <c:pt idx="39946">
                  <c:v>01:37:42</c:v>
                </c:pt>
                <c:pt idx="39947">
                  <c:v>01:37:43</c:v>
                </c:pt>
                <c:pt idx="39948">
                  <c:v>01:37:44</c:v>
                </c:pt>
                <c:pt idx="39949">
                  <c:v>01:37:45</c:v>
                </c:pt>
                <c:pt idx="39950">
                  <c:v>01:37:46</c:v>
                </c:pt>
                <c:pt idx="39951">
                  <c:v>01:37:47</c:v>
                </c:pt>
                <c:pt idx="39952">
                  <c:v>01:37:48</c:v>
                </c:pt>
                <c:pt idx="39953">
                  <c:v>01:37:49</c:v>
                </c:pt>
                <c:pt idx="39954">
                  <c:v>01:37:50</c:v>
                </c:pt>
                <c:pt idx="39955">
                  <c:v>01:37:51</c:v>
                </c:pt>
                <c:pt idx="39956">
                  <c:v>01:37:52</c:v>
                </c:pt>
                <c:pt idx="39957">
                  <c:v>01:37:53</c:v>
                </c:pt>
                <c:pt idx="39958">
                  <c:v>01:37:54</c:v>
                </c:pt>
                <c:pt idx="39959">
                  <c:v>01:37:55</c:v>
                </c:pt>
                <c:pt idx="39960">
                  <c:v>01:37:56</c:v>
                </c:pt>
                <c:pt idx="39961">
                  <c:v>01:37:57</c:v>
                </c:pt>
                <c:pt idx="39962">
                  <c:v>01:37:58</c:v>
                </c:pt>
                <c:pt idx="39963">
                  <c:v>01:37:59</c:v>
                </c:pt>
                <c:pt idx="39964">
                  <c:v>01:38:00</c:v>
                </c:pt>
                <c:pt idx="39965">
                  <c:v>01:38:01</c:v>
                </c:pt>
                <c:pt idx="39966">
                  <c:v>01:38:02</c:v>
                </c:pt>
                <c:pt idx="39967">
                  <c:v>01:38:03</c:v>
                </c:pt>
                <c:pt idx="39968">
                  <c:v>01:38:04</c:v>
                </c:pt>
                <c:pt idx="39969">
                  <c:v>01:38:05</c:v>
                </c:pt>
                <c:pt idx="39970">
                  <c:v>01:38:06</c:v>
                </c:pt>
                <c:pt idx="39971">
                  <c:v>01:38:07</c:v>
                </c:pt>
                <c:pt idx="39972">
                  <c:v>01:38:08</c:v>
                </c:pt>
                <c:pt idx="39973">
                  <c:v>01:38:09</c:v>
                </c:pt>
                <c:pt idx="39974">
                  <c:v>01:38:10</c:v>
                </c:pt>
                <c:pt idx="39975">
                  <c:v>01:38:11</c:v>
                </c:pt>
                <c:pt idx="39976">
                  <c:v>01:38:12</c:v>
                </c:pt>
                <c:pt idx="39977">
                  <c:v>01:38:13</c:v>
                </c:pt>
                <c:pt idx="39978">
                  <c:v>01:38:14</c:v>
                </c:pt>
                <c:pt idx="39979">
                  <c:v>01:38:15</c:v>
                </c:pt>
                <c:pt idx="39980">
                  <c:v>01:38:16</c:v>
                </c:pt>
                <c:pt idx="39981">
                  <c:v>01:38:17</c:v>
                </c:pt>
                <c:pt idx="39982">
                  <c:v>01:38:18</c:v>
                </c:pt>
                <c:pt idx="39983">
                  <c:v>01:38:19</c:v>
                </c:pt>
                <c:pt idx="39984">
                  <c:v>01:38:20</c:v>
                </c:pt>
                <c:pt idx="39985">
                  <c:v>01:38:21</c:v>
                </c:pt>
                <c:pt idx="39986">
                  <c:v>01:38:22</c:v>
                </c:pt>
                <c:pt idx="39987">
                  <c:v>01:38:23</c:v>
                </c:pt>
                <c:pt idx="39988">
                  <c:v>01:38:24</c:v>
                </c:pt>
                <c:pt idx="39989">
                  <c:v>01:38:25</c:v>
                </c:pt>
                <c:pt idx="39990">
                  <c:v>01:38:26</c:v>
                </c:pt>
                <c:pt idx="39991">
                  <c:v>01:38:27</c:v>
                </c:pt>
                <c:pt idx="39992">
                  <c:v>01:38:28</c:v>
                </c:pt>
                <c:pt idx="39993">
                  <c:v>01:38:29</c:v>
                </c:pt>
                <c:pt idx="39994">
                  <c:v>01:38:30</c:v>
                </c:pt>
                <c:pt idx="39995">
                  <c:v>01:38:31</c:v>
                </c:pt>
                <c:pt idx="39996">
                  <c:v>01:38:32</c:v>
                </c:pt>
                <c:pt idx="39997">
                  <c:v>01:38:33</c:v>
                </c:pt>
                <c:pt idx="39998">
                  <c:v>01:38:34</c:v>
                </c:pt>
                <c:pt idx="39999">
                  <c:v>01:38:35</c:v>
                </c:pt>
                <c:pt idx="40000">
                  <c:v>01:38:36</c:v>
                </c:pt>
                <c:pt idx="40001">
                  <c:v>01:38:37</c:v>
                </c:pt>
                <c:pt idx="40002">
                  <c:v>01:38:38</c:v>
                </c:pt>
                <c:pt idx="40003">
                  <c:v>01:38:39</c:v>
                </c:pt>
                <c:pt idx="40004">
                  <c:v>01:38:40</c:v>
                </c:pt>
                <c:pt idx="40005">
                  <c:v>01:38:41</c:v>
                </c:pt>
                <c:pt idx="40006">
                  <c:v>01:38:42</c:v>
                </c:pt>
                <c:pt idx="40007">
                  <c:v>01:38:43</c:v>
                </c:pt>
                <c:pt idx="40008">
                  <c:v>01:38:44</c:v>
                </c:pt>
                <c:pt idx="40009">
                  <c:v>01:38:45</c:v>
                </c:pt>
                <c:pt idx="40010">
                  <c:v>01:38:46</c:v>
                </c:pt>
                <c:pt idx="40011">
                  <c:v>01:38:47</c:v>
                </c:pt>
                <c:pt idx="40012">
                  <c:v>01:38:48</c:v>
                </c:pt>
                <c:pt idx="40013">
                  <c:v>01:38:49</c:v>
                </c:pt>
                <c:pt idx="40014">
                  <c:v>01:38:50</c:v>
                </c:pt>
                <c:pt idx="40015">
                  <c:v>01:38:51</c:v>
                </c:pt>
                <c:pt idx="40016">
                  <c:v>01:38:52</c:v>
                </c:pt>
                <c:pt idx="40017">
                  <c:v>01:38:53</c:v>
                </c:pt>
                <c:pt idx="40018">
                  <c:v>01:38:54</c:v>
                </c:pt>
                <c:pt idx="40019">
                  <c:v>01:38:55</c:v>
                </c:pt>
                <c:pt idx="40020">
                  <c:v>01:38:56</c:v>
                </c:pt>
                <c:pt idx="40021">
                  <c:v>01:38:57</c:v>
                </c:pt>
                <c:pt idx="40022">
                  <c:v>01:38:58</c:v>
                </c:pt>
                <c:pt idx="40023">
                  <c:v>01:38:59</c:v>
                </c:pt>
                <c:pt idx="40024">
                  <c:v>01:39:00</c:v>
                </c:pt>
                <c:pt idx="40025">
                  <c:v>01:39:01</c:v>
                </c:pt>
                <c:pt idx="40026">
                  <c:v>01:39:02</c:v>
                </c:pt>
                <c:pt idx="40027">
                  <c:v>01:39:03</c:v>
                </c:pt>
                <c:pt idx="40028">
                  <c:v>01:39:04</c:v>
                </c:pt>
                <c:pt idx="40029">
                  <c:v>01:39:05</c:v>
                </c:pt>
                <c:pt idx="40030">
                  <c:v>01:39:06</c:v>
                </c:pt>
                <c:pt idx="40031">
                  <c:v>01:39:07</c:v>
                </c:pt>
                <c:pt idx="40032">
                  <c:v>01:39:08</c:v>
                </c:pt>
                <c:pt idx="40033">
                  <c:v>01:39:09</c:v>
                </c:pt>
                <c:pt idx="40034">
                  <c:v>01:39:10</c:v>
                </c:pt>
                <c:pt idx="40035">
                  <c:v>01:39:11</c:v>
                </c:pt>
                <c:pt idx="40036">
                  <c:v>01:39:12</c:v>
                </c:pt>
                <c:pt idx="40037">
                  <c:v>01:39:13</c:v>
                </c:pt>
                <c:pt idx="40038">
                  <c:v>01:39:14</c:v>
                </c:pt>
                <c:pt idx="40039">
                  <c:v>01:39:15</c:v>
                </c:pt>
                <c:pt idx="40040">
                  <c:v>01:39:16</c:v>
                </c:pt>
                <c:pt idx="40041">
                  <c:v>01:39:17</c:v>
                </c:pt>
                <c:pt idx="40042">
                  <c:v>01:39:18</c:v>
                </c:pt>
                <c:pt idx="40043">
                  <c:v>01:39:19</c:v>
                </c:pt>
                <c:pt idx="40044">
                  <c:v>01:39:20</c:v>
                </c:pt>
                <c:pt idx="40045">
                  <c:v>01:39:21</c:v>
                </c:pt>
                <c:pt idx="40046">
                  <c:v>01:39:22</c:v>
                </c:pt>
                <c:pt idx="40047">
                  <c:v>01:39:23</c:v>
                </c:pt>
                <c:pt idx="40048">
                  <c:v>01:39:24</c:v>
                </c:pt>
                <c:pt idx="40049">
                  <c:v>01:39:25</c:v>
                </c:pt>
                <c:pt idx="40050">
                  <c:v>01:39:26</c:v>
                </c:pt>
                <c:pt idx="40051">
                  <c:v>01:39:27</c:v>
                </c:pt>
                <c:pt idx="40052">
                  <c:v>01:39:28</c:v>
                </c:pt>
                <c:pt idx="40053">
                  <c:v>01:39:29</c:v>
                </c:pt>
                <c:pt idx="40054">
                  <c:v>01:39:30</c:v>
                </c:pt>
                <c:pt idx="40055">
                  <c:v>01:39:31</c:v>
                </c:pt>
                <c:pt idx="40056">
                  <c:v>01:39:32</c:v>
                </c:pt>
                <c:pt idx="40057">
                  <c:v>01:39:33</c:v>
                </c:pt>
                <c:pt idx="40058">
                  <c:v>01:39:34</c:v>
                </c:pt>
                <c:pt idx="40059">
                  <c:v>01:39:35</c:v>
                </c:pt>
                <c:pt idx="40060">
                  <c:v>01:39:36</c:v>
                </c:pt>
                <c:pt idx="40061">
                  <c:v>01:39:37</c:v>
                </c:pt>
                <c:pt idx="40062">
                  <c:v>01:39:38</c:v>
                </c:pt>
                <c:pt idx="40063">
                  <c:v>01:39:39</c:v>
                </c:pt>
                <c:pt idx="40064">
                  <c:v>01:39:40</c:v>
                </c:pt>
                <c:pt idx="40065">
                  <c:v>01:39:41</c:v>
                </c:pt>
                <c:pt idx="40066">
                  <c:v>01:39:42</c:v>
                </c:pt>
                <c:pt idx="40067">
                  <c:v>01:39:43</c:v>
                </c:pt>
                <c:pt idx="40068">
                  <c:v>01:39:44</c:v>
                </c:pt>
                <c:pt idx="40069">
                  <c:v>01:39:45</c:v>
                </c:pt>
                <c:pt idx="40070">
                  <c:v>01:39:46</c:v>
                </c:pt>
                <c:pt idx="40071">
                  <c:v>01:39:47</c:v>
                </c:pt>
                <c:pt idx="40072">
                  <c:v>01:39:48</c:v>
                </c:pt>
                <c:pt idx="40073">
                  <c:v>01:39:49</c:v>
                </c:pt>
                <c:pt idx="40074">
                  <c:v>01:39:50</c:v>
                </c:pt>
                <c:pt idx="40075">
                  <c:v>01:39:51</c:v>
                </c:pt>
                <c:pt idx="40076">
                  <c:v>01:39:52</c:v>
                </c:pt>
                <c:pt idx="40077">
                  <c:v>01:39:53</c:v>
                </c:pt>
                <c:pt idx="40078">
                  <c:v>01:39:54</c:v>
                </c:pt>
                <c:pt idx="40079">
                  <c:v>01:39:55</c:v>
                </c:pt>
                <c:pt idx="40080">
                  <c:v>01:39:56</c:v>
                </c:pt>
                <c:pt idx="40081">
                  <c:v>01:39:57</c:v>
                </c:pt>
                <c:pt idx="40082">
                  <c:v>01:39:58</c:v>
                </c:pt>
                <c:pt idx="40083">
                  <c:v>01:39:59</c:v>
                </c:pt>
                <c:pt idx="40084">
                  <c:v>01:40:00</c:v>
                </c:pt>
                <c:pt idx="40085">
                  <c:v>01:40:01</c:v>
                </c:pt>
                <c:pt idx="40086">
                  <c:v>01:40:02</c:v>
                </c:pt>
                <c:pt idx="40087">
                  <c:v>01:40:03</c:v>
                </c:pt>
                <c:pt idx="40088">
                  <c:v>01:40:04</c:v>
                </c:pt>
                <c:pt idx="40089">
                  <c:v>01:40:05</c:v>
                </c:pt>
                <c:pt idx="40090">
                  <c:v>01:40:06</c:v>
                </c:pt>
                <c:pt idx="40091">
                  <c:v>01:40:07</c:v>
                </c:pt>
                <c:pt idx="40092">
                  <c:v>01:40:08</c:v>
                </c:pt>
                <c:pt idx="40093">
                  <c:v>01:40:09</c:v>
                </c:pt>
                <c:pt idx="40094">
                  <c:v>01:40:10</c:v>
                </c:pt>
                <c:pt idx="40095">
                  <c:v>01:40:11</c:v>
                </c:pt>
                <c:pt idx="40096">
                  <c:v>01:40:12</c:v>
                </c:pt>
                <c:pt idx="40097">
                  <c:v>01:40:13</c:v>
                </c:pt>
                <c:pt idx="40098">
                  <c:v>01:40:14</c:v>
                </c:pt>
                <c:pt idx="40099">
                  <c:v>01:40:15</c:v>
                </c:pt>
                <c:pt idx="40100">
                  <c:v>01:40:16</c:v>
                </c:pt>
                <c:pt idx="40101">
                  <c:v>01:40:17</c:v>
                </c:pt>
                <c:pt idx="40102">
                  <c:v>01:40:18</c:v>
                </c:pt>
                <c:pt idx="40103">
                  <c:v>01:40:19</c:v>
                </c:pt>
                <c:pt idx="40104">
                  <c:v>01:40:20</c:v>
                </c:pt>
                <c:pt idx="40105">
                  <c:v>01:40:21</c:v>
                </c:pt>
                <c:pt idx="40106">
                  <c:v>01:40:22</c:v>
                </c:pt>
                <c:pt idx="40107">
                  <c:v>01:40:23</c:v>
                </c:pt>
                <c:pt idx="40108">
                  <c:v>01:40:24</c:v>
                </c:pt>
                <c:pt idx="40109">
                  <c:v>01:40:25</c:v>
                </c:pt>
                <c:pt idx="40110">
                  <c:v>01:40:26</c:v>
                </c:pt>
                <c:pt idx="40111">
                  <c:v>01:40:27</c:v>
                </c:pt>
                <c:pt idx="40112">
                  <c:v>01:40:28</c:v>
                </c:pt>
                <c:pt idx="40113">
                  <c:v>01:40:29</c:v>
                </c:pt>
                <c:pt idx="40114">
                  <c:v>01:40:30</c:v>
                </c:pt>
                <c:pt idx="40115">
                  <c:v>01:40:31</c:v>
                </c:pt>
                <c:pt idx="40116">
                  <c:v>01:40:32</c:v>
                </c:pt>
                <c:pt idx="40117">
                  <c:v>01:40:33</c:v>
                </c:pt>
                <c:pt idx="40118">
                  <c:v>01:40:34</c:v>
                </c:pt>
                <c:pt idx="40119">
                  <c:v>01:40:35</c:v>
                </c:pt>
                <c:pt idx="40120">
                  <c:v>01:40:36</c:v>
                </c:pt>
                <c:pt idx="40121">
                  <c:v>01:40:37</c:v>
                </c:pt>
                <c:pt idx="40122">
                  <c:v>01:40:38</c:v>
                </c:pt>
                <c:pt idx="40123">
                  <c:v>01:40:39</c:v>
                </c:pt>
                <c:pt idx="40124">
                  <c:v>01:40:40</c:v>
                </c:pt>
                <c:pt idx="40125">
                  <c:v>01:40:41</c:v>
                </c:pt>
                <c:pt idx="40126">
                  <c:v>01:40:42</c:v>
                </c:pt>
                <c:pt idx="40127">
                  <c:v>01:40:43</c:v>
                </c:pt>
                <c:pt idx="40128">
                  <c:v>01:40:44</c:v>
                </c:pt>
                <c:pt idx="40129">
                  <c:v>01:40:45</c:v>
                </c:pt>
                <c:pt idx="40130">
                  <c:v>01:40:46</c:v>
                </c:pt>
                <c:pt idx="40131">
                  <c:v>01:40:47</c:v>
                </c:pt>
                <c:pt idx="40132">
                  <c:v>01:40:48</c:v>
                </c:pt>
                <c:pt idx="40133">
                  <c:v>01:40:49</c:v>
                </c:pt>
                <c:pt idx="40134">
                  <c:v>01:40:50</c:v>
                </c:pt>
                <c:pt idx="40135">
                  <c:v>01:40:51</c:v>
                </c:pt>
                <c:pt idx="40136">
                  <c:v>01:40:52</c:v>
                </c:pt>
                <c:pt idx="40137">
                  <c:v>01:40:53</c:v>
                </c:pt>
                <c:pt idx="40138">
                  <c:v>01:40:54</c:v>
                </c:pt>
                <c:pt idx="40139">
                  <c:v>01:40:55</c:v>
                </c:pt>
                <c:pt idx="40140">
                  <c:v>01:40:56</c:v>
                </c:pt>
                <c:pt idx="40141">
                  <c:v>01:40:57</c:v>
                </c:pt>
                <c:pt idx="40142">
                  <c:v>01:40:58</c:v>
                </c:pt>
                <c:pt idx="40143">
                  <c:v>01:40:59</c:v>
                </c:pt>
                <c:pt idx="40144">
                  <c:v>01:41:00</c:v>
                </c:pt>
                <c:pt idx="40145">
                  <c:v>01:41:01</c:v>
                </c:pt>
                <c:pt idx="40146">
                  <c:v>01:41:02</c:v>
                </c:pt>
                <c:pt idx="40147">
                  <c:v>01:41:03</c:v>
                </c:pt>
                <c:pt idx="40148">
                  <c:v>01:41:04</c:v>
                </c:pt>
                <c:pt idx="40149">
                  <c:v>01:41:05</c:v>
                </c:pt>
                <c:pt idx="40150">
                  <c:v>01:41:06</c:v>
                </c:pt>
                <c:pt idx="40151">
                  <c:v>01:41:07</c:v>
                </c:pt>
                <c:pt idx="40152">
                  <c:v>01:41:08</c:v>
                </c:pt>
                <c:pt idx="40153">
                  <c:v>01:41:09</c:v>
                </c:pt>
                <c:pt idx="40154">
                  <c:v>01:41:10</c:v>
                </c:pt>
                <c:pt idx="40155">
                  <c:v>01:41:11</c:v>
                </c:pt>
                <c:pt idx="40156">
                  <c:v>01:41:12</c:v>
                </c:pt>
                <c:pt idx="40157">
                  <c:v>01:41:13</c:v>
                </c:pt>
                <c:pt idx="40158">
                  <c:v>01:41:14</c:v>
                </c:pt>
                <c:pt idx="40159">
                  <c:v>01:41:15</c:v>
                </c:pt>
                <c:pt idx="40160">
                  <c:v>01:41:16</c:v>
                </c:pt>
                <c:pt idx="40161">
                  <c:v>01:41:17</c:v>
                </c:pt>
                <c:pt idx="40162">
                  <c:v>01:41:18</c:v>
                </c:pt>
                <c:pt idx="40163">
                  <c:v>01:41:19</c:v>
                </c:pt>
                <c:pt idx="40164">
                  <c:v>01:41:20</c:v>
                </c:pt>
                <c:pt idx="40165">
                  <c:v>01:41:21</c:v>
                </c:pt>
                <c:pt idx="40166">
                  <c:v>01:41:22</c:v>
                </c:pt>
                <c:pt idx="40167">
                  <c:v>01:41:23</c:v>
                </c:pt>
                <c:pt idx="40168">
                  <c:v>01:41:24</c:v>
                </c:pt>
                <c:pt idx="40169">
                  <c:v>01:41:25</c:v>
                </c:pt>
                <c:pt idx="40170">
                  <c:v>01:41:26</c:v>
                </c:pt>
                <c:pt idx="40171">
                  <c:v>01:41:27</c:v>
                </c:pt>
                <c:pt idx="40172">
                  <c:v>01:41:28</c:v>
                </c:pt>
                <c:pt idx="40173">
                  <c:v>01:41:29</c:v>
                </c:pt>
                <c:pt idx="40174">
                  <c:v>01:41:30</c:v>
                </c:pt>
                <c:pt idx="40175">
                  <c:v>01:41:31</c:v>
                </c:pt>
                <c:pt idx="40176">
                  <c:v>01:41:32</c:v>
                </c:pt>
                <c:pt idx="40177">
                  <c:v>01:41:33</c:v>
                </c:pt>
                <c:pt idx="40178">
                  <c:v>01:41:34</c:v>
                </c:pt>
                <c:pt idx="40179">
                  <c:v>01:41:35</c:v>
                </c:pt>
                <c:pt idx="40180">
                  <c:v>01:41:36</c:v>
                </c:pt>
                <c:pt idx="40181">
                  <c:v>01:41:37</c:v>
                </c:pt>
                <c:pt idx="40182">
                  <c:v>01:41:38</c:v>
                </c:pt>
                <c:pt idx="40183">
                  <c:v>01:41:39</c:v>
                </c:pt>
                <c:pt idx="40184">
                  <c:v>01:41:40</c:v>
                </c:pt>
                <c:pt idx="40185">
                  <c:v>01:41:41</c:v>
                </c:pt>
                <c:pt idx="40186">
                  <c:v>01:41:42</c:v>
                </c:pt>
                <c:pt idx="40187">
                  <c:v>01:41:43</c:v>
                </c:pt>
                <c:pt idx="40188">
                  <c:v>01:41:44</c:v>
                </c:pt>
                <c:pt idx="40189">
                  <c:v>01:41:45</c:v>
                </c:pt>
                <c:pt idx="40190">
                  <c:v>01:41:46</c:v>
                </c:pt>
                <c:pt idx="40191">
                  <c:v>01:41:47</c:v>
                </c:pt>
                <c:pt idx="40192">
                  <c:v>01:41:48</c:v>
                </c:pt>
                <c:pt idx="40193">
                  <c:v>01:41:49</c:v>
                </c:pt>
                <c:pt idx="40194">
                  <c:v>01:41:50</c:v>
                </c:pt>
                <c:pt idx="40195">
                  <c:v>01:41:51</c:v>
                </c:pt>
                <c:pt idx="40196">
                  <c:v>01:41:52</c:v>
                </c:pt>
                <c:pt idx="40197">
                  <c:v>01:41:53</c:v>
                </c:pt>
                <c:pt idx="40198">
                  <c:v>01:41:54</c:v>
                </c:pt>
                <c:pt idx="40199">
                  <c:v>01:41:55</c:v>
                </c:pt>
                <c:pt idx="40200">
                  <c:v>01:41:56</c:v>
                </c:pt>
                <c:pt idx="40201">
                  <c:v>01:41:57</c:v>
                </c:pt>
                <c:pt idx="40202">
                  <c:v>01:41:58</c:v>
                </c:pt>
                <c:pt idx="40203">
                  <c:v>01:41:59</c:v>
                </c:pt>
                <c:pt idx="40204">
                  <c:v>01:42:00</c:v>
                </c:pt>
                <c:pt idx="40205">
                  <c:v>01:42:01</c:v>
                </c:pt>
                <c:pt idx="40206">
                  <c:v>01:42:02</c:v>
                </c:pt>
                <c:pt idx="40207">
                  <c:v>01:42:03</c:v>
                </c:pt>
                <c:pt idx="40208">
                  <c:v>01:42:04</c:v>
                </c:pt>
                <c:pt idx="40209">
                  <c:v>01:42:05</c:v>
                </c:pt>
                <c:pt idx="40210">
                  <c:v>01:42:06</c:v>
                </c:pt>
                <c:pt idx="40211">
                  <c:v>01:42:07</c:v>
                </c:pt>
                <c:pt idx="40212">
                  <c:v>01:42:08</c:v>
                </c:pt>
                <c:pt idx="40213">
                  <c:v>01:42:09</c:v>
                </c:pt>
                <c:pt idx="40214">
                  <c:v>01:42:10</c:v>
                </c:pt>
                <c:pt idx="40215">
                  <c:v>01:42:11</c:v>
                </c:pt>
                <c:pt idx="40216">
                  <c:v>01:42:12</c:v>
                </c:pt>
                <c:pt idx="40217">
                  <c:v>01:42:13</c:v>
                </c:pt>
                <c:pt idx="40218">
                  <c:v>01:42:14</c:v>
                </c:pt>
                <c:pt idx="40219">
                  <c:v>01:42:15</c:v>
                </c:pt>
                <c:pt idx="40220">
                  <c:v>01:42:16</c:v>
                </c:pt>
                <c:pt idx="40221">
                  <c:v>01:42:17</c:v>
                </c:pt>
                <c:pt idx="40222">
                  <c:v>01:42:18</c:v>
                </c:pt>
                <c:pt idx="40223">
                  <c:v>01:42:19</c:v>
                </c:pt>
                <c:pt idx="40224">
                  <c:v>01:42:20</c:v>
                </c:pt>
                <c:pt idx="40225">
                  <c:v>01:42:21</c:v>
                </c:pt>
                <c:pt idx="40226">
                  <c:v>01:42:22</c:v>
                </c:pt>
                <c:pt idx="40227">
                  <c:v>01:42:23</c:v>
                </c:pt>
                <c:pt idx="40228">
                  <c:v>01:42:24</c:v>
                </c:pt>
                <c:pt idx="40229">
                  <c:v>01:42:25</c:v>
                </c:pt>
                <c:pt idx="40230">
                  <c:v>01:42:26</c:v>
                </c:pt>
                <c:pt idx="40231">
                  <c:v>01:42:27</c:v>
                </c:pt>
                <c:pt idx="40232">
                  <c:v>01:42:28</c:v>
                </c:pt>
                <c:pt idx="40233">
                  <c:v>01:42:29</c:v>
                </c:pt>
                <c:pt idx="40234">
                  <c:v>01:42:30</c:v>
                </c:pt>
                <c:pt idx="40235">
                  <c:v>01:42:31</c:v>
                </c:pt>
                <c:pt idx="40236">
                  <c:v>01:42:32</c:v>
                </c:pt>
                <c:pt idx="40237">
                  <c:v>01:42:33</c:v>
                </c:pt>
                <c:pt idx="40238">
                  <c:v>01:42:34</c:v>
                </c:pt>
                <c:pt idx="40239">
                  <c:v>01:42:35</c:v>
                </c:pt>
                <c:pt idx="40240">
                  <c:v>01:42:36</c:v>
                </c:pt>
                <c:pt idx="40241">
                  <c:v>01:42:37</c:v>
                </c:pt>
                <c:pt idx="40242">
                  <c:v>01:42:38</c:v>
                </c:pt>
                <c:pt idx="40243">
                  <c:v>01:42:39</c:v>
                </c:pt>
                <c:pt idx="40244">
                  <c:v>01:42:40</c:v>
                </c:pt>
                <c:pt idx="40245">
                  <c:v>01:42:41</c:v>
                </c:pt>
                <c:pt idx="40246">
                  <c:v>01:42:42</c:v>
                </c:pt>
                <c:pt idx="40247">
                  <c:v>01:42:43</c:v>
                </c:pt>
                <c:pt idx="40248">
                  <c:v>01:42:44</c:v>
                </c:pt>
                <c:pt idx="40249">
                  <c:v>01:42:45</c:v>
                </c:pt>
                <c:pt idx="40250">
                  <c:v>01:42:46</c:v>
                </c:pt>
                <c:pt idx="40251">
                  <c:v>01:42:47</c:v>
                </c:pt>
                <c:pt idx="40252">
                  <c:v>01:42:48</c:v>
                </c:pt>
                <c:pt idx="40253">
                  <c:v>01:42:49</c:v>
                </c:pt>
                <c:pt idx="40254">
                  <c:v>01:42:50</c:v>
                </c:pt>
                <c:pt idx="40255">
                  <c:v>01:42:51</c:v>
                </c:pt>
                <c:pt idx="40256">
                  <c:v>01:42:52</c:v>
                </c:pt>
                <c:pt idx="40257">
                  <c:v>01:42:53</c:v>
                </c:pt>
                <c:pt idx="40258">
                  <c:v>01:42:54</c:v>
                </c:pt>
                <c:pt idx="40259">
                  <c:v>01:42:55</c:v>
                </c:pt>
                <c:pt idx="40260">
                  <c:v>01:42:56</c:v>
                </c:pt>
                <c:pt idx="40261">
                  <c:v>01:42:57</c:v>
                </c:pt>
                <c:pt idx="40262">
                  <c:v>01:42:58</c:v>
                </c:pt>
                <c:pt idx="40263">
                  <c:v>01:42:59</c:v>
                </c:pt>
                <c:pt idx="40264">
                  <c:v>01:43:00</c:v>
                </c:pt>
                <c:pt idx="40265">
                  <c:v>01:43:01</c:v>
                </c:pt>
                <c:pt idx="40266">
                  <c:v>01:43:02</c:v>
                </c:pt>
                <c:pt idx="40267">
                  <c:v>01:43:03</c:v>
                </c:pt>
                <c:pt idx="40268">
                  <c:v>01:43:04</c:v>
                </c:pt>
                <c:pt idx="40269">
                  <c:v>01:43:05</c:v>
                </c:pt>
                <c:pt idx="40270">
                  <c:v>01:43:06</c:v>
                </c:pt>
                <c:pt idx="40271">
                  <c:v>01:43:07</c:v>
                </c:pt>
                <c:pt idx="40272">
                  <c:v>01:43:08</c:v>
                </c:pt>
                <c:pt idx="40273">
                  <c:v>01:43:09</c:v>
                </c:pt>
                <c:pt idx="40274">
                  <c:v>01:43:10</c:v>
                </c:pt>
                <c:pt idx="40275">
                  <c:v>01:43:11</c:v>
                </c:pt>
                <c:pt idx="40276">
                  <c:v>01:43:12</c:v>
                </c:pt>
                <c:pt idx="40277">
                  <c:v>01:43:13</c:v>
                </c:pt>
                <c:pt idx="40278">
                  <c:v>01:43:14</c:v>
                </c:pt>
                <c:pt idx="40279">
                  <c:v>01:43:15</c:v>
                </c:pt>
                <c:pt idx="40280">
                  <c:v>01:43:16</c:v>
                </c:pt>
                <c:pt idx="40281">
                  <c:v>01:43:17</c:v>
                </c:pt>
                <c:pt idx="40282">
                  <c:v>01:43:18</c:v>
                </c:pt>
                <c:pt idx="40283">
                  <c:v>01:43:19</c:v>
                </c:pt>
                <c:pt idx="40284">
                  <c:v>01:43:20</c:v>
                </c:pt>
                <c:pt idx="40285">
                  <c:v>01:43:21</c:v>
                </c:pt>
                <c:pt idx="40286">
                  <c:v>01:43:22</c:v>
                </c:pt>
                <c:pt idx="40287">
                  <c:v>01:43:23</c:v>
                </c:pt>
                <c:pt idx="40288">
                  <c:v>01:43:24</c:v>
                </c:pt>
                <c:pt idx="40289">
                  <c:v>01:43:25</c:v>
                </c:pt>
                <c:pt idx="40290">
                  <c:v>01:43:26</c:v>
                </c:pt>
                <c:pt idx="40291">
                  <c:v>01:43:27</c:v>
                </c:pt>
                <c:pt idx="40292">
                  <c:v>01:43:28</c:v>
                </c:pt>
                <c:pt idx="40293">
                  <c:v>01:43:29</c:v>
                </c:pt>
                <c:pt idx="40294">
                  <c:v>01:43:30</c:v>
                </c:pt>
                <c:pt idx="40295">
                  <c:v>01:43:31</c:v>
                </c:pt>
                <c:pt idx="40296">
                  <c:v>01:43:32</c:v>
                </c:pt>
                <c:pt idx="40297">
                  <c:v>01:43:33</c:v>
                </c:pt>
                <c:pt idx="40298">
                  <c:v>01:43:34</c:v>
                </c:pt>
                <c:pt idx="40299">
                  <c:v>01:43:35</c:v>
                </c:pt>
                <c:pt idx="40300">
                  <c:v>01:43:36</c:v>
                </c:pt>
                <c:pt idx="40301">
                  <c:v>01:43:37</c:v>
                </c:pt>
                <c:pt idx="40302">
                  <c:v>01:43:38</c:v>
                </c:pt>
                <c:pt idx="40303">
                  <c:v>01:43:39</c:v>
                </c:pt>
                <c:pt idx="40304">
                  <c:v>01:43:40</c:v>
                </c:pt>
                <c:pt idx="40305">
                  <c:v>01:43:41</c:v>
                </c:pt>
                <c:pt idx="40306">
                  <c:v>01:43:42</c:v>
                </c:pt>
                <c:pt idx="40307">
                  <c:v>01:43:43</c:v>
                </c:pt>
                <c:pt idx="40308">
                  <c:v>01:43:44</c:v>
                </c:pt>
                <c:pt idx="40309">
                  <c:v>01:43:45</c:v>
                </c:pt>
                <c:pt idx="40310">
                  <c:v>01:43:46</c:v>
                </c:pt>
                <c:pt idx="40311">
                  <c:v>01:43:47</c:v>
                </c:pt>
                <c:pt idx="40312">
                  <c:v>01:43:48</c:v>
                </c:pt>
                <c:pt idx="40313">
                  <c:v>01:43:49</c:v>
                </c:pt>
                <c:pt idx="40314">
                  <c:v>01:43:50</c:v>
                </c:pt>
                <c:pt idx="40315">
                  <c:v>01:43:51</c:v>
                </c:pt>
                <c:pt idx="40316">
                  <c:v>01:43:52</c:v>
                </c:pt>
                <c:pt idx="40317">
                  <c:v>01:43:53</c:v>
                </c:pt>
                <c:pt idx="40318">
                  <c:v>01:43:54</c:v>
                </c:pt>
                <c:pt idx="40319">
                  <c:v>01:43:55</c:v>
                </c:pt>
                <c:pt idx="40320">
                  <c:v>01:43:56</c:v>
                </c:pt>
                <c:pt idx="40321">
                  <c:v>01:43:57</c:v>
                </c:pt>
                <c:pt idx="40322">
                  <c:v>01:43:58</c:v>
                </c:pt>
                <c:pt idx="40323">
                  <c:v>01:43:59</c:v>
                </c:pt>
                <c:pt idx="40324">
                  <c:v>01:44:00</c:v>
                </c:pt>
                <c:pt idx="40325">
                  <c:v>01:44:01</c:v>
                </c:pt>
                <c:pt idx="40326">
                  <c:v>01:44:02</c:v>
                </c:pt>
                <c:pt idx="40327">
                  <c:v>01:44:03</c:v>
                </c:pt>
                <c:pt idx="40328">
                  <c:v>01:44:04</c:v>
                </c:pt>
                <c:pt idx="40329">
                  <c:v>01:44:05</c:v>
                </c:pt>
                <c:pt idx="40330">
                  <c:v>01:44:06</c:v>
                </c:pt>
                <c:pt idx="40331">
                  <c:v>01:44:07</c:v>
                </c:pt>
                <c:pt idx="40332">
                  <c:v>01:44:08</c:v>
                </c:pt>
                <c:pt idx="40333">
                  <c:v>01:44:09</c:v>
                </c:pt>
                <c:pt idx="40334">
                  <c:v>01:44:10</c:v>
                </c:pt>
                <c:pt idx="40335">
                  <c:v>01:44:11</c:v>
                </c:pt>
                <c:pt idx="40336">
                  <c:v>01:44:12</c:v>
                </c:pt>
                <c:pt idx="40337">
                  <c:v>01:44:13</c:v>
                </c:pt>
                <c:pt idx="40338">
                  <c:v>01:44:14</c:v>
                </c:pt>
                <c:pt idx="40339">
                  <c:v>01:44:15</c:v>
                </c:pt>
                <c:pt idx="40340">
                  <c:v>01:44:16</c:v>
                </c:pt>
                <c:pt idx="40341">
                  <c:v>01:44:17</c:v>
                </c:pt>
                <c:pt idx="40342">
                  <c:v>01:44:18</c:v>
                </c:pt>
                <c:pt idx="40343">
                  <c:v>01:44:19</c:v>
                </c:pt>
                <c:pt idx="40344">
                  <c:v>01:44:20</c:v>
                </c:pt>
                <c:pt idx="40345">
                  <c:v>01:44:21</c:v>
                </c:pt>
                <c:pt idx="40346">
                  <c:v>01:44:22</c:v>
                </c:pt>
                <c:pt idx="40347">
                  <c:v>01:44:23</c:v>
                </c:pt>
                <c:pt idx="40348">
                  <c:v>01:44:24</c:v>
                </c:pt>
                <c:pt idx="40349">
                  <c:v>01:44:25</c:v>
                </c:pt>
                <c:pt idx="40350">
                  <c:v>01:44:26</c:v>
                </c:pt>
                <c:pt idx="40351">
                  <c:v>01:44:27</c:v>
                </c:pt>
                <c:pt idx="40352">
                  <c:v>01:44:28</c:v>
                </c:pt>
                <c:pt idx="40353">
                  <c:v>01:44:29</c:v>
                </c:pt>
                <c:pt idx="40354">
                  <c:v>01:44:30</c:v>
                </c:pt>
                <c:pt idx="40355">
                  <c:v>01:44:31</c:v>
                </c:pt>
                <c:pt idx="40356">
                  <c:v>01:44:32</c:v>
                </c:pt>
                <c:pt idx="40357">
                  <c:v>01:44:33</c:v>
                </c:pt>
                <c:pt idx="40358">
                  <c:v>01:44:34</c:v>
                </c:pt>
                <c:pt idx="40359">
                  <c:v>01:44:35</c:v>
                </c:pt>
                <c:pt idx="40360">
                  <c:v>01:44:36</c:v>
                </c:pt>
                <c:pt idx="40361">
                  <c:v>01:44:37</c:v>
                </c:pt>
                <c:pt idx="40362">
                  <c:v>01:44:38</c:v>
                </c:pt>
                <c:pt idx="40363">
                  <c:v>01:44:39</c:v>
                </c:pt>
                <c:pt idx="40364">
                  <c:v>01:44:40</c:v>
                </c:pt>
                <c:pt idx="40365">
                  <c:v>01:44:41</c:v>
                </c:pt>
                <c:pt idx="40366">
                  <c:v>01:44:42</c:v>
                </c:pt>
                <c:pt idx="40367">
                  <c:v>01:44:43</c:v>
                </c:pt>
                <c:pt idx="40368">
                  <c:v>01:44:44</c:v>
                </c:pt>
                <c:pt idx="40369">
                  <c:v>01:44:45</c:v>
                </c:pt>
                <c:pt idx="40370">
                  <c:v>01:44:46</c:v>
                </c:pt>
                <c:pt idx="40371">
                  <c:v>01:44:47</c:v>
                </c:pt>
                <c:pt idx="40372">
                  <c:v>01:44:48</c:v>
                </c:pt>
                <c:pt idx="40373">
                  <c:v>01:44:49</c:v>
                </c:pt>
                <c:pt idx="40374">
                  <c:v>01:44:50</c:v>
                </c:pt>
                <c:pt idx="40375">
                  <c:v>01:44:51</c:v>
                </c:pt>
                <c:pt idx="40376">
                  <c:v>01:44:52</c:v>
                </c:pt>
                <c:pt idx="40377">
                  <c:v>01:44:53</c:v>
                </c:pt>
                <c:pt idx="40378">
                  <c:v>01:44:54</c:v>
                </c:pt>
                <c:pt idx="40379">
                  <c:v>01:44:55</c:v>
                </c:pt>
                <c:pt idx="40380">
                  <c:v>01:44:56</c:v>
                </c:pt>
                <c:pt idx="40381">
                  <c:v>01:44:57</c:v>
                </c:pt>
                <c:pt idx="40382">
                  <c:v>01:44:58</c:v>
                </c:pt>
                <c:pt idx="40383">
                  <c:v>01:44:59</c:v>
                </c:pt>
                <c:pt idx="40384">
                  <c:v>01:45:00</c:v>
                </c:pt>
                <c:pt idx="40385">
                  <c:v>01:45:01</c:v>
                </c:pt>
                <c:pt idx="40386">
                  <c:v>01:45:02</c:v>
                </c:pt>
                <c:pt idx="40387">
                  <c:v>01:45:03</c:v>
                </c:pt>
                <c:pt idx="40388">
                  <c:v>01:45:04</c:v>
                </c:pt>
                <c:pt idx="40389">
                  <c:v>01:45:05</c:v>
                </c:pt>
                <c:pt idx="40390">
                  <c:v>01:45:06</c:v>
                </c:pt>
                <c:pt idx="40391">
                  <c:v>01:45:07</c:v>
                </c:pt>
                <c:pt idx="40392">
                  <c:v>01:45:08</c:v>
                </c:pt>
                <c:pt idx="40393">
                  <c:v>01:45:09</c:v>
                </c:pt>
                <c:pt idx="40394">
                  <c:v>01:45:10</c:v>
                </c:pt>
                <c:pt idx="40395">
                  <c:v>01:45:11</c:v>
                </c:pt>
                <c:pt idx="40396">
                  <c:v>01:45:12</c:v>
                </c:pt>
                <c:pt idx="40397">
                  <c:v>01:45:13</c:v>
                </c:pt>
                <c:pt idx="40398">
                  <c:v>01:45:14</c:v>
                </c:pt>
                <c:pt idx="40399">
                  <c:v>01:45:15</c:v>
                </c:pt>
                <c:pt idx="40400">
                  <c:v>01:45:16</c:v>
                </c:pt>
                <c:pt idx="40401">
                  <c:v>01:45:17</c:v>
                </c:pt>
                <c:pt idx="40402">
                  <c:v>01:45:18</c:v>
                </c:pt>
                <c:pt idx="40403">
                  <c:v>01:45:19</c:v>
                </c:pt>
                <c:pt idx="40404">
                  <c:v>01:45:20</c:v>
                </c:pt>
                <c:pt idx="40405">
                  <c:v>01:45:21</c:v>
                </c:pt>
                <c:pt idx="40406">
                  <c:v>01:45:22</c:v>
                </c:pt>
                <c:pt idx="40407">
                  <c:v>01:45:23</c:v>
                </c:pt>
                <c:pt idx="40408">
                  <c:v>01:45:24</c:v>
                </c:pt>
                <c:pt idx="40409">
                  <c:v>01:45:25</c:v>
                </c:pt>
                <c:pt idx="40410">
                  <c:v>01:45:26</c:v>
                </c:pt>
                <c:pt idx="40411">
                  <c:v>01:45:27</c:v>
                </c:pt>
                <c:pt idx="40412">
                  <c:v>01:45:28</c:v>
                </c:pt>
                <c:pt idx="40413">
                  <c:v>01:45:29</c:v>
                </c:pt>
                <c:pt idx="40414">
                  <c:v>01:45:30</c:v>
                </c:pt>
                <c:pt idx="40415">
                  <c:v>01:45:31</c:v>
                </c:pt>
                <c:pt idx="40416">
                  <c:v>01:45:32</c:v>
                </c:pt>
                <c:pt idx="40417">
                  <c:v>01:45:33</c:v>
                </c:pt>
                <c:pt idx="40418">
                  <c:v>01:45:34</c:v>
                </c:pt>
                <c:pt idx="40419">
                  <c:v>01:45:35</c:v>
                </c:pt>
                <c:pt idx="40420">
                  <c:v>01:45:36</c:v>
                </c:pt>
                <c:pt idx="40421">
                  <c:v>01:45:37</c:v>
                </c:pt>
                <c:pt idx="40422">
                  <c:v>01:45:38</c:v>
                </c:pt>
                <c:pt idx="40423">
                  <c:v>01:45:39</c:v>
                </c:pt>
                <c:pt idx="40424">
                  <c:v>01:45:40</c:v>
                </c:pt>
                <c:pt idx="40425">
                  <c:v>01:45:41</c:v>
                </c:pt>
                <c:pt idx="40426">
                  <c:v>01:45:42</c:v>
                </c:pt>
                <c:pt idx="40427">
                  <c:v>01:45:43</c:v>
                </c:pt>
                <c:pt idx="40428">
                  <c:v>01:45:44</c:v>
                </c:pt>
                <c:pt idx="40429">
                  <c:v>01:45:45</c:v>
                </c:pt>
                <c:pt idx="40430">
                  <c:v>01:45:46</c:v>
                </c:pt>
                <c:pt idx="40431">
                  <c:v>01:45:47</c:v>
                </c:pt>
                <c:pt idx="40432">
                  <c:v>01:45:48</c:v>
                </c:pt>
                <c:pt idx="40433">
                  <c:v>01:45:49</c:v>
                </c:pt>
                <c:pt idx="40434">
                  <c:v>01:45:50</c:v>
                </c:pt>
                <c:pt idx="40435">
                  <c:v>01:45:51</c:v>
                </c:pt>
                <c:pt idx="40436">
                  <c:v>01:45:52</c:v>
                </c:pt>
                <c:pt idx="40437">
                  <c:v>01:45:53</c:v>
                </c:pt>
                <c:pt idx="40438">
                  <c:v>01:45:54</c:v>
                </c:pt>
                <c:pt idx="40439">
                  <c:v>01:45:55</c:v>
                </c:pt>
                <c:pt idx="40440">
                  <c:v>01:45:56</c:v>
                </c:pt>
                <c:pt idx="40441">
                  <c:v>01:45:57</c:v>
                </c:pt>
                <c:pt idx="40442">
                  <c:v>01:45:58</c:v>
                </c:pt>
                <c:pt idx="40443">
                  <c:v>01:45:59</c:v>
                </c:pt>
                <c:pt idx="40444">
                  <c:v>01:46:00</c:v>
                </c:pt>
                <c:pt idx="40445">
                  <c:v>01:46:01</c:v>
                </c:pt>
                <c:pt idx="40446">
                  <c:v>01:46:02</c:v>
                </c:pt>
                <c:pt idx="40447">
                  <c:v>01:46:03</c:v>
                </c:pt>
                <c:pt idx="40448">
                  <c:v>01:46:04</c:v>
                </c:pt>
                <c:pt idx="40449">
                  <c:v>01:46:05</c:v>
                </c:pt>
                <c:pt idx="40450">
                  <c:v>01:46:06</c:v>
                </c:pt>
                <c:pt idx="40451">
                  <c:v>01:46:07</c:v>
                </c:pt>
                <c:pt idx="40452">
                  <c:v>01:46:08</c:v>
                </c:pt>
                <c:pt idx="40453">
                  <c:v>01:46:09</c:v>
                </c:pt>
                <c:pt idx="40454">
                  <c:v>01:46:10</c:v>
                </c:pt>
                <c:pt idx="40455">
                  <c:v>01:46:11</c:v>
                </c:pt>
                <c:pt idx="40456">
                  <c:v>01:46:12</c:v>
                </c:pt>
                <c:pt idx="40457">
                  <c:v>01:46:13</c:v>
                </c:pt>
                <c:pt idx="40458">
                  <c:v>01:46:14</c:v>
                </c:pt>
                <c:pt idx="40459">
                  <c:v>01:46:15</c:v>
                </c:pt>
                <c:pt idx="40460">
                  <c:v>01:46:16</c:v>
                </c:pt>
                <c:pt idx="40461">
                  <c:v>01:46:17</c:v>
                </c:pt>
                <c:pt idx="40462">
                  <c:v>01:46:18</c:v>
                </c:pt>
                <c:pt idx="40463">
                  <c:v>01:46:19</c:v>
                </c:pt>
                <c:pt idx="40464">
                  <c:v>01:46:20</c:v>
                </c:pt>
                <c:pt idx="40465">
                  <c:v>01:46:21</c:v>
                </c:pt>
                <c:pt idx="40466">
                  <c:v>01:46:22</c:v>
                </c:pt>
                <c:pt idx="40467">
                  <c:v>01:46:23</c:v>
                </c:pt>
                <c:pt idx="40468">
                  <c:v>01:46:24</c:v>
                </c:pt>
                <c:pt idx="40469">
                  <c:v>01:46:25</c:v>
                </c:pt>
                <c:pt idx="40470">
                  <c:v>01:46:26</c:v>
                </c:pt>
                <c:pt idx="40471">
                  <c:v>01:46:27</c:v>
                </c:pt>
                <c:pt idx="40472">
                  <c:v>01:46:28</c:v>
                </c:pt>
                <c:pt idx="40473">
                  <c:v>01:46:29</c:v>
                </c:pt>
                <c:pt idx="40474">
                  <c:v>01:46:30</c:v>
                </c:pt>
                <c:pt idx="40475">
                  <c:v>01:46:31</c:v>
                </c:pt>
                <c:pt idx="40476">
                  <c:v>01:46:32</c:v>
                </c:pt>
                <c:pt idx="40477">
                  <c:v>01:46:33</c:v>
                </c:pt>
                <c:pt idx="40478">
                  <c:v>01:46:34</c:v>
                </c:pt>
                <c:pt idx="40479">
                  <c:v>01:46:35</c:v>
                </c:pt>
                <c:pt idx="40480">
                  <c:v>01:46:36</c:v>
                </c:pt>
                <c:pt idx="40481">
                  <c:v>01:46:37</c:v>
                </c:pt>
                <c:pt idx="40482">
                  <c:v>01:46:38</c:v>
                </c:pt>
                <c:pt idx="40483">
                  <c:v>01:46:39</c:v>
                </c:pt>
                <c:pt idx="40484">
                  <c:v>01:46:40</c:v>
                </c:pt>
                <c:pt idx="40485">
                  <c:v>01:46:41</c:v>
                </c:pt>
                <c:pt idx="40486">
                  <c:v>01:46:42</c:v>
                </c:pt>
                <c:pt idx="40487">
                  <c:v>01:46:43</c:v>
                </c:pt>
                <c:pt idx="40488">
                  <c:v>01:46:44</c:v>
                </c:pt>
                <c:pt idx="40489">
                  <c:v>01:46:45</c:v>
                </c:pt>
                <c:pt idx="40490">
                  <c:v>01:46:46</c:v>
                </c:pt>
                <c:pt idx="40491">
                  <c:v>01:46:47</c:v>
                </c:pt>
                <c:pt idx="40492">
                  <c:v>01:46:48</c:v>
                </c:pt>
                <c:pt idx="40493">
                  <c:v>01:46:49</c:v>
                </c:pt>
                <c:pt idx="40494">
                  <c:v>01:46:50</c:v>
                </c:pt>
                <c:pt idx="40495">
                  <c:v>01:46:51</c:v>
                </c:pt>
                <c:pt idx="40496">
                  <c:v>01:46:52</c:v>
                </c:pt>
                <c:pt idx="40497">
                  <c:v>01:46:53</c:v>
                </c:pt>
                <c:pt idx="40498">
                  <c:v>01:46:54</c:v>
                </c:pt>
                <c:pt idx="40499">
                  <c:v>01:46:55</c:v>
                </c:pt>
                <c:pt idx="40500">
                  <c:v>01:46:56</c:v>
                </c:pt>
                <c:pt idx="40501">
                  <c:v>01:46:57</c:v>
                </c:pt>
                <c:pt idx="40502">
                  <c:v>01:46:58</c:v>
                </c:pt>
                <c:pt idx="40503">
                  <c:v>01:46:59</c:v>
                </c:pt>
                <c:pt idx="40504">
                  <c:v>01:47:00</c:v>
                </c:pt>
                <c:pt idx="40505">
                  <c:v>01:47:01</c:v>
                </c:pt>
                <c:pt idx="40506">
                  <c:v>01:47:02</c:v>
                </c:pt>
                <c:pt idx="40507">
                  <c:v>01:47:03</c:v>
                </c:pt>
                <c:pt idx="40508">
                  <c:v>01:47:04</c:v>
                </c:pt>
                <c:pt idx="40509">
                  <c:v>01:47:05</c:v>
                </c:pt>
                <c:pt idx="40510">
                  <c:v>01:47:06</c:v>
                </c:pt>
                <c:pt idx="40511">
                  <c:v>01:47:07</c:v>
                </c:pt>
                <c:pt idx="40512">
                  <c:v>01:47:08</c:v>
                </c:pt>
                <c:pt idx="40513">
                  <c:v>01:47:09</c:v>
                </c:pt>
                <c:pt idx="40514">
                  <c:v>01:47:10</c:v>
                </c:pt>
                <c:pt idx="40515">
                  <c:v>01:47:11</c:v>
                </c:pt>
                <c:pt idx="40516">
                  <c:v>01:47:12</c:v>
                </c:pt>
                <c:pt idx="40517">
                  <c:v>01:47:13</c:v>
                </c:pt>
                <c:pt idx="40518">
                  <c:v>01:47:14</c:v>
                </c:pt>
                <c:pt idx="40519">
                  <c:v>01:47:15</c:v>
                </c:pt>
                <c:pt idx="40520">
                  <c:v>01:47:16</c:v>
                </c:pt>
                <c:pt idx="40521">
                  <c:v>01:47:17</c:v>
                </c:pt>
                <c:pt idx="40522">
                  <c:v>01:47:18</c:v>
                </c:pt>
                <c:pt idx="40523">
                  <c:v>01:47:19</c:v>
                </c:pt>
                <c:pt idx="40524">
                  <c:v>01:47:20</c:v>
                </c:pt>
                <c:pt idx="40525">
                  <c:v>01:47:21</c:v>
                </c:pt>
                <c:pt idx="40526">
                  <c:v>01:47:22</c:v>
                </c:pt>
                <c:pt idx="40527">
                  <c:v>01:47:23</c:v>
                </c:pt>
                <c:pt idx="40528">
                  <c:v>01:47:24</c:v>
                </c:pt>
                <c:pt idx="40529">
                  <c:v>01:47:25</c:v>
                </c:pt>
                <c:pt idx="40530">
                  <c:v>01:47:26</c:v>
                </c:pt>
                <c:pt idx="40531">
                  <c:v>01:47:27</c:v>
                </c:pt>
                <c:pt idx="40532">
                  <c:v>01:47:28</c:v>
                </c:pt>
                <c:pt idx="40533">
                  <c:v>01:47:29</c:v>
                </c:pt>
                <c:pt idx="40534">
                  <c:v>01:47:30</c:v>
                </c:pt>
                <c:pt idx="40535">
                  <c:v>01:47:31</c:v>
                </c:pt>
                <c:pt idx="40536">
                  <c:v>01:47:32</c:v>
                </c:pt>
                <c:pt idx="40537">
                  <c:v>01:47:33</c:v>
                </c:pt>
                <c:pt idx="40538">
                  <c:v>01:47:34</c:v>
                </c:pt>
                <c:pt idx="40539">
                  <c:v>01:47:35</c:v>
                </c:pt>
                <c:pt idx="40540">
                  <c:v>01:47:36</c:v>
                </c:pt>
                <c:pt idx="40541">
                  <c:v>01:47:37</c:v>
                </c:pt>
                <c:pt idx="40542">
                  <c:v>01:47:38</c:v>
                </c:pt>
                <c:pt idx="40543">
                  <c:v>01:47:39</c:v>
                </c:pt>
                <c:pt idx="40544">
                  <c:v>01:47:40</c:v>
                </c:pt>
                <c:pt idx="40545">
                  <c:v>01:47:41</c:v>
                </c:pt>
                <c:pt idx="40546">
                  <c:v>01:47:42</c:v>
                </c:pt>
                <c:pt idx="40547">
                  <c:v>01:47:43</c:v>
                </c:pt>
                <c:pt idx="40548">
                  <c:v>01:47:44</c:v>
                </c:pt>
                <c:pt idx="40549">
                  <c:v>01:47:45</c:v>
                </c:pt>
                <c:pt idx="40550">
                  <c:v>01:47:46</c:v>
                </c:pt>
                <c:pt idx="40551">
                  <c:v>01:47:47</c:v>
                </c:pt>
                <c:pt idx="40552">
                  <c:v>01:47:48</c:v>
                </c:pt>
                <c:pt idx="40553">
                  <c:v>01:47:49</c:v>
                </c:pt>
                <c:pt idx="40554">
                  <c:v>01:47:50</c:v>
                </c:pt>
                <c:pt idx="40555">
                  <c:v>01:47:51</c:v>
                </c:pt>
                <c:pt idx="40556">
                  <c:v>01:47:52</c:v>
                </c:pt>
                <c:pt idx="40557">
                  <c:v>01:47:53</c:v>
                </c:pt>
                <c:pt idx="40558">
                  <c:v>01:47:54</c:v>
                </c:pt>
                <c:pt idx="40559">
                  <c:v>01:47:55</c:v>
                </c:pt>
                <c:pt idx="40560">
                  <c:v>01:47:56</c:v>
                </c:pt>
                <c:pt idx="40561">
                  <c:v>01:47:57</c:v>
                </c:pt>
                <c:pt idx="40562">
                  <c:v>01:47:58</c:v>
                </c:pt>
                <c:pt idx="40563">
                  <c:v>01:47:59</c:v>
                </c:pt>
                <c:pt idx="40564">
                  <c:v>01:48:00</c:v>
                </c:pt>
                <c:pt idx="40565">
                  <c:v>01:48:01</c:v>
                </c:pt>
                <c:pt idx="40566">
                  <c:v>01:48:02</c:v>
                </c:pt>
                <c:pt idx="40567">
                  <c:v>01:48:03</c:v>
                </c:pt>
                <c:pt idx="40568">
                  <c:v>01:48:04</c:v>
                </c:pt>
                <c:pt idx="40569">
                  <c:v>01:48:05</c:v>
                </c:pt>
                <c:pt idx="40570">
                  <c:v>01:48:06</c:v>
                </c:pt>
                <c:pt idx="40571">
                  <c:v>01:48:07</c:v>
                </c:pt>
                <c:pt idx="40572">
                  <c:v>01:48:08</c:v>
                </c:pt>
                <c:pt idx="40573">
                  <c:v>01:48:09</c:v>
                </c:pt>
                <c:pt idx="40574">
                  <c:v>01:48:10</c:v>
                </c:pt>
                <c:pt idx="40575">
                  <c:v>01:48:11</c:v>
                </c:pt>
                <c:pt idx="40576">
                  <c:v>01:48:12</c:v>
                </c:pt>
                <c:pt idx="40577">
                  <c:v>01:48:13</c:v>
                </c:pt>
                <c:pt idx="40578">
                  <c:v>01:48:14</c:v>
                </c:pt>
                <c:pt idx="40579">
                  <c:v>01:48:15</c:v>
                </c:pt>
                <c:pt idx="40580">
                  <c:v>01:48:16</c:v>
                </c:pt>
                <c:pt idx="40581">
                  <c:v>01:48:17</c:v>
                </c:pt>
                <c:pt idx="40582">
                  <c:v>01:48:18</c:v>
                </c:pt>
                <c:pt idx="40583">
                  <c:v>01:48:19</c:v>
                </c:pt>
                <c:pt idx="40584">
                  <c:v>01:48:20</c:v>
                </c:pt>
                <c:pt idx="40585">
                  <c:v>01:48:21</c:v>
                </c:pt>
                <c:pt idx="40586">
                  <c:v>01:48:22</c:v>
                </c:pt>
                <c:pt idx="40587">
                  <c:v>01:48:23</c:v>
                </c:pt>
                <c:pt idx="40588">
                  <c:v>01:48:24</c:v>
                </c:pt>
                <c:pt idx="40589">
                  <c:v>01:48:25</c:v>
                </c:pt>
                <c:pt idx="40590">
                  <c:v>01:48:26</c:v>
                </c:pt>
                <c:pt idx="40591">
                  <c:v>01:48:27</c:v>
                </c:pt>
                <c:pt idx="40592">
                  <c:v>01:48:28</c:v>
                </c:pt>
                <c:pt idx="40593">
                  <c:v>01:48:29</c:v>
                </c:pt>
                <c:pt idx="40594">
                  <c:v>01:48:30</c:v>
                </c:pt>
                <c:pt idx="40595">
                  <c:v>01:48:31</c:v>
                </c:pt>
                <c:pt idx="40596">
                  <c:v>01:48:32</c:v>
                </c:pt>
                <c:pt idx="40597">
                  <c:v>01:48:33</c:v>
                </c:pt>
                <c:pt idx="40598">
                  <c:v>01:48:34</c:v>
                </c:pt>
                <c:pt idx="40599">
                  <c:v>01:48:35</c:v>
                </c:pt>
                <c:pt idx="40600">
                  <c:v>01:48:36</c:v>
                </c:pt>
                <c:pt idx="40601">
                  <c:v>01:48:37</c:v>
                </c:pt>
                <c:pt idx="40602">
                  <c:v>01:48:38</c:v>
                </c:pt>
                <c:pt idx="40603">
                  <c:v>01:48:39</c:v>
                </c:pt>
                <c:pt idx="40604">
                  <c:v>01:48:40</c:v>
                </c:pt>
                <c:pt idx="40605">
                  <c:v>01:48:41</c:v>
                </c:pt>
                <c:pt idx="40606">
                  <c:v>01:48:42</c:v>
                </c:pt>
                <c:pt idx="40607">
                  <c:v>01:48:43</c:v>
                </c:pt>
                <c:pt idx="40608">
                  <c:v>01:48:44</c:v>
                </c:pt>
                <c:pt idx="40609">
                  <c:v>01:48:45</c:v>
                </c:pt>
                <c:pt idx="40610">
                  <c:v>01:48:46</c:v>
                </c:pt>
                <c:pt idx="40611">
                  <c:v>01:48:47</c:v>
                </c:pt>
                <c:pt idx="40612">
                  <c:v>01:48:48</c:v>
                </c:pt>
                <c:pt idx="40613">
                  <c:v>01:48:49</c:v>
                </c:pt>
                <c:pt idx="40614">
                  <c:v>01:48:50</c:v>
                </c:pt>
                <c:pt idx="40615">
                  <c:v>01:48:51</c:v>
                </c:pt>
                <c:pt idx="40616">
                  <c:v>01:48:52</c:v>
                </c:pt>
                <c:pt idx="40617">
                  <c:v>01:48:53</c:v>
                </c:pt>
                <c:pt idx="40618">
                  <c:v>01:48:54</c:v>
                </c:pt>
                <c:pt idx="40619">
                  <c:v>01:48:55</c:v>
                </c:pt>
                <c:pt idx="40620">
                  <c:v>01:48:56</c:v>
                </c:pt>
                <c:pt idx="40621">
                  <c:v>01:48:57</c:v>
                </c:pt>
                <c:pt idx="40622">
                  <c:v>01:48:58</c:v>
                </c:pt>
                <c:pt idx="40623">
                  <c:v>01:48:59</c:v>
                </c:pt>
                <c:pt idx="40624">
                  <c:v>01:49:00</c:v>
                </c:pt>
                <c:pt idx="40625">
                  <c:v>01:49:01</c:v>
                </c:pt>
                <c:pt idx="40626">
                  <c:v>01:49:02</c:v>
                </c:pt>
                <c:pt idx="40627">
                  <c:v>01:49:03</c:v>
                </c:pt>
                <c:pt idx="40628">
                  <c:v>01:49:04</c:v>
                </c:pt>
                <c:pt idx="40629">
                  <c:v>01:49:05</c:v>
                </c:pt>
                <c:pt idx="40630">
                  <c:v>01:49:06</c:v>
                </c:pt>
                <c:pt idx="40631">
                  <c:v>01:49:07</c:v>
                </c:pt>
                <c:pt idx="40632">
                  <c:v>01:49:08</c:v>
                </c:pt>
                <c:pt idx="40633">
                  <c:v>01:49:09</c:v>
                </c:pt>
                <c:pt idx="40634">
                  <c:v>01:49:10</c:v>
                </c:pt>
                <c:pt idx="40635">
                  <c:v>01:49:11</c:v>
                </c:pt>
                <c:pt idx="40636">
                  <c:v>01:49:12</c:v>
                </c:pt>
                <c:pt idx="40637">
                  <c:v>01:49:13</c:v>
                </c:pt>
                <c:pt idx="40638">
                  <c:v>01:49:14</c:v>
                </c:pt>
                <c:pt idx="40639">
                  <c:v>01:49:15</c:v>
                </c:pt>
                <c:pt idx="40640">
                  <c:v>01:49:16</c:v>
                </c:pt>
                <c:pt idx="40641">
                  <c:v>01:49:17</c:v>
                </c:pt>
                <c:pt idx="40642">
                  <c:v>01:49:18</c:v>
                </c:pt>
                <c:pt idx="40643">
                  <c:v>01:49:19</c:v>
                </c:pt>
                <c:pt idx="40644">
                  <c:v>01:49:20</c:v>
                </c:pt>
                <c:pt idx="40645">
                  <c:v>01:49:21</c:v>
                </c:pt>
                <c:pt idx="40646">
                  <c:v>01:49:22</c:v>
                </c:pt>
                <c:pt idx="40647">
                  <c:v>01:49:23</c:v>
                </c:pt>
                <c:pt idx="40648">
                  <c:v>01:49:24</c:v>
                </c:pt>
                <c:pt idx="40649">
                  <c:v>01:49:25</c:v>
                </c:pt>
                <c:pt idx="40650">
                  <c:v>01:49:26</c:v>
                </c:pt>
                <c:pt idx="40651">
                  <c:v>01:49:27</c:v>
                </c:pt>
                <c:pt idx="40652">
                  <c:v>01:49:28</c:v>
                </c:pt>
                <c:pt idx="40653">
                  <c:v>01:49:29</c:v>
                </c:pt>
                <c:pt idx="40654">
                  <c:v>01:49:30</c:v>
                </c:pt>
                <c:pt idx="40655">
                  <c:v>01:49:31</c:v>
                </c:pt>
                <c:pt idx="40656">
                  <c:v>01:49:32</c:v>
                </c:pt>
                <c:pt idx="40657">
                  <c:v>01:49:33</c:v>
                </c:pt>
                <c:pt idx="40658">
                  <c:v>01:49:34</c:v>
                </c:pt>
                <c:pt idx="40659">
                  <c:v>01:49:35</c:v>
                </c:pt>
                <c:pt idx="40660">
                  <c:v>01:49:36</c:v>
                </c:pt>
                <c:pt idx="40661">
                  <c:v>01:49:37</c:v>
                </c:pt>
                <c:pt idx="40662">
                  <c:v>01:49:38</c:v>
                </c:pt>
                <c:pt idx="40663">
                  <c:v>01:49:39</c:v>
                </c:pt>
                <c:pt idx="40664">
                  <c:v>01:49:40</c:v>
                </c:pt>
                <c:pt idx="40665">
                  <c:v>01:49:41</c:v>
                </c:pt>
                <c:pt idx="40666">
                  <c:v>01:49:42</c:v>
                </c:pt>
                <c:pt idx="40667">
                  <c:v>01:49:43</c:v>
                </c:pt>
                <c:pt idx="40668">
                  <c:v>01:49:44</c:v>
                </c:pt>
                <c:pt idx="40669">
                  <c:v>01:49:45</c:v>
                </c:pt>
                <c:pt idx="40670">
                  <c:v>01:49:46</c:v>
                </c:pt>
                <c:pt idx="40671">
                  <c:v>01:49:47</c:v>
                </c:pt>
                <c:pt idx="40672">
                  <c:v>01:49:48</c:v>
                </c:pt>
                <c:pt idx="40673">
                  <c:v>01:49:49</c:v>
                </c:pt>
                <c:pt idx="40674">
                  <c:v>01:49:50</c:v>
                </c:pt>
                <c:pt idx="40675">
                  <c:v>01:49:51</c:v>
                </c:pt>
                <c:pt idx="40676">
                  <c:v>01:49:52</c:v>
                </c:pt>
                <c:pt idx="40677">
                  <c:v>01:49:53</c:v>
                </c:pt>
                <c:pt idx="40678">
                  <c:v>01:49:54</c:v>
                </c:pt>
                <c:pt idx="40679">
                  <c:v>01:49:55</c:v>
                </c:pt>
                <c:pt idx="40680">
                  <c:v>01:49:56</c:v>
                </c:pt>
                <c:pt idx="40681">
                  <c:v>01:49:57</c:v>
                </c:pt>
                <c:pt idx="40682">
                  <c:v>01:49:58</c:v>
                </c:pt>
                <c:pt idx="40683">
                  <c:v>01:49:59</c:v>
                </c:pt>
                <c:pt idx="40684">
                  <c:v>01:50:00</c:v>
                </c:pt>
                <c:pt idx="40685">
                  <c:v>01:50:01</c:v>
                </c:pt>
                <c:pt idx="40686">
                  <c:v>01:50:02</c:v>
                </c:pt>
                <c:pt idx="40687">
                  <c:v>01:50:03</c:v>
                </c:pt>
                <c:pt idx="40688">
                  <c:v>01:50:04</c:v>
                </c:pt>
                <c:pt idx="40689">
                  <c:v>01:50:05</c:v>
                </c:pt>
                <c:pt idx="40690">
                  <c:v>01:50:06</c:v>
                </c:pt>
                <c:pt idx="40691">
                  <c:v>01:50:07</c:v>
                </c:pt>
                <c:pt idx="40692">
                  <c:v>01:50:08</c:v>
                </c:pt>
                <c:pt idx="40693">
                  <c:v>01:50:09</c:v>
                </c:pt>
                <c:pt idx="40694">
                  <c:v>01:50:10</c:v>
                </c:pt>
                <c:pt idx="40695">
                  <c:v>01:50:11</c:v>
                </c:pt>
                <c:pt idx="40696">
                  <c:v>01:50:12</c:v>
                </c:pt>
                <c:pt idx="40697">
                  <c:v>01:50:13</c:v>
                </c:pt>
                <c:pt idx="40698">
                  <c:v>01:50:14</c:v>
                </c:pt>
                <c:pt idx="40699">
                  <c:v>01:50:15</c:v>
                </c:pt>
                <c:pt idx="40700">
                  <c:v>01:50:16</c:v>
                </c:pt>
                <c:pt idx="40701">
                  <c:v>01:50:17</c:v>
                </c:pt>
                <c:pt idx="40702">
                  <c:v>01:50:18</c:v>
                </c:pt>
                <c:pt idx="40703">
                  <c:v>01:50:19</c:v>
                </c:pt>
                <c:pt idx="40704">
                  <c:v>01:50:20</c:v>
                </c:pt>
                <c:pt idx="40705">
                  <c:v>01:50:21</c:v>
                </c:pt>
                <c:pt idx="40706">
                  <c:v>01:50:22</c:v>
                </c:pt>
                <c:pt idx="40707">
                  <c:v>01:50:23</c:v>
                </c:pt>
                <c:pt idx="40708">
                  <c:v>01:50:24</c:v>
                </c:pt>
                <c:pt idx="40709">
                  <c:v>01:50:25</c:v>
                </c:pt>
                <c:pt idx="40710">
                  <c:v>01:50:26</c:v>
                </c:pt>
                <c:pt idx="40711">
                  <c:v>01:50:27</c:v>
                </c:pt>
                <c:pt idx="40712">
                  <c:v>01:50:28</c:v>
                </c:pt>
                <c:pt idx="40713">
                  <c:v>01:50:29</c:v>
                </c:pt>
                <c:pt idx="40714">
                  <c:v>01:50:30</c:v>
                </c:pt>
                <c:pt idx="40715">
                  <c:v>01:50:31</c:v>
                </c:pt>
                <c:pt idx="40716">
                  <c:v>01:50:32</c:v>
                </c:pt>
                <c:pt idx="40717">
                  <c:v>01:50:33</c:v>
                </c:pt>
                <c:pt idx="40718">
                  <c:v>01:50:34</c:v>
                </c:pt>
                <c:pt idx="40719">
                  <c:v>01:50:35</c:v>
                </c:pt>
                <c:pt idx="40720">
                  <c:v>01:50:36</c:v>
                </c:pt>
                <c:pt idx="40721">
                  <c:v>01:50:37</c:v>
                </c:pt>
                <c:pt idx="40722">
                  <c:v>01:50:38</c:v>
                </c:pt>
                <c:pt idx="40723">
                  <c:v>01:50:39</c:v>
                </c:pt>
                <c:pt idx="40724">
                  <c:v>01:50:40</c:v>
                </c:pt>
                <c:pt idx="40725">
                  <c:v>01:50:41</c:v>
                </c:pt>
                <c:pt idx="40726">
                  <c:v>01:50:42</c:v>
                </c:pt>
                <c:pt idx="40727">
                  <c:v>01:50:43</c:v>
                </c:pt>
                <c:pt idx="40728">
                  <c:v>01:50:44</c:v>
                </c:pt>
                <c:pt idx="40729">
                  <c:v>01:50:45</c:v>
                </c:pt>
                <c:pt idx="40730">
                  <c:v>01:50:46</c:v>
                </c:pt>
                <c:pt idx="40731">
                  <c:v>01:50:47</c:v>
                </c:pt>
                <c:pt idx="40732">
                  <c:v>01:50:48</c:v>
                </c:pt>
                <c:pt idx="40733">
                  <c:v>01:50:49</c:v>
                </c:pt>
                <c:pt idx="40734">
                  <c:v>01:50:50</c:v>
                </c:pt>
                <c:pt idx="40735">
                  <c:v>01:50:51</c:v>
                </c:pt>
                <c:pt idx="40736">
                  <c:v>01:50:52</c:v>
                </c:pt>
                <c:pt idx="40737">
                  <c:v>01:50:53</c:v>
                </c:pt>
                <c:pt idx="40738">
                  <c:v>01:50:54</c:v>
                </c:pt>
                <c:pt idx="40739">
                  <c:v>01:50:55</c:v>
                </c:pt>
                <c:pt idx="40740">
                  <c:v>01:50:56</c:v>
                </c:pt>
                <c:pt idx="40741">
                  <c:v>01:50:57</c:v>
                </c:pt>
                <c:pt idx="40742">
                  <c:v>01:50:58</c:v>
                </c:pt>
                <c:pt idx="40743">
                  <c:v>01:50:59</c:v>
                </c:pt>
                <c:pt idx="40744">
                  <c:v>01:51:00</c:v>
                </c:pt>
                <c:pt idx="40745">
                  <c:v>01:51:01</c:v>
                </c:pt>
                <c:pt idx="40746">
                  <c:v>01:51:02</c:v>
                </c:pt>
                <c:pt idx="40747">
                  <c:v>01:51:03</c:v>
                </c:pt>
                <c:pt idx="40748">
                  <c:v>01:51:04</c:v>
                </c:pt>
                <c:pt idx="40749">
                  <c:v>01:51:05</c:v>
                </c:pt>
                <c:pt idx="40750">
                  <c:v>01:51:06</c:v>
                </c:pt>
                <c:pt idx="40751">
                  <c:v>01:51:07</c:v>
                </c:pt>
                <c:pt idx="40752">
                  <c:v>01:51:08</c:v>
                </c:pt>
                <c:pt idx="40753">
                  <c:v>01:51:09</c:v>
                </c:pt>
                <c:pt idx="40754">
                  <c:v>01:51:10</c:v>
                </c:pt>
                <c:pt idx="40755">
                  <c:v>01:51:11</c:v>
                </c:pt>
                <c:pt idx="40756">
                  <c:v>01:51:12</c:v>
                </c:pt>
                <c:pt idx="40757">
                  <c:v>01:51:13</c:v>
                </c:pt>
                <c:pt idx="40758">
                  <c:v>01:51:14</c:v>
                </c:pt>
                <c:pt idx="40759">
                  <c:v>01:51:15</c:v>
                </c:pt>
                <c:pt idx="40760">
                  <c:v>01:51:16</c:v>
                </c:pt>
                <c:pt idx="40761">
                  <c:v>01:51:17</c:v>
                </c:pt>
                <c:pt idx="40762">
                  <c:v>01:51:18</c:v>
                </c:pt>
                <c:pt idx="40763">
                  <c:v>01:51:19</c:v>
                </c:pt>
                <c:pt idx="40764">
                  <c:v>01:51:20</c:v>
                </c:pt>
                <c:pt idx="40765">
                  <c:v>01:51:21</c:v>
                </c:pt>
                <c:pt idx="40766">
                  <c:v>01:51:22</c:v>
                </c:pt>
                <c:pt idx="40767">
                  <c:v>01:51:23</c:v>
                </c:pt>
                <c:pt idx="40768">
                  <c:v>01:51:24</c:v>
                </c:pt>
                <c:pt idx="40769">
                  <c:v>01:51:25</c:v>
                </c:pt>
                <c:pt idx="40770">
                  <c:v>01:51:26</c:v>
                </c:pt>
                <c:pt idx="40771">
                  <c:v>01:51:27</c:v>
                </c:pt>
                <c:pt idx="40772">
                  <c:v>01:51:28</c:v>
                </c:pt>
                <c:pt idx="40773">
                  <c:v>01:51:29</c:v>
                </c:pt>
                <c:pt idx="40774">
                  <c:v>01:51:30</c:v>
                </c:pt>
                <c:pt idx="40775">
                  <c:v>01:51:31</c:v>
                </c:pt>
                <c:pt idx="40776">
                  <c:v>01:51:32</c:v>
                </c:pt>
                <c:pt idx="40777">
                  <c:v>01:51:33</c:v>
                </c:pt>
                <c:pt idx="40778">
                  <c:v>01:51:34</c:v>
                </c:pt>
                <c:pt idx="40779">
                  <c:v>01:51:35</c:v>
                </c:pt>
                <c:pt idx="40780">
                  <c:v>01:51:36</c:v>
                </c:pt>
                <c:pt idx="40781">
                  <c:v>01:51:37</c:v>
                </c:pt>
                <c:pt idx="40782">
                  <c:v>01:51:38</c:v>
                </c:pt>
                <c:pt idx="40783">
                  <c:v>01:51:39</c:v>
                </c:pt>
                <c:pt idx="40784">
                  <c:v>01:51:40</c:v>
                </c:pt>
                <c:pt idx="40785">
                  <c:v>01:51:41</c:v>
                </c:pt>
                <c:pt idx="40786">
                  <c:v>01:51:42</c:v>
                </c:pt>
                <c:pt idx="40787">
                  <c:v>01:51:43</c:v>
                </c:pt>
                <c:pt idx="40788">
                  <c:v>01:51:44</c:v>
                </c:pt>
                <c:pt idx="40789">
                  <c:v>01:51:45</c:v>
                </c:pt>
                <c:pt idx="40790">
                  <c:v>01:51:46</c:v>
                </c:pt>
                <c:pt idx="40791">
                  <c:v>01:51:47</c:v>
                </c:pt>
                <c:pt idx="40792">
                  <c:v>01:51:48</c:v>
                </c:pt>
                <c:pt idx="40793">
                  <c:v>01:51:49</c:v>
                </c:pt>
                <c:pt idx="40794">
                  <c:v>01:51:50</c:v>
                </c:pt>
                <c:pt idx="40795">
                  <c:v>01:51:51</c:v>
                </c:pt>
                <c:pt idx="40796">
                  <c:v>01:51:52</c:v>
                </c:pt>
                <c:pt idx="40797">
                  <c:v>01:51:53</c:v>
                </c:pt>
                <c:pt idx="40798">
                  <c:v>01:51:54</c:v>
                </c:pt>
                <c:pt idx="40799">
                  <c:v>01:51:55</c:v>
                </c:pt>
                <c:pt idx="40800">
                  <c:v>01:51:56</c:v>
                </c:pt>
                <c:pt idx="40801">
                  <c:v>01:51:57</c:v>
                </c:pt>
                <c:pt idx="40802">
                  <c:v>01:51:58</c:v>
                </c:pt>
                <c:pt idx="40803">
                  <c:v>01:51:59</c:v>
                </c:pt>
                <c:pt idx="40804">
                  <c:v>01:52:00</c:v>
                </c:pt>
                <c:pt idx="40805">
                  <c:v>01:52:01</c:v>
                </c:pt>
                <c:pt idx="40806">
                  <c:v>01:52:02</c:v>
                </c:pt>
                <c:pt idx="40807">
                  <c:v>01:52:03</c:v>
                </c:pt>
                <c:pt idx="40808">
                  <c:v>01:52:04</c:v>
                </c:pt>
                <c:pt idx="40809">
                  <c:v>01:52:05</c:v>
                </c:pt>
                <c:pt idx="40810">
                  <c:v>01:52:06</c:v>
                </c:pt>
                <c:pt idx="40811">
                  <c:v>01:52:07</c:v>
                </c:pt>
                <c:pt idx="40812">
                  <c:v>01:52:08</c:v>
                </c:pt>
                <c:pt idx="40813">
                  <c:v>01:52:09</c:v>
                </c:pt>
                <c:pt idx="40814">
                  <c:v>01:52:10</c:v>
                </c:pt>
                <c:pt idx="40815">
                  <c:v>01:52:11</c:v>
                </c:pt>
                <c:pt idx="40816">
                  <c:v>01:52:12</c:v>
                </c:pt>
                <c:pt idx="40817">
                  <c:v>01:52:13</c:v>
                </c:pt>
                <c:pt idx="40818">
                  <c:v>01:52:14</c:v>
                </c:pt>
                <c:pt idx="40819">
                  <c:v>01:52:15</c:v>
                </c:pt>
                <c:pt idx="40820">
                  <c:v>01:52:16</c:v>
                </c:pt>
                <c:pt idx="40821">
                  <c:v>01:52:17</c:v>
                </c:pt>
                <c:pt idx="40822">
                  <c:v>01:52:18</c:v>
                </c:pt>
                <c:pt idx="40823">
                  <c:v>01:52:19</c:v>
                </c:pt>
                <c:pt idx="40824">
                  <c:v>01:52:20</c:v>
                </c:pt>
                <c:pt idx="40825">
                  <c:v>01:52:21</c:v>
                </c:pt>
                <c:pt idx="40826">
                  <c:v>01:52:22</c:v>
                </c:pt>
                <c:pt idx="40827">
                  <c:v>01:52:23</c:v>
                </c:pt>
                <c:pt idx="40828">
                  <c:v>01:52:24</c:v>
                </c:pt>
                <c:pt idx="40829">
                  <c:v>01:52:25</c:v>
                </c:pt>
                <c:pt idx="40830">
                  <c:v>01:52:26</c:v>
                </c:pt>
                <c:pt idx="40831">
                  <c:v>01:52:27</c:v>
                </c:pt>
                <c:pt idx="40832">
                  <c:v>01:52:28</c:v>
                </c:pt>
                <c:pt idx="40833">
                  <c:v>01:52:29</c:v>
                </c:pt>
                <c:pt idx="40834">
                  <c:v>01:52:30</c:v>
                </c:pt>
                <c:pt idx="40835">
                  <c:v>01:52:31</c:v>
                </c:pt>
                <c:pt idx="40836">
                  <c:v>01:52:32</c:v>
                </c:pt>
                <c:pt idx="40837">
                  <c:v>01:52:33</c:v>
                </c:pt>
                <c:pt idx="40838">
                  <c:v>01:52:34</c:v>
                </c:pt>
                <c:pt idx="40839">
                  <c:v>01:52:35</c:v>
                </c:pt>
                <c:pt idx="40840">
                  <c:v>01:52:36</c:v>
                </c:pt>
                <c:pt idx="40841">
                  <c:v>01:52:37</c:v>
                </c:pt>
                <c:pt idx="40842">
                  <c:v>01:52:38</c:v>
                </c:pt>
                <c:pt idx="40843">
                  <c:v>01:52:39</c:v>
                </c:pt>
                <c:pt idx="40844">
                  <c:v>01:52:40</c:v>
                </c:pt>
                <c:pt idx="40845">
                  <c:v>01:52:41</c:v>
                </c:pt>
                <c:pt idx="40846">
                  <c:v>01:52:42</c:v>
                </c:pt>
                <c:pt idx="40847">
                  <c:v>01:52:43</c:v>
                </c:pt>
                <c:pt idx="40848">
                  <c:v>01:52:44</c:v>
                </c:pt>
                <c:pt idx="40849">
                  <c:v>01:52:45</c:v>
                </c:pt>
                <c:pt idx="40850">
                  <c:v>01:52:46</c:v>
                </c:pt>
                <c:pt idx="40851">
                  <c:v>01:52:47</c:v>
                </c:pt>
                <c:pt idx="40852">
                  <c:v>01:52:48</c:v>
                </c:pt>
                <c:pt idx="40853">
                  <c:v>01:52:49</c:v>
                </c:pt>
                <c:pt idx="40854">
                  <c:v>01:52:50</c:v>
                </c:pt>
                <c:pt idx="40855">
                  <c:v>01:52:51</c:v>
                </c:pt>
                <c:pt idx="40856">
                  <c:v>01:52:52</c:v>
                </c:pt>
                <c:pt idx="40857">
                  <c:v>01:52:53</c:v>
                </c:pt>
                <c:pt idx="40858">
                  <c:v>01:52:54</c:v>
                </c:pt>
                <c:pt idx="40859">
                  <c:v>01:52:55</c:v>
                </c:pt>
                <c:pt idx="40860">
                  <c:v>01:52:56</c:v>
                </c:pt>
                <c:pt idx="40861">
                  <c:v>01:52:57</c:v>
                </c:pt>
                <c:pt idx="40862">
                  <c:v>01:52:58</c:v>
                </c:pt>
                <c:pt idx="40863">
                  <c:v>01:52:59</c:v>
                </c:pt>
                <c:pt idx="40864">
                  <c:v>01:53:00</c:v>
                </c:pt>
                <c:pt idx="40865">
                  <c:v>01:53:01</c:v>
                </c:pt>
                <c:pt idx="40866">
                  <c:v>01:53:02</c:v>
                </c:pt>
                <c:pt idx="40867">
                  <c:v>01:53:03</c:v>
                </c:pt>
                <c:pt idx="40868">
                  <c:v>01:53:04</c:v>
                </c:pt>
                <c:pt idx="40869">
                  <c:v>01:53:05</c:v>
                </c:pt>
                <c:pt idx="40870">
                  <c:v>01:53:06</c:v>
                </c:pt>
                <c:pt idx="40871">
                  <c:v>01:53:07</c:v>
                </c:pt>
                <c:pt idx="40872">
                  <c:v>01:53:08</c:v>
                </c:pt>
                <c:pt idx="40873">
                  <c:v>01:53:09</c:v>
                </c:pt>
                <c:pt idx="40874">
                  <c:v>01:53:10</c:v>
                </c:pt>
                <c:pt idx="40875">
                  <c:v>01:53:11</c:v>
                </c:pt>
                <c:pt idx="40876">
                  <c:v>01:53:12</c:v>
                </c:pt>
                <c:pt idx="40877">
                  <c:v>01:53:13</c:v>
                </c:pt>
                <c:pt idx="40878">
                  <c:v>01:53:14</c:v>
                </c:pt>
                <c:pt idx="40879">
                  <c:v>01:53:15</c:v>
                </c:pt>
                <c:pt idx="40880">
                  <c:v>01:53:16</c:v>
                </c:pt>
                <c:pt idx="40881">
                  <c:v>01:53:17</c:v>
                </c:pt>
                <c:pt idx="40882">
                  <c:v>01:53:18</c:v>
                </c:pt>
                <c:pt idx="40883">
                  <c:v>01:53:19</c:v>
                </c:pt>
                <c:pt idx="40884">
                  <c:v>01:53:20</c:v>
                </c:pt>
                <c:pt idx="40885">
                  <c:v>01:53:21</c:v>
                </c:pt>
                <c:pt idx="40886">
                  <c:v>01:53:22</c:v>
                </c:pt>
                <c:pt idx="40887">
                  <c:v>01:53:23</c:v>
                </c:pt>
                <c:pt idx="40888">
                  <c:v>01:53:24</c:v>
                </c:pt>
                <c:pt idx="40889">
                  <c:v>01:53:25</c:v>
                </c:pt>
                <c:pt idx="40890">
                  <c:v>01:53:26</c:v>
                </c:pt>
                <c:pt idx="40891">
                  <c:v>01:53:27</c:v>
                </c:pt>
                <c:pt idx="40892">
                  <c:v>01:53:28</c:v>
                </c:pt>
                <c:pt idx="40893">
                  <c:v>01:53:29</c:v>
                </c:pt>
                <c:pt idx="40894">
                  <c:v>01:53:30</c:v>
                </c:pt>
                <c:pt idx="40895">
                  <c:v>01:53:31</c:v>
                </c:pt>
                <c:pt idx="40896">
                  <c:v>01:53:32</c:v>
                </c:pt>
                <c:pt idx="40897">
                  <c:v>01:53:33</c:v>
                </c:pt>
                <c:pt idx="40898">
                  <c:v>01:53:34</c:v>
                </c:pt>
                <c:pt idx="40899">
                  <c:v>01:53:35</c:v>
                </c:pt>
                <c:pt idx="40900">
                  <c:v>01:53:36</c:v>
                </c:pt>
                <c:pt idx="40901">
                  <c:v>01:53:37</c:v>
                </c:pt>
                <c:pt idx="40902">
                  <c:v>01:53:38</c:v>
                </c:pt>
                <c:pt idx="40903">
                  <c:v>01:53:39</c:v>
                </c:pt>
                <c:pt idx="40904">
                  <c:v>01:53:40</c:v>
                </c:pt>
                <c:pt idx="40905">
                  <c:v>01:53:41</c:v>
                </c:pt>
                <c:pt idx="40906">
                  <c:v>01:53:42</c:v>
                </c:pt>
                <c:pt idx="40907">
                  <c:v>01:53:43</c:v>
                </c:pt>
                <c:pt idx="40908">
                  <c:v>01:53:44</c:v>
                </c:pt>
                <c:pt idx="40909">
                  <c:v>01:53:45</c:v>
                </c:pt>
                <c:pt idx="40910">
                  <c:v>01:53:46</c:v>
                </c:pt>
                <c:pt idx="40911">
                  <c:v>01:53:47</c:v>
                </c:pt>
                <c:pt idx="40912">
                  <c:v>01:53:48</c:v>
                </c:pt>
                <c:pt idx="40913">
                  <c:v>01:53:49</c:v>
                </c:pt>
                <c:pt idx="40914">
                  <c:v>01:53:50</c:v>
                </c:pt>
                <c:pt idx="40915">
                  <c:v>01:53:51</c:v>
                </c:pt>
                <c:pt idx="40916">
                  <c:v>01:53:52</c:v>
                </c:pt>
                <c:pt idx="40917">
                  <c:v>01:53:53</c:v>
                </c:pt>
                <c:pt idx="40918">
                  <c:v>01:53:54</c:v>
                </c:pt>
                <c:pt idx="40919">
                  <c:v>01:53:55</c:v>
                </c:pt>
                <c:pt idx="40920">
                  <c:v>01:53:56</c:v>
                </c:pt>
                <c:pt idx="40921">
                  <c:v>01:53:57</c:v>
                </c:pt>
                <c:pt idx="40922">
                  <c:v>01:53:58</c:v>
                </c:pt>
                <c:pt idx="40923">
                  <c:v>01:53:59</c:v>
                </c:pt>
                <c:pt idx="40924">
                  <c:v>01:54:00</c:v>
                </c:pt>
                <c:pt idx="40925">
                  <c:v>01:54:01</c:v>
                </c:pt>
                <c:pt idx="40926">
                  <c:v>01:54:02</c:v>
                </c:pt>
                <c:pt idx="40927">
                  <c:v>01:54:03</c:v>
                </c:pt>
                <c:pt idx="40928">
                  <c:v>01:54:04</c:v>
                </c:pt>
                <c:pt idx="40929">
                  <c:v>01:54:05</c:v>
                </c:pt>
                <c:pt idx="40930">
                  <c:v>01:54:06</c:v>
                </c:pt>
                <c:pt idx="40931">
                  <c:v>01:54:07</c:v>
                </c:pt>
                <c:pt idx="40932">
                  <c:v>01:54:08</c:v>
                </c:pt>
                <c:pt idx="40933">
                  <c:v>01:54:09</c:v>
                </c:pt>
                <c:pt idx="40934">
                  <c:v>01:54:10</c:v>
                </c:pt>
                <c:pt idx="40935">
                  <c:v>01:54:11</c:v>
                </c:pt>
                <c:pt idx="40936">
                  <c:v>01:54:12</c:v>
                </c:pt>
                <c:pt idx="40937">
                  <c:v>01:54:13</c:v>
                </c:pt>
                <c:pt idx="40938">
                  <c:v>01:54:14</c:v>
                </c:pt>
                <c:pt idx="40939">
                  <c:v>01:54:15</c:v>
                </c:pt>
                <c:pt idx="40940">
                  <c:v>01:54:16</c:v>
                </c:pt>
                <c:pt idx="40941">
                  <c:v>01:54:17</c:v>
                </c:pt>
                <c:pt idx="40942">
                  <c:v>01:54:18</c:v>
                </c:pt>
                <c:pt idx="40943">
                  <c:v>01:54:19</c:v>
                </c:pt>
                <c:pt idx="40944">
                  <c:v>01:54:20</c:v>
                </c:pt>
                <c:pt idx="40945">
                  <c:v>01:54:21</c:v>
                </c:pt>
                <c:pt idx="40946">
                  <c:v>01:54:22</c:v>
                </c:pt>
                <c:pt idx="40947">
                  <c:v>01:54:23</c:v>
                </c:pt>
                <c:pt idx="40948">
                  <c:v>01:54:24</c:v>
                </c:pt>
                <c:pt idx="40949">
                  <c:v>01:54:25</c:v>
                </c:pt>
                <c:pt idx="40950">
                  <c:v>01:54:26</c:v>
                </c:pt>
                <c:pt idx="40951">
                  <c:v>01:54:27</c:v>
                </c:pt>
                <c:pt idx="40952">
                  <c:v>01:54:28</c:v>
                </c:pt>
                <c:pt idx="40953">
                  <c:v>01:54:29</c:v>
                </c:pt>
                <c:pt idx="40954">
                  <c:v>01:54:30</c:v>
                </c:pt>
                <c:pt idx="40955">
                  <c:v>01:54:31</c:v>
                </c:pt>
                <c:pt idx="40956">
                  <c:v>01:54:32</c:v>
                </c:pt>
                <c:pt idx="40957">
                  <c:v>01:54:33</c:v>
                </c:pt>
                <c:pt idx="40958">
                  <c:v>01:54:34</c:v>
                </c:pt>
                <c:pt idx="40959">
                  <c:v>01:54:35</c:v>
                </c:pt>
                <c:pt idx="40960">
                  <c:v>01:54:36</c:v>
                </c:pt>
                <c:pt idx="40961">
                  <c:v>01:54:37</c:v>
                </c:pt>
                <c:pt idx="40962">
                  <c:v>01:54:38</c:v>
                </c:pt>
                <c:pt idx="40963">
                  <c:v>01:54:39</c:v>
                </c:pt>
                <c:pt idx="40964">
                  <c:v>01:54:40</c:v>
                </c:pt>
                <c:pt idx="40965">
                  <c:v>01:54:41</c:v>
                </c:pt>
                <c:pt idx="40966">
                  <c:v>01:54:42</c:v>
                </c:pt>
                <c:pt idx="40967">
                  <c:v>01:54:43</c:v>
                </c:pt>
                <c:pt idx="40968">
                  <c:v>01:54:44</c:v>
                </c:pt>
                <c:pt idx="40969">
                  <c:v>01:54:45</c:v>
                </c:pt>
                <c:pt idx="40970">
                  <c:v>01:54:46</c:v>
                </c:pt>
                <c:pt idx="40971">
                  <c:v>01:54:47</c:v>
                </c:pt>
                <c:pt idx="40972">
                  <c:v>01:54:48</c:v>
                </c:pt>
                <c:pt idx="40973">
                  <c:v>01:54:49</c:v>
                </c:pt>
                <c:pt idx="40974">
                  <c:v>01:54:50</c:v>
                </c:pt>
                <c:pt idx="40975">
                  <c:v>01:54:51</c:v>
                </c:pt>
                <c:pt idx="40976">
                  <c:v>01:54:52</c:v>
                </c:pt>
                <c:pt idx="40977">
                  <c:v>01:54:53</c:v>
                </c:pt>
                <c:pt idx="40978">
                  <c:v>01:54:54</c:v>
                </c:pt>
                <c:pt idx="40979">
                  <c:v>01:54:55</c:v>
                </c:pt>
                <c:pt idx="40980">
                  <c:v>01:54:56</c:v>
                </c:pt>
                <c:pt idx="40981">
                  <c:v>01:54:57</c:v>
                </c:pt>
                <c:pt idx="40982">
                  <c:v>01:54:58</c:v>
                </c:pt>
                <c:pt idx="40983">
                  <c:v>01:54:59</c:v>
                </c:pt>
                <c:pt idx="40984">
                  <c:v>01:55:00</c:v>
                </c:pt>
                <c:pt idx="40985">
                  <c:v>01:55:01</c:v>
                </c:pt>
                <c:pt idx="40986">
                  <c:v>01:55:02</c:v>
                </c:pt>
                <c:pt idx="40987">
                  <c:v>01:55:03</c:v>
                </c:pt>
                <c:pt idx="40988">
                  <c:v>01:55:04</c:v>
                </c:pt>
                <c:pt idx="40989">
                  <c:v>01:55:05</c:v>
                </c:pt>
                <c:pt idx="40990">
                  <c:v>01:55:06</c:v>
                </c:pt>
                <c:pt idx="40991">
                  <c:v>01:55:07</c:v>
                </c:pt>
                <c:pt idx="40992">
                  <c:v>01:55:08</c:v>
                </c:pt>
                <c:pt idx="40993">
                  <c:v>01:55:09</c:v>
                </c:pt>
                <c:pt idx="40994">
                  <c:v>01:55:10</c:v>
                </c:pt>
                <c:pt idx="40995">
                  <c:v>01:55:11</c:v>
                </c:pt>
                <c:pt idx="40996">
                  <c:v>01:55:12</c:v>
                </c:pt>
                <c:pt idx="40997">
                  <c:v>01:55:13</c:v>
                </c:pt>
                <c:pt idx="40998">
                  <c:v>01:55:14</c:v>
                </c:pt>
                <c:pt idx="40999">
                  <c:v>01:55:15</c:v>
                </c:pt>
                <c:pt idx="41000">
                  <c:v>01:55:16</c:v>
                </c:pt>
                <c:pt idx="41001">
                  <c:v>01:55:17</c:v>
                </c:pt>
                <c:pt idx="41002">
                  <c:v>01:55:18</c:v>
                </c:pt>
                <c:pt idx="41003">
                  <c:v>01:55:19</c:v>
                </c:pt>
                <c:pt idx="41004">
                  <c:v>01:55:20</c:v>
                </c:pt>
                <c:pt idx="41005">
                  <c:v>01:55:21</c:v>
                </c:pt>
                <c:pt idx="41006">
                  <c:v>01:55:22</c:v>
                </c:pt>
                <c:pt idx="41007">
                  <c:v>01:55:23</c:v>
                </c:pt>
                <c:pt idx="41008">
                  <c:v>01:55:24</c:v>
                </c:pt>
                <c:pt idx="41009">
                  <c:v>01:55:25</c:v>
                </c:pt>
                <c:pt idx="41010">
                  <c:v>01:55:26</c:v>
                </c:pt>
                <c:pt idx="41011">
                  <c:v>01:55:27</c:v>
                </c:pt>
                <c:pt idx="41012">
                  <c:v>01:55:28</c:v>
                </c:pt>
                <c:pt idx="41013">
                  <c:v>01:55:29</c:v>
                </c:pt>
                <c:pt idx="41014">
                  <c:v>01:55:30</c:v>
                </c:pt>
                <c:pt idx="41015">
                  <c:v>01:55:31</c:v>
                </c:pt>
                <c:pt idx="41016">
                  <c:v>01:55:32</c:v>
                </c:pt>
                <c:pt idx="41017">
                  <c:v>01:55:33</c:v>
                </c:pt>
                <c:pt idx="41018">
                  <c:v>01:55:34</c:v>
                </c:pt>
                <c:pt idx="41019">
                  <c:v>01:55:35</c:v>
                </c:pt>
                <c:pt idx="41020">
                  <c:v>01:55:36</c:v>
                </c:pt>
                <c:pt idx="41021">
                  <c:v>01:55:37</c:v>
                </c:pt>
                <c:pt idx="41022">
                  <c:v>01:55:38</c:v>
                </c:pt>
                <c:pt idx="41023">
                  <c:v>01:55:39</c:v>
                </c:pt>
                <c:pt idx="41024">
                  <c:v>01:55:40</c:v>
                </c:pt>
                <c:pt idx="41025">
                  <c:v>01:55:41</c:v>
                </c:pt>
                <c:pt idx="41026">
                  <c:v>01:55:42</c:v>
                </c:pt>
                <c:pt idx="41027">
                  <c:v>01:55:43</c:v>
                </c:pt>
                <c:pt idx="41028">
                  <c:v>01:55:44</c:v>
                </c:pt>
                <c:pt idx="41029">
                  <c:v>01:55:45</c:v>
                </c:pt>
                <c:pt idx="41030">
                  <c:v>01:55:46</c:v>
                </c:pt>
                <c:pt idx="41031">
                  <c:v>01:55:47</c:v>
                </c:pt>
                <c:pt idx="41032">
                  <c:v>01:55:48</c:v>
                </c:pt>
                <c:pt idx="41033">
                  <c:v>01:55:49</c:v>
                </c:pt>
                <c:pt idx="41034">
                  <c:v>01:55:50</c:v>
                </c:pt>
                <c:pt idx="41035">
                  <c:v>01:55:51</c:v>
                </c:pt>
                <c:pt idx="41036">
                  <c:v>01:55:52</c:v>
                </c:pt>
                <c:pt idx="41037">
                  <c:v>01:55:53</c:v>
                </c:pt>
                <c:pt idx="41038">
                  <c:v>01:55:54</c:v>
                </c:pt>
                <c:pt idx="41039">
                  <c:v>01:55:55</c:v>
                </c:pt>
                <c:pt idx="41040">
                  <c:v>01:55:56</c:v>
                </c:pt>
                <c:pt idx="41041">
                  <c:v>01:55:57</c:v>
                </c:pt>
                <c:pt idx="41042">
                  <c:v>01:55:58</c:v>
                </c:pt>
                <c:pt idx="41043">
                  <c:v>01:55:59</c:v>
                </c:pt>
                <c:pt idx="41044">
                  <c:v>01:56:00</c:v>
                </c:pt>
                <c:pt idx="41045">
                  <c:v>01:56:01</c:v>
                </c:pt>
                <c:pt idx="41046">
                  <c:v>01:56:02</c:v>
                </c:pt>
                <c:pt idx="41047">
                  <c:v>01:56:03</c:v>
                </c:pt>
                <c:pt idx="41048">
                  <c:v>01:56:04</c:v>
                </c:pt>
                <c:pt idx="41049">
                  <c:v>01:56:05</c:v>
                </c:pt>
                <c:pt idx="41050">
                  <c:v>01:56:06</c:v>
                </c:pt>
                <c:pt idx="41051">
                  <c:v>01:56:07</c:v>
                </c:pt>
                <c:pt idx="41052">
                  <c:v>01:56:08</c:v>
                </c:pt>
                <c:pt idx="41053">
                  <c:v>01:56:09</c:v>
                </c:pt>
                <c:pt idx="41054">
                  <c:v>01:56:10</c:v>
                </c:pt>
                <c:pt idx="41055">
                  <c:v>01:56:11</c:v>
                </c:pt>
                <c:pt idx="41056">
                  <c:v>01:56:12</c:v>
                </c:pt>
                <c:pt idx="41057">
                  <c:v>01:56:13</c:v>
                </c:pt>
                <c:pt idx="41058">
                  <c:v>01:56:14</c:v>
                </c:pt>
                <c:pt idx="41059">
                  <c:v>01:56:15</c:v>
                </c:pt>
                <c:pt idx="41060">
                  <c:v>01:56:16</c:v>
                </c:pt>
                <c:pt idx="41061">
                  <c:v>01:56:17</c:v>
                </c:pt>
                <c:pt idx="41062">
                  <c:v>01:56:18</c:v>
                </c:pt>
                <c:pt idx="41063">
                  <c:v>01:56:19</c:v>
                </c:pt>
                <c:pt idx="41064">
                  <c:v>01:56:20</c:v>
                </c:pt>
                <c:pt idx="41065">
                  <c:v>01:56:21</c:v>
                </c:pt>
                <c:pt idx="41066">
                  <c:v>01:56:22</c:v>
                </c:pt>
                <c:pt idx="41067">
                  <c:v>01:56:23</c:v>
                </c:pt>
                <c:pt idx="41068">
                  <c:v>01:56:24</c:v>
                </c:pt>
                <c:pt idx="41069">
                  <c:v>01:56:25</c:v>
                </c:pt>
                <c:pt idx="41070">
                  <c:v>01:56:26</c:v>
                </c:pt>
                <c:pt idx="41071">
                  <c:v>01:56:27</c:v>
                </c:pt>
                <c:pt idx="41072">
                  <c:v>01:56:28</c:v>
                </c:pt>
                <c:pt idx="41073">
                  <c:v>01:56:29</c:v>
                </c:pt>
                <c:pt idx="41074">
                  <c:v>01:56:30</c:v>
                </c:pt>
                <c:pt idx="41075">
                  <c:v>01:56:31</c:v>
                </c:pt>
                <c:pt idx="41076">
                  <c:v>01:56:32</c:v>
                </c:pt>
                <c:pt idx="41077">
                  <c:v>01:56:33</c:v>
                </c:pt>
                <c:pt idx="41078">
                  <c:v>01:56:34</c:v>
                </c:pt>
                <c:pt idx="41079">
                  <c:v>01:56:35</c:v>
                </c:pt>
                <c:pt idx="41080">
                  <c:v>01:56:36</c:v>
                </c:pt>
                <c:pt idx="41081">
                  <c:v>01:56:37</c:v>
                </c:pt>
                <c:pt idx="41082">
                  <c:v>01:56:38</c:v>
                </c:pt>
                <c:pt idx="41083">
                  <c:v>01:56:39</c:v>
                </c:pt>
                <c:pt idx="41084">
                  <c:v>01:56:40</c:v>
                </c:pt>
                <c:pt idx="41085">
                  <c:v>01:56:41</c:v>
                </c:pt>
                <c:pt idx="41086">
                  <c:v>01:56:42</c:v>
                </c:pt>
                <c:pt idx="41087">
                  <c:v>01:56:43</c:v>
                </c:pt>
                <c:pt idx="41088">
                  <c:v>01:56:44</c:v>
                </c:pt>
                <c:pt idx="41089">
                  <c:v>01:56:45</c:v>
                </c:pt>
                <c:pt idx="41090">
                  <c:v>01:56:46</c:v>
                </c:pt>
                <c:pt idx="41091">
                  <c:v>01:56:47</c:v>
                </c:pt>
                <c:pt idx="41092">
                  <c:v>01:56:48</c:v>
                </c:pt>
                <c:pt idx="41093">
                  <c:v>01:56:49</c:v>
                </c:pt>
                <c:pt idx="41094">
                  <c:v>01:56:50</c:v>
                </c:pt>
                <c:pt idx="41095">
                  <c:v>01:56:51</c:v>
                </c:pt>
                <c:pt idx="41096">
                  <c:v>01:56:52</c:v>
                </c:pt>
                <c:pt idx="41097">
                  <c:v>01:56:53</c:v>
                </c:pt>
                <c:pt idx="41098">
                  <c:v>01:56:54</c:v>
                </c:pt>
                <c:pt idx="41099">
                  <c:v>01:56:55</c:v>
                </c:pt>
                <c:pt idx="41100">
                  <c:v>01:56:56</c:v>
                </c:pt>
                <c:pt idx="41101">
                  <c:v>01:56:57</c:v>
                </c:pt>
                <c:pt idx="41102">
                  <c:v>01:56:58</c:v>
                </c:pt>
                <c:pt idx="41103">
                  <c:v>01:56:59</c:v>
                </c:pt>
                <c:pt idx="41104">
                  <c:v>01:57:00</c:v>
                </c:pt>
                <c:pt idx="41105">
                  <c:v>01:57:01</c:v>
                </c:pt>
                <c:pt idx="41106">
                  <c:v>01:57:02</c:v>
                </c:pt>
                <c:pt idx="41107">
                  <c:v>01:57:03</c:v>
                </c:pt>
                <c:pt idx="41108">
                  <c:v>01:57:04</c:v>
                </c:pt>
                <c:pt idx="41109">
                  <c:v>01:57:05</c:v>
                </c:pt>
                <c:pt idx="41110">
                  <c:v>01:57:06</c:v>
                </c:pt>
                <c:pt idx="41111">
                  <c:v>01:57:07</c:v>
                </c:pt>
                <c:pt idx="41112">
                  <c:v>01:57:08</c:v>
                </c:pt>
                <c:pt idx="41113">
                  <c:v>01:57:09</c:v>
                </c:pt>
                <c:pt idx="41114">
                  <c:v>01:57:10</c:v>
                </c:pt>
                <c:pt idx="41115">
                  <c:v>01:57:11</c:v>
                </c:pt>
                <c:pt idx="41116">
                  <c:v>01:57:12</c:v>
                </c:pt>
                <c:pt idx="41117">
                  <c:v>01:57:13</c:v>
                </c:pt>
                <c:pt idx="41118">
                  <c:v>01:57:14</c:v>
                </c:pt>
                <c:pt idx="41119">
                  <c:v>01:57:15</c:v>
                </c:pt>
                <c:pt idx="41120">
                  <c:v>01:57:16</c:v>
                </c:pt>
                <c:pt idx="41121">
                  <c:v>01:57:17</c:v>
                </c:pt>
                <c:pt idx="41122">
                  <c:v>01:57:18</c:v>
                </c:pt>
                <c:pt idx="41123">
                  <c:v>01:57:19</c:v>
                </c:pt>
                <c:pt idx="41124">
                  <c:v>01:57:20</c:v>
                </c:pt>
                <c:pt idx="41125">
                  <c:v>01:57:21</c:v>
                </c:pt>
                <c:pt idx="41126">
                  <c:v>01:57:22</c:v>
                </c:pt>
                <c:pt idx="41127">
                  <c:v>01:57:23</c:v>
                </c:pt>
                <c:pt idx="41128">
                  <c:v>01:57:24</c:v>
                </c:pt>
                <c:pt idx="41129">
                  <c:v>01:57:25</c:v>
                </c:pt>
                <c:pt idx="41130">
                  <c:v>01:57:26</c:v>
                </c:pt>
                <c:pt idx="41131">
                  <c:v>01:57:27</c:v>
                </c:pt>
                <c:pt idx="41132">
                  <c:v>01:57:28</c:v>
                </c:pt>
                <c:pt idx="41133">
                  <c:v>01:57:29</c:v>
                </c:pt>
                <c:pt idx="41134">
                  <c:v>01:57:30</c:v>
                </c:pt>
                <c:pt idx="41135">
                  <c:v>01:57:31</c:v>
                </c:pt>
                <c:pt idx="41136">
                  <c:v>01:57:32</c:v>
                </c:pt>
                <c:pt idx="41137">
                  <c:v>01:57:33</c:v>
                </c:pt>
                <c:pt idx="41138">
                  <c:v>01:57:34</c:v>
                </c:pt>
                <c:pt idx="41139">
                  <c:v>01:57:35</c:v>
                </c:pt>
                <c:pt idx="41140">
                  <c:v>01:57:36</c:v>
                </c:pt>
                <c:pt idx="41141">
                  <c:v>01:57:37</c:v>
                </c:pt>
                <c:pt idx="41142">
                  <c:v>01:57:38</c:v>
                </c:pt>
                <c:pt idx="41143">
                  <c:v>01:57:39</c:v>
                </c:pt>
                <c:pt idx="41144">
                  <c:v>01:57:40</c:v>
                </c:pt>
                <c:pt idx="41145">
                  <c:v>01:57:41</c:v>
                </c:pt>
                <c:pt idx="41146">
                  <c:v>01:57:42</c:v>
                </c:pt>
                <c:pt idx="41147">
                  <c:v>01:57:43</c:v>
                </c:pt>
                <c:pt idx="41148">
                  <c:v>01:57:44</c:v>
                </c:pt>
                <c:pt idx="41149">
                  <c:v>01:57:45</c:v>
                </c:pt>
                <c:pt idx="41150">
                  <c:v>01:57:46</c:v>
                </c:pt>
                <c:pt idx="41151">
                  <c:v>01:57:47</c:v>
                </c:pt>
                <c:pt idx="41152">
                  <c:v>01:57:48</c:v>
                </c:pt>
                <c:pt idx="41153">
                  <c:v>01:57:49</c:v>
                </c:pt>
                <c:pt idx="41154">
                  <c:v>01:57:50</c:v>
                </c:pt>
                <c:pt idx="41155">
                  <c:v>01:57:51</c:v>
                </c:pt>
                <c:pt idx="41156">
                  <c:v>01:57:52</c:v>
                </c:pt>
                <c:pt idx="41157">
                  <c:v>01:57:53</c:v>
                </c:pt>
                <c:pt idx="41158">
                  <c:v>01:57:54</c:v>
                </c:pt>
                <c:pt idx="41159">
                  <c:v>01:57:55</c:v>
                </c:pt>
                <c:pt idx="41160">
                  <c:v>01:57:56</c:v>
                </c:pt>
                <c:pt idx="41161">
                  <c:v>01:57:57</c:v>
                </c:pt>
                <c:pt idx="41162">
                  <c:v>01:57:58</c:v>
                </c:pt>
                <c:pt idx="41163">
                  <c:v>01:57:59</c:v>
                </c:pt>
                <c:pt idx="41164">
                  <c:v>01:58:00</c:v>
                </c:pt>
                <c:pt idx="41165">
                  <c:v>01:58:01</c:v>
                </c:pt>
                <c:pt idx="41166">
                  <c:v>01:58:02</c:v>
                </c:pt>
                <c:pt idx="41167">
                  <c:v>01:58:03</c:v>
                </c:pt>
                <c:pt idx="41168">
                  <c:v>01:58:04</c:v>
                </c:pt>
                <c:pt idx="41169">
                  <c:v>01:58:05</c:v>
                </c:pt>
                <c:pt idx="41170">
                  <c:v>01:58:06</c:v>
                </c:pt>
                <c:pt idx="41171">
                  <c:v>01:58:07</c:v>
                </c:pt>
                <c:pt idx="41172">
                  <c:v>01:58:08</c:v>
                </c:pt>
                <c:pt idx="41173">
                  <c:v>01:58:09</c:v>
                </c:pt>
                <c:pt idx="41174">
                  <c:v>01:58:10</c:v>
                </c:pt>
                <c:pt idx="41175">
                  <c:v>01:58:11</c:v>
                </c:pt>
                <c:pt idx="41176">
                  <c:v>01:58:12</c:v>
                </c:pt>
                <c:pt idx="41177">
                  <c:v>01:58:13</c:v>
                </c:pt>
                <c:pt idx="41178">
                  <c:v>01:58:14</c:v>
                </c:pt>
                <c:pt idx="41179">
                  <c:v>01:58:15</c:v>
                </c:pt>
                <c:pt idx="41180">
                  <c:v>01:58:16</c:v>
                </c:pt>
                <c:pt idx="41181">
                  <c:v>01:58:17</c:v>
                </c:pt>
                <c:pt idx="41182">
                  <c:v>01:58:18</c:v>
                </c:pt>
                <c:pt idx="41183">
                  <c:v>01:58:19</c:v>
                </c:pt>
                <c:pt idx="41184">
                  <c:v>01:58:20</c:v>
                </c:pt>
                <c:pt idx="41185">
                  <c:v>01:58:21</c:v>
                </c:pt>
                <c:pt idx="41186">
                  <c:v>01:58:22</c:v>
                </c:pt>
                <c:pt idx="41187">
                  <c:v>01:58:23</c:v>
                </c:pt>
                <c:pt idx="41188">
                  <c:v>01:58:24</c:v>
                </c:pt>
                <c:pt idx="41189">
                  <c:v>01:58:25</c:v>
                </c:pt>
                <c:pt idx="41190">
                  <c:v>01:58:26</c:v>
                </c:pt>
                <c:pt idx="41191">
                  <c:v>01:58:27</c:v>
                </c:pt>
                <c:pt idx="41192">
                  <c:v>01:58:28</c:v>
                </c:pt>
                <c:pt idx="41193">
                  <c:v>01:58:29</c:v>
                </c:pt>
                <c:pt idx="41194">
                  <c:v>01:58:30</c:v>
                </c:pt>
                <c:pt idx="41195">
                  <c:v>01:58:31</c:v>
                </c:pt>
                <c:pt idx="41196">
                  <c:v>01:58:32</c:v>
                </c:pt>
                <c:pt idx="41197">
                  <c:v>01:58:33</c:v>
                </c:pt>
                <c:pt idx="41198">
                  <c:v>01:58:34</c:v>
                </c:pt>
                <c:pt idx="41199">
                  <c:v>01:58:35</c:v>
                </c:pt>
                <c:pt idx="41200">
                  <c:v>01:58:36</c:v>
                </c:pt>
                <c:pt idx="41201">
                  <c:v>01:58:37</c:v>
                </c:pt>
                <c:pt idx="41202">
                  <c:v>01:58:38</c:v>
                </c:pt>
                <c:pt idx="41203">
                  <c:v>01:58:39</c:v>
                </c:pt>
                <c:pt idx="41204">
                  <c:v>01:58:40</c:v>
                </c:pt>
                <c:pt idx="41205">
                  <c:v>01:58:41</c:v>
                </c:pt>
                <c:pt idx="41206">
                  <c:v>01:58:42</c:v>
                </c:pt>
                <c:pt idx="41207">
                  <c:v>01:58:43</c:v>
                </c:pt>
                <c:pt idx="41208">
                  <c:v>01:58:44</c:v>
                </c:pt>
                <c:pt idx="41209">
                  <c:v>01:58:45</c:v>
                </c:pt>
                <c:pt idx="41210">
                  <c:v>01:58:46</c:v>
                </c:pt>
                <c:pt idx="41211">
                  <c:v>01:58:47</c:v>
                </c:pt>
                <c:pt idx="41212">
                  <c:v>01:58:48</c:v>
                </c:pt>
                <c:pt idx="41213">
                  <c:v>01:58:49</c:v>
                </c:pt>
                <c:pt idx="41214">
                  <c:v>01:58:50</c:v>
                </c:pt>
                <c:pt idx="41215">
                  <c:v>01:58:51</c:v>
                </c:pt>
                <c:pt idx="41216">
                  <c:v>01:58:52</c:v>
                </c:pt>
                <c:pt idx="41217">
                  <c:v>01:58:53</c:v>
                </c:pt>
                <c:pt idx="41218">
                  <c:v>01:58:54</c:v>
                </c:pt>
                <c:pt idx="41219">
                  <c:v>01:58:55</c:v>
                </c:pt>
                <c:pt idx="41220">
                  <c:v>01:58:56</c:v>
                </c:pt>
                <c:pt idx="41221">
                  <c:v>01:58:57</c:v>
                </c:pt>
                <c:pt idx="41222">
                  <c:v>01:58:58</c:v>
                </c:pt>
                <c:pt idx="41223">
                  <c:v>01:58:59</c:v>
                </c:pt>
                <c:pt idx="41224">
                  <c:v>01:59:00</c:v>
                </c:pt>
                <c:pt idx="41225">
                  <c:v>01:59:01</c:v>
                </c:pt>
                <c:pt idx="41226">
                  <c:v>01:59:02</c:v>
                </c:pt>
                <c:pt idx="41227">
                  <c:v>01:59:03</c:v>
                </c:pt>
                <c:pt idx="41228">
                  <c:v>01:59:04</c:v>
                </c:pt>
                <c:pt idx="41229">
                  <c:v>01:59:05</c:v>
                </c:pt>
                <c:pt idx="41230">
                  <c:v>01:59:06</c:v>
                </c:pt>
                <c:pt idx="41231">
                  <c:v>01:59:07</c:v>
                </c:pt>
                <c:pt idx="41232">
                  <c:v>01:59:08</c:v>
                </c:pt>
                <c:pt idx="41233">
                  <c:v>01:59:09</c:v>
                </c:pt>
                <c:pt idx="41234">
                  <c:v>01:59:10</c:v>
                </c:pt>
                <c:pt idx="41235">
                  <c:v>01:59:11</c:v>
                </c:pt>
                <c:pt idx="41236">
                  <c:v>01:59:12</c:v>
                </c:pt>
                <c:pt idx="41237">
                  <c:v>01:59:13</c:v>
                </c:pt>
                <c:pt idx="41238">
                  <c:v>01:59:14</c:v>
                </c:pt>
                <c:pt idx="41239">
                  <c:v>01:59:15</c:v>
                </c:pt>
                <c:pt idx="41240">
                  <c:v>01:59:16</c:v>
                </c:pt>
                <c:pt idx="41241">
                  <c:v>01:59:17</c:v>
                </c:pt>
                <c:pt idx="41242">
                  <c:v>01:59:18</c:v>
                </c:pt>
                <c:pt idx="41243">
                  <c:v>01:59:19</c:v>
                </c:pt>
                <c:pt idx="41244">
                  <c:v>01:59:20</c:v>
                </c:pt>
                <c:pt idx="41245">
                  <c:v>01:59:21</c:v>
                </c:pt>
                <c:pt idx="41246">
                  <c:v>01:59:22</c:v>
                </c:pt>
                <c:pt idx="41247">
                  <c:v>01:59:23</c:v>
                </c:pt>
                <c:pt idx="41248">
                  <c:v>01:59:24</c:v>
                </c:pt>
                <c:pt idx="41249">
                  <c:v>01:59:25</c:v>
                </c:pt>
                <c:pt idx="41250">
                  <c:v>01:59:26</c:v>
                </c:pt>
                <c:pt idx="41251">
                  <c:v>01:59:27</c:v>
                </c:pt>
                <c:pt idx="41252">
                  <c:v>01:59:28</c:v>
                </c:pt>
                <c:pt idx="41253">
                  <c:v>01:59:29</c:v>
                </c:pt>
                <c:pt idx="41254">
                  <c:v>01:59:30</c:v>
                </c:pt>
                <c:pt idx="41255">
                  <c:v>01:59:31</c:v>
                </c:pt>
                <c:pt idx="41256">
                  <c:v>01:59:32</c:v>
                </c:pt>
                <c:pt idx="41257">
                  <c:v>01:59:33</c:v>
                </c:pt>
                <c:pt idx="41258">
                  <c:v>01:59:34</c:v>
                </c:pt>
                <c:pt idx="41259">
                  <c:v>01:59:35</c:v>
                </c:pt>
                <c:pt idx="41260">
                  <c:v>01:59:36</c:v>
                </c:pt>
                <c:pt idx="41261">
                  <c:v>01:59:37</c:v>
                </c:pt>
                <c:pt idx="41262">
                  <c:v>01:59:38</c:v>
                </c:pt>
                <c:pt idx="41263">
                  <c:v>01:59:39</c:v>
                </c:pt>
                <c:pt idx="41264">
                  <c:v>01:59:40</c:v>
                </c:pt>
                <c:pt idx="41265">
                  <c:v>01:59:41</c:v>
                </c:pt>
                <c:pt idx="41266">
                  <c:v>01:59:42</c:v>
                </c:pt>
                <c:pt idx="41267">
                  <c:v>01:59:43</c:v>
                </c:pt>
                <c:pt idx="41268">
                  <c:v>01:59:44</c:v>
                </c:pt>
                <c:pt idx="41269">
                  <c:v>01:59:45</c:v>
                </c:pt>
                <c:pt idx="41270">
                  <c:v>01:59:46</c:v>
                </c:pt>
                <c:pt idx="41271">
                  <c:v>01:59:47</c:v>
                </c:pt>
                <c:pt idx="41272">
                  <c:v>01:59:48</c:v>
                </c:pt>
                <c:pt idx="41273">
                  <c:v>01:59:49</c:v>
                </c:pt>
                <c:pt idx="41274">
                  <c:v>01:59:50</c:v>
                </c:pt>
                <c:pt idx="41275">
                  <c:v>01:59:51</c:v>
                </c:pt>
                <c:pt idx="41276">
                  <c:v>01:59:52</c:v>
                </c:pt>
                <c:pt idx="41277">
                  <c:v>01:59:53</c:v>
                </c:pt>
                <c:pt idx="41278">
                  <c:v>01:59:54</c:v>
                </c:pt>
                <c:pt idx="41279">
                  <c:v>01:59:55</c:v>
                </c:pt>
                <c:pt idx="41280">
                  <c:v>01:59:56</c:v>
                </c:pt>
                <c:pt idx="41281">
                  <c:v>01:59:57</c:v>
                </c:pt>
                <c:pt idx="41282">
                  <c:v>01:59:58</c:v>
                </c:pt>
                <c:pt idx="41283">
                  <c:v>01:59:59</c:v>
                </c:pt>
                <c:pt idx="41284">
                  <c:v>02:00:00</c:v>
                </c:pt>
                <c:pt idx="41285">
                  <c:v>02:00:01</c:v>
                </c:pt>
                <c:pt idx="41286">
                  <c:v>02:00:02</c:v>
                </c:pt>
                <c:pt idx="41287">
                  <c:v>02:00:03</c:v>
                </c:pt>
                <c:pt idx="41288">
                  <c:v>02:00:04</c:v>
                </c:pt>
                <c:pt idx="41289">
                  <c:v>02:00:05</c:v>
                </c:pt>
                <c:pt idx="41290">
                  <c:v>02:00:06</c:v>
                </c:pt>
                <c:pt idx="41291">
                  <c:v>02:00:07</c:v>
                </c:pt>
                <c:pt idx="41292">
                  <c:v>02:00:08</c:v>
                </c:pt>
                <c:pt idx="41293">
                  <c:v>02:00:09</c:v>
                </c:pt>
                <c:pt idx="41294">
                  <c:v>02:00:10</c:v>
                </c:pt>
                <c:pt idx="41295">
                  <c:v>02:00:11</c:v>
                </c:pt>
                <c:pt idx="41296">
                  <c:v>02:00:12</c:v>
                </c:pt>
                <c:pt idx="41297">
                  <c:v>02:00:13</c:v>
                </c:pt>
                <c:pt idx="41298">
                  <c:v>02:00:14</c:v>
                </c:pt>
                <c:pt idx="41299">
                  <c:v>02:00:15</c:v>
                </c:pt>
                <c:pt idx="41300">
                  <c:v>02:00:16</c:v>
                </c:pt>
                <c:pt idx="41301">
                  <c:v>02:00:17</c:v>
                </c:pt>
                <c:pt idx="41302">
                  <c:v>02:00:18</c:v>
                </c:pt>
                <c:pt idx="41303">
                  <c:v>02:00:19</c:v>
                </c:pt>
                <c:pt idx="41304">
                  <c:v>02:00:20</c:v>
                </c:pt>
                <c:pt idx="41305">
                  <c:v>02:00:21</c:v>
                </c:pt>
                <c:pt idx="41306">
                  <c:v>02:00:22</c:v>
                </c:pt>
                <c:pt idx="41307">
                  <c:v>02:00:23</c:v>
                </c:pt>
                <c:pt idx="41308">
                  <c:v>02:00:24</c:v>
                </c:pt>
                <c:pt idx="41309">
                  <c:v>02:00:25</c:v>
                </c:pt>
                <c:pt idx="41310">
                  <c:v>02:00:26</c:v>
                </c:pt>
                <c:pt idx="41311">
                  <c:v>02:00:27</c:v>
                </c:pt>
                <c:pt idx="41312">
                  <c:v>02:00:28</c:v>
                </c:pt>
                <c:pt idx="41313">
                  <c:v>02:00:29</c:v>
                </c:pt>
                <c:pt idx="41314">
                  <c:v>02:00:30</c:v>
                </c:pt>
                <c:pt idx="41315">
                  <c:v>02:00:31</c:v>
                </c:pt>
                <c:pt idx="41316">
                  <c:v>02:00:32</c:v>
                </c:pt>
                <c:pt idx="41317">
                  <c:v>02:00:33</c:v>
                </c:pt>
                <c:pt idx="41318">
                  <c:v>02:00:34</c:v>
                </c:pt>
                <c:pt idx="41319">
                  <c:v>02:00:35</c:v>
                </c:pt>
                <c:pt idx="41320">
                  <c:v>02:00:36</c:v>
                </c:pt>
                <c:pt idx="41321">
                  <c:v>02:00:37</c:v>
                </c:pt>
                <c:pt idx="41322">
                  <c:v>02:00:38</c:v>
                </c:pt>
                <c:pt idx="41323">
                  <c:v>02:00:39</c:v>
                </c:pt>
                <c:pt idx="41324">
                  <c:v>02:00:40</c:v>
                </c:pt>
                <c:pt idx="41325">
                  <c:v>02:00:41</c:v>
                </c:pt>
                <c:pt idx="41326">
                  <c:v>02:00:42</c:v>
                </c:pt>
                <c:pt idx="41327">
                  <c:v>02:00:43</c:v>
                </c:pt>
                <c:pt idx="41328">
                  <c:v>02:00:44</c:v>
                </c:pt>
                <c:pt idx="41329">
                  <c:v>02:00:45</c:v>
                </c:pt>
                <c:pt idx="41330">
                  <c:v>02:00:46</c:v>
                </c:pt>
                <c:pt idx="41331">
                  <c:v>02:00:47</c:v>
                </c:pt>
                <c:pt idx="41332">
                  <c:v>02:00:48</c:v>
                </c:pt>
                <c:pt idx="41333">
                  <c:v>02:00:49</c:v>
                </c:pt>
                <c:pt idx="41334">
                  <c:v>02:00:50</c:v>
                </c:pt>
                <c:pt idx="41335">
                  <c:v>02:00:51</c:v>
                </c:pt>
                <c:pt idx="41336">
                  <c:v>02:00:52</c:v>
                </c:pt>
                <c:pt idx="41337">
                  <c:v>02:00:53</c:v>
                </c:pt>
                <c:pt idx="41338">
                  <c:v>02:00:54</c:v>
                </c:pt>
                <c:pt idx="41339">
                  <c:v>02:00:55</c:v>
                </c:pt>
                <c:pt idx="41340">
                  <c:v>02:00:56</c:v>
                </c:pt>
                <c:pt idx="41341">
                  <c:v>02:00:57</c:v>
                </c:pt>
                <c:pt idx="41342">
                  <c:v>02:00:58</c:v>
                </c:pt>
                <c:pt idx="41343">
                  <c:v>02:00:59</c:v>
                </c:pt>
                <c:pt idx="41344">
                  <c:v>02:01:00</c:v>
                </c:pt>
                <c:pt idx="41345">
                  <c:v>02:01:01</c:v>
                </c:pt>
                <c:pt idx="41346">
                  <c:v>02:01:02</c:v>
                </c:pt>
                <c:pt idx="41347">
                  <c:v>02:01:03</c:v>
                </c:pt>
                <c:pt idx="41348">
                  <c:v>02:01:04</c:v>
                </c:pt>
                <c:pt idx="41349">
                  <c:v>02:01:05</c:v>
                </c:pt>
                <c:pt idx="41350">
                  <c:v>02:01:06</c:v>
                </c:pt>
                <c:pt idx="41351">
                  <c:v>02:01:07</c:v>
                </c:pt>
                <c:pt idx="41352">
                  <c:v>02:01:08</c:v>
                </c:pt>
                <c:pt idx="41353">
                  <c:v>02:01:09</c:v>
                </c:pt>
                <c:pt idx="41354">
                  <c:v>02:01:10</c:v>
                </c:pt>
                <c:pt idx="41355">
                  <c:v>02:01:11</c:v>
                </c:pt>
                <c:pt idx="41356">
                  <c:v>02:01:12</c:v>
                </c:pt>
                <c:pt idx="41357">
                  <c:v>02:01:13</c:v>
                </c:pt>
                <c:pt idx="41358">
                  <c:v>02:01:14</c:v>
                </c:pt>
                <c:pt idx="41359">
                  <c:v>02:01:15</c:v>
                </c:pt>
                <c:pt idx="41360">
                  <c:v>02:01:16</c:v>
                </c:pt>
                <c:pt idx="41361">
                  <c:v>02:01:17</c:v>
                </c:pt>
                <c:pt idx="41362">
                  <c:v>02:01:18</c:v>
                </c:pt>
                <c:pt idx="41363">
                  <c:v>02:01:19</c:v>
                </c:pt>
                <c:pt idx="41364">
                  <c:v>02:01:20</c:v>
                </c:pt>
                <c:pt idx="41365">
                  <c:v>02:01:21</c:v>
                </c:pt>
                <c:pt idx="41366">
                  <c:v>02:01:22</c:v>
                </c:pt>
                <c:pt idx="41367">
                  <c:v>02:01:23</c:v>
                </c:pt>
                <c:pt idx="41368">
                  <c:v>02:01:24</c:v>
                </c:pt>
                <c:pt idx="41369">
                  <c:v>02:01:25</c:v>
                </c:pt>
                <c:pt idx="41370">
                  <c:v>02:01:26</c:v>
                </c:pt>
                <c:pt idx="41371">
                  <c:v>02:01:27</c:v>
                </c:pt>
                <c:pt idx="41372">
                  <c:v>02:01:28</c:v>
                </c:pt>
                <c:pt idx="41373">
                  <c:v>02:01:29</c:v>
                </c:pt>
                <c:pt idx="41374">
                  <c:v>02:01:30</c:v>
                </c:pt>
                <c:pt idx="41375">
                  <c:v>02:01:31</c:v>
                </c:pt>
                <c:pt idx="41376">
                  <c:v>02:01:32</c:v>
                </c:pt>
                <c:pt idx="41377">
                  <c:v>02:01:33</c:v>
                </c:pt>
                <c:pt idx="41378">
                  <c:v>02:01:34</c:v>
                </c:pt>
                <c:pt idx="41379">
                  <c:v>02:01:35</c:v>
                </c:pt>
                <c:pt idx="41380">
                  <c:v>02:01:36</c:v>
                </c:pt>
                <c:pt idx="41381">
                  <c:v>02:01:37</c:v>
                </c:pt>
                <c:pt idx="41382">
                  <c:v>02:01:38</c:v>
                </c:pt>
                <c:pt idx="41383">
                  <c:v>02:01:39</c:v>
                </c:pt>
                <c:pt idx="41384">
                  <c:v>02:01:40</c:v>
                </c:pt>
                <c:pt idx="41385">
                  <c:v>02:01:41</c:v>
                </c:pt>
                <c:pt idx="41386">
                  <c:v>02:01:42</c:v>
                </c:pt>
                <c:pt idx="41387">
                  <c:v>02:01:43</c:v>
                </c:pt>
                <c:pt idx="41388">
                  <c:v>02:01:44</c:v>
                </c:pt>
                <c:pt idx="41389">
                  <c:v>02:01:45</c:v>
                </c:pt>
                <c:pt idx="41390">
                  <c:v>02:01:46</c:v>
                </c:pt>
                <c:pt idx="41391">
                  <c:v>02:01:47</c:v>
                </c:pt>
                <c:pt idx="41392">
                  <c:v>02:01:48</c:v>
                </c:pt>
                <c:pt idx="41393">
                  <c:v>02:01:49</c:v>
                </c:pt>
                <c:pt idx="41394">
                  <c:v>02:01:50</c:v>
                </c:pt>
                <c:pt idx="41395">
                  <c:v>02:01:51</c:v>
                </c:pt>
                <c:pt idx="41396">
                  <c:v>02:01:52</c:v>
                </c:pt>
                <c:pt idx="41397">
                  <c:v>02:01:53</c:v>
                </c:pt>
                <c:pt idx="41398">
                  <c:v>02:01:54</c:v>
                </c:pt>
                <c:pt idx="41399">
                  <c:v>02:01:55</c:v>
                </c:pt>
                <c:pt idx="41400">
                  <c:v>02:01:56</c:v>
                </c:pt>
                <c:pt idx="41401">
                  <c:v>02:01:57</c:v>
                </c:pt>
                <c:pt idx="41402">
                  <c:v>02:01:58</c:v>
                </c:pt>
                <c:pt idx="41403">
                  <c:v>02:01:59</c:v>
                </c:pt>
                <c:pt idx="41404">
                  <c:v>02:02:00</c:v>
                </c:pt>
                <c:pt idx="41405">
                  <c:v>02:02:01</c:v>
                </c:pt>
                <c:pt idx="41406">
                  <c:v>02:02:02</c:v>
                </c:pt>
                <c:pt idx="41407">
                  <c:v>02:02:03</c:v>
                </c:pt>
                <c:pt idx="41408">
                  <c:v>02:02:04</c:v>
                </c:pt>
                <c:pt idx="41409">
                  <c:v>02:02:05</c:v>
                </c:pt>
                <c:pt idx="41410">
                  <c:v>02:02:06</c:v>
                </c:pt>
                <c:pt idx="41411">
                  <c:v>02:02:07</c:v>
                </c:pt>
                <c:pt idx="41412">
                  <c:v>02:02:08</c:v>
                </c:pt>
                <c:pt idx="41413">
                  <c:v>02:02:09</c:v>
                </c:pt>
                <c:pt idx="41414">
                  <c:v>02:02:10</c:v>
                </c:pt>
                <c:pt idx="41415">
                  <c:v>02:02:11</c:v>
                </c:pt>
                <c:pt idx="41416">
                  <c:v>02:02:12</c:v>
                </c:pt>
                <c:pt idx="41417">
                  <c:v>02:02:13</c:v>
                </c:pt>
                <c:pt idx="41418">
                  <c:v>02:02:14</c:v>
                </c:pt>
                <c:pt idx="41419">
                  <c:v>02:02:15</c:v>
                </c:pt>
                <c:pt idx="41420">
                  <c:v>02:02:16</c:v>
                </c:pt>
                <c:pt idx="41421">
                  <c:v>02:02:17</c:v>
                </c:pt>
                <c:pt idx="41422">
                  <c:v>02:02:18</c:v>
                </c:pt>
                <c:pt idx="41423">
                  <c:v>02:02:19</c:v>
                </c:pt>
                <c:pt idx="41424">
                  <c:v>02:02:20</c:v>
                </c:pt>
                <c:pt idx="41425">
                  <c:v>02:02:21</c:v>
                </c:pt>
                <c:pt idx="41426">
                  <c:v>02:02:22</c:v>
                </c:pt>
                <c:pt idx="41427">
                  <c:v>02:02:23</c:v>
                </c:pt>
                <c:pt idx="41428">
                  <c:v>02:02:24</c:v>
                </c:pt>
                <c:pt idx="41429">
                  <c:v>02:02:25</c:v>
                </c:pt>
                <c:pt idx="41430">
                  <c:v>02:02:26</c:v>
                </c:pt>
                <c:pt idx="41431">
                  <c:v>02:02:27</c:v>
                </c:pt>
                <c:pt idx="41432">
                  <c:v>02:02:28</c:v>
                </c:pt>
                <c:pt idx="41433">
                  <c:v>02:02:29</c:v>
                </c:pt>
                <c:pt idx="41434">
                  <c:v>02:02:30</c:v>
                </c:pt>
                <c:pt idx="41435">
                  <c:v>02:02:31</c:v>
                </c:pt>
                <c:pt idx="41436">
                  <c:v>02:02:32</c:v>
                </c:pt>
                <c:pt idx="41437">
                  <c:v>02:02:33</c:v>
                </c:pt>
                <c:pt idx="41438">
                  <c:v>02:02:34</c:v>
                </c:pt>
                <c:pt idx="41439">
                  <c:v>02:02:35</c:v>
                </c:pt>
                <c:pt idx="41440">
                  <c:v>02:02:36</c:v>
                </c:pt>
                <c:pt idx="41441">
                  <c:v>02:02:37</c:v>
                </c:pt>
                <c:pt idx="41442">
                  <c:v>02:02:38</c:v>
                </c:pt>
                <c:pt idx="41443">
                  <c:v>02:02:39</c:v>
                </c:pt>
                <c:pt idx="41444">
                  <c:v>02:02:40</c:v>
                </c:pt>
                <c:pt idx="41445">
                  <c:v>02:02:41</c:v>
                </c:pt>
                <c:pt idx="41446">
                  <c:v>02:02:42</c:v>
                </c:pt>
                <c:pt idx="41447">
                  <c:v>02:02:43</c:v>
                </c:pt>
                <c:pt idx="41448">
                  <c:v>02:02:44</c:v>
                </c:pt>
                <c:pt idx="41449">
                  <c:v>02:02:45</c:v>
                </c:pt>
                <c:pt idx="41450">
                  <c:v>02:02:46</c:v>
                </c:pt>
                <c:pt idx="41451">
                  <c:v>02:02:47</c:v>
                </c:pt>
                <c:pt idx="41452">
                  <c:v>02:02:48</c:v>
                </c:pt>
                <c:pt idx="41453">
                  <c:v>02:02:49</c:v>
                </c:pt>
                <c:pt idx="41454">
                  <c:v>02:02:50</c:v>
                </c:pt>
                <c:pt idx="41455">
                  <c:v>02:02:51</c:v>
                </c:pt>
                <c:pt idx="41456">
                  <c:v>02:02:52</c:v>
                </c:pt>
                <c:pt idx="41457">
                  <c:v>02:02:53</c:v>
                </c:pt>
                <c:pt idx="41458">
                  <c:v>02:02:54</c:v>
                </c:pt>
                <c:pt idx="41459">
                  <c:v>02:02:55</c:v>
                </c:pt>
                <c:pt idx="41460">
                  <c:v>02:02:56</c:v>
                </c:pt>
                <c:pt idx="41461">
                  <c:v>02:02:57</c:v>
                </c:pt>
                <c:pt idx="41462">
                  <c:v>02:02:58</c:v>
                </c:pt>
                <c:pt idx="41463">
                  <c:v>02:02:59</c:v>
                </c:pt>
                <c:pt idx="41464">
                  <c:v>02:03:00</c:v>
                </c:pt>
                <c:pt idx="41465">
                  <c:v>02:03:01</c:v>
                </c:pt>
                <c:pt idx="41466">
                  <c:v>02:03:02</c:v>
                </c:pt>
                <c:pt idx="41467">
                  <c:v>02:03:03</c:v>
                </c:pt>
                <c:pt idx="41468">
                  <c:v>02:03:04</c:v>
                </c:pt>
                <c:pt idx="41469">
                  <c:v>02:03:05</c:v>
                </c:pt>
                <c:pt idx="41470">
                  <c:v>02:03:06</c:v>
                </c:pt>
                <c:pt idx="41471">
                  <c:v>02:03:07</c:v>
                </c:pt>
                <c:pt idx="41472">
                  <c:v>02:03:08</c:v>
                </c:pt>
                <c:pt idx="41473">
                  <c:v>02:03:09</c:v>
                </c:pt>
                <c:pt idx="41474">
                  <c:v>02:03:10</c:v>
                </c:pt>
                <c:pt idx="41475">
                  <c:v>02:03:11</c:v>
                </c:pt>
                <c:pt idx="41476">
                  <c:v>02:03:12</c:v>
                </c:pt>
                <c:pt idx="41477">
                  <c:v>02:03:13</c:v>
                </c:pt>
                <c:pt idx="41478">
                  <c:v>02:03:14</c:v>
                </c:pt>
                <c:pt idx="41479">
                  <c:v>02:03:15</c:v>
                </c:pt>
                <c:pt idx="41480">
                  <c:v>02:03:16</c:v>
                </c:pt>
                <c:pt idx="41481">
                  <c:v>02:03:17</c:v>
                </c:pt>
                <c:pt idx="41482">
                  <c:v>02:03:18</c:v>
                </c:pt>
                <c:pt idx="41483">
                  <c:v>02:03:19</c:v>
                </c:pt>
                <c:pt idx="41484">
                  <c:v>02:03:20</c:v>
                </c:pt>
                <c:pt idx="41485">
                  <c:v>02:03:21</c:v>
                </c:pt>
                <c:pt idx="41486">
                  <c:v>02:03:22</c:v>
                </c:pt>
                <c:pt idx="41487">
                  <c:v>02:03:23</c:v>
                </c:pt>
                <c:pt idx="41488">
                  <c:v>02:03:24</c:v>
                </c:pt>
                <c:pt idx="41489">
                  <c:v>02:03:25</c:v>
                </c:pt>
                <c:pt idx="41490">
                  <c:v>02:03:26</c:v>
                </c:pt>
                <c:pt idx="41491">
                  <c:v>02:03:27</c:v>
                </c:pt>
                <c:pt idx="41492">
                  <c:v>02:03:28</c:v>
                </c:pt>
                <c:pt idx="41493">
                  <c:v>02:03:29</c:v>
                </c:pt>
                <c:pt idx="41494">
                  <c:v>02:03:30</c:v>
                </c:pt>
                <c:pt idx="41495">
                  <c:v>02:03:31</c:v>
                </c:pt>
                <c:pt idx="41496">
                  <c:v>02:03:32</c:v>
                </c:pt>
                <c:pt idx="41497">
                  <c:v>02:03:33</c:v>
                </c:pt>
                <c:pt idx="41498">
                  <c:v>02:03:34</c:v>
                </c:pt>
                <c:pt idx="41499">
                  <c:v>02:03:35</c:v>
                </c:pt>
                <c:pt idx="41500">
                  <c:v>02:03:36</c:v>
                </c:pt>
                <c:pt idx="41501">
                  <c:v>02:03:37</c:v>
                </c:pt>
                <c:pt idx="41502">
                  <c:v>02:03:38</c:v>
                </c:pt>
                <c:pt idx="41503">
                  <c:v>02:03:39</c:v>
                </c:pt>
                <c:pt idx="41504">
                  <c:v>02:03:40</c:v>
                </c:pt>
                <c:pt idx="41505">
                  <c:v>02:03:41</c:v>
                </c:pt>
                <c:pt idx="41506">
                  <c:v>02:03:42</c:v>
                </c:pt>
                <c:pt idx="41507">
                  <c:v>02:03:43</c:v>
                </c:pt>
                <c:pt idx="41508">
                  <c:v>02:03:44</c:v>
                </c:pt>
                <c:pt idx="41509">
                  <c:v>02:03:45</c:v>
                </c:pt>
                <c:pt idx="41510">
                  <c:v>02:03:46</c:v>
                </c:pt>
                <c:pt idx="41511">
                  <c:v>02:03:47</c:v>
                </c:pt>
                <c:pt idx="41512">
                  <c:v>02:03:48</c:v>
                </c:pt>
                <c:pt idx="41513">
                  <c:v>02:03:49</c:v>
                </c:pt>
                <c:pt idx="41514">
                  <c:v>02:03:50</c:v>
                </c:pt>
                <c:pt idx="41515">
                  <c:v>02:03:51</c:v>
                </c:pt>
                <c:pt idx="41516">
                  <c:v>02:03:52</c:v>
                </c:pt>
                <c:pt idx="41517">
                  <c:v>02:03:53</c:v>
                </c:pt>
                <c:pt idx="41518">
                  <c:v>02:03:54</c:v>
                </c:pt>
                <c:pt idx="41519">
                  <c:v>02:03:55</c:v>
                </c:pt>
                <c:pt idx="41520">
                  <c:v>02:03:56</c:v>
                </c:pt>
                <c:pt idx="41521">
                  <c:v>02:03:57</c:v>
                </c:pt>
                <c:pt idx="41522">
                  <c:v>02:03:58</c:v>
                </c:pt>
                <c:pt idx="41523">
                  <c:v>02:03:59</c:v>
                </c:pt>
                <c:pt idx="41524">
                  <c:v>02:04:00</c:v>
                </c:pt>
                <c:pt idx="41525">
                  <c:v>02:04:01</c:v>
                </c:pt>
                <c:pt idx="41526">
                  <c:v>02:04:02</c:v>
                </c:pt>
                <c:pt idx="41527">
                  <c:v>02:04:03</c:v>
                </c:pt>
                <c:pt idx="41528">
                  <c:v>02:04:04</c:v>
                </c:pt>
                <c:pt idx="41529">
                  <c:v>02:04:05</c:v>
                </c:pt>
                <c:pt idx="41530">
                  <c:v>02:04:06</c:v>
                </c:pt>
                <c:pt idx="41531">
                  <c:v>02:04:07</c:v>
                </c:pt>
                <c:pt idx="41532">
                  <c:v>02:04:08</c:v>
                </c:pt>
                <c:pt idx="41533">
                  <c:v>02:04:09</c:v>
                </c:pt>
                <c:pt idx="41534">
                  <c:v>02:04:10</c:v>
                </c:pt>
                <c:pt idx="41535">
                  <c:v>02:04:11</c:v>
                </c:pt>
                <c:pt idx="41536">
                  <c:v>02:04:12</c:v>
                </c:pt>
                <c:pt idx="41537">
                  <c:v>02:04:13</c:v>
                </c:pt>
                <c:pt idx="41538">
                  <c:v>02:04:14</c:v>
                </c:pt>
                <c:pt idx="41539">
                  <c:v>02:04:15</c:v>
                </c:pt>
                <c:pt idx="41540">
                  <c:v>02:04:16</c:v>
                </c:pt>
                <c:pt idx="41541">
                  <c:v>02:04:17</c:v>
                </c:pt>
                <c:pt idx="41542">
                  <c:v>02:04:18</c:v>
                </c:pt>
                <c:pt idx="41543">
                  <c:v>02:04:19</c:v>
                </c:pt>
                <c:pt idx="41544">
                  <c:v>02:04:20</c:v>
                </c:pt>
                <c:pt idx="41545">
                  <c:v>02:04:21</c:v>
                </c:pt>
                <c:pt idx="41546">
                  <c:v>02:04:22</c:v>
                </c:pt>
                <c:pt idx="41547">
                  <c:v>02:04:23</c:v>
                </c:pt>
                <c:pt idx="41548">
                  <c:v>02:04:24</c:v>
                </c:pt>
                <c:pt idx="41549">
                  <c:v>02:04:25</c:v>
                </c:pt>
                <c:pt idx="41550">
                  <c:v>02:04:26</c:v>
                </c:pt>
                <c:pt idx="41551">
                  <c:v>02:04:27</c:v>
                </c:pt>
                <c:pt idx="41552">
                  <c:v>02:04:28</c:v>
                </c:pt>
                <c:pt idx="41553">
                  <c:v>02:04:29</c:v>
                </c:pt>
                <c:pt idx="41554">
                  <c:v>02:04:30</c:v>
                </c:pt>
                <c:pt idx="41555">
                  <c:v>02:04:31</c:v>
                </c:pt>
                <c:pt idx="41556">
                  <c:v>02:04:32</c:v>
                </c:pt>
                <c:pt idx="41557">
                  <c:v>02:04:33</c:v>
                </c:pt>
                <c:pt idx="41558">
                  <c:v>02:04:34</c:v>
                </c:pt>
                <c:pt idx="41559">
                  <c:v>02:04:35</c:v>
                </c:pt>
                <c:pt idx="41560">
                  <c:v>02:04:36</c:v>
                </c:pt>
                <c:pt idx="41561">
                  <c:v>02:04:37</c:v>
                </c:pt>
                <c:pt idx="41562">
                  <c:v>02:04:38</c:v>
                </c:pt>
                <c:pt idx="41563">
                  <c:v>02:04:39</c:v>
                </c:pt>
                <c:pt idx="41564">
                  <c:v>02:04:40</c:v>
                </c:pt>
                <c:pt idx="41565">
                  <c:v>02:04:41</c:v>
                </c:pt>
                <c:pt idx="41566">
                  <c:v>02:04:42</c:v>
                </c:pt>
                <c:pt idx="41567">
                  <c:v>02:04:43</c:v>
                </c:pt>
                <c:pt idx="41568">
                  <c:v>02:04:44</c:v>
                </c:pt>
                <c:pt idx="41569">
                  <c:v>02:04:45</c:v>
                </c:pt>
                <c:pt idx="41570">
                  <c:v>02:04:46</c:v>
                </c:pt>
                <c:pt idx="41571">
                  <c:v>02:04:47</c:v>
                </c:pt>
                <c:pt idx="41572">
                  <c:v>02:04:48</c:v>
                </c:pt>
                <c:pt idx="41573">
                  <c:v>02:04:49</c:v>
                </c:pt>
                <c:pt idx="41574">
                  <c:v>02:04:50</c:v>
                </c:pt>
                <c:pt idx="41575">
                  <c:v>02:04:51</c:v>
                </c:pt>
                <c:pt idx="41576">
                  <c:v>02:04:52</c:v>
                </c:pt>
                <c:pt idx="41577">
                  <c:v>02:04:53</c:v>
                </c:pt>
                <c:pt idx="41578">
                  <c:v>02:04:54</c:v>
                </c:pt>
                <c:pt idx="41579">
                  <c:v>02:04:55</c:v>
                </c:pt>
                <c:pt idx="41580">
                  <c:v>02:04:56</c:v>
                </c:pt>
                <c:pt idx="41581">
                  <c:v>02:04:57</c:v>
                </c:pt>
                <c:pt idx="41582">
                  <c:v>02:04:58</c:v>
                </c:pt>
                <c:pt idx="41583">
                  <c:v>02:04:59</c:v>
                </c:pt>
                <c:pt idx="41584">
                  <c:v>02:05:00</c:v>
                </c:pt>
                <c:pt idx="41585">
                  <c:v>02:05:01</c:v>
                </c:pt>
                <c:pt idx="41586">
                  <c:v>02:05:02</c:v>
                </c:pt>
                <c:pt idx="41587">
                  <c:v>02:05:03</c:v>
                </c:pt>
                <c:pt idx="41588">
                  <c:v>02:05:04</c:v>
                </c:pt>
                <c:pt idx="41589">
                  <c:v>02:05:05</c:v>
                </c:pt>
                <c:pt idx="41590">
                  <c:v>02:05:06</c:v>
                </c:pt>
                <c:pt idx="41591">
                  <c:v>02:05:07</c:v>
                </c:pt>
                <c:pt idx="41592">
                  <c:v>02:05:08</c:v>
                </c:pt>
                <c:pt idx="41593">
                  <c:v>02:05:09</c:v>
                </c:pt>
                <c:pt idx="41594">
                  <c:v>02:05:10</c:v>
                </c:pt>
                <c:pt idx="41595">
                  <c:v>02:05:11</c:v>
                </c:pt>
                <c:pt idx="41596">
                  <c:v>02:05:12</c:v>
                </c:pt>
                <c:pt idx="41597">
                  <c:v>02:05:13</c:v>
                </c:pt>
                <c:pt idx="41598">
                  <c:v>02:05:14</c:v>
                </c:pt>
                <c:pt idx="41599">
                  <c:v>02:05:15</c:v>
                </c:pt>
                <c:pt idx="41600">
                  <c:v>02:05:16</c:v>
                </c:pt>
                <c:pt idx="41601">
                  <c:v>02:05:17</c:v>
                </c:pt>
                <c:pt idx="41602">
                  <c:v>02:05:18</c:v>
                </c:pt>
                <c:pt idx="41603">
                  <c:v>02:05:19</c:v>
                </c:pt>
                <c:pt idx="41604">
                  <c:v>02:05:20</c:v>
                </c:pt>
                <c:pt idx="41605">
                  <c:v>02:05:21</c:v>
                </c:pt>
                <c:pt idx="41606">
                  <c:v>02:05:22</c:v>
                </c:pt>
                <c:pt idx="41607">
                  <c:v>02:05:23</c:v>
                </c:pt>
                <c:pt idx="41608">
                  <c:v>02:05:24</c:v>
                </c:pt>
                <c:pt idx="41609">
                  <c:v>02:05:25</c:v>
                </c:pt>
                <c:pt idx="41610">
                  <c:v>02:05:26</c:v>
                </c:pt>
                <c:pt idx="41611">
                  <c:v>02:05:27</c:v>
                </c:pt>
                <c:pt idx="41612">
                  <c:v>02:05:28</c:v>
                </c:pt>
                <c:pt idx="41613">
                  <c:v>02:05:29</c:v>
                </c:pt>
                <c:pt idx="41614">
                  <c:v>02:05:30</c:v>
                </c:pt>
                <c:pt idx="41615">
                  <c:v>02:05:31</c:v>
                </c:pt>
                <c:pt idx="41616">
                  <c:v>02:05:32</c:v>
                </c:pt>
                <c:pt idx="41617">
                  <c:v>02:05:33</c:v>
                </c:pt>
                <c:pt idx="41618">
                  <c:v>02:05:34</c:v>
                </c:pt>
                <c:pt idx="41619">
                  <c:v>02:05:35</c:v>
                </c:pt>
                <c:pt idx="41620">
                  <c:v>02:05:36</c:v>
                </c:pt>
                <c:pt idx="41621">
                  <c:v>02:05:37</c:v>
                </c:pt>
                <c:pt idx="41622">
                  <c:v>02:05:38</c:v>
                </c:pt>
                <c:pt idx="41623">
                  <c:v>02:05:39</c:v>
                </c:pt>
                <c:pt idx="41624">
                  <c:v>02:05:40</c:v>
                </c:pt>
                <c:pt idx="41625">
                  <c:v>02:05:41</c:v>
                </c:pt>
                <c:pt idx="41626">
                  <c:v>02:05:42</c:v>
                </c:pt>
                <c:pt idx="41627">
                  <c:v>02:05:43</c:v>
                </c:pt>
                <c:pt idx="41628">
                  <c:v>02:05:44</c:v>
                </c:pt>
                <c:pt idx="41629">
                  <c:v>02:05:45</c:v>
                </c:pt>
                <c:pt idx="41630">
                  <c:v>02:05:46</c:v>
                </c:pt>
                <c:pt idx="41631">
                  <c:v>02:05:47</c:v>
                </c:pt>
                <c:pt idx="41632">
                  <c:v>02:05:48</c:v>
                </c:pt>
                <c:pt idx="41633">
                  <c:v>02:05:49</c:v>
                </c:pt>
                <c:pt idx="41634">
                  <c:v>02:05:50</c:v>
                </c:pt>
                <c:pt idx="41635">
                  <c:v>02:05:51</c:v>
                </c:pt>
                <c:pt idx="41636">
                  <c:v>02:05:52</c:v>
                </c:pt>
                <c:pt idx="41637">
                  <c:v>02:05:53</c:v>
                </c:pt>
                <c:pt idx="41638">
                  <c:v>02:05:54</c:v>
                </c:pt>
                <c:pt idx="41639">
                  <c:v>02:05:55</c:v>
                </c:pt>
                <c:pt idx="41640">
                  <c:v>02:05:56</c:v>
                </c:pt>
                <c:pt idx="41641">
                  <c:v>02:05:57</c:v>
                </c:pt>
                <c:pt idx="41642">
                  <c:v>02:05:58</c:v>
                </c:pt>
                <c:pt idx="41643">
                  <c:v>02:05:59</c:v>
                </c:pt>
                <c:pt idx="41644">
                  <c:v>02:06:00</c:v>
                </c:pt>
                <c:pt idx="41645">
                  <c:v>02:06:01</c:v>
                </c:pt>
                <c:pt idx="41646">
                  <c:v>02:06:02</c:v>
                </c:pt>
                <c:pt idx="41647">
                  <c:v>02:06:03</c:v>
                </c:pt>
                <c:pt idx="41648">
                  <c:v>02:06:04</c:v>
                </c:pt>
                <c:pt idx="41649">
                  <c:v>02:06:05</c:v>
                </c:pt>
                <c:pt idx="41650">
                  <c:v>02:06:06</c:v>
                </c:pt>
                <c:pt idx="41651">
                  <c:v>02:06:07</c:v>
                </c:pt>
                <c:pt idx="41652">
                  <c:v>02:06:08</c:v>
                </c:pt>
                <c:pt idx="41653">
                  <c:v>02:06:09</c:v>
                </c:pt>
                <c:pt idx="41654">
                  <c:v>02:06:10</c:v>
                </c:pt>
                <c:pt idx="41655">
                  <c:v>02:06:11</c:v>
                </c:pt>
                <c:pt idx="41656">
                  <c:v>02:06:12</c:v>
                </c:pt>
                <c:pt idx="41657">
                  <c:v>02:06:13</c:v>
                </c:pt>
                <c:pt idx="41658">
                  <c:v>02:06:14</c:v>
                </c:pt>
                <c:pt idx="41659">
                  <c:v>02:06:15</c:v>
                </c:pt>
                <c:pt idx="41660">
                  <c:v>02:06:16</c:v>
                </c:pt>
                <c:pt idx="41661">
                  <c:v>02:06:17</c:v>
                </c:pt>
                <c:pt idx="41662">
                  <c:v>02:06:18</c:v>
                </c:pt>
                <c:pt idx="41663">
                  <c:v>02:06:19</c:v>
                </c:pt>
                <c:pt idx="41664">
                  <c:v>02:06:20</c:v>
                </c:pt>
                <c:pt idx="41665">
                  <c:v>02:06:21</c:v>
                </c:pt>
                <c:pt idx="41666">
                  <c:v>02:06:22</c:v>
                </c:pt>
                <c:pt idx="41667">
                  <c:v>02:06:23</c:v>
                </c:pt>
                <c:pt idx="41668">
                  <c:v>02:06:24</c:v>
                </c:pt>
                <c:pt idx="41669">
                  <c:v>02:06:25</c:v>
                </c:pt>
                <c:pt idx="41670">
                  <c:v>02:06:26</c:v>
                </c:pt>
                <c:pt idx="41671">
                  <c:v>02:06:27</c:v>
                </c:pt>
                <c:pt idx="41672">
                  <c:v>02:06:28</c:v>
                </c:pt>
                <c:pt idx="41673">
                  <c:v>02:06:29</c:v>
                </c:pt>
                <c:pt idx="41674">
                  <c:v>02:06:30</c:v>
                </c:pt>
                <c:pt idx="41675">
                  <c:v>02:06:31</c:v>
                </c:pt>
                <c:pt idx="41676">
                  <c:v>02:06:32</c:v>
                </c:pt>
                <c:pt idx="41677">
                  <c:v>02:06:33</c:v>
                </c:pt>
                <c:pt idx="41678">
                  <c:v>02:06:34</c:v>
                </c:pt>
                <c:pt idx="41679">
                  <c:v>02:06:35</c:v>
                </c:pt>
                <c:pt idx="41680">
                  <c:v>02:06:36</c:v>
                </c:pt>
                <c:pt idx="41681">
                  <c:v>02:06:37</c:v>
                </c:pt>
                <c:pt idx="41682">
                  <c:v>02:06:38</c:v>
                </c:pt>
                <c:pt idx="41683">
                  <c:v>02:06:39</c:v>
                </c:pt>
                <c:pt idx="41684">
                  <c:v>02:06:40</c:v>
                </c:pt>
                <c:pt idx="41685">
                  <c:v>02:06:41</c:v>
                </c:pt>
                <c:pt idx="41686">
                  <c:v>02:06:42</c:v>
                </c:pt>
                <c:pt idx="41687">
                  <c:v>02:06:43</c:v>
                </c:pt>
                <c:pt idx="41688">
                  <c:v>02:06:44</c:v>
                </c:pt>
                <c:pt idx="41689">
                  <c:v>02:06:45</c:v>
                </c:pt>
                <c:pt idx="41690">
                  <c:v>02:06:46</c:v>
                </c:pt>
                <c:pt idx="41691">
                  <c:v>02:06:47</c:v>
                </c:pt>
                <c:pt idx="41692">
                  <c:v>02:06:48</c:v>
                </c:pt>
                <c:pt idx="41693">
                  <c:v>02:06:49</c:v>
                </c:pt>
                <c:pt idx="41694">
                  <c:v>02:06:50</c:v>
                </c:pt>
                <c:pt idx="41695">
                  <c:v>02:06:51</c:v>
                </c:pt>
                <c:pt idx="41696">
                  <c:v>02:06:52</c:v>
                </c:pt>
                <c:pt idx="41697">
                  <c:v>02:06:53</c:v>
                </c:pt>
                <c:pt idx="41698">
                  <c:v>02:06:54</c:v>
                </c:pt>
                <c:pt idx="41699">
                  <c:v>02:06:55</c:v>
                </c:pt>
                <c:pt idx="41700">
                  <c:v>02:06:56</c:v>
                </c:pt>
                <c:pt idx="41701">
                  <c:v>02:06:57</c:v>
                </c:pt>
                <c:pt idx="41702">
                  <c:v>02:06:58</c:v>
                </c:pt>
                <c:pt idx="41703">
                  <c:v>02:06:59</c:v>
                </c:pt>
                <c:pt idx="41704">
                  <c:v>02:07:00</c:v>
                </c:pt>
                <c:pt idx="41705">
                  <c:v>02:07:01</c:v>
                </c:pt>
                <c:pt idx="41706">
                  <c:v>02:07:02</c:v>
                </c:pt>
                <c:pt idx="41707">
                  <c:v>02:07:03</c:v>
                </c:pt>
                <c:pt idx="41708">
                  <c:v>02:07:04</c:v>
                </c:pt>
                <c:pt idx="41709">
                  <c:v>02:07:05</c:v>
                </c:pt>
                <c:pt idx="41710">
                  <c:v>02:07:06</c:v>
                </c:pt>
                <c:pt idx="41711">
                  <c:v>02:07:07</c:v>
                </c:pt>
                <c:pt idx="41712">
                  <c:v>02:07:08</c:v>
                </c:pt>
                <c:pt idx="41713">
                  <c:v>02:07:09</c:v>
                </c:pt>
                <c:pt idx="41714">
                  <c:v>02:07:10</c:v>
                </c:pt>
                <c:pt idx="41715">
                  <c:v>02:07:11</c:v>
                </c:pt>
                <c:pt idx="41716">
                  <c:v>02:07:12</c:v>
                </c:pt>
                <c:pt idx="41717">
                  <c:v>02:07:13</c:v>
                </c:pt>
                <c:pt idx="41718">
                  <c:v>02:07:14</c:v>
                </c:pt>
                <c:pt idx="41719">
                  <c:v>02:07:15</c:v>
                </c:pt>
                <c:pt idx="41720">
                  <c:v>02:07:16</c:v>
                </c:pt>
                <c:pt idx="41721">
                  <c:v>02:07:17</c:v>
                </c:pt>
                <c:pt idx="41722">
                  <c:v>02:07:18</c:v>
                </c:pt>
                <c:pt idx="41723">
                  <c:v>02:07:19</c:v>
                </c:pt>
                <c:pt idx="41724">
                  <c:v>02:07:20</c:v>
                </c:pt>
                <c:pt idx="41725">
                  <c:v>02:07:21</c:v>
                </c:pt>
                <c:pt idx="41726">
                  <c:v>02:07:22</c:v>
                </c:pt>
                <c:pt idx="41727">
                  <c:v>02:07:23</c:v>
                </c:pt>
                <c:pt idx="41728">
                  <c:v>02:07:24</c:v>
                </c:pt>
                <c:pt idx="41729">
                  <c:v>02:07:25</c:v>
                </c:pt>
                <c:pt idx="41730">
                  <c:v>02:07:26</c:v>
                </c:pt>
                <c:pt idx="41731">
                  <c:v>02:07:27</c:v>
                </c:pt>
                <c:pt idx="41732">
                  <c:v>02:07:28</c:v>
                </c:pt>
                <c:pt idx="41733">
                  <c:v>02:07:29</c:v>
                </c:pt>
                <c:pt idx="41734">
                  <c:v>02:07:30</c:v>
                </c:pt>
                <c:pt idx="41735">
                  <c:v>02:07:31</c:v>
                </c:pt>
                <c:pt idx="41736">
                  <c:v>02:07:32</c:v>
                </c:pt>
                <c:pt idx="41737">
                  <c:v>02:07:33</c:v>
                </c:pt>
                <c:pt idx="41738">
                  <c:v>02:07:34</c:v>
                </c:pt>
                <c:pt idx="41739">
                  <c:v>02:07:35</c:v>
                </c:pt>
                <c:pt idx="41740">
                  <c:v>02:07:36</c:v>
                </c:pt>
                <c:pt idx="41741">
                  <c:v>02:07:37</c:v>
                </c:pt>
                <c:pt idx="41742">
                  <c:v>02:07:38</c:v>
                </c:pt>
                <c:pt idx="41743">
                  <c:v>02:07:39</c:v>
                </c:pt>
                <c:pt idx="41744">
                  <c:v>02:07:40</c:v>
                </c:pt>
                <c:pt idx="41745">
                  <c:v>02:07:41</c:v>
                </c:pt>
                <c:pt idx="41746">
                  <c:v>02:07:42</c:v>
                </c:pt>
                <c:pt idx="41747">
                  <c:v>02:07:43</c:v>
                </c:pt>
                <c:pt idx="41748">
                  <c:v>02:07:44</c:v>
                </c:pt>
                <c:pt idx="41749">
                  <c:v>02:07:45</c:v>
                </c:pt>
                <c:pt idx="41750">
                  <c:v>02:07:46</c:v>
                </c:pt>
                <c:pt idx="41751">
                  <c:v>02:07:47</c:v>
                </c:pt>
                <c:pt idx="41752">
                  <c:v>02:07:48</c:v>
                </c:pt>
                <c:pt idx="41753">
                  <c:v>02:07:49</c:v>
                </c:pt>
                <c:pt idx="41754">
                  <c:v>02:07:50</c:v>
                </c:pt>
                <c:pt idx="41755">
                  <c:v>02:07:51</c:v>
                </c:pt>
                <c:pt idx="41756">
                  <c:v>02:07:52</c:v>
                </c:pt>
                <c:pt idx="41757">
                  <c:v>02:07:53</c:v>
                </c:pt>
                <c:pt idx="41758">
                  <c:v>02:07:54</c:v>
                </c:pt>
                <c:pt idx="41759">
                  <c:v>02:07:55</c:v>
                </c:pt>
                <c:pt idx="41760">
                  <c:v>02:07:56</c:v>
                </c:pt>
                <c:pt idx="41761">
                  <c:v>02:07:57</c:v>
                </c:pt>
                <c:pt idx="41762">
                  <c:v>02:07:58</c:v>
                </c:pt>
                <c:pt idx="41763">
                  <c:v>02:07:59</c:v>
                </c:pt>
                <c:pt idx="41764">
                  <c:v>02:08:00</c:v>
                </c:pt>
                <c:pt idx="41765">
                  <c:v>02:08:01</c:v>
                </c:pt>
                <c:pt idx="41766">
                  <c:v>02:08:02</c:v>
                </c:pt>
                <c:pt idx="41767">
                  <c:v>02:08:03</c:v>
                </c:pt>
                <c:pt idx="41768">
                  <c:v>02:08:04</c:v>
                </c:pt>
                <c:pt idx="41769">
                  <c:v>02:08:05</c:v>
                </c:pt>
                <c:pt idx="41770">
                  <c:v>02:08:06</c:v>
                </c:pt>
                <c:pt idx="41771">
                  <c:v>02:08:07</c:v>
                </c:pt>
                <c:pt idx="41772">
                  <c:v>02:08:08</c:v>
                </c:pt>
                <c:pt idx="41773">
                  <c:v>02:08:09</c:v>
                </c:pt>
                <c:pt idx="41774">
                  <c:v>02:08:10</c:v>
                </c:pt>
                <c:pt idx="41775">
                  <c:v>02:08:11</c:v>
                </c:pt>
                <c:pt idx="41776">
                  <c:v>02:08:12</c:v>
                </c:pt>
                <c:pt idx="41777">
                  <c:v>02:08:13</c:v>
                </c:pt>
                <c:pt idx="41778">
                  <c:v>02:08:14</c:v>
                </c:pt>
                <c:pt idx="41779">
                  <c:v>02:08:15</c:v>
                </c:pt>
                <c:pt idx="41780">
                  <c:v>02:08:16</c:v>
                </c:pt>
                <c:pt idx="41781">
                  <c:v>02:08:17</c:v>
                </c:pt>
                <c:pt idx="41782">
                  <c:v>02:08:18</c:v>
                </c:pt>
                <c:pt idx="41783">
                  <c:v>02:08:19</c:v>
                </c:pt>
                <c:pt idx="41784">
                  <c:v>02:08:20</c:v>
                </c:pt>
                <c:pt idx="41785">
                  <c:v>02:08:21</c:v>
                </c:pt>
                <c:pt idx="41786">
                  <c:v>02:08:22</c:v>
                </c:pt>
                <c:pt idx="41787">
                  <c:v>02:08:23</c:v>
                </c:pt>
                <c:pt idx="41788">
                  <c:v>02:08:24</c:v>
                </c:pt>
                <c:pt idx="41789">
                  <c:v>02:08:25</c:v>
                </c:pt>
                <c:pt idx="41790">
                  <c:v>02:08:26</c:v>
                </c:pt>
                <c:pt idx="41791">
                  <c:v>02:08:27</c:v>
                </c:pt>
                <c:pt idx="41792">
                  <c:v>02:08:28</c:v>
                </c:pt>
                <c:pt idx="41793">
                  <c:v>02:08:29</c:v>
                </c:pt>
                <c:pt idx="41794">
                  <c:v>02:08:30</c:v>
                </c:pt>
                <c:pt idx="41795">
                  <c:v>02:08:31</c:v>
                </c:pt>
                <c:pt idx="41796">
                  <c:v>02:08:32</c:v>
                </c:pt>
                <c:pt idx="41797">
                  <c:v>02:08:33</c:v>
                </c:pt>
                <c:pt idx="41798">
                  <c:v>02:08:34</c:v>
                </c:pt>
                <c:pt idx="41799">
                  <c:v>02:08:35</c:v>
                </c:pt>
                <c:pt idx="41800">
                  <c:v>02:08:36</c:v>
                </c:pt>
                <c:pt idx="41801">
                  <c:v>02:08:37</c:v>
                </c:pt>
                <c:pt idx="41802">
                  <c:v>02:08:38</c:v>
                </c:pt>
                <c:pt idx="41803">
                  <c:v>02:08:39</c:v>
                </c:pt>
                <c:pt idx="41804">
                  <c:v>02:08:40</c:v>
                </c:pt>
                <c:pt idx="41805">
                  <c:v>02:08:41</c:v>
                </c:pt>
                <c:pt idx="41806">
                  <c:v>02:08:42</c:v>
                </c:pt>
                <c:pt idx="41807">
                  <c:v>02:08:43</c:v>
                </c:pt>
                <c:pt idx="41808">
                  <c:v>02:08:44</c:v>
                </c:pt>
                <c:pt idx="41809">
                  <c:v>02:08:45</c:v>
                </c:pt>
                <c:pt idx="41810">
                  <c:v>02:08:46</c:v>
                </c:pt>
                <c:pt idx="41811">
                  <c:v>02:08:47</c:v>
                </c:pt>
                <c:pt idx="41812">
                  <c:v>02:08:48</c:v>
                </c:pt>
                <c:pt idx="41813">
                  <c:v>02:08:49</c:v>
                </c:pt>
                <c:pt idx="41814">
                  <c:v>02:08:50</c:v>
                </c:pt>
                <c:pt idx="41815">
                  <c:v>02:08:51</c:v>
                </c:pt>
                <c:pt idx="41816">
                  <c:v>02:08:52</c:v>
                </c:pt>
                <c:pt idx="41817">
                  <c:v>02:08:53</c:v>
                </c:pt>
                <c:pt idx="41818">
                  <c:v>02:08:54</c:v>
                </c:pt>
                <c:pt idx="41819">
                  <c:v>02:08:55</c:v>
                </c:pt>
                <c:pt idx="41820">
                  <c:v>02:08:56</c:v>
                </c:pt>
                <c:pt idx="41821">
                  <c:v>02:08:57</c:v>
                </c:pt>
                <c:pt idx="41822">
                  <c:v>02:08:58</c:v>
                </c:pt>
                <c:pt idx="41823">
                  <c:v>02:08:59</c:v>
                </c:pt>
                <c:pt idx="41824">
                  <c:v>02:09:00</c:v>
                </c:pt>
                <c:pt idx="41825">
                  <c:v>02:09:01</c:v>
                </c:pt>
                <c:pt idx="41826">
                  <c:v>02:09:02</c:v>
                </c:pt>
                <c:pt idx="41827">
                  <c:v>02:09:03</c:v>
                </c:pt>
                <c:pt idx="41828">
                  <c:v>02:09:04</c:v>
                </c:pt>
                <c:pt idx="41829">
                  <c:v>02:09:05</c:v>
                </c:pt>
                <c:pt idx="41830">
                  <c:v>02:09:06</c:v>
                </c:pt>
                <c:pt idx="41831">
                  <c:v>02:09:07</c:v>
                </c:pt>
                <c:pt idx="41832">
                  <c:v>02:09:08</c:v>
                </c:pt>
                <c:pt idx="41833">
                  <c:v>02:09:09</c:v>
                </c:pt>
                <c:pt idx="41834">
                  <c:v>02:09:10</c:v>
                </c:pt>
                <c:pt idx="41835">
                  <c:v>02:09:11</c:v>
                </c:pt>
                <c:pt idx="41836">
                  <c:v>02:09:12</c:v>
                </c:pt>
                <c:pt idx="41837">
                  <c:v>02:09:13</c:v>
                </c:pt>
                <c:pt idx="41838">
                  <c:v>02:09:14</c:v>
                </c:pt>
                <c:pt idx="41839">
                  <c:v>02:09:15</c:v>
                </c:pt>
                <c:pt idx="41840">
                  <c:v>02:09:16</c:v>
                </c:pt>
                <c:pt idx="41841">
                  <c:v>02:09:17</c:v>
                </c:pt>
                <c:pt idx="41842">
                  <c:v>02:09:18</c:v>
                </c:pt>
                <c:pt idx="41843">
                  <c:v>02:09:19</c:v>
                </c:pt>
                <c:pt idx="41844">
                  <c:v>02:09:20</c:v>
                </c:pt>
                <c:pt idx="41845">
                  <c:v>02:09:21</c:v>
                </c:pt>
                <c:pt idx="41846">
                  <c:v>02:09:22</c:v>
                </c:pt>
                <c:pt idx="41847">
                  <c:v>02:09:23</c:v>
                </c:pt>
                <c:pt idx="41848">
                  <c:v>02:09:24</c:v>
                </c:pt>
                <c:pt idx="41849">
                  <c:v>02:09:25</c:v>
                </c:pt>
                <c:pt idx="41850">
                  <c:v>02:09:26</c:v>
                </c:pt>
                <c:pt idx="41851">
                  <c:v>02:09:27</c:v>
                </c:pt>
                <c:pt idx="41852">
                  <c:v>02:09:28</c:v>
                </c:pt>
                <c:pt idx="41853">
                  <c:v>02:09:29</c:v>
                </c:pt>
                <c:pt idx="41854">
                  <c:v>02:09:30</c:v>
                </c:pt>
                <c:pt idx="41855">
                  <c:v>02:09:31</c:v>
                </c:pt>
                <c:pt idx="41856">
                  <c:v>02:09:32</c:v>
                </c:pt>
                <c:pt idx="41857">
                  <c:v>02:09:33</c:v>
                </c:pt>
                <c:pt idx="41858">
                  <c:v>02:09:34</c:v>
                </c:pt>
                <c:pt idx="41859">
                  <c:v>02:09:35</c:v>
                </c:pt>
                <c:pt idx="41860">
                  <c:v>02:09:36</c:v>
                </c:pt>
                <c:pt idx="41861">
                  <c:v>02:09:37</c:v>
                </c:pt>
                <c:pt idx="41862">
                  <c:v>02:09:38</c:v>
                </c:pt>
                <c:pt idx="41863">
                  <c:v>02:09:39</c:v>
                </c:pt>
                <c:pt idx="41864">
                  <c:v>02:09:40</c:v>
                </c:pt>
                <c:pt idx="41865">
                  <c:v>02:09:41</c:v>
                </c:pt>
                <c:pt idx="41866">
                  <c:v>02:09:42</c:v>
                </c:pt>
                <c:pt idx="41867">
                  <c:v>02:09:43</c:v>
                </c:pt>
                <c:pt idx="41868">
                  <c:v>02:09:44</c:v>
                </c:pt>
                <c:pt idx="41869">
                  <c:v>02:09:45</c:v>
                </c:pt>
                <c:pt idx="41870">
                  <c:v>02:09:46</c:v>
                </c:pt>
                <c:pt idx="41871">
                  <c:v>02:09:47</c:v>
                </c:pt>
                <c:pt idx="41872">
                  <c:v>02:09:48</c:v>
                </c:pt>
                <c:pt idx="41873">
                  <c:v>02:09:49</c:v>
                </c:pt>
                <c:pt idx="41874">
                  <c:v>02:09:50</c:v>
                </c:pt>
                <c:pt idx="41875">
                  <c:v>02:09:51</c:v>
                </c:pt>
                <c:pt idx="41876">
                  <c:v>02:09:52</c:v>
                </c:pt>
                <c:pt idx="41877">
                  <c:v>02:09:53</c:v>
                </c:pt>
                <c:pt idx="41878">
                  <c:v>02:09:54</c:v>
                </c:pt>
                <c:pt idx="41879">
                  <c:v>02:09:55</c:v>
                </c:pt>
                <c:pt idx="41880">
                  <c:v>02:09:56</c:v>
                </c:pt>
                <c:pt idx="41881">
                  <c:v>02:09:57</c:v>
                </c:pt>
                <c:pt idx="41882">
                  <c:v>02:09:58</c:v>
                </c:pt>
                <c:pt idx="41883">
                  <c:v>02:09:59</c:v>
                </c:pt>
                <c:pt idx="41884">
                  <c:v>02:10:00</c:v>
                </c:pt>
                <c:pt idx="41885">
                  <c:v>02:10:01</c:v>
                </c:pt>
                <c:pt idx="41886">
                  <c:v>02:10:02</c:v>
                </c:pt>
                <c:pt idx="41887">
                  <c:v>02:10:03</c:v>
                </c:pt>
                <c:pt idx="41888">
                  <c:v>02:10:04</c:v>
                </c:pt>
                <c:pt idx="41889">
                  <c:v>02:10:05</c:v>
                </c:pt>
                <c:pt idx="41890">
                  <c:v>02:10:06</c:v>
                </c:pt>
                <c:pt idx="41891">
                  <c:v>02:10:07</c:v>
                </c:pt>
                <c:pt idx="41892">
                  <c:v>02:10:08</c:v>
                </c:pt>
                <c:pt idx="41893">
                  <c:v>02:10:09</c:v>
                </c:pt>
                <c:pt idx="41894">
                  <c:v>02:10:10</c:v>
                </c:pt>
                <c:pt idx="41895">
                  <c:v>02:10:11</c:v>
                </c:pt>
                <c:pt idx="41896">
                  <c:v>02:10:12</c:v>
                </c:pt>
                <c:pt idx="41897">
                  <c:v>02:10:13</c:v>
                </c:pt>
                <c:pt idx="41898">
                  <c:v>02:10:14</c:v>
                </c:pt>
                <c:pt idx="41899">
                  <c:v>02:10:15</c:v>
                </c:pt>
                <c:pt idx="41900">
                  <c:v>02:10:16</c:v>
                </c:pt>
                <c:pt idx="41901">
                  <c:v>02:10:17</c:v>
                </c:pt>
                <c:pt idx="41902">
                  <c:v>02:10:18</c:v>
                </c:pt>
                <c:pt idx="41903">
                  <c:v>02:10:19</c:v>
                </c:pt>
                <c:pt idx="41904">
                  <c:v>02:10:20</c:v>
                </c:pt>
                <c:pt idx="41905">
                  <c:v>02:10:21</c:v>
                </c:pt>
                <c:pt idx="41906">
                  <c:v>02:10:22</c:v>
                </c:pt>
                <c:pt idx="41907">
                  <c:v>02:10:23</c:v>
                </c:pt>
                <c:pt idx="41908">
                  <c:v>02:10:24</c:v>
                </c:pt>
                <c:pt idx="41909">
                  <c:v>02:10:25</c:v>
                </c:pt>
                <c:pt idx="41910">
                  <c:v>02:10:26</c:v>
                </c:pt>
                <c:pt idx="41911">
                  <c:v>02:10:27</c:v>
                </c:pt>
                <c:pt idx="41912">
                  <c:v>02:10:28</c:v>
                </c:pt>
                <c:pt idx="41913">
                  <c:v>02:10:29</c:v>
                </c:pt>
                <c:pt idx="41914">
                  <c:v>02:10:30</c:v>
                </c:pt>
                <c:pt idx="41915">
                  <c:v>02:10:31</c:v>
                </c:pt>
                <c:pt idx="41916">
                  <c:v>02:10:32</c:v>
                </c:pt>
                <c:pt idx="41917">
                  <c:v>02:10:33</c:v>
                </c:pt>
                <c:pt idx="41918">
                  <c:v>02:10:34</c:v>
                </c:pt>
                <c:pt idx="41919">
                  <c:v>02:10:35</c:v>
                </c:pt>
                <c:pt idx="41920">
                  <c:v>02:10:36</c:v>
                </c:pt>
                <c:pt idx="41921">
                  <c:v>02:10:37</c:v>
                </c:pt>
                <c:pt idx="41922">
                  <c:v>02:10:38</c:v>
                </c:pt>
                <c:pt idx="41923">
                  <c:v>02:10:39</c:v>
                </c:pt>
                <c:pt idx="41924">
                  <c:v>02:10:40</c:v>
                </c:pt>
                <c:pt idx="41925">
                  <c:v>02:10:41</c:v>
                </c:pt>
                <c:pt idx="41926">
                  <c:v>02:10:42</c:v>
                </c:pt>
                <c:pt idx="41927">
                  <c:v>02:10:43</c:v>
                </c:pt>
                <c:pt idx="41928">
                  <c:v>02:10:44</c:v>
                </c:pt>
                <c:pt idx="41929">
                  <c:v>02:10:45</c:v>
                </c:pt>
                <c:pt idx="41930">
                  <c:v>02:10:46</c:v>
                </c:pt>
                <c:pt idx="41931">
                  <c:v>02:10:47</c:v>
                </c:pt>
                <c:pt idx="41932">
                  <c:v>02:10:48</c:v>
                </c:pt>
                <c:pt idx="41933">
                  <c:v>02:10:49</c:v>
                </c:pt>
                <c:pt idx="41934">
                  <c:v>02:10:50</c:v>
                </c:pt>
                <c:pt idx="41935">
                  <c:v>02:10:51</c:v>
                </c:pt>
                <c:pt idx="41936">
                  <c:v>02:10:52</c:v>
                </c:pt>
                <c:pt idx="41937">
                  <c:v>02:10:53</c:v>
                </c:pt>
                <c:pt idx="41938">
                  <c:v>02:10:54</c:v>
                </c:pt>
                <c:pt idx="41939">
                  <c:v>02:10:55</c:v>
                </c:pt>
                <c:pt idx="41940">
                  <c:v>02:10:56</c:v>
                </c:pt>
                <c:pt idx="41941">
                  <c:v>02:10:57</c:v>
                </c:pt>
                <c:pt idx="41942">
                  <c:v>02:10:58</c:v>
                </c:pt>
                <c:pt idx="41943">
                  <c:v>02:10:59</c:v>
                </c:pt>
                <c:pt idx="41944">
                  <c:v>02:11:00</c:v>
                </c:pt>
                <c:pt idx="41945">
                  <c:v>02:11:01</c:v>
                </c:pt>
                <c:pt idx="41946">
                  <c:v>02:11:02</c:v>
                </c:pt>
                <c:pt idx="41947">
                  <c:v>02:11:03</c:v>
                </c:pt>
                <c:pt idx="41948">
                  <c:v>02:11:04</c:v>
                </c:pt>
                <c:pt idx="41949">
                  <c:v>02:11:05</c:v>
                </c:pt>
                <c:pt idx="41950">
                  <c:v>02:11:06</c:v>
                </c:pt>
                <c:pt idx="41951">
                  <c:v>02:11:07</c:v>
                </c:pt>
                <c:pt idx="41952">
                  <c:v>02:11:08</c:v>
                </c:pt>
                <c:pt idx="41953">
                  <c:v>02:11:09</c:v>
                </c:pt>
                <c:pt idx="41954">
                  <c:v>02:11:10</c:v>
                </c:pt>
                <c:pt idx="41955">
                  <c:v>02:11:11</c:v>
                </c:pt>
                <c:pt idx="41956">
                  <c:v>02:11:12</c:v>
                </c:pt>
                <c:pt idx="41957">
                  <c:v>02:11:13</c:v>
                </c:pt>
                <c:pt idx="41958">
                  <c:v>02:11:14</c:v>
                </c:pt>
                <c:pt idx="41959">
                  <c:v>02:11:15</c:v>
                </c:pt>
                <c:pt idx="41960">
                  <c:v>02:11:16</c:v>
                </c:pt>
                <c:pt idx="41961">
                  <c:v>02:11:17</c:v>
                </c:pt>
                <c:pt idx="41962">
                  <c:v>02:11:18</c:v>
                </c:pt>
                <c:pt idx="41963">
                  <c:v>02:11:19</c:v>
                </c:pt>
                <c:pt idx="41964">
                  <c:v>02:11:20</c:v>
                </c:pt>
                <c:pt idx="41965">
                  <c:v>02:11:21</c:v>
                </c:pt>
                <c:pt idx="41966">
                  <c:v>02:11:22</c:v>
                </c:pt>
                <c:pt idx="41967">
                  <c:v>02:11:23</c:v>
                </c:pt>
                <c:pt idx="41968">
                  <c:v>02:11:24</c:v>
                </c:pt>
                <c:pt idx="41969">
                  <c:v>02:11:25</c:v>
                </c:pt>
                <c:pt idx="41970">
                  <c:v>02:11:26</c:v>
                </c:pt>
                <c:pt idx="41971">
                  <c:v>02:11:27</c:v>
                </c:pt>
                <c:pt idx="41972">
                  <c:v>02:11:28</c:v>
                </c:pt>
                <c:pt idx="41973">
                  <c:v>02:11:29</c:v>
                </c:pt>
                <c:pt idx="41974">
                  <c:v>02:11:30</c:v>
                </c:pt>
                <c:pt idx="41975">
                  <c:v>02:11:31</c:v>
                </c:pt>
                <c:pt idx="41976">
                  <c:v>02:11:32</c:v>
                </c:pt>
                <c:pt idx="41977">
                  <c:v>02:11:33</c:v>
                </c:pt>
                <c:pt idx="41978">
                  <c:v>02:11:34</c:v>
                </c:pt>
                <c:pt idx="41979">
                  <c:v>02:11:35</c:v>
                </c:pt>
                <c:pt idx="41980">
                  <c:v>02:11:36</c:v>
                </c:pt>
                <c:pt idx="41981">
                  <c:v>02:11:37</c:v>
                </c:pt>
                <c:pt idx="41982">
                  <c:v>02:11:38</c:v>
                </c:pt>
                <c:pt idx="41983">
                  <c:v>02:11:39</c:v>
                </c:pt>
                <c:pt idx="41984">
                  <c:v>02:11:40</c:v>
                </c:pt>
                <c:pt idx="41985">
                  <c:v>02:11:41</c:v>
                </c:pt>
                <c:pt idx="41986">
                  <c:v>02:11:42</c:v>
                </c:pt>
                <c:pt idx="41987">
                  <c:v>02:11:43</c:v>
                </c:pt>
                <c:pt idx="41988">
                  <c:v>02:11:44</c:v>
                </c:pt>
                <c:pt idx="41989">
                  <c:v>02:11:45</c:v>
                </c:pt>
                <c:pt idx="41990">
                  <c:v>02:11:46</c:v>
                </c:pt>
                <c:pt idx="41991">
                  <c:v>02:11:47</c:v>
                </c:pt>
                <c:pt idx="41992">
                  <c:v>02:11:48</c:v>
                </c:pt>
                <c:pt idx="41993">
                  <c:v>02:11:49</c:v>
                </c:pt>
                <c:pt idx="41994">
                  <c:v>02:11:50</c:v>
                </c:pt>
                <c:pt idx="41995">
                  <c:v>02:11:51</c:v>
                </c:pt>
                <c:pt idx="41996">
                  <c:v>02:11:52</c:v>
                </c:pt>
                <c:pt idx="41997">
                  <c:v>02:11:53</c:v>
                </c:pt>
                <c:pt idx="41998">
                  <c:v>02:11:54</c:v>
                </c:pt>
                <c:pt idx="41999">
                  <c:v>02:11:55</c:v>
                </c:pt>
                <c:pt idx="42000">
                  <c:v>02:11:56</c:v>
                </c:pt>
                <c:pt idx="42001">
                  <c:v>02:11:57</c:v>
                </c:pt>
                <c:pt idx="42002">
                  <c:v>02:11:58</c:v>
                </c:pt>
                <c:pt idx="42003">
                  <c:v>02:11:59</c:v>
                </c:pt>
                <c:pt idx="42004">
                  <c:v>02:12:00</c:v>
                </c:pt>
                <c:pt idx="42005">
                  <c:v>02:12:01</c:v>
                </c:pt>
                <c:pt idx="42006">
                  <c:v>02:12:02</c:v>
                </c:pt>
                <c:pt idx="42007">
                  <c:v>02:12:03</c:v>
                </c:pt>
                <c:pt idx="42008">
                  <c:v>02:12:04</c:v>
                </c:pt>
                <c:pt idx="42009">
                  <c:v>02:12:05</c:v>
                </c:pt>
                <c:pt idx="42010">
                  <c:v>02:12:06</c:v>
                </c:pt>
                <c:pt idx="42011">
                  <c:v>02:12:07</c:v>
                </c:pt>
                <c:pt idx="42012">
                  <c:v>02:12:08</c:v>
                </c:pt>
                <c:pt idx="42013">
                  <c:v>02:12:09</c:v>
                </c:pt>
                <c:pt idx="42014">
                  <c:v>02:12:10</c:v>
                </c:pt>
                <c:pt idx="42015">
                  <c:v>02:12:11</c:v>
                </c:pt>
                <c:pt idx="42016">
                  <c:v>02:12:12</c:v>
                </c:pt>
                <c:pt idx="42017">
                  <c:v>02:12:13</c:v>
                </c:pt>
                <c:pt idx="42018">
                  <c:v>02:12:14</c:v>
                </c:pt>
                <c:pt idx="42019">
                  <c:v>02:12:15</c:v>
                </c:pt>
                <c:pt idx="42020">
                  <c:v>02:12:16</c:v>
                </c:pt>
                <c:pt idx="42021">
                  <c:v>02:12:17</c:v>
                </c:pt>
                <c:pt idx="42022">
                  <c:v>02:12:18</c:v>
                </c:pt>
                <c:pt idx="42023">
                  <c:v>02:12:19</c:v>
                </c:pt>
                <c:pt idx="42024">
                  <c:v>02:12:20</c:v>
                </c:pt>
                <c:pt idx="42025">
                  <c:v>02:12:21</c:v>
                </c:pt>
                <c:pt idx="42026">
                  <c:v>02:12:22</c:v>
                </c:pt>
                <c:pt idx="42027">
                  <c:v>02:12:23</c:v>
                </c:pt>
                <c:pt idx="42028">
                  <c:v>02:12:24</c:v>
                </c:pt>
                <c:pt idx="42029">
                  <c:v>02:12:25</c:v>
                </c:pt>
                <c:pt idx="42030">
                  <c:v>02:12:26</c:v>
                </c:pt>
                <c:pt idx="42031">
                  <c:v>02:12:27</c:v>
                </c:pt>
                <c:pt idx="42032">
                  <c:v>02:12:28</c:v>
                </c:pt>
                <c:pt idx="42033">
                  <c:v>02:12:29</c:v>
                </c:pt>
                <c:pt idx="42034">
                  <c:v>02:12:30</c:v>
                </c:pt>
                <c:pt idx="42035">
                  <c:v>02:12:31</c:v>
                </c:pt>
                <c:pt idx="42036">
                  <c:v>02:12:32</c:v>
                </c:pt>
                <c:pt idx="42037">
                  <c:v>02:12:33</c:v>
                </c:pt>
                <c:pt idx="42038">
                  <c:v>02:12:34</c:v>
                </c:pt>
                <c:pt idx="42039">
                  <c:v>02:12:35</c:v>
                </c:pt>
                <c:pt idx="42040">
                  <c:v>02:12:36</c:v>
                </c:pt>
                <c:pt idx="42041">
                  <c:v>02:12:37</c:v>
                </c:pt>
                <c:pt idx="42042">
                  <c:v>02:12:38</c:v>
                </c:pt>
                <c:pt idx="42043">
                  <c:v>02:12:39</c:v>
                </c:pt>
                <c:pt idx="42044">
                  <c:v>02:12:40</c:v>
                </c:pt>
                <c:pt idx="42045">
                  <c:v>02:12:41</c:v>
                </c:pt>
                <c:pt idx="42046">
                  <c:v>02:12:42</c:v>
                </c:pt>
                <c:pt idx="42047">
                  <c:v>02:12:43</c:v>
                </c:pt>
                <c:pt idx="42048">
                  <c:v>02:12:44</c:v>
                </c:pt>
                <c:pt idx="42049">
                  <c:v>02:12:45</c:v>
                </c:pt>
                <c:pt idx="42050">
                  <c:v>02:12:46</c:v>
                </c:pt>
                <c:pt idx="42051">
                  <c:v>02:12:47</c:v>
                </c:pt>
                <c:pt idx="42052">
                  <c:v>02:12:48</c:v>
                </c:pt>
                <c:pt idx="42053">
                  <c:v>02:12:49</c:v>
                </c:pt>
                <c:pt idx="42054">
                  <c:v>02:12:50</c:v>
                </c:pt>
                <c:pt idx="42055">
                  <c:v>02:12:51</c:v>
                </c:pt>
                <c:pt idx="42056">
                  <c:v>02:12:52</c:v>
                </c:pt>
                <c:pt idx="42057">
                  <c:v>02:12:53</c:v>
                </c:pt>
                <c:pt idx="42058">
                  <c:v>02:12:54</c:v>
                </c:pt>
                <c:pt idx="42059">
                  <c:v>02:12:55</c:v>
                </c:pt>
                <c:pt idx="42060">
                  <c:v>02:12:56</c:v>
                </c:pt>
                <c:pt idx="42061">
                  <c:v>02:12:57</c:v>
                </c:pt>
                <c:pt idx="42062">
                  <c:v>02:12:58</c:v>
                </c:pt>
                <c:pt idx="42063">
                  <c:v>02:12:59</c:v>
                </c:pt>
                <c:pt idx="42064">
                  <c:v>02:13:00</c:v>
                </c:pt>
                <c:pt idx="42065">
                  <c:v>02:13:01</c:v>
                </c:pt>
                <c:pt idx="42066">
                  <c:v>02:13:02</c:v>
                </c:pt>
                <c:pt idx="42067">
                  <c:v>02:13:03</c:v>
                </c:pt>
                <c:pt idx="42068">
                  <c:v>02:13:04</c:v>
                </c:pt>
                <c:pt idx="42069">
                  <c:v>02:13:05</c:v>
                </c:pt>
                <c:pt idx="42070">
                  <c:v>02:13:06</c:v>
                </c:pt>
                <c:pt idx="42071">
                  <c:v>02:13:07</c:v>
                </c:pt>
                <c:pt idx="42072">
                  <c:v>02:13:08</c:v>
                </c:pt>
                <c:pt idx="42073">
                  <c:v>02:13:09</c:v>
                </c:pt>
                <c:pt idx="42074">
                  <c:v>02:13:10</c:v>
                </c:pt>
                <c:pt idx="42075">
                  <c:v>02:13:11</c:v>
                </c:pt>
                <c:pt idx="42076">
                  <c:v>02:13:12</c:v>
                </c:pt>
                <c:pt idx="42077">
                  <c:v>02:13:13</c:v>
                </c:pt>
                <c:pt idx="42078">
                  <c:v>02:13:14</c:v>
                </c:pt>
                <c:pt idx="42079">
                  <c:v>02:13:15</c:v>
                </c:pt>
                <c:pt idx="42080">
                  <c:v>02:13:16</c:v>
                </c:pt>
                <c:pt idx="42081">
                  <c:v>02:13:17</c:v>
                </c:pt>
                <c:pt idx="42082">
                  <c:v>02:13:18</c:v>
                </c:pt>
                <c:pt idx="42083">
                  <c:v>02:13:19</c:v>
                </c:pt>
                <c:pt idx="42084">
                  <c:v>02:13:20</c:v>
                </c:pt>
                <c:pt idx="42085">
                  <c:v>02:13:21</c:v>
                </c:pt>
                <c:pt idx="42086">
                  <c:v>02:13:22</c:v>
                </c:pt>
                <c:pt idx="42087">
                  <c:v>02:13:23</c:v>
                </c:pt>
                <c:pt idx="42088">
                  <c:v>02:13:24</c:v>
                </c:pt>
                <c:pt idx="42089">
                  <c:v>02:13:25</c:v>
                </c:pt>
                <c:pt idx="42090">
                  <c:v>02:13:26</c:v>
                </c:pt>
                <c:pt idx="42091">
                  <c:v>02:13:27</c:v>
                </c:pt>
                <c:pt idx="42092">
                  <c:v>02:13:28</c:v>
                </c:pt>
                <c:pt idx="42093">
                  <c:v>02:13:29</c:v>
                </c:pt>
                <c:pt idx="42094">
                  <c:v>02:13:30</c:v>
                </c:pt>
                <c:pt idx="42095">
                  <c:v>02:13:31</c:v>
                </c:pt>
                <c:pt idx="42096">
                  <c:v>02:13:32</c:v>
                </c:pt>
                <c:pt idx="42097">
                  <c:v>02:13:33</c:v>
                </c:pt>
                <c:pt idx="42098">
                  <c:v>02:13:34</c:v>
                </c:pt>
                <c:pt idx="42099">
                  <c:v>02:13:35</c:v>
                </c:pt>
                <c:pt idx="42100">
                  <c:v>02:13:36</c:v>
                </c:pt>
                <c:pt idx="42101">
                  <c:v>02:13:37</c:v>
                </c:pt>
                <c:pt idx="42102">
                  <c:v>02:13:38</c:v>
                </c:pt>
                <c:pt idx="42103">
                  <c:v>02:13:39</c:v>
                </c:pt>
                <c:pt idx="42104">
                  <c:v>02:13:40</c:v>
                </c:pt>
                <c:pt idx="42105">
                  <c:v>02:13:41</c:v>
                </c:pt>
                <c:pt idx="42106">
                  <c:v>02:13:42</c:v>
                </c:pt>
                <c:pt idx="42107">
                  <c:v>02:13:43</c:v>
                </c:pt>
                <c:pt idx="42108">
                  <c:v>02:13:44</c:v>
                </c:pt>
                <c:pt idx="42109">
                  <c:v>02:13:45</c:v>
                </c:pt>
                <c:pt idx="42110">
                  <c:v>02:13:46</c:v>
                </c:pt>
                <c:pt idx="42111">
                  <c:v>02:13:47</c:v>
                </c:pt>
                <c:pt idx="42112">
                  <c:v>02:13:48</c:v>
                </c:pt>
                <c:pt idx="42113">
                  <c:v>02:13:49</c:v>
                </c:pt>
                <c:pt idx="42114">
                  <c:v>02:13:50</c:v>
                </c:pt>
                <c:pt idx="42115">
                  <c:v>02:13:51</c:v>
                </c:pt>
                <c:pt idx="42116">
                  <c:v>02:13:52</c:v>
                </c:pt>
                <c:pt idx="42117">
                  <c:v>02:13:53</c:v>
                </c:pt>
                <c:pt idx="42118">
                  <c:v>02:13:54</c:v>
                </c:pt>
                <c:pt idx="42119">
                  <c:v>02:13:55</c:v>
                </c:pt>
                <c:pt idx="42120">
                  <c:v>02:13:56</c:v>
                </c:pt>
                <c:pt idx="42121">
                  <c:v>02:13:57</c:v>
                </c:pt>
                <c:pt idx="42122">
                  <c:v>02:13:58</c:v>
                </c:pt>
                <c:pt idx="42123">
                  <c:v>02:13:59</c:v>
                </c:pt>
                <c:pt idx="42124">
                  <c:v>02:14:00</c:v>
                </c:pt>
                <c:pt idx="42125">
                  <c:v>02:14:01</c:v>
                </c:pt>
                <c:pt idx="42126">
                  <c:v>02:14:02</c:v>
                </c:pt>
                <c:pt idx="42127">
                  <c:v>02:14:03</c:v>
                </c:pt>
                <c:pt idx="42128">
                  <c:v>02:14:04</c:v>
                </c:pt>
                <c:pt idx="42129">
                  <c:v>02:14:05</c:v>
                </c:pt>
                <c:pt idx="42130">
                  <c:v>02:14:06</c:v>
                </c:pt>
                <c:pt idx="42131">
                  <c:v>02:14:07</c:v>
                </c:pt>
                <c:pt idx="42132">
                  <c:v>02:14:08</c:v>
                </c:pt>
                <c:pt idx="42133">
                  <c:v>02:14:09</c:v>
                </c:pt>
                <c:pt idx="42134">
                  <c:v>02:14:10</c:v>
                </c:pt>
                <c:pt idx="42135">
                  <c:v>02:14:11</c:v>
                </c:pt>
                <c:pt idx="42136">
                  <c:v>02:14:12</c:v>
                </c:pt>
                <c:pt idx="42137">
                  <c:v>02:14:13</c:v>
                </c:pt>
                <c:pt idx="42138">
                  <c:v>02:14:14</c:v>
                </c:pt>
                <c:pt idx="42139">
                  <c:v>02:14:15</c:v>
                </c:pt>
                <c:pt idx="42140">
                  <c:v>02:14:16</c:v>
                </c:pt>
                <c:pt idx="42141">
                  <c:v>02:14:17</c:v>
                </c:pt>
                <c:pt idx="42142">
                  <c:v>02:14:18</c:v>
                </c:pt>
                <c:pt idx="42143">
                  <c:v>02:14:19</c:v>
                </c:pt>
                <c:pt idx="42144">
                  <c:v>02:14:20</c:v>
                </c:pt>
                <c:pt idx="42145">
                  <c:v>02:14:21</c:v>
                </c:pt>
                <c:pt idx="42146">
                  <c:v>02:14:22</c:v>
                </c:pt>
                <c:pt idx="42147">
                  <c:v>02:14:23</c:v>
                </c:pt>
                <c:pt idx="42148">
                  <c:v>02:14:24</c:v>
                </c:pt>
                <c:pt idx="42149">
                  <c:v>02:14:25</c:v>
                </c:pt>
                <c:pt idx="42150">
                  <c:v>02:14:26</c:v>
                </c:pt>
                <c:pt idx="42151">
                  <c:v>02:14:27</c:v>
                </c:pt>
                <c:pt idx="42152">
                  <c:v>02:14:28</c:v>
                </c:pt>
                <c:pt idx="42153">
                  <c:v>02:14:29</c:v>
                </c:pt>
                <c:pt idx="42154">
                  <c:v>02:14:30</c:v>
                </c:pt>
                <c:pt idx="42155">
                  <c:v>02:14:31</c:v>
                </c:pt>
                <c:pt idx="42156">
                  <c:v>02:14:32</c:v>
                </c:pt>
                <c:pt idx="42157">
                  <c:v>02:14:33</c:v>
                </c:pt>
                <c:pt idx="42158">
                  <c:v>02:14:34</c:v>
                </c:pt>
                <c:pt idx="42159">
                  <c:v>02:14:35</c:v>
                </c:pt>
                <c:pt idx="42160">
                  <c:v>02:14:36</c:v>
                </c:pt>
                <c:pt idx="42161">
                  <c:v>02:14:37</c:v>
                </c:pt>
                <c:pt idx="42162">
                  <c:v>02:14:38</c:v>
                </c:pt>
                <c:pt idx="42163">
                  <c:v>02:14:39</c:v>
                </c:pt>
                <c:pt idx="42164">
                  <c:v>02:14:40</c:v>
                </c:pt>
                <c:pt idx="42165">
                  <c:v>02:14:41</c:v>
                </c:pt>
                <c:pt idx="42166">
                  <c:v>02:14:42</c:v>
                </c:pt>
                <c:pt idx="42167">
                  <c:v>02:14:43</c:v>
                </c:pt>
                <c:pt idx="42168">
                  <c:v>02:14:44</c:v>
                </c:pt>
                <c:pt idx="42169">
                  <c:v>02:14:45</c:v>
                </c:pt>
                <c:pt idx="42170">
                  <c:v>02:14:46</c:v>
                </c:pt>
                <c:pt idx="42171">
                  <c:v>02:14:47</c:v>
                </c:pt>
                <c:pt idx="42172">
                  <c:v>02:14:48</c:v>
                </c:pt>
                <c:pt idx="42173">
                  <c:v>02:14:49</c:v>
                </c:pt>
                <c:pt idx="42174">
                  <c:v>02:14:50</c:v>
                </c:pt>
                <c:pt idx="42175">
                  <c:v>02:14:51</c:v>
                </c:pt>
                <c:pt idx="42176">
                  <c:v>02:14:52</c:v>
                </c:pt>
                <c:pt idx="42177">
                  <c:v>02:14:53</c:v>
                </c:pt>
                <c:pt idx="42178">
                  <c:v>02:14:54</c:v>
                </c:pt>
                <c:pt idx="42179">
                  <c:v>02:14:55</c:v>
                </c:pt>
                <c:pt idx="42180">
                  <c:v>02:14:56</c:v>
                </c:pt>
                <c:pt idx="42181">
                  <c:v>02:14:57</c:v>
                </c:pt>
                <c:pt idx="42182">
                  <c:v>02:14:58</c:v>
                </c:pt>
                <c:pt idx="42183">
                  <c:v>02:14:59</c:v>
                </c:pt>
                <c:pt idx="42184">
                  <c:v>02:15:00</c:v>
                </c:pt>
                <c:pt idx="42185">
                  <c:v>02:15:01</c:v>
                </c:pt>
                <c:pt idx="42186">
                  <c:v>02:15:02</c:v>
                </c:pt>
                <c:pt idx="42187">
                  <c:v>02:15:03</c:v>
                </c:pt>
                <c:pt idx="42188">
                  <c:v>02:15:04</c:v>
                </c:pt>
                <c:pt idx="42189">
                  <c:v>02:15:05</c:v>
                </c:pt>
                <c:pt idx="42190">
                  <c:v>02:15:06</c:v>
                </c:pt>
                <c:pt idx="42191">
                  <c:v>02:15:07</c:v>
                </c:pt>
                <c:pt idx="42192">
                  <c:v>02:15:08</c:v>
                </c:pt>
                <c:pt idx="42193">
                  <c:v>02:15:09</c:v>
                </c:pt>
                <c:pt idx="42194">
                  <c:v>02:15:10</c:v>
                </c:pt>
                <c:pt idx="42195">
                  <c:v>02:15:11</c:v>
                </c:pt>
                <c:pt idx="42196">
                  <c:v>02:15:12</c:v>
                </c:pt>
                <c:pt idx="42197">
                  <c:v>02:15:13</c:v>
                </c:pt>
                <c:pt idx="42198">
                  <c:v>02:15:14</c:v>
                </c:pt>
                <c:pt idx="42199">
                  <c:v>02:15:15</c:v>
                </c:pt>
                <c:pt idx="42200">
                  <c:v>02:15:16</c:v>
                </c:pt>
                <c:pt idx="42201">
                  <c:v>02:15:17</c:v>
                </c:pt>
                <c:pt idx="42202">
                  <c:v>02:15:18</c:v>
                </c:pt>
                <c:pt idx="42203">
                  <c:v>02:15:19</c:v>
                </c:pt>
                <c:pt idx="42204">
                  <c:v>02:15:20</c:v>
                </c:pt>
                <c:pt idx="42205">
                  <c:v>02:15:21</c:v>
                </c:pt>
                <c:pt idx="42206">
                  <c:v>02:15:22</c:v>
                </c:pt>
                <c:pt idx="42207">
                  <c:v>02:15:23</c:v>
                </c:pt>
                <c:pt idx="42208">
                  <c:v>02:15:24</c:v>
                </c:pt>
                <c:pt idx="42209">
                  <c:v>02:15:25</c:v>
                </c:pt>
                <c:pt idx="42210">
                  <c:v>02:15:26</c:v>
                </c:pt>
                <c:pt idx="42211">
                  <c:v>02:15:27</c:v>
                </c:pt>
                <c:pt idx="42212">
                  <c:v>02:15:28</c:v>
                </c:pt>
                <c:pt idx="42213">
                  <c:v>02:15:29</c:v>
                </c:pt>
                <c:pt idx="42214">
                  <c:v>02:15:30</c:v>
                </c:pt>
                <c:pt idx="42215">
                  <c:v>02:15:31</c:v>
                </c:pt>
                <c:pt idx="42216">
                  <c:v>02:15:32</c:v>
                </c:pt>
                <c:pt idx="42217">
                  <c:v>02:15:33</c:v>
                </c:pt>
                <c:pt idx="42218">
                  <c:v>02:15:34</c:v>
                </c:pt>
                <c:pt idx="42219">
                  <c:v>02:15:35</c:v>
                </c:pt>
                <c:pt idx="42220">
                  <c:v>02:15:36</c:v>
                </c:pt>
                <c:pt idx="42221">
                  <c:v>02:15:37</c:v>
                </c:pt>
                <c:pt idx="42222">
                  <c:v>02:15:38</c:v>
                </c:pt>
                <c:pt idx="42223">
                  <c:v>02:15:39</c:v>
                </c:pt>
                <c:pt idx="42224">
                  <c:v>02:15:40</c:v>
                </c:pt>
                <c:pt idx="42225">
                  <c:v>02:15:41</c:v>
                </c:pt>
                <c:pt idx="42226">
                  <c:v>02:15:42</c:v>
                </c:pt>
                <c:pt idx="42227">
                  <c:v>02:15:43</c:v>
                </c:pt>
                <c:pt idx="42228">
                  <c:v>02:15:44</c:v>
                </c:pt>
                <c:pt idx="42229">
                  <c:v>02:15:45</c:v>
                </c:pt>
                <c:pt idx="42230">
                  <c:v>02:15:46</c:v>
                </c:pt>
                <c:pt idx="42231">
                  <c:v>02:15:47</c:v>
                </c:pt>
                <c:pt idx="42232">
                  <c:v>02:15:48</c:v>
                </c:pt>
                <c:pt idx="42233">
                  <c:v>02:15:49</c:v>
                </c:pt>
                <c:pt idx="42234">
                  <c:v>02:15:50</c:v>
                </c:pt>
                <c:pt idx="42235">
                  <c:v>02:15:51</c:v>
                </c:pt>
                <c:pt idx="42236">
                  <c:v>02:15:52</c:v>
                </c:pt>
                <c:pt idx="42237">
                  <c:v>02:15:53</c:v>
                </c:pt>
                <c:pt idx="42238">
                  <c:v>02:15:54</c:v>
                </c:pt>
                <c:pt idx="42239">
                  <c:v>02:15:55</c:v>
                </c:pt>
                <c:pt idx="42240">
                  <c:v>02:15:56</c:v>
                </c:pt>
                <c:pt idx="42241">
                  <c:v>02:15:57</c:v>
                </c:pt>
                <c:pt idx="42242">
                  <c:v>02:15:58</c:v>
                </c:pt>
                <c:pt idx="42243">
                  <c:v>02:15:59</c:v>
                </c:pt>
                <c:pt idx="42244">
                  <c:v>02:16:00</c:v>
                </c:pt>
                <c:pt idx="42245">
                  <c:v>02:16:01</c:v>
                </c:pt>
                <c:pt idx="42246">
                  <c:v>02:16:02</c:v>
                </c:pt>
                <c:pt idx="42247">
                  <c:v>02:16:03</c:v>
                </c:pt>
                <c:pt idx="42248">
                  <c:v>02:16:04</c:v>
                </c:pt>
                <c:pt idx="42249">
                  <c:v>02:16:05</c:v>
                </c:pt>
                <c:pt idx="42250">
                  <c:v>02:16:06</c:v>
                </c:pt>
                <c:pt idx="42251">
                  <c:v>02:16:07</c:v>
                </c:pt>
                <c:pt idx="42252">
                  <c:v>02:16:08</c:v>
                </c:pt>
                <c:pt idx="42253">
                  <c:v>02:16:09</c:v>
                </c:pt>
                <c:pt idx="42254">
                  <c:v>02:16:10</c:v>
                </c:pt>
                <c:pt idx="42255">
                  <c:v>02:16:11</c:v>
                </c:pt>
                <c:pt idx="42256">
                  <c:v>02:16:12</c:v>
                </c:pt>
                <c:pt idx="42257">
                  <c:v>02:16:13</c:v>
                </c:pt>
                <c:pt idx="42258">
                  <c:v>02:16:14</c:v>
                </c:pt>
                <c:pt idx="42259">
                  <c:v>02:16:15</c:v>
                </c:pt>
                <c:pt idx="42260">
                  <c:v>02:16:16</c:v>
                </c:pt>
                <c:pt idx="42261">
                  <c:v>02:16:17</c:v>
                </c:pt>
                <c:pt idx="42262">
                  <c:v>02:16:18</c:v>
                </c:pt>
                <c:pt idx="42263">
                  <c:v>02:16:19</c:v>
                </c:pt>
                <c:pt idx="42264">
                  <c:v>02:16:20</c:v>
                </c:pt>
                <c:pt idx="42265">
                  <c:v>02:16:21</c:v>
                </c:pt>
                <c:pt idx="42266">
                  <c:v>02:16:22</c:v>
                </c:pt>
                <c:pt idx="42267">
                  <c:v>02:16:23</c:v>
                </c:pt>
                <c:pt idx="42268">
                  <c:v>02:16:24</c:v>
                </c:pt>
                <c:pt idx="42269">
                  <c:v>02:16:25</c:v>
                </c:pt>
                <c:pt idx="42270">
                  <c:v>02:16:26</c:v>
                </c:pt>
                <c:pt idx="42271">
                  <c:v>02:16:27</c:v>
                </c:pt>
                <c:pt idx="42272">
                  <c:v>02:16:28</c:v>
                </c:pt>
                <c:pt idx="42273">
                  <c:v>02:16:29</c:v>
                </c:pt>
                <c:pt idx="42274">
                  <c:v>02:16:30</c:v>
                </c:pt>
                <c:pt idx="42275">
                  <c:v>02:16:31</c:v>
                </c:pt>
                <c:pt idx="42276">
                  <c:v>02:16:32</c:v>
                </c:pt>
                <c:pt idx="42277">
                  <c:v>02:16:33</c:v>
                </c:pt>
                <c:pt idx="42278">
                  <c:v>02:16:34</c:v>
                </c:pt>
                <c:pt idx="42279">
                  <c:v>02:16:35</c:v>
                </c:pt>
                <c:pt idx="42280">
                  <c:v>02:16:36</c:v>
                </c:pt>
                <c:pt idx="42281">
                  <c:v>02:16:37</c:v>
                </c:pt>
                <c:pt idx="42282">
                  <c:v>02:16:38</c:v>
                </c:pt>
                <c:pt idx="42283">
                  <c:v>02:16:39</c:v>
                </c:pt>
                <c:pt idx="42284">
                  <c:v>02:16:40</c:v>
                </c:pt>
                <c:pt idx="42285">
                  <c:v>02:16:41</c:v>
                </c:pt>
                <c:pt idx="42286">
                  <c:v>02:16:42</c:v>
                </c:pt>
                <c:pt idx="42287">
                  <c:v>02:16:43</c:v>
                </c:pt>
                <c:pt idx="42288">
                  <c:v>02:16:44</c:v>
                </c:pt>
                <c:pt idx="42289">
                  <c:v>02:16:45</c:v>
                </c:pt>
                <c:pt idx="42290">
                  <c:v>02:16:46</c:v>
                </c:pt>
                <c:pt idx="42291">
                  <c:v>02:16:47</c:v>
                </c:pt>
                <c:pt idx="42292">
                  <c:v>02:16:48</c:v>
                </c:pt>
                <c:pt idx="42293">
                  <c:v>02:16:49</c:v>
                </c:pt>
                <c:pt idx="42294">
                  <c:v>02:16:50</c:v>
                </c:pt>
                <c:pt idx="42295">
                  <c:v>02:16:51</c:v>
                </c:pt>
                <c:pt idx="42296">
                  <c:v>02:16:52</c:v>
                </c:pt>
                <c:pt idx="42297">
                  <c:v>02:16:53</c:v>
                </c:pt>
                <c:pt idx="42298">
                  <c:v>02:16:54</c:v>
                </c:pt>
                <c:pt idx="42299">
                  <c:v>02:16:55</c:v>
                </c:pt>
                <c:pt idx="42300">
                  <c:v>02:16:56</c:v>
                </c:pt>
                <c:pt idx="42301">
                  <c:v>02:16:57</c:v>
                </c:pt>
                <c:pt idx="42302">
                  <c:v>02:16:58</c:v>
                </c:pt>
                <c:pt idx="42303">
                  <c:v>02:16:59</c:v>
                </c:pt>
                <c:pt idx="42304">
                  <c:v>02:17:00</c:v>
                </c:pt>
                <c:pt idx="42305">
                  <c:v>02:17:01</c:v>
                </c:pt>
                <c:pt idx="42306">
                  <c:v>02:17:02</c:v>
                </c:pt>
                <c:pt idx="42307">
                  <c:v>02:17:03</c:v>
                </c:pt>
                <c:pt idx="42308">
                  <c:v>02:17:04</c:v>
                </c:pt>
                <c:pt idx="42309">
                  <c:v>02:17:05</c:v>
                </c:pt>
                <c:pt idx="42310">
                  <c:v>02:17:06</c:v>
                </c:pt>
                <c:pt idx="42311">
                  <c:v>02:17:07</c:v>
                </c:pt>
                <c:pt idx="42312">
                  <c:v>02:17:08</c:v>
                </c:pt>
                <c:pt idx="42313">
                  <c:v>02:17:09</c:v>
                </c:pt>
                <c:pt idx="42314">
                  <c:v>02:17:10</c:v>
                </c:pt>
                <c:pt idx="42315">
                  <c:v>02:17:11</c:v>
                </c:pt>
                <c:pt idx="42316">
                  <c:v>02:17:12</c:v>
                </c:pt>
                <c:pt idx="42317">
                  <c:v>02:17:13</c:v>
                </c:pt>
                <c:pt idx="42318">
                  <c:v>02:17:14</c:v>
                </c:pt>
                <c:pt idx="42319">
                  <c:v>02:17:15</c:v>
                </c:pt>
                <c:pt idx="42320">
                  <c:v>02:17:16</c:v>
                </c:pt>
                <c:pt idx="42321">
                  <c:v>02:17:17</c:v>
                </c:pt>
                <c:pt idx="42322">
                  <c:v>02:17:18</c:v>
                </c:pt>
                <c:pt idx="42323">
                  <c:v>02:17:19</c:v>
                </c:pt>
                <c:pt idx="42324">
                  <c:v>02:17:20</c:v>
                </c:pt>
                <c:pt idx="42325">
                  <c:v>02:17:21</c:v>
                </c:pt>
                <c:pt idx="42326">
                  <c:v>02:17:22</c:v>
                </c:pt>
                <c:pt idx="42327">
                  <c:v>02:17:23</c:v>
                </c:pt>
                <c:pt idx="42328">
                  <c:v>02:17:24</c:v>
                </c:pt>
                <c:pt idx="42329">
                  <c:v>02:17:25</c:v>
                </c:pt>
                <c:pt idx="42330">
                  <c:v>02:17:26</c:v>
                </c:pt>
                <c:pt idx="42331">
                  <c:v>02:17:27</c:v>
                </c:pt>
                <c:pt idx="42332">
                  <c:v>02:17:28</c:v>
                </c:pt>
                <c:pt idx="42333">
                  <c:v>02:17:29</c:v>
                </c:pt>
                <c:pt idx="42334">
                  <c:v>02:17:30</c:v>
                </c:pt>
                <c:pt idx="42335">
                  <c:v>02:17:31</c:v>
                </c:pt>
                <c:pt idx="42336">
                  <c:v>02:17:32</c:v>
                </c:pt>
                <c:pt idx="42337">
                  <c:v>02:17:33</c:v>
                </c:pt>
                <c:pt idx="42338">
                  <c:v>02:17:34</c:v>
                </c:pt>
                <c:pt idx="42339">
                  <c:v>02:17:35</c:v>
                </c:pt>
                <c:pt idx="42340">
                  <c:v>02:17:36</c:v>
                </c:pt>
                <c:pt idx="42341">
                  <c:v>02:17:37</c:v>
                </c:pt>
                <c:pt idx="42342">
                  <c:v>02:17:38</c:v>
                </c:pt>
                <c:pt idx="42343">
                  <c:v>02:17:39</c:v>
                </c:pt>
                <c:pt idx="42344">
                  <c:v>02:17:40</c:v>
                </c:pt>
                <c:pt idx="42345">
                  <c:v>02:17:41</c:v>
                </c:pt>
                <c:pt idx="42346">
                  <c:v>02:17:42</c:v>
                </c:pt>
                <c:pt idx="42347">
                  <c:v>02:17:43</c:v>
                </c:pt>
                <c:pt idx="42348">
                  <c:v>02:17:44</c:v>
                </c:pt>
                <c:pt idx="42349">
                  <c:v>02:17:45</c:v>
                </c:pt>
                <c:pt idx="42350">
                  <c:v>02:17:46</c:v>
                </c:pt>
                <c:pt idx="42351">
                  <c:v>02:17:47</c:v>
                </c:pt>
                <c:pt idx="42352">
                  <c:v>02:17:48</c:v>
                </c:pt>
                <c:pt idx="42353">
                  <c:v>02:17:49</c:v>
                </c:pt>
                <c:pt idx="42354">
                  <c:v>02:17:50</c:v>
                </c:pt>
                <c:pt idx="42355">
                  <c:v>02:17:51</c:v>
                </c:pt>
                <c:pt idx="42356">
                  <c:v>02:17:52</c:v>
                </c:pt>
                <c:pt idx="42357">
                  <c:v>02:17:53</c:v>
                </c:pt>
                <c:pt idx="42358">
                  <c:v>02:17:54</c:v>
                </c:pt>
                <c:pt idx="42359">
                  <c:v>02:17:55</c:v>
                </c:pt>
                <c:pt idx="42360">
                  <c:v>02:17:56</c:v>
                </c:pt>
                <c:pt idx="42361">
                  <c:v>02:17:57</c:v>
                </c:pt>
                <c:pt idx="42362">
                  <c:v>02:17:58</c:v>
                </c:pt>
                <c:pt idx="42363">
                  <c:v>02:17:59</c:v>
                </c:pt>
                <c:pt idx="42364">
                  <c:v>02:18:00</c:v>
                </c:pt>
                <c:pt idx="42365">
                  <c:v>02:18:01</c:v>
                </c:pt>
                <c:pt idx="42366">
                  <c:v>02:18:02</c:v>
                </c:pt>
                <c:pt idx="42367">
                  <c:v>02:18:03</c:v>
                </c:pt>
                <c:pt idx="42368">
                  <c:v>02:18:04</c:v>
                </c:pt>
                <c:pt idx="42369">
                  <c:v>02:18:05</c:v>
                </c:pt>
                <c:pt idx="42370">
                  <c:v>02:18:06</c:v>
                </c:pt>
                <c:pt idx="42371">
                  <c:v>02:18:07</c:v>
                </c:pt>
                <c:pt idx="42372">
                  <c:v>02:18:08</c:v>
                </c:pt>
                <c:pt idx="42373">
                  <c:v>02:18:09</c:v>
                </c:pt>
                <c:pt idx="42374">
                  <c:v>02:18:10</c:v>
                </c:pt>
                <c:pt idx="42375">
                  <c:v>02:18:11</c:v>
                </c:pt>
                <c:pt idx="42376">
                  <c:v>02:18:12</c:v>
                </c:pt>
                <c:pt idx="42377">
                  <c:v>02:18:13</c:v>
                </c:pt>
                <c:pt idx="42378">
                  <c:v>02:18:14</c:v>
                </c:pt>
                <c:pt idx="42379">
                  <c:v>02:18:15</c:v>
                </c:pt>
                <c:pt idx="42380">
                  <c:v>02:18:16</c:v>
                </c:pt>
                <c:pt idx="42381">
                  <c:v>02:18:17</c:v>
                </c:pt>
                <c:pt idx="42382">
                  <c:v>02:18:18</c:v>
                </c:pt>
                <c:pt idx="42383">
                  <c:v>02:18:19</c:v>
                </c:pt>
                <c:pt idx="42384">
                  <c:v>02:18:20</c:v>
                </c:pt>
                <c:pt idx="42385">
                  <c:v>02:18:21</c:v>
                </c:pt>
                <c:pt idx="42386">
                  <c:v>02:18:22</c:v>
                </c:pt>
                <c:pt idx="42387">
                  <c:v>02:18:23</c:v>
                </c:pt>
                <c:pt idx="42388">
                  <c:v>02:18:24</c:v>
                </c:pt>
                <c:pt idx="42389">
                  <c:v>02:18:25</c:v>
                </c:pt>
                <c:pt idx="42390">
                  <c:v>02:18:26</c:v>
                </c:pt>
                <c:pt idx="42391">
                  <c:v>02:18:27</c:v>
                </c:pt>
                <c:pt idx="42392">
                  <c:v>02:18:28</c:v>
                </c:pt>
                <c:pt idx="42393">
                  <c:v>02:18:29</c:v>
                </c:pt>
                <c:pt idx="42394">
                  <c:v>02:18:30</c:v>
                </c:pt>
                <c:pt idx="42395">
                  <c:v>02:18:31</c:v>
                </c:pt>
                <c:pt idx="42396">
                  <c:v>02:18:32</c:v>
                </c:pt>
                <c:pt idx="42397">
                  <c:v>02:18:33</c:v>
                </c:pt>
                <c:pt idx="42398">
                  <c:v>02:18:34</c:v>
                </c:pt>
                <c:pt idx="42399">
                  <c:v>02:18:35</c:v>
                </c:pt>
                <c:pt idx="42400">
                  <c:v>02:18:36</c:v>
                </c:pt>
                <c:pt idx="42401">
                  <c:v>02:18:37</c:v>
                </c:pt>
                <c:pt idx="42402">
                  <c:v>02:18:38</c:v>
                </c:pt>
                <c:pt idx="42403">
                  <c:v>02:18:39</c:v>
                </c:pt>
                <c:pt idx="42404">
                  <c:v>02:18:40</c:v>
                </c:pt>
                <c:pt idx="42405">
                  <c:v>02:18:41</c:v>
                </c:pt>
                <c:pt idx="42406">
                  <c:v>02:18:42</c:v>
                </c:pt>
                <c:pt idx="42407">
                  <c:v>02:18:43</c:v>
                </c:pt>
                <c:pt idx="42408">
                  <c:v>02:18:44</c:v>
                </c:pt>
                <c:pt idx="42409">
                  <c:v>02:18:45</c:v>
                </c:pt>
                <c:pt idx="42410">
                  <c:v>02:18:46</c:v>
                </c:pt>
                <c:pt idx="42411">
                  <c:v>02:18:47</c:v>
                </c:pt>
                <c:pt idx="42412">
                  <c:v>02:18:48</c:v>
                </c:pt>
                <c:pt idx="42413">
                  <c:v>02:18:49</c:v>
                </c:pt>
                <c:pt idx="42414">
                  <c:v>02:18:50</c:v>
                </c:pt>
                <c:pt idx="42415">
                  <c:v>02:18:51</c:v>
                </c:pt>
                <c:pt idx="42416">
                  <c:v>02:18:52</c:v>
                </c:pt>
                <c:pt idx="42417">
                  <c:v>02:18:53</c:v>
                </c:pt>
                <c:pt idx="42418">
                  <c:v>02:18:54</c:v>
                </c:pt>
                <c:pt idx="42419">
                  <c:v>02:18:55</c:v>
                </c:pt>
                <c:pt idx="42420">
                  <c:v>02:18:56</c:v>
                </c:pt>
                <c:pt idx="42421">
                  <c:v>02:18:57</c:v>
                </c:pt>
                <c:pt idx="42422">
                  <c:v>02:18:58</c:v>
                </c:pt>
                <c:pt idx="42423">
                  <c:v>02:18:59</c:v>
                </c:pt>
                <c:pt idx="42424">
                  <c:v>02:19:00</c:v>
                </c:pt>
                <c:pt idx="42425">
                  <c:v>02:19:01</c:v>
                </c:pt>
                <c:pt idx="42426">
                  <c:v>02:19:02</c:v>
                </c:pt>
                <c:pt idx="42427">
                  <c:v>02:19:03</c:v>
                </c:pt>
                <c:pt idx="42428">
                  <c:v>02:19:04</c:v>
                </c:pt>
                <c:pt idx="42429">
                  <c:v>02:19:05</c:v>
                </c:pt>
                <c:pt idx="42430">
                  <c:v>02:19:06</c:v>
                </c:pt>
                <c:pt idx="42431">
                  <c:v>02:19:07</c:v>
                </c:pt>
                <c:pt idx="42432">
                  <c:v>02:19:08</c:v>
                </c:pt>
                <c:pt idx="42433">
                  <c:v>02:19:09</c:v>
                </c:pt>
                <c:pt idx="42434">
                  <c:v>02:19:10</c:v>
                </c:pt>
                <c:pt idx="42435">
                  <c:v>02:19:11</c:v>
                </c:pt>
                <c:pt idx="42436">
                  <c:v>02:19:12</c:v>
                </c:pt>
                <c:pt idx="42437">
                  <c:v>02:19:13</c:v>
                </c:pt>
                <c:pt idx="42438">
                  <c:v>02:19:14</c:v>
                </c:pt>
                <c:pt idx="42439">
                  <c:v>02:19:15</c:v>
                </c:pt>
                <c:pt idx="42440">
                  <c:v>02:19:16</c:v>
                </c:pt>
                <c:pt idx="42441">
                  <c:v>02:19:17</c:v>
                </c:pt>
                <c:pt idx="42442">
                  <c:v>02:19:18</c:v>
                </c:pt>
                <c:pt idx="42443">
                  <c:v>02:19:19</c:v>
                </c:pt>
                <c:pt idx="42444">
                  <c:v>02:19:20</c:v>
                </c:pt>
                <c:pt idx="42445">
                  <c:v>02:19:21</c:v>
                </c:pt>
                <c:pt idx="42446">
                  <c:v>02:19:22</c:v>
                </c:pt>
                <c:pt idx="42447">
                  <c:v>02:19:23</c:v>
                </c:pt>
                <c:pt idx="42448">
                  <c:v>02:19:24</c:v>
                </c:pt>
                <c:pt idx="42449">
                  <c:v>02:19:25</c:v>
                </c:pt>
                <c:pt idx="42450">
                  <c:v>02:19:26</c:v>
                </c:pt>
                <c:pt idx="42451">
                  <c:v>02:19:27</c:v>
                </c:pt>
                <c:pt idx="42452">
                  <c:v>02:19:28</c:v>
                </c:pt>
                <c:pt idx="42453">
                  <c:v>02:19:29</c:v>
                </c:pt>
                <c:pt idx="42454">
                  <c:v>02:19:30</c:v>
                </c:pt>
                <c:pt idx="42455">
                  <c:v>02:19:31</c:v>
                </c:pt>
                <c:pt idx="42456">
                  <c:v>02:19:32</c:v>
                </c:pt>
                <c:pt idx="42457">
                  <c:v>02:19:33</c:v>
                </c:pt>
                <c:pt idx="42458">
                  <c:v>02:19:34</c:v>
                </c:pt>
                <c:pt idx="42459">
                  <c:v>02:19:35</c:v>
                </c:pt>
                <c:pt idx="42460">
                  <c:v>02:19:36</c:v>
                </c:pt>
                <c:pt idx="42461">
                  <c:v>02:19:37</c:v>
                </c:pt>
                <c:pt idx="42462">
                  <c:v>02:19:38</c:v>
                </c:pt>
                <c:pt idx="42463">
                  <c:v>02:19:39</c:v>
                </c:pt>
                <c:pt idx="42464">
                  <c:v>02:19:40</c:v>
                </c:pt>
                <c:pt idx="42465">
                  <c:v>02:19:41</c:v>
                </c:pt>
                <c:pt idx="42466">
                  <c:v>02:19:42</c:v>
                </c:pt>
                <c:pt idx="42467">
                  <c:v>02:19:43</c:v>
                </c:pt>
                <c:pt idx="42468">
                  <c:v>02:19:44</c:v>
                </c:pt>
                <c:pt idx="42469">
                  <c:v>02:19:45</c:v>
                </c:pt>
                <c:pt idx="42470">
                  <c:v>02:19:46</c:v>
                </c:pt>
                <c:pt idx="42471">
                  <c:v>02:19:47</c:v>
                </c:pt>
                <c:pt idx="42472">
                  <c:v>02:19:48</c:v>
                </c:pt>
                <c:pt idx="42473">
                  <c:v>02:19:49</c:v>
                </c:pt>
                <c:pt idx="42474">
                  <c:v>02:19:50</c:v>
                </c:pt>
                <c:pt idx="42475">
                  <c:v>02:19:51</c:v>
                </c:pt>
                <c:pt idx="42476">
                  <c:v>02:19:52</c:v>
                </c:pt>
                <c:pt idx="42477">
                  <c:v>02:19:53</c:v>
                </c:pt>
                <c:pt idx="42478">
                  <c:v>02:19:54</c:v>
                </c:pt>
                <c:pt idx="42479">
                  <c:v>02:19:55</c:v>
                </c:pt>
                <c:pt idx="42480">
                  <c:v>02:19:56</c:v>
                </c:pt>
                <c:pt idx="42481">
                  <c:v>02:19:57</c:v>
                </c:pt>
                <c:pt idx="42482">
                  <c:v>02:19:58</c:v>
                </c:pt>
                <c:pt idx="42483">
                  <c:v>02:19:59</c:v>
                </c:pt>
                <c:pt idx="42484">
                  <c:v>02:20:00</c:v>
                </c:pt>
                <c:pt idx="42485">
                  <c:v>02:20:01</c:v>
                </c:pt>
                <c:pt idx="42486">
                  <c:v>02:20:02</c:v>
                </c:pt>
                <c:pt idx="42487">
                  <c:v>02:20:03</c:v>
                </c:pt>
                <c:pt idx="42488">
                  <c:v>02:20:04</c:v>
                </c:pt>
                <c:pt idx="42489">
                  <c:v>02:20:05</c:v>
                </c:pt>
                <c:pt idx="42490">
                  <c:v>02:20:06</c:v>
                </c:pt>
                <c:pt idx="42491">
                  <c:v>02:20:07</c:v>
                </c:pt>
                <c:pt idx="42492">
                  <c:v>02:20:08</c:v>
                </c:pt>
                <c:pt idx="42493">
                  <c:v>02:20:09</c:v>
                </c:pt>
                <c:pt idx="42494">
                  <c:v>02:20:10</c:v>
                </c:pt>
                <c:pt idx="42495">
                  <c:v>02:20:11</c:v>
                </c:pt>
                <c:pt idx="42496">
                  <c:v>02:20:12</c:v>
                </c:pt>
                <c:pt idx="42497">
                  <c:v>02:20:13</c:v>
                </c:pt>
                <c:pt idx="42498">
                  <c:v>02:20:14</c:v>
                </c:pt>
                <c:pt idx="42499">
                  <c:v>02:20:15</c:v>
                </c:pt>
                <c:pt idx="42500">
                  <c:v>02:20:16</c:v>
                </c:pt>
                <c:pt idx="42501">
                  <c:v>02:20:17</c:v>
                </c:pt>
                <c:pt idx="42502">
                  <c:v>02:20:18</c:v>
                </c:pt>
                <c:pt idx="42503">
                  <c:v>02:20:19</c:v>
                </c:pt>
                <c:pt idx="42504">
                  <c:v>02:20:20</c:v>
                </c:pt>
                <c:pt idx="42505">
                  <c:v>02:20:21</c:v>
                </c:pt>
                <c:pt idx="42506">
                  <c:v>02:20:22</c:v>
                </c:pt>
                <c:pt idx="42507">
                  <c:v>02:20:23</c:v>
                </c:pt>
                <c:pt idx="42508">
                  <c:v>02:20:24</c:v>
                </c:pt>
                <c:pt idx="42509">
                  <c:v>02:20:25</c:v>
                </c:pt>
                <c:pt idx="42510">
                  <c:v>02:20:26</c:v>
                </c:pt>
                <c:pt idx="42511">
                  <c:v>02:20:27</c:v>
                </c:pt>
                <c:pt idx="42512">
                  <c:v>02:20:28</c:v>
                </c:pt>
                <c:pt idx="42513">
                  <c:v>02:20:29</c:v>
                </c:pt>
                <c:pt idx="42514">
                  <c:v>02:20:30</c:v>
                </c:pt>
                <c:pt idx="42515">
                  <c:v>02:20:31</c:v>
                </c:pt>
                <c:pt idx="42516">
                  <c:v>02:20:32</c:v>
                </c:pt>
                <c:pt idx="42517">
                  <c:v>02:20:33</c:v>
                </c:pt>
                <c:pt idx="42518">
                  <c:v>02:20:34</c:v>
                </c:pt>
                <c:pt idx="42519">
                  <c:v>02:20:35</c:v>
                </c:pt>
                <c:pt idx="42520">
                  <c:v>02:20:36</c:v>
                </c:pt>
                <c:pt idx="42521">
                  <c:v>02:20:37</c:v>
                </c:pt>
                <c:pt idx="42522">
                  <c:v>02:20:38</c:v>
                </c:pt>
                <c:pt idx="42523">
                  <c:v>02:20:39</c:v>
                </c:pt>
                <c:pt idx="42524">
                  <c:v>02:20:40</c:v>
                </c:pt>
                <c:pt idx="42525">
                  <c:v>02:20:41</c:v>
                </c:pt>
                <c:pt idx="42526">
                  <c:v>02:20:42</c:v>
                </c:pt>
                <c:pt idx="42527">
                  <c:v>02:20:43</c:v>
                </c:pt>
                <c:pt idx="42528">
                  <c:v>02:20:44</c:v>
                </c:pt>
                <c:pt idx="42529">
                  <c:v>02:20:45</c:v>
                </c:pt>
                <c:pt idx="42530">
                  <c:v>02:20:46</c:v>
                </c:pt>
                <c:pt idx="42531">
                  <c:v>02:20:47</c:v>
                </c:pt>
                <c:pt idx="42532">
                  <c:v>02:20:48</c:v>
                </c:pt>
                <c:pt idx="42533">
                  <c:v>02:20:49</c:v>
                </c:pt>
                <c:pt idx="42534">
                  <c:v>02:20:50</c:v>
                </c:pt>
                <c:pt idx="42535">
                  <c:v>02:20:51</c:v>
                </c:pt>
                <c:pt idx="42536">
                  <c:v>02:20:52</c:v>
                </c:pt>
                <c:pt idx="42537">
                  <c:v>02:20:53</c:v>
                </c:pt>
                <c:pt idx="42538">
                  <c:v>02:20:54</c:v>
                </c:pt>
                <c:pt idx="42539">
                  <c:v>02:20:55</c:v>
                </c:pt>
                <c:pt idx="42540">
                  <c:v>02:20:56</c:v>
                </c:pt>
                <c:pt idx="42541">
                  <c:v>02:20:57</c:v>
                </c:pt>
                <c:pt idx="42542">
                  <c:v>02:20:58</c:v>
                </c:pt>
                <c:pt idx="42543">
                  <c:v>02:20:59</c:v>
                </c:pt>
                <c:pt idx="42544">
                  <c:v>02:21:00</c:v>
                </c:pt>
                <c:pt idx="42545">
                  <c:v>02:21:01</c:v>
                </c:pt>
                <c:pt idx="42546">
                  <c:v>02:21:02</c:v>
                </c:pt>
                <c:pt idx="42547">
                  <c:v>02:21:03</c:v>
                </c:pt>
                <c:pt idx="42548">
                  <c:v>02:21:04</c:v>
                </c:pt>
                <c:pt idx="42549">
                  <c:v>02:21:05</c:v>
                </c:pt>
                <c:pt idx="42550">
                  <c:v>02:21:06</c:v>
                </c:pt>
                <c:pt idx="42551">
                  <c:v>02:21:07</c:v>
                </c:pt>
                <c:pt idx="42552">
                  <c:v>02:21:08</c:v>
                </c:pt>
                <c:pt idx="42553">
                  <c:v>02:21:09</c:v>
                </c:pt>
                <c:pt idx="42554">
                  <c:v>02:21:10</c:v>
                </c:pt>
                <c:pt idx="42555">
                  <c:v>02:21:11</c:v>
                </c:pt>
                <c:pt idx="42556">
                  <c:v>02:21:12</c:v>
                </c:pt>
                <c:pt idx="42557">
                  <c:v>02:21:13</c:v>
                </c:pt>
                <c:pt idx="42558">
                  <c:v>02:21:14</c:v>
                </c:pt>
                <c:pt idx="42559">
                  <c:v>02:21:15</c:v>
                </c:pt>
                <c:pt idx="42560">
                  <c:v>02:21:16</c:v>
                </c:pt>
                <c:pt idx="42561">
                  <c:v>02:21:17</c:v>
                </c:pt>
                <c:pt idx="42562">
                  <c:v>02:21:18</c:v>
                </c:pt>
                <c:pt idx="42563">
                  <c:v>02:21:19</c:v>
                </c:pt>
                <c:pt idx="42564">
                  <c:v>02:21:20</c:v>
                </c:pt>
                <c:pt idx="42565">
                  <c:v>02:21:21</c:v>
                </c:pt>
                <c:pt idx="42566">
                  <c:v>02:21:22</c:v>
                </c:pt>
                <c:pt idx="42567">
                  <c:v>02:21:23</c:v>
                </c:pt>
                <c:pt idx="42568">
                  <c:v>02:21:24</c:v>
                </c:pt>
                <c:pt idx="42569">
                  <c:v>02:21:25</c:v>
                </c:pt>
                <c:pt idx="42570">
                  <c:v>02:21:26</c:v>
                </c:pt>
                <c:pt idx="42571">
                  <c:v>02:21:27</c:v>
                </c:pt>
                <c:pt idx="42572">
                  <c:v>02:21:28</c:v>
                </c:pt>
                <c:pt idx="42573">
                  <c:v>02:21:29</c:v>
                </c:pt>
                <c:pt idx="42574">
                  <c:v>02:21:30</c:v>
                </c:pt>
                <c:pt idx="42575">
                  <c:v>02:21:31</c:v>
                </c:pt>
                <c:pt idx="42576">
                  <c:v>02:21:32</c:v>
                </c:pt>
                <c:pt idx="42577">
                  <c:v>02:21:33</c:v>
                </c:pt>
                <c:pt idx="42578">
                  <c:v>02:21:34</c:v>
                </c:pt>
                <c:pt idx="42579">
                  <c:v>02:21:35</c:v>
                </c:pt>
                <c:pt idx="42580">
                  <c:v>02:21:36</c:v>
                </c:pt>
                <c:pt idx="42581">
                  <c:v>02:21:37</c:v>
                </c:pt>
                <c:pt idx="42582">
                  <c:v>02:21:38</c:v>
                </c:pt>
                <c:pt idx="42583">
                  <c:v>02:21:39</c:v>
                </c:pt>
                <c:pt idx="42584">
                  <c:v>02:21:40</c:v>
                </c:pt>
                <c:pt idx="42585">
                  <c:v>02:21:41</c:v>
                </c:pt>
                <c:pt idx="42586">
                  <c:v>02:21:42</c:v>
                </c:pt>
                <c:pt idx="42587">
                  <c:v>02:21:43</c:v>
                </c:pt>
                <c:pt idx="42588">
                  <c:v>02:21:44</c:v>
                </c:pt>
                <c:pt idx="42589">
                  <c:v>02:21:45</c:v>
                </c:pt>
                <c:pt idx="42590">
                  <c:v>02:21:46</c:v>
                </c:pt>
                <c:pt idx="42591">
                  <c:v>02:21:47</c:v>
                </c:pt>
                <c:pt idx="42592">
                  <c:v>02:21:48</c:v>
                </c:pt>
                <c:pt idx="42593">
                  <c:v>02:21:49</c:v>
                </c:pt>
                <c:pt idx="42594">
                  <c:v>02:21:50</c:v>
                </c:pt>
                <c:pt idx="42595">
                  <c:v>02:21:51</c:v>
                </c:pt>
                <c:pt idx="42596">
                  <c:v>02:21:52</c:v>
                </c:pt>
                <c:pt idx="42597">
                  <c:v>02:21:53</c:v>
                </c:pt>
                <c:pt idx="42598">
                  <c:v>02:21:54</c:v>
                </c:pt>
                <c:pt idx="42599">
                  <c:v>02:21:55</c:v>
                </c:pt>
                <c:pt idx="42600">
                  <c:v>02:21:56</c:v>
                </c:pt>
                <c:pt idx="42601">
                  <c:v>02:21:57</c:v>
                </c:pt>
                <c:pt idx="42602">
                  <c:v>02:21:58</c:v>
                </c:pt>
                <c:pt idx="42603">
                  <c:v>02:21:59</c:v>
                </c:pt>
                <c:pt idx="42604">
                  <c:v>02:22:00</c:v>
                </c:pt>
                <c:pt idx="42605">
                  <c:v>02:22:01</c:v>
                </c:pt>
                <c:pt idx="42606">
                  <c:v>02:22:02</c:v>
                </c:pt>
                <c:pt idx="42607">
                  <c:v>02:22:03</c:v>
                </c:pt>
                <c:pt idx="42608">
                  <c:v>02:22:04</c:v>
                </c:pt>
                <c:pt idx="42609">
                  <c:v>02:22:05</c:v>
                </c:pt>
                <c:pt idx="42610">
                  <c:v>02:22:06</c:v>
                </c:pt>
                <c:pt idx="42611">
                  <c:v>02:22:07</c:v>
                </c:pt>
                <c:pt idx="42612">
                  <c:v>02:22:08</c:v>
                </c:pt>
                <c:pt idx="42613">
                  <c:v>02:22:09</c:v>
                </c:pt>
                <c:pt idx="42614">
                  <c:v>02:22:10</c:v>
                </c:pt>
                <c:pt idx="42615">
                  <c:v>02:22:11</c:v>
                </c:pt>
                <c:pt idx="42616">
                  <c:v>02:22:12</c:v>
                </c:pt>
                <c:pt idx="42617">
                  <c:v>02:22:13</c:v>
                </c:pt>
                <c:pt idx="42618">
                  <c:v>02:22:14</c:v>
                </c:pt>
                <c:pt idx="42619">
                  <c:v>02:22:15</c:v>
                </c:pt>
                <c:pt idx="42620">
                  <c:v>02:22:16</c:v>
                </c:pt>
                <c:pt idx="42621">
                  <c:v>02:22:17</c:v>
                </c:pt>
                <c:pt idx="42622">
                  <c:v>02:22:18</c:v>
                </c:pt>
                <c:pt idx="42623">
                  <c:v>02:22:19</c:v>
                </c:pt>
                <c:pt idx="42624">
                  <c:v>02:22:20</c:v>
                </c:pt>
                <c:pt idx="42625">
                  <c:v>02:22:21</c:v>
                </c:pt>
                <c:pt idx="42626">
                  <c:v>02:22:22</c:v>
                </c:pt>
                <c:pt idx="42627">
                  <c:v>02:22:23</c:v>
                </c:pt>
                <c:pt idx="42628">
                  <c:v>02:22:24</c:v>
                </c:pt>
                <c:pt idx="42629">
                  <c:v>02:22:25</c:v>
                </c:pt>
                <c:pt idx="42630">
                  <c:v>02:22:26</c:v>
                </c:pt>
                <c:pt idx="42631">
                  <c:v>02:22:27</c:v>
                </c:pt>
                <c:pt idx="42632">
                  <c:v>02:22:28</c:v>
                </c:pt>
                <c:pt idx="42633">
                  <c:v>02:22:29</c:v>
                </c:pt>
                <c:pt idx="42634">
                  <c:v>02:22:30</c:v>
                </c:pt>
                <c:pt idx="42635">
                  <c:v>02:22:31</c:v>
                </c:pt>
                <c:pt idx="42636">
                  <c:v>02:22:32</c:v>
                </c:pt>
                <c:pt idx="42637">
                  <c:v>02:22:33</c:v>
                </c:pt>
                <c:pt idx="42638">
                  <c:v>02:22:34</c:v>
                </c:pt>
                <c:pt idx="42639">
                  <c:v>02:22:35</c:v>
                </c:pt>
                <c:pt idx="42640">
                  <c:v>02:22:36</c:v>
                </c:pt>
                <c:pt idx="42641">
                  <c:v>02:22:37</c:v>
                </c:pt>
                <c:pt idx="42642">
                  <c:v>02:22:38</c:v>
                </c:pt>
                <c:pt idx="42643">
                  <c:v>02:22:39</c:v>
                </c:pt>
                <c:pt idx="42644">
                  <c:v>02:22:40</c:v>
                </c:pt>
                <c:pt idx="42645">
                  <c:v>02:22:41</c:v>
                </c:pt>
                <c:pt idx="42646">
                  <c:v>02:22:42</c:v>
                </c:pt>
                <c:pt idx="42647">
                  <c:v>02:22:43</c:v>
                </c:pt>
                <c:pt idx="42648">
                  <c:v>02:22:44</c:v>
                </c:pt>
                <c:pt idx="42649">
                  <c:v>02:22:45</c:v>
                </c:pt>
                <c:pt idx="42650">
                  <c:v>02:22:46</c:v>
                </c:pt>
                <c:pt idx="42651">
                  <c:v>02:22:47</c:v>
                </c:pt>
                <c:pt idx="42652">
                  <c:v>02:22:48</c:v>
                </c:pt>
                <c:pt idx="42653">
                  <c:v>02:22:49</c:v>
                </c:pt>
                <c:pt idx="42654">
                  <c:v>02:22:50</c:v>
                </c:pt>
                <c:pt idx="42655">
                  <c:v>02:22:51</c:v>
                </c:pt>
                <c:pt idx="42656">
                  <c:v>02:22:52</c:v>
                </c:pt>
                <c:pt idx="42657">
                  <c:v>02:22:53</c:v>
                </c:pt>
                <c:pt idx="42658">
                  <c:v>02:22:54</c:v>
                </c:pt>
                <c:pt idx="42659">
                  <c:v>02:22:55</c:v>
                </c:pt>
                <c:pt idx="42660">
                  <c:v>02:22:56</c:v>
                </c:pt>
                <c:pt idx="42661">
                  <c:v>02:22:57</c:v>
                </c:pt>
                <c:pt idx="42662">
                  <c:v>02:22:58</c:v>
                </c:pt>
                <c:pt idx="42663">
                  <c:v>02:22:59</c:v>
                </c:pt>
                <c:pt idx="42664">
                  <c:v>02:23:00</c:v>
                </c:pt>
                <c:pt idx="42665">
                  <c:v>02:23:01</c:v>
                </c:pt>
                <c:pt idx="42666">
                  <c:v>02:23:02</c:v>
                </c:pt>
                <c:pt idx="42667">
                  <c:v>02:23:03</c:v>
                </c:pt>
                <c:pt idx="42668">
                  <c:v>02:23:04</c:v>
                </c:pt>
                <c:pt idx="42669">
                  <c:v>02:23:05</c:v>
                </c:pt>
                <c:pt idx="42670">
                  <c:v>02:23:06</c:v>
                </c:pt>
                <c:pt idx="42671">
                  <c:v>02:23:07</c:v>
                </c:pt>
                <c:pt idx="42672">
                  <c:v>02:23:08</c:v>
                </c:pt>
                <c:pt idx="42673">
                  <c:v>02:23:09</c:v>
                </c:pt>
                <c:pt idx="42674">
                  <c:v>02:23:10</c:v>
                </c:pt>
                <c:pt idx="42675">
                  <c:v>02:23:11</c:v>
                </c:pt>
                <c:pt idx="42676">
                  <c:v>02:23:12</c:v>
                </c:pt>
                <c:pt idx="42677">
                  <c:v>02:23:13</c:v>
                </c:pt>
                <c:pt idx="42678">
                  <c:v>02:23:14</c:v>
                </c:pt>
                <c:pt idx="42679">
                  <c:v>02:23:15</c:v>
                </c:pt>
                <c:pt idx="42680">
                  <c:v>02:23:16</c:v>
                </c:pt>
                <c:pt idx="42681">
                  <c:v>02:23:17</c:v>
                </c:pt>
                <c:pt idx="42682">
                  <c:v>02:23:18</c:v>
                </c:pt>
                <c:pt idx="42683">
                  <c:v>02:23:19</c:v>
                </c:pt>
                <c:pt idx="42684">
                  <c:v>02:23:20</c:v>
                </c:pt>
                <c:pt idx="42685">
                  <c:v>02:23:21</c:v>
                </c:pt>
                <c:pt idx="42686">
                  <c:v>02:23:22</c:v>
                </c:pt>
                <c:pt idx="42687">
                  <c:v>02:23:23</c:v>
                </c:pt>
                <c:pt idx="42688">
                  <c:v>02:23:24</c:v>
                </c:pt>
                <c:pt idx="42689">
                  <c:v>02:23:25</c:v>
                </c:pt>
                <c:pt idx="42690">
                  <c:v>02:23:26</c:v>
                </c:pt>
                <c:pt idx="42691">
                  <c:v>02:23:27</c:v>
                </c:pt>
                <c:pt idx="42692">
                  <c:v>02:23:28</c:v>
                </c:pt>
                <c:pt idx="42693">
                  <c:v>02:23:29</c:v>
                </c:pt>
                <c:pt idx="42694">
                  <c:v>02:23:30</c:v>
                </c:pt>
                <c:pt idx="42695">
                  <c:v>02:23:31</c:v>
                </c:pt>
                <c:pt idx="42696">
                  <c:v>02:23:32</c:v>
                </c:pt>
                <c:pt idx="42697">
                  <c:v>02:23:33</c:v>
                </c:pt>
                <c:pt idx="42698">
                  <c:v>02:23:34</c:v>
                </c:pt>
                <c:pt idx="42699">
                  <c:v>02:23:35</c:v>
                </c:pt>
                <c:pt idx="42700">
                  <c:v>02:23:36</c:v>
                </c:pt>
                <c:pt idx="42701">
                  <c:v>02:23:37</c:v>
                </c:pt>
                <c:pt idx="42702">
                  <c:v>02:23:38</c:v>
                </c:pt>
                <c:pt idx="42703">
                  <c:v>02:23:39</c:v>
                </c:pt>
                <c:pt idx="42704">
                  <c:v>02:23:40</c:v>
                </c:pt>
                <c:pt idx="42705">
                  <c:v>02:23:41</c:v>
                </c:pt>
                <c:pt idx="42706">
                  <c:v>02:23:42</c:v>
                </c:pt>
                <c:pt idx="42707">
                  <c:v>02:23:43</c:v>
                </c:pt>
                <c:pt idx="42708">
                  <c:v>02:23:44</c:v>
                </c:pt>
                <c:pt idx="42709">
                  <c:v>02:23:45</c:v>
                </c:pt>
                <c:pt idx="42710">
                  <c:v>02:23:46</c:v>
                </c:pt>
                <c:pt idx="42711">
                  <c:v>02:23:47</c:v>
                </c:pt>
                <c:pt idx="42712">
                  <c:v>02:23:48</c:v>
                </c:pt>
                <c:pt idx="42713">
                  <c:v>02:23:49</c:v>
                </c:pt>
                <c:pt idx="42714">
                  <c:v>02:23:50</c:v>
                </c:pt>
                <c:pt idx="42715">
                  <c:v>02:23:51</c:v>
                </c:pt>
                <c:pt idx="42716">
                  <c:v>02:23:52</c:v>
                </c:pt>
                <c:pt idx="42717">
                  <c:v>02:23:53</c:v>
                </c:pt>
                <c:pt idx="42718">
                  <c:v>02:23:54</c:v>
                </c:pt>
                <c:pt idx="42719">
                  <c:v>02:23:55</c:v>
                </c:pt>
                <c:pt idx="42720">
                  <c:v>02:23:56</c:v>
                </c:pt>
                <c:pt idx="42721">
                  <c:v>02:23:57</c:v>
                </c:pt>
                <c:pt idx="42722">
                  <c:v>02:23:58</c:v>
                </c:pt>
                <c:pt idx="42723">
                  <c:v>02:23:59</c:v>
                </c:pt>
                <c:pt idx="42724">
                  <c:v>02:24:00</c:v>
                </c:pt>
                <c:pt idx="42725">
                  <c:v>02:24:01</c:v>
                </c:pt>
                <c:pt idx="42726">
                  <c:v>02:24:02</c:v>
                </c:pt>
                <c:pt idx="42727">
                  <c:v>02:24:03</c:v>
                </c:pt>
                <c:pt idx="42728">
                  <c:v>02:24:04</c:v>
                </c:pt>
                <c:pt idx="42729">
                  <c:v>02:24:05</c:v>
                </c:pt>
                <c:pt idx="42730">
                  <c:v>02:24:06</c:v>
                </c:pt>
                <c:pt idx="42731">
                  <c:v>02:24:07</c:v>
                </c:pt>
                <c:pt idx="42732">
                  <c:v>02:24:08</c:v>
                </c:pt>
                <c:pt idx="42733">
                  <c:v>02:24:09</c:v>
                </c:pt>
                <c:pt idx="42734">
                  <c:v>02:24:10</c:v>
                </c:pt>
                <c:pt idx="42735">
                  <c:v>02:24:11</c:v>
                </c:pt>
                <c:pt idx="42736">
                  <c:v>02:24:12</c:v>
                </c:pt>
                <c:pt idx="42737">
                  <c:v>02:24:13</c:v>
                </c:pt>
                <c:pt idx="42738">
                  <c:v>02:24:14</c:v>
                </c:pt>
                <c:pt idx="42739">
                  <c:v>02:24:15</c:v>
                </c:pt>
                <c:pt idx="42740">
                  <c:v>02:24:16</c:v>
                </c:pt>
                <c:pt idx="42741">
                  <c:v>02:24:17</c:v>
                </c:pt>
                <c:pt idx="42742">
                  <c:v>02:24:18</c:v>
                </c:pt>
                <c:pt idx="42743">
                  <c:v>02:24:19</c:v>
                </c:pt>
                <c:pt idx="42744">
                  <c:v>02:24:20</c:v>
                </c:pt>
                <c:pt idx="42745">
                  <c:v>02:24:21</c:v>
                </c:pt>
                <c:pt idx="42746">
                  <c:v>02:24:22</c:v>
                </c:pt>
                <c:pt idx="42747">
                  <c:v>02:24:23</c:v>
                </c:pt>
                <c:pt idx="42748">
                  <c:v>02:24:24</c:v>
                </c:pt>
                <c:pt idx="42749">
                  <c:v>02:24:25</c:v>
                </c:pt>
                <c:pt idx="42750">
                  <c:v>02:24:26</c:v>
                </c:pt>
                <c:pt idx="42751">
                  <c:v>02:24:27</c:v>
                </c:pt>
                <c:pt idx="42752">
                  <c:v>02:24:28</c:v>
                </c:pt>
                <c:pt idx="42753">
                  <c:v>02:24:29</c:v>
                </c:pt>
                <c:pt idx="42754">
                  <c:v>02:24:30</c:v>
                </c:pt>
                <c:pt idx="42755">
                  <c:v>02:24:31</c:v>
                </c:pt>
                <c:pt idx="42756">
                  <c:v>02:24:32</c:v>
                </c:pt>
                <c:pt idx="42757">
                  <c:v>02:24:33</c:v>
                </c:pt>
                <c:pt idx="42758">
                  <c:v>02:24:34</c:v>
                </c:pt>
                <c:pt idx="42759">
                  <c:v>02:24:35</c:v>
                </c:pt>
                <c:pt idx="42760">
                  <c:v>02:24:36</c:v>
                </c:pt>
                <c:pt idx="42761">
                  <c:v>02:24:37</c:v>
                </c:pt>
                <c:pt idx="42762">
                  <c:v>02:24:38</c:v>
                </c:pt>
                <c:pt idx="42763">
                  <c:v>02:24:39</c:v>
                </c:pt>
                <c:pt idx="42764">
                  <c:v>02:24:40</c:v>
                </c:pt>
                <c:pt idx="42765">
                  <c:v>02:24:41</c:v>
                </c:pt>
                <c:pt idx="42766">
                  <c:v>02:24:42</c:v>
                </c:pt>
                <c:pt idx="42767">
                  <c:v>02:24:43</c:v>
                </c:pt>
                <c:pt idx="42768">
                  <c:v>02:24:44</c:v>
                </c:pt>
                <c:pt idx="42769">
                  <c:v>02:24:45</c:v>
                </c:pt>
                <c:pt idx="42770">
                  <c:v>02:24:46</c:v>
                </c:pt>
                <c:pt idx="42771">
                  <c:v>02:24:47</c:v>
                </c:pt>
                <c:pt idx="42772">
                  <c:v>02:24:48</c:v>
                </c:pt>
                <c:pt idx="42773">
                  <c:v>02:24:49</c:v>
                </c:pt>
                <c:pt idx="42774">
                  <c:v>02:24:50</c:v>
                </c:pt>
                <c:pt idx="42775">
                  <c:v>02:24:51</c:v>
                </c:pt>
                <c:pt idx="42776">
                  <c:v>02:24:52</c:v>
                </c:pt>
                <c:pt idx="42777">
                  <c:v>02:24:53</c:v>
                </c:pt>
                <c:pt idx="42778">
                  <c:v>02:24:54</c:v>
                </c:pt>
                <c:pt idx="42779">
                  <c:v>02:24:55</c:v>
                </c:pt>
                <c:pt idx="42780">
                  <c:v>02:24:56</c:v>
                </c:pt>
                <c:pt idx="42781">
                  <c:v>02:24:57</c:v>
                </c:pt>
                <c:pt idx="42782">
                  <c:v>02:24:58</c:v>
                </c:pt>
                <c:pt idx="42783">
                  <c:v>02:24:59</c:v>
                </c:pt>
                <c:pt idx="42784">
                  <c:v>02:25:00</c:v>
                </c:pt>
                <c:pt idx="42785">
                  <c:v>02:25:01</c:v>
                </c:pt>
                <c:pt idx="42786">
                  <c:v>02:25:02</c:v>
                </c:pt>
                <c:pt idx="42787">
                  <c:v>02:25:03</c:v>
                </c:pt>
                <c:pt idx="42788">
                  <c:v>02:25:04</c:v>
                </c:pt>
                <c:pt idx="42789">
                  <c:v>02:25:05</c:v>
                </c:pt>
                <c:pt idx="42790">
                  <c:v>02:25:06</c:v>
                </c:pt>
                <c:pt idx="42791">
                  <c:v>02:25:07</c:v>
                </c:pt>
                <c:pt idx="42792">
                  <c:v>02:25:08</c:v>
                </c:pt>
                <c:pt idx="42793">
                  <c:v>02:25:09</c:v>
                </c:pt>
                <c:pt idx="42794">
                  <c:v>02:25:10</c:v>
                </c:pt>
                <c:pt idx="42795">
                  <c:v>02:25:11</c:v>
                </c:pt>
                <c:pt idx="42796">
                  <c:v>02:25:12</c:v>
                </c:pt>
                <c:pt idx="42797">
                  <c:v>02:25:13</c:v>
                </c:pt>
                <c:pt idx="42798">
                  <c:v>02:25:14</c:v>
                </c:pt>
                <c:pt idx="42799">
                  <c:v>02:25:15</c:v>
                </c:pt>
                <c:pt idx="42800">
                  <c:v>02:25:16</c:v>
                </c:pt>
                <c:pt idx="42801">
                  <c:v>02:25:17</c:v>
                </c:pt>
                <c:pt idx="42802">
                  <c:v>02:25:18</c:v>
                </c:pt>
                <c:pt idx="42803">
                  <c:v>02:25:19</c:v>
                </c:pt>
                <c:pt idx="42804">
                  <c:v>02:25:20</c:v>
                </c:pt>
                <c:pt idx="42805">
                  <c:v>02:25:21</c:v>
                </c:pt>
                <c:pt idx="42806">
                  <c:v>02:25:22</c:v>
                </c:pt>
                <c:pt idx="42807">
                  <c:v>02:25:23</c:v>
                </c:pt>
                <c:pt idx="42808">
                  <c:v>02:25:24</c:v>
                </c:pt>
                <c:pt idx="42809">
                  <c:v>02:25:25</c:v>
                </c:pt>
                <c:pt idx="42810">
                  <c:v>02:25:26</c:v>
                </c:pt>
                <c:pt idx="42811">
                  <c:v>02:25:27</c:v>
                </c:pt>
                <c:pt idx="42812">
                  <c:v>02:25:28</c:v>
                </c:pt>
                <c:pt idx="42813">
                  <c:v>02:25:29</c:v>
                </c:pt>
                <c:pt idx="42814">
                  <c:v>02:25:30</c:v>
                </c:pt>
                <c:pt idx="42815">
                  <c:v>02:25:31</c:v>
                </c:pt>
                <c:pt idx="42816">
                  <c:v>02:25:32</c:v>
                </c:pt>
                <c:pt idx="42817">
                  <c:v>02:25:33</c:v>
                </c:pt>
                <c:pt idx="42818">
                  <c:v>02:25:34</c:v>
                </c:pt>
                <c:pt idx="42819">
                  <c:v>02:25:35</c:v>
                </c:pt>
                <c:pt idx="42820">
                  <c:v>02:25:36</c:v>
                </c:pt>
                <c:pt idx="42821">
                  <c:v>02:25:37</c:v>
                </c:pt>
                <c:pt idx="42822">
                  <c:v>02:25:38</c:v>
                </c:pt>
                <c:pt idx="42823">
                  <c:v>02:25:39</c:v>
                </c:pt>
                <c:pt idx="42824">
                  <c:v>02:25:40</c:v>
                </c:pt>
                <c:pt idx="42825">
                  <c:v>02:25:41</c:v>
                </c:pt>
                <c:pt idx="42826">
                  <c:v>02:25:42</c:v>
                </c:pt>
                <c:pt idx="42827">
                  <c:v>02:25:43</c:v>
                </c:pt>
                <c:pt idx="42828">
                  <c:v>02:25:44</c:v>
                </c:pt>
                <c:pt idx="42829">
                  <c:v>02:25:45</c:v>
                </c:pt>
                <c:pt idx="42830">
                  <c:v>02:25:46</c:v>
                </c:pt>
                <c:pt idx="42831">
                  <c:v>02:25:47</c:v>
                </c:pt>
                <c:pt idx="42832">
                  <c:v>02:25:48</c:v>
                </c:pt>
                <c:pt idx="42833">
                  <c:v>02:25:49</c:v>
                </c:pt>
                <c:pt idx="42834">
                  <c:v>02:25:50</c:v>
                </c:pt>
                <c:pt idx="42835">
                  <c:v>02:25:51</c:v>
                </c:pt>
                <c:pt idx="42836">
                  <c:v>02:25:52</c:v>
                </c:pt>
                <c:pt idx="42837">
                  <c:v>02:25:53</c:v>
                </c:pt>
                <c:pt idx="42838">
                  <c:v>02:25:54</c:v>
                </c:pt>
                <c:pt idx="42839">
                  <c:v>02:25:55</c:v>
                </c:pt>
                <c:pt idx="42840">
                  <c:v>02:25:56</c:v>
                </c:pt>
                <c:pt idx="42841">
                  <c:v>02:25:57</c:v>
                </c:pt>
                <c:pt idx="42842">
                  <c:v>02:25:58</c:v>
                </c:pt>
                <c:pt idx="42843">
                  <c:v>02:25:59</c:v>
                </c:pt>
                <c:pt idx="42844">
                  <c:v>02:26:00</c:v>
                </c:pt>
                <c:pt idx="42845">
                  <c:v>02:26:01</c:v>
                </c:pt>
                <c:pt idx="42846">
                  <c:v>02:26:02</c:v>
                </c:pt>
                <c:pt idx="42847">
                  <c:v>02:26:03</c:v>
                </c:pt>
                <c:pt idx="42848">
                  <c:v>02:26:04</c:v>
                </c:pt>
                <c:pt idx="42849">
                  <c:v>02:26:05</c:v>
                </c:pt>
                <c:pt idx="42850">
                  <c:v>02:26:06</c:v>
                </c:pt>
                <c:pt idx="42851">
                  <c:v>02:26:07</c:v>
                </c:pt>
                <c:pt idx="42852">
                  <c:v>02:26:08</c:v>
                </c:pt>
                <c:pt idx="42853">
                  <c:v>02:26:09</c:v>
                </c:pt>
                <c:pt idx="42854">
                  <c:v>02:26:10</c:v>
                </c:pt>
                <c:pt idx="42855">
                  <c:v>02:26:11</c:v>
                </c:pt>
                <c:pt idx="42856">
                  <c:v>02:26:12</c:v>
                </c:pt>
                <c:pt idx="42857">
                  <c:v>02:26:13</c:v>
                </c:pt>
                <c:pt idx="42858">
                  <c:v>02:26:14</c:v>
                </c:pt>
                <c:pt idx="42859">
                  <c:v>02:26:15</c:v>
                </c:pt>
                <c:pt idx="42860">
                  <c:v>02:26:16</c:v>
                </c:pt>
                <c:pt idx="42861">
                  <c:v>02:26:17</c:v>
                </c:pt>
                <c:pt idx="42862">
                  <c:v>02:26:18</c:v>
                </c:pt>
                <c:pt idx="42863">
                  <c:v>02:26:19</c:v>
                </c:pt>
                <c:pt idx="42864">
                  <c:v>02:26:20</c:v>
                </c:pt>
                <c:pt idx="42865">
                  <c:v>02:26:21</c:v>
                </c:pt>
                <c:pt idx="42866">
                  <c:v>02:26:22</c:v>
                </c:pt>
                <c:pt idx="42867">
                  <c:v>02:26:23</c:v>
                </c:pt>
                <c:pt idx="42868">
                  <c:v>02:26:24</c:v>
                </c:pt>
                <c:pt idx="42869">
                  <c:v>02:26:25</c:v>
                </c:pt>
                <c:pt idx="42870">
                  <c:v>02:26:26</c:v>
                </c:pt>
                <c:pt idx="42871">
                  <c:v>02:26:27</c:v>
                </c:pt>
                <c:pt idx="42872">
                  <c:v>02:26:28</c:v>
                </c:pt>
                <c:pt idx="42873">
                  <c:v>02:26:29</c:v>
                </c:pt>
                <c:pt idx="42874">
                  <c:v>02:26:30</c:v>
                </c:pt>
                <c:pt idx="42875">
                  <c:v>02:26:31</c:v>
                </c:pt>
                <c:pt idx="42876">
                  <c:v>02:26:32</c:v>
                </c:pt>
                <c:pt idx="42877">
                  <c:v>02:26:33</c:v>
                </c:pt>
                <c:pt idx="42878">
                  <c:v>02:26:34</c:v>
                </c:pt>
                <c:pt idx="42879">
                  <c:v>02:26:35</c:v>
                </c:pt>
                <c:pt idx="42880">
                  <c:v>02:26:36</c:v>
                </c:pt>
                <c:pt idx="42881">
                  <c:v>02:26:37</c:v>
                </c:pt>
                <c:pt idx="42882">
                  <c:v>02:26:38</c:v>
                </c:pt>
                <c:pt idx="42883">
                  <c:v>02:26:39</c:v>
                </c:pt>
                <c:pt idx="42884">
                  <c:v>02:26:40</c:v>
                </c:pt>
                <c:pt idx="42885">
                  <c:v>02:26:41</c:v>
                </c:pt>
                <c:pt idx="42886">
                  <c:v>02:26:42</c:v>
                </c:pt>
                <c:pt idx="42887">
                  <c:v>02:26:43</c:v>
                </c:pt>
                <c:pt idx="42888">
                  <c:v>02:26:44</c:v>
                </c:pt>
                <c:pt idx="42889">
                  <c:v>02:26:45</c:v>
                </c:pt>
                <c:pt idx="42890">
                  <c:v>02:26:46</c:v>
                </c:pt>
                <c:pt idx="42891">
                  <c:v>02:26:47</c:v>
                </c:pt>
                <c:pt idx="42892">
                  <c:v>02:26:48</c:v>
                </c:pt>
                <c:pt idx="42893">
                  <c:v>02:26:49</c:v>
                </c:pt>
                <c:pt idx="42894">
                  <c:v>02:26:50</c:v>
                </c:pt>
                <c:pt idx="42895">
                  <c:v>02:26:51</c:v>
                </c:pt>
                <c:pt idx="42896">
                  <c:v>02:26:52</c:v>
                </c:pt>
                <c:pt idx="42897">
                  <c:v>02:26:53</c:v>
                </c:pt>
                <c:pt idx="42898">
                  <c:v>02:26:54</c:v>
                </c:pt>
                <c:pt idx="42899">
                  <c:v>02:26:55</c:v>
                </c:pt>
                <c:pt idx="42900">
                  <c:v>02:26:56</c:v>
                </c:pt>
                <c:pt idx="42901">
                  <c:v>02:26:57</c:v>
                </c:pt>
                <c:pt idx="42902">
                  <c:v>02:26:58</c:v>
                </c:pt>
                <c:pt idx="42903">
                  <c:v>02:26:59</c:v>
                </c:pt>
                <c:pt idx="42904">
                  <c:v>02:27:00</c:v>
                </c:pt>
                <c:pt idx="42905">
                  <c:v>02:27:01</c:v>
                </c:pt>
                <c:pt idx="42906">
                  <c:v>02:27:02</c:v>
                </c:pt>
                <c:pt idx="42907">
                  <c:v>02:27:03</c:v>
                </c:pt>
                <c:pt idx="42908">
                  <c:v>02:27:04</c:v>
                </c:pt>
                <c:pt idx="42909">
                  <c:v>02:27:05</c:v>
                </c:pt>
                <c:pt idx="42910">
                  <c:v>02:27:06</c:v>
                </c:pt>
                <c:pt idx="42911">
                  <c:v>02:27:07</c:v>
                </c:pt>
                <c:pt idx="42912">
                  <c:v>02:27:08</c:v>
                </c:pt>
                <c:pt idx="42913">
                  <c:v>02:27:09</c:v>
                </c:pt>
                <c:pt idx="42914">
                  <c:v>02:27:10</c:v>
                </c:pt>
                <c:pt idx="42915">
                  <c:v>02:27:11</c:v>
                </c:pt>
                <c:pt idx="42916">
                  <c:v>02:27:12</c:v>
                </c:pt>
                <c:pt idx="42917">
                  <c:v>02:27:13</c:v>
                </c:pt>
                <c:pt idx="42918">
                  <c:v>02:27:14</c:v>
                </c:pt>
                <c:pt idx="42919">
                  <c:v>02:27:15</c:v>
                </c:pt>
                <c:pt idx="42920">
                  <c:v>02:27:16</c:v>
                </c:pt>
                <c:pt idx="42921">
                  <c:v>02:27:17</c:v>
                </c:pt>
                <c:pt idx="42922">
                  <c:v>02:27:18</c:v>
                </c:pt>
                <c:pt idx="42923">
                  <c:v>02:27:19</c:v>
                </c:pt>
                <c:pt idx="42924">
                  <c:v>02:27:20</c:v>
                </c:pt>
                <c:pt idx="42925">
                  <c:v>02:27:21</c:v>
                </c:pt>
                <c:pt idx="42926">
                  <c:v>02:27:22</c:v>
                </c:pt>
                <c:pt idx="42927">
                  <c:v>02:27:23</c:v>
                </c:pt>
                <c:pt idx="42928">
                  <c:v>02:27:24</c:v>
                </c:pt>
                <c:pt idx="42929">
                  <c:v>02:27:25</c:v>
                </c:pt>
                <c:pt idx="42930">
                  <c:v>02:27:26</c:v>
                </c:pt>
                <c:pt idx="42931">
                  <c:v>02:27:27</c:v>
                </c:pt>
                <c:pt idx="42932">
                  <c:v>02:27:28</c:v>
                </c:pt>
                <c:pt idx="42933">
                  <c:v>02:27:29</c:v>
                </c:pt>
                <c:pt idx="42934">
                  <c:v>02:27:30</c:v>
                </c:pt>
                <c:pt idx="42935">
                  <c:v>02:27:31</c:v>
                </c:pt>
                <c:pt idx="42936">
                  <c:v>02:27:32</c:v>
                </c:pt>
                <c:pt idx="42937">
                  <c:v>02:27:33</c:v>
                </c:pt>
                <c:pt idx="42938">
                  <c:v>02:27:34</c:v>
                </c:pt>
                <c:pt idx="42939">
                  <c:v>02:27:35</c:v>
                </c:pt>
                <c:pt idx="42940">
                  <c:v>02:27:36</c:v>
                </c:pt>
                <c:pt idx="42941">
                  <c:v>02:27:37</c:v>
                </c:pt>
                <c:pt idx="42942">
                  <c:v>02:27:38</c:v>
                </c:pt>
                <c:pt idx="42943">
                  <c:v>02:27:39</c:v>
                </c:pt>
                <c:pt idx="42944">
                  <c:v>02:27:40</c:v>
                </c:pt>
                <c:pt idx="42945">
                  <c:v>02:27:41</c:v>
                </c:pt>
                <c:pt idx="42946">
                  <c:v>02:27:42</c:v>
                </c:pt>
                <c:pt idx="42947">
                  <c:v>02:27:43</c:v>
                </c:pt>
                <c:pt idx="42948">
                  <c:v>02:27:44</c:v>
                </c:pt>
                <c:pt idx="42949">
                  <c:v>02:27:45</c:v>
                </c:pt>
                <c:pt idx="42950">
                  <c:v>02:27:46</c:v>
                </c:pt>
                <c:pt idx="42951">
                  <c:v>02:27:47</c:v>
                </c:pt>
                <c:pt idx="42952">
                  <c:v>02:27:48</c:v>
                </c:pt>
                <c:pt idx="42953">
                  <c:v>02:27:49</c:v>
                </c:pt>
                <c:pt idx="42954">
                  <c:v>02:27:50</c:v>
                </c:pt>
                <c:pt idx="42955">
                  <c:v>02:27:51</c:v>
                </c:pt>
                <c:pt idx="42956">
                  <c:v>02:27:52</c:v>
                </c:pt>
                <c:pt idx="42957">
                  <c:v>02:27:53</c:v>
                </c:pt>
                <c:pt idx="42958">
                  <c:v>02:27:54</c:v>
                </c:pt>
                <c:pt idx="42959">
                  <c:v>02:27:55</c:v>
                </c:pt>
                <c:pt idx="42960">
                  <c:v>02:27:56</c:v>
                </c:pt>
                <c:pt idx="42961">
                  <c:v>02:27:57</c:v>
                </c:pt>
                <c:pt idx="42962">
                  <c:v>02:27:58</c:v>
                </c:pt>
                <c:pt idx="42963">
                  <c:v>02:27:59</c:v>
                </c:pt>
                <c:pt idx="42964">
                  <c:v>02:28:00</c:v>
                </c:pt>
                <c:pt idx="42965">
                  <c:v>02:28:01</c:v>
                </c:pt>
                <c:pt idx="42966">
                  <c:v>02:28:02</c:v>
                </c:pt>
                <c:pt idx="42967">
                  <c:v>02:28:03</c:v>
                </c:pt>
                <c:pt idx="42968">
                  <c:v>02:28:04</c:v>
                </c:pt>
                <c:pt idx="42969">
                  <c:v>02:28:05</c:v>
                </c:pt>
                <c:pt idx="42970">
                  <c:v>02:28:06</c:v>
                </c:pt>
                <c:pt idx="42971">
                  <c:v>02:28:07</c:v>
                </c:pt>
                <c:pt idx="42972">
                  <c:v>02:28:08</c:v>
                </c:pt>
                <c:pt idx="42973">
                  <c:v>02:28:09</c:v>
                </c:pt>
                <c:pt idx="42974">
                  <c:v>02:28:10</c:v>
                </c:pt>
                <c:pt idx="42975">
                  <c:v>02:28:11</c:v>
                </c:pt>
                <c:pt idx="42976">
                  <c:v>02:28:12</c:v>
                </c:pt>
                <c:pt idx="42977">
                  <c:v>02:28:13</c:v>
                </c:pt>
                <c:pt idx="42978">
                  <c:v>02:28:14</c:v>
                </c:pt>
                <c:pt idx="42979">
                  <c:v>02:28:15</c:v>
                </c:pt>
                <c:pt idx="42980">
                  <c:v>02:28:16</c:v>
                </c:pt>
                <c:pt idx="42981">
                  <c:v>02:28:17</c:v>
                </c:pt>
                <c:pt idx="42982">
                  <c:v>02:28:18</c:v>
                </c:pt>
                <c:pt idx="42983">
                  <c:v>02:28:19</c:v>
                </c:pt>
                <c:pt idx="42984">
                  <c:v>02:28:20</c:v>
                </c:pt>
                <c:pt idx="42985">
                  <c:v>02:28:21</c:v>
                </c:pt>
                <c:pt idx="42986">
                  <c:v>02:28:22</c:v>
                </c:pt>
                <c:pt idx="42987">
                  <c:v>02:28:23</c:v>
                </c:pt>
                <c:pt idx="42988">
                  <c:v>02:28:24</c:v>
                </c:pt>
                <c:pt idx="42989">
                  <c:v>02:28:25</c:v>
                </c:pt>
                <c:pt idx="42990">
                  <c:v>02:28:26</c:v>
                </c:pt>
                <c:pt idx="42991">
                  <c:v>02:28:27</c:v>
                </c:pt>
                <c:pt idx="42992">
                  <c:v>02:28:28</c:v>
                </c:pt>
                <c:pt idx="42993">
                  <c:v>02:28:29</c:v>
                </c:pt>
                <c:pt idx="42994">
                  <c:v>02:28:30</c:v>
                </c:pt>
                <c:pt idx="42995">
                  <c:v>02:28:31</c:v>
                </c:pt>
                <c:pt idx="42996">
                  <c:v>02:28:32</c:v>
                </c:pt>
                <c:pt idx="42997">
                  <c:v>02:28:33</c:v>
                </c:pt>
                <c:pt idx="42998">
                  <c:v>02:28:34</c:v>
                </c:pt>
                <c:pt idx="42999">
                  <c:v>02:28:35</c:v>
                </c:pt>
                <c:pt idx="43000">
                  <c:v>02:28:36</c:v>
                </c:pt>
                <c:pt idx="43001">
                  <c:v>02:28:37</c:v>
                </c:pt>
                <c:pt idx="43002">
                  <c:v>02:28:38</c:v>
                </c:pt>
                <c:pt idx="43003">
                  <c:v>02:28:39</c:v>
                </c:pt>
                <c:pt idx="43004">
                  <c:v>02:28:40</c:v>
                </c:pt>
                <c:pt idx="43005">
                  <c:v>02:28:41</c:v>
                </c:pt>
                <c:pt idx="43006">
                  <c:v>02:28:42</c:v>
                </c:pt>
                <c:pt idx="43007">
                  <c:v>02:28:43</c:v>
                </c:pt>
                <c:pt idx="43008">
                  <c:v>02:28:44</c:v>
                </c:pt>
                <c:pt idx="43009">
                  <c:v>02:28:45</c:v>
                </c:pt>
                <c:pt idx="43010">
                  <c:v>02:28:46</c:v>
                </c:pt>
                <c:pt idx="43011">
                  <c:v>02:28:47</c:v>
                </c:pt>
                <c:pt idx="43012">
                  <c:v>02:28:48</c:v>
                </c:pt>
                <c:pt idx="43013">
                  <c:v>02:28:49</c:v>
                </c:pt>
                <c:pt idx="43014">
                  <c:v>02:28:50</c:v>
                </c:pt>
                <c:pt idx="43015">
                  <c:v>02:28:51</c:v>
                </c:pt>
                <c:pt idx="43016">
                  <c:v>02:28:52</c:v>
                </c:pt>
                <c:pt idx="43017">
                  <c:v>02:28:53</c:v>
                </c:pt>
                <c:pt idx="43018">
                  <c:v>02:28:54</c:v>
                </c:pt>
                <c:pt idx="43019">
                  <c:v>02:28:55</c:v>
                </c:pt>
                <c:pt idx="43020">
                  <c:v>02:28:56</c:v>
                </c:pt>
                <c:pt idx="43021">
                  <c:v>02:28:57</c:v>
                </c:pt>
                <c:pt idx="43022">
                  <c:v>02:28:58</c:v>
                </c:pt>
                <c:pt idx="43023">
                  <c:v>02:28:59</c:v>
                </c:pt>
                <c:pt idx="43024">
                  <c:v>02:29:00</c:v>
                </c:pt>
                <c:pt idx="43025">
                  <c:v>02:29:01</c:v>
                </c:pt>
                <c:pt idx="43026">
                  <c:v>02:29:02</c:v>
                </c:pt>
                <c:pt idx="43027">
                  <c:v>02:29:03</c:v>
                </c:pt>
                <c:pt idx="43028">
                  <c:v>02:29:04</c:v>
                </c:pt>
                <c:pt idx="43029">
                  <c:v>02:29:05</c:v>
                </c:pt>
                <c:pt idx="43030">
                  <c:v>02:29:06</c:v>
                </c:pt>
                <c:pt idx="43031">
                  <c:v>02:29:07</c:v>
                </c:pt>
                <c:pt idx="43032">
                  <c:v>02:29:08</c:v>
                </c:pt>
                <c:pt idx="43033">
                  <c:v>02:29:09</c:v>
                </c:pt>
                <c:pt idx="43034">
                  <c:v>02:29:10</c:v>
                </c:pt>
                <c:pt idx="43035">
                  <c:v>02:29:11</c:v>
                </c:pt>
                <c:pt idx="43036">
                  <c:v>02:29:12</c:v>
                </c:pt>
                <c:pt idx="43037">
                  <c:v>02:29:13</c:v>
                </c:pt>
                <c:pt idx="43038">
                  <c:v>02:29:14</c:v>
                </c:pt>
                <c:pt idx="43039">
                  <c:v>02:29:15</c:v>
                </c:pt>
                <c:pt idx="43040">
                  <c:v>02:29:16</c:v>
                </c:pt>
                <c:pt idx="43041">
                  <c:v>02:29:17</c:v>
                </c:pt>
                <c:pt idx="43042">
                  <c:v>02:29:18</c:v>
                </c:pt>
                <c:pt idx="43043">
                  <c:v>02:29:19</c:v>
                </c:pt>
                <c:pt idx="43044">
                  <c:v>02:29:20</c:v>
                </c:pt>
                <c:pt idx="43045">
                  <c:v>02:29:21</c:v>
                </c:pt>
                <c:pt idx="43046">
                  <c:v>02:29:22</c:v>
                </c:pt>
                <c:pt idx="43047">
                  <c:v>02:29:23</c:v>
                </c:pt>
                <c:pt idx="43048">
                  <c:v>02:29:24</c:v>
                </c:pt>
                <c:pt idx="43049">
                  <c:v>02:29:25</c:v>
                </c:pt>
                <c:pt idx="43050">
                  <c:v>02:29:26</c:v>
                </c:pt>
                <c:pt idx="43051">
                  <c:v>02:29:27</c:v>
                </c:pt>
                <c:pt idx="43052">
                  <c:v>02:29:28</c:v>
                </c:pt>
                <c:pt idx="43053">
                  <c:v>02:29:29</c:v>
                </c:pt>
                <c:pt idx="43054">
                  <c:v>02:29:30</c:v>
                </c:pt>
                <c:pt idx="43055">
                  <c:v>02:29:31</c:v>
                </c:pt>
                <c:pt idx="43056">
                  <c:v>02:29:32</c:v>
                </c:pt>
                <c:pt idx="43057">
                  <c:v>02:29:33</c:v>
                </c:pt>
                <c:pt idx="43058">
                  <c:v>02:29:34</c:v>
                </c:pt>
                <c:pt idx="43059">
                  <c:v>02:29:35</c:v>
                </c:pt>
                <c:pt idx="43060">
                  <c:v>02:29:36</c:v>
                </c:pt>
                <c:pt idx="43061">
                  <c:v>02:29:37</c:v>
                </c:pt>
                <c:pt idx="43062">
                  <c:v>02:29:38</c:v>
                </c:pt>
                <c:pt idx="43063">
                  <c:v>02:29:39</c:v>
                </c:pt>
                <c:pt idx="43064">
                  <c:v>02:29:40</c:v>
                </c:pt>
                <c:pt idx="43065">
                  <c:v>02:29:41</c:v>
                </c:pt>
                <c:pt idx="43066">
                  <c:v>02:29:42</c:v>
                </c:pt>
                <c:pt idx="43067">
                  <c:v>02:29:43</c:v>
                </c:pt>
                <c:pt idx="43068">
                  <c:v>02:29:44</c:v>
                </c:pt>
                <c:pt idx="43069">
                  <c:v>02:29:45</c:v>
                </c:pt>
                <c:pt idx="43070">
                  <c:v>02:29:46</c:v>
                </c:pt>
                <c:pt idx="43071">
                  <c:v>02:29:47</c:v>
                </c:pt>
                <c:pt idx="43072">
                  <c:v>02:29:48</c:v>
                </c:pt>
                <c:pt idx="43073">
                  <c:v>02:29:49</c:v>
                </c:pt>
                <c:pt idx="43074">
                  <c:v>02:29:50</c:v>
                </c:pt>
                <c:pt idx="43075">
                  <c:v>02:29:51</c:v>
                </c:pt>
                <c:pt idx="43076">
                  <c:v>02:29:52</c:v>
                </c:pt>
                <c:pt idx="43077">
                  <c:v>02:29:53</c:v>
                </c:pt>
                <c:pt idx="43078">
                  <c:v>02:29:54</c:v>
                </c:pt>
                <c:pt idx="43079">
                  <c:v>02:29:55</c:v>
                </c:pt>
                <c:pt idx="43080">
                  <c:v>02:29:56</c:v>
                </c:pt>
                <c:pt idx="43081">
                  <c:v>02:29:57</c:v>
                </c:pt>
                <c:pt idx="43082">
                  <c:v>02:29:58</c:v>
                </c:pt>
                <c:pt idx="43083">
                  <c:v>02:29:59</c:v>
                </c:pt>
                <c:pt idx="43084">
                  <c:v>02:30:00</c:v>
                </c:pt>
                <c:pt idx="43085">
                  <c:v>02:30:01</c:v>
                </c:pt>
                <c:pt idx="43086">
                  <c:v>02:30:02</c:v>
                </c:pt>
                <c:pt idx="43087">
                  <c:v>02:30:03</c:v>
                </c:pt>
                <c:pt idx="43088">
                  <c:v>02:30:04</c:v>
                </c:pt>
                <c:pt idx="43089">
                  <c:v>02:30:05</c:v>
                </c:pt>
                <c:pt idx="43090">
                  <c:v>02:30:06</c:v>
                </c:pt>
                <c:pt idx="43091">
                  <c:v>02:30:07</c:v>
                </c:pt>
                <c:pt idx="43092">
                  <c:v>02:30:08</c:v>
                </c:pt>
                <c:pt idx="43093">
                  <c:v>02:30:09</c:v>
                </c:pt>
                <c:pt idx="43094">
                  <c:v>02:30:10</c:v>
                </c:pt>
                <c:pt idx="43095">
                  <c:v>02:30:11</c:v>
                </c:pt>
                <c:pt idx="43096">
                  <c:v>02:30:12</c:v>
                </c:pt>
                <c:pt idx="43097">
                  <c:v>02:30:13</c:v>
                </c:pt>
                <c:pt idx="43098">
                  <c:v>02:30:14</c:v>
                </c:pt>
                <c:pt idx="43099">
                  <c:v>02:30:15</c:v>
                </c:pt>
                <c:pt idx="43100">
                  <c:v>02:30:16</c:v>
                </c:pt>
                <c:pt idx="43101">
                  <c:v>02:30:17</c:v>
                </c:pt>
                <c:pt idx="43102">
                  <c:v>02:30:18</c:v>
                </c:pt>
                <c:pt idx="43103">
                  <c:v>02:30:19</c:v>
                </c:pt>
                <c:pt idx="43104">
                  <c:v>02:30:20</c:v>
                </c:pt>
                <c:pt idx="43105">
                  <c:v>02:30:21</c:v>
                </c:pt>
                <c:pt idx="43106">
                  <c:v>02:30:22</c:v>
                </c:pt>
                <c:pt idx="43107">
                  <c:v>02:30:23</c:v>
                </c:pt>
                <c:pt idx="43108">
                  <c:v>02:30:24</c:v>
                </c:pt>
                <c:pt idx="43109">
                  <c:v>02:30:25</c:v>
                </c:pt>
                <c:pt idx="43110">
                  <c:v>02:30:26</c:v>
                </c:pt>
                <c:pt idx="43111">
                  <c:v>02:30:27</c:v>
                </c:pt>
                <c:pt idx="43112">
                  <c:v>02:30:28</c:v>
                </c:pt>
                <c:pt idx="43113">
                  <c:v>02:30:29</c:v>
                </c:pt>
                <c:pt idx="43114">
                  <c:v>02:30:30</c:v>
                </c:pt>
                <c:pt idx="43115">
                  <c:v>02:30:31</c:v>
                </c:pt>
                <c:pt idx="43116">
                  <c:v>02:30:32</c:v>
                </c:pt>
                <c:pt idx="43117">
                  <c:v>02:30:33</c:v>
                </c:pt>
                <c:pt idx="43118">
                  <c:v>02:30:34</c:v>
                </c:pt>
                <c:pt idx="43119">
                  <c:v>02:30:35</c:v>
                </c:pt>
                <c:pt idx="43120">
                  <c:v>02:30:36</c:v>
                </c:pt>
                <c:pt idx="43121">
                  <c:v>02:30:37</c:v>
                </c:pt>
                <c:pt idx="43122">
                  <c:v>02:30:38</c:v>
                </c:pt>
                <c:pt idx="43123">
                  <c:v>02:30:39</c:v>
                </c:pt>
                <c:pt idx="43124">
                  <c:v>02:30:40</c:v>
                </c:pt>
                <c:pt idx="43125">
                  <c:v>02:30:41</c:v>
                </c:pt>
                <c:pt idx="43126">
                  <c:v>02:30:42</c:v>
                </c:pt>
                <c:pt idx="43127">
                  <c:v>02:30:43</c:v>
                </c:pt>
                <c:pt idx="43128">
                  <c:v>02:30:44</c:v>
                </c:pt>
                <c:pt idx="43129">
                  <c:v>02:30:45</c:v>
                </c:pt>
                <c:pt idx="43130">
                  <c:v>02:30:46</c:v>
                </c:pt>
                <c:pt idx="43131">
                  <c:v>02:30:47</c:v>
                </c:pt>
                <c:pt idx="43132">
                  <c:v>02:30:48</c:v>
                </c:pt>
                <c:pt idx="43133">
                  <c:v>02:30:49</c:v>
                </c:pt>
                <c:pt idx="43134">
                  <c:v>02:30:50</c:v>
                </c:pt>
                <c:pt idx="43135">
                  <c:v>02:30:51</c:v>
                </c:pt>
                <c:pt idx="43136">
                  <c:v>02:30:52</c:v>
                </c:pt>
                <c:pt idx="43137">
                  <c:v>02:30:53</c:v>
                </c:pt>
                <c:pt idx="43138">
                  <c:v>02:30:54</c:v>
                </c:pt>
                <c:pt idx="43139">
                  <c:v>02:30:55</c:v>
                </c:pt>
                <c:pt idx="43140">
                  <c:v>02:30:56</c:v>
                </c:pt>
                <c:pt idx="43141">
                  <c:v>02:30:57</c:v>
                </c:pt>
                <c:pt idx="43142">
                  <c:v>02:30:58</c:v>
                </c:pt>
                <c:pt idx="43143">
                  <c:v>02:30:59</c:v>
                </c:pt>
                <c:pt idx="43144">
                  <c:v>02:31:00</c:v>
                </c:pt>
                <c:pt idx="43145">
                  <c:v>02:31:01</c:v>
                </c:pt>
                <c:pt idx="43146">
                  <c:v>02:31:02</c:v>
                </c:pt>
                <c:pt idx="43147">
                  <c:v>02:31:03</c:v>
                </c:pt>
                <c:pt idx="43148">
                  <c:v>02:31:04</c:v>
                </c:pt>
                <c:pt idx="43149">
                  <c:v>02:31:05</c:v>
                </c:pt>
                <c:pt idx="43150">
                  <c:v>02:31:06</c:v>
                </c:pt>
                <c:pt idx="43151">
                  <c:v>02:31:07</c:v>
                </c:pt>
                <c:pt idx="43152">
                  <c:v>02:31:08</c:v>
                </c:pt>
                <c:pt idx="43153">
                  <c:v>02:31:09</c:v>
                </c:pt>
                <c:pt idx="43154">
                  <c:v>02:31:10</c:v>
                </c:pt>
                <c:pt idx="43155">
                  <c:v>02:31:11</c:v>
                </c:pt>
                <c:pt idx="43156">
                  <c:v>02:31:12</c:v>
                </c:pt>
                <c:pt idx="43157">
                  <c:v>02:31:13</c:v>
                </c:pt>
                <c:pt idx="43158">
                  <c:v>02:31:14</c:v>
                </c:pt>
                <c:pt idx="43159">
                  <c:v>02:31:15</c:v>
                </c:pt>
                <c:pt idx="43160">
                  <c:v>02:31:16</c:v>
                </c:pt>
                <c:pt idx="43161">
                  <c:v>02:31:17</c:v>
                </c:pt>
                <c:pt idx="43162">
                  <c:v>02:31:18</c:v>
                </c:pt>
                <c:pt idx="43163">
                  <c:v>02:31:19</c:v>
                </c:pt>
                <c:pt idx="43164">
                  <c:v>02:31:20</c:v>
                </c:pt>
                <c:pt idx="43165">
                  <c:v>02:31:21</c:v>
                </c:pt>
                <c:pt idx="43166">
                  <c:v>02:31:22</c:v>
                </c:pt>
                <c:pt idx="43167">
                  <c:v>02:31:23</c:v>
                </c:pt>
                <c:pt idx="43168">
                  <c:v>02:31:24</c:v>
                </c:pt>
                <c:pt idx="43169">
                  <c:v>02:31:25</c:v>
                </c:pt>
                <c:pt idx="43170">
                  <c:v>02:31:26</c:v>
                </c:pt>
                <c:pt idx="43171">
                  <c:v>02:31:27</c:v>
                </c:pt>
                <c:pt idx="43172">
                  <c:v>02:31:28</c:v>
                </c:pt>
                <c:pt idx="43173">
                  <c:v>02:31:29</c:v>
                </c:pt>
                <c:pt idx="43174">
                  <c:v>02:31:30</c:v>
                </c:pt>
                <c:pt idx="43175">
                  <c:v>02:31:31</c:v>
                </c:pt>
                <c:pt idx="43176">
                  <c:v>02:31:32</c:v>
                </c:pt>
                <c:pt idx="43177">
                  <c:v>02:31:33</c:v>
                </c:pt>
                <c:pt idx="43178">
                  <c:v>02:31:34</c:v>
                </c:pt>
                <c:pt idx="43179">
                  <c:v>02:31:35</c:v>
                </c:pt>
                <c:pt idx="43180">
                  <c:v>02:31:36</c:v>
                </c:pt>
                <c:pt idx="43181">
                  <c:v>02:31:37</c:v>
                </c:pt>
                <c:pt idx="43182">
                  <c:v>02:31:38</c:v>
                </c:pt>
                <c:pt idx="43183">
                  <c:v>02:31:39</c:v>
                </c:pt>
                <c:pt idx="43184">
                  <c:v>02:31:40</c:v>
                </c:pt>
                <c:pt idx="43185">
                  <c:v>02:31:41</c:v>
                </c:pt>
                <c:pt idx="43186">
                  <c:v>02:31:42</c:v>
                </c:pt>
                <c:pt idx="43187">
                  <c:v>02:31:43</c:v>
                </c:pt>
                <c:pt idx="43188">
                  <c:v>02:31:44</c:v>
                </c:pt>
                <c:pt idx="43189">
                  <c:v>02:31:45</c:v>
                </c:pt>
                <c:pt idx="43190">
                  <c:v>02:31:46</c:v>
                </c:pt>
                <c:pt idx="43191">
                  <c:v>02:31:47</c:v>
                </c:pt>
                <c:pt idx="43192">
                  <c:v>02:31:48</c:v>
                </c:pt>
                <c:pt idx="43193">
                  <c:v>02:31:49</c:v>
                </c:pt>
                <c:pt idx="43194">
                  <c:v>02:31:50</c:v>
                </c:pt>
                <c:pt idx="43195">
                  <c:v>02:31:51</c:v>
                </c:pt>
                <c:pt idx="43196">
                  <c:v>02:31:52</c:v>
                </c:pt>
                <c:pt idx="43197">
                  <c:v>02:31:53</c:v>
                </c:pt>
                <c:pt idx="43198">
                  <c:v>02:31:54</c:v>
                </c:pt>
                <c:pt idx="43199">
                  <c:v>02:31:55</c:v>
                </c:pt>
                <c:pt idx="43200">
                  <c:v>02:31:56</c:v>
                </c:pt>
                <c:pt idx="43201">
                  <c:v>02:31:57</c:v>
                </c:pt>
                <c:pt idx="43202">
                  <c:v>02:31:58</c:v>
                </c:pt>
                <c:pt idx="43203">
                  <c:v>02:31:59</c:v>
                </c:pt>
                <c:pt idx="43204">
                  <c:v>02:32:00</c:v>
                </c:pt>
                <c:pt idx="43205">
                  <c:v>02:32:01</c:v>
                </c:pt>
                <c:pt idx="43206">
                  <c:v>02:32:02</c:v>
                </c:pt>
                <c:pt idx="43207">
                  <c:v>02:32:03</c:v>
                </c:pt>
                <c:pt idx="43208">
                  <c:v>02:32:04</c:v>
                </c:pt>
                <c:pt idx="43209">
                  <c:v>02:32:05</c:v>
                </c:pt>
                <c:pt idx="43210">
                  <c:v>02:32:06</c:v>
                </c:pt>
                <c:pt idx="43211">
                  <c:v>02:32:07</c:v>
                </c:pt>
                <c:pt idx="43212">
                  <c:v>02:32:08</c:v>
                </c:pt>
                <c:pt idx="43213">
                  <c:v>02:32:09</c:v>
                </c:pt>
                <c:pt idx="43214">
                  <c:v>02:32:10</c:v>
                </c:pt>
                <c:pt idx="43215">
                  <c:v>02:32:11</c:v>
                </c:pt>
                <c:pt idx="43216">
                  <c:v>02:32:12</c:v>
                </c:pt>
                <c:pt idx="43217">
                  <c:v>02:32:13</c:v>
                </c:pt>
                <c:pt idx="43218">
                  <c:v>02:32:14</c:v>
                </c:pt>
                <c:pt idx="43219">
                  <c:v>02:32:15</c:v>
                </c:pt>
                <c:pt idx="43220">
                  <c:v>02:32:16</c:v>
                </c:pt>
                <c:pt idx="43221">
                  <c:v>02:32:17</c:v>
                </c:pt>
                <c:pt idx="43222">
                  <c:v>02:32:18</c:v>
                </c:pt>
                <c:pt idx="43223">
                  <c:v>02:32:19</c:v>
                </c:pt>
                <c:pt idx="43224">
                  <c:v>02:32:20</c:v>
                </c:pt>
                <c:pt idx="43225">
                  <c:v>02:32:21</c:v>
                </c:pt>
                <c:pt idx="43226">
                  <c:v>02:32:22</c:v>
                </c:pt>
                <c:pt idx="43227">
                  <c:v>02:32:23</c:v>
                </c:pt>
                <c:pt idx="43228">
                  <c:v>02:32:24</c:v>
                </c:pt>
                <c:pt idx="43229">
                  <c:v>02:32:25</c:v>
                </c:pt>
                <c:pt idx="43230">
                  <c:v>02:32:26</c:v>
                </c:pt>
                <c:pt idx="43231">
                  <c:v>02:32:27</c:v>
                </c:pt>
                <c:pt idx="43232">
                  <c:v>02:32:28</c:v>
                </c:pt>
                <c:pt idx="43233">
                  <c:v>02:32:29</c:v>
                </c:pt>
                <c:pt idx="43234">
                  <c:v>02:32:30</c:v>
                </c:pt>
                <c:pt idx="43235">
                  <c:v>02:32:31</c:v>
                </c:pt>
                <c:pt idx="43236">
                  <c:v>02:32:32</c:v>
                </c:pt>
                <c:pt idx="43237">
                  <c:v>02:32:33</c:v>
                </c:pt>
                <c:pt idx="43238">
                  <c:v>02:32:34</c:v>
                </c:pt>
                <c:pt idx="43239">
                  <c:v>02:32:35</c:v>
                </c:pt>
                <c:pt idx="43240">
                  <c:v>02:32:36</c:v>
                </c:pt>
                <c:pt idx="43241">
                  <c:v>02:32:37</c:v>
                </c:pt>
                <c:pt idx="43242">
                  <c:v>02:32:38</c:v>
                </c:pt>
                <c:pt idx="43243">
                  <c:v>02:32:39</c:v>
                </c:pt>
                <c:pt idx="43244">
                  <c:v>02:32:40</c:v>
                </c:pt>
                <c:pt idx="43245">
                  <c:v>02:32:41</c:v>
                </c:pt>
                <c:pt idx="43246">
                  <c:v>02:32:42</c:v>
                </c:pt>
                <c:pt idx="43247">
                  <c:v>02:32:43</c:v>
                </c:pt>
                <c:pt idx="43248">
                  <c:v>02:32:44</c:v>
                </c:pt>
                <c:pt idx="43249">
                  <c:v>02:32:45</c:v>
                </c:pt>
                <c:pt idx="43250">
                  <c:v>02:32:46</c:v>
                </c:pt>
                <c:pt idx="43251">
                  <c:v>02:32:47</c:v>
                </c:pt>
                <c:pt idx="43252">
                  <c:v>02:32:48</c:v>
                </c:pt>
                <c:pt idx="43253">
                  <c:v>02:32:49</c:v>
                </c:pt>
                <c:pt idx="43254">
                  <c:v>02:32:50</c:v>
                </c:pt>
                <c:pt idx="43255">
                  <c:v>02:32:51</c:v>
                </c:pt>
                <c:pt idx="43256">
                  <c:v>02:32:52</c:v>
                </c:pt>
                <c:pt idx="43257">
                  <c:v>02:32:53</c:v>
                </c:pt>
                <c:pt idx="43258">
                  <c:v>02:32:54</c:v>
                </c:pt>
                <c:pt idx="43259">
                  <c:v>02:32:55</c:v>
                </c:pt>
                <c:pt idx="43260">
                  <c:v>02:32:56</c:v>
                </c:pt>
                <c:pt idx="43261">
                  <c:v>02:32:57</c:v>
                </c:pt>
                <c:pt idx="43262">
                  <c:v>02:32:58</c:v>
                </c:pt>
                <c:pt idx="43263">
                  <c:v>02:32:59</c:v>
                </c:pt>
                <c:pt idx="43264">
                  <c:v>02:33:00</c:v>
                </c:pt>
                <c:pt idx="43265">
                  <c:v>02:33:01</c:v>
                </c:pt>
                <c:pt idx="43266">
                  <c:v>02:33:02</c:v>
                </c:pt>
                <c:pt idx="43267">
                  <c:v>02:33:03</c:v>
                </c:pt>
                <c:pt idx="43268">
                  <c:v>02:33:04</c:v>
                </c:pt>
                <c:pt idx="43269">
                  <c:v>02:33:05</c:v>
                </c:pt>
                <c:pt idx="43270">
                  <c:v>02:33:06</c:v>
                </c:pt>
                <c:pt idx="43271">
                  <c:v>02:33:07</c:v>
                </c:pt>
                <c:pt idx="43272">
                  <c:v>02:33:08</c:v>
                </c:pt>
                <c:pt idx="43273">
                  <c:v>02:33:09</c:v>
                </c:pt>
                <c:pt idx="43274">
                  <c:v>02:33:10</c:v>
                </c:pt>
                <c:pt idx="43275">
                  <c:v>02:33:11</c:v>
                </c:pt>
                <c:pt idx="43276">
                  <c:v>02:33:12</c:v>
                </c:pt>
                <c:pt idx="43277">
                  <c:v>02:33:13</c:v>
                </c:pt>
                <c:pt idx="43278">
                  <c:v>02:33:14</c:v>
                </c:pt>
                <c:pt idx="43279">
                  <c:v>02:33:15</c:v>
                </c:pt>
                <c:pt idx="43280">
                  <c:v>02:33:16</c:v>
                </c:pt>
                <c:pt idx="43281">
                  <c:v>02:33:17</c:v>
                </c:pt>
                <c:pt idx="43282">
                  <c:v>02:33:18</c:v>
                </c:pt>
                <c:pt idx="43283">
                  <c:v>02:33:19</c:v>
                </c:pt>
                <c:pt idx="43284">
                  <c:v>02:33:20</c:v>
                </c:pt>
                <c:pt idx="43285">
                  <c:v>02:33:21</c:v>
                </c:pt>
                <c:pt idx="43286">
                  <c:v>02:33:22</c:v>
                </c:pt>
                <c:pt idx="43287">
                  <c:v>02:33:23</c:v>
                </c:pt>
                <c:pt idx="43288">
                  <c:v>02:33:24</c:v>
                </c:pt>
                <c:pt idx="43289">
                  <c:v>02:33:25</c:v>
                </c:pt>
                <c:pt idx="43290">
                  <c:v>02:33:26</c:v>
                </c:pt>
                <c:pt idx="43291">
                  <c:v>02:33:27</c:v>
                </c:pt>
                <c:pt idx="43292">
                  <c:v>02:33:28</c:v>
                </c:pt>
                <c:pt idx="43293">
                  <c:v>02:33:29</c:v>
                </c:pt>
                <c:pt idx="43294">
                  <c:v>02:33:30</c:v>
                </c:pt>
                <c:pt idx="43295">
                  <c:v>02:33:31</c:v>
                </c:pt>
                <c:pt idx="43296">
                  <c:v>02:33:32</c:v>
                </c:pt>
                <c:pt idx="43297">
                  <c:v>02:33:33</c:v>
                </c:pt>
                <c:pt idx="43298">
                  <c:v>02:33:34</c:v>
                </c:pt>
                <c:pt idx="43299">
                  <c:v>02:33:35</c:v>
                </c:pt>
                <c:pt idx="43300">
                  <c:v>02:33:36</c:v>
                </c:pt>
                <c:pt idx="43301">
                  <c:v>02:33:37</c:v>
                </c:pt>
                <c:pt idx="43302">
                  <c:v>02:33:38</c:v>
                </c:pt>
                <c:pt idx="43303">
                  <c:v>02:33:39</c:v>
                </c:pt>
                <c:pt idx="43304">
                  <c:v>02:33:40</c:v>
                </c:pt>
                <c:pt idx="43305">
                  <c:v>02:33:41</c:v>
                </c:pt>
                <c:pt idx="43306">
                  <c:v>02:33:42</c:v>
                </c:pt>
                <c:pt idx="43307">
                  <c:v>02:33:43</c:v>
                </c:pt>
                <c:pt idx="43308">
                  <c:v>02:33:44</c:v>
                </c:pt>
                <c:pt idx="43309">
                  <c:v>02:33:45</c:v>
                </c:pt>
                <c:pt idx="43310">
                  <c:v>02:33:46</c:v>
                </c:pt>
                <c:pt idx="43311">
                  <c:v>02:33:47</c:v>
                </c:pt>
                <c:pt idx="43312">
                  <c:v>02:33:48</c:v>
                </c:pt>
                <c:pt idx="43313">
                  <c:v>02:33:49</c:v>
                </c:pt>
                <c:pt idx="43314">
                  <c:v>02:33:50</c:v>
                </c:pt>
                <c:pt idx="43315">
                  <c:v>02:33:51</c:v>
                </c:pt>
                <c:pt idx="43316">
                  <c:v>02:33:52</c:v>
                </c:pt>
                <c:pt idx="43317">
                  <c:v>02:33:53</c:v>
                </c:pt>
                <c:pt idx="43318">
                  <c:v>02:33:54</c:v>
                </c:pt>
                <c:pt idx="43319">
                  <c:v>02:33:55</c:v>
                </c:pt>
                <c:pt idx="43320">
                  <c:v>02:33:56</c:v>
                </c:pt>
                <c:pt idx="43321">
                  <c:v>02:33:57</c:v>
                </c:pt>
                <c:pt idx="43322">
                  <c:v>02:33:58</c:v>
                </c:pt>
                <c:pt idx="43323">
                  <c:v>02:33:59</c:v>
                </c:pt>
                <c:pt idx="43324">
                  <c:v>02:34:00</c:v>
                </c:pt>
                <c:pt idx="43325">
                  <c:v>02:34:01</c:v>
                </c:pt>
                <c:pt idx="43326">
                  <c:v>02:34:02</c:v>
                </c:pt>
                <c:pt idx="43327">
                  <c:v>02:34:03</c:v>
                </c:pt>
                <c:pt idx="43328">
                  <c:v>02:34:04</c:v>
                </c:pt>
                <c:pt idx="43329">
                  <c:v>02:34:05</c:v>
                </c:pt>
                <c:pt idx="43330">
                  <c:v>02:34:06</c:v>
                </c:pt>
                <c:pt idx="43331">
                  <c:v>02:34:07</c:v>
                </c:pt>
                <c:pt idx="43332">
                  <c:v>02:34:08</c:v>
                </c:pt>
                <c:pt idx="43333">
                  <c:v>02:34:09</c:v>
                </c:pt>
                <c:pt idx="43334">
                  <c:v>02:34:10</c:v>
                </c:pt>
                <c:pt idx="43335">
                  <c:v>02:34:11</c:v>
                </c:pt>
                <c:pt idx="43336">
                  <c:v>02:34:12</c:v>
                </c:pt>
                <c:pt idx="43337">
                  <c:v>02:34:13</c:v>
                </c:pt>
                <c:pt idx="43338">
                  <c:v>02:34:14</c:v>
                </c:pt>
                <c:pt idx="43339">
                  <c:v>02:34:15</c:v>
                </c:pt>
                <c:pt idx="43340">
                  <c:v>02:34:16</c:v>
                </c:pt>
                <c:pt idx="43341">
                  <c:v>02:34:17</c:v>
                </c:pt>
                <c:pt idx="43342">
                  <c:v>02:34:18</c:v>
                </c:pt>
                <c:pt idx="43343">
                  <c:v>02:34:19</c:v>
                </c:pt>
                <c:pt idx="43344">
                  <c:v>02:34:20</c:v>
                </c:pt>
                <c:pt idx="43345">
                  <c:v>02:34:21</c:v>
                </c:pt>
                <c:pt idx="43346">
                  <c:v>02:34:22</c:v>
                </c:pt>
                <c:pt idx="43347">
                  <c:v>02:34:23</c:v>
                </c:pt>
                <c:pt idx="43348">
                  <c:v>02:34:24</c:v>
                </c:pt>
                <c:pt idx="43349">
                  <c:v>02:34:25</c:v>
                </c:pt>
                <c:pt idx="43350">
                  <c:v>02:34:26</c:v>
                </c:pt>
                <c:pt idx="43351">
                  <c:v>02:34:27</c:v>
                </c:pt>
                <c:pt idx="43352">
                  <c:v>02:34:28</c:v>
                </c:pt>
                <c:pt idx="43353">
                  <c:v>02:34:29</c:v>
                </c:pt>
                <c:pt idx="43354">
                  <c:v>02:34:30</c:v>
                </c:pt>
                <c:pt idx="43355">
                  <c:v>02:34:31</c:v>
                </c:pt>
                <c:pt idx="43356">
                  <c:v>02:34:32</c:v>
                </c:pt>
                <c:pt idx="43357">
                  <c:v>02:34:33</c:v>
                </c:pt>
                <c:pt idx="43358">
                  <c:v>02:34:34</c:v>
                </c:pt>
                <c:pt idx="43359">
                  <c:v>02:34:35</c:v>
                </c:pt>
                <c:pt idx="43360">
                  <c:v>02:34:36</c:v>
                </c:pt>
                <c:pt idx="43361">
                  <c:v>02:34:37</c:v>
                </c:pt>
                <c:pt idx="43362">
                  <c:v>02:34:38</c:v>
                </c:pt>
                <c:pt idx="43363">
                  <c:v>02:34:39</c:v>
                </c:pt>
                <c:pt idx="43364">
                  <c:v>02:34:40</c:v>
                </c:pt>
                <c:pt idx="43365">
                  <c:v>02:34:41</c:v>
                </c:pt>
                <c:pt idx="43366">
                  <c:v>02:34:42</c:v>
                </c:pt>
                <c:pt idx="43367">
                  <c:v>02:34:43</c:v>
                </c:pt>
                <c:pt idx="43368">
                  <c:v>02:34:44</c:v>
                </c:pt>
                <c:pt idx="43369">
                  <c:v>02:34:45</c:v>
                </c:pt>
                <c:pt idx="43370">
                  <c:v>02:34:46</c:v>
                </c:pt>
                <c:pt idx="43371">
                  <c:v>02:34:47</c:v>
                </c:pt>
                <c:pt idx="43372">
                  <c:v>02:34:48</c:v>
                </c:pt>
                <c:pt idx="43373">
                  <c:v>02:34:49</c:v>
                </c:pt>
                <c:pt idx="43374">
                  <c:v>02:34:50</c:v>
                </c:pt>
                <c:pt idx="43375">
                  <c:v>02:34:51</c:v>
                </c:pt>
                <c:pt idx="43376">
                  <c:v>02:34:52</c:v>
                </c:pt>
                <c:pt idx="43377">
                  <c:v>02:34:53</c:v>
                </c:pt>
                <c:pt idx="43378">
                  <c:v>02:34:54</c:v>
                </c:pt>
                <c:pt idx="43379">
                  <c:v>02:34:55</c:v>
                </c:pt>
                <c:pt idx="43380">
                  <c:v>02:34:56</c:v>
                </c:pt>
                <c:pt idx="43381">
                  <c:v>02:34:57</c:v>
                </c:pt>
                <c:pt idx="43382">
                  <c:v>02:34:58</c:v>
                </c:pt>
                <c:pt idx="43383">
                  <c:v>02:34:59</c:v>
                </c:pt>
                <c:pt idx="43384">
                  <c:v>02:35:00</c:v>
                </c:pt>
                <c:pt idx="43385">
                  <c:v>02:35:01</c:v>
                </c:pt>
                <c:pt idx="43386">
                  <c:v>02:35:02</c:v>
                </c:pt>
                <c:pt idx="43387">
                  <c:v>02:35:03</c:v>
                </c:pt>
                <c:pt idx="43388">
                  <c:v>02:35:04</c:v>
                </c:pt>
                <c:pt idx="43389">
                  <c:v>02:35:05</c:v>
                </c:pt>
                <c:pt idx="43390">
                  <c:v>02:35:06</c:v>
                </c:pt>
                <c:pt idx="43391">
                  <c:v>02:35:07</c:v>
                </c:pt>
                <c:pt idx="43392">
                  <c:v>02:35:08</c:v>
                </c:pt>
                <c:pt idx="43393">
                  <c:v>02:35:09</c:v>
                </c:pt>
                <c:pt idx="43394">
                  <c:v>02:35:10</c:v>
                </c:pt>
                <c:pt idx="43395">
                  <c:v>02:35:11</c:v>
                </c:pt>
                <c:pt idx="43396">
                  <c:v>02:35:12</c:v>
                </c:pt>
                <c:pt idx="43397">
                  <c:v>02:35:13</c:v>
                </c:pt>
                <c:pt idx="43398">
                  <c:v>02:35:14</c:v>
                </c:pt>
                <c:pt idx="43399">
                  <c:v>02:35:15</c:v>
                </c:pt>
                <c:pt idx="43400">
                  <c:v>02:35:16</c:v>
                </c:pt>
                <c:pt idx="43401">
                  <c:v>02:35:17</c:v>
                </c:pt>
                <c:pt idx="43402">
                  <c:v>02:35:18</c:v>
                </c:pt>
                <c:pt idx="43403">
                  <c:v>02:35:19</c:v>
                </c:pt>
                <c:pt idx="43404">
                  <c:v>02:35:20</c:v>
                </c:pt>
                <c:pt idx="43405">
                  <c:v>02:35:21</c:v>
                </c:pt>
                <c:pt idx="43406">
                  <c:v>02:35:22</c:v>
                </c:pt>
                <c:pt idx="43407">
                  <c:v>02:35:23</c:v>
                </c:pt>
                <c:pt idx="43408">
                  <c:v>02:35:24</c:v>
                </c:pt>
                <c:pt idx="43409">
                  <c:v>02:35:25</c:v>
                </c:pt>
                <c:pt idx="43410">
                  <c:v>02:35:26</c:v>
                </c:pt>
                <c:pt idx="43411">
                  <c:v>02:35:27</c:v>
                </c:pt>
                <c:pt idx="43412">
                  <c:v>02:35:28</c:v>
                </c:pt>
                <c:pt idx="43413">
                  <c:v>02:35:29</c:v>
                </c:pt>
                <c:pt idx="43414">
                  <c:v>02:35:30</c:v>
                </c:pt>
                <c:pt idx="43415">
                  <c:v>02:35:31</c:v>
                </c:pt>
                <c:pt idx="43416">
                  <c:v>02:35:32</c:v>
                </c:pt>
                <c:pt idx="43417">
                  <c:v>02:35:33</c:v>
                </c:pt>
                <c:pt idx="43418">
                  <c:v>02:35:34</c:v>
                </c:pt>
                <c:pt idx="43419">
                  <c:v>02:35:35</c:v>
                </c:pt>
                <c:pt idx="43420">
                  <c:v>02:35:36</c:v>
                </c:pt>
                <c:pt idx="43421">
                  <c:v>02:35:37</c:v>
                </c:pt>
                <c:pt idx="43422">
                  <c:v>02:35:38</c:v>
                </c:pt>
                <c:pt idx="43423">
                  <c:v>02:35:39</c:v>
                </c:pt>
                <c:pt idx="43424">
                  <c:v>02:35:40</c:v>
                </c:pt>
                <c:pt idx="43425">
                  <c:v>02:35:41</c:v>
                </c:pt>
                <c:pt idx="43426">
                  <c:v>02:35:42</c:v>
                </c:pt>
                <c:pt idx="43427">
                  <c:v>02:35:43</c:v>
                </c:pt>
                <c:pt idx="43428">
                  <c:v>02:35:44</c:v>
                </c:pt>
                <c:pt idx="43429">
                  <c:v>02:35:45</c:v>
                </c:pt>
                <c:pt idx="43430">
                  <c:v>02:35:46</c:v>
                </c:pt>
                <c:pt idx="43431">
                  <c:v>02:35:47</c:v>
                </c:pt>
                <c:pt idx="43432">
                  <c:v>02:35:48</c:v>
                </c:pt>
                <c:pt idx="43433">
                  <c:v>02:35:49</c:v>
                </c:pt>
                <c:pt idx="43434">
                  <c:v>02:35:50</c:v>
                </c:pt>
                <c:pt idx="43435">
                  <c:v>02:35:51</c:v>
                </c:pt>
                <c:pt idx="43436">
                  <c:v>02:35:52</c:v>
                </c:pt>
                <c:pt idx="43437">
                  <c:v>02:35:53</c:v>
                </c:pt>
                <c:pt idx="43438">
                  <c:v>02:35:54</c:v>
                </c:pt>
                <c:pt idx="43439">
                  <c:v>02:35:55</c:v>
                </c:pt>
                <c:pt idx="43440">
                  <c:v>02:35:56</c:v>
                </c:pt>
                <c:pt idx="43441">
                  <c:v>02:35:57</c:v>
                </c:pt>
                <c:pt idx="43442">
                  <c:v>02:35:58</c:v>
                </c:pt>
                <c:pt idx="43443">
                  <c:v>02:35:59</c:v>
                </c:pt>
                <c:pt idx="43444">
                  <c:v>02:36:00</c:v>
                </c:pt>
                <c:pt idx="43445">
                  <c:v>02:36:01</c:v>
                </c:pt>
                <c:pt idx="43446">
                  <c:v>02:36:02</c:v>
                </c:pt>
                <c:pt idx="43447">
                  <c:v>02:36:03</c:v>
                </c:pt>
                <c:pt idx="43448">
                  <c:v>02:36:04</c:v>
                </c:pt>
                <c:pt idx="43449">
                  <c:v>02:36:05</c:v>
                </c:pt>
                <c:pt idx="43450">
                  <c:v>02:36:06</c:v>
                </c:pt>
                <c:pt idx="43451">
                  <c:v>02:36:07</c:v>
                </c:pt>
                <c:pt idx="43452">
                  <c:v>02:36:08</c:v>
                </c:pt>
                <c:pt idx="43453">
                  <c:v>02:36:09</c:v>
                </c:pt>
                <c:pt idx="43454">
                  <c:v>02:36:10</c:v>
                </c:pt>
                <c:pt idx="43455">
                  <c:v>02:36:11</c:v>
                </c:pt>
                <c:pt idx="43456">
                  <c:v>02:36:12</c:v>
                </c:pt>
                <c:pt idx="43457">
                  <c:v>02:36:13</c:v>
                </c:pt>
                <c:pt idx="43458">
                  <c:v>02:36:14</c:v>
                </c:pt>
                <c:pt idx="43459">
                  <c:v>02:36:15</c:v>
                </c:pt>
                <c:pt idx="43460">
                  <c:v>02:36:16</c:v>
                </c:pt>
                <c:pt idx="43461">
                  <c:v>02:36:17</c:v>
                </c:pt>
                <c:pt idx="43462">
                  <c:v>02:36:18</c:v>
                </c:pt>
                <c:pt idx="43463">
                  <c:v>02:36:19</c:v>
                </c:pt>
                <c:pt idx="43464">
                  <c:v>02:36:20</c:v>
                </c:pt>
                <c:pt idx="43465">
                  <c:v>02:36:21</c:v>
                </c:pt>
                <c:pt idx="43466">
                  <c:v>02:36:22</c:v>
                </c:pt>
                <c:pt idx="43467">
                  <c:v>02:36:23</c:v>
                </c:pt>
                <c:pt idx="43468">
                  <c:v>02:36:24</c:v>
                </c:pt>
                <c:pt idx="43469">
                  <c:v>02:36:25</c:v>
                </c:pt>
                <c:pt idx="43470">
                  <c:v>02:36:26</c:v>
                </c:pt>
                <c:pt idx="43471">
                  <c:v>02:36:27</c:v>
                </c:pt>
                <c:pt idx="43472">
                  <c:v>02:36:28</c:v>
                </c:pt>
                <c:pt idx="43473">
                  <c:v>02:36:29</c:v>
                </c:pt>
                <c:pt idx="43474">
                  <c:v>02:36:30</c:v>
                </c:pt>
                <c:pt idx="43475">
                  <c:v>02:36:31</c:v>
                </c:pt>
                <c:pt idx="43476">
                  <c:v>02:36:32</c:v>
                </c:pt>
                <c:pt idx="43477">
                  <c:v>02:36:33</c:v>
                </c:pt>
                <c:pt idx="43478">
                  <c:v>02:36:34</c:v>
                </c:pt>
                <c:pt idx="43479">
                  <c:v>02:36:35</c:v>
                </c:pt>
                <c:pt idx="43480">
                  <c:v>02:36:36</c:v>
                </c:pt>
                <c:pt idx="43481">
                  <c:v>02:36:37</c:v>
                </c:pt>
                <c:pt idx="43482">
                  <c:v>02:36:38</c:v>
                </c:pt>
                <c:pt idx="43483">
                  <c:v>02:36:39</c:v>
                </c:pt>
                <c:pt idx="43484">
                  <c:v>02:36:40</c:v>
                </c:pt>
                <c:pt idx="43485">
                  <c:v>02:36:41</c:v>
                </c:pt>
                <c:pt idx="43486">
                  <c:v>02:36:42</c:v>
                </c:pt>
                <c:pt idx="43487">
                  <c:v>02:36:43</c:v>
                </c:pt>
                <c:pt idx="43488">
                  <c:v>02:36:44</c:v>
                </c:pt>
                <c:pt idx="43489">
                  <c:v>02:36:45</c:v>
                </c:pt>
                <c:pt idx="43490">
                  <c:v>02:36:46</c:v>
                </c:pt>
                <c:pt idx="43491">
                  <c:v>02:36:47</c:v>
                </c:pt>
                <c:pt idx="43492">
                  <c:v>02:36:48</c:v>
                </c:pt>
                <c:pt idx="43493">
                  <c:v>02:36:49</c:v>
                </c:pt>
                <c:pt idx="43494">
                  <c:v>02:36:50</c:v>
                </c:pt>
                <c:pt idx="43495">
                  <c:v>02:36:51</c:v>
                </c:pt>
                <c:pt idx="43496">
                  <c:v>02:36:52</c:v>
                </c:pt>
                <c:pt idx="43497">
                  <c:v>02:36:53</c:v>
                </c:pt>
                <c:pt idx="43498">
                  <c:v>02:36:54</c:v>
                </c:pt>
                <c:pt idx="43499">
                  <c:v>02:36:55</c:v>
                </c:pt>
                <c:pt idx="43500">
                  <c:v>02:36:56</c:v>
                </c:pt>
                <c:pt idx="43501">
                  <c:v>02:36:57</c:v>
                </c:pt>
                <c:pt idx="43502">
                  <c:v>02:36:58</c:v>
                </c:pt>
                <c:pt idx="43503">
                  <c:v>02:36:59</c:v>
                </c:pt>
                <c:pt idx="43504">
                  <c:v>02:37:00</c:v>
                </c:pt>
                <c:pt idx="43505">
                  <c:v>02:37:01</c:v>
                </c:pt>
                <c:pt idx="43506">
                  <c:v>02:37:02</c:v>
                </c:pt>
                <c:pt idx="43507">
                  <c:v>02:37:03</c:v>
                </c:pt>
                <c:pt idx="43508">
                  <c:v>02:37:04</c:v>
                </c:pt>
                <c:pt idx="43509">
                  <c:v>02:37:05</c:v>
                </c:pt>
                <c:pt idx="43510">
                  <c:v>02:37:06</c:v>
                </c:pt>
                <c:pt idx="43511">
                  <c:v>02:37:07</c:v>
                </c:pt>
                <c:pt idx="43512">
                  <c:v>02:37:08</c:v>
                </c:pt>
                <c:pt idx="43513">
                  <c:v>02:37:09</c:v>
                </c:pt>
                <c:pt idx="43514">
                  <c:v>02:37:10</c:v>
                </c:pt>
                <c:pt idx="43515">
                  <c:v>02:37:11</c:v>
                </c:pt>
                <c:pt idx="43516">
                  <c:v>02:37:12</c:v>
                </c:pt>
                <c:pt idx="43517">
                  <c:v>02:37:13</c:v>
                </c:pt>
                <c:pt idx="43518">
                  <c:v>02:37:14</c:v>
                </c:pt>
                <c:pt idx="43519">
                  <c:v>02:37:15</c:v>
                </c:pt>
                <c:pt idx="43520">
                  <c:v>02:37:16</c:v>
                </c:pt>
                <c:pt idx="43521">
                  <c:v>02:37:17</c:v>
                </c:pt>
                <c:pt idx="43522">
                  <c:v>02:37:18</c:v>
                </c:pt>
                <c:pt idx="43523">
                  <c:v>02:37:19</c:v>
                </c:pt>
                <c:pt idx="43524">
                  <c:v>02:37:20</c:v>
                </c:pt>
                <c:pt idx="43525">
                  <c:v>02:37:21</c:v>
                </c:pt>
                <c:pt idx="43526">
                  <c:v>02:37:22</c:v>
                </c:pt>
                <c:pt idx="43527">
                  <c:v>02:37:23</c:v>
                </c:pt>
                <c:pt idx="43528">
                  <c:v>02:37:24</c:v>
                </c:pt>
                <c:pt idx="43529">
                  <c:v>02:37:25</c:v>
                </c:pt>
                <c:pt idx="43530">
                  <c:v>02:37:26</c:v>
                </c:pt>
                <c:pt idx="43531">
                  <c:v>02:37:27</c:v>
                </c:pt>
                <c:pt idx="43532">
                  <c:v>02:37:28</c:v>
                </c:pt>
                <c:pt idx="43533">
                  <c:v>02:37:29</c:v>
                </c:pt>
                <c:pt idx="43534">
                  <c:v>02:37:30</c:v>
                </c:pt>
                <c:pt idx="43535">
                  <c:v>02:37:31</c:v>
                </c:pt>
                <c:pt idx="43536">
                  <c:v>02:37:32</c:v>
                </c:pt>
                <c:pt idx="43537">
                  <c:v>02:37:33</c:v>
                </c:pt>
                <c:pt idx="43538">
                  <c:v>02:37:34</c:v>
                </c:pt>
                <c:pt idx="43539">
                  <c:v>02:37:35</c:v>
                </c:pt>
                <c:pt idx="43540">
                  <c:v>02:37:36</c:v>
                </c:pt>
                <c:pt idx="43541">
                  <c:v>02:37:37</c:v>
                </c:pt>
                <c:pt idx="43542">
                  <c:v>02:37:38</c:v>
                </c:pt>
                <c:pt idx="43543">
                  <c:v>02:37:39</c:v>
                </c:pt>
                <c:pt idx="43544">
                  <c:v>02:37:40</c:v>
                </c:pt>
                <c:pt idx="43545">
                  <c:v>02:37:41</c:v>
                </c:pt>
                <c:pt idx="43546">
                  <c:v>02:37:42</c:v>
                </c:pt>
                <c:pt idx="43547">
                  <c:v>02:37:43</c:v>
                </c:pt>
                <c:pt idx="43548">
                  <c:v>02:37:44</c:v>
                </c:pt>
                <c:pt idx="43549">
                  <c:v>02:37:45</c:v>
                </c:pt>
                <c:pt idx="43550">
                  <c:v>02:37:46</c:v>
                </c:pt>
                <c:pt idx="43551">
                  <c:v>02:37:47</c:v>
                </c:pt>
                <c:pt idx="43552">
                  <c:v>02:37:48</c:v>
                </c:pt>
                <c:pt idx="43553">
                  <c:v>02:37:49</c:v>
                </c:pt>
                <c:pt idx="43554">
                  <c:v>02:37:50</c:v>
                </c:pt>
                <c:pt idx="43555">
                  <c:v>02:37:51</c:v>
                </c:pt>
                <c:pt idx="43556">
                  <c:v>02:37:52</c:v>
                </c:pt>
                <c:pt idx="43557">
                  <c:v>02:37:53</c:v>
                </c:pt>
                <c:pt idx="43558">
                  <c:v>02:37:54</c:v>
                </c:pt>
                <c:pt idx="43559">
                  <c:v>02:37:55</c:v>
                </c:pt>
                <c:pt idx="43560">
                  <c:v>02:37:56</c:v>
                </c:pt>
                <c:pt idx="43561">
                  <c:v>02:37:57</c:v>
                </c:pt>
                <c:pt idx="43562">
                  <c:v>02:37:58</c:v>
                </c:pt>
                <c:pt idx="43563">
                  <c:v>02:37:59</c:v>
                </c:pt>
                <c:pt idx="43564">
                  <c:v>02:38:00</c:v>
                </c:pt>
                <c:pt idx="43565">
                  <c:v>02:38:01</c:v>
                </c:pt>
                <c:pt idx="43566">
                  <c:v>02:38:02</c:v>
                </c:pt>
                <c:pt idx="43567">
                  <c:v>02:38:03</c:v>
                </c:pt>
                <c:pt idx="43568">
                  <c:v>02:38:04</c:v>
                </c:pt>
                <c:pt idx="43569">
                  <c:v>02:38:05</c:v>
                </c:pt>
                <c:pt idx="43570">
                  <c:v>02:38:06</c:v>
                </c:pt>
                <c:pt idx="43571">
                  <c:v>02:38:07</c:v>
                </c:pt>
                <c:pt idx="43572">
                  <c:v>02:38:08</c:v>
                </c:pt>
                <c:pt idx="43573">
                  <c:v>02:38:09</c:v>
                </c:pt>
                <c:pt idx="43574">
                  <c:v>02:38:10</c:v>
                </c:pt>
                <c:pt idx="43575">
                  <c:v>02:38:11</c:v>
                </c:pt>
                <c:pt idx="43576">
                  <c:v>02:38:12</c:v>
                </c:pt>
                <c:pt idx="43577">
                  <c:v>02:38:13</c:v>
                </c:pt>
                <c:pt idx="43578">
                  <c:v>02:38:14</c:v>
                </c:pt>
                <c:pt idx="43579">
                  <c:v>02:38:15</c:v>
                </c:pt>
                <c:pt idx="43580">
                  <c:v>02:38:16</c:v>
                </c:pt>
                <c:pt idx="43581">
                  <c:v>02:38:17</c:v>
                </c:pt>
                <c:pt idx="43582">
                  <c:v>02:38:18</c:v>
                </c:pt>
                <c:pt idx="43583">
                  <c:v>02:38:19</c:v>
                </c:pt>
                <c:pt idx="43584">
                  <c:v>02:38:20</c:v>
                </c:pt>
                <c:pt idx="43585">
                  <c:v>02:38:21</c:v>
                </c:pt>
                <c:pt idx="43586">
                  <c:v>02:38:22</c:v>
                </c:pt>
                <c:pt idx="43587">
                  <c:v>02:38:23</c:v>
                </c:pt>
                <c:pt idx="43588">
                  <c:v>02:38:24</c:v>
                </c:pt>
                <c:pt idx="43589">
                  <c:v>02:38:25</c:v>
                </c:pt>
                <c:pt idx="43590">
                  <c:v>02:38:26</c:v>
                </c:pt>
                <c:pt idx="43591">
                  <c:v>02:38:27</c:v>
                </c:pt>
                <c:pt idx="43592">
                  <c:v>02:38:28</c:v>
                </c:pt>
                <c:pt idx="43593">
                  <c:v>02:38:29</c:v>
                </c:pt>
                <c:pt idx="43594">
                  <c:v>02:38:30</c:v>
                </c:pt>
                <c:pt idx="43595">
                  <c:v>02:38:31</c:v>
                </c:pt>
                <c:pt idx="43596">
                  <c:v>02:38:32</c:v>
                </c:pt>
                <c:pt idx="43597">
                  <c:v>02:38:33</c:v>
                </c:pt>
                <c:pt idx="43598">
                  <c:v>02:38:34</c:v>
                </c:pt>
                <c:pt idx="43599">
                  <c:v>02:38:35</c:v>
                </c:pt>
                <c:pt idx="43600">
                  <c:v>02:38:36</c:v>
                </c:pt>
                <c:pt idx="43601">
                  <c:v>02:38:37</c:v>
                </c:pt>
                <c:pt idx="43602">
                  <c:v>02:38:38</c:v>
                </c:pt>
                <c:pt idx="43603">
                  <c:v>02:38:39</c:v>
                </c:pt>
                <c:pt idx="43604">
                  <c:v>02:38:40</c:v>
                </c:pt>
                <c:pt idx="43605">
                  <c:v>02:38:41</c:v>
                </c:pt>
                <c:pt idx="43606">
                  <c:v>02:38:42</c:v>
                </c:pt>
                <c:pt idx="43607">
                  <c:v>02:38:43</c:v>
                </c:pt>
                <c:pt idx="43608">
                  <c:v>02:38:44</c:v>
                </c:pt>
                <c:pt idx="43609">
                  <c:v>02:38:45</c:v>
                </c:pt>
                <c:pt idx="43610">
                  <c:v>02:38:46</c:v>
                </c:pt>
                <c:pt idx="43611">
                  <c:v>02:38:47</c:v>
                </c:pt>
                <c:pt idx="43612">
                  <c:v>02:38:48</c:v>
                </c:pt>
                <c:pt idx="43613">
                  <c:v>02:38:49</c:v>
                </c:pt>
                <c:pt idx="43614">
                  <c:v>02:38:50</c:v>
                </c:pt>
                <c:pt idx="43615">
                  <c:v>02:38:51</c:v>
                </c:pt>
                <c:pt idx="43616">
                  <c:v>02:38:52</c:v>
                </c:pt>
                <c:pt idx="43617">
                  <c:v>02:38:53</c:v>
                </c:pt>
                <c:pt idx="43618">
                  <c:v>02:38:54</c:v>
                </c:pt>
                <c:pt idx="43619">
                  <c:v>02:38:55</c:v>
                </c:pt>
                <c:pt idx="43620">
                  <c:v>02:38:56</c:v>
                </c:pt>
                <c:pt idx="43621">
                  <c:v>02:38:57</c:v>
                </c:pt>
                <c:pt idx="43622">
                  <c:v>02:38:58</c:v>
                </c:pt>
                <c:pt idx="43623">
                  <c:v>02:38:59</c:v>
                </c:pt>
                <c:pt idx="43624">
                  <c:v>02:39:00</c:v>
                </c:pt>
                <c:pt idx="43625">
                  <c:v>02:39:01</c:v>
                </c:pt>
                <c:pt idx="43626">
                  <c:v>02:39:02</c:v>
                </c:pt>
                <c:pt idx="43627">
                  <c:v>02:39:03</c:v>
                </c:pt>
                <c:pt idx="43628">
                  <c:v>02:39:04</c:v>
                </c:pt>
                <c:pt idx="43629">
                  <c:v>02:39:05</c:v>
                </c:pt>
                <c:pt idx="43630">
                  <c:v>02:39:06</c:v>
                </c:pt>
                <c:pt idx="43631">
                  <c:v>02:39:07</c:v>
                </c:pt>
                <c:pt idx="43632">
                  <c:v>02:39:08</c:v>
                </c:pt>
                <c:pt idx="43633">
                  <c:v>02:39:09</c:v>
                </c:pt>
                <c:pt idx="43634">
                  <c:v>02:39:10</c:v>
                </c:pt>
                <c:pt idx="43635">
                  <c:v>02:39:11</c:v>
                </c:pt>
                <c:pt idx="43636">
                  <c:v>02:39:12</c:v>
                </c:pt>
                <c:pt idx="43637">
                  <c:v>02:39:13</c:v>
                </c:pt>
                <c:pt idx="43638">
                  <c:v>02:39:14</c:v>
                </c:pt>
                <c:pt idx="43639">
                  <c:v>02:39:15</c:v>
                </c:pt>
                <c:pt idx="43640">
                  <c:v>02:39:16</c:v>
                </c:pt>
                <c:pt idx="43641">
                  <c:v>02:39:17</c:v>
                </c:pt>
                <c:pt idx="43642">
                  <c:v>02:39:18</c:v>
                </c:pt>
                <c:pt idx="43643">
                  <c:v>02:39:19</c:v>
                </c:pt>
                <c:pt idx="43644">
                  <c:v>02:39:20</c:v>
                </c:pt>
                <c:pt idx="43645">
                  <c:v>02:39:21</c:v>
                </c:pt>
                <c:pt idx="43646">
                  <c:v>02:39:22</c:v>
                </c:pt>
                <c:pt idx="43647">
                  <c:v>02:39:23</c:v>
                </c:pt>
                <c:pt idx="43648">
                  <c:v>02:39:24</c:v>
                </c:pt>
                <c:pt idx="43649">
                  <c:v>02:39:25</c:v>
                </c:pt>
                <c:pt idx="43650">
                  <c:v>02:39:26</c:v>
                </c:pt>
                <c:pt idx="43651">
                  <c:v>02:39:27</c:v>
                </c:pt>
                <c:pt idx="43652">
                  <c:v>02:39:28</c:v>
                </c:pt>
                <c:pt idx="43653">
                  <c:v>02:39:29</c:v>
                </c:pt>
                <c:pt idx="43654">
                  <c:v>02:39:30</c:v>
                </c:pt>
                <c:pt idx="43655">
                  <c:v>02:39:31</c:v>
                </c:pt>
                <c:pt idx="43656">
                  <c:v>02:39:32</c:v>
                </c:pt>
                <c:pt idx="43657">
                  <c:v>02:39:33</c:v>
                </c:pt>
                <c:pt idx="43658">
                  <c:v>02:39:34</c:v>
                </c:pt>
                <c:pt idx="43659">
                  <c:v>02:39:35</c:v>
                </c:pt>
                <c:pt idx="43660">
                  <c:v>02:39:36</c:v>
                </c:pt>
                <c:pt idx="43661">
                  <c:v>02:39:37</c:v>
                </c:pt>
                <c:pt idx="43662">
                  <c:v>02:39:38</c:v>
                </c:pt>
                <c:pt idx="43663">
                  <c:v>02:39:39</c:v>
                </c:pt>
                <c:pt idx="43664">
                  <c:v>02:39:40</c:v>
                </c:pt>
                <c:pt idx="43665">
                  <c:v>02:39:41</c:v>
                </c:pt>
                <c:pt idx="43666">
                  <c:v>02:39:42</c:v>
                </c:pt>
                <c:pt idx="43667">
                  <c:v>02:39:43</c:v>
                </c:pt>
                <c:pt idx="43668">
                  <c:v>02:39:44</c:v>
                </c:pt>
                <c:pt idx="43669">
                  <c:v>02:39:45</c:v>
                </c:pt>
                <c:pt idx="43670">
                  <c:v>02:39:46</c:v>
                </c:pt>
                <c:pt idx="43671">
                  <c:v>02:39:47</c:v>
                </c:pt>
                <c:pt idx="43672">
                  <c:v>02:39:48</c:v>
                </c:pt>
                <c:pt idx="43673">
                  <c:v>02:39:49</c:v>
                </c:pt>
                <c:pt idx="43674">
                  <c:v>02:39:50</c:v>
                </c:pt>
                <c:pt idx="43675">
                  <c:v>02:39:51</c:v>
                </c:pt>
                <c:pt idx="43676">
                  <c:v>02:39:52</c:v>
                </c:pt>
                <c:pt idx="43677">
                  <c:v>02:39:53</c:v>
                </c:pt>
                <c:pt idx="43678">
                  <c:v>02:39:54</c:v>
                </c:pt>
                <c:pt idx="43679">
                  <c:v>02:39:55</c:v>
                </c:pt>
                <c:pt idx="43680">
                  <c:v>02:39:56</c:v>
                </c:pt>
                <c:pt idx="43681">
                  <c:v>02:39:57</c:v>
                </c:pt>
                <c:pt idx="43682">
                  <c:v>02:39:58</c:v>
                </c:pt>
                <c:pt idx="43683">
                  <c:v>02:39:59</c:v>
                </c:pt>
                <c:pt idx="43684">
                  <c:v>02:40:00</c:v>
                </c:pt>
                <c:pt idx="43685">
                  <c:v>02:40:01</c:v>
                </c:pt>
                <c:pt idx="43686">
                  <c:v>02:40:02</c:v>
                </c:pt>
                <c:pt idx="43687">
                  <c:v>02:40:03</c:v>
                </c:pt>
                <c:pt idx="43688">
                  <c:v>02:40:04</c:v>
                </c:pt>
                <c:pt idx="43689">
                  <c:v>02:40:05</c:v>
                </c:pt>
                <c:pt idx="43690">
                  <c:v>02:40:06</c:v>
                </c:pt>
                <c:pt idx="43691">
                  <c:v>02:40:07</c:v>
                </c:pt>
                <c:pt idx="43692">
                  <c:v>02:40:08</c:v>
                </c:pt>
                <c:pt idx="43693">
                  <c:v>02:40:09</c:v>
                </c:pt>
                <c:pt idx="43694">
                  <c:v>02:40:10</c:v>
                </c:pt>
                <c:pt idx="43695">
                  <c:v>02:40:11</c:v>
                </c:pt>
                <c:pt idx="43696">
                  <c:v>02:40:12</c:v>
                </c:pt>
                <c:pt idx="43697">
                  <c:v>02:40:13</c:v>
                </c:pt>
                <c:pt idx="43698">
                  <c:v>02:40:14</c:v>
                </c:pt>
                <c:pt idx="43699">
                  <c:v>02:40:15</c:v>
                </c:pt>
                <c:pt idx="43700">
                  <c:v>02:40:16</c:v>
                </c:pt>
                <c:pt idx="43701">
                  <c:v>02:40:17</c:v>
                </c:pt>
                <c:pt idx="43702">
                  <c:v>02:40:18</c:v>
                </c:pt>
                <c:pt idx="43703">
                  <c:v>02:40:19</c:v>
                </c:pt>
                <c:pt idx="43704">
                  <c:v>02:40:20</c:v>
                </c:pt>
                <c:pt idx="43705">
                  <c:v>02:40:21</c:v>
                </c:pt>
                <c:pt idx="43706">
                  <c:v>02:40:22</c:v>
                </c:pt>
                <c:pt idx="43707">
                  <c:v>02:40:23</c:v>
                </c:pt>
                <c:pt idx="43708">
                  <c:v>02:40:24</c:v>
                </c:pt>
                <c:pt idx="43709">
                  <c:v>02:40:25</c:v>
                </c:pt>
                <c:pt idx="43710">
                  <c:v>02:40:26</c:v>
                </c:pt>
                <c:pt idx="43711">
                  <c:v>02:40:27</c:v>
                </c:pt>
                <c:pt idx="43712">
                  <c:v>02:40:28</c:v>
                </c:pt>
                <c:pt idx="43713">
                  <c:v>02:40:29</c:v>
                </c:pt>
                <c:pt idx="43714">
                  <c:v>02:40:30</c:v>
                </c:pt>
                <c:pt idx="43715">
                  <c:v>02:40:31</c:v>
                </c:pt>
                <c:pt idx="43716">
                  <c:v>02:40:32</c:v>
                </c:pt>
                <c:pt idx="43717">
                  <c:v>02:40:33</c:v>
                </c:pt>
                <c:pt idx="43718">
                  <c:v>02:40:34</c:v>
                </c:pt>
                <c:pt idx="43719">
                  <c:v>02:40:35</c:v>
                </c:pt>
                <c:pt idx="43720">
                  <c:v>02:40:36</c:v>
                </c:pt>
                <c:pt idx="43721">
                  <c:v>02:40:37</c:v>
                </c:pt>
                <c:pt idx="43722">
                  <c:v>02:40:38</c:v>
                </c:pt>
                <c:pt idx="43723">
                  <c:v>02:40:39</c:v>
                </c:pt>
                <c:pt idx="43724">
                  <c:v>02:40:40</c:v>
                </c:pt>
                <c:pt idx="43725">
                  <c:v>02:40:41</c:v>
                </c:pt>
                <c:pt idx="43726">
                  <c:v>02:40:42</c:v>
                </c:pt>
                <c:pt idx="43727">
                  <c:v>02:40:43</c:v>
                </c:pt>
                <c:pt idx="43728">
                  <c:v>02:40:44</c:v>
                </c:pt>
                <c:pt idx="43729">
                  <c:v>02:40:45</c:v>
                </c:pt>
                <c:pt idx="43730">
                  <c:v>02:40:46</c:v>
                </c:pt>
                <c:pt idx="43731">
                  <c:v>02:40:47</c:v>
                </c:pt>
                <c:pt idx="43732">
                  <c:v>02:40:48</c:v>
                </c:pt>
                <c:pt idx="43733">
                  <c:v>02:40:49</c:v>
                </c:pt>
                <c:pt idx="43734">
                  <c:v>02:40:50</c:v>
                </c:pt>
                <c:pt idx="43735">
                  <c:v>02:40:51</c:v>
                </c:pt>
                <c:pt idx="43736">
                  <c:v>02:40:52</c:v>
                </c:pt>
                <c:pt idx="43737">
                  <c:v>02:40:53</c:v>
                </c:pt>
                <c:pt idx="43738">
                  <c:v>02:40:54</c:v>
                </c:pt>
                <c:pt idx="43739">
                  <c:v>02:40:55</c:v>
                </c:pt>
                <c:pt idx="43740">
                  <c:v>02:40:56</c:v>
                </c:pt>
                <c:pt idx="43741">
                  <c:v>02:40:57</c:v>
                </c:pt>
                <c:pt idx="43742">
                  <c:v>02:40:58</c:v>
                </c:pt>
                <c:pt idx="43743">
                  <c:v>02:40:59</c:v>
                </c:pt>
                <c:pt idx="43744">
                  <c:v>02:41:00</c:v>
                </c:pt>
                <c:pt idx="43745">
                  <c:v>02:41:01</c:v>
                </c:pt>
                <c:pt idx="43746">
                  <c:v>02:41:02</c:v>
                </c:pt>
                <c:pt idx="43747">
                  <c:v>02:41:03</c:v>
                </c:pt>
                <c:pt idx="43748">
                  <c:v>02:41:04</c:v>
                </c:pt>
                <c:pt idx="43749">
                  <c:v>02:41:05</c:v>
                </c:pt>
                <c:pt idx="43750">
                  <c:v>02:41:06</c:v>
                </c:pt>
                <c:pt idx="43751">
                  <c:v>02:41:07</c:v>
                </c:pt>
                <c:pt idx="43752">
                  <c:v>02:41:08</c:v>
                </c:pt>
                <c:pt idx="43753">
                  <c:v>02:41:09</c:v>
                </c:pt>
                <c:pt idx="43754">
                  <c:v>02:41:10</c:v>
                </c:pt>
                <c:pt idx="43755">
                  <c:v>02:41:11</c:v>
                </c:pt>
                <c:pt idx="43756">
                  <c:v>02:41:12</c:v>
                </c:pt>
                <c:pt idx="43757">
                  <c:v>02:41:13</c:v>
                </c:pt>
                <c:pt idx="43758">
                  <c:v>02:41:14</c:v>
                </c:pt>
                <c:pt idx="43759">
                  <c:v>02:41:15</c:v>
                </c:pt>
                <c:pt idx="43760">
                  <c:v>02:41:16</c:v>
                </c:pt>
                <c:pt idx="43761">
                  <c:v>02:41:17</c:v>
                </c:pt>
                <c:pt idx="43762">
                  <c:v>02:41:18</c:v>
                </c:pt>
                <c:pt idx="43763">
                  <c:v>02:41:19</c:v>
                </c:pt>
                <c:pt idx="43764">
                  <c:v>02:41:20</c:v>
                </c:pt>
                <c:pt idx="43765">
                  <c:v>02:41:21</c:v>
                </c:pt>
                <c:pt idx="43766">
                  <c:v>02:41:22</c:v>
                </c:pt>
                <c:pt idx="43767">
                  <c:v>02:41:23</c:v>
                </c:pt>
                <c:pt idx="43768">
                  <c:v>02:41:24</c:v>
                </c:pt>
                <c:pt idx="43769">
                  <c:v>02:41:25</c:v>
                </c:pt>
                <c:pt idx="43770">
                  <c:v>02:41:26</c:v>
                </c:pt>
                <c:pt idx="43771">
                  <c:v>02:41:27</c:v>
                </c:pt>
                <c:pt idx="43772">
                  <c:v>02:41:28</c:v>
                </c:pt>
                <c:pt idx="43773">
                  <c:v>02:41:29</c:v>
                </c:pt>
                <c:pt idx="43774">
                  <c:v>02:41:30</c:v>
                </c:pt>
                <c:pt idx="43775">
                  <c:v>02:41:31</c:v>
                </c:pt>
                <c:pt idx="43776">
                  <c:v>02:41:32</c:v>
                </c:pt>
                <c:pt idx="43777">
                  <c:v>02:41:33</c:v>
                </c:pt>
                <c:pt idx="43778">
                  <c:v>02:41:34</c:v>
                </c:pt>
                <c:pt idx="43779">
                  <c:v>02:41:35</c:v>
                </c:pt>
                <c:pt idx="43780">
                  <c:v>02:41:36</c:v>
                </c:pt>
                <c:pt idx="43781">
                  <c:v>02:41:37</c:v>
                </c:pt>
                <c:pt idx="43782">
                  <c:v>02:41:38</c:v>
                </c:pt>
                <c:pt idx="43783">
                  <c:v>02:41:39</c:v>
                </c:pt>
                <c:pt idx="43784">
                  <c:v>02:41:40</c:v>
                </c:pt>
                <c:pt idx="43785">
                  <c:v>02:41:41</c:v>
                </c:pt>
                <c:pt idx="43786">
                  <c:v>02:41:42</c:v>
                </c:pt>
                <c:pt idx="43787">
                  <c:v>02:41:43</c:v>
                </c:pt>
                <c:pt idx="43788">
                  <c:v>02:41:44</c:v>
                </c:pt>
                <c:pt idx="43789">
                  <c:v>02:41:45</c:v>
                </c:pt>
                <c:pt idx="43790">
                  <c:v>02:41:46</c:v>
                </c:pt>
                <c:pt idx="43791">
                  <c:v>02:41:47</c:v>
                </c:pt>
                <c:pt idx="43792">
                  <c:v>02:41:48</c:v>
                </c:pt>
                <c:pt idx="43793">
                  <c:v>02:41:49</c:v>
                </c:pt>
                <c:pt idx="43794">
                  <c:v>02:41:50</c:v>
                </c:pt>
                <c:pt idx="43795">
                  <c:v>02:41:51</c:v>
                </c:pt>
                <c:pt idx="43796">
                  <c:v>02:41:52</c:v>
                </c:pt>
                <c:pt idx="43797">
                  <c:v>02:41:53</c:v>
                </c:pt>
                <c:pt idx="43798">
                  <c:v>02:41:54</c:v>
                </c:pt>
                <c:pt idx="43799">
                  <c:v>02:41:55</c:v>
                </c:pt>
                <c:pt idx="43800">
                  <c:v>02:41:56</c:v>
                </c:pt>
                <c:pt idx="43801">
                  <c:v>02:41:57</c:v>
                </c:pt>
                <c:pt idx="43802">
                  <c:v>02:41:58</c:v>
                </c:pt>
                <c:pt idx="43803">
                  <c:v>02:41:59</c:v>
                </c:pt>
                <c:pt idx="43804">
                  <c:v>02:42:00</c:v>
                </c:pt>
                <c:pt idx="43805">
                  <c:v>02:42:01</c:v>
                </c:pt>
                <c:pt idx="43806">
                  <c:v>02:42:02</c:v>
                </c:pt>
                <c:pt idx="43807">
                  <c:v>02:42:03</c:v>
                </c:pt>
                <c:pt idx="43808">
                  <c:v>02:42:04</c:v>
                </c:pt>
                <c:pt idx="43809">
                  <c:v>02:42:05</c:v>
                </c:pt>
                <c:pt idx="43810">
                  <c:v>02:42:06</c:v>
                </c:pt>
                <c:pt idx="43811">
                  <c:v>02:42:07</c:v>
                </c:pt>
                <c:pt idx="43812">
                  <c:v>02:42:08</c:v>
                </c:pt>
                <c:pt idx="43813">
                  <c:v>02:42:09</c:v>
                </c:pt>
                <c:pt idx="43814">
                  <c:v>02:42:10</c:v>
                </c:pt>
                <c:pt idx="43815">
                  <c:v>02:42:11</c:v>
                </c:pt>
                <c:pt idx="43816">
                  <c:v>02:42:12</c:v>
                </c:pt>
                <c:pt idx="43817">
                  <c:v>02:42:13</c:v>
                </c:pt>
                <c:pt idx="43818">
                  <c:v>02:42:14</c:v>
                </c:pt>
                <c:pt idx="43819">
                  <c:v>02:42:15</c:v>
                </c:pt>
                <c:pt idx="43820">
                  <c:v>02:42:16</c:v>
                </c:pt>
                <c:pt idx="43821">
                  <c:v>02:42:17</c:v>
                </c:pt>
                <c:pt idx="43822">
                  <c:v>02:42:18</c:v>
                </c:pt>
                <c:pt idx="43823">
                  <c:v>02:42:19</c:v>
                </c:pt>
                <c:pt idx="43824">
                  <c:v>02:42:20</c:v>
                </c:pt>
                <c:pt idx="43825">
                  <c:v>02:42:21</c:v>
                </c:pt>
                <c:pt idx="43826">
                  <c:v>02:42:22</c:v>
                </c:pt>
                <c:pt idx="43827">
                  <c:v>02:42:23</c:v>
                </c:pt>
                <c:pt idx="43828">
                  <c:v>02:42:24</c:v>
                </c:pt>
                <c:pt idx="43829">
                  <c:v>02:42:25</c:v>
                </c:pt>
                <c:pt idx="43830">
                  <c:v>02:42:26</c:v>
                </c:pt>
                <c:pt idx="43831">
                  <c:v>02:42:27</c:v>
                </c:pt>
                <c:pt idx="43832">
                  <c:v>02:42:28</c:v>
                </c:pt>
                <c:pt idx="43833">
                  <c:v>02:42:29</c:v>
                </c:pt>
                <c:pt idx="43834">
                  <c:v>02:42:30</c:v>
                </c:pt>
                <c:pt idx="43835">
                  <c:v>02:42:31</c:v>
                </c:pt>
                <c:pt idx="43836">
                  <c:v>02:42:32</c:v>
                </c:pt>
                <c:pt idx="43837">
                  <c:v>02:42:33</c:v>
                </c:pt>
                <c:pt idx="43838">
                  <c:v>02:42:34</c:v>
                </c:pt>
                <c:pt idx="43839">
                  <c:v>02:42:35</c:v>
                </c:pt>
                <c:pt idx="43840">
                  <c:v>02:42:36</c:v>
                </c:pt>
                <c:pt idx="43841">
                  <c:v>02:42:37</c:v>
                </c:pt>
                <c:pt idx="43842">
                  <c:v>02:42:38</c:v>
                </c:pt>
                <c:pt idx="43843">
                  <c:v>02:42:39</c:v>
                </c:pt>
                <c:pt idx="43844">
                  <c:v>02:42:40</c:v>
                </c:pt>
                <c:pt idx="43845">
                  <c:v>02:42:41</c:v>
                </c:pt>
                <c:pt idx="43846">
                  <c:v>02:42:42</c:v>
                </c:pt>
                <c:pt idx="43847">
                  <c:v>02:42:43</c:v>
                </c:pt>
                <c:pt idx="43848">
                  <c:v>02:42:44</c:v>
                </c:pt>
                <c:pt idx="43849">
                  <c:v>02:42:45</c:v>
                </c:pt>
                <c:pt idx="43850">
                  <c:v>02:42:46</c:v>
                </c:pt>
                <c:pt idx="43851">
                  <c:v>02:42:47</c:v>
                </c:pt>
                <c:pt idx="43852">
                  <c:v>02:42:48</c:v>
                </c:pt>
                <c:pt idx="43853">
                  <c:v>02:42:49</c:v>
                </c:pt>
                <c:pt idx="43854">
                  <c:v>02:42:50</c:v>
                </c:pt>
                <c:pt idx="43855">
                  <c:v>02:42:51</c:v>
                </c:pt>
                <c:pt idx="43856">
                  <c:v>02:42:52</c:v>
                </c:pt>
                <c:pt idx="43857">
                  <c:v>02:42:53</c:v>
                </c:pt>
                <c:pt idx="43858">
                  <c:v>02:42:54</c:v>
                </c:pt>
                <c:pt idx="43859">
                  <c:v>02:42:55</c:v>
                </c:pt>
                <c:pt idx="43860">
                  <c:v>02:42:56</c:v>
                </c:pt>
                <c:pt idx="43861">
                  <c:v>02:42:57</c:v>
                </c:pt>
                <c:pt idx="43862">
                  <c:v>02:42:58</c:v>
                </c:pt>
                <c:pt idx="43863">
                  <c:v>02:42:59</c:v>
                </c:pt>
                <c:pt idx="43864">
                  <c:v>02:43:00</c:v>
                </c:pt>
                <c:pt idx="43865">
                  <c:v>02:43:01</c:v>
                </c:pt>
                <c:pt idx="43866">
                  <c:v>02:43:02</c:v>
                </c:pt>
                <c:pt idx="43867">
                  <c:v>02:43:03</c:v>
                </c:pt>
                <c:pt idx="43868">
                  <c:v>02:43:04</c:v>
                </c:pt>
                <c:pt idx="43869">
                  <c:v>02:43:05</c:v>
                </c:pt>
                <c:pt idx="43870">
                  <c:v>02:43:06</c:v>
                </c:pt>
                <c:pt idx="43871">
                  <c:v>02:43:07</c:v>
                </c:pt>
                <c:pt idx="43872">
                  <c:v>02:43:08</c:v>
                </c:pt>
                <c:pt idx="43873">
                  <c:v>02:43:09</c:v>
                </c:pt>
                <c:pt idx="43874">
                  <c:v>02:43:10</c:v>
                </c:pt>
                <c:pt idx="43875">
                  <c:v>02:43:11</c:v>
                </c:pt>
                <c:pt idx="43876">
                  <c:v>02:43:12</c:v>
                </c:pt>
                <c:pt idx="43877">
                  <c:v>02:43:13</c:v>
                </c:pt>
                <c:pt idx="43878">
                  <c:v>02:43:14</c:v>
                </c:pt>
                <c:pt idx="43879">
                  <c:v>02:43:15</c:v>
                </c:pt>
                <c:pt idx="43880">
                  <c:v>02:43:16</c:v>
                </c:pt>
                <c:pt idx="43881">
                  <c:v>02:43:17</c:v>
                </c:pt>
                <c:pt idx="43882">
                  <c:v>02:43:18</c:v>
                </c:pt>
                <c:pt idx="43883">
                  <c:v>02:43:19</c:v>
                </c:pt>
                <c:pt idx="43884">
                  <c:v>02:43:20</c:v>
                </c:pt>
                <c:pt idx="43885">
                  <c:v>02:43:21</c:v>
                </c:pt>
                <c:pt idx="43886">
                  <c:v>02:43:22</c:v>
                </c:pt>
                <c:pt idx="43887">
                  <c:v>02:43:23</c:v>
                </c:pt>
                <c:pt idx="43888">
                  <c:v>02:43:24</c:v>
                </c:pt>
                <c:pt idx="43889">
                  <c:v>02:43:25</c:v>
                </c:pt>
                <c:pt idx="43890">
                  <c:v>02:43:26</c:v>
                </c:pt>
                <c:pt idx="43891">
                  <c:v>02:43:27</c:v>
                </c:pt>
                <c:pt idx="43892">
                  <c:v>02:43:28</c:v>
                </c:pt>
                <c:pt idx="43893">
                  <c:v>02:43:29</c:v>
                </c:pt>
                <c:pt idx="43894">
                  <c:v>02:43:30</c:v>
                </c:pt>
                <c:pt idx="43895">
                  <c:v>02:43:31</c:v>
                </c:pt>
                <c:pt idx="43896">
                  <c:v>02:43:32</c:v>
                </c:pt>
                <c:pt idx="43897">
                  <c:v>02:43:33</c:v>
                </c:pt>
                <c:pt idx="43898">
                  <c:v>02:43:34</c:v>
                </c:pt>
                <c:pt idx="43899">
                  <c:v>02:43:35</c:v>
                </c:pt>
                <c:pt idx="43900">
                  <c:v>02:43:36</c:v>
                </c:pt>
                <c:pt idx="43901">
                  <c:v>02:43:37</c:v>
                </c:pt>
                <c:pt idx="43902">
                  <c:v>02:43:38</c:v>
                </c:pt>
                <c:pt idx="43903">
                  <c:v>02:43:39</c:v>
                </c:pt>
                <c:pt idx="43904">
                  <c:v>02:43:40</c:v>
                </c:pt>
                <c:pt idx="43905">
                  <c:v>02:43:41</c:v>
                </c:pt>
                <c:pt idx="43906">
                  <c:v>02:43:42</c:v>
                </c:pt>
                <c:pt idx="43907">
                  <c:v>02:43:43</c:v>
                </c:pt>
                <c:pt idx="43908">
                  <c:v>02:43:44</c:v>
                </c:pt>
                <c:pt idx="43909">
                  <c:v>02:43:45</c:v>
                </c:pt>
                <c:pt idx="43910">
                  <c:v>02:43:46</c:v>
                </c:pt>
                <c:pt idx="43911">
                  <c:v>02:43:47</c:v>
                </c:pt>
                <c:pt idx="43912">
                  <c:v>02:43:48</c:v>
                </c:pt>
                <c:pt idx="43913">
                  <c:v>02:43:49</c:v>
                </c:pt>
                <c:pt idx="43914">
                  <c:v>02:43:50</c:v>
                </c:pt>
                <c:pt idx="43915">
                  <c:v>02:43:51</c:v>
                </c:pt>
                <c:pt idx="43916">
                  <c:v>02:43:52</c:v>
                </c:pt>
                <c:pt idx="43917">
                  <c:v>02:43:53</c:v>
                </c:pt>
                <c:pt idx="43918">
                  <c:v>02:43:54</c:v>
                </c:pt>
                <c:pt idx="43919">
                  <c:v>02:43:55</c:v>
                </c:pt>
                <c:pt idx="43920">
                  <c:v>02:43:56</c:v>
                </c:pt>
                <c:pt idx="43921">
                  <c:v>02:43:57</c:v>
                </c:pt>
                <c:pt idx="43922">
                  <c:v>02:43:58</c:v>
                </c:pt>
                <c:pt idx="43923">
                  <c:v>02:43:59</c:v>
                </c:pt>
                <c:pt idx="43924">
                  <c:v>02:44:00</c:v>
                </c:pt>
                <c:pt idx="43925">
                  <c:v>02:44:01</c:v>
                </c:pt>
                <c:pt idx="43926">
                  <c:v>02:44:02</c:v>
                </c:pt>
                <c:pt idx="43927">
                  <c:v>02:44:03</c:v>
                </c:pt>
                <c:pt idx="43928">
                  <c:v>02:44:04</c:v>
                </c:pt>
                <c:pt idx="43929">
                  <c:v>02:44:05</c:v>
                </c:pt>
                <c:pt idx="43930">
                  <c:v>02:44:06</c:v>
                </c:pt>
                <c:pt idx="43931">
                  <c:v>02:44:07</c:v>
                </c:pt>
                <c:pt idx="43932">
                  <c:v>02:44:08</c:v>
                </c:pt>
                <c:pt idx="43933">
                  <c:v>02:44:09</c:v>
                </c:pt>
                <c:pt idx="43934">
                  <c:v>02:44:10</c:v>
                </c:pt>
                <c:pt idx="43935">
                  <c:v>02:44:11</c:v>
                </c:pt>
                <c:pt idx="43936">
                  <c:v>02:44:12</c:v>
                </c:pt>
                <c:pt idx="43937">
                  <c:v>02:44:13</c:v>
                </c:pt>
                <c:pt idx="43938">
                  <c:v>02:44:14</c:v>
                </c:pt>
                <c:pt idx="43939">
                  <c:v>02:44:15</c:v>
                </c:pt>
                <c:pt idx="43940">
                  <c:v>02:44:16</c:v>
                </c:pt>
                <c:pt idx="43941">
                  <c:v>02:44:17</c:v>
                </c:pt>
                <c:pt idx="43942">
                  <c:v>02:44:18</c:v>
                </c:pt>
                <c:pt idx="43943">
                  <c:v>02:44:19</c:v>
                </c:pt>
                <c:pt idx="43944">
                  <c:v>02:44:20</c:v>
                </c:pt>
                <c:pt idx="43945">
                  <c:v>02:44:21</c:v>
                </c:pt>
                <c:pt idx="43946">
                  <c:v>02:44:22</c:v>
                </c:pt>
                <c:pt idx="43947">
                  <c:v>02:44:23</c:v>
                </c:pt>
                <c:pt idx="43948">
                  <c:v>02:44:24</c:v>
                </c:pt>
                <c:pt idx="43949">
                  <c:v>02:44:25</c:v>
                </c:pt>
                <c:pt idx="43950">
                  <c:v>02:44:26</c:v>
                </c:pt>
                <c:pt idx="43951">
                  <c:v>02:44:27</c:v>
                </c:pt>
                <c:pt idx="43952">
                  <c:v>02:44:28</c:v>
                </c:pt>
                <c:pt idx="43953">
                  <c:v>02:44:29</c:v>
                </c:pt>
                <c:pt idx="43954">
                  <c:v>02:44:30</c:v>
                </c:pt>
                <c:pt idx="43955">
                  <c:v>02:44:31</c:v>
                </c:pt>
                <c:pt idx="43956">
                  <c:v>02:44:32</c:v>
                </c:pt>
                <c:pt idx="43957">
                  <c:v>02:44:33</c:v>
                </c:pt>
                <c:pt idx="43958">
                  <c:v>02:44:34</c:v>
                </c:pt>
                <c:pt idx="43959">
                  <c:v>02:44:35</c:v>
                </c:pt>
                <c:pt idx="43960">
                  <c:v>02:44:36</c:v>
                </c:pt>
                <c:pt idx="43961">
                  <c:v>02:44:37</c:v>
                </c:pt>
                <c:pt idx="43962">
                  <c:v>02:44:38</c:v>
                </c:pt>
                <c:pt idx="43963">
                  <c:v>02:44:39</c:v>
                </c:pt>
                <c:pt idx="43964">
                  <c:v>02:44:40</c:v>
                </c:pt>
                <c:pt idx="43965">
                  <c:v>02:44:41</c:v>
                </c:pt>
                <c:pt idx="43966">
                  <c:v>02:44:42</c:v>
                </c:pt>
                <c:pt idx="43967">
                  <c:v>02:44:43</c:v>
                </c:pt>
                <c:pt idx="43968">
                  <c:v>02:44:44</c:v>
                </c:pt>
                <c:pt idx="43969">
                  <c:v>02:44:45</c:v>
                </c:pt>
                <c:pt idx="43970">
                  <c:v>02:44:46</c:v>
                </c:pt>
                <c:pt idx="43971">
                  <c:v>02:44:47</c:v>
                </c:pt>
                <c:pt idx="43972">
                  <c:v>02:44:48</c:v>
                </c:pt>
                <c:pt idx="43973">
                  <c:v>02:44:49</c:v>
                </c:pt>
                <c:pt idx="43974">
                  <c:v>02:44:50</c:v>
                </c:pt>
                <c:pt idx="43975">
                  <c:v>02:44:51</c:v>
                </c:pt>
                <c:pt idx="43976">
                  <c:v>02:44:52</c:v>
                </c:pt>
                <c:pt idx="43977">
                  <c:v>02:44:53</c:v>
                </c:pt>
                <c:pt idx="43978">
                  <c:v>02:44:54</c:v>
                </c:pt>
                <c:pt idx="43979">
                  <c:v>02:44:55</c:v>
                </c:pt>
                <c:pt idx="43980">
                  <c:v>02:44:56</c:v>
                </c:pt>
                <c:pt idx="43981">
                  <c:v>02:44:57</c:v>
                </c:pt>
                <c:pt idx="43982">
                  <c:v>02:44:58</c:v>
                </c:pt>
                <c:pt idx="43983">
                  <c:v>02:44:59</c:v>
                </c:pt>
                <c:pt idx="43984">
                  <c:v>02:45:00</c:v>
                </c:pt>
                <c:pt idx="43985">
                  <c:v>02:45:01</c:v>
                </c:pt>
                <c:pt idx="43986">
                  <c:v>02:45:02</c:v>
                </c:pt>
                <c:pt idx="43987">
                  <c:v>02:45:03</c:v>
                </c:pt>
                <c:pt idx="43988">
                  <c:v>02:45:04</c:v>
                </c:pt>
                <c:pt idx="43989">
                  <c:v>02:45:05</c:v>
                </c:pt>
                <c:pt idx="43990">
                  <c:v>02:45:06</c:v>
                </c:pt>
                <c:pt idx="43991">
                  <c:v>02:45:07</c:v>
                </c:pt>
                <c:pt idx="43992">
                  <c:v>02:45:08</c:v>
                </c:pt>
                <c:pt idx="43993">
                  <c:v>02:45:09</c:v>
                </c:pt>
                <c:pt idx="43994">
                  <c:v>02:45:10</c:v>
                </c:pt>
                <c:pt idx="43995">
                  <c:v>02:45:11</c:v>
                </c:pt>
                <c:pt idx="43996">
                  <c:v>02:45:12</c:v>
                </c:pt>
                <c:pt idx="43997">
                  <c:v>02:45:13</c:v>
                </c:pt>
                <c:pt idx="43998">
                  <c:v>02:45:14</c:v>
                </c:pt>
                <c:pt idx="43999">
                  <c:v>02:45:15</c:v>
                </c:pt>
                <c:pt idx="44000">
                  <c:v>02:45:16</c:v>
                </c:pt>
                <c:pt idx="44001">
                  <c:v>02:45:17</c:v>
                </c:pt>
                <c:pt idx="44002">
                  <c:v>02:45:18</c:v>
                </c:pt>
                <c:pt idx="44003">
                  <c:v>02:45:19</c:v>
                </c:pt>
                <c:pt idx="44004">
                  <c:v>02:45:20</c:v>
                </c:pt>
                <c:pt idx="44005">
                  <c:v>02:45:21</c:v>
                </c:pt>
                <c:pt idx="44006">
                  <c:v>02:45:22</c:v>
                </c:pt>
                <c:pt idx="44007">
                  <c:v>02:45:23</c:v>
                </c:pt>
                <c:pt idx="44008">
                  <c:v>02:45:24</c:v>
                </c:pt>
                <c:pt idx="44009">
                  <c:v>02:45:25</c:v>
                </c:pt>
                <c:pt idx="44010">
                  <c:v>02:45:26</c:v>
                </c:pt>
                <c:pt idx="44011">
                  <c:v>02:45:27</c:v>
                </c:pt>
                <c:pt idx="44012">
                  <c:v>02:45:28</c:v>
                </c:pt>
                <c:pt idx="44013">
                  <c:v>02:45:29</c:v>
                </c:pt>
                <c:pt idx="44014">
                  <c:v>02:45:30</c:v>
                </c:pt>
                <c:pt idx="44015">
                  <c:v>02:45:31</c:v>
                </c:pt>
                <c:pt idx="44016">
                  <c:v>02:45:32</c:v>
                </c:pt>
                <c:pt idx="44017">
                  <c:v>02:45:33</c:v>
                </c:pt>
                <c:pt idx="44018">
                  <c:v>02:45:34</c:v>
                </c:pt>
                <c:pt idx="44019">
                  <c:v>02:45:35</c:v>
                </c:pt>
                <c:pt idx="44020">
                  <c:v>02:45:36</c:v>
                </c:pt>
                <c:pt idx="44021">
                  <c:v>02:45:37</c:v>
                </c:pt>
                <c:pt idx="44022">
                  <c:v>02:45:38</c:v>
                </c:pt>
                <c:pt idx="44023">
                  <c:v>02:45:39</c:v>
                </c:pt>
                <c:pt idx="44024">
                  <c:v>02:45:40</c:v>
                </c:pt>
                <c:pt idx="44025">
                  <c:v>02:45:41</c:v>
                </c:pt>
                <c:pt idx="44026">
                  <c:v>02:45:42</c:v>
                </c:pt>
                <c:pt idx="44027">
                  <c:v>02:45:43</c:v>
                </c:pt>
                <c:pt idx="44028">
                  <c:v>02:45:44</c:v>
                </c:pt>
                <c:pt idx="44029">
                  <c:v>02:45:45</c:v>
                </c:pt>
                <c:pt idx="44030">
                  <c:v>02:45:46</c:v>
                </c:pt>
                <c:pt idx="44031">
                  <c:v>02:45:47</c:v>
                </c:pt>
                <c:pt idx="44032">
                  <c:v>02:45:48</c:v>
                </c:pt>
                <c:pt idx="44033">
                  <c:v>02:45:49</c:v>
                </c:pt>
                <c:pt idx="44034">
                  <c:v>02:45:50</c:v>
                </c:pt>
                <c:pt idx="44035">
                  <c:v>02:45:51</c:v>
                </c:pt>
                <c:pt idx="44036">
                  <c:v>02:45:52</c:v>
                </c:pt>
                <c:pt idx="44037">
                  <c:v>02:45:53</c:v>
                </c:pt>
                <c:pt idx="44038">
                  <c:v>02:45:54</c:v>
                </c:pt>
                <c:pt idx="44039">
                  <c:v>02:45:55</c:v>
                </c:pt>
                <c:pt idx="44040">
                  <c:v>02:45:56</c:v>
                </c:pt>
                <c:pt idx="44041">
                  <c:v>02:45:57</c:v>
                </c:pt>
                <c:pt idx="44042">
                  <c:v>02:45:58</c:v>
                </c:pt>
                <c:pt idx="44043">
                  <c:v>02:45:59</c:v>
                </c:pt>
                <c:pt idx="44044">
                  <c:v>02:46:00</c:v>
                </c:pt>
                <c:pt idx="44045">
                  <c:v>02:46:01</c:v>
                </c:pt>
                <c:pt idx="44046">
                  <c:v>02:46:02</c:v>
                </c:pt>
                <c:pt idx="44047">
                  <c:v>02:46:03</c:v>
                </c:pt>
                <c:pt idx="44048">
                  <c:v>02:46:04</c:v>
                </c:pt>
                <c:pt idx="44049">
                  <c:v>02:46:05</c:v>
                </c:pt>
                <c:pt idx="44050">
                  <c:v>02:46:06</c:v>
                </c:pt>
                <c:pt idx="44051">
                  <c:v>02:46:07</c:v>
                </c:pt>
                <c:pt idx="44052">
                  <c:v>02:46:08</c:v>
                </c:pt>
                <c:pt idx="44053">
                  <c:v>02:46:09</c:v>
                </c:pt>
                <c:pt idx="44054">
                  <c:v>02:46:10</c:v>
                </c:pt>
                <c:pt idx="44055">
                  <c:v>02:46:11</c:v>
                </c:pt>
                <c:pt idx="44056">
                  <c:v>02:46:12</c:v>
                </c:pt>
                <c:pt idx="44057">
                  <c:v>02:46:13</c:v>
                </c:pt>
                <c:pt idx="44058">
                  <c:v>02:46:14</c:v>
                </c:pt>
                <c:pt idx="44059">
                  <c:v>02:46:15</c:v>
                </c:pt>
                <c:pt idx="44060">
                  <c:v>02:46:16</c:v>
                </c:pt>
                <c:pt idx="44061">
                  <c:v>02:46:17</c:v>
                </c:pt>
                <c:pt idx="44062">
                  <c:v>02:46:18</c:v>
                </c:pt>
                <c:pt idx="44063">
                  <c:v>02:46:19</c:v>
                </c:pt>
                <c:pt idx="44064">
                  <c:v>02:46:20</c:v>
                </c:pt>
                <c:pt idx="44065">
                  <c:v>02:46:21</c:v>
                </c:pt>
                <c:pt idx="44066">
                  <c:v>02:46:22</c:v>
                </c:pt>
                <c:pt idx="44067">
                  <c:v>02:46:23</c:v>
                </c:pt>
                <c:pt idx="44068">
                  <c:v>02:46:24</c:v>
                </c:pt>
                <c:pt idx="44069">
                  <c:v>02:46:25</c:v>
                </c:pt>
                <c:pt idx="44070">
                  <c:v>02:46:26</c:v>
                </c:pt>
                <c:pt idx="44071">
                  <c:v>02:46:27</c:v>
                </c:pt>
                <c:pt idx="44072">
                  <c:v>02:46:28</c:v>
                </c:pt>
                <c:pt idx="44073">
                  <c:v>02:46:29</c:v>
                </c:pt>
                <c:pt idx="44074">
                  <c:v>02:46:30</c:v>
                </c:pt>
                <c:pt idx="44075">
                  <c:v>02:46:31</c:v>
                </c:pt>
                <c:pt idx="44076">
                  <c:v>02:46:32</c:v>
                </c:pt>
                <c:pt idx="44077">
                  <c:v>02:46:33</c:v>
                </c:pt>
                <c:pt idx="44078">
                  <c:v>02:46:34</c:v>
                </c:pt>
                <c:pt idx="44079">
                  <c:v>02:46:35</c:v>
                </c:pt>
                <c:pt idx="44080">
                  <c:v>02:46:36</c:v>
                </c:pt>
                <c:pt idx="44081">
                  <c:v>02:46:37</c:v>
                </c:pt>
                <c:pt idx="44082">
                  <c:v>02:46:38</c:v>
                </c:pt>
                <c:pt idx="44083">
                  <c:v>02:46:39</c:v>
                </c:pt>
                <c:pt idx="44084">
                  <c:v>02:46:40</c:v>
                </c:pt>
                <c:pt idx="44085">
                  <c:v>02:46:41</c:v>
                </c:pt>
                <c:pt idx="44086">
                  <c:v>02:46:42</c:v>
                </c:pt>
                <c:pt idx="44087">
                  <c:v>02:46:43</c:v>
                </c:pt>
                <c:pt idx="44088">
                  <c:v>02:46:44</c:v>
                </c:pt>
                <c:pt idx="44089">
                  <c:v>02:46:45</c:v>
                </c:pt>
                <c:pt idx="44090">
                  <c:v>02:46:46</c:v>
                </c:pt>
                <c:pt idx="44091">
                  <c:v>02:46:47</c:v>
                </c:pt>
                <c:pt idx="44092">
                  <c:v>02:46:48</c:v>
                </c:pt>
                <c:pt idx="44093">
                  <c:v>02:46:49</c:v>
                </c:pt>
                <c:pt idx="44094">
                  <c:v>02:46:50</c:v>
                </c:pt>
                <c:pt idx="44095">
                  <c:v>02:46:51</c:v>
                </c:pt>
                <c:pt idx="44096">
                  <c:v>02:46:52</c:v>
                </c:pt>
                <c:pt idx="44097">
                  <c:v>02:46:53</c:v>
                </c:pt>
                <c:pt idx="44098">
                  <c:v>02:46:54</c:v>
                </c:pt>
                <c:pt idx="44099">
                  <c:v>02:46:55</c:v>
                </c:pt>
                <c:pt idx="44100">
                  <c:v>02:46:56</c:v>
                </c:pt>
                <c:pt idx="44101">
                  <c:v>02:46:57</c:v>
                </c:pt>
                <c:pt idx="44102">
                  <c:v>02:46:58</c:v>
                </c:pt>
                <c:pt idx="44103">
                  <c:v>02:46:59</c:v>
                </c:pt>
                <c:pt idx="44104">
                  <c:v>02:47:00</c:v>
                </c:pt>
                <c:pt idx="44105">
                  <c:v>02:47:01</c:v>
                </c:pt>
                <c:pt idx="44106">
                  <c:v>02:47:02</c:v>
                </c:pt>
                <c:pt idx="44107">
                  <c:v>02:47:03</c:v>
                </c:pt>
                <c:pt idx="44108">
                  <c:v>02:47:04</c:v>
                </c:pt>
                <c:pt idx="44109">
                  <c:v>02:47:05</c:v>
                </c:pt>
                <c:pt idx="44110">
                  <c:v>02:47:06</c:v>
                </c:pt>
                <c:pt idx="44111">
                  <c:v>02:47:07</c:v>
                </c:pt>
                <c:pt idx="44112">
                  <c:v>02:47:08</c:v>
                </c:pt>
                <c:pt idx="44113">
                  <c:v>02:47:09</c:v>
                </c:pt>
                <c:pt idx="44114">
                  <c:v>02:47:10</c:v>
                </c:pt>
                <c:pt idx="44115">
                  <c:v>02:47:11</c:v>
                </c:pt>
                <c:pt idx="44116">
                  <c:v>02:47:12</c:v>
                </c:pt>
                <c:pt idx="44117">
                  <c:v>02:47:13</c:v>
                </c:pt>
                <c:pt idx="44118">
                  <c:v>02:47:14</c:v>
                </c:pt>
                <c:pt idx="44119">
                  <c:v>02:47:15</c:v>
                </c:pt>
                <c:pt idx="44120">
                  <c:v>02:47:16</c:v>
                </c:pt>
                <c:pt idx="44121">
                  <c:v>02:47:17</c:v>
                </c:pt>
                <c:pt idx="44122">
                  <c:v>02:47:18</c:v>
                </c:pt>
                <c:pt idx="44123">
                  <c:v>02:47:19</c:v>
                </c:pt>
                <c:pt idx="44124">
                  <c:v>02:47:20</c:v>
                </c:pt>
                <c:pt idx="44125">
                  <c:v>02:47:21</c:v>
                </c:pt>
                <c:pt idx="44126">
                  <c:v>02:47:22</c:v>
                </c:pt>
                <c:pt idx="44127">
                  <c:v>02:47:23</c:v>
                </c:pt>
                <c:pt idx="44128">
                  <c:v>02:47:24</c:v>
                </c:pt>
                <c:pt idx="44129">
                  <c:v>02:47:25</c:v>
                </c:pt>
                <c:pt idx="44130">
                  <c:v>02:47:26</c:v>
                </c:pt>
                <c:pt idx="44131">
                  <c:v>02:47:27</c:v>
                </c:pt>
                <c:pt idx="44132">
                  <c:v>02:47:28</c:v>
                </c:pt>
                <c:pt idx="44133">
                  <c:v>02:47:29</c:v>
                </c:pt>
                <c:pt idx="44134">
                  <c:v>02:47:30</c:v>
                </c:pt>
                <c:pt idx="44135">
                  <c:v>02:47:31</c:v>
                </c:pt>
                <c:pt idx="44136">
                  <c:v>02:47:32</c:v>
                </c:pt>
                <c:pt idx="44137">
                  <c:v>02:47:33</c:v>
                </c:pt>
                <c:pt idx="44138">
                  <c:v>02:47:34</c:v>
                </c:pt>
                <c:pt idx="44139">
                  <c:v>02:47:35</c:v>
                </c:pt>
                <c:pt idx="44140">
                  <c:v>02:47:36</c:v>
                </c:pt>
                <c:pt idx="44141">
                  <c:v>02:47:37</c:v>
                </c:pt>
                <c:pt idx="44142">
                  <c:v>02:47:38</c:v>
                </c:pt>
                <c:pt idx="44143">
                  <c:v>02:47:39</c:v>
                </c:pt>
                <c:pt idx="44144">
                  <c:v>02:47:40</c:v>
                </c:pt>
                <c:pt idx="44145">
                  <c:v>02:47:41</c:v>
                </c:pt>
                <c:pt idx="44146">
                  <c:v>02:47:42</c:v>
                </c:pt>
                <c:pt idx="44147">
                  <c:v>02:47:43</c:v>
                </c:pt>
                <c:pt idx="44148">
                  <c:v>02:47:44</c:v>
                </c:pt>
                <c:pt idx="44149">
                  <c:v>02:47:45</c:v>
                </c:pt>
                <c:pt idx="44150">
                  <c:v>02:47:46</c:v>
                </c:pt>
                <c:pt idx="44151">
                  <c:v>02:47:47</c:v>
                </c:pt>
                <c:pt idx="44152">
                  <c:v>02:47:48</c:v>
                </c:pt>
                <c:pt idx="44153">
                  <c:v>02:47:49</c:v>
                </c:pt>
                <c:pt idx="44154">
                  <c:v>02:47:50</c:v>
                </c:pt>
                <c:pt idx="44155">
                  <c:v>02:47:51</c:v>
                </c:pt>
                <c:pt idx="44156">
                  <c:v>02:47:52</c:v>
                </c:pt>
                <c:pt idx="44157">
                  <c:v>02:47:53</c:v>
                </c:pt>
                <c:pt idx="44158">
                  <c:v>02:47:54</c:v>
                </c:pt>
                <c:pt idx="44159">
                  <c:v>02:47:55</c:v>
                </c:pt>
                <c:pt idx="44160">
                  <c:v>02:47:56</c:v>
                </c:pt>
                <c:pt idx="44161">
                  <c:v>02:47:57</c:v>
                </c:pt>
                <c:pt idx="44162">
                  <c:v>02:47:58</c:v>
                </c:pt>
                <c:pt idx="44163">
                  <c:v>02:47:59</c:v>
                </c:pt>
                <c:pt idx="44164">
                  <c:v>02:48:00</c:v>
                </c:pt>
                <c:pt idx="44165">
                  <c:v>02:48:01</c:v>
                </c:pt>
                <c:pt idx="44166">
                  <c:v>02:48:02</c:v>
                </c:pt>
                <c:pt idx="44167">
                  <c:v>02:48:03</c:v>
                </c:pt>
                <c:pt idx="44168">
                  <c:v>02:48:04</c:v>
                </c:pt>
                <c:pt idx="44169">
                  <c:v>02:48:05</c:v>
                </c:pt>
                <c:pt idx="44170">
                  <c:v>02:48:06</c:v>
                </c:pt>
                <c:pt idx="44171">
                  <c:v>02:48:07</c:v>
                </c:pt>
                <c:pt idx="44172">
                  <c:v>02:48:08</c:v>
                </c:pt>
                <c:pt idx="44173">
                  <c:v>02:48:09</c:v>
                </c:pt>
                <c:pt idx="44174">
                  <c:v>02:48:10</c:v>
                </c:pt>
                <c:pt idx="44175">
                  <c:v>02:48:11</c:v>
                </c:pt>
                <c:pt idx="44176">
                  <c:v>02:48:12</c:v>
                </c:pt>
                <c:pt idx="44177">
                  <c:v>02:48:13</c:v>
                </c:pt>
                <c:pt idx="44178">
                  <c:v>02:48:14</c:v>
                </c:pt>
                <c:pt idx="44179">
                  <c:v>02:48:15</c:v>
                </c:pt>
                <c:pt idx="44180">
                  <c:v>02:48:16</c:v>
                </c:pt>
                <c:pt idx="44181">
                  <c:v>02:48:17</c:v>
                </c:pt>
                <c:pt idx="44182">
                  <c:v>02:48:18</c:v>
                </c:pt>
                <c:pt idx="44183">
                  <c:v>02:48:19</c:v>
                </c:pt>
                <c:pt idx="44184">
                  <c:v>02:48:20</c:v>
                </c:pt>
                <c:pt idx="44185">
                  <c:v>02:48:21</c:v>
                </c:pt>
                <c:pt idx="44186">
                  <c:v>02:48:22</c:v>
                </c:pt>
                <c:pt idx="44187">
                  <c:v>02:48:23</c:v>
                </c:pt>
                <c:pt idx="44188">
                  <c:v>02:48:24</c:v>
                </c:pt>
                <c:pt idx="44189">
                  <c:v>02:48:25</c:v>
                </c:pt>
                <c:pt idx="44190">
                  <c:v>02:48:26</c:v>
                </c:pt>
                <c:pt idx="44191">
                  <c:v>02:48:27</c:v>
                </c:pt>
                <c:pt idx="44192">
                  <c:v>02:48:28</c:v>
                </c:pt>
                <c:pt idx="44193">
                  <c:v>02:48:29</c:v>
                </c:pt>
                <c:pt idx="44194">
                  <c:v>02:48:30</c:v>
                </c:pt>
                <c:pt idx="44195">
                  <c:v>02:48:31</c:v>
                </c:pt>
                <c:pt idx="44196">
                  <c:v>02:48:32</c:v>
                </c:pt>
                <c:pt idx="44197">
                  <c:v>02:48:33</c:v>
                </c:pt>
                <c:pt idx="44198">
                  <c:v>02:48:34</c:v>
                </c:pt>
                <c:pt idx="44199">
                  <c:v>02:48:35</c:v>
                </c:pt>
                <c:pt idx="44200">
                  <c:v>02:48:36</c:v>
                </c:pt>
                <c:pt idx="44201">
                  <c:v>02:48:37</c:v>
                </c:pt>
                <c:pt idx="44202">
                  <c:v>02:48:38</c:v>
                </c:pt>
                <c:pt idx="44203">
                  <c:v>02:48:39</c:v>
                </c:pt>
                <c:pt idx="44204">
                  <c:v>02:48:40</c:v>
                </c:pt>
                <c:pt idx="44205">
                  <c:v>02:48:41</c:v>
                </c:pt>
                <c:pt idx="44206">
                  <c:v>02:48:42</c:v>
                </c:pt>
                <c:pt idx="44207">
                  <c:v>02:48:43</c:v>
                </c:pt>
                <c:pt idx="44208">
                  <c:v>02:48:44</c:v>
                </c:pt>
                <c:pt idx="44209">
                  <c:v>02:48:45</c:v>
                </c:pt>
                <c:pt idx="44210">
                  <c:v>02:48:46</c:v>
                </c:pt>
                <c:pt idx="44211">
                  <c:v>02:48:47</c:v>
                </c:pt>
                <c:pt idx="44212">
                  <c:v>02:48:48</c:v>
                </c:pt>
                <c:pt idx="44213">
                  <c:v>02:48:49</c:v>
                </c:pt>
                <c:pt idx="44214">
                  <c:v>02:48:50</c:v>
                </c:pt>
                <c:pt idx="44215">
                  <c:v>02:48:51</c:v>
                </c:pt>
                <c:pt idx="44216">
                  <c:v>02:48:52</c:v>
                </c:pt>
                <c:pt idx="44217">
                  <c:v>02:48:53</c:v>
                </c:pt>
                <c:pt idx="44218">
                  <c:v>02:48:54</c:v>
                </c:pt>
                <c:pt idx="44219">
                  <c:v>02:48:55</c:v>
                </c:pt>
                <c:pt idx="44220">
                  <c:v>02:48:56</c:v>
                </c:pt>
                <c:pt idx="44221">
                  <c:v>02:48:57</c:v>
                </c:pt>
                <c:pt idx="44222">
                  <c:v>02:48:58</c:v>
                </c:pt>
                <c:pt idx="44223">
                  <c:v>02:48:59</c:v>
                </c:pt>
                <c:pt idx="44224">
                  <c:v>02:49:00</c:v>
                </c:pt>
                <c:pt idx="44225">
                  <c:v>02:49:01</c:v>
                </c:pt>
                <c:pt idx="44226">
                  <c:v>02:49:02</c:v>
                </c:pt>
                <c:pt idx="44227">
                  <c:v>02:49:03</c:v>
                </c:pt>
                <c:pt idx="44228">
                  <c:v>02:49:04</c:v>
                </c:pt>
                <c:pt idx="44229">
                  <c:v>02:49:05</c:v>
                </c:pt>
                <c:pt idx="44230">
                  <c:v>02:49:06</c:v>
                </c:pt>
                <c:pt idx="44231">
                  <c:v>02:49:07</c:v>
                </c:pt>
                <c:pt idx="44232">
                  <c:v>02:49:08</c:v>
                </c:pt>
                <c:pt idx="44233">
                  <c:v>02:49:09</c:v>
                </c:pt>
                <c:pt idx="44234">
                  <c:v>02:49:10</c:v>
                </c:pt>
                <c:pt idx="44235">
                  <c:v>02:49:11</c:v>
                </c:pt>
                <c:pt idx="44236">
                  <c:v>02:49:12</c:v>
                </c:pt>
                <c:pt idx="44237">
                  <c:v>02:49:13</c:v>
                </c:pt>
                <c:pt idx="44238">
                  <c:v>02:49:14</c:v>
                </c:pt>
                <c:pt idx="44239">
                  <c:v>02:49:15</c:v>
                </c:pt>
                <c:pt idx="44240">
                  <c:v>02:49:16</c:v>
                </c:pt>
                <c:pt idx="44241">
                  <c:v>02:49:17</c:v>
                </c:pt>
                <c:pt idx="44242">
                  <c:v>02:49:18</c:v>
                </c:pt>
                <c:pt idx="44243">
                  <c:v>02:49:19</c:v>
                </c:pt>
                <c:pt idx="44244">
                  <c:v>02:49:20</c:v>
                </c:pt>
                <c:pt idx="44245">
                  <c:v>02:49:21</c:v>
                </c:pt>
                <c:pt idx="44246">
                  <c:v>02:49:22</c:v>
                </c:pt>
                <c:pt idx="44247">
                  <c:v>02:49:23</c:v>
                </c:pt>
                <c:pt idx="44248">
                  <c:v>02:49:24</c:v>
                </c:pt>
                <c:pt idx="44249">
                  <c:v>02:49:25</c:v>
                </c:pt>
                <c:pt idx="44250">
                  <c:v>02:49:26</c:v>
                </c:pt>
                <c:pt idx="44251">
                  <c:v>02:49:27</c:v>
                </c:pt>
                <c:pt idx="44252">
                  <c:v>02:49:28</c:v>
                </c:pt>
                <c:pt idx="44253">
                  <c:v>02:49:29</c:v>
                </c:pt>
                <c:pt idx="44254">
                  <c:v>02:49:30</c:v>
                </c:pt>
                <c:pt idx="44255">
                  <c:v>02:49:31</c:v>
                </c:pt>
                <c:pt idx="44256">
                  <c:v>02:49:32</c:v>
                </c:pt>
                <c:pt idx="44257">
                  <c:v>02:49:33</c:v>
                </c:pt>
                <c:pt idx="44258">
                  <c:v>02:49:34</c:v>
                </c:pt>
                <c:pt idx="44259">
                  <c:v>02:49:35</c:v>
                </c:pt>
                <c:pt idx="44260">
                  <c:v>02:49:36</c:v>
                </c:pt>
                <c:pt idx="44261">
                  <c:v>02:49:37</c:v>
                </c:pt>
                <c:pt idx="44262">
                  <c:v>02:49:38</c:v>
                </c:pt>
                <c:pt idx="44263">
                  <c:v>02:49:39</c:v>
                </c:pt>
                <c:pt idx="44264">
                  <c:v>02:49:40</c:v>
                </c:pt>
                <c:pt idx="44265">
                  <c:v>02:49:41</c:v>
                </c:pt>
                <c:pt idx="44266">
                  <c:v>02:49:42</c:v>
                </c:pt>
                <c:pt idx="44267">
                  <c:v>02:49:43</c:v>
                </c:pt>
                <c:pt idx="44268">
                  <c:v>02:49:44</c:v>
                </c:pt>
                <c:pt idx="44269">
                  <c:v>02:49:45</c:v>
                </c:pt>
                <c:pt idx="44270">
                  <c:v>02:49:46</c:v>
                </c:pt>
                <c:pt idx="44271">
                  <c:v>02:49:47</c:v>
                </c:pt>
                <c:pt idx="44272">
                  <c:v>02:49:48</c:v>
                </c:pt>
                <c:pt idx="44273">
                  <c:v>02:49:49</c:v>
                </c:pt>
                <c:pt idx="44274">
                  <c:v>02:49:50</c:v>
                </c:pt>
                <c:pt idx="44275">
                  <c:v>02:49:51</c:v>
                </c:pt>
                <c:pt idx="44276">
                  <c:v>02:49:52</c:v>
                </c:pt>
                <c:pt idx="44277">
                  <c:v>02:49:53</c:v>
                </c:pt>
                <c:pt idx="44278">
                  <c:v>02:49:54</c:v>
                </c:pt>
                <c:pt idx="44279">
                  <c:v>02:49:55</c:v>
                </c:pt>
                <c:pt idx="44280">
                  <c:v>02:49:56</c:v>
                </c:pt>
                <c:pt idx="44281">
                  <c:v>02:49:57</c:v>
                </c:pt>
                <c:pt idx="44282">
                  <c:v>02:49:58</c:v>
                </c:pt>
                <c:pt idx="44283">
                  <c:v>02:49:59</c:v>
                </c:pt>
                <c:pt idx="44284">
                  <c:v>02:50:00</c:v>
                </c:pt>
                <c:pt idx="44285">
                  <c:v>02:50:01</c:v>
                </c:pt>
                <c:pt idx="44286">
                  <c:v>02:50:02</c:v>
                </c:pt>
                <c:pt idx="44287">
                  <c:v>02:50:03</c:v>
                </c:pt>
                <c:pt idx="44288">
                  <c:v>02:50:04</c:v>
                </c:pt>
                <c:pt idx="44289">
                  <c:v>02:50:05</c:v>
                </c:pt>
                <c:pt idx="44290">
                  <c:v>02:50:06</c:v>
                </c:pt>
                <c:pt idx="44291">
                  <c:v>02:50:07</c:v>
                </c:pt>
                <c:pt idx="44292">
                  <c:v>02:50:08</c:v>
                </c:pt>
                <c:pt idx="44293">
                  <c:v>02:50:09</c:v>
                </c:pt>
                <c:pt idx="44294">
                  <c:v>02:50:10</c:v>
                </c:pt>
                <c:pt idx="44295">
                  <c:v>02:50:11</c:v>
                </c:pt>
                <c:pt idx="44296">
                  <c:v>02:50:12</c:v>
                </c:pt>
                <c:pt idx="44297">
                  <c:v>02:50:13</c:v>
                </c:pt>
                <c:pt idx="44298">
                  <c:v>02:50:14</c:v>
                </c:pt>
                <c:pt idx="44299">
                  <c:v>02:50:15</c:v>
                </c:pt>
                <c:pt idx="44300">
                  <c:v>02:50:16</c:v>
                </c:pt>
                <c:pt idx="44301">
                  <c:v>02:50:17</c:v>
                </c:pt>
                <c:pt idx="44302">
                  <c:v>02:50:18</c:v>
                </c:pt>
                <c:pt idx="44303">
                  <c:v>02:50:19</c:v>
                </c:pt>
                <c:pt idx="44304">
                  <c:v>02:50:20</c:v>
                </c:pt>
                <c:pt idx="44305">
                  <c:v>02:50:21</c:v>
                </c:pt>
                <c:pt idx="44306">
                  <c:v>02:50:22</c:v>
                </c:pt>
                <c:pt idx="44307">
                  <c:v>02:50:23</c:v>
                </c:pt>
                <c:pt idx="44308">
                  <c:v>02:50:24</c:v>
                </c:pt>
                <c:pt idx="44309">
                  <c:v>02:50:25</c:v>
                </c:pt>
                <c:pt idx="44310">
                  <c:v>02:50:26</c:v>
                </c:pt>
                <c:pt idx="44311">
                  <c:v>02:50:27</c:v>
                </c:pt>
                <c:pt idx="44312">
                  <c:v>02:50:28</c:v>
                </c:pt>
                <c:pt idx="44313">
                  <c:v>02:50:29</c:v>
                </c:pt>
                <c:pt idx="44314">
                  <c:v>02:50:30</c:v>
                </c:pt>
                <c:pt idx="44315">
                  <c:v>02:50:31</c:v>
                </c:pt>
                <c:pt idx="44316">
                  <c:v>02:50:32</c:v>
                </c:pt>
                <c:pt idx="44317">
                  <c:v>02:50:33</c:v>
                </c:pt>
                <c:pt idx="44318">
                  <c:v>02:50:34</c:v>
                </c:pt>
                <c:pt idx="44319">
                  <c:v>02:50:35</c:v>
                </c:pt>
                <c:pt idx="44320">
                  <c:v>02:50:36</c:v>
                </c:pt>
                <c:pt idx="44321">
                  <c:v>02:50:37</c:v>
                </c:pt>
                <c:pt idx="44322">
                  <c:v>02:50:38</c:v>
                </c:pt>
                <c:pt idx="44323">
                  <c:v>02:50:39</c:v>
                </c:pt>
                <c:pt idx="44324">
                  <c:v>02:50:40</c:v>
                </c:pt>
                <c:pt idx="44325">
                  <c:v>02:50:41</c:v>
                </c:pt>
                <c:pt idx="44326">
                  <c:v>02:50:42</c:v>
                </c:pt>
                <c:pt idx="44327">
                  <c:v>02:50:43</c:v>
                </c:pt>
                <c:pt idx="44328">
                  <c:v>02:50:44</c:v>
                </c:pt>
                <c:pt idx="44329">
                  <c:v>02:50:45</c:v>
                </c:pt>
                <c:pt idx="44330">
                  <c:v>02:50:46</c:v>
                </c:pt>
                <c:pt idx="44331">
                  <c:v>02:50:47</c:v>
                </c:pt>
                <c:pt idx="44332">
                  <c:v>02:50:48</c:v>
                </c:pt>
                <c:pt idx="44333">
                  <c:v>02:50:49</c:v>
                </c:pt>
                <c:pt idx="44334">
                  <c:v>02:50:50</c:v>
                </c:pt>
                <c:pt idx="44335">
                  <c:v>02:50:51</c:v>
                </c:pt>
                <c:pt idx="44336">
                  <c:v>02:50:52</c:v>
                </c:pt>
                <c:pt idx="44337">
                  <c:v>02:50:53</c:v>
                </c:pt>
                <c:pt idx="44338">
                  <c:v>02:50:54</c:v>
                </c:pt>
                <c:pt idx="44339">
                  <c:v>02:50:55</c:v>
                </c:pt>
                <c:pt idx="44340">
                  <c:v>02:50:56</c:v>
                </c:pt>
                <c:pt idx="44341">
                  <c:v>02:50:57</c:v>
                </c:pt>
                <c:pt idx="44342">
                  <c:v>02:50:58</c:v>
                </c:pt>
                <c:pt idx="44343">
                  <c:v>02:50:59</c:v>
                </c:pt>
                <c:pt idx="44344">
                  <c:v>02:51:00</c:v>
                </c:pt>
                <c:pt idx="44345">
                  <c:v>02:51:01</c:v>
                </c:pt>
                <c:pt idx="44346">
                  <c:v>02:51:02</c:v>
                </c:pt>
                <c:pt idx="44347">
                  <c:v>02:51:03</c:v>
                </c:pt>
                <c:pt idx="44348">
                  <c:v>02:51:04</c:v>
                </c:pt>
                <c:pt idx="44349">
                  <c:v>02:51:05</c:v>
                </c:pt>
                <c:pt idx="44350">
                  <c:v>02:51:06</c:v>
                </c:pt>
                <c:pt idx="44351">
                  <c:v>02:51:07</c:v>
                </c:pt>
                <c:pt idx="44352">
                  <c:v>02:51:08</c:v>
                </c:pt>
                <c:pt idx="44353">
                  <c:v>02:51:09</c:v>
                </c:pt>
                <c:pt idx="44354">
                  <c:v>02:51:10</c:v>
                </c:pt>
                <c:pt idx="44355">
                  <c:v>02:51:11</c:v>
                </c:pt>
                <c:pt idx="44356">
                  <c:v>02:51:12</c:v>
                </c:pt>
                <c:pt idx="44357">
                  <c:v>02:51:13</c:v>
                </c:pt>
                <c:pt idx="44358">
                  <c:v>02:51:14</c:v>
                </c:pt>
                <c:pt idx="44359">
                  <c:v>02:51:15</c:v>
                </c:pt>
                <c:pt idx="44360">
                  <c:v>02:51:16</c:v>
                </c:pt>
                <c:pt idx="44361">
                  <c:v>02:51:17</c:v>
                </c:pt>
                <c:pt idx="44362">
                  <c:v>02:51:18</c:v>
                </c:pt>
                <c:pt idx="44363">
                  <c:v>02:51:19</c:v>
                </c:pt>
                <c:pt idx="44364">
                  <c:v>02:51:20</c:v>
                </c:pt>
                <c:pt idx="44365">
                  <c:v>02:51:21</c:v>
                </c:pt>
                <c:pt idx="44366">
                  <c:v>02:51:22</c:v>
                </c:pt>
                <c:pt idx="44367">
                  <c:v>02:51:23</c:v>
                </c:pt>
                <c:pt idx="44368">
                  <c:v>02:51:24</c:v>
                </c:pt>
                <c:pt idx="44369">
                  <c:v>02:51:25</c:v>
                </c:pt>
                <c:pt idx="44370">
                  <c:v>02:51:26</c:v>
                </c:pt>
                <c:pt idx="44371">
                  <c:v>02:51:27</c:v>
                </c:pt>
                <c:pt idx="44372">
                  <c:v>02:51:28</c:v>
                </c:pt>
                <c:pt idx="44373">
                  <c:v>02:51:29</c:v>
                </c:pt>
                <c:pt idx="44374">
                  <c:v>02:51:30</c:v>
                </c:pt>
                <c:pt idx="44375">
                  <c:v>02:51:31</c:v>
                </c:pt>
                <c:pt idx="44376">
                  <c:v>02:51:32</c:v>
                </c:pt>
                <c:pt idx="44377">
                  <c:v>02:51:33</c:v>
                </c:pt>
                <c:pt idx="44378">
                  <c:v>02:51:34</c:v>
                </c:pt>
                <c:pt idx="44379">
                  <c:v>02:51:35</c:v>
                </c:pt>
                <c:pt idx="44380">
                  <c:v>02:51:36</c:v>
                </c:pt>
                <c:pt idx="44381">
                  <c:v>02:51:37</c:v>
                </c:pt>
                <c:pt idx="44382">
                  <c:v>02:51:38</c:v>
                </c:pt>
                <c:pt idx="44383">
                  <c:v>02:51:39</c:v>
                </c:pt>
                <c:pt idx="44384">
                  <c:v>02:51:40</c:v>
                </c:pt>
                <c:pt idx="44385">
                  <c:v>02:51:41</c:v>
                </c:pt>
                <c:pt idx="44386">
                  <c:v>02:51:42</c:v>
                </c:pt>
                <c:pt idx="44387">
                  <c:v>02:51:43</c:v>
                </c:pt>
                <c:pt idx="44388">
                  <c:v>02:51:44</c:v>
                </c:pt>
                <c:pt idx="44389">
                  <c:v>02:51:45</c:v>
                </c:pt>
                <c:pt idx="44390">
                  <c:v>02:51:46</c:v>
                </c:pt>
                <c:pt idx="44391">
                  <c:v>02:51:47</c:v>
                </c:pt>
                <c:pt idx="44392">
                  <c:v>02:51:48</c:v>
                </c:pt>
                <c:pt idx="44393">
                  <c:v>02:51:49</c:v>
                </c:pt>
                <c:pt idx="44394">
                  <c:v>02:51:50</c:v>
                </c:pt>
                <c:pt idx="44395">
                  <c:v>02:51:51</c:v>
                </c:pt>
                <c:pt idx="44396">
                  <c:v>02:51:52</c:v>
                </c:pt>
                <c:pt idx="44397">
                  <c:v>02:51:53</c:v>
                </c:pt>
                <c:pt idx="44398">
                  <c:v>02:51:54</c:v>
                </c:pt>
                <c:pt idx="44399">
                  <c:v>02:51:55</c:v>
                </c:pt>
                <c:pt idx="44400">
                  <c:v>02:51:56</c:v>
                </c:pt>
                <c:pt idx="44401">
                  <c:v>02:51:57</c:v>
                </c:pt>
                <c:pt idx="44402">
                  <c:v>02:51:58</c:v>
                </c:pt>
                <c:pt idx="44403">
                  <c:v>02:51:59</c:v>
                </c:pt>
                <c:pt idx="44404">
                  <c:v>02:52:00</c:v>
                </c:pt>
                <c:pt idx="44405">
                  <c:v>02:52:01</c:v>
                </c:pt>
                <c:pt idx="44406">
                  <c:v>02:52:02</c:v>
                </c:pt>
                <c:pt idx="44407">
                  <c:v>02:52:03</c:v>
                </c:pt>
                <c:pt idx="44408">
                  <c:v>02:52:04</c:v>
                </c:pt>
                <c:pt idx="44409">
                  <c:v>02:52:05</c:v>
                </c:pt>
                <c:pt idx="44410">
                  <c:v>02:52:06</c:v>
                </c:pt>
                <c:pt idx="44411">
                  <c:v>02:52:07</c:v>
                </c:pt>
                <c:pt idx="44412">
                  <c:v>02:52:08</c:v>
                </c:pt>
                <c:pt idx="44413">
                  <c:v>02:52:09</c:v>
                </c:pt>
                <c:pt idx="44414">
                  <c:v>02:52:10</c:v>
                </c:pt>
                <c:pt idx="44415">
                  <c:v>02:52:11</c:v>
                </c:pt>
                <c:pt idx="44416">
                  <c:v>02:52:12</c:v>
                </c:pt>
                <c:pt idx="44417">
                  <c:v>02:52:13</c:v>
                </c:pt>
                <c:pt idx="44418">
                  <c:v>02:52:14</c:v>
                </c:pt>
                <c:pt idx="44419">
                  <c:v>02:52:15</c:v>
                </c:pt>
                <c:pt idx="44420">
                  <c:v>02:52:16</c:v>
                </c:pt>
                <c:pt idx="44421">
                  <c:v>02:52:17</c:v>
                </c:pt>
                <c:pt idx="44422">
                  <c:v>02:52:18</c:v>
                </c:pt>
                <c:pt idx="44423">
                  <c:v>02:52:19</c:v>
                </c:pt>
                <c:pt idx="44424">
                  <c:v>02:52:20</c:v>
                </c:pt>
                <c:pt idx="44425">
                  <c:v>02:52:21</c:v>
                </c:pt>
                <c:pt idx="44426">
                  <c:v>02:52:22</c:v>
                </c:pt>
                <c:pt idx="44427">
                  <c:v>02:52:23</c:v>
                </c:pt>
                <c:pt idx="44428">
                  <c:v>02:52:24</c:v>
                </c:pt>
                <c:pt idx="44429">
                  <c:v>02:52:25</c:v>
                </c:pt>
                <c:pt idx="44430">
                  <c:v>02:52:26</c:v>
                </c:pt>
                <c:pt idx="44431">
                  <c:v>02:52:27</c:v>
                </c:pt>
                <c:pt idx="44432">
                  <c:v>02:52:28</c:v>
                </c:pt>
                <c:pt idx="44433">
                  <c:v>02:52:29</c:v>
                </c:pt>
                <c:pt idx="44434">
                  <c:v>02:52:30</c:v>
                </c:pt>
                <c:pt idx="44435">
                  <c:v>02:52:31</c:v>
                </c:pt>
                <c:pt idx="44436">
                  <c:v>02:52:32</c:v>
                </c:pt>
                <c:pt idx="44437">
                  <c:v>02:52:33</c:v>
                </c:pt>
                <c:pt idx="44438">
                  <c:v>02:52:34</c:v>
                </c:pt>
                <c:pt idx="44439">
                  <c:v>02:52:35</c:v>
                </c:pt>
                <c:pt idx="44440">
                  <c:v>02:52:36</c:v>
                </c:pt>
                <c:pt idx="44441">
                  <c:v>02:52:37</c:v>
                </c:pt>
                <c:pt idx="44442">
                  <c:v>02:52:38</c:v>
                </c:pt>
                <c:pt idx="44443">
                  <c:v>02:52:39</c:v>
                </c:pt>
                <c:pt idx="44444">
                  <c:v>02:52:40</c:v>
                </c:pt>
                <c:pt idx="44445">
                  <c:v>02:52:41</c:v>
                </c:pt>
                <c:pt idx="44446">
                  <c:v>02:52:42</c:v>
                </c:pt>
                <c:pt idx="44447">
                  <c:v>02:52:43</c:v>
                </c:pt>
                <c:pt idx="44448">
                  <c:v>02:52:44</c:v>
                </c:pt>
                <c:pt idx="44449">
                  <c:v>02:52:45</c:v>
                </c:pt>
                <c:pt idx="44450">
                  <c:v>02:52:46</c:v>
                </c:pt>
                <c:pt idx="44451">
                  <c:v>02:52:47</c:v>
                </c:pt>
                <c:pt idx="44452">
                  <c:v>02:52:48</c:v>
                </c:pt>
                <c:pt idx="44453">
                  <c:v>02:52:49</c:v>
                </c:pt>
                <c:pt idx="44454">
                  <c:v>02:52:50</c:v>
                </c:pt>
                <c:pt idx="44455">
                  <c:v>02:52:51</c:v>
                </c:pt>
                <c:pt idx="44456">
                  <c:v>02:52:52</c:v>
                </c:pt>
                <c:pt idx="44457">
                  <c:v>02:52:53</c:v>
                </c:pt>
                <c:pt idx="44458">
                  <c:v>02:52:54</c:v>
                </c:pt>
                <c:pt idx="44459">
                  <c:v>02:52:55</c:v>
                </c:pt>
                <c:pt idx="44460">
                  <c:v>02:52:56</c:v>
                </c:pt>
                <c:pt idx="44461">
                  <c:v>02:52:57</c:v>
                </c:pt>
                <c:pt idx="44462">
                  <c:v>02:52:58</c:v>
                </c:pt>
                <c:pt idx="44463">
                  <c:v>02:52:59</c:v>
                </c:pt>
                <c:pt idx="44464">
                  <c:v>02:53:00</c:v>
                </c:pt>
                <c:pt idx="44465">
                  <c:v>02:53:01</c:v>
                </c:pt>
                <c:pt idx="44466">
                  <c:v>02:53:02</c:v>
                </c:pt>
                <c:pt idx="44467">
                  <c:v>02:53:03</c:v>
                </c:pt>
                <c:pt idx="44468">
                  <c:v>02:53:04</c:v>
                </c:pt>
                <c:pt idx="44469">
                  <c:v>02:53:05</c:v>
                </c:pt>
                <c:pt idx="44470">
                  <c:v>02:53:06</c:v>
                </c:pt>
                <c:pt idx="44471">
                  <c:v>02:53:07</c:v>
                </c:pt>
                <c:pt idx="44472">
                  <c:v>02:53:08</c:v>
                </c:pt>
                <c:pt idx="44473">
                  <c:v>02:53:09</c:v>
                </c:pt>
                <c:pt idx="44474">
                  <c:v>02:53:10</c:v>
                </c:pt>
                <c:pt idx="44475">
                  <c:v>02:53:11</c:v>
                </c:pt>
                <c:pt idx="44476">
                  <c:v>02:53:12</c:v>
                </c:pt>
                <c:pt idx="44477">
                  <c:v>02:53:13</c:v>
                </c:pt>
                <c:pt idx="44478">
                  <c:v>02:53:14</c:v>
                </c:pt>
                <c:pt idx="44479">
                  <c:v>02:53:15</c:v>
                </c:pt>
                <c:pt idx="44480">
                  <c:v>02:53:16</c:v>
                </c:pt>
                <c:pt idx="44481">
                  <c:v>02:53:17</c:v>
                </c:pt>
                <c:pt idx="44482">
                  <c:v>02:53:18</c:v>
                </c:pt>
                <c:pt idx="44483">
                  <c:v>02:53:19</c:v>
                </c:pt>
                <c:pt idx="44484">
                  <c:v>02:53:20</c:v>
                </c:pt>
                <c:pt idx="44485">
                  <c:v>02:53:21</c:v>
                </c:pt>
                <c:pt idx="44486">
                  <c:v>02:53:22</c:v>
                </c:pt>
                <c:pt idx="44487">
                  <c:v>02:53:23</c:v>
                </c:pt>
                <c:pt idx="44488">
                  <c:v>02:53:24</c:v>
                </c:pt>
                <c:pt idx="44489">
                  <c:v>02:53:25</c:v>
                </c:pt>
                <c:pt idx="44490">
                  <c:v>02:53:26</c:v>
                </c:pt>
                <c:pt idx="44491">
                  <c:v>02:53:27</c:v>
                </c:pt>
                <c:pt idx="44492">
                  <c:v>02:53:28</c:v>
                </c:pt>
                <c:pt idx="44493">
                  <c:v>02:53:29</c:v>
                </c:pt>
                <c:pt idx="44494">
                  <c:v>02:53:30</c:v>
                </c:pt>
                <c:pt idx="44495">
                  <c:v>02:53:31</c:v>
                </c:pt>
                <c:pt idx="44496">
                  <c:v>02:53:32</c:v>
                </c:pt>
                <c:pt idx="44497">
                  <c:v>02:53:33</c:v>
                </c:pt>
                <c:pt idx="44498">
                  <c:v>02:53:34</c:v>
                </c:pt>
                <c:pt idx="44499">
                  <c:v>02:53:35</c:v>
                </c:pt>
                <c:pt idx="44500">
                  <c:v>02:53:36</c:v>
                </c:pt>
                <c:pt idx="44501">
                  <c:v>02:53:37</c:v>
                </c:pt>
                <c:pt idx="44502">
                  <c:v>02:53:38</c:v>
                </c:pt>
                <c:pt idx="44503">
                  <c:v>02:53:39</c:v>
                </c:pt>
                <c:pt idx="44504">
                  <c:v>02:53:40</c:v>
                </c:pt>
                <c:pt idx="44505">
                  <c:v>02:53:41</c:v>
                </c:pt>
                <c:pt idx="44506">
                  <c:v>02:53:42</c:v>
                </c:pt>
                <c:pt idx="44507">
                  <c:v>02:53:43</c:v>
                </c:pt>
                <c:pt idx="44508">
                  <c:v>02:53:44</c:v>
                </c:pt>
                <c:pt idx="44509">
                  <c:v>02:53:45</c:v>
                </c:pt>
                <c:pt idx="44510">
                  <c:v>02:53:46</c:v>
                </c:pt>
                <c:pt idx="44511">
                  <c:v>02:53:47</c:v>
                </c:pt>
                <c:pt idx="44512">
                  <c:v>02:53:48</c:v>
                </c:pt>
                <c:pt idx="44513">
                  <c:v>02:53:49</c:v>
                </c:pt>
                <c:pt idx="44514">
                  <c:v>02:53:50</c:v>
                </c:pt>
                <c:pt idx="44515">
                  <c:v>02:53:51</c:v>
                </c:pt>
                <c:pt idx="44516">
                  <c:v>02:53:52</c:v>
                </c:pt>
                <c:pt idx="44517">
                  <c:v>02:53:53</c:v>
                </c:pt>
                <c:pt idx="44518">
                  <c:v>02:53:54</c:v>
                </c:pt>
                <c:pt idx="44519">
                  <c:v>02:53:55</c:v>
                </c:pt>
                <c:pt idx="44520">
                  <c:v>02:53:56</c:v>
                </c:pt>
                <c:pt idx="44521">
                  <c:v>02:53:57</c:v>
                </c:pt>
                <c:pt idx="44522">
                  <c:v>02:53:58</c:v>
                </c:pt>
                <c:pt idx="44523">
                  <c:v>02:53:59</c:v>
                </c:pt>
                <c:pt idx="44524">
                  <c:v>02:54:00</c:v>
                </c:pt>
                <c:pt idx="44525">
                  <c:v>02:54:01</c:v>
                </c:pt>
                <c:pt idx="44526">
                  <c:v>02:54:02</c:v>
                </c:pt>
                <c:pt idx="44527">
                  <c:v>02:54:03</c:v>
                </c:pt>
                <c:pt idx="44528">
                  <c:v>02:54:04</c:v>
                </c:pt>
                <c:pt idx="44529">
                  <c:v>02:54:05</c:v>
                </c:pt>
                <c:pt idx="44530">
                  <c:v>02:54:06</c:v>
                </c:pt>
                <c:pt idx="44531">
                  <c:v>02:54:07</c:v>
                </c:pt>
                <c:pt idx="44532">
                  <c:v>02:54:08</c:v>
                </c:pt>
                <c:pt idx="44533">
                  <c:v>02:54:09</c:v>
                </c:pt>
                <c:pt idx="44534">
                  <c:v>02:54:10</c:v>
                </c:pt>
                <c:pt idx="44535">
                  <c:v>02:54:11</c:v>
                </c:pt>
                <c:pt idx="44536">
                  <c:v>02:54:12</c:v>
                </c:pt>
                <c:pt idx="44537">
                  <c:v>02:54:13</c:v>
                </c:pt>
                <c:pt idx="44538">
                  <c:v>02:54:14</c:v>
                </c:pt>
                <c:pt idx="44539">
                  <c:v>02:54:15</c:v>
                </c:pt>
                <c:pt idx="44540">
                  <c:v>02:54:16</c:v>
                </c:pt>
                <c:pt idx="44541">
                  <c:v>02:54:17</c:v>
                </c:pt>
                <c:pt idx="44542">
                  <c:v>02:54:18</c:v>
                </c:pt>
                <c:pt idx="44543">
                  <c:v>02:54:19</c:v>
                </c:pt>
                <c:pt idx="44544">
                  <c:v>02:54:20</c:v>
                </c:pt>
                <c:pt idx="44545">
                  <c:v>02:54:21</c:v>
                </c:pt>
                <c:pt idx="44546">
                  <c:v>02:54:22</c:v>
                </c:pt>
                <c:pt idx="44547">
                  <c:v>02:54:23</c:v>
                </c:pt>
                <c:pt idx="44548">
                  <c:v>02:54:24</c:v>
                </c:pt>
                <c:pt idx="44549">
                  <c:v>02:54:25</c:v>
                </c:pt>
                <c:pt idx="44550">
                  <c:v>02:54:26</c:v>
                </c:pt>
                <c:pt idx="44551">
                  <c:v>02:54:27</c:v>
                </c:pt>
                <c:pt idx="44552">
                  <c:v>02:54:28</c:v>
                </c:pt>
                <c:pt idx="44553">
                  <c:v>02:54:29</c:v>
                </c:pt>
                <c:pt idx="44554">
                  <c:v>02:54:30</c:v>
                </c:pt>
                <c:pt idx="44555">
                  <c:v>02:54:31</c:v>
                </c:pt>
                <c:pt idx="44556">
                  <c:v>02:54:32</c:v>
                </c:pt>
                <c:pt idx="44557">
                  <c:v>02:54:33</c:v>
                </c:pt>
                <c:pt idx="44558">
                  <c:v>02:54:34</c:v>
                </c:pt>
                <c:pt idx="44559">
                  <c:v>02:54:35</c:v>
                </c:pt>
                <c:pt idx="44560">
                  <c:v>02:54:36</c:v>
                </c:pt>
                <c:pt idx="44561">
                  <c:v>02:54:37</c:v>
                </c:pt>
                <c:pt idx="44562">
                  <c:v>02:54:38</c:v>
                </c:pt>
                <c:pt idx="44563">
                  <c:v>02:54:39</c:v>
                </c:pt>
                <c:pt idx="44564">
                  <c:v>02:54:40</c:v>
                </c:pt>
                <c:pt idx="44565">
                  <c:v>02:54:41</c:v>
                </c:pt>
                <c:pt idx="44566">
                  <c:v>02:54:42</c:v>
                </c:pt>
                <c:pt idx="44567">
                  <c:v>02:54:43</c:v>
                </c:pt>
                <c:pt idx="44568">
                  <c:v>02:54:44</c:v>
                </c:pt>
                <c:pt idx="44569">
                  <c:v>02:54:45</c:v>
                </c:pt>
                <c:pt idx="44570">
                  <c:v>02:54:46</c:v>
                </c:pt>
                <c:pt idx="44571">
                  <c:v>02:54:47</c:v>
                </c:pt>
                <c:pt idx="44572">
                  <c:v>02:54:48</c:v>
                </c:pt>
                <c:pt idx="44573">
                  <c:v>02:54:49</c:v>
                </c:pt>
                <c:pt idx="44574">
                  <c:v>02:54:50</c:v>
                </c:pt>
                <c:pt idx="44575">
                  <c:v>02:54:51</c:v>
                </c:pt>
                <c:pt idx="44576">
                  <c:v>02:54:52</c:v>
                </c:pt>
                <c:pt idx="44577">
                  <c:v>02:54:53</c:v>
                </c:pt>
                <c:pt idx="44578">
                  <c:v>02:54:54</c:v>
                </c:pt>
                <c:pt idx="44579">
                  <c:v>02:54:55</c:v>
                </c:pt>
                <c:pt idx="44580">
                  <c:v>02:54:56</c:v>
                </c:pt>
                <c:pt idx="44581">
                  <c:v>02:54:57</c:v>
                </c:pt>
                <c:pt idx="44582">
                  <c:v>02:54:58</c:v>
                </c:pt>
                <c:pt idx="44583">
                  <c:v>02:54:59</c:v>
                </c:pt>
                <c:pt idx="44584">
                  <c:v>02:55:00</c:v>
                </c:pt>
                <c:pt idx="44585">
                  <c:v>02:55:01</c:v>
                </c:pt>
                <c:pt idx="44586">
                  <c:v>02:55:02</c:v>
                </c:pt>
                <c:pt idx="44587">
                  <c:v>02:55:03</c:v>
                </c:pt>
                <c:pt idx="44588">
                  <c:v>02:55:04</c:v>
                </c:pt>
                <c:pt idx="44589">
                  <c:v>02:55:05</c:v>
                </c:pt>
                <c:pt idx="44590">
                  <c:v>02:55:06</c:v>
                </c:pt>
                <c:pt idx="44591">
                  <c:v>02:55:07</c:v>
                </c:pt>
                <c:pt idx="44592">
                  <c:v>02:55:08</c:v>
                </c:pt>
                <c:pt idx="44593">
                  <c:v>02:55:09</c:v>
                </c:pt>
                <c:pt idx="44594">
                  <c:v>02:55:10</c:v>
                </c:pt>
                <c:pt idx="44595">
                  <c:v>02:55:11</c:v>
                </c:pt>
                <c:pt idx="44596">
                  <c:v>02:55:12</c:v>
                </c:pt>
                <c:pt idx="44597">
                  <c:v>02:55:13</c:v>
                </c:pt>
                <c:pt idx="44598">
                  <c:v>02:55:14</c:v>
                </c:pt>
                <c:pt idx="44599">
                  <c:v>02:55:15</c:v>
                </c:pt>
                <c:pt idx="44600">
                  <c:v>02:55:16</c:v>
                </c:pt>
                <c:pt idx="44601">
                  <c:v>02:55:17</c:v>
                </c:pt>
                <c:pt idx="44602">
                  <c:v>02:55:18</c:v>
                </c:pt>
                <c:pt idx="44603">
                  <c:v>02:55:19</c:v>
                </c:pt>
                <c:pt idx="44604">
                  <c:v>02:55:20</c:v>
                </c:pt>
                <c:pt idx="44605">
                  <c:v>02:55:21</c:v>
                </c:pt>
                <c:pt idx="44606">
                  <c:v>02:55:22</c:v>
                </c:pt>
                <c:pt idx="44607">
                  <c:v>02:55:23</c:v>
                </c:pt>
                <c:pt idx="44608">
                  <c:v>02:55:24</c:v>
                </c:pt>
                <c:pt idx="44609">
                  <c:v>02:55:25</c:v>
                </c:pt>
                <c:pt idx="44610">
                  <c:v>02:55:26</c:v>
                </c:pt>
                <c:pt idx="44611">
                  <c:v>02:55:27</c:v>
                </c:pt>
                <c:pt idx="44612">
                  <c:v>02:55:28</c:v>
                </c:pt>
                <c:pt idx="44613">
                  <c:v>02:55:29</c:v>
                </c:pt>
                <c:pt idx="44614">
                  <c:v>02:55:30</c:v>
                </c:pt>
                <c:pt idx="44615">
                  <c:v>02:55:31</c:v>
                </c:pt>
                <c:pt idx="44616">
                  <c:v>02:55:32</c:v>
                </c:pt>
                <c:pt idx="44617">
                  <c:v>02:55:33</c:v>
                </c:pt>
                <c:pt idx="44618">
                  <c:v>02:55:34</c:v>
                </c:pt>
                <c:pt idx="44619">
                  <c:v>02:55:35</c:v>
                </c:pt>
                <c:pt idx="44620">
                  <c:v>02:55:36</c:v>
                </c:pt>
                <c:pt idx="44621">
                  <c:v>02:55:37</c:v>
                </c:pt>
                <c:pt idx="44622">
                  <c:v>02:55:38</c:v>
                </c:pt>
                <c:pt idx="44623">
                  <c:v>02:55:39</c:v>
                </c:pt>
                <c:pt idx="44624">
                  <c:v>02:55:40</c:v>
                </c:pt>
                <c:pt idx="44625">
                  <c:v>02:55:41</c:v>
                </c:pt>
                <c:pt idx="44626">
                  <c:v>02:55:42</c:v>
                </c:pt>
                <c:pt idx="44627">
                  <c:v>02:55:43</c:v>
                </c:pt>
                <c:pt idx="44628">
                  <c:v>02:55:44</c:v>
                </c:pt>
                <c:pt idx="44629">
                  <c:v>02:55:45</c:v>
                </c:pt>
                <c:pt idx="44630">
                  <c:v>02:55:46</c:v>
                </c:pt>
                <c:pt idx="44631">
                  <c:v>02:55:47</c:v>
                </c:pt>
                <c:pt idx="44632">
                  <c:v>02:55:48</c:v>
                </c:pt>
                <c:pt idx="44633">
                  <c:v>02:55:49</c:v>
                </c:pt>
                <c:pt idx="44634">
                  <c:v>02:55:50</c:v>
                </c:pt>
                <c:pt idx="44635">
                  <c:v>02:55:51</c:v>
                </c:pt>
                <c:pt idx="44636">
                  <c:v>02:55:52</c:v>
                </c:pt>
                <c:pt idx="44637">
                  <c:v>02:55:53</c:v>
                </c:pt>
                <c:pt idx="44638">
                  <c:v>02:55:54</c:v>
                </c:pt>
                <c:pt idx="44639">
                  <c:v>02:55:55</c:v>
                </c:pt>
                <c:pt idx="44640">
                  <c:v>02:55:56</c:v>
                </c:pt>
                <c:pt idx="44641">
                  <c:v>02:55:57</c:v>
                </c:pt>
                <c:pt idx="44642">
                  <c:v>02:55:58</c:v>
                </c:pt>
                <c:pt idx="44643">
                  <c:v>02:55:59</c:v>
                </c:pt>
                <c:pt idx="44644">
                  <c:v>02:56:00</c:v>
                </c:pt>
                <c:pt idx="44645">
                  <c:v>02:56:01</c:v>
                </c:pt>
                <c:pt idx="44646">
                  <c:v>02:56:02</c:v>
                </c:pt>
                <c:pt idx="44647">
                  <c:v>02:56:03</c:v>
                </c:pt>
                <c:pt idx="44648">
                  <c:v>02:56:04</c:v>
                </c:pt>
                <c:pt idx="44649">
                  <c:v>02:56:05</c:v>
                </c:pt>
                <c:pt idx="44650">
                  <c:v>02:56:06</c:v>
                </c:pt>
                <c:pt idx="44651">
                  <c:v>02:56:07</c:v>
                </c:pt>
                <c:pt idx="44652">
                  <c:v>02:56:08</c:v>
                </c:pt>
                <c:pt idx="44653">
                  <c:v>02:56:09</c:v>
                </c:pt>
                <c:pt idx="44654">
                  <c:v>02:56:10</c:v>
                </c:pt>
                <c:pt idx="44655">
                  <c:v>02:56:11</c:v>
                </c:pt>
                <c:pt idx="44656">
                  <c:v>02:56:12</c:v>
                </c:pt>
                <c:pt idx="44657">
                  <c:v>02:56:13</c:v>
                </c:pt>
                <c:pt idx="44658">
                  <c:v>02:56:14</c:v>
                </c:pt>
                <c:pt idx="44659">
                  <c:v>02:56:15</c:v>
                </c:pt>
                <c:pt idx="44660">
                  <c:v>02:56:16</c:v>
                </c:pt>
                <c:pt idx="44661">
                  <c:v>02:56:17</c:v>
                </c:pt>
                <c:pt idx="44662">
                  <c:v>02:56:18</c:v>
                </c:pt>
                <c:pt idx="44663">
                  <c:v>02:56:19</c:v>
                </c:pt>
                <c:pt idx="44664">
                  <c:v>02:56:20</c:v>
                </c:pt>
                <c:pt idx="44665">
                  <c:v>02:56:21</c:v>
                </c:pt>
                <c:pt idx="44666">
                  <c:v>02:56:22</c:v>
                </c:pt>
                <c:pt idx="44667">
                  <c:v>02:56:23</c:v>
                </c:pt>
                <c:pt idx="44668">
                  <c:v>02:56:24</c:v>
                </c:pt>
                <c:pt idx="44669">
                  <c:v>02:56:25</c:v>
                </c:pt>
                <c:pt idx="44670">
                  <c:v>02:56:26</c:v>
                </c:pt>
                <c:pt idx="44671">
                  <c:v>02:56:27</c:v>
                </c:pt>
                <c:pt idx="44672">
                  <c:v>02:56:28</c:v>
                </c:pt>
                <c:pt idx="44673">
                  <c:v>02:56:29</c:v>
                </c:pt>
                <c:pt idx="44674">
                  <c:v>02:56:30</c:v>
                </c:pt>
                <c:pt idx="44675">
                  <c:v>02:56:31</c:v>
                </c:pt>
                <c:pt idx="44676">
                  <c:v>02:56:32</c:v>
                </c:pt>
                <c:pt idx="44677">
                  <c:v>02:56:33</c:v>
                </c:pt>
                <c:pt idx="44678">
                  <c:v>02:56:34</c:v>
                </c:pt>
                <c:pt idx="44679">
                  <c:v>02:56:35</c:v>
                </c:pt>
                <c:pt idx="44680">
                  <c:v>02:56:36</c:v>
                </c:pt>
                <c:pt idx="44681">
                  <c:v>02:56:37</c:v>
                </c:pt>
                <c:pt idx="44682">
                  <c:v>02:56:38</c:v>
                </c:pt>
                <c:pt idx="44683">
                  <c:v>02:56:39</c:v>
                </c:pt>
                <c:pt idx="44684">
                  <c:v>02:56:40</c:v>
                </c:pt>
                <c:pt idx="44685">
                  <c:v>02:56:41</c:v>
                </c:pt>
                <c:pt idx="44686">
                  <c:v>02:56:42</c:v>
                </c:pt>
                <c:pt idx="44687">
                  <c:v>02:56:43</c:v>
                </c:pt>
                <c:pt idx="44688">
                  <c:v>02:56:44</c:v>
                </c:pt>
                <c:pt idx="44689">
                  <c:v>02:56:45</c:v>
                </c:pt>
                <c:pt idx="44690">
                  <c:v>02:56:46</c:v>
                </c:pt>
                <c:pt idx="44691">
                  <c:v>02:56:47</c:v>
                </c:pt>
                <c:pt idx="44692">
                  <c:v>02:56:48</c:v>
                </c:pt>
                <c:pt idx="44693">
                  <c:v>02:56:49</c:v>
                </c:pt>
                <c:pt idx="44694">
                  <c:v>02:56:50</c:v>
                </c:pt>
                <c:pt idx="44695">
                  <c:v>02:56:51</c:v>
                </c:pt>
                <c:pt idx="44696">
                  <c:v>02:56:52</c:v>
                </c:pt>
                <c:pt idx="44697">
                  <c:v>02:56:53</c:v>
                </c:pt>
                <c:pt idx="44698">
                  <c:v>02:56:54</c:v>
                </c:pt>
                <c:pt idx="44699">
                  <c:v>02:56:55</c:v>
                </c:pt>
                <c:pt idx="44700">
                  <c:v>02:56:56</c:v>
                </c:pt>
                <c:pt idx="44701">
                  <c:v>02:56:57</c:v>
                </c:pt>
                <c:pt idx="44702">
                  <c:v>02:56:58</c:v>
                </c:pt>
                <c:pt idx="44703">
                  <c:v>02:56:59</c:v>
                </c:pt>
                <c:pt idx="44704">
                  <c:v>02:57:00</c:v>
                </c:pt>
                <c:pt idx="44705">
                  <c:v>02:57:01</c:v>
                </c:pt>
                <c:pt idx="44706">
                  <c:v>02:57:02</c:v>
                </c:pt>
                <c:pt idx="44707">
                  <c:v>02:57:03</c:v>
                </c:pt>
                <c:pt idx="44708">
                  <c:v>02:57:04</c:v>
                </c:pt>
                <c:pt idx="44709">
                  <c:v>02:57:05</c:v>
                </c:pt>
                <c:pt idx="44710">
                  <c:v>02:57:06</c:v>
                </c:pt>
                <c:pt idx="44711">
                  <c:v>02:57:07</c:v>
                </c:pt>
                <c:pt idx="44712">
                  <c:v>02:57:08</c:v>
                </c:pt>
                <c:pt idx="44713">
                  <c:v>02:57:09</c:v>
                </c:pt>
                <c:pt idx="44714">
                  <c:v>02:57:10</c:v>
                </c:pt>
                <c:pt idx="44715">
                  <c:v>02:57:11</c:v>
                </c:pt>
                <c:pt idx="44716">
                  <c:v>02:57:12</c:v>
                </c:pt>
                <c:pt idx="44717">
                  <c:v>02:57:13</c:v>
                </c:pt>
                <c:pt idx="44718">
                  <c:v>02:57:14</c:v>
                </c:pt>
                <c:pt idx="44719">
                  <c:v>02:57:15</c:v>
                </c:pt>
                <c:pt idx="44720">
                  <c:v>02:57:16</c:v>
                </c:pt>
                <c:pt idx="44721">
                  <c:v>02:57:17</c:v>
                </c:pt>
                <c:pt idx="44722">
                  <c:v>02:57:18</c:v>
                </c:pt>
                <c:pt idx="44723">
                  <c:v>02:57:19</c:v>
                </c:pt>
                <c:pt idx="44724">
                  <c:v>02:57:20</c:v>
                </c:pt>
                <c:pt idx="44725">
                  <c:v>02:57:21</c:v>
                </c:pt>
                <c:pt idx="44726">
                  <c:v>02:57:22</c:v>
                </c:pt>
                <c:pt idx="44727">
                  <c:v>02:57:23</c:v>
                </c:pt>
                <c:pt idx="44728">
                  <c:v>02:57:24</c:v>
                </c:pt>
                <c:pt idx="44729">
                  <c:v>02:57:25</c:v>
                </c:pt>
                <c:pt idx="44730">
                  <c:v>02:57:26</c:v>
                </c:pt>
                <c:pt idx="44731">
                  <c:v>02:57:27</c:v>
                </c:pt>
                <c:pt idx="44732">
                  <c:v>02:57:28</c:v>
                </c:pt>
                <c:pt idx="44733">
                  <c:v>02:57:29</c:v>
                </c:pt>
                <c:pt idx="44734">
                  <c:v>02:57:30</c:v>
                </c:pt>
                <c:pt idx="44735">
                  <c:v>02:57:31</c:v>
                </c:pt>
                <c:pt idx="44736">
                  <c:v>02:57:32</c:v>
                </c:pt>
                <c:pt idx="44737">
                  <c:v>02:57:33</c:v>
                </c:pt>
                <c:pt idx="44738">
                  <c:v>02:57:34</c:v>
                </c:pt>
                <c:pt idx="44739">
                  <c:v>02:57:35</c:v>
                </c:pt>
                <c:pt idx="44740">
                  <c:v>02:57:36</c:v>
                </c:pt>
                <c:pt idx="44741">
                  <c:v>02:57:37</c:v>
                </c:pt>
                <c:pt idx="44742">
                  <c:v>02:57:38</c:v>
                </c:pt>
                <c:pt idx="44743">
                  <c:v>02:57:39</c:v>
                </c:pt>
                <c:pt idx="44744">
                  <c:v>02:57:40</c:v>
                </c:pt>
                <c:pt idx="44745">
                  <c:v>02:57:41</c:v>
                </c:pt>
                <c:pt idx="44746">
                  <c:v>02:57:42</c:v>
                </c:pt>
                <c:pt idx="44747">
                  <c:v>02:57:43</c:v>
                </c:pt>
                <c:pt idx="44748">
                  <c:v>02:57:44</c:v>
                </c:pt>
                <c:pt idx="44749">
                  <c:v>02:57:45</c:v>
                </c:pt>
                <c:pt idx="44750">
                  <c:v>02:57:46</c:v>
                </c:pt>
                <c:pt idx="44751">
                  <c:v>02:57:47</c:v>
                </c:pt>
                <c:pt idx="44752">
                  <c:v>02:57:48</c:v>
                </c:pt>
                <c:pt idx="44753">
                  <c:v>02:57:49</c:v>
                </c:pt>
                <c:pt idx="44754">
                  <c:v>02:57:50</c:v>
                </c:pt>
                <c:pt idx="44755">
                  <c:v>02:57:51</c:v>
                </c:pt>
                <c:pt idx="44756">
                  <c:v>02:57:52</c:v>
                </c:pt>
                <c:pt idx="44757">
                  <c:v>02:57:53</c:v>
                </c:pt>
                <c:pt idx="44758">
                  <c:v>02:57:54</c:v>
                </c:pt>
                <c:pt idx="44759">
                  <c:v>02:57:55</c:v>
                </c:pt>
                <c:pt idx="44760">
                  <c:v>02:57:56</c:v>
                </c:pt>
                <c:pt idx="44761">
                  <c:v>02:57:57</c:v>
                </c:pt>
                <c:pt idx="44762">
                  <c:v>02:57:58</c:v>
                </c:pt>
                <c:pt idx="44763">
                  <c:v>02:57:59</c:v>
                </c:pt>
                <c:pt idx="44764">
                  <c:v>02:58:00</c:v>
                </c:pt>
                <c:pt idx="44765">
                  <c:v>02:58:01</c:v>
                </c:pt>
                <c:pt idx="44766">
                  <c:v>02:58:02</c:v>
                </c:pt>
                <c:pt idx="44767">
                  <c:v>02:58:03</c:v>
                </c:pt>
                <c:pt idx="44768">
                  <c:v>02:58:04</c:v>
                </c:pt>
                <c:pt idx="44769">
                  <c:v>02:58:05</c:v>
                </c:pt>
                <c:pt idx="44770">
                  <c:v>02:58:06</c:v>
                </c:pt>
                <c:pt idx="44771">
                  <c:v>02:58:07</c:v>
                </c:pt>
                <c:pt idx="44772">
                  <c:v>02:58:08</c:v>
                </c:pt>
                <c:pt idx="44773">
                  <c:v>02:58:09</c:v>
                </c:pt>
                <c:pt idx="44774">
                  <c:v>02:58:10</c:v>
                </c:pt>
                <c:pt idx="44775">
                  <c:v>02:58:11</c:v>
                </c:pt>
                <c:pt idx="44776">
                  <c:v>02:58:12</c:v>
                </c:pt>
                <c:pt idx="44777">
                  <c:v>02:58:13</c:v>
                </c:pt>
                <c:pt idx="44778">
                  <c:v>02:58:14</c:v>
                </c:pt>
                <c:pt idx="44779">
                  <c:v>02:58:15</c:v>
                </c:pt>
                <c:pt idx="44780">
                  <c:v>02:58:16</c:v>
                </c:pt>
                <c:pt idx="44781">
                  <c:v>02:58:17</c:v>
                </c:pt>
                <c:pt idx="44782">
                  <c:v>02:58:18</c:v>
                </c:pt>
                <c:pt idx="44783">
                  <c:v>02:58:19</c:v>
                </c:pt>
                <c:pt idx="44784">
                  <c:v>02:58:20</c:v>
                </c:pt>
                <c:pt idx="44785">
                  <c:v>02:58:21</c:v>
                </c:pt>
                <c:pt idx="44786">
                  <c:v>02:58:22</c:v>
                </c:pt>
                <c:pt idx="44787">
                  <c:v>02:58:23</c:v>
                </c:pt>
                <c:pt idx="44788">
                  <c:v>02:58:24</c:v>
                </c:pt>
                <c:pt idx="44789">
                  <c:v>02:58:25</c:v>
                </c:pt>
                <c:pt idx="44790">
                  <c:v>02:58:26</c:v>
                </c:pt>
                <c:pt idx="44791">
                  <c:v>02:58:27</c:v>
                </c:pt>
                <c:pt idx="44792">
                  <c:v>02:58:28</c:v>
                </c:pt>
                <c:pt idx="44793">
                  <c:v>02:58:29</c:v>
                </c:pt>
                <c:pt idx="44794">
                  <c:v>02:58:30</c:v>
                </c:pt>
                <c:pt idx="44795">
                  <c:v>02:58:31</c:v>
                </c:pt>
                <c:pt idx="44796">
                  <c:v>02:58:32</c:v>
                </c:pt>
                <c:pt idx="44797">
                  <c:v>02:58:33</c:v>
                </c:pt>
                <c:pt idx="44798">
                  <c:v>02:58:34</c:v>
                </c:pt>
                <c:pt idx="44799">
                  <c:v>02:58:35</c:v>
                </c:pt>
                <c:pt idx="44800">
                  <c:v>02:58:36</c:v>
                </c:pt>
                <c:pt idx="44801">
                  <c:v>02:58:37</c:v>
                </c:pt>
                <c:pt idx="44802">
                  <c:v>02:58:38</c:v>
                </c:pt>
                <c:pt idx="44803">
                  <c:v>02:58:39</c:v>
                </c:pt>
                <c:pt idx="44804">
                  <c:v>02:58:40</c:v>
                </c:pt>
                <c:pt idx="44805">
                  <c:v>02:58:41</c:v>
                </c:pt>
                <c:pt idx="44806">
                  <c:v>02:58:42</c:v>
                </c:pt>
                <c:pt idx="44807">
                  <c:v>02:58:43</c:v>
                </c:pt>
                <c:pt idx="44808">
                  <c:v>02:58:44</c:v>
                </c:pt>
                <c:pt idx="44809">
                  <c:v>02:58:45</c:v>
                </c:pt>
                <c:pt idx="44810">
                  <c:v>02:58:46</c:v>
                </c:pt>
                <c:pt idx="44811">
                  <c:v>02:58:47</c:v>
                </c:pt>
                <c:pt idx="44812">
                  <c:v>02:58:48</c:v>
                </c:pt>
                <c:pt idx="44813">
                  <c:v>02:58:49</c:v>
                </c:pt>
                <c:pt idx="44814">
                  <c:v>02:58:50</c:v>
                </c:pt>
                <c:pt idx="44815">
                  <c:v>02:58:51</c:v>
                </c:pt>
                <c:pt idx="44816">
                  <c:v>02:58:52</c:v>
                </c:pt>
                <c:pt idx="44817">
                  <c:v>02:58:53</c:v>
                </c:pt>
                <c:pt idx="44818">
                  <c:v>02:58:54</c:v>
                </c:pt>
                <c:pt idx="44819">
                  <c:v>02:58:55</c:v>
                </c:pt>
                <c:pt idx="44820">
                  <c:v>02:58:56</c:v>
                </c:pt>
                <c:pt idx="44821">
                  <c:v>02:58:57</c:v>
                </c:pt>
                <c:pt idx="44822">
                  <c:v>02:58:58</c:v>
                </c:pt>
                <c:pt idx="44823">
                  <c:v>02:58:59</c:v>
                </c:pt>
                <c:pt idx="44824">
                  <c:v>02:59:00</c:v>
                </c:pt>
                <c:pt idx="44825">
                  <c:v>02:59:01</c:v>
                </c:pt>
                <c:pt idx="44826">
                  <c:v>02:59:02</c:v>
                </c:pt>
                <c:pt idx="44827">
                  <c:v>02:59:03</c:v>
                </c:pt>
                <c:pt idx="44828">
                  <c:v>02:59:04</c:v>
                </c:pt>
                <c:pt idx="44829">
                  <c:v>02:59:05</c:v>
                </c:pt>
                <c:pt idx="44830">
                  <c:v>02:59:06</c:v>
                </c:pt>
                <c:pt idx="44831">
                  <c:v>02:59:07</c:v>
                </c:pt>
                <c:pt idx="44832">
                  <c:v>02:59:08</c:v>
                </c:pt>
                <c:pt idx="44833">
                  <c:v>02:59:09</c:v>
                </c:pt>
                <c:pt idx="44834">
                  <c:v>02:59:10</c:v>
                </c:pt>
                <c:pt idx="44835">
                  <c:v>02:59:11</c:v>
                </c:pt>
                <c:pt idx="44836">
                  <c:v>02:59:12</c:v>
                </c:pt>
                <c:pt idx="44837">
                  <c:v>02:59:13</c:v>
                </c:pt>
                <c:pt idx="44838">
                  <c:v>02:59:14</c:v>
                </c:pt>
                <c:pt idx="44839">
                  <c:v>02:59:15</c:v>
                </c:pt>
                <c:pt idx="44840">
                  <c:v>02:59:16</c:v>
                </c:pt>
                <c:pt idx="44841">
                  <c:v>02:59:17</c:v>
                </c:pt>
                <c:pt idx="44842">
                  <c:v>02:59:18</c:v>
                </c:pt>
                <c:pt idx="44843">
                  <c:v>02:59:19</c:v>
                </c:pt>
                <c:pt idx="44844">
                  <c:v>02:59:20</c:v>
                </c:pt>
                <c:pt idx="44845">
                  <c:v>02:59:21</c:v>
                </c:pt>
                <c:pt idx="44846">
                  <c:v>02:59:22</c:v>
                </c:pt>
                <c:pt idx="44847">
                  <c:v>02:59:23</c:v>
                </c:pt>
                <c:pt idx="44848">
                  <c:v>02:59:24</c:v>
                </c:pt>
                <c:pt idx="44849">
                  <c:v>02:59:25</c:v>
                </c:pt>
                <c:pt idx="44850">
                  <c:v>02:59:26</c:v>
                </c:pt>
                <c:pt idx="44851">
                  <c:v>02:59:27</c:v>
                </c:pt>
                <c:pt idx="44852">
                  <c:v>02:59:28</c:v>
                </c:pt>
                <c:pt idx="44853">
                  <c:v>02:59:29</c:v>
                </c:pt>
                <c:pt idx="44854">
                  <c:v>02:59:30</c:v>
                </c:pt>
                <c:pt idx="44855">
                  <c:v>02:59:31</c:v>
                </c:pt>
                <c:pt idx="44856">
                  <c:v>02:59:32</c:v>
                </c:pt>
                <c:pt idx="44857">
                  <c:v>02:59:33</c:v>
                </c:pt>
                <c:pt idx="44858">
                  <c:v>02:59:34</c:v>
                </c:pt>
                <c:pt idx="44859">
                  <c:v>02:59:35</c:v>
                </c:pt>
                <c:pt idx="44860">
                  <c:v>02:59:36</c:v>
                </c:pt>
                <c:pt idx="44861">
                  <c:v>02:59:37</c:v>
                </c:pt>
                <c:pt idx="44862">
                  <c:v>02:59:38</c:v>
                </c:pt>
                <c:pt idx="44863">
                  <c:v>02:59:39</c:v>
                </c:pt>
                <c:pt idx="44864">
                  <c:v>02:59:40</c:v>
                </c:pt>
                <c:pt idx="44865">
                  <c:v>02:59:41</c:v>
                </c:pt>
                <c:pt idx="44866">
                  <c:v>02:59:42</c:v>
                </c:pt>
                <c:pt idx="44867">
                  <c:v>02:59:43</c:v>
                </c:pt>
                <c:pt idx="44868">
                  <c:v>02:59:44</c:v>
                </c:pt>
                <c:pt idx="44869">
                  <c:v>02:59:45</c:v>
                </c:pt>
                <c:pt idx="44870">
                  <c:v>02:59:46</c:v>
                </c:pt>
                <c:pt idx="44871">
                  <c:v>02:59:47</c:v>
                </c:pt>
                <c:pt idx="44872">
                  <c:v>02:59:48</c:v>
                </c:pt>
                <c:pt idx="44873">
                  <c:v>02:59:49</c:v>
                </c:pt>
                <c:pt idx="44874">
                  <c:v>02:59:50</c:v>
                </c:pt>
                <c:pt idx="44875">
                  <c:v>02:59:51</c:v>
                </c:pt>
                <c:pt idx="44876">
                  <c:v>02:59:52</c:v>
                </c:pt>
                <c:pt idx="44877">
                  <c:v>02:59:53</c:v>
                </c:pt>
                <c:pt idx="44878">
                  <c:v>02:59:54</c:v>
                </c:pt>
                <c:pt idx="44879">
                  <c:v>02:59:55</c:v>
                </c:pt>
                <c:pt idx="44880">
                  <c:v>02:59:56</c:v>
                </c:pt>
                <c:pt idx="44881">
                  <c:v>02:59:57</c:v>
                </c:pt>
                <c:pt idx="44882">
                  <c:v>02:59:58</c:v>
                </c:pt>
                <c:pt idx="44883">
                  <c:v>02:59:59</c:v>
                </c:pt>
                <c:pt idx="44884">
                  <c:v>03:00:00</c:v>
                </c:pt>
                <c:pt idx="44885">
                  <c:v>03:00:01</c:v>
                </c:pt>
                <c:pt idx="44886">
                  <c:v>03:00:02</c:v>
                </c:pt>
                <c:pt idx="44887">
                  <c:v>03:00:03</c:v>
                </c:pt>
                <c:pt idx="44888">
                  <c:v>03:00:04</c:v>
                </c:pt>
                <c:pt idx="44889">
                  <c:v>03:00:05</c:v>
                </c:pt>
                <c:pt idx="44890">
                  <c:v>03:00:06</c:v>
                </c:pt>
                <c:pt idx="44891">
                  <c:v>03:00:07</c:v>
                </c:pt>
                <c:pt idx="44892">
                  <c:v>03:00:08</c:v>
                </c:pt>
                <c:pt idx="44893">
                  <c:v>03:00:09</c:v>
                </c:pt>
                <c:pt idx="44894">
                  <c:v>03:00:10</c:v>
                </c:pt>
                <c:pt idx="44895">
                  <c:v>03:00:11</c:v>
                </c:pt>
                <c:pt idx="44896">
                  <c:v>03:00:12</c:v>
                </c:pt>
                <c:pt idx="44897">
                  <c:v>03:00:13</c:v>
                </c:pt>
                <c:pt idx="44898">
                  <c:v>03:00:14</c:v>
                </c:pt>
                <c:pt idx="44899">
                  <c:v>03:00:15</c:v>
                </c:pt>
                <c:pt idx="44900">
                  <c:v>03:00:16</c:v>
                </c:pt>
                <c:pt idx="44901">
                  <c:v>03:00:17</c:v>
                </c:pt>
                <c:pt idx="44902">
                  <c:v>03:00:18</c:v>
                </c:pt>
                <c:pt idx="44903">
                  <c:v>03:00:19</c:v>
                </c:pt>
                <c:pt idx="44904">
                  <c:v>03:00:20</c:v>
                </c:pt>
                <c:pt idx="44905">
                  <c:v>03:00:21</c:v>
                </c:pt>
                <c:pt idx="44906">
                  <c:v>03:00:22</c:v>
                </c:pt>
                <c:pt idx="44907">
                  <c:v>03:00:23</c:v>
                </c:pt>
                <c:pt idx="44908">
                  <c:v>03:00:24</c:v>
                </c:pt>
                <c:pt idx="44909">
                  <c:v>03:00:25</c:v>
                </c:pt>
                <c:pt idx="44910">
                  <c:v>03:00:26</c:v>
                </c:pt>
                <c:pt idx="44911">
                  <c:v>03:00:27</c:v>
                </c:pt>
                <c:pt idx="44912">
                  <c:v>03:00:28</c:v>
                </c:pt>
                <c:pt idx="44913">
                  <c:v>03:00:29</c:v>
                </c:pt>
                <c:pt idx="44914">
                  <c:v>03:00:30</c:v>
                </c:pt>
                <c:pt idx="44915">
                  <c:v>03:00:31</c:v>
                </c:pt>
                <c:pt idx="44916">
                  <c:v>03:00:32</c:v>
                </c:pt>
                <c:pt idx="44917">
                  <c:v>03:00:33</c:v>
                </c:pt>
                <c:pt idx="44918">
                  <c:v>03:00:34</c:v>
                </c:pt>
                <c:pt idx="44919">
                  <c:v>03:00:35</c:v>
                </c:pt>
                <c:pt idx="44920">
                  <c:v>03:00:36</c:v>
                </c:pt>
                <c:pt idx="44921">
                  <c:v>03:00:37</c:v>
                </c:pt>
                <c:pt idx="44922">
                  <c:v>03:00:38</c:v>
                </c:pt>
                <c:pt idx="44923">
                  <c:v>03:00:39</c:v>
                </c:pt>
                <c:pt idx="44924">
                  <c:v>03:00:40</c:v>
                </c:pt>
                <c:pt idx="44925">
                  <c:v>03:00:41</c:v>
                </c:pt>
                <c:pt idx="44926">
                  <c:v>03:00:42</c:v>
                </c:pt>
                <c:pt idx="44927">
                  <c:v>03:00:43</c:v>
                </c:pt>
                <c:pt idx="44928">
                  <c:v>03:00:44</c:v>
                </c:pt>
                <c:pt idx="44929">
                  <c:v>03:00:45</c:v>
                </c:pt>
                <c:pt idx="44930">
                  <c:v>03:00:46</c:v>
                </c:pt>
                <c:pt idx="44931">
                  <c:v>03:00:47</c:v>
                </c:pt>
                <c:pt idx="44932">
                  <c:v>03:00:48</c:v>
                </c:pt>
                <c:pt idx="44933">
                  <c:v>03:00:49</c:v>
                </c:pt>
                <c:pt idx="44934">
                  <c:v>03:00:50</c:v>
                </c:pt>
                <c:pt idx="44935">
                  <c:v>03:00:51</c:v>
                </c:pt>
                <c:pt idx="44936">
                  <c:v>03:00:52</c:v>
                </c:pt>
                <c:pt idx="44937">
                  <c:v>03:00:53</c:v>
                </c:pt>
                <c:pt idx="44938">
                  <c:v>03:00:54</c:v>
                </c:pt>
                <c:pt idx="44939">
                  <c:v>03:00:55</c:v>
                </c:pt>
                <c:pt idx="44940">
                  <c:v>03:00:56</c:v>
                </c:pt>
                <c:pt idx="44941">
                  <c:v>03:00:57</c:v>
                </c:pt>
                <c:pt idx="44942">
                  <c:v>03:00:58</c:v>
                </c:pt>
                <c:pt idx="44943">
                  <c:v>03:00:59</c:v>
                </c:pt>
                <c:pt idx="44944">
                  <c:v>03:01:00</c:v>
                </c:pt>
                <c:pt idx="44945">
                  <c:v>03:01:01</c:v>
                </c:pt>
                <c:pt idx="44946">
                  <c:v>03:01:02</c:v>
                </c:pt>
                <c:pt idx="44947">
                  <c:v>03:01:03</c:v>
                </c:pt>
                <c:pt idx="44948">
                  <c:v>03:01:04</c:v>
                </c:pt>
                <c:pt idx="44949">
                  <c:v>03:01:05</c:v>
                </c:pt>
                <c:pt idx="44950">
                  <c:v>03:01:06</c:v>
                </c:pt>
                <c:pt idx="44951">
                  <c:v>03:01:07</c:v>
                </c:pt>
                <c:pt idx="44952">
                  <c:v>03:01:08</c:v>
                </c:pt>
                <c:pt idx="44953">
                  <c:v>03:01:09</c:v>
                </c:pt>
                <c:pt idx="44954">
                  <c:v>03:01:10</c:v>
                </c:pt>
                <c:pt idx="44955">
                  <c:v>03:01:11</c:v>
                </c:pt>
                <c:pt idx="44956">
                  <c:v>03:01:12</c:v>
                </c:pt>
                <c:pt idx="44957">
                  <c:v>03:01:13</c:v>
                </c:pt>
                <c:pt idx="44958">
                  <c:v>03:01:14</c:v>
                </c:pt>
                <c:pt idx="44959">
                  <c:v>03:01:15</c:v>
                </c:pt>
                <c:pt idx="44960">
                  <c:v>03:01:16</c:v>
                </c:pt>
                <c:pt idx="44961">
                  <c:v>03:01:17</c:v>
                </c:pt>
                <c:pt idx="44962">
                  <c:v>03:01:18</c:v>
                </c:pt>
                <c:pt idx="44963">
                  <c:v>03:01:19</c:v>
                </c:pt>
                <c:pt idx="44964">
                  <c:v>03:01:20</c:v>
                </c:pt>
                <c:pt idx="44965">
                  <c:v>03:01:21</c:v>
                </c:pt>
                <c:pt idx="44966">
                  <c:v>03:01:22</c:v>
                </c:pt>
                <c:pt idx="44967">
                  <c:v>03:01:23</c:v>
                </c:pt>
                <c:pt idx="44968">
                  <c:v>03:01:24</c:v>
                </c:pt>
                <c:pt idx="44969">
                  <c:v>03:01:25</c:v>
                </c:pt>
                <c:pt idx="44970">
                  <c:v>03:01:26</c:v>
                </c:pt>
                <c:pt idx="44971">
                  <c:v>03:01:27</c:v>
                </c:pt>
                <c:pt idx="44972">
                  <c:v>03:01:28</c:v>
                </c:pt>
                <c:pt idx="44973">
                  <c:v>03:01:29</c:v>
                </c:pt>
                <c:pt idx="44974">
                  <c:v>03:01:30</c:v>
                </c:pt>
                <c:pt idx="44975">
                  <c:v>03:01:31</c:v>
                </c:pt>
                <c:pt idx="44976">
                  <c:v>03:01:32</c:v>
                </c:pt>
                <c:pt idx="44977">
                  <c:v>03:01:33</c:v>
                </c:pt>
                <c:pt idx="44978">
                  <c:v>03:01:34</c:v>
                </c:pt>
                <c:pt idx="44979">
                  <c:v>03:01:35</c:v>
                </c:pt>
                <c:pt idx="44980">
                  <c:v>03:01:36</c:v>
                </c:pt>
                <c:pt idx="44981">
                  <c:v>03:01:37</c:v>
                </c:pt>
                <c:pt idx="44982">
                  <c:v>03:01:38</c:v>
                </c:pt>
                <c:pt idx="44983">
                  <c:v>03:01:39</c:v>
                </c:pt>
                <c:pt idx="44984">
                  <c:v>03:01:40</c:v>
                </c:pt>
                <c:pt idx="44985">
                  <c:v>03:01:41</c:v>
                </c:pt>
                <c:pt idx="44986">
                  <c:v>03:01:42</c:v>
                </c:pt>
                <c:pt idx="44987">
                  <c:v>03:01:43</c:v>
                </c:pt>
                <c:pt idx="44988">
                  <c:v>03:01:44</c:v>
                </c:pt>
                <c:pt idx="44989">
                  <c:v>03:01:45</c:v>
                </c:pt>
                <c:pt idx="44990">
                  <c:v>03:01:46</c:v>
                </c:pt>
                <c:pt idx="44991">
                  <c:v>03:01:47</c:v>
                </c:pt>
                <c:pt idx="44992">
                  <c:v>03:01:48</c:v>
                </c:pt>
                <c:pt idx="44993">
                  <c:v>03:01:49</c:v>
                </c:pt>
                <c:pt idx="44994">
                  <c:v>03:01:50</c:v>
                </c:pt>
                <c:pt idx="44995">
                  <c:v>03:01:51</c:v>
                </c:pt>
                <c:pt idx="44996">
                  <c:v>03:01:52</c:v>
                </c:pt>
                <c:pt idx="44997">
                  <c:v>03:01:53</c:v>
                </c:pt>
                <c:pt idx="44998">
                  <c:v>03:01:54</c:v>
                </c:pt>
                <c:pt idx="44999">
                  <c:v>03:01:55</c:v>
                </c:pt>
                <c:pt idx="45000">
                  <c:v>03:01:56</c:v>
                </c:pt>
                <c:pt idx="45001">
                  <c:v>03:01:57</c:v>
                </c:pt>
                <c:pt idx="45002">
                  <c:v>03:01:58</c:v>
                </c:pt>
                <c:pt idx="45003">
                  <c:v>03:01:59</c:v>
                </c:pt>
                <c:pt idx="45004">
                  <c:v>03:02:00</c:v>
                </c:pt>
                <c:pt idx="45005">
                  <c:v>03:02:01</c:v>
                </c:pt>
                <c:pt idx="45006">
                  <c:v>03:02:02</c:v>
                </c:pt>
                <c:pt idx="45007">
                  <c:v>03:02:03</c:v>
                </c:pt>
                <c:pt idx="45008">
                  <c:v>03:02:04</c:v>
                </c:pt>
                <c:pt idx="45009">
                  <c:v>03:02:05</c:v>
                </c:pt>
                <c:pt idx="45010">
                  <c:v>03:02:06</c:v>
                </c:pt>
                <c:pt idx="45011">
                  <c:v>03:02:07</c:v>
                </c:pt>
                <c:pt idx="45012">
                  <c:v>03:02:08</c:v>
                </c:pt>
                <c:pt idx="45013">
                  <c:v>03:02:09</c:v>
                </c:pt>
                <c:pt idx="45014">
                  <c:v>03:02:10</c:v>
                </c:pt>
                <c:pt idx="45015">
                  <c:v>03:02:11</c:v>
                </c:pt>
                <c:pt idx="45016">
                  <c:v>03:02:12</c:v>
                </c:pt>
                <c:pt idx="45017">
                  <c:v>03:02:13</c:v>
                </c:pt>
                <c:pt idx="45018">
                  <c:v>03:02:14</c:v>
                </c:pt>
                <c:pt idx="45019">
                  <c:v>03:02:15</c:v>
                </c:pt>
                <c:pt idx="45020">
                  <c:v>03:02:16</c:v>
                </c:pt>
                <c:pt idx="45021">
                  <c:v>03:02:17</c:v>
                </c:pt>
                <c:pt idx="45022">
                  <c:v>03:02:18</c:v>
                </c:pt>
                <c:pt idx="45023">
                  <c:v>03:02:19</c:v>
                </c:pt>
                <c:pt idx="45024">
                  <c:v>03:02:20</c:v>
                </c:pt>
                <c:pt idx="45025">
                  <c:v>03:02:21</c:v>
                </c:pt>
                <c:pt idx="45026">
                  <c:v>03:02:22</c:v>
                </c:pt>
                <c:pt idx="45027">
                  <c:v>03:02:23</c:v>
                </c:pt>
                <c:pt idx="45028">
                  <c:v>03:02:24</c:v>
                </c:pt>
                <c:pt idx="45029">
                  <c:v>03:02:25</c:v>
                </c:pt>
                <c:pt idx="45030">
                  <c:v>03:02:26</c:v>
                </c:pt>
                <c:pt idx="45031">
                  <c:v>03:02:27</c:v>
                </c:pt>
                <c:pt idx="45032">
                  <c:v>03:02:28</c:v>
                </c:pt>
                <c:pt idx="45033">
                  <c:v>03:02:29</c:v>
                </c:pt>
                <c:pt idx="45034">
                  <c:v>03:02:30</c:v>
                </c:pt>
                <c:pt idx="45035">
                  <c:v>03:02:31</c:v>
                </c:pt>
                <c:pt idx="45036">
                  <c:v>03:02:32</c:v>
                </c:pt>
                <c:pt idx="45037">
                  <c:v>03:02:33</c:v>
                </c:pt>
                <c:pt idx="45038">
                  <c:v>03:02:34</c:v>
                </c:pt>
                <c:pt idx="45039">
                  <c:v>03:02:35</c:v>
                </c:pt>
                <c:pt idx="45040">
                  <c:v>03:02:36</c:v>
                </c:pt>
                <c:pt idx="45041">
                  <c:v>03:02:37</c:v>
                </c:pt>
                <c:pt idx="45042">
                  <c:v>03:02:38</c:v>
                </c:pt>
                <c:pt idx="45043">
                  <c:v>03:02:39</c:v>
                </c:pt>
                <c:pt idx="45044">
                  <c:v>03:02:40</c:v>
                </c:pt>
                <c:pt idx="45045">
                  <c:v>03:02:41</c:v>
                </c:pt>
                <c:pt idx="45046">
                  <c:v>03:02:42</c:v>
                </c:pt>
                <c:pt idx="45047">
                  <c:v>03:02:43</c:v>
                </c:pt>
                <c:pt idx="45048">
                  <c:v>03:02:44</c:v>
                </c:pt>
                <c:pt idx="45049">
                  <c:v>03:02:45</c:v>
                </c:pt>
                <c:pt idx="45050">
                  <c:v>03:02:46</c:v>
                </c:pt>
                <c:pt idx="45051">
                  <c:v>03:02:47</c:v>
                </c:pt>
                <c:pt idx="45052">
                  <c:v>03:02:48</c:v>
                </c:pt>
                <c:pt idx="45053">
                  <c:v>03:02:49</c:v>
                </c:pt>
                <c:pt idx="45054">
                  <c:v>03:02:50</c:v>
                </c:pt>
                <c:pt idx="45055">
                  <c:v>03:02:51</c:v>
                </c:pt>
                <c:pt idx="45056">
                  <c:v>03:02:52</c:v>
                </c:pt>
                <c:pt idx="45057">
                  <c:v>03:02:53</c:v>
                </c:pt>
                <c:pt idx="45058">
                  <c:v>03:02:54</c:v>
                </c:pt>
                <c:pt idx="45059">
                  <c:v>03:02:55</c:v>
                </c:pt>
                <c:pt idx="45060">
                  <c:v>03:02:56</c:v>
                </c:pt>
                <c:pt idx="45061">
                  <c:v>03:02:57</c:v>
                </c:pt>
                <c:pt idx="45062">
                  <c:v>03:02:58</c:v>
                </c:pt>
                <c:pt idx="45063">
                  <c:v>03:02:59</c:v>
                </c:pt>
                <c:pt idx="45064">
                  <c:v>03:03:00</c:v>
                </c:pt>
                <c:pt idx="45065">
                  <c:v>03:03:01</c:v>
                </c:pt>
                <c:pt idx="45066">
                  <c:v>03:03:02</c:v>
                </c:pt>
                <c:pt idx="45067">
                  <c:v>03:03:03</c:v>
                </c:pt>
                <c:pt idx="45068">
                  <c:v>03:03:04</c:v>
                </c:pt>
                <c:pt idx="45069">
                  <c:v>03:03:05</c:v>
                </c:pt>
                <c:pt idx="45070">
                  <c:v>03:03:06</c:v>
                </c:pt>
                <c:pt idx="45071">
                  <c:v>03:03:07</c:v>
                </c:pt>
                <c:pt idx="45072">
                  <c:v>03:03:08</c:v>
                </c:pt>
                <c:pt idx="45073">
                  <c:v>03:03:09</c:v>
                </c:pt>
                <c:pt idx="45074">
                  <c:v>03:03:10</c:v>
                </c:pt>
                <c:pt idx="45075">
                  <c:v>03:03:11</c:v>
                </c:pt>
                <c:pt idx="45076">
                  <c:v>03:03:12</c:v>
                </c:pt>
                <c:pt idx="45077">
                  <c:v>03:03:13</c:v>
                </c:pt>
                <c:pt idx="45078">
                  <c:v>03:03:14</c:v>
                </c:pt>
                <c:pt idx="45079">
                  <c:v>03:03:15</c:v>
                </c:pt>
                <c:pt idx="45080">
                  <c:v>03:03:16</c:v>
                </c:pt>
                <c:pt idx="45081">
                  <c:v>03:03:17</c:v>
                </c:pt>
                <c:pt idx="45082">
                  <c:v>03:03:18</c:v>
                </c:pt>
                <c:pt idx="45083">
                  <c:v>03:03:19</c:v>
                </c:pt>
                <c:pt idx="45084">
                  <c:v>03:03:20</c:v>
                </c:pt>
                <c:pt idx="45085">
                  <c:v>03:03:21</c:v>
                </c:pt>
                <c:pt idx="45086">
                  <c:v>03:03:22</c:v>
                </c:pt>
                <c:pt idx="45087">
                  <c:v>03:03:23</c:v>
                </c:pt>
                <c:pt idx="45088">
                  <c:v>03:03:24</c:v>
                </c:pt>
                <c:pt idx="45089">
                  <c:v>03:03:25</c:v>
                </c:pt>
                <c:pt idx="45090">
                  <c:v>03:03:26</c:v>
                </c:pt>
                <c:pt idx="45091">
                  <c:v>03:03:27</c:v>
                </c:pt>
                <c:pt idx="45092">
                  <c:v>03:03:28</c:v>
                </c:pt>
                <c:pt idx="45093">
                  <c:v>03:03:29</c:v>
                </c:pt>
                <c:pt idx="45094">
                  <c:v>03:03:30</c:v>
                </c:pt>
                <c:pt idx="45095">
                  <c:v>03:03:31</c:v>
                </c:pt>
                <c:pt idx="45096">
                  <c:v>03:03:32</c:v>
                </c:pt>
                <c:pt idx="45097">
                  <c:v>03:03:33</c:v>
                </c:pt>
                <c:pt idx="45098">
                  <c:v>03:03:34</c:v>
                </c:pt>
                <c:pt idx="45099">
                  <c:v>03:03:35</c:v>
                </c:pt>
                <c:pt idx="45100">
                  <c:v>03:03:36</c:v>
                </c:pt>
                <c:pt idx="45101">
                  <c:v>03:03:37</c:v>
                </c:pt>
                <c:pt idx="45102">
                  <c:v>03:03:38</c:v>
                </c:pt>
                <c:pt idx="45103">
                  <c:v>03:03:39</c:v>
                </c:pt>
                <c:pt idx="45104">
                  <c:v>03:03:40</c:v>
                </c:pt>
                <c:pt idx="45105">
                  <c:v>03:03:41</c:v>
                </c:pt>
                <c:pt idx="45106">
                  <c:v>03:03:42</c:v>
                </c:pt>
                <c:pt idx="45107">
                  <c:v>03:03:43</c:v>
                </c:pt>
                <c:pt idx="45108">
                  <c:v>03:03:44</c:v>
                </c:pt>
                <c:pt idx="45109">
                  <c:v>03:03:45</c:v>
                </c:pt>
                <c:pt idx="45110">
                  <c:v>03:03:46</c:v>
                </c:pt>
                <c:pt idx="45111">
                  <c:v>03:03:47</c:v>
                </c:pt>
                <c:pt idx="45112">
                  <c:v>03:03:48</c:v>
                </c:pt>
                <c:pt idx="45113">
                  <c:v>03:03:49</c:v>
                </c:pt>
                <c:pt idx="45114">
                  <c:v>03:03:50</c:v>
                </c:pt>
                <c:pt idx="45115">
                  <c:v>03:03:51</c:v>
                </c:pt>
                <c:pt idx="45116">
                  <c:v>03:03:52</c:v>
                </c:pt>
                <c:pt idx="45117">
                  <c:v>03:03:53</c:v>
                </c:pt>
                <c:pt idx="45118">
                  <c:v>03:03:54</c:v>
                </c:pt>
                <c:pt idx="45119">
                  <c:v>03:03:55</c:v>
                </c:pt>
                <c:pt idx="45120">
                  <c:v>03:03:56</c:v>
                </c:pt>
                <c:pt idx="45121">
                  <c:v>03:03:57</c:v>
                </c:pt>
                <c:pt idx="45122">
                  <c:v>03:03:58</c:v>
                </c:pt>
                <c:pt idx="45123">
                  <c:v>03:03:59</c:v>
                </c:pt>
                <c:pt idx="45124">
                  <c:v>03:04:00</c:v>
                </c:pt>
                <c:pt idx="45125">
                  <c:v>03:04:01</c:v>
                </c:pt>
                <c:pt idx="45126">
                  <c:v>03:04:02</c:v>
                </c:pt>
                <c:pt idx="45127">
                  <c:v>03:04:03</c:v>
                </c:pt>
                <c:pt idx="45128">
                  <c:v>03:04:04</c:v>
                </c:pt>
                <c:pt idx="45129">
                  <c:v>03:04:05</c:v>
                </c:pt>
                <c:pt idx="45130">
                  <c:v>03:04:06</c:v>
                </c:pt>
                <c:pt idx="45131">
                  <c:v>03:04:07</c:v>
                </c:pt>
                <c:pt idx="45132">
                  <c:v>03:04:08</c:v>
                </c:pt>
                <c:pt idx="45133">
                  <c:v>03:04:09</c:v>
                </c:pt>
                <c:pt idx="45134">
                  <c:v>03:04:10</c:v>
                </c:pt>
                <c:pt idx="45135">
                  <c:v>03:04:11</c:v>
                </c:pt>
                <c:pt idx="45136">
                  <c:v>03:04:12</c:v>
                </c:pt>
                <c:pt idx="45137">
                  <c:v>03:04:13</c:v>
                </c:pt>
                <c:pt idx="45138">
                  <c:v>03:04:14</c:v>
                </c:pt>
                <c:pt idx="45139">
                  <c:v>03:04:15</c:v>
                </c:pt>
                <c:pt idx="45140">
                  <c:v>03:04:16</c:v>
                </c:pt>
                <c:pt idx="45141">
                  <c:v>03:04:17</c:v>
                </c:pt>
                <c:pt idx="45142">
                  <c:v>03:04:18</c:v>
                </c:pt>
                <c:pt idx="45143">
                  <c:v>03:04:19</c:v>
                </c:pt>
                <c:pt idx="45144">
                  <c:v>03:04:20</c:v>
                </c:pt>
                <c:pt idx="45145">
                  <c:v>03:04:21</c:v>
                </c:pt>
                <c:pt idx="45146">
                  <c:v>03:04:22</c:v>
                </c:pt>
                <c:pt idx="45147">
                  <c:v>03:04:23</c:v>
                </c:pt>
                <c:pt idx="45148">
                  <c:v>03:04:24</c:v>
                </c:pt>
                <c:pt idx="45149">
                  <c:v>03:04:25</c:v>
                </c:pt>
                <c:pt idx="45150">
                  <c:v>03:04:26</c:v>
                </c:pt>
                <c:pt idx="45151">
                  <c:v>03:04:27</c:v>
                </c:pt>
                <c:pt idx="45152">
                  <c:v>03:04:28</c:v>
                </c:pt>
                <c:pt idx="45153">
                  <c:v>03:04:29</c:v>
                </c:pt>
                <c:pt idx="45154">
                  <c:v>03:04:30</c:v>
                </c:pt>
                <c:pt idx="45155">
                  <c:v>03:04:31</c:v>
                </c:pt>
                <c:pt idx="45156">
                  <c:v>03:04:32</c:v>
                </c:pt>
                <c:pt idx="45157">
                  <c:v>03:04:33</c:v>
                </c:pt>
                <c:pt idx="45158">
                  <c:v>03:04:34</c:v>
                </c:pt>
                <c:pt idx="45159">
                  <c:v>03:04:35</c:v>
                </c:pt>
                <c:pt idx="45160">
                  <c:v>03:04:36</c:v>
                </c:pt>
                <c:pt idx="45161">
                  <c:v>03:04:37</c:v>
                </c:pt>
                <c:pt idx="45162">
                  <c:v>03:04:38</c:v>
                </c:pt>
                <c:pt idx="45163">
                  <c:v>03:04:39</c:v>
                </c:pt>
                <c:pt idx="45164">
                  <c:v>03:04:40</c:v>
                </c:pt>
                <c:pt idx="45165">
                  <c:v>03:04:41</c:v>
                </c:pt>
                <c:pt idx="45166">
                  <c:v>03:04:42</c:v>
                </c:pt>
                <c:pt idx="45167">
                  <c:v>03:04:43</c:v>
                </c:pt>
                <c:pt idx="45168">
                  <c:v>03:04:44</c:v>
                </c:pt>
                <c:pt idx="45169">
                  <c:v>03:04:45</c:v>
                </c:pt>
                <c:pt idx="45170">
                  <c:v>03:04:46</c:v>
                </c:pt>
                <c:pt idx="45171">
                  <c:v>03:04:47</c:v>
                </c:pt>
                <c:pt idx="45172">
                  <c:v>03:04:48</c:v>
                </c:pt>
                <c:pt idx="45173">
                  <c:v>03:04:49</c:v>
                </c:pt>
                <c:pt idx="45174">
                  <c:v>03:04:50</c:v>
                </c:pt>
                <c:pt idx="45175">
                  <c:v>03:04:51</c:v>
                </c:pt>
                <c:pt idx="45176">
                  <c:v>03:04:52</c:v>
                </c:pt>
                <c:pt idx="45177">
                  <c:v>03:04:53</c:v>
                </c:pt>
                <c:pt idx="45178">
                  <c:v>03:04:54</c:v>
                </c:pt>
                <c:pt idx="45179">
                  <c:v>03:04:55</c:v>
                </c:pt>
                <c:pt idx="45180">
                  <c:v>03:04:56</c:v>
                </c:pt>
                <c:pt idx="45181">
                  <c:v>03:04:57</c:v>
                </c:pt>
                <c:pt idx="45182">
                  <c:v>03:04:58</c:v>
                </c:pt>
                <c:pt idx="45183">
                  <c:v>03:04:59</c:v>
                </c:pt>
                <c:pt idx="45184">
                  <c:v>03:05:00</c:v>
                </c:pt>
                <c:pt idx="45185">
                  <c:v>03:05:01</c:v>
                </c:pt>
                <c:pt idx="45186">
                  <c:v>03:05:02</c:v>
                </c:pt>
                <c:pt idx="45187">
                  <c:v>03:05:03</c:v>
                </c:pt>
                <c:pt idx="45188">
                  <c:v>03:05:04</c:v>
                </c:pt>
                <c:pt idx="45189">
                  <c:v>03:05:05</c:v>
                </c:pt>
                <c:pt idx="45190">
                  <c:v>03:05:06</c:v>
                </c:pt>
                <c:pt idx="45191">
                  <c:v>03:05:07</c:v>
                </c:pt>
                <c:pt idx="45192">
                  <c:v>03:05:08</c:v>
                </c:pt>
                <c:pt idx="45193">
                  <c:v>03:05:09</c:v>
                </c:pt>
                <c:pt idx="45194">
                  <c:v>03:05:10</c:v>
                </c:pt>
                <c:pt idx="45195">
                  <c:v>03:05:11</c:v>
                </c:pt>
                <c:pt idx="45196">
                  <c:v>03:05:12</c:v>
                </c:pt>
                <c:pt idx="45197">
                  <c:v>03:05:13</c:v>
                </c:pt>
                <c:pt idx="45198">
                  <c:v>03:05:14</c:v>
                </c:pt>
                <c:pt idx="45199">
                  <c:v>03:05:15</c:v>
                </c:pt>
                <c:pt idx="45200">
                  <c:v>03:05:16</c:v>
                </c:pt>
                <c:pt idx="45201">
                  <c:v>03:05:17</c:v>
                </c:pt>
                <c:pt idx="45202">
                  <c:v>03:05:18</c:v>
                </c:pt>
                <c:pt idx="45203">
                  <c:v>03:05:19</c:v>
                </c:pt>
                <c:pt idx="45204">
                  <c:v>03:05:20</c:v>
                </c:pt>
                <c:pt idx="45205">
                  <c:v>03:05:21</c:v>
                </c:pt>
                <c:pt idx="45206">
                  <c:v>03:05:22</c:v>
                </c:pt>
                <c:pt idx="45207">
                  <c:v>03:05:23</c:v>
                </c:pt>
                <c:pt idx="45208">
                  <c:v>03:05:24</c:v>
                </c:pt>
                <c:pt idx="45209">
                  <c:v>03:05:25</c:v>
                </c:pt>
                <c:pt idx="45210">
                  <c:v>03:05:26</c:v>
                </c:pt>
                <c:pt idx="45211">
                  <c:v>03:05:27</c:v>
                </c:pt>
                <c:pt idx="45212">
                  <c:v>03:05:28</c:v>
                </c:pt>
                <c:pt idx="45213">
                  <c:v>03:05:29</c:v>
                </c:pt>
                <c:pt idx="45214">
                  <c:v>03:05:30</c:v>
                </c:pt>
                <c:pt idx="45215">
                  <c:v>03:05:31</c:v>
                </c:pt>
                <c:pt idx="45216">
                  <c:v>03:05:32</c:v>
                </c:pt>
                <c:pt idx="45217">
                  <c:v>03:05:33</c:v>
                </c:pt>
                <c:pt idx="45218">
                  <c:v>03:05:34</c:v>
                </c:pt>
                <c:pt idx="45219">
                  <c:v>03:05:35</c:v>
                </c:pt>
                <c:pt idx="45220">
                  <c:v>03:05:36</c:v>
                </c:pt>
                <c:pt idx="45221">
                  <c:v>03:05:37</c:v>
                </c:pt>
                <c:pt idx="45222">
                  <c:v>03:05:38</c:v>
                </c:pt>
                <c:pt idx="45223">
                  <c:v>03:05:39</c:v>
                </c:pt>
                <c:pt idx="45224">
                  <c:v>03:05:40</c:v>
                </c:pt>
                <c:pt idx="45225">
                  <c:v>03:05:41</c:v>
                </c:pt>
                <c:pt idx="45226">
                  <c:v>03:05:42</c:v>
                </c:pt>
                <c:pt idx="45227">
                  <c:v>03:05:43</c:v>
                </c:pt>
                <c:pt idx="45228">
                  <c:v>03:05:44</c:v>
                </c:pt>
                <c:pt idx="45229">
                  <c:v>03:05:45</c:v>
                </c:pt>
                <c:pt idx="45230">
                  <c:v>03:05:46</c:v>
                </c:pt>
                <c:pt idx="45231">
                  <c:v>03:05:47</c:v>
                </c:pt>
                <c:pt idx="45232">
                  <c:v>03:05:48</c:v>
                </c:pt>
                <c:pt idx="45233">
                  <c:v>03:05:49</c:v>
                </c:pt>
                <c:pt idx="45234">
                  <c:v>03:05:50</c:v>
                </c:pt>
                <c:pt idx="45235">
                  <c:v>03:05:51</c:v>
                </c:pt>
                <c:pt idx="45236">
                  <c:v>03:05:52</c:v>
                </c:pt>
                <c:pt idx="45237">
                  <c:v>03:05:53</c:v>
                </c:pt>
                <c:pt idx="45238">
                  <c:v>03:05:54</c:v>
                </c:pt>
                <c:pt idx="45239">
                  <c:v>03:05:55</c:v>
                </c:pt>
                <c:pt idx="45240">
                  <c:v>03:05:56</c:v>
                </c:pt>
                <c:pt idx="45241">
                  <c:v>03:05:57</c:v>
                </c:pt>
                <c:pt idx="45242">
                  <c:v>03:05:58</c:v>
                </c:pt>
                <c:pt idx="45243">
                  <c:v>03:05:59</c:v>
                </c:pt>
                <c:pt idx="45244">
                  <c:v>03:06:00</c:v>
                </c:pt>
                <c:pt idx="45245">
                  <c:v>03:06:01</c:v>
                </c:pt>
                <c:pt idx="45246">
                  <c:v>03:06:02</c:v>
                </c:pt>
                <c:pt idx="45247">
                  <c:v>03:06:03</c:v>
                </c:pt>
                <c:pt idx="45248">
                  <c:v>03:06:04</c:v>
                </c:pt>
                <c:pt idx="45249">
                  <c:v>03:06:05</c:v>
                </c:pt>
                <c:pt idx="45250">
                  <c:v>03:06:06</c:v>
                </c:pt>
                <c:pt idx="45251">
                  <c:v>03:06:07</c:v>
                </c:pt>
                <c:pt idx="45252">
                  <c:v>03:06:08</c:v>
                </c:pt>
                <c:pt idx="45253">
                  <c:v>03:06:09</c:v>
                </c:pt>
                <c:pt idx="45254">
                  <c:v>03:06:10</c:v>
                </c:pt>
                <c:pt idx="45255">
                  <c:v>03:06:11</c:v>
                </c:pt>
                <c:pt idx="45256">
                  <c:v>03:06:12</c:v>
                </c:pt>
                <c:pt idx="45257">
                  <c:v>03:06:13</c:v>
                </c:pt>
                <c:pt idx="45258">
                  <c:v>03:06:14</c:v>
                </c:pt>
                <c:pt idx="45259">
                  <c:v>03:06:15</c:v>
                </c:pt>
                <c:pt idx="45260">
                  <c:v>03:06:16</c:v>
                </c:pt>
                <c:pt idx="45261">
                  <c:v>03:06:17</c:v>
                </c:pt>
                <c:pt idx="45262">
                  <c:v>03:06:18</c:v>
                </c:pt>
                <c:pt idx="45263">
                  <c:v>03:06:19</c:v>
                </c:pt>
                <c:pt idx="45264">
                  <c:v>03:06:20</c:v>
                </c:pt>
                <c:pt idx="45265">
                  <c:v>03:06:21</c:v>
                </c:pt>
                <c:pt idx="45266">
                  <c:v>03:06:22</c:v>
                </c:pt>
                <c:pt idx="45267">
                  <c:v>03:06:23</c:v>
                </c:pt>
                <c:pt idx="45268">
                  <c:v>03:06:24</c:v>
                </c:pt>
                <c:pt idx="45269">
                  <c:v>03:06:25</c:v>
                </c:pt>
                <c:pt idx="45270">
                  <c:v>03:06:26</c:v>
                </c:pt>
                <c:pt idx="45271">
                  <c:v>03:06:27</c:v>
                </c:pt>
                <c:pt idx="45272">
                  <c:v>03:06:28</c:v>
                </c:pt>
                <c:pt idx="45273">
                  <c:v>03:06:29</c:v>
                </c:pt>
                <c:pt idx="45274">
                  <c:v>03:06:30</c:v>
                </c:pt>
                <c:pt idx="45275">
                  <c:v>03:06:31</c:v>
                </c:pt>
                <c:pt idx="45276">
                  <c:v>03:06:32</c:v>
                </c:pt>
                <c:pt idx="45277">
                  <c:v>03:06:33</c:v>
                </c:pt>
                <c:pt idx="45278">
                  <c:v>03:06:34</c:v>
                </c:pt>
                <c:pt idx="45279">
                  <c:v>03:06:35</c:v>
                </c:pt>
                <c:pt idx="45280">
                  <c:v>03:06:36</c:v>
                </c:pt>
                <c:pt idx="45281">
                  <c:v>03:06:37</c:v>
                </c:pt>
                <c:pt idx="45282">
                  <c:v>03:06:38</c:v>
                </c:pt>
                <c:pt idx="45283">
                  <c:v>03:06:39</c:v>
                </c:pt>
                <c:pt idx="45284">
                  <c:v>03:06:40</c:v>
                </c:pt>
                <c:pt idx="45285">
                  <c:v>03:06:41</c:v>
                </c:pt>
                <c:pt idx="45286">
                  <c:v>03:06:42</c:v>
                </c:pt>
                <c:pt idx="45287">
                  <c:v>03:06:43</c:v>
                </c:pt>
                <c:pt idx="45288">
                  <c:v>03:06:44</c:v>
                </c:pt>
                <c:pt idx="45289">
                  <c:v>03:06:45</c:v>
                </c:pt>
                <c:pt idx="45290">
                  <c:v>03:06:46</c:v>
                </c:pt>
                <c:pt idx="45291">
                  <c:v>03:06:47</c:v>
                </c:pt>
                <c:pt idx="45292">
                  <c:v>03:06:48</c:v>
                </c:pt>
                <c:pt idx="45293">
                  <c:v>03:06:49</c:v>
                </c:pt>
                <c:pt idx="45294">
                  <c:v>03:06:50</c:v>
                </c:pt>
                <c:pt idx="45295">
                  <c:v>03:06:51</c:v>
                </c:pt>
                <c:pt idx="45296">
                  <c:v>03:06:52</c:v>
                </c:pt>
                <c:pt idx="45297">
                  <c:v>03:06:53</c:v>
                </c:pt>
                <c:pt idx="45298">
                  <c:v>03:06:54</c:v>
                </c:pt>
                <c:pt idx="45299">
                  <c:v>03:06:55</c:v>
                </c:pt>
                <c:pt idx="45300">
                  <c:v>03:06:56</c:v>
                </c:pt>
                <c:pt idx="45301">
                  <c:v>03:06:57</c:v>
                </c:pt>
                <c:pt idx="45302">
                  <c:v>03:06:58</c:v>
                </c:pt>
                <c:pt idx="45303">
                  <c:v>03:06:59</c:v>
                </c:pt>
                <c:pt idx="45304">
                  <c:v>03:07:00</c:v>
                </c:pt>
                <c:pt idx="45305">
                  <c:v>03:07:01</c:v>
                </c:pt>
                <c:pt idx="45306">
                  <c:v>03:07:02</c:v>
                </c:pt>
                <c:pt idx="45307">
                  <c:v>03:07:03</c:v>
                </c:pt>
                <c:pt idx="45308">
                  <c:v>03:07:04</c:v>
                </c:pt>
                <c:pt idx="45309">
                  <c:v>03:07:05</c:v>
                </c:pt>
                <c:pt idx="45310">
                  <c:v>03:07:06</c:v>
                </c:pt>
                <c:pt idx="45311">
                  <c:v>03:07:07</c:v>
                </c:pt>
                <c:pt idx="45312">
                  <c:v>03:07:08</c:v>
                </c:pt>
                <c:pt idx="45313">
                  <c:v>03:07:09</c:v>
                </c:pt>
                <c:pt idx="45314">
                  <c:v>03:07:10</c:v>
                </c:pt>
                <c:pt idx="45315">
                  <c:v>03:07:11</c:v>
                </c:pt>
                <c:pt idx="45316">
                  <c:v>03:07:12</c:v>
                </c:pt>
                <c:pt idx="45317">
                  <c:v>03:07:13</c:v>
                </c:pt>
                <c:pt idx="45318">
                  <c:v>03:07:14</c:v>
                </c:pt>
                <c:pt idx="45319">
                  <c:v>03:07:15</c:v>
                </c:pt>
                <c:pt idx="45320">
                  <c:v>03:07:16</c:v>
                </c:pt>
                <c:pt idx="45321">
                  <c:v>03:07:17</c:v>
                </c:pt>
                <c:pt idx="45322">
                  <c:v>03:07:18</c:v>
                </c:pt>
                <c:pt idx="45323">
                  <c:v>03:07:19</c:v>
                </c:pt>
                <c:pt idx="45324">
                  <c:v>03:07:20</c:v>
                </c:pt>
                <c:pt idx="45325">
                  <c:v>03:07:21</c:v>
                </c:pt>
                <c:pt idx="45326">
                  <c:v>03:07:22</c:v>
                </c:pt>
                <c:pt idx="45327">
                  <c:v>03:07:23</c:v>
                </c:pt>
                <c:pt idx="45328">
                  <c:v>03:07:24</c:v>
                </c:pt>
                <c:pt idx="45329">
                  <c:v>03:07:25</c:v>
                </c:pt>
                <c:pt idx="45330">
                  <c:v>03:07:26</c:v>
                </c:pt>
                <c:pt idx="45331">
                  <c:v>03:07:27</c:v>
                </c:pt>
                <c:pt idx="45332">
                  <c:v>03:07:28</c:v>
                </c:pt>
                <c:pt idx="45333">
                  <c:v>03:07:29</c:v>
                </c:pt>
                <c:pt idx="45334">
                  <c:v>03:07:30</c:v>
                </c:pt>
                <c:pt idx="45335">
                  <c:v>03:07:31</c:v>
                </c:pt>
                <c:pt idx="45336">
                  <c:v>03:07:32</c:v>
                </c:pt>
                <c:pt idx="45337">
                  <c:v>03:07:33</c:v>
                </c:pt>
                <c:pt idx="45338">
                  <c:v>03:07:34</c:v>
                </c:pt>
                <c:pt idx="45339">
                  <c:v>03:07:35</c:v>
                </c:pt>
                <c:pt idx="45340">
                  <c:v>03:07:36</c:v>
                </c:pt>
                <c:pt idx="45341">
                  <c:v>03:07:37</c:v>
                </c:pt>
                <c:pt idx="45342">
                  <c:v>03:07:38</c:v>
                </c:pt>
                <c:pt idx="45343">
                  <c:v>03:07:39</c:v>
                </c:pt>
                <c:pt idx="45344">
                  <c:v>03:07:40</c:v>
                </c:pt>
                <c:pt idx="45345">
                  <c:v>03:07:41</c:v>
                </c:pt>
                <c:pt idx="45346">
                  <c:v>03:07:42</c:v>
                </c:pt>
                <c:pt idx="45347">
                  <c:v>03:07:43</c:v>
                </c:pt>
                <c:pt idx="45348">
                  <c:v>03:07:44</c:v>
                </c:pt>
                <c:pt idx="45349">
                  <c:v>03:07:45</c:v>
                </c:pt>
                <c:pt idx="45350">
                  <c:v>03:07:46</c:v>
                </c:pt>
                <c:pt idx="45351">
                  <c:v>03:07:47</c:v>
                </c:pt>
                <c:pt idx="45352">
                  <c:v>03:07:48</c:v>
                </c:pt>
                <c:pt idx="45353">
                  <c:v>03:07:49</c:v>
                </c:pt>
                <c:pt idx="45354">
                  <c:v>03:07:50</c:v>
                </c:pt>
                <c:pt idx="45355">
                  <c:v>03:07:51</c:v>
                </c:pt>
                <c:pt idx="45356">
                  <c:v>03:07:52</c:v>
                </c:pt>
                <c:pt idx="45357">
                  <c:v>03:07:53</c:v>
                </c:pt>
                <c:pt idx="45358">
                  <c:v>03:07:54</c:v>
                </c:pt>
                <c:pt idx="45359">
                  <c:v>03:07:55</c:v>
                </c:pt>
                <c:pt idx="45360">
                  <c:v>03:07:56</c:v>
                </c:pt>
                <c:pt idx="45361">
                  <c:v>03:07:57</c:v>
                </c:pt>
                <c:pt idx="45362">
                  <c:v>03:07:58</c:v>
                </c:pt>
                <c:pt idx="45363">
                  <c:v>03:07:59</c:v>
                </c:pt>
                <c:pt idx="45364">
                  <c:v>03:08:00</c:v>
                </c:pt>
                <c:pt idx="45365">
                  <c:v>03:08:01</c:v>
                </c:pt>
                <c:pt idx="45366">
                  <c:v>03:08:02</c:v>
                </c:pt>
                <c:pt idx="45367">
                  <c:v>03:08:03</c:v>
                </c:pt>
                <c:pt idx="45368">
                  <c:v>03:08:04</c:v>
                </c:pt>
                <c:pt idx="45369">
                  <c:v>03:08:05</c:v>
                </c:pt>
                <c:pt idx="45370">
                  <c:v>03:08:06</c:v>
                </c:pt>
                <c:pt idx="45371">
                  <c:v>03:08:07</c:v>
                </c:pt>
                <c:pt idx="45372">
                  <c:v>03:08:08</c:v>
                </c:pt>
                <c:pt idx="45373">
                  <c:v>03:08:09</c:v>
                </c:pt>
                <c:pt idx="45374">
                  <c:v>03:08:10</c:v>
                </c:pt>
                <c:pt idx="45375">
                  <c:v>03:08:11</c:v>
                </c:pt>
                <c:pt idx="45376">
                  <c:v>03:08:12</c:v>
                </c:pt>
                <c:pt idx="45377">
                  <c:v>03:08:13</c:v>
                </c:pt>
                <c:pt idx="45378">
                  <c:v>03:08:14</c:v>
                </c:pt>
                <c:pt idx="45379">
                  <c:v>03:08:15</c:v>
                </c:pt>
                <c:pt idx="45380">
                  <c:v>03:08:16</c:v>
                </c:pt>
                <c:pt idx="45381">
                  <c:v>03:08:17</c:v>
                </c:pt>
                <c:pt idx="45382">
                  <c:v>03:08:18</c:v>
                </c:pt>
                <c:pt idx="45383">
                  <c:v>03:08:19</c:v>
                </c:pt>
                <c:pt idx="45384">
                  <c:v>03:08:20</c:v>
                </c:pt>
                <c:pt idx="45385">
                  <c:v>03:08:21</c:v>
                </c:pt>
                <c:pt idx="45386">
                  <c:v>03:08:22</c:v>
                </c:pt>
                <c:pt idx="45387">
                  <c:v>03:08:23</c:v>
                </c:pt>
                <c:pt idx="45388">
                  <c:v>03:08:24</c:v>
                </c:pt>
                <c:pt idx="45389">
                  <c:v>03:08:25</c:v>
                </c:pt>
                <c:pt idx="45390">
                  <c:v>03:08:26</c:v>
                </c:pt>
                <c:pt idx="45391">
                  <c:v>03:08:27</c:v>
                </c:pt>
                <c:pt idx="45392">
                  <c:v>03:08:28</c:v>
                </c:pt>
                <c:pt idx="45393">
                  <c:v>03:08:29</c:v>
                </c:pt>
                <c:pt idx="45394">
                  <c:v>03:08:30</c:v>
                </c:pt>
                <c:pt idx="45395">
                  <c:v>03:08:31</c:v>
                </c:pt>
                <c:pt idx="45396">
                  <c:v>03:08:32</c:v>
                </c:pt>
                <c:pt idx="45397">
                  <c:v>03:08:33</c:v>
                </c:pt>
                <c:pt idx="45398">
                  <c:v>03:08:34</c:v>
                </c:pt>
                <c:pt idx="45399">
                  <c:v>03:08:35</c:v>
                </c:pt>
                <c:pt idx="45400">
                  <c:v>03:08:36</c:v>
                </c:pt>
                <c:pt idx="45401">
                  <c:v>03:08:37</c:v>
                </c:pt>
                <c:pt idx="45402">
                  <c:v>03:08:38</c:v>
                </c:pt>
                <c:pt idx="45403">
                  <c:v>03:08:39</c:v>
                </c:pt>
                <c:pt idx="45404">
                  <c:v>03:08:40</c:v>
                </c:pt>
                <c:pt idx="45405">
                  <c:v>03:08:41</c:v>
                </c:pt>
                <c:pt idx="45406">
                  <c:v>03:08:42</c:v>
                </c:pt>
                <c:pt idx="45407">
                  <c:v>03:08:43</c:v>
                </c:pt>
                <c:pt idx="45408">
                  <c:v>03:08:44</c:v>
                </c:pt>
                <c:pt idx="45409">
                  <c:v>03:08:45</c:v>
                </c:pt>
                <c:pt idx="45410">
                  <c:v>03:08:46</c:v>
                </c:pt>
                <c:pt idx="45411">
                  <c:v>03:08:47</c:v>
                </c:pt>
                <c:pt idx="45412">
                  <c:v>03:08:48</c:v>
                </c:pt>
                <c:pt idx="45413">
                  <c:v>03:08:49</c:v>
                </c:pt>
                <c:pt idx="45414">
                  <c:v>03:08:50</c:v>
                </c:pt>
                <c:pt idx="45415">
                  <c:v>03:08:51</c:v>
                </c:pt>
                <c:pt idx="45416">
                  <c:v>03:08:52</c:v>
                </c:pt>
                <c:pt idx="45417">
                  <c:v>03:08:53</c:v>
                </c:pt>
                <c:pt idx="45418">
                  <c:v>03:08:54</c:v>
                </c:pt>
                <c:pt idx="45419">
                  <c:v>03:08:55</c:v>
                </c:pt>
                <c:pt idx="45420">
                  <c:v>03:08:56</c:v>
                </c:pt>
                <c:pt idx="45421">
                  <c:v>03:08:57</c:v>
                </c:pt>
                <c:pt idx="45422">
                  <c:v>03:08:58</c:v>
                </c:pt>
                <c:pt idx="45423">
                  <c:v>03:08:59</c:v>
                </c:pt>
                <c:pt idx="45424">
                  <c:v>03:09:00</c:v>
                </c:pt>
                <c:pt idx="45425">
                  <c:v>03:09:01</c:v>
                </c:pt>
                <c:pt idx="45426">
                  <c:v>03:09:02</c:v>
                </c:pt>
                <c:pt idx="45427">
                  <c:v>03:09:03</c:v>
                </c:pt>
                <c:pt idx="45428">
                  <c:v>03:09:04</c:v>
                </c:pt>
                <c:pt idx="45429">
                  <c:v>03:09:05</c:v>
                </c:pt>
                <c:pt idx="45430">
                  <c:v>03:09:06</c:v>
                </c:pt>
                <c:pt idx="45431">
                  <c:v>03:09:07</c:v>
                </c:pt>
                <c:pt idx="45432">
                  <c:v>03:09:08</c:v>
                </c:pt>
                <c:pt idx="45433">
                  <c:v>03:09:09</c:v>
                </c:pt>
                <c:pt idx="45434">
                  <c:v>03:09:10</c:v>
                </c:pt>
                <c:pt idx="45435">
                  <c:v>03:09:11</c:v>
                </c:pt>
                <c:pt idx="45436">
                  <c:v>03:09:12</c:v>
                </c:pt>
                <c:pt idx="45437">
                  <c:v>03:09:13</c:v>
                </c:pt>
                <c:pt idx="45438">
                  <c:v>03:09:14</c:v>
                </c:pt>
                <c:pt idx="45439">
                  <c:v>03:09:15</c:v>
                </c:pt>
                <c:pt idx="45440">
                  <c:v>03:09:16</c:v>
                </c:pt>
                <c:pt idx="45441">
                  <c:v>03:09:17</c:v>
                </c:pt>
                <c:pt idx="45442">
                  <c:v>03:09:18</c:v>
                </c:pt>
                <c:pt idx="45443">
                  <c:v>03:09:19</c:v>
                </c:pt>
                <c:pt idx="45444">
                  <c:v>03:09:20</c:v>
                </c:pt>
                <c:pt idx="45445">
                  <c:v>03:09:21</c:v>
                </c:pt>
                <c:pt idx="45446">
                  <c:v>03:09:22</c:v>
                </c:pt>
                <c:pt idx="45447">
                  <c:v>03:09:23</c:v>
                </c:pt>
                <c:pt idx="45448">
                  <c:v>03:09:24</c:v>
                </c:pt>
                <c:pt idx="45449">
                  <c:v>03:09:25</c:v>
                </c:pt>
                <c:pt idx="45450">
                  <c:v>03:09:26</c:v>
                </c:pt>
                <c:pt idx="45451">
                  <c:v>03:09:27</c:v>
                </c:pt>
                <c:pt idx="45452">
                  <c:v>03:09:28</c:v>
                </c:pt>
                <c:pt idx="45453">
                  <c:v>03:09:29</c:v>
                </c:pt>
                <c:pt idx="45454">
                  <c:v>03:09:30</c:v>
                </c:pt>
                <c:pt idx="45455">
                  <c:v>03:09:31</c:v>
                </c:pt>
                <c:pt idx="45456">
                  <c:v>03:09:32</c:v>
                </c:pt>
                <c:pt idx="45457">
                  <c:v>03:09:33</c:v>
                </c:pt>
                <c:pt idx="45458">
                  <c:v>03:09:34</c:v>
                </c:pt>
                <c:pt idx="45459">
                  <c:v>03:09:35</c:v>
                </c:pt>
                <c:pt idx="45460">
                  <c:v>03:09:36</c:v>
                </c:pt>
                <c:pt idx="45461">
                  <c:v>03:09:37</c:v>
                </c:pt>
                <c:pt idx="45462">
                  <c:v>03:09:38</c:v>
                </c:pt>
                <c:pt idx="45463">
                  <c:v>03:09:39</c:v>
                </c:pt>
                <c:pt idx="45464">
                  <c:v>03:09:40</c:v>
                </c:pt>
                <c:pt idx="45465">
                  <c:v>03:09:41</c:v>
                </c:pt>
                <c:pt idx="45466">
                  <c:v>03:09:42</c:v>
                </c:pt>
                <c:pt idx="45467">
                  <c:v>03:09:43</c:v>
                </c:pt>
                <c:pt idx="45468">
                  <c:v>03:09:44</c:v>
                </c:pt>
                <c:pt idx="45469">
                  <c:v>03:09:45</c:v>
                </c:pt>
                <c:pt idx="45470">
                  <c:v>03:09:46</c:v>
                </c:pt>
                <c:pt idx="45471">
                  <c:v>03:09:47</c:v>
                </c:pt>
                <c:pt idx="45472">
                  <c:v>03:09:48</c:v>
                </c:pt>
                <c:pt idx="45473">
                  <c:v>03:09:49</c:v>
                </c:pt>
                <c:pt idx="45474">
                  <c:v>03:09:50</c:v>
                </c:pt>
                <c:pt idx="45475">
                  <c:v>03:09:51</c:v>
                </c:pt>
                <c:pt idx="45476">
                  <c:v>03:09:52</c:v>
                </c:pt>
                <c:pt idx="45477">
                  <c:v>03:09:53</c:v>
                </c:pt>
                <c:pt idx="45478">
                  <c:v>03:09:54</c:v>
                </c:pt>
                <c:pt idx="45479">
                  <c:v>03:09:55</c:v>
                </c:pt>
                <c:pt idx="45480">
                  <c:v>03:09:56</c:v>
                </c:pt>
                <c:pt idx="45481">
                  <c:v>03:09:57</c:v>
                </c:pt>
                <c:pt idx="45482">
                  <c:v>03:09:58</c:v>
                </c:pt>
                <c:pt idx="45483">
                  <c:v>03:09:59</c:v>
                </c:pt>
                <c:pt idx="45484">
                  <c:v>03:10:00</c:v>
                </c:pt>
                <c:pt idx="45485">
                  <c:v>03:10:01</c:v>
                </c:pt>
                <c:pt idx="45486">
                  <c:v>03:10:02</c:v>
                </c:pt>
                <c:pt idx="45487">
                  <c:v>03:10:03</c:v>
                </c:pt>
                <c:pt idx="45488">
                  <c:v>03:10:04</c:v>
                </c:pt>
                <c:pt idx="45489">
                  <c:v>03:10:05</c:v>
                </c:pt>
                <c:pt idx="45490">
                  <c:v>03:10:06</c:v>
                </c:pt>
                <c:pt idx="45491">
                  <c:v>03:10:07</c:v>
                </c:pt>
                <c:pt idx="45492">
                  <c:v>03:10:08</c:v>
                </c:pt>
                <c:pt idx="45493">
                  <c:v>03:10:09</c:v>
                </c:pt>
                <c:pt idx="45494">
                  <c:v>03:10:10</c:v>
                </c:pt>
                <c:pt idx="45495">
                  <c:v>03:10:11</c:v>
                </c:pt>
                <c:pt idx="45496">
                  <c:v>03:10:12</c:v>
                </c:pt>
                <c:pt idx="45497">
                  <c:v>03:10:13</c:v>
                </c:pt>
                <c:pt idx="45498">
                  <c:v>03:10:14</c:v>
                </c:pt>
                <c:pt idx="45499">
                  <c:v>03:10:15</c:v>
                </c:pt>
                <c:pt idx="45500">
                  <c:v>03:10:16</c:v>
                </c:pt>
                <c:pt idx="45501">
                  <c:v>03:10:17</c:v>
                </c:pt>
                <c:pt idx="45502">
                  <c:v>03:10:18</c:v>
                </c:pt>
                <c:pt idx="45503">
                  <c:v>03:10:19</c:v>
                </c:pt>
                <c:pt idx="45504">
                  <c:v>03:10:20</c:v>
                </c:pt>
                <c:pt idx="45505">
                  <c:v>03:10:21</c:v>
                </c:pt>
                <c:pt idx="45506">
                  <c:v>03:10:22</c:v>
                </c:pt>
                <c:pt idx="45507">
                  <c:v>03:10:23</c:v>
                </c:pt>
                <c:pt idx="45508">
                  <c:v>03:10:24</c:v>
                </c:pt>
                <c:pt idx="45509">
                  <c:v>03:10:25</c:v>
                </c:pt>
                <c:pt idx="45510">
                  <c:v>03:10:26</c:v>
                </c:pt>
                <c:pt idx="45511">
                  <c:v>03:10:27</c:v>
                </c:pt>
                <c:pt idx="45512">
                  <c:v>03:10:28</c:v>
                </c:pt>
                <c:pt idx="45513">
                  <c:v>03:10:29</c:v>
                </c:pt>
                <c:pt idx="45514">
                  <c:v>03:10:30</c:v>
                </c:pt>
                <c:pt idx="45515">
                  <c:v>03:10:31</c:v>
                </c:pt>
                <c:pt idx="45516">
                  <c:v>03:10:32</c:v>
                </c:pt>
                <c:pt idx="45517">
                  <c:v>03:10:33</c:v>
                </c:pt>
                <c:pt idx="45518">
                  <c:v>03:10:34</c:v>
                </c:pt>
                <c:pt idx="45519">
                  <c:v>03:10:35</c:v>
                </c:pt>
                <c:pt idx="45520">
                  <c:v>03:10:36</c:v>
                </c:pt>
                <c:pt idx="45521">
                  <c:v>03:10:37</c:v>
                </c:pt>
                <c:pt idx="45522">
                  <c:v>03:10:38</c:v>
                </c:pt>
                <c:pt idx="45523">
                  <c:v>03:10:39</c:v>
                </c:pt>
                <c:pt idx="45524">
                  <c:v>03:10:40</c:v>
                </c:pt>
                <c:pt idx="45525">
                  <c:v>03:10:41</c:v>
                </c:pt>
                <c:pt idx="45526">
                  <c:v>03:10:42</c:v>
                </c:pt>
                <c:pt idx="45527">
                  <c:v>03:10:43</c:v>
                </c:pt>
                <c:pt idx="45528">
                  <c:v>03:10:44</c:v>
                </c:pt>
                <c:pt idx="45529">
                  <c:v>03:10:45</c:v>
                </c:pt>
                <c:pt idx="45530">
                  <c:v>03:10:46</c:v>
                </c:pt>
                <c:pt idx="45531">
                  <c:v>03:10:47</c:v>
                </c:pt>
                <c:pt idx="45532">
                  <c:v>03:10:48</c:v>
                </c:pt>
                <c:pt idx="45533">
                  <c:v>03:10:49</c:v>
                </c:pt>
                <c:pt idx="45534">
                  <c:v>03:10:50</c:v>
                </c:pt>
                <c:pt idx="45535">
                  <c:v>03:10:51</c:v>
                </c:pt>
                <c:pt idx="45536">
                  <c:v>03:10:52</c:v>
                </c:pt>
                <c:pt idx="45537">
                  <c:v>03:10:53</c:v>
                </c:pt>
                <c:pt idx="45538">
                  <c:v>03:10:54</c:v>
                </c:pt>
                <c:pt idx="45539">
                  <c:v>03:10:55</c:v>
                </c:pt>
                <c:pt idx="45540">
                  <c:v>03:10:56</c:v>
                </c:pt>
                <c:pt idx="45541">
                  <c:v>03:10:57</c:v>
                </c:pt>
                <c:pt idx="45542">
                  <c:v>03:10:58</c:v>
                </c:pt>
                <c:pt idx="45543">
                  <c:v>03:10:59</c:v>
                </c:pt>
                <c:pt idx="45544">
                  <c:v>03:11:00</c:v>
                </c:pt>
                <c:pt idx="45545">
                  <c:v>03:11:01</c:v>
                </c:pt>
                <c:pt idx="45546">
                  <c:v>03:11:02</c:v>
                </c:pt>
                <c:pt idx="45547">
                  <c:v>03:11:03</c:v>
                </c:pt>
                <c:pt idx="45548">
                  <c:v>03:11:04</c:v>
                </c:pt>
                <c:pt idx="45549">
                  <c:v>03:11:05</c:v>
                </c:pt>
                <c:pt idx="45550">
                  <c:v>03:11:06</c:v>
                </c:pt>
                <c:pt idx="45551">
                  <c:v>03:11:07</c:v>
                </c:pt>
                <c:pt idx="45552">
                  <c:v>03:11:08</c:v>
                </c:pt>
                <c:pt idx="45553">
                  <c:v>03:11:09</c:v>
                </c:pt>
                <c:pt idx="45554">
                  <c:v>03:11:10</c:v>
                </c:pt>
                <c:pt idx="45555">
                  <c:v>03:11:11</c:v>
                </c:pt>
                <c:pt idx="45556">
                  <c:v>03:11:12</c:v>
                </c:pt>
                <c:pt idx="45557">
                  <c:v>03:11:13</c:v>
                </c:pt>
                <c:pt idx="45558">
                  <c:v>03:11:14</c:v>
                </c:pt>
                <c:pt idx="45559">
                  <c:v>03:11:15</c:v>
                </c:pt>
                <c:pt idx="45560">
                  <c:v>03:11:16</c:v>
                </c:pt>
                <c:pt idx="45561">
                  <c:v>03:11:17</c:v>
                </c:pt>
                <c:pt idx="45562">
                  <c:v>03:11:18</c:v>
                </c:pt>
                <c:pt idx="45563">
                  <c:v>03:11:19</c:v>
                </c:pt>
                <c:pt idx="45564">
                  <c:v>03:11:20</c:v>
                </c:pt>
                <c:pt idx="45565">
                  <c:v>03:11:21</c:v>
                </c:pt>
                <c:pt idx="45566">
                  <c:v>03:11:22</c:v>
                </c:pt>
                <c:pt idx="45567">
                  <c:v>03:11:23</c:v>
                </c:pt>
                <c:pt idx="45568">
                  <c:v>03:11:24</c:v>
                </c:pt>
                <c:pt idx="45569">
                  <c:v>03:11:25</c:v>
                </c:pt>
                <c:pt idx="45570">
                  <c:v>03:11:26</c:v>
                </c:pt>
                <c:pt idx="45571">
                  <c:v>03:11:27</c:v>
                </c:pt>
                <c:pt idx="45572">
                  <c:v>03:11:28</c:v>
                </c:pt>
                <c:pt idx="45573">
                  <c:v>03:11:29</c:v>
                </c:pt>
                <c:pt idx="45574">
                  <c:v>03:11:30</c:v>
                </c:pt>
                <c:pt idx="45575">
                  <c:v>03:11:31</c:v>
                </c:pt>
                <c:pt idx="45576">
                  <c:v>03:11:32</c:v>
                </c:pt>
                <c:pt idx="45577">
                  <c:v>03:11:33</c:v>
                </c:pt>
                <c:pt idx="45578">
                  <c:v>03:11:34</c:v>
                </c:pt>
                <c:pt idx="45579">
                  <c:v>03:11:35</c:v>
                </c:pt>
                <c:pt idx="45580">
                  <c:v>03:11:36</c:v>
                </c:pt>
                <c:pt idx="45581">
                  <c:v>03:11:37</c:v>
                </c:pt>
                <c:pt idx="45582">
                  <c:v>03:11:38</c:v>
                </c:pt>
                <c:pt idx="45583">
                  <c:v>03:11:39</c:v>
                </c:pt>
                <c:pt idx="45584">
                  <c:v>03:11:40</c:v>
                </c:pt>
                <c:pt idx="45585">
                  <c:v>03:11:41</c:v>
                </c:pt>
                <c:pt idx="45586">
                  <c:v>03:11:42</c:v>
                </c:pt>
                <c:pt idx="45587">
                  <c:v>03:11:43</c:v>
                </c:pt>
                <c:pt idx="45588">
                  <c:v>03:11:44</c:v>
                </c:pt>
                <c:pt idx="45589">
                  <c:v>03:11:45</c:v>
                </c:pt>
                <c:pt idx="45590">
                  <c:v>03:11:46</c:v>
                </c:pt>
                <c:pt idx="45591">
                  <c:v>03:11:47</c:v>
                </c:pt>
                <c:pt idx="45592">
                  <c:v>03:11:48</c:v>
                </c:pt>
                <c:pt idx="45593">
                  <c:v>03:11:49</c:v>
                </c:pt>
                <c:pt idx="45594">
                  <c:v>03:11:50</c:v>
                </c:pt>
                <c:pt idx="45595">
                  <c:v>03:11:51</c:v>
                </c:pt>
                <c:pt idx="45596">
                  <c:v>03:11:52</c:v>
                </c:pt>
                <c:pt idx="45597">
                  <c:v>03:11:53</c:v>
                </c:pt>
                <c:pt idx="45598">
                  <c:v>03:11:54</c:v>
                </c:pt>
                <c:pt idx="45599">
                  <c:v>03:11:55</c:v>
                </c:pt>
                <c:pt idx="45600">
                  <c:v>03:11:56</c:v>
                </c:pt>
                <c:pt idx="45601">
                  <c:v>03:11:57</c:v>
                </c:pt>
                <c:pt idx="45602">
                  <c:v>03:11:58</c:v>
                </c:pt>
                <c:pt idx="45603">
                  <c:v>03:11:59</c:v>
                </c:pt>
                <c:pt idx="45604">
                  <c:v>03:12:00</c:v>
                </c:pt>
                <c:pt idx="45605">
                  <c:v>03:12:01</c:v>
                </c:pt>
                <c:pt idx="45606">
                  <c:v>03:12:02</c:v>
                </c:pt>
                <c:pt idx="45607">
                  <c:v>03:12:03</c:v>
                </c:pt>
                <c:pt idx="45608">
                  <c:v>03:12:04</c:v>
                </c:pt>
                <c:pt idx="45609">
                  <c:v>03:12:05</c:v>
                </c:pt>
                <c:pt idx="45610">
                  <c:v>03:12:06</c:v>
                </c:pt>
                <c:pt idx="45611">
                  <c:v>03:12:07</c:v>
                </c:pt>
                <c:pt idx="45612">
                  <c:v>03:12:08</c:v>
                </c:pt>
                <c:pt idx="45613">
                  <c:v>03:12:09</c:v>
                </c:pt>
                <c:pt idx="45614">
                  <c:v>03:12:10</c:v>
                </c:pt>
                <c:pt idx="45615">
                  <c:v>03:12:11</c:v>
                </c:pt>
                <c:pt idx="45616">
                  <c:v>03:12:12</c:v>
                </c:pt>
                <c:pt idx="45617">
                  <c:v>03:12:13</c:v>
                </c:pt>
                <c:pt idx="45618">
                  <c:v>03:12:14</c:v>
                </c:pt>
                <c:pt idx="45619">
                  <c:v>03:12:15</c:v>
                </c:pt>
                <c:pt idx="45620">
                  <c:v>03:12:16</c:v>
                </c:pt>
                <c:pt idx="45621">
                  <c:v>03:12:17</c:v>
                </c:pt>
                <c:pt idx="45622">
                  <c:v>03:12:18</c:v>
                </c:pt>
                <c:pt idx="45623">
                  <c:v>03:12:19</c:v>
                </c:pt>
                <c:pt idx="45624">
                  <c:v>03:12:20</c:v>
                </c:pt>
                <c:pt idx="45625">
                  <c:v>03:12:21</c:v>
                </c:pt>
                <c:pt idx="45626">
                  <c:v>03:12:22</c:v>
                </c:pt>
                <c:pt idx="45627">
                  <c:v>03:12:23</c:v>
                </c:pt>
                <c:pt idx="45628">
                  <c:v>03:12:24</c:v>
                </c:pt>
                <c:pt idx="45629">
                  <c:v>03:12:25</c:v>
                </c:pt>
                <c:pt idx="45630">
                  <c:v>03:12:26</c:v>
                </c:pt>
                <c:pt idx="45631">
                  <c:v>03:12:27</c:v>
                </c:pt>
                <c:pt idx="45632">
                  <c:v>03:12:28</c:v>
                </c:pt>
                <c:pt idx="45633">
                  <c:v>03:12:29</c:v>
                </c:pt>
                <c:pt idx="45634">
                  <c:v>03:12:30</c:v>
                </c:pt>
                <c:pt idx="45635">
                  <c:v>03:12:31</c:v>
                </c:pt>
                <c:pt idx="45636">
                  <c:v>03:12:32</c:v>
                </c:pt>
                <c:pt idx="45637">
                  <c:v>03:12:33</c:v>
                </c:pt>
                <c:pt idx="45638">
                  <c:v>03:12:34</c:v>
                </c:pt>
                <c:pt idx="45639">
                  <c:v>03:12:35</c:v>
                </c:pt>
                <c:pt idx="45640">
                  <c:v>03:12:36</c:v>
                </c:pt>
                <c:pt idx="45641">
                  <c:v>03:12:37</c:v>
                </c:pt>
                <c:pt idx="45642">
                  <c:v>03:12:38</c:v>
                </c:pt>
                <c:pt idx="45643">
                  <c:v>03:12:39</c:v>
                </c:pt>
                <c:pt idx="45644">
                  <c:v>03:12:40</c:v>
                </c:pt>
                <c:pt idx="45645">
                  <c:v>03:12:41</c:v>
                </c:pt>
                <c:pt idx="45646">
                  <c:v>03:12:42</c:v>
                </c:pt>
                <c:pt idx="45647">
                  <c:v>03:12:43</c:v>
                </c:pt>
                <c:pt idx="45648">
                  <c:v>03:12:44</c:v>
                </c:pt>
                <c:pt idx="45649">
                  <c:v>03:12:45</c:v>
                </c:pt>
                <c:pt idx="45650">
                  <c:v>03:12:46</c:v>
                </c:pt>
                <c:pt idx="45651">
                  <c:v>03:12:47</c:v>
                </c:pt>
                <c:pt idx="45652">
                  <c:v>03:12:48</c:v>
                </c:pt>
                <c:pt idx="45653">
                  <c:v>03:12:49</c:v>
                </c:pt>
                <c:pt idx="45654">
                  <c:v>03:12:50</c:v>
                </c:pt>
                <c:pt idx="45655">
                  <c:v>03:12:51</c:v>
                </c:pt>
                <c:pt idx="45656">
                  <c:v>03:12:52</c:v>
                </c:pt>
                <c:pt idx="45657">
                  <c:v>03:12:53</c:v>
                </c:pt>
                <c:pt idx="45658">
                  <c:v>03:12:54</c:v>
                </c:pt>
                <c:pt idx="45659">
                  <c:v>03:12:55</c:v>
                </c:pt>
                <c:pt idx="45660">
                  <c:v>03:12:56</c:v>
                </c:pt>
                <c:pt idx="45661">
                  <c:v>03:12:57</c:v>
                </c:pt>
                <c:pt idx="45662">
                  <c:v>03:12:58</c:v>
                </c:pt>
                <c:pt idx="45663">
                  <c:v>03:12:59</c:v>
                </c:pt>
                <c:pt idx="45664">
                  <c:v>03:13:00</c:v>
                </c:pt>
                <c:pt idx="45665">
                  <c:v>03:13:01</c:v>
                </c:pt>
                <c:pt idx="45666">
                  <c:v>03:13:02</c:v>
                </c:pt>
                <c:pt idx="45667">
                  <c:v>03:13:03</c:v>
                </c:pt>
                <c:pt idx="45668">
                  <c:v>03:13:04</c:v>
                </c:pt>
                <c:pt idx="45669">
                  <c:v>03:13:05</c:v>
                </c:pt>
                <c:pt idx="45670">
                  <c:v>03:13:06</c:v>
                </c:pt>
                <c:pt idx="45671">
                  <c:v>03:13:07</c:v>
                </c:pt>
                <c:pt idx="45672">
                  <c:v>03:13:08</c:v>
                </c:pt>
                <c:pt idx="45673">
                  <c:v>03:13:09</c:v>
                </c:pt>
                <c:pt idx="45674">
                  <c:v>03:13:10</c:v>
                </c:pt>
                <c:pt idx="45675">
                  <c:v>03:13:11</c:v>
                </c:pt>
                <c:pt idx="45676">
                  <c:v>03:13:12</c:v>
                </c:pt>
                <c:pt idx="45677">
                  <c:v>03:13:13</c:v>
                </c:pt>
                <c:pt idx="45678">
                  <c:v>03:13:14</c:v>
                </c:pt>
                <c:pt idx="45679">
                  <c:v>03:13:15</c:v>
                </c:pt>
                <c:pt idx="45680">
                  <c:v>03:13:16</c:v>
                </c:pt>
                <c:pt idx="45681">
                  <c:v>03:13:17</c:v>
                </c:pt>
                <c:pt idx="45682">
                  <c:v>03:13:18</c:v>
                </c:pt>
                <c:pt idx="45683">
                  <c:v>03:13:19</c:v>
                </c:pt>
                <c:pt idx="45684">
                  <c:v>03:13:20</c:v>
                </c:pt>
                <c:pt idx="45685">
                  <c:v>03:13:21</c:v>
                </c:pt>
                <c:pt idx="45686">
                  <c:v>03:13:22</c:v>
                </c:pt>
                <c:pt idx="45687">
                  <c:v>03:13:23</c:v>
                </c:pt>
                <c:pt idx="45688">
                  <c:v>03:13:24</c:v>
                </c:pt>
                <c:pt idx="45689">
                  <c:v>03:13:25</c:v>
                </c:pt>
                <c:pt idx="45690">
                  <c:v>03:13:26</c:v>
                </c:pt>
                <c:pt idx="45691">
                  <c:v>03:13:27</c:v>
                </c:pt>
                <c:pt idx="45692">
                  <c:v>03:13:28</c:v>
                </c:pt>
                <c:pt idx="45693">
                  <c:v>03:13:29</c:v>
                </c:pt>
                <c:pt idx="45694">
                  <c:v>03:13:30</c:v>
                </c:pt>
                <c:pt idx="45695">
                  <c:v>03:13:31</c:v>
                </c:pt>
                <c:pt idx="45696">
                  <c:v>03:13:32</c:v>
                </c:pt>
                <c:pt idx="45697">
                  <c:v>03:13:33</c:v>
                </c:pt>
                <c:pt idx="45698">
                  <c:v>03:13:34</c:v>
                </c:pt>
                <c:pt idx="45699">
                  <c:v>03:13:35</c:v>
                </c:pt>
                <c:pt idx="45700">
                  <c:v>03:13:36</c:v>
                </c:pt>
                <c:pt idx="45701">
                  <c:v>03:13:37</c:v>
                </c:pt>
                <c:pt idx="45702">
                  <c:v>03:13:38</c:v>
                </c:pt>
                <c:pt idx="45703">
                  <c:v>03:13:39</c:v>
                </c:pt>
                <c:pt idx="45704">
                  <c:v>03:13:40</c:v>
                </c:pt>
                <c:pt idx="45705">
                  <c:v>03:13:41</c:v>
                </c:pt>
                <c:pt idx="45706">
                  <c:v>03:13:42</c:v>
                </c:pt>
                <c:pt idx="45707">
                  <c:v>03:13:43</c:v>
                </c:pt>
                <c:pt idx="45708">
                  <c:v>03:13:44</c:v>
                </c:pt>
                <c:pt idx="45709">
                  <c:v>03:13:45</c:v>
                </c:pt>
                <c:pt idx="45710">
                  <c:v>03:13:46</c:v>
                </c:pt>
                <c:pt idx="45711">
                  <c:v>03:13:47</c:v>
                </c:pt>
                <c:pt idx="45712">
                  <c:v>03:13:48</c:v>
                </c:pt>
                <c:pt idx="45713">
                  <c:v>03:13:49</c:v>
                </c:pt>
                <c:pt idx="45714">
                  <c:v>03:13:50</c:v>
                </c:pt>
                <c:pt idx="45715">
                  <c:v>03:13:51</c:v>
                </c:pt>
                <c:pt idx="45716">
                  <c:v>03:13:52</c:v>
                </c:pt>
                <c:pt idx="45717">
                  <c:v>03:13:53</c:v>
                </c:pt>
                <c:pt idx="45718">
                  <c:v>03:13:54</c:v>
                </c:pt>
                <c:pt idx="45719">
                  <c:v>03:13:55</c:v>
                </c:pt>
                <c:pt idx="45720">
                  <c:v>03:13:56</c:v>
                </c:pt>
                <c:pt idx="45721">
                  <c:v>03:13:57</c:v>
                </c:pt>
                <c:pt idx="45722">
                  <c:v>03:13:58</c:v>
                </c:pt>
                <c:pt idx="45723">
                  <c:v>03:13:59</c:v>
                </c:pt>
                <c:pt idx="45724">
                  <c:v>03:14:00</c:v>
                </c:pt>
                <c:pt idx="45725">
                  <c:v>03:14:01</c:v>
                </c:pt>
                <c:pt idx="45726">
                  <c:v>03:14:02</c:v>
                </c:pt>
                <c:pt idx="45727">
                  <c:v>03:14:03</c:v>
                </c:pt>
                <c:pt idx="45728">
                  <c:v>03:14:04</c:v>
                </c:pt>
                <c:pt idx="45729">
                  <c:v>03:14:05</c:v>
                </c:pt>
                <c:pt idx="45730">
                  <c:v>03:14:06</c:v>
                </c:pt>
                <c:pt idx="45731">
                  <c:v>03:14:07</c:v>
                </c:pt>
                <c:pt idx="45732">
                  <c:v>03:14:08</c:v>
                </c:pt>
                <c:pt idx="45733">
                  <c:v>03:14:09</c:v>
                </c:pt>
                <c:pt idx="45734">
                  <c:v>03:14:10</c:v>
                </c:pt>
                <c:pt idx="45735">
                  <c:v>03:14:11</c:v>
                </c:pt>
                <c:pt idx="45736">
                  <c:v>03:14:12</c:v>
                </c:pt>
                <c:pt idx="45737">
                  <c:v>03:14:13</c:v>
                </c:pt>
                <c:pt idx="45738">
                  <c:v>03:14:14</c:v>
                </c:pt>
                <c:pt idx="45739">
                  <c:v>03:14:15</c:v>
                </c:pt>
                <c:pt idx="45740">
                  <c:v>03:14:16</c:v>
                </c:pt>
                <c:pt idx="45741">
                  <c:v>03:14:17</c:v>
                </c:pt>
                <c:pt idx="45742">
                  <c:v>03:14:18</c:v>
                </c:pt>
                <c:pt idx="45743">
                  <c:v>03:14:19</c:v>
                </c:pt>
                <c:pt idx="45744">
                  <c:v>03:14:20</c:v>
                </c:pt>
                <c:pt idx="45745">
                  <c:v>03:14:21</c:v>
                </c:pt>
                <c:pt idx="45746">
                  <c:v>03:14:22</c:v>
                </c:pt>
                <c:pt idx="45747">
                  <c:v>03:14:23</c:v>
                </c:pt>
                <c:pt idx="45748">
                  <c:v>03:14:24</c:v>
                </c:pt>
                <c:pt idx="45749">
                  <c:v>03:14:25</c:v>
                </c:pt>
                <c:pt idx="45750">
                  <c:v>03:14:26</c:v>
                </c:pt>
                <c:pt idx="45751">
                  <c:v>03:14:27</c:v>
                </c:pt>
                <c:pt idx="45752">
                  <c:v>03:14:28</c:v>
                </c:pt>
                <c:pt idx="45753">
                  <c:v>03:14:29</c:v>
                </c:pt>
                <c:pt idx="45754">
                  <c:v>03:14:30</c:v>
                </c:pt>
                <c:pt idx="45755">
                  <c:v>03:14:31</c:v>
                </c:pt>
                <c:pt idx="45756">
                  <c:v>03:14:32</c:v>
                </c:pt>
                <c:pt idx="45757">
                  <c:v>03:14:33</c:v>
                </c:pt>
                <c:pt idx="45758">
                  <c:v>03:14:34</c:v>
                </c:pt>
                <c:pt idx="45759">
                  <c:v>03:14:35</c:v>
                </c:pt>
                <c:pt idx="45760">
                  <c:v>03:14:36</c:v>
                </c:pt>
                <c:pt idx="45761">
                  <c:v>03:14:37</c:v>
                </c:pt>
                <c:pt idx="45762">
                  <c:v>03:14:38</c:v>
                </c:pt>
                <c:pt idx="45763">
                  <c:v>03:14:39</c:v>
                </c:pt>
                <c:pt idx="45764">
                  <c:v>03:14:40</c:v>
                </c:pt>
                <c:pt idx="45765">
                  <c:v>03:14:41</c:v>
                </c:pt>
                <c:pt idx="45766">
                  <c:v>03:14:42</c:v>
                </c:pt>
                <c:pt idx="45767">
                  <c:v>03:14:43</c:v>
                </c:pt>
                <c:pt idx="45768">
                  <c:v>03:14:44</c:v>
                </c:pt>
                <c:pt idx="45769">
                  <c:v>03:14:45</c:v>
                </c:pt>
                <c:pt idx="45770">
                  <c:v>03:14:46</c:v>
                </c:pt>
                <c:pt idx="45771">
                  <c:v>03:14:47</c:v>
                </c:pt>
                <c:pt idx="45772">
                  <c:v>03:14:48</c:v>
                </c:pt>
                <c:pt idx="45773">
                  <c:v>03:14:49</c:v>
                </c:pt>
                <c:pt idx="45774">
                  <c:v>03:14:50</c:v>
                </c:pt>
                <c:pt idx="45775">
                  <c:v>03:14:51</c:v>
                </c:pt>
                <c:pt idx="45776">
                  <c:v>03:14:52</c:v>
                </c:pt>
                <c:pt idx="45777">
                  <c:v>03:14:53</c:v>
                </c:pt>
                <c:pt idx="45778">
                  <c:v>03:14:54</c:v>
                </c:pt>
                <c:pt idx="45779">
                  <c:v>03:14:55</c:v>
                </c:pt>
                <c:pt idx="45780">
                  <c:v>03:14:56</c:v>
                </c:pt>
                <c:pt idx="45781">
                  <c:v>03:14:57</c:v>
                </c:pt>
                <c:pt idx="45782">
                  <c:v>03:14:58</c:v>
                </c:pt>
                <c:pt idx="45783">
                  <c:v>03:14:59</c:v>
                </c:pt>
                <c:pt idx="45784">
                  <c:v>03:15:00</c:v>
                </c:pt>
                <c:pt idx="45785">
                  <c:v>03:15:01</c:v>
                </c:pt>
                <c:pt idx="45786">
                  <c:v>03:15:02</c:v>
                </c:pt>
                <c:pt idx="45787">
                  <c:v>03:15:03</c:v>
                </c:pt>
                <c:pt idx="45788">
                  <c:v>03:15:04</c:v>
                </c:pt>
                <c:pt idx="45789">
                  <c:v>03:15:05</c:v>
                </c:pt>
                <c:pt idx="45790">
                  <c:v>03:15:06</c:v>
                </c:pt>
                <c:pt idx="45791">
                  <c:v>03:15:07</c:v>
                </c:pt>
                <c:pt idx="45792">
                  <c:v>03:15:08</c:v>
                </c:pt>
                <c:pt idx="45793">
                  <c:v>03:15:09</c:v>
                </c:pt>
                <c:pt idx="45794">
                  <c:v>03:15:10</c:v>
                </c:pt>
                <c:pt idx="45795">
                  <c:v>03:15:11</c:v>
                </c:pt>
                <c:pt idx="45796">
                  <c:v>03:15:12</c:v>
                </c:pt>
                <c:pt idx="45797">
                  <c:v>03:15:13</c:v>
                </c:pt>
                <c:pt idx="45798">
                  <c:v>03:15:14</c:v>
                </c:pt>
                <c:pt idx="45799">
                  <c:v>03:15:15</c:v>
                </c:pt>
                <c:pt idx="45800">
                  <c:v>03:15:16</c:v>
                </c:pt>
                <c:pt idx="45801">
                  <c:v>03:15:17</c:v>
                </c:pt>
                <c:pt idx="45802">
                  <c:v>03:15:18</c:v>
                </c:pt>
                <c:pt idx="45803">
                  <c:v>03:15:19</c:v>
                </c:pt>
                <c:pt idx="45804">
                  <c:v>03:15:20</c:v>
                </c:pt>
                <c:pt idx="45805">
                  <c:v>03:15:21</c:v>
                </c:pt>
                <c:pt idx="45806">
                  <c:v>03:15:22</c:v>
                </c:pt>
                <c:pt idx="45807">
                  <c:v>03:15:23</c:v>
                </c:pt>
                <c:pt idx="45808">
                  <c:v>03:15:24</c:v>
                </c:pt>
                <c:pt idx="45809">
                  <c:v>03:15:25</c:v>
                </c:pt>
                <c:pt idx="45810">
                  <c:v>03:15:26</c:v>
                </c:pt>
                <c:pt idx="45811">
                  <c:v>03:15:27</c:v>
                </c:pt>
                <c:pt idx="45812">
                  <c:v>03:15:28</c:v>
                </c:pt>
                <c:pt idx="45813">
                  <c:v>03:15:29</c:v>
                </c:pt>
                <c:pt idx="45814">
                  <c:v>03:15:30</c:v>
                </c:pt>
                <c:pt idx="45815">
                  <c:v>03:15:31</c:v>
                </c:pt>
                <c:pt idx="45816">
                  <c:v>03:15:32</c:v>
                </c:pt>
                <c:pt idx="45817">
                  <c:v>03:15:33</c:v>
                </c:pt>
                <c:pt idx="45818">
                  <c:v>03:15:34</c:v>
                </c:pt>
                <c:pt idx="45819">
                  <c:v>03:15:35</c:v>
                </c:pt>
                <c:pt idx="45820">
                  <c:v>03:15:36</c:v>
                </c:pt>
                <c:pt idx="45821">
                  <c:v>03:15:37</c:v>
                </c:pt>
                <c:pt idx="45822">
                  <c:v>03:15:38</c:v>
                </c:pt>
                <c:pt idx="45823">
                  <c:v>03:15:39</c:v>
                </c:pt>
                <c:pt idx="45824">
                  <c:v>03:15:40</c:v>
                </c:pt>
                <c:pt idx="45825">
                  <c:v>03:15:41</c:v>
                </c:pt>
                <c:pt idx="45826">
                  <c:v>03:15:42</c:v>
                </c:pt>
                <c:pt idx="45827">
                  <c:v>03:15:43</c:v>
                </c:pt>
                <c:pt idx="45828">
                  <c:v>03:15:44</c:v>
                </c:pt>
                <c:pt idx="45829">
                  <c:v>03:15:45</c:v>
                </c:pt>
                <c:pt idx="45830">
                  <c:v>03:15:46</c:v>
                </c:pt>
                <c:pt idx="45831">
                  <c:v>03:15:47</c:v>
                </c:pt>
                <c:pt idx="45832">
                  <c:v>03:15:48</c:v>
                </c:pt>
                <c:pt idx="45833">
                  <c:v>03:15:49</c:v>
                </c:pt>
                <c:pt idx="45834">
                  <c:v>03:15:50</c:v>
                </c:pt>
                <c:pt idx="45835">
                  <c:v>03:15:51</c:v>
                </c:pt>
                <c:pt idx="45836">
                  <c:v>03:15:52</c:v>
                </c:pt>
                <c:pt idx="45837">
                  <c:v>03:15:53</c:v>
                </c:pt>
                <c:pt idx="45838">
                  <c:v>03:15:54</c:v>
                </c:pt>
                <c:pt idx="45839">
                  <c:v>03:15:55</c:v>
                </c:pt>
                <c:pt idx="45840">
                  <c:v>03:15:56</c:v>
                </c:pt>
                <c:pt idx="45841">
                  <c:v>03:15:57</c:v>
                </c:pt>
                <c:pt idx="45842">
                  <c:v>03:15:58</c:v>
                </c:pt>
                <c:pt idx="45843">
                  <c:v>03:15:59</c:v>
                </c:pt>
                <c:pt idx="45844">
                  <c:v>03:16:00</c:v>
                </c:pt>
                <c:pt idx="45845">
                  <c:v>03:16:01</c:v>
                </c:pt>
                <c:pt idx="45846">
                  <c:v>03:16:02</c:v>
                </c:pt>
                <c:pt idx="45847">
                  <c:v>03:16:03</c:v>
                </c:pt>
                <c:pt idx="45848">
                  <c:v>03:16:04</c:v>
                </c:pt>
                <c:pt idx="45849">
                  <c:v>03:16:05</c:v>
                </c:pt>
                <c:pt idx="45850">
                  <c:v>03:16:06</c:v>
                </c:pt>
                <c:pt idx="45851">
                  <c:v>03:16:07</c:v>
                </c:pt>
                <c:pt idx="45852">
                  <c:v>03:16:08</c:v>
                </c:pt>
                <c:pt idx="45853">
                  <c:v>03:16:09</c:v>
                </c:pt>
                <c:pt idx="45854">
                  <c:v>03:16:10</c:v>
                </c:pt>
                <c:pt idx="45855">
                  <c:v>03:16:11</c:v>
                </c:pt>
                <c:pt idx="45856">
                  <c:v>03:16:12</c:v>
                </c:pt>
                <c:pt idx="45857">
                  <c:v>03:16:13</c:v>
                </c:pt>
                <c:pt idx="45858">
                  <c:v>03:16:14</c:v>
                </c:pt>
                <c:pt idx="45859">
                  <c:v>03:16:15</c:v>
                </c:pt>
                <c:pt idx="45860">
                  <c:v>03:16:16</c:v>
                </c:pt>
                <c:pt idx="45861">
                  <c:v>03:16:17</c:v>
                </c:pt>
                <c:pt idx="45862">
                  <c:v>03:16:18</c:v>
                </c:pt>
                <c:pt idx="45863">
                  <c:v>03:16:19</c:v>
                </c:pt>
                <c:pt idx="45864">
                  <c:v>03:16:20</c:v>
                </c:pt>
                <c:pt idx="45865">
                  <c:v>03:16:21</c:v>
                </c:pt>
                <c:pt idx="45866">
                  <c:v>03:16:22</c:v>
                </c:pt>
                <c:pt idx="45867">
                  <c:v>03:16:23</c:v>
                </c:pt>
                <c:pt idx="45868">
                  <c:v>03:16:24</c:v>
                </c:pt>
                <c:pt idx="45869">
                  <c:v>03:16:25</c:v>
                </c:pt>
                <c:pt idx="45870">
                  <c:v>03:16:26</c:v>
                </c:pt>
                <c:pt idx="45871">
                  <c:v>03:16:27</c:v>
                </c:pt>
                <c:pt idx="45872">
                  <c:v>03:16:28</c:v>
                </c:pt>
                <c:pt idx="45873">
                  <c:v>03:16:29</c:v>
                </c:pt>
                <c:pt idx="45874">
                  <c:v>03:16:30</c:v>
                </c:pt>
                <c:pt idx="45875">
                  <c:v>03:16:31</c:v>
                </c:pt>
                <c:pt idx="45876">
                  <c:v>03:16:32</c:v>
                </c:pt>
                <c:pt idx="45877">
                  <c:v>03:16:33</c:v>
                </c:pt>
                <c:pt idx="45878">
                  <c:v>03:16:34</c:v>
                </c:pt>
                <c:pt idx="45879">
                  <c:v>03:16:35</c:v>
                </c:pt>
                <c:pt idx="45880">
                  <c:v>03:16:36</c:v>
                </c:pt>
                <c:pt idx="45881">
                  <c:v>03:16:37</c:v>
                </c:pt>
                <c:pt idx="45882">
                  <c:v>03:16:38</c:v>
                </c:pt>
                <c:pt idx="45883">
                  <c:v>03:16:39</c:v>
                </c:pt>
                <c:pt idx="45884">
                  <c:v>03:16:40</c:v>
                </c:pt>
                <c:pt idx="45885">
                  <c:v>03:16:41</c:v>
                </c:pt>
                <c:pt idx="45886">
                  <c:v>03:16:42</c:v>
                </c:pt>
                <c:pt idx="45887">
                  <c:v>03:16:43</c:v>
                </c:pt>
                <c:pt idx="45888">
                  <c:v>03:16:44</c:v>
                </c:pt>
                <c:pt idx="45889">
                  <c:v>03:16:45</c:v>
                </c:pt>
                <c:pt idx="45890">
                  <c:v>03:16:46</c:v>
                </c:pt>
                <c:pt idx="45891">
                  <c:v>03:16:47</c:v>
                </c:pt>
                <c:pt idx="45892">
                  <c:v>03:16:48</c:v>
                </c:pt>
                <c:pt idx="45893">
                  <c:v>03:16:49</c:v>
                </c:pt>
                <c:pt idx="45894">
                  <c:v>03:16:50</c:v>
                </c:pt>
                <c:pt idx="45895">
                  <c:v>03:16:51</c:v>
                </c:pt>
                <c:pt idx="45896">
                  <c:v>03:16:52</c:v>
                </c:pt>
                <c:pt idx="45897">
                  <c:v>03:16:53</c:v>
                </c:pt>
                <c:pt idx="45898">
                  <c:v>03:16:54</c:v>
                </c:pt>
                <c:pt idx="45899">
                  <c:v>03:16:55</c:v>
                </c:pt>
                <c:pt idx="45900">
                  <c:v>03:16:56</c:v>
                </c:pt>
                <c:pt idx="45901">
                  <c:v>03:16:57</c:v>
                </c:pt>
                <c:pt idx="45902">
                  <c:v>03:16:58</c:v>
                </c:pt>
                <c:pt idx="45903">
                  <c:v>03:16:59</c:v>
                </c:pt>
                <c:pt idx="45904">
                  <c:v>03:17:00</c:v>
                </c:pt>
                <c:pt idx="45905">
                  <c:v>03:17:01</c:v>
                </c:pt>
                <c:pt idx="45906">
                  <c:v>03:17:02</c:v>
                </c:pt>
                <c:pt idx="45907">
                  <c:v>03:17:03</c:v>
                </c:pt>
                <c:pt idx="45908">
                  <c:v>03:17:04</c:v>
                </c:pt>
                <c:pt idx="45909">
                  <c:v>03:17:05</c:v>
                </c:pt>
                <c:pt idx="45910">
                  <c:v>03:17:06</c:v>
                </c:pt>
                <c:pt idx="45911">
                  <c:v>03:17:07</c:v>
                </c:pt>
                <c:pt idx="45912">
                  <c:v>03:17:08</c:v>
                </c:pt>
                <c:pt idx="45913">
                  <c:v>03:17:09</c:v>
                </c:pt>
                <c:pt idx="45914">
                  <c:v>03:17:10</c:v>
                </c:pt>
                <c:pt idx="45915">
                  <c:v>03:17:11</c:v>
                </c:pt>
                <c:pt idx="45916">
                  <c:v>03:17:12</c:v>
                </c:pt>
                <c:pt idx="45917">
                  <c:v>03:17:13</c:v>
                </c:pt>
                <c:pt idx="45918">
                  <c:v>03:17:14</c:v>
                </c:pt>
                <c:pt idx="45919">
                  <c:v>03:17:15</c:v>
                </c:pt>
                <c:pt idx="45920">
                  <c:v>03:17:16</c:v>
                </c:pt>
                <c:pt idx="45921">
                  <c:v>03:17:17</c:v>
                </c:pt>
                <c:pt idx="45922">
                  <c:v>03:17:18</c:v>
                </c:pt>
                <c:pt idx="45923">
                  <c:v>03:17:19</c:v>
                </c:pt>
                <c:pt idx="45924">
                  <c:v>03:17:20</c:v>
                </c:pt>
                <c:pt idx="45925">
                  <c:v>03:17:21</c:v>
                </c:pt>
                <c:pt idx="45926">
                  <c:v>03:17:22</c:v>
                </c:pt>
                <c:pt idx="45927">
                  <c:v>03:17:23</c:v>
                </c:pt>
                <c:pt idx="45928">
                  <c:v>03:17:24</c:v>
                </c:pt>
                <c:pt idx="45929">
                  <c:v>03:17:25</c:v>
                </c:pt>
                <c:pt idx="45930">
                  <c:v>03:17:26</c:v>
                </c:pt>
                <c:pt idx="45931">
                  <c:v>03:17:27</c:v>
                </c:pt>
                <c:pt idx="45932">
                  <c:v>03:17:28</c:v>
                </c:pt>
                <c:pt idx="45933">
                  <c:v>03:17:29</c:v>
                </c:pt>
                <c:pt idx="45934">
                  <c:v>03:17:30</c:v>
                </c:pt>
                <c:pt idx="45935">
                  <c:v>03:17:31</c:v>
                </c:pt>
                <c:pt idx="45936">
                  <c:v>03:17:32</c:v>
                </c:pt>
                <c:pt idx="45937">
                  <c:v>03:17:33</c:v>
                </c:pt>
                <c:pt idx="45938">
                  <c:v>03:17:34</c:v>
                </c:pt>
                <c:pt idx="45939">
                  <c:v>03:17:35</c:v>
                </c:pt>
                <c:pt idx="45940">
                  <c:v>03:17:36</c:v>
                </c:pt>
                <c:pt idx="45941">
                  <c:v>03:17:37</c:v>
                </c:pt>
                <c:pt idx="45942">
                  <c:v>03:17:38</c:v>
                </c:pt>
                <c:pt idx="45943">
                  <c:v>03:17:39</c:v>
                </c:pt>
                <c:pt idx="45944">
                  <c:v>03:17:40</c:v>
                </c:pt>
                <c:pt idx="45945">
                  <c:v>03:17:41</c:v>
                </c:pt>
                <c:pt idx="45946">
                  <c:v>03:17:42</c:v>
                </c:pt>
                <c:pt idx="45947">
                  <c:v>03:17:43</c:v>
                </c:pt>
                <c:pt idx="45948">
                  <c:v>03:17:44</c:v>
                </c:pt>
                <c:pt idx="45949">
                  <c:v>03:17:45</c:v>
                </c:pt>
                <c:pt idx="45950">
                  <c:v>03:17:46</c:v>
                </c:pt>
                <c:pt idx="45951">
                  <c:v>03:17:47</c:v>
                </c:pt>
                <c:pt idx="45952">
                  <c:v>03:17:48</c:v>
                </c:pt>
                <c:pt idx="45953">
                  <c:v>03:17:49</c:v>
                </c:pt>
                <c:pt idx="45954">
                  <c:v>03:17:50</c:v>
                </c:pt>
                <c:pt idx="45955">
                  <c:v>03:17:51</c:v>
                </c:pt>
                <c:pt idx="45956">
                  <c:v>03:17:52</c:v>
                </c:pt>
                <c:pt idx="45957">
                  <c:v>03:17:53</c:v>
                </c:pt>
                <c:pt idx="45958">
                  <c:v>03:17:54</c:v>
                </c:pt>
                <c:pt idx="45959">
                  <c:v>03:17:55</c:v>
                </c:pt>
                <c:pt idx="45960">
                  <c:v>03:17:56</c:v>
                </c:pt>
                <c:pt idx="45961">
                  <c:v>03:17:57</c:v>
                </c:pt>
                <c:pt idx="45962">
                  <c:v>03:17:58</c:v>
                </c:pt>
                <c:pt idx="45963">
                  <c:v>03:17:59</c:v>
                </c:pt>
                <c:pt idx="45964">
                  <c:v>03:18:00</c:v>
                </c:pt>
                <c:pt idx="45965">
                  <c:v>03:18:01</c:v>
                </c:pt>
                <c:pt idx="45966">
                  <c:v>03:18:02</c:v>
                </c:pt>
                <c:pt idx="45967">
                  <c:v>03:18:03</c:v>
                </c:pt>
                <c:pt idx="45968">
                  <c:v>03:18:04</c:v>
                </c:pt>
                <c:pt idx="45969">
                  <c:v>03:18:05</c:v>
                </c:pt>
                <c:pt idx="45970">
                  <c:v>03:18:06</c:v>
                </c:pt>
                <c:pt idx="45971">
                  <c:v>03:18:07</c:v>
                </c:pt>
                <c:pt idx="45972">
                  <c:v>03:18:08</c:v>
                </c:pt>
                <c:pt idx="45973">
                  <c:v>03:18:09</c:v>
                </c:pt>
                <c:pt idx="45974">
                  <c:v>03:18:10</c:v>
                </c:pt>
                <c:pt idx="45975">
                  <c:v>03:18:11</c:v>
                </c:pt>
                <c:pt idx="45976">
                  <c:v>03:18:12</c:v>
                </c:pt>
                <c:pt idx="45977">
                  <c:v>03:18:13</c:v>
                </c:pt>
                <c:pt idx="45978">
                  <c:v>03:18:14</c:v>
                </c:pt>
                <c:pt idx="45979">
                  <c:v>03:18:15</c:v>
                </c:pt>
                <c:pt idx="45980">
                  <c:v>03:18:16</c:v>
                </c:pt>
                <c:pt idx="45981">
                  <c:v>03:18:17</c:v>
                </c:pt>
                <c:pt idx="45982">
                  <c:v>03:18:18</c:v>
                </c:pt>
                <c:pt idx="45983">
                  <c:v>03:18:19</c:v>
                </c:pt>
                <c:pt idx="45984">
                  <c:v>03:18:20</c:v>
                </c:pt>
                <c:pt idx="45985">
                  <c:v>03:18:21</c:v>
                </c:pt>
                <c:pt idx="45986">
                  <c:v>03:18:22</c:v>
                </c:pt>
                <c:pt idx="45987">
                  <c:v>03:18:23</c:v>
                </c:pt>
                <c:pt idx="45988">
                  <c:v>03:18:24</c:v>
                </c:pt>
                <c:pt idx="45989">
                  <c:v>03:18:25</c:v>
                </c:pt>
                <c:pt idx="45990">
                  <c:v>03:18:26</c:v>
                </c:pt>
                <c:pt idx="45991">
                  <c:v>03:18:27</c:v>
                </c:pt>
                <c:pt idx="45992">
                  <c:v>03:18:28</c:v>
                </c:pt>
                <c:pt idx="45993">
                  <c:v>03:18:29</c:v>
                </c:pt>
                <c:pt idx="45994">
                  <c:v>03:18:30</c:v>
                </c:pt>
                <c:pt idx="45995">
                  <c:v>03:18:31</c:v>
                </c:pt>
                <c:pt idx="45996">
                  <c:v>03:18:32</c:v>
                </c:pt>
                <c:pt idx="45997">
                  <c:v>03:18:33</c:v>
                </c:pt>
                <c:pt idx="45998">
                  <c:v>03:18:34</c:v>
                </c:pt>
                <c:pt idx="45999">
                  <c:v>03:18:35</c:v>
                </c:pt>
                <c:pt idx="46000">
                  <c:v>03:18:36</c:v>
                </c:pt>
                <c:pt idx="46001">
                  <c:v>03:18:37</c:v>
                </c:pt>
                <c:pt idx="46002">
                  <c:v>03:18:38</c:v>
                </c:pt>
                <c:pt idx="46003">
                  <c:v>03:18:39</c:v>
                </c:pt>
                <c:pt idx="46004">
                  <c:v>03:18:40</c:v>
                </c:pt>
                <c:pt idx="46005">
                  <c:v>03:18:41</c:v>
                </c:pt>
                <c:pt idx="46006">
                  <c:v>03:18:42</c:v>
                </c:pt>
                <c:pt idx="46007">
                  <c:v>03:18:43</c:v>
                </c:pt>
                <c:pt idx="46008">
                  <c:v>03:18:44</c:v>
                </c:pt>
                <c:pt idx="46009">
                  <c:v>03:18:45</c:v>
                </c:pt>
                <c:pt idx="46010">
                  <c:v>03:18:46</c:v>
                </c:pt>
                <c:pt idx="46011">
                  <c:v>03:18:47</c:v>
                </c:pt>
                <c:pt idx="46012">
                  <c:v>03:18:48</c:v>
                </c:pt>
                <c:pt idx="46013">
                  <c:v>03:18:49</c:v>
                </c:pt>
                <c:pt idx="46014">
                  <c:v>03:18:50</c:v>
                </c:pt>
                <c:pt idx="46015">
                  <c:v>03:18:51</c:v>
                </c:pt>
                <c:pt idx="46016">
                  <c:v>03:18:52</c:v>
                </c:pt>
                <c:pt idx="46017">
                  <c:v>03:18:53</c:v>
                </c:pt>
                <c:pt idx="46018">
                  <c:v>03:18:54</c:v>
                </c:pt>
                <c:pt idx="46019">
                  <c:v>03:18:55</c:v>
                </c:pt>
                <c:pt idx="46020">
                  <c:v>03:18:56</c:v>
                </c:pt>
                <c:pt idx="46021">
                  <c:v>03:18:57</c:v>
                </c:pt>
                <c:pt idx="46022">
                  <c:v>03:18:58</c:v>
                </c:pt>
                <c:pt idx="46023">
                  <c:v>03:18:59</c:v>
                </c:pt>
                <c:pt idx="46024">
                  <c:v>03:19:00</c:v>
                </c:pt>
                <c:pt idx="46025">
                  <c:v>03:19:01</c:v>
                </c:pt>
                <c:pt idx="46026">
                  <c:v>03:19:02</c:v>
                </c:pt>
                <c:pt idx="46027">
                  <c:v>03:19:03</c:v>
                </c:pt>
                <c:pt idx="46028">
                  <c:v>03:19:04</c:v>
                </c:pt>
                <c:pt idx="46029">
                  <c:v>03:19:05</c:v>
                </c:pt>
                <c:pt idx="46030">
                  <c:v>03:19:06</c:v>
                </c:pt>
                <c:pt idx="46031">
                  <c:v>03:19:07</c:v>
                </c:pt>
                <c:pt idx="46032">
                  <c:v>03:19:08</c:v>
                </c:pt>
                <c:pt idx="46033">
                  <c:v>03:19:09</c:v>
                </c:pt>
                <c:pt idx="46034">
                  <c:v>03:19:10</c:v>
                </c:pt>
                <c:pt idx="46035">
                  <c:v>03:19:11</c:v>
                </c:pt>
                <c:pt idx="46036">
                  <c:v>03:19:12</c:v>
                </c:pt>
                <c:pt idx="46037">
                  <c:v>03:19:13</c:v>
                </c:pt>
                <c:pt idx="46038">
                  <c:v>03:19:14</c:v>
                </c:pt>
                <c:pt idx="46039">
                  <c:v>03:19:15</c:v>
                </c:pt>
                <c:pt idx="46040">
                  <c:v>03:19:16</c:v>
                </c:pt>
                <c:pt idx="46041">
                  <c:v>03:19:17</c:v>
                </c:pt>
                <c:pt idx="46042">
                  <c:v>03:19:18</c:v>
                </c:pt>
                <c:pt idx="46043">
                  <c:v>03:19:19</c:v>
                </c:pt>
                <c:pt idx="46044">
                  <c:v>03:19:20</c:v>
                </c:pt>
                <c:pt idx="46045">
                  <c:v>03:19:21</c:v>
                </c:pt>
                <c:pt idx="46046">
                  <c:v>03:19:22</c:v>
                </c:pt>
                <c:pt idx="46047">
                  <c:v>03:19:23</c:v>
                </c:pt>
                <c:pt idx="46048">
                  <c:v>03:19:24</c:v>
                </c:pt>
                <c:pt idx="46049">
                  <c:v>03:19:25</c:v>
                </c:pt>
                <c:pt idx="46050">
                  <c:v>03:19:26</c:v>
                </c:pt>
                <c:pt idx="46051">
                  <c:v>03:19:27</c:v>
                </c:pt>
                <c:pt idx="46052">
                  <c:v>03:19:28</c:v>
                </c:pt>
                <c:pt idx="46053">
                  <c:v>03:19:29</c:v>
                </c:pt>
                <c:pt idx="46054">
                  <c:v>03:19:30</c:v>
                </c:pt>
                <c:pt idx="46055">
                  <c:v>03:19:31</c:v>
                </c:pt>
                <c:pt idx="46056">
                  <c:v>03:19:32</c:v>
                </c:pt>
                <c:pt idx="46057">
                  <c:v>03:19:33</c:v>
                </c:pt>
                <c:pt idx="46058">
                  <c:v>03:19:34</c:v>
                </c:pt>
                <c:pt idx="46059">
                  <c:v>03:19:35</c:v>
                </c:pt>
                <c:pt idx="46060">
                  <c:v>03:19:36</c:v>
                </c:pt>
                <c:pt idx="46061">
                  <c:v>03:19:37</c:v>
                </c:pt>
                <c:pt idx="46062">
                  <c:v>03:19:38</c:v>
                </c:pt>
                <c:pt idx="46063">
                  <c:v>03:19:39</c:v>
                </c:pt>
                <c:pt idx="46064">
                  <c:v>03:19:40</c:v>
                </c:pt>
                <c:pt idx="46065">
                  <c:v>03:19:41</c:v>
                </c:pt>
                <c:pt idx="46066">
                  <c:v>03:19:42</c:v>
                </c:pt>
                <c:pt idx="46067">
                  <c:v>03:19:43</c:v>
                </c:pt>
                <c:pt idx="46068">
                  <c:v>03:19:44</c:v>
                </c:pt>
                <c:pt idx="46069">
                  <c:v>03:19:45</c:v>
                </c:pt>
                <c:pt idx="46070">
                  <c:v>03:19:46</c:v>
                </c:pt>
                <c:pt idx="46071">
                  <c:v>03:19:47</c:v>
                </c:pt>
                <c:pt idx="46072">
                  <c:v>03:19:48</c:v>
                </c:pt>
                <c:pt idx="46073">
                  <c:v>03:19:49</c:v>
                </c:pt>
                <c:pt idx="46074">
                  <c:v>03:19:50</c:v>
                </c:pt>
                <c:pt idx="46075">
                  <c:v>03:19:51</c:v>
                </c:pt>
                <c:pt idx="46076">
                  <c:v>03:19:52</c:v>
                </c:pt>
                <c:pt idx="46077">
                  <c:v>03:19:53</c:v>
                </c:pt>
                <c:pt idx="46078">
                  <c:v>03:19:54</c:v>
                </c:pt>
                <c:pt idx="46079">
                  <c:v>03:19:55</c:v>
                </c:pt>
                <c:pt idx="46080">
                  <c:v>03:19:56</c:v>
                </c:pt>
                <c:pt idx="46081">
                  <c:v>03:19:57</c:v>
                </c:pt>
                <c:pt idx="46082">
                  <c:v>03:19:58</c:v>
                </c:pt>
                <c:pt idx="46083">
                  <c:v>03:19:59</c:v>
                </c:pt>
                <c:pt idx="46084">
                  <c:v>03:20:00</c:v>
                </c:pt>
                <c:pt idx="46085">
                  <c:v>03:20:01</c:v>
                </c:pt>
                <c:pt idx="46086">
                  <c:v>03:20:02</c:v>
                </c:pt>
                <c:pt idx="46087">
                  <c:v>03:20:03</c:v>
                </c:pt>
                <c:pt idx="46088">
                  <c:v>03:20:04</c:v>
                </c:pt>
                <c:pt idx="46089">
                  <c:v>03:20:05</c:v>
                </c:pt>
                <c:pt idx="46090">
                  <c:v>03:20:06</c:v>
                </c:pt>
                <c:pt idx="46091">
                  <c:v>03:20:07</c:v>
                </c:pt>
                <c:pt idx="46092">
                  <c:v>03:20:08</c:v>
                </c:pt>
                <c:pt idx="46093">
                  <c:v>03:20:09</c:v>
                </c:pt>
                <c:pt idx="46094">
                  <c:v>03:20:10</c:v>
                </c:pt>
                <c:pt idx="46095">
                  <c:v>03:20:11</c:v>
                </c:pt>
                <c:pt idx="46096">
                  <c:v>03:20:12</c:v>
                </c:pt>
                <c:pt idx="46097">
                  <c:v>03:20:13</c:v>
                </c:pt>
                <c:pt idx="46098">
                  <c:v>03:20:14</c:v>
                </c:pt>
                <c:pt idx="46099">
                  <c:v>03:20:15</c:v>
                </c:pt>
                <c:pt idx="46100">
                  <c:v>03:20:16</c:v>
                </c:pt>
                <c:pt idx="46101">
                  <c:v>03:20:17</c:v>
                </c:pt>
                <c:pt idx="46102">
                  <c:v>03:20:18</c:v>
                </c:pt>
                <c:pt idx="46103">
                  <c:v>03:20:19</c:v>
                </c:pt>
                <c:pt idx="46104">
                  <c:v>03:20:20</c:v>
                </c:pt>
                <c:pt idx="46105">
                  <c:v>03:20:21</c:v>
                </c:pt>
                <c:pt idx="46106">
                  <c:v>03:20:22</c:v>
                </c:pt>
                <c:pt idx="46107">
                  <c:v>03:20:23</c:v>
                </c:pt>
                <c:pt idx="46108">
                  <c:v>03:20:24</c:v>
                </c:pt>
                <c:pt idx="46109">
                  <c:v>03:20:25</c:v>
                </c:pt>
                <c:pt idx="46110">
                  <c:v>03:20:26</c:v>
                </c:pt>
                <c:pt idx="46111">
                  <c:v>03:20:27</c:v>
                </c:pt>
                <c:pt idx="46112">
                  <c:v>03:20:28</c:v>
                </c:pt>
                <c:pt idx="46113">
                  <c:v>03:20:29</c:v>
                </c:pt>
                <c:pt idx="46114">
                  <c:v>03:20:30</c:v>
                </c:pt>
                <c:pt idx="46115">
                  <c:v>03:20:31</c:v>
                </c:pt>
                <c:pt idx="46116">
                  <c:v>03:20:32</c:v>
                </c:pt>
                <c:pt idx="46117">
                  <c:v>03:20:33</c:v>
                </c:pt>
                <c:pt idx="46118">
                  <c:v>03:20:34</c:v>
                </c:pt>
                <c:pt idx="46119">
                  <c:v>03:20:35</c:v>
                </c:pt>
                <c:pt idx="46120">
                  <c:v>03:20:36</c:v>
                </c:pt>
                <c:pt idx="46121">
                  <c:v>03:20:37</c:v>
                </c:pt>
                <c:pt idx="46122">
                  <c:v>03:20:38</c:v>
                </c:pt>
                <c:pt idx="46123">
                  <c:v>03:20:39</c:v>
                </c:pt>
                <c:pt idx="46124">
                  <c:v>03:20:40</c:v>
                </c:pt>
                <c:pt idx="46125">
                  <c:v>03:20:41</c:v>
                </c:pt>
                <c:pt idx="46126">
                  <c:v>03:20:42</c:v>
                </c:pt>
                <c:pt idx="46127">
                  <c:v>03:20:43</c:v>
                </c:pt>
                <c:pt idx="46128">
                  <c:v>03:20:44</c:v>
                </c:pt>
                <c:pt idx="46129">
                  <c:v>03:20:45</c:v>
                </c:pt>
                <c:pt idx="46130">
                  <c:v>03:20:46</c:v>
                </c:pt>
                <c:pt idx="46131">
                  <c:v>03:20:47</c:v>
                </c:pt>
                <c:pt idx="46132">
                  <c:v>03:20:48</c:v>
                </c:pt>
                <c:pt idx="46133">
                  <c:v>03:20:49</c:v>
                </c:pt>
                <c:pt idx="46134">
                  <c:v>03:20:50</c:v>
                </c:pt>
                <c:pt idx="46135">
                  <c:v>03:20:51</c:v>
                </c:pt>
                <c:pt idx="46136">
                  <c:v>03:20:52</c:v>
                </c:pt>
                <c:pt idx="46137">
                  <c:v>03:20:53</c:v>
                </c:pt>
                <c:pt idx="46138">
                  <c:v>03:20:54</c:v>
                </c:pt>
                <c:pt idx="46139">
                  <c:v>03:20:55</c:v>
                </c:pt>
                <c:pt idx="46140">
                  <c:v>03:20:56</c:v>
                </c:pt>
                <c:pt idx="46141">
                  <c:v>03:20:57</c:v>
                </c:pt>
                <c:pt idx="46142">
                  <c:v>03:20:58</c:v>
                </c:pt>
                <c:pt idx="46143">
                  <c:v>03:20:59</c:v>
                </c:pt>
                <c:pt idx="46144">
                  <c:v>03:21:00</c:v>
                </c:pt>
                <c:pt idx="46145">
                  <c:v>03:21:01</c:v>
                </c:pt>
                <c:pt idx="46146">
                  <c:v>03:21:02</c:v>
                </c:pt>
                <c:pt idx="46147">
                  <c:v>03:21:03</c:v>
                </c:pt>
                <c:pt idx="46148">
                  <c:v>03:21:04</c:v>
                </c:pt>
                <c:pt idx="46149">
                  <c:v>03:21:05</c:v>
                </c:pt>
                <c:pt idx="46150">
                  <c:v>03:21:06</c:v>
                </c:pt>
                <c:pt idx="46151">
                  <c:v>03:21:07</c:v>
                </c:pt>
                <c:pt idx="46152">
                  <c:v>03:21:08</c:v>
                </c:pt>
                <c:pt idx="46153">
                  <c:v>03:21:09</c:v>
                </c:pt>
                <c:pt idx="46154">
                  <c:v>03:21:10</c:v>
                </c:pt>
                <c:pt idx="46155">
                  <c:v>03:21:11</c:v>
                </c:pt>
                <c:pt idx="46156">
                  <c:v>03:21:12</c:v>
                </c:pt>
                <c:pt idx="46157">
                  <c:v>03:21:13</c:v>
                </c:pt>
                <c:pt idx="46158">
                  <c:v>03:21:14</c:v>
                </c:pt>
                <c:pt idx="46159">
                  <c:v>03:21:15</c:v>
                </c:pt>
                <c:pt idx="46160">
                  <c:v>03:21:16</c:v>
                </c:pt>
                <c:pt idx="46161">
                  <c:v>03:21:17</c:v>
                </c:pt>
                <c:pt idx="46162">
                  <c:v>03:21:18</c:v>
                </c:pt>
                <c:pt idx="46163">
                  <c:v>03:21:19</c:v>
                </c:pt>
                <c:pt idx="46164">
                  <c:v>03:21:20</c:v>
                </c:pt>
                <c:pt idx="46165">
                  <c:v>03:21:21</c:v>
                </c:pt>
                <c:pt idx="46166">
                  <c:v>03:21:22</c:v>
                </c:pt>
                <c:pt idx="46167">
                  <c:v>03:21:23</c:v>
                </c:pt>
                <c:pt idx="46168">
                  <c:v>03:21:24</c:v>
                </c:pt>
                <c:pt idx="46169">
                  <c:v>03:21:25</c:v>
                </c:pt>
                <c:pt idx="46170">
                  <c:v>03:21:26</c:v>
                </c:pt>
                <c:pt idx="46171">
                  <c:v>03:21:27</c:v>
                </c:pt>
                <c:pt idx="46172">
                  <c:v>03:21:28</c:v>
                </c:pt>
                <c:pt idx="46173">
                  <c:v>03:21:29</c:v>
                </c:pt>
                <c:pt idx="46174">
                  <c:v>03:21:30</c:v>
                </c:pt>
                <c:pt idx="46175">
                  <c:v>03:21:31</c:v>
                </c:pt>
                <c:pt idx="46176">
                  <c:v>03:21:32</c:v>
                </c:pt>
                <c:pt idx="46177">
                  <c:v>03:21:33</c:v>
                </c:pt>
                <c:pt idx="46178">
                  <c:v>03:21:34</c:v>
                </c:pt>
                <c:pt idx="46179">
                  <c:v>03:21:35</c:v>
                </c:pt>
                <c:pt idx="46180">
                  <c:v>03:21:36</c:v>
                </c:pt>
                <c:pt idx="46181">
                  <c:v>03:21:37</c:v>
                </c:pt>
                <c:pt idx="46182">
                  <c:v>03:21:38</c:v>
                </c:pt>
                <c:pt idx="46183">
                  <c:v>03:21:39</c:v>
                </c:pt>
                <c:pt idx="46184">
                  <c:v>03:21:40</c:v>
                </c:pt>
                <c:pt idx="46185">
                  <c:v>03:21:41</c:v>
                </c:pt>
                <c:pt idx="46186">
                  <c:v>03:21:42</c:v>
                </c:pt>
                <c:pt idx="46187">
                  <c:v>03:21:43</c:v>
                </c:pt>
                <c:pt idx="46188">
                  <c:v>03:21:44</c:v>
                </c:pt>
                <c:pt idx="46189">
                  <c:v>03:21:45</c:v>
                </c:pt>
                <c:pt idx="46190">
                  <c:v>03:21:46</c:v>
                </c:pt>
                <c:pt idx="46191">
                  <c:v>03:21:47</c:v>
                </c:pt>
                <c:pt idx="46192">
                  <c:v>03:21:48</c:v>
                </c:pt>
                <c:pt idx="46193">
                  <c:v>03:21:49</c:v>
                </c:pt>
                <c:pt idx="46194">
                  <c:v>03:21:50</c:v>
                </c:pt>
                <c:pt idx="46195">
                  <c:v>03:21:51</c:v>
                </c:pt>
                <c:pt idx="46196">
                  <c:v>03:21:52</c:v>
                </c:pt>
                <c:pt idx="46197">
                  <c:v>03:21:53</c:v>
                </c:pt>
                <c:pt idx="46198">
                  <c:v>03:21:54</c:v>
                </c:pt>
                <c:pt idx="46199">
                  <c:v>03:21:55</c:v>
                </c:pt>
                <c:pt idx="46200">
                  <c:v>03:21:56</c:v>
                </c:pt>
                <c:pt idx="46201">
                  <c:v>03:21:57</c:v>
                </c:pt>
                <c:pt idx="46202">
                  <c:v>03:21:58</c:v>
                </c:pt>
                <c:pt idx="46203">
                  <c:v>03:21:59</c:v>
                </c:pt>
                <c:pt idx="46204">
                  <c:v>03:22:00</c:v>
                </c:pt>
                <c:pt idx="46205">
                  <c:v>03:22:01</c:v>
                </c:pt>
                <c:pt idx="46206">
                  <c:v>03:22:02</c:v>
                </c:pt>
                <c:pt idx="46207">
                  <c:v>03:22:03</c:v>
                </c:pt>
                <c:pt idx="46208">
                  <c:v>03:22:04</c:v>
                </c:pt>
                <c:pt idx="46209">
                  <c:v>03:22:05</c:v>
                </c:pt>
                <c:pt idx="46210">
                  <c:v>03:22:06</c:v>
                </c:pt>
                <c:pt idx="46211">
                  <c:v>03:22:07</c:v>
                </c:pt>
                <c:pt idx="46212">
                  <c:v>03:22:08</c:v>
                </c:pt>
                <c:pt idx="46213">
                  <c:v>03:22:09</c:v>
                </c:pt>
                <c:pt idx="46214">
                  <c:v>03:22:10</c:v>
                </c:pt>
                <c:pt idx="46215">
                  <c:v>03:22:11</c:v>
                </c:pt>
                <c:pt idx="46216">
                  <c:v>03:22:12</c:v>
                </c:pt>
                <c:pt idx="46217">
                  <c:v>03:22:13</c:v>
                </c:pt>
                <c:pt idx="46218">
                  <c:v>03:22:14</c:v>
                </c:pt>
                <c:pt idx="46219">
                  <c:v>03:22:15</c:v>
                </c:pt>
                <c:pt idx="46220">
                  <c:v>03:22:16</c:v>
                </c:pt>
                <c:pt idx="46221">
                  <c:v>03:22:17</c:v>
                </c:pt>
                <c:pt idx="46222">
                  <c:v>03:22:18</c:v>
                </c:pt>
                <c:pt idx="46223">
                  <c:v>03:22:19</c:v>
                </c:pt>
                <c:pt idx="46224">
                  <c:v>03:22:20</c:v>
                </c:pt>
                <c:pt idx="46225">
                  <c:v>03:22:21</c:v>
                </c:pt>
                <c:pt idx="46226">
                  <c:v>03:22:22</c:v>
                </c:pt>
                <c:pt idx="46227">
                  <c:v>03:22:23</c:v>
                </c:pt>
                <c:pt idx="46228">
                  <c:v>03:22:24</c:v>
                </c:pt>
                <c:pt idx="46229">
                  <c:v>03:22:25</c:v>
                </c:pt>
                <c:pt idx="46230">
                  <c:v>03:22:26</c:v>
                </c:pt>
                <c:pt idx="46231">
                  <c:v>03:22:27</c:v>
                </c:pt>
                <c:pt idx="46232">
                  <c:v>03:22:28</c:v>
                </c:pt>
                <c:pt idx="46233">
                  <c:v>03:22:29</c:v>
                </c:pt>
                <c:pt idx="46234">
                  <c:v>03:22:30</c:v>
                </c:pt>
                <c:pt idx="46235">
                  <c:v>03:22:31</c:v>
                </c:pt>
                <c:pt idx="46236">
                  <c:v>03:22:32</c:v>
                </c:pt>
                <c:pt idx="46237">
                  <c:v>03:22:33</c:v>
                </c:pt>
                <c:pt idx="46238">
                  <c:v>03:22:34</c:v>
                </c:pt>
                <c:pt idx="46239">
                  <c:v>03:22:35</c:v>
                </c:pt>
                <c:pt idx="46240">
                  <c:v>03:22:36</c:v>
                </c:pt>
                <c:pt idx="46241">
                  <c:v>03:22:37</c:v>
                </c:pt>
                <c:pt idx="46242">
                  <c:v>03:22:38</c:v>
                </c:pt>
                <c:pt idx="46243">
                  <c:v>03:22:39</c:v>
                </c:pt>
                <c:pt idx="46244">
                  <c:v>03:22:40</c:v>
                </c:pt>
                <c:pt idx="46245">
                  <c:v>03:22:41</c:v>
                </c:pt>
                <c:pt idx="46246">
                  <c:v>03:22:42</c:v>
                </c:pt>
                <c:pt idx="46247">
                  <c:v>03:22:43</c:v>
                </c:pt>
                <c:pt idx="46248">
                  <c:v>03:22:44</c:v>
                </c:pt>
                <c:pt idx="46249">
                  <c:v>03:22:45</c:v>
                </c:pt>
                <c:pt idx="46250">
                  <c:v>03:22:46</c:v>
                </c:pt>
                <c:pt idx="46251">
                  <c:v>03:22:47</c:v>
                </c:pt>
                <c:pt idx="46252">
                  <c:v>03:22:48</c:v>
                </c:pt>
                <c:pt idx="46253">
                  <c:v>03:22:49</c:v>
                </c:pt>
                <c:pt idx="46254">
                  <c:v>03:22:50</c:v>
                </c:pt>
                <c:pt idx="46255">
                  <c:v>03:22:51</c:v>
                </c:pt>
                <c:pt idx="46256">
                  <c:v>03:22:52</c:v>
                </c:pt>
                <c:pt idx="46257">
                  <c:v>03:22:53</c:v>
                </c:pt>
                <c:pt idx="46258">
                  <c:v>03:22:54</c:v>
                </c:pt>
                <c:pt idx="46259">
                  <c:v>03:22:55</c:v>
                </c:pt>
                <c:pt idx="46260">
                  <c:v>03:22:56</c:v>
                </c:pt>
                <c:pt idx="46261">
                  <c:v>03:22:57</c:v>
                </c:pt>
                <c:pt idx="46262">
                  <c:v>03:22:58</c:v>
                </c:pt>
                <c:pt idx="46263">
                  <c:v>03:22:59</c:v>
                </c:pt>
                <c:pt idx="46264">
                  <c:v>03:23:00</c:v>
                </c:pt>
                <c:pt idx="46265">
                  <c:v>03:23:01</c:v>
                </c:pt>
                <c:pt idx="46266">
                  <c:v>03:23:02</c:v>
                </c:pt>
                <c:pt idx="46267">
                  <c:v>03:23:03</c:v>
                </c:pt>
                <c:pt idx="46268">
                  <c:v>03:23:04</c:v>
                </c:pt>
                <c:pt idx="46269">
                  <c:v>03:23:05</c:v>
                </c:pt>
                <c:pt idx="46270">
                  <c:v>03:23:06</c:v>
                </c:pt>
                <c:pt idx="46271">
                  <c:v>03:23:07</c:v>
                </c:pt>
                <c:pt idx="46272">
                  <c:v>03:23:08</c:v>
                </c:pt>
                <c:pt idx="46273">
                  <c:v>03:23:09</c:v>
                </c:pt>
                <c:pt idx="46274">
                  <c:v>03:23:10</c:v>
                </c:pt>
                <c:pt idx="46275">
                  <c:v>03:23:11</c:v>
                </c:pt>
                <c:pt idx="46276">
                  <c:v>03:23:12</c:v>
                </c:pt>
                <c:pt idx="46277">
                  <c:v>03:23:13</c:v>
                </c:pt>
                <c:pt idx="46278">
                  <c:v>03:23:14</c:v>
                </c:pt>
                <c:pt idx="46279">
                  <c:v>03:23:15</c:v>
                </c:pt>
                <c:pt idx="46280">
                  <c:v>03:23:16</c:v>
                </c:pt>
                <c:pt idx="46281">
                  <c:v>03:23:17</c:v>
                </c:pt>
                <c:pt idx="46282">
                  <c:v>03:23:18</c:v>
                </c:pt>
                <c:pt idx="46283">
                  <c:v>03:23:19</c:v>
                </c:pt>
                <c:pt idx="46284">
                  <c:v>03:23:20</c:v>
                </c:pt>
                <c:pt idx="46285">
                  <c:v>03:23:21</c:v>
                </c:pt>
                <c:pt idx="46286">
                  <c:v>03:23:22</c:v>
                </c:pt>
                <c:pt idx="46287">
                  <c:v>03:23:23</c:v>
                </c:pt>
                <c:pt idx="46288">
                  <c:v>03:23:24</c:v>
                </c:pt>
                <c:pt idx="46289">
                  <c:v>03:23:25</c:v>
                </c:pt>
                <c:pt idx="46290">
                  <c:v>03:23:26</c:v>
                </c:pt>
                <c:pt idx="46291">
                  <c:v>03:23:27</c:v>
                </c:pt>
                <c:pt idx="46292">
                  <c:v>03:23:28</c:v>
                </c:pt>
                <c:pt idx="46293">
                  <c:v>03:23:29</c:v>
                </c:pt>
                <c:pt idx="46294">
                  <c:v>03:23:30</c:v>
                </c:pt>
                <c:pt idx="46295">
                  <c:v>03:23:31</c:v>
                </c:pt>
                <c:pt idx="46296">
                  <c:v>03:23:32</c:v>
                </c:pt>
                <c:pt idx="46297">
                  <c:v>03:23:33</c:v>
                </c:pt>
                <c:pt idx="46298">
                  <c:v>03:23:34</c:v>
                </c:pt>
                <c:pt idx="46299">
                  <c:v>03:23:35</c:v>
                </c:pt>
                <c:pt idx="46300">
                  <c:v>03:23:36</c:v>
                </c:pt>
                <c:pt idx="46301">
                  <c:v>03:23:37</c:v>
                </c:pt>
                <c:pt idx="46302">
                  <c:v>03:23:38</c:v>
                </c:pt>
                <c:pt idx="46303">
                  <c:v>03:23:39</c:v>
                </c:pt>
                <c:pt idx="46304">
                  <c:v>03:23:40</c:v>
                </c:pt>
                <c:pt idx="46305">
                  <c:v>03:23:41</c:v>
                </c:pt>
                <c:pt idx="46306">
                  <c:v>03:23:42</c:v>
                </c:pt>
                <c:pt idx="46307">
                  <c:v>03:23:43</c:v>
                </c:pt>
                <c:pt idx="46308">
                  <c:v>03:23:44</c:v>
                </c:pt>
                <c:pt idx="46309">
                  <c:v>03:23:45</c:v>
                </c:pt>
                <c:pt idx="46310">
                  <c:v>03:23:46</c:v>
                </c:pt>
                <c:pt idx="46311">
                  <c:v>03:23:47</c:v>
                </c:pt>
                <c:pt idx="46312">
                  <c:v>03:23:48</c:v>
                </c:pt>
                <c:pt idx="46313">
                  <c:v>03:23:49</c:v>
                </c:pt>
                <c:pt idx="46314">
                  <c:v>03:23:50</c:v>
                </c:pt>
                <c:pt idx="46315">
                  <c:v>03:23:51</c:v>
                </c:pt>
                <c:pt idx="46316">
                  <c:v>03:23:52</c:v>
                </c:pt>
                <c:pt idx="46317">
                  <c:v>03:23:53</c:v>
                </c:pt>
                <c:pt idx="46318">
                  <c:v>03:23:54</c:v>
                </c:pt>
                <c:pt idx="46319">
                  <c:v>03:23:55</c:v>
                </c:pt>
                <c:pt idx="46320">
                  <c:v>03:23:56</c:v>
                </c:pt>
                <c:pt idx="46321">
                  <c:v>03:23:57</c:v>
                </c:pt>
                <c:pt idx="46322">
                  <c:v>03:23:58</c:v>
                </c:pt>
                <c:pt idx="46323">
                  <c:v>03:23:59</c:v>
                </c:pt>
                <c:pt idx="46324">
                  <c:v>03:24:00</c:v>
                </c:pt>
                <c:pt idx="46325">
                  <c:v>03:24:01</c:v>
                </c:pt>
                <c:pt idx="46326">
                  <c:v>03:24:02</c:v>
                </c:pt>
                <c:pt idx="46327">
                  <c:v>03:24:03</c:v>
                </c:pt>
                <c:pt idx="46328">
                  <c:v>03:24:04</c:v>
                </c:pt>
                <c:pt idx="46329">
                  <c:v>03:24:05</c:v>
                </c:pt>
                <c:pt idx="46330">
                  <c:v>03:24:06</c:v>
                </c:pt>
                <c:pt idx="46331">
                  <c:v>03:24:07</c:v>
                </c:pt>
                <c:pt idx="46332">
                  <c:v>03:24:08</c:v>
                </c:pt>
                <c:pt idx="46333">
                  <c:v>03:24:09</c:v>
                </c:pt>
                <c:pt idx="46334">
                  <c:v>03:24:10</c:v>
                </c:pt>
                <c:pt idx="46335">
                  <c:v>03:24:11</c:v>
                </c:pt>
                <c:pt idx="46336">
                  <c:v>03:24:12</c:v>
                </c:pt>
                <c:pt idx="46337">
                  <c:v>03:24:13</c:v>
                </c:pt>
                <c:pt idx="46338">
                  <c:v>03:24:14</c:v>
                </c:pt>
                <c:pt idx="46339">
                  <c:v>03:24:15</c:v>
                </c:pt>
                <c:pt idx="46340">
                  <c:v>03:24:16</c:v>
                </c:pt>
                <c:pt idx="46341">
                  <c:v>03:24:17</c:v>
                </c:pt>
                <c:pt idx="46342">
                  <c:v>03:24:18</c:v>
                </c:pt>
                <c:pt idx="46343">
                  <c:v>03:24:19</c:v>
                </c:pt>
                <c:pt idx="46344">
                  <c:v>03:24:20</c:v>
                </c:pt>
                <c:pt idx="46345">
                  <c:v>03:24:21</c:v>
                </c:pt>
                <c:pt idx="46346">
                  <c:v>03:24:22</c:v>
                </c:pt>
                <c:pt idx="46347">
                  <c:v>03:24:23</c:v>
                </c:pt>
                <c:pt idx="46348">
                  <c:v>03:24:24</c:v>
                </c:pt>
                <c:pt idx="46349">
                  <c:v>03:24:25</c:v>
                </c:pt>
                <c:pt idx="46350">
                  <c:v>03:24:26</c:v>
                </c:pt>
                <c:pt idx="46351">
                  <c:v>03:24:27</c:v>
                </c:pt>
                <c:pt idx="46352">
                  <c:v>03:24:28</c:v>
                </c:pt>
                <c:pt idx="46353">
                  <c:v>03:24:29</c:v>
                </c:pt>
                <c:pt idx="46354">
                  <c:v>03:24:30</c:v>
                </c:pt>
                <c:pt idx="46355">
                  <c:v>03:24:31</c:v>
                </c:pt>
                <c:pt idx="46356">
                  <c:v>03:24:32</c:v>
                </c:pt>
                <c:pt idx="46357">
                  <c:v>03:24:33</c:v>
                </c:pt>
                <c:pt idx="46358">
                  <c:v>03:24:34</c:v>
                </c:pt>
                <c:pt idx="46359">
                  <c:v>03:24:35</c:v>
                </c:pt>
                <c:pt idx="46360">
                  <c:v>03:24:36</c:v>
                </c:pt>
                <c:pt idx="46361">
                  <c:v>03:24:37</c:v>
                </c:pt>
                <c:pt idx="46362">
                  <c:v>03:24:38</c:v>
                </c:pt>
                <c:pt idx="46363">
                  <c:v>03:24:39</c:v>
                </c:pt>
                <c:pt idx="46364">
                  <c:v>03:24:40</c:v>
                </c:pt>
                <c:pt idx="46365">
                  <c:v>03:24:41</c:v>
                </c:pt>
                <c:pt idx="46366">
                  <c:v>03:24:42</c:v>
                </c:pt>
                <c:pt idx="46367">
                  <c:v>03:24:43</c:v>
                </c:pt>
                <c:pt idx="46368">
                  <c:v>03:24:44</c:v>
                </c:pt>
                <c:pt idx="46369">
                  <c:v>03:24:45</c:v>
                </c:pt>
                <c:pt idx="46370">
                  <c:v>03:24:46</c:v>
                </c:pt>
                <c:pt idx="46371">
                  <c:v>03:24:47</c:v>
                </c:pt>
                <c:pt idx="46372">
                  <c:v>03:24:48</c:v>
                </c:pt>
                <c:pt idx="46373">
                  <c:v>03:24:49</c:v>
                </c:pt>
                <c:pt idx="46374">
                  <c:v>03:24:50</c:v>
                </c:pt>
                <c:pt idx="46375">
                  <c:v>03:24:51</c:v>
                </c:pt>
                <c:pt idx="46376">
                  <c:v>03:24:52</c:v>
                </c:pt>
                <c:pt idx="46377">
                  <c:v>03:24:53</c:v>
                </c:pt>
                <c:pt idx="46378">
                  <c:v>03:24:54</c:v>
                </c:pt>
                <c:pt idx="46379">
                  <c:v>03:24:55</c:v>
                </c:pt>
                <c:pt idx="46380">
                  <c:v>03:24:56</c:v>
                </c:pt>
                <c:pt idx="46381">
                  <c:v>03:24:57</c:v>
                </c:pt>
                <c:pt idx="46382">
                  <c:v>03:24:58</c:v>
                </c:pt>
                <c:pt idx="46383">
                  <c:v>03:24:59</c:v>
                </c:pt>
                <c:pt idx="46384">
                  <c:v>03:25:00</c:v>
                </c:pt>
                <c:pt idx="46385">
                  <c:v>03:25:01</c:v>
                </c:pt>
                <c:pt idx="46386">
                  <c:v>03:25:02</c:v>
                </c:pt>
                <c:pt idx="46387">
                  <c:v>03:25:03</c:v>
                </c:pt>
                <c:pt idx="46388">
                  <c:v>03:25:04</c:v>
                </c:pt>
                <c:pt idx="46389">
                  <c:v>03:25:05</c:v>
                </c:pt>
                <c:pt idx="46390">
                  <c:v>03:25:06</c:v>
                </c:pt>
                <c:pt idx="46391">
                  <c:v>03:25:07</c:v>
                </c:pt>
                <c:pt idx="46392">
                  <c:v>03:25:08</c:v>
                </c:pt>
                <c:pt idx="46393">
                  <c:v>03:25:09</c:v>
                </c:pt>
                <c:pt idx="46394">
                  <c:v>03:25:10</c:v>
                </c:pt>
                <c:pt idx="46395">
                  <c:v>03:25:11</c:v>
                </c:pt>
                <c:pt idx="46396">
                  <c:v>03:25:12</c:v>
                </c:pt>
                <c:pt idx="46397">
                  <c:v>03:25:13</c:v>
                </c:pt>
                <c:pt idx="46398">
                  <c:v>03:25:14</c:v>
                </c:pt>
                <c:pt idx="46399">
                  <c:v>03:25:15</c:v>
                </c:pt>
                <c:pt idx="46400">
                  <c:v>03:25:16</c:v>
                </c:pt>
                <c:pt idx="46401">
                  <c:v>03:25:17</c:v>
                </c:pt>
                <c:pt idx="46402">
                  <c:v>03:25:18</c:v>
                </c:pt>
                <c:pt idx="46403">
                  <c:v>03:25:19</c:v>
                </c:pt>
                <c:pt idx="46404">
                  <c:v>03:25:20</c:v>
                </c:pt>
                <c:pt idx="46405">
                  <c:v>03:25:21</c:v>
                </c:pt>
                <c:pt idx="46406">
                  <c:v>03:25:22</c:v>
                </c:pt>
                <c:pt idx="46407">
                  <c:v>03:25:23</c:v>
                </c:pt>
                <c:pt idx="46408">
                  <c:v>03:25:24</c:v>
                </c:pt>
                <c:pt idx="46409">
                  <c:v>03:25:25</c:v>
                </c:pt>
                <c:pt idx="46410">
                  <c:v>03:25:26</c:v>
                </c:pt>
                <c:pt idx="46411">
                  <c:v>03:25:27</c:v>
                </c:pt>
                <c:pt idx="46412">
                  <c:v>03:25:28</c:v>
                </c:pt>
                <c:pt idx="46413">
                  <c:v>03:25:29</c:v>
                </c:pt>
                <c:pt idx="46414">
                  <c:v>03:25:30</c:v>
                </c:pt>
                <c:pt idx="46415">
                  <c:v>03:25:31</c:v>
                </c:pt>
                <c:pt idx="46416">
                  <c:v>03:25:32</c:v>
                </c:pt>
                <c:pt idx="46417">
                  <c:v>03:25:33</c:v>
                </c:pt>
                <c:pt idx="46418">
                  <c:v>03:25:34</c:v>
                </c:pt>
                <c:pt idx="46419">
                  <c:v>03:25:35</c:v>
                </c:pt>
                <c:pt idx="46420">
                  <c:v>03:25:36</c:v>
                </c:pt>
                <c:pt idx="46421">
                  <c:v>03:25:37</c:v>
                </c:pt>
                <c:pt idx="46422">
                  <c:v>03:25:38</c:v>
                </c:pt>
                <c:pt idx="46423">
                  <c:v>03:25:39</c:v>
                </c:pt>
                <c:pt idx="46424">
                  <c:v>03:25:40</c:v>
                </c:pt>
                <c:pt idx="46425">
                  <c:v>03:25:41</c:v>
                </c:pt>
                <c:pt idx="46426">
                  <c:v>03:25:42</c:v>
                </c:pt>
                <c:pt idx="46427">
                  <c:v>03:25:43</c:v>
                </c:pt>
                <c:pt idx="46428">
                  <c:v>03:25:44</c:v>
                </c:pt>
                <c:pt idx="46429">
                  <c:v>03:25:45</c:v>
                </c:pt>
                <c:pt idx="46430">
                  <c:v>03:25:46</c:v>
                </c:pt>
                <c:pt idx="46431">
                  <c:v>03:25:47</c:v>
                </c:pt>
                <c:pt idx="46432">
                  <c:v>03:25:48</c:v>
                </c:pt>
                <c:pt idx="46433">
                  <c:v>03:25:49</c:v>
                </c:pt>
                <c:pt idx="46434">
                  <c:v>03:25:50</c:v>
                </c:pt>
                <c:pt idx="46435">
                  <c:v>03:25:51</c:v>
                </c:pt>
                <c:pt idx="46436">
                  <c:v>03:25:52</c:v>
                </c:pt>
                <c:pt idx="46437">
                  <c:v>03:25:53</c:v>
                </c:pt>
                <c:pt idx="46438">
                  <c:v>03:25:54</c:v>
                </c:pt>
                <c:pt idx="46439">
                  <c:v>03:25:55</c:v>
                </c:pt>
                <c:pt idx="46440">
                  <c:v>03:25:56</c:v>
                </c:pt>
                <c:pt idx="46441">
                  <c:v>03:25:57</c:v>
                </c:pt>
                <c:pt idx="46442">
                  <c:v>03:25:58</c:v>
                </c:pt>
                <c:pt idx="46443">
                  <c:v>03:25:59</c:v>
                </c:pt>
                <c:pt idx="46444">
                  <c:v>03:26:00</c:v>
                </c:pt>
                <c:pt idx="46445">
                  <c:v>03:26:01</c:v>
                </c:pt>
                <c:pt idx="46446">
                  <c:v>03:26:02</c:v>
                </c:pt>
                <c:pt idx="46447">
                  <c:v>03:26:03</c:v>
                </c:pt>
                <c:pt idx="46448">
                  <c:v>03:26:04</c:v>
                </c:pt>
                <c:pt idx="46449">
                  <c:v>03:26:05</c:v>
                </c:pt>
                <c:pt idx="46450">
                  <c:v>03:26:06</c:v>
                </c:pt>
                <c:pt idx="46451">
                  <c:v>03:26:07</c:v>
                </c:pt>
                <c:pt idx="46452">
                  <c:v>03:26:08</c:v>
                </c:pt>
                <c:pt idx="46453">
                  <c:v>03:26:09</c:v>
                </c:pt>
                <c:pt idx="46454">
                  <c:v>03:26:10</c:v>
                </c:pt>
                <c:pt idx="46455">
                  <c:v>03:26:11</c:v>
                </c:pt>
                <c:pt idx="46456">
                  <c:v>03:26:12</c:v>
                </c:pt>
                <c:pt idx="46457">
                  <c:v>03:26:13</c:v>
                </c:pt>
                <c:pt idx="46458">
                  <c:v>03:26:14</c:v>
                </c:pt>
                <c:pt idx="46459">
                  <c:v>03:26:15</c:v>
                </c:pt>
                <c:pt idx="46460">
                  <c:v>03:26:16</c:v>
                </c:pt>
                <c:pt idx="46461">
                  <c:v>03:26:17</c:v>
                </c:pt>
                <c:pt idx="46462">
                  <c:v>03:26:18</c:v>
                </c:pt>
                <c:pt idx="46463">
                  <c:v>03:26:19</c:v>
                </c:pt>
                <c:pt idx="46464">
                  <c:v>03:26:20</c:v>
                </c:pt>
                <c:pt idx="46465">
                  <c:v>03:26:21</c:v>
                </c:pt>
                <c:pt idx="46466">
                  <c:v>03:26:22</c:v>
                </c:pt>
                <c:pt idx="46467">
                  <c:v>03:26:23</c:v>
                </c:pt>
                <c:pt idx="46468">
                  <c:v>03:26:24</c:v>
                </c:pt>
                <c:pt idx="46469">
                  <c:v>03:26:25</c:v>
                </c:pt>
                <c:pt idx="46470">
                  <c:v>03:26:26</c:v>
                </c:pt>
                <c:pt idx="46471">
                  <c:v>03:26:27</c:v>
                </c:pt>
                <c:pt idx="46472">
                  <c:v>03:26:28</c:v>
                </c:pt>
                <c:pt idx="46473">
                  <c:v>03:26:29</c:v>
                </c:pt>
                <c:pt idx="46474">
                  <c:v>03:26:30</c:v>
                </c:pt>
                <c:pt idx="46475">
                  <c:v>03:26:31</c:v>
                </c:pt>
                <c:pt idx="46476">
                  <c:v>03:26:32</c:v>
                </c:pt>
                <c:pt idx="46477">
                  <c:v>03:26:33</c:v>
                </c:pt>
                <c:pt idx="46478">
                  <c:v>03:26:34</c:v>
                </c:pt>
                <c:pt idx="46479">
                  <c:v>03:26:35</c:v>
                </c:pt>
                <c:pt idx="46480">
                  <c:v>03:26:36</c:v>
                </c:pt>
                <c:pt idx="46481">
                  <c:v>03:26:37</c:v>
                </c:pt>
                <c:pt idx="46482">
                  <c:v>03:26:38</c:v>
                </c:pt>
                <c:pt idx="46483">
                  <c:v>03:26:39</c:v>
                </c:pt>
                <c:pt idx="46484">
                  <c:v>03:26:40</c:v>
                </c:pt>
                <c:pt idx="46485">
                  <c:v>03:26:41</c:v>
                </c:pt>
                <c:pt idx="46486">
                  <c:v>03:26:42</c:v>
                </c:pt>
                <c:pt idx="46487">
                  <c:v>03:26:43</c:v>
                </c:pt>
                <c:pt idx="46488">
                  <c:v>03:26:44</c:v>
                </c:pt>
                <c:pt idx="46489">
                  <c:v>03:26:45</c:v>
                </c:pt>
                <c:pt idx="46490">
                  <c:v>03:26:46</c:v>
                </c:pt>
                <c:pt idx="46491">
                  <c:v>03:26:47</c:v>
                </c:pt>
                <c:pt idx="46492">
                  <c:v>03:26:48</c:v>
                </c:pt>
                <c:pt idx="46493">
                  <c:v>03:26:49</c:v>
                </c:pt>
                <c:pt idx="46494">
                  <c:v>03:26:50</c:v>
                </c:pt>
                <c:pt idx="46495">
                  <c:v>03:26:51</c:v>
                </c:pt>
                <c:pt idx="46496">
                  <c:v>03:26:52</c:v>
                </c:pt>
                <c:pt idx="46497">
                  <c:v>03:26:53</c:v>
                </c:pt>
                <c:pt idx="46498">
                  <c:v>03:26:54</c:v>
                </c:pt>
                <c:pt idx="46499">
                  <c:v>03:26:55</c:v>
                </c:pt>
                <c:pt idx="46500">
                  <c:v>03:26:56</c:v>
                </c:pt>
                <c:pt idx="46501">
                  <c:v>03:26:57</c:v>
                </c:pt>
                <c:pt idx="46502">
                  <c:v>03:26:58</c:v>
                </c:pt>
                <c:pt idx="46503">
                  <c:v>03:26:59</c:v>
                </c:pt>
                <c:pt idx="46504">
                  <c:v>03:27:00</c:v>
                </c:pt>
                <c:pt idx="46505">
                  <c:v>03:27:01</c:v>
                </c:pt>
                <c:pt idx="46506">
                  <c:v>03:27:02</c:v>
                </c:pt>
                <c:pt idx="46507">
                  <c:v>03:27:03</c:v>
                </c:pt>
                <c:pt idx="46508">
                  <c:v>03:27:04</c:v>
                </c:pt>
                <c:pt idx="46509">
                  <c:v>03:27:05</c:v>
                </c:pt>
                <c:pt idx="46510">
                  <c:v>03:27:06</c:v>
                </c:pt>
                <c:pt idx="46511">
                  <c:v>03:27:07</c:v>
                </c:pt>
                <c:pt idx="46512">
                  <c:v>03:27:08</c:v>
                </c:pt>
                <c:pt idx="46513">
                  <c:v>03:27:09</c:v>
                </c:pt>
                <c:pt idx="46514">
                  <c:v>03:27:10</c:v>
                </c:pt>
                <c:pt idx="46515">
                  <c:v>03:27:11</c:v>
                </c:pt>
                <c:pt idx="46516">
                  <c:v>03:27:12</c:v>
                </c:pt>
                <c:pt idx="46517">
                  <c:v>03:27:13</c:v>
                </c:pt>
                <c:pt idx="46518">
                  <c:v>03:27:14</c:v>
                </c:pt>
                <c:pt idx="46519">
                  <c:v>03:27:15</c:v>
                </c:pt>
                <c:pt idx="46520">
                  <c:v>03:27:16</c:v>
                </c:pt>
                <c:pt idx="46521">
                  <c:v>03:27:17</c:v>
                </c:pt>
                <c:pt idx="46522">
                  <c:v>03:27:18</c:v>
                </c:pt>
                <c:pt idx="46523">
                  <c:v>03:27:19</c:v>
                </c:pt>
                <c:pt idx="46524">
                  <c:v>03:27:20</c:v>
                </c:pt>
                <c:pt idx="46525">
                  <c:v>03:27:21</c:v>
                </c:pt>
                <c:pt idx="46526">
                  <c:v>03:27:22</c:v>
                </c:pt>
                <c:pt idx="46527">
                  <c:v>03:27:23</c:v>
                </c:pt>
                <c:pt idx="46528">
                  <c:v>03:27:24</c:v>
                </c:pt>
                <c:pt idx="46529">
                  <c:v>03:27:25</c:v>
                </c:pt>
                <c:pt idx="46530">
                  <c:v>03:27:26</c:v>
                </c:pt>
                <c:pt idx="46531">
                  <c:v>03:27:27</c:v>
                </c:pt>
                <c:pt idx="46532">
                  <c:v>03:27:28</c:v>
                </c:pt>
                <c:pt idx="46533">
                  <c:v>03:27:29</c:v>
                </c:pt>
                <c:pt idx="46534">
                  <c:v>03:27:30</c:v>
                </c:pt>
                <c:pt idx="46535">
                  <c:v>03:27:31</c:v>
                </c:pt>
                <c:pt idx="46536">
                  <c:v>03:27:32</c:v>
                </c:pt>
                <c:pt idx="46537">
                  <c:v>03:27:33</c:v>
                </c:pt>
                <c:pt idx="46538">
                  <c:v>03:27:34</c:v>
                </c:pt>
                <c:pt idx="46539">
                  <c:v>03:27:35</c:v>
                </c:pt>
                <c:pt idx="46540">
                  <c:v>03:27:36</c:v>
                </c:pt>
                <c:pt idx="46541">
                  <c:v>03:27:37</c:v>
                </c:pt>
                <c:pt idx="46542">
                  <c:v>03:27:38</c:v>
                </c:pt>
                <c:pt idx="46543">
                  <c:v>03:27:39</c:v>
                </c:pt>
                <c:pt idx="46544">
                  <c:v>03:27:40</c:v>
                </c:pt>
                <c:pt idx="46545">
                  <c:v>03:27:41</c:v>
                </c:pt>
                <c:pt idx="46546">
                  <c:v>03:27:42</c:v>
                </c:pt>
                <c:pt idx="46547">
                  <c:v>03:27:43</c:v>
                </c:pt>
                <c:pt idx="46548">
                  <c:v>03:27:44</c:v>
                </c:pt>
                <c:pt idx="46549">
                  <c:v>03:27:45</c:v>
                </c:pt>
                <c:pt idx="46550">
                  <c:v>03:27:46</c:v>
                </c:pt>
                <c:pt idx="46551">
                  <c:v>03:27:47</c:v>
                </c:pt>
                <c:pt idx="46552">
                  <c:v>03:27:48</c:v>
                </c:pt>
                <c:pt idx="46553">
                  <c:v>03:27:49</c:v>
                </c:pt>
                <c:pt idx="46554">
                  <c:v>03:27:50</c:v>
                </c:pt>
                <c:pt idx="46555">
                  <c:v>03:27:51</c:v>
                </c:pt>
                <c:pt idx="46556">
                  <c:v>03:27:52</c:v>
                </c:pt>
                <c:pt idx="46557">
                  <c:v>03:27:53</c:v>
                </c:pt>
                <c:pt idx="46558">
                  <c:v>03:27:54</c:v>
                </c:pt>
                <c:pt idx="46559">
                  <c:v>03:27:55</c:v>
                </c:pt>
                <c:pt idx="46560">
                  <c:v>03:27:56</c:v>
                </c:pt>
                <c:pt idx="46561">
                  <c:v>03:27:57</c:v>
                </c:pt>
                <c:pt idx="46562">
                  <c:v>03:27:58</c:v>
                </c:pt>
                <c:pt idx="46563">
                  <c:v>03:27:59</c:v>
                </c:pt>
                <c:pt idx="46564">
                  <c:v>03:28:00</c:v>
                </c:pt>
                <c:pt idx="46565">
                  <c:v>03:28:01</c:v>
                </c:pt>
                <c:pt idx="46566">
                  <c:v>03:28:02</c:v>
                </c:pt>
                <c:pt idx="46567">
                  <c:v>03:28:03</c:v>
                </c:pt>
                <c:pt idx="46568">
                  <c:v>03:28:04</c:v>
                </c:pt>
                <c:pt idx="46569">
                  <c:v>03:28:05</c:v>
                </c:pt>
                <c:pt idx="46570">
                  <c:v>03:28:06</c:v>
                </c:pt>
                <c:pt idx="46571">
                  <c:v>03:28:07</c:v>
                </c:pt>
                <c:pt idx="46572">
                  <c:v>03:28:08</c:v>
                </c:pt>
                <c:pt idx="46573">
                  <c:v>03:28:09</c:v>
                </c:pt>
                <c:pt idx="46574">
                  <c:v>03:28:10</c:v>
                </c:pt>
                <c:pt idx="46575">
                  <c:v>03:28:11</c:v>
                </c:pt>
                <c:pt idx="46576">
                  <c:v>03:28:12</c:v>
                </c:pt>
                <c:pt idx="46577">
                  <c:v>03:28:13</c:v>
                </c:pt>
                <c:pt idx="46578">
                  <c:v>03:28:14</c:v>
                </c:pt>
                <c:pt idx="46579">
                  <c:v>03:28:15</c:v>
                </c:pt>
                <c:pt idx="46580">
                  <c:v>03:28:16</c:v>
                </c:pt>
                <c:pt idx="46581">
                  <c:v>03:28:17</c:v>
                </c:pt>
                <c:pt idx="46582">
                  <c:v>03:28:18</c:v>
                </c:pt>
                <c:pt idx="46583">
                  <c:v>03:28:19</c:v>
                </c:pt>
                <c:pt idx="46584">
                  <c:v>03:28:20</c:v>
                </c:pt>
                <c:pt idx="46585">
                  <c:v>03:28:21</c:v>
                </c:pt>
                <c:pt idx="46586">
                  <c:v>03:28:22</c:v>
                </c:pt>
                <c:pt idx="46587">
                  <c:v>03:28:23</c:v>
                </c:pt>
                <c:pt idx="46588">
                  <c:v>03:28:24</c:v>
                </c:pt>
                <c:pt idx="46589">
                  <c:v>03:28:25</c:v>
                </c:pt>
                <c:pt idx="46590">
                  <c:v>03:28:26</c:v>
                </c:pt>
                <c:pt idx="46591">
                  <c:v>03:28:27</c:v>
                </c:pt>
                <c:pt idx="46592">
                  <c:v>03:28:28</c:v>
                </c:pt>
                <c:pt idx="46593">
                  <c:v>03:28:29</c:v>
                </c:pt>
                <c:pt idx="46594">
                  <c:v>03:28:30</c:v>
                </c:pt>
                <c:pt idx="46595">
                  <c:v>03:28:31</c:v>
                </c:pt>
                <c:pt idx="46596">
                  <c:v>03:28:32</c:v>
                </c:pt>
                <c:pt idx="46597">
                  <c:v>03:28:33</c:v>
                </c:pt>
                <c:pt idx="46598">
                  <c:v>03:28:34</c:v>
                </c:pt>
                <c:pt idx="46599">
                  <c:v>03:28:35</c:v>
                </c:pt>
                <c:pt idx="46600">
                  <c:v>03:28:36</c:v>
                </c:pt>
                <c:pt idx="46601">
                  <c:v>03:28:37</c:v>
                </c:pt>
                <c:pt idx="46602">
                  <c:v>03:28:38</c:v>
                </c:pt>
                <c:pt idx="46603">
                  <c:v>03:28:39</c:v>
                </c:pt>
                <c:pt idx="46604">
                  <c:v>03:28:40</c:v>
                </c:pt>
                <c:pt idx="46605">
                  <c:v>03:28:41</c:v>
                </c:pt>
                <c:pt idx="46606">
                  <c:v>03:28:42</c:v>
                </c:pt>
                <c:pt idx="46607">
                  <c:v>03:28:43</c:v>
                </c:pt>
                <c:pt idx="46608">
                  <c:v>03:28:44</c:v>
                </c:pt>
                <c:pt idx="46609">
                  <c:v>03:28:45</c:v>
                </c:pt>
                <c:pt idx="46610">
                  <c:v>03:28:46</c:v>
                </c:pt>
                <c:pt idx="46611">
                  <c:v>03:28:47</c:v>
                </c:pt>
                <c:pt idx="46612">
                  <c:v>03:28:48</c:v>
                </c:pt>
                <c:pt idx="46613">
                  <c:v>03:28:49</c:v>
                </c:pt>
                <c:pt idx="46614">
                  <c:v>03:28:50</c:v>
                </c:pt>
                <c:pt idx="46615">
                  <c:v>03:28:51</c:v>
                </c:pt>
                <c:pt idx="46616">
                  <c:v>03:28:52</c:v>
                </c:pt>
                <c:pt idx="46617">
                  <c:v>03:28:53</c:v>
                </c:pt>
                <c:pt idx="46618">
                  <c:v>03:28:54</c:v>
                </c:pt>
                <c:pt idx="46619">
                  <c:v>03:28:55</c:v>
                </c:pt>
                <c:pt idx="46620">
                  <c:v>03:28:56</c:v>
                </c:pt>
                <c:pt idx="46621">
                  <c:v>03:28:57</c:v>
                </c:pt>
                <c:pt idx="46622">
                  <c:v>03:28:58</c:v>
                </c:pt>
                <c:pt idx="46623">
                  <c:v>03:28:59</c:v>
                </c:pt>
                <c:pt idx="46624">
                  <c:v>03:29:00</c:v>
                </c:pt>
                <c:pt idx="46625">
                  <c:v>03:29:01</c:v>
                </c:pt>
                <c:pt idx="46626">
                  <c:v>03:29:02</c:v>
                </c:pt>
                <c:pt idx="46627">
                  <c:v>03:29:03</c:v>
                </c:pt>
                <c:pt idx="46628">
                  <c:v>03:29:04</c:v>
                </c:pt>
                <c:pt idx="46629">
                  <c:v>03:29:05</c:v>
                </c:pt>
                <c:pt idx="46630">
                  <c:v>03:29:06</c:v>
                </c:pt>
                <c:pt idx="46631">
                  <c:v>03:29:07</c:v>
                </c:pt>
                <c:pt idx="46632">
                  <c:v>03:29:08</c:v>
                </c:pt>
                <c:pt idx="46633">
                  <c:v>03:29:09</c:v>
                </c:pt>
                <c:pt idx="46634">
                  <c:v>03:29:10</c:v>
                </c:pt>
                <c:pt idx="46635">
                  <c:v>03:29:11</c:v>
                </c:pt>
                <c:pt idx="46636">
                  <c:v>03:29:12</c:v>
                </c:pt>
                <c:pt idx="46637">
                  <c:v>03:29:13</c:v>
                </c:pt>
                <c:pt idx="46638">
                  <c:v>03:29:14</c:v>
                </c:pt>
                <c:pt idx="46639">
                  <c:v>03:29:15</c:v>
                </c:pt>
                <c:pt idx="46640">
                  <c:v>03:29:16</c:v>
                </c:pt>
                <c:pt idx="46641">
                  <c:v>03:29:17</c:v>
                </c:pt>
                <c:pt idx="46642">
                  <c:v>03:29:18</c:v>
                </c:pt>
                <c:pt idx="46643">
                  <c:v>03:29:19</c:v>
                </c:pt>
                <c:pt idx="46644">
                  <c:v>03:29:20</c:v>
                </c:pt>
                <c:pt idx="46645">
                  <c:v>03:29:21</c:v>
                </c:pt>
                <c:pt idx="46646">
                  <c:v>03:29:22</c:v>
                </c:pt>
                <c:pt idx="46647">
                  <c:v>03:29:23</c:v>
                </c:pt>
                <c:pt idx="46648">
                  <c:v>03:29:24</c:v>
                </c:pt>
                <c:pt idx="46649">
                  <c:v>03:29:25</c:v>
                </c:pt>
                <c:pt idx="46650">
                  <c:v>03:29:26</c:v>
                </c:pt>
                <c:pt idx="46651">
                  <c:v>03:29:27</c:v>
                </c:pt>
                <c:pt idx="46652">
                  <c:v>03:29:28</c:v>
                </c:pt>
                <c:pt idx="46653">
                  <c:v>03:29:29</c:v>
                </c:pt>
                <c:pt idx="46654">
                  <c:v>03:29:30</c:v>
                </c:pt>
                <c:pt idx="46655">
                  <c:v>03:29:31</c:v>
                </c:pt>
                <c:pt idx="46656">
                  <c:v>03:29:32</c:v>
                </c:pt>
                <c:pt idx="46657">
                  <c:v>03:29:33</c:v>
                </c:pt>
                <c:pt idx="46658">
                  <c:v>03:29:34</c:v>
                </c:pt>
                <c:pt idx="46659">
                  <c:v>03:29:35</c:v>
                </c:pt>
                <c:pt idx="46660">
                  <c:v>03:29:36</c:v>
                </c:pt>
                <c:pt idx="46661">
                  <c:v>03:29:37</c:v>
                </c:pt>
                <c:pt idx="46662">
                  <c:v>03:29:38</c:v>
                </c:pt>
                <c:pt idx="46663">
                  <c:v>03:29:39</c:v>
                </c:pt>
                <c:pt idx="46664">
                  <c:v>03:29:40</c:v>
                </c:pt>
                <c:pt idx="46665">
                  <c:v>03:29:41</c:v>
                </c:pt>
                <c:pt idx="46666">
                  <c:v>03:29:42</c:v>
                </c:pt>
                <c:pt idx="46667">
                  <c:v>03:29:43</c:v>
                </c:pt>
                <c:pt idx="46668">
                  <c:v>03:29:44</c:v>
                </c:pt>
                <c:pt idx="46669">
                  <c:v>03:29:45</c:v>
                </c:pt>
                <c:pt idx="46670">
                  <c:v>03:29:46</c:v>
                </c:pt>
                <c:pt idx="46671">
                  <c:v>03:29:47</c:v>
                </c:pt>
                <c:pt idx="46672">
                  <c:v>03:29:48</c:v>
                </c:pt>
                <c:pt idx="46673">
                  <c:v>03:29:49</c:v>
                </c:pt>
                <c:pt idx="46674">
                  <c:v>03:29:50</c:v>
                </c:pt>
                <c:pt idx="46675">
                  <c:v>03:29:51</c:v>
                </c:pt>
                <c:pt idx="46676">
                  <c:v>03:29:52</c:v>
                </c:pt>
                <c:pt idx="46677">
                  <c:v>03:29:53</c:v>
                </c:pt>
                <c:pt idx="46678">
                  <c:v>03:29:54</c:v>
                </c:pt>
                <c:pt idx="46679">
                  <c:v>03:29:55</c:v>
                </c:pt>
                <c:pt idx="46680">
                  <c:v>03:29:56</c:v>
                </c:pt>
                <c:pt idx="46681">
                  <c:v>03:29:57</c:v>
                </c:pt>
                <c:pt idx="46682">
                  <c:v>03:29:58</c:v>
                </c:pt>
                <c:pt idx="46683">
                  <c:v>03:29:59</c:v>
                </c:pt>
                <c:pt idx="46684">
                  <c:v>03:30:00</c:v>
                </c:pt>
                <c:pt idx="46685">
                  <c:v>03:30:01</c:v>
                </c:pt>
                <c:pt idx="46686">
                  <c:v>03:30:02</c:v>
                </c:pt>
                <c:pt idx="46687">
                  <c:v>03:30:03</c:v>
                </c:pt>
                <c:pt idx="46688">
                  <c:v>03:30:04</c:v>
                </c:pt>
                <c:pt idx="46689">
                  <c:v>03:30:05</c:v>
                </c:pt>
                <c:pt idx="46690">
                  <c:v>03:30:06</c:v>
                </c:pt>
                <c:pt idx="46691">
                  <c:v>03:30:07</c:v>
                </c:pt>
                <c:pt idx="46692">
                  <c:v>03:30:08</c:v>
                </c:pt>
                <c:pt idx="46693">
                  <c:v>03:30:09</c:v>
                </c:pt>
                <c:pt idx="46694">
                  <c:v>03:30:10</c:v>
                </c:pt>
                <c:pt idx="46695">
                  <c:v>03:30:11</c:v>
                </c:pt>
                <c:pt idx="46696">
                  <c:v>03:30:12</c:v>
                </c:pt>
                <c:pt idx="46697">
                  <c:v>03:30:13</c:v>
                </c:pt>
                <c:pt idx="46698">
                  <c:v>03:30:14</c:v>
                </c:pt>
                <c:pt idx="46699">
                  <c:v>03:30:15</c:v>
                </c:pt>
                <c:pt idx="46700">
                  <c:v>03:30:16</c:v>
                </c:pt>
                <c:pt idx="46701">
                  <c:v>03:30:17</c:v>
                </c:pt>
                <c:pt idx="46702">
                  <c:v>03:30:18</c:v>
                </c:pt>
                <c:pt idx="46703">
                  <c:v>03:30:19</c:v>
                </c:pt>
                <c:pt idx="46704">
                  <c:v>03:30:20</c:v>
                </c:pt>
                <c:pt idx="46705">
                  <c:v>03:30:21</c:v>
                </c:pt>
                <c:pt idx="46706">
                  <c:v>03:30:22</c:v>
                </c:pt>
                <c:pt idx="46707">
                  <c:v>03:30:23</c:v>
                </c:pt>
                <c:pt idx="46708">
                  <c:v>03:30:24</c:v>
                </c:pt>
                <c:pt idx="46709">
                  <c:v>03:30:25</c:v>
                </c:pt>
                <c:pt idx="46710">
                  <c:v>03:30:26</c:v>
                </c:pt>
                <c:pt idx="46711">
                  <c:v>03:30:27</c:v>
                </c:pt>
                <c:pt idx="46712">
                  <c:v>03:30:28</c:v>
                </c:pt>
                <c:pt idx="46713">
                  <c:v>03:30:29</c:v>
                </c:pt>
                <c:pt idx="46714">
                  <c:v>03:30:30</c:v>
                </c:pt>
                <c:pt idx="46715">
                  <c:v>03:30:31</c:v>
                </c:pt>
                <c:pt idx="46716">
                  <c:v>03:30:32</c:v>
                </c:pt>
                <c:pt idx="46717">
                  <c:v>03:30:33</c:v>
                </c:pt>
                <c:pt idx="46718">
                  <c:v>03:30:34</c:v>
                </c:pt>
                <c:pt idx="46719">
                  <c:v>03:30:35</c:v>
                </c:pt>
                <c:pt idx="46720">
                  <c:v>03:30:36</c:v>
                </c:pt>
                <c:pt idx="46721">
                  <c:v>03:30:37</c:v>
                </c:pt>
                <c:pt idx="46722">
                  <c:v>03:30:38</c:v>
                </c:pt>
                <c:pt idx="46723">
                  <c:v>03:30:39</c:v>
                </c:pt>
                <c:pt idx="46724">
                  <c:v>03:30:40</c:v>
                </c:pt>
                <c:pt idx="46725">
                  <c:v>03:30:41</c:v>
                </c:pt>
                <c:pt idx="46726">
                  <c:v>03:30:42</c:v>
                </c:pt>
                <c:pt idx="46727">
                  <c:v>03:30:43</c:v>
                </c:pt>
                <c:pt idx="46728">
                  <c:v>03:30:44</c:v>
                </c:pt>
                <c:pt idx="46729">
                  <c:v>03:30:45</c:v>
                </c:pt>
                <c:pt idx="46730">
                  <c:v>03:30:46</c:v>
                </c:pt>
                <c:pt idx="46731">
                  <c:v>03:30:47</c:v>
                </c:pt>
                <c:pt idx="46732">
                  <c:v>03:30:48</c:v>
                </c:pt>
                <c:pt idx="46733">
                  <c:v>03:30:49</c:v>
                </c:pt>
                <c:pt idx="46734">
                  <c:v>03:30:50</c:v>
                </c:pt>
                <c:pt idx="46735">
                  <c:v>03:30:51</c:v>
                </c:pt>
                <c:pt idx="46736">
                  <c:v>03:30:52</c:v>
                </c:pt>
                <c:pt idx="46737">
                  <c:v>03:30:53</c:v>
                </c:pt>
                <c:pt idx="46738">
                  <c:v>03:30:54</c:v>
                </c:pt>
                <c:pt idx="46739">
                  <c:v>03:30:55</c:v>
                </c:pt>
                <c:pt idx="46740">
                  <c:v>03:30:56</c:v>
                </c:pt>
                <c:pt idx="46741">
                  <c:v>03:30:57</c:v>
                </c:pt>
                <c:pt idx="46742">
                  <c:v>03:30:58</c:v>
                </c:pt>
                <c:pt idx="46743">
                  <c:v>03:30:59</c:v>
                </c:pt>
                <c:pt idx="46744">
                  <c:v>03:31:00</c:v>
                </c:pt>
                <c:pt idx="46745">
                  <c:v>03:31:01</c:v>
                </c:pt>
                <c:pt idx="46746">
                  <c:v>03:31:02</c:v>
                </c:pt>
                <c:pt idx="46747">
                  <c:v>03:31:03</c:v>
                </c:pt>
                <c:pt idx="46748">
                  <c:v>03:31:04</c:v>
                </c:pt>
                <c:pt idx="46749">
                  <c:v>03:31:05</c:v>
                </c:pt>
                <c:pt idx="46750">
                  <c:v>03:31:06</c:v>
                </c:pt>
                <c:pt idx="46751">
                  <c:v>03:31:07</c:v>
                </c:pt>
                <c:pt idx="46752">
                  <c:v>03:31:08</c:v>
                </c:pt>
                <c:pt idx="46753">
                  <c:v>03:31:09</c:v>
                </c:pt>
                <c:pt idx="46754">
                  <c:v>03:31:10</c:v>
                </c:pt>
                <c:pt idx="46755">
                  <c:v>03:31:11</c:v>
                </c:pt>
                <c:pt idx="46756">
                  <c:v>03:31:12</c:v>
                </c:pt>
                <c:pt idx="46757">
                  <c:v>03:31:13</c:v>
                </c:pt>
                <c:pt idx="46758">
                  <c:v>03:31:14</c:v>
                </c:pt>
                <c:pt idx="46759">
                  <c:v>03:31:15</c:v>
                </c:pt>
                <c:pt idx="46760">
                  <c:v>03:31:16</c:v>
                </c:pt>
                <c:pt idx="46761">
                  <c:v>03:31:17</c:v>
                </c:pt>
                <c:pt idx="46762">
                  <c:v>03:31:18</c:v>
                </c:pt>
                <c:pt idx="46763">
                  <c:v>03:31:19</c:v>
                </c:pt>
                <c:pt idx="46764">
                  <c:v>03:31:20</c:v>
                </c:pt>
                <c:pt idx="46765">
                  <c:v>03:31:21</c:v>
                </c:pt>
                <c:pt idx="46766">
                  <c:v>03:31:22</c:v>
                </c:pt>
                <c:pt idx="46767">
                  <c:v>03:31:23</c:v>
                </c:pt>
                <c:pt idx="46768">
                  <c:v>03:31:24</c:v>
                </c:pt>
                <c:pt idx="46769">
                  <c:v>03:31:25</c:v>
                </c:pt>
                <c:pt idx="46770">
                  <c:v>03:31:26</c:v>
                </c:pt>
                <c:pt idx="46771">
                  <c:v>03:31:27</c:v>
                </c:pt>
                <c:pt idx="46772">
                  <c:v>03:31:28</c:v>
                </c:pt>
                <c:pt idx="46773">
                  <c:v>03:31:29</c:v>
                </c:pt>
                <c:pt idx="46774">
                  <c:v>03:31:30</c:v>
                </c:pt>
                <c:pt idx="46775">
                  <c:v>03:31:31</c:v>
                </c:pt>
                <c:pt idx="46776">
                  <c:v>03:31:32</c:v>
                </c:pt>
                <c:pt idx="46777">
                  <c:v>03:31:33</c:v>
                </c:pt>
                <c:pt idx="46778">
                  <c:v>03:31:34</c:v>
                </c:pt>
                <c:pt idx="46779">
                  <c:v>03:31:35</c:v>
                </c:pt>
                <c:pt idx="46780">
                  <c:v>03:31:36</c:v>
                </c:pt>
                <c:pt idx="46781">
                  <c:v>03:31:37</c:v>
                </c:pt>
                <c:pt idx="46782">
                  <c:v>03:31:38</c:v>
                </c:pt>
                <c:pt idx="46783">
                  <c:v>03:31:39</c:v>
                </c:pt>
                <c:pt idx="46784">
                  <c:v>03:31:40</c:v>
                </c:pt>
                <c:pt idx="46785">
                  <c:v>03:31:41</c:v>
                </c:pt>
                <c:pt idx="46786">
                  <c:v>03:31:42</c:v>
                </c:pt>
                <c:pt idx="46787">
                  <c:v>03:31:43</c:v>
                </c:pt>
                <c:pt idx="46788">
                  <c:v>03:31:44</c:v>
                </c:pt>
                <c:pt idx="46789">
                  <c:v>03:31:45</c:v>
                </c:pt>
                <c:pt idx="46790">
                  <c:v>03:31:46</c:v>
                </c:pt>
                <c:pt idx="46791">
                  <c:v>03:31:47</c:v>
                </c:pt>
                <c:pt idx="46792">
                  <c:v>03:31:48</c:v>
                </c:pt>
                <c:pt idx="46793">
                  <c:v>03:31:49</c:v>
                </c:pt>
                <c:pt idx="46794">
                  <c:v>03:31:50</c:v>
                </c:pt>
                <c:pt idx="46795">
                  <c:v>03:31:51</c:v>
                </c:pt>
                <c:pt idx="46796">
                  <c:v>03:31:52</c:v>
                </c:pt>
                <c:pt idx="46797">
                  <c:v>03:31:53</c:v>
                </c:pt>
                <c:pt idx="46798">
                  <c:v>03:31:54</c:v>
                </c:pt>
                <c:pt idx="46799">
                  <c:v>03:31:55</c:v>
                </c:pt>
                <c:pt idx="46800">
                  <c:v>03:31:56</c:v>
                </c:pt>
                <c:pt idx="46801">
                  <c:v>03:31:57</c:v>
                </c:pt>
                <c:pt idx="46802">
                  <c:v>03:31:58</c:v>
                </c:pt>
                <c:pt idx="46803">
                  <c:v>03:31:59</c:v>
                </c:pt>
                <c:pt idx="46804">
                  <c:v>03:32:00</c:v>
                </c:pt>
                <c:pt idx="46805">
                  <c:v>03:32:01</c:v>
                </c:pt>
                <c:pt idx="46806">
                  <c:v>03:32:02</c:v>
                </c:pt>
                <c:pt idx="46807">
                  <c:v>03:32:03</c:v>
                </c:pt>
                <c:pt idx="46808">
                  <c:v>03:32:04</c:v>
                </c:pt>
                <c:pt idx="46809">
                  <c:v>03:32:05</c:v>
                </c:pt>
                <c:pt idx="46810">
                  <c:v>03:32:06</c:v>
                </c:pt>
                <c:pt idx="46811">
                  <c:v>03:32:07</c:v>
                </c:pt>
                <c:pt idx="46812">
                  <c:v>03:32:08</c:v>
                </c:pt>
                <c:pt idx="46813">
                  <c:v>03:32:09</c:v>
                </c:pt>
                <c:pt idx="46814">
                  <c:v>03:32:10</c:v>
                </c:pt>
                <c:pt idx="46815">
                  <c:v>03:32:11</c:v>
                </c:pt>
                <c:pt idx="46816">
                  <c:v>03:32:12</c:v>
                </c:pt>
                <c:pt idx="46817">
                  <c:v>03:32:13</c:v>
                </c:pt>
                <c:pt idx="46818">
                  <c:v>03:32:14</c:v>
                </c:pt>
                <c:pt idx="46819">
                  <c:v>03:32:15</c:v>
                </c:pt>
                <c:pt idx="46820">
                  <c:v>03:32:16</c:v>
                </c:pt>
                <c:pt idx="46821">
                  <c:v>03:32:17</c:v>
                </c:pt>
                <c:pt idx="46822">
                  <c:v>03:32:18</c:v>
                </c:pt>
                <c:pt idx="46823">
                  <c:v>03:32:19</c:v>
                </c:pt>
                <c:pt idx="46824">
                  <c:v>03:32:20</c:v>
                </c:pt>
                <c:pt idx="46825">
                  <c:v>03:32:21</c:v>
                </c:pt>
                <c:pt idx="46826">
                  <c:v>03:32:22</c:v>
                </c:pt>
                <c:pt idx="46827">
                  <c:v>03:32:23</c:v>
                </c:pt>
                <c:pt idx="46828">
                  <c:v>03:32:24</c:v>
                </c:pt>
                <c:pt idx="46829">
                  <c:v>03:32:25</c:v>
                </c:pt>
                <c:pt idx="46830">
                  <c:v>03:32:26</c:v>
                </c:pt>
                <c:pt idx="46831">
                  <c:v>03:32:27</c:v>
                </c:pt>
                <c:pt idx="46832">
                  <c:v>03:32:28</c:v>
                </c:pt>
                <c:pt idx="46833">
                  <c:v>03:32:29</c:v>
                </c:pt>
                <c:pt idx="46834">
                  <c:v>03:32:30</c:v>
                </c:pt>
                <c:pt idx="46835">
                  <c:v>03:32:31</c:v>
                </c:pt>
                <c:pt idx="46836">
                  <c:v>03:32:32</c:v>
                </c:pt>
                <c:pt idx="46837">
                  <c:v>03:32:33</c:v>
                </c:pt>
                <c:pt idx="46838">
                  <c:v>03:32:34</c:v>
                </c:pt>
                <c:pt idx="46839">
                  <c:v>03:32:35</c:v>
                </c:pt>
                <c:pt idx="46840">
                  <c:v>03:32:36</c:v>
                </c:pt>
                <c:pt idx="46841">
                  <c:v>03:32:37</c:v>
                </c:pt>
                <c:pt idx="46842">
                  <c:v>03:32:38</c:v>
                </c:pt>
                <c:pt idx="46843">
                  <c:v>03:32:39</c:v>
                </c:pt>
                <c:pt idx="46844">
                  <c:v>03:32:40</c:v>
                </c:pt>
                <c:pt idx="46845">
                  <c:v>03:32:41</c:v>
                </c:pt>
                <c:pt idx="46846">
                  <c:v>03:32:42</c:v>
                </c:pt>
                <c:pt idx="46847">
                  <c:v>03:32:43</c:v>
                </c:pt>
                <c:pt idx="46848">
                  <c:v>03:32:44</c:v>
                </c:pt>
                <c:pt idx="46849">
                  <c:v>03:32:45</c:v>
                </c:pt>
                <c:pt idx="46850">
                  <c:v>03:32:46</c:v>
                </c:pt>
                <c:pt idx="46851">
                  <c:v>03:32:47</c:v>
                </c:pt>
                <c:pt idx="46852">
                  <c:v>03:32:48</c:v>
                </c:pt>
                <c:pt idx="46853">
                  <c:v>03:32:49</c:v>
                </c:pt>
                <c:pt idx="46854">
                  <c:v>03:32:50</c:v>
                </c:pt>
                <c:pt idx="46855">
                  <c:v>03:32:51</c:v>
                </c:pt>
                <c:pt idx="46856">
                  <c:v>03:32:52</c:v>
                </c:pt>
                <c:pt idx="46857">
                  <c:v>03:32:53</c:v>
                </c:pt>
                <c:pt idx="46858">
                  <c:v>03:32:54</c:v>
                </c:pt>
                <c:pt idx="46859">
                  <c:v>03:32:55</c:v>
                </c:pt>
                <c:pt idx="46860">
                  <c:v>03:32:56</c:v>
                </c:pt>
                <c:pt idx="46861">
                  <c:v>03:32:57</c:v>
                </c:pt>
                <c:pt idx="46862">
                  <c:v>03:32:58</c:v>
                </c:pt>
                <c:pt idx="46863">
                  <c:v>03:32:59</c:v>
                </c:pt>
                <c:pt idx="46864">
                  <c:v>03:33:00</c:v>
                </c:pt>
                <c:pt idx="46865">
                  <c:v>03:33:01</c:v>
                </c:pt>
                <c:pt idx="46866">
                  <c:v>03:33:02</c:v>
                </c:pt>
                <c:pt idx="46867">
                  <c:v>03:33:03</c:v>
                </c:pt>
                <c:pt idx="46868">
                  <c:v>03:33:04</c:v>
                </c:pt>
                <c:pt idx="46869">
                  <c:v>03:33:05</c:v>
                </c:pt>
                <c:pt idx="46870">
                  <c:v>03:33:06</c:v>
                </c:pt>
                <c:pt idx="46871">
                  <c:v>03:33:07</c:v>
                </c:pt>
                <c:pt idx="46872">
                  <c:v>03:33:08</c:v>
                </c:pt>
                <c:pt idx="46873">
                  <c:v>03:33:09</c:v>
                </c:pt>
                <c:pt idx="46874">
                  <c:v>03:33:10</c:v>
                </c:pt>
                <c:pt idx="46875">
                  <c:v>03:33:11</c:v>
                </c:pt>
                <c:pt idx="46876">
                  <c:v>03:33:12</c:v>
                </c:pt>
                <c:pt idx="46877">
                  <c:v>03:33:13</c:v>
                </c:pt>
                <c:pt idx="46878">
                  <c:v>03:33:14</c:v>
                </c:pt>
                <c:pt idx="46879">
                  <c:v>03:33:15</c:v>
                </c:pt>
                <c:pt idx="46880">
                  <c:v>03:33:16</c:v>
                </c:pt>
                <c:pt idx="46881">
                  <c:v>03:33:17</c:v>
                </c:pt>
                <c:pt idx="46882">
                  <c:v>03:33:18</c:v>
                </c:pt>
                <c:pt idx="46883">
                  <c:v>03:33:19</c:v>
                </c:pt>
                <c:pt idx="46884">
                  <c:v>03:33:20</c:v>
                </c:pt>
                <c:pt idx="46885">
                  <c:v>03:33:21</c:v>
                </c:pt>
                <c:pt idx="46886">
                  <c:v>03:33:22</c:v>
                </c:pt>
                <c:pt idx="46887">
                  <c:v>03:33:23</c:v>
                </c:pt>
                <c:pt idx="46888">
                  <c:v>03:33:24</c:v>
                </c:pt>
                <c:pt idx="46889">
                  <c:v>03:33:25</c:v>
                </c:pt>
                <c:pt idx="46890">
                  <c:v>03:33:26</c:v>
                </c:pt>
                <c:pt idx="46891">
                  <c:v>03:33:27</c:v>
                </c:pt>
                <c:pt idx="46892">
                  <c:v>03:33:28</c:v>
                </c:pt>
                <c:pt idx="46893">
                  <c:v>03:33:29</c:v>
                </c:pt>
                <c:pt idx="46894">
                  <c:v>03:33:30</c:v>
                </c:pt>
                <c:pt idx="46895">
                  <c:v>03:33:31</c:v>
                </c:pt>
                <c:pt idx="46896">
                  <c:v>03:33:32</c:v>
                </c:pt>
                <c:pt idx="46897">
                  <c:v>03:33:33</c:v>
                </c:pt>
                <c:pt idx="46898">
                  <c:v>03:33:34</c:v>
                </c:pt>
                <c:pt idx="46899">
                  <c:v>03:33:35</c:v>
                </c:pt>
                <c:pt idx="46900">
                  <c:v>03:33:36</c:v>
                </c:pt>
                <c:pt idx="46901">
                  <c:v>03:33:37</c:v>
                </c:pt>
                <c:pt idx="46902">
                  <c:v>03:33:38</c:v>
                </c:pt>
                <c:pt idx="46903">
                  <c:v>03:33:39</c:v>
                </c:pt>
                <c:pt idx="46904">
                  <c:v>03:33:40</c:v>
                </c:pt>
                <c:pt idx="46905">
                  <c:v>03:33:41</c:v>
                </c:pt>
                <c:pt idx="46906">
                  <c:v>03:33:42</c:v>
                </c:pt>
                <c:pt idx="46907">
                  <c:v>03:33:43</c:v>
                </c:pt>
                <c:pt idx="46908">
                  <c:v>03:33:44</c:v>
                </c:pt>
                <c:pt idx="46909">
                  <c:v>03:33:45</c:v>
                </c:pt>
                <c:pt idx="46910">
                  <c:v>03:33:46</c:v>
                </c:pt>
                <c:pt idx="46911">
                  <c:v>03:33:47</c:v>
                </c:pt>
                <c:pt idx="46912">
                  <c:v>03:33:48</c:v>
                </c:pt>
                <c:pt idx="46913">
                  <c:v>03:33:49</c:v>
                </c:pt>
                <c:pt idx="46914">
                  <c:v>03:33:50</c:v>
                </c:pt>
                <c:pt idx="46915">
                  <c:v>03:33:51</c:v>
                </c:pt>
                <c:pt idx="46916">
                  <c:v>03:33:52</c:v>
                </c:pt>
                <c:pt idx="46917">
                  <c:v>03:33:53</c:v>
                </c:pt>
                <c:pt idx="46918">
                  <c:v>03:33:54</c:v>
                </c:pt>
                <c:pt idx="46919">
                  <c:v>03:33:55</c:v>
                </c:pt>
                <c:pt idx="46920">
                  <c:v>03:33:56</c:v>
                </c:pt>
                <c:pt idx="46921">
                  <c:v>03:33:57</c:v>
                </c:pt>
                <c:pt idx="46922">
                  <c:v>03:33:58</c:v>
                </c:pt>
                <c:pt idx="46923">
                  <c:v>03:33:59</c:v>
                </c:pt>
                <c:pt idx="46924">
                  <c:v>03:34:00</c:v>
                </c:pt>
                <c:pt idx="46925">
                  <c:v>03:34:01</c:v>
                </c:pt>
                <c:pt idx="46926">
                  <c:v>03:34:02</c:v>
                </c:pt>
                <c:pt idx="46927">
                  <c:v>03:34:03</c:v>
                </c:pt>
                <c:pt idx="46928">
                  <c:v>03:34:04</c:v>
                </c:pt>
                <c:pt idx="46929">
                  <c:v>03:34:05</c:v>
                </c:pt>
                <c:pt idx="46930">
                  <c:v>03:34:06</c:v>
                </c:pt>
                <c:pt idx="46931">
                  <c:v>03:34:07</c:v>
                </c:pt>
                <c:pt idx="46932">
                  <c:v>03:34:08</c:v>
                </c:pt>
                <c:pt idx="46933">
                  <c:v>03:34:09</c:v>
                </c:pt>
                <c:pt idx="46934">
                  <c:v>03:34:10</c:v>
                </c:pt>
                <c:pt idx="46935">
                  <c:v>03:34:11</c:v>
                </c:pt>
                <c:pt idx="46936">
                  <c:v>03:34:12</c:v>
                </c:pt>
                <c:pt idx="46937">
                  <c:v>03:34:13</c:v>
                </c:pt>
                <c:pt idx="46938">
                  <c:v>03:34:14</c:v>
                </c:pt>
                <c:pt idx="46939">
                  <c:v>03:34:15</c:v>
                </c:pt>
                <c:pt idx="46940">
                  <c:v>03:34:16</c:v>
                </c:pt>
                <c:pt idx="46941">
                  <c:v>03:34:17</c:v>
                </c:pt>
                <c:pt idx="46942">
                  <c:v>03:34:18</c:v>
                </c:pt>
                <c:pt idx="46943">
                  <c:v>03:34:19</c:v>
                </c:pt>
                <c:pt idx="46944">
                  <c:v>03:34:20</c:v>
                </c:pt>
                <c:pt idx="46945">
                  <c:v>03:34:21</c:v>
                </c:pt>
                <c:pt idx="46946">
                  <c:v>03:34:22</c:v>
                </c:pt>
                <c:pt idx="46947">
                  <c:v>03:34:23</c:v>
                </c:pt>
                <c:pt idx="46948">
                  <c:v>03:34:24</c:v>
                </c:pt>
                <c:pt idx="46949">
                  <c:v>03:34:25</c:v>
                </c:pt>
                <c:pt idx="46950">
                  <c:v>03:34:26</c:v>
                </c:pt>
                <c:pt idx="46951">
                  <c:v>03:34:27</c:v>
                </c:pt>
                <c:pt idx="46952">
                  <c:v>03:34:28</c:v>
                </c:pt>
                <c:pt idx="46953">
                  <c:v>03:34:29</c:v>
                </c:pt>
                <c:pt idx="46954">
                  <c:v>03:34:30</c:v>
                </c:pt>
                <c:pt idx="46955">
                  <c:v>03:34:31</c:v>
                </c:pt>
                <c:pt idx="46956">
                  <c:v>03:34:32</c:v>
                </c:pt>
                <c:pt idx="46957">
                  <c:v>03:34:33</c:v>
                </c:pt>
                <c:pt idx="46958">
                  <c:v>03:34:34</c:v>
                </c:pt>
                <c:pt idx="46959">
                  <c:v>03:34:35</c:v>
                </c:pt>
                <c:pt idx="46960">
                  <c:v>03:34:36</c:v>
                </c:pt>
                <c:pt idx="46961">
                  <c:v>03:34:37</c:v>
                </c:pt>
                <c:pt idx="46962">
                  <c:v>03:34:38</c:v>
                </c:pt>
                <c:pt idx="46963">
                  <c:v>03:34:39</c:v>
                </c:pt>
                <c:pt idx="46964">
                  <c:v>03:34:40</c:v>
                </c:pt>
                <c:pt idx="46965">
                  <c:v>03:34:41</c:v>
                </c:pt>
                <c:pt idx="46966">
                  <c:v>03:34:42</c:v>
                </c:pt>
                <c:pt idx="46967">
                  <c:v>03:34:43</c:v>
                </c:pt>
                <c:pt idx="46968">
                  <c:v>03:34:44</c:v>
                </c:pt>
                <c:pt idx="46969">
                  <c:v>03:34:45</c:v>
                </c:pt>
                <c:pt idx="46970">
                  <c:v>03:34:46</c:v>
                </c:pt>
                <c:pt idx="46971">
                  <c:v>03:34:47</c:v>
                </c:pt>
                <c:pt idx="46972">
                  <c:v>03:34:48</c:v>
                </c:pt>
                <c:pt idx="46973">
                  <c:v>03:34:49</c:v>
                </c:pt>
                <c:pt idx="46974">
                  <c:v>03:34:50</c:v>
                </c:pt>
                <c:pt idx="46975">
                  <c:v>03:34:51</c:v>
                </c:pt>
                <c:pt idx="46976">
                  <c:v>03:34:52</c:v>
                </c:pt>
                <c:pt idx="46977">
                  <c:v>03:34:53</c:v>
                </c:pt>
                <c:pt idx="46978">
                  <c:v>03:34:54</c:v>
                </c:pt>
                <c:pt idx="46979">
                  <c:v>03:34:55</c:v>
                </c:pt>
                <c:pt idx="46980">
                  <c:v>03:34:56</c:v>
                </c:pt>
                <c:pt idx="46981">
                  <c:v>03:34:57</c:v>
                </c:pt>
                <c:pt idx="46982">
                  <c:v>03:34:58</c:v>
                </c:pt>
                <c:pt idx="46983">
                  <c:v>03:34:59</c:v>
                </c:pt>
                <c:pt idx="46984">
                  <c:v>03:35:00</c:v>
                </c:pt>
                <c:pt idx="46985">
                  <c:v>03:35:01</c:v>
                </c:pt>
                <c:pt idx="46986">
                  <c:v>03:35:02</c:v>
                </c:pt>
                <c:pt idx="46987">
                  <c:v>03:35:03</c:v>
                </c:pt>
                <c:pt idx="46988">
                  <c:v>03:35:04</c:v>
                </c:pt>
                <c:pt idx="46989">
                  <c:v>03:35:05</c:v>
                </c:pt>
                <c:pt idx="46990">
                  <c:v>03:35:06</c:v>
                </c:pt>
                <c:pt idx="46991">
                  <c:v>03:35:07</c:v>
                </c:pt>
                <c:pt idx="46992">
                  <c:v>03:35:08</c:v>
                </c:pt>
                <c:pt idx="46993">
                  <c:v>03:35:09</c:v>
                </c:pt>
                <c:pt idx="46994">
                  <c:v>03:35:10</c:v>
                </c:pt>
                <c:pt idx="46995">
                  <c:v>03:35:11</c:v>
                </c:pt>
                <c:pt idx="46996">
                  <c:v>03:35:12</c:v>
                </c:pt>
                <c:pt idx="46997">
                  <c:v>03:35:13</c:v>
                </c:pt>
                <c:pt idx="46998">
                  <c:v>03:35:14</c:v>
                </c:pt>
                <c:pt idx="46999">
                  <c:v>03:35:15</c:v>
                </c:pt>
                <c:pt idx="47000">
                  <c:v>03:35:16</c:v>
                </c:pt>
                <c:pt idx="47001">
                  <c:v>03:35:17</c:v>
                </c:pt>
                <c:pt idx="47002">
                  <c:v>03:35:18</c:v>
                </c:pt>
                <c:pt idx="47003">
                  <c:v>03:35:19</c:v>
                </c:pt>
                <c:pt idx="47004">
                  <c:v>03:35:20</c:v>
                </c:pt>
                <c:pt idx="47005">
                  <c:v>03:35:21</c:v>
                </c:pt>
                <c:pt idx="47006">
                  <c:v>03:35:22</c:v>
                </c:pt>
                <c:pt idx="47007">
                  <c:v>03:35:23</c:v>
                </c:pt>
                <c:pt idx="47008">
                  <c:v>03:35:24</c:v>
                </c:pt>
                <c:pt idx="47009">
                  <c:v>03:35:25</c:v>
                </c:pt>
                <c:pt idx="47010">
                  <c:v>03:35:26</c:v>
                </c:pt>
                <c:pt idx="47011">
                  <c:v>03:35:27</c:v>
                </c:pt>
                <c:pt idx="47012">
                  <c:v>03:35:28</c:v>
                </c:pt>
                <c:pt idx="47013">
                  <c:v>03:35:29</c:v>
                </c:pt>
                <c:pt idx="47014">
                  <c:v>03:35:30</c:v>
                </c:pt>
                <c:pt idx="47015">
                  <c:v>03:35:31</c:v>
                </c:pt>
                <c:pt idx="47016">
                  <c:v>03:35:32</c:v>
                </c:pt>
                <c:pt idx="47017">
                  <c:v>03:35:33</c:v>
                </c:pt>
                <c:pt idx="47018">
                  <c:v>03:35:34</c:v>
                </c:pt>
                <c:pt idx="47019">
                  <c:v>03:35:35</c:v>
                </c:pt>
                <c:pt idx="47020">
                  <c:v>03:35:36</c:v>
                </c:pt>
                <c:pt idx="47021">
                  <c:v>03:35:37</c:v>
                </c:pt>
                <c:pt idx="47022">
                  <c:v>03:35:38</c:v>
                </c:pt>
                <c:pt idx="47023">
                  <c:v>03:35:39</c:v>
                </c:pt>
                <c:pt idx="47024">
                  <c:v>03:35:40</c:v>
                </c:pt>
                <c:pt idx="47025">
                  <c:v>03:35:41</c:v>
                </c:pt>
                <c:pt idx="47026">
                  <c:v>03:35:42</c:v>
                </c:pt>
                <c:pt idx="47027">
                  <c:v>03:35:43</c:v>
                </c:pt>
                <c:pt idx="47028">
                  <c:v>03:35:44</c:v>
                </c:pt>
                <c:pt idx="47029">
                  <c:v>03:35:45</c:v>
                </c:pt>
                <c:pt idx="47030">
                  <c:v>03:35:46</c:v>
                </c:pt>
                <c:pt idx="47031">
                  <c:v>03:35:47</c:v>
                </c:pt>
                <c:pt idx="47032">
                  <c:v>03:35:48</c:v>
                </c:pt>
                <c:pt idx="47033">
                  <c:v>03:35:49</c:v>
                </c:pt>
                <c:pt idx="47034">
                  <c:v>03:35:50</c:v>
                </c:pt>
                <c:pt idx="47035">
                  <c:v>03:35:51</c:v>
                </c:pt>
                <c:pt idx="47036">
                  <c:v>03:35:52</c:v>
                </c:pt>
                <c:pt idx="47037">
                  <c:v>03:35:53</c:v>
                </c:pt>
                <c:pt idx="47038">
                  <c:v>03:35:54</c:v>
                </c:pt>
                <c:pt idx="47039">
                  <c:v>03:35:55</c:v>
                </c:pt>
                <c:pt idx="47040">
                  <c:v>03:35:56</c:v>
                </c:pt>
                <c:pt idx="47041">
                  <c:v>03:35:57</c:v>
                </c:pt>
                <c:pt idx="47042">
                  <c:v>03:35:58</c:v>
                </c:pt>
                <c:pt idx="47043">
                  <c:v>03:35:59</c:v>
                </c:pt>
                <c:pt idx="47044">
                  <c:v>03:36:00</c:v>
                </c:pt>
                <c:pt idx="47045">
                  <c:v>03:36:01</c:v>
                </c:pt>
                <c:pt idx="47046">
                  <c:v>03:36:02</c:v>
                </c:pt>
                <c:pt idx="47047">
                  <c:v>03:36:03</c:v>
                </c:pt>
                <c:pt idx="47048">
                  <c:v>03:36:04</c:v>
                </c:pt>
                <c:pt idx="47049">
                  <c:v>03:36:05</c:v>
                </c:pt>
                <c:pt idx="47050">
                  <c:v>03:36:06</c:v>
                </c:pt>
                <c:pt idx="47051">
                  <c:v>03:36:07</c:v>
                </c:pt>
                <c:pt idx="47052">
                  <c:v>03:36:08</c:v>
                </c:pt>
                <c:pt idx="47053">
                  <c:v>03:36:09</c:v>
                </c:pt>
                <c:pt idx="47054">
                  <c:v>03:36:10</c:v>
                </c:pt>
                <c:pt idx="47055">
                  <c:v>03:36:11</c:v>
                </c:pt>
                <c:pt idx="47056">
                  <c:v>03:36:12</c:v>
                </c:pt>
                <c:pt idx="47057">
                  <c:v>03:36:13</c:v>
                </c:pt>
                <c:pt idx="47058">
                  <c:v>03:36:14</c:v>
                </c:pt>
                <c:pt idx="47059">
                  <c:v>03:36:15</c:v>
                </c:pt>
                <c:pt idx="47060">
                  <c:v>03:36:16</c:v>
                </c:pt>
                <c:pt idx="47061">
                  <c:v>03:36:17</c:v>
                </c:pt>
                <c:pt idx="47062">
                  <c:v>03:36:18</c:v>
                </c:pt>
                <c:pt idx="47063">
                  <c:v>03:36:19</c:v>
                </c:pt>
                <c:pt idx="47064">
                  <c:v>03:36:20</c:v>
                </c:pt>
                <c:pt idx="47065">
                  <c:v>03:36:21</c:v>
                </c:pt>
                <c:pt idx="47066">
                  <c:v>03:36:22</c:v>
                </c:pt>
                <c:pt idx="47067">
                  <c:v>03:36:23</c:v>
                </c:pt>
                <c:pt idx="47068">
                  <c:v>03:36:24</c:v>
                </c:pt>
                <c:pt idx="47069">
                  <c:v>03:36:25</c:v>
                </c:pt>
                <c:pt idx="47070">
                  <c:v>03:36:26</c:v>
                </c:pt>
                <c:pt idx="47071">
                  <c:v>03:36:27</c:v>
                </c:pt>
                <c:pt idx="47072">
                  <c:v>03:36:28</c:v>
                </c:pt>
                <c:pt idx="47073">
                  <c:v>03:36:29</c:v>
                </c:pt>
                <c:pt idx="47074">
                  <c:v>03:36:30</c:v>
                </c:pt>
                <c:pt idx="47075">
                  <c:v>03:36:31</c:v>
                </c:pt>
                <c:pt idx="47076">
                  <c:v>03:36:32</c:v>
                </c:pt>
                <c:pt idx="47077">
                  <c:v>03:36:33</c:v>
                </c:pt>
                <c:pt idx="47078">
                  <c:v>03:36:34</c:v>
                </c:pt>
                <c:pt idx="47079">
                  <c:v>03:36:35</c:v>
                </c:pt>
                <c:pt idx="47080">
                  <c:v>03:36:36</c:v>
                </c:pt>
                <c:pt idx="47081">
                  <c:v>03:36:37</c:v>
                </c:pt>
                <c:pt idx="47082">
                  <c:v>03:36:38</c:v>
                </c:pt>
                <c:pt idx="47083">
                  <c:v>03:36:39</c:v>
                </c:pt>
                <c:pt idx="47084">
                  <c:v>03:36:40</c:v>
                </c:pt>
                <c:pt idx="47085">
                  <c:v>03:36:41</c:v>
                </c:pt>
                <c:pt idx="47086">
                  <c:v>03:36:42</c:v>
                </c:pt>
                <c:pt idx="47087">
                  <c:v>03:36:43</c:v>
                </c:pt>
                <c:pt idx="47088">
                  <c:v>03:36:44</c:v>
                </c:pt>
                <c:pt idx="47089">
                  <c:v>03:36:45</c:v>
                </c:pt>
                <c:pt idx="47090">
                  <c:v>03:36:46</c:v>
                </c:pt>
                <c:pt idx="47091">
                  <c:v>03:36:47</c:v>
                </c:pt>
                <c:pt idx="47092">
                  <c:v>03:36:48</c:v>
                </c:pt>
                <c:pt idx="47093">
                  <c:v>03:36:49</c:v>
                </c:pt>
                <c:pt idx="47094">
                  <c:v>03:36:50</c:v>
                </c:pt>
                <c:pt idx="47095">
                  <c:v>03:36:51</c:v>
                </c:pt>
                <c:pt idx="47096">
                  <c:v>03:36:52</c:v>
                </c:pt>
                <c:pt idx="47097">
                  <c:v>03:36:53</c:v>
                </c:pt>
                <c:pt idx="47098">
                  <c:v>03:36:54</c:v>
                </c:pt>
                <c:pt idx="47099">
                  <c:v>03:36:55</c:v>
                </c:pt>
                <c:pt idx="47100">
                  <c:v>03:36:56</c:v>
                </c:pt>
                <c:pt idx="47101">
                  <c:v>03:36:57</c:v>
                </c:pt>
                <c:pt idx="47102">
                  <c:v>03:36:58</c:v>
                </c:pt>
                <c:pt idx="47103">
                  <c:v>03:36:59</c:v>
                </c:pt>
                <c:pt idx="47104">
                  <c:v>03:37:00</c:v>
                </c:pt>
                <c:pt idx="47105">
                  <c:v>03:37:01</c:v>
                </c:pt>
                <c:pt idx="47106">
                  <c:v>03:37:02</c:v>
                </c:pt>
                <c:pt idx="47107">
                  <c:v>03:37:03</c:v>
                </c:pt>
                <c:pt idx="47108">
                  <c:v>03:37:04</c:v>
                </c:pt>
                <c:pt idx="47109">
                  <c:v>03:37:05</c:v>
                </c:pt>
                <c:pt idx="47110">
                  <c:v>03:37:06</c:v>
                </c:pt>
                <c:pt idx="47111">
                  <c:v>03:37:07</c:v>
                </c:pt>
                <c:pt idx="47112">
                  <c:v>03:37:08</c:v>
                </c:pt>
                <c:pt idx="47113">
                  <c:v>03:37:09</c:v>
                </c:pt>
                <c:pt idx="47114">
                  <c:v>03:37:10</c:v>
                </c:pt>
                <c:pt idx="47115">
                  <c:v>03:37:11</c:v>
                </c:pt>
                <c:pt idx="47116">
                  <c:v>03:37:12</c:v>
                </c:pt>
                <c:pt idx="47117">
                  <c:v>03:37:13</c:v>
                </c:pt>
                <c:pt idx="47118">
                  <c:v>03:37:14</c:v>
                </c:pt>
                <c:pt idx="47119">
                  <c:v>03:37:15</c:v>
                </c:pt>
                <c:pt idx="47120">
                  <c:v>03:37:16</c:v>
                </c:pt>
                <c:pt idx="47121">
                  <c:v>03:37:17</c:v>
                </c:pt>
                <c:pt idx="47122">
                  <c:v>03:37:18</c:v>
                </c:pt>
                <c:pt idx="47123">
                  <c:v>03:37:19</c:v>
                </c:pt>
                <c:pt idx="47124">
                  <c:v>03:37:20</c:v>
                </c:pt>
                <c:pt idx="47125">
                  <c:v>03:37:21</c:v>
                </c:pt>
                <c:pt idx="47126">
                  <c:v>03:37:22</c:v>
                </c:pt>
                <c:pt idx="47127">
                  <c:v>03:37:23</c:v>
                </c:pt>
                <c:pt idx="47128">
                  <c:v>03:37:24</c:v>
                </c:pt>
                <c:pt idx="47129">
                  <c:v>03:37:25</c:v>
                </c:pt>
                <c:pt idx="47130">
                  <c:v>03:37:26</c:v>
                </c:pt>
                <c:pt idx="47131">
                  <c:v>03:37:27</c:v>
                </c:pt>
                <c:pt idx="47132">
                  <c:v>03:37:28</c:v>
                </c:pt>
                <c:pt idx="47133">
                  <c:v>03:37:29</c:v>
                </c:pt>
                <c:pt idx="47134">
                  <c:v>03:37:30</c:v>
                </c:pt>
                <c:pt idx="47135">
                  <c:v>03:37:31</c:v>
                </c:pt>
                <c:pt idx="47136">
                  <c:v>03:37:32</c:v>
                </c:pt>
                <c:pt idx="47137">
                  <c:v>03:37:33</c:v>
                </c:pt>
                <c:pt idx="47138">
                  <c:v>03:37:34</c:v>
                </c:pt>
                <c:pt idx="47139">
                  <c:v>03:37:35</c:v>
                </c:pt>
                <c:pt idx="47140">
                  <c:v>03:37:36</c:v>
                </c:pt>
                <c:pt idx="47141">
                  <c:v>03:37:37</c:v>
                </c:pt>
                <c:pt idx="47142">
                  <c:v>03:37:38</c:v>
                </c:pt>
                <c:pt idx="47143">
                  <c:v>03:37:39</c:v>
                </c:pt>
                <c:pt idx="47144">
                  <c:v>03:37:40</c:v>
                </c:pt>
                <c:pt idx="47145">
                  <c:v>03:37:41</c:v>
                </c:pt>
                <c:pt idx="47146">
                  <c:v>03:37:42</c:v>
                </c:pt>
                <c:pt idx="47147">
                  <c:v>03:37:43</c:v>
                </c:pt>
                <c:pt idx="47148">
                  <c:v>03:37:44</c:v>
                </c:pt>
                <c:pt idx="47149">
                  <c:v>03:37:45</c:v>
                </c:pt>
                <c:pt idx="47150">
                  <c:v>03:37:46</c:v>
                </c:pt>
                <c:pt idx="47151">
                  <c:v>03:37:47</c:v>
                </c:pt>
                <c:pt idx="47152">
                  <c:v>03:37:48</c:v>
                </c:pt>
                <c:pt idx="47153">
                  <c:v>03:37:49</c:v>
                </c:pt>
                <c:pt idx="47154">
                  <c:v>03:37:50</c:v>
                </c:pt>
                <c:pt idx="47155">
                  <c:v>03:37:51</c:v>
                </c:pt>
                <c:pt idx="47156">
                  <c:v>03:37:52</c:v>
                </c:pt>
                <c:pt idx="47157">
                  <c:v>03:37:53</c:v>
                </c:pt>
                <c:pt idx="47158">
                  <c:v>03:37:54</c:v>
                </c:pt>
                <c:pt idx="47159">
                  <c:v>03:37:55</c:v>
                </c:pt>
                <c:pt idx="47160">
                  <c:v>03:37:56</c:v>
                </c:pt>
                <c:pt idx="47161">
                  <c:v>03:37:57</c:v>
                </c:pt>
                <c:pt idx="47162">
                  <c:v>03:37:58</c:v>
                </c:pt>
                <c:pt idx="47163">
                  <c:v>03:37:59</c:v>
                </c:pt>
                <c:pt idx="47164">
                  <c:v>03:38:00</c:v>
                </c:pt>
                <c:pt idx="47165">
                  <c:v>03:38:01</c:v>
                </c:pt>
                <c:pt idx="47166">
                  <c:v>03:38:02</c:v>
                </c:pt>
                <c:pt idx="47167">
                  <c:v>03:38:03</c:v>
                </c:pt>
                <c:pt idx="47168">
                  <c:v>03:38:04</c:v>
                </c:pt>
                <c:pt idx="47169">
                  <c:v>03:38:05</c:v>
                </c:pt>
                <c:pt idx="47170">
                  <c:v>03:38:06</c:v>
                </c:pt>
                <c:pt idx="47171">
                  <c:v>03:38:07</c:v>
                </c:pt>
                <c:pt idx="47172">
                  <c:v>03:38:08</c:v>
                </c:pt>
                <c:pt idx="47173">
                  <c:v>03:38:09</c:v>
                </c:pt>
                <c:pt idx="47174">
                  <c:v>03:38:10</c:v>
                </c:pt>
                <c:pt idx="47175">
                  <c:v>03:38:11</c:v>
                </c:pt>
                <c:pt idx="47176">
                  <c:v>03:38:12</c:v>
                </c:pt>
                <c:pt idx="47177">
                  <c:v>03:38:13</c:v>
                </c:pt>
                <c:pt idx="47178">
                  <c:v>03:38:14</c:v>
                </c:pt>
                <c:pt idx="47179">
                  <c:v>03:38:15</c:v>
                </c:pt>
                <c:pt idx="47180">
                  <c:v>03:38:16</c:v>
                </c:pt>
                <c:pt idx="47181">
                  <c:v>03:38:17</c:v>
                </c:pt>
                <c:pt idx="47182">
                  <c:v>03:38:18</c:v>
                </c:pt>
                <c:pt idx="47183">
                  <c:v>03:38:19</c:v>
                </c:pt>
                <c:pt idx="47184">
                  <c:v>03:38:20</c:v>
                </c:pt>
                <c:pt idx="47185">
                  <c:v>03:38:21</c:v>
                </c:pt>
                <c:pt idx="47186">
                  <c:v>03:38:22</c:v>
                </c:pt>
                <c:pt idx="47187">
                  <c:v>03:38:23</c:v>
                </c:pt>
                <c:pt idx="47188">
                  <c:v>03:38:24</c:v>
                </c:pt>
                <c:pt idx="47189">
                  <c:v>03:38:25</c:v>
                </c:pt>
                <c:pt idx="47190">
                  <c:v>03:38:26</c:v>
                </c:pt>
                <c:pt idx="47191">
                  <c:v>03:38:27</c:v>
                </c:pt>
                <c:pt idx="47192">
                  <c:v>03:38:28</c:v>
                </c:pt>
                <c:pt idx="47193">
                  <c:v>03:38:29</c:v>
                </c:pt>
                <c:pt idx="47194">
                  <c:v>03:38:30</c:v>
                </c:pt>
                <c:pt idx="47195">
                  <c:v>03:38:31</c:v>
                </c:pt>
                <c:pt idx="47196">
                  <c:v>03:38:32</c:v>
                </c:pt>
                <c:pt idx="47197">
                  <c:v>03:38:33</c:v>
                </c:pt>
                <c:pt idx="47198">
                  <c:v>03:38:34</c:v>
                </c:pt>
                <c:pt idx="47199">
                  <c:v>03:38:35</c:v>
                </c:pt>
                <c:pt idx="47200">
                  <c:v>03:38:36</c:v>
                </c:pt>
                <c:pt idx="47201">
                  <c:v>03:38:37</c:v>
                </c:pt>
                <c:pt idx="47202">
                  <c:v>03:38:38</c:v>
                </c:pt>
                <c:pt idx="47203">
                  <c:v>03:38:39</c:v>
                </c:pt>
                <c:pt idx="47204">
                  <c:v>03:38:40</c:v>
                </c:pt>
                <c:pt idx="47205">
                  <c:v>03:38:41</c:v>
                </c:pt>
                <c:pt idx="47206">
                  <c:v>03:38:42</c:v>
                </c:pt>
                <c:pt idx="47207">
                  <c:v>03:38:43</c:v>
                </c:pt>
                <c:pt idx="47208">
                  <c:v>03:38:44</c:v>
                </c:pt>
                <c:pt idx="47209">
                  <c:v>03:38:45</c:v>
                </c:pt>
                <c:pt idx="47210">
                  <c:v>03:38:46</c:v>
                </c:pt>
                <c:pt idx="47211">
                  <c:v>03:38:47</c:v>
                </c:pt>
                <c:pt idx="47212">
                  <c:v>03:38:48</c:v>
                </c:pt>
                <c:pt idx="47213">
                  <c:v>03:38:49</c:v>
                </c:pt>
                <c:pt idx="47214">
                  <c:v>03:38:50</c:v>
                </c:pt>
                <c:pt idx="47215">
                  <c:v>03:38:51</c:v>
                </c:pt>
                <c:pt idx="47216">
                  <c:v>03:38:52</c:v>
                </c:pt>
                <c:pt idx="47217">
                  <c:v>03:38:53</c:v>
                </c:pt>
                <c:pt idx="47218">
                  <c:v>03:38:54</c:v>
                </c:pt>
                <c:pt idx="47219">
                  <c:v>03:38:55</c:v>
                </c:pt>
                <c:pt idx="47220">
                  <c:v>03:38:56</c:v>
                </c:pt>
                <c:pt idx="47221">
                  <c:v>03:38:57</c:v>
                </c:pt>
                <c:pt idx="47222">
                  <c:v>03:38:58</c:v>
                </c:pt>
                <c:pt idx="47223">
                  <c:v>03:38:59</c:v>
                </c:pt>
                <c:pt idx="47224">
                  <c:v>03:39:00</c:v>
                </c:pt>
                <c:pt idx="47225">
                  <c:v>03:39:01</c:v>
                </c:pt>
                <c:pt idx="47226">
                  <c:v>03:39:02</c:v>
                </c:pt>
                <c:pt idx="47227">
                  <c:v>03:39:03</c:v>
                </c:pt>
                <c:pt idx="47228">
                  <c:v>03:39:04</c:v>
                </c:pt>
                <c:pt idx="47229">
                  <c:v>03:39:05</c:v>
                </c:pt>
                <c:pt idx="47230">
                  <c:v>03:39:06</c:v>
                </c:pt>
                <c:pt idx="47231">
                  <c:v>03:39:07</c:v>
                </c:pt>
                <c:pt idx="47232">
                  <c:v>03:39:08</c:v>
                </c:pt>
                <c:pt idx="47233">
                  <c:v>03:39:09</c:v>
                </c:pt>
                <c:pt idx="47234">
                  <c:v>03:39:10</c:v>
                </c:pt>
                <c:pt idx="47235">
                  <c:v>03:39:11</c:v>
                </c:pt>
                <c:pt idx="47236">
                  <c:v>03:39:12</c:v>
                </c:pt>
                <c:pt idx="47237">
                  <c:v>03:39:13</c:v>
                </c:pt>
                <c:pt idx="47238">
                  <c:v>03:39:14</c:v>
                </c:pt>
                <c:pt idx="47239">
                  <c:v>03:39:15</c:v>
                </c:pt>
                <c:pt idx="47240">
                  <c:v>03:39:16</c:v>
                </c:pt>
                <c:pt idx="47241">
                  <c:v>03:39:17</c:v>
                </c:pt>
                <c:pt idx="47242">
                  <c:v>03:39:18</c:v>
                </c:pt>
                <c:pt idx="47243">
                  <c:v>03:39:19</c:v>
                </c:pt>
                <c:pt idx="47244">
                  <c:v>03:39:20</c:v>
                </c:pt>
                <c:pt idx="47245">
                  <c:v>03:39:21</c:v>
                </c:pt>
                <c:pt idx="47246">
                  <c:v>03:39:22</c:v>
                </c:pt>
                <c:pt idx="47247">
                  <c:v>03:39:23</c:v>
                </c:pt>
                <c:pt idx="47248">
                  <c:v>03:39:24</c:v>
                </c:pt>
                <c:pt idx="47249">
                  <c:v>03:39:25</c:v>
                </c:pt>
                <c:pt idx="47250">
                  <c:v>03:39:26</c:v>
                </c:pt>
                <c:pt idx="47251">
                  <c:v>03:39:27</c:v>
                </c:pt>
                <c:pt idx="47252">
                  <c:v>03:39:28</c:v>
                </c:pt>
                <c:pt idx="47253">
                  <c:v>03:39:29</c:v>
                </c:pt>
                <c:pt idx="47254">
                  <c:v>03:39:30</c:v>
                </c:pt>
                <c:pt idx="47255">
                  <c:v>03:39:31</c:v>
                </c:pt>
                <c:pt idx="47256">
                  <c:v>03:39:32</c:v>
                </c:pt>
                <c:pt idx="47257">
                  <c:v>03:39:33</c:v>
                </c:pt>
                <c:pt idx="47258">
                  <c:v>03:39:34</c:v>
                </c:pt>
                <c:pt idx="47259">
                  <c:v>03:39:35</c:v>
                </c:pt>
                <c:pt idx="47260">
                  <c:v>03:39:36</c:v>
                </c:pt>
                <c:pt idx="47261">
                  <c:v>03:39:37</c:v>
                </c:pt>
                <c:pt idx="47262">
                  <c:v>03:39:38</c:v>
                </c:pt>
                <c:pt idx="47263">
                  <c:v>03:39:39</c:v>
                </c:pt>
                <c:pt idx="47264">
                  <c:v>03:39:40</c:v>
                </c:pt>
                <c:pt idx="47265">
                  <c:v>03:39:41</c:v>
                </c:pt>
                <c:pt idx="47266">
                  <c:v>03:39:42</c:v>
                </c:pt>
                <c:pt idx="47267">
                  <c:v>03:39:43</c:v>
                </c:pt>
                <c:pt idx="47268">
                  <c:v>03:39:44</c:v>
                </c:pt>
                <c:pt idx="47269">
                  <c:v>03:39:45</c:v>
                </c:pt>
                <c:pt idx="47270">
                  <c:v>03:39:46</c:v>
                </c:pt>
                <c:pt idx="47271">
                  <c:v>03:39:47</c:v>
                </c:pt>
                <c:pt idx="47272">
                  <c:v>03:39:48</c:v>
                </c:pt>
                <c:pt idx="47273">
                  <c:v>03:39:49</c:v>
                </c:pt>
                <c:pt idx="47274">
                  <c:v>03:39:50</c:v>
                </c:pt>
                <c:pt idx="47275">
                  <c:v>03:39:51</c:v>
                </c:pt>
                <c:pt idx="47276">
                  <c:v>03:39:52</c:v>
                </c:pt>
                <c:pt idx="47277">
                  <c:v>03:39:53</c:v>
                </c:pt>
                <c:pt idx="47278">
                  <c:v>03:39:54</c:v>
                </c:pt>
                <c:pt idx="47279">
                  <c:v>03:39:55</c:v>
                </c:pt>
                <c:pt idx="47280">
                  <c:v>03:39:56</c:v>
                </c:pt>
                <c:pt idx="47281">
                  <c:v>03:39:57</c:v>
                </c:pt>
                <c:pt idx="47282">
                  <c:v>03:39:58</c:v>
                </c:pt>
                <c:pt idx="47283">
                  <c:v>03:39:59</c:v>
                </c:pt>
                <c:pt idx="47284">
                  <c:v>03:40:00</c:v>
                </c:pt>
                <c:pt idx="47285">
                  <c:v>03:40:01</c:v>
                </c:pt>
                <c:pt idx="47286">
                  <c:v>03:40:02</c:v>
                </c:pt>
                <c:pt idx="47287">
                  <c:v>03:40:03</c:v>
                </c:pt>
                <c:pt idx="47288">
                  <c:v>03:40:04</c:v>
                </c:pt>
                <c:pt idx="47289">
                  <c:v>03:40:05</c:v>
                </c:pt>
                <c:pt idx="47290">
                  <c:v>03:40:06</c:v>
                </c:pt>
                <c:pt idx="47291">
                  <c:v>03:40:07</c:v>
                </c:pt>
                <c:pt idx="47292">
                  <c:v>03:40:08</c:v>
                </c:pt>
                <c:pt idx="47293">
                  <c:v>03:40:09</c:v>
                </c:pt>
                <c:pt idx="47294">
                  <c:v>03:40:10</c:v>
                </c:pt>
                <c:pt idx="47295">
                  <c:v>03:40:11</c:v>
                </c:pt>
                <c:pt idx="47296">
                  <c:v>03:40:12</c:v>
                </c:pt>
                <c:pt idx="47297">
                  <c:v>03:40:13</c:v>
                </c:pt>
                <c:pt idx="47298">
                  <c:v>03:40:14</c:v>
                </c:pt>
                <c:pt idx="47299">
                  <c:v>03:40:15</c:v>
                </c:pt>
                <c:pt idx="47300">
                  <c:v>03:40:16</c:v>
                </c:pt>
                <c:pt idx="47301">
                  <c:v>03:40:17</c:v>
                </c:pt>
                <c:pt idx="47302">
                  <c:v>03:40:18</c:v>
                </c:pt>
                <c:pt idx="47303">
                  <c:v>03:40:19</c:v>
                </c:pt>
                <c:pt idx="47304">
                  <c:v>03:40:20</c:v>
                </c:pt>
                <c:pt idx="47305">
                  <c:v>03:40:21</c:v>
                </c:pt>
                <c:pt idx="47306">
                  <c:v>03:40:22</c:v>
                </c:pt>
                <c:pt idx="47307">
                  <c:v>03:40:23</c:v>
                </c:pt>
                <c:pt idx="47308">
                  <c:v>03:40:24</c:v>
                </c:pt>
                <c:pt idx="47309">
                  <c:v>03:40:25</c:v>
                </c:pt>
                <c:pt idx="47310">
                  <c:v>03:40:26</c:v>
                </c:pt>
                <c:pt idx="47311">
                  <c:v>03:40:27</c:v>
                </c:pt>
                <c:pt idx="47312">
                  <c:v>03:40:28</c:v>
                </c:pt>
                <c:pt idx="47313">
                  <c:v>03:40:29</c:v>
                </c:pt>
                <c:pt idx="47314">
                  <c:v>03:40:30</c:v>
                </c:pt>
                <c:pt idx="47315">
                  <c:v>03:40:31</c:v>
                </c:pt>
                <c:pt idx="47316">
                  <c:v>03:40:32</c:v>
                </c:pt>
                <c:pt idx="47317">
                  <c:v>03:40:33</c:v>
                </c:pt>
                <c:pt idx="47318">
                  <c:v>03:40:34</c:v>
                </c:pt>
                <c:pt idx="47319">
                  <c:v>03:40:35</c:v>
                </c:pt>
                <c:pt idx="47320">
                  <c:v>03:40:36</c:v>
                </c:pt>
                <c:pt idx="47321">
                  <c:v>03:40:37</c:v>
                </c:pt>
                <c:pt idx="47322">
                  <c:v>03:40:38</c:v>
                </c:pt>
                <c:pt idx="47323">
                  <c:v>03:40:39</c:v>
                </c:pt>
                <c:pt idx="47324">
                  <c:v>03:40:40</c:v>
                </c:pt>
                <c:pt idx="47325">
                  <c:v>03:40:41</c:v>
                </c:pt>
                <c:pt idx="47326">
                  <c:v>03:40:42</c:v>
                </c:pt>
                <c:pt idx="47327">
                  <c:v>03:40:43</c:v>
                </c:pt>
                <c:pt idx="47328">
                  <c:v>03:40:44</c:v>
                </c:pt>
                <c:pt idx="47329">
                  <c:v>03:40:45</c:v>
                </c:pt>
                <c:pt idx="47330">
                  <c:v>03:40:46</c:v>
                </c:pt>
                <c:pt idx="47331">
                  <c:v>03:40:47</c:v>
                </c:pt>
                <c:pt idx="47332">
                  <c:v>03:40:48</c:v>
                </c:pt>
                <c:pt idx="47333">
                  <c:v>03:40:49</c:v>
                </c:pt>
                <c:pt idx="47334">
                  <c:v>03:40:50</c:v>
                </c:pt>
                <c:pt idx="47335">
                  <c:v>03:40:51</c:v>
                </c:pt>
                <c:pt idx="47336">
                  <c:v>03:40:52</c:v>
                </c:pt>
                <c:pt idx="47337">
                  <c:v>03:40:53</c:v>
                </c:pt>
                <c:pt idx="47338">
                  <c:v>03:40:54</c:v>
                </c:pt>
                <c:pt idx="47339">
                  <c:v>03:40:55</c:v>
                </c:pt>
                <c:pt idx="47340">
                  <c:v>03:40:56</c:v>
                </c:pt>
                <c:pt idx="47341">
                  <c:v>03:40:57</c:v>
                </c:pt>
                <c:pt idx="47342">
                  <c:v>03:40:58</c:v>
                </c:pt>
                <c:pt idx="47343">
                  <c:v>03:40:59</c:v>
                </c:pt>
                <c:pt idx="47344">
                  <c:v>03:41:00</c:v>
                </c:pt>
                <c:pt idx="47345">
                  <c:v>03:41:01</c:v>
                </c:pt>
                <c:pt idx="47346">
                  <c:v>03:41:02</c:v>
                </c:pt>
                <c:pt idx="47347">
                  <c:v>03:41:03</c:v>
                </c:pt>
                <c:pt idx="47348">
                  <c:v>03:41:04</c:v>
                </c:pt>
                <c:pt idx="47349">
                  <c:v>03:41:05</c:v>
                </c:pt>
                <c:pt idx="47350">
                  <c:v>03:41:06</c:v>
                </c:pt>
                <c:pt idx="47351">
                  <c:v>03:41:07</c:v>
                </c:pt>
                <c:pt idx="47352">
                  <c:v>03:41:08</c:v>
                </c:pt>
                <c:pt idx="47353">
                  <c:v>03:41:09</c:v>
                </c:pt>
                <c:pt idx="47354">
                  <c:v>03:41:10</c:v>
                </c:pt>
                <c:pt idx="47355">
                  <c:v>03:41:11</c:v>
                </c:pt>
                <c:pt idx="47356">
                  <c:v>03:41:12</c:v>
                </c:pt>
                <c:pt idx="47357">
                  <c:v>03:41:13</c:v>
                </c:pt>
                <c:pt idx="47358">
                  <c:v>03:41:14</c:v>
                </c:pt>
                <c:pt idx="47359">
                  <c:v>03:41:15</c:v>
                </c:pt>
                <c:pt idx="47360">
                  <c:v>03:41:16</c:v>
                </c:pt>
                <c:pt idx="47361">
                  <c:v>03:41:17</c:v>
                </c:pt>
                <c:pt idx="47362">
                  <c:v>03:41:18</c:v>
                </c:pt>
                <c:pt idx="47363">
                  <c:v>03:41:19</c:v>
                </c:pt>
                <c:pt idx="47364">
                  <c:v>03:41:20</c:v>
                </c:pt>
                <c:pt idx="47365">
                  <c:v>03:41:21</c:v>
                </c:pt>
                <c:pt idx="47366">
                  <c:v>03:41:22</c:v>
                </c:pt>
                <c:pt idx="47367">
                  <c:v>03:41:23</c:v>
                </c:pt>
                <c:pt idx="47368">
                  <c:v>03:41:24</c:v>
                </c:pt>
                <c:pt idx="47369">
                  <c:v>03:41:25</c:v>
                </c:pt>
                <c:pt idx="47370">
                  <c:v>03:41:26</c:v>
                </c:pt>
                <c:pt idx="47371">
                  <c:v>03:41:27</c:v>
                </c:pt>
                <c:pt idx="47372">
                  <c:v>03:41:28</c:v>
                </c:pt>
                <c:pt idx="47373">
                  <c:v>03:41:29</c:v>
                </c:pt>
                <c:pt idx="47374">
                  <c:v>03:41:30</c:v>
                </c:pt>
                <c:pt idx="47375">
                  <c:v>03:41:31</c:v>
                </c:pt>
                <c:pt idx="47376">
                  <c:v>03:41:32</c:v>
                </c:pt>
                <c:pt idx="47377">
                  <c:v>03:41:33</c:v>
                </c:pt>
                <c:pt idx="47378">
                  <c:v>03:41:34</c:v>
                </c:pt>
                <c:pt idx="47379">
                  <c:v>03:41:35</c:v>
                </c:pt>
                <c:pt idx="47380">
                  <c:v>03:41:36</c:v>
                </c:pt>
                <c:pt idx="47381">
                  <c:v>03:41:37</c:v>
                </c:pt>
                <c:pt idx="47382">
                  <c:v>03:41:38</c:v>
                </c:pt>
                <c:pt idx="47383">
                  <c:v>03:41:39</c:v>
                </c:pt>
                <c:pt idx="47384">
                  <c:v>03:41:40</c:v>
                </c:pt>
                <c:pt idx="47385">
                  <c:v>03:41:41</c:v>
                </c:pt>
                <c:pt idx="47386">
                  <c:v>03:41:42</c:v>
                </c:pt>
                <c:pt idx="47387">
                  <c:v>03:41:43</c:v>
                </c:pt>
                <c:pt idx="47388">
                  <c:v>03:41:44</c:v>
                </c:pt>
                <c:pt idx="47389">
                  <c:v>03:41:45</c:v>
                </c:pt>
                <c:pt idx="47390">
                  <c:v>03:41:46</c:v>
                </c:pt>
                <c:pt idx="47391">
                  <c:v>03:41:47</c:v>
                </c:pt>
                <c:pt idx="47392">
                  <c:v>03:41:48</c:v>
                </c:pt>
                <c:pt idx="47393">
                  <c:v>03:41:49</c:v>
                </c:pt>
                <c:pt idx="47394">
                  <c:v>03:41:50</c:v>
                </c:pt>
                <c:pt idx="47395">
                  <c:v>03:41:51</c:v>
                </c:pt>
                <c:pt idx="47396">
                  <c:v>03:41:52</c:v>
                </c:pt>
                <c:pt idx="47397">
                  <c:v>03:41:53</c:v>
                </c:pt>
                <c:pt idx="47398">
                  <c:v>03:41:54</c:v>
                </c:pt>
                <c:pt idx="47399">
                  <c:v>03:41:55</c:v>
                </c:pt>
                <c:pt idx="47400">
                  <c:v>03:41:56</c:v>
                </c:pt>
                <c:pt idx="47401">
                  <c:v>03:41:57</c:v>
                </c:pt>
                <c:pt idx="47402">
                  <c:v>03:41:58</c:v>
                </c:pt>
                <c:pt idx="47403">
                  <c:v>03:41:59</c:v>
                </c:pt>
                <c:pt idx="47404">
                  <c:v>03:42:00</c:v>
                </c:pt>
                <c:pt idx="47405">
                  <c:v>03:42:01</c:v>
                </c:pt>
                <c:pt idx="47406">
                  <c:v>03:42:02</c:v>
                </c:pt>
                <c:pt idx="47407">
                  <c:v>03:42:03</c:v>
                </c:pt>
                <c:pt idx="47408">
                  <c:v>03:42:04</c:v>
                </c:pt>
                <c:pt idx="47409">
                  <c:v>03:42:05</c:v>
                </c:pt>
                <c:pt idx="47410">
                  <c:v>03:42:06</c:v>
                </c:pt>
                <c:pt idx="47411">
                  <c:v>03:42:07</c:v>
                </c:pt>
                <c:pt idx="47412">
                  <c:v>03:42:08</c:v>
                </c:pt>
                <c:pt idx="47413">
                  <c:v>03:42:09</c:v>
                </c:pt>
                <c:pt idx="47414">
                  <c:v>03:42:10</c:v>
                </c:pt>
                <c:pt idx="47415">
                  <c:v>03:42:11</c:v>
                </c:pt>
                <c:pt idx="47416">
                  <c:v>03:42:12</c:v>
                </c:pt>
                <c:pt idx="47417">
                  <c:v>03:42:13</c:v>
                </c:pt>
                <c:pt idx="47418">
                  <c:v>03:42:14</c:v>
                </c:pt>
                <c:pt idx="47419">
                  <c:v>03:42:15</c:v>
                </c:pt>
                <c:pt idx="47420">
                  <c:v>03:42:16</c:v>
                </c:pt>
                <c:pt idx="47421">
                  <c:v>03:42:17</c:v>
                </c:pt>
                <c:pt idx="47422">
                  <c:v>03:42:18</c:v>
                </c:pt>
                <c:pt idx="47423">
                  <c:v>03:42:19</c:v>
                </c:pt>
                <c:pt idx="47424">
                  <c:v>03:42:20</c:v>
                </c:pt>
                <c:pt idx="47425">
                  <c:v>03:42:21</c:v>
                </c:pt>
                <c:pt idx="47426">
                  <c:v>03:42:22</c:v>
                </c:pt>
                <c:pt idx="47427">
                  <c:v>03:42:23</c:v>
                </c:pt>
                <c:pt idx="47428">
                  <c:v>03:42:24</c:v>
                </c:pt>
                <c:pt idx="47429">
                  <c:v>03:42:25</c:v>
                </c:pt>
                <c:pt idx="47430">
                  <c:v>03:42:26</c:v>
                </c:pt>
                <c:pt idx="47431">
                  <c:v>03:42:27</c:v>
                </c:pt>
                <c:pt idx="47432">
                  <c:v>03:42:28</c:v>
                </c:pt>
                <c:pt idx="47433">
                  <c:v>03:42:29</c:v>
                </c:pt>
                <c:pt idx="47434">
                  <c:v>03:42:30</c:v>
                </c:pt>
                <c:pt idx="47435">
                  <c:v>03:42:31</c:v>
                </c:pt>
                <c:pt idx="47436">
                  <c:v>03:42:32</c:v>
                </c:pt>
                <c:pt idx="47437">
                  <c:v>03:42:33</c:v>
                </c:pt>
                <c:pt idx="47438">
                  <c:v>03:42:34</c:v>
                </c:pt>
                <c:pt idx="47439">
                  <c:v>03:42:35</c:v>
                </c:pt>
                <c:pt idx="47440">
                  <c:v>03:42:36</c:v>
                </c:pt>
                <c:pt idx="47441">
                  <c:v>03:42:37</c:v>
                </c:pt>
                <c:pt idx="47442">
                  <c:v>03:42:38</c:v>
                </c:pt>
                <c:pt idx="47443">
                  <c:v>03:42:39</c:v>
                </c:pt>
                <c:pt idx="47444">
                  <c:v>03:42:40</c:v>
                </c:pt>
                <c:pt idx="47445">
                  <c:v>03:42:41</c:v>
                </c:pt>
                <c:pt idx="47446">
                  <c:v>03:42:42</c:v>
                </c:pt>
                <c:pt idx="47447">
                  <c:v>03:42:43</c:v>
                </c:pt>
                <c:pt idx="47448">
                  <c:v>03:42:44</c:v>
                </c:pt>
                <c:pt idx="47449">
                  <c:v>03:42:45</c:v>
                </c:pt>
                <c:pt idx="47450">
                  <c:v>03:42:46</c:v>
                </c:pt>
                <c:pt idx="47451">
                  <c:v>03:42:47</c:v>
                </c:pt>
                <c:pt idx="47452">
                  <c:v>03:42:48</c:v>
                </c:pt>
                <c:pt idx="47453">
                  <c:v>03:42:49</c:v>
                </c:pt>
                <c:pt idx="47454">
                  <c:v>03:42:50</c:v>
                </c:pt>
                <c:pt idx="47455">
                  <c:v>03:42:51</c:v>
                </c:pt>
                <c:pt idx="47456">
                  <c:v>03:42:52</c:v>
                </c:pt>
                <c:pt idx="47457">
                  <c:v>03:42:53</c:v>
                </c:pt>
                <c:pt idx="47458">
                  <c:v>03:42:54</c:v>
                </c:pt>
                <c:pt idx="47459">
                  <c:v>03:42:55</c:v>
                </c:pt>
                <c:pt idx="47460">
                  <c:v>03:42:56</c:v>
                </c:pt>
                <c:pt idx="47461">
                  <c:v>03:42:57</c:v>
                </c:pt>
                <c:pt idx="47462">
                  <c:v>03:42:58</c:v>
                </c:pt>
                <c:pt idx="47463">
                  <c:v>03:42:59</c:v>
                </c:pt>
                <c:pt idx="47464">
                  <c:v>03:43:00</c:v>
                </c:pt>
                <c:pt idx="47465">
                  <c:v>03:43:01</c:v>
                </c:pt>
                <c:pt idx="47466">
                  <c:v>03:43:02</c:v>
                </c:pt>
                <c:pt idx="47467">
                  <c:v>03:43:03</c:v>
                </c:pt>
                <c:pt idx="47468">
                  <c:v>03:43:04</c:v>
                </c:pt>
                <c:pt idx="47469">
                  <c:v>03:43:05</c:v>
                </c:pt>
                <c:pt idx="47470">
                  <c:v>03:43:06</c:v>
                </c:pt>
                <c:pt idx="47471">
                  <c:v>03:43:07</c:v>
                </c:pt>
                <c:pt idx="47472">
                  <c:v>03:43:08</c:v>
                </c:pt>
                <c:pt idx="47473">
                  <c:v>03:43:09</c:v>
                </c:pt>
                <c:pt idx="47474">
                  <c:v>03:43:10</c:v>
                </c:pt>
                <c:pt idx="47475">
                  <c:v>03:43:11</c:v>
                </c:pt>
                <c:pt idx="47476">
                  <c:v>03:43:12</c:v>
                </c:pt>
                <c:pt idx="47477">
                  <c:v>03:43:13</c:v>
                </c:pt>
                <c:pt idx="47478">
                  <c:v>03:43:14</c:v>
                </c:pt>
                <c:pt idx="47479">
                  <c:v>03:43:15</c:v>
                </c:pt>
                <c:pt idx="47480">
                  <c:v>03:43:16</c:v>
                </c:pt>
                <c:pt idx="47481">
                  <c:v>03:43:17</c:v>
                </c:pt>
                <c:pt idx="47482">
                  <c:v>03:43:18</c:v>
                </c:pt>
                <c:pt idx="47483">
                  <c:v>03:43:19</c:v>
                </c:pt>
                <c:pt idx="47484">
                  <c:v>03:43:20</c:v>
                </c:pt>
                <c:pt idx="47485">
                  <c:v>03:43:21</c:v>
                </c:pt>
                <c:pt idx="47486">
                  <c:v>03:43:22</c:v>
                </c:pt>
                <c:pt idx="47487">
                  <c:v>03:43:23</c:v>
                </c:pt>
                <c:pt idx="47488">
                  <c:v>03:43:24</c:v>
                </c:pt>
                <c:pt idx="47489">
                  <c:v>03:43:25</c:v>
                </c:pt>
                <c:pt idx="47490">
                  <c:v>03:43:26</c:v>
                </c:pt>
                <c:pt idx="47491">
                  <c:v>03:43:27</c:v>
                </c:pt>
                <c:pt idx="47492">
                  <c:v>03:43:28</c:v>
                </c:pt>
                <c:pt idx="47493">
                  <c:v>03:43:29</c:v>
                </c:pt>
                <c:pt idx="47494">
                  <c:v>03:43:30</c:v>
                </c:pt>
                <c:pt idx="47495">
                  <c:v>03:43:31</c:v>
                </c:pt>
                <c:pt idx="47496">
                  <c:v>03:43:32</c:v>
                </c:pt>
                <c:pt idx="47497">
                  <c:v>03:43:33</c:v>
                </c:pt>
                <c:pt idx="47498">
                  <c:v>03:43:34</c:v>
                </c:pt>
                <c:pt idx="47499">
                  <c:v>03:43:35</c:v>
                </c:pt>
                <c:pt idx="47500">
                  <c:v>03:43:36</c:v>
                </c:pt>
                <c:pt idx="47501">
                  <c:v>03:43:37</c:v>
                </c:pt>
                <c:pt idx="47502">
                  <c:v>03:43:38</c:v>
                </c:pt>
                <c:pt idx="47503">
                  <c:v>03:43:39</c:v>
                </c:pt>
                <c:pt idx="47504">
                  <c:v>03:43:40</c:v>
                </c:pt>
                <c:pt idx="47505">
                  <c:v>03:43:41</c:v>
                </c:pt>
                <c:pt idx="47506">
                  <c:v>03:43:42</c:v>
                </c:pt>
                <c:pt idx="47507">
                  <c:v>03:43:43</c:v>
                </c:pt>
                <c:pt idx="47508">
                  <c:v>03:43:44</c:v>
                </c:pt>
                <c:pt idx="47509">
                  <c:v>03:43:45</c:v>
                </c:pt>
                <c:pt idx="47510">
                  <c:v>03:43:46</c:v>
                </c:pt>
                <c:pt idx="47511">
                  <c:v>03:43:47</c:v>
                </c:pt>
                <c:pt idx="47512">
                  <c:v>03:43:48</c:v>
                </c:pt>
                <c:pt idx="47513">
                  <c:v>03:43:49</c:v>
                </c:pt>
                <c:pt idx="47514">
                  <c:v>03:43:50</c:v>
                </c:pt>
                <c:pt idx="47515">
                  <c:v>03:43:51</c:v>
                </c:pt>
                <c:pt idx="47516">
                  <c:v>03:43:52</c:v>
                </c:pt>
                <c:pt idx="47517">
                  <c:v>03:43:53</c:v>
                </c:pt>
                <c:pt idx="47518">
                  <c:v>03:43:54</c:v>
                </c:pt>
                <c:pt idx="47519">
                  <c:v>03:43:55</c:v>
                </c:pt>
                <c:pt idx="47520">
                  <c:v>03:43:56</c:v>
                </c:pt>
                <c:pt idx="47521">
                  <c:v>03:43:57</c:v>
                </c:pt>
                <c:pt idx="47522">
                  <c:v>03:43:58</c:v>
                </c:pt>
                <c:pt idx="47523">
                  <c:v>03:43:59</c:v>
                </c:pt>
                <c:pt idx="47524">
                  <c:v>03:44:00</c:v>
                </c:pt>
                <c:pt idx="47525">
                  <c:v>03:44:01</c:v>
                </c:pt>
                <c:pt idx="47526">
                  <c:v>03:44:02</c:v>
                </c:pt>
                <c:pt idx="47527">
                  <c:v>03:44:03</c:v>
                </c:pt>
                <c:pt idx="47528">
                  <c:v>03:44:04</c:v>
                </c:pt>
                <c:pt idx="47529">
                  <c:v>03:44:05</c:v>
                </c:pt>
                <c:pt idx="47530">
                  <c:v>03:44:06</c:v>
                </c:pt>
                <c:pt idx="47531">
                  <c:v>03:44:07</c:v>
                </c:pt>
                <c:pt idx="47532">
                  <c:v>03:44:08</c:v>
                </c:pt>
                <c:pt idx="47533">
                  <c:v>03:44:09</c:v>
                </c:pt>
                <c:pt idx="47534">
                  <c:v>03:44:10</c:v>
                </c:pt>
                <c:pt idx="47535">
                  <c:v>03:44:11</c:v>
                </c:pt>
                <c:pt idx="47536">
                  <c:v>03:44:12</c:v>
                </c:pt>
                <c:pt idx="47537">
                  <c:v>03:44:13</c:v>
                </c:pt>
                <c:pt idx="47538">
                  <c:v>03:44:14</c:v>
                </c:pt>
                <c:pt idx="47539">
                  <c:v>03:44:15</c:v>
                </c:pt>
                <c:pt idx="47540">
                  <c:v>03:44:16</c:v>
                </c:pt>
                <c:pt idx="47541">
                  <c:v>03:44:17</c:v>
                </c:pt>
                <c:pt idx="47542">
                  <c:v>03:44:18</c:v>
                </c:pt>
                <c:pt idx="47543">
                  <c:v>03:44:19</c:v>
                </c:pt>
                <c:pt idx="47544">
                  <c:v>03:44:20</c:v>
                </c:pt>
                <c:pt idx="47545">
                  <c:v>03:44:21</c:v>
                </c:pt>
                <c:pt idx="47546">
                  <c:v>03:44:22</c:v>
                </c:pt>
                <c:pt idx="47547">
                  <c:v>03:44:23</c:v>
                </c:pt>
                <c:pt idx="47548">
                  <c:v>03:44:24</c:v>
                </c:pt>
                <c:pt idx="47549">
                  <c:v>03:44:25</c:v>
                </c:pt>
                <c:pt idx="47550">
                  <c:v>03:44:26</c:v>
                </c:pt>
                <c:pt idx="47551">
                  <c:v>03:44:27</c:v>
                </c:pt>
                <c:pt idx="47552">
                  <c:v>03:44:28</c:v>
                </c:pt>
                <c:pt idx="47553">
                  <c:v>03:44:29</c:v>
                </c:pt>
                <c:pt idx="47554">
                  <c:v>03:44:30</c:v>
                </c:pt>
                <c:pt idx="47555">
                  <c:v>03:44:31</c:v>
                </c:pt>
                <c:pt idx="47556">
                  <c:v>03:44:32</c:v>
                </c:pt>
                <c:pt idx="47557">
                  <c:v>03:44:33</c:v>
                </c:pt>
                <c:pt idx="47558">
                  <c:v>03:44:34</c:v>
                </c:pt>
                <c:pt idx="47559">
                  <c:v>03:44:35</c:v>
                </c:pt>
                <c:pt idx="47560">
                  <c:v>03:44:36</c:v>
                </c:pt>
                <c:pt idx="47561">
                  <c:v>03:44:37</c:v>
                </c:pt>
                <c:pt idx="47562">
                  <c:v>03:44:38</c:v>
                </c:pt>
                <c:pt idx="47563">
                  <c:v>03:44:39</c:v>
                </c:pt>
                <c:pt idx="47564">
                  <c:v>03:44:40</c:v>
                </c:pt>
                <c:pt idx="47565">
                  <c:v>03:44:41</c:v>
                </c:pt>
                <c:pt idx="47566">
                  <c:v>03:44:42</c:v>
                </c:pt>
                <c:pt idx="47567">
                  <c:v>03:44:43</c:v>
                </c:pt>
                <c:pt idx="47568">
                  <c:v>03:44:44</c:v>
                </c:pt>
                <c:pt idx="47569">
                  <c:v>03:44:45</c:v>
                </c:pt>
                <c:pt idx="47570">
                  <c:v>03:44:46</c:v>
                </c:pt>
                <c:pt idx="47571">
                  <c:v>03:44:47</c:v>
                </c:pt>
                <c:pt idx="47572">
                  <c:v>03:44:48</c:v>
                </c:pt>
                <c:pt idx="47573">
                  <c:v>03:44:49</c:v>
                </c:pt>
                <c:pt idx="47574">
                  <c:v>03:44:50</c:v>
                </c:pt>
                <c:pt idx="47575">
                  <c:v>03:44:51</c:v>
                </c:pt>
                <c:pt idx="47576">
                  <c:v>03:44:52</c:v>
                </c:pt>
                <c:pt idx="47577">
                  <c:v>03:44:53</c:v>
                </c:pt>
                <c:pt idx="47578">
                  <c:v>03:44:54</c:v>
                </c:pt>
                <c:pt idx="47579">
                  <c:v>03:44:55</c:v>
                </c:pt>
                <c:pt idx="47580">
                  <c:v>03:44:56</c:v>
                </c:pt>
                <c:pt idx="47581">
                  <c:v>03:44:57</c:v>
                </c:pt>
                <c:pt idx="47582">
                  <c:v>03:44:58</c:v>
                </c:pt>
                <c:pt idx="47583">
                  <c:v>03:44:59</c:v>
                </c:pt>
                <c:pt idx="47584">
                  <c:v>03:45:00</c:v>
                </c:pt>
                <c:pt idx="47585">
                  <c:v>03:45:01</c:v>
                </c:pt>
                <c:pt idx="47586">
                  <c:v>03:45:02</c:v>
                </c:pt>
                <c:pt idx="47587">
                  <c:v>03:45:03</c:v>
                </c:pt>
                <c:pt idx="47588">
                  <c:v>03:45:04</c:v>
                </c:pt>
                <c:pt idx="47589">
                  <c:v>03:45:05</c:v>
                </c:pt>
                <c:pt idx="47590">
                  <c:v>03:45:06</c:v>
                </c:pt>
                <c:pt idx="47591">
                  <c:v>03:45:07</c:v>
                </c:pt>
                <c:pt idx="47592">
                  <c:v>03:45:08</c:v>
                </c:pt>
                <c:pt idx="47593">
                  <c:v>03:45:09</c:v>
                </c:pt>
                <c:pt idx="47594">
                  <c:v>03:45:10</c:v>
                </c:pt>
                <c:pt idx="47595">
                  <c:v>03:45:11</c:v>
                </c:pt>
                <c:pt idx="47596">
                  <c:v>03:45:12</c:v>
                </c:pt>
                <c:pt idx="47597">
                  <c:v>03:45:13</c:v>
                </c:pt>
                <c:pt idx="47598">
                  <c:v>03:45:14</c:v>
                </c:pt>
                <c:pt idx="47599">
                  <c:v>03:45:15</c:v>
                </c:pt>
                <c:pt idx="47600">
                  <c:v>03:45:16</c:v>
                </c:pt>
                <c:pt idx="47601">
                  <c:v>03:45:17</c:v>
                </c:pt>
                <c:pt idx="47602">
                  <c:v>03:45:18</c:v>
                </c:pt>
                <c:pt idx="47603">
                  <c:v>03:45:19</c:v>
                </c:pt>
                <c:pt idx="47604">
                  <c:v>03:45:20</c:v>
                </c:pt>
                <c:pt idx="47605">
                  <c:v>03:45:21</c:v>
                </c:pt>
                <c:pt idx="47606">
                  <c:v>03:45:22</c:v>
                </c:pt>
                <c:pt idx="47607">
                  <c:v>03:45:23</c:v>
                </c:pt>
                <c:pt idx="47608">
                  <c:v>03:45:24</c:v>
                </c:pt>
                <c:pt idx="47609">
                  <c:v>03:45:25</c:v>
                </c:pt>
                <c:pt idx="47610">
                  <c:v>03:45:26</c:v>
                </c:pt>
                <c:pt idx="47611">
                  <c:v>03:45:27</c:v>
                </c:pt>
                <c:pt idx="47612">
                  <c:v>03:45:28</c:v>
                </c:pt>
                <c:pt idx="47613">
                  <c:v>03:45:29</c:v>
                </c:pt>
                <c:pt idx="47614">
                  <c:v>03:45:30</c:v>
                </c:pt>
                <c:pt idx="47615">
                  <c:v>03:45:31</c:v>
                </c:pt>
                <c:pt idx="47616">
                  <c:v>03:45:32</c:v>
                </c:pt>
                <c:pt idx="47617">
                  <c:v>03:45:33</c:v>
                </c:pt>
                <c:pt idx="47618">
                  <c:v>03:45:34</c:v>
                </c:pt>
                <c:pt idx="47619">
                  <c:v>03:45:35</c:v>
                </c:pt>
                <c:pt idx="47620">
                  <c:v>03:45:36</c:v>
                </c:pt>
                <c:pt idx="47621">
                  <c:v>03:45:37</c:v>
                </c:pt>
                <c:pt idx="47622">
                  <c:v>03:45:38</c:v>
                </c:pt>
                <c:pt idx="47623">
                  <c:v>03:45:39</c:v>
                </c:pt>
                <c:pt idx="47624">
                  <c:v>03:45:40</c:v>
                </c:pt>
                <c:pt idx="47625">
                  <c:v>03:45:41</c:v>
                </c:pt>
                <c:pt idx="47626">
                  <c:v>03:45:42</c:v>
                </c:pt>
                <c:pt idx="47627">
                  <c:v>03:45:43</c:v>
                </c:pt>
                <c:pt idx="47628">
                  <c:v>03:45:44</c:v>
                </c:pt>
                <c:pt idx="47629">
                  <c:v>03:45:45</c:v>
                </c:pt>
                <c:pt idx="47630">
                  <c:v>03:45:46</c:v>
                </c:pt>
                <c:pt idx="47631">
                  <c:v>03:45:47</c:v>
                </c:pt>
                <c:pt idx="47632">
                  <c:v>03:45:48</c:v>
                </c:pt>
                <c:pt idx="47633">
                  <c:v>03:45:49</c:v>
                </c:pt>
                <c:pt idx="47634">
                  <c:v>03:45:50</c:v>
                </c:pt>
                <c:pt idx="47635">
                  <c:v>03:45:51</c:v>
                </c:pt>
                <c:pt idx="47636">
                  <c:v>03:45:52</c:v>
                </c:pt>
                <c:pt idx="47637">
                  <c:v>03:45:53</c:v>
                </c:pt>
                <c:pt idx="47638">
                  <c:v>03:45:54</c:v>
                </c:pt>
                <c:pt idx="47639">
                  <c:v>03:45:55</c:v>
                </c:pt>
                <c:pt idx="47640">
                  <c:v>03:45:56</c:v>
                </c:pt>
                <c:pt idx="47641">
                  <c:v>03:45:57</c:v>
                </c:pt>
                <c:pt idx="47642">
                  <c:v>03:45:58</c:v>
                </c:pt>
                <c:pt idx="47643">
                  <c:v>03:45:59</c:v>
                </c:pt>
                <c:pt idx="47644">
                  <c:v>03:46:00</c:v>
                </c:pt>
                <c:pt idx="47645">
                  <c:v>03:46:01</c:v>
                </c:pt>
                <c:pt idx="47646">
                  <c:v>03:46:02</c:v>
                </c:pt>
                <c:pt idx="47647">
                  <c:v>03:46:03</c:v>
                </c:pt>
                <c:pt idx="47648">
                  <c:v>03:46:04</c:v>
                </c:pt>
                <c:pt idx="47649">
                  <c:v>03:46:05</c:v>
                </c:pt>
                <c:pt idx="47650">
                  <c:v>03:46:06</c:v>
                </c:pt>
                <c:pt idx="47651">
                  <c:v>03:46:07</c:v>
                </c:pt>
                <c:pt idx="47652">
                  <c:v>03:46:08</c:v>
                </c:pt>
                <c:pt idx="47653">
                  <c:v>03:46:09</c:v>
                </c:pt>
                <c:pt idx="47654">
                  <c:v>03:46:10</c:v>
                </c:pt>
                <c:pt idx="47655">
                  <c:v>03:46:11</c:v>
                </c:pt>
                <c:pt idx="47656">
                  <c:v>03:46:12</c:v>
                </c:pt>
                <c:pt idx="47657">
                  <c:v>03:46:13</c:v>
                </c:pt>
                <c:pt idx="47658">
                  <c:v>03:46:14</c:v>
                </c:pt>
                <c:pt idx="47659">
                  <c:v>03:46:15</c:v>
                </c:pt>
                <c:pt idx="47660">
                  <c:v>03:46:16</c:v>
                </c:pt>
                <c:pt idx="47661">
                  <c:v>03:46:17</c:v>
                </c:pt>
                <c:pt idx="47662">
                  <c:v>03:46:18</c:v>
                </c:pt>
                <c:pt idx="47663">
                  <c:v>03:46:19</c:v>
                </c:pt>
                <c:pt idx="47664">
                  <c:v>03:46:20</c:v>
                </c:pt>
                <c:pt idx="47665">
                  <c:v>03:46:21</c:v>
                </c:pt>
                <c:pt idx="47666">
                  <c:v>03:46:22</c:v>
                </c:pt>
                <c:pt idx="47667">
                  <c:v>03:46:23</c:v>
                </c:pt>
                <c:pt idx="47668">
                  <c:v>03:46:24</c:v>
                </c:pt>
                <c:pt idx="47669">
                  <c:v>03:46:25</c:v>
                </c:pt>
                <c:pt idx="47670">
                  <c:v>03:46:26</c:v>
                </c:pt>
                <c:pt idx="47671">
                  <c:v>03:46:27</c:v>
                </c:pt>
                <c:pt idx="47672">
                  <c:v>03:46:28</c:v>
                </c:pt>
                <c:pt idx="47673">
                  <c:v>03:46:29</c:v>
                </c:pt>
                <c:pt idx="47674">
                  <c:v>03:46:30</c:v>
                </c:pt>
                <c:pt idx="47675">
                  <c:v>03:46:31</c:v>
                </c:pt>
                <c:pt idx="47676">
                  <c:v>03:46:32</c:v>
                </c:pt>
                <c:pt idx="47677">
                  <c:v>03:46:33</c:v>
                </c:pt>
                <c:pt idx="47678">
                  <c:v>03:46:34</c:v>
                </c:pt>
                <c:pt idx="47679">
                  <c:v>03:46:35</c:v>
                </c:pt>
                <c:pt idx="47680">
                  <c:v>03:46:36</c:v>
                </c:pt>
                <c:pt idx="47681">
                  <c:v>03:46:37</c:v>
                </c:pt>
                <c:pt idx="47682">
                  <c:v>03:46:38</c:v>
                </c:pt>
                <c:pt idx="47683">
                  <c:v>03:46:39</c:v>
                </c:pt>
                <c:pt idx="47684">
                  <c:v>03:46:40</c:v>
                </c:pt>
                <c:pt idx="47685">
                  <c:v>03:46:41</c:v>
                </c:pt>
                <c:pt idx="47686">
                  <c:v>03:46:42</c:v>
                </c:pt>
                <c:pt idx="47687">
                  <c:v>03:46:43</c:v>
                </c:pt>
                <c:pt idx="47688">
                  <c:v>03:46:44</c:v>
                </c:pt>
                <c:pt idx="47689">
                  <c:v>03:46:45</c:v>
                </c:pt>
                <c:pt idx="47690">
                  <c:v>03:46:46</c:v>
                </c:pt>
                <c:pt idx="47691">
                  <c:v>03:46:47</c:v>
                </c:pt>
                <c:pt idx="47692">
                  <c:v>03:46:48</c:v>
                </c:pt>
                <c:pt idx="47693">
                  <c:v>03:46:49</c:v>
                </c:pt>
                <c:pt idx="47694">
                  <c:v>03:46:50</c:v>
                </c:pt>
                <c:pt idx="47695">
                  <c:v>03:46:51</c:v>
                </c:pt>
                <c:pt idx="47696">
                  <c:v>03:46:52</c:v>
                </c:pt>
                <c:pt idx="47697">
                  <c:v>03:46:53</c:v>
                </c:pt>
                <c:pt idx="47698">
                  <c:v>03:46:54</c:v>
                </c:pt>
                <c:pt idx="47699">
                  <c:v>03:46:55</c:v>
                </c:pt>
                <c:pt idx="47700">
                  <c:v>03:46:56</c:v>
                </c:pt>
                <c:pt idx="47701">
                  <c:v>03:46:57</c:v>
                </c:pt>
                <c:pt idx="47702">
                  <c:v>03:46:58</c:v>
                </c:pt>
                <c:pt idx="47703">
                  <c:v>03:46:59</c:v>
                </c:pt>
                <c:pt idx="47704">
                  <c:v>03:47:00</c:v>
                </c:pt>
                <c:pt idx="47705">
                  <c:v>03:47:01</c:v>
                </c:pt>
                <c:pt idx="47706">
                  <c:v>03:47:02</c:v>
                </c:pt>
                <c:pt idx="47707">
                  <c:v>03:47:03</c:v>
                </c:pt>
                <c:pt idx="47708">
                  <c:v>03:47:04</c:v>
                </c:pt>
                <c:pt idx="47709">
                  <c:v>03:47:05</c:v>
                </c:pt>
                <c:pt idx="47710">
                  <c:v>03:47:06</c:v>
                </c:pt>
                <c:pt idx="47711">
                  <c:v>03:47:07</c:v>
                </c:pt>
                <c:pt idx="47712">
                  <c:v>03:47:08</c:v>
                </c:pt>
                <c:pt idx="47713">
                  <c:v>03:47:09</c:v>
                </c:pt>
                <c:pt idx="47714">
                  <c:v>03:47:10</c:v>
                </c:pt>
                <c:pt idx="47715">
                  <c:v>03:47:11</c:v>
                </c:pt>
                <c:pt idx="47716">
                  <c:v>03:47:12</c:v>
                </c:pt>
                <c:pt idx="47717">
                  <c:v>03:47:13</c:v>
                </c:pt>
                <c:pt idx="47718">
                  <c:v>03:47:14</c:v>
                </c:pt>
                <c:pt idx="47719">
                  <c:v>03:47:15</c:v>
                </c:pt>
                <c:pt idx="47720">
                  <c:v>03:47:16</c:v>
                </c:pt>
                <c:pt idx="47721">
                  <c:v>03:47:17</c:v>
                </c:pt>
                <c:pt idx="47722">
                  <c:v>03:47:18</c:v>
                </c:pt>
                <c:pt idx="47723">
                  <c:v>03:47:19</c:v>
                </c:pt>
                <c:pt idx="47724">
                  <c:v>03:47:20</c:v>
                </c:pt>
                <c:pt idx="47725">
                  <c:v>03:47:21</c:v>
                </c:pt>
                <c:pt idx="47726">
                  <c:v>03:47:22</c:v>
                </c:pt>
                <c:pt idx="47727">
                  <c:v>03:47:23</c:v>
                </c:pt>
                <c:pt idx="47728">
                  <c:v>03:47:24</c:v>
                </c:pt>
                <c:pt idx="47729">
                  <c:v>03:47:25</c:v>
                </c:pt>
                <c:pt idx="47730">
                  <c:v>03:47:26</c:v>
                </c:pt>
                <c:pt idx="47731">
                  <c:v>03:47:27</c:v>
                </c:pt>
                <c:pt idx="47732">
                  <c:v>03:47:28</c:v>
                </c:pt>
                <c:pt idx="47733">
                  <c:v>03:47:29</c:v>
                </c:pt>
                <c:pt idx="47734">
                  <c:v>03:47:30</c:v>
                </c:pt>
                <c:pt idx="47735">
                  <c:v>03:47:31</c:v>
                </c:pt>
                <c:pt idx="47736">
                  <c:v>03:47:32</c:v>
                </c:pt>
                <c:pt idx="47737">
                  <c:v>03:47:33</c:v>
                </c:pt>
                <c:pt idx="47738">
                  <c:v>03:47:34</c:v>
                </c:pt>
                <c:pt idx="47739">
                  <c:v>03:47:35</c:v>
                </c:pt>
                <c:pt idx="47740">
                  <c:v>03:47:36</c:v>
                </c:pt>
                <c:pt idx="47741">
                  <c:v>03:47:37</c:v>
                </c:pt>
                <c:pt idx="47742">
                  <c:v>03:47:38</c:v>
                </c:pt>
                <c:pt idx="47743">
                  <c:v>03:47:39</c:v>
                </c:pt>
                <c:pt idx="47744">
                  <c:v>03:47:40</c:v>
                </c:pt>
                <c:pt idx="47745">
                  <c:v>03:47:41</c:v>
                </c:pt>
                <c:pt idx="47746">
                  <c:v>03:47:42</c:v>
                </c:pt>
                <c:pt idx="47747">
                  <c:v>03:47:43</c:v>
                </c:pt>
                <c:pt idx="47748">
                  <c:v>03:47:44</c:v>
                </c:pt>
                <c:pt idx="47749">
                  <c:v>03:47:45</c:v>
                </c:pt>
                <c:pt idx="47750">
                  <c:v>03:47:46</c:v>
                </c:pt>
                <c:pt idx="47751">
                  <c:v>03:47:47</c:v>
                </c:pt>
                <c:pt idx="47752">
                  <c:v>03:47:48</c:v>
                </c:pt>
                <c:pt idx="47753">
                  <c:v>03:47:49</c:v>
                </c:pt>
                <c:pt idx="47754">
                  <c:v>03:47:50</c:v>
                </c:pt>
                <c:pt idx="47755">
                  <c:v>03:47:51</c:v>
                </c:pt>
                <c:pt idx="47756">
                  <c:v>03:47:52</c:v>
                </c:pt>
                <c:pt idx="47757">
                  <c:v>03:47:53</c:v>
                </c:pt>
                <c:pt idx="47758">
                  <c:v>03:47:54</c:v>
                </c:pt>
                <c:pt idx="47759">
                  <c:v>03:47:55</c:v>
                </c:pt>
                <c:pt idx="47760">
                  <c:v>03:47:56</c:v>
                </c:pt>
                <c:pt idx="47761">
                  <c:v>03:47:57</c:v>
                </c:pt>
                <c:pt idx="47762">
                  <c:v>03:47:58</c:v>
                </c:pt>
                <c:pt idx="47763">
                  <c:v>03:47:59</c:v>
                </c:pt>
                <c:pt idx="47764">
                  <c:v>03:48:00</c:v>
                </c:pt>
                <c:pt idx="47765">
                  <c:v>03:48:01</c:v>
                </c:pt>
                <c:pt idx="47766">
                  <c:v>03:48:02</c:v>
                </c:pt>
                <c:pt idx="47767">
                  <c:v>03:48:03</c:v>
                </c:pt>
                <c:pt idx="47768">
                  <c:v>03:48:04</c:v>
                </c:pt>
                <c:pt idx="47769">
                  <c:v>03:48:05</c:v>
                </c:pt>
                <c:pt idx="47770">
                  <c:v>03:48:06</c:v>
                </c:pt>
                <c:pt idx="47771">
                  <c:v>03:48:07</c:v>
                </c:pt>
                <c:pt idx="47772">
                  <c:v>03:48:08</c:v>
                </c:pt>
                <c:pt idx="47773">
                  <c:v>03:48:09</c:v>
                </c:pt>
                <c:pt idx="47774">
                  <c:v>03:48:10</c:v>
                </c:pt>
                <c:pt idx="47775">
                  <c:v>03:48:11</c:v>
                </c:pt>
                <c:pt idx="47776">
                  <c:v>03:48:12</c:v>
                </c:pt>
                <c:pt idx="47777">
                  <c:v>03:48:13</c:v>
                </c:pt>
                <c:pt idx="47778">
                  <c:v>03:48:14</c:v>
                </c:pt>
                <c:pt idx="47779">
                  <c:v>03:48:15</c:v>
                </c:pt>
                <c:pt idx="47780">
                  <c:v>03:48:16</c:v>
                </c:pt>
                <c:pt idx="47781">
                  <c:v>03:48:17</c:v>
                </c:pt>
                <c:pt idx="47782">
                  <c:v>03:48:18</c:v>
                </c:pt>
                <c:pt idx="47783">
                  <c:v>03:48:19</c:v>
                </c:pt>
                <c:pt idx="47784">
                  <c:v>03:48:20</c:v>
                </c:pt>
                <c:pt idx="47785">
                  <c:v>03:48:21</c:v>
                </c:pt>
                <c:pt idx="47786">
                  <c:v>03:48:22</c:v>
                </c:pt>
                <c:pt idx="47787">
                  <c:v>03:48:23</c:v>
                </c:pt>
                <c:pt idx="47788">
                  <c:v>03:48:24</c:v>
                </c:pt>
                <c:pt idx="47789">
                  <c:v>03:48:25</c:v>
                </c:pt>
                <c:pt idx="47790">
                  <c:v>03:48:26</c:v>
                </c:pt>
                <c:pt idx="47791">
                  <c:v>03:48:27</c:v>
                </c:pt>
                <c:pt idx="47792">
                  <c:v>03:48:28</c:v>
                </c:pt>
                <c:pt idx="47793">
                  <c:v>03:48:29</c:v>
                </c:pt>
                <c:pt idx="47794">
                  <c:v>03:48:30</c:v>
                </c:pt>
                <c:pt idx="47795">
                  <c:v>03:48:31</c:v>
                </c:pt>
                <c:pt idx="47796">
                  <c:v>03:48:32</c:v>
                </c:pt>
                <c:pt idx="47797">
                  <c:v>03:48:33</c:v>
                </c:pt>
                <c:pt idx="47798">
                  <c:v>03:48:34</c:v>
                </c:pt>
                <c:pt idx="47799">
                  <c:v>03:48:35</c:v>
                </c:pt>
                <c:pt idx="47800">
                  <c:v>03:48:36</c:v>
                </c:pt>
                <c:pt idx="47801">
                  <c:v>03:48:37</c:v>
                </c:pt>
                <c:pt idx="47802">
                  <c:v>03:48:38</c:v>
                </c:pt>
                <c:pt idx="47803">
                  <c:v>03:48:39</c:v>
                </c:pt>
                <c:pt idx="47804">
                  <c:v>03:48:40</c:v>
                </c:pt>
                <c:pt idx="47805">
                  <c:v>03:48:41</c:v>
                </c:pt>
                <c:pt idx="47806">
                  <c:v>03:48:42</c:v>
                </c:pt>
                <c:pt idx="47807">
                  <c:v>03:48:43</c:v>
                </c:pt>
                <c:pt idx="47808">
                  <c:v>03:48:44</c:v>
                </c:pt>
                <c:pt idx="47809">
                  <c:v>03:48:45</c:v>
                </c:pt>
                <c:pt idx="47810">
                  <c:v>03:48:46</c:v>
                </c:pt>
                <c:pt idx="47811">
                  <c:v>03:48:47</c:v>
                </c:pt>
                <c:pt idx="47812">
                  <c:v>03:48:48</c:v>
                </c:pt>
                <c:pt idx="47813">
                  <c:v>03:48:49</c:v>
                </c:pt>
                <c:pt idx="47814">
                  <c:v>03:48:50</c:v>
                </c:pt>
                <c:pt idx="47815">
                  <c:v>03:48:51</c:v>
                </c:pt>
                <c:pt idx="47816">
                  <c:v>03:48:52</c:v>
                </c:pt>
                <c:pt idx="47817">
                  <c:v>03:48:53</c:v>
                </c:pt>
                <c:pt idx="47818">
                  <c:v>03:48:54</c:v>
                </c:pt>
                <c:pt idx="47819">
                  <c:v>03:48:55</c:v>
                </c:pt>
                <c:pt idx="47820">
                  <c:v>03:48:56</c:v>
                </c:pt>
                <c:pt idx="47821">
                  <c:v>03:48:57</c:v>
                </c:pt>
                <c:pt idx="47822">
                  <c:v>03:48:58</c:v>
                </c:pt>
                <c:pt idx="47823">
                  <c:v>03:48:59</c:v>
                </c:pt>
                <c:pt idx="47824">
                  <c:v>03:49:00</c:v>
                </c:pt>
                <c:pt idx="47825">
                  <c:v>03:49:01</c:v>
                </c:pt>
                <c:pt idx="47826">
                  <c:v>03:49:02</c:v>
                </c:pt>
                <c:pt idx="47827">
                  <c:v>03:49:03</c:v>
                </c:pt>
                <c:pt idx="47828">
                  <c:v>03:49:04</c:v>
                </c:pt>
                <c:pt idx="47829">
                  <c:v>03:49:05</c:v>
                </c:pt>
                <c:pt idx="47830">
                  <c:v>03:49:06</c:v>
                </c:pt>
                <c:pt idx="47831">
                  <c:v>03:49:07</c:v>
                </c:pt>
                <c:pt idx="47832">
                  <c:v>03:49:08</c:v>
                </c:pt>
                <c:pt idx="47833">
                  <c:v>03:49:09</c:v>
                </c:pt>
                <c:pt idx="47834">
                  <c:v>03:49:10</c:v>
                </c:pt>
                <c:pt idx="47835">
                  <c:v>03:49:11</c:v>
                </c:pt>
                <c:pt idx="47836">
                  <c:v>03:49:12</c:v>
                </c:pt>
                <c:pt idx="47837">
                  <c:v>03:49:13</c:v>
                </c:pt>
                <c:pt idx="47838">
                  <c:v>03:49:14</c:v>
                </c:pt>
                <c:pt idx="47839">
                  <c:v>03:49:15</c:v>
                </c:pt>
                <c:pt idx="47840">
                  <c:v>03:49:16</c:v>
                </c:pt>
                <c:pt idx="47841">
                  <c:v>03:49:17</c:v>
                </c:pt>
                <c:pt idx="47842">
                  <c:v>03:49:18</c:v>
                </c:pt>
                <c:pt idx="47843">
                  <c:v>03:49:19</c:v>
                </c:pt>
                <c:pt idx="47844">
                  <c:v>03:49:20</c:v>
                </c:pt>
                <c:pt idx="47845">
                  <c:v>03:49:21</c:v>
                </c:pt>
                <c:pt idx="47846">
                  <c:v>03:49:22</c:v>
                </c:pt>
                <c:pt idx="47847">
                  <c:v>03:49:23</c:v>
                </c:pt>
                <c:pt idx="47848">
                  <c:v>03:49:24</c:v>
                </c:pt>
                <c:pt idx="47849">
                  <c:v>03:49:25</c:v>
                </c:pt>
                <c:pt idx="47850">
                  <c:v>03:49:26</c:v>
                </c:pt>
                <c:pt idx="47851">
                  <c:v>03:49:27</c:v>
                </c:pt>
                <c:pt idx="47852">
                  <c:v>03:49:28</c:v>
                </c:pt>
                <c:pt idx="47853">
                  <c:v>03:49:29</c:v>
                </c:pt>
                <c:pt idx="47854">
                  <c:v>03:49:30</c:v>
                </c:pt>
                <c:pt idx="47855">
                  <c:v>03:49:31</c:v>
                </c:pt>
                <c:pt idx="47856">
                  <c:v>03:49:32</c:v>
                </c:pt>
                <c:pt idx="47857">
                  <c:v>03:49:33</c:v>
                </c:pt>
                <c:pt idx="47858">
                  <c:v>03:49:34</c:v>
                </c:pt>
                <c:pt idx="47859">
                  <c:v>03:49:35</c:v>
                </c:pt>
                <c:pt idx="47860">
                  <c:v>03:49:36</c:v>
                </c:pt>
                <c:pt idx="47861">
                  <c:v>03:49:37</c:v>
                </c:pt>
                <c:pt idx="47862">
                  <c:v>03:49:38</c:v>
                </c:pt>
                <c:pt idx="47863">
                  <c:v>03:49:39</c:v>
                </c:pt>
                <c:pt idx="47864">
                  <c:v>03:49:40</c:v>
                </c:pt>
                <c:pt idx="47865">
                  <c:v>03:49:41</c:v>
                </c:pt>
                <c:pt idx="47866">
                  <c:v>03:49:42</c:v>
                </c:pt>
                <c:pt idx="47867">
                  <c:v>03:49:43</c:v>
                </c:pt>
                <c:pt idx="47868">
                  <c:v>03:49:44</c:v>
                </c:pt>
                <c:pt idx="47869">
                  <c:v>03:49:45</c:v>
                </c:pt>
                <c:pt idx="47870">
                  <c:v>03:49:46</c:v>
                </c:pt>
                <c:pt idx="47871">
                  <c:v>03:49:47</c:v>
                </c:pt>
                <c:pt idx="47872">
                  <c:v>03:49:48</c:v>
                </c:pt>
                <c:pt idx="47873">
                  <c:v>03:49:49</c:v>
                </c:pt>
                <c:pt idx="47874">
                  <c:v>03:49:50</c:v>
                </c:pt>
                <c:pt idx="47875">
                  <c:v>03:49:51</c:v>
                </c:pt>
                <c:pt idx="47876">
                  <c:v>03:49:52</c:v>
                </c:pt>
                <c:pt idx="47877">
                  <c:v>03:49:53</c:v>
                </c:pt>
                <c:pt idx="47878">
                  <c:v>03:49:54</c:v>
                </c:pt>
                <c:pt idx="47879">
                  <c:v>03:49:55</c:v>
                </c:pt>
                <c:pt idx="47880">
                  <c:v>03:49:56</c:v>
                </c:pt>
                <c:pt idx="47881">
                  <c:v>03:49:57</c:v>
                </c:pt>
                <c:pt idx="47882">
                  <c:v>03:49:58</c:v>
                </c:pt>
                <c:pt idx="47883">
                  <c:v>03:49:59</c:v>
                </c:pt>
                <c:pt idx="47884">
                  <c:v>03:50:00</c:v>
                </c:pt>
                <c:pt idx="47885">
                  <c:v>03:50:01</c:v>
                </c:pt>
                <c:pt idx="47886">
                  <c:v>03:50:02</c:v>
                </c:pt>
                <c:pt idx="47887">
                  <c:v>03:50:03</c:v>
                </c:pt>
                <c:pt idx="47888">
                  <c:v>03:50:04</c:v>
                </c:pt>
                <c:pt idx="47889">
                  <c:v>03:50:05</c:v>
                </c:pt>
                <c:pt idx="47890">
                  <c:v>03:50:06</c:v>
                </c:pt>
                <c:pt idx="47891">
                  <c:v>03:50:07</c:v>
                </c:pt>
                <c:pt idx="47892">
                  <c:v>03:50:08</c:v>
                </c:pt>
                <c:pt idx="47893">
                  <c:v>03:50:09</c:v>
                </c:pt>
                <c:pt idx="47894">
                  <c:v>03:50:10</c:v>
                </c:pt>
                <c:pt idx="47895">
                  <c:v>03:50:11</c:v>
                </c:pt>
                <c:pt idx="47896">
                  <c:v>03:50:12</c:v>
                </c:pt>
                <c:pt idx="47897">
                  <c:v>03:50:13</c:v>
                </c:pt>
                <c:pt idx="47898">
                  <c:v>03:50:14</c:v>
                </c:pt>
                <c:pt idx="47899">
                  <c:v>03:50:15</c:v>
                </c:pt>
                <c:pt idx="47900">
                  <c:v>03:50:16</c:v>
                </c:pt>
                <c:pt idx="47901">
                  <c:v>03:50:17</c:v>
                </c:pt>
                <c:pt idx="47902">
                  <c:v>03:50:18</c:v>
                </c:pt>
                <c:pt idx="47903">
                  <c:v>03:50:19</c:v>
                </c:pt>
                <c:pt idx="47904">
                  <c:v>03:50:20</c:v>
                </c:pt>
                <c:pt idx="47905">
                  <c:v>03:50:21</c:v>
                </c:pt>
                <c:pt idx="47906">
                  <c:v>03:50:22</c:v>
                </c:pt>
                <c:pt idx="47907">
                  <c:v>03:50:23</c:v>
                </c:pt>
                <c:pt idx="47908">
                  <c:v>03:50:24</c:v>
                </c:pt>
                <c:pt idx="47909">
                  <c:v>03:50:25</c:v>
                </c:pt>
                <c:pt idx="47910">
                  <c:v>03:50:26</c:v>
                </c:pt>
                <c:pt idx="47911">
                  <c:v>03:50:27</c:v>
                </c:pt>
                <c:pt idx="47912">
                  <c:v>03:50:28</c:v>
                </c:pt>
                <c:pt idx="47913">
                  <c:v>03:50:29</c:v>
                </c:pt>
                <c:pt idx="47914">
                  <c:v>03:50:30</c:v>
                </c:pt>
                <c:pt idx="47915">
                  <c:v>03:50:31</c:v>
                </c:pt>
                <c:pt idx="47916">
                  <c:v>03:50:32</c:v>
                </c:pt>
                <c:pt idx="47917">
                  <c:v>03:50:33</c:v>
                </c:pt>
                <c:pt idx="47918">
                  <c:v>03:50:34</c:v>
                </c:pt>
                <c:pt idx="47919">
                  <c:v>03:50:35</c:v>
                </c:pt>
                <c:pt idx="47920">
                  <c:v>03:50:36</c:v>
                </c:pt>
                <c:pt idx="47921">
                  <c:v>03:50:37</c:v>
                </c:pt>
                <c:pt idx="47922">
                  <c:v>03:50:38</c:v>
                </c:pt>
                <c:pt idx="47923">
                  <c:v>03:50:39</c:v>
                </c:pt>
                <c:pt idx="47924">
                  <c:v>03:50:40</c:v>
                </c:pt>
                <c:pt idx="47925">
                  <c:v>03:50:41</c:v>
                </c:pt>
                <c:pt idx="47926">
                  <c:v>03:50:42</c:v>
                </c:pt>
                <c:pt idx="47927">
                  <c:v>03:50:43</c:v>
                </c:pt>
                <c:pt idx="47928">
                  <c:v>03:50:44</c:v>
                </c:pt>
                <c:pt idx="47929">
                  <c:v>03:50:45</c:v>
                </c:pt>
                <c:pt idx="47930">
                  <c:v>03:50:46</c:v>
                </c:pt>
                <c:pt idx="47931">
                  <c:v>03:50:47</c:v>
                </c:pt>
                <c:pt idx="47932">
                  <c:v>03:50:48</c:v>
                </c:pt>
                <c:pt idx="47933">
                  <c:v>03:50:49</c:v>
                </c:pt>
                <c:pt idx="47934">
                  <c:v>03:50:50</c:v>
                </c:pt>
                <c:pt idx="47935">
                  <c:v>03:50:51</c:v>
                </c:pt>
                <c:pt idx="47936">
                  <c:v>03:50:52</c:v>
                </c:pt>
                <c:pt idx="47937">
                  <c:v>03:50:53</c:v>
                </c:pt>
                <c:pt idx="47938">
                  <c:v>03:50:54</c:v>
                </c:pt>
                <c:pt idx="47939">
                  <c:v>03:50:55</c:v>
                </c:pt>
                <c:pt idx="47940">
                  <c:v>03:50:56</c:v>
                </c:pt>
                <c:pt idx="47941">
                  <c:v>03:50:57</c:v>
                </c:pt>
                <c:pt idx="47942">
                  <c:v>03:50:58</c:v>
                </c:pt>
                <c:pt idx="47943">
                  <c:v>03:50:59</c:v>
                </c:pt>
                <c:pt idx="47944">
                  <c:v>03:51:00</c:v>
                </c:pt>
                <c:pt idx="47945">
                  <c:v>03:51:01</c:v>
                </c:pt>
                <c:pt idx="47946">
                  <c:v>03:51:02</c:v>
                </c:pt>
                <c:pt idx="47947">
                  <c:v>03:51:03</c:v>
                </c:pt>
                <c:pt idx="47948">
                  <c:v>03:51:04</c:v>
                </c:pt>
                <c:pt idx="47949">
                  <c:v>03:51:05</c:v>
                </c:pt>
                <c:pt idx="47950">
                  <c:v>03:51:06</c:v>
                </c:pt>
                <c:pt idx="47951">
                  <c:v>03:51:07</c:v>
                </c:pt>
                <c:pt idx="47952">
                  <c:v>03:51:08</c:v>
                </c:pt>
                <c:pt idx="47953">
                  <c:v>03:51:09</c:v>
                </c:pt>
                <c:pt idx="47954">
                  <c:v>03:51:10</c:v>
                </c:pt>
                <c:pt idx="47955">
                  <c:v>03:51:11</c:v>
                </c:pt>
                <c:pt idx="47956">
                  <c:v>03:51:12</c:v>
                </c:pt>
                <c:pt idx="47957">
                  <c:v>03:51:13</c:v>
                </c:pt>
                <c:pt idx="47958">
                  <c:v>03:51:14</c:v>
                </c:pt>
                <c:pt idx="47959">
                  <c:v>03:51:15</c:v>
                </c:pt>
                <c:pt idx="47960">
                  <c:v>03:51:16</c:v>
                </c:pt>
                <c:pt idx="47961">
                  <c:v>03:51:17</c:v>
                </c:pt>
                <c:pt idx="47962">
                  <c:v>03:51:18</c:v>
                </c:pt>
                <c:pt idx="47963">
                  <c:v>03:51:19</c:v>
                </c:pt>
                <c:pt idx="47964">
                  <c:v>03:51:20</c:v>
                </c:pt>
                <c:pt idx="47965">
                  <c:v>03:51:21</c:v>
                </c:pt>
                <c:pt idx="47966">
                  <c:v>03:51:22</c:v>
                </c:pt>
                <c:pt idx="47967">
                  <c:v>03:51:23</c:v>
                </c:pt>
                <c:pt idx="47968">
                  <c:v>03:51:24</c:v>
                </c:pt>
                <c:pt idx="47969">
                  <c:v>03:51:25</c:v>
                </c:pt>
                <c:pt idx="47970">
                  <c:v>03:51:26</c:v>
                </c:pt>
                <c:pt idx="47971">
                  <c:v>03:51:27</c:v>
                </c:pt>
                <c:pt idx="47972">
                  <c:v>03:51:28</c:v>
                </c:pt>
                <c:pt idx="47973">
                  <c:v>03:51:29</c:v>
                </c:pt>
                <c:pt idx="47974">
                  <c:v>03:51:30</c:v>
                </c:pt>
                <c:pt idx="47975">
                  <c:v>03:51:31</c:v>
                </c:pt>
                <c:pt idx="47976">
                  <c:v>03:51:32</c:v>
                </c:pt>
                <c:pt idx="47977">
                  <c:v>03:51:33</c:v>
                </c:pt>
                <c:pt idx="47978">
                  <c:v>03:51:34</c:v>
                </c:pt>
                <c:pt idx="47979">
                  <c:v>03:51:35</c:v>
                </c:pt>
                <c:pt idx="47980">
                  <c:v>03:51:36</c:v>
                </c:pt>
                <c:pt idx="47981">
                  <c:v>03:51:37</c:v>
                </c:pt>
                <c:pt idx="47982">
                  <c:v>03:51:38</c:v>
                </c:pt>
                <c:pt idx="47983">
                  <c:v>03:51:39</c:v>
                </c:pt>
                <c:pt idx="47984">
                  <c:v>03:51:40</c:v>
                </c:pt>
                <c:pt idx="47985">
                  <c:v>03:51:41</c:v>
                </c:pt>
                <c:pt idx="47986">
                  <c:v>03:51:42</c:v>
                </c:pt>
                <c:pt idx="47987">
                  <c:v>03:51:43</c:v>
                </c:pt>
                <c:pt idx="47988">
                  <c:v>03:51:44</c:v>
                </c:pt>
                <c:pt idx="47989">
                  <c:v>03:51:45</c:v>
                </c:pt>
                <c:pt idx="47990">
                  <c:v>03:51:46</c:v>
                </c:pt>
                <c:pt idx="47991">
                  <c:v>03:51:47</c:v>
                </c:pt>
                <c:pt idx="47992">
                  <c:v>03:51:48</c:v>
                </c:pt>
                <c:pt idx="47993">
                  <c:v>03:51:49</c:v>
                </c:pt>
                <c:pt idx="47994">
                  <c:v>03:51:50</c:v>
                </c:pt>
                <c:pt idx="47995">
                  <c:v>03:51:51</c:v>
                </c:pt>
                <c:pt idx="47996">
                  <c:v>03:51:52</c:v>
                </c:pt>
                <c:pt idx="47997">
                  <c:v>03:51:53</c:v>
                </c:pt>
                <c:pt idx="47998">
                  <c:v>03:51:54</c:v>
                </c:pt>
                <c:pt idx="47999">
                  <c:v>03:51:55</c:v>
                </c:pt>
                <c:pt idx="48000">
                  <c:v>03:51:56</c:v>
                </c:pt>
                <c:pt idx="48001">
                  <c:v>03:51:57</c:v>
                </c:pt>
                <c:pt idx="48002">
                  <c:v>03:51:58</c:v>
                </c:pt>
                <c:pt idx="48003">
                  <c:v>03:51:59</c:v>
                </c:pt>
                <c:pt idx="48004">
                  <c:v>03:52:00</c:v>
                </c:pt>
                <c:pt idx="48005">
                  <c:v>03:52:01</c:v>
                </c:pt>
                <c:pt idx="48006">
                  <c:v>03:52:02</c:v>
                </c:pt>
                <c:pt idx="48007">
                  <c:v>03:52:03</c:v>
                </c:pt>
                <c:pt idx="48008">
                  <c:v>03:52:04</c:v>
                </c:pt>
                <c:pt idx="48009">
                  <c:v>03:52:05</c:v>
                </c:pt>
                <c:pt idx="48010">
                  <c:v>03:52:06</c:v>
                </c:pt>
                <c:pt idx="48011">
                  <c:v>03:52:07</c:v>
                </c:pt>
                <c:pt idx="48012">
                  <c:v>03:52:08</c:v>
                </c:pt>
                <c:pt idx="48013">
                  <c:v>03:52:09</c:v>
                </c:pt>
                <c:pt idx="48014">
                  <c:v>03:52:10</c:v>
                </c:pt>
                <c:pt idx="48015">
                  <c:v>03:52:11</c:v>
                </c:pt>
                <c:pt idx="48016">
                  <c:v>03:52:12</c:v>
                </c:pt>
                <c:pt idx="48017">
                  <c:v>03:52:13</c:v>
                </c:pt>
                <c:pt idx="48018">
                  <c:v>03:52:14</c:v>
                </c:pt>
                <c:pt idx="48019">
                  <c:v>03:52:15</c:v>
                </c:pt>
                <c:pt idx="48020">
                  <c:v>03:52:16</c:v>
                </c:pt>
                <c:pt idx="48021">
                  <c:v>03:52:17</c:v>
                </c:pt>
                <c:pt idx="48022">
                  <c:v>03:52:18</c:v>
                </c:pt>
                <c:pt idx="48023">
                  <c:v>03:52:19</c:v>
                </c:pt>
                <c:pt idx="48024">
                  <c:v>03:52:20</c:v>
                </c:pt>
                <c:pt idx="48025">
                  <c:v>03:52:21</c:v>
                </c:pt>
                <c:pt idx="48026">
                  <c:v>03:52:22</c:v>
                </c:pt>
                <c:pt idx="48027">
                  <c:v>03:52:23</c:v>
                </c:pt>
                <c:pt idx="48028">
                  <c:v>03:52:24</c:v>
                </c:pt>
                <c:pt idx="48029">
                  <c:v>03:52:25</c:v>
                </c:pt>
                <c:pt idx="48030">
                  <c:v>03:52:26</c:v>
                </c:pt>
                <c:pt idx="48031">
                  <c:v>03:52:27</c:v>
                </c:pt>
                <c:pt idx="48032">
                  <c:v>03:52:28</c:v>
                </c:pt>
                <c:pt idx="48033">
                  <c:v>03:52:29</c:v>
                </c:pt>
                <c:pt idx="48034">
                  <c:v>03:52:30</c:v>
                </c:pt>
                <c:pt idx="48035">
                  <c:v>03:52:31</c:v>
                </c:pt>
                <c:pt idx="48036">
                  <c:v>03:52:32</c:v>
                </c:pt>
                <c:pt idx="48037">
                  <c:v>03:52:33</c:v>
                </c:pt>
                <c:pt idx="48038">
                  <c:v>03:52:34</c:v>
                </c:pt>
                <c:pt idx="48039">
                  <c:v>03:52:35</c:v>
                </c:pt>
                <c:pt idx="48040">
                  <c:v>03:52:36</c:v>
                </c:pt>
                <c:pt idx="48041">
                  <c:v>03:52:37</c:v>
                </c:pt>
                <c:pt idx="48042">
                  <c:v>03:52:38</c:v>
                </c:pt>
                <c:pt idx="48043">
                  <c:v>03:52:39</c:v>
                </c:pt>
                <c:pt idx="48044">
                  <c:v>03:52:40</c:v>
                </c:pt>
                <c:pt idx="48045">
                  <c:v>03:52:41</c:v>
                </c:pt>
                <c:pt idx="48046">
                  <c:v>03:52:42</c:v>
                </c:pt>
                <c:pt idx="48047">
                  <c:v>03:52:43</c:v>
                </c:pt>
                <c:pt idx="48048">
                  <c:v>03:52:44</c:v>
                </c:pt>
                <c:pt idx="48049">
                  <c:v>03:52:45</c:v>
                </c:pt>
                <c:pt idx="48050">
                  <c:v>03:52:46</c:v>
                </c:pt>
                <c:pt idx="48051">
                  <c:v>03:52:47</c:v>
                </c:pt>
                <c:pt idx="48052">
                  <c:v>03:52:48</c:v>
                </c:pt>
                <c:pt idx="48053">
                  <c:v>03:52:49</c:v>
                </c:pt>
                <c:pt idx="48054">
                  <c:v>03:52:50</c:v>
                </c:pt>
                <c:pt idx="48055">
                  <c:v>03:52:51</c:v>
                </c:pt>
                <c:pt idx="48056">
                  <c:v>03:52:52</c:v>
                </c:pt>
                <c:pt idx="48057">
                  <c:v>03:52:53</c:v>
                </c:pt>
                <c:pt idx="48058">
                  <c:v>03:52:54</c:v>
                </c:pt>
                <c:pt idx="48059">
                  <c:v>03:52:55</c:v>
                </c:pt>
                <c:pt idx="48060">
                  <c:v>03:52:56</c:v>
                </c:pt>
                <c:pt idx="48061">
                  <c:v>03:52:57</c:v>
                </c:pt>
                <c:pt idx="48062">
                  <c:v>03:52:58</c:v>
                </c:pt>
                <c:pt idx="48063">
                  <c:v>03:52:59</c:v>
                </c:pt>
                <c:pt idx="48064">
                  <c:v>03:53:00</c:v>
                </c:pt>
                <c:pt idx="48065">
                  <c:v>03:53:01</c:v>
                </c:pt>
                <c:pt idx="48066">
                  <c:v>03:53:02</c:v>
                </c:pt>
                <c:pt idx="48067">
                  <c:v>03:53:03</c:v>
                </c:pt>
                <c:pt idx="48068">
                  <c:v>03:53:04</c:v>
                </c:pt>
                <c:pt idx="48069">
                  <c:v>03:53:05</c:v>
                </c:pt>
                <c:pt idx="48070">
                  <c:v>03:53:06</c:v>
                </c:pt>
                <c:pt idx="48071">
                  <c:v>03:53:07</c:v>
                </c:pt>
                <c:pt idx="48072">
                  <c:v>03:53:08</c:v>
                </c:pt>
                <c:pt idx="48073">
                  <c:v>03:53:09</c:v>
                </c:pt>
                <c:pt idx="48074">
                  <c:v>03:53:10</c:v>
                </c:pt>
                <c:pt idx="48075">
                  <c:v>03:53:11</c:v>
                </c:pt>
                <c:pt idx="48076">
                  <c:v>03:53:12</c:v>
                </c:pt>
                <c:pt idx="48077">
                  <c:v>03:53:13</c:v>
                </c:pt>
                <c:pt idx="48078">
                  <c:v>03:53:14</c:v>
                </c:pt>
                <c:pt idx="48079">
                  <c:v>03:53:15</c:v>
                </c:pt>
                <c:pt idx="48080">
                  <c:v>03:53:16</c:v>
                </c:pt>
                <c:pt idx="48081">
                  <c:v>03:53:17</c:v>
                </c:pt>
                <c:pt idx="48082">
                  <c:v>03:53:18</c:v>
                </c:pt>
                <c:pt idx="48083">
                  <c:v>03:53:19</c:v>
                </c:pt>
                <c:pt idx="48084">
                  <c:v>03:53:20</c:v>
                </c:pt>
                <c:pt idx="48085">
                  <c:v>03:53:21</c:v>
                </c:pt>
                <c:pt idx="48086">
                  <c:v>03:53:22</c:v>
                </c:pt>
                <c:pt idx="48087">
                  <c:v>03:53:23</c:v>
                </c:pt>
                <c:pt idx="48088">
                  <c:v>03:53:24</c:v>
                </c:pt>
                <c:pt idx="48089">
                  <c:v>03:53:25</c:v>
                </c:pt>
                <c:pt idx="48090">
                  <c:v>03:53:26</c:v>
                </c:pt>
                <c:pt idx="48091">
                  <c:v>03:53:27</c:v>
                </c:pt>
                <c:pt idx="48092">
                  <c:v>03:53:28</c:v>
                </c:pt>
                <c:pt idx="48093">
                  <c:v>03:53:29</c:v>
                </c:pt>
                <c:pt idx="48094">
                  <c:v>03:53:30</c:v>
                </c:pt>
                <c:pt idx="48095">
                  <c:v>03:53:31</c:v>
                </c:pt>
                <c:pt idx="48096">
                  <c:v>03:53:32</c:v>
                </c:pt>
                <c:pt idx="48097">
                  <c:v>03:53:33</c:v>
                </c:pt>
                <c:pt idx="48098">
                  <c:v>03:53:34</c:v>
                </c:pt>
                <c:pt idx="48099">
                  <c:v>03:53:35</c:v>
                </c:pt>
                <c:pt idx="48100">
                  <c:v>03:53:36</c:v>
                </c:pt>
                <c:pt idx="48101">
                  <c:v>03:53:37</c:v>
                </c:pt>
                <c:pt idx="48102">
                  <c:v>03:53:38</c:v>
                </c:pt>
                <c:pt idx="48103">
                  <c:v>03:53:39</c:v>
                </c:pt>
                <c:pt idx="48104">
                  <c:v>03:53:40</c:v>
                </c:pt>
                <c:pt idx="48105">
                  <c:v>03:53:41</c:v>
                </c:pt>
                <c:pt idx="48106">
                  <c:v>03:53:42</c:v>
                </c:pt>
                <c:pt idx="48107">
                  <c:v>03:53:43</c:v>
                </c:pt>
                <c:pt idx="48108">
                  <c:v>03:53:44</c:v>
                </c:pt>
                <c:pt idx="48109">
                  <c:v>03:53:45</c:v>
                </c:pt>
                <c:pt idx="48110">
                  <c:v>03:53:46</c:v>
                </c:pt>
                <c:pt idx="48111">
                  <c:v>03:53:47</c:v>
                </c:pt>
                <c:pt idx="48112">
                  <c:v>03:53:48</c:v>
                </c:pt>
                <c:pt idx="48113">
                  <c:v>03:53:49</c:v>
                </c:pt>
                <c:pt idx="48114">
                  <c:v>03:53:50</c:v>
                </c:pt>
                <c:pt idx="48115">
                  <c:v>03:53:51</c:v>
                </c:pt>
                <c:pt idx="48116">
                  <c:v>03:53:52</c:v>
                </c:pt>
                <c:pt idx="48117">
                  <c:v>03:53:53</c:v>
                </c:pt>
                <c:pt idx="48118">
                  <c:v>03:53:54</c:v>
                </c:pt>
                <c:pt idx="48119">
                  <c:v>03:53:55</c:v>
                </c:pt>
                <c:pt idx="48120">
                  <c:v>03:53:56</c:v>
                </c:pt>
                <c:pt idx="48121">
                  <c:v>03:53:57</c:v>
                </c:pt>
                <c:pt idx="48122">
                  <c:v>03:53:58</c:v>
                </c:pt>
                <c:pt idx="48123">
                  <c:v>03:53:59</c:v>
                </c:pt>
                <c:pt idx="48124">
                  <c:v>03:54:00</c:v>
                </c:pt>
                <c:pt idx="48125">
                  <c:v>03:54:01</c:v>
                </c:pt>
                <c:pt idx="48126">
                  <c:v>03:54:02</c:v>
                </c:pt>
                <c:pt idx="48127">
                  <c:v>03:54:03</c:v>
                </c:pt>
                <c:pt idx="48128">
                  <c:v>03:54:04</c:v>
                </c:pt>
                <c:pt idx="48129">
                  <c:v>03:54:05</c:v>
                </c:pt>
                <c:pt idx="48130">
                  <c:v>03:54:06</c:v>
                </c:pt>
                <c:pt idx="48131">
                  <c:v>03:54:07</c:v>
                </c:pt>
                <c:pt idx="48132">
                  <c:v>03:54:08</c:v>
                </c:pt>
                <c:pt idx="48133">
                  <c:v>03:54:09</c:v>
                </c:pt>
                <c:pt idx="48134">
                  <c:v>03:54:10</c:v>
                </c:pt>
                <c:pt idx="48135">
                  <c:v>03:54:11</c:v>
                </c:pt>
                <c:pt idx="48136">
                  <c:v>03:54:12</c:v>
                </c:pt>
                <c:pt idx="48137">
                  <c:v>03:54:13</c:v>
                </c:pt>
                <c:pt idx="48138">
                  <c:v>03:54:14</c:v>
                </c:pt>
                <c:pt idx="48139">
                  <c:v>03:54:15</c:v>
                </c:pt>
                <c:pt idx="48140">
                  <c:v>03:54:16</c:v>
                </c:pt>
                <c:pt idx="48141">
                  <c:v>03:54:17</c:v>
                </c:pt>
                <c:pt idx="48142">
                  <c:v>03:54:18</c:v>
                </c:pt>
                <c:pt idx="48143">
                  <c:v>03:54:19</c:v>
                </c:pt>
                <c:pt idx="48144">
                  <c:v>03:54:20</c:v>
                </c:pt>
                <c:pt idx="48145">
                  <c:v>03:54:21</c:v>
                </c:pt>
                <c:pt idx="48146">
                  <c:v>03:54:22</c:v>
                </c:pt>
                <c:pt idx="48147">
                  <c:v>03:54:23</c:v>
                </c:pt>
                <c:pt idx="48148">
                  <c:v>03:54:24</c:v>
                </c:pt>
                <c:pt idx="48149">
                  <c:v>03:54:25</c:v>
                </c:pt>
                <c:pt idx="48150">
                  <c:v>03:54:26</c:v>
                </c:pt>
                <c:pt idx="48151">
                  <c:v>03:54:27</c:v>
                </c:pt>
                <c:pt idx="48152">
                  <c:v>03:54:28</c:v>
                </c:pt>
                <c:pt idx="48153">
                  <c:v>03:54:29</c:v>
                </c:pt>
                <c:pt idx="48154">
                  <c:v>03:54:30</c:v>
                </c:pt>
                <c:pt idx="48155">
                  <c:v>03:54:31</c:v>
                </c:pt>
                <c:pt idx="48156">
                  <c:v>03:54:32</c:v>
                </c:pt>
                <c:pt idx="48157">
                  <c:v>03:54:33</c:v>
                </c:pt>
                <c:pt idx="48158">
                  <c:v>03:54:34</c:v>
                </c:pt>
                <c:pt idx="48159">
                  <c:v>03:54:35</c:v>
                </c:pt>
                <c:pt idx="48160">
                  <c:v>03:54:36</c:v>
                </c:pt>
                <c:pt idx="48161">
                  <c:v>03:54:37</c:v>
                </c:pt>
                <c:pt idx="48162">
                  <c:v>03:54:38</c:v>
                </c:pt>
                <c:pt idx="48163">
                  <c:v>03:54:39</c:v>
                </c:pt>
                <c:pt idx="48164">
                  <c:v>03:54:40</c:v>
                </c:pt>
                <c:pt idx="48165">
                  <c:v>03:54:41</c:v>
                </c:pt>
                <c:pt idx="48166">
                  <c:v>03:54:42</c:v>
                </c:pt>
                <c:pt idx="48167">
                  <c:v>03:54:43</c:v>
                </c:pt>
                <c:pt idx="48168">
                  <c:v>03:54:44</c:v>
                </c:pt>
                <c:pt idx="48169">
                  <c:v>03:54:45</c:v>
                </c:pt>
                <c:pt idx="48170">
                  <c:v>03:54:46</c:v>
                </c:pt>
                <c:pt idx="48171">
                  <c:v>03:54:47</c:v>
                </c:pt>
                <c:pt idx="48172">
                  <c:v>03:54:48</c:v>
                </c:pt>
                <c:pt idx="48173">
                  <c:v>03:54:49</c:v>
                </c:pt>
                <c:pt idx="48174">
                  <c:v>03:54:50</c:v>
                </c:pt>
                <c:pt idx="48175">
                  <c:v>03:54:51</c:v>
                </c:pt>
                <c:pt idx="48176">
                  <c:v>03:54:52</c:v>
                </c:pt>
                <c:pt idx="48177">
                  <c:v>03:54:53</c:v>
                </c:pt>
                <c:pt idx="48178">
                  <c:v>03:54:54</c:v>
                </c:pt>
                <c:pt idx="48179">
                  <c:v>03:54:55</c:v>
                </c:pt>
                <c:pt idx="48180">
                  <c:v>03:54:56</c:v>
                </c:pt>
                <c:pt idx="48181">
                  <c:v>03:54:57</c:v>
                </c:pt>
                <c:pt idx="48182">
                  <c:v>03:54:58</c:v>
                </c:pt>
                <c:pt idx="48183">
                  <c:v>03:54:59</c:v>
                </c:pt>
                <c:pt idx="48184">
                  <c:v>03:55:00</c:v>
                </c:pt>
                <c:pt idx="48185">
                  <c:v>03:55:01</c:v>
                </c:pt>
                <c:pt idx="48186">
                  <c:v>03:55:02</c:v>
                </c:pt>
                <c:pt idx="48187">
                  <c:v>03:55:03</c:v>
                </c:pt>
                <c:pt idx="48188">
                  <c:v>03:55:04</c:v>
                </c:pt>
                <c:pt idx="48189">
                  <c:v>03:55:05</c:v>
                </c:pt>
                <c:pt idx="48190">
                  <c:v>03:55:06</c:v>
                </c:pt>
                <c:pt idx="48191">
                  <c:v>03:55:07</c:v>
                </c:pt>
                <c:pt idx="48192">
                  <c:v>03:55:08</c:v>
                </c:pt>
                <c:pt idx="48193">
                  <c:v>03:55:09</c:v>
                </c:pt>
                <c:pt idx="48194">
                  <c:v>03:55:10</c:v>
                </c:pt>
                <c:pt idx="48195">
                  <c:v>03:55:11</c:v>
                </c:pt>
                <c:pt idx="48196">
                  <c:v>03:55:12</c:v>
                </c:pt>
                <c:pt idx="48197">
                  <c:v>03:55:13</c:v>
                </c:pt>
                <c:pt idx="48198">
                  <c:v>03:55:14</c:v>
                </c:pt>
                <c:pt idx="48199">
                  <c:v>03:55:15</c:v>
                </c:pt>
                <c:pt idx="48200">
                  <c:v>03:55:16</c:v>
                </c:pt>
                <c:pt idx="48201">
                  <c:v>03:55:17</c:v>
                </c:pt>
                <c:pt idx="48202">
                  <c:v>03:55:18</c:v>
                </c:pt>
                <c:pt idx="48203">
                  <c:v>03:55:19</c:v>
                </c:pt>
                <c:pt idx="48204">
                  <c:v>03:55:20</c:v>
                </c:pt>
                <c:pt idx="48205">
                  <c:v>03:55:21</c:v>
                </c:pt>
                <c:pt idx="48206">
                  <c:v>03:55:22</c:v>
                </c:pt>
                <c:pt idx="48207">
                  <c:v>03:55:23</c:v>
                </c:pt>
                <c:pt idx="48208">
                  <c:v>03:55:24</c:v>
                </c:pt>
                <c:pt idx="48209">
                  <c:v>03:55:25</c:v>
                </c:pt>
                <c:pt idx="48210">
                  <c:v>03:55:26</c:v>
                </c:pt>
                <c:pt idx="48211">
                  <c:v>03:55:27</c:v>
                </c:pt>
                <c:pt idx="48212">
                  <c:v>03:55:28</c:v>
                </c:pt>
                <c:pt idx="48213">
                  <c:v>03:55:29</c:v>
                </c:pt>
                <c:pt idx="48214">
                  <c:v>03:55:30</c:v>
                </c:pt>
                <c:pt idx="48215">
                  <c:v>03:55:31</c:v>
                </c:pt>
                <c:pt idx="48216">
                  <c:v>03:55:32</c:v>
                </c:pt>
                <c:pt idx="48217">
                  <c:v>03:55:33</c:v>
                </c:pt>
                <c:pt idx="48218">
                  <c:v>03:55:34</c:v>
                </c:pt>
                <c:pt idx="48219">
                  <c:v>03:55:35</c:v>
                </c:pt>
                <c:pt idx="48220">
                  <c:v>03:55:36</c:v>
                </c:pt>
                <c:pt idx="48221">
                  <c:v>03:55:37</c:v>
                </c:pt>
                <c:pt idx="48222">
                  <c:v>03:55:38</c:v>
                </c:pt>
                <c:pt idx="48223">
                  <c:v>03:55:39</c:v>
                </c:pt>
                <c:pt idx="48224">
                  <c:v>03:55:40</c:v>
                </c:pt>
                <c:pt idx="48225">
                  <c:v>03:55:41</c:v>
                </c:pt>
                <c:pt idx="48226">
                  <c:v>03:55:42</c:v>
                </c:pt>
                <c:pt idx="48227">
                  <c:v>03:55:43</c:v>
                </c:pt>
                <c:pt idx="48228">
                  <c:v>03:55:44</c:v>
                </c:pt>
                <c:pt idx="48229">
                  <c:v>03:55:45</c:v>
                </c:pt>
                <c:pt idx="48230">
                  <c:v>03:55:46</c:v>
                </c:pt>
                <c:pt idx="48231">
                  <c:v>03:55:47</c:v>
                </c:pt>
                <c:pt idx="48232">
                  <c:v>03:55:48</c:v>
                </c:pt>
                <c:pt idx="48233">
                  <c:v>03:55:49</c:v>
                </c:pt>
                <c:pt idx="48234">
                  <c:v>03:55:50</c:v>
                </c:pt>
                <c:pt idx="48235">
                  <c:v>03:55:51</c:v>
                </c:pt>
                <c:pt idx="48236">
                  <c:v>03:55:52</c:v>
                </c:pt>
                <c:pt idx="48237">
                  <c:v>03:55:53</c:v>
                </c:pt>
                <c:pt idx="48238">
                  <c:v>03:55:54</c:v>
                </c:pt>
                <c:pt idx="48239">
                  <c:v>03:55:55</c:v>
                </c:pt>
                <c:pt idx="48240">
                  <c:v>03:55:56</c:v>
                </c:pt>
                <c:pt idx="48241">
                  <c:v>03:55:57</c:v>
                </c:pt>
                <c:pt idx="48242">
                  <c:v>03:55:58</c:v>
                </c:pt>
                <c:pt idx="48243">
                  <c:v>03:55:59</c:v>
                </c:pt>
                <c:pt idx="48244">
                  <c:v>03:56:00</c:v>
                </c:pt>
                <c:pt idx="48245">
                  <c:v>03:56:01</c:v>
                </c:pt>
                <c:pt idx="48246">
                  <c:v>03:56:02</c:v>
                </c:pt>
                <c:pt idx="48247">
                  <c:v>03:56:03</c:v>
                </c:pt>
                <c:pt idx="48248">
                  <c:v>03:56:04</c:v>
                </c:pt>
                <c:pt idx="48249">
                  <c:v>03:56:05</c:v>
                </c:pt>
                <c:pt idx="48250">
                  <c:v>03:56:06</c:v>
                </c:pt>
                <c:pt idx="48251">
                  <c:v>03:56:07</c:v>
                </c:pt>
                <c:pt idx="48252">
                  <c:v>03:56:08</c:v>
                </c:pt>
                <c:pt idx="48253">
                  <c:v>03:56:09</c:v>
                </c:pt>
                <c:pt idx="48254">
                  <c:v>03:56:10</c:v>
                </c:pt>
                <c:pt idx="48255">
                  <c:v>03:56:11</c:v>
                </c:pt>
                <c:pt idx="48256">
                  <c:v>03:56:12</c:v>
                </c:pt>
                <c:pt idx="48257">
                  <c:v>03:56:13</c:v>
                </c:pt>
                <c:pt idx="48258">
                  <c:v>03:56:14</c:v>
                </c:pt>
                <c:pt idx="48259">
                  <c:v>03:56:15</c:v>
                </c:pt>
                <c:pt idx="48260">
                  <c:v>03:56:16</c:v>
                </c:pt>
                <c:pt idx="48261">
                  <c:v>03:56:17</c:v>
                </c:pt>
                <c:pt idx="48262">
                  <c:v>03:56:18</c:v>
                </c:pt>
                <c:pt idx="48263">
                  <c:v>03:56:19</c:v>
                </c:pt>
                <c:pt idx="48264">
                  <c:v>03:56:20</c:v>
                </c:pt>
                <c:pt idx="48265">
                  <c:v>03:56:21</c:v>
                </c:pt>
                <c:pt idx="48266">
                  <c:v>03:56:22</c:v>
                </c:pt>
                <c:pt idx="48267">
                  <c:v>03:56:23</c:v>
                </c:pt>
                <c:pt idx="48268">
                  <c:v>03:56:24</c:v>
                </c:pt>
                <c:pt idx="48269">
                  <c:v>03:56:25</c:v>
                </c:pt>
                <c:pt idx="48270">
                  <c:v>03:56:26</c:v>
                </c:pt>
                <c:pt idx="48271">
                  <c:v>03:56:27</c:v>
                </c:pt>
                <c:pt idx="48272">
                  <c:v>03:56:28</c:v>
                </c:pt>
                <c:pt idx="48273">
                  <c:v>03:56:29</c:v>
                </c:pt>
                <c:pt idx="48274">
                  <c:v>03:56:30</c:v>
                </c:pt>
                <c:pt idx="48275">
                  <c:v>03:56:31</c:v>
                </c:pt>
                <c:pt idx="48276">
                  <c:v>03:56:32</c:v>
                </c:pt>
                <c:pt idx="48277">
                  <c:v>03:56:33</c:v>
                </c:pt>
                <c:pt idx="48278">
                  <c:v>03:56:34</c:v>
                </c:pt>
                <c:pt idx="48279">
                  <c:v>03:56:35</c:v>
                </c:pt>
                <c:pt idx="48280">
                  <c:v>03:56:36</c:v>
                </c:pt>
                <c:pt idx="48281">
                  <c:v>03:56:37</c:v>
                </c:pt>
                <c:pt idx="48282">
                  <c:v>03:56:38</c:v>
                </c:pt>
                <c:pt idx="48283">
                  <c:v>03:56:39</c:v>
                </c:pt>
                <c:pt idx="48284">
                  <c:v>03:56:40</c:v>
                </c:pt>
                <c:pt idx="48285">
                  <c:v>03:56:41</c:v>
                </c:pt>
                <c:pt idx="48286">
                  <c:v>03:56:42</c:v>
                </c:pt>
                <c:pt idx="48287">
                  <c:v>03:56:43</c:v>
                </c:pt>
                <c:pt idx="48288">
                  <c:v>03:56:44</c:v>
                </c:pt>
                <c:pt idx="48289">
                  <c:v>03:56:45</c:v>
                </c:pt>
                <c:pt idx="48290">
                  <c:v>03:56:46</c:v>
                </c:pt>
                <c:pt idx="48291">
                  <c:v>03:56:47</c:v>
                </c:pt>
                <c:pt idx="48292">
                  <c:v>03:56:48</c:v>
                </c:pt>
                <c:pt idx="48293">
                  <c:v>03:56:49</c:v>
                </c:pt>
                <c:pt idx="48294">
                  <c:v>03:56:50</c:v>
                </c:pt>
                <c:pt idx="48295">
                  <c:v>03:56:51</c:v>
                </c:pt>
                <c:pt idx="48296">
                  <c:v>03:56:52</c:v>
                </c:pt>
                <c:pt idx="48297">
                  <c:v>03:56:53</c:v>
                </c:pt>
                <c:pt idx="48298">
                  <c:v>03:56:54</c:v>
                </c:pt>
                <c:pt idx="48299">
                  <c:v>03:56:55</c:v>
                </c:pt>
                <c:pt idx="48300">
                  <c:v>03:56:56</c:v>
                </c:pt>
                <c:pt idx="48301">
                  <c:v>03:56:57</c:v>
                </c:pt>
                <c:pt idx="48302">
                  <c:v>03:56:58</c:v>
                </c:pt>
                <c:pt idx="48303">
                  <c:v>03:56:59</c:v>
                </c:pt>
                <c:pt idx="48304">
                  <c:v>03:57:00</c:v>
                </c:pt>
                <c:pt idx="48305">
                  <c:v>03:57:01</c:v>
                </c:pt>
                <c:pt idx="48306">
                  <c:v>03:57:02</c:v>
                </c:pt>
                <c:pt idx="48307">
                  <c:v>03:57:03</c:v>
                </c:pt>
                <c:pt idx="48308">
                  <c:v>03:57:04</c:v>
                </c:pt>
                <c:pt idx="48309">
                  <c:v>03:57:05</c:v>
                </c:pt>
                <c:pt idx="48310">
                  <c:v>03:57:06</c:v>
                </c:pt>
                <c:pt idx="48311">
                  <c:v>03:57:07</c:v>
                </c:pt>
                <c:pt idx="48312">
                  <c:v>03:57:08</c:v>
                </c:pt>
                <c:pt idx="48313">
                  <c:v>03:57:09</c:v>
                </c:pt>
                <c:pt idx="48314">
                  <c:v>03:57:10</c:v>
                </c:pt>
                <c:pt idx="48315">
                  <c:v>03:57:11</c:v>
                </c:pt>
                <c:pt idx="48316">
                  <c:v>03:57:12</c:v>
                </c:pt>
                <c:pt idx="48317">
                  <c:v>03:57:13</c:v>
                </c:pt>
                <c:pt idx="48318">
                  <c:v>03:57:14</c:v>
                </c:pt>
                <c:pt idx="48319">
                  <c:v>03:57:15</c:v>
                </c:pt>
                <c:pt idx="48320">
                  <c:v>03:57:16</c:v>
                </c:pt>
                <c:pt idx="48321">
                  <c:v>03:57:17</c:v>
                </c:pt>
                <c:pt idx="48322">
                  <c:v>03:57:18</c:v>
                </c:pt>
                <c:pt idx="48323">
                  <c:v>03:57:19</c:v>
                </c:pt>
                <c:pt idx="48324">
                  <c:v>03:57:20</c:v>
                </c:pt>
                <c:pt idx="48325">
                  <c:v>03:57:21</c:v>
                </c:pt>
                <c:pt idx="48326">
                  <c:v>03:57:22</c:v>
                </c:pt>
                <c:pt idx="48327">
                  <c:v>03:57:23</c:v>
                </c:pt>
                <c:pt idx="48328">
                  <c:v>03:57:24</c:v>
                </c:pt>
                <c:pt idx="48329">
                  <c:v>03:57:25</c:v>
                </c:pt>
                <c:pt idx="48330">
                  <c:v>03:57:26</c:v>
                </c:pt>
                <c:pt idx="48331">
                  <c:v>03:57:27</c:v>
                </c:pt>
                <c:pt idx="48332">
                  <c:v>03:57:28</c:v>
                </c:pt>
                <c:pt idx="48333">
                  <c:v>03:57:29</c:v>
                </c:pt>
                <c:pt idx="48334">
                  <c:v>03:57:30</c:v>
                </c:pt>
                <c:pt idx="48335">
                  <c:v>03:57:31</c:v>
                </c:pt>
                <c:pt idx="48336">
                  <c:v>03:57:32</c:v>
                </c:pt>
                <c:pt idx="48337">
                  <c:v>03:57:33</c:v>
                </c:pt>
                <c:pt idx="48338">
                  <c:v>03:57:34</c:v>
                </c:pt>
                <c:pt idx="48339">
                  <c:v>03:57:35</c:v>
                </c:pt>
                <c:pt idx="48340">
                  <c:v>03:57:36</c:v>
                </c:pt>
                <c:pt idx="48341">
                  <c:v>03:57:37</c:v>
                </c:pt>
                <c:pt idx="48342">
                  <c:v>03:57:38</c:v>
                </c:pt>
                <c:pt idx="48343">
                  <c:v>03:57:39</c:v>
                </c:pt>
                <c:pt idx="48344">
                  <c:v>03:57:40</c:v>
                </c:pt>
                <c:pt idx="48345">
                  <c:v>03:57:41</c:v>
                </c:pt>
                <c:pt idx="48346">
                  <c:v>03:57:42</c:v>
                </c:pt>
                <c:pt idx="48347">
                  <c:v>03:57:43</c:v>
                </c:pt>
                <c:pt idx="48348">
                  <c:v>03:57:44</c:v>
                </c:pt>
                <c:pt idx="48349">
                  <c:v>03:57:45</c:v>
                </c:pt>
                <c:pt idx="48350">
                  <c:v>03:57:46</c:v>
                </c:pt>
                <c:pt idx="48351">
                  <c:v>03:57:47</c:v>
                </c:pt>
                <c:pt idx="48352">
                  <c:v>03:57:48</c:v>
                </c:pt>
                <c:pt idx="48353">
                  <c:v>03:57:49</c:v>
                </c:pt>
                <c:pt idx="48354">
                  <c:v>03:57:50</c:v>
                </c:pt>
                <c:pt idx="48355">
                  <c:v>03:57:51</c:v>
                </c:pt>
                <c:pt idx="48356">
                  <c:v>03:57:52</c:v>
                </c:pt>
                <c:pt idx="48357">
                  <c:v>03:57:53</c:v>
                </c:pt>
                <c:pt idx="48358">
                  <c:v>03:57:54</c:v>
                </c:pt>
                <c:pt idx="48359">
                  <c:v>03:57:55</c:v>
                </c:pt>
                <c:pt idx="48360">
                  <c:v>03:57:56</c:v>
                </c:pt>
                <c:pt idx="48361">
                  <c:v>03:57:57</c:v>
                </c:pt>
                <c:pt idx="48362">
                  <c:v>03:57:58</c:v>
                </c:pt>
                <c:pt idx="48363">
                  <c:v>03:57:59</c:v>
                </c:pt>
                <c:pt idx="48364">
                  <c:v>03:58:00</c:v>
                </c:pt>
                <c:pt idx="48365">
                  <c:v>03:58:01</c:v>
                </c:pt>
                <c:pt idx="48366">
                  <c:v>03:58:02</c:v>
                </c:pt>
                <c:pt idx="48367">
                  <c:v>03:58:03</c:v>
                </c:pt>
                <c:pt idx="48368">
                  <c:v>03:58:04</c:v>
                </c:pt>
                <c:pt idx="48369">
                  <c:v>03:58:05</c:v>
                </c:pt>
                <c:pt idx="48370">
                  <c:v>03:58:06</c:v>
                </c:pt>
                <c:pt idx="48371">
                  <c:v>03:58:07</c:v>
                </c:pt>
                <c:pt idx="48372">
                  <c:v>03:58:08</c:v>
                </c:pt>
                <c:pt idx="48373">
                  <c:v>03:58:09</c:v>
                </c:pt>
                <c:pt idx="48374">
                  <c:v>03:58:10</c:v>
                </c:pt>
                <c:pt idx="48375">
                  <c:v>03:58:11</c:v>
                </c:pt>
                <c:pt idx="48376">
                  <c:v>03:58:12</c:v>
                </c:pt>
                <c:pt idx="48377">
                  <c:v>03:58:13</c:v>
                </c:pt>
                <c:pt idx="48378">
                  <c:v>03:58:14</c:v>
                </c:pt>
                <c:pt idx="48379">
                  <c:v>03:58:15</c:v>
                </c:pt>
                <c:pt idx="48380">
                  <c:v>03:58:16</c:v>
                </c:pt>
                <c:pt idx="48381">
                  <c:v>03:58:17</c:v>
                </c:pt>
                <c:pt idx="48382">
                  <c:v>03:58:18</c:v>
                </c:pt>
                <c:pt idx="48383">
                  <c:v>03:58:19</c:v>
                </c:pt>
                <c:pt idx="48384">
                  <c:v>03:58:20</c:v>
                </c:pt>
                <c:pt idx="48385">
                  <c:v>03:58:21</c:v>
                </c:pt>
                <c:pt idx="48386">
                  <c:v>03:58:22</c:v>
                </c:pt>
                <c:pt idx="48387">
                  <c:v>03:58:23</c:v>
                </c:pt>
                <c:pt idx="48388">
                  <c:v>03:58:24</c:v>
                </c:pt>
                <c:pt idx="48389">
                  <c:v>03:58:25</c:v>
                </c:pt>
                <c:pt idx="48390">
                  <c:v>03:58:26</c:v>
                </c:pt>
                <c:pt idx="48391">
                  <c:v>03:58:27</c:v>
                </c:pt>
                <c:pt idx="48392">
                  <c:v>03:58:28</c:v>
                </c:pt>
                <c:pt idx="48393">
                  <c:v>03:58:29</c:v>
                </c:pt>
                <c:pt idx="48394">
                  <c:v>03:58:30</c:v>
                </c:pt>
                <c:pt idx="48395">
                  <c:v>03:58:31</c:v>
                </c:pt>
                <c:pt idx="48396">
                  <c:v>03:58:32</c:v>
                </c:pt>
                <c:pt idx="48397">
                  <c:v>03:58:33</c:v>
                </c:pt>
                <c:pt idx="48398">
                  <c:v>03:58:34</c:v>
                </c:pt>
                <c:pt idx="48399">
                  <c:v>03:58:35</c:v>
                </c:pt>
                <c:pt idx="48400">
                  <c:v>03:58:36</c:v>
                </c:pt>
                <c:pt idx="48401">
                  <c:v>03:58:37</c:v>
                </c:pt>
                <c:pt idx="48402">
                  <c:v>03:58:38</c:v>
                </c:pt>
                <c:pt idx="48403">
                  <c:v>03:58:39</c:v>
                </c:pt>
                <c:pt idx="48404">
                  <c:v>03:58:40</c:v>
                </c:pt>
                <c:pt idx="48405">
                  <c:v>03:58:41</c:v>
                </c:pt>
                <c:pt idx="48406">
                  <c:v>03:58:42</c:v>
                </c:pt>
                <c:pt idx="48407">
                  <c:v>03:58:43</c:v>
                </c:pt>
                <c:pt idx="48408">
                  <c:v>03:58:44</c:v>
                </c:pt>
                <c:pt idx="48409">
                  <c:v>03:58:45</c:v>
                </c:pt>
                <c:pt idx="48410">
                  <c:v>03:58:46</c:v>
                </c:pt>
                <c:pt idx="48411">
                  <c:v>03:58:47</c:v>
                </c:pt>
                <c:pt idx="48412">
                  <c:v>03:58:48</c:v>
                </c:pt>
                <c:pt idx="48413">
                  <c:v>03:58:49</c:v>
                </c:pt>
                <c:pt idx="48414">
                  <c:v>03:58:50</c:v>
                </c:pt>
                <c:pt idx="48415">
                  <c:v>03:58:51</c:v>
                </c:pt>
                <c:pt idx="48416">
                  <c:v>03:58:52</c:v>
                </c:pt>
                <c:pt idx="48417">
                  <c:v>03:58:53</c:v>
                </c:pt>
                <c:pt idx="48418">
                  <c:v>03:58:54</c:v>
                </c:pt>
                <c:pt idx="48419">
                  <c:v>03:58:55</c:v>
                </c:pt>
                <c:pt idx="48420">
                  <c:v>03:58:56</c:v>
                </c:pt>
                <c:pt idx="48421">
                  <c:v>03:58:57</c:v>
                </c:pt>
                <c:pt idx="48422">
                  <c:v>03:58:58</c:v>
                </c:pt>
                <c:pt idx="48423">
                  <c:v>03:58:59</c:v>
                </c:pt>
                <c:pt idx="48424">
                  <c:v>03:59:00</c:v>
                </c:pt>
                <c:pt idx="48425">
                  <c:v>03:59:01</c:v>
                </c:pt>
                <c:pt idx="48426">
                  <c:v>03:59:02</c:v>
                </c:pt>
                <c:pt idx="48427">
                  <c:v>03:59:03</c:v>
                </c:pt>
                <c:pt idx="48428">
                  <c:v>03:59:04</c:v>
                </c:pt>
                <c:pt idx="48429">
                  <c:v>03:59:05</c:v>
                </c:pt>
                <c:pt idx="48430">
                  <c:v>03:59:06</c:v>
                </c:pt>
                <c:pt idx="48431">
                  <c:v>03:59:07</c:v>
                </c:pt>
                <c:pt idx="48432">
                  <c:v>03:59:08</c:v>
                </c:pt>
                <c:pt idx="48433">
                  <c:v>03:59:09</c:v>
                </c:pt>
                <c:pt idx="48434">
                  <c:v>03:59:10</c:v>
                </c:pt>
                <c:pt idx="48435">
                  <c:v>03:59:11</c:v>
                </c:pt>
                <c:pt idx="48436">
                  <c:v>03:59:12</c:v>
                </c:pt>
                <c:pt idx="48437">
                  <c:v>03:59:13</c:v>
                </c:pt>
                <c:pt idx="48438">
                  <c:v>03:59:14</c:v>
                </c:pt>
                <c:pt idx="48439">
                  <c:v>03:59:15</c:v>
                </c:pt>
                <c:pt idx="48440">
                  <c:v>03:59:16</c:v>
                </c:pt>
                <c:pt idx="48441">
                  <c:v>03:59:17</c:v>
                </c:pt>
                <c:pt idx="48442">
                  <c:v>03:59:18</c:v>
                </c:pt>
                <c:pt idx="48443">
                  <c:v>03:59:19</c:v>
                </c:pt>
                <c:pt idx="48444">
                  <c:v>03:59:20</c:v>
                </c:pt>
                <c:pt idx="48445">
                  <c:v>03:59:21</c:v>
                </c:pt>
                <c:pt idx="48446">
                  <c:v>03:59:22</c:v>
                </c:pt>
                <c:pt idx="48447">
                  <c:v>03:59:23</c:v>
                </c:pt>
                <c:pt idx="48448">
                  <c:v>03:59:24</c:v>
                </c:pt>
                <c:pt idx="48449">
                  <c:v>03:59:25</c:v>
                </c:pt>
                <c:pt idx="48450">
                  <c:v>03:59:26</c:v>
                </c:pt>
                <c:pt idx="48451">
                  <c:v>03:59:27</c:v>
                </c:pt>
                <c:pt idx="48452">
                  <c:v>03:59:28</c:v>
                </c:pt>
                <c:pt idx="48453">
                  <c:v>03:59:29</c:v>
                </c:pt>
                <c:pt idx="48454">
                  <c:v>03:59:30</c:v>
                </c:pt>
                <c:pt idx="48455">
                  <c:v>03:59:31</c:v>
                </c:pt>
                <c:pt idx="48456">
                  <c:v>03:59:32</c:v>
                </c:pt>
                <c:pt idx="48457">
                  <c:v>03:59:33</c:v>
                </c:pt>
                <c:pt idx="48458">
                  <c:v>03:59:34</c:v>
                </c:pt>
                <c:pt idx="48459">
                  <c:v>03:59:35</c:v>
                </c:pt>
                <c:pt idx="48460">
                  <c:v>03:59:36</c:v>
                </c:pt>
                <c:pt idx="48461">
                  <c:v>03:59:37</c:v>
                </c:pt>
                <c:pt idx="48462">
                  <c:v>03:59:38</c:v>
                </c:pt>
                <c:pt idx="48463">
                  <c:v>03:59:39</c:v>
                </c:pt>
                <c:pt idx="48464">
                  <c:v>03:59:40</c:v>
                </c:pt>
                <c:pt idx="48465">
                  <c:v>03:59:41</c:v>
                </c:pt>
                <c:pt idx="48466">
                  <c:v>03:59:42</c:v>
                </c:pt>
                <c:pt idx="48467">
                  <c:v>03:59:43</c:v>
                </c:pt>
                <c:pt idx="48468">
                  <c:v>03:59:44</c:v>
                </c:pt>
                <c:pt idx="48469">
                  <c:v>03:59:45</c:v>
                </c:pt>
                <c:pt idx="48470">
                  <c:v>03:59:46</c:v>
                </c:pt>
                <c:pt idx="48471">
                  <c:v>03:59:47</c:v>
                </c:pt>
                <c:pt idx="48472">
                  <c:v>03:59:48</c:v>
                </c:pt>
                <c:pt idx="48473">
                  <c:v>03:59:49</c:v>
                </c:pt>
                <c:pt idx="48474">
                  <c:v>03:59:50</c:v>
                </c:pt>
                <c:pt idx="48475">
                  <c:v>03:59:51</c:v>
                </c:pt>
                <c:pt idx="48476">
                  <c:v>03:59:52</c:v>
                </c:pt>
                <c:pt idx="48477">
                  <c:v>03:59:53</c:v>
                </c:pt>
                <c:pt idx="48478">
                  <c:v>03:59:54</c:v>
                </c:pt>
                <c:pt idx="48479">
                  <c:v>03:59:55</c:v>
                </c:pt>
                <c:pt idx="48480">
                  <c:v>03:59:56</c:v>
                </c:pt>
                <c:pt idx="48481">
                  <c:v>03:59:57</c:v>
                </c:pt>
                <c:pt idx="48482">
                  <c:v>03:59:58</c:v>
                </c:pt>
                <c:pt idx="48483">
                  <c:v>03:59:59</c:v>
                </c:pt>
                <c:pt idx="48484">
                  <c:v>04:00:00</c:v>
                </c:pt>
                <c:pt idx="48485">
                  <c:v>04:00:01</c:v>
                </c:pt>
                <c:pt idx="48486">
                  <c:v>04:00:02</c:v>
                </c:pt>
                <c:pt idx="48487">
                  <c:v>04:00:03</c:v>
                </c:pt>
                <c:pt idx="48488">
                  <c:v>04:00:04</c:v>
                </c:pt>
                <c:pt idx="48489">
                  <c:v>04:00:05</c:v>
                </c:pt>
                <c:pt idx="48490">
                  <c:v>04:00:06</c:v>
                </c:pt>
                <c:pt idx="48491">
                  <c:v>04:00:07</c:v>
                </c:pt>
                <c:pt idx="48492">
                  <c:v>04:00:08</c:v>
                </c:pt>
                <c:pt idx="48493">
                  <c:v>04:00:09</c:v>
                </c:pt>
                <c:pt idx="48494">
                  <c:v>04:00:10</c:v>
                </c:pt>
                <c:pt idx="48495">
                  <c:v>04:00:11</c:v>
                </c:pt>
                <c:pt idx="48496">
                  <c:v>04:00:12</c:v>
                </c:pt>
                <c:pt idx="48497">
                  <c:v>04:00:13</c:v>
                </c:pt>
                <c:pt idx="48498">
                  <c:v>04:00:14</c:v>
                </c:pt>
                <c:pt idx="48499">
                  <c:v>04:00:15</c:v>
                </c:pt>
                <c:pt idx="48500">
                  <c:v>04:00:16</c:v>
                </c:pt>
                <c:pt idx="48501">
                  <c:v>04:00:17</c:v>
                </c:pt>
                <c:pt idx="48502">
                  <c:v>04:00:18</c:v>
                </c:pt>
                <c:pt idx="48503">
                  <c:v>04:00:19</c:v>
                </c:pt>
                <c:pt idx="48504">
                  <c:v>04:00:20</c:v>
                </c:pt>
                <c:pt idx="48505">
                  <c:v>04:00:21</c:v>
                </c:pt>
                <c:pt idx="48506">
                  <c:v>04:00:22</c:v>
                </c:pt>
                <c:pt idx="48507">
                  <c:v>04:00:23</c:v>
                </c:pt>
                <c:pt idx="48508">
                  <c:v>04:00:24</c:v>
                </c:pt>
                <c:pt idx="48509">
                  <c:v>04:00:25</c:v>
                </c:pt>
                <c:pt idx="48510">
                  <c:v>04:00:26</c:v>
                </c:pt>
                <c:pt idx="48511">
                  <c:v>04:00:27</c:v>
                </c:pt>
                <c:pt idx="48512">
                  <c:v>04:00:28</c:v>
                </c:pt>
                <c:pt idx="48513">
                  <c:v>04:00:29</c:v>
                </c:pt>
                <c:pt idx="48514">
                  <c:v>04:00:30</c:v>
                </c:pt>
                <c:pt idx="48515">
                  <c:v>04:00:31</c:v>
                </c:pt>
                <c:pt idx="48516">
                  <c:v>04:00:32</c:v>
                </c:pt>
                <c:pt idx="48517">
                  <c:v>04:00:33</c:v>
                </c:pt>
                <c:pt idx="48518">
                  <c:v>04:00:34</c:v>
                </c:pt>
                <c:pt idx="48519">
                  <c:v>04:00:35</c:v>
                </c:pt>
                <c:pt idx="48520">
                  <c:v>04:00:36</c:v>
                </c:pt>
                <c:pt idx="48521">
                  <c:v>04:00:37</c:v>
                </c:pt>
                <c:pt idx="48522">
                  <c:v>04:00:38</c:v>
                </c:pt>
                <c:pt idx="48523">
                  <c:v>04:00:39</c:v>
                </c:pt>
                <c:pt idx="48524">
                  <c:v>04:00:40</c:v>
                </c:pt>
                <c:pt idx="48525">
                  <c:v>04:00:41</c:v>
                </c:pt>
                <c:pt idx="48526">
                  <c:v>04:00:42</c:v>
                </c:pt>
                <c:pt idx="48527">
                  <c:v>04:00:43</c:v>
                </c:pt>
                <c:pt idx="48528">
                  <c:v>04:00:44</c:v>
                </c:pt>
                <c:pt idx="48529">
                  <c:v>04:00:45</c:v>
                </c:pt>
                <c:pt idx="48530">
                  <c:v>04:00:46</c:v>
                </c:pt>
                <c:pt idx="48531">
                  <c:v>04:00:47</c:v>
                </c:pt>
                <c:pt idx="48532">
                  <c:v>04:00:48</c:v>
                </c:pt>
                <c:pt idx="48533">
                  <c:v>04:00:49</c:v>
                </c:pt>
                <c:pt idx="48534">
                  <c:v>04:00:50</c:v>
                </c:pt>
                <c:pt idx="48535">
                  <c:v>04:00:51</c:v>
                </c:pt>
                <c:pt idx="48536">
                  <c:v>04:00:52</c:v>
                </c:pt>
                <c:pt idx="48537">
                  <c:v>04:00:53</c:v>
                </c:pt>
                <c:pt idx="48538">
                  <c:v>04:00:54</c:v>
                </c:pt>
                <c:pt idx="48539">
                  <c:v>04:00:55</c:v>
                </c:pt>
                <c:pt idx="48540">
                  <c:v>04:00:56</c:v>
                </c:pt>
                <c:pt idx="48541">
                  <c:v>04:00:57</c:v>
                </c:pt>
                <c:pt idx="48542">
                  <c:v>04:00:58</c:v>
                </c:pt>
                <c:pt idx="48543">
                  <c:v>04:00:59</c:v>
                </c:pt>
                <c:pt idx="48544">
                  <c:v>04:01:00</c:v>
                </c:pt>
                <c:pt idx="48545">
                  <c:v>04:01:01</c:v>
                </c:pt>
                <c:pt idx="48546">
                  <c:v>04:01:02</c:v>
                </c:pt>
                <c:pt idx="48547">
                  <c:v>04:01:03</c:v>
                </c:pt>
                <c:pt idx="48548">
                  <c:v>04:01:04</c:v>
                </c:pt>
                <c:pt idx="48549">
                  <c:v>04:01:05</c:v>
                </c:pt>
                <c:pt idx="48550">
                  <c:v>04:01:06</c:v>
                </c:pt>
                <c:pt idx="48551">
                  <c:v>04:01:07</c:v>
                </c:pt>
                <c:pt idx="48552">
                  <c:v>04:01:08</c:v>
                </c:pt>
                <c:pt idx="48553">
                  <c:v>04:01:09</c:v>
                </c:pt>
                <c:pt idx="48554">
                  <c:v>04:01:10</c:v>
                </c:pt>
                <c:pt idx="48555">
                  <c:v>04:01:11</c:v>
                </c:pt>
                <c:pt idx="48556">
                  <c:v>04:01:12</c:v>
                </c:pt>
                <c:pt idx="48557">
                  <c:v>04:01:13</c:v>
                </c:pt>
                <c:pt idx="48558">
                  <c:v>04:01:14</c:v>
                </c:pt>
                <c:pt idx="48559">
                  <c:v>04:01:15</c:v>
                </c:pt>
                <c:pt idx="48560">
                  <c:v>04:01:16</c:v>
                </c:pt>
                <c:pt idx="48561">
                  <c:v>04:01:17</c:v>
                </c:pt>
                <c:pt idx="48562">
                  <c:v>04:01:18</c:v>
                </c:pt>
                <c:pt idx="48563">
                  <c:v>04:01:19</c:v>
                </c:pt>
                <c:pt idx="48564">
                  <c:v>04:01:20</c:v>
                </c:pt>
                <c:pt idx="48565">
                  <c:v>04:01:21</c:v>
                </c:pt>
                <c:pt idx="48566">
                  <c:v>04:01:22</c:v>
                </c:pt>
                <c:pt idx="48567">
                  <c:v>04:01:23</c:v>
                </c:pt>
                <c:pt idx="48568">
                  <c:v>04:01:24</c:v>
                </c:pt>
                <c:pt idx="48569">
                  <c:v>04:01:25</c:v>
                </c:pt>
                <c:pt idx="48570">
                  <c:v>04:01:26</c:v>
                </c:pt>
                <c:pt idx="48571">
                  <c:v>04:01:27</c:v>
                </c:pt>
                <c:pt idx="48572">
                  <c:v>04:01:28</c:v>
                </c:pt>
                <c:pt idx="48573">
                  <c:v>04:01:29</c:v>
                </c:pt>
                <c:pt idx="48574">
                  <c:v>04:01:30</c:v>
                </c:pt>
                <c:pt idx="48575">
                  <c:v>04:01:31</c:v>
                </c:pt>
                <c:pt idx="48576">
                  <c:v>04:01:32</c:v>
                </c:pt>
                <c:pt idx="48577">
                  <c:v>04:01:33</c:v>
                </c:pt>
                <c:pt idx="48578">
                  <c:v>04:01:34</c:v>
                </c:pt>
                <c:pt idx="48579">
                  <c:v>04:01:35</c:v>
                </c:pt>
                <c:pt idx="48580">
                  <c:v>04:01:36</c:v>
                </c:pt>
                <c:pt idx="48581">
                  <c:v>04:01:37</c:v>
                </c:pt>
                <c:pt idx="48582">
                  <c:v>04:01:38</c:v>
                </c:pt>
                <c:pt idx="48583">
                  <c:v>04:01:39</c:v>
                </c:pt>
                <c:pt idx="48584">
                  <c:v>04:01:40</c:v>
                </c:pt>
                <c:pt idx="48585">
                  <c:v>04:01:41</c:v>
                </c:pt>
                <c:pt idx="48586">
                  <c:v>04:01:42</c:v>
                </c:pt>
                <c:pt idx="48587">
                  <c:v>04:01:43</c:v>
                </c:pt>
                <c:pt idx="48588">
                  <c:v>04:01:44</c:v>
                </c:pt>
                <c:pt idx="48589">
                  <c:v>04:01:45</c:v>
                </c:pt>
                <c:pt idx="48590">
                  <c:v>04:01:46</c:v>
                </c:pt>
                <c:pt idx="48591">
                  <c:v>04:01:47</c:v>
                </c:pt>
                <c:pt idx="48592">
                  <c:v>04:01:48</c:v>
                </c:pt>
                <c:pt idx="48593">
                  <c:v>04:01:49</c:v>
                </c:pt>
                <c:pt idx="48594">
                  <c:v>04:01:50</c:v>
                </c:pt>
                <c:pt idx="48595">
                  <c:v>04:01:51</c:v>
                </c:pt>
                <c:pt idx="48596">
                  <c:v>04:01:52</c:v>
                </c:pt>
                <c:pt idx="48597">
                  <c:v>04:01:53</c:v>
                </c:pt>
                <c:pt idx="48598">
                  <c:v>04:01:54</c:v>
                </c:pt>
                <c:pt idx="48599">
                  <c:v>04:01:55</c:v>
                </c:pt>
                <c:pt idx="48600">
                  <c:v>04:01:56</c:v>
                </c:pt>
                <c:pt idx="48601">
                  <c:v>04:01:57</c:v>
                </c:pt>
                <c:pt idx="48602">
                  <c:v>04:01:58</c:v>
                </c:pt>
                <c:pt idx="48603">
                  <c:v>04:01:59</c:v>
                </c:pt>
                <c:pt idx="48604">
                  <c:v>04:02:00</c:v>
                </c:pt>
                <c:pt idx="48605">
                  <c:v>04:02:01</c:v>
                </c:pt>
                <c:pt idx="48606">
                  <c:v>04:02:02</c:v>
                </c:pt>
                <c:pt idx="48607">
                  <c:v>04:02:03</c:v>
                </c:pt>
                <c:pt idx="48608">
                  <c:v>04:02:04</c:v>
                </c:pt>
                <c:pt idx="48609">
                  <c:v>04:02:05</c:v>
                </c:pt>
                <c:pt idx="48610">
                  <c:v>04:02:06</c:v>
                </c:pt>
                <c:pt idx="48611">
                  <c:v>04:02:07</c:v>
                </c:pt>
                <c:pt idx="48612">
                  <c:v>04:02:08</c:v>
                </c:pt>
                <c:pt idx="48613">
                  <c:v>04:02:09</c:v>
                </c:pt>
                <c:pt idx="48614">
                  <c:v>04:02:10</c:v>
                </c:pt>
                <c:pt idx="48615">
                  <c:v>04:02:11</c:v>
                </c:pt>
                <c:pt idx="48616">
                  <c:v>04:02:12</c:v>
                </c:pt>
                <c:pt idx="48617">
                  <c:v>04:02:13</c:v>
                </c:pt>
                <c:pt idx="48618">
                  <c:v>04:02:14</c:v>
                </c:pt>
                <c:pt idx="48619">
                  <c:v>04:02:15</c:v>
                </c:pt>
                <c:pt idx="48620">
                  <c:v>04:02:16</c:v>
                </c:pt>
                <c:pt idx="48621">
                  <c:v>04:02:17</c:v>
                </c:pt>
                <c:pt idx="48622">
                  <c:v>04:02:18</c:v>
                </c:pt>
                <c:pt idx="48623">
                  <c:v>04:02:19</c:v>
                </c:pt>
                <c:pt idx="48624">
                  <c:v>04:02:20</c:v>
                </c:pt>
                <c:pt idx="48625">
                  <c:v>04:02:21</c:v>
                </c:pt>
                <c:pt idx="48626">
                  <c:v>04:02:22</c:v>
                </c:pt>
                <c:pt idx="48627">
                  <c:v>04:02:23</c:v>
                </c:pt>
                <c:pt idx="48628">
                  <c:v>04:02:24</c:v>
                </c:pt>
                <c:pt idx="48629">
                  <c:v>04:02:25</c:v>
                </c:pt>
                <c:pt idx="48630">
                  <c:v>04:02:26</c:v>
                </c:pt>
                <c:pt idx="48631">
                  <c:v>04:02:27</c:v>
                </c:pt>
                <c:pt idx="48632">
                  <c:v>04:02:28</c:v>
                </c:pt>
                <c:pt idx="48633">
                  <c:v>04:02:29</c:v>
                </c:pt>
                <c:pt idx="48634">
                  <c:v>04:02:30</c:v>
                </c:pt>
                <c:pt idx="48635">
                  <c:v>04:02:31</c:v>
                </c:pt>
                <c:pt idx="48636">
                  <c:v>04:02:32</c:v>
                </c:pt>
                <c:pt idx="48637">
                  <c:v>04:02:33</c:v>
                </c:pt>
                <c:pt idx="48638">
                  <c:v>04:02:34</c:v>
                </c:pt>
                <c:pt idx="48639">
                  <c:v>04:02:35</c:v>
                </c:pt>
                <c:pt idx="48640">
                  <c:v>04:02:36</c:v>
                </c:pt>
                <c:pt idx="48641">
                  <c:v>04:02:37</c:v>
                </c:pt>
                <c:pt idx="48642">
                  <c:v>04:02:38</c:v>
                </c:pt>
                <c:pt idx="48643">
                  <c:v>04:02:39</c:v>
                </c:pt>
                <c:pt idx="48644">
                  <c:v>04:02:40</c:v>
                </c:pt>
                <c:pt idx="48645">
                  <c:v>04:02:41</c:v>
                </c:pt>
                <c:pt idx="48646">
                  <c:v>04:02:42</c:v>
                </c:pt>
                <c:pt idx="48647">
                  <c:v>04:02:43</c:v>
                </c:pt>
                <c:pt idx="48648">
                  <c:v>04:02:44</c:v>
                </c:pt>
                <c:pt idx="48649">
                  <c:v>04:02:45</c:v>
                </c:pt>
                <c:pt idx="48650">
                  <c:v>04:02:46</c:v>
                </c:pt>
                <c:pt idx="48651">
                  <c:v>04:02:47</c:v>
                </c:pt>
                <c:pt idx="48652">
                  <c:v>04:02:48</c:v>
                </c:pt>
                <c:pt idx="48653">
                  <c:v>04:02:49</c:v>
                </c:pt>
                <c:pt idx="48654">
                  <c:v>04:02:50</c:v>
                </c:pt>
                <c:pt idx="48655">
                  <c:v>04:02:51</c:v>
                </c:pt>
                <c:pt idx="48656">
                  <c:v>04:02:52</c:v>
                </c:pt>
                <c:pt idx="48657">
                  <c:v>04:02:53</c:v>
                </c:pt>
                <c:pt idx="48658">
                  <c:v>04:02:54</c:v>
                </c:pt>
                <c:pt idx="48659">
                  <c:v>04:02:55</c:v>
                </c:pt>
                <c:pt idx="48660">
                  <c:v>04:02:56</c:v>
                </c:pt>
                <c:pt idx="48661">
                  <c:v>04:02:57</c:v>
                </c:pt>
                <c:pt idx="48662">
                  <c:v>04:02:58</c:v>
                </c:pt>
                <c:pt idx="48663">
                  <c:v>04:02:59</c:v>
                </c:pt>
                <c:pt idx="48664">
                  <c:v>04:03:00</c:v>
                </c:pt>
                <c:pt idx="48665">
                  <c:v>04:03:01</c:v>
                </c:pt>
                <c:pt idx="48666">
                  <c:v>04:03:02</c:v>
                </c:pt>
                <c:pt idx="48667">
                  <c:v>04:03:03</c:v>
                </c:pt>
                <c:pt idx="48668">
                  <c:v>04:03:04</c:v>
                </c:pt>
                <c:pt idx="48669">
                  <c:v>04:03:05</c:v>
                </c:pt>
                <c:pt idx="48670">
                  <c:v>04:03:06</c:v>
                </c:pt>
                <c:pt idx="48671">
                  <c:v>04:03:07</c:v>
                </c:pt>
                <c:pt idx="48672">
                  <c:v>04:03:08</c:v>
                </c:pt>
                <c:pt idx="48673">
                  <c:v>04:03:09</c:v>
                </c:pt>
                <c:pt idx="48674">
                  <c:v>04:03:10</c:v>
                </c:pt>
                <c:pt idx="48675">
                  <c:v>04:03:11</c:v>
                </c:pt>
                <c:pt idx="48676">
                  <c:v>04:03:12</c:v>
                </c:pt>
                <c:pt idx="48677">
                  <c:v>04:03:13</c:v>
                </c:pt>
                <c:pt idx="48678">
                  <c:v>04:03:14</c:v>
                </c:pt>
                <c:pt idx="48679">
                  <c:v>04:03:15</c:v>
                </c:pt>
                <c:pt idx="48680">
                  <c:v>04:03:16</c:v>
                </c:pt>
                <c:pt idx="48681">
                  <c:v>04:03:17</c:v>
                </c:pt>
                <c:pt idx="48682">
                  <c:v>04:03:18</c:v>
                </c:pt>
                <c:pt idx="48683">
                  <c:v>04:03:19</c:v>
                </c:pt>
                <c:pt idx="48684">
                  <c:v>04:03:20</c:v>
                </c:pt>
                <c:pt idx="48685">
                  <c:v>04:03:21</c:v>
                </c:pt>
                <c:pt idx="48686">
                  <c:v>04:03:22</c:v>
                </c:pt>
                <c:pt idx="48687">
                  <c:v>04:03:23</c:v>
                </c:pt>
                <c:pt idx="48688">
                  <c:v>04:03:24</c:v>
                </c:pt>
                <c:pt idx="48689">
                  <c:v>04:03:25</c:v>
                </c:pt>
                <c:pt idx="48690">
                  <c:v>04:03:26</c:v>
                </c:pt>
                <c:pt idx="48691">
                  <c:v>04:03:27</c:v>
                </c:pt>
                <c:pt idx="48692">
                  <c:v>04:03:28</c:v>
                </c:pt>
                <c:pt idx="48693">
                  <c:v>04:03:29</c:v>
                </c:pt>
                <c:pt idx="48694">
                  <c:v>04:03:30</c:v>
                </c:pt>
                <c:pt idx="48695">
                  <c:v>04:03:31</c:v>
                </c:pt>
                <c:pt idx="48696">
                  <c:v>04:03:32</c:v>
                </c:pt>
                <c:pt idx="48697">
                  <c:v>04:03:33</c:v>
                </c:pt>
                <c:pt idx="48698">
                  <c:v>04:03:34</c:v>
                </c:pt>
                <c:pt idx="48699">
                  <c:v>04:03:35</c:v>
                </c:pt>
                <c:pt idx="48700">
                  <c:v>04:03:36</c:v>
                </c:pt>
                <c:pt idx="48701">
                  <c:v>04:03:37</c:v>
                </c:pt>
                <c:pt idx="48702">
                  <c:v>04:03:38</c:v>
                </c:pt>
                <c:pt idx="48703">
                  <c:v>04:03:39</c:v>
                </c:pt>
                <c:pt idx="48704">
                  <c:v>04:03:40</c:v>
                </c:pt>
                <c:pt idx="48705">
                  <c:v>04:03:41</c:v>
                </c:pt>
                <c:pt idx="48706">
                  <c:v>04:03:42</c:v>
                </c:pt>
                <c:pt idx="48707">
                  <c:v>04:03:43</c:v>
                </c:pt>
                <c:pt idx="48708">
                  <c:v>04:03:44</c:v>
                </c:pt>
                <c:pt idx="48709">
                  <c:v>04:03:45</c:v>
                </c:pt>
                <c:pt idx="48710">
                  <c:v>04:03:46</c:v>
                </c:pt>
                <c:pt idx="48711">
                  <c:v>04:03:47</c:v>
                </c:pt>
                <c:pt idx="48712">
                  <c:v>04:03:48</c:v>
                </c:pt>
                <c:pt idx="48713">
                  <c:v>04:03:49</c:v>
                </c:pt>
                <c:pt idx="48714">
                  <c:v>04:03:50</c:v>
                </c:pt>
                <c:pt idx="48715">
                  <c:v>04:03:51</c:v>
                </c:pt>
                <c:pt idx="48716">
                  <c:v>04:03:52</c:v>
                </c:pt>
                <c:pt idx="48717">
                  <c:v>04:03:53</c:v>
                </c:pt>
                <c:pt idx="48718">
                  <c:v>04:03:54</c:v>
                </c:pt>
                <c:pt idx="48719">
                  <c:v>04:03:55</c:v>
                </c:pt>
                <c:pt idx="48720">
                  <c:v>04:03:56</c:v>
                </c:pt>
                <c:pt idx="48721">
                  <c:v>04:03:57</c:v>
                </c:pt>
                <c:pt idx="48722">
                  <c:v>04:03:58</c:v>
                </c:pt>
                <c:pt idx="48723">
                  <c:v>04:03:59</c:v>
                </c:pt>
                <c:pt idx="48724">
                  <c:v>04:04:00</c:v>
                </c:pt>
                <c:pt idx="48725">
                  <c:v>04:04:01</c:v>
                </c:pt>
                <c:pt idx="48726">
                  <c:v>04:04:02</c:v>
                </c:pt>
                <c:pt idx="48727">
                  <c:v>04:04:03</c:v>
                </c:pt>
                <c:pt idx="48728">
                  <c:v>04:04:04</c:v>
                </c:pt>
                <c:pt idx="48729">
                  <c:v>04:04:05</c:v>
                </c:pt>
                <c:pt idx="48730">
                  <c:v>04:04:06</c:v>
                </c:pt>
                <c:pt idx="48731">
                  <c:v>04:04:07</c:v>
                </c:pt>
                <c:pt idx="48732">
                  <c:v>04:04:08</c:v>
                </c:pt>
                <c:pt idx="48733">
                  <c:v>04:04:09</c:v>
                </c:pt>
                <c:pt idx="48734">
                  <c:v>04:04:10</c:v>
                </c:pt>
                <c:pt idx="48735">
                  <c:v>04:04:11</c:v>
                </c:pt>
                <c:pt idx="48736">
                  <c:v>04:04:12</c:v>
                </c:pt>
                <c:pt idx="48737">
                  <c:v>04:04:13</c:v>
                </c:pt>
                <c:pt idx="48738">
                  <c:v>04:04:14</c:v>
                </c:pt>
                <c:pt idx="48739">
                  <c:v>04:04:15</c:v>
                </c:pt>
                <c:pt idx="48740">
                  <c:v>04:04:16</c:v>
                </c:pt>
                <c:pt idx="48741">
                  <c:v>04:04:17</c:v>
                </c:pt>
                <c:pt idx="48742">
                  <c:v>04:04:18</c:v>
                </c:pt>
                <c:pt idx="48743">
                  <c:v>04:04:19</c:v>
                </c:pt>
                <c:pt idx="48744">
                  <c:v>04:04:20</c:v>
                </c:pt>
                <c:pt idx="48745">
                  <c:v>04:04:21</c:v>
                </c:pt>
                <c:pt idx="48746">
                  <c:v>04:04:22</c:v>
                </c:pt>
                <c:pt idx="48747">
                  <c:v>04:04:23</c:v>
                </c:pt>
                <c:pt idx="48748">
                  <c:v>04:04:24</c:v>
                </c:pt>
                <c:pt idx="48749">
                  <c:v>04:04:25</c:v>
                </c:pt>
                <c:pt idx="48750">
                  <c:v>04:04:26</c:v>
                </c:pt>
                <c:pt idx="48751">
                  <c:v>04:04:27</c:v>
                </c:pt>
                <c:pt idx="48752">
                  <c:v>04:04:28</c:v>
                </c:pt>
                <c:pt idx="48753">
                  <c:v>04:04:29</c:v>
                </c:pt>
                <c:pt idx="48754">
                  <c:v>04:04:30</c:v>
                </c:pt>
                <c:pt idx="48755">
                  <c:v>04:04:31</c:v>
                </c:pt>
                <c:pt idx="48756">
                  <c:v>04:04:32</c:v>
                </c:pt>
                <c:pt idx="48757">
                  <c:v>04:04:33</c:v>
                </c:pt>
                <c:pt idx="48758">
                  <c:v>04:04:34</c:v>
                </c:pt>
                <c:pt idx="48759">
                  <c:v>04:04:35</c:v>
                </c:pt>
                <c:pt idx="48760">
                  <c:v>04:04:36</c:v>
                </c:pt>
                <c:pt idx="48761">
                  <c:v>04:04:37</c:v>
                </c:pt>
                <c:pt idx="48762">
                  <c:v>04:04:38</c:v>
                </c:pt>
                <c:pt idx="48763">
                  <c:v>04:04:39</c:v>
                </c:pt>
                <c:pt idx="48764">
                  <c:v>04:04:40</c:v>
                </c:pt>
                <c:pt idx="48765">
                  <c:v>04:04:41</c:v>
                </c:pt>
                <c:pt idx="48766">
                  <c:v>04:04:42</c:v>
                </c:pt>
                <c:pt idx="48767">
                  <c:v>04:04:43</c:v>
                </c:pt>
                <c:pt idx="48768">
                  <c:v>04:04:44</c:v>
                </c:pt>
                <c:pt idx="48769">
                  <c:v>04:04:45</c:v>
                </c:pt>
                <c:pt idx="48770">
                  <c:v>04:04:46</c:v>
                </c:pt>
                <c:pt idx="48771">
                  <c:v>04:04:47</c:v>
                </c:pt>
                <c:pt idx="48772">
                  <c:v>04:04:48</c:v>
                </c:pt>
                <c:pt idx="48773">
                  <c:v>04:04:49</c:v>
                </c:pt>
                <c:pt idx="48774">
                  <c:v>04:04:50</c:v>
                </c:pt>
                <c:pt idx="48775">
                  <c:v>04:04:51</c:v>
                </c:pt>
                <c:pt idx="48776">
                  <c:v>04:04:52</c:v>
                </c:pt>
                <c:pt idx="48777">
                  <c:v>04:04:53</c:v>
                </c:pt>
                <c:pt idx="48778">
                  <c:v>04:04:54</c:v>
                </c:pt>
                <c:pt idx="48779">
                  <c:v>04:04:55</c:v>
                </c:pt>
                <c:pt idx="48780">
                  <c:v>04:04:56</c:v>
                </c:pt>
                <c:pt idx="48781">
                  <c:v>04:04:57</c:v>
                </c:pt>
                <c:pt idx="48782">
                  <c:v>04:04:58</c:v>
                </c:pt>
                <c:pt idx="48783">
                  <c:v>04:04:59</c:v>
                </c:pt>
                <c:pt idx="48784">
                  <c:v>04:05:00</c:v>
                </c:pt>
                <c:pt idx="48785">
                  <c:v>04:05:01</c:v>
                </c:pt>
                <c:pt idx="48786">
                  <c:v>04:05:02</c:v>
                </c:pt>
                <c:pt idx="48787">
                  <c:v>04:05:03</c:v>
                </c:pt>
                <c:pt idx="48788">
                  <c:v>04:05:04</c:v>
                </c:pt>
                <c:pt idx="48789">
                  <c:v>04:05:05</c:v>
                </c:pt>
                <c:pt idx="48790">
                  <c:v>04:05:06</c:v>
                </c:pt>
                <c:pt idx="48791">
                  <c:v>04:05:07</c:v>
                </c:pt>
                <c:pt idx="48792">
                  <c:v>04:05:08</c:v>
                </c:pt>
                <c:pt idx="48793">
                  <c:v>04:05:09</c:v>
                </c:pt>
                <c:pt idx="48794">
                  <c:v>04:05:10</c:v>
                </c:pt>
                <c:pt idx="48795">
                  <c:v>04:05:11</c:v>
                </c:pt>
                <c:pt idx="48796">
                  <c:v>04:05:12</c:v>
                </c:pt>
                <c:pt idx="48797">
                  <c:v>04:05:13</c:v>
                </c:pt>
                <c:pt idx="48798">
                  <c:v>04:05:14</c:v>
                </c:pt>
                <c:pt idx="48799">
                  <c:v>04:05:15</c:v>
                </c:pt>
                <c:pt idx="48800">
                  <c:v>04:05:16</c:v>
                </c:pt>
                <c:pt idx="48801">
                  <c:v>04:05:17</c:v>
                </c:pt>
                <c:pt idx="48802">
                  <c:v>04:05:18</c:v>
                </c:pt>
                <c:pt idx="48803">
                  <c:v>04:05:19</c:v>
                </c:pt>
                <c:pt idx="48804">
                  <c:v>04:05:20</c:v>
                </c:pt>
                <c:pt idx="48805">
                  <c:v>04:05:21</c:v>
                </c:pt>
                <c:pt idx="48806">
                  <c:v>04:05:22</c:v>
                </c:pt>
                <c:pt idx="48807">
                  <c:v>04:05:23</c:v>
                </c:pt>
                <c:pt idx="48808">
                  <c:v>04:05:24</c:v>
                </c:pt>
                <c:pt idx="48809">
                  <c:v>04:05:25</c:v>
                </c:pt>
                <c:pt idx="48810">
                  <c:v>04:05:26</c:v>
                </c:pt>
                <c:pt idx="48811">
                  <c:v>04:05:27</c:v>
                </c:pt>
                <c:pt idx="48812">
                  <c:v>04:05:28</c:v>
                </c:pt>
                <c:pt idx="48813">
                  <c:v>04:05:29</c:v>
                </c:pt>
                <c:pt idx="48814">
                  <c:v>04:05:30</c:v>
                </c:pt>
                <c:pt idx="48815">
                  <c:v>04:05:31</c:v>
                </c:pt>
                <c:pt idx="48816">
                  <c:v>04:05:32</c:v>
                </c:pt>
                <c:pt idx="48817">
                  <c:v>04:05:33</c:v>
                </c:pt>
                <c:pt idx="48818">
                  <c:v>04:05:34</c:v>
                </c:pt>
                <c:pt idx="48819">
                  <c:v>04:05:35</c:v>
                </c:pt>
                <c:pt idx="48820">
                  <c:v>04:05:36</c:v>
                </c:pt>
                <c:pt idx="48821">
                  <c:v>04:05:37</c:v>
                </c:pt>
                <c:pt idx="48822">
                  <c:v>04:05:38</c:v>
                </c:pt>
                <c:pt idx="48823">
                  <c:v>04:05:39</c:v>
                </c:pt>
                <c:pt idx="48824">
                  <c:v>04:05:40</c:v>
                </c:pt>
                <c:pt idx="48825">
                  <c:v>04:05:41</c:v>
                </c:pt>
                <c:pt idx="48826">
                  <c:v>04:05:42</c:v>
                </c:pt>
                <c:pt idx="48827">
                  <c:v>04:05:43</c:v>
                </c:pt>
                <c:pt idx="48828">
                  <c:v>04:05:44</c:v>
                </c:pt>
                <c:pt idx="48829">
                  <c:v>04:05:45</c:v>
                </c:pt>
                <c:pt idx="48830">
                  <c:v>04:05:46</c:v>
                </c:pt>
                <c:pt idx="48831">
                  <c:v>04:05:47</c:v>
                </c:pt>
                <c:pt idx="48832">
                  <c:v>04:05:48</c:v>
                </c:pt>
                <c:pt idx="48833">
                  <c:v>04:05:49</c:v>
                </c:pt>
                <c:pt idx="48834">
                  <c:v>04:05:50</c:v>
                </c:pt>
                <c:pt idx="48835">
                  <c:v>04:05:51</c:v>
                </c:pt>
                <c:pt idx="48836">
                  <c:v>04:05:52</c:v>
                </c:pt>
                <c:pt idx="48837">
                  <c:v>04:05:53</c:v>
                </c:pt>
                <c:pt idx="48838">
                  <c:v>04:05:54</c:v>
                </c:pt>
                <c:pt idx="48839">
                  <c:v>04:05:55</c:v>
                </c:pt>
                <c:pt idx="48840">
                  <c:v>04:05:56</c:v>
                </c:pt>
                <c:pt idx="48841">
                  <c:v>04:05:57</c:v>
                </c:pt>
                <c:pt idx="48842">
                  <c:v>04:05:58</c:v>
                </c:pt>
                <c:pt idx="48843">
                  <c:v>04:05:59</c:v>
                </c:pt>
                <c:pt idx="48844">
                  <c:v>04:06:00</c:v>
                </c:pt>
                <c:pt idx="48845">
                  <c:v>04:06:01</c:v>
                </c:pt>
                <c:pt idx="48846">
                  <c:v>04:06:02</c:v>
                </c:pt>
                <c:pt idx="48847">
                  <c:v>04:06:03</c:v>
                </c:pt>
                <c:pt idx="48848">
                  <c:v>04:06:04</c:v>
                </c:pt>
                <c:pt idx="48849">
                  <c:v>04:06:05</c:v>
                </c:pt>
                <c:pt idx="48850">
                  <c:v>04:06:06</c:v>
                </c:pt>
                <c:pt idx="48851">
                  <c:v>04:06:07</c:v>
                </c:pt>
                <c:pt idx="48852">
                  <c:v>04:06:08</c:v>
                </c:pt>
                <c:pt idx="48853">
                  <c:v>04:06:09</c:v>
                </c:pt>
                <c:pt idx="48854">
                  <c:v>04:06:10</c:v>
                </c:pt>
                <c:pt idx="48855">
                  <c:v>04:06:11</c:v>
                </c:pt>
                <c:pt idx="48856">
                  <c:v>04:06:12</c:v>
                </c:pt>
                <c:pt idx="48857">
                  <c:v>04:06:13</c:v>
                </c:pt>
                <c:pt idx="48858">
                  <c:v>04:06:14</c:v>
                </c:pt>
                <c:pt idx="48859">
                  <c:v>04:06:15</c:v>
                </c:pt>
                <c:pt idx="48860">
                  <c:v>04:06:16</c:v>
                </c:pt>
                <c:pt idx="48861">
                  <c:v>04:06:17</c:v>
                </c:pt>
                <c:pt idx="48862">
                  <c:v>04:06:18</c:v>
                </c:pt>
                <c:pt idx="48863">
                  <c:v>04:06:19</c:v>
                </c:pt>
                <c:pt idx="48864">
                  <c:v>04:06:20</c:v>
                </c:pt>
                <c:pt idx="48865">
                  <c:v>04:06:21</c:v>
                </c:pt>
                <c:pt idx="48866">
                  <c:v>04:06:22</c:v>
                </c:pt>
                <c:pt idx="48867">
                  <c:v>04:06:23</c:v>
                </c:pt>
                <c:pt idx="48868">
                  <c:v>04:06:24</c:v>
                </c:pt>
                <c:pt idx="48869">
                  <c:v>04:06:25</c:v>
                </c:pt>
                <c:pt idx="48870">
                  <c:v>04:06:26</c:v>
                </c:pt>
                <c:pt idx="48871">
                  <c:v>04:06:27</c:v>
                </c:pt>
                <c:pt idx="48872">
                  <c:v>04:06:28</c:v>
                </c:pt>
                <c:pt idx="48873">
                  <c:v>04:06:29</c:v>
                </c:pt>
                <c:pt idx="48874">
                  <c:v>04:06:30</c:v>
                </c:pt>
                <c:pt idx="48875">
                  <c:v>04:06:31</c:v>
                </c:pt>
                <c:pt idx="48876">
                  <c:v>04:06:32</c:v>
                </c:pt>
                <c:pt idx="48877">
                  <c:v>04:06:33</c:v>
                </c:pt>
                <c:pt idx="48878">
                  <c:v>04:06:34</c:v>
                </c:pt>
                <c:pt idx="48879">
                  <c:v>04:06:35</c:v>
                </c:pt>
                <c:pt idx="48880">
                  <c:v>04:06:36</c:v>
                </c:pt>
                <c:pt idx="48881">
                  <c:v>04:06:37</c:v>
                </c:pt>
                <c:pt idx="48882">
                  <c:v>04:06:38</c:v>
                </c:pt>
                <c:pt idx="48883">
                  <c:v>04:06:39</c:v>
                </c:pt>
                <c:pt idx="48884">
                  <c:v>04:06:40</c:v>
                </c:pt>
                <c:pt idx="48885">
                  <c:v>04:06:41</c:v>
                </c:pt>
                <c:pt idx="48886">
                  <c:v>04:06:42</c:v>
                </c:pt>
                <c:pt idx="48887">
                  <c:v>04:06:43</c:v>
                </c:pt>
                <c:pt idx="48888">
                  <c:v>04:06:44</c:v>
                </c:pt>
                <c:pt idx="48889">
                  <c:v>04:06:45</c:v>
                </c:pt>
                <c:pt idx="48890">
                  <c:v>04:06:46</c:v>
                </c:pt>
                <c:pt idx="48891">
                  <c:v>04:06:47</c:v>
                </c:pt>
                <c:pt idx="48892">
                  <c:v>04:06:48</c:v>
                </c:pt>
                <c:pt idx="48893">
                  <c:v>04:06:49</c:v>
                </c:pt>
                <c:pt idx="48894">
                  <c:v>04:06:50</c:v>
                </c:pt>
                <c:pt idx="48895">
                  <c:v>04:06:51</c:v>
                </c:pt>
                <c:pt idx="48896">
                  <c:v>04:06:52</c:v>
                </c:pt>
                <c:pt idx="48897">
                  <c:v>04:06:53</c:v>
                </c:pt>
                <c:pt idx="48898">
                  <c:v>04:06:54</c:v>
                </c:pt>
                <c:pt idx="48899">
                  <c:v>04:06:55</c:v>
                </c:pt>
                <c:pt idx="48900">
                  <c:v>04:06:56</c:v>
                </c:pt>
                <c:pt idx="48901">
                  <c:v>04:06:57</c:v>
                </c:pt>
                <c:pt idx="48902">
                  <c:v>04:06:58</c:v>
                </c:pt>
                <c:pt idx="48903">
                  <c:v>04:06:59</c:v>
                </c:pt>
                <c:pt idx="48904">
                  <c:v>04:07:00</c:v>
                </c:pt>
                <c:pt idx="48905">
                  <c:v>04:07:01</c:v>
                </c:pt>
                <c:pt idx="48906">
                  <c:v>04:07:02</c:v>
                </c:pt>
                <c:pt idx="48907">
                  <c:v>04:07:03</c:v>
                </c:pt>
                <c:pt idx="48908">
                  <c:v>04:07:04</c:v>
                </c:pt>
                <c:pt idx="48909">
                  <c:v>04:07:05</c:v>
                </c:pt>
                <c:pt idx="48910">
                  <c:v>04:07:06</c:v>
                </c:pt>
                <c:pt idx="48911">
                  <c:v>04:07:07</c:v>
                </c:pt>
                <c:pt idx="48912">
                  <c:v>04:07:08</c:v>
                </c:pt>
                <c:pt idx="48913">
                  <c:v>04:07:09</c:v>
                </c:pt>
                <c:pt idx="48914">
                  <c:v>04:07:10</c:v>
                </c:pt>
                <c:pt idx="48915">
                  <c:v>04:07:11</c:v>
                </c:pt>
                <c:pt idx="48916">
                  <c:v>04:07:12</c:v>
                </c:pt>
                <c:pt idx="48917">
                  <c:v>04:07:13</c:v>
                </c:pt>
                <c:pt idx="48918">
                  <c:v>04:07:14</c:v>
                </c:pt>
                <c:pt idx="48919">
                  <c:v>04:07:15</c:v>
                </c:pt>
                <c:pt idx="48920">
                  <c:v>04:07:16</c:v>
                </c:pt>
                <c:pt idx="48921">
                  <c:v>04:07:17</c:v>
                </c:pt>
                <c:pt idx="48922">
                  <c:v>04:07:18</c:v>
                </c:pt>
                <c:pt idx="48923">
                  <c:v>04:07:19</c:v>
                </c:pt>
                <c:pt idx="48924">
                  <c:v>04:07:20</c:v>
                </c:pt>
                <c:pt idx="48925">
                  <c:v>04:07:21</c:v>
                </c:pt>
                <c:pt idx="48926">
                  <c:v>04:07:22</c:v>
                </c:pt>
                <c:pt idx="48927">
                  <c:v>04:07:23</c:v>
                </c:pt>
                <c:pt idx="48928">
                  <c:v>04:07:24</c:v>
                </c:pt>
                <c:pt idx="48929">
                  <c:v>04:07:25</c:v>
                </c:pt>
                <c:pt idx="48930">
                  <c:v>04:07:26</c:v>
                </c:pt>
                <c:pt idx="48931">
                  <c:v>04:07:27</c:v>
                </c:pt>
                <c:pt idx="48932">
                  <c:v>04:07:28</c:v>
                </c:pt>
                <c:pt idx="48933">
                  <c:v>04:07:29</c:v>
                </c:pt>
                <c:pt idx="48934">
                  <c:v>04:07:30</c:v>
                </c:pt>
                <c:pt idx="48935">
                  <c:v>04:07:31</c:v>
                </c:pt>
                <c:pt idx="48936">
                  <c:v>04:07:32</c:v>
                </c:pt>
                <c:pt idx="48937">
                  <c:v>04:07:33</c:v>
                </c:pt>
                <c:pt idx="48938">
                  <c:v>04:07:34</c:v>
                </c:pt>
                <c:pt idx="48939">
                  <c:v>04:07:35</c:v>
                </c:pt>
                <c:pt idx="48940">
                  <c:v>04:07:36</c:v>
                </c:pt>
                <c:pt idx="48941">
                  <c:v>04:07:37</c:v>
                </c:pt>
                <c:pt idx="48942">
                  <c:v>04:07:38</c:v>
                </c:pt>
                <c:pt idx="48943">
                  <c:v>04:07:39</c:v>
                </c:pt>
                <c:pt idx="48944">
                  <c:v>04:07:40</c:v>
                </c:pt>
                <c:pt idx="48945">
                  <c:v>04:07:41</c:v>
                </c:pt>
                <c:pt idx="48946">
                  <c:v>04:07:42</c:v>
                </c:pt>
                <c:pt idx="48947">
                  <c:v>04:07:43</c:v>
                </c:pt>
                <c:pt idx="48948">
                  <c:v>04:07:44</c:v>
                </c:pt>
                <c:pt idx="48949">
                  <c:v>04:07:45</c:v>
                </c:pt>
                <c:pt idx="48950">
                  <c:v>04:07:46</c:v>
                </c:pt>
                <c:pt idx="48951">
                  <c:v>04:07:47</c:v>
                </c:pt>
                <c:pt idx="48952">
                  <c:v>04:07:48</c:v>
                </c:pt>
                <c:pt idx="48953">
                  <c:v>04:07:49</c:v>
                </c:pt>
                <c:pt idx="48954">
                  <c:v>04:07:50</c:v>
                </c:pt>
                <c:pt idx="48955">
                  <c:v>04:07:51</c:v>
                </c:pt>
                <c:pt idx="48956">
                  <c:v>04:07:52</c:v>
                </c:pt>
                <c:pt idx="48957">
                  <c:v>04:07:53</c:v>
                </c:pt>
                <c:pt idx="48958">
                  <c:v>04:07:54</c:v>
                </c:pt>
                <c:pt idx="48959">
                  <c:v>04:07:55</c:v>
                </c:pt>
                <c:pt idx="48960">
                  <c:v>04:07:56</c:v>
                </c:pt>
                <c:pt idx="48961">
                  <c:v>04:07:57</c:v>
                </c:pt>
                <c:pt idx="48962">
                  <c:v>04:07:58</c:v>
                </c:pt>
                <c:pt idx="48963">
                  <c:v>04:07:59</c:v>
                </c:pt>
                <c:pt idx="48964">
                  <c:v>04:08:00</c:v>
                </c:pt>
                <c:pt idx="48965">
                  <c:v>04:08:01</c:v>
                </c:pt>
                <c:pt idx="48966">
                  <c:v>04:08:02</c:v>
                </c:pt>
                <c:pt idx="48967">
                  <c:v>04:08:03</c:v>
                </c:pt>
                <c:pt idx="48968">
                  <c:v>04:08:04</c:v>
                </c:pt>
                <c:pt idx="48969">
                  <c:v>04:08:05</c:v>
                </c:pt>
                <c:pt idx="48970">
                  <c:v>04:08:06</c:v>
                </c:pt>
                <c:pt idx="48971">
                  <c:v>04:08:07</c:v>
                </c:pt>
                <c:pt idx="48972">
                  <c:v>04:08:08</c:v>
                </c:pt>
                <c:pt idx="48973">
                  <c:v>04:08:09</c:v>
                </c:pt>
                <c:pt idx="48974">
                  <c:v>04:08:10</c:v>
                </c:pt>
                <c:pt idx="48975">
                  <c:v>04:08:11</c:v>
                </c:pt>
                <c:pt idx="48976">
                  <c:v>04:08:12</c:v>
                </c:pt>
                <c:pt idx="48977">
                  <c:v>04:08:13</c:v>
                </c:pt>
                <c:pt idx="48978">
                  <c:v>04:08:14</c:v>
                </c:pt>
                <c:pt idx="48979">
                  <c:v>04:08:15</c:v>
                </c:pt>
                <c:pt idx="48980">
                  <c:v>04:08:16</c:v>
                </c:pt>
                <c:pt idx="48981">
                  <c:v>04:08:17</c:v>
                </c:pt>
                <c:pt idx="48982">
                  <c:v>04:08:18</c:v>
                </c:pt>
                <c:pt idx="48983">
                  <c:v>04:08:19</c:v>
                </c:pt>
                <c:pt idx="48984">
                  <c:v>04:08:20</c:v>
                </c:pt>
                <c:pt idx="48985">
                  <c:v>04:08:21</c:v>
                </c:pt>
                <c:pt idx="48986">
                  <c:v>04:08:22</c:v>
                </c:pt>
                <c:pt idx="48987">
                  <c:v>04:08:23</c:v>
                </c:pt>
                <c:pt idx="48988">
                  <c:v>04:08:24</c:v>
                </c:pt>
                <c:pt idx="48989">
                  <c:v>04:08:25</c:v>
                </c:pt>
                <c:pt idx="48990">
                  <c:v>04:08:26</c:v>
                </c:pt>
                <c:pt idx="48991">
                  <c:v>04:08:27</c:v>
                </c:pt>
                <c:pt idx="48992">
                  <c:v>04:08:28</c:v>
                </c:pt>
                <c:pt idx="48993">
                  <c:v>04:08:29</c:v>
                </c:pt>
                <c:pt idx="48994">
                  <c:v>04:08:30</c:v>
                </c:pt>
                <c:pt idx="48995">
                  <c:v>04:08:31</c:v>
                </c:pt>
                <c:pt idx="48996">
                  <c:v>04:08:32</c:v>
                </c:pt>
                <c:pt idx="48997">
                  <c:v>04:08:33</c:v>
                </c:pt>
                <c:pt idx="48998">
                  <c:v>04:08:34</c:v>
                </c:pt>
                <c:pt idx="48999">
                  <c:v>04:08:35</c:v>
                </c:pt>
                <c:pt idx="49000">
                  <c:v>04:08:36</c:v>
                </c:pt>
                <c:pt idx="49001">
                  <c:v>04:08:37</c:v>
                </c:pt>
                <c:pt idx="49002">
                  <c:v>04:08:38</c:v>
                </c:pt>
                <c:pt idx="49003">
                  <c:v>04:08:39</c:v>
                </c:pt>
                <c:pt idx="49004">
                  <c:v>04:08:40</c:v>
                </c:pt>
                <c:pt idx="49005">
                  <c:v>04:08:41</c:v>
                </c:pt>
                <c:pt idx="49006">
                  <c:v>04:08:42</c:v>
                </c:pt>
                <c:pt idx="49007">
                  <c:v>04:08:43</c:v>
                </c:pt>
                <c:pt idx="49008">
                  <c:v>04:08:44</c:v>
                </c:pt>
                <c:pt idx="49009">
                  <c:v>04:08:45</c:v>
                </c:pt>
                <c:pt idx="49010">
                  <c:v>04:08:46</c:v>
                </c:pt>
                <c:pt idx="49011">
                  <c:v>04:08:47</c:v>
                </c:pt>
                <c:pt idx="49012">
                  <c:v>04:08:48</c:v>
                </c:pt>
                <c:pt idx="49013">
                  <c:v>04:08:49</c:v>
                </c:pt>
                <c:pt idx="49014">
                  <c:v>04:08:50</c:v>
                </c:pt>
                <c:pt idx="49015">
                  <c:v>04:08:51</c:v>
                </c:pt>
                <c:pt idx="49016">
                  <c:v>04:08:52</c:v>
                </c:pt>
                <c:pt idx="49017">
                  <c:v>04:08:53</c:v>
                </c:pt>
                <c:pt idx="49018">
                  <c:v>04:08:54</c:v>
                </c:pt>
                <c:pt idx="49019">
                  <c:v>04:08:55</c:v>
                </c:pt>
                <c:pt idx="49020">
                  <c:v>04:08:56</c:v>
                </c:pt>
                <c:pt idx="49021">
                  <c:v>04:08:57</c:v>
                </c:pt>
                <c:pt idx="49022">
                  <c:v>04:08:58</c:v>
                </c:pt>
                <c:pt idx="49023">
                  <c:v>04:08:59</c:v>
                </c:pt>
                <c:pt idx="49024">
                  <c:v>04:09:00</c:v>
                </c:pt>
                <c:pt idx="49025">
                  <c:v>04:09:01</c:v>
                </c:pt>
                <c:pt idx="49026">
                  <c:v>04:09:02</c:v>
                </c:pt>
                <c:pt idx="49027">
                  <c:v>04:09:03</c:v>
                </c:pt>
                <c:pt idx="49028">
                  <c:v>04:09:04</c:v>
                </c:pt>
                <c:pt idx="49029">
                  <c:v>04:09:05</c:v>
                </c:pt>
                <c:pt idx="49030">
                  <c:v>04:09:06</c:v>
                </c:pt>
                <c:pt idx="49031">
                  <c:v>04:09:07</c:v>
                </c:pt>
                <c:pt idx="49032">
                  <c:v>04:09:08</c:v>
                </c:pt>
                <c:pt idx="49033">
                  <c:v>04:09:09</c:v>
                </c:pt>
                <c:pt idx="49034">
                  <c:v>04:09:10</c:v>
                </c:pt>
                <c:pt idx="49035">
                  <c:v>04:09:11</c:v>
                </c:pt>
                <c:pt idx="49036">
                  <c:v>04:09:12</c:v>
                </c:pt>
                <c:pt idx="49037">
                  <c:v>04:09:13</c:v>
                </c:pt>
                <c:pt idx="49038">
                  <c:v>04:09:14</c:v>
                </c:pt>
                <c:pt idx="49039">
                  <c:v>04:09:15</c:v>
                </c:pt>
                <c:pt idx="49040">
                  <c:v>04:09:16</c:v>
                </c:pt>
                <c:pt idx="49041">
                  <c:v>04:09:17</c:v>
                </c:pt>
                <c:pt idx="49042">
                  <c:v>04:09:18</c:v>
                </c:pt>
                <c:pt idx="49043">
                  <c:v>04:09:19</c:v>
                </c:pt>
                <c:pt idx="49044">
                  <c:v>04:09:20</c:v>
                </c:pt>
                <c:pt idx="49045">
                  <c:v>04:09:21</c:v>
                </c:pt>
                <c:pt idx="49046">
                  <c:v>04:09:22</c:v>
                </c:pt>
                <c:pt idx="49047">
                  <c:v>04:09:23</c:v>
                </c:pt>
                <c:pt idx="49048">
                  <c:v>04:09:24</c:v>
                </c:pt>
                <c:pt idx="49049">
                  <c:v>04:09:25</c:v>
                </c:pt>
                <c:pt idx="49050">
                  <c:v>04:09:26</c:v>
                </c:pt>
                <c:pt idx="49051">
                  <c:v>04:09:27</c:v>
                </c:pt>
                <c:pt idx="49052">
                  <c:v>04:09:28</c:v>
                </c:pt>
                <c:pt idx="49053">
                  <c:v>04:09:29</c:v>
                </c:pt>
                <c:pt idx="49054">
                  <c:v>04:09:30</c:v>
                </c:pt>
                <c:pt idx="49055">
                  <c:v>04:09:31</c:v>
                </c:pt>
                <c:pt idx="49056">
                  <c:v>04:09:32</c:v>
                </c:pt>
                <c:pt idx="49057">
                  <c:v>04:09:33</c:v>
                </c:pt>
                <c:pt idx="49058">
                  <c:v>04:09:34</c:v>
                </c:pt>
                <c:pt idx="49059">
                  <c:v>04:09:35</c:v>
                </c:pt>
                <c:pt idx="49060">
                  <c:v>04:09:36</c:v>
                </c:pt>
                <c:pt idx="49061">
                  <c:v>04:09:37</c:v>
                </c:pt>
                <c:pt idx="49062">
                  <c:v>04:09:38</c:v>
                </c:pt>
                <c:pt idx="49063">
                  <c:v>04:09:39</c:v>
                </c:pt>
                <c:pt idx="49064">
                  <c:v>04:09:40</c:v>
                </c:pt>
                <c:pt idx="49065">
                  <c:v>04:09:41</c:v>
                </c:pt>
                <c:pt idx="49066">
                  <c:v>04:09:42</c:v>
                </c:pt>
                <c:pt idx="49067">
                  <c:v>04:09:43</c:v>
                </c:pt>
                <c:pt idx="49068">
                  <c:v>04:09:44</c:v>
                </c:pt>
                <c:pt idx="49069">
                  <c:v>04:09:45</c:v>
                </c:pt>
                <c:pt idx="49070">
                  <c:v>04:09:46</c:v>
                </c:pt>
                <c:pt idx="49071">
                  <c:v>04:09:47</c:v>
                </c:pt>
                <c:pt idx="49072">
                  <c:v>04:09:48</c:v>
                </c:pt>
                <c:pt idx="49073">
                  <c:v>04:09:49</c:v>
                </c:pt>
                <c:pt idx="49074">
                  <c:v>04:09:50</c:v>
                </c:pt>
                <c:pt idx="49075">
                  <c:v>04:09:51</c:v>
                </c:pt>
                <c:pt idx="49076">
                  <c:v>04:09:52</c:v>
                </c:pt>
                <c:pt idx="49077">
                  <c:v>04:09:53</c:v>
                </c:pt>
                <c:pt idx="49078">
                  <c:v>04:09:54</c:v>
                </c:pt>
                <c:pt idx="49079">
                  <c:v>04:09:55</c:v>
                </c:pt>
                <c:pt idx="49080">
                  <c:v>04:09:56</c:v>
                </c:pt>
                <c:pt idx="49081">
                  <c:v>04:09:57</c:v>
                </c:pt>
                <c:pt idx="49082">
                  <c:v>04:09:58</c:v>
                </c:pt>
                <c:pt idx="49083">
                  <c:v>04:09:59</c:v>
                </c:pt>
                <c:pt idx="49084">
                  <c:v>04:10:00</c:v>
                </c:pt>
                <c:pt idx="49085">
                  <c:v>04:10:01</c:v>
                </c:pt>
                <c:pt idx="49086">
                  <c:v>04:10:02</c:v>
                </c:pt>
                <c:pt idx="49087">
                  <c:v>04:10:03</c:v>
                </c:pt>
                <c:pt idx="49088">
                  <c:v>04:10:04</c:v>
                </c:pt>
                <c:pt idx="49089">
                  <c:v>04:10:05</c:v>
                </c:pt>
                <c:pt idx="49090">
                  <c:v>04:10:06</c:v>
                </c:pt>
                <c:pt idx="49091">
                  <c:v>04:10:07</c:v>
                </c:pt>
                <c:pt idx="49092">
                  <c:v>04:10:08</c:v>
                </c:pt>
                <c:pt idx="49093">
                  <c:v>04:10:09</c:v>
                </c:pt>
                <c:pt idx="49094">
                  <c:v>04:10:10</c:v>
                </c:pt>
                <c:pt idx="49095">
                  <c:v>04:10:11</c:v>
                </c:pt>
                <c:pt idx="49096">
                  <c:v>04:10:12</c:v>
                </c:pt>
                <c:pt idx="49097">
                  <c:v>04:10:13</c:v>
                </c:pt>
                <c:pt idx="49098">
                  <c:v>04:10:14</c:v>
                </c:pt>
                <c:pt idx="49099">
                  <c:v>04:10:15</c:v>
                </c:pt>
                <c:pt idx="49100">
                  <c:v>04:10:16</c:v>
                </c:pt>
                <c:pt idx="49101">
                  <c:v>04:10:17</c:v>
                </c:pt>
                <c:pt idx="49102">
                  <c:v>04:10:18</c:v>
                </c:pt>
                <c:pt idx="49103">
                  <c:v>04:10:19</c:v>
                </c:pt>
                <c:pt idx="49104">
                  <c:v>04:10:20</c:v>
                </c:pt>
                <c:pt idx="49105">
                  <c:v>04:10:21</c:v>
                </c:pt>
                <c:pt idx="49106">
                  <c:v>04:10:22</c:v>
                </c:pt>
                <c:pt idx="49107">
                  <c:v>04:10:23</c:v>
                </c:pt>
                <c:pt idx="49108">
                  <c:v>04:10:24</c:v>
                </c:pt>
                <c:pt idx="49109">
                  <c:v>04:10:25</c:v>
                </c:pt>
                <c:pt idx="49110">
                  <c:v>04:10:26</c:v>
                </c:pt>
                <c:pt idx="49111">
                  <c:v>04:10:27</c:v>
                </c:pt>
                <c:pt idx="49112">
                  <c:v>04:10:28</c:v>
                </c:pt>
                <c:pt idx="49113">
                  <c:v>04:10:29</c:v>
                </c:pt>
                <c:pt idx="49114">
                  <c:v>04:10:30</c:v>
                </c:pt>
                <c:pt idx="49115">
                  <c:v>04:10:31</c:v>
                </c:pt>
                <c:pt idx="49116">
                  <c:v>04:10:32</c:v>
                </c:pt>
                <c:pt idx="49117">
                  <c:v>04:10:33</c:v>
                </c:pt>
                <c:pt idx="49118">
                  <c:v>04:10:34</c:v>
                </c:pt>
                <c:pt idx="49119">
                  <c:v>04:10:35</c:v>
                </c:pt>
                <c:pt idx="49120">
                  <c:v>04:10:36</c:v>
                </c:pt>
                <c:pt idx="49121">
                  <c:v>04:10:37</c:v>
                </c:pt>
                <c:pt idx="49122">
                  <c:v>04:10:38</c:v>
                </c:pt>
                <c:pt idx="49123">
                  <c:v>04:10:39</c:v>
                </c:pt>
                <c:pt idx="49124">
                  <c:v>04:10:40</c:v>
                </c:pt>
                <c:pt idx="49125">
                  <c:v>04:10:41</c:v>
                </c:pt>
                <c:pt idx="49126">
                  <c:v>04:10:42</c:v>
                </c:pt>
                <c:pt idx="49127">
                  <c:v>04:10:43</c:v>
                </c:pt>
                <c:pt idx="49128">
                  <c:v>04:10:44</c:v>
                </c:pt>
                <c:pt idx="49129">
                  <c:v>04:10:45</c:v>
                </c:pt>
                <c:pt idx="49130">
                  <c:v>04:10:46</c:v>
                </c:pt>
                <c:pt idx="49131">
                  <c:v>04:10:47</c:v>
                </c:pt>
                <c:pt idx="49132">
                  <c:v>04:10:48</c:v>
                </c:pt>
                <c:pt idx="49133">
                  <c:v>04:10:49</c:v>
                </c:pt>
                <c:pt idx="49134">
                  <c:v>04:10:50</c:v>
                </c:pt>
                <c:pt idx="49135">
                  <c:v>04:10:51</c:v>
                </c:pt>
                <c:pt idx="49136">
                  <c:v>04:10:52</c:v>
                </c:pt>
                <c:pt idx="49137">
                  <c:v>04:10:53</c:v>
                </c:pt>
                <c:pt idx="49138">
                  <c:v>04:10:54</c:v>
                </c:pt>
                <c:pt idx="49139">
                  <c:v>04:10:55</c:v>
                </c:pt>
                <c:pt idx="49140">
                  <c:v>04:10:56</c:v>
                </c:pt>
                <c:pt idx="49141">
                  <c:v>04:10:57</c:v>
                </c:pt>
                <c:pt idx="49142">
                  <c:v>04:10:58</c:v>
                </c:pt>
                <c:pt idx="49143">
                  <c:v>04:10:59</c:v>
                </c:pt>
                <c:pt idx="49144">
                  <c:v>04:11:00</c:v>
                </c:pt>
                <c:pt idx="49145">
                  <c:v>04:11:01</c:v>
                </c:pt>
                <c:pt idx="49146">
                  <c:v>04:11:02</c:v>
                </c:pt>
                <c:pt idx="49147">
                  <c:v>04:11:03</c:v>
                </c:pt>
                <c:pt idx="49148">
                  <c:v>04:11:04</c:v>
                </c:pt>
                <c:pt idx="49149">
                  <c:v>04:11:05</c:v>
                </c:pt>
                <c:pt idx="49150">
                  <c:v>04:11:06</c:v>
                </c:pt>
                <c:pt idx="49151">
                  <c:v>04:11:07</c:v>
                </c:pt>
                <c:pt idx="49152">
                  <c:v>04:11:08</c:v>
                </c:pt>
                <c:pt idx="49153">
                  <c:v>04:11:09</c:v>
                </c:pt>
                <c:pt idx="49154">
                  <c:v>04:11:10</c:v>
                </c:pt>
                <c:pt idx="49155">
                  <c:v>04:11:11</c:v>
                </c:pt>
                <c:pt idx="49156">
                  <c:v>04:11:12</c:v>
                </c:pt>
                <c:pt idx="49157">
                  <c:v>04:11:13</c:v>
                </c:pt>
                <c:pt idx="49158">
                  <c:v>04:11:14</c:v>
                </c:pt>
                <c:pt idx="49159">
                  <c:v>04:11:15</c:v>
                </c:pt>
                <c:pt idx="49160">
                  <c:v>04:11:16</c:v>
                </c:pt>
                <c:pt idx="49161">
                  <c:v>04:11:17</c:v>
                </c:pt>
                <c:pt idx="49162">
                  <c:v>04:11:18</c:v>
                </c:pt>
                <c:pt idx="49163">
                  <c:v>04:11:19</c:v>
                </c:pt>
                <c:pt idx="49164">
                  <c:v>04:11:20</c:v>
                </c:pt>
                <c:pt idx="49165">
                  <c:v>04:11:21</c:v>
                </c:pt>
                <c:pt idx="49166">
                  <c:v>04:11:22</c:v>
                </c:pt>
                <c:pt idx="49167">
                  <c:v>04:11:23</c:v>
                </c:pt>
                <c:pt idx="49168">
                  <c:v>04:11:24</c:v>
                </c:pt>
                <c:pt idx="49169">
                  <c:v>04:11:25</c:v>
                </c:pt>
                <c:pt idx="49170">
                  <c:v>04:11:26</c:v>
                </c:pt>
                <c:pt idx="49171">
                  <c:v>04:11:27</c:v>
                </c:pt>
                <c:pt idx="49172">
                  <c:v>04:11:28</c:v>
                </c:pt>
                <c:pt idx="49173">
                  <c:v>04:11:29</c:v>
                </c:pt>
                <c:pt idx="49174">
                  <c:v>04:11:30</c:v>
                </c:pt>
                <c:pt idx="49175">
                  <c:v>04:11:31</c:v>
                </c:pt>
                <c:pt idx="49176">
                  <c:v>04:11:32</c:v>
                </c:pt>
                <c:pt idx="49177">
                  <c:v>04:11:33</c:v>
                </c:pt>
                <c:pt idx="49178">
                  <c:v>04:11:34</c:v>
                </c:pt>
                <c:pt idx="49179">
                  <c:v>04:11:35</c:v>
                </c:pt>
                <c:pt idx="49180">
                  <c:v>04:11:36</c:v>
                </c:pt>
                <c:pt idx="49181">
                  <c:v>04:11:37</c:v>
                </c:pt>
                <c:pt idx="49182">
                  <c:v>04:11:38</c:v>
                </c:pt>
                <c:pt idx="49183">
                  <c:v>04:11:39</c:v>
                </c:pt>
                <c:pt idx="49184">
                  <c:v>04:11:40</c:v>
                </c:pt>
                <c:pt idx="49185">
                  <c:v>04:11:41</c:v>
                </c:pt>
                <c:pt idx="49186">
                  <c:v>04:11:42</c:v>
                </c:pt>
                <c:pt idx="49187">
                  <c:v>04:11:43</c:v>
                </c:pt>
                <c:pt idx="49188">
                  <c:v>04:11:44</c:v>
                </c:pt>
                <c:pt idx="49189">
                  <c:v>04:11:45</c:v>
                </c:pt>
                <c:pt idx="49190">
                  <c:v>04:11:46</c:v>
                </c:pt>
                <c:pt idx="49191">
                  <c:v>04:11:47</c:v>
                </c:pt>
                <c:pt idx="49192">
                  <c:v>04:11:48</c:v>
                </c:pt>
                <c:pt idx="49193">
                  <c:v>04:11:49</c:v>
                </c:pt>
                <c:pt idx="49194">
                  <c:v>04:11:50</c:v>
                </c:pt>
                <c:pt idx="49195">
                  <c:v>04:11:51</c:v>
                </c:pt>
                <c:pt idx="49196">
                  <c:v>04:11:52</c:v>
                </c:pt>
                <c:pt idx="49197">
                  <c:v>04:11:53</c:v>
                </c:pt>
                <c:pt idx="49198">
                  <c:v>04:11:54</c:v>
                </c:pt>
                <c:pt idx="49199">
                  <c:v>04:11:55</c:v>
                </c:pt>
                <c:pt idx="49200">
                  <c:v>04:11:56</c:v>
                </c:pt>
                <c:pt idx="49201">
                  <c:v>04:11:57</c:v>
                </c:pt>
                <c:pt idx="49202">
                  <c:v>04:11:58</c:v>
                </c:pt>
                <c:pt idx="49203">
                  <c:v>04:11:59</c:v>
                </c:pt>
                <c:pt idx="49204">
                  <c:v>04:12:00</c:v>
                </c:pt>
                <c:pt idx="49205">
                  <c:v>04:12:01</c:v>
                </c:pt>
                <c:pt idx="49206">
                  <c:v>04:12:02</c:v>
                </c:pt>
                <c:pt idx="49207">
                  <c:v>04:12:03</c:v>
                </c:pt>
                <c:pt idx="49208">
                  <c:v>04:12:04</c:v>
                </c:pt>
                <c:pt idx="49209">
                  <c:v>04:12:05</c:v>
                </c:pt>
                <c:pt idx="49210">
                  <c:v>04:12:06</c:v>
                </c:pt>
                <c:pt idx="49211">
                  <c:v>04:12:07</c:v>
                </c:pt>
                <c:pt idx="49212">
                  <c:v>04:12:08</c:v>
                </c:pt>
                <c:pt idx="49213">
                  <c:v>04:12:09</c:v>
                </c:pt>
                <c:pt idx="49214">
                  <c:v>04:12:10</c:v>
                </c:pt>
                <c:pt idx="49215">
                  <c:v>04:12:11</c:v>
                </c:pt>
                <c:pt idx="49216">
                  <c:v>04:12:12</c:v>
                </c:pt>
                <c:pt idx="49217">
                  <c:v>04:12:13</c:v>
                </c:pt>
                <c:pt idx="49218">
                  <c:v>04:12:14</c:v>
                </c:pt>
                <c:pt idx="49219">
                  <c:v>04:12:15</c:v>
                </c:pt>
                <c:pt idx="49220">
                  <c:v>04:12:16</c:v>
                </c:pt>
                <c:pt idx="49221">
                  <c:v>04:12:17</c:v>
                </c:pt>
                <c:pt idx="49222">
                  <c:v>04:12:18</c:v>
                </c:pt>
                <c:pt idx="49223">
                  <c:v>04:12:19</c:v>
                </c:pt>
                <c:pt idx="49224">
                  <c:v>04:12:20</c:v>
                </c:pt>
                <c:pt idx="49225">
                  <c:v>04:12:21</c:v>
                </c:pt>
                <c:pt idx="49226">
                  <c:v>04:12:22</c:v>
                </c:pt>
                <c:pt idx="49227">
                  <c:v>04:12:23</c:v>
                </c:pt>
                <c:pt idx="49228">
                  <c:v>04:12:24</c:v>
                </c:pt>
                <c:pt idx="49229">
                  <c:v>04:12:25</c:v>
                </c:pt>
                <c:pt idx="49230">
                  <c:v>04:12:26</c:v>
                </c:pt>
                <c:pt idx="49231">
                  <c:v>04:12:27</c:v>
                </c:pt>
                <c:pt idx="49232">
                  <c:v>04:12:28</c:v>
                </c:pt>
                <c:pt idx="49233">
                  <c:v>04:12:29</c:v>
                </c:pt>
                <c:pt idx="49234">
                  <c:v>04:12:30</c:v>
                </c:pt>
                <c:pt idx="49235">
                  <c:v>04:12:31</c:v>
                </c:pt>
                <c:pt idx="49236">
                  <c:v>04:12:32</c:v>
                </c:pt>
                <c:pt idx="49237">
                  <c:v>04:12:33</c:v>
                </c:pt>
                <c:pt idx="49238">
                  <c:v>04:12:34</c:v>
                </c:pt>
                <c:pt idx="49239">
                  <c:v>04:12:35</c:v>
                </c:pt>
                <c:pt idx="49240">
                  <c:v>04:12:36</c:v>
                </c:pt>
                <c:pt idx="49241">
                  <c:v>04:12:37</c:v>
                </c:pt>
                <c:pt idx="49242">
                  <c:v>04:12:38</c:v>
                </c:pt>
                <c:pt idx="49243">
                  <c:v>04:12:39</c:v>
                </c:pt>
                <c:pt idx="49244">
                  <c:v>04:12:40</c:v>
                </c:pt>
                <c:pt idx="49245">
                  <c:v>04:12:41</c:v>
                </c:pt>
                <c:pt idx="49246">
                  <c:v>04:12:42</c:v>
                </c:pt>
                <c:pt idx="49247">
                  <c:v>04:12:43</c:v>
                </c:pt>
                <c:pt idx="49248">
                  <c:v>04:12:44</c:v>
                </c:pt>
                <c:pt idx="49249">
                  <c:v>04:12:45</c:v>
                </c:pt>
                <c:pt idx="49250">
                  <c:v>04:12:46</c:v>
                </c:pt>
                <c:pt idx="49251">
                  <c:v>04:12:47</c:v>
                </c:pt>
                <c:pt idx="49252">
                  <c:v>04:12:48</c:v>
                </c:pt>
                <c:pt idx="49253">
                  <c:v>04:12:49</c:v>
                </c:pt>
                <c:pt idx="49254">
                  <c:v>04:12:50</c:v>
                </c:pt>
                <c:pt idx="49255">
                  <c:v>04:12:51</c:v>
                </c:pt>
                <c:pt idx="49256">
                  <c:v>04:12:52</c:v>
                </c:pt>
                <c:pt idx="49257">
                  <c:v>04:12:53</c:v>
                </c:pt>
                <c:pt idx="49258">
                  <c:v>04:12:54</c:v>
                </c:pt>
                <c:pt idx="49259">
                  <c:v>04:12:55</c:v>
                </c:pt>
                <c:pt idx="49260">
                  <c:v>04:12:56</c:v>
                </c:pt>
                <c:pt idx="49261">
                  <c:v>04:12:57</c:v>
                </c:pt>
                <c:pt idx="49262">
                  <c:v>04:12:58</c:v>
                </c:pt>
                <c:pt idx="49263">
                  <c:v>04:12:59</c:v>
                </c:pt>
                <c:pt idx="49264">
                  <c:v>04:13:00</c:v>
                </c:pt>
                <c:pt idx="49265">
                  <c:v>04:13:01</c:v>
                </c:pt>
                <c:pt idx="49266">
                  <c:v>04:13:02</c:v>
                </c:pt>
                <c:pt idx="49267">
                  <c:v>04:13:03</c:v>
                </c:pt>
                <c:pt idx="49268">
                  <c:v>04:13:04</c:v>
                </c:pt>
                <c:pt idx="49269">
                  <c:v>04:13:05</c:v>
                </c:pt>
                <c:pt idx="49270">
                  <c:v>04:13:06</c:v>
                </c:pt>
                <c:pt idx="49271">
                  <c:v>04:13:07</c:v>
                </c:pt>
                <c:pt idx="49272">
                  <c:v>04:13:08</c:v>
                </c:pt>
                <c:pt idx="49273">
                  <c:v>04:13:09</c:v>
                </c:pt>
                <c:pt idx="49274">
                  <c:v>04:13:10</c:v>
                </c:pt>
                <c:pt idx="49275">
                  <c:v>04:13:11</c:v>
                </c:pt>
                <c:pt idx="49276">
                  <c:v>04:13:12</c:v>
                </c:pt>
                <c:pt idx="49277">
                  <c:v>04:13:13</c:v>
                </c:pt>
                <c:pt idx="49278">
                  <c:v>04:13:14</c:v>
                </c:pt>
                <c:pt idx="49279">
                  <c:v>04:13:15</c:v>
                </c:pt>
                <c:pt idx="49280">
                  <c:v>04:13:16</c:v>
                </c:pt>
                <c:pt idx="49281">
                  <c:v>04:13:17</c:v>
                </c:pt>
                <c:pt idx="49282">
                  <c:v>04:13:18</c:v>
                </c:pt>
                <c:pt idx="49283">
                  <c:v>04:13:19</c:v>
                </c:pt>
                <c:pt idx="49284">
                  <c:v>04:13:20</c:v>
                </c:pt>
                <c:pt idx="49285">
                  <c:v>04:13:21</c:v>
                </c:pt>
                <c:pt idx="49286">
                  <c:v>04:13:22</c:v>
                </c:pt>
                <c:pt idx="49287">
                  <c:v>04:13:23</c:v>
                </c:pt>
                <c:pt idx="49288">
                  <c:v>04:13:24</c:v>
                </c:pt>
                <c:pt idx="49289">
                  <c:v>04:13:25</c:v>
                </c:pt>
                <c:pt idx="49290">
                  <c:v>04:13:26</c:v>
                </c:pt>
                <c:pt idx="49291">
                  <c:v>04:13:27</c:v>
                </c:pt>
                <c:pt idx="49292">
                  <c:v>04:13:28</c:v>
                </c:pt>
                <c:pt idx="49293">
                  <c:v>04:13:29</c:v>
                </c:pt>
                <c:pt idx="49294">
                  <c:v>04:13:30</c:v>
                </c:pt>
                <c:pt idx="49295">
                  <c:v>04:13:31</c:v>
                </c:pt>
                <c:pt idx="49296">
                  <c:v>04:13:32</c:v>
                </c:pt>
                <c:pt idx="49297">
                  <c:v>04:13:33</c:v>
                </c:pt>
                <c:pt idx="49298">
                  <c:v>04:13:34</c:v>
                </c:pt>
                <c:pt idx="49299">
                  <c:v>04:13:35</c:v>
                </c:pt>
                <c:pt idx="49300">
                  <c:v>04:13:36</c:v>
                </c:pt>
                <c:pt idx="49301">
                  <c:v>04:13:37</c:v>
                </c:pt>
                <c:pt idx="49302">
                  <c:v>04:13:38</c:v>
                </c:pt>
                <c:pt idx="49303">
                  <c:v>04:13:39</c:v>
                </c:pt>
                <c:pt idx="49304">
                  <c:v>04:13:40</c:v>
                </c:pt>
                <c:pt idx="49305">
                  <c:v>04:13:41</c:v>
                </c:pt>
                <c:pt idx="49306">
                  <c:v>04:13:42</c:v>
                </c:pt>
                <c:pt idx="49307">
                  <c:v>04:13:43</c:v>
                </c:pt>
                <c:pt idx="49308">
                  <c:v>04:13:44</c:v>
                </c:pt>
                <c:pt idx="49309">
                  <c:v>04:13:45</c:v>
                </c:pt>
                <c:pt idx="49310">
                  <c:v>04:13:46</c:v>
                </c:pt>
                <c:pt idx="49311">
                  <c:v>04:13:47</c:v>
                </c:pt>
                <c:pt idx="49312">
                  <c:v>04:13:48</c:v>
                </c:pt>
                <c:pt idx="49313">
                  <c:v>04:13:49</c:v>
                </c:pt>
                <c:pt idx="49314">
                  <c:v>04:13:50</c:v>
                </c:pt>
                <c:pt idx="49315">
                  <c:v>04:13:51</c:v>
                </c:pt>
                <c:pt idx="49316">
                  <c:v>04:13:52</c:v>
                </c:pt>
                <c:pt idx="49317">
                  <c:v>04:13:53</c:v>
                </c:pt>
                <c:pt idx="49318">
                  <c:v>04:13:54</c:v>
                </c:pt>
                <c:pt idx="49319">
                  <c:v>04:13:55</c:v>
                </c:pt>
                <c:pt idx="49320">
                  <c:v>04:13:56</c:v>
                </c:pt>
                <c:pt idx="49321">
                  <c:v>04:13:57</c:v>
                </c:pt>
                <c:pt idx="49322">
                  <c:v>04:13:58</c:v>
                </c:pt>
                <c:pt idx="49323">
                  <c:v>04:13:59</c:v>
                </c:pt>
                <c:pt idx="49324">
                  <c:v>04:14:00</c:v>
                </c:pt>
                <c:pt idx="49325">
                  <c:v>04:14:01</c:v>
                </c:pt>
                <c:pt idx="49326">
                  <c:v>04:14:02</c:v>
                </c:pt>
                <c:pt idx="49327">
                  <c:v>04:14:03</c:v>
                </c:pt>
                <c:pt idx="49328">
                  <c:v>04:14:04</c:v>
                </c:pt>
                <c:pt idx="49329">
                  <c:v>04:14:05</c:v>
                </c:pt>
                <c:pt idx="49330">
                  <c:v>04:14:06</c:v>
                </c:pt>
                <c:pt idx="49331">
                  <c:v>04:14:07</c:v>
                </c:pt>
                <c:pt idx="49332">
                  <c:v>04:14:08</c:v>
                </c:pt>
                <c:pt idx="49333">
                  <c:v>04:14:09</c:v>
                </c:pt>
                <c:pt idx="49334">
                  <c:v>04:14:10</c:v>
                </c:pt>
                <c:pt idx="49335">
                  <c:v>04:14:11</c:v>
                </c:pt>
                <c:pt idx="49336">
                  <c:v>04:14:12</c:v>
                </c:pt>
                <c:pt idx="49337">
                  <c:v>04:14:13</c:v>
                </c:pt>
                <c:pt idx="49338">
                  <c:v>04:14:14</c:v>
                </c:pt>
                <c:pt idx="49339">
                  <c:v>04:14:15</c:v>
                </c:pt>
                <c:pt idx="49340">
                  <c:v>04:14:16</c:v>
                </c:pt>
                <c:pt idx="49341">
                  <c:v>04:14:17</c:v>
                </c:pt>
                <c:pt idx="49342">
                  <c:v>04:14:18</c:v>
                </c:pt>
                <c:pt idx="49343">
                  <c:v>04:14:19</c:v>
                </c:pt>
                <c:pt idx="49344">
                  <c:v>04:14:20</c:v>
                </c:pt>
                <c:pt idx="49345">
                  <c:v>04:14:21</c:v>
                </c:pt>
                <c:pt idx="49346">
                  <c:v>04:14:22</c:v>
                </c:pt>
                <c:pt idx="49347">
                  <c:v>04:14:23</c:v>
                </c:pt>
                <c:pt idx="49348">
                  <c:v>04:14:24</c:v>
                </c:pt>
                <c:pt idx="49349">
                  <c:v>04:14:25</c:v>
                </c:pt>
                <c:pt idx="49350">
                  <c:v>04:14:26</c:v>
                </c:pt>
                <c:pt idx="49351">
                  <c:v>04:14:27</c:v>
                </c:pt>
                <c:pt idx="49352">
                  <c:v>04:14:28</c:v>
                </c:pt>
                <c:pt idx="49353">
                  <c:v>04:14:29</c:v>
                </c:pt>
                <c:pt idx="49354">
                  <c:v>04:14:30</c:v>
                </c:pt>
                <c:pt idx="49355">
                  <c:v>04:14:31</c:v>
                </c:pt>
                <c:pt idx="49356">
                  <c:v>04:14:32</c:v>
                </c:pt>
                <c:pt idx="49357">
                  <c:v>04:14:33</c:v>
                </c:pt>
                <c:pt idx="49358">
                  <c:v>04:14:34</c:v>
                </c:pt>
                <c:pt idx="49359">
                  <c:v>04:14:35</c:v>
                </c:pt>
                <c:pt idx="49360">
                  <c:v>04:14:36</c:v>
                </c:pt>
                <c:pt idx="49361">
                  <c:v>04:14:37</c:v>
                </c:pt>
                <c:pt idx="49362">
                  <c:v>04:14:38</c:v>
                </c:pt>
                <c:pt idx="49363">
                  <c:v>04:14:39</c:v>
                </c:pt>
                <c:pt idx="49364">
                  <c:v>04:14:40</c:v>
                </c:pt>
                <c:pt idx="49365">
                  <c:v>04:14:41</c:v>
                </c:pt>
                <c:pt idx="49366">
                  <c:v>04:14:42</c:v>
                </c:pt>
                <c:pt idx="49367">
                  <c:v>04:14:43</c:v>
                </c:pt>
                <c:pt idx="49368">
                  <c:v>04:14:44</c:v>
                </c:pt>
                <c:pt idx="49369">
                  <c:v>04:14:45</c:v>
                </c:pt>
                <c:pt idx="49370">
                  <c:v>04:14:46</c:v>
                </c:pt>
                <c:pt idx="49371">
                  <c:v>04:14:47</c:v>
                </c:pt>
                <c:pt idx="49372">
                  <c:v>04:14:48</c:v>
                </c:pt>
                <c:pt idx="49373">
                  <c:v>04:14:49</c:v>
                </c:pt>
                <c:pt idx="49374">
                  <c:v>04:14:50</c:v>
                </c:pt>
                <c:pt idx="49375">
                  <c:v>04:14:51</c:v>
                </c:pt>
                <c:pt idx="49376">
                  <c:v>04:14:52</c:v>
                </c:pt>
                <c:pt idx="49377">
                  <c:v>04:14:53</c:v>
                </c:pt>
                <c:pt idx="49378">
                  <c:v>04:14:54</c:v>
                </c:pt>
                <c:pt idx="49379">
                  <c:v>04:14:55</c:v>
                </c:pt>
                <c:pt idx="49380">
                  <c:v>04:14:56</c:v>
                </c:pt>
                <c:pt idx="49381">
                  <c:v>04:14:57</c:v>
                </c:pt>
                <c:pt idx="49382">
                  <c:v>04:14:58</c:v>
                </c:pt>
                <c:pt idx="49383">
                  <c:v>04:14:59</c:v>
                </c:pt>
                <c:pt idx="49384">
                  <c:v>04:15:00</c:v>
                </c:pt>
                <c:pt idx="49385">
                  <c:v>04:15:01</c:v>
                </c:pt>
                <c:pt idx="49386">
                  <c:v>04:15:02</c:v>
                </c:pt>
                <c:pt idx="49387">
                  <c:v>04:15:03</c:v>
                </c:pt>
                <c:pt idx="49388">
                  <c:v>04:15:04</c:v>
                </c:pt>
                <c:pt idx="49389">
                  <c:v>04:15:05</c:v>
                </c:pt>
                <c:pt idx="49390">
                  <c:v>04:15:06</c:v>
                </c:pt>
                <c:pt idx="49391">
                  <c:v>04:15:07</c:v>
                </c:pt>
                <c:pt idx="49392">
                  <c:v>04:15:08</c:v>
                </c:pt>
                <c:pt idx="49393">
                  <c:v>04:15:09</c:v>
                </c:pt>
                <c:pt idx="49394">
                  <c:v>04:15:10</c:v>
                </c:pt>
                <c:pt idx="49395">
                  <c:v>04:15:11</c:v>
                </c:pt>
                <c:pt idx="49396">
                  <c:v>04:15:12</c:v>
                </c:pt>
                <c:pt idx="49397">
                  <c:v>04:15:13</c:v>
                </c:pt>
                <c:pt idx="49398">
                  <c:v>04:15:14</c:v>
                </c:pt>
                <c:pt idx="49399">
                  <c:v>04:15:15</c:v>
                </c:pt>
                <c:pt idx="49400">
                  <c:v>04:15:16</c:v>
                </c:pt>
                <c:pt idx="49401">
                  <c:v>04:15:17</c:v>
                </c:pt>
                <c:pt idx="49402">
                  <c:v>04:15:18</c:v>
                </c:pt>
                <c:pt idx="49403">
                  <c:v>04:15:19</c:v>
                </c:pt>
                <c:pt idx="49404">
                  <c:v>04:15:20</c:v>
                </c:pt>
                <c:pt idx="49405">
                  <c:v>04:15:21</c:v>
                </c:pt>
                <c:pt idx="49406">
                  <c:v>04:15:22</c:v>
                </c:pt>
                <c:pt idx="49407">
                  <c:v>04:15:23</c:v>
                </c:pt>
                <c:pt idx="49408">
                  <c:v>04:15:24</c:v>
                </c:pt>
                <c:pt idx="49409">
                  <c:v>04:15:25</c:v>
                </c:pt>
                <c:pt idx="49410">
                  <c:v>04:15:26</c:v>
                </c:pt>
                <c:pt idx="49411">
                  <c:v>04:15:27</c:v>
                </c:pt>
                <c:pt idx="49412">
                  <c:v>04:15:28</c:v>
                </c:pt>
                <c:pt idx="49413">
                  <c:v>04:15:29</c:v>
                </c:pt>
                <c:pt idx="49414">
                  <c:v>04:15:30</c:v>
                </c:pt>
                <c:pt idx="49415">
                  <c:v>04:15:31</c:v>
                </c:pt>
                <c:pt idx="49416">
                  <c:v>04:15:32</c:v>
                </c:pt>
                <c:pt idx="49417">
                  <c:v>04:15:33</c:v>
                </c:pt>
                <c:pt idx="49418">
                  <c:v>04:15:34</c:v>
                </c:pt>
                <c:pt idx="49419">
                  <c:v>04:15:35</c:v>
                </c:pt>
                <c:pt idx="49420">
                  <c:v>04:15:36</c:v>
                </c:pt>
                <c:pt idx="49421">
                  <c:v>04:15:37</c:v>
                </c:pt>
                <c:pt idx="49422">
                  <c:v>04:15:38</c:v>
                </c:pt>
                <c:pt idx="49423">
                  <c:v>04:15:39</c:v>
                </c:pt>
                <c:pt idx="49424">
                  <c:v>04:15:40</c:v>
                </c:pt>
                <c:pt idx="49425">
                  <c:v>04:15:41</c:v>
                </c:pt>
                <c:pt idx="49426">
                  <c:v>04:15:42</c:v>
                </c:pt>
                <c:pt idx="49427">
                  <c:v>04:15:43</c:v>
                </c:pt>
                <c:pt idx="49428">
                  <c:v>04:15:44</c:v>
                </c:pt>
                <c:pt idx="49429">
                  <c:v>04:15:45</c:v>
                </c:pt>
                <c:pt idx="49430">
                  <c:v>04:15:46</c:v>
                </c:pt>
                <c:pt idx="49431">
                  <c:v>04:15:47</c:v>
                </c:pt>
                <c:pt idx="49432">
                  <c:v>04:15:48</c:v>
                </c:pt>
                <c:pt idx="49433">
                  <c:v>04:15:49</c:v>
                </c:pt>
                <c:pt idx="49434">
                  <c:v>04:15:50</c:v>
                </c:pt>
                <c:pt idx="49435">
                  <c:v>04:15:51</c:v>
                </c:pt>
                <c:pt idx="49436">
                  <c:v>04:15:52</c:v>
                </c:pt>
                <c:pt idx="49437">
                  <c:v>04:15:53</c:v>
                </c:pt>
                <c:pt idx="49438">
                  <c:v>04:15:54</c:v>
                </c:pt>
                <c:pt idx="49439">
                  <c:v>04:15:55</c:v>
                </c:pt>
                <c:pt idx="49440">
                  <c:v>04:15:56</c:v>
                </c:pt>
                <c:pt idx="49441">
                  <c:v>04:15:57</c:v>
                </c:pt>
                <c:pt idx="49442">
                  <c:v>04:15:58</c:v>
                </c:pt>
                <c:pt idx="49443">
                  <c:v>04:15:59</c:v>
                </c:pt>
                <c:pt idx="49444">
                  <c:v>04:16:00</c:v>
                </c:pt>
                <c:pt idx="49445">
                  <c:v>04:16:01</c:v>
                </c:pt>
                <c:pt idx="49446">
                  <c:v>04:16:02</c:v>
                </c:pt>
                <c:pt idx="49447">
                  <c:v>04:16:03</c:v>
                </c:pt>
                <c:pt idx="49448">
                  <c:v>04:16:04</c:v>
                </c:pt>
                <c:pt idx="49449">
                  <c:v>04:16:05</c:v>
                </c:pt>
                <c:pt idx="49450">
                  <c:v>04:16:06</c:v>
                </c:pt>
                <c:pt idx="49451">
                  <c:v>04:16:07</c:v>
                </c:pt>
                <c:pt idx="49452">
                  <c:v>04:16:08</c:v>
                </c:pt>
                <c:pt idx="49453">
                  <c:v>04:16:09</c:v>
                </c:pt>
                <c:pt idx="49454">
                  <c:v>04:16:10</c:v>
                </c:pt>
                <c:pt idx="49455">
                  <c:v>04:16:11</c:v>
                </c:pt>
                <c:pt idx="49456">
                  <c:v>04:16:12</c:v>
                </c:pt>
                <c:pt idx="49457">
                  <c:v>04:16:13</c:v>
                </c:pt>
                <c:pt idx="49458">
                  <c:v>04:16:14</c:v>
                </c:pt>
                <c:pt idx="49459">
                  <c:v>04:16:15</c:v>
                </c:pt>
                <c:pt idx="49460">
                  <c:v>04:16:16</c:v>
                </c:pt>
                <c:pt idx="49461">
                  <c:v>04:16:17</c:v>
                </c:pt>
                <c:pt idx="49462">
                  <c:v>04:16:18</c:v>
                </c:pt>
                <c:pt idx="49463">
                  <c:v>04:16:19</c:v>
                </c:pt>
                <c:pt idx="49464">
                  <c:v>04:16:20</c:v>
                </c:pt>
                <c:pt idx="49465">
                  <c:v>04:16:21</c:v>
                </c:pt>
                <c:pt idx="49466">
                  <c:v>04:16:22</c:v>
                </c:pt>
                <c:pt idx="49467">
                  <c:v>04:16:23</c:v>
                </c:pt>
                <c:pt idx="49468">
                  <c:v>04:16:24</c:v>
                </c:pt>
                <c:pt idx="49469">
                  <c:v>04:16:25</c:v>
                </c:pt>
                <c:pt idx="49470">
                  <c:v>04:16:26</c:v>
                </c:pt>
                <c:pt idx="49471">
                  <c:v>04:16:27</c:v>
                </c:pt>
                <c:pt idx="49472">
                  <c:v>04:16:28</c:v>
                </c:pt>
                <c:pt idx="49473">
                  <c:v>04:16:29</c:v>
                </c:pt>
                <c:pt idx="49474">
                  <c:v>04:16:30</c:v>
                </c:pt>
                <c:pt idx="49475">
                  <c:v>04:16:31</c:v>
                </c:pt>
                <c:pt idx="49476">
                  <c:v>04:16:32</c:v>
                </c:pt>
                <c:pt idx="49477">
                  <c:v>04:16:33</c:v>
                </c:pt>
                <c:pt idx="49478">
                  <c:v>04:16:34</c:v>
                </c:pt>
                <c:pt idx="49479">
                  <c:v>04:16:35</c:v>
                </c:pt>
                <c:pt idx="49480">
                  <c:v>04:16:36</c:v>
                </c:pt>
                <c:pt idx="49481">
                  <c:v>04:16:37</c:v>
                </c:pt>
                <c:pt idx="49482">
                  <c:v>04:16:38</c:v>
                </c:pt>
                <c:pt idx="49483">
                  <c:v>04:16:39</c:v>
                </c:pt>
                <c:pt idx="49484">
                  <c:v>04:16:40</c:v>
                </c:pt>
                <c:pt idx="49485">
                  <c:v>04:16:41</c:v>
                </c:pt>
                <c:pt idx="49486">
                  <c:v>04:16:42</c:v>
                </c:pt>
                <c:pt idx="49487">
                  <c:v>04:16:43</c:v>
                </c:pt>
                <c:pt idx="49488">
                  <c:v>04:16:44</c:v>
                </c:pt>
                <c:pt idx="49489">
                  <c:v>04:16:45</c:v>
                </c:pt>
                <c:pt idx="49490">
                  <c:v>04:16:46</c:v>
                </c:pt>
                <c:pt idx="49491">
                  <c:v>04:16:47</c:v>
                </c:pt>
                <c:pt idx="49492">
                  <c:v>04:16:48</c:v>
                </c:pt>
                <c:pt idx="49493">
                  <c:v>04:16:49</c:v>
                </c:pt>
                <c:pt idx="49494">
                  <c:v>04:16:50</c:v>
                </c:pt>
                <c:pt idx="49495">
                  <c:v>04:16:51</c:v>
                </c:pt>
                <c:pt idx="49496">
                  <c:v>04:16:52</c:v>
                </c:pt>
                <c:pt idx="49497">
                  <c:v>04:16:53</c:v>
                </c:pt>
                <c:pt idx="49498">
                  <c:v>04:16:54</c:v>
                </c:pt>
                <c:pt idx="49499">
                  <c:v>04:16:55</c:v>
                </c:pt>
                <c:pt idx="49500">
                  <c:v>04:16:56</c:v>
                </c:pt>
                <c:pt idx="49501">
                  <c:v>04:16:57</c:v>
                </c:pt>
                <c:pt idx="49502">
                  <c:v>04:16:58</c:v>
                </c:pt>
                <c:pt idx="49503">
                  <c:v>04:16:59</c:v>
                </c:pt>
                <c:pt idx="49504">
                  <c:v>04:17:00</c:v>
                </c:pt>
                <c:pt idx="49505">
                  <c:v>04:17:01</c:v>
                </c:pt>
                <c:pt idx="49506">
                  <c:v>04:17:02</c:v>
                </c:pt>
                <c:pt idx="49507">
                  <c:v>04:17:03</c:v>
                </c:pt>
                <c:pt idx="49508">
                  <c:v>04:17:04</c:v>
                </c:pt>
                <c:pt idx="49509">
                  <c:v>04:17:05</c:v>
                </c:pt>
                <c:pt idx="49510">
                  <c:v>04:17:06</c:v>
                </c:pt>
                <c:pt idx="49511">
                  <c:v>04:17:07</c:v>
                </c:pt>
                <c:pt idx="49512">
                  <c:v>04:17:08</c:v>
                </c:pt>
                <c:pt idx="49513">
                  <c:v>04:17:09</c:v>
                </c:pt>
                <c:pt idx="49514">
                  <c:v>04:17:10</c:v>
                </c:pt>
                <c:pt idx="49515">
                  <c:v>04:17:11</c:v>
                </c:pt>
                <c:pt idx="49516">
                  <c:v>04:17:12</c:v>
                </c:pt>
                <c:pt idx="49517">
                  <c:v>04:17:13</c:v>
                </c:pt>
                <c:pt idx="49518">
                  <c:v>04:17:14</c:v>
                </c:pt>
                <c:pt idx="49519">
                  <c:v>04:17:15</c:v>
                </c:pt>
                <c:pt idx="49520">
                  <c:v>04:17:16</c:v>
                </c:pt>
                <c:pt idx="49521">
                  <c:v>04:17:17</c:v>
                </c:pt>
                <c:pt idx="49522">
                  <c:v>04:17:18</c:v>
                </c:pt>
                <c:pt idx="49523">
                  <c:v>04:17:19</c:v>
                </c:pt>
                <c:pt idx="49524">
                  <c:v>04:17:20</c:v>
                </c:pt>
                <c:pt idx="49525">
                  <c:v>04:17:21</c:v>
                </c:pt>
                <c:pt idx="49526">
                  <c:v>04:17:22</c:v>
                </c:pt>
                <c:pt idx="49527">
                  <c:v>04:17:23</c:v>
                </c:pt>
                <c:pt idx="49528">
                  <c:v>04:17:24</c:v>
                </c:pt>
                <c:pt idx="49529">
                  <c:v>04:17:25</c:v>
                </c:pt>
                <c:pt idx="49530">
                  <c:v>04:17:26</c:v>
                </c:pt>
                <c:pt idx="49531">
                  <c:v>04:17:27</c:v>
                </c:pt>
                <c:pt idx="49532">
                  <c:v>04:17:28</c:v>
                </c:pt>
                <c:pt idx="49533">
                  <c:v>04:17:29</c:v>
                </c:pt>
                <c:pt idx="49534">
                  <c:v>04:17:30</c:v>
                </c:pt>
                <c:pt idx="49535">
                  <c:v>04:17:31</c:v>
                </c:pt>
                <c:pt idx="49536">
                  <c:v>04:17:32</c:v>
                </c:pt>
                <c:pt idx="49537">
                  <c:v>04:17:33</c:v>
                </c:pt>
                <c:pt idx="49538">
                  <c:v>04:17:34</c:v>
                </c:pt>
                <c:pt idx="49539">
                  <c:v>04:17:35</c:v>
                </c:pt>
                <c:pt idx="49540">
                  <c:v>04:17:36</c:v>
                </c:pt>
                <c:pt idx="49541">
                  <c:v>04:17:37</c:v>
                </c:pt>
                <c:pt idx="49542">
                  <c:v>04:17:38</c:v>
                </c:pt>
                <c:pt idx="49543">
                  <c:v>04:17:39</c:v>
                </c:pt>
                <c:pt idx="49544">
                  <c:v>04:17:40</c:v>
                </c:pt>
                <c:pt idx="49545">
                  <c:v>04:17:41</c:v>
                </c:pt>
                <c:pt idx="49546">
                  <c:v>04:17:42</c:v>
                </c:pt>
                <c:pt idx="49547">
                  <c:v>04:17:43</c:v>
                </c:pt>
                <c:pt idx="49548">
                  <c:v>04:17:44</c:v>
                </c:pt>
                <c:pt idx="49549">
                  <c:v>04:17:45</c:v>
                </c:pt>
                <c:pt idx="49550">
                  <c:v>04:17:46</c:v>
                </c:pt>
                <c:pt idx="49551">
                  <c:v>04:17:47</c:v>
                </c:pt>
                <c:pt idx="49552">
                  <c:v>04:17:48</c:v>
                </c:pt>
                <c:pt idx="49553">
                  <c:v>04:17:49</c:v>
                </c:pt>
                <c:pt idx="49554">
                  <c:v>04:17:50</c:v>
                </c:pt>
                <c:pt idx="49555">
                  <c:v>04:17:51</c:v>
                </c:pt>
                <c:pt idx="49556">
                  <c:v>04:17:52</c:v>
                </c:pt>
                <c:pt idx="49557">
                  <c:v>04:17:53</c:v>
                </c:pt>
                <c:pt idx="49558">
                  <c:v>04:17:54</c:v>
                </c:pt>
                <c:pt idx="49559">
                  <c:v>04:17:55</c:v>
                </c:pt>
                <c:pt idx="49560">
                  <c:v>04:17:56</c:v>
                </c:pt>
                <c:pt idx="49561">
                  <c:v>04:17:57</c:v>
                </c:pt>
                <c:pt idx="49562">
                  <c:v>04:17:58</c:v>
                </c:pt>
                <c:pt idx="49563">
                  <c:v>04:17:59</c:v>
                </c:pt>
                <c:pt idx="49564">
                  <c:v>04:18:00</c:v>
                </c:pt>
                <c:pt idx="49565">
                  <c:v>04:18:01</c:v>
                </c:pt>
                <c:pt idx="49566">
                  <c:v>04:18:02</c:v>
                </c:pt>
                <c:pt idx="49567">
                  <c:v>04:18:03</c:v>
                </c:pt>
                <c:pt idx="49568">
                  <c:v>04:18:04</c:v>
                </c:pt>
                <c:pt idx="49569">
                  <c:v>04:18:05</c:v>
                </c:pt>
                <c:pt idx="49570">
                  <c:v>04:18:06</c:v>
                </c:pt>
                <c:pt idx="49571">
                  <c:v>04:18:07</c:v>
                </c:pt>
                <c:pt idx="49572">
                  <c:v>04:18:08</c:v>
                </c:pt>
                <c:pt idx="49573">
                  <c:v>04:18:09</c:v>
                </c:pt>
                <c:pt idx="49574">
                  <c:v>04:18:10</c:v>
                </c:pt>
                <c:pt idx="49575">
                  <c:v>04:18:11</c:v>
                </c:pt>
                <c:pt idx="49576">
                  <c:v>04:18:12</c:v>
                </c:pt>
                <c:pt idx="49577">
                  <c:v>04:18:13</c:v>
                </c:pt>
                <c:pt idx="49578">
                  <c:v>04:18:14</c:v>
                </c:pt>
                <c:pt idx="49579">
                  <c:v>04:18:15</c:v>
                </c:pt>
                <c:pt idx="49580">
                  <c:v>04:18:16</c:v>
                </c:pt>
                <c:pt idx="49581">
                  <c:v>04:18:17</c:v>
                </c:pt>
                <c:pt idx="49582">
                  <c:v>04:18:18</c:v>
                </c:pt>
                <c:pt idx="49583">
                  <c:v>04:18:19</c:v>
                </c:pt>
                <c:pt idx="49584">
                  <c:v>04:18:20</c:v>
                </c:pt>
                <c:pt idx="49585">
                  <c:v>04:18:21</c:v>
                </c:pt>
                <c:pt idx="49586">
                  <c:v>04:18:22</c:v>
                </c:pt>
                <c:pt idx="49587">
                  <c:v>04:18:23</c:v>
                </c:pt>
                <c:pt idx="49588">
                  <c:v>04:18:24</c:v>
                </c:pt>
                <c:pt idx="49589">
                  <c:v>04:18:25</c:v>
                </c:pt>
                <c:pt idx="49590">
                  <c:v>04:18:26</c:v>
                </c:pt>
                <c:pt idx="49591">
                  <c:v>04:18:27</c:v>
                </c:pt>
                <c:pt idx="49592">
                  <c:v>04:18:28</c:v>
                </c:pt>
                <c:pt idx="49593">
                  <c:v>04:18:29</c:v>
                </c:pt>
                <c:pt idx="49594">
                  <c:v>04:18:30</c:v>
                </c:pt>
                <c:pt idx="49595">
                  <c:v>04:18:31</c:v>
                </c:pt>
                <c:pt idx="49596">
                  <c:v>04:18:32</c:v>
                </c:pt>
                <c:pt idx="49597">
                  <c:v>04:18:33</c:v>
                </c:pt>
                <c:pt idx="49598">
                  <c:v>04:18:34</c:v>
                </c:pt>
                <c:pt idx="49599">
                  <c:v>04:18:35</c:v>
                </c:pt>
                <c:pt idx="49600">
                  <c:v>04:18:36</c:v>
                </c:pt>
                <c:pt idx="49601">
                  <c:v>04:18:37</c:v>
                </c:pt>
                <c:pt idx="49602">
                  <c:v>04:18:38</c:v>
                </c:pt>
                <c:pt idx="49603">
                  <c:v>04:18:39</c:v>
                </c:pt>
                <c:pt idx="49604">
                  <c:v>04:18:40</c:v>
                </c:pt>
                <c:pt idx="49605">
                  <c:v>04:18:41</c:v>
                </c:pt>
                <c:pt idx="49606">
                  <c:v>04:18:42</c:v>
                </c:pt>
                <c:pt idx="49607">
                  <c:v>04:18:43</c:v>
                </c:pt>
                <c:pt idx="49608">
                  <c:v>04:18:44</c:v>
                </c:pt>
                <c:pt idx="49609">
                  <c:v>04:18:45</c:v>
                </c:pt>
                <c:pt idx="49610">
                  <c:v>04:18:46</c:v>
                </c:pt>
                <c:pt idx="49611">
                  <c:v>04:18:47</c:v>
                </c:pt>
                <c:pt idx="49612">
                  <c:v>04:18:48</c:v>
                </c:pt>
                <c:pt idx="49613">
                  <c:v>04:18:49</c:v>
                </c:pt>
                <c:pt idx="49614">
                  <c:v>04:18:50</c:v>
                </c:pt>
                <c:pt idx="49615">
                  <c:v>04:18:51</c:v>
                </c:pt>
                <c:pt idx="49616">
                  <c:v>04:18:52</c:v>
                </c:pt>
                <c:pt idx="49617">
                  <c:v>04:18:53</c:v>
                </c:pt>
                <c:pt idx="49618">
                  <c:v>04:18:54</c:v>
                </c:pt>
                <c:pt idx="49619">
                  <c:v>04:18:55</c:v>
                </c:pt>
                <c:pt idx="49620">
                  <c:v>04:18:56</c:v>
                </c:pt>
                <c:pt idx="49621">
                  <c:v>04:18:57</c:v>
                </c:pt>
                <c:pt idx="49622">
                  <c:v>04:18:58</c:v>
                </c:pt>
                <c:pt idx="49623">
                  <c:v>04:18:59</c:v>
                </c:pt>
                <c:pt idx="49624">
                  <c:v>04:19:00</c:v>
                </c:pt>
                <c:pt idx="49625">
                  <c:v>04:19:01</c:v>
                </c:pt>
                <c:pt idx="49626">
                  <c:v>04:19:02</c:v>
                </c:pt>
                <c:pt idx="49627">
                  <c:v>04:19:03</c:v>
                </c:pt>
                <c:pt idx="49628">
                  <c:v>04:19:04</c:v>
                </c:pt>
                <c:pt idx="49629">
                  <c:v>04:19:05</c:v>
                </c:pt>
                <c:pt idx="49630">
                  <c:v>04:19:06</c:v>
                </c:pt>
                <c:pt idx="49631">
                  <c:v>04:19:07</c:v>
                </c:pt>
                <c:pt idx="49632">
                  <c:v>04:19:08</c:v>
                </c:pt>
                <c:pt idx="49633">
                  <c:v>04:19:09</c:v>
                </c:pt>
                <c:pt idx="49634">
                  <c:v>04:19:10</c:v>
                </c:pt>
                <c:pt idx="49635">
                  <c:v>04:19:11</c:v>
                </c:pt>
                <c:pt idx="49636">
                  <c:v>04:19:12</c:v>
                </c:pt>
                <c:pt idx="49637">
                  <c:v>04:19:13</c:v>
                </c:pt>
                <c:pt idx="49638">
                  <c:v>04:19:14</c:v>
                </c:pt>
                <c:pt idx="49639">
                  <c:v>04:19:15</c:v>
                </c:pt>
                <c:pt idx="49640">
                  <c:v>04:19:16</c:v>
                </c:pt>
                <c:pt idx="49641">
                  <c:v>04:19:17</c:v>
                </c:pt>
                <c:pt idx="49642">
                  <c:v>04:19:18</c:v>
                </c:pt>
                <c:pt idx="49643">
                  <c:v>04:19:19</c:v>
                </c:pt>
                <c:pt idx="49644">
                  <c:v>04:19:20</c:v>
                </c:pt>
                <c:pt idx="49645">
                  <c:v>04:19:21</c:v>
                </c:pt>
                <c:pt idx="49646">
                  <c:v>04:19:22</c:v>
                </c:pt>
                <c:pt idx="49647">
                  <c:v>04:19:23</c:v>
                </c:pt>
                <c:pt idx="49648">
                  <c:v>04:19:24</c:v>
                </c:pt>
                <c:pt idx="49649">
                  <c:v>04:19:25</c:v>
                </c:pt>
                <c:pt idx="49650">
                  <c:v>04:19:26</c:v>
                </c:pt>
                <c:pt idx="49651">
                  <c:v>04:19:27</c:v>
                </c:pt>
                <c:pt idx="49652">
                  <c:v>04:19:28</c:v>
                </c:pt>
                <c:pt idx="49653">
                  <c:v>04:19:29</c:v>
                </c:pt>
                <c:pt idx="49654">
                  <c:v>04:19:30</c:v>
                </c:pt>
                <c:pt idx="49655">
                  <c:v>04:19:31</c:v>
                </c:pt>
                <c:pt idx="49656">
                  <c:v>04:19:32</c:v>
                </c:pt>
                <c:pt idx="49657">
                  <c:v>04:19:33</c:v>
                </c:pt>
                <c:pt idx="49658">
                  <c:v>04:19:34</c:v>
                </c:pt>
                <c:pt idx="49659">
                  <c:v>04:19:35</c:v>
                </c:pt>
                <c:pt idx="49660">
                  <c:v>04:19:36</c:v>
                </c:pt>
                <c:pt idx="49661">
                  <c:v>04:19:37</c:v>
                </c:pt>
                <c:pt idx="49662">
                  <c:v>04:19:38</c:v>
                </c:pt>
                <c:pt idx="49663">
                  <c:v>04:19:39</c:v>
                </c:pt>
                <c:pt idx="49664">
                  <c:v>04:19:40</c:v>
                </c:pt>
                <c:pt idx="49665">
                  <c:v>04:19:41</c:v>
                </c:pt>
                <c:pt idx="49666">
                  <c:v>04:19:42</c:v>
                </c:pt>
                <c:pt idx="49667">
                  <c:v>04:19:43</c:v>
                </c:pt>
                <c:pt idx="49668">
                  <c:v>04:19:44</c:v>
                </c:pt>
                <c:pt idx="49669">
                  <c:v>04:19:45</c:v>
                </c:pt>
                <c:pt idx="49670">
                  <c:v>04:19:46</c:v>
                </c:pt>
                <c:pt idx="49671">
                  <c:v>04:19:47</c:v>
                </c:pt>
                <c:pt idx="49672">
                  <c:v>04:19:48</c:v>
                </c:pt>
                <c:pt idx="49673">
                  <c:v>04:19:49</c:v>
                </c:pt>
                <c:pt idx="49674">
                  <c:v>04:19:50</c:v>
                </c:pt>
                <c:pt idx="49675">
                  <c:v>04:19:51</c:v>
                </c:pt>
                <c:pt idx="49676">
                  <c:v>04:19:52</c:v>
                </c:pt>
                <c:pt idx="49677">
                  <c:v>04:19:53</c:v>
                </c:pt>
                <c:pt idx="49678">
                  <c:v>04:19:54</c:v>
                </c:pt>
                <c:pt idx="49679">
                  <c:v>04:19:55</c:v>
                </c:pt>
                <c:pt idx="49680">
                  <c:v>04:19:56</c:v>
                </c:pt>
                <c:pt idx="49681">
                  <c:v>04:19:57</c:v>
                </c:pt>
                <c:pt idx="49682">
                  <c:v>04:19:58</c:v>
                </c:pt>
                <c:pt idx="49683">
                  <c:v>04:19:59</c:v>
                </c:pt>
                <c:pt idx="49684">
                  <c:v>04:20:00</c:v>
                </c:pt>
                <c:pt idx="49685">
                  <c:v>04:20:01</c:v>
                </c:pt>
                <c:pt idx="49686">
                  <c:v>04:20:02</c:v>
                </c:pt>
                <c:pt idx="49687">
                  <c:v>04:20:03</c:v>
                </c:pt>
                <c:pt idx="49688">
                  <c:v>04:20:04</c:v>
                </c:pt>
                <c:pt idx="49689">
                  <c:v>04:20:05</c:v>
                </c:pt>
                <c:pt idx="49690">
                  <c:v>04:20:06</c:v>
                </c:pt>
                <c:pt idx="49691">
                  <c:v>04:20:07</c:v>
                </c:pt>
                <c:pt idx="49692">
                  <c:v>04:20:08</c:v>
                </c:pt>
                <c:pt idx="49693">
                  <c:v>04:20:09</c:v>
                </c:pt>
                <c:pt idx="49694">
                  <c:v>04:20:10</c:v>
                </c:pt>
                <c:pt idx="49695">
                  <c:v>04:20:11</c:v>
                </c:pt>
                <c:pt idx="49696">
                  <c:v>04:20:12</c:v>
                </c:pt>
                <c:pt idx="49697">
                  <c:v>04:20:13</c:v>
                </c:pt>
                <c:pt idx="49698">
                  <c:v>04:20:14</c:v>
                </c:pt>
                <c:pt idx="49699">
                  <c:v>04:20:15</c:v>
                </c:pt>
                <c:pt idx="49700">
                  <c:v>04:20:16</c:v>
                </c:pt>
                <c:pt idx="49701">
                  <c:v>04:20:17</c:v>
                </c:pt>
                <c:pt idx="49702">
                  <c:v>04:20:18</c:v>
                </c:pt>
                <c:pt idx="49703">
                  <c:v>04:20:19</c:v>
                </c:pt>
                <c:pt idx="49704">
                  <c:v>04:20:20</c:v>
                </c:pt>
                <c:pt idx="49705">
                  <c:v>04:20:21</c:v>
                </c:pt>
                <c:pt idx="49706">
                  <c:v>04:20:22</c:v>
                </c:pt>
                <c:pt idx="49707">
                  <c:v>04:20:23</c:v>
                </c:pt>
                <c:pt idx="49708">
                  <c:v>04:20:24</c:v>
                </c:pt>
                <c:pt idx="49709">
                  <c:v>04:20:25</c:v>
                </c:pt>
                <c:pt idx="49710">
                  <c:v>04:20:26</c:v>
                </c:pt>
                <c:pt idx="49711">
                  <c:v>04:20:27</c:v>
                </c:pt>
                <c:pt idx="49712">
                  <c:v>04:20:28</c:v>
                </c:pt>
                <c:pt idx="49713">
                  <c:v>04:20:29</c:v>
                </c:pt>
                <c:pt idx="49714">
                  <c:v>04:20:30</c:v>
                </c:pt>
                <c:pt idx="49715">
                  <c:v>04:20:31</c:v>
                </c:pt>
                <c:pt idx="49716">
                  <c:v>04:20:32</c:v>
                </c:pt>
                <c:pt idx="49717">
                  <c:v>04:20:33</c:v>
                </c:pt>
                <c:pt idx="49718">
                  <c:v>04:20:34</c:v>
                </c:pt>
                <c:pt idx="49719">
                  <c:v>04:20:35</c:v>
                </c:pt>
                <c:pt idx="49720">
                  <c:v>04:20:36</c:v>
                </c:pt>
                <c:pt idx="49721">
                  <c:v>04:20:37</c:v>
                </c:pt>
                <c:pt idx="49722">
                  <c:v>04:20:38</c:v>
                </c:pt>
                <c:pt idx="49723">
                  <c:v>04:20:39</c:v>
                </c:pt>
                <c:pt idx="49724">
                  <c:v>04:20:40</c:v>
                </c:pt>
                <c:pt idx="49725">
                  <c:v>04:20:41</c:v>
                </c:pt>
                <c:pt idx="49726">
                  <c:v>04:20:42</c:v>
                </c:pt>
                <c:pt idx="49727">
                  <c:v>04:20:43</c:v>
                </c:pt>
                <c:pt idx="49728">
                  <c:v>04:20:44</c:v>
                </c:pt>
                <c:pt idx="49729">
                  <c:v>04:20:45</c:v>
                </c:pt>
                <c:pt idx="49730">
                  <c:v>04:20:46</c:v>
                </c:pt>
                <c:pt idx="49731">
                  <c:v>04:20:47</c:v>
                </c:pt>
                <c:pt idx="49732">
                  <c:v>04:20:48</c:v>
                </c:pt>
                <c:pt idx="49733">
                  <c:v>04:20:49</c:v>
                </c:pt>
                <c:pt idx="49734">
                  <c:v>04:20:50</c:v>
                </c:pt>
                <c:pt idx="49735">
                  <c:v>04:20:51</c:v>
                </c:pt>
                <c:pt idx="49736">
                  <c:v>04:20:52</c:v>
                </c:pt>
                <c:pt idx="49737">
                  <c:v>04:20:53</c:v>
                </c:pt>
                <c:pt idx="49738">
                  <c:v>04:20:54</c:v>
                </c:pt>
                <c:pt idx="49739">
                  <c:v>04:20:55</c:v>
                </c:pt>
                <c:pt idx="49740">
                  <c:v>04:20:56</c:v>
                </c:pt>
                <c:pt idx="49741">
                  <c:v>04:20:57</c:v>
                </c:pt>
                <c:pt idx="49742">
                  <c:v>04:20:58</c:v>
                </c:pt>
                <c:pt idx="49743">
                  <c:v>04:20:59</c:v>
                </c:pt>
                <c:pt idx="49744">
                  <c:v>04:21:00</c:v>
                </c:pt>
                <c:pt idx="49745">
                  <c:v>04:21:01</c:v>
                </c:pt>
                <c:pt idx="49746">
                  <c:v>04:21:02</c:v>
                </c:pt>
                <c:pt idx="49747">
                  <c:v>04:21:03</c:v>
                </c:pt>
                <c:pt idx="49748">
                  <c:v>04:21:04</c:v>
                </c:pt>
                <c:pt idx="49749">
                  <c:v>04:21:05</c:v>
                </c:pt>
                <c:pt idx="49750">
                  <c:v>04:21:06</c:v>
                </c:pt>
                <c:pt idx="49751">
                  <c:v>04:21:07</c:v>
                </c:pt>
                <c:pt idx="49752">
                  <c:v>04:21:08</c:v>
                </c:pt>
                <c:pt idx="49753">
                  <c:v>04:21:09</c:v>
                </c:pt>
                <c:pt idx="49754">
                  <c:v>04:21:10</c:v>
                </c:pt>
                <c:pt idx="49755">
                  <c:v>04:21:11</c:v>
                </c:pt>
                <c:pt idx="49756">
                  <c:v>04:21:12</c:v>
                </c:pt>
                <c:pt idx="49757">
                  <c:v>04:21:13</c:v>
                </c:pt>
                <c:pt idx="49758">
                  <c:v>04:21:14</c:v>
                </c:pt>
                <c:pt idx="49759">
                  <c:v>04:21:15</c:v>
                </c:pt>
                <c:pt idx="49760">
                  <c:v>04:21:16</c:v>
                </c:pt>
                <c:pt idx="49761">
                  <c:v>04:21:17</c:v>
                </c:pt>
                <c:pt idx="49762">
                  <c:v>04:21:18</c:v>
                </c:pt>
                <c:pt idx="49763">
                  <c:v>04:21:19</c:v>
                </c:pt>
                <c:pt idx="49764">
                  <c:v>04:21:20</c:v>
                </c:pt>
                <c:pt idx="49765">
                  <c:v>04:21:21</c:v>
                </c:pt>
                <c:pt idx="49766">
                  <c:v>04:21:22</c:v>
                </c:pt>
                <c:pt idx="49767">
                  <c:v>04:21:23</c:v>
                </c:pt>
                <c:pt idx="49768">
                  <c:v>04:21:24</c:v>
                </c:pt>
                <c:pt idx="49769">
                  <c:v>04:21:25</c:v>
                </c:pt>
                <c:pt idx="49770">
                  <c:v>04:21:26</c:v>
                </c:pt>
                <c:pt idx="49771">
                  <c:v>04:21:27</c:v>
                </c:pt>
                <c:pt idx="49772">
                  <c:v>04:21:28</c:v>
                </c:pt>
                <c:pt idx="49773">
                  <c:v>04:21:29</c:v>
                </c:pt>
                <c:pt idx="49774">
                  <c:v>04:21:30</c:v>
                </c:pt>
                <c:pt idx="49775">
                  <c:v>04:21:31</c:v>
                </c:pt>
                <c:pt idx="49776">
                  <c:v>04:21:32</c:v>
                </c:pt>
                <c:pt idx="49777">
                  <c:v>04:21:33</c:v>
                </c:pt>
                <c:pt idx="49778">
                  <c:v>04:21:34</c:v>
                </c:pt>
                <c:pt idx="49779">
                  <c:v>04:21:35</c:v>
                </c:pt>
                <c:pt idx="49780">
                  <c:v>04:21:36</c:v>
                </c:pt>
                <c:pt idx="49781">
                  <c:v>04:21:37</c:v>
                </c:pt>
                <c:pt idx="49782">
                  <c:v>04:21:38</c:v>
                </c:pt>
                <c:pt idx="49783">
                  <c:v>04:21:39</c:v>
                </c:pt>
                <c:pt idx="49784">
                  <c:v>04:21:40</c:v>
                </c:pt>
                <c:pt idx="49785">
                  <c:v>04:21:41</c:v>
                </c:pt>
                <c:pt idx="49786">
                  <c:v>04:21:42</c:v>
                </c:pt>
                <c:pt idx="49787">
                  <c:v>04:21:43</c:v>
                </c:pt>
                <c:pt idx="49788">
                  <c:v>04:21:44</c:v>
                </c:pt>
                <c:pt idx="49789">
                  <c:v>04:21:45</c:v>
                </c:pt>
                <c:pt idx="49790">
                  <c:v>04:21:46</c:v>
                </c:pt>
                <c:pt idx="49791">
                  <c:v>04:21:47</c:v>
                </c:pt>
                <c:pt idx="49792">
                  <c:v>04:21:48</c:v>
                </c:pt>
                <c:pt idx="49793">
                  <c:v>04:21:49</c:v>
                </c:pt>
                <c:pt idx="49794">
                  <c:v>04:21:50</c:v>
                </c:pt>
                <c:pt idx="49795">
                  <c:v>04:21:51</c:v>
                </c:pt>
                <c:pt idx="49796">
                  <c:v>04:21:52</c:v>
                </c:pt>
                <c:pt idx="49797">
                  <c:v>04:21:53</c:v>
                </c:pt>
                <c:pt idx="49798">
                  <c:v>04:21:54</c:v>
                </c:pt>
                <c:pt idx="49799">
                  <c:v>04:21:55</c:v>
                </c:pt>
                <c:pt idx="49800">
                  <c:v>04:21:56</c:v>
                </c:pt>
                <c:pt idx="49801">
                  <c:v>04:21:57</c:v>
                </c:pt>
                <c:pt idx="49802">
                  <c:v>04:21:58</c:v>
                </c:pt>
                <c:pt idx="49803">
                  <c:v>04:21:59</c:v>
                </c:pt>
                <c:pt idx="49804">
                  <c:v>04:22:00</c:v>
                </c:pt>
                <c:pt idx="49805">
                  <c:v>04:22:01</c:v>
                </c:pt>
                <c:pt idx="49806">
                  <c:v>04:22:02</c:v>
                </c:pt>
                <c:pt idx="49807">
                  <c:v>04:22:03</c:v>
                </c:pt>
                <c:pt idx="49808">
                  <c:v>04:22:04</c:v>
                </c:pt>
                <c:pt idx="49809">
                  <c:v>04:22:05</c:v>
                </c:pt>
                <c:pt idx="49810">
                  <c:v>04:22:06</c:v>
                </c:pt>
                <c:pt idx="49811">
                  <c:v>04:22:07</c:v>
                </c:pt>
                <c:pt idx="49812">
                  <c:v>04:22:08</c:v>
                </c:pt>
                <c:pt idx="49813">
                  <c:v>04:22:09</c:v>
                </c:pt>
                <c:pt idx="49814">
                  <c:v>04:22:10</c:v>
                </c:pt>
                <c:pt idx="49815">
                  <c:v>04:22:11</c:v>
                </c:pt>
                <c:pt idx="49816">
                  <c:v>04:22:12</c:v>
                </c:pt>
                <c:pt idx="49817">
                  <c:v>04:22:13</c:v>
                </c:pt>
                <c:pt idx="49818">
                  <c:v>04:22:14</c:v>
                </c:pt>
                <c:pt idx="49819">
                  <c:v>04:22:15</c:v>
                </c:pt>
                <c:pt idx="49820">
                  <c:v>04:22:16</c:v>
                </c:pt>
                <c:pt idx="49821">
                  <c:v>04:22:17</c:v>
                </c:pt>
                <c:pt idx="49822">
                  <c:v>04:22:18</c:v>
                </c:pt>
                <c:pt idx="49823">
                  <c:v>04:22:19</c:v>
                </c:pt>
                <c:pt idx="49824">
                  <c:v>04:22:20</c:v>
                </c:pt>
                <c:pt idx="49825">
                  <c:v>04:22:21</c:v>
                </c:pt>
                <c:pt idx="49826">
                  <c:v>04:22:22</c:v>
                </c:pt>
                <c:pt idx="49827">
                  <c:v>04:22:23</c:v>
                </c:pt>
                <c:pt idx="49828">
                  <c:v>04:22:24</c:v>
                </c:pt>
                <c:pt idx="49829">
                  <c:v>04:22:25</c:v>
                </c:pt>
                <c:pt idx="49830">
                  <c:v>04:22:26</c:v>
                </c:pt>
                <c:pt idx="49831">
                  <c:v>04:22:27</c:v>
                </c:pt>
                <c:pt idx="49832">
                  <c:v>04:22:28</c:v>
                </c:pt>
                <c:pt idx="49833">
                  <c:v>04:22:29</c:v>
                </c:pt>
                <c:pt idx="49834">
                  <c:v>04:22:30</c:v>
                </c:pt>
                <c:pt idx="49835">
                  <c:v>04:22:31</c:v>
                </c:pt>
                <c:pt idx="49836">
                  <c:v>04:22:32</c:v>
                </c:pt>
                <c:pt idx="49837">
                  <c:v>04:22:33</c:v>
                </c:pt>
                <c:pt idx="49838">
                  <c:v>04:22:34</c:v>
                </c:pt>
                <c:pt idx="49839">
                  <c:v>04:22:35</c:v>
                </c:pt>
                <c:pt idx="49840">
                  <c:v>04:22:36</c:v>
                </c:pt>
                <c:pt idx="49841">
                  <c:v>04:22:37</c:v>
                </c:pt>
                <c:pt idx="49842">
                  <c:v>04:22:38</c:v>
                </c:pt>
                <c:pt idx="49843">
                  <c:v>04:22:39</c:v>
                </c:pt>
                <c:pt idx="49844">
                  <c:v>04:22:40</c:v>
                </c:pt>
                <c:pt idx="49845">
                  <c:v>04:22:41</c:v>
                </c:pt>
                <c:pt idx="49846">
                  <c:v>04:22:42</c:v>
                </c:pt>
                <c:pt idx="49847">
                  <c:v>04:22:43</c:v>
                </c:pt>
                <c:pt idx="49848">
                  <c:v>04:22:44</c:v>
                </c:pt>
                <c:pt idx="49849">
                  <c:v>04:22:45</c:v>
                </c:pt>
                <c:pt idx="49850">
                  <c:v>04:22:46</c:v>
                </c:pt>
                <c:pt idx="49851">
                  <c:v>04:22:47</c:v>
                </c:pt>
                <c:pt idx="49852">
                  <c:v>04:22:48</c:v>
                </c:pt>
                <c:pt idx="49853">
                  <c:v>04:22:49</c:v>
                </c:pt>
                <c:pt idx="49854">
                  <c:v>04:22:50</c:v>
                </c:pt>
                <c:pt idx="49855">
                  <c:v>04:22:51</c:v>
                </c:pt>
                <c:pt idx="49856">
                  <c:v>04:22:52</c:v>
                </c:pt>
                <c:pt idx="49857">
                  <c:v>04:22:53</c:v>
                </c:pt>
                <c:pt idx="49858">
                  <c:v>04:22:54</c:v>
                </c:pt>
                <c:pt idx="49859">
                  <c:v>04:22:55</c:v>
                </c:pt>
                <c:pt idx="49860">
                  <c:v>04:22:56</c:v>
                </c:pt>
                <c:pt idx="49861">
                  <c:v>04:22:57</c:v>
                </c:pt>
                <c:pt idx="49862">
                  <c:v>04:22:58</c:v>
                </c:pt>
                <c:pt idx="49863">
                  <c:v>04:22:59</c:v>
                </c:pt>
                <c:pt idx="49864">
                  <c:v>04:23:00</c:v>
                </c:pt>
                <c:pt idx="49865">
                  <c:v>04:23:01</c:v>
                </c:pt>
                <c:pt idx="49866">
                  <c:v>04:23:02</c:v>
                </c:pt>
                <c:pt idx="49867">
                  <c:v>04:23:03</c:v>
                </c:pt>
                <c:pt idx="49868">
                  <c:v>04:23:04</c:v>
                </c:pt>
                <c:pt idx="49869">
                  <c:v>04:23:05</c:v>
                </c:pt>
                <c:pt idx="49870">
                  <c:v>04:23:06</c:v>
                </c:pt>
                <c:pt idx="49871">
                  <c:v>04:23:07</c:v>
                </c:pt>
                <c:pt idx="49872">
                  <c:v>04:23:08</c:v>
                </c:pt>
                <c:pt idx="49873">
                  <c:v>04:23:09</c:v>
                </c:pt>
                <c:pt idx="49874">
                  <c:v>04:23:10</c:v>
                </c:pt>
                <c:pt idx="49875">
                  <c:v>04:23:11</c:v>
                </c:pt>
                <c:pt idx="49876">
                  <c:v>04:23:12</c:v>
                </c:pt>
                <c:pt idx="49877">
                  <c:v>04:23:13</c:v>
                </c:pt>
                <c:pt idx="49878">
                  <c:v>04:23:14</c:v>
                </c:pt>
                <c:pt idx="49879">
                  <c:v>04:23:15</c:v>
                </c:pt>
                <c:pt idx="49880">
                  <c:v>04:23:16</c:v>
                </c:pt>
                <c:pt idx="49881">
                  <c:v>04:23:17</c:v>
                </c:pt>
                <c:pt idx="49882">
                  <c:v>04:23:18</c:v>
                </c:pt>
                <c:pt idx="49883">
                  <c:v>04:23:19</c:v>
                </c:pt>
                <c:pt idx="49884">
                  <c:v>04:23:20</c:v>
                </c:pt>
                <c:pt idx="49885">
                  <c:v>04:23:21</c:v>
                </c:pt>
                <c:pt idx="49886">
                  <c:v>04:23:22</c:v>
                </c:pt>
                <c:pt idx="49887">
                  <c:v>04:23:23</c:v>
                </c:pt>
                <c:pt idx="49888">
                  <c:v>04:23:24</c:v>
                </c:pt>
                <c:pt idx="49889">
                  <c:v>04:23:25</c:v>
                </c:pt>
                <c:pt idx="49890">
                  <c:v>04:23:26</c:v>
                </c:pt>
                <c:pt idx="49891">
                  <c:v>04:23:27</c:v>
                </c:pt>
                <c:pt idx="49892">
                  <c:v>04:23:28</c:v>
                </c:pt>
                <c:pt idx="49893">
                  <c:v>04:23:29</c:v>
                </c:pt>
                <c:pt idx="49894">
                  <c:v>04:23:30</c:v>
                </c:pt>
                <c:pt idx="49895">
                  <c:v>04:23:31</c:v>
                </c:pt>
                <c:pt idx="49896">
                  <c:v>04:23:32</c:v>
                </c:pt>
                <c:pt idx="49897">
                  <c:v>04:23:33</c:v>
                </c:pt>
                <c:pt idx="49898">
                  <c:v>04:23:34</c:v>
                </c:pt>
                <c:pt idx="49899">
                  <c:v>04:23:35</c:v>
                </c:pt>
                <c:pt idx="49900">
                  <c:v>04:23:36</c:v>
                </c:pt>
                <c:pt idx="49901">
                  <c:v>04:23:37</c:v>
                </c:pt>
                <c:pt idx="49902">
                  <c:v>04:23:38</c:v>
                </c:pt>
                <c:pt idx="49903">
                  <c:v>04:23:39</c:v>
                </c:pt>
                <c:pt idx="49904">
                  <c:v>04:23:40</c:v>
                </c:pt>
                <c:pt idx="49905">
                  <c:v>04:23:41</c:v>
                </c:pt>
                <c:pt idx="49906">
                  <c:v>04:23:42</c:v>
                </c:pt>
                <c:pt idx="49907">
                  <c:v>04:23:43</c:v>
                </c:pt>
                <c:pt idx="49908">
                  <c:v>04:23:44</c:v>
                </c:pt>
                <c:pt idx="49909">
                  <c:v>04:23:45</c:v>
                </c:pt>
                <c:pt idx="49910">
                  <c:v>04:23:46</c:v>
                </c:pt>
                <c:pt idx="49911">
                  <c:v>04:23:47</c:v>
                </c:pt>
                <c:pt idx="49912">
                  <c:v>04:23:48</c:v>
                </c:pt>
                <c:pt idx="49913">
                  <c:v>04:23:49</c:v>
                </c:pt>
                <c:pt idx="49914">
                  <c:v>04:23:50</c:v>
                </c:pt>
                <c:pt idx="49915">
                  <c:v>04:23:51</c:v>
                </c:pt>
                <c:pt idx="49916">
                  <c:v>04:23:52</c:v>
                </c:pt>
                <c:pt idx="49917">
                  <c:v>04:23:53</c:v>
                </c:pt>
                <c:pt idx="49918">
                  <c:v>04:23:54</c:v>
                </c:pt>
                <c:pt idx="49919">
                  <c:v>04:23:55</c:v>
                </c:pt>
                <c:pt idx="49920">
                  <c:v>04:23:56</c:v>
                </c:pt>
                <c:pt idx="49921">
                  <c:v>04:23:57</c:v>
                </c:pt>
                <c:pt idx="49922">
                  <c:v>04:23:58</c:v>
                </c:pt>
                <c:pt idx="49923">
                  <c:v>04:23:59</c:v>
                </c:pt>
                <c:pt idx="49924">
                  <c:v>04:24:00</c:v>
                </c:pt>
                <c:pt idx="49925">
                  <c:v>04:24:01</c:v>
                </c:pt>
                <c:pt idx="49926">
                  <c:v>04:24:02</c:v>
                </c:pt>
                <c:pt idx="49927">
                  <c:v>04:24:03</c:v>
                </c:pt>
                <c:pt idx="49928">
                  <c:v>04:24:04</c:v>
                </c:pt>
                <c:pt idx="49929">
                  <c:v>04:24:05</c:v>
                </c:pt>
                <c:pt idx="49930">
                  <c:v>04:24:06</c:v>
                </c:pt>
                <c:pt idx="49931">
                  <c:v>04:24:07</c:v>
                </c:pt>
                <c:pt idx="49932">
                  <c:v>04:24:08</c:v>
                </c:pt>
                <c:pt idx="49933">
                  <c:v>04:24:09</c:v>
                </c:pt>
                <c:pt idx="49934">
                  <c:v>04:24:10</c:v>
                </c:pt>
                <c:pt idx="49935">
                  <c:v>04:24:11</c:v>
                </c:pt>
                <c:pt idx="49936">
                  <c:v>04:24:12</c:v>
                </c:pt>
                <c:pt idx="49937">
                  <c:v>04:24:13</c:v>
                </c:pt>
                <c:pt idx="49938">
                  <c:v>04:24:14</c:v>
                </c:pt>
                <c:pt idx="49939">
                  <c:v>04:24:15</c:v>
                </c:pt>
                <c:pt idx="49940">
                  <c:v>04:24:16</c:v>
                </c:pt>
                <c:pt idx="49941">
                  <c:v>04:24:17</c:v>
                </c:pt>
                <c:pt idx="49942">
                  <c:v>04:24:18</c:v>
                </c:pt>
                <c:pt idx="49943">
                  <c:v>04:24:19</c:v>
                </c:pt>
                <c:pt idx="49944">
                  <c:v>04:24:20</c:v>
                </c:pt>
                <c:pt idx="49945">
                  <c:v>04:24:21</c:v>
                </c:pt>
                <c:pt idx="49946">
                  <c:v>04:24:22</c:v>
                </c:pt>
                <c:pt idx="49947">
                  <c:v>04:24:23</c:v>
                </c:pt>
                <c:pt idx="49948">
                  <c:v>04:24:24</c:v>
                </c:pt>
                <c:pt idx="49949">
                  <c:v>04:24:25</c:v>
                </c:pt>
                <c:pt idx="49950">
                  <c:v>04:24:26</c:v>
                </c:pt>
                <c:pt idx="49951">
                  <c:v>04:24:27</c:v>
                </c:pt>
                <c:pt idx="49952">
                  <c:v>04:24:28</c:v>
                </c:pt>
                <c:pt idx="49953">
                  <c:v>04:24:29</c:v>
                </c:pt>
                <c:pt idx="49954">
                  <c:v>04:24:30</c:v>
                </c:pt>
                <c:pt idx="49955">
                  <c:v>04:24:31</c:v>
                </c:pt>
                <c:pt idx="49956">
                  <c:v>04:24:32</c:v>
                </c:pt>
                <c:pt idx="49957">
                  <c:v>04:24:33</c:v>
                </c:pt>
                <c:pt idx="49958">
                  <c:v>04:24:34</c:v>
                </c:pt>
                <c:pt idx="49959">
                  <c:v>04:24:35</c:v>
                </c:pt>
                <c:pt idx="49960">
                  <c:v>04:24:36</c:v>
                </c:pt>
                <c:pt idx="49961">
                  <c:v>04:24:37</c:v>
                </c:pt>
                <c:pt idx="49962">
                  <c:v>04:24:38</c:v>
                </c:pt>
                <c:pt idx="49963">
                  <c:v>04:24:39</c:v>
                </c:pt>
                <c:pt idx="49964">
                  <c:v>04:24:40</c:v>
                </c:pt>
                <c:pt idx="49965">
                  <c:v>04:24:41</c:v>
                </c:pt>
                <c:pt idx="49966">
                  <c:v>04:24:42</c:v>
                </c:pt>
                <c:pt idx="49967">
                  <c:v>04:24:43</c:v>
                </c:pt>
                <c:pt idx="49968">
                  <c:v>04:24:44</c:v>
                </c:pt>
                <c:pt idx="49969">
                  <c:v>04:24:45</c:v>
                </c:pt>
                <c:pt idx="49970">
                  <c:v>04:24:46</c:v>
                </c:pt>
                <c:pt idx="49971">
                  <c:v>04:24:47</c:v>
                </c:pt>
                <c:pt idx="49972">
                  <c:v>04:24:48</c:v>
                </c:pt>
                <c:pt idx="49973">
                  <c:v>04:24:49</c:v>
                </c:pt>
                <c:pt idx="49974">
                  <c:v>04:24:50</c:v>
                </c:pt>
                <c:pt idx="49975">
                  <c:v>04:24:51</c:v>
                </c:pt>
                <c:pt idx="49976">
                  <c:v>04:24:52</c:v>
                </c:pt>
                <c:pt idx="49977">
                  <c:v>04:24:53</c:v>
                </c:pt>
                <c:pt idx="49978">
                  <c:v>04:24:54</c:v>
                </c:pt>
                <c:pt idx="49979">
                  <c:v>04:24:55</c:v>
                </c:pt>
                <c:pt idx="49980">
                  <c:v>04:24:56</c:v>
                </c:pt>
                <c:pt idx="49981">
                  <c:v>04:24:57</c:v>
                </c:pt>
                <c:pt idx="49982">
                  <c:v>04:24:58</c:v>
                </c:pt>
                <c:pt idx="49983">
                  <c:v>04:24:59</c:v>
                </c:pt>
                <c:pt idx="49984">
                  <c:v>04:25:00</c:v>
                </c:pt>
                <c:pt idx="49985">
                  <c:v>04:25:01</c:v>
                </c:pt>
                <c:pt idx="49986">
                  <c:v>04:25:02</c:v>
                </c:pt>
                <c:pt idx="49987">
                  <c:v>04:25:03</c:v>
                </c:pt>
                <c:pt idx="49988">
                  <c:v>04:25:04</c:v>
                </c:pt>
                <c:pt idx="49989">
                  <c:v>04:25:05</c:v>
                </c:pt>
                <c:pt idx="49990">
                  <c:v>04:25:06</c:v>
                </c:pt>
                <c:pt idx="49991">
                  <c:v>04:25:07</c:v>
                </c:pt>
                <c:pt idx="49992">
                  <c:v>04:25:08</c:v>
                </c:pt>
                <c:pt idx="49993">
                  <c:v>04:25:09</c:v>
                </c:pt>
                <c:pt idx="49994">
                  <c:v>04:25:10</c:v>
                </c:pt>
                <c:pt idx="49995">
                  <c:v>04:25:11</c:v>
                </c:pt>
                <c:pt idx="49996">
                  <c:v>04:25:12</c:v>
                </c:pt>
                <c:pt idx="49997">
                  <c:v>04:25:13</c:v>
                </c:pt>
                <c:pt idx="49998">
                  <c:v>04:25:14</c:v>
                </c:pt>
                <c:pt idx="49999">
                  <c:v>04:25:15</c:v>
                </c:pt>
                <c:pt idx="50000">
                  <c:v>04:25:16</c:v>
                </c:pt>
                <c:pt idx="50001">
                  <c:v>04:25:17</c:v>
                </c:pt>
                <c:pt idx="50002">
                  <c:v>04:25:18</c:v>
                </c:pt>
                <c:pt idx="50003">
                  <c:v>04:25:19</c:v>
                </c:pt>
                <c:pt idx="50004">
                  <c:v>04:25:20</c:v>
                </c:pt>
                <c:pt idx="50005">
                  <c:v>04:25:21</c:v>
                </c:pt>
                <c:pt idx="50006">
                  <c:v>04:25:22</c:v>
                </c:pt>
                <c:pt idx="50007">
                  <c:v>04:25:23</c:v>
                </c:pt>
                <c:pt idx="50008">
                  <c:v>04:25:24</c:v>
                </c:pt>
                <c:pt idx="50009">
                  <c:v>04:25:25</c:v>
                </c:pt>
                <c:pt idx="50010">
                  <c:v>04:25:26</c:v>
                </c:pt>
                <c:pt idx="50011">
                  <c:v>04:25:27</c:v>
                </c:pt>
                <c:pt idx="50012">
                  <c:v>04:25:28</c:v>
                </c:pt>
                <c:pt idx="50013">
                  <c:v>04:25:29</c:v>
                </c:pt>
                <c:pt idx="50014">
                  <c:v>04:25:30</c:v>
                </c:pt>
                <c:pt idx="50015">
                  <c:v>04:25:31</c:v>
                </c:pt>
                <c:pt idx="50016">
                  <c:v>04:25:32</c:v>
                </c:pt>
                <c:pt idx="50017">
                  <c:v>04:25:33</c:v>
                </c:pt>
                <c:pt idx="50018">
                  <c:v>04:25:34</c:v>
                </c:pt>
                <c:pt idx="50019">
                  <c:v>04:25:35</c:v>
                </c:pt>
                <c:pt idx="50020">
                  <c:v>04:25:36</c:v>
                </c:pt>
                <c:pt idx="50021">
                  <c:v>04:25:37</c:v>
                </c:pt>
                <c:pt idx="50022">
                  <c:v>04:25:38</c:v>
                </c:pt>
                <c:pt idx="50023">
                  <c:v>04:25:39</c:v>
                </c:pt>
                <c:pt idx="50024">
                  <c:v>04:25:40</c:v>
                </c:pt>
                <c:pt idx="50025">
                  <c:v>04:25:41</c:v>
                </c:pt>
                <c:pt idx="50026">
                  <c:v>04:25:42</c:v>
                </c:pt>
                <c:pt idx="50027">
                  <c:v>04:25:43</c:v>
                </c:pt>
                <c:pt idx="50028">
                  <c:v>04:25:44</c:v>
                </c:pt>
                <c:pt idx="50029">
                  <c:v>04:25:45</c:v>
                </c:pt>
                <c:pt idx="50030">
                  <c:v>04:25:46</c:v>
                </c:pt>
                <c:pt idx="50031">
                  <c:v>04:25:47</c:v>
                </c:pt>
                <c:pt idx="50032">
                  <c:v>04:25:48</c:v>
                </c:pt>
                <c:pt idx="50033">
                  <c:v>04:25:49</c:v>
                </c:pt>
                <c:pt idx="50034">
                  <c:v>04:25:50</c:v>
                </c:pt>
                <c:pt idx="50035">
                  <c:v>04:25:51</c:v>
                </c:pt>
                <c:pt idx="50036">
                  <c:v>04:25:52</c:v>
                </c:pt>
                <c:pt idx="50037">
                  <c:v>04:25:53</c:v>
                </c:pt>
                <c:pt idx="50038">
                  <c:v>04:25:54</c:v>
                </c:pt>
                <c:pt idx="50039">
                  <c:v>04:25:55</c:v>
                </c:pt>
                <c:pt idx="50040">
                  <c:v>04:25:56</c:v>
                </c:pt>
                <c:pt idx="50041">
                  <c:v>04:25:57</c:v>
                </c:pt>
                <c:pt idx="50042">
                  <c:v>04:25:58</c:v>
                </c:pt>
                <c:pt idx="50043">
                  <c:v>04:25:59</c:v>
                </c:pt>
                <c:pt idx="50044">
                  <c:v>04:26:00</c:v>
                </c:pt>
                <c:pt idx="50045">
                  <c:v>04:26:01</c:v>
                </c:pt>
                <c:pt idx="50046">
                  <c:v>04:26:02</c:v>
                </c:pt>
                <c:pt idx="50047">
                  <c:v>04:26:03</c:v>
                </c:pt>
                <c:pt idx="50048">
                  <c:v>04:26:04</c:v>
                </c:pt>
                <c:pt idx="50049">
                  <c:v>04:26:05</c:v>
                </c:pt>
                <c:pt idx="50050">
                  <c:v>04:26:06</c:v>
                </c:pt>
                <c:pt idx="50051">
                  <c:v>04:26:07</c:v>
                </c:pt>
                <c:pt idx="50052">
                  <c:v>04:26:08</c:v>
                </c:pt>
                <c:pt idx="50053">
                  <c:v>04:26:09</c:v>
                </c:pt>
                <c:pt idx="50054">
                  <c:v>04:26:10</c:v>
                </c:pt>
                <c:pt idx="50055">
                  <c:v>04:26:11</c:v>
                </c:pt>
                <c:pt idx="50056">
                  <c:v>04:26:12</c:v>
                </c:pt>
                <c:pt idx="50057">
                  <c:v>04:26:13</c:v>
                </c:pt>
                <c:pt idx="50058">
                  <c:v>04:26:14</c:v>
                </c:pt>
                <c:pt idx="50059">
                  <c:v>04:26:15</c:v>
                </c:pt>
                <c:pt idx="50060">
                  <c:v>04:26:16</c:v>
                </c:pt>
                <c:pt idx="50061">
                  <c:v>04:26:17</c:v>
                </c:pt>
                <c:pt idx="50062">
                  <c:v>04:26:18</c:v>
                </c:pt>
                <c:pt idx="50063">
                  <c:v>04:26:19</c:v>
                </c:pt>
                <c:pt idx="50064">
                  <c:v>04:26:20</c:v>
                </c:pt>
                <c:pt idx="50065">
                  <c:v>04:26:21</c:v>
                </c:pt>
                <c:pt idx="50066">
                  <c:v>04:26:22</c:v>
                </c:pt>
                <c:pt idx="50067">
                  <c:v>04:26:23</c:v>
                </c:pt>
                <c:pt idx="50068">
                  <c:v>04:26:24</c:v>
                </c:pt>
                <c:pt idx="50069">
                  <c:v>04:26:25</c:v>
                </c:pt>
                <c:pt idx="50070">
                  <c:v>04:26:26</c:v>
                </c:pt>
                <c:pt idx="50071">
                  <c:v>04:26:27</c:v>
                </c:pt>
                <c:pt idx="50072">
                  <c:v>04:26:28</c:v>
                </c:pt>
                <c:pt idx="50073">
                  <c:v>04:26:29</c:v>
                </c:pt>
                <c:pt idx="50074">
                  <c:v>04:26:30</c:v>
                </c:pt>
                <c:pt idx="50075">
                  <c:v>04:26:31</c:v>
                </c:pt>
                <c:pt idx="50076">
                  <c:v>04:26:32</c:v>
                </c:pt>
                <c:pt idx="50077">
                  <c:v>04:26:33</c:v>
                </c:pt>
                <c:pt idx="50078">
                  <c:v>04:26:34</c:v>
                </c:pt>
                <c:pt idx="50079">
                  <c:v>04:26:35</c:v>
                </c:pt>
                <c:pt idx="50080">
                  <c:v>04:26:36</c:v>
                </c:pt>
                <c:pt idx="50081">
                  <c:v>04:26:37</c:v>
                </c:pt>
                <c:pt idx="50082">
                  <c:v>04:26:38</c:v>
                </c:pt>
                <c:pt idx="50083">
                  <c:v>04:26:39</c:v>
                </c:pt>
                <c:pt idx="50084">
                  <c:v>04:26:40</c:v>
                </c:pt>
                <c:pt idx="50085">
                  <c:v>04:26:41</c:v>
                </c:pt>
                <c:pt idx="50086">
                  <c:v>04:26:42</c:v>
                </c:pt>
                <c:pt idx="50087">
                  <c:v>04:26:43</c:v>
                </c:pt>
                <c:pt idx="50088">
                  <c:v>04:26:44</c:v>
                </c:pt>
                <c:pt idx="50089">
                  <c:v>04:26:45</c:v>
                </c:pt>
                <c:pt idx="50090">
                  <c:v>04:26:46</c:v>
                </c:pt>
                <c:pt idx="50091">
                  <c:v>04:26:47</c:v>
                </c:pt>
                <c:pt idx="50092">
                  <c:v>04:26:48</c:v>
                </c:pt>
                <c:pt idx="50093">
                  <c:v>04:26:49</c:v>
                </c:pt>
                <c:pt idx="50094">
                  <c:v>04:26:50</c:v>
                </c:pt>
                <c:pt idx="50095">
                  <c:v>04:26:51</c:v>
                </c:pt>
                <c:pt idx="50096">
                  <c:v>04:26:52</c:v>
                </c:pt>
                <c:pt idx="50097">
                  <c:v>04:26:53</c:v>
                </c:pt>
                <c:pt idx="50098">
                  <c:v>04:26:54</c:v>
                </c:pt>
                <c:pt idx="50099">
                  <c:v>04:26:55</c:v>
                </c:pt>
                <c:pt idx="50100">
                  <c:v>04:26:56</c:v>
                </c:pt>
                <c:pt idx="50101">
                  <c:v>04:26:57</c:v>
                </c:pt>
                <c:pt idx="50102">
                  <c:v>04:26:58</c:v>
                </c:pt>
                <c:pt idx="50103">
                  <c:v>04:26:59</c:v>
                </c:pt>
                <c:pt idx="50104">
                  <c:v>04:27:00</c:v>
                </c:pt>
                <c:pt idx="50105">
                  <c:v>04:27:01</c:v>
                </c:pt>
                <c:pt idx="50106">
                  <c:v>04:27:02</c:v>
                </c:pt>
                <c:pt idx="50107">
                  <c:v>04:27:03</c:v>
                </c:pt>
                <c:pt idx="50108">
                  <c:v>04:27:04</c:v>
                </c:pt>
                <c:pt idx="50109">
                  <c:v>04:27:05</c:v>
                </c:pt>
                <c:pt idx="50110">
                  <c:v>04:27:06</c:v>
                </c:pt>
                <c:pt idx="50111">
                  <c:v>04:27:07</c:v>
                </c:pt>
                <c:pt idx="50112">
                  <c:v>04:27:08</c:v>
                </c:pt>
                <c:pt idx="50113">
                  <c:v>04:27:09</c:v>
                </c:pt>
                <c:pt idx="50114">
                  <c:v>04:27:10</c:v>
                </c:pt>
                <c:pt idx="50115">
                  <c:v>04:27:11</c:v>
                </c:pt>
                <c:pt idx="50116">
                  <c:v>04:27:12</c:v>
                </c:pt>
                <c:pt idx="50117">
                  <c:v>04:27:13</c:v>
                </c:pt>
                <c:pt idx="50118">
                  <c:v>04:27:14</c:v>
                </c:pt>
                <c:pt idx="50119">
                  <c:v>04:27:15</c:v>
                </c:pt>
                <c:pt idx="50120">
                  <c:v>04:27:16</c:v>
                </c:pt>
                <c:pt idx="50121">
                  <c:v>04:27:17</c:v>
                </c:pt>
                <c:pt idx="50122">
                  <c:v>04:27:18</c:v>
                </c:pt>
                <c:pt idx="50123">
                  <c:v>04:27:19</c:v>
                </c:pt>
                <c:pt idx="50124">
                  <c:v>04:27:20</c:v>
                </c:pt>
                <c:pt idx="50125">
                  <c:v>04:27:21</c:v>
                </c:pt>
                <c:pt idx="50126">
                  <c:v>04:27:22</c:v>
                </c:pt>
                <c:pt idx="50127">
                  <c:v>04:27:23</c:v>
                </c:pt>
                <c:pt idx="50128">
                  <c:v>04:27:24</c:v>
                </c:pt>
                <c:pt idx="50129">
                  <c:v>04:27:25</c:v>
                </c:pt>
                <c:pt idx="50130">
                  <c:v>04:27:26</c:v>
                </c:pt>
                <c:pt idx="50131">
                  <c:v>04:27:27</c:v>
                </c:pt>
                <c:pt idx="50132">
                  <c:v>04:27:28</c:v>
                </c:pt>
                <c:pt idx="50133">
                  <c:v>04:27:29</c:v>
                </c:pt>
                <c:pt idx="50134">
                  <c:v>04:27:30</c:v>
                </c:pt>
                <c:pt idx="50135">
                  <c:v>04:27:31</c:v>
                </c:pt>
                <c:pt idx="50136">
                  <c:v>04:27:32</c:v>
                </c:pt>
                <c:pt idx="50137">
                  <c:v>04:27:33</c:v>
                </c:pt>
                <c:pt idx="50138">
                  <c:v>04:27:34</c:v>
                </c:pt>
                <c:pt idx="50139">
                  <c:v>04:27:35</c:v>
                </c:pt>
                <c:pt idx="50140">
                  <c:v>04:27:36</c:v>
                </c:pt>
                <c:pt idx="50141">
                  <c:v>04:27:37</c:v>
                </c:pt>
                <c:pt idx="50142">
                  <c:v>04:27:38</c:v>
                </c:pt>
                <c:pt idx="50143">
                  <c:v>04:27:39</c:v>
                </c:pt>
                <c:pt idx="50144">
                  <c:v>04:27:40</c:v>
                </c:pt>
                <c:pt idx="50145">
                  <c:v>04:27:41</c:v>
                </c:pt>
                <c:pt idx="50146">
                  <c:v>04:27:42</c:v>
                </c:pt>
                <c:pt idx="50147">
                  <c:v>04:27:43</c:v>
                </c:pt>
                <c:pt idx="50148">
                  <c:v>04:27:44</c:v>
                </c:pt>
                <c:pt idx="50149">
                  <c:v>04:27:45</c:v>
                </c:pt>
                <c:pt idx="50150">
                  <c:v>04:27:46</c:v>
                </c:pt>
                <c:pt idx="50151">
                  <c:v>04:27:47</c:v>
                </c:pt>
                <c:pt idx="50152">
                  <c:v>04:27:48</c:v>
                </c:pt>
                <c:pt idx="50153">
                  <c:v>04:27:49</c:v>
                </c:pt>
                <c:pt idx="50154">
                  <c:v>04:27:50</c:v>
                </c:pt>
                <c:pt idx="50155">
                  <c:v>04:27:51</c:v>
                </c:pt>
                <c:pt idx="50156">
                  <c:v>04:27:52</c:v>
                </c:pt>
                <c:pt idx="50157">
                  <c:v>04:27:53</c:v>
                </c:pt>
                <c:pt idx="50158">
                  <c:v>04:27:54</c:v>
                </c:pt>
                <c:pt idx="50159">
                  <c:v>04:27:55</c:v>
                </c:pt>
                <c:pt idx="50160">
                  <c:v>04:27:56</c:v>
                </c:pt>
                <c:pt idx="50161">
                  <c:v>04:27:57</c:v>
                </c:pt>
                <c:pt idx="50162">
                  <c:v>04:27:58</c:v>
                </c:pt>
                <c:pt idx="50163">
                  <c:v>04:27:59</c:v>
                </c:pt>
                <c:pt idx="50164">
                  <c:v>04:28:00</c:v>
                </c:pt>
                <c:pt idx="50165">
                  <c:v>04:28:01</c:v>
                </c:pt>
                <c:pt idx="50166">
                  <c:v>04:28:02</c:v>
                </c:pt>
                <c:pt idx="50167">
                  <c:v>04:28:03</c:v>
                </c:pt>
                <c:pt idx="50168">
                  <c:v>04:28:04</c:v>
                </c:pt>
                <c:pt idx="50169">
                  <c:v>04:28:05</c:v>
                </c:pt>
                <c:pt idx="50170">
                  <c:v>04:28:06</c:v>
                </c:pt>
                <c:pt idx="50171">
                  <c:v>04:28:07</c:v>
                </c:pt>
                <c:pt idx="50172">
                  <c:v>04:28:08</c:v>
                </c:pt>
                <c:pt idx="50173">
                  <c:v>04:28:09</c:v>
                </c:pt>
                <c:pt idx="50174">
                  <c:v>04:28:10</c:v>
                </c:pt>
                <c:pt idx="50175">
                  <c:v>04:28:11</c:v>
                </c:pt>
                <c:pt idx="50176">
                  <c:v>04:28:12</c:v>
                </c:pt>
                <c:pt idx="50177">
                  <c:v>04:28:13</c:v>
                </c:pt>
                <c:pt idx="50178">
                  <c:v>04:28:14</c:v>
                </c:pt>
                <c:pt idx="50179">
                  <c:v>04:28:15</c:v>
                </c:pt>
                <c:pt idx="50180">
                  <c:v>04:28:16</c:v>
                </c:pt>
                <c:pt idx="50181">
                  <c:v>04:28:17</c:v>
                </c:pt>
                <c:pt idx="50182">
                  <c:v>04:28:18</c:v>
                </c:pt>
                <c:pt idx="50183">
                  <c:v>04:28:19</c:v>
                </c:pt>
                <c:pt idx="50184">
                  <c:v>04:28:20</c:v>
                </c:pt>
                <c:pt idx="50185">
                  <c:v>04:28:21</c:v>
                </c:pt>
                <c:pt idx="50186">
                  <c:v>04:28:22</c:v>
                </c:pt>
                <c:pt idx="50187">
                  <c:v>04:28:23</c:v>
                </c:pt>
                <c:pt idx="50188">
                  <c:v>04:28:24</c:v>
                </c:pt>
                <c:pt idx="50189">
                  <c:v>04:28:25</c:v>
                </c:pt>
                <c:pt idx="50190">
                  <c:v>04:28:26</c:v>
                </c:pt>
                <c:pt idx="50191">
                  <c:v>04:28:27</c:v>
                </c:pt>
                <c:pt idx="50192">
                  <c:v>04:28:28</c:v>
                </c:pt>
                <c:pt idx="50193">
                  <c:v>04:28:29</c:v>
                </c:pt>
                <c:pt idx="50194">
                  <c:v>04:28:30</c:v>
                </c:pt>
                <c:pt idx="50195">
                  <c:v>04:28:31</c:v>
                </c:pt>
                <c:pt idx="50196">
                  <c:v>04:28:32</c:v>
                </c:pt>
                <c:pt idx="50197">
                  <c:v>04:28:33</c:v>
                </c:pt>
                <c:pt idx="50198">
                  <c:v>04:28:34</c:v>
                </c:pt>
                <c:pt idx="50199">
                  <c:v>04:28:35</c:v>
                </c:pt>
                <c:pt idx="50200">
                  <c:v>04:28:36</c:v>
                </c:pt>
                <c:pt idx="50201">
                  <c:v>04:28:37</c:v>
                </c:pt>
                <c:pt idx="50202">
                  <c:v>04:28:38</c:v>
                </c:pt>
                <c:pt idx="50203">
                  <c:v>04:28:39</c:v>
                </c:pt>
                <c:pt idx="50204">
                  <c:v>04:28:40</c:v>
                </c:pt>
                <c:pt idx="50205">
                  <c:v>04:28:41</c:v>
                </c:pt>
                <c:pt idx="50206">
                  <c:v>04:28:42</c:v>
                </c:pt>
                <c:pt idx="50207">
                  <c:v>04:28:43</c:v>
                </c:pt>
                <c:pt idx="50208">
                  <c:v>04:28:44</c:v>
                </c:pt>
                <c:pt idx="50209">
                  <c:v>04:28:45</c:v>
                </c:pt>
                <c:pt idx="50210">
                  <c:v>04:28:46</c:v>
                </c:pt>
                <c:pt idx="50211">
                  <c:v>04:28:47</c:v>
                </c:pt>
                <c:pt idx="50212">
                  <c:v>04:28:48</c:v>
                </c:pt>
                <c:pt idx="50213">
                  <c:v>04:28:49</c:v>
                </c:pt>
                <c:pt idx="50214">
                  <c:v>04:28:50</c:v>
                </c:pt>
                <c:pt idx="50215">
                  <c:v>04:28:51</c:v>
                </c:pt>
                <c:pt idx="50216">
                  <c:v>04:28:52</c:v>
                </c:pt>
                <c:pt idx="50217">
                  <c:v>04:28:53</c:v>
                </c:pt>
                <c:pt idx="50218">
                  <c:v>04:28:54</c:v>
                </c:pt>
                <c:pt idx="50219">
                  <c:v>04:28:55</c:v>
                </c:pt>
                <c:pt idx="50220">
                  <c:v>04:28:56</c:v>
                </c:pt>
                <c:pt idx="50221">
                  <c:v>04:28:57</c:v>
                </c:pt>
                <c:pt idx="50222">
                  <c:v>04:28:58</c:v>
                </c:pt>
                <c:pt idx="50223">
                  <c:v>04:28:59</c:v>
                </c:pt>
                <c:pt idx="50224">
                  <c:v>04:29:00</c:v>
                </c:pt>
                <c:pt idx="50225">
                  <c:v>04:29:01</c:v>
                </c:pt>
                <c:pt idx="50226">
                  <c:v>04:29:02</c:v>
                </c:pt>
                <c:pt idx="50227">
                  <c:v>04:29:03</c:v>
                </c:pt>
                <c:pt idx="50228">
                  <c:v>04:29:04</c:v>
                </c:pt>
                <c:pt idx="50229">
                  <c:v>04:29:05</c:v>
                </c:pt>
                <c:pt idx="50230">
                  <c:v>04:29:06</c:v>
                </c:pt>
                <c:pt idx="50231">
                  <c:v>04:29:07</c:v>
                </c:pt>
                <c:pt idx="50232">
                  <c:v>04:29:08</c:v>
                </c:pt>
                <c:pt idx="50233">
                  <c:v>04:29:09</c:v>
                </c:pt>
                <c:pt idx="50234">
                  <c:v>04:29:10</c:v>
                </c:pt>
                <c:pt idx="50235">
                  <c:v>04:29:11</c:v>
                </c:pt>
                <c:pt idx="50236">
                  <c:v>04:29:12</c:v>
                </c:pt>
                <c:pt idx="50237">
                  <c:v>04:29:13</c:v>
                </c:pt>
                <c:pt idx="50238">
                  <c:v>04:29:14</c:v>
                </c:pt>
                <c:pt idx="50239">
                  <c:v>04:29:15</c:v>
                </c:pt>
                <c:pt idx="50240">
                  <c:v>04:29:16</c:v>
                </c:pt>
                <c:pt idx="50241">
                  <c:v>04:29:17</c:v>
                </c:pt>
                <c:pt idx="50242">
                  <c:v>04:29:18</c:v>
                </c:pt>
                <c:pt idx="50243">
                  <c:v>04:29:19</c:v>
                </c:pt>
                <c:pt idx="50244">
                  <c:v>04:29:20</c:v>
                </c:pt>
                <c:pt idx="50245">
                  <c:v>04:29:21</c:v>
                </c:pt>
                <c:pt idx="50246">
                  <c:v>04:29:22</c:v>
                </c:pt>
                <c:pt idx="50247">
                  <c:v>04:29:23</c:v>
                </c:pt>
                <c:pt idx="50248">
                  <c:v>04:29:24</c:v>
                </c:pt>
                <c:pt idx="50249">
                  <c:v>04:29:25</c:v>
                </c:pt>
                <c:pt idx="50250">
                  <c:v>04:29:26</c:v>
                </c:pt>
                <c:pt idx="50251">
                  <c:v>04:29:27</c:v>
                </c:pt>
                <c:pt idx="50252">
                  <c:v>04:29:28</c:v>
                </c:pt>
                <c:pt idx="50253">
                  <c:v>04:29:29</c:v>
                </c:pt>
                <c:pt idx="50254">
                  <c:v>04:29:30</c:v>
                </c:pt>
                <c:pt idx="50255">
                  <c:v>04:29:31</c:v>
                </c:pt>
                <c:pt idx="50256">
                  <c:v>04:29:32</c:v>
                </c:pt>
                <c:pt idx="50257">
                  <c:v>04:29:33</c:v>
                </c:pt>
                <c:pt idx="50258">
                  <c:v>04:29:34</c:v>
                </c:pt>
                <c:pt idx="50259">
                  <c:v>04:29:35</c:v>
                </c:pt>
                <c:pt idx="50260">
                  <c:v>04:29:36</c:v>
                </c:pt>
                <c:pt idx="50261">
                  <c:v>04:29:37</c:v>
                </c:pt>
                <c:pt idx="50262">
                  <c:v>04:29:38</c:v>
                </c:pt>
                <c:pt idx="50263">
                  <c:v>04:29:39</c:v>
                </c:pt>
                <c:pt idx="50264">
                  <c:v>04:29:40</c:v>
                </c:pt>
                <c:pt idx="50265">
                  <c:v>04:29:41</c:v>
                </c:pt>
                <c:pt idx="50266">
                  <c:v>04:29:42</c:v>
                </c:pt>
                <c:pt idx="50267">
                  <c:v>04:29:43</c:v>
                </c:pt>
                <c:pt idx="50268">
                  <c:v>04:29:44</c:v>
                </c:pt>
                <c:pt idx="50269">
                  <c:v>04:29:45</c:v>
                </c:pt>
                <c:pt idx="50270">
                  <c:v>04:29:46</c:v>
                </c:pt>
                <c:pt idx="50271">
                  <c:v>04:29:47</c:v>
                </c:pt>
                <c:pt idx="50272">
                  <c:v>04:29:48</c:v>
                </c:pt>
                <c:pt idx="50273">
                  <c:v>04:29:49</c:v>
                </c:pt>
                <c:pt idx="50274">
                  <c:v>04:29:50</c:v>
                </c:pt>
                <c:pt idx="50275">
                  <c:v>04:29:51</c:v>
                </c:pt>
                <c:pt idx="50276">
                  <c:v>04:29:52</c:v>
                </c:pt>
                <c:pt idx="50277">
                  <c:v>04:29:53</c:v>
                </c:pt>
                <c:pt idx="50278">
                  <c:v>04:29:54</c:v>
                </c:pt>
                <c:pt idx="50279">
                  <c:v>04:29:55</c:v>
                </c:pt>
                <c:pt idx="50280">
                  <c:v>04:29:56</c:v>
                </c:pt>
                <c:pt idx="50281">
                  <c:v>04:29:57</c:v>
                </c:pt>
                <c:pt idx="50282">
                  <c:v>04:29:58</c:v>
                </c:pt>
                <c:pt idx="50283">
                  <c:v>04:29:59</c:v>
                </c:pt>
                <c:pt idx="50284">
                  <c:v>04:30:00</c:v>
                </c:pt>
                <c:pt idx="50285">
                  <c:v>04:30:01</c:v>
                </c:pt>
                <c:pt idx="50286">
                  <c:v>04:30:02</c:v>
                </c:pt>
                <c:pt idx="50287">
                  <c:v>04:30:03</c:v>
                </c:pt>
                <c:pt idx="50288">
                  <c:v>04:30:04</c:v>
                </c:pt>
                <c:pt idx="50289">
                  <c:v>04:30:05</c:v>
                </c:pt>
                <c:pt idx="50290">
                  <c:v>04:30:06</c:v>
                </c:pt>
                <c:pt idx="50291">
                  <c:v>04:30:07</c:v>
                </c:pt>
                <c:pt idx="50292">
                  <c:v>04:30:08</c:v>
                </c:pt>
                <c:pt idx="50293">
                  <c:v>04:30:09</c:v>
                </c:pt>
                <c:pt idx="50294">
                  <c:v>04:30:10</c:v>
                </c:pt>
                <c:pt idx="50295">
                  <c:v>04:30:11</c:v>
                </c:pt>
                <c:pt idx="50296">
                  <c:v>04:30:12</c:v>
                </c:pt>
                <c:pt idx="50297">
                  <c:v>04:30:13</c:v>
                </c:pt>
                <c:pt idx="50298">
                  <c:v>04:30:14</c:v>
                </c:pt>
                <c:pt idx="50299">
                  <c:v>04:30:15</c:v>
                </c:pt>
                <c:pt idx="50300">
                  <c:v>04:30:16</c:v>
                </c:pt>
                <c:pt idx="50301">
                  <c:v>04:30:17</c:v>
                </c:pt>
                <c:pt idx="50302">
                  <c:v>04:30:18</c:v>
                </c:pt>
                <c:pt idx="50303">
                  <c:v>04:30:19</c:v>
                </c:pt>
                <c:pt idx="50304">
                  <c:v>04:30:20</c:v>
                </c:pt>
                <c:pt idx="50305">
                  <c:v>04:30:21</c:v>
                </c:pt>
                <c:pt idx="50306">
                  <c:v>04:30:22</c:v>
                </c:pt>
                <c:pt idx="50307">
                  <c:v>04:30:23</c:v>
                </c:pt>
                <c:pt idx="50308">
                  <c:v>04:30:24</c:v>
                </c:pt>
                <c:pt idx="50309">
                  <c:v>04:30:25</c:v>
                </c:pt>
                <c:pt idx="50310">
                  <c:v>04:30:26</c:v>
                </c:pt>
                <c:pt idx="50311">
                  <c:v>04:30:27</c:v>
                </c:pt>
                <c:pt idx="50312">
                  <c:v>04:30:28</c:v>
                </c:pt>
                <c:pt idx="50313">
                  <c:v>04:30:29</c:v>
                </c:pt>
                <c:pt idx="50314">
                  <c:v>04:30:30</c:v>
                </c:pt>
                <c:pt idx="50315">
                  <c:v>04:30:31</c:v>
                </c:pt>
                <c:pt idx="50316">
                  <c:v>04:30:32</c:v>
                </c:pt>
                <c:pt idx="50317">
                  <c:v>04:30:33</c:v>
                </c:pt>
                <c:pt idx="50318">
                  <c:v>04:30:34</c:v>
                </c:pt>
                <c:pt idx="50319">
                  <c:v>04:30:35</c:v>
                </c:pt>
                <c:pt idx="50320">
                  <c:v>04:30:36</c:v>
                </c:pt>
                <c:pt idx="50321">
                  <c:v>04:30:37</c:v>
                </c:pt>
                <c:pt idx="50322">
                  <c:v>04:30:38</c:v>
                </c:pt>
                <c:pt idx="50323">
                  <c:v>04:30:39</c:v>
                </c:pt>
                <c:pt idx="50324">
                  <c:v>04:30:40</c:v>
                </c:pt>
                <c:pt idx="50325">
                  <c:v>04:30:41</c:v>
                </c:pt>
                <c:pt idx="50326">
                  <c:v>04:30:42</c:v>
                </c:pt>
                <c:pt idx="50327">
                  <c:v>04:30:43</c:v>
                </c:pt>
                <c:pt idx="50328">
                  <c:v>04:30:44</c:v>
                </c:pt>
                <c:pt idx="50329">
                  <c:v>04:30:45</c:v>
                </c:pt>
                <c:pt idx="50330">
                  <c:v>04:30:46</c:v>
                </c:pt>
                <c:pt idx="50331">
                  <c:v>04:30:47</c:v>
                </c:pt>
                <c:pt idx="50332">
                  <c:v>04:30:48</c:v>
                </c:pt>
                <c:pt idx="50333">
                  <c:v>04:30:49</c:v>
                </c:pt>
                <c:pt idx="50334">
                  <c:v>04:30:50</c:v>
                </c:pt>
                <c:pt idx="50335">
                  <c:v>04:30:51</c:v>
                </c:pt>
                <c:pt idx="50336">
                  <c:v>04:30:52</c:v>
                </c:pt>
                <c:pt idx="50337">
                  <c:v>04:30:53</c:v>
                </c:pt>
                <c:pt idx="50338">
                  <c:v>04:30:54</c:v>
                </c:pt>
                <c:pt idx="50339">
                  <c:v>04:30:55</c:v>
                </c:pt>
                <c:pt idx="50340">
                  <c:v>04:30:56</c:v>
                </c:pt>
                <c:pt idx="50341">
                  <c:v>04:30:57</c:v>
                </c:pt>
                <c:pt idx="50342">
                  <c:v>04:30:58</c:v>
                </c:pt>
                <c:pt idx="50343">
                  <c:v>04:30:59</c:v>
                </c:pt>
                <c:pt idx="50344">
                  <c:v>04:31:00</c:v>
                </c:pt>
                <c:pt idx="50345">
                  <c:v>04:31:01</c:v>
                </c:pt>
                <c:pt idx="50346">
                  <c:v>04:31:02</c:v>
                </c:pt>
                <c:pt idx="50347">
                  <c:v>04:31:03</c:v>
                </c:pt>
                <c:pt idx="50348">
                  <c:v>04:31:04</c:v>
                </c:pt>
                <c:pt idx="50349">
                  <c:v>04:31:05</c:v>
                </c:pt>
                <c:pt idx="50350">
                  <c:v>04:31:06</c:v>
                </c:pt>
                <c:pt idx="50351">
                  <c:v>04:31:07</c:v>
                </c:pt>
                <c:pt idx="50352">
                  <c:v>04:31:08</c:v>
                </c:pt>
                <c:pt idx="50353">
                  <c:v>04:31:09</c:v>
                </c:pt>
                <c:pt idx="50354">
                  <c:v>04:31:10</c:v>
                </c:pt>
                <c:pt idx="50355">
                  <c:v>04:31:11</c:v>
                </c:pt>
                <c:pt idx="50356">
                  <c:v>04:31:12</c:v>
                </c:pt>
                <c:pt idx="50357">
                  <c:v>04:31:13</c:v>
                </c:pt>
                <c:pt idx="50358">
                  <c:v>04:31:14</c:v>
                </c:pt>
                <c:pt idx="50359">
                  <c:v>04:31:15</c:v>
                </c:pt>
                <c:pt idx="50360">
                  <c:v>04:31:16</c:v>
                </c:pt>
                <c:pt idx="50361">
                  <c:v>04:31:17</c:v>
                </c:pt>
                <c:pt idx="50362">
                  <c:v>04:31:18</c:v>
                </c:pt>
                <c:pt idx="50363">
                  <c:v>04:31:19</c:v>
                </c:pt>
                <c:pt idx="50364">
                  <c:v>04:31:20</c:v>
                </c:pt>
                <c:pt idx="50365">
                  <c:v>04:31:21</c:v>
                </c:pt>
                <c:pt idx="50366">
                  <c:v>04:31:22</c:v>
                </c:pt>
                <c:pt idx="50367">
                  <c:v>04:31:23</c:v>
                </c:pt>
                <c:pt idx="50368">
                  <c:v>04:31:24</c:v>
                </c:pt>
                <c:pt idx="50369">
                  <c:v>04:31:25</c:v>
                </c:pt>
                <c:pt idx="50370">
                  <c:v>04:31:26</c:v>
                </c:pt>
                <c:pt idx="50371">
                  <c:v>04:31:27</c:v>
                </c:pt>
                <c:pt idx="50372">
                  <c:v>04:31:28</c:v>
                </c:pt>
                <c:pt idx="50373">
                  <c:v>04:31:29</c:v>
                </c:pt>
                <c:pt idx="50374">
                  <c:v>04:31:30</c:v>
                </c:pt>
                <c:pt idx="50375">
                  <c:v>04:31:31</c:v>
                </c:pt>
                <c:pt idx="50376">
                  <c:v>04:31:32</c:v>
                </c:pt>
                <c:pt idx="50377">
                  <c:v>04:31:33</c:v>
                </c:pt>
                <c:pt idx="50378">
                  <c:v>04:31:34</c:v>
                </c:pt>
                <c:pt idx="50379">
                  <c:v>04:31:35</c:v>
                </c:pt>
                <c:pt idx="50380">
                  <c:v>04:31:36</c:v>
                </c:pt>
                <c:pt idx="50381">
                  <c:v>04:31:37</c:v>
                </c:pt>
                <c:pt idx="50382">
                  <c:v>04:31:38</c:v>
                </c:pt>
                <c:pt idx="50383">
                  <c:v>04:31:39</c:v>
                </c:pt>
                <c:pt idx="50384">
                  <c:v>04:31:40</c:v>
                </c:pt>
                <c:pt idx="50385">
                  <c:v>04:31:41</c:v>
                </c:pt>
                <c:pt idx="50386">
                  <c:v>04:31:42</c:v>
                </c:pt>
                <c:pt idx="50387">
                  <c:v>04:31:43</c:v>
                </c:pt>
                <c:pt idx="50388">
                  <c:v>04:31:44</c:v>
                </c:pt>
                <c:pt idx="50389">
                  <c:v>04:31:45</c:v>
                </c:pt>
                <c:pt idx="50390">
                  <c:v>04:31:46</c:v>
                </c:pt>
                <c:pt idx="50391">
                  <c:v>04:31:47</c:v>
                </c:pt>
                <c:pt idx="50392">
                  <c:v>04:31:48</c:v>
                </c:pt>
                <c:pt idx="50393">
                  <c:v>04:31:49</c:v>
                </c:pt>
                <c:pt idx="50394">
                  <c:v>04:31:50</c:v>
                </c:pt>
                <c:pt idx="50395">
                  <c:v>04:31:51</c:v>
                </c:pt>
                <c:pt idx="50396">
                  <c:v>04:31:52</c:v>
                </c:pt>
                <c:pt idx="50397">
                  <c:v>04:31:53</c:v>
                </c:pt>
                <c:pt idx="50398">
                  <c:v>04:31:54</c:v>
                </c:pt>
                <c:pt idx="50399">
                  <c:v>04:31:55</c:v>
                </c:pt>
                <c:pt idx="50400">
                  <c:v>04:31:56</c:v>
                </c:pt>
                <c:pt idx="50401">
                  <c:v>04:31:57</c:v>
                </c:pt>
                <c:pt idx="50402">
                  <c:v>04:31:58</c:v>
                </c:pt>
                <c:pt idx="50403">
                  <c:v>04:31:59</c:v>
                </c:pt>
                <c:pt idx="50404">
                  <c:v>04:32:00</c:v>
                </c:pt>
                <c:pt idx="50405">
                  <c:v>04:32:01</c:v>
                </c:pt>
                <c:pt idx="50406">
                  <c:v>04:32:02</c:v>
                </c:pt>
                <c:pt idx="50407">
                  <c:v>04:32:03</c:v>
                </c:pt>
                <c:pt idx="50408">
                  <c:v>04:32:04</c:v>
                </c:pt>
                <c:pt idx="50409">
                  <c:v>04:32:05</c:v>
                </c:pt>
                <c:pt idx="50410">
                  <c:v>04:32:06</c:v>
                </c:pt>
                <c:pt idx="50411">
                  <c:v>04:32:07</c:v>
                </c:pt>
                <c:pt idx="50412">
                  <c:v>04:32:08</c:v>
                </c:pt>
                <c:pt idx="50413">
                  <c:v>04:32:09</c:v>
                </c:pt>
                <c:pt idx="50414">
                  <c:v>04:32:10</c:v>
                </c:pt>
                <c:pt idx="50415">
                  <c:v>04:32:11</c:v>
                </c:pt>
                <c:pt idx="50416">
                  <c:v>04:32:12</c:v>
                </c:pt>
                <c:pt idx="50417">
                  <c:v>04:32:13</c:v>
                </c:pt>
                <c:pt idx="50418">
                  <c:v>04:32:14</c:v>
                </c:pt>
                <c:pt idx="50419">
                  <c:v>04:32:15</c:v>
                </c:pt>
                <c:pt idx="50420">
                  <c:v>04:32:16</c:v>
                </c:pt>
                <c:pt idx="50421">
                  <c:v>04:32:17</c:v>
                </c:pt>
                <c:pt idx="50422">
                  <c:v>04:32:18</c:v>
                </c:pt>
                <c:pt idx="50423">
                  <c:v>04:32:19</c:v>
                </c:pt>
                <c:pt idx="50424">
                  <c:v>04:32:20</c:v>
                </c:pt>
                <c:pt idx="50425">
                  <c:v>04:32:21</c:v>
                </c:pt>
                <c:pt idx="50426">
                  <c:v>04:32:22</c:v>
                </c:pt>
                <c:pt idx="50427">
                  <c:v>04:32:23</c:v>
                </c:pt>
                <c:pt idx="50428">
                  <c:v>04:32:24</c:v>
                </c:pt>
                <c:pt idx="50429">
                  <c:v>04:32:25</c:v>
                </c:pt>
                <c:pt idx="50430">
                  <c:v>04:32:26</c:v>
                </c:pt>
                <c:pt idx="50431">
                  <c:v>04:32:27</c:v>
                </c:pt>
                <c:pt idx="50432">
                  <c:v>04:32:28</c:v>
                </c:pt>
                <c:pt idx="50433">
                  <c:v>04:32:29</c:v>
                </c:pt>
                <c:pt idx="50434">
                  <c:v>04:32:30</c:v>
                </c:pt>
                <c:pt idx="50435">
                  <c:v>04:32:31</c:v>
                </c:pt>
                <c:pt idx="50436">
                  <c:v>04:32:32</c:v>
                </c:pt>
                <c:pt idx="50437">
                  <c:v>04:32:33</c:v>
                </c:pt>
                <c:pt idx="50438">
                  <c:v>04:32:34</c:v>
                </c:pt>
                <c:pt idx="50439">
                  <c:v>04:32:35</c:v>
                </c:pt>
                <c:pt idx="50440">
                  <c:v>04:32:36</c:v>
                </c:pt>
                <c:pt idx="50441">
                  <c:v>04:32:37</c:v>
                </c:pt>
                <c:pt idx="50442">
                  <c:v>04:32:38</c:v>
                </c:pt>
                <c:pt idx="50443">
                  <c:v>04:32:39</c:v>
                </c:pt>
                <c:pt idx="50444">
                  <c:v>04:32:40</c:v>
                </c:pt>
                <c:pt idx="50445">
                  <c:v>04:32:41</c:v>
                </c:pt>
                <c:pt idx="50446">
                  <c:v>04:32:42</c:v>
                </c:pt>
                <c:pt idx="50447">
                  <c:v>04:32:43</c:v>
                </c:pt>
                <c:pt idx="50448">
                  <c:v>04:32:44</c:v>
                </c:pt>
                <c:pt idx="50449">
                  <c:v>04:32:45</c:v>
                </c:pt>
                <c:pt idx="50450">
                  <c:v>04:32:46</c:v>
                </c:pt>
                <c:pt idx="50451">
                  <c:v>04:32:47</c:v>
                </c:pt>
                <c:pt idx="50452">
                  <c:v>04:32:48</c:v>
                </c:pt>
                <c:pt idx="50453">
                  <c:v>04:32:49</c:v>
                </c:pt>
                <c:pt idx="50454">
                  <c:v>04:32:50</c:v>
                </c:pt>
                <c:pt idx="50455">
                  <c:v>04:32:51</c:v>
                </c:pt>
                <c:pt idx="50456">
                  <c:v>04:32:52</c:v>
                </c:pt>
                <c:pt idx="50457">
                  <c:v>04:32:53</c:v>
                </c:pt>
                <c:pt idx="50458">
                  <c:v>04:32:54</c:v>
                </c:pt>
                <c:pt idx="50459">
                  <c:v>04:32:55</c:v>
                </c:pt>
                <c:pt idx="50460">
                  <c:v>04:32:56</c:v>
                </c:pt>
                <c:pt idx="50461">
                  <c:v>04:32:57</c:v>
                </c:pt>
                <c:pt idx="50462">
                  <c:v>04:32:58</c:v>
                </c:pt>
                <c:pt idx="50463">
                  <c:v>04:32:59</c:v>
                </c:pt>
                <c:pt idx="50464">
                  <c:v>04:33:00</c:v>
                </c:pt>
                <c:pt idx="50465">
                  <c:v>04:33:01</c:v>
                </c:pt>
                <c:pt idx="50466">
                  <c:v>04:33:02</c:v>
                </c:pt>
                <c:pt idx="50467">
                  <c:v>04:33:03</c:v>
                </c:pt>
                <c:pt idx="50468">
                  <c:v>04:33:04</c:v>
                </c:pt>
                <c:pt idx="50469">
                  <c:v>04:33:05</c:v>
                </c:pt>
                <c:pt idx="50470">
                  <c:v>04:33:06</c:v>
                </c:pt>
                <c:pt idx="50471">
                  <c:v>04:33:07</c:v>
                </c:pt>
                <c:pt idx="50472">
                  <c:v>04:33:08</c:v>
                </c:pt>
                <c:pt idx="50473">
                  <c:v>04:33:09</c:v>
                </c:pt>
                <c:pt idx="50474">
                  <c:v>04:33:10</c:v>
                </c:pt>
                <c:pt idx="50475">
                  <c:v>04:33:11</c:v>
                </c:pt>
                <c:pt idx="50476">
                  <c:v>04:33:12</c:v>
                </c:pt>
                <c:pt idx="50477">
                  <c:v>04:33:13</c:v>
                </c:pt>
                <c:pt idx="50478">
                  <c:v>04:33:14</c:v>
                </c:pt>
                <c:pt idx="50479">
                  <c:v>04:33:15</c:v>
                </c:pt>
                <c:pt idx="50480">
                  <c:v>04:33:16</c:v>
                </c:pt>
                <c:pt idx="50481">
                  <c:v>04:33:17</c:v>
                </c:pt>
                <c:pt idx="50482">
                  <c:v>04:33:18</c:v>
                </c:pt>
                <c:pt idx="50483">
                  <c:v>04:33:19</c:v>
                </c:pt>
                <c:pt idx="50484">
                  <c:v>04:33:20</c:v>
                </c:pt>
                <c:pt idx="50485">
                  <c:v>04:33:21</c:v>
                </c:pt>
                <c:pt idx="50486">
                  <c:v>04:33:22</c:v>
                </c:pt>
                <c:pt idx="50487">
                  <c:v>04:33:23</c:v>
                </c:pt>
                <c:pt idx="50488">
                  <c:v>04:33:24</c:v>
                </c:pt>
                <c:pt idx="50489">
                  <c:v>04:33:25</c:v>
                </c:pt>
                <c:pt idx="50490">
                  <c:v>04:33:26</c:v>
                </c:pt>
                <c:pt idx="50491">
                  <c:v>04:33:27</c:v>
                </c:pt>
                <c:pt idx="50492">
                  <c:v>04:33:28</c:v>
                </c:pt>
                <c:pt idx="50493">
                  <c:v>04:33:29</c:v>
                </c:pt>
                <c:pt idx="50494">
                  <c:v>04:33:30</c:v>
                </c:pt>
                <c:pt idx="50495">
                  <c:v>04:33:31</c:v>
                </c:pt>
                <c:pt idx="50496">
                  <c:v>04:33:32</c:v>
                </c:pt>
                <c:pt idx="50497">
                  <c:v>04:33:33</c:v>
                </c:pt>
                <c:pt idx="50498">
                  <c:v>04:33:34</c:v>
                </c:pt>
                <c:pt idx="50499">
                  <c:v>04:33:35</c:v>
                </c:pt>
                <c:pt idx="50500">
                  <c:v>04:33:36</c:v>
                </c:pt>
                <c:pt idx="50501">
                  <c:v>04:33:37</c:v>
                </c:pt>
                <c:pt idx="50502">
                  <c:v>04:33:38</c:v>
                </c:pt>
                <c:pt idx="50503">
                  <c:v>04:33:39</c:v>
                </c:pt>
                <c:pt idx="50504">
                  <c:v>04:33:40</c:v>
                </c:pt>
                <c:pt idx="50505">
                  <c:v>04:33:41</c:v>
                </c:pt>
                <c:pt idx="50506">
                  <c:v>04:33:42</c:v>
                </c:pt>
                <c:pt idx="50507">
                  <c:v>04:33:43</c:v>
                </c:pt>
                <c:pt idx="50508">
                  <c:v>04:33:44</c:v>
                </c:pt>
                <c:pt idx="50509">
                  <c:v>04:33:45</c:v>
                </c:pt>
                <c:pt idx="50510">
                  <c:v>04:33:46</c:v>
                </c:pt>
                <c:pt idx="50511">
                  <c:v>04:33:47</c:v>
                </c:pt>
                <c:pt idx="50512">
                  <c:v>04:33:48</c:v>
                </c:pt>
                <c:pt idx="50513">
                  <c:v>04:33:49</c:v>
                </c:pt>
                <c:pt idx="50514">
                  <c:v>04:33:50</c:v>
                </c:pt>
                <c:pt idx="50515">
                  <c:v>04:33:51</c:v>
                </c:pt>
                <c:pt idx="50516">
                  <c:v>04:33:52</c:v>
                </c:pt>
                <c:pt idx="50517">
                  <c:v>04:33:53</c:v>
                </c:pt>
                <c:pt idx="50518">
                  <c:v>04:33:54</c:v>
                </c:pt>
                <c:pt idx="50519">
                  <c:v>04:33:55</c:v>
                </c:pt>
                <c:pt idx="50520">
                  <c:v>04:33:56</c:v>
                </c:pt>
                <c:pt idx="50521">
                  <c:v>04:33:57</c:v>
                </c:pt>
                <c:pt idx="50522">
                  <c:v>04:33:58</c:v>
                </c:pt>
                <c:pt idx="50523">
                  <c:v>04:33:59</c:v>
                </c:pt>
                <c:pt idx="50524">
                  <c:v>04:34:00</c:v>
                </c:pt>
                <c:pt idx="50525">
                  <c:v>04:34:01</c:v>
                </c:pt>
                <c:pt idx="50526">
                  <c:v>04:34:02</c:v>
                </c:pt>
                <c:pt idx="50527">
                  <c:v>04:34:03</c:v>
                </c:pt>
                <c:pt idx="50528">
                  <c:v>04:34:04</c:v>
                </c:pt>
                <c:pt idx="50529">
                  <c:v>04:34:05</c:v>
                </c:pt>
                <c:pt idx="50530">
                  <c:v>04:34:06</c:v>
                </c:pt>
                <c:pt idx="50531">
                  <c:v>04:34:07</c:v>
                </c:pt>
                <c:pt idx="50532">
                  <c:v>04:34:08</c:v>
                </c:pt>
                <c:pt idx="50533">
                  <c:v>04:34:09</c:v>
                </c:pt>
                <c:pt idx="50534">
                  <c:v>04:34:10</c:v>
                </c:pt>
                <c:pt idx="50535">
                  <c:v>04:34:11</c:v>
                </c:pt>
                <c:pt idx="50536">
                  <c:v>04:34:12</c:v>
                </c:pt>
                <c:pt idx="50537">
                  <c:v>04:34:13</c:v>
                </c:pt>
                <c:pt idx="50538">
                  <c:v>04:34:14</c:v>
                </c:pt>
                <c:pt idx="50539">
                  <c:v>04:34:15</c:v>
                </c:pt>
                <c:pt idx="50540">
                  <c:v>04:34:16</c:v>
                </c:pt>
                <c:pt idx="50541">
                  <c:v>04:34:17</c:v>
                </c:pt>
                <c:pt idx="50542">
                  <c:v>04:34:18</c:v>
                </c:pt>
                <c:pt idx="50543">
                  <c:v>04:34:19</c:v>
                </c:pt>
                <c:pt idx="50544">
                  <c:v>04:34:20</c:v>
                </c:pt>
                <c:pt idx="50545">
                  <c:v>04:34:21</c:v>
                </c:pt>
                <c:pt idx="50546">
                  <c:v>04:34:22</c:v>
                </c:pt>
                <c:pt idx="50547">
                  <c:v>04:34:23</c:v>
                </c:pt>
                <c:pt idx="50548">
                  <c:v>04:34:24</c:v>
                </c:pt>
                <c:pt idx="50549">
                  <c:v>04:34:25</c:v>
                </c:pt>
                <c:pt idx="50550">
                  <c:v>04:34:26</c:v>
                </c:pt>
                <c:pt idx="50551">
                  <c:v>04:34:27</c:v>
                </c:pt>
                <c:pt idx="50552">
                  <c:v>04:34:28</c:v>
                </c:pt>
                <c:pt idx="50553">
                  <c:v>04:34:29</c:v>
                </c:pt>
                <c:pt idx="50554">
                  <c:v>04:34:30</c:v>
                </c:pt>
                <c:pt idx="50555">
                  <c:v>04:34:31</c:v>
                </c:pt>
                <c:pt idx="50556">
                  <c:v>04:34:32</c:v>
                </c:pt>
                <c:pt idx="50557">
                  <c:v>04:34:33</c:v>
                </c:pt>
                <c:pt idx="50558">
                  <c:v>04:34:34</c:v>
                </c:pt>
                <c:pt idx="50559">
                  <c:v>04:34:35</c:v>
                </c:pt>
                <c:pt idx="50560">
                  <c:v>04:34:36</c:v>
                </c:pt>
                <c:pt idx="50561">
                  <c:v>04:34:37</c:v>
                </c:pt>
                <c:pt idx="50562">
                  <c:v>04:34:38</c:v>
                </c:pt>
                <c:pt idx="50563">
                  <c:v>04:34:39</c:v>
                </c:pt>
                <c:pt idx="50564">
                  <c:v>04:34:40</c:v>
                </c:pt>
                <c:pt idx="50565">
                  <c:v>04:34:41</c:v>
                </c:pt>
                <c:pt idx="50566">
                  <c:v>04:34:42</c:v>
                </c:pt>
                <c:pt idx="50567">
                  <c:v>04:34:43</c:v>
                </c:pt>
                <c:pt idx="50568">
                  <c:v>04:34:44</c:v>
                </c:pt>
                <c:pt idx="50569">
                  <c:v>04:34:45</c:v>
                </c:pt>
                <c:pt idx="50570">
                  <c:v>04:34:46</c:v>
                </c:pt>
                <c:pt idx="50571">
                  <c:v>04:34:47</c:v>
                </c:pt>
                <c:pt idx="50572">
                  <c:v>04:34:48</c:v>
                </c:pt>
                <c:pt idx="50573">
                  <c:v>04:34:49</c:v>
                </c:pt>
                <c:pt idx="50574">
                  <c:v>04:34:50</c:v>
                </c:pt>
                <c:pt idx="50575">
                  <c:v>04:34:51</c:v>
                </c:pt>
                <c:pt idx="50576">
                  <c:v>04:34:52</c:v>
                </c:pt>
                <c:pt idx="50577">
                  <c:v>04:34:53</c:v>
                </c:pt>
                <c:pt idx="50578">
                  <c:v>04:34:54</c:v>
                </c:pt>
                <c:pt idx="50579">
                  <c:v>04:34:55</c:v>
                </c:pt>
                <c:pt idx="50580">
                  <c:v>04:34:56</c:v>
                </c:pt>
                <c:pt idx="50581">
                  <c:v>04:34:57</c:v>
                </c:pt>
                <c:pt idx="50582">
                  <c:v>04:34:58</c:v>
                </c:pt>
                <c:pt idx="50583">
                  <c:v>04:34:59</c:v>
                </c:pt>
                <c:pt idx="50584">
                  <c:v>04:35:00</c:v>
                </c:pt>
                <c:pt idx="50585">
                  <c:v>04:35:01</c:v>
                </c:pt>
                <c:pt idx="50586">
                  <c:v>04:35:02</c:v>
                </c:pt>
                <c:pt idx="50587">
                  <c:v>04:35:03</c:v>
                </c:pt>
                <c:pt idx="50588">
                  <c:v>04:35:04</c:v>
                </c:pt>
                <c:pt idx="50589">
                  <c:v>04:35:05</c:v>
                </c:pt>
                <c:pt idx="50590">
                  <c:v>04:35:06</c:v>
                </c:pt>
                <c:pt idx="50591">
                  <c:v>04:35:07</c:v>
                </c:pt>
                <c:pt idx="50592">
                  <c:v>04:35:08</c:v>
                </c:pt>
                <c:pt idx="50593">
                  <c:v>04:35:09</c:v>
                </c:pt>
                <c:pt idx="50594">
                  <c:v>04:35:10</c:v>
                </c:pt>
                <c:pt idx="50595">
                  <c:v>04:35:11</c:v>
                </c:pt>
                <c:pt idx="50596">
                  <c:v>04:35:12</c:v>
                </c:pt>
                <c:pt idx="50597">
                  <c:v>04:35:13</c:v>
                </c:pt>
                <c:pt idx="50598">
                  <c:v>04:35:14</c:v>
                </c:pt>
                <c:pt idx="50599">
                  <c:v>04:35:15</c:v>
                </c:pt>
                <c:pt idx="50600">
                  <c:v>04:35:16</c:v>
                </c:pt>
                <c:pt idx="50601">
                  <c:v>04:35:17</c:v>
                </c:pt>
                <c:pt idx="50602">
                  <c:v>04:35:18</c:v>
                </c:pt>
                <c:pt idx="50603">
                  <c:v>04:35:19</c:v>
                </c:pt>
                <c:pt idx="50604">
                  <c:v>04:35:20</c:v>
                </c:pt>
                <c:pt idx="50605">
                  <c:v>04:35:21</c:v>
                </c:pt>
                <c:pt idx="50606">
                  <c:v>04:35:22</c:v>
                </c:pt>
                <c:pt idx="50607">
                  <c:v>04:35:23</c:v>
                </c:pt>
                <c:pt idx="50608">
                  <c:v>04:35:24</c:v>
                </c:pt>
                <c:pt idx="50609">
                  <c:v>04:35:25</c:v>
                </c:pt>
                <c:pt idx="50610">
                  <c:v>04:35:26</c:v>
                </c:pt>
                <c:pt idx="50611">
                  <c:v>04:35:27</c:v>
                </c:pt>
                <c:pt idx="50612">
                  <c:v>04:35:28</c:v>
                </c:pt>
                <c:pt idx="50613">
                  <c:v>04:35:29</c:v>
                </c:pt>
                <c:pt idx="50614">
                  <c:v>04:35:30</c:v>
                </c:pt>
                <c:pt idx="50615">
                  <c:v>04:35:31</c:v>
                </c:pt>
                <c:pt idx="50616">
                  <c:v>04:35:32</c:v>
                </c:pt>
                <c:pt idx="50617">
                  <c:v>04:35:33</c:v>
                </c:pt>
                <c:pt idx="50618">
                  <c:v>04:35:34</c:v>
                </c:pt>
                <c:pt idx="50619">
                  <c:v>04:35:35</c:v>
                </c:pt>
                <c:pt idx="50620">
                  <c:v>04:35:36</c:v>
                </c:pt>
                <c:pt idx="50621">
                  <c:v>04:35:37</c:v>
                </c:pt>
                <c:pt idx="50622">
                  <c:v>04:35:38</c:v>
                </c:pt>
                <c:pt idx="50623">
                  <c:v>04:35:39</c:v>
                </c:pt>
                <c:pt idx="50624">
                  <c:v>04:35:40</c:v>
                </c:pt>
                <c:pt idx="50625">
                  <c:v>04:35:41</c:v>
                </c:pt>
                <c:pt idx="50626">
                  <c:v>04:35:42</c:v>
                </c:pt>
                <c:pt idx="50627">
                  <c:v>04:35:43</c:v>
                </c:pt>
                <c:pt idx="50628">
                  <c:v>04:35:44</c:v>
                </c:pt>
                <c:pt idx="50629">
                  <c:v>04:35:45</c:v>
                </c:pt>
                <c:pt idx="50630">
                  <c:v>04:35:46</c:v>
                </c:pt>
                <c:pt idx="50631">
                  <c:v>04:35:47</c:v>
                </c:pt>
                <c:pt idx="50632">
                  <c:v>04:35:48</c:v>
                </c:pt>
                <c:pt idx="50633">
                  <c:v>04:35:49</c:v>
                </c:pt>
                <c:pt idx="50634">
                  <c:v>04:35:50</c:v>
                </c:pt>
                <c:pt idx="50635">
                  <c:v>04:35:51</c:v>
                </c:pt>
                <c:pt idx="50636">
                  <c:v>04:35:52</c:v>
                </c:pt>
                <c:pt idx="50637">
                  <c:v>04:35:53</c:v>
                </c:pt>
                <c:pt idx="50638">
                  <c:v>04:35:54</c:v>
                </c:pt>
                <c:pt idx="50639">
                  <c:v>04:35:55</c:v>
                </c:pt>
                <c:pt idx="50640">
                  <c:v>04:35:56</c:v>
                </c:pt>
                <c:pt idx="50641">
                  <c:v>04:35:57</c:v>
                </c:pt>
                <c:pt idx="50642">
                  <c:v>04:35:58</c:v>
                </c:pt>
                <c:pt idx="50643">
                  <c:v>04:35:59</c:v>
                </c:pt>
                <c:pt idx="50644">
                  <c:v>04:36:00</c:v>
                </c:pt>
                <c:pt idx="50645">
                  <c:v>04:36:01</c:v>
                </c:pt>
                <c:pt idx="50646">
                  <c:v>04:36:02</c:v>
                </c:pt>
                <c:pt idx="50647">
                  <c:v>04:36:03</c:v>
                </c:pt>
                <c:pt idx="50648">
                  <c:v>04:36:04</c:v>
                </c:pt>
                <c:pt idx="50649">
                  <c:v>04:36:05</c:v>
                </c:pt>
                <c:pt idx="50650">
                  <c:v>04:36:06</c:v>
                </c:pt>
                <c:pt idx="50651">
                  <c:v>04:36:07</c:v>
                </c:pt>
                <c:pt idx="50652">
                  <c:v>04:36:08</c:v>
                </c:pt>
                <c:pt idx="50653">
                  <c:v>04:36:09</c:v>
                </c:pt>
                <c:pt idx="50654">
                  <c:v>04:36:10</c:v>
                </c:pt>
                <c:pt idx="50655">
                  <c:v>04:36:11</c:v>
                </c:pt>
                <c:pt idx="50656">
                  <c:v>04:36:12</c:v>
                </c:pt>
                <c:pt idx="50657">
                  <c:v>04:36:13</c:v>
                </c:pt>
                <c:pt idx="50658">
                  <c:v>04:36:14</c:v>
                </c:pt>
                <c:pt idx="50659">
                  <c:v>04:36:15</c:v>
                </c:pt>
                <c:pt idx="50660">
                  <c:v>04:36:16</c:v>
                </c:pt>
                <c:pt idx="50661">
                  <c:v>04:36:17</c:v>
                </c:pt>
                <c:pt idx="50662">
                  <c:v>04:36:18</c:v>
                </c:pt>
                <c:pt idx="50663">
                  <c:v>04:36:19</c:v>
                </c:pt>
                <c:pt idx="50664">
                  <c:v>04:36:20</c:v>
                </c:pt>
                <c:pt idx="50665">
                  <c:v>04:36:21</c:v>
                </c:pt>
                <c:pt idx="50666">
                  <c:v>04:36:22</c:v>
                </c:pt>
                <c:pt idx="50667">
                  <c:v>04:36:23</c:v>
                </c:pt>
                <c:pt idx="50668">
                  <c:v>04:36:24</c:v>
                </c:pt>
                <c:pt idx="50669">
                  <c:v>04:36:25</c:v>
                </c:pt>
                <c:pt idx="50670">
                  <c:v>04:36:26</c:v>
                </c:pt>
                <c:pt idx="50671">
                  <c:v>04:36:27</c:v>
                </c:pt>
                <c:pt idx="50672">
                  <c:v>04:36:28</c:v>
                </c:pt>
                <c:pt idx="50673">
                  <c:v>04:36:29</c:v>
                </c:pt>
                <c:pt idx="50674">
                  <c:v>04:36:30</c:v>
                </c:pt>
                <c:pt idx="50675">
                  <c:v>04:36:31</c:v>
                </c:pt>
                <c:pt idx="50676">
                  <c:v>04:36:32</c:v>
                </c:pt>
                <c:pt idx="50677">
                  <c:v>04:36:33</c:v>
                </c:pt>
                <c:pt idx="50678">
                  <c:v>04:36:34</c:v>
                </c:pt>
                <c:pt idx="50679">
                  <c:v>04:36:35</c:v>
                </c:pt>
                <c:pt idx="50680">
                  <c:v>04:36:36</c:v>
                </c:pt>
                <c:pt idx="50681">
                  <c:v>04:36:37</c:v>
                </c:pt>
                <c:pt idx="50682">
                  <c:v>04:36:38</c:v>
                </c:pt>
                <c:pt idx="50683">
                  <c:v>04:36:39</c:v>
                </c:pt>
                <c:pt idx="50684">
                  <c:v>04:36:40</c:v>
                </c:pt>
                <c:pt idx="50685">
                  <c:v>04:36:41</c:v>
                </c:pt>
                <c:pt idx="50686">
                  <c:v>04:36:42</c:v>
                </c:pt>
                <c:pt idx="50687">
                  <c:v>04:36:43</c:v>
                </c:pt>
                <c:pt idx="50688">
                  <c:v>04:36:44</c:v>
                </c:pt>
                <c:pt idx="50689">
                  <c:v>04:36:45</c:v>
                </c:pt>
                <c:pt idx="50690">
                  <c:v>04:36:46</c:v>
                </c:pt>
                <c:pt idx="50691">
                  <c:v>04:36:47</c:v>
                </c:pt>
                <c:pt idx="50692">
                  <c:v>04:36:48</c:v>
                </c:pt>
                <c:pt idx="50693">
                  <c:v>04:36:49</c:v>
                </c:pt>
                <c:pt idx="50694">
                  <c:v>04:36:50</c:v>
                </c:pt>
                <c:pt idx="50695">
                  <c:v>04:36:51</c:v>
                </c:pt>
                <c:pt idx="50696">
                  <c:v>04:36:52</c:v>
                </c:pt>
                <c:pt idx="50697">
                  <c:v>04:36:53</c:v>
                </c:pt>
                <c:pt idx="50698">
                  <c:v>04:36:54</c:v>
                </c:pt>
                <c:pt idx="50699">
                  <c:v>04:36:55</c:v>
                </c:pt>
                <c:pt idx="50700">
                  <c:v>04:36:56</c:v>
                </c:pt>
                <c:pt idx="50701">
                  <c:v>04:36:57</c:v>
                </c:pt>
                <c:pt idx="50702">
                  <c:v>04:36:58</c:v>
                </c:pt>
                <c:pt idx="50703">
                  <c:v>04:36:59</c:v>
                </c:pt>
                <c:pt idx="50704">
                  <c:v>04:37:00</c:v>
                </c:pt>
                <c:pt idx="50705">
                  <c:v>04:37:01</c:v>
                </c:pt>
                <c:pt idx="50706">
                  <c:v>04:37:02</c:v>
                </c:pt>
                <c:pt idx="50707">
                  <c:v>04:37:03</c:v>
                </c:pt>
                <c:pt idx="50708">
                  <c:v>04:37:04</c:v>
                </c:pt>
                <c:pt idx="50709">
                  <c:v>04:37:05</c:v>
                </c:pt>
                <c:pt idx="50710">
                  <c:v>04:37:06</c:v>
                </c:pt>
                <c:pt idx="50711">
                  <c:v>04:37:07</c:v>
                </c:pt>
                <c:pt idx="50712">
                  <c:v>04:37:08</c:v>
                </c:pt>
                <c:pt idx="50713">
                  <c:v>04:37:09</c:v>
                </c:pt>
                <c:pt idx="50714">
                  <c:v>04:37:10</c:v>
                </c:pt>
                <c:pt idx="50715">
                  <c:v>04:37:11</c:v>
                </c:pt>
                <c:pt idx="50716">
                  <c:v>04:37:12</c:v>
                </c:pt>
                <c:pt idx="50717">
                  <c:v>04:37:13</c:v>
                </c:pt>
                <c:pt idx="50718">
                  <c:v>04:37:14</c:v>
                </c:pt>
                <c:pt idx="50719">
                  <c:v>04:37:15</c:v>
                </c:pt>
                <c:pt idx="50720">
                  <c:v>04:37:16</c:v>
                </c:pt>
                <c:pt idx="50721">
                  <c:v>04:37:17</c:v>
                </c:pt>
                <c:pt idx="50722">
                  <c:v>04:37:18</c:v>
                </c:pt>
                <c:pt idx="50723">
                  <c:v>04:37:19</c:v>
                </c:pt>
                <c:pt idx="50724">
                  <c:v>04:37:20</c:v>
                </c:pt>
                <c:pt idx="50725">
                  <c:v>04:37:21</c:v>
                </c:pt>
                <c:pt idx="50726">
                  <c:v>04:37:22</c:v>
                </c:pt>
                <c:pt idx="50727">
                  <c:v>04:37:23</c:v>
                </c:pt>
                <c:pt idx="50728">
                  <c:v>04:37:24</c:v>
                </c:pt>
                <c:pt idx="50729">
                  <c:v>04:37:25</c:v>
                </c:pt>
                <c:pt idx="50730">
                  <c:v>04:37:26</c:v>
                </c:pt>
                <c:pt idx="50731">
                  <c:v>04:37:27</c:v>
                </c:pt>
                <c:pt idx="50732">
                  <c:v>04:37:28</c:v>
                </c:pt>
                <c:pt idx="50733">
                  <c:v>04:37:29</c:v>
                </c:pt>
                <c:pt idx="50734">
                  <c:v>04:37:30</c:v>
                </c:pt>
                <c:pt idx="50735">
                  <c:v>04:37:31</c:v>
                </c:pt>
                <c:pt idx="50736">
                  <c:v>04:37:32</c:v>
                </c:pt>
                <c:pt idx="50737">
                  <c:v>04:37:33</c:v>
                </c:pt>
                <c:pt idx="50738">
                  <c:v>04:37:34</c:v>
                </c:pt>
                <c:pt idx="50739">
                  <c:v>04:37:35</c:v>
                </c:pt>
                <c:pt idx="50740">
                  <c:v>04:37:36</c:v>
                </c:pt>
                <c:pt idx="50741">
                  <c:v>04:37:37</c:v>
                </c:pt>
                <c:pt idx="50742">
                  <c:v>04:37:38</c:v>
                </c:pt>
                <c:pt idx="50743">
                  <c:v>04:37:39</c:v>
                </c:pt>
                <c:pt idx="50744">
                  <c:v>04:37:40</c:v>
                </c:pt>
                <c:pt idx="50745">
                  <c:v>04:37:41</c:v>
                </c:pt>
                <c:pt idx="50746">
                  <c:v>04:37:42</c:v>
                </c:pt>
                <c:pt idx="50747">
                  <c:v>04:37:43</c:v>
                </c:pt>
                <c:pt idx="50748">
                  <c:v>04:37:44</c:v>
                </c:pt>
                <c:pt idx="50749">
                  <c:v>04:37:45</c:v>
                </c:pt>
                <c:pt idx="50750">
                  <c:v>04:37:46</c:v>
                </c:pt>
                <c:pt idx="50751">
                  <c:v>04:37:47</c:v>
                </c:pt>
                <c:pt idx="50752">
                  <c:v>04:37:48</c:v>
                </c:pt>
                <c:pt idx="50753">
                  <c:v>04:37:49</c:v>
                </c:pt>
                <c:pt idx="50754">
                  <c:v>04:37:50</c:v>
                </c:pt>
                <c:pt idx="50755">
                  <c:v>04:37:51</c:v>
                </c:pt>
                <c:pt idx="50756">
                  <c:v>04:37:52</c:v>
                </c:pt>
                <c:pt idx="50757">
                  <c:v>04:37:53</c:v>
                </c:pt>
                <c:pt idx="50758">
                  <c:v>04:37:54</c:v>
                </c:pt>
                <c:pt idx="50759">
                  <c:v>04:37:55</c:v>
                </c:pt>
                <c:pt idx="50760">
                  <c:v>04:37:56</c:v>
                </c:pt>
                <c:pt idx="50761">
                  <c:v>04:37:57</c:v>
                </c:pt>
                <c:pt idx="50762">
                  <c:v>04:37:58</c:v>
                </c:pt>
                <c:pt idx="50763">
                  <c:v>04:37:59</c:v>
                </c:pt>
                <c:pt idx="50764">
                  <c:v>04:38:00</c:v>
                </c:pt>
                <c:pt idx="50765">
                  <c:v>04:38:01</c:v>
                </c:pt>
                <c:pt idx="50766">
                  <c:v>04:38:02</c:v>
                </c:pt>
                <c:pt idx="50767">
                  <c:v>04:38:03</c:v>
                </c:pt>
                <c:pt idx="50768">
                  <c:v>04:38:04</c:v>
                </c:pt>
                <c:pt idx="50769">
                  <c:v>04:38:05</c:v>
                </c:pt>
                <c:pt idx="50770">
                  <c:v>04:38:06</c:v>
                </c:pt>
                <c:pt idx="50771">
                  <c:v>04:38:07</c:v>
                </c:pt>
                <c:pt idx="50772">
                  <c:v>04:38:08</c:v>
                </c:pt>
                <c:pt idx="50773">
                  <c:v>04:38:09</c:v>
                </c:pt>
                <c:pt idx="50774">
                  <c:v>04:38:10</c:v>
                </c:pt>
                <c:pt idx="50775">
                  <c:v>04:38:11</c:v>
                </c:pt>
                <c:pt idx="50776">
                  <c:v>04:38:12</c:v>
                </c:pt>
                <c:pt idx="50777">
                  <c:v>04:38:13</c:v>
                </c:pt>
                <c:pt idx="50778">
                  <c:v>04:38:14</c:v>
                </c:pt>
                <c:pt idx="50779">
                  <c:v>04:38:15</c:v>
                </c:pt>
                <c:pt idx="50780">
                  <c:v>04:38:16</c:v>
                </c:pt>
                <c:pt idx="50781">
                  <c:v>04:38:17</c:v>
                </c:pt>
                <c:pt idx="50782">
                  <c:v>04:38:18</c:v>
                </c:pt>
                <c:pt idx="50783">
                  <c:v>04:38:19</c:v>
                </c:pt>
                <c:pt idx="50784">
                  <c:v>04:38:20</c:v>
                </c:pt>
                <c:pt idx="50785">
                  <c:v>04:38:21</c:v>
                </c:pt>
                <c:pt idx="50786">
                  <c:v>04:38:22</c:v>
                </c:pt>
                <c:pt idx="50787">
                  <c:v>04:38:23</c:v>
                </c:pt>
                <c:pt idx="50788">
                  <c:v>04:38:24</c:v>
                </c:pt>
                <c:pt idx="50789">
                  <c:v>04:38:25</c:v>
                </c:pt>
                <c:pt idx="50790">
                  <c:v>04:38:26</c:v>
                </c:pt>
                <c:pt idx="50791">
                  <c:v>04:38:27</c:v>
                </c:pt>
                <c:pt idx="50792">
                  <c:v>04:38:28</c:v>
                </c:pt>
                <c:pt idx="50793">
                  <c:v>04:38:29</c:v>
                </c:pt>
                <c:pt idx="50794">
                  <c:v>04:38:30</c:v>
                </c:pt>
                <c:pt idx="50795">
                  <c:v>04:38:31</c:v>
                </c:pt>
                <c:pt idx="50796">
                  <c:v>04:38:32</c:v>
                </c:pt>
                <c:pt idx="50797">
                  <c:v>04:38:33</c:v>
                </c:pt>
                <c:pt idx="50798">
                  <c:v>04:38:34</c:v>
                </c:pt>
                <c:pt idx="50799">
                  <c:v>04:38:35</c:v>
                </c:pt>
                <c:pt idx="50800">
                  <c:v>04:38:36</c:v>
                </c:pt>
                <c:pt idx="50801">
                  <c:v>04:38:37</c:v>
                </c:pt>
                <c:pt idx="50802">
                  <c:v>04:38:38</c:v>
                </c:pt>
                <c:pt idx="50803">
                  <c:v>04:38:39</c:v>
                </c:pt>
                <c:pt idx="50804">
                  <c:v>04:38:40</c:v>
                </c:pt>
                <c:pt idx="50805">
                  <c:v>04:38:41</c:v>
                </c:pt>
                <c:pt idx="50806">
                  <c:v>04:38:42</c:v>
                </c:pt>
                <c:pt idx="50807">
                  <c:v>04:38:43</c:v>
                </c:pt>
                <c:pt idx="50808">
                  <c:v>04:38:44</c:v>
                </c:pt>
                <c:pt idx="50809">
                  <c:v>04:38:45</c:v>
                </c:pt>
                <c:pt idx="50810">
                  <c:v>04:38:46</c:v>
                </c:pt>
                <c:pt idx="50811">
                  <c:v>04:38:47</c:v>
                </c:pt>
                <c:pt idx="50812">
                  <c:v>04:38:48</c:v>
                </c:pt>
                <c:pt idx="50813">
                  <c:v>04:38:49</c:v>
                </c:pt>
                <c:pt idx="50814">
                  <c:v>04:38:50</c:v>
                </c:pt>
                <c:pt idx="50815">
                  <c:v>04:38:51</c:v>
                </c:pt>
                <c:pt idx="50816">
                  <c:v>04:38:52</c:v>
                </c:pt>
                <c:pt idx="50817">
                  <c:v>04:38:53</c:v>
                </c:pt>
                <c:pt idx="50818">
                  <c:v>04:38:54</c:v>
                </c:pt>
                <c:pt idx="50819">
                  <c:v>04:38:55</c:v>
                </c:pt>
                <c:pt idx="50820">
                  <c:v>04:38:56</c:v>
                </c:pt>
                <c:pt idx="50821">
                  <c:v>04:38:57</c:v>
                </c:pt>
                <c:pt idx="50822">
                  <c:v>04:38:58</c:v>
                </c:pt>
                <c:pt idx="50823">
                  <c:v>04:38:59</c:v>
                </c:pt>
                <c:pt idx="50824">
                  <c:v>04:39:00</c:v>
                </c:pt>
                <c:pt idx="50825">
                  <c:v>04:39:01</c:v>
                </c:pt>
                <c:pt idx="50826">
                  <c:v>04:39:02</c:v>
                </c:pt>
                <c:pt idx="50827">
                  <c:v>04:39:03</c:v>
                </c:pt>
                <c:pt idx="50828">
                  <c:v>04:39:04</c:v>
                </c:pt>
                <c:pt idx="50829">
                  <c:v>04:39:05</c:v>
                </c:pt>
                <c:pt idx="50830">
                  <c:v>04:39:06</c:v>
                </c:pt>
                <c:pt idx="50831">
                  <c:v>04:39:07</c:v>
                </c:pt>
                <c:pt idx="50832">
                  <c:v>04:39:08</c:v>
                </c:pt>
                <c:pt idx="50833">
                  <c:v>04:39:09</c:v>
                </c:pt>
                <c:pt idx="50834">
                  <c:v>04:39:10</c:v>
                </c:pt>
                <c:pt idx="50835">
                  <c:v>04:39:11</c:v>
                </c:pt>
                <c:pt idx="50836">
                  <c:v>04:39:12</c:v>
                </c:pt>
                <c:pt idx="50837">
                  <c:v>04:39:13</c:v>
                </c:pt>
                <c:pt idx="50838">
                  <c:v>04:39:14</c:v>
                </c:pt>
                <c:pt idx="50839">
                  <c:v>04:39:15</c:v>
                </c:pt>
                <c:pt idx="50840">
                  <c:v>04:39:16</c:v>
                </c:pt>
                <c:pt idx="50841">
                  <c:v>04:39:17</c:v>
                </c:pt>
                <c:pt idx="50842">
                  <c:v>04:39:18</c:v>
                </c:pt>
                <c:pt idx="50843">
                  <c:v>04:39:19</c:v>
                </c:pt>
                <c:pt idx="50844">
                  <c:v>04:39:20</c:v>
                </c:pt>
                <c:pt idx="50845">
                  <c:v>04:39:21</c:v>
                </c:pt>
                <c:pt idx="50846">
                  <c:v>04:39:22</c:v>
                </c:pt>
                <c:pt idx="50847">
                  <c:v>04:39:23</c:v>
                </c:pt>
                <c:pt idx="50848">
                  <c:v>04:39:24</c:v>
                </c:pt>
                <c:pt idx="50849">
                  <c:v>04:39:25</c:v>
                </c:pt>
                <c:pt idx="50850">
                  <c:v>04:39:26</c:v>
                </c:pt>
                <c:pt idx="50851">
                  <c:v>04:39:27</c:v>
                </c:pt>
                <c:pt idx="50852">
                  <c:v>04:39:28</c:v>
                </c:pt>
                <c:pt idx="50853">
                  <c:v>04:39:29</c:v>
                </c:pt>
                <c:pt idx="50854">
                  <c:v>04:39:30</c:v>
                </c:pt>
                <c:pt idx="50855">
                  <c:v>04:39:31</c:v>
                </c:pt>
                <c:pt idx="50856">
                  <c:v>04:39:32</c:v>
                </c:pt>
                <c:pt idx="50857">
                  <c:v>04:39:33</c:v>
                </c:pt>
                <c:pt idx="50858">
                  <c:v>04:39:34</c:v>
                </c:pt>
                <c:pt idx="50859">
                  <c:v>04:39:35</c:v>
                </c:pt>
                <c:pt idx="50860">
                  <c:v>04:39:36</c:v>
                </c:pt>
                <c:pt idx="50861">
                  <c:v>04:39:37</c:v>
                </c:pt>
                <c:pt idx="50862">
                  <c:v>04:39:38</c:v>
                </c:pt>
                <c:pt idx="50863">
                  <c:v>04:39:39</c:v>
                </c:pt>
                <c:pt idx="50864">
                  <c:v>04:39:40</c:v>
                </c:pt>
                <c:pt idx="50865">
                  <c:v>04:39:41</c:v>
                </c:pt>
                <c:pt idx="50866">
                  <c:v>04:39:42</c:v>
                </c:pt>
                <c:pt idx="50867">
                  <c:v>04:39:43</c:v>
                </c:pt>
                <c:pt idx="50868">
                  <c:v>04:39:44</c:v>
                </c:pt>
                <c:pt idx="50869">
                  <c:v>04:39:45</c:v>
                </c:pt>
                <c:pt idx="50870">
                  <c:v>04:39:46</c:v>
                </c:pt>
                <c:pt idx="50871">
                  <c:v>04:39:47</c:v>
                </c:pt>
                <c:pt idx="50872">
                  <c:v>04:39:48</c:v>
                </c:pt>
                <c:pt idx="50873">
                  <c:v>04:39:49</c:v>
                </c:pt>
                <c:pt idx="50874">
                  <c:v>04:39:50</c:v>
                </c:pt>
                <c:pt idx="50875">
                  <c:v>04:39:51</c:v>
                </c:pt>
                <c:pt idx="50876">
                  <c:v>04:39:52</c:v>
                </c:pt>
                <c:pt idx="50877">
                  <c:v>04:39:53</c:v>
                </c:pt>
                <c:pt idx="50878">
                  <c:v>04:39:54</c:v>
                </c:pt>
                <c:pt idx="50879">
                  <c:v>04:39:55</c:v>
                </c:pt>
                <c:pt idx="50880">
                  <c:v>04:39:56</c:v>
                </c:pt>
                <c:pt idx="50881">
                  <c:v>04:39:57</c:v>
                </c:pt>
                <c:pt idx="50882">
                  <c:v>04:39:58</c:v>
                </c:pt>
                <c:pt idx="50883">
                  <c:v>04:39:59</c:v>
                </c:pt>
                <c:pt idx="50884">
                  <c:v>04:40:00</c:v>
                </c:pt>
                <c:pt idx="50885">
                  <c:v>04:40:01</c:v>
                </c:pt>
                <c:pt idx="50886">
                  <c:v>04:40:02</c:v>
                </c:pt>
                <c:pt idx="50887">
                  <c:v>04:40:03</c:v>
                </c:pt>
                <c:pt idx="50888">
                  <c:v>04:40:04</c:v>
                </c:pt>
                <c:pt idx="50889">
                  <c:v>04:40:05</c:v>
                </c:pt>
                <c:pt idx="50890">
                  <c:v>04:40:06</c:v>
                </c:pt>
                <c:pt idx="50891">
                  <c:v>04:40:07</c:v>
                </c:pt>
                <c:pt idx="50892">
                  <c:v>04:40:08</c:v>
                </c:pt>
                <c:pt idx="50893">
                  <c:v>04:40:09</c:v>
                </c:pt>
                <c:pt idx="50894">
                  <c:v>04:40:10</c:v>
                </c:pt>
                <c:pt idx="50895">
                  <c:v>04:40:11</c:v>
                </c:pt>
                <c:pt idx="50896">
                  <c:v>04:40:12</c:v>
                </c:pt>
                <c:pt idx="50897">
                  <c:v>04:40:13</c:v>
                </c:pt>
                <c:pt idx="50898">
                  <c:v>04:40:14</c:v>
                </c:pt>
                <c:pt idx="50899">
                  <c:v>04:40:15</c:v>
                </c:pt>
                <c:pt idx="50900">
                  <c:v>04:40:16</c:v>
                </c:pt>
                <c:pt idx="50901">
                  <c:v>04:40:17</c:v>
                </c:pt>
                <c:pt idx="50902">
                  <c:v>04:40:18</c:v>
                </c:pt>
                <c:pt idx="50903">
                  <c:v>04:40:19</c:v>
                </c:pt>
                <c:pt idx="50904">
                  <c:v>04:40:20</c:v>
                </c:pt>
                <c:pt idx="50905">
                  <c:v>04:40:21</c:v>
                </c:pt>
                <c:pt idx="50906">
                  <c:v>04:40:22</c:v>
                </c:pt>
                <c:pt idx="50907">
                  <c:v>04:40:23</c:v>
                </c:pt>
                <c:pt idx="50908">
                  <c:v>04:40:24</c:v>
                </c:pt>
                <c:pt idx="50909">
                  <c:v>04:40:25</c:v>
                </c:pt>
                <c:pt idx="50910">
                  <c:v>04:40:26</c:v>
                </c:pt>
                <c:pt idx="50911">
                  <c:v>04:40:27</c:v>
                </c:pt>
                <c:pt idx="50912">
                  <c:v>04:40:28</c:v>
                </c:pt>
                <c:pt idx="50913">
                  <c:v>04:40:29</c:v>
                </c:pt>
                <c:pt idx="50914">
                  <c:v>04:40:30</c:v>
                </c:pt>
                <c:pt idx="50915">
                  <c:v>04:40:31</c:v>
                </c:pt>
                <c:pt idx="50916">
                  <c:v>04:40:32</c:v>
                </c:pt>
                <c:pt idx="50917">
                  <c:v>04:40:33</c:v>
                </c:pt>
                <c:pt idx="50918">
                  <c:v>04:40:34</c:v>
                </c:pt>
                <c:pt idx="50919">
                  <c:v>04:40:35</c:v>
                </c:pt>
                <c:pt idx="50920">
                  <c:v>04:40:36</c:v>
                </c:pt>
                <c:pt idx="50921">
                  <c:v>04:40:37</c:v>
                </c:pt>
                <c:pt idx="50922">
                  <c:v>04:40:38</c:v>
                </c:pt>
                <c:pt idx="50923">
                  <c:v>04:40:39</c:v>
                </c:pt>
                <c:pt idx="50924">
                  <c:v>04:40:40</c:v>
                </c:pt>
                <c:pt idx="50925">
                  <c:v>04:40:41</c:v>
                </c:pt>
                <c:pt idx="50926">
                  <c:v>04:40:42</c:v>
                </c:pt>
                <c:pt idx="50927">
                  <c:v>04:40:43</c:v>
                </c:pt>
                <c:pt idx="50928">
                  <c:v>04:40:44</c:v>
                </c:pt>
                <c:pt idx="50929">
                  <c:v>04:40:45</c:v>
                </c:pt>
                <c:pt idx="50930">
                  <c:v>04:40:46</c:v>
                </c:pt>
                <c:pt idx="50931">
                  <c:v>04:40:47</c:v>
                </c:pt>
                <c:pt idx="50932">
                  <c:v>04:40:48</c:v>
                </c:pt>
                <c:pt idx="50933">
                  <c:v>04:40:49</c:v>
                </c:pt>
                <c:pt idx="50934">
                  <c:v>04:40:50</c:v>
                </c:pt>
                <c:pt idx="50935">
                  <c:v>04:40:51</c:v>
                </c:pt>
                <c:pt idx="50936">
                  <c:v>04:40:52</c:v>
                </c:pt>
                <c:pt idx="50937">
                  <c:v>04:40:53</c:v>
                </c:pt>
                <c:pt idx="50938">
                  <c:v>04:40:54</c:v>
                </c:pt>
                <c:pt idx="50939">
                  <c:v>04:40:55</c:v>
                </c:pt>
                <c:pt idx="50940">
                  <c:v>04:40:56</c:v>
                </c:pt>
                <c:pt idx="50941">
                  <c:v>04:40:57</c:v>
                </c:pt>
                <c:pt idx="50942">
                  <c:v>04:40:58</c:v>
                </c:pt>
                <c:pt idx="50943">
                  <c:v>04:40:59</c:v>
                </c:pt>
                <c:pt idx="50944">
                  <c:v>04:41:00</c:v>
                </c:pt>
                <c:pt idx="50945">
                  <c:v>04:41:01</c:v>
                </c:pt>
                <c:pt idx="50946">
                  <c:v>04:41:02</c:v>
                </c:pt>
                <c:pt idx="50947">
                  <c:v>04:41:03</c:v>
                </c:pt>
                <c:pt idx="50948">
                  <c:v>04:41:04</c:v>
                </c:pt>
                <c:pt idx="50949">
                  <c:v>04:41:05</c:v>
                </c:pt>
                <c:pt idx="50950">
                  <c:v>04:41:06</c:v>
                </c:pt>
                <c:pt idx="50951">
                  <c:v>04:41:07</c:v>
                </c:pt>
                <c:pt idx="50952">
                  <c:v>04:41:08</c:v>
                </c:pt>
                <c:pt idx="50953">
                  <c:v>04:41:09</c:v>
                </c:pt>
                <c:pt idx="50954">
                  <c:v>04:41:10</c:v>
                </c:pt>
                <c:pt idx="50955">
                  <c:v>04:41:11</c:v>
                </c:pt>
                <c:pt idx="50956">
                  <c:v>04:41:12</c:v>
                </c:pt>
                <c:pt idx="50957">
                  <c:v>04:41:13</c:v>
                </c:pt>
                <c:pt idx="50958">
                  <c:v>04:41:14</c:v>
                </c:pt>
                <c:pt idx="50959">
                  <c:v>04:41:15</c:v>
                </c:pt>
                <c:pt idx="50960">
                  <c:v>04:41:16</c:v>
                </c:pt>
                <c:pt idx="50961">
                  <c:v>04:41:17</c:v>
                </c:pt>
                <c:pt idx="50962">
                  <c:v>04:41:18</c:v>
                </c:pt>
                <c:pt idx="50963">
                  <c:v>04:41:19</c:v>
                </c:pt>
                <c:pt idx="50964">
                  <c:v>04:41:20</c:v>
                </c:pt>
                <c:pt idx="50965">
                  <c:v>04:41:21</c:v>
                </c:pt>
                <c:pt idx="50966">
                  <c:v>04:41:22</c:v>
                </c:pt>
                <c:pt idx="50967">
                  <c:v>04:41:23</c:v>
                </c:pt>
                <c:pt idx="50968">
                  <c:v>04:41:24</c:v>
                </c:pt>
                <c:pt idx="50969">
                  <c:v>04:41:25</c:v>
                </c:pt>
                <c:pt idx="50970">
                  <c:v>04:41:26</c:v>
                </c:pt>
                <c:pt idx="50971">
                  <c:v>04:41:27</c:v>
                </c:pt>
                <c:pt idx="50972">
                  <c:v>04:41:28</c:v>
                </c:pt>
                <c:pt idx="50973">
                  <c:v>04:41:29</c:v>
                </c:pt>
                <c:pt idx="50974">
                  <c:v>04:41:30</c:v>
                </c:pt>
                <c:pt idx="50975">
                  <c:v>04:41:31</c:v>
                </c:pt>
                <c:pt idx="50976">
                  <c:v>04:41:32</c:v>
                </c:pt>
                <c:pt idx="50977">
                  <c:v>04:41:33</c:v>
                </c:pt>
                <c:pt idx="50978">
                  <c:v>04:41:34</c:v>
                </c:pt>
                <c:pt idx="50979">
                  <c:v>04:41:35</c:v>
                </c:pt>
                <c:pt idx="50980">
                  <c:v>04:41:36</c:v>
                </c:pt>
                <c:pt idx="50981">
                  <c:v>04:41:37</c:v>
                </c:pt>
                <c:pt idx="50982">
                  <c:v>04:41:38</c:v>
                </c:pt>
                <c:pt idx="50983">
                  <c:v>04:41:39</c:v>
                </c:pt>
                <c:pt idx="50984">
                  <c:v>04:41:40</c:v>
                </c:pt>
                <c:pt idx="50985">
                  <c:v>04:41:41</c:v>
                </c:pt>
                <c:pt idx="50986">
                  <c:v>04:41:42</c:v>
                </c:pt>
                <c:pt idx="50987">
                  <c:v>04:41:43</c:v>
                </c:pt>
                <c:pt idx="50988">
                  <c:v>04:41:44</c:v>
                </c:pt>
                <c:pt idx="50989">
                  <c:v>04:41:45</c:v>
                </c:pt>
                <c:pt idx="50990">
                  <c:v>04:41:46</c:v>
                </c:pt>
                <c:pt idx="50991">
                  <c:v>04:41:47</c:v>
                </c:pt>
                <c:pt idx="50992">
                  <c:v>04:41:48</c:v>
                </c:pt>
                <c:pt idx="50993">
                  <c:v>04:41:49</c:v>
                </c:pt>
                <c:pt idx="50994">
                  <c:v>04:41:50</c:v>
                </c:pt>
                <c:pt idx="50995">
                  <c:v>04:41:51</c:v>
                </c:pt>
                <c:pt idx="50996">
                  <c:v>04:41:52</c:v>
                </c:pt>
                <c:pt idx="50997">
                  <c:v>04:41:53</c:v>
                </c:pt>
                <c:pt idx="50998">
                  <c:v>04:41:54</c:v>
                </c:pt>
                <c:pt idx="50999">
                  <c:v>04:41:55</c:v>
                </c:pt>
                <c:pt idx="51000">
                  <c:v>04:41:56</c:v>
                </c:pt>
                <c:pt idx="51001">
                  <c:v>04:41:57</c:v>
                </c:pt>
                <c:pt idx="51002">
                  <c:v>04:41:58</c:v>
                </c:pt>
                <c:pt idx="51003">
                  <c:v>04:41:59</c:v>
                </c:pt>
                <c:pt idx="51004">
                  <c:v>04:42:00</c:v>
                </c:pt>
                <c:pt idx="51005">
                  <c:v>04:42:01</c:v>
                </c:pt>
                <c:pt idx="51006">
                  <c:v>04:42:02</c:v>
                </c:pt>
                <c:pt idx="51007">
                  <c:v>04:42:03</c:v>
                </c:pt>
                <c:pt idx="51008">
                  <c:v>04:42:04</c:v>
                </c:pt>
                <c:pt idx="51009">
                  <c:v>04:42:05</c:v>
                </c:pt>
                <c:pt idx="51010">
                  <c:v>04:42:06</c:v>
                </c:pt>
                <c:pt idx="51011">
                  <c:v>04:42:07</c:v>
                </c:pt>
                <c:pt idx="51012">
                  <c:v>04:42:08</c:v>
                </c:pt>
                <c:pt idx="51013">
                  <c:v>04:42:09</c:v>
                </c:pt>
                <c:pt idx="51014">
                  <c:v>04:42:10</c:v>
                </c:pt>
                <c:pt idx="51015">
                  <c:v>04:42:11</c:v>
                </c:pt>
                <c:pt idx="51016">
                  <c:v>04:42:12</c:v>
                </c:pt>
                <c:pt idx="51017">
                  <c:v>04:42:13</c:v>
                </c:pt>
                <c:pt idx="51018">
                  <c:v>04:42:14</c:v>
                </c:pt>
                <c:pt idx="51019">
                  <c:v>04:42:15</c:v>
                </c:pt>
                <c:pt idx="51020">
                  <c:v>04:42:16</c:v>
                </c:pt>
                <c:pt idx="51021">
                  <c:v>04:42:17</c:v>
                </c:pt>
                <c:pt idx="51022">
                  <c:v>04:42:18</c:v>
                </c:pt>
                <c:pt idx="51023">
                  <c:v>04:42:19</c:v>
                </c:pt>
                <c:pt idx="51024">
                  <c:v>04:42:20</c:v>
                </c:pt>
                <c:pt idx="51025">
                  <c:v>04:42:21</c:v>
                </c:pt>
                <c:pt idx="51026">
                  <c:v>04:42:22</c:v>
                </c:pt>
                <c:pt idx="51027">
                  <c:v>04:42:23</c:v>
                </c:pt>
                <c:pt idx="51028">
                  <c:v>04:42:24</c:v>
                </c:pt>
                <c:pt idx="51029">
                  <c:v>04:42:25</c:v>
                </c:pt>
                <c:pt idx="51030">
                  <c:v>04:42:26</c:v>
                </c:pt>
                <c:pt idx="51031">
                  <c:v>04:42:27</c:v>
                </c:pt>
                <c:pt idx="51032">
                  <c:v>04:42:28</c:v>
                </c:pt>
                <c:pt idx="51033">
                  <c:v>04:42:29</c:v>
                </c:pt>
                <c:pt idx="51034">
                  <c:v>04:42:30</c:v>
                </c:pt>
                <c:pt idx="51035">
                  <c:v>04:42:31</c:v>
                </c:pt>
                <c:pt idx="51036">
                  <c:v>04:42:32</c:v>
                </c:pt>
                <c:pt idx="51037">
                  <c:v>04:42:33</c:v>
                </c:pt>
                <c:pt idx="51038">
                  <c:v>04:42:34</c:v>
                </c:pt>
                <c:pt idx="51039">
                  <c:v>04:42:35</c:v>
                </c:pt>
                <c:pt idx="51040">
                  <c:v>04:42:36</c:v>
                </c:pt>
                <c:pt idx="51041">
                  <c:v>04:42:37</c:v>
                </c:pt>
                <c:pt idx="51042">
                  <c:v>04:42:38</c:v>
                </c:pt>
                <c:pt idx="51043">
                  <c:v>04:42:39</c:v>
                </c:pt>
                <c:pt idx="51044">
                  <c:v>04:42:40</c:v>
                </c:pt>
                <c:pt idx="51045">
                  <c:v>04:42:41</c:v>
                </c:pt>
                <c:pt idx="51046">
                  <c:v>04:42:42</c:v>
                </c:pt>
                <c:pt idx="51047">
                  <c:v>04:42:43</c:v>
                </c:pt>
                <c:pt idx="51048">
                  <c:v>04:42:44</c:v>
                </c:pt>
                <c:pt idx="51049">
                  <c:v>04:42:45</c:v>
                </c:pt>
                <c:pt idx="51050">
                  <c:v>04:42:46</c:v>
                </c:pt>
                <c:pt idx="51051">
                  <c:v>04:42:47</c:v>
                </c:pt>
                <c:pt idx="51052">
                  <c:v>04:42:48</c:v>
                </c:pt>
                <c:pt idx="51053">
                  <c:v>04:42:49</c:v>
                </c:pt>
                <c:pt idx="51054">
                  <c:v>04:42:50</c:v>
                </c:pt>
                <c:pt idx="51055">
                  <c:v>04:42:51</c:v>
                </c:pt>
                <c:pt idx="51056">
                  <c:v>04:42:52</c:v>
                </c:pt>
                <c:pt idx="51057">
                  <c:v>04:42:53</c:v>
                </c:pt>
                <c:pt idx="51058">
                  <c:v>04:42:54</c:v>
                </c:pt>
                <c:pt idx="51059">
                  <c:v>04:42:55</c:v>
                </c:pt>
                <c:pt idx="51060">
                  <c:v>04:42:56</c:v>
                </c:pt>
                <c:pt idx="51061">
                  <c:v>04:42:57</c:v>
                </c:pt>
                <c:pt idx="51062">
                  <c:v>04:42:58</c:v>
                </c:pt>
                <c:pt idx="51063">
                  <c:v>04:42:59</c:v>
                </c:pt>
                <c:pt idx="51064">
                  <c:v>04:43:00</c:v>
                </c:pt>
                <c:pt idx="51065">
                  <c:v>04:43:01</c:v>
                </c:pt>
                <c:pt idx="51066">
                  <c:v>04:43:02</c:v>
                </c:pt>
                <c:pt idx="51067">
                  <c:v>04:43:03</c:v>
                </c:pt>
                <c:pt idx="51068">
                  <c:v>04:43:04</c:v>
                </c:pt>
                <c:pt idx="51069">
                  <c:v>04:43:05</c:v>
                </c:pt>
                <c:pt idx="51070">
                  <c:v>04:43:06</c:v>
                </c:pt>
                <c:pt idx="51071">
                  <c:v>04:43:07</c:v>
                </c:pt>
                <c:pt idx="51072">
                  <c:v>04:43:08</c:v>
                </c:pt>
                <c:pt idx="51073">
                  <c:v>04:43:09</c:v>
                </c:pt>
                <c:pt idx="51074">
                  <c:v>04:43:10</c:v>
                </c:pt>
                <c:pt idx="51075">
                  <c:v>04:43:11</c:v>
                </c:pt>
                <c:pt idx="51076">
                  <c:v>04:43:12</c:v>
                </c:pt>
                <c:pt idx="51077">
                  <c:v>04:43:13</c:v>
                </c:pt>
                <c:pt idx="51078">
                  <c:v>04:43:14</c:v>
                </c:pt>
                <c:pt idx="51079">
                  <c:v>04:43:15</c:v>
                </c:pt>
                <c:pt idx="51080">
                  <c:v>04:43:16</c:v>
                </c:pt>
                <c:pt idx="51081">
                  <c:v>04:43:17</c:v>
                </c:pt>
                <c:pt idx="51082">
                  <c:v>04:43:18</c:v>
                </c:pt>
                <c:pt idx="51083">
                  <c:v>04:43:19</c:v>
                </c:pt>
                <c:pt idx="51084">
                  <c:v>04:43:20</c:v>
                </c:pt>
                <c:pt idx="51085">
                  <c:v>04:43:21</c:v>
                </c:pt>
                <c:pt idx="51086">
                  <c:v>04:43:22</c:v>
                </c:pt>
                <c:pt idx="51087">
                  <c:v>04:43:23</c:v>
                </c:pt>
                <c:pt idx="51088">
                  <c:v>04:43:24</c:v>
                </c:pt>
                <c:pt idx="51089">
                  <c:v>04:43:25</c:v>
                </c:pt>
                <c:pt idx="51090">
                  <c:v>04:43:26</c:v>
                </c:pt>
                <c:pt idx="51091">
                  <c:v>04:43:27</c:v>
                </c:pt>
                <c:pt idx="51092">
                  <c:v>04:43:28</c:v>
                </c:pt>
                <c:pt idx="51093">
                  <c:v>04:43:29</c:v>
                </c:pt>
                <c:pt idx="51094">
                  <c:v>04:43:30</c:v>
                </c:pt>
                <c:pt idx="51095">
                  <c:v>04:43:31</c:v>
                </c:pt>
                <c:pt idx="51096">
                  <c:v>04:43:32</c:v>
                </c:pt>
                <c:pt idx="51097">
                  <c:v>04:43:33</c:v>
                </c:pt>
                <c:pt idx="51098">
                  <c:v>04:43:34</c:v>
                </c:pt>
                <c:pt idx="51099">
                  <c:v>04:43:35</c:v>
                </c:pt>
                <c:pt idx="51100">
                  <c:v>04:43:36</c:v>
                </c:pt>
                <c:pt idx="51101">
                  <c:v>04:43:37</c:v>
                </c:pt>
                <c:pt idx="51102">
                  <c:v>04:43:38</c:v>
                </c:pt>
                <c:pt idx="51103">
                  <c:v>04:43:39</c:v>
                </c:pt>
                <c:pt idx="51104">
                  <c:v>04:43:40</c:v>
                </c:pt>
                <c:pt idx="51105">
                  <c:v>04:43:41</c:v>
                </c:pt>
                <c:pt idx="51106">
                  <c:v>04:43:42</c:v>
                </c:pt>
                <c:pt idx="51107">
                  <c:v>04:43:43</c:v>
                </c:pt>
                <c:pt idx="51108">
                  <c:v>04:43:44</c:v>
                </c:pt>
                <c:pt idx="51109">
                  <c:v>04:43:45</c:v>
                </c:pt>
                <c:pt idx="51110">
                  <c:v>04:43:46</c:v>
                </c:pt>
                <c:pt idx="51111">
                  <c:v>04:43:47</c:v>
                </c:pt>
                <c:pt idx="51112">
                  <c:v>04:43:48</c:v>
                </c:pt>
                <c:pt idx="51113">
                  <c:v>04:43:49</c:v>
                </c:pt>
                <c:pt idx="51114">
                  <c:v>04:43:50</c:v>
                </c:pt>
                <c:pt idx="51115">
                  <c:v>04:43:51</c:v>
                </c:pt>
                <c:pt idx="51116">
                  <c:v>04:43:52</c:v>
                </c:pt>
                <c:pt idx="51117">
                  <c:v>04:43:53</c:v>
                </c:pt>
                <c:pt idx="51118">
                  <c:v>04:43:54</c:v>
                </c:pt>
                <c:pt idx="51119">
                  <c:v>04:43:55</c:v>
                </c:pt>
                <c:pt idx="51120">
                  <c:v>04:43:56</c:v>
                </c:pt>
                <c:pt idx="51121">
                  <c:v>04:43:57</c:v>
                </c:pt>
                <c:pt idx="51122">
                  <c:v>04:43:58</c:v>
                </c:pt>
                <c:pt idx="51123">
                  <c:v>04:43:59</c:v>
                </c:pt>
                <c:pt idx="51124">
                  <c:v>04:44:00</c:v>
                </c:pt>
                <c:pt idx="51125">
                  <c:v>04:44:01</c:v>
                </c:pt>
                <c:pt idx="51126">
                  <c:v>04:44:02</c:v>
                </c:pt>
                <c:pt idx="51127">
                  <c:v>04:44:03</c:v>
                </c:pt>
                <c:pt idx="51128">
                  <c:v>04:44:04</c:v>
                </c:pt>
                <c:pt idx="51129">
                  <c:v>04:44:05</c:v>
                </c:pt>
                <c:pt idx="51130">
                  <c:v>04:44:06</c:v>
                </c:pt>
                <c:pt idx="51131">
                  <c:v>04:44:07</c:v>
                </c:pt>
                <c:pt idx="51132">
                  <c:v>04:44:08</c:v>
                </c:pt>
                <c:pt idx="51133">
                  <c:v>04:44:09</c:v>
                </c:pt>
                <c:pt idx="51134">
                  <c:v>04:44:10</c:v>
                </c:pt>
                <c:pt idx="51135">
                  <c:v>04:44:11</c:v>
                </c:pt>
                <c:pt idx="51136">
                  <c:v>04:44:12</c:v>
                </c:pt>
                <c:pt idx="51137">
                  <c:v>04:44:13</c:v>
                </c:pt>
                <c:pt idx="51138">
                  <c:v>04:44:14</c:v>
                </c:pt>
                <c:pt idx="51139">
                  <c:v>04:44:15</c:v>
                </c:pt>
                <c:pt idx="51140">
                  <c:v>04:44:16</c:v>
                </c:pt>
                <c:pt idx="51141">
                  <c:v>04:44:17</c:v>
                </c:pt>
                <c:pt idx="51142">
                  <c:v>04:44:18</c:v>
                </c:pt>
                <c:pt idx="51143">
                  <c:v>04:44:19</c:v>
                </c:pt>
                <c:pt idx="51144">
                  <c:v>04:44:20</c:v>
                </c:pt>
                <c:pt idx="51145">
                  <c:v>04:44:21</c:v>
                </c:pt>
                <c:pt idx="51146">
                  <c:v>04:44:22</c:v>
                </c:pt>
                <c:pt idx="51147">
                  <c:v>04:44:23</c:v>
                </c:pt>
                <c:pt idx="51148">
                  <c:v>04:44:24</c:v>
                </c:pt>
                <c:pt idx="51149">
                  <c:v>04:44:25</c:v>
                </c:pt>
                <c:pt idx="51150">
                  <c:v>04:44:26</c:v>
                </c:pt>
                <c:pt idx="51151">
                  <c:v>04:44:27</c:v>
                </c:pt>
                <c:pt idx="51152">
                  <c:v>04:44:28</c:v>
                </c:pt>
                <c:pt idx="51153">
                  <c:v>04:44:29</c:v>
                </c:pt>
                <c:pt idx="51154">
                  <c:v>04:44:30</c:v>
                </c:pt>
                <c:pt idx="51155">
                  <c:v>04:44:31</c:v>
                </c:pt>
                <c:pt idx="51156">
                  <c:v>04:44:32</c:v>
                </c:pt>
                <c:pt idx="51157">
                  <c:v>04:44:33</c:v>
                </c:pt>
                <c:pt idx="51158">
                  <c:v>04:44:34</c:v>
                </c:pt>
                <c:pt idx="51159">
                  <c:v>04:44:35</c:v>
                </c:pt>
                <c:pt idx="51160">
                  <c:v>04:44:36</c:v>
                </c:pt>
                <c:pt idx="51161">
                  <c:v>04:44:37</c:v>
                </c:pt>
                <c:pt idx="51162">
                  <c:v>04:44:38</c:v>
                </c:pt>
                <c:pt idx="51163">
                  <c:v>04:44:39</c:v>
                </c:pt>
                <c:pt idx="51164">
                  <c:v>04:44:40</c:v>
                </c:pt>
                <c:pt idx="51165">
                  <c:v>04:44:41</c:v>
                </c:pt>
                <c:pt idx="51166">
                  <c:v>04:44:42</c:v>
                </c:pt>
                <c:pt idx="51167">
                  <c:v>04:44:43</c:v>
                </c:pt>
                <c:pt idx="51168">
                  <c:v>04:44:44</c:v>
                </c:pt>
                <c:pt idx="51169">
                  <c:v>04:44:45</c:v>
                </c:pt>
                <c:pt idx="51170">
                  <c:v>04:44:46</c:v>
                </c:pt>
                <c:pt idx="51171">
                  <c:v>04:44:47</c:v>
                </c:pt>
                <c:pt idx="51172">
                  <c:v>04:44:48</c:v>
                </c:pt>
                <c:pt idx="51173">
                  <c:v>04:44:49</c:v>
                </c:pt>
                <c:pt idx="51174">
                  <c:v>04:44:50</c:v>
                </c:pt>
                <c:pt idx="51175">
                  <c:v>04:44:51</c:v>
                </c:pt>
                <c:pt idx="51176">
                  <c:v>04:44:52</c:v>
                </c:pt>
                <c:pt idx="51177">
                  <c:v>04:44:53</c:v>
                </c:pt>
                <c:pt idx="51178">
                  <c:v>04:44:54</c:v>
                </c:pt>
                <c:pt idx="51179">
                  <c:v>04:44:55</c:v>
                </c:pt>
                <c:pt idx="51180">
                  <c:v>04:44:56</c:v>
                </c:pt>
                <c:pt idx="51181">
                  <c:v>04:44:57</c:v>
                </c:pt>
                <c:pt idx="51182">
                  <c:v>04:44:58</c:v>
                </c:pt>
                <c:pt idx="51183">
                  <c:v>04:44:59</c:v>
                </c:pt>
                <c:pt idx="51184">
                  <c:v>04:45:00</c:v>
                </c:pt>
                <c:pt idx="51185">
                  <c:v>04:45:01</c:v>
                </c:pt>
                <c:pt idx="51186">
                  <c:v>04:45:02</c:v>
                </c:pt>
                <c:pt idx="51187">
                  <c:v>04:45:03</c:v>
                </c:pt>
                <c:pt idx="51188">
                  <c:v>04:45:04</c:v>
                </c:pt>
                <c:pt idx="51189">
                  <c:v>04:45:05</c:v>
                </c:pt>
                <c:pt idx="51190">
                  <c:v>04:45:06</c:v>
                </c:pt>
                <c:pt idx="51191">
                  <c:v>04:45:07</c:v>
                </c:pt>
                <c:pt idx="51192">
                  <c:v>04:45:08</c:v>
                </c:pt>
                <c:pt idx="51193">
                  <c:v>04:45:09</c:v>
                </c:pt>
                <c:pt idx="51194">
                  <c:v>04:45:10</c:v>
                </c:pt>
                <c:pt idx="51195">
                  <c:v>04:45:11</c:v>
                </c:pt>
                <c:pt idx="51196">
                  <c:v>04:45:12</c:v>
                </c:pt>
                <c:pt idx="51197">
                  <c:v>04:45:13</c:v>
                </c:pt>
                <c:pt idx="51198">
                  <c:v>04:45:14</c:v>
                </c:pt>
                <c:pt idx="51199">
                  <c:v>04:45:15</c:v>
                </c:pt>
                <c:pt idx="51200">
                  <c:v>04:45:16</c:v>
                </c:pt>
                <c:pt idx="51201">
                  <c:v>04:45:17</c:v>
                </c:pt>
                <c:pt idx="51202">
                  <c:v>04:45:18</c:v>
                </c:pt>
                <c:pt idx="51203">
                  <c:v>04:45:19</c:v>
                </c:pt>
                <c:pt idx="51204">
                  <c:v>04:45:20</c:v>
                </c:pt>
                <c:pt idx="51205">
                  <c:v>04:45:21</c:v>
                </c:pt>
                <c:pt idx="51206">
                  <c:v>04:45:22</c:v>
                </c:pt>
                <c:pt idx="51207">
                  <c:v>04:45:23</c:v>
                </c:pt>
                <c:pt idx="51208">
                  <c:v>04:45:24</c:v>
                </c:pt>
                <c:pt idx="51209">
                  <c:v>04:45:25</c:v>
                </c:pt>
                <c:pt idx="51210">
                  <c:v>04:45:26</c:v>
                </c:pt>
                <c:pt idx="51211">
                  <c:v>04:45:27</c:v>
                </c:pt>
                <c:pt idx="51212">
                  <c:v>04:45:28</c:v>
                </c:pt>
                <c:pt idx="51213">
                  <c:v>04:45:29</c:v>
                </c:pt>
                <c:pt idx="51214">
                  <c:v>04:45:30</c:v>
                </c:pt>
                <c:pt idx="51215">
                  <c:v>04:45:31</c:v>
                </c:pt>
                <c:pt idx="51216">
                  <c:v>04:45:32</c:v>
                </c:pt>
                <c:pt idx="51217">
                  <c:v>04:45:33</c:v>
                </c:pt>
                <c:pt idx="51218">
                  <c:v>04:45:34</c:v>
                </c:pt>
                <c:pt idx="51219">
                  <c:v>04:45:35</c:v>
                </c:pt>
                <c:pt idx="51220">
                  <c:v>04:45:36</c:v>
                </c:pt>
                <c:pt idx="51221">
                  <c:v>04:45:37</c:v>
                </c:pt>
                <c:pt idx="51222">
                  <c:v>04:45:38</c:v>
                </c:pt>
                <c:pt idx="51223">
                  <c:v>04:45:39</c:v>
                </c:pt>
                <c:pt idx="51224">
                  <c:v>04:45:40</c:v>
                </c:pt>
                <c:pt idx="51225">
                  <c:v>04:45:41</c:v>
                </c:pt>
                <c:pt idx="51226">
                  <c:v>04:45:42</c:v>
                </c:pt>
                <c:pt idx="51227">
                  <c:v>04:45:43</c:v>
                </c:pt>
                <c:pt idx="51228">
                  <c:v>04:45:44</c:v>
                </c:pt>
                <c:pt idx="51229">
                  <c:v>04:45:45</c:v>
                </c:pt>
                <c:pt idx="51230">
                  <c:v>04:45:46</c:v>
                </c:pt>
                <c:pt idx="51231">
                  <c:v>04:45:47</c:v>
                </c:pt>
                <c:pt idx="51232">
                  <c:v>04:45:48</c:v>
                </c:pt>
                <c:pt idx="51233">
                  <c:v>04:45:49</c:v>
                </c:pt>
                <c:pt idx="51234">
                  <c:v>04:45:50</c:v>
                </c:pt>
                <c:pt idx="51235">
                  <c:v>04:45:51</c:v>
                </c:pt>
                <c:pt idx="51236">
                  <c:v>04:45:52</c:v>
                </c:pt>
                <c:pt idx="51237">
                  <c:v>04:45:53</c:v>
                </c:pt>
                <c:pt idx="51238">
                  <c:v>04:45:54</c:v>
                </c:pt>
                <c:pt idx="51239">
                  <c:v>04:45:55</c:v>
                </c:pt>
                <c:pt idx="51240">
                  <c:v>04:45:56</c:v>
                </c:pt>
                <c:pt idx="51241">
                  <c:v>04:45:57</c:v>
                </c:pt>
                <c:pt idx="51242">
                  <c:v>04:45:58</c:v>
                </c:pt>
                <c:pt idx="51243">
                  <c:v>04:45:59</c:v>
                </c:pt>
                <c:pt idx="51244">
                  <c:v>04:46:00</c:v>
                </c:pt>
                <c:pt idx="51245">
                  <c:v>04:46:01</c:v>
                </c:pt>
                <c:pt idx="51246">
                  <c:v>04:46:02</c:v>
                </c:pt>
                <c:pt idx="51247">
                  <c:v>04:46:03</c:v>
                </c:pt>
                <c:pt idx="51248">
                  <c:v>04:46:04</c:v>
                </c:pt>
                <c:pt idx="51249">
                  <c:v>04:46:05</c:v>
                </c:pt>
                <c:pt idx="51250">
                  <c:v>04:46:06</c:v>
                </c:pt>
                <c:pt idx="51251">
                  <c:v>04:46:07</c:v>
                </c:pt>
                <c:pt idx="51252">
                  <c:v>04:46:08</c:v>
                </c:pt>
                <c:pt idx="51253">
                  <c:v>04:46:09</c:v>
                </c:pt>
                <c:pt idx="51254">
                  <c:v>04:46:10</c:v>
                </c:pt>
                <c:pt idx="51255">
                  <c:v>04:46:11</c:v>
                </c:pt>
                <c:pt idx="51256">
                  <c:v>04:46:12</c:v>
                </c:pt>
                <c:pt idx="51257">
                  <c:v>04:46:13</c:v>
                </c:pt>
                <c:pt idx="51258">
                  <c:v>04:46:14</c:v>
                </c:pt>
                <c:pt idx="51259">
                  <c:v>04:46:15</c:v>
                </c:pt>
                <c:pt idx="51260">
                  <c:v>04:46:16</c:v>
                </c:pt>
                <c:pt idx="51261">
                  <c:v>04:46:17</c:v>
                </c:pt>
                <c:pt idx="51262">
                  <c:v>04:46:18</c:v>
                </c:pt>
                <c:pt idx="51263">
                  <c:v>04:46:19</c:v>
                </c:pt>
                <c:pt idx="51264">
                  <c:v>04:46:20</c:v>
                </c:pt>
                <c:pt idx="51265">
                  <c:v>04:46:21</c:v>
                </c:pt>
                <c:pt idx="51266">
                  <c:v>04:46:22</c:v>
                </c:pt>
                <c:pt idx="51267">
                  <c:v>04:46:23</c:v>
                </c:pt>
                <c:pt idx="51268">
                  <c:v>04:46:24</c:v>
                </c:pt>
                <c:pt idx="51269">
                  <c:v>04:46:25</c:v>
                </c:pt>
                <c:pt idx="51270">
                  <c:v>04:46:26</c:v>
                </c:pt>
                <c:pt idx="51271">
                  <c:v>04:46:27</c:v>
                </c:pt>
                <c:pt idx="51272">
                  <c:v>04:46:28</c:v>
                </c:pt>
                <c:pt idx="51273">
                  <c:v>04:46:29</c:v>
                </c:pt>
                <c:pt idx="51274">
                  <c:v>04:46:30</c:v>
                </c:pt>
                <c:pt idx="51275">
                  <c:v>04:46:31</c:v>
                </c:pt>
                <c:pt idx="51276">
                  <c:v>04:46:32</c:v>
                </c:pt>
                <c:pt idx="51277">
                  <c:v>04:46:33</c:v>
                </c:pt>
                <c:pt idx="51278">
                  <c:v>04:46:34</c:v>
                </c:pt>
                <c:pt idx="51279">
                  <c:v>04:46:35</c:v>
                </c:pt>
                <c:pt idx="51280">
                  <c:v>04:46:36</c:v>
                </c:pt>
                <c:pt idx="51281">
                  <c:v>04:46:37</c:v>
                </c:pt>
                <c:pt idx="51282">
                  <c:v>04:46:38</c:v>
                </c:pt>
                <c:pt idx="51283">
                  <c:v>04:46:39</c:v>
                </c:pt>
                <c:pt idx="51284">
                  <c:v>04:46:40</c:v>
                </c:pt>
                <c:pt idx="51285">
                  <c:v>04:46:41</c:v>
                </c:pt>
                <c:pt idx="51286">
                  <c:v>04:46:42</c:v>
                </c:pt>
                <c:pt idx="51287">
                  <c:v>04:46:43</c:v>
                </c:pt>
                <c:pt idx="51288">
                  <c:v>04:46:44</c:v>
                </c:pt>
                <c:pt idx="51289">
                  <c:v>04:46:45</c:v>
                </c:pt>
                <c:pt idx="51290">
                  <c:v>04:46:46</c:v>
                </c:pt>
                <c:pt idx="51291">
                  <c:v>04:46:47</c:v>
                </c:pt>
                <c:pt idx="51292">
                  <c:v>04:46:48</c:v>
                </c:pt>
                <c:pt idx="51293">
                  <c:v>04:46:49</c:v>
                </c:pt>
                <c:pt idx="51294">
                  <c:v>04:46:50</c:v>
                </c:pt>
                <c:pt idx="51295">
                  <c:v>04:46:51</c:v>
                </c:pt>
                <c:pt idx="51296">
                  <c:v>04:46:52</c:v>
                </c:pt>
                <c:pt idx="51297">
                  <c:v>04:46:53</c:v>
                </c:pt>
                <c:pt idx="51298">
                  <c:v>04:46:54</c:v>
                </c:pt>
                <c:pt idx="51299">
                  <c:v>04:46:55</c:v>
                </c:pt>
                <c:pt idx="51300">
                  <c:v>04:46:56</c:v>
                </c:pt>
                <c:pt idx="51301">
                  <c:v>04:46:57</c:v>
                </c:pt>
                <c:pt idx="51302">
                  <c:v>04:46:58</c:v>
                </c:pt>
                <c:pt idx="51303">
                  <c:v>04:46:59</c:v>
                </c:pt>
                <c:pt idx="51304">
                  <c:v>04:47:00</c:v>
                </c:pt>
                <c:pt idx="51305">
                  <c:v>04:47:01</c:v>
                </c:pt>
                <c:pt idx="51306">
                  <c:v>04:47:02</c:v>
                </c:pt>
                <c:pt idx="51307">
                  <c:v>04:47:03</c:v>
                </c:pt>
                <c:pt idx="51308">
                  <c:v>04:47:04</c:v>
                </c:pt>
                <c:pt idx="51309">
                  <c:v>04:47:05</c:v>
                </c:pt>
                <c:pt idx="51310">
                  <c:v>04:47:06</c:v>
                </c:pt>
                <c:pt idx="51311">
                  <c:v>04:47:07</c:v>
                </c:pt>
                <c:pt idx="51312">
                  <c:v>04:47:08</c:v>
                </c:pt>
                <c:pt idx="51313">
                  <c:v>04:47:09</c:v>
                </c:pt>
                <c:pt idx="51314">
                  <c:v>04:47:10</c:v>
                </c:pt>
                <c:pt idx="51315">
                  <c:v>04:47:11</c:v>
                </c:pt>
                <c:pt idx="51316">
                  <c:v>04:47:12</c:v>
                </c:pt>
                <c:pt idx="51317">
                  <c:v>04:47:13</c:v>
                </c:pt>
                <c:pt idx="51318">
                  <c:v>04:47:14</c:v>
                </c:pt>
                <c:pt idx="51319">
                  <c:v>04:47:15</c:v>
                </c:pt>
                <c:pt idx="51320">
                  <c:v>04:47:16</c:v>
                </c:pt>
                <c:pt idx="51321">
                  <c:v>04:47:17</c:v>
                </c:pt>
                <c:pt idx="51322">
                  <c:v>04:47:18</c:v>
                </c:pt>
                <c:pt idx="51323">
                  <c:v>04:47:19</c:v>
                </c:pt>
                <c:pt idx="51324">
                  <c:v>04:47:20</c:v>
                </c:pt>
                <c:pt idx="51325">
                  <c:v>04:47:21</c:v>
                </c:pt>
                <c:pt idx="51326">
                  <c:v>04:47:22</c:v>
                </c:pt>
                <c:pt idx="51327">
                  <c:v>04:47:23</c:v>
                </c:pt>
                <c:pt idx="51328">
                  <c:v>04:47:24</c:v>
                </c:pt>
                <c:pt idx="51329">
                  <c:v>04:47:25</c:v>
                </c:pt>
                <c:pt idx="51330">
                  <c:v>04:47:26</c:v>
                </c:pt>
                <c:pt idx="51331">
                  <c:v>04:47:27</c:v>
                </c:pt>
                <c:pt idx="51332">
                  <c:v>04:47:28</c:v>
                </c:pt>
                <c:pt idx="51333">
                  <c:v>04:47:29</c:v>
                </c:pt>
                <c:pt idx="51334">
                  <c:v>04:47:30</c:v>
                </c:pt>
                <c:pt idx="51335">
                  <c:v>04:47:31</c:v>
                </c:pt>
                <c:pt idx="51336">
                  <c:v>04:47:32</c:v>
                </c:pt>
                <c:pt idx="51337">
                  <c:v>04:47:33</c:v>
                </c:pt>
                <c:pt idx="51338">
                  <c:v>04:47:34</c:v>
                </c:pt>
                <c:pt idx="51339">
                  <c:v>04:47:35</c:v>
                </c:pt>
                <c:pt idx="51340">
                  <c:v>04:47:36</c:v>
                </c:pt>
                <c:pt idx="51341">
                  <c:v>04:47:37</c:v>
                </c:pt>
                <c:pt idx="51342">
                  <c:v>04:47:38</c:v>
                </c:pt>
                <c:pt idx="51343">
                  <c:v>04:47:39</c:v>
                </c:pt>
                <c:pt idx="51344">
                  <c:v>04:47:40</c:v>
                </c:pt>
                <c:pt idx="51345">
                  <c:v>04:47:41</c:v>
                </c:pt>
                <c:pt idx="51346">
                  <c:v>04:47:42</c:v>
                </c:pt>
                <c:pt idx="51347">
                  <c:v>04:47:43</c:v>
                </c:pt>
                <c:pt idx="51348">
                  <c:v>04:47:44</c:v>
                </c:pt>
                <c:pt idx="51349">
                  <c:v>04:47:45</c:v>
                </c:pt>
                <c:pt idx="51350">
                  <c:v>04:47:46</c:v>
                </c:pt>
                <c:pt idx="51351">
                  <c:v>04:47:47</c:v>
                </c:pt>
                <c:pt idx="51352">
                  <c:v>04:47:48</c:v>
                </c:pt>
                <c:pt idx="51353">
                  <c:v>04:47:49</c:v>
                </c:pt>
                <c:pt idx="51354">
                  <c:v>04:47:50</c:v>
                </c:pt>
                <c:pt idx="51355">
                  <c:v>04:47:51</c:v>
                </c:pt>
                <c:pt idx="51356">
                  <c:v>04:47:52</c:v>
                </c:pt>
                <c:pt idx="51357">
                  <c:v>04:47:53</c:v>
                </c:pt>
                <c:pt idx="51358">
                  <c:v>04:47:54</c:v>
                </c:pt>
                <c:pt idx="51359">
                  <c:v>04:47:55</c:v>
                </c:pt>
                <c:pt idx="51360">
                  <c:v>04:47:56</c:v>
                </c:pt>
                <c:pt idx="51361">
                  <c:v>04:47:57</c:v>
                </c:pt>
                <c:pt idx="51362">
                  <c:v>04:47:58</c:v>
                </c:pt>
                <c:pt idx="51363">
                  <c:v>04:47:59</c:v>
                </c:pt>
                <c:pt idx="51364">
                  <c:v>04:48:00</c:v>
                </c:pt>
                <c:pt idx="51365">
                  <c:v>04:48:01</c:v>
                </c:pt>
                <c:pt idx="51366">
                  <c:v>04:48:02</c:v>
                </c:pt>
                <c:pt idx="51367">
                  <c:v>04:48:03</c:v>
                </c:pt>
                <c:pt idx="51368">
                  <c:v>04:48:04</c:v>
                </c:pt>
                <c:pt idx="51369">
                  <c:v>04:48:05</c:v>
                </c:pt>
                <c:pt idx="51370">
                  <c:v>04:48:06</c:v>
                </c:pt>
                <c:pt idx="51371">
                  <c:v>04:48:07</c:v>
                </c:pt>
                <c:pt idx="51372">
                  <c:v>04:48:08</c:v>
                </c:pt>
                <c:pt idx="51373">
                  <c:v>04:48:09</c:v>
                </c:pt>
                <c:pt idx="51374">
                  <c:v>04:48:10</c:v>
                </c:pt>
                <c:pt idx="51375">
                  <c:v>04:48:11</c:v>
                </c:pt>
                <c:pt idx="51376">
                  <c:v>04:48:12</c:v>
                </c:pt>
                <c:pt idx="51377">
                  <c:v>04:48:13</c:v>
                </c:pt>
                <c:pt idx="51378">
                  <c:v>04:48:14</c:v>
                </c:pt>
                <c:pt idx="51379">
                  <c:v>04:48:15</c:v>
                </c:pt>
                <c:pt idx="51380">
                  <c:v>04:48:16</c:v>
                </c:pt>
                <c:pt idx="51381">
                  <c:v>04:48:17</c:v>
                </c:pt>
                <c:pt idx="51382">
                  <c:v>04:48:18</c:v>
                </c:pt>
                <c:pt idx="51383">
                  <c:v>04:48:19</c:v>
                </c:pt>
                <c:pt idx="51384">
                  <c:v>04:48:20</c:v>
                </c:pt>
                <c:pt idx="51385">
                  <c:v>04:48:21</c:v>
                </c:pt>
                <c:pt idx="51386">
                  <c:v>04:48:22</c:v>
                </c:pt>
                <c:pt idx="51387">
                  <c:v>04:48:23</c:v>
                </c:pt>
                <c:pt idx="51388">
                  <c:v>04:48:24</c:v>
                </c:pt>
                <c:pt idx="51389">
                  <c:v>04:48:25</c:v>
                </c:pt>
                <c:pt idx="51390">
                  <c:v>04:48:26</c:v>
                </c:pt>
                <c:pt idx="51391">
                  <c:v>04:48:27</c:v>
                </c:pt>
                <c:pt idx="51392">
                  <c:v>04:48:28</c:v>
                </c:pt>
                <c:pt idx="51393">
                  <c:v>04:48:29</c:v>
                </c:pt>
                <c:pt idx="51394">
                  <c:v>04:48:30</c:v>
                </c:pt>
                <c:pt idx="51395">
                  <c:v>04:48:31</c:v>
                </c:pt>
                <c:pt idx="51396">
                  <c:v>04:48:32</c:v>
                </c:pt>
                <c:pt idx="51397">
                  <c:v>04:48:33</c:v>
                </c:pt>
                <c:pt idx="51398">
                  <c:v>04:48:34</c:v>
                </c:pt>
                <c:pt idx="51399">
                  <c:v>04:48:35</c:v>
                </c:pt>
                <c:pt idx="51400">
                  <c:v>04:48:36</c:v>
                </c:pt>
                <c:pt idx="51401">
                  <c:v>04:48:37</c:v>
                </c:pt>
                <c:pt idx="51402">
                  <c:v>04:48:38</c:v>
                </c:pt>
                <c:pt idx="51403">
                  <c:v>04:48:39</c:v>
                </c:pt>
                <c:pt idx="51404">
                  <c:v>04:48:40</c:v>
                </c:pt>
                <c:pt idx="51405">
                  <c:v>04:48:41</c:v>
                </c:pt>
                <c:pt idx="51406">
                  <c:v>04:48:42</c:v>
                </c:pt>
                <c:pt idx="51407">
                  <c:v>04:48:43</c:v>
                </c:pt>
                <c:pt idx="51408">
                  <c:v>04:48:44</c:v>
                </c:pt>
                <c:pt idx="51409">
                  <c:v>04:48:45</c:v>
                </c:pt>
                <c:pt idx="51410">
                  <c:v>04:48:46</c:v>
                </c:pt>
                <c:pt idx="51411">
                  <c:v>04:48:47</c:v>
                </c:pt>
                <c:pt idx="51412">
                  <c:v>04:48:48</c:v>
                </c:pt>
                <c:pt idx="51413">
                  <c:v>04:48:49</c:v>
                </c:pt>
                <c:pt idx="51414">
                  <c:v>04:48:50</c:v>
                </c:pt>
                <c:pt idx="51415">
                  <c:v>04:48:51</c:v>
                </c:pt>
                <c:pt idx="51416">
                  <c:v>04:48:52</c:v>
                </c:pt>
                <c:pt idx="51417">
                  <c:v>04:48:53</c:v>
                </c:pt>
                <c:pt idx="51418">
                  <c:v>04:48:54</c:v>
                </c:pt>
                <c:pt idx="51419">
                  <c:v>04:48:55</c:v>
                </c:pt>
                <c:pt idx="51420">
                  <c:v>04:48:56</c:v>
                </c:pt>
                <c:pt idx="51421">
                  <c:v>04:48:57</c:v>
                </c:pt>
                <c:pt idx="51422">
                  <c:v>04:48:58</c:v>
                </c:pt>
                <c:pt idx="51423">
                  <c:v>04:48:59</c:v>
                </c:pt>
                <c:pt idx="51424">
                  <c:v>04:49:00</c:v>
                </c:pt>
                <c:pt idx="51425">
                  <c:v>04:49:01</c:v>
                </c:pt>
                <c:pt idx="51426">
                  <c:v>04:49:02</c:v>
                </c:pt>
                <c:pt idx="51427">
                  <c:v>04:49:03</c:v>
                </c:pt>
                <c:pt idx="51428">
                  <c:v>04:49:04</c:v>
                </c:pt>
                <c:pt idx="51429">
                  <c:v>04:49:05</c:v>
                </c:pt>
                <c:pt idx="51430">
                  <c:v>04:49:06</c:v>
                </c:pt>
                <c:pt idx="51431">
                  <c:v>04:49:07</c:v>
                </c:pt>
                <c:pt idx="51432">
                  <c:v>04:49:08</c:v>
                </c:pt>
                <c:pt idx="51433">
                  <c:v>04:49:09</c:v>
                </c:pt>
                <c:pt idx="51434">
                  <c:v>04:49:10</c:v>
                </c:pt>
                <c:pt idx="51435">
                  <c:v>04:49:11</c:v>
                </c:pt>
                <c:pt idx="51436">
                  <c:v>04:49:12</c:v>
                </c:pt>
                <c:pt idx="51437">
                  <c:v>04:49:13</c:v>
                </c:pt>
                <c:pt idx="51438">
                  <c:v>04:49:14</c:v>
                </c:pt>
                <c:pt idx="51439">
                  <c:v>04:49:15</c:v>
                </c:pt>
                <c:pt idx="51440">
                  <c:v>04:49:16</c:v>
                </c:pt>
                <c:pt idx="51441">
                  <c:v>04:49:17</c:v>
                </c:pt>
                <c:pt idx="51442">
                  <c:v>04:49:18</c:v>
                </c:pt>
                <c:pt idx="51443">
                  <c:v>04:49:19</c:v>
                </c:pt>
                <c:pt idx="51444">
                  <c:v>04:49:20</c:v>
                </c:pt>
                <c:pt idx="51445">
                  <c:v>04:49:21</c:v>
                </c:pt>
                <c:pt idx="51446">
                  <c:v>04:49:22</c:v>
                </c:pt>
                <c:pt idx="51447">
                  <c:v>04:49:23</c:v>
                </c:pt>
                <c:pt idx="51448">
                  <c:v>04:49:24</c:v>
                </c:pt>
                <c:pt idx="51449">
                  <c:v>04:49:25</c:v>
                </c:pt>
                <c:pt idx="51450">
                  <c:v>04:49:26</c:v>
                </c:pt>
                <c:pt idx="51451">
                  <c:v>04:49:27</c:v>
                </c:pt>
                <c:pt idx="51452">
                  <c:v>04:49:28</c:v>
                </c:pt>
                <c:pt idx="51453">
                  <c:v>04:49:29</c:v>
                </c:pt>
                <c:pt idx="51454">
                  <c:v>04:49:30</c:v>
                </c:pt>
                <c:pt idx="51455">
                  <c:v>04:49:31</c:v>
                </c:pt>
                <c:pt idx="51456">
                  <c:v>04:49:32</c:v>
                </c:pt>
                <c:pt idx="51457">
                  <c:v>04:49:33</c:v>
                </c:pt>
                <c:pt idx="51458">
                  <c:v>04:49:34</c:v>
                </c:pt>
                <c:pt idx="51459">
                  <c:v>04:49:35</c:v>
                </c:pt>
                <c:pt idx="51460">
                  <c:v>04:49:36</c:v>
                </c:pt>
                <c:pt idx="51461">
                  <c:v>04:49:37</c:v>
                </c:pt>
                <c:pt idx="51462">
                  <c:v>04:49:38</c:v>
                </c:pt>
                <c:pt idx="51463">
                  <c:v>04:49:39</c:v>
                </c:pt>
                <c:pt idx="51464">
                  <c:v>04:49:40</c:v>
                </c:pt>
                <c:pt idx="51465">
                  <c:v>04:49:41</c:v>
                </c:pt>
                <c:pt idx="51466">
                  <c:v>04:49:42</c:v>
                </c:pt>
                <c:pt idx="51467">
                  <c:v>04:49:43</c:v>
                </c:pt>
                <c:pt idx="51468">
                  <c:v>04:49:44</c:v>
                </c:pt>
                <c:pt idx="51469">
                  <c:v>04:49:45</c:v>
                </c:pt>
                <c:pt idx="51470">
                  <c:v>04:49:46</c:v>
                </c:pt>
                <c:pt idx="51471">
                  <c:v>04:49:47</c:v>
                </c:pt>
                <c:pt idx="51472">
                  <c:v>04:49:48</c:v>
                </c:pt>
                <c:pt idx="51473">
                  <c:v>04:49:49</c:v>
                </c:pt>
                <c:pt idx="51474">
                  <c:v>04:49:50</c:v>
                </c:pt>
                <c:pt idx="51475">
                  <c:v>04:49:51</c:v>
                </c:pt>
                <c:pt idx="51476">
                  <c:v>04:49:52</c:v>
                </c:pt>
                <c:pt idx="51477">
                  <c:v>04:49:53</c:v>
                </c:pt>
                <c:pt idx="51478">
                  <c:v>04:49:54</c:v>
                </c:pt>
                <c:pt idx="51479">
                  <c:v>04:49:55</c:v>
                </c:pt>
                <c:pt idx="51480">
                  <c:v>04:49:56</c:v>
                </c:pt>
                <c:pt idx="51481">
                  <c:v>04:49:57</c:v>
                </c:pt>
                <c:pt idx="51482">
                  <c:v>04:49:58</c:v>
                </c:pt>
                <c:pt idx="51483">
                  <c:v>04:49:59</c:v>
                </c:pt>
                <c:pt idx="51484">
                  <c:v>04:50:00</c:v>
                </c:pt>
                <c:pt idx="51485">
                  <c:v>04:50:01</c:v>
                </c:pt>
                <c:pt idx="51486">
                  <c:v>04:50:02</c:v>
                </c:pt>
                <c:pt idx="51487">
                  <c:v>04:50:03</c:v>
                </c:pt>
                <c:pt idx="51488">
                  <c:v>04:50:04</c:v>
                </c:pt>
                <c:pt idx="51489">
                  <c:v>04:50:05</c:v>
                </c:pt>
                <c:pt idx="51490">
                  <c:v>04:50:06</c:v>
                </c:pt>
                <c:pt idx="51491">
                  <c:v>04:50:07</c:v>
                </c:pt>
                <c:pt idx="51492">
                  <c:v>04:50:08</c:v>
                </c:pt>
                <c:pt idx="51493">
                  <c:v>04:50:09</c:v>
                </c:pt>
                <c:pt idx="51494">
                  <c:v>04:50:10</c:v>
                </c:pt>
                <c:pt idx="51495">
                  <c:v>04:50:11</c:v>
                </c:pt>
                <c:pt idx="51496">
                  <c:v>04:50:12</c:v>
                </c:pt>
                <c:pt idx="51497">
                  <c:v>04:50:13</c:v>
                </c:pt>
                <c:pt idx="51498">
                  <c:v>04:50:14</c:v>
                </c:pt>
                <c:pt idx="51499">
                  <c:v>04:50:15</c:v>
                </c:pt>
                <c:pt idx="51500">
                  <c:v>04:50:16</c:v>
                </c:pt>
                <c:pt idx="51501">
                  <c:v>04:50:17</c:v>
                </c:pt>
                <c:pt idx="51502">
                  <c:v>04:50:18</c:v>
                </c:pt>
                <c:pt idx="51503">
                  <c:v>04:50:19</c:v>
                </c:pt>
                <c:pt idx="51504">
                  <c:v>04:50:20</c:v>
                </c:pt>
                <c:pt idx="51505">
                  <c:v>04:50:21</c:v>
                </c:pt>
                <c:pt idx="51506">
                  <c:v>04:50:22</c:v>
                </c:pt>
                <c:pt idx="51507">
                  <c:v>04:50:23</c:v>
                </c:pt>
                <c:pt idx="51508">
                  <c:v>04:50:24</c:v>
                </c:pt>
                <c:pt idx="51509">
                  <c:v>04:50:25</c:v>
                </c:pt>
                <c:pt idx="51510">
                  <c:v>04:50:26</c:v>
                </c:pt>
                <c:pt idx="51511">
                  <c:v>04:50:27</c:v>
                </c:pt>
                <c:pt idx="51512">
                  <c:v>04:50:28</c:v>
                </c:pt>
                <c:pt idx="51513">
                  <c:v>04:50:29</c:v>
                </c:pt>
                <c:pt idx="51514">
                  <c:v>04:50:30</c:v>
                </c:pt>
                <c:pt idx="51515">
                  <c:v>04:50:31</c:v>
                </c:pt>
                <c:pt idx="51516">
                  <c:v>04:50:32</c:v>
                </c:pt>
                <c:pt idx="51517">
                  <c:v>04:50:33</c:v>
                </c:pt>
                <c:pt idx="51518">
                  <c:v>04:50:34</c:v>
                </c:pt>
                <c:pt idx="51519">
                  <c:v>04:50:35</c:v>
                </c:pt>
                <c:pt idx="51520">
                  <c:v>04:50:36</c:v>
                </c:pt>
                <c:pt idx="51521">
                  <c:v>04:50:37</c:v>
                </c:pt>
                <c:pt idx="51522">
                  <c:v>04:50:38</c:v>
                </c:pt>
                <c:pt idx="51523">
                  <c:v>04:50:39</c:v>
                </c:pt>
                <c:pt idx="51524">
                  <c:v>04:50:40</c:v>
                </c:pt>
                <c:pt idx="51525">
                  <c:v>04:50:41</c:v>
                </c:pt>
                <c:pt idx="51526">
                  <c:v>04:50:42</c:v>
                </c:pt>
                <c:pt idx="51527">
                  <c:v>04:50:43</c:v>
                </c:pt>
                <c:pt idx="51528">
                  <c:v>04:50:44</c:v>
                </c:pt>
                <c:pt idx="51529">
                  <c:v>04:50:45</c:v>
                </c:pt>
                <c:pt idx="51530">
                  <c:v>04:50:46</c:v>
                </c:pt>
                <c:pt idx="51531">
                  <c:v>04:50:47</c:v>
                </c:pt>
                <c:pt idx="51532">
                  <c:v>04:50:48</c:v>
                </c:pt>
                <c:pt idx="51533">
                  <c:v>04:50:49</c:v>
                </c:pt>
                <c:pt idx="51534">
                  <c:v>04:50:50</c:v>
                </c:pt>
                <c:pt idx="51535">
                  <c:v>04:50:51</c:v>
                </c:pt>
                <c:pt idx="51536">
                  <c:v>04:50:52</c:v>
                </c:pt>
                <c:pt idx="51537">
                  <c:v>04:50:53</c:v>
                </c:pt>
                <c:pt idx="51538">
                  <c:v>04:50:54</c:v>
                </c:pt>
                <c:pt idx="51539">
                  <c:v>04:50:55</c:v>
                </c:pt>
                <c:pt idx="51540">
                  <c:v>04:50:56</c:v>
                </c:pt>
                <c:pt idx="51541">
                  <c:v>04:50:57</c:v>
                </c:pt>
                <c:pt idx="51542">
                  <c:v>04:50:58</c:v>
                </c:pt>
                <c:pt idx="51543">
                  <c:v>04:50:59</c:v>
                </c:pt>
                <c:pt idx="51544">
                  <c:v>04:51:00</c:v>
                </c:pt>
                <c:pt idx="51545">
                  <c:v>04:51:01</c:v>
                </c:pt>
                <c:pt idx="51546">
                  <c:v>04:51:02</c:v>
                </c:pt>
                <c:pt idx="51547">
                  <c:v>04:51:03</c:v>
                </c:pt>
                <c:pt idx="51548">
                  <c:v>04:51:04</c:v>
                </c:pt>
                <c:pt idx="51549">
                  <c:v>04:51:05</c:v>
                </c:pt>
                <c:pt idx="51550">
                  <c:v>04:51:06</c:v>
                </c:pt>
                <c:pt idx="51551">
                  <c:v>04:51:07</c:v>
                </c:pt>
                <c:pt idx="51552">
                  <c:v>04:51:08</c:v>
                </c:pt>
                <c:pt idx="51553">
                  <c:v>04:51:09</c:v>
                </c:pt>
                <c:pt idx="51554">
                  <c:v>04:51:10</c:v>
                </c:pt>
                <c:pt idx="51555">
                  <c:v>04:51:11</c:v>
                </c:pt>
                <c:pt idx="51556">
                  <c:v>04:51:12</c:v>
                </c:pt>
                <c:pt idx="51557">
                  <c:v>04:51:13</c:v>
                </c:pt>
                <c:pt idx="51558">
                  <c:v>04:51:14</c:v>
                </c:pt>
                <c:pt idx="51559">
                  <c:v>04:51:15</c:v>
                </c:pt>
                <c:pt idx="51560">
                  <c:v>04:51:16</c:v>
                </c:pt>
                <c:pt idx="51561">
                  <c:v>04:51:17</c:v>
                </c:pt>
                <c:pt idx="51562">
                  <c:v>04:51:18</c:v>
                </c:pt>
                <c:pt idx="51563">
                  <c:v>04:51:19</c:v>
                </c:pt>
                <c:pt idx="51564">
                  <c:v>04:51:20</c:v>
                </c:pt>
                <c:pt idx="51565">
                  <c:v>04:51:21</c:v>
                </c:pt>
                <c:pt idx="51566">
                  <c:v>04:51:22</c:v>
                </c:pt>
                <c:pt idx="51567">
                  <c:v>04:51:23</c:v>
                </c:pt>
                <c:pt idx="51568">
                  <c:v>04:51:24</c:v>
                </c:pt>
                <c:pt idx="51569">
                  <c:v>04:51:25</c:v>
                </c:pt>
                <c:pt idx="51570">
                  <c:v>04:51:26</c:v>
                </c:pt>
                <c:pt idx="51571">
                  <c:v>04:51:27</c:v>
                </c:pt>
                <c:pt idx="51572">
                  <c:v>04:51:28</c:v>
                </c:pt>
                <c:pt idx="51573">
                  <c:v>04:51:29</c:v>
                </c:pt>
                <c:pt idx="51574">
                  <c:v>04:51:30</c:v>
                </c:pt>
                <c:pt idx="51575">
                  <c:v>04:51:31</c:v>
                </c:pt>
                <c:pt idx="51576">
                  <c:v>04:51:32</c:v>
                </c:pt>
                <c:pt idx="51577">
                  <c:v>04:51:33</c:v>
                </c:pt>
                <c:pt idx="51578">
                  <c:v>04:51:34</c:v>
                </c:pt>
                <c:pt idx="51579">
                  <c:v>04:51:35</c:v>
                </c:pt>
                <c:pt idx="51580">
                  <c:v>04:51:36</c:v>
                </c:pt>
                <c:pt idx="51581">
                  <c:v>04:51:37</c:v>
                </c:pt>
                <c:pt idx="51582">
                  <c:v>04:51:38</c:v>
                </c:pt>
                <c:pt idx="51583">
                  <c:v>04:51:39</c:v>
                </c:pt>
                <c:pt idx="51584">
                  <c:v>04:51:40</c:v>
                </c:pt>
                <c:pt idx="51585">
                  <c:v>04:51:41</c:v>
                </c:pt>
                <c:pt idx="51586">
                  <c:v>04:51:42</c:v>
                </c:pt>
                <c:pt idx="51587">
                  <c:v>04:51:43</c:v>
                </c:pt>
                <c:pt idx="51588">
                  <c:v>04:51:44</c:v>
                </c:pt>
                <c:pt idx="51589">
                  <c:v>04:51:45</c:v>
                </c:pt>
                <c:pt idx="51590">
                  <c:v>04:51:46</c:v>
                </c:pt>
                <c:pt idx="51591">
                  <c:v>04:51:47</c:v>
                </c:pt>
                <c:pt idx="51592">
                  <c:v>04:51:48</c:v>
                </c:pt>
                <c:pt idx="51593">
                  <c:v>04:51:49</c:v>
                </c:pt>
                <c:pt idx="51594">
                  <c:v>04:51:50</c:v>
                </c:pt>
                <c:pt idx="51595">
                  <c:v>04:51:51</c:v>
                </c:pt>
                <c:pt idx="51596">
                  <c:v>04:51:52</c:v>
                </c:pt>
                <c:pt idx="51597">
                  <c:v>04:51:53</c:v>
                </c:pt>
                <c:pt idx="51598">
                  <c:v>04:51:54</c:v>
                </c:pt>
                <c:pt idx="51599">
                  <c:v>04:51:55</c:v>
                </c:pt>
                <c:pt idx="51600">
                  <c:v>04:51:56</c:v>
                </c:pt>
                <c:pt idx="51601">
                  <c:v>04:51:57</c:v>
                </c:pt>
                <c:pt idx="51602">
                  <c:v>04:51:58</c:v>
                </c:pt>
                <c:pt idx="51603">
                  <c:v>04:51:59</c:v>
                </c:pt>
                <c:pt idx="51604">
                  <c:v>04:52:00</c:v>
                </c:pt>
                <c:pt idx="51605">
                  <c:v>04:52:01</c:v>
                </c:pt>
                <c:pt idx="51606">
                  <c:v>04:52:02</c:v>
                </c:pt>
                <c:pt idx="51607">
                  <c:v>04:52:03</c:v>
                </c:pt>
                <c:pt idx="51608">
                  <c:v>04:52:04</c:v>
                </c:pt>
                <c:pt idx="51609">
                  <c:v>04:52:05</c:v>
                </c:pt>
                <c:pt idx="51610">
                  <c:v>04:52:06</c:v>
                </c:pt>
                <c:pt idx="51611">
                  <c:v>04:52:07</c:v>
                </c:pt>
                <c:pt idx="51612">
                  <c:v>04:52:08</c:v>
                </c:pt>
                <c:pt idx="51613">
                  <c:v>04:52:09</c:v>
                </c:pt>
                <c:pt idx="51614">
                  <c:v>04:52:10</c:v>
                </c:pt>
                <c:pt idx="51615">
                  <c:v>04:52:11</c:v>
                </c:pt>
                <c:pt idx="51616">
                  <c:v>04:52:12</c:v>
                </c:pt>
                <c:pt idx="51617">
                  <c:v>04:52:13</c:v>
                </c:pt>
                <c:pt idx="51618">
                  <c:v>04:52:14</c:v>
                </c:pt>
                <c:pt idx="51619">
                  <c:v>04:52:15</c:v>
                </c:pt>
                <c:pt idx="51620">
                  <c:v>04:52:16</c:v>
                </c:pt>
                <c:pt idx="51621">
                  <c:v>04:52:17</c:v>
                </c:pt>
                <c:pt idx="51622">
                  <c:v>04:52:18</c:v>
                </c:pt>
                <c:pt idx="51623">
                  <c:v>04:52:19</c:v>
                </c:pt>
                <c:pt idx="51624">
                  <c:v>04:52:20</c:v>
                </c:pt>
                <c:pt idx="51625">
                  <c:v>04:52:21</c:v>
                </c:pt>
                <c:pt idx="51626">
                  <c:v>04:52:22</c:v>
                </c:pt>
                <c:pt idx="51627">
                  <c:v>04:52:23</c:v>
                </c:pt>
                <c:pt idx="51628">
                  <c:v>04:52:24</c:v>
                </c:pt>
                <c:pt idx="51629">
                  <c:v>04:52:25</c:v>
                </c:pt>
                <c:pt idx="51630">
                  <c:v>04:52:26</c:v>
                </c:pt>
                <c:pt idx="51631">
                  <c:v>04:52:27</c:v>
                </c:pt>
                <c:pt idx="51632">
                  <c:v>04:52:28</c:v>
                </c:pt>
                <c:pt idx="51633">
                  <c:v>04:52:29</c:v>
                </c:pt>
                <c:pt idx="51634">
                  <c:v>04:52:30</c:v>
                </c:pt>
                <c:pt idx="51635">
                  <c:v>04:52:31</c:v>
                </c:pt>
                <c:pt idx="51636">
                  <c:v>04:52:32</c:v>
                </c:pt>
                <c:pt idx="51637">
                  <c:v>04:52:33</c:v>
                </c:pt>
                <c:pt idx="51638">
                  <c:v>04:52:34</c:v>
                </c:pt>
                <c:pt idx="51639">
                  <c:v>04:52:35</c:v>
                </c:pt>
                <c:pt idx="51640">
                  <c:v>04:52:36</c:v>
                </c:pt>
                <c:pt idx="51641">
                  <c:v>04:52:37</c:v>
                </c:pt>
                <c:pt idx="51642">
                  <c:v>04:52:38</c:v>
                </c:pt>
                <c:pt idx="51643">
                  <c:v>04:52:39</c:v>
                </c:pt>
                <c:pt idx="51644">
                  <c:v>04:52:40</c:v>
                </c:pt>
                <c:pt idx="51645">
                  <c:v>04:52:41</c:v>
                </c:pt>
                <c:pt idx="51646">
                  <c:v>04:52:42</c:v>
                </c:pt>
                <c:pt idx="51647">
                  <c:v>04:52:43</c:v>
                </c:pt>
                <c:pt idx="51648">
                  <c:v>04:52:44</c:v>
                </c:pt>
                <c:pt idx="51649">
                  <c:v>04:52:45</c:v>
                </c:pt>
                <c:pt idx="51650">
                  <c:v>04:52:46</c:v>
                </c:pt>
                <c:pt idx="51651">
                  <c:v>04:52:47</c:v>
                </c:pt>
                <c:pt idx="51652">
                  <c:v>04:52:48</c:v>
                </c:pt>
                <c:pt idx="51653">
                  <c:v>04:52:49</c:v>
                </c:pt>
                <c:pt idx="51654">
                  <c:v>04:52:50</c:v>
                </c:pt>
                <c:pt idx="51655">
                  <c:v>04:52:51</c:v>
                </c:pt>
                <c:pt idx="51656">
                  <c:v>04:52:52</c:v>
                </c:pt>
                <c:pt idx="51657">
                  <c:v>04:52:53</c:v>
                </c:pt>
                <c:pt idx="51658">
                  <c:v>04:52:54</c:v>
                </c:pt>
                <c:pt idx="51659">
                  <c:v>04:52:55</c:v>
                </c:pt>
                <c:pt idx="51660">
                  <c:v>04:52:56</c:v>
                </c:pt>
                <c:pt idx="51661">
                  <c:v>04:52:57</c:v>
                </c:pt>
                <c:pt idx="51662">
                  <c:v>04:52:58</c:v>
                </c:pt>
                <c:pt idx="51663">
                  <c:v>04:52:59</c:v>
                </c:pt>
                <c:pt idx="51664">
                  <c:v>04:53:00</c:v>
                </c:pt>
                <c:pt idx="51665">
                  <c:v>04:53:01</c:v>
                </c:pt>
                <c:pt idx="51666">
                  <c:v>04:53:02</c:v>
                </c:pt>
                <c:pt idx="51667">
                  <c:v>04:53:03</c:v>
                </c:pt>
                <c:pt idx="51668">
                  <c:v>04:53:04</c:v>
                </c:pt>
                <c:pt idx="51669">
                  <c:v>04:53:05</c:v>
                </c:pt>
                <c:pt idx="51670">
                  <c:v>04:53:06</c:v>
                </c:pt>
                <c:pt idx="51671">
                  <c:v>04:53:07</c:v>
                </c:pt>
                <c:pt idx="51672">
                  <c:v>04:53:08</c:v>
                </c:pt>
                <c:pt idx="51673">
                  <c:v>04:53:09</c:v>
                </c:pt>
                <c:pt idx="51674">
                  <c:v>04:53:10</c:v>
                </c:pt>
                <c:pt idx="51675">
                  <c:v>04:53:11</c:v>
                </c:pt>
                <c:pt idx="51676">
                  <c:v>04:53:12</c:v>
                </c:pt>
                <c:pt idx="51677">
                  <c:v>04:53:13</c:v>
                </c:pt>
                <c:pt idx="51678">
                  <c:v>04:53:14</c:v>
                </c:pt>
                <c:pt idx="51679">
                  <c:v>04:53:15</c:v>
                </c:pt>
                <c:pt idx="51680">
                  <c:v>04:53:16</c:v>
                </c:pt>
                <c:pt idx="51681">
                  <c:v>04:53:17</c:v>
                </c:pt>
                <c:pt idx="51682">
                  <c:v>04:53:18</c:v>
                </c:pt>
                <c:pt idx="51683">
                  <c:v>04:53:19</c:v>
                </c:pt>
                <c:pt idx="51684">
                  <c:v>04:53:20</c:v>
                </c:pt>
                <c:pt idx="51685">
                  <c:v>04:53:21</c:v>
                </c:pt>
                <c:pt idx="51686">
                  <c:v>04:53:22</c:v>
                </c:pt>
                <c:pt idx="51687">
                  <c:v>04:53:23</c:v>
                </c:pt>
                <c:pt idx="51688">
                  <c:v>04:53:24</c:v>
                </c:pt>
                <c:pt idx="51689">
                  <c:v>04:53:25</c:v>
                </c:pt>
                <c:pt idx="51690">
                  <c:v>04:53:26</c:v>
                </c:pt>
                <c:pt idx="51691">
                  <c:v>04:53:27</c:v>
                </c:pt>
                <c:pt idx="51692">
                  <c:v>04:53:28</c:v>
                </c:pt>
                <c:pt idx="51693">
                  <c:v>04:53:29</c:v>
                </c:pt>
                <c:pt idx="51694">
                  <c:v>04:53:30</c:v>
                </c:pt>
                <c:pt idx="51695">
                  <c:v>04:53:31</c:v>
                </c:pt>
                <c:pt idx="51696">
                  <c:v>04:53:32</c:v>
                </c:pt>
                <c:pt idx="51697">
                  <c:v>04:53:33</c:v>
                </c:pt>
                <c:pt idx="51698">
                  <c:v>04:53:34</c:v>
                </c:pt>
                <c:pt idx="51699">
                  <c:v>04:53:35</c:v>
                </c:pt>
                <c:pt idx="51700">
                  <c:v>04:53:36</c:v>
                </c:pt>
                <c:pt idx="51701">
                  <c:v>04:53:37</c:v>
                </c:pt>
                <c:pt idx="51702">
                  <c:v>04:53:38</c:v>
                </c:pt>
                <c:pt idx="51703">
                  <c:v>04:53:39</c:v>
                </c:pt>
                <c:pt idx="51704">
                  <c:v>04:53:40</c:v>
                </c:pt>
                <c:pt idx="51705">
                  <c:v>04:53:41</c:v>
                </c:pt>
                <c:pt idx="51706">
                  <c:v>04:53:42</c:v>
                </c:pt>
                <c:pt idx="51707">
                  <c:v>04:53:43</c:v>
                </c:pt>
                <c:pt idx="51708">
                  <c:v>04:53:44</c:v>
                </c:pt>
                <c:pt idx="51709">
                  <c:v>04:53:45</c:v>
                </c:pt>
                <c:pt idx="51710">
                  <c:v>04:53:46</c:v>
                </c:pt>
                <c:pt idx="51711">
                  <c:v>04:53:47</c:v>
                </c:pt>
                <c:pt idx="51712">
                  <c:v>04:53:48</c:v>
                </c:pt>
                <c:pt idx="51713">
                  <c:v>04:53:49</c:v>
                </c:pt>
                <c:pt idx="51714">
                  <c:v>04:53:50</c:v>
                </c:pt>
                <c:pt idx="51715">
                  <c:v>04:53:51</c:v>
                </c:pt>
                <c:pt idx="51716">
                  <c:v>04:53:52</c:v>
                </c:pt>
                <c:pt idx="51717">
                  <c:v>04:53:53</c:v>
                </c:pt>
                <c:pt idx="51718">
                  <c:v>04:53:54</c:v>
                </c:pt>
                <c:pt idx="51719">
                  <c:v>04:53:55</c:v>
                </c:pt>
                <c:pt idx="51720">
                  <c:v>04:53:56</c:v>
                </c:pt>
                <c:pt idx="51721">
                  <c:v>04:53:57</c:v>
                </c:pt>
                <c:pt idx="51722">
                  <c:v>04:53:58</c:v>
                </c:pt>
                <c:pt idx="51723">
                  <c:v>04:53:59</c:v>
                </c:pt>
                <c:pt idx="51724">
                  <c:v>04:54:00</c:v>
                </c:pt>
                <c:pt idx="51725">
                  <c:v>04:54:01</c:v>
                </c:pt>
                <c:pt idx="51726">
                  <c:v>04:54:02</c:v>
                </c:pt>
                <c:pt idx="51727">
                  <c:v>04:54:03</c:v>
                </c:pt>
                <c:pt idx="51728">
                  <c:v>04:54:04</c:v>
                </c:pt>
                <c:pt idx="51729">
                  <c:v>04:54:05</c:v>
                </c:pt>
                <c:pt idx="51730">
                  <c:v>04:54:06</c:v>
                </c:pt>
                <c:pt idx="51731">
                  <c:v>04:54:07</c:v>
                </c:pt>
                <c:pt idx="51732">
                  <c:v>04:54:08</c:v>
                </c:pt>
                <c:pt idx="51733">
                  <c:v>04:54:09</c:v>
                </c:pt>
                <c:pt idx="51734">
                  <c:v>04:54:10</c:v>
                </c:pt>
                <c:pt idx="51735">
                  <c:v>04:54:11</c:v>
                </c:pt>
                <c:pt idx="51736">
                  <c:v>04:54:12</c:v>
                </c:pt>
                <c:pt idx="51737">
                  <c:v>04:54:13</c:v>
                </c:pt>
                <c:pt idx="51738">
                  <c:v>04:54:14</c:v>
                </c:pt>
                <c:pt idx="51739">
                  <c:v>04:54:15</c:v>
                </c:pt>
                <c:pt idx="51740">
                  <c:v>04:54:16</c:v>
                </c:pt>
                <c:pt idx="51741">
                  <c:v>04:54:17</c:v>
                </c:pt>
                <c:pt idx="51742">
                  <c:v>04:54:18</c:v>
                </c:pt>
                <c:pt idx="51743">
                  <c:v>04:54:19</c:v>
                </c:pt>
                <c:pt idx="51744">
                  <c:v>04:54:20</c:v>
                </c:pt>
                <c:pt idx="51745">
                  <c:v>04:54:21</c:v>
                </c:pt>
                <c:pt idx="51746">
                  <c:v>04:54:22</c:v>
                </c:pt>
                <c:pt idx="51747">
                  <c:v>04:54:23</c:v>
                </c:pt>
                <c:pt idx="51748">
                  <c:v>04:54:24</c:v>
                </c:pt>
                <c:pt idx="51749">
                  <c:v>04:54:25</c:v>
                </c:pt>
                <c:pt idx="51750">
                  <c:v>04:54:26</c:v>
                </c:pt>
                <c:pt idx="51751">
                  <c:v>04:54:27</c:v>
                </c:pt>
                <c:pt idx="51752">
                  <c:v>04:54:28</c:v>
                </c:pt>
                <c:pt idx="51753">
                  <c:v>04:54:29</c:v>
                </c:pt>
                <c:pt idx="51754">
                  <c:v>04:54:30</c:v>
                </c:pt>
                <c:pt idx="51755">
                  <c:v>04:54:31</c:v>
                </c:pt>
                <c:pt idx="51756">
                  <c:v>04:54:32</c:v>
                </c:pt>
                <c:pt idx="51757">
                  <c:v>04:54:33</c:v>
                </c:pt>
                <c:pt idx="51758">
                  <c:v>04:54:34</c:v>
                </c:pt>
                <c:pt idx="51759">
                  <c:v>04:54:35</c:v>
                </c:pt>
                <c:pt idx="51760">
                  <c:v>04:54:36</c:v>
                </c:pt>
                <c:pt idx="51761">
                  <c:v>04:54:37</c:v>
                </c:pt>
                <c:pt idx="51762">
                  <c:v>04:54:38</c:v>
                </c:pt>
                <c:pt idx="51763">
                  <c:v>04:54:39</c:v>
                </c:pt>
                <c:pt idx="51764">
                  <c:v>04:54:40</c:v>
                </c:pt>
                <c:pt idx="51765">
                  <c:v>04:54:41</c:v>
                </c:pt>
                <c:pt idx="51766">
                  <c:v>04:54:42</c:v>
                </c:pt>
                <c:pt idx="51767">
                  <c:v>04:54:43</c:v>
                </c:pt>
                <c:pt idx="51768">
                  <c:v>04:54:44</c:v>
                </c:pt>
                <c:pt idx="51769">
                  <c:v>04:54:45</c:v>
                </c:pt>
                <c:pt idx="51770">
                  <c:v>04:54:46</c:v>
                </c:pt>
                <c:pt idx="51771">
                  <c:v>04:54:47</c:v>
                </c:pt>
                <c:pt idx="51772">
                  <c:v>04:54:48</c:v>
                </c:pt>
                <c:pt idx="51773">
                  <c:v>04:54:49</c:v>
                </c:pt>
                <c:pt idx="51774">
                  <c:v>04:54:50</c:v>
                </c:pt>
                <c:pt idx="51775">
                  <c:v>04:54:51</c:v>
                </c:pt>
                <c:pt idx="51776">
                  <c:v>04:54:52</c:v>
                </c:pt>
                <c:pt idx="51777">
                  <c:v>04:54:53</c:v>
                </c:pt>
                <c:pt idx="51778">
                  <c:v>04:54:54</c:v>
                </c:pt>
                <c:pt idx="51779">
                  <c:v>04:54:55</c:v>
                </c:pt>
                <c:pt idx="51780">
                  <c:v>04:54:56</c:v>
                </c:pt>
                <c:pt idx="51781">
                  <c:v>04:54:57</c:v>
                </c:pt>
                <c:pt idx="51782">
                  <c:v>04:54:58</c:v>
                </c:pt>
                <c:pt idx="51783">
                  <c:v>04:54:59</c:v>
                </c:pt>
                <c:pt idx="51784">
                  <c:v>04:55:00</c:v>
                </c:pt>
                <c:pt idx="51785">
                  <c:v>04:55:01</c:v>
                </c:pt>
                <c:pt idx="51786">
                  <c:v>04:55:02</c:v>
                </c:pt>
                <c:pt idx="51787">
                  <c:v>04:55:03</c:v>
                </c:pt>
                <c:pt idx="51788">
                  <c:v>04:55:04</c:v>
                </c:pt>
                <c:pt idx="51789">
                  <c:v>04:55:05</c:v>
                </c:pt>
                <c:pt idx="51790">
                  <c:v>04:55:06</c:v>
                </c:pt>
                <c:pt idx="51791">
                  <c:v>04:55:07</c:v>
                </c:pt>
                <c:pt idx="51792">
                  <c:v>04:55:08</c:v>
                </c:pt>
                <c:pt idx="51793">
                  <c:v>04:55:09</c:v>
                </c:pt>
                <c:pt idx="51794">
                  <c:v>04:55:10</c:v>
                </c:pt>
                <c:pt idx="51795">
                  <c:v>04:55:11</c:v>
                </c:pt>
                <c:pt idx="51796">
                  <c:v>04:55:12</c:v>
                </c:pt>
                <c:pt idx="51797">
                  <c:v>04:55:13</c:v>
                </c:pt>
                <c:pt idx="51798">
                  <c:v>04:55:14</c:v>
                </c:pt>
                <c:pt idx="51799">
                  <c:v>04:55:15</c:v>
                </c:pt>
                <c:pt idx="51800">
                  <c:v>04:55:16</c:v>
                </c:pt>
                <c:pt idx="51801">
                  <c:v>04:55:17</c:v>
                </c:pt>
                <c:pt idx="51802">
                  <c:v>04:55:18</c:v>
                </c:pt>
                <c:pt idx="51803">
                  <c:v>04:55:19</c:v>
                </c:pt>
                <c:pt idx="51804">
                  <c:v>04:55:20</c:v>
                </c:pt>
                <c:pt idx="51805">
                  <c:v>04:55:21</c:v>
                </c:pt>
                <c:pt idx="51806">
                  <c:v>04:55:22</c:v>
                </c:pt>
                <c:pt idx="51807">
                  <c:v>04:55:23</c:v>
                </c:pt>
                <c:pt idx="51808">
                  <c:v>04:55:24</c:v>
                </c:pt>
                <c:pt idx="51809">
                  <c:v>04:55:25</c:v>
                </c:pt>
                <c:pt idx="51810">
                  <c:v>04:55:26</c:v>
                </c:pt>
                <c:pt idx="51811">
                  <c:v>04:55:27</c:v>
                </c:pt>
                <c:pt idx="51812">
                  <c:v>04:55:28</c:v>
                </c:pt>
                <c:pt idx="51813">
                  <c:v>04:55:29</c:v>
                </c:pt>
                <c:pt idx="51814">
                  <c:v>04:55:30</c:v>
                </c:pt>
                <c:pt idx="51815">
                  <c:v>04:55:31</c:v>
                </c:pt>
                <c:pt idx="51816">
                  <c:v>04:55:32</c:v>
                </c:pt>
                <c:pt idx="51817">
                  <c:v>04:55:33</c:v>
                </c:pt>
                <c:pt idx="51818">
                  <c:v>04:55:34</c:v>
                </c:pt>
                <c:pt idx="51819">
                  <c:v>04:55:35</c:v>
                </c:pt>
                <c:pt idx="51820">
                  <c:v>04:55:36</c:v>
                </c:pt>
                <c:pt idx="51821">
                  <c:v>04:55:37</c:v>
                </c:pt>
                <c:pt idx="51822">
                  <c:v>04:55:38</c:v>
                </c:pt>
                <c:pt idx="51823">
                  <c:v>04:55:39</c:v>
                </c:pt>
                <c:pt idx="51824">
                  <c:v>04:55:40</c:v>
                </c:pt>
                <c:pt idx="51825">
                  <c:v>04:55:41</c:v>
                </c:pt>
                <c:pt idx="51826">
                  <c:v>04:55:42</c:v>
                </c:pt>
                <c:pt idx="51827">
                  <c:v>04:55:43</c:v>
                </c:pt>
                <c:pt idx="51828">
                  <c:v>04:55:44</c:v>
                </c:pt>
                <c:pt idx="51829">
                  <c:v>04:55:45</c:v>
                </c:pt>
                <c:pt idx="51830">
                  <c:v>04:55:46</c:v>
                </c:pt>
                <c:pt idx="51831">
                  <c:v>04:55:47</c:v>
                </c:pt>
                <c:pt idx="51832">
                  <c:v>04:55:48</c:v>
                </c:pt>
                <c:pt idx="51833">
                  <c:v>04:55:49</c:v>
                </c:pt>
                <c:pt idx="51834">
                  <c:v>04:55:50</c:v>
                </c:pt>
                <c:pt idx="51835">
                  <c:v>04:55:51</c:v>
                </c:pt>
                <c:pt idx="51836">
                  <c:v>04:55:52</c:v>
                </c:pt>
                <c:pt idx="51837">
                  <c:v>04:55:53</c:v>
                </c:pt>
                <c:pt idx="51838">
                  <c:v>04:55:54</c:v>
                </c:pt>
                <c:pt idx="51839">
                  <c:v>04:55:55</c:v>
                </c:pt>
                <c:pt idx="51840">
                  <c:v>04:55:56</c:v>
                </c:pt>
                <c:pt idx="51841">
                  <c:v>04:55:57</c:v>
                </c:pt>
                <c:pt idx="51842">
                  <c:v>04:55:58</c:v>
                </c:pt>
                <c:pt idx="51843">
                  <c:v>04:55:59</c:v>
                </c:pt>
                <c:pt idx="51844">
                  <c:v>04:56:00</c:v>
                </c:pt>
                <c:pt idx="51845">
                  <c:v>04:56:01</c:v>
                </c:pt>
                <c:pt idx="51846">
                  <c:v>04:56:02</c:v>
                </c:pt>
                <c:pt idx="51847">
                  <c:v>04:56:03</c:v>
                </c:pt>
                <c:pt idx="51848">
                  <c:v>04:56:04</c:v>
                </c:pt>
                <c:pt idx="51849">
                  <c:v>04:56:05</c:v>
                </c:pt>
                <c:pt idx="51850">
                  <c:v>04:56:06</c:v>
                </c:pt>
                <c:pt idx="51851">
                  <c:v>04:56:07</c:v>
                </c:pt>
                <c:pt idx="51852">
                  <c:v>04:56:08</c:v>
                </c:pt>
                <c:pt idx="51853">
                  <c:v>04:56:09</c:v>
                </c:pt>
                <c:pt idx="51854">
                  <c:v>04:56:10</c:v>
                </c:pt>
                <c:pt idx="51855">
                  <c:v>04:56:11</c:v>
                </c:pt>
                <c:pt idx="51856">
                  <c:v>04:56:12</c:v>
                </c:pt>
                <c:pt idx="51857">
                  <c:v>04:56:13</c:v>
                </c:pt>
                <c:pt idx="51858">
                  <c:v>04:56:14</c:v>
                </c:pt>
                <c:pt idx="51859">
                  <c:v>04:56:15</c:v>
                </c:pt>
                <c:pt idx="51860">
                  <c:v>04:56:16</c:v>
                </c:pt>
                <c:pt idx="51861">
                  <c:v>04:56:17</c:v>
                </c:pt>
                <c:pt idx="51862">
                  <c:v>04:56:18</c:v>
                </c:pt>
                <c:pt idx="51863">
                  <c:v>04:56:19</c:v>
                </c:pt>
                <c:pt idx="51864">
                  <c:v>04:56:20</c:v>
                </c:pt>
                <c:pt idx="51865">
                  <c:v>04:56:21</c:v>
                </c:pt>
                <c:pt idx="51866">
                  <c:v>04:56:22</c:v>
                </c:pt>
                <c:pt idx="51867">
                  <c:v>04:56:23</c:v>
                </c:pt>
                <c:pt idx="51868">
                  <c:v>04:56:24</c:v>
                </c:pt>
                <c:pt idx="51869">
                  <c:v>04:56:25</c:v>
                </c:pt>
                <c:pt idx="51870">
                  <c:v>04:56:26</c:v>
                </c:pt>
                <c:pt idx="51871">
                  <c:v>04:56:27</c:v>
                </c:pt>
                <c:pt idx="51872">
                  <c:v>04:56:28</c:v>
                </c:pt>
                <c:pt idx="51873">
                  <c:v>04:56:29</c:v>
                </c:pt>
                <c:pt idx="51874">
                  <c:v>04:56:30</c:v>
                </c:pt>
                <c:pt idx="51875">
                  <c:v>04:56:31</c:v>
                </c:pt>
                <c:pt idx="51876">
                  <c:v>04:56:32</c:v>
                </c:pt>
                <c:pt idx="51877">
                  <c:v>04:56:33</c:v>
                </c:pt>
                <c:pt idx="51878">
                  <c:v>04:56:34</c:v>
                </c:pt>
                <c:pt idx="51879">
                  <c:v>04:56:35</c:v>
                </c:pt>
                <c:pt idx="51880">
                  <c:v>04:56:36</c:v>
                </c:pt>
                <c:pt idx="51881">
                  <c:v>04:56:37</c:v>
                </c:pt>
                <c:pt idx="51882">
                  <c:v>04:56:38</c:v>
                </c:pt>
                <c:pt idx="51883">
                  <c:v>04:56:39</c:v>
                </c:pt>
                <c:pt idx="51884">
                  <c:v>04:56:40</c:v>
                </c:pt>
                <c:pt idx="51885">
                  <c:v>04:56:41</c:v>
                </c:pt>
                <c:pt idx="51886">
                  <c:v>04:56:42</c:v>
                </c:pt>
                <c:pt idx="51887">
                  <c:v>04:56:43</c:v>
                </c:pt>
                <c:pt idx="51888">
                  <c:v>04:56:44</c:v>
                </c:pt>
                <c:pt idx="51889">
                  <c:v>04:56:45</c:v>
                </c:pt>
                <c:pt idx="51890">
                  <c:v>04:56:46</c:v>
                </c:pt>
                <c:pt idx="51891">
                  <c:v>04:56:47</c:v>
                </c:pt>
                <c:pt idx="51892">
                  <c:v>04:56:48</c:v>
                </c:pt>
                <c:pt idx="51893">
                  <c:v>04:56:49</c:v>
                </c:pt>
                <c:pt idx="51894">
                  <c:v>04:56:50</c:v>
                </c:pt>
                <c:pt idx="51895">
                  <c:v>04:56:51</c:v>
                </c:pt>
                <c:pt idx="51896">
                  <c:v>04:56:52</c:v>
                </c:pt>
                <c:pt idx="51897">
                  <c:v>04:56:53</c:v>
                </c:pt>
                <c:pt idx="51898">
                  <c:v>04:56:54</c:v>
                </c:pt>
                <c:pt idx="51899">
                  <c:v>04:56:55</c:v>
                </c:pt>
                <c:pt idx="51900">
                  <c:v>04:56:56</c:v>
                </c:pt>
                <c:pt idx="51901">
                  <c:v>04:56:57</c:v>
                </c:pt>
                <c:pt idx="51902">
                  <c:v>04:56:58</c:v>
                </c:pt>
                <c:pt idx="51903">
                  <c:v>04:56:59</c:v>
                </c:pt>
                <c:pt idx="51904">
                  <c:v>04:57:00</c:v>
                </c:pt>
                <c:pt idx="51905">
                  <c:v>04:57:01</c:v>
                </c:pt>
                <c:pt idx="51906">
                  <c:v>04:57:02</c:v>
                </c:pt>
                <c:pt idx="51907">
                  <c:v>04:57:03</c:v>
                </c:pt>
                <c:pt idx="51908">
                  <c:v>04:57:04</c:v>
                </c:pt>
                <c:pt idx="51909">
                  <c:v>04:57:05</c:v>
                </c:pt>
                <c:pt idx="51910">
                  <c:v>04:57:06</c:v>
                </c:pt>
                <c:pt idx="51911">
                  <c:v>04:57:07</c:v>
                </c:pt>
                <c:pt idx="51912">
                  <c:v>04:57:08</c:v>
                </c:pt>
                <c:pt idx="51913">
                  <c:v>04:57:09</c:v>
                </c:pt>
                <c:pt idx="51914">
                  <c:v>04:57:10</c:v>
                </c:pt>
                <c:pt idx="51915">
                  <c:v>04:57:11</c:v>
                </c:pt>
                <c:pt idx="51916">
                  <c:v>04:57:12</c:v>
                </c:pt>
                <c:pt idx="51917">
                  <c:v>04:57:13</c:v>
                </c:pt>
                <c:pt idx="51918">
                  <c:v>04:57:14</c:v>
                </c:pt>
                <c:pt idx="51919">
                  <c:v>04:57:15</c:v>
                </c:pt>
                <c:pt idx="51920">
                  <c:v>04:57:16</c:v>
                </c:pt>
                <c:pt idx="51921">
                  <c:v>04:57:17</c:v>
                </c:pt>
                <c:pt idx="51922">
                  <c:v>04:57:18</c:v>
                </c:pt>
                <c:pt idx="51923">
                  <c:v>04:57:19</c:v>
                </c:pt>
                <c:pt idx="51924">
                  <c:v>04:57:20</c:v>
                </c:pt>
                <c:pt idx="51925">
                  <c:v>04:57:21</c:v>
                </c:pt>
                <c:pt idx="51926">
                  <c:v>04:57:22</c:v>
                </c:pt>
                <c:pt idx="51927">
                  <c:v>04:57:23</c:v>
                </c:pt>
                <c:pt idx="51928">
                  <c:v>04:57:24</c:v>
                </c:pt>
                <c:pt idx="51929">
                  <c:v>04:57:25</c:v>
                </c:pt>
                <c:pt idx="51930">
                  <c:v>04:57:26</c:v>
                </c:pt>
                <c:pt idx="51931">
                  <c:v>04:57:27</c:v>
                </c:pt>
                <c:pt idx="51932">
                  <c:v>04:57:28</c:v>
                </c:pt>
                <c:pt idx="51933">
                  <c:v>04:57:29</c:v>
                </c:pt>
                <c:pt idx="51934">
                  <c:v>04:57:30</c:v>
                </c:pt>
                <c:pt idx="51935">
                  <c:v>04:57:31</c:v>
                </c:pt>
                <c:pt idx="51936">
                  <c:v>04:57:32</c:v>
                </c:pt>
                <c:pt idx="51937">
                  <c:v>04:57:33</c:v>
                </c:pt>
                <c:pt idx="51938">
                  <c:v>04:57:34</c:v>
                </c:pt>
                <c:pt idx="51939">
                  <c:v>04:57:35</c:v>
                </c:pt>
                <c:pt idx="51940">
                  <c:v>04:57:36</c:v>
                </c:pt>
                <c:pt idx="51941">
                  <c:v>04:57:37</c:v>
                </c:pt>
                <c:pt idx="51942">
                  <c:v>04:57:38</c:v>
                </c:pt>
                <c:pt idx="51943">
                  <c:v>04:57:39</c:v>
                </c:pt>
                <c:pt idx="51944">
                  <c:v>04:57:40</c:v>
                </c:pt>
                <c:pt idx="51945">
                  <c:v>04:57:41</c:v>
                </c:pt>
                <c:pt idx="51946">
                  <c:v>04:57:42</c:v>
                </c:pt>
                <c:pt idx="51947">
                  <c:v>04:57:43</c:v>
                </c:pt>
                <c:pt idx="51948">
                  <c:v>04:57:44</c:v>
                </c:pt>
                <c:pt idx="51949">
                  <c:v>04:57:45</c:v>
                </c:pt>
                <c:pt idx="51950">
                  <c:v>04:57:46</c:v>
                </c:pt>
                <c:pt idx="51951">
                  <c:v>04:57:47</c:v>
                </c:pt>
                <c:pt idx="51952">
                  <c:v>04:57:48</c:v>
                </c:pt>
                <c:pt idx="51953">
                  <c:v>04:57:49</c:v>
                </c:pt>
                <c:pt idx="51954">
                  <c:v>04:57:50</c:v>
                </c:pt>
                <c:pt idx="51955">
                  <c:v>04:57:51</c:v>
                </c:pt>
                <c:pt idx="51956">
                  <c:v>04:57:52</c:v>
                </c:pt>
                <c:pt idx="51957">
                  <c:v>04:57:53</c:v>
                </c:pt>
                <c:pt idx="51958">
                  <c:v>04:57:54</c:v>
                </c:pt>
                <c:pt idx="51959">
                  <c:v>04:57:55</c:v>
                </c:pt>
                <c:pt idx="51960">
                  <c:v>04:57:56</c:v>
                </c:pt>
                <c:pt idx="51961">
                  <c:v>04:57:57</c:v>
                </c:pt>
                <c:pt idx="51962">
                  <c:v>04:57:58</c:v>
                </c:pt>
                <c:pt idx="51963">
                  <c:v>04:57:59</c:v>
                </c:pt>
                <c:pt idx="51964">
                  <c:v>04:58:00</c:v>
                </c:pt>
                <c:pt idx="51965">
                  <c:v>04:58:01</c:v>
                </c:pt>
                <c:pt idx="51966">
                  <c:v>04:58:02</c:v>
                </c:pt>
                <c:pt idx="51967">
                  <c:v>04:58:03</c:v>
                </c:pt>
                <c:pt idx="51968">
                  <c:v>04:58:04</c:v>
                </c:pt>
                <c:pt idx="51969">
                  <c:v>04:58:05</c:v>
                </c:pt>
                <c:pt idx="51970">
                  <c:v>04:58:06</c:v>
                </c:pt>
                <c:pt idx="51971">
                  <c:v>04:58:07</c:v>
                </c:pt>
                <c:pt idx="51972">
                  <c:v>04:58:08</c:v>
                </c:pt>
                <c:pt idx="51973">
                  <c:v>04:58:09</c:v>
                </c:pt>
                <c:pt idx="51974">
                  <c:v>04:58:10</c:v>
                </c:pt>
                <c:pt idx="51975">
                  <c:v>04:58:11</c:v>
                </c:pt>
                <c:pt idx="51976">
                  <c:v>04:58:12</c:v>
                </c:pt>
                <c:pt idx="51977">
                  <c:v>04:58:13</c:v>
                </c:pt>
                <c:pt idx="51978">
                  <c:v>04:58:14</c:v>
                </c:pt>
                <c:pt idx="51979">
                  <c:v>04:58:15</c:v>
                </c:pt>
                <c:pt idx="51980">
                  <c:v>04:58:16</c:v>
                </c:pt>
                <c:pt idx="51981">
                  <c:v>04:58:17</c:v>
                </c:pt>
                <c:pt idx="51982">
                  <c:v>04:58:18</c:v>
                </c:pt>
                <c:pt idx="51983">
                  <c:v>04:58:19</c:v>
                </c:pt>
                <c:pt idx="51984">
                  <c:v>04:58:20</c:v>
                </c:pt>
                <c:pt idx="51985">
                  <c:v>04:58:21</c:v>
                </c:pt>
                <c:pt idx="51986">
                  <c:v>04:58:22</c:v>
                </c:pt>
                <c:pt idx="51987">
                  <c:v>04:58:23</c:v>
                </c:pt>
                <c:pt idx="51988">
                  <c:v>04:58:24</c:v>
                </c:pt>
                <c:pt idx="51989">
                  <c:v>04:58:25</c:v>
                </c:pt>
                <c:pt idx="51990">
                  <c:v>04:58:26</c:v>
                </c:pt>
                <c:pt idx="51991">
                  <c:v>04:58:27</c:v>
                </c:pt>
                <c:pt idx="51992">
                  <c:v>04:58:28</c:v>
                </c:pt>
                <c:pt idx="51993">
                  <c:v>04:58:29</c:v>
                </c:pt>
                <c:pt idx="51994">
                  <c:v>04:58:30</c:v>
                </c:pt>
                <c:pt idx="51995">
                  <c:v>04:58:31</c:v>
                </c:pt>
                <c:pt idx="51996">
                  <c:v>04:58:32</c:v>
                </c:pt>
                <c:pt idx="51997">
                  <c:v>04:58:33</c:v>
                </c:pt>
                <c:pt idx="51998">
                  <c:v>04:58:34</c:v>
                </c:pt>
                <c:pt idx="51999">
                  <c:v>04:58:35</c:v>
                </c:pt>
                <c:pt idx="52000">
                  <c:v>04:58:36</c:v>
                </c:pt>
                <c:pt idx="52001">
                  <c:v>04:58:37</c:v>
                </c:pt>
                <c:pt idx="52002">
                  <c:v>04:58:38</c:v>
                </c:pt>
                <c:pt idx="52003">
                  <c:v>04:58:39</c:v>
                </c:pt>
                <c:pt idx="52004">
                  <c:v>04:58:40</c:v>
                </c:pt>
                <c:pt idx="52005">
                  <c:v>04:58:41</c:v>
                </c:pt>
                <c:pt idx="52006">
                  <c:v>04:58:42</c:v>
                </c:pt>
                <c:pt idx="52007">
                  <c:v>04:58:43</c:v>
                </c:pt>
                <c:pt idx="52008">
                  <c:v>04:58:44</c:v>
                </c:pt>
                <c:pt idx="52009">
                  <c:v>04:58:45</c:v>
                </c:pt>
                <c:pt idx="52010">
                  <c:v>04:58:46</c:v>
                </c:pt>
                <c:pt idx="52011">
                  <c:v>04:58:47</c:v>
                </c:pt>
                <c:pt idx="52012">
                  <c:v>04:58:48</c:v>
                </c:pt>
                <c:pt idx="52013">
                  <c:v>04:58:49</c:v>
                </c:pt>
                <c:pt idx="52014">
                  <c:v>04:58:50</c:v>
                </c:pt>
                <c:pt idx="52015">
                  <c:v>04:58:51</c:v>
                </c:pt>
                <c:pt idx="52016">
                  <c:v>04:58:52</c:v>
                </c:pt>
                <c:pt idx="52017">
                  <c:v>04:58:53</c:v>
                </c:pt>
                <c:pt idx="52018">
                  <c:v>04:58:54</c:v>
                </c:pt>
                <c:pt idx="52019">
                  <c:v>04:58:55</c:v>
                </c:pt>
                <c:pt idx="52020">
                  <c:v>04:58:56</c:v>
                </c:pt>
                <c:pt idx="52021">
                  <c:v>04:58:57</c:v>
                </c:pt>
                <c:pt idx="52022">
                  <c:v>04:58:58</c:v>
                </c:pt>
                <c:pt idx="52023">
                  <c:v>04:58:59</c:v>
                </c:pt>
                <c:pt idx="52024">
                  <c:v>04:59:00</c:v>
                </c:pt>
                <c:pt idx="52025">
                  <c:v>04:59:01</c:v>
                </c:pt>
                <c:pt idx="52026">
                  <c:v>04:59:02</c:v>
                </c:pt>
                <c:pt idx="52027">
                  <c:v>04:59:03</c:v>
                </c:pt>
                <c:pt idx="52028">
                  <c:v>04:59:04</c:v>
                </c:pt>
                <c:pt idx="52029">
                  <c:v>04:59:05</c:v>
                </c:pt>
                <c:pt idx="52030">
                  <c:v>04:59:06</c:v>
                </c:pt>
                <c:pt idx="52031">
                  <c:v>04:59:07</c:v>
                </c:pt>
                <c:pt idx="52032">
                  <c:v>04:59:08</c:v>
                </c:pt>
                <c:pt idx="52033">
                  <c:v>04:59:09</c:v>
                </c:pt>
                <c:pt idx="52034">
                  <c:v>04:59:10</c:v>
                </c:pt>
                <c:pt idx="52035">
                  <c:v>04:59:11</c:v>
                </c:pt>
                <c:pt idx="52036">
                  <c:v>04:59:12</c:v>
                </c:pt>
                <c:pt idx="52037">
                  <c:v>04:59:13</c:v>
                </c:pt>
                <c:pt idx="52038">
                  <c:v>04:59:14</c:v>
                </c:pt>
                <c:pt idx="52039">
                  <c:v>04:59:15</c:v>
                </c:pt>
                <c:pt idx="52040">
                  <c:v>04:59:16</c:v>
                </c:pt>
                <c:pt idx="52041">
                  <c:v>04:59:17</c:v>
                </c:pt>
                <c:pt idx="52042">
                  <c:v>04:59:18</c:v>
                </c:pt>
                <c:pt idx="52043">
                  <c:v>04:59:19</c:v>
                </c:pt>
                <c:pt idx="52044">
                  <c:v>04:59:20</c:v>
                </c:pt>
                <c:pt idx="52045">
                  <c:v>04:59:21</c:v>
                </c:pt>
                <c:pt idx="52046">
                  <c:v>04:59:22</c:v>
                </c:pt>
                <c:pt idx="52047">
                  <c:v>04:59:23</c:v>
                </c:pt>
                <c:pt idx="52048">
                  <c:v>04:59:24</c:v>
                </c:pt>
                <c:pt idx="52049">
                  <c:v>04:59:25</c:v>
                </c:pt>
                <c:pt idx="52050">
                  <c:v>04:59:26</c:v>
                </c:pt>
                <c:pt idx="52051">
                  <c:v>04:59:27</c:v>
                </c:pt>
                <c:pt idx="52052">
                  <c:v>04:59:28</c:v>
                </c:pt>
                <c:pt idx="52053">
                  <c:v>04:59:29</c:v>
                </c:pt>
                <c:pt idx="52054">
                  <c:v>04:59:30</c:v>
                </c:pt>
                <c:pt idx="52055">
                  <c:v>04:59:31</c:v>
                </c:pt>
                <c:pt idx="52056">
                  <c:v>04:59:32</c:v>
                </c:pt>
                <c:pt idx="52057">
                  <c:v>04:59:33</c:v>
                </c:pt>
                <c:pt idx="52058">
                  <c:v>04:59:34</c:v>
                </c:pt>
                <c:pt idx="52059">
                  <c:v>04:59:35</c:v>
                </c:pt>
                <c:pt idx="52060">
                  <c:v>04:59:36</c:v>
                </c:pt>
                <c:pt idx="52061">
                  <c:v>04:59:37</c:v>
                </c:pt>
                <c:pt idx="52062">
                  <c:v>04:59:38</c:v>
                </c:pt>
                <c:pt idx="52063">
                  <c:v>04:59:39</c:v>
                </c:pt>
                <c:pt idx="52064">
                  <c:v>04:59:40</c:v>
                </c:pt>
                <c:pt idx="52065">
                  <c:v>04:59:41</c:v>
                </c:pt>
                <c:pt idx="52066">
                  <c:v>04:59:42</c:v>
                </c:pt>
                <c:pt idx="52067">
                  <c:v>04:59:43</c:v>
                </c:pt>
                <c:pt idx="52068">
                  <c:v>04:59:44</c:v>
                </c:pt>
                <c:pt idx="52069">
                  <c:v>04:59:45</c:v>
                </c:pt>
                <c:pt idx="52070">
                  <c:v>04:59:46</c:v>
                </c:pt>
                <c:pt idx="52071">
                  <c:v>04:59:47</c:v>
                </c:pt>
                <c:pt idx="52072">
                  <c:v>04:59:48</c:v>
                </c:pt>
                <c:pt idx="52073">
                  <c:v>04:59:49</c:v>
                </c:pt>
                <c:pt idx="52074">
                  <c:v>04:59:50</c:v>
                </c:pt>
                <c:pt idx="52075">
                  <c:v>04:59:51</c:v>
                </c:pt>
                <c:pt idx="52076">
                  <c:v>04:59:52</c:v>
                </c:pt>
                <c:pt idx="52077">
                  <c:v>04:59:53</c:v>
                </c:pt>
                <c:pt idx="52078">
                  <c:v>04:59:54</c:v>
                </c:pt>
                <c:pt idx="52079">
                  <c:v>04:59:55</c:v>
                </c:pt>
                <c:pt idx="52080">
                  <c:v>04:59:56</c:v>
                </c:pt>
                <c:pt idx="52081">
                  <c:v>04:59:57</c:v>
                </c:pt>
                <c:pt idx="52082">
                  <c:v>04:59:58</c:v>
                </c:pt>
                <c:pt idx="52083">
                  <c:v>04:59:59</c:v>
                </c:pt>
                <c:pt idx="52084">
                  <c:v>05:00:00</c:v>
                </c:pt>
                <c:pt idx="52085">
                  <c:v>05:00:01</c:v>
                </c:pt>
                <c:pt idx="52086">
                  <c:v>05:00:02</c:v>
                </c:pt>
                <c:pt idx="52087">
                  <c:v>05:00:03</c:v>
                </c:pt>
                <c:pt idx="52088">
                  <c:v>05:00:04</c:v>
                </c:pt>
                <c:pt idx="52089">
                  <c:v>05:00:05</c:v>
                </c:pt>
                <c:pt idx="52090">
                  <c:v>05:00:06</c:v>
                </c:pt>
                <c:pt idx="52091">
                  <c:v>05:00:07</c:v>
                </c:pt>
                <c:pt idx="52092">
                  <c:v>05:00:08</c:v>
                </c:pt>
                <c:pt idx="52093">
                  <c:v>05:00:09</c:v>
                </c:pt>
                <c:pt idx="52094">
                  <c:v>05:00:10</c:v>
                </c:pt>
                <c:pt idx="52095">
                  <c:v>05:00:11</c:v>
                </c:pt>
                <c:pt idx="52096">
                  <c:v>05:00:12</c:v>
                </c:pt>
                <c:pt idx="52097">
                  <c:v>05:00:13</c:v>
                </c:pt>
                <c:pt idx="52098">
                  <c:v>05:00:14</c:v>
                </c:pt>
                <c:pt idx="52099">
                  <c:v>05:00:15</c:v>
                </c:pt>
                <c:pt idx="52100">
                  <c:v>05:00:16</c:v>
                </c:pt>
                <c:pt idx="52101">
                  <c:v>05:00:17</c:v>
                </c:pt>
                <c:pt idx="52102">
                  <c:v>05:00:18</c:v>
                </c:pt>
                <c:pt idx="52103">
                  <c:v>05:00:19</c:v>
                </c:pt>
                <c:pt idx="52104">
                  <c:v>05:00:20</c:v>
                </c:pt>
                <c:pt idx="52105">
                  <c:v>05:00:21</c:v>
                </c:pt>
                <c:pt idx="52106">
                  <c:v>05:00:22</c:v>
                </c:pt>
                <c:pt idx="52107">
                  <c:v>05:00:23</c:v>
                </c:pt>
                <c:pt idx="52108">
                  <c:v>05:00:24</c:v>
                </c:pt>
                <c:pt idx="52109">
                  <c:v>05:00:25</c:v>
                </c:pt>
                <c:pt idx="52110">
                  <c:v>05:00:26</c:v>
                </c:pt>
                <c:pt idx="52111">
                  <c:v>05:00:27</c:v>
                </c:pt>
                <c:pt idx="52112">
                  <c:v>05:00:28</c:v>
                </c:pt>
                <c:pt idx="52113">
                  <c:v>05:00:29</c:v>
                </c:pt>
                <c:pt idx="52114">
                  <c:v>05:00:30</c:v>
                </c:pt>
                <c:pt idx="52115">
                  <c:v>05:00:31</c:v>
                </c:pt>
                <c:pt idx="52116">
                  <c:v>05:00:32</c:v>
                </c:pt>
                <c:pt idx="52117">
                  <c:v>05:00:33</c:v>
                </c:pt>
                <c:pt idx="52118">
                  <c:v>05:00:34</c:v>
                </c:pt>
                <c:pt idx="52119">
                  <c:v>05:00:35</c:v>
                </c:pt>
                <c:pt idx="52120">
                  <c:v>05:00:36</c:v>
                </c:pt>
                <c:pt idx="52121">
                  <c:v>05:00:37</c:v>
                </c:pt>
                <c:pt idx="52122">
                  <c:v>05:00:38</c:v>
                </c:pt>
                <c:pt idx="52123">
                  <c:v>05:00:39</c:v>
                </c:pt>
                <c:pt idx="52124">
                  <c:v>05:00:40</c:v>
                </c:pt>
                <c:pt idx="52125">
                  <c:v>05:00:41</c:v>
                </c:pt>
                <c:pt idx="52126">
                  <c:v>05:00:42</c:v>
                </c:pt>
                <c:pt idx="52127">
                  <c:v>05:00:43</c:v>
                </c:pt>
                <c:pt idx="52128">
                  <c:v>05:00:44</c:v>
                </c:pt>
                <c:pt idx="52129">
                  <c:v>05:00:45</c:v>
                </c:pt>
                <c:pt idx="52130">
                  <c:v>05:00:46</c:v>
                </c:pt>
                <c:pt idx="52131">
                  <c:v>05:00:47</c:v>
                </c:pt>
                <c:pt idx="52132">
                  <c:v>05:00:48</c:v>
                </c:pt>
                <c:pt idx="52133">
                  <c:v>05:00:49</c:v>
                </c:pt>
                <c:pt idx="52134">
                  <c:v>05:00:50</c:v>
                </c:pt>
                <c:pt idx="52135">
                  <c:v>05:00:51</c:v>
                </c:pt>
                <c:pt idx="52136">
                  <c:v>05:00:52</c:v>
                </c:pt>
                <c:pt idx="52137">
                  <c:v>05:00:53</c:v>
                </c:pt>
                <c:pt idx="52138">
                  <c:v>05:00:54</c:v>
                </c:pt>
                <c:pt idx="52139">
                  <c:v>05:00:55</c:v>
                </c:pt>
                <c:pt idx="52140">
                  <c:v>05:00:56</c:v>
                </c:pt>
                <c:pt idx="52141">
                  <c:v>05:00:57</c:v>
                </c:pt>
                <c:pt idx="52142">
                  <c:v>05:00:58</c:v>
                </c:pt>
                <c:pt idx="52143">
                  <c:v>05:00:59</c:v>
                </c:pt>
                <c:pt idx="52144">
                  <c:v>05:01:00</c:v>
                </c:pt>
                <c:pt idx="52145">
                  <c:v>05:01:01</c:v>
                </c:pt>
                <c:pt idx="52146">
                  <c:v>05:01:02</c:v>
                </c:pt>
                <c:pt idx="52147">
                  <c:v>05:01:03</c:v>
                </c:pt>
                <c:pt idx="52148">
                  <c:v>05:01:04</c:v>
                </c:pt>
                <c:pt idx="52149">
                  <c:v>05:01:05</c:v>
                </c:pt>
                <c:pt idx="52150">
                  <c:v>05:01:06</c:v>
                </c:pt>
                <c:pt idx="52151">
                  <c:v>05:01:07</c:v>
                </c:pt>
                <c:pt idx="52152">
                  <c:v>05:01:08</c:v>
                </c:pt>
                <c:pt idx="52153">
                  <c:v>05:01:09</c:v>
                </c:pt>
                <c:pt idx="52154">
                  <c:v>05:01:10</c:v>
                </c:pt>
                <c:pt idx="52155">
                  <c:v>05:01:11</c:v>
                </c:pt>
                <c:pt idx="52156">
                  <c:v>05:01:12</c:v>
                </c:pt>
                <c:pt idx="52157">
                  <c:v>05:01:13</c:v>
                </c:pt>
                <c:pt idx="52158">
                  <c:v>05:01:14</c:v>
                </c:pt>
                <c:pt idx="52159">
                  <c:v>05:01:15</c:v>
                </c:pt>
                <c:pt idx="52160">
                  <c:v>05:01:16</c:v>
                </c:pt>
                <c:pt idx="52161">
                  <c:v>05:01:17</c:v>
                </c:pt>
                <c:pt idx="52162">
                  <c:v>05:01:18</c:v>
                </c:pt>
                <c:pt idx="52163">
                  <c:v>05:01:19</c:v>
                </c:pt>
                <c:pt idx="52164">
                  <c:v>05:01:20</c:v>
                </c:pt>
                <c:pt idx="52165">
                  <c:v>05:01:21</c:v>
                </c:pt>
                <c:pt idx="52166">
                  <c:v>05:01:22</c:v>
                </c:pt>
                <c:pt idx="52167">
                  <c:v>05:01:23</c:v>
                </c:pt>
                <c:pt idx="52168">
                  <c:v>05:01:24</c:v>
                </c:pt>
                <c:pt idx="52169">
                  <c:v>05:01:25</c:v>
                </c:pt>
                <c:pt idx="52170">
                  <c:v>05:01:26</c:v>
                </c:pt>
                <c:pt idx="52171">
                  <c:v>05:01:27</c:v>
                </c:pt>
                <c:pt idx="52172">
                  <c:v>05:01:28</c:v>
                </c:pt>
                <c:pt idx="52173">
                  <c:v>05:01:29</c:v>
                </c:pt>
                <c:pt idx="52174">
                  <c:v>05:01:30</c:v>
                </c:pt>
                <c:pt idx="52175">
                  <c:v>05:01:31</c:v>
                </c:pt>
                <c:pt idx="52176">
                  <c:v>05:01:32</c:v>
                </c:pt>
                <c:pt idx="52177">
                  <c:v>05:01:33</c:v>
                </c:pt>
                <c:pt idx="52178">
                  <c:v>05:01:34</c:v>
                </c:pt>
                <c:pt idx="52179">
                  <c:v>05:01:35</c:v>
                </c:pt>
                <c:pt idx="52180">
                  <c:v>05:01:36</c:v>
                </c:pt>
                <c:pt idx="52181">
                  <c:v>05:01:37</c:v>
                </c:pt>
                <c:pt idx="52182">
                  <c:v>05:01:38</c:v>
                </c:pt>
                <c:pt idx="52183">
                  <c:v>05:01:39</c:v>
                </c:pt>
                <c:pt idx="52184">
                  <c:v>05:01:40</c:v>
                </c:pt>
                <c:pt idx="52185">
                  <c:v>05:01:41</c:v>
                </c:pt>
                <c:pt idx="52186">
                  <c:v>05:01:42</c:v>
                </c:pt>
                <c:pt idx="52187">
                  <c:v>05:01:43</c:v>
                </c:pt>
                <c:pt idx="52188">
                  <c:v>05:01:44</c:v>
                </c:pt>
                <c:pt idx="52189">
                  <c:v>05:01:45</c:v>
                </c:pt>
                <c:pt idx="52190">
                  <c:v>05:01:46</c:v>
                </c:pt>
                <c:pt idx="52191">
                  <c:v>05:01:47</c:v>
                </c:pt>
                <c:pt idx="52192">
                  <c:v>05:01:48</c:v>
                </c:pt>
                <c:pt idx="52193">
                  <c:v>05:01:49</c:v>
                </c:pt>
                <c:pt idx="52194">
                  <c:v>05:01:50</c:v>
                </c:pt>
                <c:pt idx="52195">
                  <c:v>05:01:51</c:v>
                </c:pt>
                <c:pt idx="52196">
                  <c:v>05:01:52</c:v>
                </c:pt>
                <c:pt idx="52197">
                  <c:v>05:01:53</c:v>
                </c:pt>
                <c:pt idx="52198">
                  <c:v>05:01:54</c:v>
                </c:pt>
                <c:pt idx="52199">
                  <c:v>05:01:55</c:v>
                </c:pt>
                <c:pt idx="52200">
                  <c:v>05:01:56</c:v>
                </c:pt>
                <c:pt idx="52201">
                  <c:v>05:01:57</c:v>
                </c:pt>
                <c:pt idx="52202">
                  <c:v>05:01:58</c:v>
                </c:pt>
                <c:pt idx="52203">
                  <c:v>05:01:59</c:v>
                </c:pt>
                <c:pt idx="52204">
                  <c:v>05:02:00</c:v>
                </c:pt>
                <c:pt idx="52205">
                  <c:v>05:02:01</c:v>
                </c:pt>
                <c:pt idx="52206">
                  <c:v>05:02:02</c:v>
                </c:pt>
                <c:pt idx="52207">
                  <c:v>05:02:03</c:v>
                </c:pt>
                <c:pt idx="52208">
                  <c:v>05:02:04</c:v>
                </c:pt>
                <c:pt idx="52209">
                  <c:v>05:02:05</c:v>
                </c:pt>
                <c:pt idx="52210">
                  <c:v>05:02:06</c:v>
                </c:pt>
                <c:pt idx="52211">
                  <c:v>05:02:07</c:v>
                </c:pt>
                <c:pt idx="52212">
                  <c:v>05:02:08</c:v>
                </c:pt>
                <c:pt idx="52213">
                  <c:v>05:02:09</c:v>
                </c:pt>
                <c:pt idx="52214">
                  <c:v>05:02:10</c:v>
                </c:pt>
                <c:pt idx="52215">
                  <c:v>05:02:11</c:v>
                </c:pt>
                <c:pt idx="52216">
                  <c:v>05:02:12</c:v>
                </c:pt>
                <c:pt idx="52217">
                  <c:v>05:02:13</c:v>
                </c:pt>
                <c:pt idx="52218">
                  <c:v>05:02:14</c:v>
                </c:pt>
                <c:pt idx="52219">
                  <c:v>05:02:15</c:v>
                </c:pt>
                <c:pt idx="52220">
                  <c:v>05:02:16</c:v>
                </c:pt>
                <c:pt idx="52221">
                  <c:v>05:02:17</c:v>
                </c:pt>
                <c:pt idx="52222">
                  <c:v>05:02:18</c:v>
                </c:pt>
                <c:pt idx="52223">
                  <c:v>05:02:19</c:v>
                </c:pt>
                <c:pt idx="52224">
                  <c:v>05:02:20</c:v>
                </c:pt>
                <c:pt idx="52225">
                  <c:v>05:02:21</c:v>
                </c:pt>
                <c:pt idx="52226">
                  <c:v>05:02:22</c:v>
                </c:pt>
                <c:pt idx="52227">
                  <c:v>05:02:23</c:v>
                </c:pt>
                <c:pt idx="52228">
                  <c:v>05:02:24</c:v>
                </c:pt>
                <c:pt idx="52229">
                  <c:v>05:02:25</c:v>
                </c:pt>
                <c:pt idx="52230">
                  <c:v>05:02:26</c:v>
                </c:pt>
                <c:pt idx="52231">
                  <c:v>05:02:27</c:v>
                </c:pt>
                <c:pt idx="52232">
                  <c:v>05:02:28</c:v>
                </c:pt>
                <c:pt idx="52233">
                  <c:v>05:02:29</c:v>
                </c:pt>
                <c:pt idx="52234">
                  <c:v>05:02:30</c:v>
                </c:pt>
                <c:pt idx="52235">
                  <c:v>05:02:31</c:v>
                </c:pt>
                <c:pt idx="52236">
                  <c:v>05:02:32</c:v>
                </c:pt>
                <c:pt idx="52237">
                  <c:v>05:02:33</c:v>
                </c:pt>
                <c:pt idx="52238">
                  <c:v>05:02:34</c:v>
                </c:pt>
                <c:pt idx="52239">
                  <c:v>05:02:35</c:v>
                </c:pt>
                <c:pt idx="52240">
                  <c:v>05:02:36</c:v>
                </c:pt>
                <c:pt idx="52241">
                  <c:v>05:02:37</c:v>
                </c:pt>
                <c:pt idx="52242">
                  <c:v>05:02:38</c:v>
                </c:pt>
                <c:pt idx="52243">
                  <c:v>05:02:39</c:v>
                </c:pt>
                <c:pt idx="52244">
                  <c:v>05:02:40</c:v>
                </c:pt>
                <c:pt idx="52245">
                  <c:v>05:02:41</c:v>
                </c:pt>
                <c:pt idx="52246">
                  <c:v>05:02:42</c:v>
                </c:pt>
                <c:pt idx="52247">
                  <c:v>05:02:43</c:v>
                </c:pt>
                <c:pt idx="52248">
                  <c:v>05:02:44</c:v>
                </c:pt>
                <c:pt idx="52249">
                  <c:v>05:02:45</c:v>
                </c:pt>
                <c:pt idx="52250">
                  <c:v>05:02:46</c:v>
                </c:pt>
                <c:pt idx="52251">
                  <c:v>05:02:47</c:v>
                </c:pt>
                <c:pt idx="52252">
                  <c:v>05:02:48</c:v>
                </c:pt>
                <c:pt idx="52253">
                  <c:v>05:02:49</c:v>
                </c:pt>
                <c:pt idx="52254">
                  <c:v>05:02:50</c:v>
                </c:pt>
                <c:pt idx="52255">
                  <c:v>05:02:51</c:v>
                </c:pt>
                <c:pt idx="52256">
                  <c:v>05:02:52</c:v>
                </c:pt>
                <c:pt idx="52257">
                  <c:v>05:02:53</c:v>
                </c:pt>
                <c:pt idx="52258">
                  <c:v>05:02:54</c:v>
                </c:pt>
                <c:pt idx="52259">
                  <c:v>05:02:55</c:v>
                </c:pt>
                <c:pt idx="52260">
                  <c:v>05:02:56</c:v>
                </c:pt>
                <c:pt idx="52261">
                  <c:v>05:02:57</c:v>
                </c:pt>
                <c:pt idx="52262">
                  <c:v>05:02:58</c:v>
                </c:pt>
                <c:pt idx="52263">
                  <c:v>05:02:59</c:v>
                </c:pt>
                <c:pt idx="52264">
                  <c:v>05:03:00</c:v>
                </c:pt>
                <c:pt idx="52265">
                  <c:v>05:03:01</c:v>
                </c:pt>
                <c:pt idx="52266">
                  <c:v>05:03:02</c:v>
                </c:pt>
                <c:pt idx="52267">
                  <c:v>05:03:03</c:v>
                </c:pt>
                <c:pt idx="52268">
                  <c:v>05:03:04</c:v>
                </c:pt>
                <c:pt idx="52269">
                  <c:v>05:03:05</c:v>
                </c:pt>
                <c:pt idx="52270">
                  <c:v>05:03:06</c:v>
                </c:pt>
                <c:pt idx="52271">
                  <c:v>05:03:07</c:v>
                </c:pt>
                <c:pt idx="52272">
                  <c:v>05:03:08</c:v>
                </c:pt>
                <c:pt idx="52273">
                  <c:v>05:03:09</c:v>
                </c:pt>
                <c:pt idx="52274">
                  <c:v>05:03:10</c:v>
                </c:pt>
                <c:pt idx="52275">
                  <c:v>05:03:11</c:v>
                </c:pt>
                <c:pt idx="52276">
                  <c:v>05:03:12</c:v>
                </c:pt>
                <c:pt idx="52277">
                  <c:v>05:03:13</c:v>
                </c:pt>
                <c:pt idx="52278">
                  <c:v>05:03:14</c:v>
                </c:pt>
                <c:pt idx="52279">
                  <c:v>05:03:15</c:v>
                </c:pt>
                <c:pt idx="52280">
                  <c:v>05:03:16</c:v>
                </c:pt>
                <c:pt idx="52281">
                  <c:v>05:03:17</c:v>
                </c:pt>
                <c:pt idx="52282">
                  <c:v>05:03:18</c:v>
                </c:pt>
                <c:pt idx="52283">
                  <c:v>05:03:19</c:v>
                </c:pt>
                <c:pt idx="52284">
                  <c:v>05:03:20</c:v>
                </c:pt>
                <c:pt idx="52285">
                  <c:v>05:03:21</c:v>
                </c:pt>
                <c:pt idx="52286">
                  <c:v>05:03:22</c:v>
                </c:pt>
                <c:pt idx="52287">
                  <c:v>05:03:23</c:v>
                </c:pt>
                <c:pt idx="52288">
                  <c:v>05:03:24</c:v>
                </c:pt>
                <c:pt idx="52289">
                  <c:v>05:03:25</c:v>
                </c:pt>
                <c:pt idx="52290">
                  <c:v>05:03:26</c:v>
                </c:pt>
                <c:pt idx="52291">
                  <c:v>05:03:27</c:v>
                </c:pt>
                <c:pt idx="52292">
                  <c:v>05:03:28</c:v>
                </c:pt>
                <c:pt idx="52293">
                  <c:v>05:03:29</c:v>
                </c:pt>
                <c:pt idx="52294">
                  <c:v>05:03:30</c:v>
                </c:pt>
                <c:pt idx="52295">
                  <c:v>05:03:31</c:v>
                </c:pt>
                <c:pt idx="52296">
                  <c:v>05:03:32</c:v>
                </c:pt>
                <c:pt idx="52297">
                  <c:v>05:03:33</c:v>
                </c:pt>
                <c:pt idx="52298">
                  <c:v>05:03:34</c:v>
                </c:pt>
                <c:pt idx="52299">
                  <c:v>05:03:35</c:v>
                </c:pt>
                <c:pt idx="52300">
                  <c:v>05:03:36</c:v>
                </c:pt>
                <c:pt idx="52301">
                  <c:v>05:03:37</c:v>
                </c:pt>
                <c:pt idx="52302">
                  <c:v>05:03:38</c:v>
                </c:pt>
                <c:pt idx="52303">
                  <c:v>05:03:39</c:v>
                </c:pt>
                <c:pt idx="52304">
                  <c:v>05:03:40</c:v>
                </c:pt>
                <c:pt idx="52305">
                  <c:v>05:03:41</c:v>
                </c:pt>
                <c:pt idx="52306">
                  <c:v>05:03:42</c:v>
                </c:pt>
                <c:pt idx="52307">
                  <c:v>05:03:43</c:v>
                </c:pt>
                <c:pt idx="52308">
                  <c:v>05:03:44</c:v>
                </c:pt>
                <c:pt idx="52309">
                  <c:v>05:03:45</c:v>
                </c:pt>
                <c:pt idx="52310">
                  <c:v>05:03:46</c:v>
                </c:pt>
                <c:pt idx="52311">
                  <c:v>05:03:47</c:v>
                </c:pt>
                <c:pt idx="52312">
                  <c:v>05:03:48</c:v>
                </c:pt>
                <c:pt idx="52313">
                  <c:v>05:03:49</c:v>
                </c:pt>
                <c:pt idx="52314">
                  <c:v>05:03:50</c:v>
                </c:pt>
                <c:pt idx="52315">
                  <c:v>05:03:51</c:v>
                </c:pt>
                <c:pt idx="52316">
                  <c:v>05:03:52</c:v>
                </c:pt>
                <c:pt idx="52317">
                  <c:v>05:03:53</c:v>
                </c:pt>
                <c:pt idx="52318">
                  <c:v>05:03:54</c:v>
                </c:pt>
                <c:pt idx="52319">
                  <c:v>05:03:55</c:v>
                </c:pt>
                <c:pt idx="52320">
                  <c:v>05:03:56</c:v>
                </c:pt>
                <c:pt idx="52321">
                  <c:v>05:03:57</c:v>
                </c:pt>
                <c:pt idx="52322">
                  <c:v>05:03:58</c:v>
                </c:pt>
                <c:pt idx="52323">
                  <c:v>05:03:59</c:v>
                </c:pt>
                <c:pt idx="52324">
                  <c:v>05:04:00</c:v>
                </c:pt>
                <c:pt idx="52325">
                  <c:v>05:04:01</c:v>
                </c:pt>
                <c:pt idx="52326">
                  <c:v>05:04:02</c:v>
                </c:pt>
                <c:pt idx="52327">
                  <c:v>05:04:03</c:v>
                </c:pt>
                <c:pt idx="52328">
                  <c:v>05:04:04</c:v>
                </c:pt>
                <c:pt idx="52329">
                  <c:v>05:04:05</c:v>
                </c:pt>
                <c:pt idx="52330">
                  <c:v>05:04:06</c:v>
                </c:pt>
                <c:pt idx="52331">
                  <c:v>05:04:07</c:v>
                </c:pt>
                <c:pt idx="52332">
                  <c:v>05:04:08</c:v>
                </c:pt>
                <c:pt idx="52333">
                  <c:v>05:04:09</c:v>
                </c:pt>
                <c:pt idx="52334">
                  <c:v>05:04:10</c:v>
                </c:pt>
                <c:pt idx="52335">
                  <c:v>05:04:11</c:v>
                </c:pt>
                <c:pt idx="52336">
                  <c:v>05:04:12</c:v>
                </c:pt>
                <c:pt idx="52337">
                  <c:v>05:04:13</c:v>
                </c:pt>
                <c:pt idx="52338">
                  <c:v>05:04:14</c:v>
                </c:pt>
                <c:pt idx="52339">
                  <c:v>05:04:15</c:v>
                </c:pt>
                <c:pt idx="52340">
                  <c:v>05:04:16</c:v>
                </c:pt>
                <c:pt idx="52341">
                  <c:v>05:04:17</c:v>
                </c:pt>
                <c:pt idx="52342">
                  <c:v>05:04:18</c:v>
                </c:pt>
                <c:pt idx="52343">
                  <c:v>05:04:19</c:v>
                </c:pt>
                <c:pt idx="52344">
                  <c:v>05:04:20</c:v>
                </c:pt>
                <c:pt idx="52345">
                  <c:v>05:04:21</c:v>
                </c:pt>
                <c:pt idx="52346">
                  <c:v>05:04:22</c:v>
                </c:pt>
                <c:pt idx="52347">
                  <c:v>05:04:23</c:v>
                </c:pt>
                <c:pt idx="52348">
                  <c:v>05:04:24</c:v>
                </c:pt>
                <c:pt idx="52349">
                  <c:v>05:04:25</c:v>
                </c:pt>
                <c:pt idx="52350">
                  <c:v>05:04:26</c:v>
                </c:pt>
                <c:pt idx="52351">
                  <c:v>05:04:27</c:v>
                </c:pt>
                <c:pt idx="52352">
                  <c:v>05:04:28</c:v>
                </c:pt>
                <c:pt idx="52353">
                  <c:v>05:04:29</c:v>
                </c:pt>
                <c:pt idx="52354">
                  <c:v>05:04:30</c:v>
                </c:pt>
                <c:pt idx="52355">
                  <c:v>05:04:31</c:v>
                </c:pt>
                <c:pt idx="52356">
                  <c:v>05:04:32</c:v>
                </c:pt>
                <c:pt idx="52357">
                  <c:v>05:04:33</c:v>
                </c:pt>
                <c:pt idx="52358">
                  <c:v>05:04:34</c:v>
                </c:pt>
                <c:pt idx="52359">
                  <c:v>05:04:35</c:v>
                </c:pt>
                <c:pt idx="52360">
                  <c:v>05:04:36</c:v>
                </c:pt>
                <c:pt idx="52361">
                  <c:v>05:04:37</c:v>
                </c:pt>
                <c:pt idx="52362">
                  <c:v>05:04:38</c:v>
                </c:pt>
                <c:pt idx="52363">
                  <c:v>05:04:39</c:v>
                </c:pt>
                <c:pt idx="52364">
                  <c:v>05:04:40</c:v>
                </c:pt>
                <c:pt idx="52365">
                  <c:v>05:04:41</c:v>
                </c:pt>
                <c:pt idx="52366">
                  <c:v>05:04:42</c:v>
                </c:pt>
                <c:pt idx="52367">
                  <c:v>05:04:43</c:v>
                </c:pt>
                <c:pt idx="52368">
                  <c:v>05:04:44</c:v>
                </c:pt>
                <c:pt idx="52369">
                  <c:v>05:04:45</c:v>
                </c:pt>
                <c:pt idx="52370">
                  <c:v>05:04:46</c:v>
                </c:pt>
                <c:pt idx="52371">
                  <c:v>05:04:47</c:v>
                </c:pt>
                <c:pt idx="52372">
                  <c:v>05:04:48</c:v>
                </c:pt>
                <c:pt idx="52373">
                  <c:v>05:04:49</c:v>
                </c:pt>
                <c:pt idx="52374">
                  <c:v>05:04:50</c:v>
                </c:pt>
                <c:pt idx="52375">
                  <c:v>05:04:51</c:v>
                </c:pt>
                <c:pt idx="52376">
                  <c:v>05:04:52</c:v>
                </c:pt>
                <c:pt idx="52377">
                  <c:v>05:04:53</c:v>
                </c:pt>
                <c:pt idx="52378">
                  <c:v>05:04:54</c:v>
                </c:pt>
                <c:pt idx="52379">
                  <c:v>05:04:55</c:v>
                </c:pt>
                <c:pt idx="52380">
                  <c:v>05:04:56</c:v>
                </c:pt>
                <c:pt idx="52381">
                  <c:v>05:04:57</c:v>
                </c:pt>
                <c:pt idx="52382">
                  <c:v>05:04:58</c:v>
                </c:pt>
                <c:pt idx="52383">
                  <c:v>05:04:59</c:v>
                </c:pt>
                <c:pt idx="52384">
                  <c:v>05:05:00</c:v>
                </c:pt>
                <c:pt idx="52385">
                  <c:v>05:05:01</c:v>
                </c:pt>
                <c:pt idx="52386">
                  <c:v>05:05:02</c:v>
                </c:pt>
                <c:pt idx="52387">
                  <c:v>05:05:03</c:v>
                </c:pt>
                <c:pt idx="52388">
                  <c:v>05:05:04</c:v>
                </c:pt>
                <c:pt idx="52389">
                  <c:v>05:05:05</c:v>
                </c:pt>
                <c:pt idx="52390">
                  <c:v>05:05:06</c:v>
                </c:pt>
                <c:pt idx="52391">
                  <c:v>05:05:07</c:v>
                </c:pt>
                <c:pt idx="52392">
                  <c:v>05:05:08</c:v>
                </c:pt>
                <c:pt idx="52393">
                  <c:v>05:05:09</c:v>
                </c:pt>
                <c:pt idx="52394">
                  <c:v>05:05:10</c:v>
                </c:pt>
                <c:pt idx="52395">
                  <c:v>05:05:11</c:v>
                </c:pt>
                <c:pt idx="52396">
                  <c:v>05:05:12</c:v>
                </c:pt>
                <c:pt idx="52397">
                  <c:v>05:05:13</c:v>
                </c:pt>
                <c:pt idx="52398">
                  <c:v>05:05:14</c:v>
                </c:pt>
                <c:pt idx="52399">
                  <c:v>05:05:15</c:v>
                </c:pt>
                <c:pt idx="52400">
                  <c:v>05:05:16</c:v>
                </c:pt>
                <c:pt idx="52401">
                  <c:v>05:05:17</c:v>
                </c:pt>
                <c:pt idx="52402">
                  <c:v>05:05:18</c:v>
                </c:pt>
                <c:pt idx="52403">
                  <c:v>05:05:19</c:v>
                </c:pt>
                <c:pt idx="52404">
                  <c:v>05:05:20</c:v>
                </c:pt>
                <c:pt idx="52405">
                  <c:v>05:05:21</c:v>
                </c:pt>
                <c:pt idx="52406">
                  <c:v>05:05:22</c:v>
                </c:pt>
                <c:pt idx="52407">
                  <c:v>05:05:23</c:v>
                </c:pt>
                <c:pt idx="52408">
                  <c:v>05:05:24</c:v>
                </c:pt>
                <c:pt idx="52409">
                  <c:v>05:05:25</c:v>
                </c:pt>
                <c:pt idx="52410">
                  <c:v>05:05:26</c:v>
                </c:pt>
                <c:pt idx="52411">
                  <c:v>05:05:27</c:v>
                </c:pt>
                <c:pt idx="52412">
                  <c:v>05:05:28</c:v>
                </c:pt>
                <c:pt idx="52413">
                  <c:v>05:05:29</c:v>
                </c:pt>
                <c:pt idx="52414">
                  <c:v>05:05:30</c:v>
                </c:pt>
                <c:pt idx="52415">
                  <c:v>05:05:31</c:v>
                </c:pt>
                <c:pt idx="52416">
                  <c:v>05:05:32</c:v>
                </c:pt>
                <c:pt idx="52417">
                  <c:v>05:05:33</c:v>
                </c:pt>
                <c:pt idx="52418">
                  <c:v>05:05:34</c:v>
                </c:pt>
                <c:pt idx="52419">
                  <c:v>05:05:35</c:v>
                </c:pt>
                <c:pt idx="52420">
                  <c:v>05:05:36</c:v>
                </c:pt>
                <c:pt idx="52421">
                  <c:v>05:05:37</c:v>
                </c:pt>
                <c:pt idx="52422">
                  <c:v>05:05:38</c:v>
                </c:pt>
                <c:pt idx="52423">
                  <c:v>05:05:39</c:v>
                </c:pt>
                <c:pt idx="52424">
                  <c:v>05:05:40</c:v>
                </c:pt>
                <c:pt idx="52425">
                  <c:v>05:05:41</c:v>
                </c:pt>
                <c:pt idx="52426">
                  <c:v>05:05:42</c:v>
                </c:pt>
                <c:pt idx="52427">
                  <c:v>05:05:43</c:v>
                </c:pt>
                <c:pt idx="52428">
                  <c:v>05:05:44</c:v>
                </c:pt>
                <c:pt idx="52429">
                  <c:v>05:05:45</c:v>
                </c:pt>
                <c:pt idx="52430">
                  <c:v>05:05:46</c:v>
                </c:pt>
                <c:pt idx="52431">
                  <c:v>05:05:47</c:v>
                </c:pt>
                <c:pt idx="52432">
                  <c:v>05:05:48</c:v>
                </c:pt>
                <c:pt idx="52433">
                  <c:v>05:05:49</c:v>
                </c:pt>
                <c:pt idx="52434">
                  <c:v>05:05:50</c:v>
                </c:pt>
                <c:pt idx="52435">
                  <c:v>05:05:51</c:v>
                </c:pt>
                <c:pt idx="52436">
                  <c:v>05:05:52</c:v>
                </c:pt>
                <c:pt idx="52437">
                  <c:v>05:05:53</c:v>
                </c:pt>
                <c:pt idx="52438">
                  <c:v>05:05:54</c:v>
                </c:pt>
                <c:pt idx="52439">
                  <c:v>05:05:55</c:v>
                </c:pt>
                <c:pt idx="52440">
                  <c:v>05:05:56</c:v>
                </c:pt>
                <c:pt idx="52441">
                  <c:v>05:05:57</c:v>
                </c:pt>
                <c:pt idx="52442">
                  <c:v>05:05:58</c:v>
                </c:pt>
                <c:pt idx="52443">
                  <c:v>05:05:59</c:v>
                </c:pt>
                <c:pt idx="52444">
                  <c:v>05:06:00</c:v>
                </c:pt>
                <c:pt idx="52445">
                  <c:v>05:06:01</c:v>
                </c:pt>
                <c:pt idx="52446">
                  <c:v>05:06:02</c:v>
                </c:pt>
                <c:pt idx="52447">
                  <c:v>05:06:03</c:v>
                </c:pt>
                <c:pt idx="52448">
                  <c:v>05:06:04</c:v>
                </c:pt>
                <c:pt idx="52449">
                  <c:v>05:06:05</c:v>
                </c:pt>
                <c:pt idx="52450">
                  <c:v>05:06:06</c:v>
                </c:pt>
                <c:pt idx="52451">
                  <c:v>05:06:07</c:v>
                </c:pt>
                <c:pt idx="52452">
                  <c:v>05:06:08</c:v>
                </c:pt>
                <c:pt idx="52453">
                  <c:v>05:06:09</c:v>
                </c:pt>
                <c:pt idx="52454">
                  <c:v>05:06:10</c:v>
                </c:pt>
                <c:pt idx="52455">
                  <c:v>05:06:11</c:v>
                </c:pt>
                <c:pt idx="52456">
                  <c:v>05:06:12</c:v>
                </c:pt>
                <c:pt idx="52457">
                  <c:v>05:06:13</c:v>
                </c:pt>
                <c:pt idx="52458">
                  <c:v>05:06:14</c:v>
                </c:pt>
                <c:pt idx="52459">
                  <c:v>05:06:15</c:v>
                </c:pt>
                <c:pt idx="52460">
                  <c:v>05:06:16</c:v>
                </c:pt>
                <c:pt idx="52461">
                  <c:v>05:06:17</c:v>
                </c:pt>
                <c:pt idx="52462">
                  <c:v>05:06:18</c:v>
                </c:pt>
                <c:pt idx="52463">
                  <c:v>05:06:19</c:v>
                </c:pt>
                <c:pt idx="52464">
                  <c:v>05:06:20</c:v>
                </c:pt>
                <c:pt idx="52465">
                  <c:v>05:06:21</c:v>
                </c:pt>
                <c:pt idx="52466">
                  <c:v>05:06:22</c:v>
                </c:pt>
                <c:pt idx="52467">
                  <c:v>05:06:23</c:v>
                </c:pt>
                <c:pt idx="52468">
                  <c:v>05:06:24</c:v>
                </c:pt>
                <c:pt idx="52469">
                  <c:v>05:06:25</c:v>
                </c:pt>
                <c:pt idx="52470">
                  <c:v>05:06:26</c:v>
                </c:pt>
                <c:pt idx="52471">
                  <c:v>05:06:27</c:v>
                </c:pt>
                <c:pt idx="52472">
                  <c:v>05:06:28</c:v>
                </c:pt>
                <c:pt idx="52473">
                  <c:v>05:06:29</c:v>
                </c:pt>
                <c:pt idx="52474">
                  <c:v>05:06:30</c:v>
                </c:pt>
                <c:pt idx="52475">
                  <c:v>05:06:31</c:v>
                </c:pt>
                <c:pt idx="52476">
                  <c:v>05:06:32</c:v>
                </c:pt>
                <c:pt idx="52477">
                  <c:v>05:06:33</c:v>
                </c:pt>
                <c:pt idx="52478">
                  <c:v>05:06:34</c:v>
                </c:pt>
                <c:pt idx="52479">
                  <c:v>05:06:35</c:v>
                </c:pt>
                <c:pt idx="52480">
                  <c:v>05:06:36</c:v>
                </c:pt>
                <c:pt idx="52481">
                  <c:v>05:06:37</c:v>
                </c:pt>
                <c:pt idx="52482">
                  <c:v>05:06:38</c:v>
                </c:pt>
                <c:pt idx="52483">
                  <c:v>05:06:39</c:v>
                </c:pt>
                <c:pt idx="52484">
                  <c:v>05:06:40</c:v>
                </c:pt>
                <c:pt idx="52485">
                  <c:v>05:06:41</c:v>
                </c:pt>
                <c:pt idx="52486">
                  <c:v>05:06:42</c:v>
                </c:pt>
                <c:pt idx="52487">
                  <c:v>05:06:43</c:v>
                </c:pt>
                <c:pt idx="52488">
                  <c:v>05:06:44</c:v>
                </c:pt>
                <c:pt idx="52489">
                  <c:v>05:06:45</c:v>
                </c:pt>
                <c:pt idx="52490">
                  <c:v>05:06:46</c:v>
                </c:pt>
                <c:pt idx="52491">
                  <c:v>05:06:47</c:v>
                </c:pt>
                <c:pt idx="52492">
                  <c:v>05:06:48</c:v>
                </c:pt>
                <c:pt idx="52493">
                  <c:v>05:06:49</c:v>
                </c:pt>
                <c:pt idx="52494">
                  <c:v>05:06:50</c:v>
                </c:pt>
                <c:pt idx="52495">
                  <c:v>05:06:51</c:v>
                </c:pt>
                <c:pt idx="52496">
                  <c:v>05:06:52</c:v>
                </c:pt>
                <c:pt idx="52497">
                  <c:v>05:06:53</c:v>
                </c:pt>
                <c:pt idx="52498">
                  <c:v>05:06:54</c:v>
                </c:pt>
                <c:pt idx="52499">
                  <c:v>05:06:55</c:v>
                </c:pt>
                <c:pt idx="52500">
                  <c:v>05:06:56</c:v>
                </c:pt>
                <c:pt idx="52501">
                  <c:v>05:06:57</c:v>
                </c:pt>
                <c:pt idx="52502">
                  <c:v>05:06:58</c:v>
                </c:pt>
                <c:pt idx="52503">
                  <c:v>05:06:59</c:v>
                </c:pt>
                <c:pt idx="52504">
                  <c:v>05:07:00</c:v>
                </c:pt>
                <c:pt idx="52505">
                  <c:v>05:07:01</c:v>
                </c:pt>
                <c:pt idx="52506">
                  <c:v>05:07:02</c:v>
                </c:pt>
                <c:pt idx="52507">
                  <c:v>05:07:03</c:v>
                </c:pt>
                <c:pt idx="52508">
                  <c:v>05:07:04</c:v>
                </c:pt>
                <c:pt idx="52509">
                  <c:v>05:07:05</c:v>
                </c:pt>
                <c:pt idx="52510">
                  <c:v>05:07:06</c:v>
                </c:pt>
                <c:pt idx="52511">
                  <c:v>05:07:07</c:v>
                </c:pt>
                <c:pt idx="52512">
                  <c:v>05:07:08</c:v>
                </c:pt>
                <c:pt idx="52513">
                  <c:v>05:07:09</c:v>
                </c:pt>
                <c:pt idx="52514">
                  <c:v>05:07:10</c:v>
                </c:pt>
                <c:pt idx="52515">
                  <c:v>05:07:11</c:v>
                </c:pt>
                <c:pt idx="52516">
                  <c:v>05:07:12</c:v>
                </c:pt>
                <c:pt idx="52517">
                  <c:v>05:07:13</c:v>
                </c:pt>
                <c:pt idx="52518">
                  <c:v>05:07:14</c:v>
                </c:pt>
                <c:pt idx="52519">
                  <c:v>05:07:15</c:v>
                </c:pt>
                <c:pt idx="52520">
                  <c:v>05:07:16</c:v>
                </c:pt>
                <c:pt idx="52521">
                  <c:v>05:07:17</c:v>
                </c:pt>
                <c:pt idx="52522">
                  <c:v>05:07:18</c:v>
                </c:pt>
                <c:pt idx="52523">
                  <c:v>05:07:19</c:v>
                </c:pt>
                <c:pt idx="52524">
                  <c:v>05:07:20</c:v>
                </c:pt>
                <c:pt idx="52525">
                  <c:v>05:07:21</c:v>
                </c:pt>
                <c:pt idx="52526">
                  <c:v>05:07:22</c:v>
                </c:pt>
                <c:pt idx="52527">
                  <c:v>05:07:23</c:v>
                </c:pt>
                <c:pt idx="52528">
                  <c:v>05:07:24</c:v>
                </c:pt>
                <c:pt idx="52529">
                  <c:v>05:07:25</c:v>
                </c:pt>
                <c:pt idx="52530">
                  <c:v>05:07:26</c:v>
                </c:pt>
                <c:pt idx="52531">
                  <c:v>05:07:27</c:v>
                </c:pt>
                <c:pt idx="52532">
                  <c:v>05:07:28</c:v>
                </c:pt>
                <c:pt idx="52533">
                  <c:v>05:07:29</c:v>
                </c:pt>
                <c:pt idx="52534">
                  <c:v>05:07:30</c:v>
                </c:pt>
                <c:pt idx="52535">
                  <c:v>05:07:31</c:v>
                </c:pt>
                <c:pt idx="52536">
                  <c:v>05:07:32</c:v>
                </c:pt>
                <c:pt idx="52537">
                  <c:v>05:07:33</c:v>
                </c:pt>
                <c:pt idx="52538">
                  <c:v>05:07:34</c:v>
                </c:pt>
                <c:pt idx="52539">
                  <c:v>05:07:35</c:v>
                </c:pt>
                <c:pt idx="52540">
                  <c:v>05:07:36</c:v>
                </c:pt>
                <c:pt idx="52541">
                  <c:v>05:07:37</c:v>
                </c:pt>
                <c:pt idx="52542">
                  <c:v>05:07:38</c:v>
                </c:pt>
                <c:pt idx="52543">
                  <c:v>05:07:39</c:v>
                </c:pt>
                <c:pt idx="52544">
                  <c:v>05:07:40</c:v>
                </c:pt>
                <c:pt idx="52545">
                  <c:v>05:07:41</c:v>
                </c:pt>
                <c:pt idx="52546">
                  <c:v>05:07:42</c:v>
                </c:pt>
                <c:pt idx="52547">
                  <c:v>05:07:43</c:v>
                </c:pt>
                <c:pt idx="52548">
                  <c:v>05:07:44</c:v>
                </c:pt>
                <c:pt idx="52549">
                  <c:v>05:07:45</c:v>
                </c:pt>
                <c:pt idx="52550">
                  <c:v>05:07:46</c:v>
                </c:pt>
                <c:pt idx="52551">
                  <c:v>05:07:47</c:v>
                </c:pt>
                <c:pt idx="52552">
                  <c:v>05:07:48</c:v>
                </c:pt>
                <c:pt idx="52553">
                  <c:v>05:07:49</c:v>
                </c:pt>
                <c:pt idx="52554">
                  <c:v>05:07:50</c:v>
                </c:pt>
                <c:pt idx="52555">
                  <c:v>05:07:51</c:v>
                </c:pt>
                <c:pt idx="52556">
                  <c:v>05:07:52</c:v>
                </c:pt>
                <c:pt idx="52557">
                  <c:v>05:07:53</c:v>
                </c:pt>
                <c:pt idx="52558">
                  <c:v>05:07:54</c:v>
                </c:pt>
                <c:pt idx="52559">
                  <c:v>05:07:55</c:v>
                </c:pt>
                <c:pt idx="52560">
                  <c:v>05:07:56</c:v>
                </c:pt>
                <c:pt idx="52561">
                  <c:v>05:07:57</c:v>
                </c:pt>
                <c:pt idx="52562">
                  <c:v>05:07:58</c:v>
                </c:pt>
                <c:pt idx="52563">
                  <c:v>05:07:59</c:v>
                </c:pt>
                <c:pt idx="52564">
                  <c:v>05:08:00</c:v>
                </c:pt>
                <c:pt idx="52565">
                  <c:v>05:08:01</c:v>
                </c:pt>
                <c:pt idx="52566">
                  <c:v>05:08:02</c:v>
                </c:pt>
                <c:pt idx="52567">
                  <c:v>05:08:03</c:v>
                </c:pt>
                <c:pt idx="52568">
                  <c:v>05:08:04</c:v>
                </c:pt>
                <c:pt idx="52569">
                  <c:v>05:08:05</c:v>
                </c:pt>
                <c:pt idx="52570">
                  <c:v>05:08:06</c:v>
                </c:pt>
                <c:pt idx="52571">
                  <c:v>05:08:07</c:v>
                </c:pt>
                <c:pt idx="52572">
                  <c:v>05:08:08</c:v>
                </c:pt>
                <c:pt idx="52573">
                  <c:v>05:08:09</c:v>
                </c:pt>
                <c:pt idx="52574">
                  <c:v>05:08:10</c:v>
                </c:pt>
                <c:pt idx="52575">
                  <c:v>05:08:11</c:v>
                </c:pt>
                <c:pt idx="52576">
                  <c:v>05:08:12</c:v>
                </c:pt>
                <c:pt idx="52577">
                  <c:v>05:08:13</c:v>
                </c:pt>
                <c:pt idx="52578">
                  <c:v>05:08:14</c:v>
                </c:pt>
                <c:pt idx="52579">
                  <c:v>05:08:15</c:v>
                </c:pt>
                <c:pt idx="52580">
                  <c:v>05:08:16</c:v>
                </c:pt>
                <c:pt idx="52581">
                  <c:v>05:08:17</c:v>
                </c:pt>
                <c:pt idx="52582">
                  <c:v>05:08:18</c:v>
                </c:pt>
                <c:pt idx="52583">
                  <c:v>05:08:19</c:v>
                </c:pt>
                <c:pt idx="52584">
                  <c:v>05:08:20</c:v>
                </c:pt>
                <c:pt idx="52585">
                  <c:v>05:08:21</c:v>
                </c:pt>
                <c:pt idx="52586">
                  <c:v>05:08:22</c:v>
                </c:pt>
                <c:pt idx="52587">
                  <c:v>05:08:23</c:v>
                </c:pt>
                <c:pt idx="52588">
                  <c:v>05:08:24</c:v>
                </c:pt>
                <c:pt idx="52589">
                  <c:v>05:08:25</c:v>
                </c:pt>
                <c:pt idx="52590">
                  <c:v>05:08:26</c:v>
                </c:pt>
                <c:pt idx="52591">
                  <c:v>05:08:27</c:v>
                </c:pt>
                <c:pt idx="52592">
                  <c:v>05:08:28</c:v>
                </c:pt>
                <c:pt idx="52593">
                  <c:v>05:08:29</c:v>
                </c:pt>
                <c:pt idx="52594">
                  <c:v>05:08:30</c:v>
                </c:pt>
                <c:pt idx="52595">
                  <c:v>05:08:31</c:v>
                </c:pt>
                <c:pt idx="52596">
                  <c:v>05:08:32</c:v>
                </c:pt>
                <c:pt idx="52597">
                  <c:v>05:08:33</c:v>
                </c:pt>
                <c:pt idx="52598">
                  <c:v>05:08:34</c:v>
                </c:pt>
                <c:pt idx="52599">
                  <c:v>05:08:35</c:v>
                </c:pt>
                <c:pt idx="52600">
                  <c:v>05:08:36</c:v>
                </c:pt>
                <c:pt idx="52601">
                  <c:v>05:08:37</c:v>
                </c:pt>
                <c:pt idx="52602">
                  <c:v>05:08:38</c:v>
                </c:pt>
                <c:pt idx="52603">
                  <c:v>05:08:39</c:v>
                </c:pt>
                <c:pt idx="52604">
                  <c:v>05:08:40</c:v>
                </c:pt>
                <c:pt idx="52605">
                  <c:v>05:08:41</c:v>
                </c:pt>
                <c:pt idx="52606">
                  <c:v>05:08:42</c:v>
                </c:pt>
                <c:pt idx="52607">
                  <c:v>05:08:43</c:v>
                </c:pt>
                <c:pt idx="52608">
                  <c:v>05:08:44</c:v>
                </c:pt>
                <c:pt idx="52609">
                  <c:v>05:08:45</c:v>
                </c:pt>
                <c:pt idx="52610">
                  <c:v>05:08:46</c:v>
                </c:pt>
                <c:pt idx="52611">
                  <c:v>05:08:47</c:v>
                </c:pt>
                <c:pt idx="52612">
                  <c:v>05:08:48</c:v>
                </c:pt>
                <c:pt idx="52613">
                  <c:v>05:08:49</c:v>
                </c:pt>
                <c:pt idx="52614">
                  <c:v>05:08:50</c:v>
                </c:pt>
                <c:pt idx="52615">
                  <c:v>05:08:51</c:v>
                </c:pt>
                <c:pt idx="52616">
                  <c:v>05:08:52</c:v>
                </c:pt>
                <c:pt idx="52617">
                  <c:v>05:08:53</c:v>
                </c:pt>
                <c:pt idx="52618">
                  <c:v>05:08:54</c:v>
                </c:pt>
                <c:pt idx="52619">
                  <c:v>05:08:55</c:v>
                </c:pt>
                <c:pt idx="52620">
                  <c:v>05:08:56</c:v>
                </c:pt>
                <c:pt idx="52621">
                  <c:v>05:08:57</c:v>
                </c:pt>
                <c:pt idx="52622">
                  <c:v>05:08:58</c:v>
                </c:pt>
                <c:pt idx="52623">
                  <c:v>05:08:59</c:v>
                </c:pt>
                <c:pt idx="52624">
                  <c:v>05:09:00</c:v>
                </c:pt>
                <c:pt idx="52625">
                  <c:v>05:09:01</c:v>
                </c:pt>
                <c:pt idx="52626">
                  <c:v>05:09:02</c:v>
                </c:pt>
                <c:pt idx="52627">
                  <c:v>05:09:03</c:v>
                </c:pt>
                <c:pt idx="52628">
                  <c:v>05:09:04</c:v>
                </c:pt>
                <c:pt idx="52629">
                  <c:v>05:09:05</c:v>
                </c:pt>
                <c:pt idx="52630">
                  <c:v>05:09:06</c:v>
                </c:pt>
                <c:pt idx="52631">
                  <c:v>05:09:07</c:v>
                </c:pt>
                <c:pt idx="52632">
                  <c:v>05:09:08</c:v>
                </c:pt>
                <c:pt idx="52633">
                  <c:v>05:09:09</c:v>
                </c:pt>
                <c:pt idx="52634">
                  <c:v>05:09:10</c:v>
                </c:pt>
                <c:pt idx="52635">
                  <c:v>05:09:11</c:v>
                </c:pt>
                <c:pt idx="52636">
                  <c:v>05:09:12</c:v>
                </c:pt>
                <c:pt idx="52637">
                  <c:v>05:09:13</c:v>
                </c:pt>
                <c:pt idx="52638">
                  <c:v>05:09:14</c:v>
                </c:pt>
                <c:pt idx="52639">
                  <c:v>05:09:15</c:v>
                </c:pt>
                <c:pt idx="52640">
                  <c:v>05:09:16</c:v>
                </c:pt>
                <c:pt idx="52641">
                  <c:v>05:09:17</c:v>
                </c:pt>
                <c:pt idx="52642">
                  <c:v>05:09:18</c:v>
                </c:pt>
                <c:pt idx="52643">
                  <c:v>05:09:19</c:v>
                </c:pt>
                <c:pt idx="52644">
                  <c:v>05:09:20</c:v>
                </c:pt>
                <c:pt idx="52645">
                  <c:v>05:09:21</c:v>
                </c:pt>
                <c:pt idx="52646">
                  <c:v>05:09:22</c:v>
                </c:pt>
                <c:pt idx="52647">
                  <c:v>05:09:23</c:v>
                </c:pt>
                <c:pt idx="52648">
                  <c:v>05:09:24</c:v>
                </c:pt>
                <c:pt idx="52649">
                  <c:v>05:09:25</c:v>
                </c:pt>
                <c:pt idx="52650">
                  <c:v>05:09:26</c:v>
                </c:pt>
                <c:pt idx="52651">
                  <c:v>05:09:27</c:v>
                </c:pt>
                <c:pt idx="52652">
                  <c:v>05:09:28</c:v>
                </c:pt>
                <c:pt idx="52653">
                  <c:v>05:09:29</c:v>
                </c:pt>
                <c:pt idx="52654">
                  <c:v>05:09:30</c:v>
                </c:pt>
                <c:pt idx="52655">
                  <c:v>05:09:31</c:v>
                </c:pt>
                <c:pt idx="52656">
                  <c:v>05:09:32</c:v>
                </c:pt>
                <c:pt idx="52657">
                  <c:v>05:09:33</c:v>
                </c:pt>
                <c:pt idx="52658">
                  <c:v>05:09:34</c:v>
                </c:pt>
                <c:pt idx="52659">
                  <c:v>05:09:35</c:v>
                </c:pt>
                <c:pt idx="52660">
                  <c:v>05:09:36</c:v>
                </c:pt>
                <c:pt idx="52661">
                  <c:v>05:09:37</c:v>
                </c:pt>
                <c:pt idx="52662">
                  <c:v>05:09:38</c:v>
                </c:pt>
                <c:pt idx="52663">
                  <c:v>05:09:39</c:v>
                </c:pt>
                <c:pt idx="52664">
                  <c:v>05:09:40</c:v>
                </c:pt>
                <c:pt idx="52665">
                  <c:v>05:09:41</c:v>
                </c:pt>
                <c:pt idx="52666">
                  <c:v>05:09:42</c:v>
                </c:pt>
                <c:pt idx="52667">
                  <c:v>05:09:43</c:v>
                </c:pt>
                <c:pt idx="52668">
                  <c:v>05:09:44</c:v>
                </c:pt>
                <c:pt idx="52669">
                  <c:v>05:09:45</c:v>
                </c:pt>
                <c:pt idx="52670">
                  <c:v>05:09:46</c:v>
                </c:pt>
                <c:pt idx="52671">
                  <c:v>05:09:47</c:v>
                </c:pt>
                <c:pt idx="52672">
                  <c:v>05:09:48</c:v>
                </c:pt>
                <c:pt idx="52673">
                  <c:v>05:09:49</c:v>
                </c:pt>
                <c:pt idx="52674">
                  <c:v>05:09:50</c:v>
                </c:pt>
                <c:pt idx="52675">
                  <c:v>05:09:51</c:v>
                </c:pt>
                <c:pt idx="52676">
                  <c:v>05:09:52</c:v>
                </c:pt>
                <c:pt idx="52677">
                  <c:v>05:09:53</c:v>
                </c:pt>
                <c:pt idx="52678">
                  <c:v>05:09:54</c:v>
                </c:pt>
                <c:pt idx="52679">
                  <c:v>05:09:55</c:v>
                </c:pt>
                <c:pt idx="52680">
                  <c:v>05:09:56</c:v>
                </c:pt>
                <c:pt idx="52681">
                  <c:v>05:09:57</c:v>
                </c:pt>
                <c:pt idx="52682">
                  <c:v>05:09:58</c:v>
                </c:pt>
                <c:pt idx="52683">
                  <c:v>05:09:59</c:v>
                </c:pt>
                <c:pt idx="52684">
                  <c:v>05:10:00</c:v>
                </c:pt>
                <c:pt idx="52685">
                  <c:v>05:10:01</c:v>
                </c:pt>
                <c:pt idx="52686">
                  <c:v>05:10:02</c:v>
                </c:pt>
                <c:pt idx="52687">
                  <c:v>05:10:03</c:v>
                </c:pt>
                <c:pt idx="52688">
                  <c:v>05:10:04</c:v>
                </c:pt>
                <c:pt idx="52689">
                  <c:v>05:10:05</c:v>
                </c:pt>
                <c:pt idx="52690">
                  <c:v>05:10:06</c:v>
                </c:pt>
                <c:pt idx="52691">
                  <c:v>05:10:07</c:v>
                </c:pt>
                <c:pt idx="52692">
                  <c:v>05:10:08</c:v>
                </c:pt>
                <c:pt idx="52693">
                  <c:v>05:10:09</c:v>
                </c:pt>
                <c:pt idx="52694">
                  <c:v>05:10:10</c:v>
                </c:pt>
                <c:pt idx="52695">
                  <c:v>05:10:11</c:v>
                </c:pt>
                <c:pt idx="52696">
                  <c:v>05:10:12</c:v>
                </c:pt>
                <c:pt idx="52697">
                  <c:v>05:10:13</c:v>
                </c:pt>
                <c:pt idx="52698">
                  <c:v>05:10:14</c:v>
                </c:pt>
                <c:pt idx="52699">
                  <c:v>05:10:15</c:v>
                </c:pt>
                <c:pt idx="52700">
                  <c:v>05:10:16</c:v>
                </c:pt>
                <c:pt idx="52701">
                  <c:v>05:10:17</c:v>
                </c:pt>
                <c:pt idx="52702">
                  <c:v>05:10:18</c:v>
                </c:pt>
                <c:pt idx="52703">
                  <c:v>05:10:19</c:v>
                </c:pt>
                <c:pt idx="52704">
                  <c:v>05:10:20</c:v>
                </c:pt>
                <c:pt idx="52705">
                  <c:v>05:10:21</c:v>
                </c:pt>
                <c:pt idx="52706">
                  <c:v>05:10:22</c:v>
                </c:pt>
                <c:pt idx="52707">
                  <c:v>05:10:23</c:v>
                </c:pt>
                <c:pt idx="52708">
                  <c:v>05:10:24</c:v>
                </c:pt>
                <c:pt idx="52709">
                  <c:v>05:10:25</c:v>
                </c:pt>
                <c:pt idx="52710">
                  <c:v>05:10:26</c:v>
                </c:pt>
                <c:pt idx="52711">
                  <c:v>05:10:27</c:v>
                </c:pt>
                <c:pt idx="52712">
                  <c:v>05:10:28</c:v>
                </c:pt>
                <c:pt idx="52713">
                  <c:v>05:10:29</c:v>
                </c:pt>
                <c:pt idx="52714">
                  <c:v>05:10:30</c:v>
                </c:pt>
                <c:pt idx="52715">
                  <c:v>05:10:31</c:v>
                </c:pt>
                <c:pt idx="52716">
                  <c:v>05:10:32</c:v>
                </c:pt>
                <c:pt idx="52717">
                  <c:v>05:10:33</c:v>
                </c:pt>
                <c:pt idx="52718">
                  <c:v>05:10:34</c:v>
                </c:pt>
                <c:pt idx="52719">
                  <c:v>05:10:35</c:v>
                </c:pt>
                <c:pt idx="52720">
                  <c:v>05:10:36</c:v>
                </c:pt>
                <c:pt idx="52721">
                  <c:v>05:10:37</c:v>
                </c:pt>
                <c:pt idx="52722">
                  <c:v>05:10:38</c:v>
                </c:pt>
                <c:pt idx="52723">
                  <c:v>05:10:39</c:v>
                </c:pt>
                <c:pt idx="52724">
                  <c:v>05:10:40</c:v>
                </c:pt>
                <c:pt idx="52725">
                  <c:v>05:10:41</c:v>
                </c:pt>
                <c:pt idx="52726">
                  <c:v>05:10:42</c:v>
                </c:pt>
                <c:pt idx="52727">
                  <c:v>05:10:43</c:v>
                </c:pt>
                <c:pt idx="52728">
                  <c:v>05:10:44</c:v>
                </c:pt>
                <c:pt idx="52729">
                  <c:v>05:10:45</c:v>
                </c:pt>
                <c:pt idx="52730">
                  <c:v>05:10:46</c:v>
                </c:pt>
                <c:pt idx="52731">
                  <c:v>05:10:47</c:v>
                </c:pt>
                <c:pt idx="52732">
                  <c:v>05:10:48</c:v>
                </c:pt>
                <c:pt idx="52733">
                  <c:v>05:10:49</c:v>
                </c:pt>
                <c:pt idx="52734">
                  <c:v>05:10:50</c:v>
                </c:pt>
                <c:pt idx="52735">
                  <c:v>05:10:51</c:v>
                </c:pt>
                <c:pt idx="52736">
                  <c:v>05:10:52</c:v>
                </c:pt>
                <c:pt idx="52737">
                  <c:v>05:10:53</c:v>
                </c:pt>
                <c:pt idx="52738">
                  <c:v>05:10:54</c:v>
                </c:pt>
                <c:pt idx="52739">
                  <c:v>05:10:55</c:v>
                </c:pt>
                <c:pt idx="52740">
                  <c:v>05:10:56</c:v>
                </c:pt>
                <c:pt idx="52741">
                  <c:v>05:10:57</c:v>
                </c:pt>
                <c:pt idx="52742">
                  <c:v>05:10:58</c:v>
                </c:pt>
                <c:pt idx="52743">
                  <c:v>05:10:59</c:v>
                </c:pt>
                <c:pt idx="52744">
                  <c:v>05:11:00</c:v>
                </c:pt>
                <c:pt idx="52745">
                  <c:v>05:11:01</c:v>
                </c:pt>
                <c:pt idx="52746">
                  <c:v>05:11:02</c:v>
                </c:pt>
                <c:pt idx="52747">
                  <c:v>05:11:03</c:v>
                </c:pt>
                <c:pt idx="52748">
                  <c:v>05:11:04</c:v>
                </c:pt>
                <c:pt idx="52749">
                  <c:v>05:11:05</c:v>
                </c:pt>
                <c:pt idx="52750">
                  <c:v>05:11:06</c:v>
                </c:pt>
                <c:pt idx="52751">
                  <c:v>05:11:07</c:v>
                </c:pt>
                <c:pt idx="52752">
                  <c:v>05:11:08</c:v>
                </c:pt>
                <c:pt idx="52753">
                  <c:v>05:11:09</c:v>
                </c:pt>
                <c:pt idx="52754">
                  <c:v>05:11:10</c:v>
                </c:pt>
                <c:pt idx="52755">
                  <c:v>05:11:11</c:v>
                </c:pt>
                <c:pt idx="52756">
                  <c:v>05:11:12</c:v>
                </c:pt>
                <c:pt idx="52757">
                  <c:v>05:11:13</c:v>
                </c:pt>
                <c:pt idx="52758">
                  <c:v>05:11:14</c:v>
                </c:pt>
                <c:pt idx="52759">
                  <c:v>05:11:15</c:v>
                </c:pt>
                <c:pt idx="52760">
                  <c:v>05:11:16</c:v>
                </c:pt>
                <c:pt idx="52761">
                  <c:v>05:11:17</c:v>
                </c:pt>
                <c:pt idx="52762">
                  <c:v>05:11:18</c:v>
                </c:pt>
                <c:pt idx="52763">
                  <c:v>05:11:19</c:v>
                </c:pt>
                <c:pt idx="52764">
                  <c:v>05:11:20</c:v>
                </c:pt>
                <c:pt idx="52765">
                  <c:v>05:11:21</c:v>
                </c:pt>
                <c:pt idx="52766">
                  <c:v>05:11:22</c:v>
                </c:pt>
                <c:pt idx="52767">
                  <c:v>05:11:23</c:v>
                </c:pt>
                <c:pt idx="52768">
                  <c:v>05:11:24</c:v>
                </c:pt>
                <c:pt idx="52769">
                  <c:v>05:11:25</c:v>
                </c:pt>
                <c:pt idx="52770">
                  <c:v>05:11:26</c:v>
                </c:pt>
                <c:pt idx="52771">
                  <c:v>05:11:27</c:v>
                </c:pt>
                <c:pt idx="52772">
                  <c:v>05:11:28</c:v>
                </c:pt>
                <c:pt idx="52773">
                  <c:v>05:11:29</c:v>
                </c:pt>
                <c:pt idx="52774">
                  <c:v>05:11:30</c:v>
                </c:pt>
                <c:pt idx="52775">
                  <c:v>05:11:31</c:v>
                </c:pt>
                <c:pt idx="52776">
                  <c:v>05:11:32</c:v>
                </c:pt>
                <c:pt idx="52777">
                  <c:v>05:11:33</c:v>
                </c:pt>
                <c:pt idx="52778">
                  <c:v>05:11:34</c:v>
                </c:pt>
                <c:pt idx="52779">
                  <c:v>05:11:35</c:v>
                </c:pt>
                <c:pt idx="52780">
                  <c:v>05:11:36</c:v>
                </c:pt>
                <c:pt idx="52781">
                  <c:v>05:11:37</c:v>
                </c:pt>
                <c:pt idx="52782">
                  <c:v>05:11:38</c:v>
                </c:pt>
                <c:pt idx="52783">
                  <c:v>05:11:39</c:v>
                </c:pt>
                <c:pt idx="52784">
                  <c:v>05:11:40</c:v>
                </c:pt>
                <c:pt idx="52785">
                  <c:v>05:11:41</c:v>
                </c:pt>
                <c:pt idx="52786">
                  <c:v>05:11:42</c:v>
                </c:pt>
                <c:pt idx="52787">
                  <c:v>05:11:43</c:v>
                </c:pt>
                <c:pt idx="52788">
                  <c:v>05:11:44</c:v>
                </c:pt>
                <c:pt idx="52789">
                  <c:v>05:11:45</c:v>
                </c:pt>
                <c:pt idx="52790">
                  <c:v>05:11:46</c:v>
                </c:pt>
                <c:pt idx="52791">
                  <c:v>05:11:47</c:v>
                </c:pt>
                <c:pt idx="52792">
                  <c:v>05:11:48</c:v>
                </c:pt>
                <c:pt idx="52793">
                  <c:v>05:11:49</c:v>
                </c:pt>
                <c:pt idx="52794">
                  <c:v>05:11:50</c:v>
                </c:pt>
                <c:pt idx="52795">
                  <c:v>05:11:51</c:v>
                </c:pt>
                <c:pt idx="52796">
                  <c:v>05:11:52</c:v>
                </c:pt>
                <c:pt idx="52797">
                  <c:v>05:11:53</c:v>
                </c:pt>
                <c:pt idx="52798">
                  <c:v>05:11:54</c:v>
                </c:pt>
                <c:pt idx="52799">
                  <c:v>05:11:55</c:v>
                </c:pt>
                <c:pt idx="52800">
                  <c:v>05:11:56</c:v>
                </c:pt>
                <c:pt idx="52801">
                  <c:v>05:11:57</c:v>
                </c:pt>
                <c:pt idx="52802">
                  <c:v>05:11:58</c:v>
                </c:pt>
                <c:pt idx="52803">
                  <c:v>05:11:59</c:v>
                </c:pt>
                <c:pt idx="52804">
                  <c:v>05:12:00</c:v>
                </c:pt>
                <c:pt idx="52805">
                  <c:v>05:12:01</c:v>
                </c:pt>
                <c:pt idx="52806">
                  <c:v>05:12:02</c:v>
                </c:pt>
                <c:pt idx="52807">
                  <c:v>05:12:03</c:v>
                </c:pt>
                <c:pt idx="52808">
                  <c:v>05:12:04</c:v>
                </c:pt>
                <c:pt idx="52809">
                  <c:v>05:12:05</c:v>
                </c:pt>
                <c:pt idx="52810">
                  <c:v>05:12:06</c:v>
                </c:pt>
                <c:pt idx="52811">
                  <c:v>05:12:07</c:v>
                </c:pt>
                <c:pt idx="52812">
                  <c:v>05:12:08</c:v>
                </c:pt>
                <c:pt idx="52813">
                  <c:v>05:12:09</c:v>
                </c:pt>
                <c:pt idx="52814">
                  <c:v>05:12:10</c:v>
                </c:pt>
                <c:pt idx="52815">
                  <c:v>05:12:11</c:v>
                </c:pt>
                <c:pt idx="52816">
                  <c:v>05:12:12</c:v>
                </c:pt>
                <c:pt idx="52817">
                  <c:v>05:12:13</c:v>
                </c:pt>
                <c:pt idx="52818">
                  <c:v>05:12:14</c:v>
                </c:pt>
                <c:pt idx="52819">
                  <c:v>05:12:15</c:v>
                </c:pt>
                <c:pt idx="52820">
                  <c:v>05:12:16</c:v>
                </c:pt>
                <c:pt idx="52821">
                  <c:v>05:12:17</c:v>
                </c:pt>
                <c:pt idx="52822">
                  <c:v>05:12:18</c:v>
                </c:pt>
                <c:pt idx="52823">
                  <c:v>05:12:19</c:v>
                </c:pt>
                <c:pt idx="52824">
                  <c:v>05:12:20</c:v>
                </c:pt>
                <c:pt idx="52825">
                  <c:v>05:12:21</c:v>
                </c:pt>
                <c:pt idx="52826">
                  <c:v>05:12:22</c:v>
                </c:pt>
                <c:pt idx="52827">
                  <c:v>05:12:23</c:v>
                </c:pt>
                <c:pt idx="52828">
                  <c:v>05:12:24</c:v>
                </c:pt>
                <c:pt idx="52829">
                  <c:v>05:12:25</c:v>
                </c:pt>
                <c:pt idx="52830">
                  <c:v>05:12:26</c:v>
                </c:pt>
                <c:pt idx="52831">
                  <c:v>05:12:27</c:v>
                </c:pt>
                <c:pt idx="52832">
                  <c:v>05:12:28</c:v>
                </c:pt>
                <c:pt idx="52833">
                  <c:v>05:12:29</c:v>
                </c:pt>
                <c:pt idx="52834">
                  <c:v>05:12:30</c:v>
                </c:pt>
                <c:pt idx="52835">
                  <c:v>05:12:31</c:v>
                </c:pt>
                <c:pt idx="52836">
                  <c:v>05:12:32</c:v>
                </c:pt>
                <c:pt idx="52837">
                  <c:v>05:12:33</c:v>
                </c:pt>
                <c:pt idx="52838">
                  <c:v>05:12:34</c:v>
                </c:pt>
                <c:pt idx="52839">
                  <c:v>05:12:35</c:v>
                </c:pt>
                <c:pt idx="52840">
                  <c:v>05:12:36</c:v>
                </c:pt>
                <c:pt idx="52841">
                  <c:v>05:12:37</c:v>
                </c:pt>
                <c:pt idx="52842">
                  <c:v>05:12:38</c:v>
                </c:pt>
                <c:pt idx="52843">
                  <c:v>05:12:39</c:v>
                </c:pt>
                <c:pt idx="52844">
                  <c:v>05:12:40</c:v>
                </c:pt>
                <c:pt idx="52845">
                  <c:v>05:12:41</c:v>
                </c:pt>
                <c:pt idx="52846">
                  <c:v>05:12:42</c:v>
                </c:pt>
                <c:pt idx="52847">
                  <c:v>05:12:43</c:v>
                </c:pt>
                <c:pt idx="52848">
                  <c:v>05:12:44</c:v>
                </c:pt>
                <c:pt idx="52849">
                  <c:v>05:12:45</c:v>
                </c:pt>
                <c:pt idx="52850">
                  <c:v>05:12:46</c:v>
                </c:pt>
                <c:pt idx="52851">
                  <c:v>05:12:47</c:v>
                </c:pt>
                <c:pt idx="52852">
                  <c:v>05:12:48</c:v>
                </c:pt>
                <c:pt idx="52853">
                  <c:v>05:12:49</c:v>
                </c:pt>
                <c:pt idx="52854">
                  <c:v>05:12:50</c:v>
                </c:pt>
                <c:pt idx="52855">
                  <c:v>05:12:51</c:v>
                </c:pt>
                <c:pt idx="52856">
                  <c:v>05:12:52</c:v>
                </c:pt>
                <c:pt idx="52857">
                  <c:v>05:12:53</c:v>
                </c:pt>
                <c:pt idx="52858">
                  <c:v>05:12:54</c:v>
                </c:pt>
                <c:pt idx="52859">
                  <c:v>05:12:55</c:v>
                </c:pt>
                <c:pt idx="52860">
                  <c:v>05:12:56</c:v>
                </c:pt>
                <c:pt idx="52861">
                  <c:v>05:12:57</c:v>
                </c:pt>
                <c:pt idx="52862">
                  <c:v>05:12:58</c:v>
                </c:pt>
                <c:pt idx="52863">
                  <c:v>05:12:59</c:v>
                </c:pt>
                <c:pt idx="52864">
                  <c:v>05:13:00</c:v>
                </c:pt>
                <c:pt idx="52865">
                  <c:v>05:13:01</c:v>
                </c:pt>
                <c:pt idx="52866">
                  <c:v>05:13:02</c:v>
                </c:pt>
                <c:pt idx="52867">
                  <c:v>05:13:03</c:v>
                </c:pt>
                <c:pt idx="52868">
                  <c:v>05:13:04</c:v>
                </c:pt>
                <c:pt idx="52869">
                  <c:v>05:13:05</c:v>
                </c:pt>
                <c:pt idx="52870">
                  <c:v>05:13:06</c:v>
                </c:pt>
                <c:pt idx="52871">
                  <c:v>05:13:07</c:v>
                </c:pt>
                <c:pt idx="52872">
                  <c:v>05:13:08</c:v>
                </c:pt>
                <c:pt idx="52873">
                  <c:v>05:13:09</c:v>
                </c:pt>
                <c:pt idx="52874">
                  <c:v>05:13:10</c:v>
                </c:pt>
                <c:pt idx="52875">
                  <c:v>05:13:11</c:v>
                </c:pt>
                <c:pt idx="52876">
                  <c:v>05:13:12</c:v>
                </c:pt>
                <c:pt idx="52877">
                  <c:v>05:13:13</c:v>
                </c:pt>
                <c:pt idx="52878">
                  <c:v>05:13:14</c:v>
                </c:pt>
                <c:pt idx="52879">
                  <c:v>05:13:15</c:v>
                </c:pt>
                <c:pt idx="52880">
                  <c:v>05:13:16</c:v>
                </c:pt>
                <c:pt idx="52881">
                  <c:v>05:13:17</c:v>
                </c:pt>
                <c:pt idx="52882">
                  <c:v>05:13:18</c:v>
                </c:pt>
                <c:pt idx="52883">
                  <c:v>05:13:19</c:v>
                </c:pt>
                <c:pt idx="52884">
                  <c:v>05:13:20</c:v>
                </c:pt>
                <c:pt idx="52885">
                  <c:v>05:13:21</c:v>
                </c:pt>
                <c:pt idx="52886">
                  <c:v>05:13:22</c:v>
                </c:pt>
                <c:pt idx="52887">
                  <c:v>05:13:23</c:v>
                </c:pt>
                <c:pt idx="52888">
                  <c:v>05:13:24</c:v>
                </c:pt>
                <c:pt idx="52889">
                  <c:v>05:13:25</c:v>
                </c:pt>
                <c:pt idx="52890">
                  <c:v>05:13:26</c:v>
                </c:pt>
                <c:pt idx="52891">
                  <c:v>05:13:27</c:v>
                </c:pt>
                <c:pt idx="52892">
                  <c:v>05:13:28</c:v>
                </c:pt>
                <c:pt idx="52893">
                  <c:v>05:13:29</c:v>
                </c:pt>
                <c:pt idx="52894">
                  <c:v>05:13:30</c:v>
                </c:pt>
                <c:pt idx="52895">
                  <c:v>05:13:31</c:v>
                </c:pt>
                <c:pt idx="52896">
                  <c:v>05:13:32</c:v>
                </c:pt>
                <c:pt idx="52897">
                  <c:v>05:13:33</c:v>
                </c:pt>
                <c:pt idx="52898">
                  <c:v>05:13:34</c:v>
                </c:pt>
                <c:pt idx="52899">
                  <c:v>05:13:35</c:v>
                </c:pt>
                <c:pt idx="52900">
                  <c:v>05:13:36</c:v>
                </c:pt>
                <c:pt idx="52901">
                  <c:v>05:13:37</c:v>
                </c:pt>
                <c:pt idx="52902">
                  <c:v>05:13:38</c:v>
                </c:pt>
                <c:pt idx="52903">
                  <c:v>05:13:39</c:v>
                </c:pt>
                <c:pt idx="52904">
                  <c:v>05:13:40</c:v>
                </c:pt>
                <c:pt idx="52905">
                  <c:v>05:13:41</c:v>
                </c:pt>
                <c:pt idx="52906">
                  <c:v>05:13:42</c:v>
                </c:pt>
                <c:pt idx="52907">
                  <c:v>05:13:43</c:v>
                </c:pt>
                <c:pt idx="52908">
                  <c:v>05:13:44</c:v>
                </c:pt>
                <c:pt idx="52909">
                  <c:v>05:13:45</c:v>
                </c:pt>
                <c:pt idx="52910">
                  <c:v>05:13:46</c:v>
                </c:pt>
                <c:pt idx="52911">
                  <c:v>05:13:47</c:v>
                </c:pt>
                <c:pt idx="52912">
                  <c:v>05:13:48</c:v>
                </c:pt>
                <c:pt idx="52913">
                  <c:v>05:13:49</c:v>
                </c:pt>
                <c:pt idx="52914">
                  <c:v>05:13:50</c:v>
                </c:pt>
                <c:pt idx="52915">
                  <c:v>05:13:51</c:v>
                </c:pt>
                <c:pt idx="52916">
                  <c:v>05:13:52</c:v>
                </c:pt>
                <c:pt idx="52917">
                  <c:v>05:13:53</c:v>
                </c:pt>
                <c:pt idx="52918">
                  <c:v>05:13:54</c:v>
                </c:pt>
                <c:pt idx="52919">
                  <c:v>05:13:55</c:v>
                </c:pt>
                <c:pt idx="52920">
                  <c:v>05:13:56</c:v>
                </c:pt>
                <c:pt idx="52921">
                  <c:v>05:13:57</c:v>
                </c:pt>
                <c:pt idx="52922">
                  <c:v>05:13:58</c:v>
                </c:pt>
                <c:pt idx="52923">
                  <c:v>05:13:59</c:v>
                </c:pt>
                <c:pt idx="52924">
                  <c:v>05:14:00</c:v>
                </c:pt>
                <c:pt idx="52925">
                  <c:v>05:14:01</c:v>
                </c:pt>
                <c:pt idx="52926">
                  <c:v>05:14:02</c:v>
                </c:pt>
                <c:pt idx="52927">
                  <c:v>05:14:03</c:v>
                </c:pt>
                <c:pt idx="52928">
                  <c:v>05:14:04</c:v>
                </c:pt>
                <c:pt idx="52929">
                  <c:v>05:14:05</c:v>
                </c:pt>
                <c:pt idx="52930">
                  <c:v>05:14:06</c:v>
                </c:pt>
                <c:pt idx="52931">
                  <c:v>05:14:07</c:v>
                </c:pt>
                <c:pt idx="52932">
                  <c:v>05:14:08</c:v>
                </c:pt>
                <c:pt idx="52933">
                  <c:v>05:14:09</c:v>
                </c:pt>
                <c:pt idx="52934">
                  <c:v>05:14:10</c:v>
                </c:pt>
                <c:pt idx="52935">
                  <c:v>05:14:11</c:v>
                </c:pt>
                <c:pt idx="52936">
                  <c:v>05:14:12</c:v>
                </c:pt>
                <c:pt idx="52937">
                  <c:v>05:14:13</c:v>
                </c:pt>
                <c:pt idx="52938">
                  <c:v>05:14:14</c:v>
                </c:pt>
                <c:pt idx="52939">
                  <c:v>05:14:15</c:v>
                </c:pt>
                <c:pt idx="52940">
                  <c:v>05:14:16</c:v>
                </c:pt>
                <c:pt idx="52941">
                  <c:v>05:14:17</c:v>
                </c:pt>
                <c:pt idx="52942">
                  <c:v>05:14:18</c:v>
                </c:pt>
                <c:pt idx="52943">
                  <c:v>05:14:19</c:v>
                </c:pt>
                <c:pt idx="52944">
                  <c:v>05:14:20</c:v>
                </c:pt>
                <c:pt idx="52945">
                  <c:v>05:14:21</c:v>
                </c:pt>
                <c:pt idx="52946">
                  <c:v>05:14:22</c:v>
                </c:pt>
                <c:pt idx="52947">
                  <c:v>05:14:23</c:v>
                </c:pt>
                <c:pt idx="52948">
                  <c:v>05:14:24</c:v>
                </c:pt>
                <c:pt idx="52949">
                  <c:v>05:14:25</c:v>
                </c:pt>
                <c:pt idx="52950">
                  <c:v>05:14:26</c:v>
                </c:pt>
                <c:pt idx="52951">
                  <c:v>05:14:27</c:v>
                </c:pt>
                <c:pt idx="52952">
                  <c:v>05:14:28</c:v>
                </c:pt>
                <c:pt idx="52953">
                  <c:v>05:14:29</c:v>
                </c:pt>
                <c:pt idx="52954">
                  <c:v>05:14:30</c:v>
                </c:pt>
                <c:pt idx="52955">
                  <c:v>05:14:31</c:v>
                </c:pt>
                <c:pt idx="52956">
                  <c:v>05:14:32</c:v>
                </c:pt>
                <c:pt idx="52957">
                  <c:v>05:14:33</c:v>
                </c:pt>
                <c:pt idx="52958">
                  <c:v>05:14:34</c:v>
                </c:pt>
                <c:pt idx="52959">
                  <c:v>05:14:35</c:v>
                </c:pt>
                <c:pt idx="52960">
                  <c:v>05:14:36</c:v>
                </c:pt>
                <c:pt idx="52961">
                  <c:v>05:14:37</c:v>
                </c:pt>
                <c:pt idx="52962">
                  <c:v>05:14:38</c:v>
                </c:pt>
                <c:pt idx="52963">
                  <c:v>05:14:39</c:v>
                </c:pt>
                <c:pt idx="52964">
                  <c:v>05:14:40</c:v>
                </c:pt>
                <c:pt idx="52965">
                  <c:v>05:14:41</c:v>
                </c:pt>
                <c:pt idx="52966">
                  <c:v>05:14:42</c:v>
                </c:pt>
                <c:pt idx="52967">
                  <c:v>05:14:43</c:v>
                </c:pt>
                <c:pt idx="52968">
                  <c:v>05:14:44</c:v>
                </c:pt>
                <c:pt idx="52969">
                  <c:v>05:14:45</c:v>
                </c:pt>
                <c:pt idx="52970">
                  <c:v>05:14:46</c:v>
                </c:pt>
                <c:pt idx="52971">
                  <c:v>05:14:47</c:v>
                </c:pt>
                <c:pt idx="52972">
                  <c:v>05:14:48</c:v>
                </c:pt>
                <c:pt idx="52973">
                  <c:v>05:14:49</c:v>
                </c:pt>
                <c:pt idx="52974">
                  <c:v>05:14:50</c:v>
                </c:pt>
                <c:pt idx="52975">
                  <c:v>05:14:51</c:v>
                </c:pt>
                <c:pt idx="52976">
                  <c:v>05:14:52</c:v>
                </c:pt>
                <c:pt idx="52977">
                  <c:v>05:14:53</c:v>
                </c:pt>
                <c:pt idx="52978">
                  <c:v>05:14:54</c:v>
                </c:pt>
                <c:pt idx="52979">
                  <c:v>05:14:55</c:v>
                </c:pt>
                <c:pt idx="52980">
                  <c:v>05:14:56</c:v>
                </c:pt>
                <c:pt idx="52981">
                  <c:v>05:14:57</c:v>
                </c:pt>
                <c:pt idx="52982">
                  <c:v>05:14:58</c:v>
                </c:pt>
                <c:pt idx="52983">
                  <c:v>05:14:59</c:v>
                </c:pt>
                <c:pt idx="52984">
                  <c:v>05:15:00</c:v>
                </c:pt>
                <c:pt idx="52985">
                  <c:v>05:15:01</c:v>
                </c:pt>
                <c:pt idx="52986">
                  <c:v>05:15:02</c:v>
                </c:pt>
                <c:pt idx="52987">
                  <c:v>05:15:03</c:v>
                </c:pt>
                <c:pt idx="52988">
                  <c:v>05:15:04</c:v>
                </c:pt>
                <c:pt idx="52989">
                  <c:v>05:15:05</c:v>
                </c:pt>
                <c:pt idx="52990">
                  <c:v>05:15:06</c:v>
                </c:pt>
                <c:pt idx="52991">
                  <c:v>05:15:07</c:v>
                </c:pt>
                <c:pt idx="52992">
                  <c:v>05:15:08</c:v>
                </c:pt>
                <c:pt idx="52993">
                  <c:v>05:15:09</c:v>
                </c:pt>
                <c:pt idx="52994">
                  <c:v>05:15:10</c:v>
                </c:pt>
                <c:pt idx="52995">
                  <c:v>05:15:11</c:v>
                </c:pt>
                <c:pt idx="52996">
                  <c:v>05:15:12</c:v>
                </c:pt>
                <c:pt idx="52997">
                  <c:v>05:15:13</c:v>
                </c:pt>
                <c:pt idx="52998">
                  <c:v>05:15:14</c:v>
                </c:pt>
                <c:pt idx="52999">
                  <c:v>05:15:15</c:v>
                </c:pt>
                <c:pt idx="53000">
                  <c:v>05:15:16</c:v>
                </c:pt>
                <c:pt idx="53001">
                  <c:v>05:15:17</c:v>
                </c:pt>
                <c:pt idx="53002">
                  <c:v>05:15:18</c:v>
                </c:pt>
                <c:pt idx="53003">
                  <c:v>05:15:19</c:v>
                </c:pt>
                <c:pt idx="53004">
                  <c:v>05:15:20</c:v>
                </c:pt>
                <c:pt idx="53005">
                  <c:v>05:15:21</c:v>
                </c:pt>
                <c:pt idx="53006">
                  <c:v>05:15:22</c:v>
                </c:pt>
                <c:pt idx="53007">
                  <c:v>05:15:23</c:v>
                </c:pt>
                <c:pt idx="53008">
                  <c:v>05:15:24</c:v>
                </c:pt>
                <c:pt idx="53009">
                  <c:v>05:15:25</c:v>
                </c:pt>
                <c:pt idx="53010">
                  <c:v>05:15:26</c:v>
                </c:pt>
                <c:pt idx="53011">
                  <c:v>05:15:27</c:v>
                </c:pt>
                <c:pt idx="53012">
                  <c:v>05:15:28</c:v>
                </c:pt>
                <c:pt idx="53013">
                  <c:v>05:15:29</c:v>
                </c:pt>
                <c:pt idx="53014">
                  <c:v>05:15:30</c:v>
                </c:pt>
                <c:pt idx="53015">
                  <c:v>05:15:31</c:v>
                </c:pt>
                <c:pt idx="53016">
                  <c:v>05:15:32</c:v>
                </c:pt>
                <c:pt idx="53017">
                  <c:v>05:15:33</c:v>
                </c:pt>
                <c:pt idx="53018">
                  <c:v>05:15:34</c:v>
                </c:pt>
                <c:pt idx="53019">
                  <c:v>05:15:35</c:v>
                </c:pt>
                <c:pt idx="53020">
                  <c:v>05:15:36</c:v>
                </c:pt>
                <c:pt idx="53021">
                  <c:v>05:15:37</c:v>
                </c:pt>
                <c:pt idx="53022">
                  <c:v>05:15:38</c:v>
                </c:pt>
                <c:pt idx="53023">
                  <c:v>05:15:39</c:v>
                </c:pt>
                <c:pt idx="53024">
                  <c:v>05:15:40</c:v>
                </c:pt>
                <c:pt idx="53025">
                  <c:v>05:15:41</c:v>
                </c:pt>
                <c:pt idx="53026">
                  <c:v>05:15:42</c:v>
                </c:pt>
                <c:pt idx="53027">
                  <c:v>05:15:43</c:v>
                </c:pt>
                <c:pt idx="53028">
                  <c:v>05:15:44</c:v>
                </c:pt>
                <c:pt idx="53029">
                  <c:v>05:15:45</c:v>
                </c:pt>
                <c:pt idx="53030">
                  <c:v>05:15:46</c:v>
                </c:pt>
                <c:pt idx="53031">
                  <c:v>05:15:47</c:v>
                </c:pt>
                <c:pt idx="53032">
                  <c:v>05:15:48</c:v>
                </c:pt>
                <c:pt idx="53033">
                  <c:v>05:15:49</c:v>
                </c:pt>
                <c:pt idx="53034">
                  <c:v>05:15:50</c:v>
                </c:pt>
                <c:pt idx="53035">
                  <c:v>05:15:51</c:v>
                </c:pt>
                <c:pt idx="53036">
                  <c:v>05:15:52</c:v>
                </c:pt>
                <c:pt idx="53037">
                  <c:v>05:15:53</c:v>
                </c:pt>
                <c:pt idx="53038">
                  <c:v>05:15:54</c:v>
                </c:pt>
                <c:pt idx="53039">
                  <c:v>05:15:55</c:v>
                </c:pt>
                <c:pt idx="53040">
                  <c:v>05:15:56</c:v>
                </c:pt>
                <c:pt idx="53041">
                  <c:v>05:15:57</c:v>
                </c:pt>
                <c:pt idx="53042">
                  <c:v>05:15:58</c:v>
                </c:pt>
                <c:pt idx="53043">
                  <c:v>05:15:59</c:v>
                </c:pt>
                <c:pt idx="53044">
                  <c:v>05:16:00</c:v>
                </c:pt>
                <c:pt idx="53045">
                  <c:v>05:16:01</c:v>
                </c:pt>
                <c:pt idx="53046">
                  <c:v>05:16:02</c:v>
                </c:pt>
                <c:pt idx="53047">
                  <c:v>05:16:03</c:v>
                </c:pt>
                <c:pt idx="53048">
                  <c:v>05:16:04</c:v>
                </c:pt>
                <c:pt idx="53049">
                  <c:v>05:16:05</c:v>
                </c:pt>
                <c:pt idx="53050">
                  <c:v>05:16:06</c:v>
                </c:pt>
                <c:pt idx="53051">
                  <c:v>05:16:07</c:v>
                </c:pt>
                <c:pt idx="53052">
                  <c:v>05:16:08</c:v>
                </c:pt>
                <c:pt idx="53053">
                  <c:v>05:16:09</c:v>
                </c:pt>
                <c:pt idx="53054">
                  <c:v>05:16:10</c:v>
                </c:pt>
                <c:pt idx="53055">
                  <c:v>05:16:11</c:v>
                </c:pt>
                <c:pt idx="53056">
                  <c:v>05:16:12</c:v>
                </c:pt>
                <c:pt idx="53057">
                  <c:v>05:16:13</c:v>
                </c:pt>
                <c:pt idx="53058">
                  <c:v>05:16:14</c:v>
                </c:pt>
                <c:pt idx="53059">
                  <c:v>05:16:15</c:v>
                </c:pt>
                <c:pt idx="53060">
                  <c:v>05:16:16</c:v>
                </c:pt>
                <c:pt idx="53061">
                  <c:v>05:16:17</c:v>
                </c:pt>
                <c:pt idx="53062">
                  <c:v>05:16:18</c:v>
                </c:pt>
                <c:pt idx="53063">
                  <c:v>05:16:19</c:v>
                </c:pt>
                <c:pt idx="53064">
                  <c:v>05:16:20</c:v>
                </c:pt>
                <c:pt idx="53065">
                  <c:v>05:16:21</c:v>
                </c:pt>
                <c:pt idx="53066">
                  <c:v>05:16:22</c:v>
                </c:pt>
                <c:pt idx="53067">
                  <c:v>05:16:23</c:v>
                </c:pt>
                <c:pt idx="53068">
                  <c:v>05:16:24</c:v>
                </c:pt>
                <c:pt idx="53069">
                  <c:v>05:16:25</c:v>
                </c:pt>
                <c:pt idx="53070">
                  <c:v>05:16:26</c:v>
                </c:pt>
                <c:pt idx="53071">
                  <c:v>05:16:27</c:v>
                </c:pt>
                <c:pt idx="53072">
                  <c:v>05:16:28</c:v>
                </c:pt>
                <c:pt idx="53073">
                  <c:v>05:16:29</c:v>
                </c:pt>
                <c:pt idx="53074">
                  <c:v>05:16:30</c:v>
                </c:pt>
                <c:pt idx="53075">
                  <c:v>05:16:31</c:v>
                </c:pt>
                <c:pt idx="53076">
                  <c:v>05:16:32</c:v>
                </c:pt>
                <c:pt idx="53077">
                  <c:v>05:16:33</c:v>
                </c:pt>
                <c:pt idx="53078">
                  <c:v>05:16:34</c:v>
                </c:pt>
                <c:pt idx="53079">
                  <c:v>05:16:35</c:v>
                </c:pt>
                <c:pt idx="53080">
                  <c:v>05:16:36</c:v>
                </c:pt>
                <c:pt idx="53081">
                  <c:v>05:16:37</c:v>
                </c:pt>
                <c:pt idx="53082">
                  <c:v>05:16:38</c:v>
                </c:pt>
                <c:pt idx="53083">
                  <c:v>05:16:39</c:v>
                </c:pt>
                <c:pt idx="53084">
                  <c:v>05:16:40</c:v>
                </c:pt>
                <c:pt idx="53085">
                  <c:v>05:16:41</c:v>
                </c:pt>
                <c:pt idx="53086">
                  <c:v>05:16:42</c:v>
                </c:pt>
                <c:pt idx="53087">
                  <c:v>05:16:43</c:v>
                </c:pt>
                <c:pt idx="53088">
                  <c:v>05:16:44</c:v>
                </c:pt>
                <c:pt idx="53089">
                  <c:v>05:16:45</c:v>
                </c:pt>
                <c:pt idx="53090">
                  <c:v>05:16:46</c:v>
                </c:pt>
                <c:pt idx="53091">
                  <c:v>05:16:47</c:v>
                </c:pt>
                <c:pt idx="53092">
                  <c:v>05:16:48</c:v>
                </c:pt>
                <c:pt idx="53093">
                  <c:v>05:16:49</c:v>
                </c:pt>
                <c:pt idx="53094">
                  <c:v>05:16:50</c:v>
                </c:pt>
                <c:pt idx="53095">
                  <c:v>05:16:51</c:v>
                </c:pt>
                <c:pt idx="53096">
                  <c:v>05:16:52</c:v>
                </c:pt>
                <c:pt idx="53097">
                  <c:v>05:16:53</c:v>
                </c:pt>
                <c:pt idx="53098">
                  <c:v>05:16:54</c:v>
                </c:pt>
                <c:pt idx="53099">
                  <c:v>05:16:55</c:v>
                </c:pt>
                <c:pt idx="53100">
                  <c:v>05:16:56</c:v>
                </c:pt>
                <c:pt idx="53101">
                  <c:v>05:16:57</c:v>
                </c:pt>
                <c:pt idx="53102">
                  <c:v>05:16:58</c:v>
                </c:pt>
                <c:pt idx="53103">
                  <c:v>05:16:59</c:v>
                </c:pt>
                <c:pt idx="53104">
                  <c:v>05:17:00</c:v>
                </c:pt>
                <c:pt idx="53105">
                  <c:v>05:17:01</c:v>
                </c:pt>
                <c:pt idx="53106">
                  <c:v>05:17:02</c:v>
                </c:pt>
                <c:pt idx="53107">
                  <c:v>05:17:03</c:v>
                </c:pt>
                <c:pt idx="53108">
                  <c:v>05:17:04</c:v>
                </c:pt>
                <c:pt idx="53109">
                  <c:v>05:17:05</c:v>
                </c:pt>
                <c:pt idx="53110">
                  <c:v>05:17:06</c:v>
                </c:pt>
                <c:pt idx="53111">
                  <c:v>05:17:07</c:v>
                </c:pt>
                <c:pt idx="53112">
                  <c:v>05:17:08</c:v>
                </c:pt>
                <c:pt idx="53113">
                  <c:v>05:17:09</c:v>
                </c:pt>
                <c:pt idx="53114">
                  <c:v>05:17:10</c:v>
                </c:pt>
                <c:pt idx="53115">
                  <c:v>05:17:11</c:v>
                </c:pt>
                <c:pt idx="53116">
                  <c:v>05:17:12</c:v>
                </c:pt>
                <c:pt idx="53117">
                  <c:v>05:17:13</c:v>
                </c:pt>
                <c:pt idx="53118">
                  <c:v>05:17:14</c:v>
                </c:pt>
                <c:pt idx="53119">
                  <c:v>05:17:15</c:v>
                </c:pt>
                <c:pt idx="53120">
                  <c:v>05:17:16</c:v>
                </c:pt>
                <c:pt idx="53121">
                  <c:v>05:17:17</c:v>
                </c:pt>
                <c:pt idx="53122">
                  <c:v>05:17:18</c:v>
                </c:pt>
                <c:pt idx="53123">
                  <c:v>05:17:19</c:v>
                </c:pt>
                <c:pt idx="53124">
                  <c:v>05:17:20</c:v>
                </c:pt>
                <c:pt idx="53125">
                  <c:v>05:17:21</c:v>
                </c:pt>
                <c:pt idx="53126">
                  <c:v>05:17:22</c:v>
                </c:pt>
                <c:pt idx="53127">
                  <c:v>05:17:23</c:v>
                </c:pt>
                <c:pt idx="53128">
                  <c:v>05:17:24</c:v>
                </c:pt>
                <c:pt idx="53129">
                  <c:v>05:17:25</c:v>
                </c:pt>
                <c:pt idx="53130">
                  <c:v>05:17:26</c:v>
                </c:pt>
                <c:pt idx="53131">
                  <c:v>05:17:27</c:v>
                </c:pt>
                <c:pt idx="53132">
                  <c:v>05:17:28</c:v>
                </c:pt>
                <c:pt idx="53133">
                  <c:v>05:17:29</c:v>
                </c:pt>
                <c:pt idx="53134">
                  <c:v>05:17:30</c:v>
                </c:pt>
                <c:pt idx="53135">
                  <c:v>05:17:31</c:v>
                </c:pt>
                <c:pt idx="53136">
                  <c:v>05:17:32</c:v>
                </c:pt>
                <c:pt idx="53137">
                  <c:v>05:17:33</c:v>
                </c:pt>
                <c:pt idx="53138">
                  <c:v>05:17:34</c:v>
                </c:pt>
                <c:pt idx="53139">
                  <c:v>05:17:35</c:v>
                </c:pt>
                <c:pt idx="53140">
                  <c:v>05:17:36</c:v>
                </c:pt>
                <c:pt idx="53141">
                  <c:v>05:17:37</c:v>
                </c:pt>
                <c:pt idx="53142">
                  <c:v>05:17:38</c:v>
                </c:pt>
                <c:pt idx="53143">
                  <c:v>05:17:39</c:v>
                </c:pt>
                <c:pt idx="53144">
                  <c:v>05:17:40</c:v>
                </c:pt>
                <c:pt idx="53145">
                  <c:v>05:17:41</c:v>
                </c:pt>
                <c:pt idx="53146">
                  <c:v>05:17:42</c:v>
                </c:pt>
                <c:pt idx="53147">
                  <c:v>05:17:43</c:v>
                </c:pt>
                <c:pt idx="53148">
                  <c:v>05:17:44</c:v>
                </c:pt>
                <c:pt idx="53149">
                  <c:v>05:17:45</c:v>
                </c:pt>
                <c:pt idx="53150">
                  <c:v>05:17:46</c:v>
                </c:pt>
                <c:pt idx="53151">
                  <c:v>05:17:47</c:v>
                </c:pt>
                <c:pt idx="53152">
                  <c:v>05:17:48</c:v>
                </c:pt>
                <c:pt idx="53153">
                  <c:v>05:17:49</c:v>
                </c:pt>
                <c:pt idx="53154">
                  <c:v>05:17:50</c:v>
                </c:pt>
                <c:pt idx="53155">
                  <c:v>05:17:51</c:v>
                </c:pt>
                <c:pt idx="53156">
                  <c:v>05:17:52</c:v>
                </c:pt>
                <c:pt idx="53157">
                  <c:v>05:17:53</c:v>
                </c:pt>
                <c:pt idx="53158">
                  <c:v>05:17:54</c:v>
                </c:pt>
                <c:pt idx="53159">
                  <c:v>05:17:55</c:v>
                </c:pt>
                <c:pt idx="53160">
                  <c:v>05:17:56</c:v>
                </c:pt>
                <c:pt idx="53161">
                  <c:v>05:17:57</c:v>
                </c:pt>
                <c:pt idx="53162">
                  <c:v>05:17:58</c:v>
                </c:pt>
                <c:pt idx="53163">
                  <c:v>05:17:59</c:v>
                </c:pt>
                <c:pt idx="53164">
                  <c:v>05:18:00</c:v>
                </c:pt>
                <c:pt idx="53165">
                  <c:v>05:18:01</c:v>
                </c:pt>
                <c:pt idx="53166">
                  <c:v>05:18:02</c:v>
                </c:pt>
                <c:pt idx="53167">
                  <c:v>05:18:03</c:v>
                </c:pt>
                <c:pt idx="53168">
                  <c:v>05:18:04</c:v>
                </c:pt>
                <c:pt idx="53169">
                  <c:v>05:18:05</c:v>
                </c:pt>
                <c:pt idx="53170">
                  <c:v>05:18:06</c:v>
                </c:pt>
                <c:pt idx="53171">
                  <c:v>05:18:07</c:v>
                </c:pt>
                <c:pt idx="53172">
                  <c:v>05:18:08</c:v>
                </c:pt>
                <c:pt idx="53173">
                  <c:v>05:18:09</c:v>
                </c:pt>
                <c:pt idx="53174">
                  <c:v>05:18:10</c:v>
                </c:pt>
                <c:pt idx="53175">
                  <c:v>05:18:11</c:v>
                </c:pt>
                <c:pt idx="53176">
                  <c:v>05:18:12</c:v>
                </c:pt>
                <c:pt idx="53177">
                  <c:v>05:18:13</c:v>
                </c:pt>
                <c:pt idx="53178">
                  <c:v>05:18:14</c:v>
                </c:pt>
                <c:pt idx="53179">
                  <c:v>05:18:15</c:v>
                </c:pt>
                <c:pt idx="53180">
                  <c:v>05:18:16</c:v>
                </c:pt>
                <c:pt idx="53181">
                  <c:v>05:18:17</c:v>
                </c:pt>
                <c:pt idx="53182">
                  <c:v>05:18:18</c:v>
                </c:pt>
                <c:pt idx="53183">
                  <c:v>05:18:19</c:v>
                </c:pt>
                <c:pt idx="53184">
                  <c:v>05:18:20</c:v>
                </c:pt>
                <c:pt idx="53185">
                  <c:v>05:18:21</c:v>
                </c:pt>
                <c:pt idx="53186">
                  <c:v>05:18:22</c:v>
                </c:pt>
                <c:pt idx="53187">
                  <c:v>05:18:23</c:v>
                </c:pt>
                <c:pt idx="53188">
                  <c:v>05:18:24</c:v>
                </c:pt>
                <c:pt idx="53189">
                  <c:v>05:18:25</c:v>
                </c:pt>
                <c:pt idx="53190">
                  <c:v>05:18:26</c:v>
                </c:pt>
                <c:pt idx="53191">
                  <c:v>05:18:27</c:v>
                </c:pt>
                <c:pt idx="53192">
                  <c:v>05:18:28</c:v>
                </c:pt>
                <c:pt idx="53193">
                  <c:v>05:18:29</c:v>
                </c:pt>
                <c:pt idx="53194">
                  <c:v>05:18:30</c:v>
                </c:pt>
                <c:pt idx="53195">
                  <c:v>05:18:31</c:v>
                </c:pt>
                <c:pt idx="53196">
                  <c:v>05:18:32</c:v>
                </c:pt>
                <c:pt idx="53197">
                  <c:v>05:18:33</c:v>
                </c:pt>
                <c:pt idx="53198">
                  <c:v>05:18:34</c:v>
                </c:pt>
                <c:pt idx="53199">
                  <c:v>05:18:35</c:v>
                </c:pt>
                <c:pt idx="53200">
                  <c:v>05:18:36</c:v>
                </c:pt>
                <c:pt idx="53201">
                  <c:v>05:18:37</c:v>
                </c:pt>
                <c:pt idx="53202">
                  <c:v>05:18:38</c:v>
                </c:pt>
                <c:pt idx="53203">
                  <c:v>05:18:39</c:v>
                </c:pt>
                <c:pt idx="53204">
                  <c:v>05:18:40</c:v>
                </c:pt>
                <c:pt idx="53205">
                  <c:v>05:18:41</c:v>
                </c:pt>
                <c:pt idx="53206">
                  <c:v>05:18:42</c:v>
                </c:pt>
                <c:pt idx="53207">
                  <c:v>05:18:43</c:v>
                </c:pt>
                <c:pt idx="53208">
                  <c:v>05:18:44</c:v>
                </c:pt>
                <c:pt idx="53209">
                  <c:v>05:18:45</c:v>
                </c:pt>
                <c:pt idx="53210">
                  <c:v>05:18:46</c:v>
                </c:pt>
                <c:pt idx="53211">
                  <c:v>05:18:47</c:v>
                </c:pt>
                <c:pt idx="53212">
                  <c:v>05:18:48</c:v>
                </c:pt>
                <c:pt idx="53213">
                  <c:v>05:18:49</c:v>
                </c:pt>
                <c:pt idx="53214">
                  <c:v>05:18:50</c:v>
                </c:pt>
                <c:pt idx="53215">
                  <c:v>05:18:51</c:v>
                </c:pt>
                <c:pt idx="53216">
                  <c:v>05:18:52</c:v>
                </c:pt>
                <c:pt idx="53217">
                  <c:v>05:18:53</c:v>
                </c:pt>
                <c:pt idx="53218">
                  <c:v>05:18:54</c:v>
                </c:pt>
                <c:pt idx="53219">
                  <c:v>05:18:55</c:v>
                </c:pt>
                <c:pt idx="53220">
                  <c:v>05:18:56</c:v>
                </c:pt>
                <c:pt idx="53221">
                  <c:v>05:18:57</c:v>
                </c:pt>
                <c:pt idx="53222">
                  <c:v>05:18:58</c:v>
                </c:pt>
                <c:pt idx="53223">
                  <c:v>05:18:59</c:v>
                </c:pt>
                <c:pt idx="53224">
                  <c:v>05:19:00</c:v>
                </c:pt>
                <c:pt idx="53225">
                  <c:v>05:19:01</c:v>
                </c:pt>
                <c:pt idx="53226">
                  <c:v>05:19:02</c:v>
                </c:pt>
                <c:pt idx="53227">
                  <c:v>05:19:03</c:v>
                </c:pt>
                <c:pt idx="53228">
                  <c:v>05:19:04</c:v>
                </c:pt>
                <c:pt idx="53229">
                  <c:v>05:19:05</c:v>
                </c:pt>
                <c:pt idx="53230">
                  <c:v>05:19:06</c:v>
                </c:pt>
                <c:pt idx="53231">
                  <c:v>05:19:07</c:v>
                </c:pt>
                <c:pt idx="53232">
                  <c:v>05:19:08</c:v>
                </c:pt>
                <c:pt idx="53233">
                  <c:v>05:19:09</c:v>
                </c:pt>
                <c:pt idx="53234">
                  <c:v>05:19:10</c:v>
                </c:pt>
                <c:pt idx="53235">
                  <c:v>05:19:11</c:v>
                </c:pt>
                <c:pt idx="53236">
                  <c:v>05:19:12</c:v>
                </c:pt>
                <c:pt idx="53237">
                  <c:v>05:19:13</c:v>
                </c:pt>
                <c:pt idx="53238">
                  <c:v>05:19:14</c:v>
                </c:pt>
                <c:pt idx="53239">
                  <c:v>05:19:15</c:v>
                </c:pt>
                <c:pt idx="53240">
                  <c:v>05:19:16</c:v>
                </c:pt>
                <c:pt idx="53241">
                  <c:v>05:19:17</c:v>
                </c:pt>
                <c:pt idx="53242">
                  <c:v>05:19:18</c:v>
                </c:pt>
                <c:pt idx="53243">
                  <c:v>05:19:19</c:v>
                </c:pt>
                <c:pt idx="53244">
                  <c:v>05:19:20</c:v>
                </c:pt>
                <c:pt idx="53245">
                  <c:v>05:19:21</c:v>
                </c:pt>
                <c:pt idx="53246">
                  <c:v>05:19:22</c:v>
                </c:pt>
                <c:pt idx="53247">
                  <c:v>05:19:23</c:v>
                </c:pt>
                <c:pt idx="53248">
                  <c:v>05:19:24</c:v>
                </c:pt>
                <c:pt idx="53249">
                  <c:v>05:19:25</c:v>
                </c:pt>
                <c:pt idx="53250">
                  <c:v>05:19:26</c:v>
                </c:pt>
                <c:pt idx="53251">
                  <c:v>05:19:27</c:v>
                </c:pt>
                <c:pt idx="53252">
                  <c:v>05:19:28</c:v>
                </c:pt>
                <c:pt idx="53253">
                  <c:v>05:19:29</c:v>
                </c:pt>
                <c:pt idx="53254">
                  <c:v>05:19:30</c:v>
                </c:pt>
                <c:pt idx="53255">
                  <c:v>05:19:31</c:v>
                </c:pt>
                <c:pt idx="53256">
                  <c:v>05:19:32</c:v>
                </c:pt>
                <c:pt idx="53257">
                  <c:v>05:19:33</c:v>
                </c:pt>
                <c:pt idx="53258">
                  <c:v>05:19:34</c:v>
                </c:pt>
                <c:pt idx="53259">
                  <c:v>05:19:35</c:v>
                </c:pt>
                <c:pt idx="53260">
                  <c:v>05:19:36</c:v>
                </c:pt>
                <c:pt idx="53261">
                  <c:v>05:19:37</c:v>
                </c:pt>
                <c:pt idx="53262">
                  <c:v>05:19:38</c:v>
                </c:pt>
                <c:pt idx="53263">
                  <c:v>05:19:39</c:v>
                </c:pt>
                <c:pt idx="53264">
                  <c:v>05:19:40</c:v>
                </c:pt>
                <c:pt idx="53265">
                  <c:v>05:19:41</c:v>
                </c:pt>
                <c:pt idx="53266">
                  <c:v>05:19:42</c:v>
                </c:pt>
                <c:pt idx="53267">
                  <c:v>05:19:43</c:v>
                </c:pt>
                <c:pt idx="53268">
                  <c:v>05:19:44</c:v>
                </c:pt>
                <c:pt idx="53269">
                  <c:v>05:19:45</c:v>
                </c:pt>
                <c:pt idx="53270">
                  <c:v>05:19:46</c:v>
                </c:pt>
                <c:pt idx="53271">
                  <c:v>05:19:47</c:v>
                </c:pt>
                <c:pt idx="53272">
                  <c:v>05:19:48</c:v>
                </c:pt>
                <c:pt idx="53273">
                  <c:v>05:19:49</c:v>
                </c:pt>
                <c:pt idx="53274">
                  <c:v>05:19:50</c:v>
                </c:pt>
                <c:pt idx="53275">
                  <c:v>05:19:51</c:v>
                </c:pt>
                <c:pt idx="53276">
                  <c:v>05:19:52</c:v>
                </c:pt>
                <c:pt idx="53277">
                  <c:v>05:19:53</c:v>
                </c:pt>
                <c:pt idx="53278">
                  <c:v>05:19:54</c:v>
                </c:pt>
                <c:pt idx="53279">
                  <c:v>05:19:55</c:v>
                </c:pt>
                <c:pt idx="53280">
                  <c:v>05:19:56</c:v>
                </c:pt>
                <c:pt idx="53281">
                  <c:v>05:19:57</c:v>
                </c:pt>
                <c:pt idx="53282">
                  <c:v>05:19:58</c:v>
                </c:pt>
                <c:pt idx="53283">
                  <c:v>05:19:59</c:v>
                </c:pt>
                <c:pt idx="53284">
                  <c:v>05:20:00</c:v>
                </c:pt>
                <c:pt idx="53285">
                  <c:v>05:20:01</c:v>
                </c:pt>
                <c:pt idx="53286">
                  <c:v>05:20:02</c:v>
                </c:pt>
                <c:pt idx="53287">
                  <c:v>05:20:03</c:v>
                </c:pt>
                <c:pt idx="53288">
                  <c:v>05:20:04</c:v>
                </c:pt>
                <c:pt idx="53289">
                  <c:v>05:20:05</c:v>
                </c:pt>
                <c:pt idx="53290">
                  <c:v>05:20:06</c:v>
                </c:pt>
                <c:pt idx="53291">
                  <c:v>05:20:07</c:v>
                </c:pt>
                <c:pt idx="53292">
                  <c:v>05:20:08</c:v>
                </c:pt>
                <c:pt idx="53293">
                  <c:v>05:20:09</c:v>
                </c:pt>
                <c:pt idx="53294">
                  <c:v>05:20:10</c:v>
                </c:pt>
                <c:pt idx="53295">
                  <c:v>05:20:11</c:v>
                </c:pt>
                <c:pt idx="53296">
                  <c:v>05:20:12</c:v>
                </c:pt>
                <c:pt idx="53297">
                  <c:v>05:20:13</c:v>
                </c:pt>
                <c:pt idx="53298">
                  <c:v>05:20:14</c:v>
                </c:pt>
                <c:pt idx="53299">
                  <c:v>05:20:15</c:v>
                </c:pt>
                <c:pt idx="53300">
                  <c:v>05:20:16</c:v>
                </c:pt>
                <c:pt idx="53301">
                  <c:v>05:20:17</c:v>
                </c:pt>
                <c:pt idx="53302">
                  <c:v>05:20:18</c:v>
                </c:pt>
                <c:pt idx="53303">
                  <c:v>05:20:19</c:v>
                </c:pt>
                <c:pt idx="53304">
                  <c:v>05:20:20</c:v>
                </c:pt>
                <c:pt idx="53305">
                  <c:v>05:20:21</c:v>
                </c:pt>
                <c:pt idx="53306">
                  <c:v>05:20:22</c:v>
                </c:pt>
                <c:pt idx="53307">
                  <c:v>05:20:23</c:v>
                </c:pt>
                <c:pt idx="53308">
                  <c:v>05:20:24</c:v>
                </c:pt>
                <c:pt idx="53309">
                  <c:v>05:20:25</c:v>
                </c:pt>
                <c:pt idx="53310">
                  <c:v>05:20:26</c:v>
                </c:pt>
                <c:pt idx="53311">
                  <c:v>05:20:27</c:v>
                </c:pt>
                <c:pt idx="53312">
                  <c:v>05:20:28</c:v>
                </c:pt>
                <c:pt idx="53313">
                  <c:v>05:20:29</c:v>
                </c:pt>
                <c:pt idx="53314">
                  <c:v>05:20:30</c:v>
                </c:pt>
                <c:pt idx="53315">
                  <c:v>05:20:31</c:v>
                </c:pt>
                <c:pt idx="53316">
                  <c:v>05:20:32</c:v>
                </c:pt>
                <c:pt idx="53317">
                  <c:v>05:20:33</c:v>
                </c:pt>
                <c:pt idx="53318">
                  <c:v>05:20:34</c:v>
                </c:pt>
                <c:pt idx="53319">
                  <c:v>05:20:35</c:v>
                </c:pt>
                <c:pt idx="53320">
                  <c:v>05:20:36</c:v>
                </c:pt>
                <c:pt idx="53321">
                  <c:v>05:20:37</c:v>
                </c:pt>
                <c:pt idx="53322">
                  <c:v>05:20:38</c:v>
                </c:pt>
                <c:pt idx="53323">
                  <c:v>05:20:39</c:v>
                </c:pt>
                <c:pt idx="53324">
                  <c:v>05:20:40</c:v>
                </c:pt>
                <c:pt idx="53325">
                  <c:v>05:20:41</c:v>
                </c:pt>
                <c:pt idx="53326">
                  <c:v>05:20:42</c:v>
                </c:pt>
                <c:pt idx="53327">
                  <c:v>05:20:43</c:v>
                </c:pt>
                <c:pt idx="53328">
                  <c:v>05:20:44</c:v>
                </c:pt>
                <c:pt idx="53329">
                  <c:v>05:20:45</c:v>
                </c:pt>
                <c:pt idx="53330">
                  <c:v>05:20:46</c:v>
                </c:pt>
                <c:pt idx="53331">
                  <c:v>05:20:47</c:v>
                </c:pt>
                <c:pt idx="53332">
                  <c:v>05:20:48</c:v>
                </c:pt>
                <c:pt idx="53333">
                  <c:v>05:20:49</c:v>
                </c:pt>
                <c:pt idx="53334">
                  <c:v>05:20:50</c:v>
                </c:pt>
                <c:pt idx="53335">
                  <c:v>05:20:51</c:v>
                </c:pt>
                <c:pt idx="53336">
                  <c:v>05:20:52</c:v>
                </c:pt>
                <c:pt idx="53337">
                  <c:v>05:20:53</c:v>
                </c:pt>
                <c:pt idx="53338">
                  <c:v>05:20:54</c:v>
                </c:pt>
                <c:pt idx="53339">
                  <c:v>05:20:55</c:v>
                </c:pt>
                <c:pt idx="53340">
                  <c:v>05:20:56</c:v>
                </c:pt>
                <c:pt idx="53341">
                  <c:v>05:20:57</c:v>
                </c:pt>
                <c:pt idx="53342">
                  <c:v>05:20:58</c:v>
                </c:pt>
                <c:pt idx="53343">
                  <c:v>05:20:59</c:v>
                </c:pt>
                <c:pt idx="53344">
                  <c:v>05:21:00</c:v>
                </c:pt>
                <c:pt idx="53345">
                  <c:v>05:21:01</c:v>
                </c:pt>
                <c:pt idx="53346">
                  <c:v>05:21:02</c:v>
                </c:pt>
                <c:pt idx="53347">
                  <c:v>05:21:03</c:v>
                </c:pt>
                <c:pt idx="53348">
                  <c:v>05:21:04</c:v>
                </c:pt>
                <c:pt idx="53349">
                  <c:v>05:21:05</c:v>
                </c:pt>
                <c:pt idx="53350">
                  <c:v>05:21:06</c:v>
                </c:pt>
                <c:pt idx="53351">
                  <c:v>05:21:07</c:v>
                </c:pt>
                <c:pt idx="53352">
                  <c:v>05:21:08</c:v>
                </c:pt>
                <c:pt idx="53353">
                  <c:v>05:21:09</c:v>
                </c:pt>
                <c:pt idx="53354">
                  <c:v>05:21:10</c:v>
                </c:pt>
                <c:pt idx="53355">
                  <c:v>05:21:11</c:v>
                </c:pt>
                <c:pt idx="53356">
                  <c:v>05:21:12</c:v>
                </c:pt>
                <c:pt idx="53357">
                  <c:v>05:21:13</c:v>
                </c:pt>
                <c:pt idx="53358">
                  <c:v>05:21:14</c:v>
                </c:pt>
                <c:pt idx="53359">
                  <c:v>05:21:15</c:v>
                </c:pt>
                <c:pt idx="53360">
                  <c:v>05:21:16</c:v>
                </c:pt>
                <c:pt idx="53361">
                  <c:v>05:21:17</c:v>
                </c:pt>
                <c:pt idx="53362">
                  <c:v>05:21:18</c:v>
                </c:pt>
                <c:pt idx="53363">
                  <c:v>05:21:19</c:v>
                </c:pt>
                <c:pt idx="53364">
                  <c:v>05:21:20</c:v>
                </c:pt>
                <c:pt idx="53365">
                  <c:v>05:21:21</c:v>
                </c:pt>
                <c:pt idx="53366">
                  <c:v>05:21:22</c:v>
                </c:pt>
                <c:pt idx="53367">
                  <c:v>05:21:23</c:v>
                </c:pt>
                <c:pt idx="53368">
                  <c:v>05:21:24</c:v>
                </c:pt>
                <c:pt idx="53369">
                  <c:v>05:21:25</c:v>
                </c:pt>
                <c:pt idx="53370">
                  <c:v>05:21:26</c:v>
                </c:pt>
                <c:pt idx="53371">
                  <c:v>05:21:27</c:v>
                </c:pt>
                <c:pt idx="53372">
                  <c:v>05:21:28</c:v>
                </c:pt>
                <c:pt idx="53373">
                  <c:v>05:21:29</c:v>
                </c:pt>
                <c:pt idx="53374">
                  <c:v>05:21:30</c:v>
                </c:pt>
                <c:pt idx="53375">
                  <c:v>05:21:31</c:v>
                </c:pt>
                <c:pt idx="53376">
                  <c:v>05:21:32</c:v>
                </c:pt>
                <c:pt idx="53377">
                  <c:v>05:21:33</c:v>
                </c:pt>
                <c:pt idx="53378">
                  <c:v>05:21:34</c:v>
                </c:pt>
                <c:pt idx="53379">
                  <c:v>05:21:35</c:v>
                </c:pt>
                <c:pt idx="53380">
                  <c:v>05:21:36</c:v>
                </c:pt>
                <c:pt idx="53381">
                  <c:v>05:21:37</c:v>
                </c:pt>
                <c:pt idx="53382">
                  <c:v>05:21:38</c:v>
                </c:pt>
                <c:pt idx="53383">
                  <c:v>05:21:39</c:v>
                </c:pt>
                <c:pt idx="53384">
                  <c:v>05:21:40</c:v>
                </c:pt>
                <c:pt idx="53385">
                  <c:v>05:21:41</c:v>
                </c:pt>
                <c:pt idx="53386">
                  <c:v>05:21:42</c:v>
                </c:pt>
                <c:pt idx="53387">
                  <c:v>05:21:43</c:v>
                </c:pt>
                <c:pt idx="53388">
                  <c:v>05:21:44</c:v>
                </c:pt>
                <c:pt idx="53389">
                  <c:v>05:21:45</c:v>
                </c:pt>
                <c:pt idx="53390">
                  <c:v>05:21:46</c:v>
                </c:pt>
                <c:pt idx="53391">
                  <c:v>05:21:47</c:v>
                </c:pt>
                <c:pt idx="53392">
                  <c:v>05:21:48</c:v>
                </c:pt>
                <c:pt idx="53393">
                  <c:v>05:21:49</c:v>
                </c:pt>
                <c:pt idx="53394">
                  <c:v>05:21:50</c:v>
                </c:pt>
                <c:pt idx="53395">
                  <c:v>05:21:51</c:v>
                </c:pt>
                <c:pt idx="53396">
                  <c:v>05:21:52</c:v>
                </c:pt>
                <c:pt idx="53397">
                  <c:v>05:21:53</c:v>
                </c:pt>
                <c:pt idx="53398">
                  <c:v>05:21:54</c:v>
                </c:pt>
                <c:pt idx="53399">
                  <c:v>05:21:55</c:v>
                </c:pt>
                <c:pt idx="53400">
                  <c:v>05:21:56</c:v>
                </c:pt>
                <c:pt idx="53401">
                  <c:v>05:21:57</c:v>
                </c:pt>
                <c:pt idx="53402">
                  <c:v>05:21:58</c:v>
                </c:pt>
                <c:pt idx="53403">
                  <c:v>05:21:59</c:v>
                </c:pt>
                <c:pt idx="53404">
                  <c:v>05:22:00</c:v>
                </c:pt>
                <c:pt idx="53405">
                  <c:v>05:22:01</c:v>
                </c:pt>
                <c:pt idx="53406">
                  <c:v>05:22:02</c:v>
                </c:pt>
                <c:pt idx="53407">
                  <c:v>05:22:03</c:v>
                </c:pt>
                <c:pt idx="53408">
                  <c:v>05:22:04</c:v>
                </c:pt>
                <c:pt idx="53409">
                  <c:v>05:22:05</c:v>
                </c:pt>
                <c:pt idx="53410">
                  <c:v>05:22:06</c:v>
                </c:pt>
                <c:pt idx="53411">
                  <c:v>05:22:07</c:v>
                </c:pt>
                <c:pt idx="53412">
                  <c:v>05:22:08</c:v>
                </c:pt>
                <c:pt idx="53413">
                  <c:v>05:22:09</c:v>
                </c:pt>
                <c:pt idx="53414">
                  <c:v>05:22:10</c:v>
                </c:pt>
                <c:pt idx="53415">
                  <c:v>05:22:11</c:v>
                </c:pt>
                <c:pt idx="53416">
                  <c:v>05:22:12</c:v>
                </c:pt>
                <c:pt idx="53417">
                  <c:v>05:22:13</c:v>
                </c:pt>
                <c:pt idx="53418">
                  <c:v>05:22:14</c:v>
                </c:pt>
                <c:pt idx="53419">
                  <c:v>05:22:15</c:v>
                </c:pt>
                <c:pt idx="53420">
                  <c:v>05:22:16</c:v>
                </c:pt>
                <c:pt idx="53421">
                  <c:v>05:22:17</c:v>
                </c:pt>
                <c:pt idx="53422">
                  <c:v>05:22:18</c:v>
                </c:pt>
                <c:pt idx="53423">
                  <c:v>05:22:19</c:v>
                </c:pt>
                <c:pt idx="53424">
                  <c:v>05:22:20</c:v>
                </c:pt>
                <c:pt idx="53425">
                  <c:v>05:22:21</c:v>
                </c:pt>
                <c:pt idx="53426">
                  <c:v>05:22:22</c:v>
                </c:pt>
                <c:pt idx="53427">
                  <c:v>05:22:23</c:v>
                </c:pt>
                <c:pt idx="53428">
                  <c:v>05:22:24</c:v>
                </c:pt>
                <c:pt idx="53429">
                  <c:v>05:22:25</c:v>
                </c:pt>
                <c:pt idx="53430">
                  <c:v>05:22:26</c:v>
                </c:pt>
                <c:pt idx="53431">
                  <c:v>05:22:27</c:v>
                </c:pt>
                <c:pt idx="53432">
                  <c:v>05:22:28</c:v>
                </c:pt>
                <c:pt idx="53433">
                  <c:v>05:22:29</c:v>
                </c:pt>
                <c:pt idx="53434">
                  <c:v>05:22:30</c:v>
                </c:pt>
                <c:pt idx="53435">
                  <c:v>05:22:31</c:v>
                </c:pt>
                <c:pt idx="53436">
                  <c:v>05:22:32</c:v>
                </c:pt>
                <c:pt idx="53437">
                  <c:v>05:22:33</c:v>
                </c:pt>
                <c:pt idx="53438">
                  <c:v>05:22:34</c:v>
                </c:pt>
                <c:pt idx="53439">
                  <c:v>05:22:35</c:v>
                </c:pt>
                <c:pt idx="53440">
                  <c:v>05:22:36</c:v>
                </c:pt>
                <c:pt idx="53441">
                  <c:v>05:22:37</c:v>
                </c:pt>
                <c:pt idx="53442">
                  <c:v>05:22:38</c:v>
                </c:pt>
                <c:pt idx="53443">
                  <c:v>05:22:39</c:v>
                </c:pt>
                <c:pt idx="53444">
                  <c:v>05:22:40</c:v>
                </c:pt>
                <c:pt idx="53445">
                  <c:v>05:22:41</c:v>
                </c:pt>
                <c:pt idx="53446">
                  <c:v>05:22:42</c:v>
                </c:pt>
                <c:pt idx="53447">
                  <c:v>05:22:43</c:v>
                </c:pt>
                <c:pt idx="53448">
                  <c:v>05:22:44</c:v>
                </c:pt>
                <c:pt idx="53449">
                  <c:v>05:22:45</c:v>
                </c:pt>
                <c:pt idx="53450">
                  <c:v>05:22:46</c:v>
                </c:pt>
                <c:pt idx="53451">
                  <c:v>05:22:47</c:v>
                </c:pt>
                <c:pt idx="53452">
                  <c:v>05:22:48</c:v>
                </c:pt>
                <c:pt idx="53453">
                  <c:v>05:22:49</c:v>
                </c:pt>
                <c:pt idx="53454">
                  <c:v>05:22:50</c:v>
                </c:pt>
                <c:pt idx="53455">
                  <c:v>05:22:51</c:v>
                </c:pt>
                <c:pt idx="53456">
                  <c:v>05:22:52</c:v>
                </c:pt>
                <c:pt idx="53457">
                  <c:v>05:22:53</c:v>
                </c:pt>
                <c:pt idx="53458">
                  <c:v>05:22:54</c:v>
                </c:pt>
                <c:pt idx="53459">
                  <c:v>05:22:55</c:v>
                </c:pt>
                <c:pt idx="53460">
                  <c:v>05:22:56</c:v>
                </c:pt>
                <c:pt idx="53461">
                  <c:v>05:22:57</c:v>
                </c:pt>
                <c:pt idx="53462">
                  <c:v>05:22:58</c:v>
                </c:pt>
                <c:pt idx="53463">
                  <c:v>05:22:59</c:v>
                </c:pt>
                <c:pt idx="53464">
                  <c:v>05:23:00</c:v>
                </c:pt>
                <c:pt idx="53465">
                  <c:v>05:23:01</c:v>
                </c:pt>
                <c:pt idx="53466">
                  <c:v>05:23:02</c:v>
                </c:pt>
                <c:pt idx="53467">
                  <c:v>05:23:03</c:v>
                </c:pt>
                <c:pt idx="53468">
                  <c:v>05:23:04</c:v>
                </c:pt>
                <c:pt idx="53469">
                  <c:v>05:23:05</c:v>
                </c:pt>
                <c:pt idx="53470">
                  <c:v>05:23:06</c:v>
                </c:pt>
                <c:pt idx="53471">
                  <c:v>05:23:07</c:v>
                </c:pt>
                <c:pt idx="53472">
                  <c:v>05:23:08</c:v>
                </c:pt>
                <c:pt idx="53473">
                  <c:v>05:23:09</c:v>
                </c:pt>
                <c:pt idx="53474">
                  <c:v>05:23:10</c:v>
                </c:pt>
                <c:pt idx="53475">
                  <c:v>05:23:11</c:v>
                </c:pt>
                <c:pt idx="53476">
                  <c:v>05:23:12</c:v>
                </c:pt>
                <c:pt idx="53477">
                  <c:v>05:23:13</c:v>
                </c:pt>
                <c:pt idx="53478">
                  <c:v>05:23:14</c:v>
                </c:pt>
                <c:pt idx="53479">
                  <c:v>05:23:15</c:v>
                </c:pt>
                <c:pt idx="53480">
                  <c:v>05:23:16</c:v>
                </c:pt>
                <c:pt idx="53481">
                  <c:v>05:23:17</c:v>
                </c:pt>
                <c:pt idx="53482">
                  <c:v>05:23:18</c:v>
                </c:pt>
                <c:pt idx="53483">
                  <c:v>05:23:19</c:v>
                </c:pt>
                <c:pt idx="53484">
                  <c:v>05:23:20</c:v>
                </c:pt>
                <c:pt idx="53485">
                  <c:v>05:23:21</c:v>
                </c:pt>
                <c:pt idx="53486">
                  <c:v>05:23:22</c:v>
                </c:pt>
                <c:pt idx="53487">
                  <c:v>05:23:23</c:v>
                </c:pt>
                <c:pt idx="53488">
                  <c:v>05:23:24</c:v>
                </c:pt>
                <c:pt idx="53489">
                  <c:v>05:23:25</c:v>
                </c:pt>
                <c:pt idx="53490">
                  <c:v>05:23:26</c:v>
                </c:pt>
                <c:pt idx="53491">
                  <c:v>05:23:27</c:v>
                </c:pt>
                <c:pt idx="53492">
                  <c:v>05:23:28</c:v>
                </c:pt>
                <c:pt idx="53493">
                  <c:v>05:23:29</c:v>
                </c:pt>
                <c:pt idx="53494">
                  <c:v>05:23:30</c:v>
                </c:pt>
                <c:pt idx="53495">
                  <c:v>05:23:31</c:v>
                </c:pt>
                <c:pt idx="53496">
                  <c:v>05:23:32</c:v>
                </c:pt>
                <c:pt idx="53497">
                  <c:v>05:23:33</c:v>
                </c:pt>
                <c:pt idx="53498">
                  <c:v>05:23:34</c:v>
                </c:pt>
                <c:pt idx="53499">
                  <c:v>05:23:35</c:v>
                </c:pt>
                <c:pt idx="53500">
                  <c:v>05:23:36</c:v>
                </c:pt>
                <c:pt idx="53501">
                  <c:v>05:23:37</c:v>
                </c:pt>
                <c:pt idx="53502">
                  <c:v>05:23:38</c:v>
                </c:pt>
                <c:pt idx="53503">
                  <c:v>05:23:39</c:v>
                </c:pt>
                <c:pt idx="53504">
                  <c:v>05:23:40</c:v>
                </c:pt>
                <c:pt idx="53505">
                  <c:v>05:23:41</c:v>
                </c:pt>
                <c:pt idx="53506">
                  <c:v>05:23:42</c:v>
                </c:pt>
                <c:pt idx="53507">
                  <c:v>05:23:43</c:v>
                </c:pt>
                <c:pt idx="53508">
                  <c:v>05:23:44</c:v>
                </c:pt>
                <c:pt idx="53509">
                  <c:v>05:23:45</c:v>
                </c:pt>
                <c:pt idx="53510">
                  <c:v>05:23:46</c:v>
                </c:pt>
                <c:pt idx="53511">
                  <c:v>05:23:47</c:v>
                </c:pt>
                <c:pt idx="53512">
                  <c:v>05:23:48</c:v>
                </c:pt>
                <c:pt idx="53513">
                  <c:v>05:23:49</c:v>
                </c:pt>
                <c:pt idx="53514">
                  <c:v>05:23:50</c:v>
                </c:pt>
                <c:pt idx="53515">
                  <c:v>05:23:51</c:v>
                </c:pt>
                <c:pt idx="53516">
                  <c:v>05:23:52</c:v>
                </c:pt>
                <c:pt idx="53517">
                  <c:v>05:23:53</c:v>
                </c:pt>
                <c:pt idx="53518">
                  <c:v>05:23:54</c:v>
                </c:pt>
                <c:pt idx="53519">
                  <c:v>05:23:55</c:v>
                </c:pt>
                <c:pt idx="53520">
                  <c:v>05:23:56</c:v>
                </c:pt>
                <c:pt idx="53521">
                  <c:v>05:23:57</c:v>
                </c:pt>
                <c:pt idx="53522">
                  <c:v>05:23:58</c:v>
                </c:pt>
                <c:pt idx="53523">
                  <c:v>05:23:59</c:v>
                </c:pt>
                <c:pt idx="53524">
                  <c:v>05:24:00</c:v>
                </c:pt>
                <c:pt idx="53525">
                  <c:v>05:24:01</c:v>
                </c:pt>
                <c:pt idx="53526">
                  <c:v>05:24:02</c:v>
                </c:pt>
                <c:pt idx="53527">
                  <c:v>05:24:03</c:v>
                </c:pt>
                <c:pt idx="53528">
                  <c:v>05:24:04</c:v>
                </c:pt>
                <c:pt idx="53529">
                  <c:v>05:24:05</c:v>
                </c:pt>
                <c:pt idx="53530">
                  <c:v>05:24:06</c:v>
                </c:pt>
                <c:pt idx="53531">
                  <c:v>05:24:07</c:v>
                </c:pt>
                <c:pt idx="53532">
                  <c:v>05:24:08</c:v>
                </c:pt>
                <c:pt idx="53533">
                  <c:v>05:24:09</c:v>
                </c:pt>
                <c:pt idx="53534">
                  <c:v>05:24:10</c:v>
                </c:pt>
                <c:pt idx="53535">
                  <c:v>05:24:11</c:v>
                </c:pt>
                <c:pt idx="53536">
                  <c:v>05:24:12</c:v>
                </c:pt>
                <c:pt idx="53537">
                  <c:v>05:24:13</c:v>
                </c:pt>
                <c:pt idx="53538">
                  <c:v>05:24:14</c:v>
                </c:pt>
                <c:pt idx="53539">
                  <c:v>05:24:15</c:v>
                </c:pt>
                <c:pt idx="53540">
                  <c:v>05:24:16</c:v>
                </c:pt>
                <c:pt idx="53541">
                  <c:v>05:24:17</c:v>
                </c:pt>
                <c:pt idx="53542">
                  <c:v>05:24:18</c:v>
                </c:pt>
                <c:pt idx="53543">
                  <c:v>05:24:19</c:v>
                </c:pt>
                <c:pt idx="53544">
                  <c:v>05:24:20</c:v>
                </c:pt>
                <c:pt idx="53545">
                  <c:v>05:24:21</c:v>
                </c:pt>
                <c:pt idx="53546">
                  <c:v>05:24:22</c:v>
                </c:pt>
                <c:pt idx="53547">
                  <c:v>05:24:23</c:v>
                </c:pt>
                <c:pt idx="53548">
                  <c:v>05:24:24</c:v>
                </c:pt>
                <c:pt idx="53549">
                  <c:v>05:24:25</c:v>
                </c:pt>
                <c:pt idx="53550">
                  <c:v>05:24:26</c:v>
                </c:pt>
                <c:pt idx="53551">
                  <c:v>05:24:27</c:v>
                </c:pt>
                <c:pt idx="53552">
                  <c:v>05:24:28</c:v>
                </c:pt>
                <c:pt idx="53553">
                  <c:v>05:24:29</c:v>
                </c:pt>
                <c:pt idx="53554">
                  <c:v>05:24:30</c:v>
                </c:pt>
                <c:pt idx="53555">
                  <c:v>05:24:31</c:v>
                </c:pt>
                <c:pt idx="53556">
                  <c:v>05:24:32</c:v>
                </c:pt>
                <c:pt idx="53557">
                  <c:v>05:24:33</c:v>
                </c:pt>
                <c:pt idx="53558">
                  <c:v>05:24:34</c:v>
                </c:pt>
                <c:pt idx="53559">
                  <c:v>05:24:35</c:v>
                </c:pt>
                <c:pt idx="53560">
                  <c:v>05:24:36</c:v>
                </c:pt>
                <c:pt idx="53561">
                  <c:v>05:24:37</c:v>
                </c:pt>
                <c:pt idx="53562">
                  <c:v>05:24:38</c:v>
                </c:pt>
                <c:pt idx="53563">
                  <c:v>05:24:39</c:v>
                </c:pt>
                <c:pt idx="53564">
                  <c:v>05:24:40</c:v>
                </c:pt>
                <c:pt idx="53565">
                  <c:v>05:24:41</c:v>
                </c:pt>
                <c:pt idx="53566">
                  <c:v>05:24:42</c:v>
                </c:pt>
                <c:pt idx="53567">
                  <c:v>05:24:43</c:v>
                </c:pt>
                <c:pt idx="53568">
                  <c:v>05:24:44</c:v>
                </c:pt>
                <c:pt idx="53569">
                  <c:v>05:24:45</c:v>
                </c:pt>
                <c:pt idx="53570">
                  <c:v>05:24:46</c:v>
                </c:pt>
                <c:pt idx="53571">
                  <c:v>05:24:47</c:v>
                </c:pt>
                <c:pt idx="53572">
                  <c:v>05:24:48</c:v>
                </c:pt>
                <c:pt idx="53573">
                  <c:v>05:24:49</c:v>
                </c:pt>
                <c:pt idx="53574">
                  <c:v>05:24:50</c:v>
                </c:pt>
                <c:pt idx="53575">
                  <c:v>05:24:51</c:v>
                </c:pt>
                <c:pt idx="53576">
                  <c:v>05:24:52</c:v>
                </c:pt>
                <c:pt idx="53577">
                  <c:v>05:24:53</c:v>
                </c:pt>
                <c:pt idx="53578">
                  <c:v>05:24:54</c:v>
                </c:pt>
                <c:pt idx="53579">
                  <c:v>05:24:55</c:v>
                </c:pt>
                <c:pt idx="53580">
                  <c:v>05:24:56</c:v>
                </c:pt>
                <c:pt idx="53581">
                  <c:v>05:24:57</c:v>
                </c:pt>
                <c:pt idx="53582">
                  <c:v>05:24:58</c:v>
                </c:pt>
                <c:pt idx="53583">
                  <c:v>05:24:59</c:v>
                </c:pt>
                <c:pt idx="53584">
                  <c:v>05:25:00</c:v>
                </c:pt>
                <c:pt idx="53585">
                  <c:v>05:25:01</c:v>
                </c:pt>
                <c:pt idx="53586">
                  <c:v>05:25:02</c:v>
                </c:pt>
                <c:pt idx="53587">
                  <c:v>05:25:03</c:v>
                </c:pt>
                <c:pt idx="53588">
                  <c:v>05:25:04</c:v>
                </c:pt>
                <c:pt idx="53589">
                  <c:v>05:25:05</c:v>
                </c:pt>
                <c:pt idx="53590">
                  <c:v>05:25:06</c:v>
                </c:pt>
                <c:pt idx="53591">
                  <c:v>05:25:07</c:v>
                </c:pt>
                <c:pt idx="53592">
                  <c:v>05:25:08</c:v>
                </c:pt>
                <c:pt idx="53593">
                  <c:v>05:25:09</c:v>
                </c:pt>
                <c:pt idx="53594">
                  <c:v>05:25:10</c:v>
                </c:pt>
                <c:pt idx="53595">
                  <c:v>05:25:11</c:v>
                </c:pt>
                <c:pt idx="53596">
                  <c:v>05:25:12</c:v>
                </c:pt>
                <c:pt idx="53597">
                  <c:v>05:25:13</c:v>
                </c:pt>
                <c:pt idx="53598">
                  <c:v>05:25:14</c:v>
                </c:pt>
                <c:pt idx="53599">
                  <c:v>05:25:15</c:v>
                </c:pt>
                <c:pt idx="53600">
                  <c:v>05:25:16</c:v>
                </c:pt>
                <c:pt idx="53601">
                  <c:v>05:25:17</c:v>
                </c:pt>
                <c:pt idx="53602">
                  <c:v>05:25:18</c:v>
                </c:pt>
                <c:pt idx="53603">
                  <c:v>05:25:19</c:v>
                </c:pt>
                <c:pt idx="53604">
                  <c:v>05:25:20</c:v>
                </c:pt>
                <c:pt idx="53605">
                  <c:v>05:25:21</c:v>
                </c:pt>
                <c:pt idx="53606">
                  <c:v>05:25:22</c:v>
                </c:pt>
                <c:pt idx="53607">
                  <c:v>05:25:23</c:v>
                </c:pt>
                <c:pt idx="53608">
                  <c:v>05:25:24</c:v>
                </c:pt>
                <c:pt idx="53609">
                  <c:v>05:25:25</c:v>
                </c:pt>
                <c:pt idx="53610">
                  <c:v>05:25:26</c:v>
                </c:pt>
                <c:pt idx="53611">
                  <c:v>05:25:27</c:v>
                </c:pt>
                <c:pt idx="53612">
                  <c:v>05:25:28</c:v>
                </c:pt>
                <c:pt idx="53613">
                  <c:v>05:25:29</c:v>
                </c:pt>
                <c:pt idx="53614">
                  <c:v>05:25:30</c:v>
                </c:pt>
                <c:pt idx="53615">
                  <c:v>05:25:31</c:v>
                </c:pt>
                <c:pt idx="53616">
                  <c:v>05:25:32</c:v>
                </c:pt>
                <c:pt idx="53617">
                  <c:v>05:25:33</c:v>
                </c:pt>
                <c:pt idx="53618">
                  <c:v>05:25:34</c:v>
                </c:pt>
                <c:pt idx="53619">
                  <c:v>05:25:35</c:v>
                </c:pt>
                <c:pt idx="53620">
                  <c:v>05:25:36</c:v>
                </c:pt>
                <c:pt idx="53621">
                  <c:v>05:25:37</c:v>
                </c:pt>
                <c:pt idx="53622">
                  <c:v>05:25:38</c:v>
                </c:pt>
                <c:pt idx="53623">
                  <c:v>05:25:39</c:v>
                </c:pt>
                <c:pt idx="53624">
                  <c:v>05:25:40</c:v>
                </c:pt>
                <c:pt idx="53625">
                  <c:v>05:25:41</c:v>
                </c:pt>
                <c:pt idx="53626">
                  <c:v>05:25:42</c:v>
                </c:pt>
                <c:pt idx="53627">
                  <c:v>05:25:43</c:v>
                </c:pt>
                <c:pt idx="53628">
                  <c:v>05:25:44</c:v>
                </c:pt>
                <c:pt idx="53629">
                  <c:v>05:25:45</c:v>
                </c:pt>
                <c:pt idx="53630">
                  <c:v>05:25:46</c:v>
                </c:pt>
                <c:pt idx="53631">
                  <c:v>05:25:47</c:v>
                </c:pt>
                <c:pt idx="53632">
                  <c:v>05:25:48</c:v>
                </c:pt>
                <c:pt idx="53633">
                  <c:v>05:25:49</c:v>
                </c:pt>
                <c:pt idx="53634">
                  <c:v>05:25:50</c:v>
                </c:pt>
                <c:pt idx="53635">
                  <c:v>05:25:51</c:v>
                </c:pt>
                <c:pt idx="53636">
                  <c:v>05:25:52</c:v>
                </c:pt>
                <c:pt idx="53637">
                  <c:v>05:25:53</c:v>
                </c:pt>
                <c:pt idx="53638">
                  <c:v>05:25:54</c:v>
                </c:pt>
                <c:pt idx="53639">
                  <c:v>05:25:55</c:v>
                </c:pt>
                <c:pt idx="53640">
                  <c:v>05:25:56</c:v>
                </c:pt>
                <c:pt idx="53641">
                  <c:v>05:25:57</c:v>
                </c:pt>
                <c:pt idx="53642">
                  <c:v>05:25:58</c:v>
                </c:pt>
                <c:pt idx="53643">
                  <c:v>05:25:59</c:v>
                </c:pt>
                <c:pt idx="53644">
                  <c:v>05:26:00</c:v>
                </c:pt>
                <c:pt idx="53645">
                  <c:v>05:26:01</c:v>
                </c:pt>
                <c:pt idx="53646">
                  <c:v>05:26:02</c:v>
                </c:pt>
                <c:pt idx="53647">
                  <c:v>05:26:03</c:v>
                </c:pt>
                <c:pt idx="53648">
                  <c:v>05:26:04</c:v>
                </c:pt>
                <c:pt idx="53649">
                  <c:v>05:26:05</c:v>
                </c:pt>
                <c:pt idx="53650">
                  <c:v>05:26:06</c:v>
                </c:pt>
                <c:pt idx="53651">
                  <c:v>05:26:07</c:v>
                </c:pt>
                <c:pt idx="53652">
                  <c:v>05:26:08</c:v>
                </c:pt>
                <c:pt idx="53653">
                  <c:v>05:26:09</c:v>
                </c:pt>
                <c:pt idx="53654">
                  <c:v>05:26:10</c:v>
                </c:pt>
                <c:pt idx="53655">
                  <c:v>05:26:11</c:v>
                </c:pt>
                <c:pt idx="53656">
                  <c:v>05:26:12</c:v>
                </c:pt>
                <c:pt idx="53657">
                  <c:v>05:26:13</c:v>
                </c:pt>
                <c:pt idx="53658">
                  <c:v>05:26:14</c:v>
                </c:pt>
                <c:pt idx="53659">
                  <c:v>05:26:15</c:v>
                </c:pt>
                <c:pt idx="53660">
                  <c:v>05:26:16</c:v>
                </c:pt>
                <c:pt idx="53661">
                  <c:v>05:26:17</c:v>
                </c:pt>
                <c:pt idx="53662">
                  <c:v>05:26:18</c:v>
                </c:pt>
                <c:pt idx="53663">
                  <c:v>05:26:19</c:v>
                </c:pt>
                <c:pt idx="53664">
                  <c:v>05:26:20</c:v>
                </c:pt>
                <c:pt idx="53665">
                  <c:v>05:26:21</c:v>
                </c:pt>
                <c:pt idx="53666">
                  <c:v>05:26:22</c:v>
                </c:pt>
                <c:pt idx="53667">
                  <c:v>05:26:23</c:v>
                </c:pt>
                <c:pt idx="53668">
                  <c:v>05:26:24</c:v>
                </c:pt>
                <c:pt idx="53669">
                  <c:v>05:26:25</c:v>
                </c:pt>
                <c:pt idx="53670">
                  <c:v>05:26:26</c:v>
                </c:pt>
                <c:pt idx="53671">
                  <c:v>05:26:27</c:v>
                </c:pt>
                <c:pt idx="53672">
                  <c:v>05:26:28</c:v>
                </c:pt>
                <c:pt idx="53673">
                  <c:v>05:26:29</c:v>
                </c:pt>
                <c:pt idx="53674">
                  <c:v>05:26:30</c:v>
                </c:pt>
                <c:pt idx="53675">
                  <c:v>05:26:31</c:v>
                </c:pt>
                <c:pt idx="53676">
                  <c:v>05:26:32</c:v>
                </c:pt>
                <c:pt idx="53677">
                  <c:v>05:26:33</c:v>
                </c:pt>
                <c:pt idx="53678">
                  <c:v>05:26:34</c:v>
                </c:pt>
                <c:pt idx="53679">
                  <c:v>05:26:35</c:v>
                </c:pt>
                <c:pt idx="53680">
                  <c:v>05:26:36</c:v>
                </c:pt>
                <c:pt idx="53681">
                  <c:v>05:26:37</c:v>
                </c:pt>
                <c:pt idx="53682">
                  <c:v>05:26:38</c:v>
                </c:pt>
                <c:pt idx="53683">
                  <c:v>05:26:39</c:v>
                </c:pt>
                <c:pt idx="53684">
                  <c:v>05:26:40</c:v>
                </c:pt>
                <c:pt idx="53685">
                  <c:v>05:26:41</c:v>
                </c:pt>
                <c:pt idx="53686">
                  <c:v>05:26:42</c:v>
                </c:pt>
                <c:pt idx="53687">
                  <c:v>05:26:43</c:v>
                </c:pt>
                <c:pt idx="53688">
                  <c:v>05:26:44</c:v>
                </c:pt>
                <c:pt idx="53689">
                  <c:v>05:26:45</c:v>
                </c:pt>
                <c:pt idx="53690">
                  <c:v>05:26:46</c:v>
                </c:pt>
                <c:pt idx="53691">
                  <c:v>05:26:47</c:v>
                </c:pt>
                <c:pt idx="53692">
                  <c:v>05:26:48</c:v>
                </c:pt>
                <c:pt idx="53693">
                  <c:v>05:26:49</c:v>
                </c:pt>
                <c:pt idx="53694">
                  <c:v>05:26:50</c:v>
                </c:pt>
                <c:pt idx="53695">
                  <c:v>05:26:51</c:v>
                </c:pt>
                <c:pt idx="53696">
                  <c:v>05:26:52</c:v>
                </c:pt>
                <c:pt idx="53697">
                  <c:v>05:26:53</c:v>
                </c:pt>
                <c:pt idx="53698">
                  <c:v>05:26:54</c:v>
                </c:pt>
                <c:pt idx="53699">
                  <c:v>05:26:55</c:v>
                </c:pt>
                <c:pt idx="53700">
                  <c:v>05:26:56</c:v>
                </c:pt>
                <c:pt idx="53701">
                  <c:v>05:26:57</c:v>
                </c:pt>
                <c:pt idx="53702">
                  <c:v>05:26:58</c:v>
                </c:pt>
                <c:pt idx="53703">
                  <c:v>05:26:59</c:v>
                </c:pt>
                <c:pt idx="53704">
                  <c:v>05:27:00</c:v>
                </c:pt>
                <c:pt idx="53705">
                  <c:v>05:27:01</c:v>
                </c:pt>
                <c:pt idx="53706">
                  <c:v>05:27:02</c:v>
                </c:pt>
                <c:pt idx="53707">
                  <c:v>05:27:03</c:v>
                </c:pt>
                <c:pt idx="53708">
                  <c:v>05:27:04</c:v>
                </c:pt>
                <c:pt idx="53709">
                  <c:v>05:27:05</c:v>
                </c:pt>
                <c:pt idx="53710">
                  <c:v>05:27:06</c:v>
                </c:pt>
                <c:pt idx="53711">
                  <c:v>05:27:07</c:v>
                </c:pt>
                <c:pt idx="53712">
                  <c:v>05:27:08</c:v>
                </c:pt>
                <c:pt idx="53713">
                  <c:v>05:27:09</c:v>
                </c:pt>
                <c:pt idx="53714">
                  <c:v>05:27:10</c:v>
                </c:pt>
                <c:pt idx="53715">
                  <c:v>05:27:11</c:v>
                </c:pt>
                <c:pt idx="53716">
                  <c:v>05:27:12</c:v>
                </c:pt>
                <c:pt idx="53717">
                  <c:v>05:27:13</c:v>
                </c:pt>
                <c:pt idx="53718">
                  <c:v>05:27:14</c:v>
                </c:pt>
                <c:pt idx="53719">
                  <c:v>05:27:15</c:v>
                </c:pt>
                <c:pt idx="53720">
                  <c:v>05:27:16</c:v>
                </c:pt>
                <c:pt idx="53721">
                  <c:v>05:27:17</c:v>
                </c:pt>
                <c:pt idx="53722">
                  <c:v>05:27:18</c:v>
                </c:pt>
                <c:pt idx="53723">
                  <c:v>05:27:19</c:v>
                </c:pt>
                <c:pt idx="53724">
                  <c:v>05:27:20</c:v>
                </c:pt>
                <c:pt idx="53725">
                  <c:v>05:27:21</c:v>
                </c:pt>
                <c:pt idx="53726">
                  <c:v>05:27:22</c:v>
                </c:pt>
                <c:pt idx="53727">
                  <c:v>05:27:23</c:v>
                </c:pt>
                <c:pt idx="53728">
                  <c:v>05:27:24</c:v>
                </c:pt>
                <c:pt idx="53729">
                  <c:v>05:27:25</c:v>
                </c:pt>
                <c:pt idx="53730">
                  <c:v>05:27:26</c:v>
                </c:pt>
                <c:pt idx="53731">
                  <c:v>05:27:27</c:v>
                </c:pt>
                <c:pt idx="53732">
                  <c:v>05:27:28</c:v>
                </c:pt>
                <c:pt idx="53733">
                  <c:v>05:27:29</c:v>
                </c:pt>
                <c:pt idx="53734">
                  <c:v>05:27:30</c:v>
                </c:pt>
                <c:pt idx="53735">
                  <c:v>05:27:31</c:v>
                </c:pt>
                <c:pt idx="53736">
                  <c:v>05:27:32</c:v>
                </c:pt>
                <c:pt idx="53737">
                  <c:v>05:27:33</c:v>
                </c:pt>
                <c:pt idx="53738">
                  <c:v>05:27:34</c:v>
                </c:pt>
                <c:pt idx="53739">
                  <c:v>05:27:35</c:v>
                </c:pt>
                <c:pt idx="53740">
                  <c:v>05:27:36</c:v>
                </c:pt>
                <c:pt idx="53741">
                  <c:v>05:27:37</c:v>
                </c:pt>
                <c:pt idx="53742">
                  <c:v>05:27:38</c:v>
                </c:pt>
                <c:pt idx="53743">
                  <c:v>05:27:39</c:v>
                </c:pt>
                <c:pt idx="53744">
                  <c:v>05:27:40</c:v>
                </c:pt>
                <c:pt idx="53745">
                  <c:v>05:27:41</c:v>
                </c:pt>
                <c:pt idx="53746">
                  <c:v>05:27:42</c:v>
                </c:pt>
                <c:pt idx="53747">
                  <c:v>05:27:43</c:v>
                </c:pt>
                <c:pt idx="53748">
                  <c:v>05:27:44</c:v>
                </c:pt>
                <c:pt idx="53749">
                  <c:v>05:27:45</c:v>
                </c:pt>
                <c:pt idx="53750">
                  <c:v>05:27:46</c:v>
                </c:pt>
                <c:pt idx="53751">
                  <c:v>05:27:47</c:v>
                </c:pt>
                <c:pt idx="53752">
                  <c:v>05:27:48</c:v>
                </c:pt>
                <c:pt idx="53753">
                  <c:v>05:27:49</c:v>
                </c:pt>
                <c:pt idx="53754">
                  <c:v>05:27:50</c:v>
                </c:pt>
                <c:pt idx="53755">
                  <c:v>05:27:51</c:v>
                </c:pt>
                <c:pt idx="53756">
                  <c:v>05:27:52</c:v>
                </c:pt>
                <c:pt idx="53757">
                  <c:v>05:27:53</c:v>
                </c:pt>
                <c:pt idx="53758">
                  <c:v>05:27:54</c:v>
                </c:pt>
                <c:pt idx="53759">
                  <c:v>05:27:55</c:v>
                </c:pt>
                <c:pt idx="53760">
                  <c:v>05:27:56</c:v>
                </c:pt>
                <c:pt idx="53761">
                  <c:v>05:27:57</c:v>
                </c:pt>
                <c:pt idx="53762">
                  <c:v>05:27:58</c:v>
                </c:pt>
                <c:pt idx="53763">
                  <c:v>05:27:59</c:v>
                </c:pt>
                <c:pt idx="53764">
                  <c:v>05:28:00</c:v>
                </c:pt>
                <c:pt idx="53765">
                  <c:v>05:28:01</c:v>
                </c:pt>
                <c:pt idx="53766">
                  <c:v>05:28:02</c:v>
                </c:pt>
                <c:pt idx="53767">
                  <c:v>05:28:03</c:v>
                </c:pt>
                <c:pt idx="53768">
                  <c:v>05:28:04</c:v>
                </c:pt>
                <c:pt idx="53769">
                  <c:v>05:28:05</c:v>
                </c:pt>
                <c:pt idx="53770">
                  <c:v>05:28:06</c:v>
                </c:pt>
                <c:pt idx="53771">
                  <c:v>05:28:07</c:v>
                </c:pt>
                <c:pt idx="53772">
                  <c:v>05:28:08</c:v>
                </c:pt>
                <c:pt idx="53773">
                  <c:v>05:28:09</c:v>
                </c:pt>
                <c:pt idx="53774">
                  <c:v>05:28:10</c:v>
                </c:pt>
                <c:pt idx="53775">
                  <c:v>05:28:11</c:v>
                </c:pt>
                <c:pt idx="53776">
                  <c:v>05:28:12</c:v>
                </c:pt>
                <c:pt idx="53777">
                  <c:v>05:28:13</c:v>
                </c:pt>
                <c:pt idx="53778">
                  <c:v>05:28:14</c:v>
                </c:pt>
                <c:pt idx="53779">
                  <c:v>05:28:15</c:v>
                </c:pt>
                <c:pt idx="53780">
                  <c:v>05:28:16</c:v>
                </c:pt>
                <c:pt idx="53781">
                  <c:v>05:28:17</c:v>
                </c:pt>
                <c:pt idx="53782">
                  <c:v>05:28:18</c:v>
                </c:pt>
                <c:pt idx="53783">
                  <c:v>05:28:19</c:v>
                </c:pt>
                <c:pt idx="53784">
                  <c:v>05:28:20</c:v>
                </c:pt>
                <c:pt idx="53785">
                  <c:v>05:28:21</c:v>
                </c:pt>
                <c:pt idx="53786">
                  <c:v>05:28:22</c:v>
                </c:pt>
                <c:pt idx="53787">
                  <c:v>05:28:23</c:v>
                </c:pt>
                <c:pt idx="53788">
                  <c:v>05:28:24</c:v>
                </c:pt>
                <c:pt idx="53789">
                  <c:v>05:28:25</c:v>
                </c:pt>
                <c:pt idx="53790">
                  <c:v>05:28:26</c:v>
                </c:pt>
                <c:pt idx="53791">
                  <c:v>05:28:27</c:v>
                </c:pt>
                <c:pt idx="53792">
                  <c:v>05:28:28</c:v>
                </c:pt>
                <c:pt idx="53793">
                  <c:v>05:28:29</c:v>
                </c:pt>
                <c:pt idx="53794">
                  <c:v>05:28:30</c:v>
                </c:pt>
                <c:pt idx="53795">
                  <c:v>05:28:31</c:v>
                </c:pt>
                <c:pt idx="53796">
                  <c:v>05:28:32</c:v>
                </c:pt>
                <c:pt idx="53797">
                  <c:v>05:28:33</c:v>
                </c:pt>
                <c:pt idx="53798">
                  <c:v>05:28:34</c:v>
                </c:pt>
                <c:pt idx="53799">
                  <c:v>05:28:35</c:v>
                </c:pt>
                <c:pt idx="53800">
                  <c:v>05:28:36</c:v>
                </c:pt>
                <c:pt idx="53801">
                  <c:v>05:28:37</c:v>
                </c:pt>
                <c:pt idx="53802">
                  <c:v>05:28:38</c:v>
                </c:pt>
                <c:pt idx="53803">
                  <c:v>05:28:39</c:v>
                </c:pt>
                <c:pt idx="53804">
                  <c:v>05:28:40</c:v>
                </c:pt>
                <c:pt idx="53805">
                  <c:v>05:28:41</c:v>
                </c:pt>
                <c:pt idx="53806">
                  <c:v>05:28:42</c:v>
                </c:pt>
                <c:pt idx="53807">
                  <c:v>05:28:43</c:v>
                </c:pt>
                <c:pt idx="53808">
                  <c:v>05:28:44</c:v>
                </c:pt>
                <c:pt idx="53809">
                  <c:v>05:28:45</c:v>
                </c:pt>
                <c:pt idx="53810">
                  <c:v>05:28:46</c:v>
                </c:pt>
                <c:pt idx="53811">
                  <c:v>05:28:47</c:v>
                </c:pt>
                <c:pt idx="53812">
                  <c:v>05:28:48</c:v>
                </c:pt>
                <c:pt idx="53813">
                  <c:v>05:28:49</c:v>
                </c:pt>
                <c:pt idx="53814">
                  <c:v>05:28:50</c:v>
                </c:pt>
                <c:pt idx="53815">
                  <c:v>05:28:51</c:v>
                </c:pt>
                <c:pt idx="53816">
                  <c:v>05:28:52</c:v>
                </c:pt>
                <c:pt idx="53817">
                  <c:v>05:28:53</c:v>
                </c:pt>
                <c:pt idx="53818">
                  <c:v>05:28:54</c:v>
                </c:pt>
                <c:pt idx="53819">
                  <c:v>05:28:55</c:v>
                </c:pt>
                <c:pt idx="53820">
                  <c:v>05:28:56</c:v>
                </c:pt>
                <c:pt idx="53821">
                  <c:v>05:28:57</c:v>
                </c:pt>
                <c:pt idx="53822">
                  <c:v>05:28:58</c:v>
                </c:pt>
                <c:pt idx="53823">
                  <c:v>05:28:59</c:v>
                </c:pt>
                <c:pt idx="53824">
                  <c:v>05:29:00</c:v>
                </c:pt>
                <c:pt idx="53825">
                  <c:v>05:29:01</c:v>
                </c:pt>
                <c:pt idx="53826">
                  <c:v>05:29:02</c:v>
                </c:pt>
                <c:pt idx="53827">
                  <c:v>05:29:03</c:v>
                </c:pt>
                <c:pt idx="53828">
                  <c:v>05:29:04</c:v>
                </c:pt>
                <c:pt idx="53829">
                  <c:v>05:29:05</c:v>
                </c:pt>
                <c:pt idx="53830">
                  <c:v>05:29:06</c:v>
                </c:pt>
                <c:pt idx="53831">
                  <c:v>05:29:07</c:v>
                </c:pt>
                <c:pt idx="53832">
                  <c:v>05:29:08</c:v>
                </c:pt>
                <c:pt idx="53833">
                  <c:v>05:29:09</c:v>
                </c:pt>
                <c:pt idx="53834">
                  <c:v>05:29:10</c:v>
                </c:pt>
                <c:pt idx="53835">
                  <c:v>05:29:11</c:v>
                </c:pt>
                <c:pt idx="53836">
                  <c:v>05:29:12</c:v>
                </c:pt>
                <c:pt idx="53837">
                  <c:v>05:29:13</c:v>
                </c:pt>
                <c:pt idx="53838">
                  <c:v>05:29:14</c:v>
                </c:pt>
                <c:pt idx="53839">
                  <c:v>05:29:15</c:v>
                </c:pt>
                <c:pt idx="53840">
                  <c:v>05:29:16</c:v>
                </c:pt>
                <c:pt idx="53841">
                  <c:v>05:29:17</c:v>
                </c:pt>
                <c:pt idx="53842">
                  <c:v>05:29:18</c:v>
                </c:pt>
                <c:pt idx="53843">
                  <c:v>05:29:19</c:v>
                </c:pt>
                <c:pt idx="53844">
                  <c:v>05:29:20</c:v>
                </c:pt>
                <c:pt idx="53845">
                  <c:v>05:29:21</c:v>
                </c:pt>
                <c:pt idx="53846">
                  <c:v>05:29:22</c:v>
                </c:pt>
                <c:pt idx="53847">
                  <c:v>05:29:23</c:v>
                </c:pt>
                <c:pt idx="53848">
                  <c:v>05:29:24</c:v>
                </c:pt>
                <c:pt idx="53849">
                  <c:v>05:29:25</c:v>
                </c:pt>
                <c:pt idx="53850">
                  <c:v>05:29:26</c:v>
                </c:pt>
                <c:pt idx="53851">
                  <c:v>05:29:27</c:v>
                </c:pt>
                <c:pt idx="53852">
                  <c:v>05:29:28</c:v>
                </c:pt>
                <c:pt idx="53853">
                  <c:v>05:29:29</c:v>
                </c:pt>
                <c:pt idx="53854">
                  <c:v>05:29:30</c:v>
                </c:pt>
                <c:pt idx="53855">
                  <c:v>05:29:31</c:v>
                </c:pt>
                <c:pt idx="53856">
                  <c:v>05:29:32</c:v>
                </c:pt>
                <c:pt idx="53857">
                  <c:v>05:29:33</c:v>
                </c:pt>
                <c:pt idx="53858">
                  <c:v>05:29:34</c:v>
                </c:pt>
                <c:pt idx="53859">
                  <c:v>05:29:35</c:v>
                </c:pt>
                <c:pt idx="53860">
                  <c:v>05:29:36</c:v>
                </c:pt>
                <c:pt idx="53861">
                  <c:v>05:29:37</c:v>
                </c:pt>
                <c:pt idx="53862">
                  <c:v>05:29:38</c:v>
                </c:pt>
                <c:pt idx="53863">
                  <c:v>05:29:39</c:v>
                </c:pt>
                <c:pt idx="53864">
                  <c:v>05:29:40</c:v>
                </c:pt>
                <c:pt idx="53865">
                  <c:v>05:29:41</c:v>
                </c:pt>
                <c:pt idx="53866">
                  <c:v>05:29:42</c:v>
                </c:pt>
                <c:pt idx="53867">
                  <c:v>05:29:43</c:v>
                </c:pt>
                <c:pt idx="53868">
                  <c:v>05:29:44</c:v>
                </c:pt>
                <c:pt idx="53869">
                  <c:v>05:29:45</c:v>
                </c:pt>
                <c:pt idx="53870">
                  <c:v>05:29:46</c:v>
                </c:pt>
                <c:pt idx="53871">
                  <c:v>05:29:47</c:v>
                </c:pt>
                <c:pt idx="53872">
                  <c:v>05:29:48</c:v>
                </c:pt>
                <c:pt idx="53873">
                  <c:v>05:29:49</c:v>
                </c:pt>
                <c:pt idx="53874">
                  <c:v>05:29:50</c:v>
                </c:pt>
                <c:pt idx="53875">
                  <c:v>05:29:51</c:v>
                </c:pt>
                <c:pt idx="53876">
                  <c:v>05:29:52</c:v>
                </c:pt>
                <c:pt idx="53877">
                  <c:v>05:29:53</c:v>
                </c:pt>
                <c:pt idx="53878">
                  <c:v>05:29:54</c:v>
                </c:pt>
                <c:pt idx="53879">
                  <c:v>05:29:55</c:v>
                </c:pt>
                <c:pt idx="53880">
                  <c:v>05:29:56</c:v>
                </c:pt>
                <c:pt idx="53881">
                  <c:v>05:29:57</c:v>
                </c:pt>
                <c:pt idx="53882">
                  <c:v>05:29:58</c:v>
                </c:pt>
                <c:pt idx="53883">
                  <c:v>05:29:59</c:v>
                </c:pt>
                <c:pt idx="53884">
                  <c:v>05:30:00</c:v>
                </c:pt>
                <c:pt idx="53885">
                  <c:v>05:30:01</c:v>
                </c:pt>
                <c:pt idx="53886">
                  <c:v>05:30:02</c:v>
                </c:pt>
                <c:pt idx="53887">
                  <c:v>05:30:03</c:v>
                </c:pt>
                <c:pt idx="53888">
                  <c:v>05:30:04</c:v>
                </c:pt>
                <c:pt idx="53889">
                  <c:v>05:30:05</c:v>
                </c:pt>
                <c:pt idx="53890">
                  <c:v>05:30:06</c:v>
                </c:pt>
                <c:pt idx="53891">
                  <c:v>05:30:07</c:v>
                </c:pt>
                <c:pt idx="53892">
                  <c:v>05:30:08</c:v>
                </c:pt>
                <c:pt idx="53893">
                  <c:v>05:30:09</c:v>
                </c:pt>
                <c:pt idx="53894">
                  <c:v>05:30:10</c:v>
                </c:pt>
                <c:pt idx="53895">
                  <c:v>05:30:11</c:v>
                </c:pt>
                <c:pt idx="53896">
                  <c:v>05:30:12</c:v>
                </c:pt>
                <c:pt idx="53897">
                  <c:v>05:30:13</c:v>
                </c:pt>
                <c:pt idx="53898">
                  <c:v>05:30:14</c:v>
                </c:pt>
                <c:pt idx="53899">
                  <c:v>05:30:15</c:v>
                </c:pt>
                <c:pt idx="53900">
                  <c:v>05:30:16</c:v>
                </c:pt>
                <c:pt idx="53901">
                  <c:v>05:30:17</c:v>
                </c:pt>
                <c:pt idx="53902">
                  <c:v>05:30:18</c:v>
                </c:pt>
                <c:pt idx="53903">
                  <c:v>05:30:19</c:v>
                </c:pt>
                <c:pt idx="53904">
                  <c:v>05:30:20</c:v>
                </c:pt>
                <c:pt idx="53905">
                  <c:v>05:30:21</c:v>
                </c:pt>
                <c:pt idx="53906">
                  <c:v>05:30:22</c:v>
                </c:pt>
                <c:pt idx="53907">
                  <c:v>05:30:23</c:v>
                </c:pt>
                <c:pt idx="53908">
                  <c:v>05:30:24</c:v>
                </c:pt>
                <c:pt idx="53909">
                  <c:v>05:30:25</c:v>
                </c:pt>
                <c:pt idx="53910">
                  <c:v>05:30:26</c:v>
                </c:pt>
                <c:pt idx="53911">
                  <c:v>05:30:27</c:v>
                </c:pt>
                <c:pt idx="53912">
                  <c:v>05:30:28</c:v>
                </c:pt>
                <c:pt idx="53913">
                  <c:v>05:30:29</c:v>
                </c:pt>
                <c:pt idx="53914">
                  <c:v>05:30:30</c:v>
                </c:pt>
                <c:pt idx="53915">
                  <c:v>05:30:31</c:v>
                </c:pt>
                <c:pt idx="53916">
                  <c:v>05:30:32</c:v>
                </c:pt>
                <c:pt idx="53917">
                  <c:v>05:30:33</c:v>
                </c:pt>
                <c:pt idx="53918">
                  <c:v>05:30:34</c:v>
                </c:pt>
                <c:pt idx="53919">
                  <c:v>05:30:35</c:v>
                </c:pt>
                <c:pt idx="53920">
                  <c:v>05:30:36</c:v>
                </c:pt>
                <c:pt idx="53921">
                  <c:v>05:30:37</c:v>
                </c:pt>
                <c:pt idx="53922">
                  <c:v>05:30:38</c:v>
                </c:pt>
                <c:pt idx="53923">
                  <c:v>05:30:39</c:v>
                </c:pt>
                <c:pt idx="53924">
                  <c:v>05:30:40</c:v>
                </c:pt>
                <c:pt idx="53925">
                  <c:v>05:30:41</c:v>
                </c:pt>
                <c:pt idx="53926">
                  <c:v>05:30:42</c:v>
                </c:pt>
                <c:pt idx="53927">
                  <c:v>05:30:43</c:v>
                </c:pt>
                <c:pt idx="53928">
                  <c:v>05:30:44</c:v>
                </c:pt>
                <c:pt idx="53929">
                  <c:v>05:30:45</c:v>
                </c:pt>
                <c:pt idx="53930">
                  <c:v>05:30:46</c:v>
                </c:pt>
                <c:pt idx="53931">
                  <c:v>05:30:47</c:v>
                </c:pt>
                <c:pt idx="53932">
                  <c:v>05:30:48</c:v>
                </c:pt>
                <c:pt idx="53933">
                  <c:v>05:30:49</c:v>
                </c:pt>
                <c:pt idx="53934">
                  <c:v>05:30:50</c:v>
                </c:pt>
                <c:pt idx="53935">
                  <c:v>05:30:51</c:v>
                </c:pt>
                <c:pt idx="53936">
                  <c:v>05:30:52</c:v>
                </c:pt>
                <c:pt idx="53937">
                  <c:v>05:30:53</c:v>
                </c:pt>
                <c:pt idx="53938">
                  <c:v>05:30:54</c:v>
                </c:pt>
                <c:pt idx="53939">
                  <c:v>05:30:55</c:v>
                </c:pt>
                <c:pt idx="53940">
                  <c:v>05:30:56</c:v>
                </c:pt>
                <c:pt idx="53941">
                  <c:v>05:30:57</c:v>
                </c:pt>
                <c:pt idx="53942">
                  <c:v>05:30:58</c:v>
                </c:pt>
                <c:pt idx="53943">
                  <c:v>05:30:59</c:v>
                </c:pt>
                <c:pt idx="53944">
                  <c:v>05:31:00</c:v>
                </c:pt>
                <c:pt idx="53945">
                  <c:v>05:31:01</c:v>
                </c:pt>
                <c:pt idx="53946">
                  <c:v>05:31:02</c:v>
                </c:pt>
                <c:pt idx="53947">
                  <c:v>05:31:03</c:v>
                </c:pt>
                <c:pt idx="53948">
                  <c:v>05:31:04</c:v>
                </c:pt>
                <c:pt idx="53949">
                  <c:v>05:31:05</c:v>
                </c:pt>
                <c:pt idx="53950">
                  <c:v>05:31:06</c:v>
                </c:pt>
                <c:pt idx="53951">
                  <c:v>05:31:07</c:v>
                </c:pt>
                <c:pt idx="53952">
                  <c:v>05:31:08</c:v>
                </c:pt>
                <c:pt idx="53953">
                  <c:v>05:31:09</c:v>
                </c:pt>
                <c:pt idx="53954">
                  <c:v>05:31:10</c:v>
                </c:pt>
                <c:pt idx="53955">
                  <c:v>05:31:11</c:v>
                </c:pt>
                <c:pt idx="53956">
                  <c:v>05:31:12</c:v>
                </c:pt>
                <c:pt idx="53957">
                  <c:v>05:31:13</c:v>
                </c:pt>
                <c:pt idx="53958">
                  <c:v>05:31:14</c:v>
                </c:pt>
                <c:pt idx="53959">
                  <c:v>05:31:15</c:v>
                </c:pt>
                <c:pt idx="53960">
                  <c:v>05:31:16</c:v>
                </c:pt>
                <c:pt idx="53961">
                  <c:v>05:31:17</c:v>
                </c:pt>
                <c:pt idx="53962">
                  <c:v>05:31:18</c:v>
                </c:pt>
                <c:pt idx="53963">
                  <c:v>05:31:19</c:v>
                </c:pt>
                <c:pt idx="53964">
                  <c:v>05:31:20</c:v>
                </c:pt>
                <c:pt idx="53965">
                  <c:v>05:31:21</c:v>
                </c:pt>
                <c:pt idx="53966">
                  <c:v>05:31:22</c:v>
                </c:pt>
                <c:pt idx="53967">
                  <c:v>05:31:23</c:v>
                </c:pt>
                <c:pt idx="53968">
                  <c:v>05:31:24</c:v>
                </c:pt>
                <c:pt idx="53969">
                  <c:v>05:31:25</c:v>
                </c:pt>
                <c:pt idx="53970">
                  <c:v>05:31:26</c:v>
                </c:pt>
                <c:pt idx="53971">
                  <c:v>05:31:27</c:v>
                </c:pt>
                <c:pt idx="53972">
                  <c:v>05:31:28</c:v>
                </c:pt>
                <c:pt idx="53973">
                  <c:v>05:31:29</c:v>
                </c:pt>
                <c:pt idx="53974">
                  <c:v>05:31:30</c:v>
                </c:pt>
                <c:pt idx="53975">
                  <c:v>05:31:31</c:v>
                </c:pt>
                <c:pt idx="53976">
                  <c:v>05:31:32</c:v>
                </c:pt>
                <c:pt idx="53977">
                  <c:v>05:31:33</c:v>
                </c:pt>
                <c:pt idx="53978">
                  <c:v>05:31:34</c:v>
                </c:pt>
                <c:pt idx="53979">
                  <c:v>05:31:35</c:v>
                </c:pt>
                <c:pt idx="53980">
                  <c:v>05:31:36</c:v>
                </c:pt>
                <c:pt idx="53981">
                  <c:v>05:31:37</c:v>
                </c:pt>
                <c:pt idx="53982">
                  <c:v>05:31:38</c:v>
                </c:pt>
                <c:pt idx="53983">
                  <c:v>05:31:39</c:v>
                </c:pt>
                <c:pt idx="53984">
                  <c:v>05:31:40</c:v>
                </c:pt>
                <c:pt idx="53985">
                  <c:v>05:31:41</c:v>
                </c:pt>
                <c:pt idx="53986">
                  <c:v>05:31:42</c:v>
                </c:pt>
                <c:pt idx="53987">
                  <c:v>05:31:43</c:v>
                </c:pt>
                <c:pt idx="53988">
                  <c:v>05:31:44</c:v>
                </c:pt>
                <c:pt idx="53989">
                  <c:v>05:31:45</c:v>
                </c:pt>
                <c:pt idx="53990">
                  <c:v>05:31:46</c:v>
                </c:pt>
                <c:pt idx="53991">
                  <c:v>05:31:47</c:v>
                </c:pt>
                <c:pt idx="53992">
                  <c:v>05:31:48</c:v>
                </c:pt>
                <c:pt idx="53993">
                  <c:v>05:31:49</c:v>
                </c:pt>
                <c:pt idx="53994">
                  <c:v>05:31:50</c:v>
                </c:pt>
                <c:pt idx="53995">
                  <c:v>05:31:51</c:v>
                </c:pt>
                <c:pt idx="53996">
                  <c:v>05:31:52</c:v>
                </c:pt>
                <c:pt idx="53997">
                  <c:v>05:31:53</c:v>
                </c:pt>
                <c:pt idx="53998">
                  <c:v>05:31:54</c:v>
                </c:pt>
                <c:pt idx="53999">
                  <c:v>05:31:55</c:v>
                </c:pt>
                <c:pt idx="54000">
                  <c:v>05:31:56</c:v>
                </c:pt>
                <c:pt idx="54001">
                  <c:v>05:31:57</c:v>
                </c:pt>
                <c:pt idx="54002">
                  <c:v>05:31:58</c:v>
                </c:pt>
                <c:pt idx="54003">
                  <c:v>05:31:59</c:v>
                </c:pt>
                <c:pt idx="54004">
                  <c:v>05:32:00</c:v>
                </c:pt>
                <c:pt idx="54005">
                  <c:v>05:32:01</c:v>
                </c:pt>
                <c:pt idx="54006">
                  <c:v>05:32:02</c:v>
                </c:pt>
                <c:pt idx="54007">
                  <c:v>05:32:03</c:v>
                </c:pt>
                <c:pt idx="54008">
                  <c:v>05:32:04</c:v>
                </c:pt>
                <c:pt idx="54009">
                  <c:v>05:32:05</c:v>
                </c:pt>
                <c:pt idx="54010">
                  <c:v>05:32:06</c:v>
                </c:pt>
                <c:pt idx="54011">
                  <c:v>05:32:07</c:v>
                </c:pt>
                <c:pt idx="54012">
                  <c:v>05:32:08</c:v>
                </c:pt>
                <c:pt idx="54013">
                  <c:v>05:32:09</c:v>
                </c:pt>
                <c:pt idx="54014">
                  <c:v>05:32:10</c:v>
                </c:pt>
                <c:pt idx="54015">
                  <c:v>05:32:11</c:v>
                </c:pt>
                <c:pt idx="54016">
                  <c:v>05:32:12</c:v>
                </c:pt>
                <c:pt idx="54017">
                  <c:v>05:32:13</c:v>
                </c:pt>
                <c:pt idx="54018">
                  <c:v>05:32:14</c:v>
                </c:pt>
                <c:pt idx="54019">
                  <c:v>05:32:15</c:v>
                </c:pt>
                <c:pt idx="54020">
                  <c:v>05:32:16</c:v>
                </c:pt>
                <c:pt idx="54021">
                  <c:v>05:32:17</c:v>
                </c:pt>
                <c:pt idx="54022">
                  <c:v>05:32:18</c:v>
                </c:pt>
                <c:pt idx="54023">
                  <c:v>05:32:19</c:v>
                </c:pt>
                <c:pt idx="54024">
                  <c:v>05:32:20</c:v>
                </c:pt>
                <c:pt idx="54025">
                  <c:v>05:32:21</c:v>
                </c:pt>
                <c:pt idx="54026">
                  <c:v>05:32:22</c:v>
                </c:pt>
                <c:pt idx="54027">
                  <c:v>05:32:23</c:v>
                </c:pt>
                <c:pt idx="54028">
                  <c:v>05:32:24</c:v>
                </c:pt>
                <c:pt idx="54029">
                  <c:v>05:32:25</c:v>
                </c:pt>
                <c:pt idx="54030">
                  <c:v>05:32:26</c:v>
                </c:pt>
                <c:pt idx="54031">
                  <c:v>05:32:27</c:v>
                </c:pt>
                <c:pt idx="54032">
                  <c:v>05:32:28</c:v>
                </c:pt>
                <c:pt idx="54033">
                  <c:v>05:32:29</c:v>
                </c:pt>
                <c:pt idx="54034">
                  <c:v>05:32:30</c:v>
                </c:pt>
                <c:pt idx="54035">
                  <c:v>05:32:31</c:v>
                </c:pt>
                <c:pt idx="54036">
                  <c:v>05:32:32</c:v>
                </c:pt>
                <c:pt idx="54037">
                  <c:v>05:32:33</c:v>
                </c:pt>
                <c:pt idx="54038">
                  <c:v>05:32:34</c:v>
                </c:pt>
                <c:pt idx="54039">
                  <c:v>05:32:35</c:v>
                </c:pt>
                <c:pt idx="54040">
                  <c:v>05:32:36</c:v>
                </c:pt>
                <c:pt idx="54041">
                  <c:v>05:32:37</c:v>
                </c:pt>
                <c:pt idx="54042">
                  <c:v>05:32:38</c:v>
                </c:pt>
                <c:pt idx="54043">
                  <c:v>05:32:39</c:v>
                </c:pt>
                <c:pt idx="54044">
                  <c:v>05:32:40</c:v>
                </c:pt>
                <c:pt idx="54045">
                  <c:v>05:32:41</c:v>
                </c:pt>
                <c:pt idx="54046">
                  <c:v>05:32:42</c:v>
                </c:pt>
                <c:pt idx="54047">
                  <c:v>05:32:43</c:v>
                </c:pt>
                <c:pt idx="54048">
                  <c:v>05:32:44</c:v>
                </c:pt>
                <c:pt idx="54049">
                  <c:v>05:32:45</c:v>
                </c:pt>
                <c:pt idx="54050">
                  <c:v>05:32:46</c:v>
                </c:pt>
                <c:pt idx="54051">
                  <c:v>05:32:47</c:v>
                </c:pt>
                <c:pt idx="54052">
                  <c:v>05:32:48</c:v>
                </c:pt>
                <c:pt idx="54053">
                  <c:v>05:32:49</c:v>
                </c:pt>
                <c:pt idx="54054">
                  <c:v>05:32:50</c:v>
                </c:pt>
                <c:pt idx="54055">
                  <c:v>05:32:51</c:v>
                </c:pt>
                <c:pt idx="54056">
                  <c:v>05:32:52</c:v>
                </c:pt>
                <c:pt idx="54057">
                  <c:v>05:32:53</c:v>
                </c:pt>
                <c:pt idx="54058">
                  <c:v>05:32:54</c:v>
                </c:pt>
                <c:pt idx="54059">
                  <c:v>05:32:55</c:v>
                </c:pt>
                <c:pt idx="54060">
                  <c:v>05:32:56</c:v>
                </c:pt>
                <c:pt idx="54061">
                  <c:v>05:32:57</c:v>
                </c:pt>
                <c:pt idx="54062">
                  <c:v>05:32:58</c:v>
                </c:pt>
                <c:pt idx="54063">
                  <c:v>05:32:59</c:v>
                </c:pt>
                <c:pt idx="54064">
                  <c:v>05:33:00</c:v>
                </c:pt>
                <c:pt idx="54065">
                  <c:v>05:33:01</c:v>
                </c:pt>
                <c:pt idx="54066">
                  <c:v>05:33:02</c:v>
                </c:pt>
                <c:pt idx="54067">
                  <c:v>05:33:03</c:v>
                </c:pt>
                <c:pt idx="54068">
                  <c:v>05:33:04</c:v>
                </c:pt>
                <c:pt idx="54069">
                  <c:v>05:33:05</c:v>
                </c:pt>
                <c:pt idx="54070">
                  <c:v>05:33:06</c:v>
                </c:pt>
                <c:pt idx="54071">
                  <c:v>05:33:07</c:v>
                </c:pt>
                <c:pt idx="54072">
                  <c:v>05:33:08</c:v>
                </c:pt>
                <c:pt idx="54073">
                  <c:v>05:33:09</c:v>
                </c:pt>
                <c:pt idx="54074">
                  <c:v>05:33:10</c:v>
                </c:pt>
                <c:pt idx="54075">
                  <c:v>05:33:11</c:v>
                </c:pt>
                <c:pt idx="54076">
                  <c:v>05:33:12</c:v>
                </c:pt>
                <c:pt idx="54077">
                  <c:v>05:33:13</c:v>
                </c:pt>
                <c:pt idx="54078">
                  <c:v>05:33:14</c:v>
                </c:pt>
                <c:pt idx="54079">
                  <c:v>05:33:15</c:v>
                </c:pt>
                <c:pt idx="54080">
                  <c:v>05:33:16</c:v>
                </c:pt>
                <c:pt idx="54081">
                  <c:v>05:33:17</c:v>
                </c:pt>
                <c:pt idx="54082">
                  <c:v>05:33:18</c:v>
                </c:pt>
                <c:pt idx="54083">
                  <c:v>05:33:19</c:v>
                </c:pt>
                <c:pt idx="54084">
                  <c:v>05:33:20</c:v>
                </c:pt>
                <c:pt idx="54085">
                  <c:v>05:33:21</c:v>
                </c:pt>
                <c:pt idx="54086">
                  <c:v>05:33:22</c:v>
                </c:pt>
                <c:pt idx="54087">
                  <c:v>05:33:23</c:v>
                </c:pt>
                <c:pt idx="54088">
                  <c:v>05:33:24</c:v>
                </c:pt>
                <c:pt idx="54089">
                  <c:v>05:33:25</c:v>
                </c:pt>
                <c:pt idx="54090">
                  <c:v>05:33:26</c:v>
                </c:pt>
                <c:pt idx="54091">
                  <c:v>05:33:27</c:v>
                </c:pt>
                <c:pt idx="54092">
                  <c:v>05:33:28</c:v>
                </c:pt>
                <c:pt idx="54093">
                  <c:v>05:33:29</c:v>
                </c:pt>
                <c:pt idx="54094">
                  <c:v>05:33:30</c:v>
                </c:pt>
                <c:pt idx="54095">
                  <c:v>05:33:31</c:v>
                </c:pt>
                <c:pt idx="54096">
                  <c:v>05:33:32</c:v>
                </c:pt>
                <c:pt idx="54097">
                  <c:v>05:33:33</c:v>
                </c:pt>
                <c:pt idx="54098">
                  <c:v>05:33:34</c:v>
                </c:pt>
                <c:pt idx="54099">
                  <c:v>05:33:35</c:v>
                </c:pt>
                <c:pt idx="54100">
                  <c:v>05:33:36</c:v>
                </c:pt>
                <c:pt idx="54101">
                  <c:v>05:33:37</c:v>
                </c:pt>
                <c:pt idx="54102">
                  <c:v>05:33:38</c:v>
                </c:pt>
                <c:pt idx="54103">
                  <c:v>05:33:39</c:v>
                </c:pt>
                <c:pt idx="54104">
                  <c:v>05:33:40</c:v>
                </c:pt>
                <c:pt idx="54105">
                  <c:v>05:33:41</c:v>
                </c:pt>
                <c:pt idx="54106">
                  <c:v>05:33:42</c:v>
                </c:pt>
                <c:pt idx="54107">
                  <c:v>05:33:43</c:v>
                </c:pt>
                <c:pt idx="54108">
                  <c:v>05:33:44</c:v>
                </c:pt>
                <c:pt idx="54109">
                  <c:v>05:33:45</c:v>
                </c:pt>
                <c:pt idx="54110">
                  <c:v>05:33:46</c:v>
                </c:pt>
                <c:pt idx="54111">
                  <c:v>05:33:47</c:v>
                </c:pt>
                <c:pt idx="54112">
                  <c:v>05:33:48</c:v>
                </c:pt>
                <c:pt idx="54113">
                  <c:v>05:33:49</c:v>
                </c:pt>
                <c:pt idx="54114">
                  <c:v>05:33:50</c:v>
                </c:pt>
                <c:pt idx="54115">
                  <c:v>05:33:51</c:v>
                </c:pt>
                <c:pt idx="54116">
                  <c:v>05:33:52</c:v>
                </c:pt>
                <c:pt idx="54117">
                  <c:v>05:33:53</c:v>
                </c:pt>
                <c:pt idx="54118">
                  <c:v>05:33:54</c:v>
                </c:pt>
                <c:pt idx="54119">
                  <c:v>05:33:55</c:v>
                </c:pt>
                <c:pt idx="54120">
                  <c:v>05:33:56</c:v>
                </c:pt>
                <c:pt idx="54121">
                  <c:v>05:33:57</c:v>
                </c:pt>
                <c:pt idx="54122">
                  <c:v>05:33:58</c:v>
                </c:pt>
                <c:pt idx="54123">
                  <c:v>05:33:59</c:v>
                </c:pt>
                <c:pt idx="54124">
                  <c:v>05:34:00</c:v>
                </c:pt>
                <c:pt idx="54125">
                  <c:v>05:34:01</c:v>
                </c:pt>
                <c:pt idx="54126">
                  <c:v>05:34:02</c:v>
                </c:pt>
                <c:pt idx="54127">
                  <c:v>05:34:03</c:v>
                </c:pt>
                <c:pt idx="54128">
                  <c:v>05:34:04</c:v>
                </c:pt>
                <c:pt idx="54129">
                  <c:v>05:34:05</c:v>
                </c:pt>
                <c:pt idx="54130">
                  <c:v>05:34:06</c:v>
                </c:pt>
                <c:pt idx="54131">
                  <c:v>05:34:07</c:v>
                </c:pt>
                <c:pt idx="54132">
                  <c:v>05:34:08</c:v>
                </c:pt>
                <c:pt idx="54133">
                  <c:v>05:34:09</c:v>
                </c:pt>
                <c:pt idx="54134">
                  <c:v>05:34:10</c:v>
                </c:pt>
                <c:pt idx="54135">
                  <c:v>05:34:11</c:v>
                </c:pt>
                <c:pt idx="54136">
                  <c:v>05:34:12</c:v>
                </c:pt>
                <c:pt idx="54137">
                  <c:v>05:34:13</c:v>
                </c:pt>
                <c:pt idx="54138">
                  <c:v>05:34:14</c:v>
                </c:pt>
                <c:pt idx="54139">
                  <c:v>05:34:15</c:v>
                </c:pt>
                <c:pt idx="54140">
                  <c:v>05:34:16</c:v>
                </c:pt>
                <c:pt idx="54141">
                  <c:v>05:34:17</c:v>
                </c:pt>
                <c:pt idx="54142">
                  <c:v>05:34:18</c:v>
                </c:pt>
                <c:pt idx="54143">
                  <c:v>05:34:19</c:v>
                </c:pt>
                <c:pt idx="54144">
                  <c:v>05:34:20</c:v>
                </c:pt>
                <c:pt idx="54145">
                  <c:v>05:34:21</c:v>
                </c:pt>
                <c:pt idx="54146">
                  <c:v>05:34:22</c:v>
                </c:pt>
                <c:pt idx="54147">
                  <c:v>05:34:23</c:v>
                </c:pt>
                <c:pt idx="54148">
                  <c:v>05:34:24</c:v>
                </c:pt>
                <c:pt idx="54149">
                  <c:v>05:34:25</c:v>
                </c:pt>
                <c:pt idx="54150">
                  <c:v>05:34:26</c:v>
                </c:pt>
                <c:pt idx="54151">
                  <c:v>05:34:27</c:v>
                </c:pt>
                <c:pt idx="54152">
                  <c:v>05:34:28</c:v>
                </c:pt>
                <c:pt idx="54153">
                  <c:v>05:34:29</c:v>
                </c:pt>
                <c:pt idx="54154">
                  <c:v>05:34:30</c:v>
                </c:pt>
                <c:pt idx="54155">
                  <c:v>05:34:31</c:v>
                </c:pt>
                <c:pt idx="54156">
                  <c:v>05:34:32</c:v>
                </c:pt>
                <c:pt idx="54157">
                  <c:v>05:34:33</c:v>
                </c:pt>
                <c:pt idx="54158">
                  <c:v>05:34:34</c:v>
                </c:pt>
                <c:pt idx="54159">
                  <c:v>05:34:35</c:v>
                </c:pt>
                <c:pt idx="54160">
                  <c:v>05:34:36</c:v>
                </c:pt>
                <c:pt idx="54161">
                  <c:v>05:34:37</c:v>
                </c:pt>
                <c:pt idx="54162">
                  <c:v>05:34:38</c:v>
                </c:pt>
                <c:pt idx="54163">
                  <c:v>05:34:39</c:v>
                </c:pt>
                <c:pt idx="54164">
                  <c:v>05:34:40</c:v>
                </c:pt>
                <c:pt idx="54165">
                  <c:v>05:34:41</c:v>
                </c:pt>
                <c:pt idx="54166">
                  <c:v>05:34:42</c:v>
                </c:pt>
                <c:pt idx="54167">
                  <c:v>05:34:43</c:v>
                </c:pt>
                <c:pt idx="54168">
                  <c:v>05:34:44</c:v>
                </c:pt>
                <c:pt idx="54169">
                  <c:v>05:34:45</c:v>
                </c:pt>
                <c:pt idx="54170">
                  <c:v>05:34:46</c:v>
                </c:pt>
                <c:pt idx="54171">
                  <c:v>05:34:47</c:v>
                </c:pt>
                <c:pt idx="54172">
                  <c:v>05:34:48</c:v>
                </c:pt>
                <c:pt idx="54173">
                  <c:v>05:34:49</c:v>
                </c:pt>
                <c:pt idx="54174">
                  <c:v>05:34:50</c:v>
                </c:pt>
                <c:pt idx="54175">
                  <c:v>05:34:51</c:v>
                </c:pt>
                <c:pt idx="54176">
                  <c:v>05:34:52</c:v>
                </c:pt>
                <c:pt idx="54177">
                  <c:v>05:34:53</c:v>
                </c:pt>
                <c:pt idx="54178">
                  <c:v>05:34:54</c:v>
                </c:pt>
                <c:pt idx="54179">
                  <c:v>05:34:55</c:v>
                </c:pt>
                <c:pt idx="54180">
                  <c:v>05:34:56</c:v>
                </c:pt>
                <c:pt idx="54181">
                  <c:v>05:34:57</c:v>
                </c:pt>
                <c:pt idx="54182">
                  <c:v>05:34:58</c:v>
                </c:pt>
                <c:pt idx="54183">
                  <c:v>05:34:59</c:v>
                </c:pt>
                <c:pt idx="54184">
                  <c:v>05:35:00</c:v>
                </c:pt>
                <c:pt idx="54185">
                  <c:v>05:35:01</c:v>
                </c:pt>
                <c:pt idx="54186">
                  <c:v>05:35:02</c:v>
                </c:pt>
                <c:pt idx="54187">
                  <c:v>05:35:03</c:v>
                </c:pt>
                <c:pt idx="54188">
                  <c:v>05:35:04</c:v>
                </c:pt>
                <c:pt idx="54189">
                  <c:v>05:35:05</c:v>
                </c:pt>
                <c:pt idx="54190">
                  <c:v>05:35:06</c:v>
                </c:pt>
                <c:pt idx="54191">
                  <c:v>05:35:07</c:v>
                </c:pt>
                <c:pt idx="54192">
                  <c:v>05:35:08</c:v>
                </c:pt>
                <c:pt idx="54193">
                  <c:v>05:35:09</c:v>
                </c:pt>
                <c:pt idx="54194">
                  <c:v>05:35:10</c:v>
                </c:pt>
                <c:pt idx="54195">
                  <c:v>05:35:11</c:v>
                </c:pt>
                <c:pt idx="54196">
                  <c:v>05:35:12</c:v>
                </c:pt>
                <c:pt idx="54197">
                  <c:v>05:35:13</c:v>
                </c:pt>
                <c:pt idx="54198">
                  <c:v>05:35:14</c:v>
                </c:pt>
                <c:pt idx="54199">
                  <c:v>05:35:15</c:v>
                </c:pt>
                <c:pt idx="54200">
                  <c:v>05:35:16</c:v>
                </c:pt>
                <c:pt idx="54201">
                  <c:v>05:35:17</c:v>
                </c:pt>
                <c:pt idx="54202">
                  <c:v>05:35:18</c:v>
                </c:pt>
                <c:pt idx="54203">
                  <c:v>05:35:19</c:v>
                </c:pt>
                <c:pt idx="54204">
                  <c:v>05:35:20</c:v>
                </c:pt>
                <c:pt idx="54205">
                  <c:v>05:35:21</c:v>
                </c:pt>
                <c:pt idx="54206">
                  <c:v>05:35:22</c:v>
                </c:pt>
                <c:pt idx="54207">
                  <c:v>05:35:23</c:v>
                </c:pt>
                <c:pt idx="54208">
                  <c:v>05:35:24</c:v>
                </c:pt>
                <c:pt idx="54209">
                  <c:v>05:35:25</c:v>
                </c:pt>
                <c:pt idx="54210">
                  <c:v>05:35:26</c:v>
                </c:pt>
                <c:pt idx="54211">
                  <c:v>05:35:27</c:v>
                </c:pt>
                <c:pt idx="54212">
                  <c:v>05:35:28</c:v>
                </c:pt>
                <c:pt idx="54213">
                  <c:v>05:35:29</c:v>
                </c:pt>
                <c:pt idx="54214">
                  <c:v>05:35:30</c:v>
                </c:pt>
                <c:pt idx="54215">
                  <c:v>05:35:31</c:v>
                </c:pt>
                <c:pt idx="54216">
                  <c:v>05:35:32</c:v>
                </c:pt>
                <c:pt idx="54217">
                  <c:v>05:35:33</c:v>
                </c:pt>
                <c:pt idx="54218">
                  <c:v>05:35:34</c:v>
                </c:pt>
                <c:pt idx="54219">
                  <c:v>05:35:35</c:v>
                </c:pt>
                <c:pt idx="54220">
                  <c:v>05:35:36</c:v>
                </c:pt>
                <c:pt idx="54221">
                  <c:v>05:35:37</c:v>
                </c:pt>
                <c:pt idx="54222">
                  <c:v>05:35:38</c:v>
                </c:pt>
                <c:pt idx="54223">
                  <c:v>05:35:39</c:v>
                </c:pt>
                <c:pt idx="54224">
                  <c:v>05:35:40</c:v>
                </c:pt>
                <c:pt idx="54225">
                  <c:v>05:35:41</c:v>
                </c:pt>
                <c:pt idx="54226">
                  <c:v>05:35:42</c:v>
                </c:pt>
                <c:pt idx="54227">
                  <c:v>05:35:43</c:v>
                </c:pt>
                <c:pt idx="54228">
                  <c:v>05:35:44</c:v>
                </c:pt>
                <c:pt idx="54229">
                  <c:v>05:35:45</c:v>
                </c:pt>
                <c:pt idx="54230">
                  <c:v>05:35:46</c:v>
                </c:pt>
                <c:pt idx="54231">
                  <c:v>05:35:47</c:v>
                </c:pt>
                <c:pt idx="54232">
                  <c:v>05:35:48</c:v>
                </c:pt>
                <c:pt idx="54233">
                  <c:v>05:35:49</c:v>
                </c:pt>
                <c:pt idx="54234">
                  <c:v>05:35:50</c:v>
                </c:pt>
                <c:pt idx="54235">
                  <c:v>05:35:51</c:v>
                </c:pt>
                <c:pt idx="54236">
                  <c:v>05:35:52</c:v>
                </c:pt>
                <c:pt idx="54237">
                  <c:v>05:35:53</c:v>
                </c:pt>
                <c:pt idx="54238">
                  <c:v>05:35:54</c:v>
                </c:pt>
                <c:pt idx="54239">
                  <c:v>05:35:55</c:v>
                </c:pt>
                <c:pt idx="54240">
                  <c:v>05:35:56</c:v>
                </c:pt>
                <c:pt idx="54241">
                  <c:v>05:35:57</c:v>
                </c:pt>
                <c:pt idx="54242">
                  <c:v>05:35:58</c:v>
                </c:pt>
                <c:pt idx="54243">
                  <c:v>05:35:59</c:v>
                </c:pt>
                <c:pt idx="54244">
                  <c:v>05:36:00</c:v>
                </c:pt>
                <c:pt idx="54245">
                  <c:v>05:36:01</c:v>
                </c:pt>
                <c:pt idx="54246">
                  <c:v>05:36:02</c:v>
                </c:pt>
                <c:pt idx="54247">
                  <c:v>05:36:03</c:v>
                </c:pt>
                <c:pt idx="54248">
                  <c:v>05:36:04</c:v>
                </c:pt>
                <c:pt idx="54249">
                  <c:v>05:36:05</c:v>
                </c:pt>
                <c:pt idx="54250">
                  <c:v>05:36:06</c:v>
                </c:pt>
                <c:pt idx="54251">
                  <c:v>05:36:07</c:v>
                </c:pt>
                <c:pt idx="54252">
                  <c:v>05:36:08</c:v>
                </c:pt>
                <c:pt idx="54253">
                  <c:v>05:36:09</c:v>
                </c:pt>
                <c:pt idx="54254">
                  <c:v>05:36:10</c:v>
                </c:pt>
                <c:pt idx="54255">
                  <c:v>05:36:11</c:v>
                </c:pt>
                <c:pt idx="54256">
                  <c:v>05:36:12</c:v>
                </c:pt>
                <c:pt idx="54257">
                  <c:v>05:36:13</c:v>
                </c:pt>
                <c:pt idx="54258">
                  <c:v>05:36:14</c:v>
                </c:pt>
                <c:pt idx="54259">
                  <c:v>05:36:15</c:v>
                </c:pt>
                <c:pt idx="54260">
                  <c:v>05:36:16</c:v>
                </c:pt>
                <c:pt idx="54261">
                  <c:v>05:36:17</c:v>
                </c:pt>
                <c:pt idx="54262">
                  <c:v>05:36:18</c:v>
                </c:pt>
                <c:pt idx="54263">
                  <c:v>05:36:19</c:v>
                </c:pt>
                <c:pt idx="54264">
                  <c:v>05:36:20</c:v>
                </c:pt>
                <c:pt idx="54265">
                  <c:v>05:36:21</c:v>
                </c:pt>
                <c:pt idx="54266">
                  <c:v>05:36:22</c:v>
                </c:pt>
                <c:pt idx="54267">
                  <c:v>05:36:23</c:v>
                </c:pt>
                <c:pt idx="54268">
                  <c:v>05:36:24</c:v>
                </c:pt>
                <c:pt idx="54269">
                  <c:v>05:36:25</c:v>
                </c:pt>
                <c:pt idx="54270">
                  <c:v>05:36:26</c:v>
                </c:pt>
                <c:pt idx="54271">
                  <c:v>05:36:27</c:v>
                </c:pt>
                <c:pt idx="54272">
                  <c:v>05:36:28</c:v>
                </c:pt>
                <c:pt idx="54273">
                  <c:v>05:36:29</c:v>
                </c:pt>
                <c:pt idx="54274">
                  <c:v>05:36:30</c:v>
                </c:pt>
                <c:pt idx="54275">
                  <c:v>05:36:31</c:v>
                </c:pt>
                <c:pt idx="54276">
                  <c:v>05:36:32</c:v>
                </c:pt>
                <c:pt idx="54277">
                  <c:v>05:36:33</c:v>
                </c:pt>
                <c:pt idx="54278">
                  <c:v>05:36:34</c:v>
                </c:pt>
                <c:pt idx="54279">
                  <c:v>05:36:35</c:v>
                </c:pt>
                <c:pt idx="54280">
                  <c:v>05:36:36</c:v>
                </c:pt>
                <c:pt idx="54281">
                  <c:v>05:36:37</c:v>
                </c:pt>
                <c:pt idx="54282">
                  <c:v>05:36:38</c:v>
                </c:pt>
                <c:pt idx="54283">
                  <c:v>05:36:39</c:v>
                </c:pt>
                <c:pt idx="54284">
                  <c:v>05:36:40</c:v>
                </c:pt>
                <c:pt idx="54285">
                  <c:v>05:36:41</c:v>
                </c:pt>
                <c:pt idx="54286">
                  <c:v>05:36:42</c:v>
                </c:pt>
                <c:pt idx="54287">
                  <c:v>05:36:43</c:v>
                </c:pt>
                <c:pt idx="54288">
                  <c:v>05:36:44</c:v>
                </c:pt>
                <c:pt idx="54289">
                  <c:v>05:36:45</c:v>
                </c:pt>
                <c:pt idx="54290">
                  <c:v>05:36:46</c:v>
                </c:pt>
                <c:pt idx="54291">
                  <c:v>05:36:47</c:v>
                </c:pt>
                <c:pt idx="54292">
                  <c:v>05:36:48</c:v>
                </c:pt>
                <c:pt idx="54293">
                  <c:v>05:36:49</c:v>
                </c:pt>
                <c:pt idx="54294">
                  <c:v>05:36:50</c:v>
                </c:pt>
                <c:pt idx="54295">
                  <c:v>05:36:51</c:v>
                </c:pt>
                <c:pt idx="54296">
                  <c:v>05:36:52</c:v>
                </c:pt>
                <c:pt idx="54297">
                  <c:v>05:36:53</c:v>
                </c:pt>
                <c:pt idx="54298">
                  <c:v>05:36:54</c:v>
                </c:pt>
                <c:pt idx="54299">
                  <c:v>05:36:55</c:v>
                </c:pt>
                <c:pt idx="54300">
                  <c:v>05:36:56</c:v>
                </c:pt>
                <c:pt idx="54301">
                  <c:v>05:36:57</c:v>
                </c:pt>
                <c:pt idx="54302">
                  <c:v>05:36:58</c:v>
                </c:pt>
                <c:pt idx="54303">
                  <c:v>05:36:59</c:v>
                </c:pt>
                <c:pt idx="54304">
                  <c:v>05:37:00</c:v>
                </c:pt>
                <c:pt idx="54305">
                  <c:v>05:37:01</c:v>
                </c:pt>
                <c:pt idx="54306">
                  <c:v>05:37:02</c:v>
                </c:pt>
                <c:pt idx="54307">
                  <c:v>05:37:03</c:v>
                </c:pt>
                <c:pt idx="54308">
                  <c:v>05:37:04</c:v>
                </c:pt>
                <c:pt idx="54309">
                  <c:v>05:37:05</c:v>
                </c:pt>
                <c:pt idx="54310">
                  <c:v>05:37:06</c:v>
                </c:pt>
                <c:pt idx="54311">
                  <c:v>05:37:07</c:v>
                </c:pt>
                <c:pt idx="54312">
                  <c:v>05:37:08</c:v>
                </c:pt>
                <c:pt idx="54313">
                  <c:v>05:37:09</c:v>
                </c:pt>
                <c:pt idx="54314">
                  <c:v>05:37:10</c:v>
                </c:pt>
                <c:pt idx="54315">
                  <c:v>05:37:11</c:v>
                </c:pt>
                <c:pt idx="54316">
                  <c:v>05:37:12</c:v>
                </c:pt>
                <c:pt idx="54317">
                  <c:v>05:37:13</c:v>
                </c:pt>
                <c:pt idx="54318">
                  <c:v>05:37:14</c:v>
                </c:pt>
                <c:pt idx="54319">
                  <c:v>05:37:15</c:v>
                </c:pt>
                <c:pt idx="54320">
                  <c:v>05:37:16</c:v>
                </c:pt>
                <c:pt idx="54321">
                  <c:v>05:37:17</c:v>
                </c:pt>
                <c:pt idx="54322">
                  <c:v>05:37:18</c:v>
                </c:pt>
                <c:pt idx="54323">
                  <c:v>05:37:19</c:v>
                </c:pt>
                <c:pt idx="54324">
                  <c:v>05:37:20</c:v>
                </c:pt>
                <c:pt idx="54325">
                  <c:v>05:37:21</c:v>
                </c:pt>
                <c:pt idx="54326">
                  <c:v>05:37:22</c:v>
                </c:pt>
                <c:pt idx="54327">
                  <c:v>05:37:23</c:v>
                </c:pt>
                <c:pt idx="54328">
                  <c:v>05:37:24</c:v>
                </c:pt>
                <c:pt idx="54329">
                  <c:v>05:37:25</c:v>
                </c:pt>
                <c:pt idx="54330">
                  <c:v>05:37:26</c:v>
                </c:pt>
                <c:pt idx="54331">
                  <c:v>05:37:27</c:v>
                </c:pt>
                <c:pt idx="54332">
                  <c:v>05:37:28</c:v>
                </c:pt>
                <c:pt idx="54333">
                  <c:v>05:37:29</c:v>
                </c:pt>
                <c:pt idx="54334">
                  <c:v>05:37:30</c:v>
                </c:pt>
                <c:pt idx="54335">
                  <c:v>05:37:31</c:v>
                </c:pt>
                <c:pt idx="54336">
                  <c:v>05:37:32</c:v>
                </c:pt>
                <c:pt idx="54337">
                  <c:v>05:37:33</c:v>
                </c:pt>
                <c:pt idx="54338">
                  <c:v>05:37:34</c:v>
                </c:pt>
                <c:pt idx="54339">
                  <c:v>05:37:35</c:v>
                </c:pt>
                <c:pt idx="54340">
                  <c:v>05:37:36</c:v>
                </c:pt>
                <c:pt idx="54341">
                  <c:v>05:37:37</c:v>
                </c:pt>
                <c:pt idx="54342">
                  <c:v>05:37:38</c:v>
                </c:pt>
                <c:pt idx="54343">
                  <c:v>05:37:39</c:v>
                </c:pt>
                <c:pt idx="54344">
                  <c:v>05:37:40</c:v>
                </c:pt>
                <c:pt idx="54345">
                  <c:v>05:37:41</c:v>
                </c:pt>
                <c:pt idx="54346">
                  <c:v>05:37:42</c:v>
                </c:pt>
                <c:pt idx="54347">
                  <c:v>05:37:43</c:v>
                </c:pt>
                <c:pt idx="54348">
                  <c:v>05:37:44</c:v>
                </c:pt>
                <c:pt idx="54349">
                  <c:v>05:37:45</c:v>
                </c:pt>
                <c:pt idx="54350">
                  <c:v>05:37:46</c:v>
                </c:pt>
                <c:pt idx="54351">
                  <c:v>05:37:47</c:v>
                </c:pt>
                <c:pt idx="54352">
                  <c:v>05:37:48</c:v>
                </c:pt>
                <c:pt idx="54353">
                  <c:v>05:37:49</c:v>
                </c:pt>
                <c:pt idx="54354">
                  <c:v>05:37:50</c:v>
                </c:pt>
                <c:pt idx="54355">
                  <c:v>05:37:51</c:v>
                </c:pt>
                <c:pt idx="54356">
                  <c:v>05:37:52</c:v>
                </c:pt>
                <c:pt idx="54357">
                  <c:v>05:37:53</c:v>
                </c:pt>
                <c:pt idx="54358">
                  <c:v>05:37:54</c:v>
                </c:pt>
                <c:pt idx="54359">
                  <c:v>05:37:55</c:v>
                </c:pt>
                <c:pt idx="54360">
                  <c:v>05:37:56</c:v>
                </c:pt>
                <c:pt idx="54361">
                  <c:v>05:37:57</c:v>
                </c:pt>
                <c:pt idx="54362">
                  <c:v>05:37:58</c:v>
                </c:pt>
                <c:pt idx="54363">
                  <c:v>05:37:59</c:v>
                </c:pt>
                <c:pt idx="54364">
                  <c:v>05:38:00</c:v>
                </c:pt>
                <c:pt idx="54365">
                  <c:v>05:38:01</c:v>
                </c:pt>
                <c:pt idx="54366">
                  <c:v>05:38:02</c:v>
                </c:pt>
                <c:pt idx="54367">
                  <c:v>05:38:03</c:v>
                </c:pt>
                <c:pt idx="54368">
                  <c:v>05:38:04</c:v>
                </c:pt>
                <c:pt idx="54369">
                  <c:v>05:38:05</c:v>
                </c:pt>
                <c:pt idx="54370">
                  <c:v>05:38:06</c:v>
                </c:pt>
                <c:pt idx="54371">
                  <c:v>05:38:07</c:v>
                </c:pt>
                <c:pt idx="54372">
                  <c:v>05:38:08</c:v>
                </c:pt>
                <c:pt idx="54373">
                  <c:v>05:38:09</c:v>
                </c:pt>
                <c:pt idx="54374">
                  <c:v>05:38:10</c:v>
                </c:pt>
                <c:pt idx="54375">
                  <c:v>05:38:11</c:v>
                </c:pt>
                <c:pt idx="54376">
                  <c:v>05:38:12</c:v>
                </c:pt>
                <c:pt idx="54377">
                  <c:v>05:38:13</c:v>
                </c:pt>
                <c:pt idx="54378">
                  <c:v>05:38:14</c:v>
                </c:pt>
                <c:pt idx="54379">
                  <c:v>05:38:15</c:v>
                </c:pt>
                <c:pt idx="54380">
                  <c:v>05:38:16</c:v>
                </c:pt>
                <c:pt idx="54381">
                  <c:v>05:38:17</c:v>
                </c:pt>
                <c:pt idx="54382">
                  <c:v>05:38:18</c:v>
                </c:pt>
                <c:pt idx="54383">
                  <c:v>05:38:19</c:v>
                </c:pt>
                <c:pt idx="54384">
                  <c:v>05:38:20</c:v>
                </c:pt>
                <c:pt idx="54385">
                  <c:v>05:38:21</c:v>
                </c:pt>
                <c:pt idx="54386">
                  <c:v>05:38:22</c:v>
                </c:pt>
                <c:pt idx="54387">
                  <c:v>05:38:23</c:v>
                </c:pt>
                <c:pt idx="54388">
                  <c:v>05:38:24</c:v>
                </c:pt>
                <c:pt idx="54389">
                  <c:v>05:38:25</c:v>
                </c:pt>
                <c:pt idx="54390">
                  <c:v>05:38:26</c:v>
                </c:pt>
                <c:pt idx="54391">
                  <c:v>05:38:27</c:v>
                </c:pt>
                <c:pt idx="54392">
                  <c:v>05:38:28</c:v>
                </c:pt>
                <c:pt idx="54393">
                  <c:v>05:38:29</c:v>
                </c:pt>
                <c:pt idx="54394">
                  <c:v>05:38:30</c:v>
                </c:pt>
                <c:pt idx="54395">
                  <c:v>05:38:31</c:v>
                </c:pt>
                <c:pt idx="54396">
                  <c:v>05:38:32</c:v>
                </c:pt>
                <c:pt idx="54397">
                  <c:v>05:38:33</c:v>
                </c:pt>
                <c:pt idx="54398">
                  <c:v>05:38:34</c:v>
                </c:pt>
                <c:pt idx="54399">
                  <c:v>05:38:35</c:v>
                </c:pt>
                <c:pt idx="54400">
                  <c:v>05:38:36</c:v>
                </c:pt>
                <c:pt idx="54401">
                  <c:v>05:38:37</c:v>
                </c:pt>
                <c:pt idx="54402">
                  <c:v>05:38:38</c:v>
                </c:pt>
                <c:pt idx="54403">
                  <c:v>05:38:39</c:v>
                </c:pt>
                <c:pt idx="54404">
                  <c:v>05:38:40</c:v>
                </c:pt>
                <c:pt idx="54405">
                  <c:v>05:38:41</c:v>
                </c:pt>
                <c:pt idx="54406">
                  <c:v>05:38:42</c:v>
                </c:pt>
                <c:pt idx="54407">
                  <c:v>05:38:43</c:v>
                </c:pt>
                <c:pt idx="54408">
                  <c:v>05:38:44</c:v>
                </c:pt>
                <c:pt idx="54409">
                  <c:v>05:38:45</c:v>
                </c:pt>
                <c:pt idx="54410">
                  <c:v>05:38:46</c:v>
                </c:pt>
                <c:pt idx="54411">
                  <c:v>05:38:47</c:v>
                </c:pt>
                <c:pt idx="54412">
                  <c:v>05:38:48</c:v>
                </c:pt>
                <c:pt idx="54413">
                  <c:v>05:38:49</c:v>
                </c:pt>
                <c:pt idx="54414">
                  <c:v>05:38:50</c:v>
                </c:pt>
                <c:pt idx="54415">
                  <c:v>05:38:51</c:v>
                </c:pt>
                <c:pt idx="54416">
                  <c:v>05:38:52</c:v>
                </c:pt>
                <c:pt idx="54417">
                  <c:v>05:38:53</c:v>
                </c:pt>
                <c:pt idx="54418">
                  <c:v>05:38:54</c:v>
                </c:pt>
                <c:pt idx="54419">
                  <c:v>05:38:55</c:v>
                </c:pt>
                <c:pt idx="54420">
                  <c:v>05:38:56</c:v>
                </c:pt>
                <c:pt idx="54421">
                  <c:v>05:38:57</c:v>
                </c:pt>
                <c:pt idx="54422">
                  <c:v>05:38:58</c:v>
                </c:pt>
                <c:pt idx="54423">
                  <c:v>05:38:59</c:v>
                </c:pt>
                <c:pt idx="54424">
                  <c:v>05:39:00</c:v>
                </c:pt>
                <c:pt idx="54425">
                  <c:v>05:39:01</c:v>
                </c:pt>
                <c:pt idx="54426">
                  <c:v>05:39:02</c:v>
                </c:pt>
                <c:pt idx="54427">
                  <c:v>05:39:03</c:v>
                </c:pt>
                <c:pt idx="54428">
                  <c:v>05:39:04</c:v>
                </c:pt>
                <c:pt idx="54429">
                  <c:v>05:39:05</c:v>
                </c:pt>
                <c:pt idx="54430">
                  <c:v>05:39:06</c:v>
                </c:pt>
                <c:pt idx="54431">
                  <c:v>05:39:07</c:v>
                </c:pt>
                <c:pt idx="54432">
                  <c:v>05:39:08</c:v>
                </c:pt>
                <c:pt idx="54433">
                  <c:v>05:39:09</c:v>
                </c:pt>
                <c:pt idx="54434">
                  <c:v>05:39:10</c:v>
                </c:pt>
                <c:pt idx="54435">
                  <c:v>05:39:11</c:v>
                </c:pt>
                <c:pt idx="54436">
                  <c:v>05:39:12</c:v>
                </c:pt>
                <c:pt idx="54437">
                  <c:v>05:39:13</c:v>
                </c:pt>
                <c:pt idx="54438">
                  <c:v>05:39:14</c:v>
                </c:pt>
                <c:pt idx="54439">
                  <c:v>05:39:15</c:v>
                </c:pt>
                <c:pt idx="54440">
                  <c:v>05:39:16</c:v>
                </c:pt>
                <c:pt idx="54441">
                  <c:v>05:39:17</c:v>
                </c:pt>
                <c:pt idx="54442">
                  <c:v>05:39:18</c:v>
                </c:pt>
                <c:pt idx="54443">
                  <c:v>05:39:19</c:v>
                </c:pt>
                <c:pt idx="54444">
                  <c:v>05:39:20</c:v>
                </c:pt>
                <c:pt idx="54445">
                  <c:v>05:39:21</c:v>
                </c:pt>
                <c:pt idx="54446">
                  <c:v>05:39:22</c:v>
                </c:pt>
                <c:pt idx="54447">
                  <c:v>05:39:23</c:v>
                </c:pt>
                <c:pt idx="54448">
                  <c:v>05:39:24</c:v>
                </c:pt>
                <c:pt idx="54449">
                  <c:v>05:39:25</c:v>
                </c:pt>
                <c:pt idx="54450">
                  <c:v>05:39:26</c:v>
                </c:pt>
                <c:pt idx="54451">
                  <c:v>05:39:27</c:v>
                </c:pt>
                <c:pt idx="54452">
                  <c:v>05:39:28</c:v>
                </c:pt>
                <c:pt idx="54453">
                  <c:v>05:39:29</c:v>
                </c:pt>
                <c:pt idx="54454">
                  <c:v>05:39:30</c:v>
                </c:pt>
                <c:pt idx="54455">
                  <c:v>05:39:31</c:v>
                </c:pt>
                <c:pt idx="54456">
                  <c:v>05:39:32</c:v>
                </c:pt>
                <c:pt idx="54457">
                  <c:v>05:39:33</c:v>
                </c:pt>
                <c:pt idx="54458">
                  <c:v>05:39:34</c:v>
                </c:pt>
                <c:pt idx="54459">
                  <c:v>05:39:35</c:v>
                </c:pt>
                <c:pt idx="54460">
                  <c:v>05:39:36</c:v>
                </c:pt>
                <c:pt idx="54461">
                  <c:v>05:39:37</c:v>
                </c:pt>
                <c:pt idx="54462">
                  <c:v>05:39:38</c:v>
                </c:pt>
                <c:pt idx="54463">
                  <c:v>05:39:39</c:v>
                </c:pt>
                <c:pt idx="54464">
                  <c:v>05:39:40</c:v>
                </c:pt>
                <c:pt idx="54465">
                  <c:v>05:39:41</c:v>
                </c:pt>
                <c:pt idx="54466">
                  <c:v>05:39:42</c:v>
                </c:pt>
                <c:pt idx="54467">
                  <c:v>05:39:43</c:v>
                </c:pt>
                <c:pt idx="54468">
                  <c:v>05:39:44</c:v>
                </c:pt>
                <c:pt idx="54469">
                  <c:v>05:39:45</c:v>
                </c:pt>
                <c:pt idx="54470">
                  <c:v>05:39:46</c:v>
                </c:pt>
                <c:pt idx="54471">
                  <c:v>05:39:47</c:v>
                </c:pt>
                <c:pt idx="54472">
                  <c:v>05:39:48</c:v>
                </c:pt>
                <c:pt idx="54473">
                  <c:v>05:39:49</c:v>
                </c:pt>
                <c:pt idx="54474">
                  <c:v>05:39:50</c:v>
                </c:pt>
                <c:pt idx="54475">
                  <c:v>05:39:51</c:v>
                </c:pt>
                <c:pt idx="54476">
                  <c:v>05:39:52</c:v>
                </c:pt>
                <c:pt idx="54477">
                  <c:v>05:39:53</c:v>
                </c:pt>
                <c:pt idx="54478">
                  <c:v>05:39:54</c:v>
                </c:pt>
                <c:pt idx="54479">
                  <c:v>05:39:55</c:v>
                </c:pt>
                <c:pt idx="54480">
                  <c:v>05:39:56</c:v>
                </c:pt>
                <c:pt idx="54481">
                  <c:v>05:39:57</c:v>
                </c:pt>
                <c:pt idx="54482">
                  <c:v>05:39:58</c:v>
                </c:pt>
                <c:pt idx="54483">
                  <c:v>05:39:59</c:v>
                </c:pt>
                <c:pt idx="54484">
                  <c:v>05:40:00</c:v>
                </c:pt>
                <c:pt idx="54485">
                  <c:v>05:40:01</c:v>
                </c:pt>
                <c:pt idx="54486">
                  <c:v>05:40:02</c:v>
                </c:pt>
                <c:pt idx="54487">
                  <c:v>05:40:03</c:v>
                </c:pt>
                <c:pt idx="54488">
                  <c:v>05:40:04</c:v>
                </c:pt>
                <c:pt idx="54489">
                  <c:v>05:40:05</c:v>
                </c:pt>
                <c:pt idx="54490">
                  <c:v>05:40:06</c:v>
                </c:pt>
                <c:pt idx="54491">
                  <c:v>05:40:07</c:v>
                </c:pt>
                <c:pt idx="54492">
                  <c:v>05:40:08</c:v>
                </c:pt>
                <c:pt idx="54493">
                  <c:v>05:40:09</c:v>
                </c:pt>
                <c:pt idx="54494">
                  <c:v>05:40:10</c:v>
                </c:pt>
                <c:pt idx="54495">
                  <c:v>05:40:11</c:v>
                </c:pt>
                <c:pt idx="54496">
                  <c:v>05:40:12</c:v>
                </c:pt>
                <c:pt idx="54497">
                  <c:v>05:40:13</c:v>
                </c:pt>
                <c:pt idx="54498">
                  <c:v>05:40:14</c:v>
                </c:pt>
                <c:pt idx="54499">
                  <c:v>05:40:15</c:v>
                </c:pt>
                <c:pt idx="54500">
                  <c:v>05:40:16</c:v>
                </c:pt>
                <c:pt idx="54501">
                  <c:v>05:40:17</c:v>
                </c:pt>
                <c:pt idx="54502">
                  <c:v>05:40:18</c:v>
                </c:pt>
                <c:pt idx="54503">
                  <c:v>05:40:19</c:v>
                </c:pt>
                <c:pt idx="54504">
                  <c:v>05:40:20</c:v>
                </c:pt>
                <c:pt idx="54505">
                  <c:v>05:40:21</c:v>
                </c:pt>
                <c:pt idx="54506">
                  <c:v>05:40:22</c:v>
                </c:pt>
                <c:pt idx="54507">
                  <c:v>05:40:23</c:v>
                </c:pt>
                <c:pt idx="54508">
                  <c:v>05:40:24</c:v>
                </c:pt>
                <c:pt idx="54509">
                  <c:v>05:40:25</c:v>
                </c:pt>
                <c:pt idx="54510">
                  <c:v>05:40:26</c:v>
                </c:pt>
                <c:pt idx="54511">
                  <c:v>05:40:27</c:v>
                </c:pt>
                <c:pt idx="54512">
                  <c:v>05:40:28</c:v>
                </c:pt>
                <c:pt idx="54513">
                  <c:v>05:40:29</c:v>
                </c:pt>
                <c:pt idx="54514">
                  <c:v>05:40:30</c:v>
                </c:pt>
                <c:pt idx="54515">
                  <c:v>05:40:31</c:v>
                </c:pt>
                <c:pt idx="54516">
                  <c:v>05:40:32</c:v>
                </c:pt>
                <c:pt idx="54517">
                  <c:v>05:40:33</c:v>
                </c:pt>
                <c:pt idx="54518">
                  <c:v>05:40:34</c:v>
                </c:pt>
                <c:pt idx="54519">
                  <c:v>05:40:35</c:v>
                </c:pt>
                <c:pt idx="54520">
                  <c:v>05:40:36</c:v>
                </c:pt>
                <c:pt idx="54521">
                  <c:v>05:40:37</c:v>
                </c:pt>
                <c:pt idx="54522">
                  <c:v>05:40:38</c:v>
                </c:pt>
                <c:pt idx="54523">
                  <c:v>05:40:39</c:v>
                </c:pt>
                <c:pt idx="54524">
                  <c:v>05:40:40</c:v>
                </c:pt>
                <c:pt idx="54525">
                  <c:v>05:40:41</c:v>
                </c:pt>
                <c:pt idx="54526">
                  <c:v>05:40:42</c:v>
                </c:pt>
                <c:pt idx="54527">
                  <c:v>05:40:43</c:v>
                </c:pt>
                <c:pt idx="54528">
                  <c:v>05:40:44</c:v>
                </c:pt>
                <c:pt idx="54529">
                  <c:v>05:40:45</c:v>
                </c:pt>
                <c:pt idx="54530">
                  <c:v>05:40:46</c:v>
                </c:pt>
                <c:pt idx="54531">
                  <c:v>05:40:47</c:v>
                </c:pt>
                <c:pt idx="54532">
                  <c:v>05:40:48</c:v>
                </c:pt>
                <c:pt idx="54533">
                  <c:v>05:40:49</c:v>
                </c:pt>
                <c:pt idx="54534">
                  <c:v>05:40:50</c:v>
                </c:pt>
                <c:pt idx="54535">
                  <c:v>05:40:51</c:v>
                </c:pt>
                <c:pt idx="54536">
                  <c:v>05:40:52</c:v>
                </c:pt>
                <c:pt idx="54537">
                  <c:v>05:40:53</c:v>
                </c:pt>
                <c:pt idx="54538">
                  <c:v>05:40:54</c:v>
                </c:pt>
                <c:pt idx="54539">
                  <c:v>05:40:55</c:v>
                </c:pt>
                <c:pt idx="54540">
                  <c:v>05:40:56</c:v>
                </c:pt>
                <c:pt idx="54541">
                  <c:v>05:40:57</c:v>
                </c:pt>
                <c:pt idx="54542">
                  <c:v>05:40:58</c:v>
                </c:pt>
                <c:pt idx="54543">
                  <c:v>05:40:59</c:v>
                </c:pt>
                <c:pt idx="54544">
                  <c:v>05:41:00</c:v>
                </c:pt>
                <c:pt idx="54545">
                  <c:v>05:41:01</c:v>
                </c:pt>
                <c:pt idx="54546">
                  <c:v>05:41:02</c:v>
                </c:pt>
                <c:pt idx="54547">
                  <c:v>05:41:03</c:v>
                </c:pt>
                <c:pt idx="54548">
                  <c:v>05:41:04</c:v>
                </c:pt>
                <c:pt idx="54549">
                  <c:v>05:41:05</c:v>
                </c:pt>
                <c:pt idx="54550">
                  <c:v>05:41:06</c:v>
                </c:pt>
                <c:pt idx="54551">
                  <c:v>05:41:07</c:v>
                </c:pt>
                <c:pt idx="54552">
                  <c:v>05:41:08</c:v>
                </c:pt>
                <c:pt idx="54553">
                  <c:v>05:41:09</c:v>
                </c:pt>
                <c:pt idx="54554">
                  <c:v>05:41:10</c:v>
                </c:pt>
                <c:pt idx="54555">
                  <c:v>05:41:11</c:v>
                </c:pt>
                <c:pt idx="54556">
                  <c:v>05:41:12</c:v>
                </c:pt>
                <c:pt idx="54557">
                  <c:v>05:41:13</c:v>
                </c:pt>
                <c:pt idx="54558">
                  <c:v>05:41:14</c:v>
                </c:pt>
                <c:pt idx="54559">
                  <c:v>05:41:15</c:v>
                </c:pt>
                <c:pt idx="54560">
                  <c:v>05:41:16</c:v>
                </c:pt>
                <c:pt idx="54561">
                  <c:v>05:41:17</c:v>
                </c:pt>
                <c:pt idx="54562">
                  <c:v>05:41:18</c:v>
                </c:pt>
                <c:pt idx="54563">
                  <c:v>05:41:19</c:v>
                </c:pt>
                <c:pt idx="54564">
                  <c:v>05:41:20</c:v>
                </c:pt>
                <c:pt idx="54565">
                  <c:v>05:41:21</c:v>
                </c:pt>
                <c:pt idx="54566">
                  <c:v>05:41:22</c:v>
                </c:pt>
                <c:pt idx="54567">
                  <c:v>05:41:23</c:v>
                </c:pt>
                <c:pt idx="54568">
                  <c:v>05:41:24</c:v>
                </c:pt>
                <c:pt idx="54569">
                  <c:v>05:41:25</c:v>
                </c:pt>
                <c:pt idx="54570">
                  <c:v>05:41:26</c:v>
                </c:pt>
                <c:pt idx="54571">
                  <c:v>05:41:27</c:v>
                </c:pt>
                <c:pt idx="54572">
                  <c:v>05:41:28</c:v>
                </c:pt>
                <c:pt idx="54573">
                  <c:v>05:41:29</c:v>
                </c:pt>
                <c:pt idx="54574">
                  <c:v>05:41:30</c:v>
                </c:pt>
                <c:pt idx="54575">
                  <c:v>05:41:31</c:v>
                </c:pt>
                <c:pt idx="54576">
                  <c:v>05:41:32</c:v>
                </c:pt>
                <c:pt idx="54577">
                  <c:v>05:41:33</c:v>
                </c:pt>
                <c:pt idx="54578">
                  <c:v>05:41:34</c:v>
                </c:pt>
                <c:pt idx="54579">
                  <c:v>05:41:35</c:v>
                </c:pt>
                <c:pt idx="54580">
                  <c:v>05:41:36</c:v>
                </c:pt>
                <c:pt idx="54581">
                  <c:v>05:41:37</c:v>
                </c:pt>
                <c:pt idx="54582">
                  <c:v>05:41:38</c:v>
                </c:pt>
                <c:pt idx="54583">
                  <c:v>05:41:39</c:v>
                </c:pt>
                <c:pt idx="54584">
                  <c:v>05:41:40</c:v>
                </c:pt>
                <c:pt idx="54585">
                  <c:v>05:41:41</c:v>
                </c:pt>
                <c:pt idx="54586">
                  <c:v>05:41:42</c:v>
                </c:pt>
                <c:pt idx="54587">
                  <c:v>05:41:43</c:v>
                </c:pt>
                <c:pt idx="54588">
                  <c:v>05:41:44</c:v>
                </c:pt>
                <c:pt idx="54589">
                  <c:v>05:41:45</c:v>
                </c:pt>
                <c:pt idx="54590">
                  <c:v>05:41:46</c:v>
                </c:pt>
                <c:pt idx="54591">
                  <c:v>05:41:47</c:v>
                </c:pt>
                <c:pt idx="54592">
                  <c:v>05:41:48</c:v>
                </c:pt>
                <c:pt idx="54593">
                  <c:v>05:41:49</c:v>
                </c:pt>
                <c:pt idx="54594">
                  <c:v>05:41:50</c:v>
                </c:pt>
                <c:pt idx="54595">
                  <c:v>05:41:51</c:v>
                </c:pt>
                <c:pt idx="54596">
                  <c:v>05:41:52</c:v>
                </c:pt>
                <c:pt idx="54597">
                  <c:v>05:41:53</c:v>
                </c:pt>
                <c:pt idx="54598">
                  <c:v>05:41:54</c:v>
                </c:pt>
                <c:pt idx="54599">
                  <c:v>05:41:55</c:v>
                </c:pt>
                <c:pt idx="54600">
                  <c:v>05:41:56</c:v>
                </c:pt>
                <c:pt idx="54601">
                  <c:v>05:41:57</c:v>
                </c:pt>
                <c:pt idx="54602">
                  <c:v>05:41:58</c:v>
                </c:pt>
                <c:pt idx="54603">
                  <c:v>05:41:59</c:v>
                </c:pt>
                <c:pt idx="54604">
                  <c:v>05:42:00</c:v>
                </c:pt>
                <c:pt idx="54605">
                  <c:v>05:42:01</c:v>
                </c:pt>
                <c:pt idx="54606">
                  <c:v>05:42:02</c:v>
                </c:pt>
                <c:pt idx="54607">
                  <c:v>05:42:03</c:v>
                </c:pt>
                <c:pt idx="54608">
                  <c:v>05:42:04</c:v>
                </c:pt>
                <c:pt idx="54609">
                  <c:v>05:42:05</c:v>
                </c:pt>
                <c:pt idx="54610">
                  <c:v>05:42:06</c:v>
                </c:pt>
                <c:pt idx="54611">
                  <c:v>05:42:07</c:v>
                </c:pt>
                <c:pt idx="54612">
                  <c:v>05:42:08</c:v>
                </c:pt>
                <c:pt idx="54613">
                  <c:v>05:42:09</c:v>
                </c:pt>
                <c:pt idx="54614">
                  <c:v>05:42:10</c:v>
                </c:pt>
                <c:pt idx="54615">
                  <c:v>05:42:11</c:v>
                </c:pt>
                <c:pt idx="54616">
                  <c:v>05:42:12</c:v>
                </c:pt>
                <c:pt idx="54617">
                  <c:v>05:42:13</c:v>
                </c:pt>
                <c:pt idx="54618">
                  <c:v>05:42:14</c:v>
                </c:pt>
                <c:pt idx="54619">
                  <c:v>05:42:15</c:v>
                </c:pt>
                <c:pt idx="54620">
                  <c:v>05:42:16</c:v>
                </c:pt>
                <c:pt idx="54621">
                  <c:v>05:42:17</c:v>
                </c:pt>
                <c:pt idx="54622">
                  <c:v>05:42:18</c:v>
                </c:pt>
                <c:pt idx="54623">
                  <c:v>05:42:19</c:v>
                </c:pt>
                <c:pt idx="54624">
                  <c:v>05:42:20</c:v>
                </c:pt>
                <c:pt idx="54625">
                  <c:v>05:42:21</c:v>
                </c:pt>
                <c:pt idx="54626">
                  <c:v>05:42:22</c:v>
                </c:pt>
                <c:pt idx="54627">
                  <c:v>05:42:23</c:v>
                </c:pt>
                <c:pt idx="54628">
                  <c:v>05:42:24</c:v>
                </c:pt>
                <c:pt idx="54629">
                  <c:v>05:42:25</c:v>
                </c:pt>
                <c:pt idx="54630">
                  <c:v>05:42:26</c:v>
                </c:pt>
                <c:pt idx="54631">
                  <c:v>05:42:27</c:v>
                </c:pt>
                <c:pt idx="54632">
                  <c:v>05:42:28</c:v>
                </c:pt>
                <c:pt idx="54633">
                  <c:v>05:42:29</c:v>
                </c:pt>
                <c:pt idx="54634">
                  <c:v>05:42:30</c:v>
                </c:pt>
                <c:pt idx="54635">
                  <c:v>05:42:31</c:v>
                </c:pt>
                <c:pt idx="54636">
                  <c:v>05:42:32</c:v>
                </c:pt>
                <c:pt idx="54637">
                  <c:v>05:42:33</c:v>
                </c:pt>
                <c:pt idx="54638">
                  <c:v>05:42:34</c:v>
                </c:pt>
                <c:pt idx="54639">
                  <c:v>05:42:35</c:v>
                </c:pt>
                <c:pt idx="54640">
                  <c:v>05:42:36</c:v>
                </c:pt>
                <c:pt idx="54641">
                  <c:v>05:42:37</c:v>
                </c:pt>
                <c:pt idx="54642">
                  <c:v>05:42:38</c:v>
                </c:pt>
                <c:pt idx="54643">
                  <c:v>05:42:39</c:v>
                </c:pt>
                <c:pt idx="54644">
                  <c:v>05:42:40</c:v>
                </c:pt>
                <c:pt idx="54645">
                  <c:v>05:42:41</c:v>
                </c:pt>
                <c:pt idx="54646">
                  <c:v>05:42:42</c:v>
                </c:pt>
                <c:pt idx="54647">
                  <c:v>05:42:43</c:v>
                </c:pt>
                <c:pt idx="54648">
                  <c:v>05:42:44</c:v>
                </c:pt>
                <c:pt idx="54649">
                  <c:v>05:42:45</c:v>
                </c:pt>
                <c:pt idx="54650">
                  <c:v>05:42:46</c:v>
                </c:pt>
                <c:pt idx="54651">
                  <c:v>05:42:47</c:v>
                </c:pt>
                <c:pt idx="54652">
                  <c:v>05:42:48</c:v>
                </c:pt>
                <c:pt idx="54653">
                  <c:v>05:42:49</c:v>
                </c:pt>
                <c:pt idx="54654">
                  <c:v>05:42:50</c:v>
                </c:pt>
                <c:pt idx="54655">
                  <c:v>05:42:51</c:v>
                </c:pt>
                <c:pt idx="54656">
                  <c:v>05:42:52</c:v>
                </c:pt>
                <c:pt idx="54657">
                  <c:v>05:42:53</c:v>
                </c:pt>
                <c:pt idx="54658">
                  <c:v>05:42:54</c:v>
                </c:pt>
                <c:pt idx="54659">
                  <c:v>05:42:55</c:v>
                </c:pt>
                <c:pt idx="54660">
                  <c:v>05:42:56</c:v>
                </c:pt>
                <c:pt idx="54661">
                  <c:v>05:42:57</c:v>
                </c:pt>
                <c:pt idx="54662">
                  <c:v>05:42:58</c:v>
                </c:pt>
                <c:pt idx="54663">
                  <c:v>05:42:59</c:v>
                </c:pt>
                <c:pt idx="54664">
                  <c:v>05:43:00</c:v>
                </c:pt>
                <c:pt idx="54665">
                  <c:v>05:43:01</c:v>
                </c:pt>
                <c:pt idx="54666">
                  <c:v>05:43:02</c:v>
                </c:pt>
                <c:pt idx="54667">
                  <c:v>05:43:03</c:v>
                </c:pt>
                <c:pt idx="54668">
                  <c:v>05:43:04</c:v>
                </c:pt>
                <c:pt idx="54669">
                  <c:v>05:43:05</c:v>
                </c:pt>
                <c:pt idx="54670">
                  <c:v>05:43:06</c:v>
                </c:pt>
                <c:pt idx="54671">
                  <c:v>05:43:07</c:v>
                </c:pt>
                <c:pt idx="54672">
                  <c:v>05:43:08</c:v>
                </c:pt>
                <c:pt idx="54673">
                  <c:v>05:43:09</c:v>
                </c:pt>
                <c:pt idx="54674">
                  <c:v>05:43:10</c:v>
                </c:pt>
                <c:pt idx="54675">
                  <c:v>05:43:11</c:v>
                </c:pt>
                <c:pt idx="54676">
                  <c:v>05:43:12</c:v>
                </c:pt>
                <c:pt idx="54677">
                  <c:v>05:43:13</c:v>
                </c:pt>
                <c:pt idx="54678">
                  <c:v>05:43:14</c:v>
                </c:pt>
                <c:pt idx="54679">
                  <c:v>05:43:15</c:v>
                </c:pt>
                <c:pt idx="54680">
                  <c:v>05:43:16</c:v>
                </c:pt>
                <c:pt idx="54681">
                  <c:v>05:43:17</c:v>
                </c:pt>
                <c:pt idx="54682">
                  <c:v>05:43:18</c:v>
                </c:pt>
                <c:pt idx="54683">
                  <c:v>05:43:19</c:v>
                </c:pt>
                <c:pt idx="54684">
                  <c:v>05:43:20</c:v>
                </c:pt>
                <c:pt idx="54685">
                  <c:v>05:43:21</c:v>
                </c:pt>
                <c:pt idx="54686">
                  <c:v>05:43:22</c:v>
                </c:pt>
                <c:pt idx="54687">
                  <c:v>05:43:23</c:v>
                </c:pt>
                <c:pt idx="54688">
                  <c:v>05:43:24</c:v>
                </c:pt>
                <c:pt idx="54689">
                  <c:v>05:43:25</c:v>
                </c:pt>
                <c:pt idx="54690">
                  <c:v>05:43:26</c:v>
                </c:pt>
                <c:pt idx="54691">
                  <c:v>05:43:27</c:v>
                </c:pt>
                <c:pt idx="54692">
                  <c:v>05:43:28</c:v>
                </c:pt>
                <c:pt idx="54693">
                  <c:v>05:43:29</c:v>
                </c:pt>
                <c:pt idx="54694">
                  <c:v>05:43:30</c:v>
                </c:pt>
                <c:pt idx="54695">
                  <c:v>05:43:31</c:v>
                </c:pt>
                <c:pt idx="54696">
                  <c:v>05:43:32</c:v>
                </c:pt>
                <c:pt idx="54697">
                  <c:v>05:43:33</c:v>
                </c:pt>
                <c:pt idx="54698">
                  <c:v>05:43:34</c:v>
                </c:pt>
                <c:pt idx="54699">
                  <c:v>05:43:35</c:v>
                </c:pt>
                <c:pt idx="54700">
                  <c:v>05:43:36</c:v>
                </c:pt>
                <c:pt idx="54701">
                  <c:v>05:43:37</c:v>
                </c:pt>
                <c:pt idx="54702">
                  <c:v>05:43:38</c:v>
                </c:pt>
                <c:pt idx="54703">
                  <c:v>05:43:39</c:v>
                </c:pt>
                <c:pt idx="54704">
                  <c:v>05:43:40</c:v>
                </c:pt>
                <c:pt idx="54705">
                  <c:v>05:43:41</c:v>
                </c:pt>
                <c:pt idx="54706">
                  <c:v>05:43:42</c:v>
                </c:pt>
                <c:pt idx="54707">
                  <c:v>05:43:43</c:v>
                </c:pt>
                <c:pt idx="54708">
                  <c:v>05:43:44</c:v>
                </c:pt>
                <c:pt idx="54709">
                  <c:v>05:43:45</c:v>
                </c:pt>
                <c:pt idx="54710">
                  <c:v>05:43:46</c:v>
                </c:pt>
                <c:pt idx="54711">
                  <c:v>05:43:47</c:v>
                </c:pt>
                <c:pt idx="54712">
                  <c:v>05:43:48</c:v>
                </c:pt>
                <c:pt idx="54713">
                  <c:v>05:43:49</c:v>
                </c:pt>
                <c:pt idx="54714">
                  <c:v>05:43:50</c:v>
                </c:pt>
                <c:pt idx="54715">
                  <c:v>05:43:51</c:v>
                </c:pt>
                <c:pt idx="54716">
                  <c:v>05:43:52</c:v>
                </c:pt>
                <c:pt idx="54717">
                  <c:v>05:43:53</c:v>
                </c:pt>
                <c:pt idx="54718">
                  <c:v>05:43:54</c:v>
                </c:pt>
                <c:pt idx="54719">
                  <c:v>05:43:55</c:v>
                </c:pt>
                <c:pt idx="54720">
                  <c:v>05:43:56</c:v>
                </c:pt>
                <c:pt idx="54721">
                  <c:v>05:43:57</c:v>
                </c:pt>
                <c:pt idx="54722">
                  <c:v>05:43:58</c:v>
                </c:pt>
                <c:pt idx="54723">
                  <c:v>05:43:59</c:v>
                </c:pt>
                <c:pt idx="54724">
                  <c:v>05:44:00</c:v>
                </c:pt>
                <c:pt idx="54725">
                  <c:v>05:44:01</c:v>
                </c:pt>
                <c:pt idx="54726">
                  <c:v>05:44:02</c:v>
                </c:pt>
                <c:pt idx="54727">
                  <c:v>05:44:03</c:v>
                </c:pt>
                <c:pt idx="54728">
                  <c:v>05:44:04</c:v>
                </c:pt>
                <c:pt idx="54729">
                  <c:v>05:44:05</c:v>
                </c:pt>
                <c:pt idx="54730">
                  <c:v>05:44:06</c:v>
                </c:pt>
                <c:pt idx="54731">
                  <c:v>05:44:07</c:v>
                </c:pt>
                <c:pt idx="54732">
                  <c:v>05:44:08</c:v>
                </c:pt>
                <c:pt idx="54733">
                  <c:v>05:44:09</c:v>
                </c:pt>
                <c:pt idx="54734">
                  <c:v>05:44:10</c:v>
                </c:pt>
                <c:pt idx="54735">
                  <c:v>05:44:11</c:v>
                </c:pt>
                <c:pt idx="54736">
                  <c:v>05:44:12</c:v>
                </c:pt>
                <c:pt idx="54737">
                  <c:v>05:44:13</c:v>
                </c:pt>
                <c:pt idx="54738">
                  <c:v>05:44:14</c:v>
                </c:pt>
                <c:pt idx="54739">
                  <c:v>05:44:15</c:v>
                </c:pt>
                <c:pt idx="54740">
                  <c:v>05:44:16</c:v>
                </c:pt>
                <c:pt idx="54741">
                  <c:v>05:44:17</c:v>
                </c:pt>
                <c:pt idx="54742">
                  <c:v>05:44:18</c:v>
                </c:pt>
                <c:pt idx="54743">
                  <c:v>05:44:19</c:v>
                </c:pt>
                <c:pt idx="54744">
                  <c:v>05:44:20</c:v>
                </c:pt>
                <c:pt idx="54745">
                  <c:v>05:44:21</c:v>
                </c:pt>
                <c:pt idx="54746">
                  <c:v>05:44:22</c:v>
                </c:pt>
                <c:pt idx="54747">
                  <c:v>05:44:23</c:v>
                </c:pt>
                <c:pt idx="54748">
                  <c:v>05:44:24</c:v>
                </c:pt>
                <c:pt idx="54749">
                  <c:v>05:44:25</c:v>
                </c:pt>
                <c:pt idx="54750">
                  <c:v>05:44:26</c:v>
                </c:pt>
                <c:pt idx="54751">
                  <c:v>05:44:27</c:v>
                </c:pt>
                <c:pt idx="54752">
                  <c:v>05:44:28</c:v>
                </c:pt>
                <c:pt idx="54753">
                  <c:v>05:44:29</c:v>
                </c:pt>
                <c:pt idx="54754">
                  <c:v>05:44:30</c:v>
                </c:pt>
                <c:pt idx="54755">
                  <c:v>05:44:31</c:v>
                </c:pt>
                <c:pt idx="54756">
                  <c:v>05:44:32</c:v>
                </c:pt>
                <c:pt idx="54757">
                  <c:v>05:44:33</c:v>
                </c:pt>
                <c:pt idx="54758">
                  <c:v>05:44:34</c:v>
                </c:pt>
                <c:pt idx="54759">
                  <c:v>05:44:35</c:v>
                </c:pt>
                <c:pt idx="54760">
                  <c:v>05:44:36</c:v>
                </c:pt>
                <c:pt idx="54761">
                  <c:v>05:44:37</c:v>
                </c:pt>
                <c:pt idx="54762">
                  <c:v>05:44:38</c:v>
                </c:pt>
                <c:pt idx="54763">
                  <c:v>05:44:39</c:v>
                </c:pt>
                <c:pt idx="54764">
                  <c:v>05:44:40</c:v>
                </c:pt>
                <c:pt idx="54765">
                  <c:v>05:44:41</c:v>
                </c:pt>
                <c:pt idx="54766">
                  <c:v>05:44:42</c:v>
                </c:pt>
                <c:pt idx="54767">
                  <c:v>05:44:43</c:v>
                </c:pt>
                <c:pt idx="54768">
                  <c:v>05:44:44</c:v>
                </c:pt>
                <c:pt idx="54769">
                  <c:v>05:44:45</c:v>
                </c:pt>
                <c:pt idx="54770">
                  <c:v>05:44:46</c:v>
                </c:pt>
                <c:pt idx="54771">
                  <c:v>05:44:47</c:v>
                </c:pt>
                <c:pt idx="54772">
                  <c:v>05:44:48</c:v>
                </c:pt>
                <c:pt idx="54773">
                  <c:v>05:44:49</c:v>
                </c:pt>
                <c:pt idx="54774">
                  <c:v>05:44:50</c:v>
                </c:pt>
                <c:pt idx="54775">
                  <c:v>05:44:51</c:v>
                </c:pt>
                <c:pt idx="54776">
                  <c:v>05:44:52</c:v>
                </c:pt>
                <c:pt idx="54777">
                  <c:v>05:44:53</c:v>
                </c:pt>
                <c:pt idx="54778">
                  <c:v>05:44:54</c:v>
                </c:pt>
                <c:pt idx="54779">
                  <c:v>05:44:55</c:v>
                </c:pt>
                <c:pt idx="54780">
                  <c:v>05:44:56</c:v>
                </c:pt>
                <c:pt idx="54781">
                  <c:v>05:44:57</c:v>
                </c:pt>
                <c:pt idx="54782">
                  <c:v>05:44:58</c:v>
                </c:pt>
                <c:pt idx="54783">
                  <c:v>05:44:59</c:v>
                </c:pt>
                <c:pt idx="54784">
                  <c:v>05:45:00</c:v>
                </c:pt>
                <c:pt idx="54785">
                  <c:v>05:45:01</c:v>
                </c:pt>
                <c:pt idx="54786">
                  <c:v>05:45:02</c:v>
                </c:pt>
                <c:pt idx="54787">
                  <c:v>05:45:03</c:v>
                </c:pt>
                <c:pt idx="54788">
                  <c:v>05:45:04</c:v>
                </c:pt>
                <c:pt idx="54789">
                  <c:v>05:45:05</c:v>
                </c:pt>
                <c:pt idx="54790">
                  <c:v>05:45:06</c:v>
                </c:pt>
                <c:pt idx="54791">
                  <c:v>05:45:07</c:v>
                </c:pt>
                <c:pt idx="54792">
                  <c:v>05:45:08</c:v>
                </c:pt>
                <c:pt idx="54793">
                  <c:v>05:45:09</c:v>
                </c:pt>
                <c:pt idx="54794">
                  <c:v>05:45:10</c:v>
                </c:pt>
                <c:pt idx="54795">
                  <c:v>05:45:11</c:v>
                </c:pt>
                <c:pt idx="54796">
                  <c:v>05:45:12</c:v>
                </c:pt>
                <c:pt idx="54797">
                  <c:v>05:45:13</c:v>
                </c:pt>
                <c:pt idx="54798">
                  <c:v>05:45:14</c:v>
                </c:pt>
                <c:pt idx="54799">
                  <c:v>05:45:15</c:v>
                </c:pt>
                <c:pt idx="54800">
                  <c:v>05:45:16</c:v>
                </c:pt>
                <c:pt idx="54801">
                  <c:v>05:45:17</c:v>
                </c:pt>
                <c:pt idx="54802">
                  <c:v>05:45:18</c:v>
                </c:pt>
                <c:pt idx="54803">
                  <c:v>05:45:19</c:v>
                </c:pt>
                <c:pt idx="54804">
                  <c:v>05:45:20</c:v>
                </c:pt>
                <c:pt idx="54805">
                  <c:v>05:45:21</c:v>
                </c:pt>
                <c:pt idx="54806">
                  <c:v>05:45:22</c:v>
                </c:pt>
                <c:pt idx="54807">
                  <c:v>05:45:23</c:v>
                </c:pt>
                <c:pt idx="54808">
                  <c:v>05:45:24</c:v>
                </c:pt>
                <c:pt idx="54809">
                  <c:v>05:45:25</c:v>
                </c:pt>
                <c:pt idx="54810">
                  <c:v>05:45:26</c:v>
                </c:pt>
                <c:pt idx="54811">
                  <c:v>05:45:27</c:v>
                </c:pt>
                <c:pt idx="54812">
                  <c:v>05:45:28</c:v>
                </c:pt>
                <c:pt idx="54813">
                  <c:v>05:45:29</c:v>
                </c:pt>
                <c:pt idx="54814">
                  <c:v>05:45:30</c:v>
                </c:pt>
                <c:pt idx="54815">
                  <c:v>05:45:31</c:v>
                </c:pt>
                <c:pt idx="54816">
                  <c:v>05:45:32</c:v>
                </c:pt>
                <c:pt idx="54817">
                  <c:v>05:45:33</c:v>
                </c:pt>
                <c:pt idx="54818">
                  <c:v>05:45:34</c:v>
                </c:pt>
                <c:pt idx="54819">
                  <c:v>05:45:35</c:v>
                </c:pt>
                <c:pt idx="54820">
                  <c:v>05:45:36</c:v>
                </c:pt>
                <c:pt idx="54821">
                  <c:v>05:45:37</c:v>
                </c:pt>
                <c:pt idx="54822">
                  <c:v>05:45:38</c:v>
                </c:pt>
                <c:pt idx="54823">
                  <c:v>05:45:39</c:v>
                </c:pt>
                <c:pt idx="54824">
                  <c:v>05:45:40</c:v>
                </c:pt>
                <c:pt idx="54825">
                  <c:v>05:45:41</c:v>
                </c:pt>
                <c:pt idx="54826">
                  <c:v>05:45:42</c:v>
                </c:pt>
                <c:pt idx="54827">
                  <c:v>05:45:43</c:v>
                </c:pt>
                <c:pt idx="54828">
                  <c:v>05:45:44</c:v>
                </c:pt>
                <c:pt idx="54829">
                  <c:v>05:45:45</c:v>
                </c:pt>
                <c:pt idx="54830">
                  <c:v>05:45:46</c:v>
                </c:pt>
                <c:pt idx="54831">
                  <c:v>05:45:47</c:v>
                </c:pt>
                <c:pt idx="54832">
                  <c:v>05:45:48</c:v>
                </c:pt>
                <c:pt idx="54833">
                  <c:v>05:45:49</c:v>
                </c:pt>
                <c:pt idx="54834">
                  <c:v>05:45:50</c:v>
                </c:pt>
                <c:pt idx="54835">
                  <c:v>05:45:51</c:v>
                </c:pt>
                <c:pt idx="54836">
                  <c:v>05:45:52</c:v>
                </c:pt>
                <c:pt idx="54837">
                  <c:v>05:45:53</c:v>
                </c:pt>
                <c:pt idx="54838">
                  <c:v>05:45:54</c:v>
                </c:pt>
                <c:pt idx="54839">
                  <c:v>05:45:55</c:v>
                </c:pt>
                <c:pt idx="54840">
                  <c:v>05:45:56</c:v>
                </c:pt>
                <c:pt idx="54841">
                  <c:v>05:45:57</c:v>
                </c:pt>
                <c:pt idx="54842">
                  <c:v>05:45:58</c:v>
                </c:pt>
                <c:pt idx="54843">
                  <c:v>05:45:59</c:v>
                </c:pt>
                <c:pt idx="54844">
                  <c:v>05:46:00</c:v>
                </c:pt>
                <c:pt idx="54845">
                  <c:v>05:46:01</c:v>
                </c:pt>
                <c:pt idx="54846">
                  <c:v>05:46:02</c:v>
                </c:pt>
                <c:pt idx="54847">
                  <c:v>05:46:03</c:v>
                </c:pt>
                <c:pt idx="54848">
                  <c:v>05:46:04</c:v>
                </c:pt>
                <c:pt idx="54849">
                  <c:v>05:46:05</c:v>
                </c:pt>
                <c:pt idx="54850">
                  <c:v>05:46:06</c:v>
                </c:pt>
                <c:pt idx="54851">
                  <c:v>05:46:07</c:v>
                </c:pt>
                <c:pt idx="54852">
                  <c:v>05:46:08</c:v>
                </c:pt>
                <c:pt idx="54853">
                  <c:v>05:46:09</c:v>
                </c:pt>
                <c:pt idx="54854">
                  <c:v>05:46:10</c:v>
                </c:pt>
                <c:pt idx="54855">
                  <c:v>05:46:11</c:v>
                </c:pt>
                <c:pt idx="54856">
                  <c:v>05:46:12</c:v>
                </c:pt>
                <c:pt idx="54857">
                  <c:v>05:46:13</c:v>
                </c:pt>
                <c:pt idx="54858">
                  <c:v>05:46:14</c:v>
                </c:pt>
                <c:pt idx="54859">
                  <c:v>05:46:15</c:v>
                </c:pt>
                <c:pt idx="54860">
                  <c:v>05:46:16</c:v>
                </c:pt>
                <c:pt idx="54861">
                  <c:v>05:46:17</c:v>
                </c:pt>
                <c:pt idx="54862">
                  <c:v>05:46:18</c:v>
                </c:pt>
                <c:pt idx="54863">
                  <c:v>05:46:19</c:v>
                </c:pt>
                <c:pt idx="54864">
                  <c:v>05:46:20</c:v>
                </c:pt>
                <c:pt idx="54865">
                  <c:v>05:46:21</c:v>
                </c:pt>
                <c:pt idx="54866">
                  <c:v>05:46:22</c:v>
                </c:pt>
                <c:pt idx="54867">
                  <c:v>05:46:23</c:v>
                </c:pt>
                <c:pt idx="54868">
                  <c:v>05:46:24</c:v>
                </c:pt>
                <c:pt idx="54869">
                  <c:v>05:46:25</c:v>
                </c:pt>
                <c:pt idx="54870">
                  <c:v>05:46:26</c:v>
                </c:pt>
                <c:pt idx="54871">
                  <c:v>05:46:27</c:v>
                </c:pt>
                <c:pt idx="54872">
                  <c:v>05:46:28</c:v>
                </c:pt>
                <c:pt idx="54873">
                  <c:v>05:46:29</c:v>
                </c:pt>
                <c:pt idx="54874">
                  <c:v>05:46:30</c:v>
                </c:pt>
                <c:pt idx="54875">
                  <c:v>05:46:31</c:v>
                </c:pt>
                <c:pt idx="54876">
                  <c:v>05:46:32</c:v>
                </c:pt>
                <c:pt idx="54877">
                  <c:v>05:46:33</c:v>
                </c:pt>
                <c:pt idx="54878">
                  <c:v>05:46:34</c:v>
                </c:pt>
                <c:pt idx="54879">
                  <c:v>05:46:35</c:v>
                </c:pt>
                <c:pt idx="54880">
                  <c:v>05:46:36</c:v>
                </c:pt>
                <c:pt idx="54881">
                  <c:v>05:46:37</c:v>
                </c:pt>
                <c:pt idx="54882">
                  <c:v>05:46:38</c:v>
                </c:pt>
                <c:pt idx="54883">
                  <c:v>05:46:39</c:v>
                </c:pt>
                <c:pt idx="54884">
                  <c:v>05:46:40</c:v>
                </c:pt>
                <c:pt idx="54885">
                  <c:v>05:46:41</c:v>
                </c:pt>
                <c:pt idx="54886">
                  <c:v>05:46:42</c:v>
                </c:pt>
                <c:pt idx="54887">
                  <c:v>05:46:43</c:v>
                </c:pt>
                <c:pt idx="54888">
                  <c:v>05:46:44</c:v>
                </c:pt>
                <c:pt idx="54889">
                  <c:v>05:46:45</c:v>
                </c:pt>
                <c:pt idx="54890">
                  <c:v>05:46:46</c:v>
                </c:pt>
                <c:pt idx="54891">
                  <c:v>05:46:47</c:v>
                </c:pt>
                <c:pt idx="54892">
                  <c:v>05:46:48</c:v>
                </c:pt>
                <c:pt idx="54893">
                  <c:v>05:46:49</c:v>
                </c:pt>
                <c:pt idx="54894">
                  <c:v>05:46:50</c:v>
                </c:pt>
                <c:pt idx="54895">
                  <c:v>05:46:51</c:v>
                </c:pt>
                <c:pt idx="54896">
                  <c:v>05:46:52</c:v>
                </c:pt>
                <c:pt idx="54897">
                  <c:v>05:46:53</c:v>
                </c:pt>
                <c:pt idx="54898">
                  <c:v>05:46:54</c:v>
                </c:pt>
                <c:pt idx="54899">
                  <c:v>05:46:55</c:v>
                </c:pt>
                <c:pt idx="54900">
                  <c:v>05:46:56</c:v>
                </c:pt>
                <c:pt idx="54901">
                  <c:v>05:46:57</c:v>
                </c:pt>
                <c:pt idx="54902">
                  <c:v>05:46:58</c:v>
                </c:pt>
                <c:pt idx="54903">
                  <c:v>05:46:59</c:v>
                </c:pt>
                <c:pt idx="54904">
                  <c:v>05:47:00</c:v>
                </c:pt>
                <c:pt idx="54905">
                  <c:v>05:47:01</c:v>
                </c:pt>
                <c:pt idx="54906">
                  <c:v>05:47:02</c:v>
                </c:pt>
                <c:pt idx="54907">
                  <c:v>05:47:03</c:v>
                </c:pt>
                <c:pt idx="54908">
                  <c:v>05:47:04</c:v>
                </c:pt>
                <c:pt idx="54909">
                  <c:v>05:47:05</c:v>
                </c:pt>
                <c:pt idx="54910">
                  <c:v>05:47:06</c:v>
                </c:pt>
                <c:pt idx="54911">
                  <c:v>05:47:07</c:v>
                </c:pt>
                <c:pt idx="54912">
                  <c:v>05:47:08</c:v>
                </c:pt>
                <c:pt idx="54913">
                  <c:v>05:47:09</c:v>
                </c:pt>
                <c:pt idx="54914">
                  <c:v>05:47:10</c:v>
                </c:pt>
                <c:pt idx="54915">
                  <c:v>05:47:11</c:v>
                </c:pt>
                <c:pt idx="54916">
                  <c:v>05:47:12</c:v>
                </c:pt>
                <c:pt idx="54917">
                  <c:v>05:47:13</c:v>
                </c:pt>
                <c:pt idx="54918">
                  <c:v>05:47:14</c:v>
                </c:pt>
                <c:pt idx="54919">
                  <c:v>05:47:15</c:v>
                </c:pt>
                <c:pt idx="54920">
                  <c:v>05:47:16</c:v>
                </c:pt>
                <c:pt idx="54921">
                  <c:v>05:47:17</c:v>
                </c:pt>
                <c:pt idx="54922">
                  <c:v>05:47:18</c:v>
                </c:pt>
                <c:pt idx="54923">
                  <c:v>05:47:19</c:v>
                </c:pt>
                <c:pt idx="54924">
                  <c:v>05:47:20</c:v>
                </c:pt>
                <c:pt idx="54925">
                  <c:v>05:47:21</c:v>
                </c:pt>
                <c:pt idx="54926">
                  <c:v>05:47:22</c:v>
                </c:pt>
                <c:pt idx="54927">
                  <c:v>05:47:23</c:v>
                </c:pt>
                <c:pt idx="54928">
                  <c:v>05:47:24</c:v>
                </c:pt>
                <c:pt idx="54929">
                  <c:v>05:47:25</c:v>
                </c:pt>
                <c:pt idx="54930">
                  <c:v>05:47:26</c:v>
                </c:pt>
                <c:pt idx="54931">
                  <c:v>05:47:27</c:v>
                </c:pt>
                <c:pt idx="54932">
                  <c:v>05:47:28</c:v>
                </c:pt>
                <c:pt idx="54933">
                  <c:v>05:47:29</c:v>
                </c:pt>
                <c:pt idx="54934">
                  <c:v>05:47:30</c:v>
                </c:pt>
                <c:pt idx="54935">
                  <c:v>05:47:31</c:v>
                </c:pt>
                <c:pt idx="54936">
                  <c:v>05:47:32</c:v>
                </c:pt>
                <c:pt idx="54937">
                  <c:v>05:47:33</c:v>
                </c:pt>
                <c:pt idx="54938">
                  <c:v>05:47:34</c:v>
                </c:pt>
                <c:pt idx="54939">
                  <c:v>05:47:35</c:v>
                </c:pt>
                <c:pt idx="54940">
                  <c:v>05:47:36</c:v>
                </c:pt>
                <c:pt idx="54941">
                  <c:v>05:47:37</c:v>
                </c:pt>
                <c:pt idx="54942">
                  <c:v>05:47:38</c:v>
                </c:pt>
                <c:pt idx="54943">
                  <c:v>05:47:39</c:v>
                </c:pt>
                <c:pt idx="54944">
                  <c:v>05:47:40</c:v>
                </c:pt>
                <c:pt idx="54945">
                  <c:v>05:47:41</c:v>
                </c:pt>
                <c:pt idx="54946">
                  <c:v>05:47:42</c:v>
                </c:pt>
                <c:pt idx="54947">
                  <c:v>05:47:43</c:v>
                </c:pt>
                <c:pt idx="54948">
                  <c:v>05:47:44</c:v>
                </c:pt>
                <c:pt idx="54949">
                  <c:v>05:47:45</c:v>
                </c:pt>
                <c:pt idx="54950">
                  <c:v>05:47:46</c:v>
                </c:pt>
                <c:pt idx="54951">
                  <c:v>05:47:47</c:v>
                </c:pt>
                <c:pt idx="54952">
                  <c:v>05:47:48</c:v>
                </c:pt>
                <c:pt idx="54953">
                  <c:v>05:47:49</c:v>
                </c:pt>
                <c:pt idx="54954">
                  <c:v>05:47:50</c:v>
                </c:pt>
                <c:pt idx="54955">
                  <c:v>05:47:51</c:v>
                </c:pt>
                <c:pt idx="54956">
                  <c:v>05:47:52</c:v>
                </c:pt>
                <c:pt idx="54957">
                  <c:v>05:47:53</c:v>
                </c:pt>
                <c:pt idx="54958">
                  <c:v>05:47:54</c:v>
                </c:pt>
                <c:pt idx="54959">
                  <c:v>05:47:55</c:v>
                </c:pt>
                <c:pt idx="54960">
                  <c:v>05:47:56</c:v>
                </c:pt>
                <c:pt idx="54961">
                  <c:v>05:47:57</c:v>
                </c:pt>
                <c:pt idx="54962">
                  <c:v>05:47:58</c:v>
                </c:pt>
                <c:pt idx="54963">
                  <c:v>05:47:59</c:v>
                </c:pt>
                <c:pt idx="54964">
                  <c:v>05:48:00</c:v>
                </c:pt>
                <c:pt idx="54965">
                  <c:v>05:48:01</c:v>
                </c:pt>
                <c:pt idx="54966">
                  <c:v>05:48:02</c:v>
                </c:pt>
                <c:pt idx="54967">
                  <c:v>05:48:03</c:v>
                </c:pt>
                <c:pt idx="54968">
                  <c:v>05:48:04</c:v>
                </c:pt>
                <c:pt idx="54969">
                  <c:v>05:48:05</c:v>
                </c:pt>
                <c:pt idx="54970">
                  <c:v>05:48:06</c:v>
                </c:pt>
                <c:pt idx="54971">
                  <c:v>05:48:07</c:v>
                </c:pt>
                <c:pt idx="54972">
                  <c:v>05:48:08</c:v>
                </c:pt>
                <c:pt idx="54973">
                  <c:v>05:48:09</c:v>
                </c:pt>
                <c:pt idx="54974">
                  <c:v>05:48:10</c:v>
                </c:pt>
                <c:pt idx="54975">
                  <c:v>05:48:11</c:v>
                </c:pt>
                <c:pt idx="54976">
                  <c:v>05:48:12</c:v>
                </c:pt>
                <c:pt idx="54977">
                  <c:v>05:48:13</c:v>
                </c:pt>
                <c:pt idx="54978">
                  <c:v>05:48:14</c:v>
                </c:pt>
                <c:pt idx="54979">
                  <c:v>05:48:15</c:v>
                </c:pt>
                <c:pt idx="54980">
                  <c:v>05:48:16</c:v>
                </c:pt>
                <c:pt idx="54981">
                  <c:v>05:48:17</c:v>
                </c:pt>
                <c:pt idx="54982">
                  <c:v>05:48:18</c:v>
                </c:pt>
                <c:pt idx="54983">
                  <c:v>05:48:19</c:v>
                </c:pt>
                <c:pt idx="54984">
                  <c:v>05:48:20</c:v>
                </c:pt>
                <c:pt idx="54985">
                  <c:v>05:48:21</c:v>
                </c:pt>
                <c:pt idx="54986">
                  <c:v>05:48:22</c:v>
                </c:pt>
                <c:pt idx="54987">
                  <c:v>05:48:23</c:v>
                </c:pt>
                <c:pt idx="54988">
                  <c:v>05:48:24</c:v>
                </c:pt>
                <c:pt idx="54989">
                  <c:v>05:48:25</c:v>
                </c:pt>
                <c:pt idx="54990">
                  <c:v>05:48:26</c:v>
                </c:pt>
                <c:pt idx="54991">
                  <c:v>05:48:27</c:v>
                </c:pt>
                <c:pt idx="54992">
                  <c:v>05:48:28</c:v>
                </c:pt>
                <c:pt idx="54993">
                  <c:v>05:48:29</c:v>
                </c:pt>
                <c:pt idx="54994">
                  <c:v>05:48:30</c:v>
                </c:pt>
                <c:pt idx="54995">
                  <c:v>05:48:31</c:v>
                </c:pt>
                <c:pt idx="54996">
                  <c:v>05:48:32</c:v>
                </c:pt>
                <c:pt idx="54997">
                  <c:v>05:48:33</c:v>
                </c:pt>
                <c:pt idx="54998">
                  <c:v>05:48:34</c:v>
                </c:pt>
                <c:pt idx="54999">
                  <c:v>05:48:35</c:v>
                </c:pt>
                <c:pt idx="55000">
                  <c:v>05:48:36</c:v>
                </c:pt>
                <c:pt idx="55001">
                  <c:v>05:48:37</c:v>
                </c:pt>
                <c:pt idx="55002">
                  <c:v>05:48:38</c:v>
                </c:pt>
                <c:pt idx="55003">
                  <c:v>05:48:39</c:v>
                </c:pt>
                <c:pt idx="55004">
                  <c:v>05:48:40</c:v>
                </c:pt>
                <c:pt idx="55005">
                  <c:v>05:48:41</c:v>
                </c:pt>
                <c:pt idx="55006">
                  <c:v>05:48:42</c:v>
                </c:pt>
                <c:pt idx="55007">
                  <c:v>05:48:43</c:v>
                </c:pt>
                <c:pt idx="55008">
                  <c:v>05:48:44</c:v>
                </c:pt>
                <c:pt idx="55009">
                  <c:v>05:48:45</c:v>
                </c:pt>
                <c:pt idx="55010">
                  <c:v>05:48:46</c:v>
                </c:pt>
                <c:pt idx="55011">
                  <c:v>05:48:47</c:v>
                </c:pt>
                <c:pt idx="55012">
                  <c:v>05:48:48</c:v>
                </c:pt>
                <c:pt idx="55013">
                  <c:v>05:48:49</c:v>
                </c:pt>
                <c:pt idx="55014">
                  <c:v>05:48:50</c:v>
                </c:pt>
                <c:pt idx="55015">
                  <c:v>05:48:51</c:v>
                </c:pt>
                <c:pt idx="55016">
                  <c:v>05:48:52</c:v>
                </c:pt>
                <c:pt idx="55017">
                  <c:v>05:48:53</c:v>
                </c:pt>
                <c:pt idx="55018">
                  <c:v>05:48:54</c:v>
                </c:pt>
                <c:pt idx="55019">
                  <c:v>05:48:55</c:v>
                </c:pt>
                <c:pt idx="55020">
                  <c:v>05:48:56</c:v>
                </c:pt>
                <c:pt idx="55021">
                  <c:v>05:48:57</c:v>
                </c:pt>
                <c:pt idx="55022">
                  <c:v>05:48:58</c:v>
                </c:pt>
                <c:pt idx="55023">
                  <c:v>05:48:59</c:v>
                </c:pt>
                <c:pt idx="55024">
                  <c:v>05:49:00</c:v>
                </c:pt>
                <c:pt idx="55025">
                  <c:v>05:49:01</c:v>
                </c:pt>
                <c:pt idx="55026">
                  <c:v>05:49:02</c:v>
                </c:pt>
                <c:pt idx="55027">
                  <c:v>05:49:03</c:v>
                </c:pt>
                <c:pt idx="55028">
                  <c:v>05:49:04</c:v>
                </c:pt>
                <c:pt idx="55029">
                  <c:v>05:49:05</c:v>
                </c:pt>
                <c:pt idx="55030">
                  <c:v>05:49:06</c:v>
                </c:pt>
                <c:pt idx="55031">
                  <c:v>05:49:07</c:v>
                </c:pt>
                <c:pt idx="55032">
                  <c:v>05:49:08</c:v>
                </c:pt>
                <c:pt idx="55033">
                  <c:v>05:49:09</c:v>
                </c:pt>
                <c:pt idx="55034">
                  <c:v>05:49:10</c:v>
                </c:pt>
                <c:pt idx="55035">
                  <c:v>05:49:11</c:v>
                </c:pt>
                <c:pt idx="55036">
                  <c:v>05:49:12</c:v>
                </c:pt>
                <c:pt idx="55037">
                  <c:v>05:49:13</c:v>
                </c:pt>
                <c:pt idx="55038">
                  <c:v>05:49:14</c:v>
                </c:pt>
                <c:pt idx="55039">
                  <c:v>05:49:15</c:v>
                </c:pt>
                <c:pt idx="55040">
                  <c:v>05:49:16</c:v>
                </c:pt>
                <c:pt idx="55041">
                  <c:v>05:49:17</c:v>
                </c:pt>
                <c:pt idx="55042">
                  <c:v>05:49:18</c:v>
                </c:pt>
                <c:pt idx="55043">
                  <c:v>05:49:19</c:v>
                </c:pt>
                <c:pt idx="55044">
                  <c:v>05:49:20</c:v>
                </c:pt>
                <c:pt idx="55045">
                  <c:v>05:49:21</c:v>
                </c:pt>
                <c:pt idx="55046">
                  <c:v>05:49:22</c:v>
                </c:pt>
                <c:pt idx="55047">
                  <c:v>05:49:23</c:v>
                </c:pt>
                <c:pt idx="55048">
                  <c:v>05:49:24</c:v>
                </c:pt>
                <c:pt idx="55049">
                  <c:v>05:49:25</c:v>
                </c:pt>
                <c:pt idx="55050">
                  <c:v>05:49:26</c:v>
                </c:pt>
                <c:pt idx="55051">
                  <c:v>05:49:27</c:v>
                </c:pt>
                <c:pt idx="55052">
                  <c:v>05:49:28</c:v>
                </c:pt>
                <c:pt idx="55053">
                  <c:v>05:49:29</c:v>
                </c:pt>
                <c:pt idx="55054">
                  <c:v>05:49:30</c:v>
                </c:pt>
                <c:pt idx="55055">
                  <c:v>05:49:31</c:v>
                </c:pt>
                <c:pt idx="55056">
                  <c:v>05:49:32</c:v>
                </c:pt>
                <c:pt idx="55057">
                  <c:v>05:49:33</c:v>
                </c:pt>
                <c:pt idx="55058">
                  <c:v>05:49:34</c:v>
                </c:pt>
                <c:pt idx="55059">
                  <c:v>05:49:35</c:v>
                </c:pt>
                <c:pt idx="55060">
                  <c:v>05:49:36</c:v>
                </c:pt>
                <c:pt idx="55061">
                  <c:v>05:49:37</c:v>
                </c:pt>
                <c:pt idx="55062">
                  <c:v>05:49:38</c:v>
                </c:pt>
                <c:pt idx="55063">
                  <c:v>05:49:39</c:v>
                </c:pt>
                <c:pt idx="55064">
                  <c:v>05:49:40</c:v>
                </c:pt>
                <c:pt idx="55065">
                  <c:v>05:49:41</c:v>
                </c:pt>
                <c:pt idx="55066">
                  <c:v>05:49:42</c:v>
                </c:pt>
                <c:pt idx="55067">
                  <c:v>05:49:43</c:v>
                </c:pt>
                <c:pt idx="55068">
                  <c:v>05:49:44</c:v>
                </c:pt>
                <c:pt idx="55069">
                  <c:v>05:49:45</c:v>
                </c:pt>
                <c:pt idx="55070">
                  <c:v>05:49:46</c:v>
                </c:pt>
                <c:pt idx="55071">
                  <c:v>05:49:47</c:v>
                </c:pt>
                <c:pt idx="55072">
                  <c:v>05:49:48</c:v>
                </c:pt>
                <c:pt idx="55073">
                  <c:v>05:49:49</c:v>
                </c:pt>
                <c:pt idx="55074">
                  <c:v>05:49:50</c:v>
                </c:pt>
                <c:pt idx="55075">
                  <c:v>05:49:51</c:v>
                </c:pt>
                <c:pt idx="55076">
                  <c:v>05:49:52</c:v>
                </c:pt>
                <c:pt idx="55077">
                  <c:v>05:49:53</c:v>
                </c:pt>
                <c:pt idx="55078">
                  <c:v>05:49:54</c:v>
                </c:pt>
                <c:pt idx="55079">
                  <c:v>05:49:55</c:v>
                </c:pt>
                <c:pt idx="55080">
                  <c:v>05:49:56</c:v>
                </c:pt>
                <c:pt idx="55081">
                  <c:v>05:49:57</c:v>
                </c:pt>
                <c:pt idx="55082">
                  <c:v>05:49:58</c:v>
                </c:pt>
                <c:pt idx="55083">
                  <c:v>05:49:59</c:v>
                </c:pt>
                <c:pt idx="55084">
                  <c:v>05:50:00</c:v>
                </c:pt>
                <c:pt idx="55085">
                  <c:v>05:50:01</c:v>
                </c:pt>
                <c:pt idx="55086">
                  <c:v>05:50:02</c:v>
                </c:pt>
                <c:pt idx="55087">
                  <c:v>05:50:03</c:v>
                </c:pt>
                <c:pt idx="55088">
                  <c:v>05:50:04</c:v>
                </c:pt>
                <c:pt idx="55089">
                  <c:v>05:50:05</c:v>
                </c:pt>
                <c:pt idx="55090">
                  <c:v>05:50:06</c:v>
                </c:pt>
                <c:pt idx="55091">
                  <c:v>05:50:07</c:v>
                </c:pt>
                <c:pt idx="55092">
                  <c:v>05:50:08</c:v>
                </c:pt>
                <c:pt idx="55093">
                  <c:v>05:50:09</c:v>
                </c:pt>
                <c:pt idx="55094">
                  <c:v>05:50:10</c:v>
                </c:pt>
                <c:pt idx="55095">
                  <c:v>05:50:11</c:v>
                </c:pt>
                <c:pt idx="55096">
                  <c:v>05:50:12</c:v>
                </c:pt>
                <c:pt idx="55097">
                  <c:v>05:50:13</c:v>
                </c:pt>
                <c:pt idx="55098">
                  <c:v>05:50:14</c:v>
                </c:pt>
                <c:pt idx="55099">
                  <c:v>05:50:15</c:v>
                </c:pt>
                <c:pt idx="55100">
                  <c:v>05:50:16</c:v>
                </c:pt>
                <c:pt idx="55101">
                  <c:v>05:50:17</c:v>
                </c:pt>
                <c:pt idx="55102">
                  <c:v>05:50:18</c:v>
                </c:pt>
                <c:pt idx="55103">
                  <c:v>05:50:19</c:v>
                </c:pt>
                <c:pt idx="55104">
                  <c:v>05:50:20</c:v>
                </c:pt>
                <c:pt idx="55105">
                  <c:v>05:50:21</c:v>
                </c:pt>
                <c:pt idx="55106">
                  <c:v>05:50:22</c:v>
                </c:pt>
                <c:pt idx="55107">
                  <c:v>05:50:23</c:v>
                </c:pt>
                <c:pt idx="55108">
                  <c:v>05:50:24</c:v>
                </c:pt>
                <c:pt idx="55109">
                  <c:v>05:50:25</c:v>
                </c:pt>
                <c:pt idx="55110">
                  <c:v>05:50:26</c:v>
                </c:pt>
                <c:pt idx="55111">
                  <c:v>05:50:27</c:v>
                </c:pt>
                <c:pt idx="55112">
                  <c:v>05:50:28</c:v>
                </c:pt>
                <c:pt idx="55113">
                  <c:v>05:50:29</c:v>
                </c:pt>
                <c:pt idx="55114">
                  <c:v>05:50:30</c:v>
                </c:pt>
                <c:pt idx="55115">
                  <c:v>05:50:31</c:v>
                </c:pt>
                <c:pt idx="55116">
                  <c:v>05:50:32</c:v>
                </c:pt>
                <c:pt idx="55117">
                  <c:v>05:50:33</c:v>
                </c:pt>
                <c:pt idx="55118">
                  <c:v>05:50:34</c:v>
                </c:pt>
                <c:pt idx="55119">
                  <c:v>05:50:35</c:v>
                </c:pt>
                <c:pt idx="55120">
                  <c:v>05:50:36</c:v>
                </c:pt>
                <c:pt idx="55121">
                  <c:v>05:50:37</c:v>
                </c:pt>
                <c:pt idx="55122">
                  <c:v>05:50:38</c:v>
                </c:pt>
                <c:pt idx="55123">
                  <c:v>05:50:39</c:v>
                </c:pt>
                <c:pt idx="55124">
                  <c:v>05:50:40</c:v>
                </c:pt>
                <c:pt idx="55125">
                  <c:v>05:50:41</c:v>
                </c:pt>
                <c:pt idx="55126">
                  <c:v>05:50:42</c:v>
                </c:pt>
                <c:pt idx="55127">
                  <c:v>05:50:43</c:v>
                </c:pt>
                <c:pt idx="55128">
                  <c:v>05:50:44</c:v>
                </c:pt>
                <c:pt idx="55129">
                  <c:v>05:50:45</c:v>
                </c:pt>
                <c:pt idx="55130">
                  <c:v>05:50:46</c:v>
                </c:pt>
                <c:pt idx="55131">
                  <c:v>05:50:47</c:v>
                </c:pt>
                <c:pt idx="55132">
                  <c:v>05:50:48</c:v>
                </c:pt>
                <c:pt idx="55133">
                  <c:v>05:50:49</c:v>
                </c:pt>
                <c:pt idx="55134">
                  <c:v>05:50:50</c:v>
                </c:pt>
                <c:pt idx="55135">
                  <c:v>05:50:51</c:v>
                </c:pt>
                <c:pt idx="55136">
                  <c:v>05:50:52</c:v>
                </c:pt>
                <c:pt idx="55137">
                  <c:v>05:50:53</c:v>
                </c:pt>
                <c:pt idx="55138">
                  <c:v>05:50:54</c:v>
                </c:pt>
                <c:pt idx="55139">
                  <c:v>05:50:55</c:v>
                </c:pt>
                <c:pt idx="55140">
                  <c:v>05:50:56</c:v>
                </c:pt>
                <c:pt idx="55141">
                  <c:v>05:50:57</c:v>
                </c:pt>
                <c:pt idx="55142">
                  <c:v>05:50:58</c:v>
                </c:pt>
                <c:pt idx="55143">
                  <c:v>05:50:59</c:v>
                </c:pt>
                <c:pt idx="55144">
                  <c:v>05:51:00</c:v>
                </c:pt>
                <c:pt idx="55145">
                  <c:v>05:51:01</c:v>
                </c:pt>
                <c:pt idx="55146">
                  <c:v>05:51:02</c:v>
                </c:pt>
                <c:pt idx="55147">
                  <c:v>05:51:03</c:v>
                </c:pt>
                <c:pt idx="55148">
                  <c:v>05:51:04</c:v>
                </c:pt>
                <c:pt idx="55149">
                  <c:v>05:51:05</c:v>
                </c:pt>
                <c:pt idx="55150">
                  <c:v>05:51:06</c:v>
                </c:pt>
                <c:pt idx="55151">
                  <c:v>05:51:07</c:v>
                </c:pt>
                <c:pt idx="55152">
                  <c:v>05:51:08</c:v>
                </c:pt>
                <c:pt idx="55153">
                  <c:v>05:51:09</c:v>
                </c:pt>
                <c:pt idx="55154">
                  <c:v>05:51:10</c:v>
                </c:pt>
                <c:pt idx="55155">
                  <c:v>05:51:11</c:v>
                </c:pt>
                <c:pt idx="55156">
                  <c:v>05:51:12</c:v>
                </c:pt>
                <c:pt idx="55157">
                  <c:v>05:51:13</c:v>
                </c:pt>
                <c:pt idx="55158">
                  <c:v>05:51:14</c:v>
                </c:pt>
                <c:pt idx="55159">
                  <c:v>05:51:15</c:v>
                </c:pt>
                <c:pt idx="55160">
                  <c:v>05:51:16</c:v>
                </c:pt>
                <c:pt idx="55161">
                  <c:v>05:51:17</c:v>
                </c:pt>
                <c:pt idx="55162">
                  <c:v>05:51:18</c:v>
                </c:pt>
                <c:pt idx="55163">
                  <c:v>05:51:19</c:v>
                </c:pt>
                <c:pt idx="55164">
                  <c:v>05:51:20</c:v>
                </c:pt>
                <c:pt idx="55165">
                  <c:v>05:51:21</c:v>
                </c:pt>
                <c:pt idx="55166">
                  <c:v>05:51:22</c:v>
                </c:pt>
                <c:pt idx="55167">
                  <c:v>05:51:23</c:v>
                </c:pt>
                <c:pt idx="55168">
                  <c:v>05:51:24</c:v>
                </c:pt>
                <c:pt idx="55169">
                  <c:v>05:51:25</c:v>
                </c:pt>
                <c:pt idx="55170">
                  <c:v>05:51:26</c:v>
                </c:pt>
                <c:pt idx="55171">
                  <c:v>05:51:27</c:v>
                </c:pt>
                <c:pt idx="55172">
                  <c:v>05:51:28</c:v>
                </c:pt>
                <c:pt idx="55173">
                  <c:v>05:51:29</c:v>
                </c:pt>
                <c:pt idx="55174">
                  <c:v>05:51:30</c:v>
                </c:pt>
                <c:pt idx="55175">
                  <c:v>05:51:31</c:v>
                </c:pt>
                <c:pt idx="55176">
                  <c:v>05:51:32</c:v>
                </c:pt>
                <c:pt idx="55177">
                  <c:v>05:51:33</c:v>
                </c:pt>
                <c:pt idx="55178">
                  <c:v>05:51:34</c:v>
                </c:pt>
                <c:pt idx="55179">
                  <c:v>05:51:35</c:v>
                </c:pt>
                <c:pt idx="55180">
                  <c:v>05:51:36</c:v>
                </c:pt>
                <c:pt idx="55181">
                  <c:v>05:51:37</c:v>
                </c:pt>
                <c:pt idx="55182">
                  <c:v>05:51:38</c:v>
                </c:pt>
                <c:pt idx="55183">
                  <c:v>05:51:39</c:v>
                </c:pt>
                <c:pt idx="55184">
                  <c:v>05:51:40</c:v>
                </c:pt>
                <c:pt idx="55185">
                  <c:v>05:51:41</c:v>
                </c:pt>
                <c:pt idx="55186">
                  <c:v>05:51:42</c:v>
                </c:pt>
                <c:pt idx="55187">
                  <c:v>05:51:43</c:v>
                </c:pt>
                <c:pt idx="55188">
                  <c:v>05:51:44</c:v>
                </c:pt>
                <c:pt idx="55189">
                  <c:v>05:51:45</c:v>
                </c:pt>
                <c:pt idx="55190">
                  <c:v>05:51:46</c:v>
                </c:pt>
                <c:pt idx="55191">
                  <c:v>05:51:47</c:v>
                </c:pt>
                <c:pt idx="55192">
                  <c:v>05:51:48</c:v>
                </c:pt>
                <c:pt idx="55193">
                  <c:v>05:51:49</c:v>
                </c:pt>
                <c:pt idx="55194">
                  <c:v>05:51:50</c:v>
                </c:pt>
                <c:pt idx="55195">
                  <c:v>05:51:51</c:v>
                </c:pt>
                <c:pt idx="55196">
                  <c:v>05:51:52</c:v>
                </c:pt>
                <c:pt idx="55197">
                  <c:v>05:51:53</c:v>
                </c:pt>
                <c:pt idx="55198">
                  <c:v>05:51:54</c:v>
                </c:pt>
                <c:pt idx="55199">
                  <c:v>05:51:55</c:v>
                </c:pt>
                <c:pt idx="55200">
                  <c:v>05:51:56</c:v>
                </c:pt>
                <c:pt idx="55201">
                  <c:v>05:51:57</c:v>
                </c:pt>
                <c:pt idx="55202">
                  <c:v>05:51:58</c:v>
                </c:pt>
                <c:pt idx="55203">
                  <c:v>05:51:59</c:v>
                </c:pt>
                <c:pt idx="55204">
                  <c:v>05:52:00</c:v>
                </c:pt>
                <c:pt idx="55205">
                  <c:v>05:52:01</c:v>
                </c:pt>
                <c:pt idx="55206">
                  <c:v>05:52:02</c:v>
                </c:pt>
                <c:pt idx="55207">
                  <c:v>05:52:03</c:v>
                </c:pt>
                <c:pt idx="55208">
                  <c:v>05:52:04</c:v>
                </c:pt>
                <c:pt idx="55209">
                  <c:v>05:52:05</c:v>
                </c:pt>
                <c:pt idx="55210">
                  <c:v>05:52:06</c:v>
                </c:pt>
                <c:pt idx="55211">
                  <c:v>05:52:07</c:v>
                </c:pt>
                <c:pt idx="55212">
                  <c:v>05:52:08</c:v>
                </c:pt>
                <c:pt idx="55213">
                  <c:v>05:52:09</c:v>
                </c:pt>
                <c:pt idx="55214">
                  <c:v>05:52:10</c:v>
                </c:pt>
                <c:pt idx="55215">
                  <c:v>05:52:11</c:v>
                </c:pt>
                <c:pt idx="55216">
                  <c:v>05:52:12</c:v>
                </c:pt>
                <c:pt idx="55217">
                  <c:v>05:52:13</c:v>
                </c:pt>
                <c:pt idx="55218">
                  <c:v>05:52:14</c:v>
                </c:pt>
                <c:pt idx="55219">
                  <c:v>05:52:15</c:v>
                </c:pt>
                <c:pt idx="55220">
                  <c:v>05:52:16</c:v>
                </c:pt>
                <c:pt idx="55221">
                  <c:v>05:52:17</c:v>
                </c:pt>
                <c:pt idx="55222">
                  <c:v>05:52:18</c:v>
                </c:pt>
                <c:pt idx="55223">
                  <c:v>05:52:19</c:v>
                </c:pt>
                <c:pt idx="55224">
                  <c:v>05:52:20</c:v>
                </c:pt>
                <c:pt idx="55225">
                  <c:v>05:52:21</c:v>
                </c:pt>
                <c:pt idx="55226">
                  <c:v>05:52:22</c:v>
                </c:pt>
                <c:pt idx="55227">
                  <c:v>05:52:23</c:v>
                </c:pt>
                <c:pt idx="55228">
                  <c:v>05:52:24</c:v>
                </c:pt>
                <c:pt idx="55229">
                  <c:v>05:52:25</c:v>
                </c:pt>
                <c:pt idx="55230">
                  <c:v>05:52:26</c:v>
                </c:pt>
                <c:pt idx="55231">
                  <c:v>05:52:27</c:v>
                </c:pt>
                <c:pt idx="55232">
                  <c:v>05:52:28</c:v>
                </c:pt>
                <c:pt idx="55233">
                  <c:v>05:52:29</c:v>
                </c:pt>
                <c:pt idx="55234">
                  <c:v>05:52:30</c:v>
                </c:pt>
                <c:pt idx="55235">
                  <c:v>05:52:31</c:v>
                </c:pt>
                <c:pt idx="55236">
                  <c:v>05:52:32</c:v>
                </c:pt>
                <c:pt idx="55237">
                  <c:v>05:52:33</c:v>
                </c:pt>
                <c:pt idx="55238">
                  <c:v>05:52:34</c:v>
                </c:pt>
                <c:pt idx="55239">
                  <c:v>05:52:35</c:v>
                </c:pt>
                <c:pt idx="55240">
                  <c:v>05:52:36</c:v>
                </c:pt>
                <c:pt idx="55241">
                  <c:v>05:52:37</c:v>
                </c:pt>
                <c:pt idx="55242">
                  <c:v>05:52:38</c:v>
                </c:pt>
                <c:pt idx="55243">
                  <c:v>05:52:39</c:v>
                </c:pt>
                <c:pt idx="55244">
                  <c:v>05:52:40</c:v>
                </c:pt>
                <c:pt idx="55245">
                  <c:v>05:52:41</c:v>
                </c:pt>
                <c:pt idx="55246">
                  <c:v>05:52:42</c:v>
                </c:pt>
                <c:pt idx="55247">
                  <c:v>05:52:43</c:v>
                </c:pt>
                <c:pt idx="55248">
                  <c:v>05:52:44</c:v>
                </c:pt>
                <c:pt idx="55249">
                  <c:v>05:52:45</c:v>
                </c:pt>
                <c:pt idx="55250">
                  <c:v>05:52:46</c:v>
                </c:pt>
                <c:pt idx="55251">
                  <c:v>05:52:47</c:v>
                </c:pt>
                <c:pt idx="55252">
                  <c:v>05:52:48</c:v>
                </c:pt>
                <c:pt idx="55253">
                  <c:v>05:52:49</c:v>
                </c:pt>
                <c:pt idx="55254">
                  <c:v>05:52:50</c:v>
                </c:pt>
                <c:pt idx="55255">
                  <c:v>05:52:51</c:v>
                </c:pt>
                <c:pt idx="55256">
                  <c:v>05:52:52</c:v>
                </c:pt>
                <c:pt idx="55257">
                  <c:v>05:52:53</c:v>
                </c:pt>
                <c:pt idx="55258">
                  <c:v>05:52:54</c:v>
                </c:pt>
                <c:pt idx="55259">
                  <c:v>05:52:55</c:v>
                </c:pt>
                <c:pt idx="55260">
                  <c:v>05:52:56</c:v>
                </c:pt>
                <c:pt idx="55261">
                  <c:v>05:52:57</c:v>
                </c:pt>
                <c:pt idx="55262">
                  <c:v>05:52:58</c:v>
                </c:pt>
                <c:pt idx="55263">
                  <c:v>05:52:59</c:v>
                </c:pt>
                <c:pt idx="55264">
                  <c:v>05:53:00</c:v>
                </c:pt>
                <c:pt idx="55265">
                  <c:v>05:53:01</c:v>
                </c:pt>
                <c:pt idx="55266">
                  <c:v>05:53:02</c:v>
                </c:pt>
                <c:pt idx="55267">
                  <c:v>05:53:03</c:v>
                </c:pt>
                <c:pt idx="55268">
                  <c:v>05:53:04</c:v>
                </c:pt>
                <c:pt idx="55269">
                  <c:v>05:53:05</c:v>
                </c:pt>
                <c:pt idx="55270">
                  <c:v>05:53:06</c:v>
                </c:pt>
                <c:pt idx="55271">
                  <c:v>05:53:07</c:v>
                </c:pt>
                <c:pt idx="55272">
                  <c:v>05:53:08</c:v>
                </c:pt>
                <c:pt idx="55273">
                  <c:v>05:53:09</c:v>
                </c:pt>
                <c:pt idx="55274">
                  <c:v>05:53:10</c:v>
                </c:pt>
                <c:pt idx="55275">
                  <c:v>05:53:11</c:v>
                </c:pt>
                <c:pt idx="55276">
                  <c:v>05:53:12</c:v>
                </c:pt>
                <c:pt idx="55277">
                  <c:v>05:53:13</c:v>
                </c:pt>
                <c:pt idx="55278">
                  <c:v>05:53:14</c:v>
                </c:pt>
                <c:pt idx="55279">
                  <c:v>05:53:15</c:v>
                </c:pt>
                <c:pt idx="55280">
                  <c:v>05:53:16</c:v>
                </c:pt>
                <c:pt idx="55281">
                  <c:v>05:53:17</c:v>
                </c:pt>
                <c:pt idx="55282">
                  <c:v>05:53:18</c:v>
                </c:pt>
                <c:pt idx="55283">
                  <c:v>05:53:19</c:v>
                </c:pt>
                <c:pt idx="55284">
                  <c:v>05:53:20</c:v>
                </c:pt>
                <c:pt idx="55285">
                  <c:v>05:53:21</c:v>
                </c:pt>
                <c:pt idx="55286">
                  <c:v>05:53:22</c:v>
                </c:pt>
                <c:pt idx="55287">
                  <c:v>05:53:23</c:v>
                </c:pt>
                <c:pt idx="55288">
                  <c:v>05:53:24</c:v>
                </c:pt>
                <c:pt idx="55289">
                  <c:v>05:53:25</c:v>
                </c:pt>
                <c:pt idx="55290">
                  <c:v>05:53:26</c:v>
                </c:pt>
                <c:pt idx="55291">
                  <c:v>05:53:27</c:v>
                </c:pt>
                <c:pt idx="55292">
                  <c:v>05:53:28</c:v>
                </c:pt>
                <c:pt idx="55293">
                  <c:v>05:53:29</c:v>
                </c:pt>
                <c:pt idx="55294">
                  <c:v>05:53:30</c:v>
                </c:pt>
                <c:pt idx="55295">
                  <c:v>05:53:31</c:v>
                </c:pt>
                <c:pt idx="55296">
                  <c:v>05:53:32</c:v>
                </c:pt>
                <c:pt idx="55297">
                  <c:v>05:53:33</c:v>
                </c:pt>
                <c:pt idx="55298">
                  <c:v>05:53:34</c:v>
                </c:pt>
                <c:pt idx="55299">
                  <c:v>05:53:35</c:v>
                </c:pt>
                <c:pt idx="55300">
                  <c:v>05:53:36</c:v>
                </c:pt>
                <c:pt idx="55301">
                  <c:v>05:53:37</c:v>
                </c:pt>
                <c:pt idx="55302">
                  <c:v>05:53:38</c:v>
                </c:pt>
                <c:pt idx="55303">
                  <c:v>05:53:39</c:v>
                </c:pt>
                <c:pt idx="55304">
                  <c:v>05:53:40</c:v>
                </c:pt>
                <c:pt idx="55305">
                  <c:v>05:53:41</c:v>
                </c:pt>
                <c:pt idx="55306">
                  <c:v>05:53:42</c:v>
                </c:pt>
                <c:pt idx="55307">
                  <c:v>05:53:43</c:v>
                </c:pt>
                <c:pt idx="55308">
                  <c:v>05:53:44</c:v>
                </c:pt>
                <c:pt idx="55309">
                  <c:v>05:53:45</c:v>
                </c:pt>
                <c:pt idx="55310">
                  <c:v>05:53:46</c:v>
                </c:pt>
                <c:pt idx="55311">
                  <c:v>05:53:47</c:v>
                </c:pt>
                <c:pt idx="55312">
                  <c:v>05:53:48</c:v>
                </c:pt>
                <c:pt idx="55313">
                  <c:v>05:53:49</c:v>
                </c:pt>
                <c:pt idx="55314">
                  <c:v>05:53:50</c:v>
                </c:pt>
                <c:pt idx="55315">
                  <c:v>05:53:51</c:v>
                </c:pt>
                <c:pt idx="55316">
                  <c:v>05:53:52</c:v>
                </c:pt>
                <c:pt idx="55317">
                  <c:v>05:53:53</c:v>
                </c:pt>
                <c:pt idx="55318">
                  <c:v>05:53:54</c:v>
                </c:pt>
                <c:pt idx="55319">
                  <c:v>05:53:55</c:v>
                </c:pt>
                <c:pt idx="55320">
                  <c:v>05:53:56</c:v>
                </c:pt>
                <c:pt idx="55321">
                  <c:v>05:53:57</c:v>
                </c:pt>
                <c:pt idx="55322">
                  <c:v>05:53:58</c:v>
                </c:pt>
                <c:pt idx="55323">
                  <c:v>05:53:59</c:v>
                </c:pt>
                <c:pt idx="55324">
                  <c:v>05:54:00</c:v>
                </c:pt>
                <c:pt idx="55325">
                  <c:v>05:54:01</c:v>
                </c:pt>
                <c:pt idx="55326">
                  <c:v>05:54:02</c:v>
                </c:pt>
                <c:pt idx="55327">
                  <c:v>05:54:03</c:v>
                </c:pt>
                <c:pt idx="55328">
                  <c:v>05:54:04</c:v>
                </c:pt>
                <c:pt idx="55329">
                  <c:v>05:54:05</c:v>
                </c:pt>
                <c:pt idx="55330">
                  <c:v>05:54:06</c:v>
                </c:pt>
                <c:pt idx="55331">
                  <c:v>05:54:07</c:v>
                </c:pt>
                <c:pt idx="55332">
                  <c:v>05:54:08</c:v>
                </c:pt>
                <c:pt idx="55333">
                  <c:v>05:54:09</c:v>
                </c:pt>
                <c:pt idx="55334">
                  <c:v>05:54:10</c:v>
                </c:pt>
                <c:pt idx="55335">
                  <c:v>05:54:11</c:v>
                </c:pt>
                <c:pt idx="55336">
                  <c:v>05:54:12</c:v>
                </c:pt>
                <c:pt idx="55337">
                  <c:v>05:54:13</c:v>
                </c:pt>
                <c:pt idx="55338">
                  <c:v>05:54:14</c:v>
                </c:pt>
                <c:pt idx="55339">
                  <c:v>05:54:15</c:v>
                </c:pt>
                <c:pt idx="55340">
                  <c:v>05:54:16</c:v>
                </c:pt>
                <c:pt idx="55341">
                  <c:v>05:54:17</c:v>
                </c:pt>
                <c:pt idx="55342">
                  <c:v>05:54:18</c:v>
                </c:pt>
                <c:pt idx="55343">
                  <c:v>05:54:19</c:v>
                </c:pt>
                <c:pt idx="55344">
                  <c:v>05:54:20</c:v>
                </c:pt>
                <c:pt idx="55345">
                  <c:v>05:54:21</c:v>
                </c:pt>
                <c:pt idx="55346">
                  <c:v>05:54:22</c:v>
                </c:pt>
                <c:pt idx="55347">
                  <c:v>05:54:23</c:v>
                </c:pt>
                <c:pt idx="55348">
                  <c:v>05:54:24</c:v>
                </c:pt>
                <c:pt idx="55349">
                  <c:v>05:54:25</c:v>
                </c:pt>
                <c:pt idx="55350">
                  <c:v>05:54:26</c:v>
                </c:pt>
                <c:pt idx="55351">
                  <c:v>05:54:27</c:v>
                </c:pt>
                <c:pt idx="55352">
                  <c:v>05:54:28</c:v>
                </c:pt>
                <c:pt idx="55353">
                  <c:v>05:54:29</c:v>
                </c:pt>
                <c:pt idx="55354">
                  <c:v>05:54:30</c:v>
                </c:pt>
                <c:pt idx="55355">
                  <c:v>05:54:31</c:v>
                </c:pt>
                <c:pt idx="55356">
                  <c:v>05:54:32</c:v>
                </c:pt>
                <c:pt idx="55357">
                  <c:v>05:54:33</c:v>
                </c:pt>
                <c:pt idx="55358">
                  <c:v>05:54:34</c:v>
                </c:pt>
                <c:pt idx="55359">
                  <c:v>05:54:35</c:v>
                </c:pt>
                <c:pt idx="55360">
                  <c:v>05:54:36</c:v>
                </c:pt>
                <c:pt idx="55361">
                  <c:v>05:54:37</c:v>
                </c:pt>
                <c:pt idx="55362">
                  <c:v>05:54:38</c:v>
                </c:pt>
                <c:pt idx="55363">
                  <c:v>05:54:39</c:v>
                </c:pt>
                <c:pt idx="55364">
                  <c:v>05:54:40</c:v>
                </c:pt>
                <c:pt idx="55365">
                  <c:v>05:54:41</c:v>
                </c:pt>
                <c:pt idx="55366">
                  <c:v>05:54:42</c:v>
                </c:pt>
                <c:pt idx="55367">
                  <c:v>05:54:43</c:v>
                </c:pt>
                <c:pt idx="55368">
                  <c:v>05:54:44</c:v>
                </c:pt>
                <c:pt idx="55369">
                  <c:v>05:54:45</c:v>
                </c:pt>
                <c:pt idx="55370">
                  <c:v>05:54:46</c:v>
                </c:pt>
                <c:pt idx="55371">
                  <c:v>05:54:47</c:v>
                </c:pt>
                <c:pt idx="55372">
                  <c:v>05:54:48</c:v>
                </c:pt>
                <c:pt idx="55373">
                  <c:v>05:54:49</c:v>
                </c:pt>
                <c:pt idx="55374">
                  <c:v>05:54:50</c:v>
                </c:pt>
                <c:pt idx="55375">
                  <c:v>05:54:51</c:v>
                </c:pt>
                <c:pt idx="55376">
                  <c:v>05:54:52</c:v>
                </c:pt>
                <c:pt idx="55377">
                  <c:v>05:54:53</c:v>
                </c:pt>
                <c:pt idx="55378">
                  <c:v>05:54:54</c:v>
                </c:pt>
                <c:pt idx="55379">
                  <c:v>05:54:55</c:v>
                </c:pt>
                <c:pt idx="55380">
                  <c:v>05:54:56</c:v>
                </c:pt>
                <c:pt idx="55381">
                  <c:v>05:54:57</c:v>
                </c:pt>
                <c:pt idx="55382">
                  <c:v>05:54:58</c:v>
                </c:pt>
                <c:pt idx="55383">
                  <c:v>05:54:59</c:v>
                </c:pt>
                <c:pt idx="55384">
                  <c:v>05:55:00</c:v>
                </c:pt>
                <c:pt idx="55385">
                  <c:v>05:55:01</c:v>
                </c:pt>
                <c:pt idx="55386">
                  <c:v>05:55:02</c:v>
                </c:pt>
                <c:pt idx="55387">
                  <c:v>05:55:03</c:v>
                </c:pt>
                <c:pt idx="55388">
                  <c:v>05:55:04</c:v>
                </c:pt>
                <c:pt idx="55389">
                  <c:v>05:55:05</c:v>
                </c:pt>
                <c:pt idx="55390">
                  <c:v>05:55:06</c:v>
                </c:pt>
                <c:pt idx="55391">
                  <c:v>05:55:07</c:v>
                </c:pt>
                <c:pt idx="55392">
                  <c:v>05:55:08</c:v>
                </c:pt>
                <c:pt idx="55393">
                  <c:v>05:55:09</c:v>
                </c:pt>
                <c:pt idx="55394">
                  <c:v>05:55:10</c:v>
                </c:pt>
                <c:pt idx="55395">
                  <c:v>05:55:11</c:v>
                </c:pt>
                <c:pt idx="55396">
                  <c:v>05:55:12</c:v>
                </c:pt>
                <c:pt idx="55397">
                  <c:v>05:55:13</c:v>
                </c:pt>
                <c:pt idx="55398">
                  <c:v>05:55:14</c:v>
                </c:pt>
                <c:pt idx="55399">
                  <c:v>05:55:15</c:v>
                </c:pt>
                <c:pt idx="55400">
                  <c:v>05:55:16</c:v>
                </c:pt>
                <c:pt idx="55401">
                  <c:v>05:55:17</c:v>
                </c:pt>
                <c:pt idx="55402">
                  <c:v>05:55:18</c:v>
                </c:pt>
                <c:pt idx="55403">
                  <c:v>05:55:19</c:v>
                </c:pt>
                <c:pt idx="55404">
                  <c:v>05:55:20</c:v>
                </c:pt>
                <c:pt idx="55405">
                  <c:v>05:55:21</c:v>
                </c:pt>
                <c:pt idx="55406">
                  <c:v>05:55:22</c:v>
                </c:pt>
                <c:pt idx="55407">
                  <c:v>05:55:23</c:v>
                </c:pt>
                <c:pt idx="55408">
                  <c:v>05:55:24</c:v>
                </c:pt>
                <c:pt idx="55409">
                  <c:v>05:55:25</c:v>
                </c:pt>
                <c:pt idx="55410">
                  <c:v>05:55:26</c:v>
                </c:pt>
                <c:pt idx="55411">
                  <c:v>05:55:27</c:v>
                </c:pt>
                <c:pt idx="55412">
                  <c:v>05:55:28</c:v>
                </c:pt>
                <c:pt idx="55413">
                  <c:v>05:55:29</c:v>
                </c:pt>
                <c:pt idx="55414">
                  <c:v>05:55:30</c:v>
                </c:pt>
                <c:pt idx="55415">
                  <c:v>05:55:31</c:v>
                </c:pt>
                <c:pt idx="55416">
                  <c:v>05:55:32</c:v>
                </c:pt>
                <c:pt idx="55417">
                  <c:v>05:55:33</c:v>
                </c:pt>
                <c:pt idx="55418">
                  <c:v>05:55:34</c:v>
                </c:pt>
                <c:pt idx="55419">
                  <c:v>05:55:35</c:v>
                </c:pt>
                <c:pt idx="55420">
                  <c:v>05:55:36</c:v>
                </c:pt>
                <c:pt idx="55421">
                  <c:v>05:55:37</c:v>
                </c:pt>
                <c:pt idx="55422">
                  <c:v>05:55:38</c:v>
                </c:pt>
                <c:pt idx="55423">
                  <c:v>05:55:39</c:v>
                </c:pt>
                <c:pt idx="55424">
                  <c:v>05:55:40</c:v>
                </c:pt>
                <c:pt idx="55425">
                  <c:v>05:55:41</c:v>
                </c:pt>
                <c:pt idx="55426">
                  <c:v>05:55:42</c:v>
                </c:pt>
                <c:pt idx="55427">
                  <c:v>05:55:43</c:v>
                </c:pt>
                <c:pt idx="55428">
                  <c:v>05:55:44</c:v>
                </c:pt>
                <c:pt idx="55429">
                  <c:v>05:55:45</c:v>
                </c:pt>
                <c:pt idx="55430">
                  <c:v>05:55:46</c:v>
                </c:pt>
                <c:pt idx="55431">
                  <c:v>05:55:47</c:v>
                </c:pt>
                <c:pt idx="55432">
                  <c:v>05:55:48</c:v>
                </c:pt>
                <c:pt idx="55433">
                  <c:v>05:55:49</c:v>
                </c:pt>
                <c:pt idx="55434">
                  <c:v>05:55:50</c:v>
                </c:pt>
                <c:pt idx="55435">
                  <c:v>05:55:51</c:v>
                </c:pt>
                <c:pt idx="55436">
                  <c:v>05:55:52</c:v>
                </c:pt>
                <c:pt idx="55437">
                  <c:v>05:55:53</c:v>
                </c:pt>
                <c:pt idx="55438">
                  <c:v>05:55:54</c:v>
                </c:pt>
                <c:pt idx="55439">
                  <c:v>05:55:55</c:v>
                </c:pt>
                <c:pt idx="55440">
                  <c:v>05:55:56</c:v>
                </c:pt>
                <c:pt idx="55441">
                  <c:v>05:55:57</c:v>
                </c:pt>
                <c:pt idx="55442">
                  <c:v>05:55:58</c:v>
                </c:pt>
                <c:pt idx="55443">
                  <c:v>05:55:59</c:v>
                </c:pt>
                <c:pt idx="55444">
                  <c:v>05:56:00</c:v>
                </c:pt>
                <c:pt idx="55445">
                  <c:v>05:56:01</c:v>
                </c:pt>
                <c:pt idx="55446">
                  <c:v>05:56:02</c:v>
                </c:pt>
                <c:pt idx="55447">
                  <c:v>05:56:03</c:v>
                </c:pt>
                <c:pt idx="55448">
                  <c:v>05:56:04</c:v>
                </c:pt>
                <c:pt idx="55449">
                  <c:v>05:56:05</c:v>
                </c:pt>
                <c:pt idx="55450">
                  <c:v>05:56:06</c:v>
                </c:pt>
                <c:pt idx="55451">
                  <c:v>05:56:07</c:v>
                </c:pt>
                <c:pt idx="55452">
                  <c:v>05:56:08</c:v>
                </c:pt>
                <c:pt idx="55453">
                  <c:v>05:56:09</c:v>
                </c:pt>
                <c:pt idx="55454">
                  <c:v>05:56:10</c:v>
                </c:pt>
                <c:pt idx="55455">
                  <c:v>05:56:11</c:v>
                </c:pt>
                <c:pt idx="55456">
                  <c:v>05:56:12</c:v>
                </c:pt>
                <c:pt idx="55457">
                  <c:v>05:56:13</c:v>
                </c:pt>
                <c:pt idx="55458">
                  <c:v>05:56:14</c:v>
                </c:pt>
                <c:pt idx="55459">
                  <c:v>05:56:15</c:v>
                </c:pt>
                <c:pt idx="55460">
                  <c:v>05:56:16</c:v>
                </c:pt>
                <c:pt idx="55461">
                  <c:v>05:56:17</c:v>
                </c:pt>
                <c:pt idx="55462">
                  <c:v>05:56:18</c:v>
                </c:pt>
                <c:pt idx="55463">
                  <c:v>05:56:19</c:v>
                </c:pt>
                <c:pt idx="55464">
                  <c:v>05:56:20</c:v>
                </c:pt>
                <c:pt idx="55465">
                  <c:v>05:56:21</c:v>
                </c:pt>
                <c:pt idx="55466">
                  <c:v>05:56:22</c:v>
                </c:pt>
                <c:pt idx="55467">
                  <c:v>05:56:23</c:v>
                </c:pt>
                <c:pt idx="55468">
                  <c:v>05:56:24</c:v>
                </c:pt>
                <c:pt idx="55469">
                  <c:v>05:56:25</c:v>
                </c:pt>
                <c:pt idx="55470">
                  <c:v>05:56:26</c:v>
                </c:pt>
                <c:pt idx="55471">
                  <c:v>05:56:27</c:v>
                </c:pt>
                <c:pt idx="55472">
                  <c:v>05:56:28</c:v>
                </c:pt>
                <c:pt idx="55473">
                  <c:v>05:56:29</c:v>
                </c:pt>
                <c:pt idx="55474">
                  <c:v>05:56:30</c:v>
                </c:pt>
                <c:pt idx="55475">
                  <c:v>05:56:31</c:v>
                </c:pt>
                <c:pt idx="55476">
                  <c:v>05:56:32</c:v>
                </c:pt>
                <c:pt idx="55477">
                  <c:v>05:56:33</c:v>
                </c:pt>
                <c:pt idx="55478">
                  <c:v>05:56:34</c:v>
                </c:pt>
                <c:pt idx="55479">
                  <c:v>05:56:35</c:v>
                </c:pt>
                <c:pt idx="55480">
                  <c:v>05:56:36</c:v>
                </c:pt>
                <c:pt idx="55481">
                  <c:v>05:56:37</c:v>
                </c:pt>
                <c:pt idx="55482">
                  <c:v>05:56:38</c:v>
                </c:pt>
                <c:pt idx="55483">
                  <c:v>05:56:39</c:v>
                </c:pt>
                <c:pt idx="55484">
                  <c:v>05:56:40</c:v>
                </c:pt>
                <c:pt idx="55485">
                  <c:v>05:56:41</c:v>
                </c:pt>
                <c:pt idx="55486">
                  <c:v>05:56:42</c:v>
                </c:pt>
                <c:pt idx="55487">
                  <c:v>05:56:43</c:v>
                </c:pt>
                <c:pt idx="55488">
                  <c:v>05:56:44</c:v>
                </c:pt>
                <c:pt idx="55489">
                  <c:v>05:56:45</c:v>
                </c:pt>
                <c:pt idx="55490">
                  <c:v>05:56:46</c:v>
                </c:pt>
                <c:pt idx="55491">
                  <c:v>05:56:47</c:v>
                </c:pt>
                <c:pt idx="55492">
                  <c:v>05:56:48</c:v>
                </c:pt>
                <c:pt idx="55493">
                  <c:v>05:56:49</c:v>
                </c:pt>
                <c:pt idx="55494">
                  <c:v>05:56:50</c:v>
                </c:pt>
                <c:pt idx="55495">
                  <c:v>05:56:51</c:v>
                </c:pt>
                <c:pt idx="55496">
                  <c:v>05:56:52</c:v>
                </c:pt>
                <c:pt idx="55497">
                  <c:v>05:56:53</c:v>
                </c:pt>
                <c:pt idx="55498">
                  <c:v>05:56:54</c:v>
                </c:pt>
                <c:pt idx="55499">
                  <c:v>05:56:55</c:v>
                </c:pt>
                <c:pt idx="55500">
                  <c:v>05:56:56</c:v>
                </c:pt>
                <c:pt idx="55501">
                  <c:v>05:56:57</c:v>
                </c:pt>
                <c:pt idx="55502">
                  <c:v>05:56:58</c:v>
                </c:pt>
                <c:pt idx="55503">
                  <c:v>05:56:59</c:v>
                </c:pt>
                <c:pt idx="55504">
                  <c:v>05:57:00</c:v>
                </c:pt>
                <c:pt idx="55505">
                  <c:v>05:57:01</c:v>
                </c:pt>
                <c:pt idx="55506">
                  <c:v>05:57:02</c:v>
                </c:pt>
                <c:pt idx="55507">
                  <c:v>05:57:03</c:v>
                </c:pt>
                <c:pt idx="55508">
                  <c:v>05:57:04</c:v>
                </c:pt>
                <c:pt idx="55509">
                  <c:v>05:57:05</c:v>
                </c:pt>
                <c:pt idx="55510">
                  <c:v>05:57:06</c:v>
                </c:pt>
                <c:pt idx="55511">
                  <c:v>05:57:07</c:v>
                </c:pt>
                <c:pt idx="55512">
                  <c:v>05:57:08</c:v>
                </c:pt>
                <c:pt idx="55513">
                  <c:v>05:57:09</c:v>
                </c:pt>
                <c:pt idx="55514">
                  <c:v>05:57:10</c:v>
                </c:pt>
                <c:pt idx="55515">
                  <c:v>05:57:11</c:v>
                </c:pt>
                <c:pt idx="55516">
                  <c:v>05:57:12</c:v>
                </c:pt>
                <c:pt idx="55517">
                  <c:v>05:57:13</c:v>
                </c:pt>
                <c:pt idx="55518">
                  <c:v>05:57:14</c:v>
                </c:pt>
                <c:pt idx="55519">
                  <c:v>05:57:15</c:v>
                </c:pt>
                <c:pt idx="55520">
                  <c:v>05:57:16</c:v>
                </c:pt>
                <c:pt idx="55521">
                  <c:v>05:57:17</c:v>
                </c:pt>
                <c:pt idx="55522">
                  <c:v>05:57:18</c:v>
                </c:pt>
                <c:pt idx="55523">
                  <c:v>05:57:19</c:v>
                </c:pt>
                <c:pt idx="55524">
                  <c:v>05:57:20</c:v>
                </c:pt>
                <c:pt idx="55525">
                  <c:v>05:57:21</c:v>
                </c:pt>
                <c:pt idx="55526">
                  <c:v>05:57:22</c:v>
                </c:pt>
                <c:pt idx="55527">
                  <c:v>05:57:23</c:v>
                </c:pt>
                <c:pt idx="55528">
                  <c:v>05:57:24</c:v>
                </c:pt>
                <c:pt idx="55529">
                  <c:v>05:57:25</c:v>
                </c:pt>
                <c:pt idx="55530">
                  <c:v>05:57:26</c:v>
                </c:pt>
                <c:pt idx="55531">
                  <c:v>05:57:27</c:v>
                </c:pt>
                <c:pt idx="55532">
                  <c:v>05:57:28</c:v>
                </c:pt>
                <c:pt idx="55533">
                  <c:v>05:57:29</c:v>
                </c:pt>
                <c:pt idx="55534">
                  <c:v>05:57:30</c:v>
                </c:pt>
                <c:pt idx="55535">
                  <c:v>05:57:31</c:v>
                </c:pt>
                <c:pt idx="55536">
                  <c:v>05:57:32</c:v>
                </c:pt>
                <c:pt idx="55537">
                  <c:v>05:57:33</c:v>
                </c:pt>
                <c:pt idx="55538">
                  <c:v>05:57:34</c:v>
                </c:pt>
                <c:pt idx="55539">
                  <c:v>05:57:35</c:v>
                </c:pt>
                <c:pt idx="55540">
                  <c:v>05:57:36</c:v>
                </c:pt>
                <c:pt idx="55541">
                  <c:v>05:57:37</c:v>
                </c:pt>
                <c:pt idx="55542">
                  <c:v>05:57:38</c:v>
                </c:pt>
                <c:pt idx="55543">
                  <c:v>05:57:39</c:v>
                </c:pt>
                <c:pt idx="55544">
                  <c:v>05:57:40</c:v>
                </c:pt>
                <c:pt idx="55545">
                  <c:v>05:57:41</c:v>
                </c:pt>
                <c:pt idx="55546">
                  <c:v>05:57:42</c:v>
                </c:pt>
                <c:pt idx="55547">
                  <c:v>05:57:43</c:v>
                </c:pt>
                <c:pt idx="55548">
                  <c:v>05:57:44</c:v>
                </c:pt>
                <c:pt idx="55549">
                  <c:v>05:57:45</c:v>
                </c:pt>
                <c:pt idx="55550">
                  <c:v>05:57:46</c:v>
                </c:pt>
                <c:pt idx="55551">
                  <c:v>05:57:47</c:v>
                </c:pt>
                <c:pt idx="55552">
                  <c:v>05:57:48</c:v>
                </c:pt>
                <c:pt idx="55553">
                  <c:v>05:57:49</c:v>
                </c:pt>
                <c:pt idx="55554">
                  <c:v>05:57:50</c:v>
                </c:pt>
                <c:pt idx="55555">
                  <c:v>05:57:51</c:v>
                </c:pt>
                <c:pt idx="55556">
                  <c:v>05:57:52</c:v>
                </c:pt>
                <c:pt idx="55557">
                  <c:v>05:57:53</c:v>
                </c:pt>
                <c:pt idx="55558">
                  <c:v>05:57:54</c:v>
                </c:pt>
                <c:pt idx="55559">
                  <c:v>05:57:55</c:v>
                </c:pt>
                <c:pt idx="55560">
                  <c:v>05:57:56</c:v>
                </c:pt>
                <c:pt idx="55561">
                  <c:v>05:57:57</c:v>
                </c:pt>
                <c:pt idx="55562">
                  <c:v>05:57:58</c:v>
                </c:pt>
                <c:pt idx="55563">
                  <c:v>05:57:59</c:v>
                </c:pt>
                <c:pt idx="55564">
                  <c:v>05:58:00</c:v>
                </c:pt>
                <c:pt idx="55565">
                  <c:v>05:58:01</c:v>
                </c:pt>
                <c:pt idx="55566">
                  <c:v>05:58:02</c:v>
                </c:pt>
                <c:pt idx="55567">
                  <c:v>05:58:03</c:v>
                </c:pt>
                <c:pt idx="55568">
                  <c:v>05:58:04</c:v>
                </c:pt>
                <c:pt idx="55569">
                  <c:v>05:58:05</c:v>
                </c:pt>
                <c:pt idx="55570">
                  <c:v>05:58:06</c:v>
                </c:pt>
                <c:pt idx="55571">
                  <c:v>05:58:07</c:v>
                </c:pt>
                <c:pt idx="55572">
                  <c:v>05:58:08</c:v>
                </c:pt>
                <c:pt idx="55573">
                  <c:v>05:58:09</c:v>
                </c:pt>
                <c:pt idx="55574">
                  <c:v>05:58:10</c:v>
                </c:pt>
                <c:pt idx="55575">
                  <c:v>05:58:11</c:v>
                </c:pt>
                <c:pt idx="55576">
                  <c:v>05:58:12</c:v>
                </c:pt>
                <c:pt idx="55577">
                  <c:v>05:58:13</c:v>
                </c:pt>
                <c:pt idx="55578">
                  <c:v>05:58:14</c:v>
                </c:pt>
                <c:pt idx="55579">
                  <c:v>05:58:15</c:v>
                </c:pt>
                <c:pt idx="55580">
                  <c:v>05:58:16</c:v>
                </c:pt>
                <c:pt idx="55581">
                  <c:v>05:58:17</c:v>
                </c:pt>
                <c:pt idx="55582">
                  <c:v>05:58:18</c:v>
                </c:pt>
                <c:pt idx="55583">
                  <c:v>05:58:19</c:v>
                </c:pt>
                <c:pt idx="55584">
                  <c:v>05:58:20</c:v>
                </c:pt>
                <c:pt idx="55585">
                  <c:v>05:58:21</c:v>
                </c:pt>
                <c:pt idx="55586">
                  <c:v>05:58:22</c:v>
                </c:pt>
                <c:pt idx="55587">
                  <c:v>05:58:23</c:v>
                </c:pt>
                <c:pt idx="55588">
                  <c:v>05:58:24</c:v>
                </c:pt>
                <c:pt idx="55589">
                  <c:v>05:58:25</c:v>
                </c:pt>
                <c:pt idx="55590">
                  <c:v>05:58:26</c:v>
                </c:pt>
                <c:pt idx="55591">
                  <c:v>05:58:27</c:v>
                </c:pt>
                <c:pt idx="55592">
                  <c:v>05:58:28</c:v>
                </c:pt>
                <c:pt idx="55593">
                  <c:v>05:58:29</c:v>
                </c:pt>
                <c:pt idx="55594">
                  <c:v>05:58:30</c:v>
                </c:pt>
                <c:pt idx="55595">
                  <c:v>05:58:31</c:v>
                </c:pt>
                <c:pt idx="55596">
                  <c:v>05:58:32</c:v>
                </c:pt>
                <c:pt idx="55597">
                  <c:v>05:58:33</c:v>
                </c:pt>
                <c:pt idx="55598">
                  <c:v>05:58:34</c:v>
                </c:pt>
                <c:pt idx="55599">
                  <c:v>05:58:35</c:v>
                </c:pt>
                <c:pt idx="55600">
                  <c:v>05:58:36</c:v>
                </c:pt>
                <c:pt idx="55601">
                  <c:v>05:58:37</c:v>
                </c:pt>
                <c:pt idx="55602">
                  <c:v>05:58:38</c:v>
                </c:pt>
                <c:pt idx="55603">
                  <c:v>05:58:39</c:v>
                </c:pt>
                <c:pt idx="55604">
                  <c:v>05:58:40</c:v>
                </c:pt>
                <c:pt idx="55605">
                  <c:v>05:58:41</c:v>
                </c:pt>
                <c:pt idx="55606">
                  <c:v>05:58:42</c:v>
                </c:pt>
                <c:pt idx="55607">
                  <c:v>05:58:43</c:v>
                </c:pt>
                <c:pt idx="55608">
                  <c:v>05:58:44</c:v>
                </c:pt>
                <c:pt idx="55609">
                  <c:v>05:58:45</c:v>
                </c:pt>
                <c:pt idx="55610">
                  <c:v>05:58:46</c:v>
                </c:pt>
                <c:pt idx="55611">
                  <c:v>05:58:47</c:v>
                </c:pt>
                <c:pt idx="55612">
                  <c:v>05:58:48</c:v>
                </c:pt>
                <c:pt idx="55613">
                  <c:v>05:58:49</c:v>
                </c:pt>
                <c:pt idx="55614">
                  <c:v>05:58:50</c:v>
                </c:pt>
                <c:pt idx="55615">
                  <c:v>05:58:51</c:v>
                </c:pt>
                <c:pt idx="55616">
                  <c:v>05:58:52</c:v>
                </c:pt>
                <c:pt idx="55617">
                  <c:v>05:58:53</c:v>
                </c:pt>
                <c:pt idx="55618">
                  <c:v>05:58:54</c:v>
                </c:pt>
                <c:pt idx="55619">
                  <c:v>05:58:55</c:v>
                </c:pt>
                <c:pt idx="55620">
                  <c:v>05:58:56</c:v>
                </c:pt>
                <c:pt idx="55621">
                  <c:v>05:58:57</c:v>
                </c:pt>
                <c:pt idx="55622">
                  <c:v>05:58:58</c:v>
                </c:pt>
                <c:pt idx="55623">
                  <c:v>05:58:59</c:v>
                </c:pt>
                <c:pt idx="55624">
                  <c:v>05:59:00</c:v>
                </c:pt>
                <c:pt idx="55625">
                  <c:v>05:59:01</c:v>
                </c:pt>
                <c:pt idx="55626">
                  <c:v>05:59:02</c:v>
                </c:pt>
                <c:pt idx="55627">
                  <c:v>05:59:03</c:v>
                </c:pt>
                <c:pt idx="55628">
                  <c:v>05:59:04</c:v>
                </c:pt>
                <c:pt idx="55629">
                  <c:v>05:59:05</c:v>
                </c:pt>
                <c:pt idx="55630">
                  <c:v>05:59:06</c:v>
                </c:pt>
                <c:pt idx="55631">
                  <c:v>05:59:07</c:v>
                </c:pt>
                <c:pt idx="55632">
                  <c:v>05:59:08</c:v>
                </c:pt>
                <c:pt idx="55633">
                  <c:v>05:59:09</c:v>
                </c:pt>
                <c:pt idx="55634">
                  <c:v>05:59:10</c:v>
                </c:pt>
                <c:pt idx="55635">
                  <c:v>05:59:11</c:v>
                </c:pt>
                <c:pt idx="55636">
                  <c:v>05:59:12</c:v>
                </c:pt>
                <c:pt idx="55637">
                  <c:v>05:59:13</c:v>
                </c:pt>
                <c:pt idx="55638">
                  <c:v>05:59:14</c:v>
                </c:pt>
                <c:pt idx="55639">
                  <c:v>05:59:15</c:v>
                </c:pt>
                <c:pt idx="55640">
                  <c:v>05:59:16</c:v>
                </c:pt>
                <c:pt idx="55641">
                  <c:v>05:59:17</c:v>
                </c:pt>
                <c:pt idx="55642">
                  <c:v>05:59:18</c:v>
                </c:pt>
                <c:pt idx="55643">
                  <c:v>05:59:19</c:v>
                </c:pt>
                <c:pt idx="55644">
                  <c:v>05:59:20</c:v>
                </c:pt>
                <c:pt idx="55645">
                  <c:v>05:59:21</c:v>
                </c:pt>
                <c:pt idx="55646">
                  <c:v>05:59:22</c:v>
                </c:pt>
                <c:pt idx="55647">
                  <c:v>05:59:23</c:v>
                </c:pt>
                <c:pt idx="55648">
                  <c:v>05:59:24</c:v>
                </c:pt>
                <c:pt idx="55649">
                  <c:v>05:59:25</c:v>
                </c:pt>
                <c:pt idx="55650">
                  <c:v>05:59:26</c:v>
                </c:pt>
                <c:pt idx="55651">
                  <c:v>05:59:27</c:v>
                </c:pt>
                <c:pt idx="55652">
                  <c:v>05:59:28</c:v>
                </c:pt>
                <c:pt idx="55653">
                  <c:v>05:59:29</c:v>
                </c:pt>
                <c:pt idx="55654">
                  <c:v>05:59:30</c:v>
                </c:pt>
                <c:pt idx="55655">
                  <c:v>05:59:31</c:v>
                </c:pt>
                <c:pt idx="55656">
                  <c:v>05:59:32</c:v>
                </c:pt>
                <c:pt idx="55657">
                  <c:v>05:59:33</c:v>
                </c:pt>
                <c:pt idx="55658">
                  <c:v>05:59:34</c:v>
                </c:pt>
                <c:pt idx="55659">
                  <c:v>05:59:35</c:v>
                </c:pt>
                <c:pt idx="55660">
                  <c:v>05:59:36</c:v>
                </c:pt>
                <c:pt idx="55661">
                  <c:v>05:59:37</c:v>
                </c:pt>
                <c:pt idx="55662">
                  <c:v>05:59:38</c:v>
                </c:pt>
                <c:pt idx="55663">
                  <c:v>05:59:39</c:v>
                </c:pt>
                <c:pt idx="55664">
                  <c:v>05:59:40</c:v>
                </c:pt>
                <c:pt idx="55665">
                  <c:v>05:59:41</c:v>
                </c:pt>
                <c:pt idx="55666">
                  <c:v>05:59:42</c:v>
                </c:pt>
                <c:pt idx="55667">
                  <c:v>05:59:43</c:v>
                </c:pt>
                <c:pt idx="55668">
                  <c:v>05:59:44</c:v>
                </c:pt>
                <c:pt idx="55669">
                  <c:v>05:59:45</c:v>
                </c:pt>
                <c:pt idx="55670">
                  <c:v>05:59:46</c:v>
                </c:pt>
                <c:pt idx="55671">
                  <c:v>05:59:47</c:v>
                </c:pt>
                <c:pt idx="55672">
                  <c:v>05:59:48</c:v>
                </c:pt>
                <c:pt idx="55673">
                  <c:v>05:59:49</c:v>
                </c:pt>
                <c:pt idx="55674">
                  <c:v>05:59:50</c:v>
                </c:pt>
                <c:pt idx="55675">
                  <c:v>05:59:51</c:v>
                </c:pt>
                <c:pt idx="55676">
                  <c:v>05:59:52</c:v>
                </c:pt>
                <c:pt idx="55677">
                  <c:v>05:59:53</c:v>
                </c:pt>
                <c:pt idx="55678">
                  <c:v>05:59:54</c:v>
                </c:pt>
                <c:pt idx="55679">
                  <c:v>05:59:55</c:v>
                </c:pt>
                <c:pt idx="55680">
                  <c:v>05:59:56</c:v>
                </c:pt>
                <c:pt idx="55681">
                  <c:v>05:59:57</c:v>
                </c:pt>
                <c:pt idx="55682">
                  <c:v>05:59:58</c:v>
                </c:pt>
                <c:pt idx="55683">
                  <c:v>05:59:59</c:v>
                </c:pt>
                <c:pt idx="55684">
                  <c:v>06:00:00</c:v>
                </c:pt>
                <c:pt idx="55685">
                  <c:v>06:00:01</c:v>
                </c:pt>
                <c:pt idx="55686">
                  <c:v>06:00:02</c:v>
                </c:pt>
                <c:pt idx="55687">
                  <c:v>06:00:03</c:v>
                </c:pt>
                <c:pt idx="55688">
                  <c:v>06:00:04</c:v>
                </c:pt>
                <c:pt idx="55689">
                  <c:v>06:00:05</c:v>
                </c:pt>
                <c:pt idx="55690">
                  <c:v>06:00:06</c:v>
                </c:pt>
                <c:pt idx="55691">
                  <c:v>06:00:07</c:v>
                </c:pt>
                <c:pt idx="55692">
                  <c:v>06:00:08</c:v>
                </c:pt>
                <c:pt idx="55693">
                  <c:v>06:00:09</c:v>
                </c:pt>
                <c:pt idx="55694">
                  <c:v>06:00:10</c:v>
                </c:pt>
                <c:pt idx="55695">
                  <c:v>06:00:11</c:v>
                </c:pt>
                <c:pt idx="55696">
                  <c:v>06:00:12</c:v>
                </c:pt>
                <c:pt idx="55697">
                  <c:v>06:00:13</c:v>
                </c:pt>
                <c:pt idx="55698">
                  <c:v>06:00:14</c:v>
                </c:pt>
                <c:pt idx="55699">
                  <c:v>06:00:15</c:v>
                </c:pt>
                <c:pt idx="55700">
                  <c:v>06:00:16</c:v>
                </c:pt>
                <c:pt idx="55701">
                  <c:v>06:00:17</c:v>
                </c:pt>
                <c:pt idx="55702">
                  <c:v>06:00:18</c:v>
                </c:pt>
                <c:pt idx="55703">
                  <c:v>06:00:19</c:v>
                </c:pt>
                <c:pt idx="55704">
                  <c:v>06:00:20</c:v>
                </c:pt>
                <c:pt idx="55705">
                  <c:v>06:00:21</c:v>
                </c:pt>
                <c:pt idx="55706">
                  <c:v>06:00:22</c:v>
                </c:pt>
                <c:pt idx="55707">
                  <c:v>06:00:23</c:v>
                </c:pt>
                <c:pt idx="55708">
                  <c:v>06:00:24</c:v>
                </c:pt>
                <c:pt idx="55709">
                  <c:v>06:00:25</c:v>
                </c:pt>
                <c:pt idx="55710">
                  <c:v>06:00:26</c:v>
                </c:pt>
                <c:pt idx="55711">
                  <c:v>06:00:27</c:v>
                </c:pt>
                <c:pt idx="55712">
                  <c:v>06:00:28</c:v>
                </c:pt>
                <c:pt idx="55713">
                  <c:v>06:00:29</c:v>
                </c:pt>
                <c:pt idx="55714">
                  <c:v>06:00:30</c:v>
                </c:pt>
                <c:pt idx="55715">
                  <c:v>06:00:31</c:v>
                </c:pt>
                <c:pt idx="55716">
                  <c:v>06:00:32</c:v>
                </c:pt>
                <c:pt idx="55717">
                  <c:v>06:00:33</c:v>
                </c:pt>
                <c:pt idx="55718">
                  <c:v>06:00:34</c:v>
                </c:pt>
                <c:pt idx="55719">
                  <c:v>06:00:35</c:v>
                </c:pt>
                <c:pt idx="55720">
                  <c:v>06:00:36</c:v>
                </c:pt>
                <c:pt idx="55721">
                  <c:v>06:00:37</c:v>
                </c:pt>
                <c:pt idx="55722">
                  <c:v>06:00:38</c:v>
                </c:pt>
                <c:pt idx="55723">
                  <c:v>06:00:39</c:v>
                </c:pt>
                <c:pt idx="55724">
                  <c:v>06:00:40</c:v>
                </c:pt>
                <c:pt idx="55725">
                  <c:v>06:00:41</c:v>
                </c:pt>
                <c:pt idx="55726">
                  <c:v>06:00:42</c:v>
                </c:pt>
                <c:pt idx="55727">
                  <c:v>06:00:43</c:v>
                </c:pt>
                <c:pt idx="55728">
                  <c:v>06:00:44</c:v>
                </c:pt>
                <c:pt idx="55729">
                  <c:v>06:00:45</c:v>
                </c:pt>
                <c:pt idx="55730">
                  <c:v>06:00:46</c:v>
                </c:pt>
                <c:pt idx="55731">
                  <c:v>06:00:47</c:v>
                </c:pt>
                <c:pt idx="55732">
                  <c:v>06:00:48</c:v>
                </c:pt>
                <c:pt idx="55733">
                  <c:v>06:00:49</c:v>
                </c:pt>
                <c:pt idx="55734">
                  <c:v>06:00:50</c:v>
                </c:pt>
                <c:pt idx="55735">
                  <c:v>06:00:51</c:v>
                </c:pt>
                <c:pt idx="55736">
                  <c:v>06:00:52</c:v>
                </c:pt>
                <c:pt idx="55737">
                  <c:v>06:00:53</c:v>
                </c:pt>
                <c:pt idx="55738">
                  <c:v>06:00:54</c:v>
                </c:pt>
                <c:pt idx="55739">
                  <c:v>06:00:55</c:v>
                </c:pt>
                <c:pt idx="55740">
                  <c:v>06:00:56</c:v>
                </c:pt>
                <c:pt idx="55741">
                  <c:v>06:00:57</c:v>
                </c:pt>
                <c:pt idx="55742">
                  <c:v>06:00:58</c:v>
                </c:pt>
                <c:pt idx="55743">
                  <c:v>06:00:59</c:v>
                </c:pt>
                <c:pt idx="55744">
                  <c:v>06:01:00</c:v>
                </c:pt>
                <c:pt idx="55745">
                  <c:v>06:01:01</c:v>
                </c:pt>
                <c:pt idx="55746">
                  <c:v>06:01:02</c:v>
                </c:pt>
                <c:pt idx="55747">
                  <c:v>06:01:03</c:v>
                </c:pt>
                <c:pt idx="55748">
                  <c:v>06:01:04</c:v>
                </c:pt>
                <c:pt idx="55749">
                  <c:v>06:01:05</c:v>
                </c:pt>
                <c:pt idx="55750">
                  <c:v>06:01:06</c:v>
                </c:pt>
                <c:pt idx="55751">
                  <c:v>06:01:07</c:v>
                </c:pt>
                <c:pt idx="55752">
                  <c:v>06:01:08</c:v>
                </c:pt>
                <c:pt idx="55753">
                  <c:v>06:01:09</c:v>
                </c:pt>
                <c:pt idx="55754">
                  <c:v>06:01:10</c:v>
                </c:pt>
                <c:pt idx="55755">
                  <c:v>06:01:11</c:v>
                </c:pt>
                <c:pt idx="55756">
                  <c:v>06:01:12</c:v>
                </c:pt>
                <c:pt idx="55757">
                  <c:v>06:01:13</c:v>
                </c:pt>
                <c:pt idx="55758">
                  <c:v>06:01:14</c:v>
                </c:pt>
                <c:pt idx="55759">
                  <c:v>06:01:15</c:v>
                </c:pt>
                <c:pt idx="55760">
                  <c:v>06:01:16</c:v>
                </c:pt>
                <c:pt idx="55761">
                  <c:v>06:01:17</c:v>
                </c:pt>
                <c:pt idx="55762">
                  <c:v>06:01:18</c:v>
                </c:pt>
                <c:pt idx="55763">
                  <c:v>06:01:19</c:v>
                </c:pt>
                <c:pt idx="55764">
                  <c:v>06:01:20</c:v>
                </c:pt>
                <c:pt idx="55765">
                  <c:v>06:01:21</c:v>
                </c:pt>
                <c:pt idx="55766">
                  <c:v>06:01:22</c:v>
                </c:pt>
                <c:pt idx="55767">
                  <c:v>06:01:23</c:v>
                </c:pt>
                <c:pt idx="55768">
                  <c:v>06:01:24</c:v>
                </c:pt>
                <c:pt idx="55769">
                  <c:v>06:01:25</c:v>
                </c:pt>
                <c:pt idx="55770">
                  <c:v>06:01:26</c:v>
                </c:pt>
                <c:pt idx="55771">
                  <c:v>06:01:27</c:v>
                </c:pt>
                <c:pt idx="55772">
                  <c:v>06:01:28</c:v>
                </c:pt>
                <c:pt idx="55773">
                  <c:v>06:01:29</c:v>
                </c:pt>
                <c:pt idx="55774">
                  <c:v>06:01:30</c:v>
                </c:pt>
                <c:pt idx="55775">
                  <c:v>06:01:31</c:v>
                </c:pt>
                <c:pt idx="55776">
                  <c:v>06:01:32</c:v>
                </c:pt>
                <c:pt idx="55777">
                  <c:v>06:01:33</c:v>
                </c:pt>
                <c:pt idx="55778">
                  <c:v>06:01:34</c:v>
                </c:pt>
                <c:pt idx="55779">
                  <c:v>06:01:35</c:v>
                </c:pt>
                <c:pt idx="55780">
                  <c:v>06:01:36</c:v>
                </c:pt>
                <c:pt idx="55781">
                  <c:v>06:01:37</c:v>
                </c:pt>
                <c:pt idx="55782">
                  <c:v>06:01:38</c:v>
                </c:pt>
                <c:pt idx="55783">
                  <c:v>06:01:39</c:v>
                </c:pt>
                <c:pt idx="55784">
                  <c:v>06:01:40</c:v>
                </c:pt>
                <c:pt idx="55785">
                  <c:v>06:01:41</c:v>
                </c:pt>
                <c:pt idx="55786">
                  <c:v>06:01:42</c:v>
                </c:pt>
                <c:pt idx="55787">
                  <c:v>06:01:43</c:v>
                </c:pt>
                <c:pt idx="55788">
                  <c:v>06:01:44</c:v>
                </c:pt>
                <c:pt idx="55789">
                  <c:v>06:01:45</c:v>
                </c:pt>
                <c:pt idx="55790">
                  <c:v>06:01:46</c:v>
                </c:pt>
                <c:pt idx="55791">
                  <c:v>06:01:47</c:v>
                </c:pt>
                <c:pt idx="55792">
                  <c:v>06:01:48</c:v>
                </c:pt>
                <c:pt idx="55793">
                  <c:v>06:01:49</c:v>
                </c:pt>
                <c:pt idx="55794">
                  <c:v>06:01:50</c:v>
                </c:pt>
                <c:pt idx="55795">
                  <c:v>06:01:51</c:v>
                </c:pt>
                <c:pt idx="55796">
                  <c:v>06:01:52</c:v>
                </c:pt>
                <c:pt idx="55797">
                  <c:v>06:01:53</c:v>
                </c:pt>
                <c:pt idx="55798">
                  <c:v>06:01:54</c:v>
                </c:pt>
                <c:pt idx="55799">
                  <c:v>06:01:55</c:v>
                </c:pt>
                <c:pt idx="55800">
                  <c:v>06:01:56</c:v>
                </c:pt>
                <c:pt idx="55801">
                  <c:v>06:01:57</c:v>
                </c:pt>
                <c:pt idx="55802">
                  <c:v>06:01:58</c:v>
                </c:pt>
                <c:pt idx="55803">
                  <c:v>06:01:59</c:v>
                </c:pt>
                <c:pt idx="55804">
                  <c:v>06:02:00</c:v>
                </c:pt>
                <c:pt idx="55805">
                  <c:v>06:02:01</c:v>
                </c:pt>
                <c:pt idx="55806">
                  <c:v>06:02:02</c:v>
                </c:pt>
                <c:pt idx="55807">
                  <c:v>06:02:03</c:v>
                </c:pt>
                <c:pt idx="55808">
                  <c:v>06:02:04</c:v>
                </c:pt>
                <c:pt idx="55809">
                  <c:v>06:02:05</c:v>
                </c:pt>
                <c:pt idx="55810">
                  <c:v>06:02:06</c:v>
                </c:pt>
                <c:pt idx="55811">
                  <c:v>06:02:07</c:v>
                </c:pt>
                <c:pt idx="55812">
                  <c:v>06:02:08</c:v>
                </c:pt>
                <c:pt idx="55813">
                  <c:v>06:02:09</c:v>
                </c:pt>
                <c:pt idx="55814">
                  <c:v>06:02:10</c:v>
                </c:pt>
                <c:pt idx="55815">
                  <c:v>06:02:11</c:v>
                </c:pt>
                <c:pt idx="55816">
                  <c:v>06:02:12</c:v>
                </c:pt>
                <c:pt idx="55817">
                  <c:v>06:02:13</c:v>
                </c:pt>
                <c:pt idx="55818">
                  <c:v>06:02:14</c:v>
                </c:pt>
                <c:pt idx="55819">
                  <c:v>06:02:15</c:v>
                </c:pt>
                <c:pt idx="55820">
                  <c:v>06:02:16</c:v>
                </c:pt>
                <c:pt idx="55821">
                  <c:v>06:02:17</c:v>
                </c:pt>
                <c:pt idx="55822">
                  <c:v>06:02:18</c:v>
                </c:pt>
                <c:pt idx="55823">
                  <c:v>06:02:19</c:v>
                </c:pt>
                <c:pt idx="55824">
                  <c:v>06:02:20</c:v>
                </c:pt>
                <c:pt idx="55825">
                  <c:v>06:02:21</c:v>
                </c:pt>
                <c:pt idx="55826">
                  <c:v>06:02:22</c:v>
                </c:pt>
                <c:pt idx="55827">
                  <c:v>06:02:23</c:v>
                </c:pt>
                <c:pt idx="55828">
                  <c:v>06:02:24</c:v>
                </c:pt>
                <c:pt idx="55829">
                  <c:v>06:02:25</c:v>
                </c:pt>
                <c:pt idx="55830">
                  <c:v>06:02:26</c:v>
                </c:pt>
                <c:pt idx="55831">
                  <c:v>06:02:27</c:v>
                </c:pt>
                <c:pt idx="55832">
                  <c:v>06:02:28</c:v>
                </c:pt>
                <c:pt idx="55833">
                  <c:v>06:02:29</c:v>
                </c:pt>
                <c:pt idx="55834">
                  <c:v>06:02:30</c:v>
                </c:pt>
                <c:pt idx="55835">
                  <c:v>06:02:31</c:v>
                </c:pt>
                <c:pt idx="55836">
                  <c:v>06:02:32</c:v>
                </c:pt>
                <c:pt idx="55837">
                  <c:v>06:02:33</c:v>
                </c:pt>
                <c:pt idx="55838">
                  <c:v>06:02:34</c:v>
                </c:pt>
                <c:pt idx="55839">
                  <c:v>06:02:35</c:v>
                </c:pt>
                <c:pt idx="55840">
                  <c:v>06:02:36</c:v>
                </c:pt>
                <c:pt idx="55841">
                  <c:v>06:02:37</c:v>
                </c:pt>
                <c:pt idx="55842">
                  <c:v>06:02:38</c:v>
                </c:pt>
                <c:pt idx="55843">
                  <c:v>06:02:39</c:v>
                </c:pt>
                <c:pt idx="55844">
                  <c:v>06:02:40</c:v>
                </c:pt>
                <c:pt idx="55845">
                  <c:v>06:02:41</c:v>
                </c:pt>
                <c:pt idx="55846">
                  <c:v>06:02:42</c:v>
                </c:pt>
                <c:pt idx="55847">
                  <c:v>06:02:43</c:v>
                </c:pt>
                <c:pt idx="55848">
                  <c:v>06:02:44</c:v>
                </c:pt>
                <c:pt idx="55849">
                  <c:v>06:02:45</c:v>
                </c:pt>
                <c:pt idx="55850">
                  <c:v>06:02:46</c:v>
                </c:pt>
                <c:pt idx="55851">
                  <c:v>06:02:47</c:v>
                </c:pt>
                <c:pt idx="55852">
                  <c:v>06:02:48</c:v>
                </c:pt>
                <c:pt idx="55853">
                  <c:v>06:02:49</c:v>
                </c:pt>
                <c:pt idx="55854">
                  <c:v>06:02:50</c:v>
                </c:pt>
                <c:pt idx="55855">
                  <c:v>06:02:51</c:v>
                </c:pt>
                <c:pt idx="55856">
                  <c:v>06:02:52</c:v>
                </c:pt>
                <c:pt idx="55857">
                  <c:v>06:02:53</c:v>
                </c:pt>
                <c:pt idx="55858">
                  <c:v>06:02:54</c:v>
                </c:pt>
                <c:pt idx="55859">
                  <c:v>06:02:55</c:v>
                </c:pt>
                <c:pt idx="55860">
                  <c:v>06:02:56</c:v>
                </c:pt>
                <c:pt idx="55861">
                  <c:v>06:02:57</c:v>
                </c:pt>
                <c:pt idx="55862">
                  <c:v>06:02:58</c:v>
                </c:pt>
                <c:pt idx="55863">
                  <c:v>06:02:59</c:v>
                </c:pt>
                <c:pt idx="55864">
                  <c:v>06:03:00</c:v>
                </c:pt>
                <c:pt idx="55865">
                  <c:v>06:03:01</c:v>
                </c:pt>
                <c:pt idx="55866">
                  <c:v>06:03:02</c:v>
                </c:pt>
                <c:pt idx="55867">
                  <c:v>06:03:03</c:v>
                </c:pt>
                <c:pt idx="55868">
                  <c:v>06:03:04</c:v>
                </c:pt>
                <c:pt idx="55869">
                  <c:v>06:03:05</c:v>
                </c:pt>
                <c:pt idx="55870">
                  <c:v>06:03:06</c:v>
                </c:pt>
                <c:pt idx="55871">
                  <c:v>06:03:07</c:v>
                </c:pt>
                <c:pt idx="55872">
                  <c:v>06:03:08</c:v>
                </c:pt>
                <c:pt idx="55873">
                  <c:v>06:03:09</c:v>
                </c:pt>
                <c:pt idx="55874">
                  <c:v>06:03:10</c:v>
                </c:pt>
                <c:pt idx="55875">
                  <c:v>06:03:11</c:v>
                </c:pt>
                <c:pt idx="55876">
                  <c:v>06:03:12</c:v>
                </c:pt>
                <c:pt idx="55877">
                  <c:v>06:03:13</c:v>
                </c:pt>
                <c:pt idx="55878">
                  <c:v>06:03:14</c:v>
                </c:pt>
                <c:pt idx="55879">
                  <c:v>06:03:15</c:v>
                </c:pt>
                <c:pt idx="55880">
                  <c:v>06:03:16</c:v>
                </c:pt>
                <c:pt idx="55881">
                  <c:v>06:03:17</c:v>
                </c:pt>
                <c:pt idx="55882">
                  <c:v>06:03:18</c:v>
                </c:pt>
                <c:pt idx="55883">
                  <c:v>06:03:19</c:v>
                </c:pt>
                <c:pt idx="55884">
                  <c:v>06:03:20</c:v>
                </c:pt>
                <c:pt idx="55885">
                  <c:v>06:03:21</c:v>
                </c:pt>
                <c:pt idx="55886">
                  <c:v>06:03:22</c:v>
                </c:pt>
                <c:pt idx="55887">
                  <c:v>06:03:23</c:v>
                </c:pt>
                <c:pt idx="55888">
                  <c:v>06:03:24</c:v>
                </c:pt>
                <c:pt idx="55889">
                  <c:v>06:03:25</c:v>
                </c:pt>
                <c:pt idx="55890">
                  <c:v>06:03:26</c:v>
                </c:pt>
                <c:pt idx="55891">
                  <c:v>06:03:27</c:v>
                </c:pt>
                <c:pt idx="55892">
                  <c:v>06:03:28</c:v>
                </c:pt>
                <c:pt idx="55893">
                  <c:v>06:03:29</c:v>
                </c:pt>
                <c:pt idx="55894">
                  <c:v>06:03:30</c:v>
                </c:pt>
                <c:pt idx="55895">
                  <c:v>06:03:31</c:v>
                </c:pt>
                <c:pt idx="55896">
                  <c:v>06:03:32</c:v>
                </c:pt>
                <c:pt idx="55897">
                  <c:v>06:03:33</c:v>
                </c:pt>
                <c:pt idx="55898">
                  <c:v>06:03:34</c:v>
                </c:pt>
                <c:pt idx="55899">
                  <c:v>06:03:35</c:v>
                </c:pt>
                <c:pt idx="55900">
                  <c:v>06:03:36</c:v>
                </c:pt>
                <c:pt idx="55901">
                  <c:v>06:03:37</c:v>
                </c:pt>
                <c:pt idx="55902">
                  <c:v>06:03:38</c:v>
                </c:pt>
                <c:pt idx="55903">
                  <c:v>06:03:39</c:v>
                </c:pt>
                <c:pt idx="55904">
                  <c:v>06:03:40</c:v>
                </c:pt>
                <c:pt idx="55905">
                  <c:v>06:03:41</c:v>
                </c:pt>
                <c:pt idx="55906">
                  <c:v>06:03:42</c:v>
                </c:pt>
                <c:pt idx="55907">
                  <c:v>06:03:43</c:v>
                </c:pt>
                <c:pt idx="55908">
                  <c:v>06:03:44</c:v>
                </c:pt>
                <c:pt idx="55909">
                  <c:v>06:03:45</c:v>
                </c:pt>
                <c:pt idx="55910">
                  <c:v>06:03:46</c:v>
                </c:pt>
                <c:pt idx="55911">
                  <c:v>06:03:47</c:v>
                </c:pt>
                <c:pt idx="55912">
                  <c:v>06:03:48</c:v>
                </c:pt>
                <c:pt idx="55913">
                  <c:v>06:03:49</c:v>
                </c:pt>
                <c:pt idx="55914">
                  <c:v>06:03:50</c:v>
                </c:pt>
                <c:pt idx="55915">
                  <c:v>06:03:51</c:v>
                </c:pt>
                <c:pt idx="55916">
                  <c:v>06:03:52</c:v>
                </c:pt>
                <c:pt idx="55917">
                  <c:v>06:03:53</c:v>
                </c:pt>
                <c:pt idx="55918">
                  <c:v>06:03:54</c:v>
                </c:pt>
                <c:pt idx="55919">
                  <c:v>06:03:55</c:v>
                </c:pt>
                <c:pt idx="55920">
                  <c:v>06:03:56</c:v>
                </c:pt>
                <c:pt idx="55921">
                  <c:v>06:03:57</c:v>
                </c:pt>
                <c:pt idx="55922">
                  <c:v>06:03:58</c:v>
                </c:pt>
                <c:pt idx="55923">
                  <c:v>06:03:59</c:v>
                </c:pt>
                <c:pt idx="55924">
                  <c:v>06:04:00</c:v>
                </c:pt>
                <c:pt idx="55925">
                  <c:v>06:04:01</c:v>
                </c:pt>
                <c:pt idx="55926">
                  <c:v>06:04:02</c:v>
                </c:pt>
                <c:pt idx="55927">
                  <c:v>06:04:03</c:v>
                </c:pt>
                <c:pt idx="55928">
                  <c:v>06:04:04</c:v>
                </c:pt>
                <c:pt idx="55929">
                  <c:v>06:04:05</c:v>
                </c:pt>
                <c:pt idx="55930">
                  <c:v>06:04:06</c:v>
                </c:pt>
                <c:pt idx="55931">
                  <c:v>06:04:07</c:v>
                </c:pt>
                <c:pt idx="55932">
                  <c:v>06:04:08</c:v>
                </c:pt>
                <c:pt idx="55933">
                  <c:v>06:04:09</c:v>
                </c:pt>
                <c:pt idx="55934">
                  <c:v>06:04:10</c:v>
                </c:pt>
                <c:pt idx="55935">
                  <c:v>06:04:11</c:v>
                </c:pt>
                <c:pt idx="55936">
                  <c:v>06:04:12</c:v>
                </c:pt>
                <c:pt idx="55937">
                  <c:v>06:04:13</c:v>
                </c:pt>
                <c:pt idx="55938">
                  <c:v>06:04:14</c:v>
                </c:pt>
                <c:pt idx="55939">
                  <c:v>06:04:15</c:v>
                </c:pt>
                <c:pt idx="55940">
                  <c:v>06:04:16</c:v>
                </c:pt>
                <c:pt idx="55941">
                  <c:v>06:04:17</c:v>
                </c:pt>
                <c:pt idx="55942">
                  <c:v>06:04:18</c:v>
                </c:pt>
                <c:pt idx="55943">
                  <c:v>06:04:19</c:v>
                </c:pt>
                <c:pt idx="55944">
                  <c:v>06:04:20</c:v>
                </c:pt>
                <c:pt idx="55945">
                  <c:v>06:04:21</c:v>
                </c:pt>
                <c:pt idx="55946">
                  <c:v>06:04:22</c:v>
                </c:pt>
                <c:pt idx="55947">
                  <c:v>06:04:23</c:v>
                </c:pt>
                <c:pt idx="55948">
                  <c:v>06:04:24</c:v>
                </c:pt>
                <c:pt idx="55949">
                  <c:v>06:04:25</c:v>
                </c:pt>
                <c:pt idx="55950">
                  <c:v>06:04:26</c:v>
                </c:pt>
                <c:pt idx="55951">
                  <c:v>06:04:27</c:v>
                </c:pt>
                <c:pt idx="55952">
                  <c:v>06:04:28</c:v>
                </c:pt>
                <c:pt idx="55953">
                  <c:v>06:04:29</c:v>
                </c:pt>
                <c:pt idx="55954">
                  <c:v>06:04:30</c:v>
                </c:pt>
                <c:pt idx="55955">
                  <c:v>06:04:31</c:v>
                </c:pt>
                <c:pt idx="55956">
                  <c:v>06:04:32</c:v>
                </c:pt>
                <c:pt idx="55957">
                  <c:v>06:04:33</c:v>
                </c:pt>
                <c:pt idx="55958">
                  <c:v>06:04:34</c:v>
                </c:pt>
                <c:pt idx="55959">
                  <c:v>06:04:35</c:v>
                </c:pt>
                <c:pt idx="55960">
                  <c:v>06:04:36</c:v>
                </c:pt>
                <c:pt idx="55961">
                  <c:v>06:04:37</c:v>
                </c:pt>
                <c:pt idx="55962">
                  <c:v>06:04:38</c:v>
                </c:pt>
                <c:pt idx="55963">
                  <c:v>06:04:39</c:v>
                </c:pt>
                <c:pt idx="55964">
                  <c:v>06:04:40</c:v>
                </c:pt>
                <c:pt idx="55965">
                  <c:v>06:04:41</c:v>
                </c:pt>
                <c:pt idx="55966">
                  <c:v>06:04:42</c:v>
                </c:pt>
                <c:pt idx="55967">
                  <c:v>06:04:43</c:v>
                </c:pt>
                <c:pt idx="55968">
                  <c:v>06:04:44</c:v>
                </c:pt>
                <c:pt idx="55969">
                  <c:v>06:04:45</c:v>
                </c:pt>
                <c:pt idx="55970">
                  <c:v>06:04:46</c:v>
                </c:pt>
                <c:pt idx="55971">
                  <c:v>06:04:47</c:v>
                </c:pt>
                <c:pt idx="55972">
                  <c:v>06:04:48</c:v>
                </c:pt>
                <c:pt idx="55973">
                  <c:v>06:04:49</c:v>
                </c:pt>
                <c:pt idx="55974">
                  <c:v>06:04:50</c:v>
                </c:pt>
                <c:pt idx="55975">
                  <c:v>06:04:51</c:v>
                </c:pt>
                <c:pt idx="55976">
                  <c:v>06:04:52</c:v>
                </c:pt>
                <c:pt idx="55977">
                  <c:v>06:04:53</c:v>
                </c:pt>
                <c:pt idx="55978">
                  <c:v>06:04:54</c:v>
                </c:pt>
                <c:pt idx="55979">
                  <c:v>06:04:55</c:v>
                </c:pt>
                <c:pt idx="55980">
                  <c:v>06:04:56</c:v>
                </c:pt>
                <c:pt idx="55981">
                  <c:v>06:04:57</c:v>
                </c:pt>
                <c:pt idx="55982">
                  <c:v>06:04:58</c:v>
                </c:pt>
                <c:pt idx="55983">
                  <c:v>06:04:59</c:v>
                </c:pt>
                <c:pt idx="55984">
                  <c:v>06:05:00</c:v>
                </c:pt>
                <c:pt idx="55985">
                  <c:v>06:05:01</c:v>
                </c:pt>
                <c:pt idx="55986">
                  <c:v>06:05:02</c:v>
                </c:pt>
                <c:pt idx="55987">
                  <c:v>06:05:03</c:v>
                </c:pt>
                <c:pt idx="55988">
                  <c:v>06:05:04</c:v>
                </c:pt>
                <c:pt idx="55989">
                  <c:v>06:05:05</c:v>
                </c:pt>
                <c:pt idx="55990">
                  <c:v>06:05:06</c:v>
                </c:pt>
                <c:pt idx="55991">
                  <c:v>06:05:07</c:v>
                </c:pt>
                <c:pt idx="55992">
                  <c:v>06:05:08</c:v>
                </c:pt>
                <c:pt idx="55993">
                  <c:v>06:05:09</c:v>
                </c:pt>
                <c:pt idx="55994">
                  <c:v>06:05:10</c:v>
                </c:pt>
                <c:pt idx="55995">
                  <c:v>06:05:11</c:v>
                </c:pt>
                <c:pt idx="55996">
                  <c:v>06:05:12</c:v>
                </c:pt>
                <c:pt idx="55997">
                  <c:v>06:05:13</c:v>
                </c:pt>
                <c:pt idx="55998">
                  <c:v>06:05:14</c:v>
                </c:pt>
                <c:pt idx="55999">
                  <c:v>06:05:15</c:v>
                </c:pt>
                <c:pt idx="56000">
                  <c:v>06:05:16</c:v>
                </c:pt>
                <c:pt idx="56001">
                  <c:v>06:05:17</c:v>
                </c:pt>
                <c:pt idx="56002">
                  <c:v>06:05:18</c:v>
                </c:pt>
                <c:pt idx="56003">
                  <c:v>06:05:19</c:v>
                </c:pt>
                <c:pt idx="56004">
                  <c:v>06:05:20</c:v>
                </c:pt>
                <c:pt idx="56005">
                  <c:v>06:05:21</c:v>
                </c:pt>
                <c:pt idx="56006">
                  <c:v>06:05:22</c:v>
                </c:pt>
                <c:pt idx="56007">
                  <c:v>06:05:23</c:v>
                </c:pt>
                <c:pt idx="56008">
                  <c:v>06:05:24</c:v>
                </c:pt>
                <c:pt idx="56009">
                  <c:v>06:05:25</c:v>
                </c:pt>
                <c:pt idx="56010">
                  <c:v>06:05:26</c:v>
                </c:pt>
                <c:pt idx="56011">
                  <c:v>06:05:27</c:v>
                </c:pt>
                <c:pt idx="56012">
                  <c:v>06:05:28</c:v>
                </c:pt>
                <c:pt idx="56013">
                  <c:v>06:05:29</c:v>
                </c:pt>
                <c:pt idx="56014">
                  <c:v>06:05:30</c:v>
                </c:pt>
                <c:pt idx="56015">
                  <c:v>06:05:31</c:v>
                </c:pt>
                <c:pt idx="56016">
                  <c:v>06:05:32</c:v>
                </c:pt>
                <c:pt idx="56017">
                  <c:v>06:05:33</c:v>
                </c:pt>
                <c:pt idx="56018">
                  <c:v>06:05:34</c:v>
                </c:pt>
                <c:pt idx="56019">
                  <c:v>06:05:35</c:v>
                </c:pt>
                <c:pt idx="56020">
                  <c:v>06:05:36</c:v>
                </c:pt>
                <c:pt idx="56021">
                  <c:v>06:05:37</c:v>
                </c:pt>
                <c:pt idx="56022">
                  <c:v>06:05:38</c:v>
                </c:pt>
                <c:pt idx="56023">
                  <c:v>06:05:39</c:v>
                </c:pt>
                <c:pt idx="56024">
                  <c:v>06:05:40</c:v>
                </c:pt>
                <c:pt idx="56025">
                  <c:v>06:05:41</c:v>
                </c:pt>
                <c:pt idx="56026">
                  <c:v>06:05:42</c:v>
                </c:pt>
                <c:pt idx="56027">
                  <c:v>06:05:43</c:v>
                </c:pt>
                <c:pt idx="56028">
                  <c:v>06:05:44</c:v>
                </c:pt>
                <c:pt idx="56029">
                  <c:v>06:05:45</c:v>
                </c:pt>
                <c:pt idx="56030">
                  <c:v>06:05:46</c:v>
                </c:pt>
                <c:pt idx="56031">
                  <c:v>06:05:47</c:v>
                </c:pt>
                <c:pt idx="56032">
                  <c:v>06:05:48</c:v>
                </c:pt>
                <c:pt idx="56033">
                  <c:v>06:05:49</c:v>
                </c:pt>
                <c:pt idx="56034">
                  <c:v>06:05:50</c:v>
                </c:pt>
                <c:pt idx="56035">
                  <c:v>06:05:51</c:v>
                </c:pt>
                <c:pt idx="56036">
                  <c:v>06:05:52</c:v>
                </c:pt>
                <c:pt idx="56037">
                  <c:v>06:05:53</c:v>
                </c:pt>
                <c:pt idx="56038">
                  <c:v>06:05:54</c:v>
                </c:pt>
                <c:pt idx="56039">
                  <c:v>06:05:55</c:v>
                </c:pt>
                <c:pt idx="56040">
                  <c:v>06:05:56</c:v>
                </c:pt>
                <c:pt idx="56041">
                  <c:v>06:05:57</c:v>
                </c:pt>
                <c:pt idx="56042">
                  <c:v>06:05:58</c:v>
                </c:pt>
                <c:pt idx="56043">
                  <c:v>06:05:59</c:v>
                </c:pt>
                <c:pt idx="56044">
                  <c:v>06:06:00</c:v>
                </c:pt>
                <c:pt idx="56045">
                  <c:v>06:06:01</c:v>
                </c:pt>
                <c:pt idx="56046">
                  <c:v>06:06:02</c:v>
                </c:pt>
                <c:pt idx="56047">
                  <c:v>06:06:03</c:v>
                </c:pt>
                <c:pt idx="56048">
                  <c:v>06:06:04</c:v>
                </c:pt>
                <c:pt idx="56049">
                  <c:v>06:06:05</c:v>
                </c:pt>
                <c:pt idx="56050">
                  <c:v>06:06:06</c:v>
                </c:pt>
                <c:pt idx="56051">
                  <c:v>06:06:07</c:v>
                </c:pt>
                <c:pt idx="56052">
                  <c:v>06:06:08</c:v>
                </c:pt>
                <c:pt idx="56053">
                  <c:v>06:06:09</c:v>
                </c:pt>
                <c:pt idx="56054">
                  <c:v>06:06:10</c:v>
                </c:pt>
                <c:pt idx="56055">
                  <c:v>06:06:11</c:v>
                </c:pt>
                <c:pt idx="56056">
                  <c:v>06:06:12</c:v>
                </c:pt>
                <c:pt idx="56057">
                  <c:v>06:06:13</c:v>
                </c:pt>
                <c:pt idx="56058">
                  <c:v>06:06:14</c:v>
                </c:pt>
                <c:pt idx="56059">
                  <c:v>06:06:15</c:v>
                </c:pt>
                <c:pt idx="56060">
                  <c:v>06:06:16</c:v>
                </c:pt>
                <c:pt idx="56061">
                  <c:v>06:06:17</c:v>
                </c:pt>
                <c:pt idx="56062">
                  <c:v>06:06:18</c:v>
                </c:pt>
                <c:pt idx="56063">
                  <c:v>06:06:19</c:v>
                </c:pt>
                <c:pt idx="56064">
                  <c:v>06:06:20</c:v>
                </c:pt>
                <c:pt idx="56065">
                  <c:v>06:06:21</c:v>
                </c:pt>
                <c:pt idx="56066">
                  <c:v>06:06:22</c:v>
                </c:pt>
                <c:pt idx="56067">
                  <c:v>06:06:23</c:v>
                </c:pt>
                <c:pt idx="56068">
                  <c:v>06:06:24</c:v>
                </c:pt>
                <c:pt idx="56069">
                  <c:v>06:06:25</c:v>
                </c:pt>
                <c:pt idx="56070">
                  <c:v>06:06:26</c:v>
                </c:pt>
                <c:pt idx="56071">
                  <c:v>06:06:27</c:v>
                </c:pt>
                <c:pt idx="56072">
                  <c:v>06:06:28</c:v>
                </c:pt>
                <c:pt idx="56073">
                  <c:v>06:06:29</c:v>
                </c:pt>
                <c:pt idx="56074">
                  <c:v>06:06:30</c:v>
                </c:pt>
                <c:pt idx="56075">
                  <c:v>06:06:31</c:v>
                </c:pt>
                <c:pt idx="56076">
                  <c:v>06:06:32</c:v>
                </c:pt>
                <c:pt idx="56077">
                  <c:v>06:06:33</c:v>
                </c:pt>
                <c:pt idx="56078">
                  <c:v>06:06:34</c:v>
                </c:pt>
                <c:pt idx="56079">
                  <c:v>06:06:35</c:v>
                </c:pt>
                <c:pt idx="56080">
                  <c:v>06:06:36</c:v>
                </c:pt>
                <c:pt idx="56081">
                  <c:v>06:06:37</c:v>
                </c:pt>
                <c:pt idx="56082">
                  <c:v>06:06:38</c:v>
                </c:pt>
                <c:pt idx="56083">
                  <c:v>06:06:39</c:v>
                </c:pt>
                <c:pt idx="56084">
                  <c:v>06:06:40</c:v>
                </c:pt>
                <c:pt idx="56085">
                  <c:v>06:06:41</c:v>
                </c:pt>
                <c:pt idx="56086">
                  <c:v>06:06:42</c:v>
                </c:pt>
                <c:pt idx="56087">
                  <c:v>06:06:43</c:v>
                </c:pt>
                <c:pt idx="56088">
                  <c:v>06:06:44</c:v>
                </c:pt>
                <c:pt idx="56089">
                  <c:v>06:06:45</c:v>
                </c:pt>
                <c:pt idx="56090">
                  <c:v>06:06:46</c:v>
                </c:pt>
                <c:pt idx="56091">
                  <c:v>06:06:47</c:v>
                </c:pt>
                <c:pt idx="56092">
                  <c:v>06:06:48</c:v>
                </c:pt>
                <c:pt idx="56093">
                  <c:v>06:06:49</c:v>
                </c:pt>
                <c:pt idx="56094">
                  <c:v>06:06:50</c:v>
                </c:pt>
                <c:pt idx="56095">
                  <c:v>06:06:51</c:v>
                </c:pt>
                <c:pt idx="56096">
                  <c:v>06:06:52</c:v>
                </c:pt>
                <c:pt idx="56097">
                  <c:v>06:06:53</c:v>
                </c:pt>
                <c:pt idx="56098">
                  <c:v>06:06:54</c:v>
                </c:pt>
                <c:pt idx="56099">
                  <c:v>06:06:55</c:v>
                </c:pt>
                <c:pt idx="56100">
                  <c:v>06:06:56</c:v>
                </c:pt>
                <c:pt idx="56101">
                  <c:v>06:06:57</c:v>
                </c:pt>
                <c:pt idx="56102">
                  <c:v>06:06:58</c:v>
                </c:pt>
                <c:pt idx="56103">
                  <c:v>06:06:59</c:v>
                </c:pt>
                <c:pt idx="56104">
                  <c:v>06:07:00</c:v>
                </c:pt>
                <c:pt idx="56105">
                  <c:v>06:07:01</c:v>
                </c:pt>
                <c:pt idx="56106">
                  <c:v>06:07:02</c:v>
                </c:pt>
                <c:pt idx="56107">
                  <c:v>06:07:03</c:v>
                </c:pt>
                <c:pt idx="56108">
                  <c:v>06:07:04</c:v>
                </c:pt>
                <c:pt idx="56109">
                  <c:v>06:07:05</c:v>
                </c:pt>
                <c:pt idx="56110">
                  <c:v>06:07:06</c:v>
                </c:pt>
                <c:pt idx="56111">
                  <c:v>06:07:07</c:v>
                </c:pt>
                <c:pt idx="56112">
                  <c:v>06:07:08</c:v>
                </c:pt>
                <c:pt idx="56113">
                  <c:v>06:07:09</c:v>
                </c:pt>
                <c:pt idx="56114">
                  <c:v>06:07:10</c:v>
                </c:pt>
                <c:pt idx="56115">
                  <c:v>06:07:11</c:v>
                </c:pt>
                <c:pt idx="56116">
                  <c:v>06:07:12</c:v>
                </c:pt>
                <c:pt idx="56117">
                  <c:v>06:07:13</c:v>
                </c:pt>
                <c:pt idx="56118">
                  <c:v>06:07:14</c:v>
                </c:pt>
                <c:pt idx="56119">
                  <c:v>06:07:15</c:v>
                </c:pt>
                <c:pt idx="56120">
                  <c:v>06:07:16</c:v>
                </c:pt>
                <c:pt idx="56121">
                  <c:v>06:07:17</c:v>
                </c:pt>
                <c:pt idx="56122">
                  <c:v>06:07:18</c:v>
                </c:pt>
                <c:pt idx="56123">
                  <c:v>06:07:19</c:v>
                </c:pt>
                <c:pt idx="56124">
                  <c:v>06:07:20</c:v>
                </c:pt>
                <c:pt idx="56125">
                  <c:v>06:07:21</c:v>
                </c:pt>
                <c:pt idx="56126">
                  <c:v>06:07:22</c:v>
                </c:pt>
                <c:pt idx="56127">
                  <c:v>06:07:23</c:v>
                </c:pt>
                <c:pt idx="56128">
                  <c:v>06:07:24</c:v>
                </c:pt>
                <c:pt idx="56129">
                  <c:v>06:07:25</c:v>
                </c:pt>
                <c:pt idx="56130">
                  <c:v>06:07:26</c:v>
                </c:pt>
                <c:pt idx="56131">
                  <c:v>06:07:27</c:v>
                </c:pt>
                <c:pt idx="56132">
                  <c:v>06:07:28</c:v>
                </c:pt>
                <c:pt idx="56133">
                  <c:v>06:07:29</c:v>
                </c:pt>
                <c:pt idx="56134">
                  <c:v>06:07:30</c:v>
                </c:pt>
                <c:pt idx="56135">
                  <c:v>06:07:31</c:v>
                </c:pt>
                <c:pt idx="56136">
                  <c:v>06:07:32</c:v>
                </c:pt>
                <c:pt idx="56137">
                  <c:v>06:07:33</c:v>
                </c:pt>
                <c:pt idx="56138">
                  <c:v>06:07:34</c:v>
                </c:pt>
                <c:pt idx="56139">
                  <c:v>06:07:35</c:v>
                </c:pt>
                <c:pt idx="56140">
                  <c:v>06:07:36</c:v>
                </c:pt>
                <c:pt idx="56141">
                  <c:v>06:07:37</c:v>
                </c:pt>
                <c:pt idx="56142">
                  <c:v>06:07:38</c:v>
                </c:pt>
                <c:pt idx="56143">
                  <c:v>06:07:39</c:v>
                </c:pt>
                <c:pt idx="56144">
                  <c:v>06:07:40</c:v>
                </c:pt>
                <c:pt idx="56145">
                  <c:v>06:07:41</c:v>
                </c:pt>
                <c:pt idx="56146">
                  <c:v>06:07:42</c:v>
                </c:pt>
                <c:pt idx="56147">
                  <c:v>06:07:43</c:v>
                </c:pt>
                <c:pt idx="56148">
                  <c:v>06:07:44</c:v>
                </c:pt>
                <c:pt idx="56149">
                  <c:v>06:07:45</c:v>
                </c:pt>
                <c:pt idx="56150">
                  <c:v>06:07:46</c:v>
                </c:pt>
                <c:pt idx="56151">
                  <c:v>06:07:47</c:v>
                </c:pt>
                <c:pt idx="56152">
                  <c:v>06:07:48</c:v>
                </c:pt>
                <c:pt idx="56153">
                  <c:v>06:07:49</c:v>
                </c:pt>
                <c:pt idx="56154">
                  <c:v>06:07:50</c:v>
                </c:pt>
                <c:pt idx="56155">
                  <c:v>06:07:51</c:v>
                </c:pt>
                <c:pt idx="56156">
                  <c:v>06:07:52</c:v>
                </c:pt>
                <c:pt idx="56157">
                  <c:v>06:07:53</c:v>
                </c:pt>
                <c:pt idx="56158">
                  <c:v>06:07:54</c:v>
                </c:pt>
                <c:pt idx="56159">
                  <c:v>06:07:55</c:v>
                </c:pt>
                <c:pt idx="56160">
                  <c:v>06:07:56</c:v>
                </c:pt>
                <c:pt idx="56161">
                  <c:v>06:07:57</c:v>
                </c:pt>
                <c:pt idx="56162">
                  <c:v>06:07:58</c:v>
                </c:pt>
                <c:pt idx="56163">
                  <c:v>06:07:59</c:v>
                </c:pt>
                <c:pt idx="56164">
                  <c:v>06:08:00</c:v>
                </c:pt>
                <c:pt idx="56165">
                  <c:v>06:08:01</c:v>
                </c:pt>
                <c:pt idx="56166">
                  <c:v>06:08:02</c:v>
                </c:pt>
                <c:pt idx="56167">
                  <c:v>06:08:03</c:v>
                </c:pt>
                <c:pt idx="56168">
                  <c:v>06:08:04</c:v>
                </c:pt>
                <c:pt idx="56169">
                  <c:v>06:08:05</c:v>
                </c:pt>
                <c:pt idx="56170">
                  <c:v>06:08:06</c:v>
                </c:pt>
                <c:pt idx="56171">
                  <c:v>06:08:07</c:v>
                </c:pt>
                <c:pt idx="56172">
                  <c:v>06:08:08</c:v>
                </c:pt>
                <c:pt idx="56173">
                  <c:v>06:08:09</c:v>
                </c:pt>
                <c:pt idx="56174">
                  <c:v>06:08:10</c:v>
                </c:pt>
                <c:pt idx="56175">
                  <c:v>06:08:11</c:v>
                </c:pt>
                <c:pt idx="56176">
                  <c:v>06:08:12</c:v>
                </c:pt>
                <c:pt idx="56177">
                  <c:v>06:08:13</c:v>
                </c:pt>
                <c:pt idx="56178">
                  <c:v>06:08:14</c:v>
                </c:pt>
                <c:pt idx="56179">
                  <c:v>06:08:15</c:v>
                </c:pt>
                <c:pt idx="56180">
                  <c:v>06:08:16</c:v>
                </c:pt>
                <c:pt idx="56181">
                  <c:v>06:08:17</c:v>
                </c:pt>
                <c:pt idx="56182">
                  <c:v>06:08:18</c:v>
                </c:pt>
                <c:pt idx="56183">
                  <c:v>06:08:19</c:v>
                </c:pt>
                <c:pt idx="56184">
                  <c:v>06:08:20</c:v>
                </c:pt>
                <c:pt idx="56185">
                  <c:v>06:08:21</c:v>
                </c:pt>
                <c:pt idx="56186">
                  <c:v>06:08:22</c:v>
                </c:pt>
                <c:pt idx="56187">
                  <c:v>06:08:23</c:v>
                </c:pt>
                <c:pt idx="56188">
                  <c:v>06:08:24</c:v>
                </c:pt>
                <c:pt idx="56189">
                  <c:v>06:08:25</c:v>
                </c:pt>
                <c:pt idx="56190">
                  <c:v>06:08:26</c:v>
                </c:pt>
                <c:pt idx="56191">
                  <c:v>06:08:27</c:v>
                </c:pt>
                <c:pt idx="56192">
                  <c:v>06:08:28</c:v>
                </c:pt>
                <c:pt idx="56193">
                  <c:v>06:08:29</c:v>
                </c:pt>
                <c:pt idx="56194">
                  <c:v>06:08:30</c:v>
                </c:pt>
                <c:pt idx="56195">
                  <c:v>06:08:31</c:v>
                </c:pt>
                <c:pt idx="56196">
                  <c:v>06:08:32</c:v>
                </c:pt>
                <c:pt idx="56197">
                  <c:v>06:08:33</c:v>
                </c:pt>
                <c:pt idx="56198">
                  <c:v>06:08:34</c:v>
                </c:pt>
                <c:pt idx="56199">
                  <c:v>06:08:35</c:v>
                </c:pt>
                <c:pt idx="56200">
                  <c:v>06:08:36</c:v>
                </c:pt>
                <c:pt idx="56201">
                  <c:v>06:08:37</c:v>
                </c:pt>
                <c:pt idx="56202">
                  <c:v>06:08:38</c:v>
                </c:pt>
                <c:pt idx="56203">
                  <c:v>06:08:39</c:v>
                </c:pt>
                <c:pt idx="56204">
                  <c:v>06:08:40</c:v>
                </c:pt>
                <c:pt idx="56205">
                  <c:v>06:08:41</c:v>
                </c:pt>
                <c:pt idx="56206">
                  <c:v>06:08:42</c:v>
                </c:pt>
                <c:pt idx="56207">
                  <c:v>06:08:43</c:v>
                </c:pt>
                <c:pt idx="56208">
                  <c:v>06:08:44</c:v>
                </c:pt>
                <c:pt idx="56209">
                  <c:v>06:08:45</c:v>
                </c:pt>
                <c:pt idx="56210">
                  <c:v>06:08:46</c:v>
                </c:pt>
                <c:pt idx="56211">
                  <c:v>06:08:47</c:v>
                </c:pt>
                <c:pt idx="56212">
                  <c:v>06:08:48</c:v>
                </c:pt>
                <c:pt idx="56213">
                  <c:v>06:08:49</c:v>
                </c:pt>
                <c:pt idx="56214">
                  <c:v>06:08:50</c:v>
                </c:pt>
                <c:pt idx="56215">
                  <c:v>06:08:51</c:v>
                </c:pt>
                <c:pt idx="56216">
                  <c:v>06:08:52</c:v>
                </c:pt>
                <c:pt idx="56217">
                  <c:v>06:08:53</c:v>
                </c:pt>
                <c:pt idx="56218">
                  <c:v>06:08:54</c:v>
                </c:pt>
                <c:pt idx="56219">
                  <c:v>06:08:55</c:v>
                </c:pt>
                <c:pt idx="56220">
                  <c:v>06:08:56</c:v>
                </c:pt>
                <c:pt idx="56221">
                  <c:v>06:08:57</c:v>
                </c:pt>
                <c:pt idx="56222">
                  <c:v>06:08:58</c:v>
                </c:pt>
                <c:pt idx="56223">
                  <c:v>06:08:59</c:v>
                </c:pt>
                <c:pt idx="56224">
                  <c:v>06:09:00</c:v>
                </c:pt>
                <c:pt idx="56225">
                  <c:v>06:09:01</c:v>
                </c:pt>
                <c:pt idx="56226">
                  <c:v>06:09:02</c:v>
                </c:pt>
                <c:pt idx="56227">
                  <c:v>06:09:03</c:v>
                </c:pt>
                <c:pt idx="56228">
                  <c:v>06:09:04</c:v>
                </c:pt>
                <c:pt idx="56229">
                  <c:v>06:09:05</c:v>
                </c:pt>
                <c:pt idx="56230">
                  <c:v>06:09:06</c:v>
                </c:pt>
                <c:pt idx="56231">
                  <c:v>06:09:07</c:v>
                </c:pt>
                <c:pt idx="56232">
                  <c:v>06:09:08</c:v>
                </c:pt>
                <c:pt idx="56233">
                  <c:v>06:09:09</c:v>
                </c:pt>
                <c:pt idx="56234">
                  <c:v>06:09:10</c:v>
                </c:pt>
                <c:pt idx="56235">
                  <c:v>06:09:11</c:v>
                </c:pt>
                <c:pt idx="56236">
                  <c:v>06:09:12</c:v>
                </c:pt>
                <c:pt idx="56237">
                  <c:v>06:09:13</c:v>
                </c:pt>
                <c:pt idx="56238">
                  <c:v>06:09:14</c:v>
                </c:pt>
                <c:pt idx="56239">
                  <c:v>06:09:15</c:v>
                </c:pt>
                <c:pt idx="56240">
                  <c:v>06:09:16</c:v>
                </c:pt>
                <c:pt idx="56241">
                  <c:v>06:09:17</c:v>
                </c:pt>
                <c:pt idx="56242">
                  <c:v>06:09:18</c:v>
                </c:pt>
                <c:pt idx="56243">
                  <c:v>06:09:19</c:v>
                </c:pt>
                <c:pt idx="56244">
                  <c:v>06:09:20</c:v>
                </c:pt>
                <c:pt idx="56245">
                  <c:v>06:09:21</c:v>
                </c:pt>
                <c:pt idx="56246">
                  <c:v>06:09:22</c:v>
                </c:pt>
                <c:pt idx="56247">
                  <c:v>06:09:23</c:v>
                </c:pt>
                <c:pt idx="56248">
                  <c:v>06:09:24</c:v>
                </c:pt>
                <c:pt idx="56249">
                  <c:v>06:09:25</c:v>
                </c:pt>
                <c:pt idx="56250">
                  <c:v>06:09:26</c:v>
                </c:pt>
                <c:pt idx="56251">
                  <c:v>06:09:27</c:v>
                </c:pt>
                <c:pt idx="56252">
                  <c:v>06:09:28</c:v>
                </c:pt>
                <c:pt idx="56253">
                  <c:v>06:09:29</c:v>
                </c:pt>
                <c:pt idx="56254">
                  <c:v>06:09:30</c:v>
                </c:pt>
                <c:pt idx="56255">
                  <c:v>06:09:31</c:v>
                </c:pt>
                <c:pt idx="56256">
                  <c:v>06:09:32</c:v>
                </c:pt>
                <c:pt idx="56257">
                  <c:v>06:09:33</c:v>
                </c:pt>
                <c:pt idx="56258">
                  <c:v>06:09:34</c:v>
                </c:pt>
                <c:pt idx="56259">
                  <c:v>06:09:35</c:v>
                </c:pt>
                <c:pt idx="56260">
                  <c:v>06:09:36</c:v>
                </c:pt>
                <c:pt idx="56261">
                  <c:v>06:09:37</c:v>
                </c:pt>
                <c:pt idx="56262">
                  <c:v>06:09:38</c:v>
                </c:pt>
                <c:pt idx="56263">
                  <c:v>06:09:39</c:v>
                </c:pt>
                <c:pt idx="56264">
                  <c:v>06:09:40</c:v>
                </c:pt>
                <c:pt idx="56265">
                  <c:v>06:09:41</c:v>
                </c:pt>
                <c:pt idx="56266">
                  <c:v>06:09:42</c:v>
                </c:pt>
                <c:pt idx="56267">
                  <c:v>06:09:43</c:v>
                </c:pt>
                <c:pt idx="56268">
                  <c:v>06:09:44</c:v>
                </c:pt>
                <c:pt idx="56269">
                  <c:v>06:09:45</c:v>
                </c:pt>
                <c:pt idx="56270">
                  <c:v>06:09:46</c:v>
                </c:pt>
                <c:pt idx="56271">
                  <c:v>06:09:47</c:v>
                </c:pt>
                <c:pt idx="56272">
                  <c:v>06:09:48</c:v>
                </c:pt>
                <c:pt idx="56273">
                  <c:v>06:09:49</c:v>
                </c:pt>
                <c:pt idx="56274">
                  <c:v>06:09:50</c:v>
                </c:pt>
                <c:pt idx="56275">
                  <c:v>06:09:51</c:v>
                </c:pt>
                <c:pt idx="56276">
                  <c:v>06:09:52</c:v>
                </c:pt>
                <c:pt idx="56277">
                  <c:v>06:09:53</c:v>
                </c:pt>
                <c:pt idx="56278">
                  <c:v>06:09:54</c:v>
                </c:pt>
                <c:pt idx="56279">
                  <c:v>06:09:55</c:v>
                </c:pt>
                <c:pt idx="56280">
                  <c:v>06:09:56</c:v>
                </c:pt>
                <c:pt idx="56281">
                  <c:v>06:09:57</c:v>
                </c:pt>
                <c:pt idx="56282">
                  <c:v>06:09:58</c:v>
                </c:pt>
                <c:pt idx="56283">
                  <c:v>06:09:59</c:v>
                </c:pt>
                <c:pt idx="56284">
                  <c:v>06:10:00</c:v>
                </c:pt>
                <c:pt idx="56285">
                  <c:v>06:10:01</c:v>
                </c:pt>
                <c:pt idx="56286">
                  <c:v>06:10:02</c:v>
                </c:pt>
                <c:pt idx="56287">
                  <c:v>06:10:03</c:v>
                </c:pt>
                <c:pt idx="56288">
                  <c:v>06:10:04</c:v>
                </c:pt>
                <c:pt idx="56289">
                  <c:v>06:10:05</c:v>
                </c:pt>
                <c:pt idx="56290">
                  <c:v>06:10:06</c:v>
                </c:pt>
                <c:pt idx="56291">
                  <c:v>06:10:07</c:v>
                </c:pt>
                <c:pt idx="56292">
                  <c:v>06:10:08</c:v>
                </c:pt>
                <c:pt idx="56293">
                  <c:v>06:10:09</c:v>
                </c:pt>
                <c:pt idx="56294">
                  <c:v>06:10:10</c:v>
                </c:pt>
                <c:pt idx="56295">
                  <c:v>06:10:11</c:v>
                </c:pt>
                <c:pt idx="56296">
                  <c:v>06:10:12</c:v>
                </c:pt>
                <c:pt idx="56297">
                  <c:v>06:10:13</c:v>
                </c:pt>
                <c:pt idx="56298">
                  <c:v>06:10:14</c:v>
                </c:pt>
                <c:pt idx="56299">
                  <c:v>06:10:15</c:v>
                </c:pt>
                <c:pt idx="56300">
                  <c:v>06:10:16</c:v>
                </c:pt>
                <c:pt idx="56301">
                  <c:v>06:10:17</c:v>
                </c:pt>
                <c:pt idx="56302">
                  <c:v>06:10:18</c:v>
                </c:pt>
                <c:pt idx="56303">
                  <c:v>06:10:19</c:v>
                </c:pt>
                <c:pt idx="56304">
                  <c:v>06:10:20</c:v>
                </c:pt>
                <c:pt idx="56305">
                  <c:v>06:10:21</c:v>
                </c:pt>
                <c:pt idx="56306">
                  <c:v>06:10:22</c:v>
                </c:pt>
                <c:pt idx="56307">
                  <c:v>06:10:23</c:v>
                </c:pt>
                <c:pt idx="56308">
                  <c:v>06:10:24</c:v>
                </c:pt>
                <c:pt idx="56309">
                  <c:v>06:10:25</c:v>
                </c:pt>
                <c:pt idx="56310">
                  <c:v>06:10:26</c:v>
                </c:pt>
                <c:pt idx="56311">
                  <c:v>06:10:27</c:v>
                </c:pt>
                <c:pt idx="56312">
                  <c:v>06:10:28</c:v>
                </c:pt>
                <c:pt idx="56313">
                  <c:v>06:10:29</c:v>
                </c:pt>
                <c:pt idx="56314">
                  <c:v>06:10:30</c:v>
                </c:pt>
                <c:pt idx="56315">
                  <c:v>06:10:31</c:v>
                </c:pt>
                <c:pt idx="56316">
                  <c:v>06:10:32</c:v>
                </c:pt>
                <c:pt idx="56317">
                  <c:v>06:10:33</c:v>
                </c:pt>
                <c:pt idx="56318">
                  <c:v>06:10:34</c:v>
                </c:pt>
                <c:pt idx="56319">
                  <c:v>06:10:35</c:v>
                </c:pt>
                <c:pt idx="56320">
                  <c:v>06:10:36</c:v>
                </c:pt>
                <c:pt idx="56321">
                  <c:v>06:10:37</c:v>
                </c:pt>
                <c:pt idx="56322">
                  <c:v>06:10:38</c:v>
                </c:pt>
                <c:pt idx="56323">
                  <c:v>06:10:39</c:v>
                </c:pt>
                <c:pt idx="56324">
                  <c:v>06:10:40</c:v>
                </c:pt>
                <c:pt idx="56325">
                  <c:v>06:10:41</c:v>
                </c:pt>
                <c:pt idx="56326">
                  <c:v>06:10:42</c:v>
                </c:pt>
                <c:pt idx="56327">
                  <c:v>06:10:43</c:v>
                </c:pt>
                <c:pt idx="56328">
                  <c:v>06:10:44</c:v>
                </c:pt>
                <c:pt idx="56329">
                  <c:v>06:10:45</c:v>
                </c:pt>
                <c:pt idx="56330">
                  <c:v>06:10:46</c:v>
                </c:pt>
                <c:pt idx="56331">
                  <c:v>06:10:47</c:v>
                </c:pt>
                <c:pt idx="56332">
                  <c:v>06:10:48</c:v>
                </c:pt>
                <c:pt idx="56333">
                  <c:v>06:10:49</c:v>
                </c:pt>
                <c:pt idx="56334">
                  <c:v>06:10:50</c:v>
                </c:pt>
                <c:pt idx="56335">
                  <c:v>06:10:51</c:v>
                </c:pt>
                <c:pt idx="56336">
                  <c:v>06:10:52</c:v>
                </c:pt>
                <c:pt idx="56337">
                  <c:v>06:10:53</c:v>
                </c:pt>
                <c:pt idx="56338">
                  <c:v>06:10:54</c:v>
                </c:pt>
                <c:pt idx="56339">
                  <c:v>06:10:55</c:v>
                </c:pt>
                <c:pt idx="56340">
                  <c:v>06:10:56</c:v>
                </c:pt>
                <c:pt idx="56341">
                  <c:v>06:10:57</c:v>
                </c:pt>
                <c:pt idx="56342">
                  <c:v>06:10:58</c:v>
                </c:pt>
                <c:pt idx="56343">
                  <c:v>06:10:59</c:v>
                </c:pt>
                <c:pt idx="56344">
                  <c:v>06:11:00</c:v>
                </c:pt>
                <c:pt idx="56345">
                  <c:v>06:11:01</c:v>
                </c:pt>
                <c:pt idx="56346">
                  <c:v>06:11:02</c:v>
                </c:pt>
                <c:pt idx="56347">
                  <c:v>06:11:03</c:v>
                </c:pt>
                <c:pt idx="56348">
                  <c:v>06:11:04</c:v>
                </c:pt>
                <c:pt idx="56349">
                  <c:v>06:11:05</c:v>
                </c:pt>
                <c:pt idx="56350">
                  <c:v>06:11:06</c:v>
                </c:pt>
                <c:pt idx="56351">
                  <c:v>06:11:07</c:v>
                </c:pt>
                <c:pt idx="56352">
                  <c:v>06:11:08</c:v>
                </c:pt>
                <c:pt idx="56353">
                  <c:v>06:11:09</c:v>
                </c:pt>
                <c:pt idx="56354">
                  <c:v>06:11:10</c:v>
                </c:pt>
                <c:pt idx="56355">
                  <c:v>06:11:11</c:v>
                </c:pt>
                <c:pt idx="56356">
                  <c:v>06:11:12</c:v>
                </c:pt>
                <c:pt idx="56357">
                  <c:v>06:11:13</c:v>
                </c:pt>
                <c:pt idx="56358">
                  <c:v>06:11:14</c:v>
                </c:pt>
                <c:pt idx="56359">
                  <c:v>06:11:15</c:v>
                </c:pt>
                <c:pt idx="56360">
                  <c:v>06:11:16</c:v>
                </c:pt>
                <c:pt idx="56361">
                  <c:v>06:11:17</c:v>
                </c:pt>
                <c:pt idx="56362">
                  <c:v>06:11:18</c:v>
                </c:pt>
                <c:pt idx="56363">
                  <c:v>06:11:19</c:v>
                </c:pt>
                <c:pt idx="56364">
                  <c:v>06:11:20</c:v>
                </c:pt>
                <c:pt idx="56365">
                  <c:v>06:11:21</c:v>
                </c:pt>
                <c:pt idx="56366">
                  <c:v>06:11:22</c:v>
                </c:pt>
                <c:pt idx="56367">
                  <c:v>06:11:23</c:v>
                </c:pt>
                <c:pt idx="56368">
                  <c:v>06:11:24</c:v>
                </c:pt>
                <c:pt idx="56369">
                  <c:v>06:11:25</c:v>
                </c:pt>
                <c:pt idx="56370">
                  <c:v>06:11:26</c:v>
                </c:pt>
                <c:pt idx="56371">
                  <c:v>06:11:27</c:v>
                </c:pt>
                <c:pt idx="56372">
                  <c:v>06:11:28</c:v>
                </c:pt>
                <c:pt idx="56373">
                  <c:v>06:11:29</c:v>
                </c:pt>
                <c:pt idx="56374">
                  <c:v>06:11:30</c:v>
                </c:pt>
                <c:pt idx="56375">
                  <c:v>06:11:31</c:v>
                </c:pt>
                <c:pt idx="56376">
                  <c:v>06:11:32</c:v>
                </c:pt>
                <c:pt idx="56377">
                  <c:v>06:11:33</c:v>
                </c:pt>
                <c:pt idx="56378">
                  <c:v>06:11:34</c:v>
                </c:pt>
                <c:pt idx="56379">
                  <c:v>06:11:35</c:v>
                </c:pt>
                <c:pt idx="56380">
                  <c:v>06:11:36</c:v>
                </c:pt>
                <c:pt idx="56381">
                  <c:v>06:11:37</c:v>
                </c:pt>
                <c:pt idx="56382">
                  <c:v>06:11:38</c:v>
                </c:pt>
                <c:pt idx="56383">
                  <c:v>06:11:39</c:v>
                </c:pt>
                <c:pt idx="56384">
                  <c:v>06:11:40</c:v>
                </c:pt>
                <c:pt idx="56385">
                  <c:v>06:11:41</c:v>
                </c:pt>
                <c:pt idx="56386">
                  <c:v>06:11:42</c:v>
                </c:pt>
                <c:pt idx="56387">
                  <c:v>06:11:43</c:v>
                </c:pt>
                <c:pt idx="56388">
                  <c:v>06:11:44</c:v>
                </c:pt>
                <c:pt idx="56389">
                  <c:v>06:11:45</c:v>
                </c:pt>
                <c:pt idx="56390">
                  <c:v>06:11:46</c:v>
                </c:pt>
                <c:pt idx="56391">
                  <c:v>06:11:47</c:v>
                </c:pt>
                <c:pt idx="56392">
                  <c:v>06:11:48</c:v>
                </c:pt>
                <c:pt idx="56393">
                  <c:v>06:11:49</c:v>
                </c:pt>
                <c:pt idx="56394">
                  <c:v>06:11:50</c:v>
                </c:pt>
                <c:pt idx="56395">
                  <c:v>06:11:51</c:v>
                </c:pt>
                <c:pt idx="56396">
                  <c:v>06:11:52</c:v>
                </c:pt>
                <c:pt idx="56397">
                  <c:v>06:11:53</c:v>
                </c:pt>
                <c:pt idx="56398">
                  <c:v>06:11:54</c:v>
                </c:pt>
                <c:pt idx="56399">
                  <c:v>06:11:55</c:v>
                </c:pt>
                <c:pt idx="56400">
                  <c:v>06:11:56</c:v>
                </c:pt>
                <c:pt idx="56401">
                  <c:v>06:11:57</c:v>
                </c:pt>
                <c:pt idx="56402">
                  <c:v>06:11:58</c:v>
                </c:pt>
                <c:pt idx="56403">
                  <c:v>06:11:59</c:v>
                </c:pt>
                <c:pt idx="56404">
                  <c:v>06:12:00</c:v>
                </c:pt>
                <c:pt idx="56405">
                  <c:v>06:12:01</c:v>
                </c:pt>
                <c:pt idx="56406">
                  <c:v>06:12:02</c:v>
                </c:pt>
                <c:pt idx="56407">
                  <c:v>06:12:03</c:v>
                </c:pt>
                <c:pt idx="56408">
                  <c:v>06:12:04</c:v>
                </c:pt>
                <c:pt idx="56409">
                  <c:v>06:12:05</c:v>
                </c:pt>
                <c:pt idx="56410">
                  <c:v>06:12:06</c:v>
                </c:pt>
                <c:pt idx="56411">
                  <c:v>06:12:07</c:v>
                </c:pt>
                <c:pt idx="56412">
                  <c:v>06:12:08</c:v>
                </c:pt>
                <c:pt idx="56413">
                  <c:v>06:12:09</c:v>
                </c:pt>
                <c:pt idx="56414">
                  <c:v>06:12:10</c:v>
                </c:pt>
                <c:pt idx="56415">
                  <c:v>06:12:11</c:v>
                </c:pt>
                <c:pt idx="56416">
                  <c:v>06:12:12</c:v>
                </c:pt>
                <c:pt idx="56417">
                  <c:v>06:12:13</c:v>
                </c:pt>
                <c:pt idx="56418">
                  <c:v>06:12:14</c:v>
                </c:pt>
                <c:pt idx="56419">
                  <c:v>06:12:15</c:v>
                </c:pt>
                <c:pt idx="56420">
                  <c:v>06:12:16</c:v>
                </c:pt>
                <c:pt idx="56421">
                  <c:v>06:12:17</c:v>
                </c:pt>
                <c:pt idx="56422">
                  <c:v>06:12:18</c:v>
                </c:pt>
                <c:pt idx="56423">
                  <c:v>06:12:19</c:v>
                </c:pt>
                <c:pt idx="56424">
                  <c:v>06:12:20</c:v>
                </c:pt>
                <c:pt idx="56425">
                  <c:v>06:12:21</c:v>
                </c:pt>
                <c:pt idx="56426">
                  <c:v>06:12:22</c:v>
                </c:pt>
                <c:pt idx="56427">
                  <c:v>06:12:23</c:v>
                </c:pt>
                <c:pt idx="56428">
                  <c:v>06:12:24</c:v>
                </c:pt>
                <c:pt idx="56429">
                  <c:v>06:12:25</c:v>
                </c:pt>
                <c:pt idx="56430">
                  <c:v>06:12:26</c:v>
                </c:pt>
                <c:pt idx="56431">
                  <c:v>06:12:27</c:v>
                </c:pt>
                <c:pt idx="56432">
                  <c:v>06:12:28</c:v>
                </c:pt>
                <c:pt idx="56433">
                  <c:v>06:12:29</c:v>
                </c:pt>
                <c:pt idx="56434">
                  <c:v>06:12:30</c:v>
                </c:pt>
                <c:pt idx="56435">
                  <c:v>06:12:31</c:v>
                </c:pt>
                <c:pt idx="56436">
                  <c:v>06:12:32</c:v>
                </c:pt>
                <c:pt idx="56437">
                  <c:v>06:12:33</c:v>
                </c:pt>
                <c:pt idx="56438">
                  <c:v>06:12:34</c:v>
                </c:pt>
                <c:pt idx="56439">
                  <c:v>06:12:35</c:v>
                </c:pt>
                <c:pt idx="56440">
                  <c:v>06:12:36</c:v>
                </c:pt>
                <c:pt idx="56441">
                  <c:v>06:12:37</c:v>
                </c:pt>
                <c:pt idx="56442">
                  <c:v>06:12:38</c:v>
                </c:pt>
                <c:pt idx="56443">
                  <c:v>06:12:39</c:v>
                </c:pt>
                <c:pt idx="56444">
                  <c:v>06:12:40</c:v>
                </c:pt>
                <c:pt idx="56445">
                  <c:v>06:12:41</c:v>
                </c:pt>
                <c:pt idx="56446">
                  <c:v>06:12:42</c:v>
                </c:pt>
                <c:pt idx="56447">
                  <c:v>06:12:43</c:v>
                </c:pt>
                <c:pt idx="56448">
                  <c:v>06:12:44</c:v>
                </c:pt>
                <c:pt idx="56449">
                  <c:v>06:12:45</c:v>
                </c:pt>
                <c:pt idx="56450">
                  <c:v>06:12:46</c:v>
                </c:pt>
                <c:pt idx="56451">
                  <c:v>06:12:47</c:v>
                </c:pt>
                <c:pt idx="56452">
                  <c:v>06:12:48</c:v>
                </c:pt>
                <c:pt idx="56453">
                  <c:v>06:12:49</c:v>
                </c:pt>
                <c:pt idx="56454">
                  <c:v>06:12:50</c:v>
                </c:pt>
                <c:pt idx="56455">
                  <c:v>06:12:51</c:v>
                </c:pt>
                <c:pt idx="56456">
                  <c:v>06:12:52</c:v>
                </c:pt>
                <c:pt idx="56457">
                  <c:v>06:12:53</c:v>
                </c:pt>
                <c:pt idx="56458">
                  <c:v>06:12:54</c:v>
                </c:pt>
                <c:pt idx="56459">
                  <c:v>06:12:55</c:v>
                </c:pt>
                <c:pt idx="56460">
                  <c:v>06:12:56</c:v>
                </c:pt>
                <c:pt idx="56461">
                  <c:v>06:12:57</c:v>
                </c:pt>
                <c:pt idx="56462">
                  <c:v>06:12:58</c:v>
                </c:pt>
                <c:pt idx="56463">
                  <c:v>06:12:59</c:v>
                </c:pt>
                <c:pt idx="56464">
                  <c:v>06:13:00</c:v>
                </c:pt>
                <c:pt idx="56465">
                  <c:v>06:13:01</c:v>
                </c:pt>
                <c:pt idx="56466">
                  <c:v>06:13:02</c:v>
                </c:pt>
                <c:pt idx="56467">
                  <c:v>06:13:03</c:v>
                </c:pt>
                <c:pt idx="56468">
                  <c:v>06:13:04</c:v>
                </c:pt>
                <c:pt idx="56469">
                  <c:v>06:13:05</c:v>
                </c:pt>
                <c:pt idx="56470">
                  <c:v>06:13:06</c:v>
                </c:pt>
                <c:pt idx="56471">
                  <c:v>06:13:07</c:v>
                </c:pt>
                <c:pt idx="56472">
                  <c:v>06:13:08</c:v>
                </c:pt>
                <c:pt idx="56473">
                  <c:v>06:13:09</c:v>
                </c:pt>
                <c:pt idx="56474">
                  <c:v>06:13:10</c:v>
                </c:pt>
                <c:pt idx="56475">
                  <c:v>06:13:11</c:v>
                </c:pt>
                <c:pt idx="56476">
                  <c:v>06:13:12</c:v>
                </c:pt>
                <c:pt idx="56477">
                  <c:v>06:13:13</c:v>
                </c:pt>
                <c:pt idx="56478">
                  <c:v>06:13:14</c:v>
                </c:pt>
                <c:pt idx="56479">
                  <c:v>06:13:15</c:v>
                </c:pt>
                <c:pt idx="56480">
                  <c:v>06:13:16</c:v>
                </c:pt>
                <c:pt idx="56481">
                  <c:v>06:13:17</c:v>
                </c:pt>
                <c:pt idx="56482">
                  <c:v>06:13:18</c:v>
                </c:pt>
                <c:pt idx="56483">
                  <c:v>06:13:19</c:v>
                </c:pt>
                <c:pt idx="56484">
                  <c:v>06:13:20</c:v>
                </c:pt>
                <c:pt idx="56485">
                  <c:v>06:13:21</c:v>
                </c:pt>
                <c:pt idx="56486">
                  <c:v>06:13:22</c:v>
                </c:pt>
                <c:pt idx="56487">
                  <c:v>06:13:23</c:v>
                </c:pt>
                <c:pt idx="56488">
                  <c:v>06:13:24</c:v>
                </c:pt>
                <c:pt idx="56489">
                  <c:v>06:13:25</c:v>
                </c:pt>
                <c:pt idx="56490">
                  <c:v>06:13:26</c:v>
                </c:pt>
                <c:pt idx="56491">
                  <c:v>06:13:27</c:v>
                </c:pt>
                <c:pt idx="56492">
                  <c:v>06:13:28</c:v>
                </c:pt>
                <c:pt idx="56493">
                  <c:v>06:13:29</c:v>
                </c:pt>
                <c:pt idx="56494">
                  <c:v>06:13:30</c:v>
                </c:pt>
                <c:pt idx="56495">
                  <c:v>06:13:31</c:v>
                </c:pt>
                <c:pt idx="56496">
                  <c:v>06:13:32</c:v>
                </c:pt>
                <c:pt idx="56497">
                  <c:v>06:13:33</c:v>
                </c:pt>
                <c:pt idx="56498">
                  <c:v>06:13:34</c:v>
                </c:pt>
                <c:pt idx="56499">
                  <c:v>06:13:35</c:v>
                </c:pt>
                <c:pt idx="56500">
                  <c:v>06:13:36</c:v>
                </c:pt>
                <c:pt idx="56501">
                  <c:v>06:13:37</c:v>
                </c:pt>
                <c:pt idx="56502">
                  <c:v>06:13:38</c:v>
                </c:pt>
                <c:pt idx="56503">
                  <c:v>06:13:39</c:v>
                </c:pt>
                <c:pt idx="56504">
                  <c:v>06:13:40</c:v>
                </c:pt>
                <c:pt idx="56505">
                  <c:v>06:13:41</c:v>
                </c:pt>
                <c:pt idx="56506">
                  <c:v>06:13:42</c:v>
                </c:pt>
                <c:pt idx="56507">
                  <c:v>06:13:43</c:v>
                </c:pt>
                <c:pt idx="56508">
                  <c:v>06:13:44</c:v>
                </c:pt>
                <c:pt idx="56509">
                  <c:v>06:13:45</c:v>
                </c:pt>
                <c:pt idx="56510">
                  <c:v>06:13:46</c:v>
                </c:pt>
                <c:pt idx="56511">
                  <c:v>06:13:47</c:v>
                </c:pt>
                <c:pt idx="56512">
                  <c:v>06:13:48</c:v>
                </c:pt>
                <c:pt idx="56513">
                  <c:v>06:13:49</c:v>
                </c:pt>
                <c:pt idx="56514">
                  <c:v>06:13:50</c:v>
                </c:pt>
                <c:pt idx="56515">
                  <c:v>06:13:51</c:v>
                </c:pt>
                <c:pt idx="56516">
                  <c:v>06:13:52</c:v>
                </c:pt>
                <c:pt idx="56517">
                  <c:v>06:13:53</c:v>
                </c:pt>
                <c:pt idx="56518">
                  <c:v>06:13:54</c:v>
                </c:pt>
                <c:pt idx="56519">
                  <c:v>06:13:55</c:v>
                </c:pt>
                <c:pt idx="56520">
                  <c:v>06:13:56</c:v>
                </c:pt>
                <c:pt idx="56521">
                  <c:v>06:13:57</c:v>
                </c:pt>
                <c:pt idx="56522">
                  <c:v>06:13:58</c:v>
                </c:pt>
                <c:pt idx="56523">
                  <c:v>06:13:59</c:v>
                </c:pt>
                <c:pt idx="56524">
                  <c:v>06:14:00</c:v>
                </c:pt>
                <c:pt idx="56525">
                  <c:v>06:14:01</c:v>
                </c:pt>
                <c:pt idx="56526">
                  <c:v>06:14:02</c:v>
                </c:pt>
                <c:pt idx="56527">
                  <c:v>06:14:03</c:v>
                </c:pt>
                <c:pt idx="56528">
                  <c:v>06:14:04</c:v>
                </c:pt>
                <c:pt idx="56529">
                  <c:v>06:14:05</c:v>
                </c:pt>
                <c:pt idx="56530">
                  <c:v>06:14:06</c:v>
                </c:pt>
                <c:pt idx="56531">
                  <c:v>06:14:07</c:v>
                </c:pt>
                <c:pt idx="56532">
                  <c:v>06:14:08</c:v>
                </c:pt>
                <c:pt idx="56533">
                  <c:v>06:14:09</c:v>
                </c:pt>
                <c:pt idx="56534">
                  <c:v>06:14:10</c:v>
                </c:pt>
                <c:pt idx="56535">
                  <c:v>06:14:11</c:v>
                </c:pt>
                <c:pt idx="56536">
                  <c:v>06:14:12</c:v>
                </c:pt>
                <c:pt idx="56537">
                  <c:v>06:14:13</c:v>
                </c:pt>
                <c:pt idx="56538">
                  <c:v>06:14:14</c:v>
                </c:pt>
                <c:pt idx="56539">
                  <c:v>06:14:15</c:v>
                </c:pt>
                <c:pt idx="56540">
                  <c:v>06:14:16</c:v>
                </c:pt>
                <c:pt idx="56541">
                  <c:v>06:14:17</c:v>
                </c:pt>
                <c:pt idx="56542">
                  <c:v>06:14:18</c:v>
                </c:pt>
                <c:pt idx="56543">
                  <c:v>06:14:19</c:v>
                </c:pt>
                <c:pt idx="56544">
                  <c:v>06:14:20</c:v>
                </c:pt>
                <c:pt idx="56545">
                  <c:v>06:14:21</c:v>
                </c:pt>
                <c:pt idx="56546">
                  <c:v>06:14:22</c:v>
                </c:pt>
                <c:pt idx="56547">
                  <c:v>06:14:23</c:v>
                </c:pt>
                <c:pt idx="56548">
                  <c:v>06:14:24</c:v>
                </c:pt>
                <c:pt idx="56549">
                  <c:v>06:14:25</c:v>
                </c:pt>
                <c:pt idx="56550">
                  <c:v>06:14:26</c:v>
                </c:pt>
                <c:pt idx="56551">
                  <c:v>06:14:27</c:v>
                </c:pt>
                <c:pt idx="56552">
                  <c:v>06:14:28</c:v>
                </c:pt>
                <c:pt idx="56553">
                  <c:v>06:14:29</c:v>
                </c:pt>
                <c:pt idx="56554">
                  <c:v>06:14:30</c:v>
                </c:pt>
                <c:pt idx="56555">
                  <c:v>06:14:31</c:v>
                </c:pt>
                <c:pt idx="56556">
                  <c:v>06:14:32</c:v>
                </c:pt>
                <c:pt idx="56557">
                  <c:v>06:14:33</c:v>
                </c:pt>
                <c:pt idx="56558">
                  <c:v>06:14:34</c:v>
                </c:pt>
                <c:pt idx="56559">
                  <c:v>06:14:35</c:v>
                </c:pt>
                <c:pt idx="56560">
                  <c:v>06:14:36</c:v>
                </c:pt>
                <c:pt idx="56561">
                  <c:v>06:14:37</c:v>
                </c:pt>
                <c:pt idx="56562">
                  <c:v>06:14:38</c:v>
                </c:pt>
                <c:pt idx="56563">
                  <c:v>06:14:39</c:v>
                </c:pt>
                <c:pt idx="56564">
                  <c:v>06:14:40</c:v>
                </c:pt>
                <c:pt idx="56565">
                  <c:v>06:14:41</c:v>
                </c:pt>
                <c:pt idx="56566">
                  <c:v>06:14:42</c:v>
                </c:pt>
                <c:pt idx="56567">
                  <c:v>06:14:43</c:v>
                </c:pt>
                <c:pt idx="56568">
                  <c:v>06:14:44</c:v>
                </c:pt>
                <c:pt idx="56569">
                  <c:v>06:14:45</c:v>
                </c:pt>
                <c:pt idx="56570">
                  <c:v>06:14:46</c:v>
                </c:pt>
                <c:pt idx="56571">
                  <c:v>06:14:47</c:v>
                </c:pt>
                <c:pt idx="56572">
                  <c:v>06:14:48</c:v>
                </c:pt>
                <c:pt idx="56573">
                  <c:v>06:14:49</c:v>
                </c:pt>
                <c:pt idx="56574">
                  <c:v>06:14:50</c:v>
                </c:pt>
                <c:pt idx="56575">
                  <c:v>06:14:51</c:v>
                </c:pt>
                <c:pt idx="56576">
                  <c:v>06:14:52</c:v>
                </c:pt>
                <c:pt idx="56577">
                  <c:v>06:14:53</c:v>
                </c:pt>
                <c:pt idx="56578">
                  <c:v>06:14:54</c:v>
                </c:pt>
                <c:pt idx="56579">
                  <c:v>06:14:55</c:v>
                </c:pt>
                <c:pt idx="56580">
                  <c:v>06:14:56</c:v>
                </c:pt>
                <c:pt idx="56581">
                  <c:v>06:14:57</c:v>
                </c:pt>
                <c:pt idx="56582">
                  <c:v>06:14:58</c:v>
                </c:pt>
                <c:pt idx="56583">
                  <c:v>06:14:59</c:v>
                </c:pt>
                <c:pt idx="56584">
                  <c:v>06:15:00</c:v>
                </c:pt>
                <c:pt idx="56585">
                  <c:v>06:15:01</c:v>
                </c:pt>
                <c:pt idx="56586">
                  <c:v>06:15:02</c:v>
                </c:pt>
                <c:pt idx="56587">
                  <c:v>06:15:03</c:v>
                </c:pt>
                <c:pt idx="56588">
                  <c:v>06:15:04</c:v>
                </c:pt>
                <c:pt idx="56589">
                  <c:v>06:15:05</c:v>
                </c:pt>
                <c:pt idx="56590">
                  <c:v>06:15:06</c:v>
                </c:pt>
                <c:pt idx="56591">
                  <c:v>06:15:07</c:v>
                </c:pt>
                <c:pt idx="56592">
                  <c:v>06:15:08</c:v>
                </c:pt>
                <c:pt idx="56593">
                  <c:v>06:15:09</c:v>
                </c:pt>
                <c:pt idx="56594">
                  <c:v>06:15:10</c:v>
                </c:pt>
                <c:pt idx="56595">
                  <c:v>06:15:11</c:v>
                </c:pt>
                <c:pt idx="56596">
                  <c:v>06:15:12</c:v>
                </c:pt>
                <c:pt idx="56597">
                  <c:v>06:15:13</c:v>
                </c:pt>
                <c:pt idx="56598">
                  <c:v>06:15:14</c:v>
                </c:pt>
                <c:pt idx="56599">
                  <c:v>06:15:15</c:v>
                </c:pt>
                <c:pt idx="56600">
                  <c:v>06:15:16</c:v>
                </c:pt>
                <c:pt idx="56601">
                  <c:v>06:15:17</c:v>
                </c:pt>
                <c:pt idx="56602">
                  <c:v>06:15:18</c:v>
                </c:pt>
                <c:pt idx="56603">
                  <c:v>06:15:19</c:v>
                </c:pt>
                <c:pt idx="56604">
                  <c:v>06:15:20</c:v>
                </c:pt>
                <c:pt idx="56605">
                  <c:v>06:15:21</c:v>
                </c:pt>
                <c:pt idx="56606">
                  <c:v>06:15:22</c:v>
                </c:pt>
                <c:pt idx="56607">
                  <c:v>06:15:23</c:v>
                </c:pt>
                <c:pt idx="56608">
                  <c:v>06:15:24</c:v>
                </c:pt>
                <c:pt idx="56609">
                  <c:v>06:15:25</c:v>
                </c:pt>
                <c:pt idx="56610">
                  <c:v>06:15:26</c:v>
                </c:pt>
                <c:pt idx="56611">
                  <c:v>06:15:27</c:v>
                </c:pt>
                <c:pt idx="56612">
                  <c:v>06:15:28</c:v>
                </c:pt>
                <c:pt idx="56613">
                  <c:v>06:15:29</c:v>
                </c:pt>
                <c:pt idx="56614">
                  <c:v>06:15:30</c:v>
                </c:pt>
                <c:pt idx="56615">
                  <c:v>06:15:31</c:v>
                </c:pt>
                <c:pt idx="56616">
                  <c:v>06:15:32</c:v>
                </c:pt>
                <c:pt idx="56617">
                  <c:v>06:15:33</c:v>
                </c:pt>
                <c:pt idx="56618">
                  <c:v>06:15:34</c:v>
                </c:pt>
                <c:pt idx="56619">
                  <c:v>06:15:35</c:v>
                </c:pt>
                <c:pt idx="56620">
                  <c:v>06:15:36</c:v>
                </c:pt>
                <c:pt idx="56621">
                  <c:v>06:15:37</c:v>
                </c:pt>
                <c:pt idx="56622">
                  <c:v>06:15:38</c:v>
                </c:pt>
                <c:pt idx="56623">
                  <c:v>06:15:39</c:v>
                </c:pt>
                <c:pt idx="56624">
                  <c:v>06:15:40</c:v>
                </c:pt>
                <c:pt idx="56625">
                  <c:v>06:15:41</c:v>
                </c:pt>
                <c:pt idx="56626">
                  <c:v>06:15:42</c:v>
                </c:pt>
                <c:pt idx="56627">
                  <c:v>06:15:43</c:v>
                </c:pt>
                <c:pt idx="56628">
                  <c:v>06:15:44</c:v>
                </c:pt>
                <c:pt idx="56629">
                  <c:v>06:15:45</c:v>
                </c:pt>
                <c:pt idx="56630">
                  <c:v>06:15:46</c:v>
                </c:pt>
                <c:pt idx="56631">
                  <c:v>06:15:47</c:v>
                </c:pt>
                <c:pt idx="56632">
                  <c:v>06:15:48</c:v>
                </c:pt>
                <c:pt idx="56633">
                  <c:v>06:15:49</c:v>
                </c:pt>
                <c:pt idx="56634">
                  <c:v>06:15:50</c:v>
                </c:pt>
                <c:pt idx="56635">
                  <c:v>06:15:51</c:v>
                </c:pt>
                <c:pt idx="56636">
                  <c:v>06:15:52</c:v>
                </c:pt>
                <c:pt idx="56637">
                  <c:v>06:15:53</c:v>
                </c:pt>
                <c:pt idx="56638">
                  <c:v>06:15:54</c:v>
                </c:pt>
                <c:pt idx="56639">
                  <c:v>06:15:55</c:v>
                </c:pt>
                <c:pt idx="56640">
                  <c:v>06:15:56</c:v>
                </c:pt>
                <c:pt idx="56641">
                  <c:v>06:15:57</c:v>
                </c:pt>
                <c:pt idx="56642">
                  <c:v>06:15:58</c:v>
                </c:pt>
                <c:pt idx="56643">
                  <c:v>06:15:59</c:v>
                </c:pt>
                <c:pt idx="56644">
                  <c:v>06:16:00</c:v>
                </c:pt>
                <c:pt idx="56645">
                  <c:v>06:16:01</c:v>
                </c:pt>
                <c:pt idx="56646">
                  <c:v>06:16:02</c:v>
                </c:pt>
                <c:pt idx="56647">
                  <c:v>06:16:03</c:v>
                </c:pt>
                <c:pt idx="56648">
                  <c:v>06:16:04</c:v>
                </c:pt>
                <c:pt idx="56649">
                  <c:v>06:16:05</c:v>
                </c:pt>
                <c:pt idx="56650">
                  <c:v>06:16:06</c:v>
                </c:pt>
                <c:pt idx="56651">
                  <c:v>06:16:07</c:v>
                </c:pt>
                <c:pt idx="56652">
                  <c:v>06:16:08</c:v>
                </c:pt>
                <c:pt idx="56653">
                  <c:v>06:16:09</c:v>
                </c:pt>
                <c:pt idx="56654">
                  <c:v>06:16:10</c:v>
                </c:pt>
                <c:pt idx="56655">
                  <c:v>06:16:11</c:v>
                </c:pt>
                <c:pt idx="56656">
                  <c:v>06:16:12</c:v>
                </c:pt>
                <c:pt idx="56657">
                  <c:v>06:16:13</c:v>
                </c:pt>
                <c:pt idx="56658">
                  <c:v>06:16:14</c:v>
                </c:pt>
                <c:pt idx="56659">
                  <c:v>06:16:15</c:v>
                </c:pt>
                <c:pt idx="56660">
                  <c:v>06:16:16</c:v>
                </c:pt>
                <c:pt idx="56661">
                  <c:v>06:16:17</c:v>
                </c:pt>
                <c:pt idx="56662">
                  <c:v>06:16:18</c:v>
                </c:pt>
                <c:pt idx="56663">
                  <c:v>06:16:19</c:v>
                </c:pt>
                <c:pt idx="56664">
                  <c:v>06:16:20</c:v>
                </c:pt>
                <c:pt idx="56665">
                  <c:v>06:16:21</c:v>
                </c:pt>
                <c:pt idx="56666">
                  <c:v>06:16:22</c:v>
                </c:pt>
                <c:pt idx="56667">
                  <c:v>06:16:23</c:v>
                </c:pt>
                <c:pt idx="56668">
                  <c:v>06:16:24</c:v>
                </c:pt>
                <c:pt idx="56669">
                  <c:v>06:16:25</c:v>
                </c:pt>
                <c:pt idx="56670">
                  <c:v>06:16:26</c:v>
                </c:pt>
                <c:pt idx="56671">
                  <c:v>06:16:27</c:v>
                </c:pt>
                <c:pt idx="56672">
                  <c:v>06:16:28</c:v>
                </c:pt>
                <c:pt idx="56673">
                  <c:v>06:16:29</c:v>
                </c:pt>
                <c:pt idx="56674">
                  <c:v>06:16:30</c:v>
                </c:pt>
                <c:pt idx="56675">
                  <c:v>06:16:31</c:v>
                </c:pt>
                <c:pt idx="56676">
                  <c:v>06:16:32</c:v>
                </c:pt>
                <c:pt idx="56677">
                  <c:v>06:16:33</c:v>
                </c:pt>
                <c:pt idx="56678">
                  <c:v>06:16:34</c:v>
                </c:pt>
                <c:pt idx="56679">
                  <c:v>06:16:35</c:v>
                </c:pt>
                <c:pt idx="56680">
                  <c:v>06:16:36</c:v>
                </c:pt>
                <c:pt idx="56681">
                  <c:v>06:16:37</c:v>
                </c:pt>
                <c:pt idx="56682">
                  <c:v>06:16:38</c:v>
                </c:pt>
                <c:pt idx="56683">
                  <c:v>06:16:39</c:v>
                </c:pt>
                <c:pt idx="56684">
                  <c:v>06:16:40</c:v>
                </c:pt>
                <c:pt idx="56685">
                  <c:v>06:16:41</c:v>
                </c:pt>
                <c:pt idx="56686">
                  <c:v>06:16:42</c:v>
                </c:pt>
                <c:pt idx="56687">
                  <c:v>06:16:43</c:v>
                </c:pt>
                <c:pt idx="56688">
                  <c:v>06:16:44</c:v>
                </c:pt>
                <c:pt idx="56689">
                  <c:v>06:16:45</c:v>
                </c:pt>
                <c:pt idx="56690">
                  <c:v>06:16:46</c:v>
                </c:pt>
                <c:pt idx="56691">
                  <c:v>06:16:47</c:v>
                </c:pt>
                <c:pt idx="56692">
                  <c:v>06:16:48</c:v>
                </c:pt>
                <c:pt idx="56693">
                  <c:v>06:16:49</c:v>
                </c:pt>
                <c:pt idx="56694">
                  <c:v>06:16:50</c:v>
                </c:pt>
                <c:pt idx="56695">
                  <c:v>06:16:51</c:v>
                </c:pt>
                <c:pt idx="56696">
                  <c:v>06:16:52</c:v>
                </c:pt>
                <c:pt idx="56697">
                  <c:v>06:16:53</c:v>
                </c:pt>
                <c:pt idx="56698">
                  <c:v>06:16:54</c:v>
                </c:pt>
                <c:pt idx="56699">
                  <c:v>06:16:55</c:v>
                </c:pt>
                <c:pt idx="56700">
                  <c:v>06:16:56</c:v>
                </c:pt>
                <c:pt idx="56701">
                  <c:v>06:16:57</c:v>
                </c:pt>
                <c:pt idx="56702">
                  <c:v>06:16:58</c:v>
                </c:pt>
                <c:pt idx="56703">
                  <c:v>06:16:59</c:v>
                </c:pt>
                <c:pt idx="56704">
                  <c:v>06:17:00</c:v>
                </c:pt>
                <c:pt idx="56705">
                  <c:v>06:17:01</c:v>
                </c:pt>
                <c:pt idx="56706">
                  <c:v>06:17:02</c:v>
                </c:pt>
                <c:pt idx="56707">
                  <c:v>06:17:03</c:v>
                </c:pt>
                <c:pt idx="56708">
                  <c:v>06:17:04</c:v>
                </c:pt>
                <c:pt idx="56709">
                  <c:v>06:17:05</c:v>
                </c:pt>
                <c:pt idx="56710">
                  <c:v>06:17:06</c:v>
                </c:pt>
                <c:pt idx="56711">
                  <c:v>06:17:07</c:v>
                </c:pt>
                <c:pt idx="56712">
                  <c:v>06:17:08</c:v>
                </c:pt>
                <c:pt idx="56713">
                  <c:v>06:17:09</c:v>
                </c:pt>
                <c:pt idx="56714">
                  <c:v>06:17:10</c:v>
                </c:pt>
                <c:pt idx="56715">
                  <c:v>06:17:11</c:v>
                </c:pt>
                <c:pt idx="56716">
                  <c:v>06:17:12</c:v>
                </c:pt>
                <c:pt idx="56717">
                  <c:v>06:17:13</c:v>
                </c:pt>
                <c:pt idx="56718">
                  <c:v>06:17:14</c:v>
                </c:pt>
                <c:pt idx="56719">
                  <c:v>06:17:15</c:v>
                </c:pt>
                <c:pt idx="56720">
                  <c:v>06:17:16</c:v>
                </c:pt>
                <c:pt idx="56721">
                  <c:v>06:17:17</c:v>
                </c:pt>
                <c:pt idx="56722">
                  <c:v>06:17:18</c:v>
                </c:pt>
                <c:pt idx="56723">
                  <c:v>06:17:19</c:v>
                </c:pt>
                <c:pt idx="56724">
                  <c:v>06:17:20</c:v>
                </c:pt>
                <c:pt idx="56725">
                  <c:v>06:17:21</c:v>
                </c:pt>
                <c:pt idx="56726">
                  <c:v>06:17:22</c:v>
                </c:pt>
                <c:pt idx="56727">
                  <c:v>06:17:23</c:v>
                </c:pt>
                <c:pt idx="56728">
                  <c:v>06:17:24</c:v>
                </c:pt>
                <c:pt idx="56729">
                  <c:v>06:17:25</c:v>
                </c:pt>
                <c:pt idx="56730">
                  <c:v>06:17:26</c:v>
                </c:pt>
                <c:pt idx="56731">
                  <c:v>06:17:27</c:v>
                </c:pt>
                <c:pt idx="56732">
                  <c:v>06:17:28</c:v>
                </c:pt>
                <c:pt idx="56733">
                  <c:v>06:17:29</c:v>
                </c:pt>
                <c:pt idx="56734">
                  <c:v>06:17:30</c:v>
                </c:pt>
                <c:pt idx="56735">
                  <c:v>06:17:31</c:v>
                </c:pt>
                <c:pt idx="56736">
                  <c:v>06:17:32</c:v>
                </c:pt>
                <c:pt idx="56737">
                  <c:v>06:17:33</c:v>
                </c:pt>
                <c:pt idx="56738">
                  <c:v>06:17:34</c:v>
                </c:pt>
                <c:pt idx="56739">
                  <c:v>06:17:35</c:v>
                </c:pt>
                <c:pt idx="56740">
                  <c:v>06:17:36</c:v>
                </c:pt>
                <c:pt idx="56741">
                  <c:v>06:17:37</c:v>
                </c:pt>
                <c:pt idx="56742">
                  <c:v>06:17:38</c:v>
                </c:pt>
                <c:pt idx="56743">
                  <c:v>06:17:39</c:v>
                </c:pt>
                <c:pt idx="56744">
                  <c:v>06:17:40</c:v>
                </c:pt>
                <c:pt idx="56745">
                  <c:v>06:17:41</c:v>
                </c:pt>
                <c:pt idx="56746">
                  <c:v>06:17:42</c:v>
                </c:pt>
                <c:pt idx="56747">
                  <c:v>06:17:43</c:v>
                </c:pt>
                <c:pt idx="56748">
                  <c:v>06:17:44</c:v>
                </c:pt>
                <c:pt idx="56749">
                  <c:v>06:17:45</c:v>
                </c:pt>
                <c:pt idx="56750">
                  <c:v>06:17:46</c:v>
                </c:pt>
                <c:pt idx="56751">
                  <c:v>06:17:47</c:v>
                </c:pt>
                <c:pt idx="56752">
                  <c:v>06:17:48</c:v>
                </c:pt>
                <c:pt idx="56753">
                  <c:v>06:17:49</c:v>
                </c:pt>
                <c:pt idx="56754">
                  <c:v>06:17:50</c:v>
                </c:pt>
                <c:pt idx="56755">
                  <c:v>06:17:51</c:v>
                </c:pt>
                <c:pt idx="56756">
                  <c:v>06:17:52</c:v>
                </c:pt>
                <c:pt idx="56757">
                  <c:v>06:17:53</c:v>
                </c:pt>
                <c:pt idx="56758">
                  <c:v>06:17:54</c:v>
                </c:pt>
                <c:pt idx="56759">
                  <c:v>06:17:55</c:v>
                </c:pt>
                <c:pt idx="56760">
                  <c:v>06:17:56</c:v>
                </c:pt>
                <c:pt idx="56761">
                  <c:v>06:17:57</c:v>
                </c:pt>
                <c:pt idx="56762">
                  <c:v>06:17:58</c:v>
                </c:pt>
                <c:pt idx="56763">
                  <c:v>06:17:59</c:v>
                </c:pt>
                <c:pt idx="56764">
                  <c:v>06:18:00</c:v>
                </c:pt>
                <c:pt idx="56765">
                  <c:v>06:18:01</c:v>
                </c:pt>
                <c:pt idx="56766">
                  <c:v>06:18:02</c:v>
                </c:pt>
                <c:pt idx="56767">
                  <c:v>06:18:03</c:v>
                </c:pt>
                <c:pt idx="56768">
                  <c:v>06:18:04</c:v>
                </c:pt>
                <c:pt idx="56769">
                  <c:v>06:18:05</c:v>
                </c:pt>
                <c:pt idx="56770">
                  <c:v>06:18:06</c:v>
                </c:pt>
                <c:pt idx="56771">
                  <c:v>06:18:07</c:v>
                </c:pt>
                <c:pt idx="56772">
                  <c:v>06:18:08</c:v>
                </c:pt>
                <c:pt idx="56773">
                  <c:v>06:18:09</c:v>
                </c:pt>
                <c:pt idx="56774">
                  <c:v>06:18:10</c:v>
                </c:pt>
                <c:pt idx="56775">
                  <c:v>06:18:11</c:v>
                </c:pt>
                <c:pt idx="56776">
                  <c:v>06:18:12</c:v>
                </c:pt>
                <c:pt idx="56777">
                  <c:v>06:18:13</c:v>
                </c:pt>
                <c:pt idx="56778">
                  <c:v>06:18:14</c:v>
                </c:pt>
                <c:pt idx="56779">
                  <c:v>06:18:15</c:v>
                </c:pt>
                <c:pt idx="56780">
                  <c:v>06:18:16</c:v>
                </c:pt>
                <c:pt idx="56781">
                  <c:v>06:18:17</c:v>
                </c:pt>
                <c:pt idx="56782">
                  <c:v>06:18:18</c:v>
                </c:pt>
                <c:pt idx="56783">
                  <c:v>06:18:19</c:v>
                </c:pt>
                <c:pt idx="56784">
                  <c:v>06:18:20</c:v>
                </c:pt>
                <c:pt idx="56785">
                  <c:v>06:18:21</c:v>
                </c:pt>
                <c:pt idx="56786">
                  <c:v>06:18:22</c:v>
                </c:pt>
                <c:pt idx="56787">
                  <c:v>06:18:23</c:v>
                </c:pt>
                <c:pt idx="56788">
                  <c:v>06:18:24</c:v>
                </c:pt>
                <c:pt idx="56789">
                  <c:v>06:18:25</c:v>
                </c:pt>
                <c:pt idx="56790">
                  <c:v>06:18:26</c:v>
                </c:pt>
                <c:pt idx="56791">
                  <c:v>06:18:27</c:v>
                </c:pt>
                <c:pt idx="56792">
                  <c:v>06:18:28</c:v>
                </c:pt>
                <c:pt idx="56793">
                  <c:v>06:18:29</c:v>
                </c:pt>
                <c:pt idx="56794">
                  <c:v>06:18:30</c:v>
                </c:pt>
                <c:pt idx="56795">
                  <c:v>06:18:31</c:v>
                </c:pt>
                <c:pt idx="56796">
                  <c:v>06:18:32</c:v>
                </c:pt>
                <c:pt idx="56797">
                  <c:v>06:18:33</c:v>
                </c:pt>
                <c:pt idx="56798">
                  <c:v>06:18:34</c:v>
                </c:pt>
                <c:pt idx="56799">
                  <c:v>06:18:35</c:v>
                </c:pt>
                <c:pt idx="56800">
                  <c:v>06:18:36</c:v>
                </c:pt>
                <c:pt idx="56801">
                  <c:v>06:18:37</c:v>
                </c:pt>
                <c:pt idx="56802">
                  <c:v>06:18:38</c:v>
                </c:pt>
                <c:pt idx="56803">
                  <c:v>06:18:39</c:v>
                </c:pt>
                <c:pt idx="56804">
                  <c:v>06:18:40</c:v>
                </c:pt>
                <c:pt idx="56805">
                  <c:v>06:18:41</c:v>
                </c:pt>
                <c:pt idx="56806">
                  <c:v>06:18:42</c:v>
                </c:pt>
                <c:pt idx="56807">
                  <c:v>06:18:43</c:v>
                </c:pt>
                <c:pt idx="56808">
                  <c:v>06:18:44</c:v>
                </c:pt>
                <c:pt idx="56809">
                  <c:v>06:18:45</c:v>
                </c:pt>
                <c:pt idx="56810">
                  <c:v>06:18:46</c:v>
                </c:pt>
                <c:pt idx="56811">
                  <c:v>06:18:47</c:v>
                </c:pt>
                <c:pt idx="56812">
                  <c:v>06:18:48</c:v>
                </c:pt>
                <c:pt idx="56813">
                  <c:v>06:18:49</c:v>
                </c:pt>
                <c:pt idx="56814">
                  <c:v>06:18:50</c:v>
                </c:pt>
                <c:pt idx="56815">
                  <c:v>06:18:51</c:v>
                </c:pt>
                <c:pt idx="56816">
                  <c:v>06:18:52</c:v>
                </c:pt>
                <c:pt idx="56817">
                  <c:v>06:18:53</c:v>
                </c:pt>
                <c:pt idx="56818">
                  <c:v>06:18:54</c:v>
                </c:pt>
                <c:pt idx="56819">
                  <c:v>06:18:55</c:v>
                </c:pt>
                <c:pt idx="56820">
                  <c:v>06:18:56</c:v>
                </c:pt>
                <c:pt idx="56821">
                  <c:v>06:18:57</c:v>
                </c:pt>
                <c:pt idx="56822">
                  <c:v>06:18:58</c:v>
                </c:pt>
                <c:pt idx="56823">
                  <c:v>06:18:59</c:v>
                </c:pt>
                <c:pt idx="56824">
                  <c:v>06:19:00</c:v>
                </c:pt>
                <c:pt idx="56825">
                  <c:v>06:19:01</c:v>
                </c:pt>
                <c:pt idx="56826">
                  <c:v>06:19:02</c:v>
                </c:pt>
                <c:pt idx="56827">
                  <c:v>06:19:03</c:v>
                </c:pt>
                <c:pt idx="56828">
                  <c:v>06:19:04</c:v>
                </c:pt>
                <c:pt idx="56829">
                  <c:v>06:19:05</c:v>
                </c:pt>
                <c:pt idx="56830">
                  <c:v>06:19:06</c:v>
                </c:pt>
                <c:pt idx="56831">
                  <c:v>06:19:07</c:v>
                </c:pt>
                <c:pt idx="56832">
                  <c:v>06:19:08</c:v>
                </c:pt>
                <c:pt idx="56833">
                  <c:v>06:19:09</c:v>
                </c:pt>
                <c:pt idx="56834">
                  <c:v>06:19:10</c:v>
                </c:pt>
                <c:pt idx="56835">
                  <c:v>06:19:11</c:v>
                </c:pt>
                <c:pt idx="56836">
                  <c:v>06:19:12</c:v>
                </c:pt>
                <c:pt idx="56837">
                  <c:v>06:19:13</c:v>
                </c:pt>
                <c:pt idx="56838">
                  <c:v>06:19:14</c:v>
                </c:pt>
                <c:pt idx="56839">
                  <c:v>06:19:15</c:v>
                </c:pt>
                <c:pt idx="56840">
                  <c:v>06:19:16</c:v>
                </c:pt>
                <c:pt idx="56841">
                  <c:v>06:19:17</c:v>
                </c:pt>
                <c:pt idx="56842">
                  <c:v>06:19:18</c:v>
                </c:pt>
                <c:pt idx="56843">
                  <c:v>06:19:19</c:v>
                </c:pt>
                <c:pt idx="56844">
                  <c:v>06:19:20</c:v>
                </c:pt>
                <c:pt idx="56845">
                  <c:v>06:19:21</c:v>
                </c:pt>
                <c:pt idx="56846">
                  <c:v>06:19:22</c:v>
                </c:pt>
                <c:pt idx="56847">
                  <c:v>06:19:23</c:v>
                </c:pt>
                <c:pt idx="56848">
                  <c:v>06:19:24</c:v>
                </c:pt>
                <c:pt idx="56849">
                  <c:v>06:19:25</c:v>
                </c:pt>
                <c:pt idx="56850">
                  <c:v>06:19:26</c:v>
                </c:pt>
                <c:pt idx="56851">
                  <c:v>06:19:27</c:v>
                </c:pt>
                <c:pt idx="56852">
                  <c:v>06:19:28</c:v>
                </c:pt>
                <c:pt idx="56853">
                  <c:v>06:19:29</c:v>
                </c:pt>
                <c:pt idx="56854">
                  <c:v>06:19:30</c:v>
                </c:pt>
                <c:pt idx="56855">
                  <c:v>06:19:31</c:v>
                </c:pt>
                <c:pt idx="56856">
                  <c:v>06:19:32</c:v>
                </c:pt>
                <c:pt idx="56857">
                  <c:v>06:19:33</c:v>
                </c:pt>
                <c:pt idx="56858">
                  <c:v>06:19:34</c:v>
                </c:pt>
                <c:pt idx="56859">
                  <c:v>06:19:35</c:v>
                </c:pt>
                <c:pt idx="56860">
                  <c:v>06:19:36</c:v>
                </c:pt>
                <c:pt idx="56861">
                  <c:v>06:19:37</c:v>
                </c:pt>
                <c:pt idx="56862">
                  <c:v>06:19:38</c:v>
                </c:pt>
                <c:pt idx="56863">
                  <c:v>06:19:39</c:v>
                </c:pt>
                <c:pt idx="56864">
                  <c:v>06:19:40</c:v>
                </c:pt>
                <c:pt idx="56865">
                  <c:v>06:19:41</c:v>
                </c:pt>
                <c:pt idx="56866">
                  <c:v>06:19:42</c:v>
                </c:pt>
                <c:pt idx="56867">
                  <c:v>06:19:43</c:v>
                </c:pt>
                <c:pt idx="56868">
                  <c:v>06:19:44</c:v>
                </c:pt>
                <c:pt idx="56869">
                  <c:v>06:19:45</c:v>
                </c:pt>
                <c:pt idx="56870">
                  <c:v>06:19:46</c:v>
                </c:pt>
                <c:pt idx="56871">
                  <c:v>06:19:47</c:v>
                </c:pt>
                <c:pt idx="56872">
                  <c:v>06:19:48</c:v>
                </c:pt>
                <c:pt idx="56873">
                  <c:v>06:19:49</c:v>
                </c:pt>
                <c:pt idx="56874">
                  <c:v>06:19:50</c:v>
                </c:pt>
                <c:pt idx="56875">
                  <c:v>06:19:51</c:v>
                </c:pt>
                <c:pt idx="56876">
                  <c:v>06:19:52</c:v>
                </c:pt>
                <c:pt idx="56877">
                  <c:v>06:19:53</c:v>
                </c:pt>
                <c:pt idx="56878">
                  <c:v>06:19:54</c:v>
                </c:pt>
                <c:pt idx="56879">
                  <c:v>06:19:55</c:v>
                </c:pt>
                <c:pt idx="56880">
                  <c:v>06:19:56</c:v>
                </c:pt>
                <c:pt idx="56881">
                  <c:v>06:19:57</c:v>
                </c:pt>
                <c:pt idx="56882">
                  <c:v>06:19:58</c:v>
                </c:pt>
                <c:pt idx="56883">
                  <c:v>06:19:59</c:v>
                </c:pt>
                <c:pt idx="56884">
                  <c:v>06:20:00</c:v>
                </c:pt>
                <c:pt idx="56885">
                  <c:v>06:20:01</c:v>
                </c:pt>
                <c:pt idx="56886">
                  <c:v>06:20:02</c:v>
                </c:pt>
                <c:pt idx="56887">
                  <c:v>06:20:03</c:v>
                </c:pt>
                <c:pt idx="56888">
                  <c:v>06:20:04</c:v>
                </c:pt>
                <c:pt idx="56889">
                  <c:v>06:20:05</c:v>
                </c:pt>
                <c:pt idx="56890">
                  <c:v>06:20:06</c:v>
                </c:pt>
                <c:pt idx="56891">
                  <c:v>06:20:07</c:v>
                </c:pt>
                <c:pt idx="56892">
                  <c:v>06:20:08</c:v>
                </c:pt>
                <c:pt idx="56893">
                  <c:v>06:20:09</c:v>
                </c:pt>
                <c:pt idx="56894">
                  <c:v>06:20:10</c:v>
                </c:pt>
                <c:pt idx="56895">
                  <c:v>06:20:11</c:v>
                </c:pt>
                <c:pt idx="56896">
                  <c:v>06:20:12</c:v>
                </c:pt>
                <c:pt idx="56897">
                  <c:v>06:20:13</c:v>
                </c:pt>
                <c:pt idx="56898">
                  <c:v>06:20:14</c:v>
                </c:pt>
                <c:pt idx="56899">
                  <c:v>06:20:15</c:v>
                </c:pt>
                <c:pt idx="56900">
                  <c:v>06:20:16</c:v>
                </c:pt>
                <c:pt idx="56901">
                  <c:v>06:20:17</c:v>
                </c:pt>
                <c:pt idx="56902">
                  <c:v>06:20:18</c:v>
                </c:pt>
                <c:pt idx="56903">
                  <c:v>06:20:19</c:v>
                </c:pt>
                <c:pt idx="56904">
                  <c:v>06:20:20</c:v>
                </c:pt>
                <c:pt idx="56905">
                  <c:v>06:20:21</c:v>
                </c:pt>
                <c:pt idx="56906">
                  <c:v>06:20:22</c:v>
                </c:pt>
                <c:pt idx="56907">
                  <c:v>06:20:23</c:v>
                </c:pt>
                <c:pt idx="56908">
                  <c:v>06:20:24</c:v>
                </c:pt>
                <c:pt idx="56909">
                  <c:v>06:20:25</c:v>
                </c:pt>
                <c:pt idx="56910">
                  <c:v>06:20:26</c:v>
                </c:pt>
                <c:pt idx="56911">
                  <c:v>06:20:27</c:v>
                </c:pt>
                <c:pt idx="56912">
                  <c:v>06:20:28</c:v>
                </c:pt>
                <c:pt idx="56913">
                  <c:v>06:20:29</c:v>
                </c:pt>
                <c:pt idx="56914">
                  <c:v>06:20:30</c:v>
                </c:pt>
                <c:pt idx="56915">
                  <c:v>06:20:31</c:v>
                </c:pt>
                <c:pt idx="56916">
                  <c:v>06:20:32</c:v>
                </c:pt>
                <c:pt idx="56917">
                  <c:v>06:20:33</c:v>
                </c:pt>
                <c:pt idx="56918">
                  <c:v>06:20:34</c:v>
                </c:pt>
                <c:pt idx="56919">
                  <c:v>06:20:35</c:v>
                </c:pt>
                <c:pt idx="56920">
                  <c:v>06:20:36</c:v>
                </c:pt>
                <c:pt idx="56921">
                  <c:v>06:20:37</c:v>
                </c:pt>
                <c:pt idx="56922">
                  <c:v>06:20:38</c:v>
                </c:pt>
                <c:pt idx="56923">
                  <c:v>06:20:39</c:v>
                </c:pt>
                <c:pt idx="56924">
                  <c:v>06:20:40</c:v>
                </c:pt>
                <c:pt idx="56925">
                  <c:v>06:20:41</c:v>
                </c:pt>
                <c:pt idx="56926">
                  <c:v>06:20:42</c:v>
                </c:pt>
                <c:pt idx="56927">
                  <c:v>06:20:43</c:v>
                </c:pt>
                <c:pt idx="56928">
                  <c:v>06:20:44</c:v>
                </c:pt>
                <c:pt idx="56929">
                  <c:v>06:20:45</c:v>
                </c:pt>
                <c:pt idx="56930">
                  <c:v>06:20:46</c:v>
                </c:pt>
                <c:pt idx="56931">
                  <c:v>06:20:47</c:v>
                </c:pt>
                <c:pt idx="56932">
                  <c:v>06:20:48</c:v>
                </c:pt>
                <c:pt idx="56933">
                  <c:v>06:20:49</c:v>
                </c:pt>
                <c:pt idx="56934">
                  <c:v>06:20:50</c:v>
                </c:pt>
                <c:pt idx="56935">
                  <c:v>06:20:51</c:v>
                </c:pt>
                <c:pt idx="56936">
                  <c:v>06:20:52</c:v>
                </c:pt>
                <c:pt idx="56937">
                  <c:v>06:20:53</c:v>
                </c:pt>
                <c:pt idx="56938">
                  <c:v>06:20:54</c:v>
                </c:pt>
                <c:pt idx="56939">
                  <c:v>06:20:55</c:v>
                </c:pt>
                <c:pt idx="56940">
                  <c:v>06:20:56</c:v>
                </c:pt>
                <c:pt idx="56941">
                  <c:v>06:20:57</c:v>
                </c:pt>
                <c:pt idx="56942">
                  <c:v>06:20:58</c:v>
                </c:pt>
                <c:pt idx="56943">
                  <c:v>06:20:59</c:v>
                </c:pt>
                <c:pt idx="56944">
                  <c:v>06:21:00</c:v>
                </c:pt>
                <c:pt idx="56945">
                  <c:v>06:21:01</c:v>
                </c:pt>
                <c:pt idx="56946">
                  <c:v>06:21:02</c:v>
                </c:pt>
                <c:pt idx="56947">
                  <c:v>06:21:03</c:v>
                </c:pt>
                <c:pt idx="56948">
                  <c:v>06:21:04</c:v>
                </c:pt>
                <c:pt idx="56949">
                  <c:v>06:21:05</c:v>
                </c:pt>
                <c:pt idx="56950">
                  <c:v>06:21:06</c:v>
                </c:pt>
                <c:pt idx="56951">
                  <c:v>06:21:07</c:v>
                </c:pt>
                <c:pt idx="56952">
                  <c:v>06:21:08</c:v>
                </c:pt>
                <c:pt idx="56953">
                  <c:v>06:21:09</c:v>
                </c:pt>
                <c:pt idx="56954">
                  <c:v>06:21:10</c:v>
                </c:pt>
                <c:pt idx="56955">
                  <c:v>06:21:11</c:v>
                </c:pt>
                <c:pt idx="56956">
                  <c:v>06:21:12</c:v>
                </c:pt>
                <c:pt idx="56957">
                  <c:v>06:21:13</c:v>
                </c:pt>
                <c:pt idx="56958">
                  <c:v>06:21:14</c:v>
                </c:pt>
                <c:pt idx="56959">
                  <c:v>06:21:15</c:v>
                </c:pt>
                <c:pt idx="56960">
                  <c:v>06:21:16</c:v>
                </c:pt>
                <c:pt idx="56961">
                  <c:v>06:21:17</c:v>
                </c:pt>
                <c:pt idx="56962">
                  <c:v>06:21:18</c:v>
                </c:pt>
                <c:pt idx="56963">
                  <c:v>06:21:19</c:v>
                </c:pt>
                <c:pt idx="56964">
                  <c:v>06:21:20</c:v>
                </c:pt>
                <c:pt idx="56965">
                  <c:v>06:21:21</c:v>
                </c:pt>
                <c:pt idx="56966">
                  <c:v>06:21:22</c:v>
                </c:pt>
                <c:pt idx="56967">
                  <c:v>06:21:23</c:v>
                </c:pt>
                <c:pt idx="56968">
                  <c:v>06:21:24</c:v>
                </c:pt>
                <c:pt idx="56969">
                  <c:v>06:21:25</c:v>
                </c:pt>
                <c:pt idx="56970">
                  <c:v>06:21:26</c:v>
                </c:pt>
                <c:pt idx="56971">
                  <c:v>06:21:27</c:v>
                </c:pt>
                <c:pt idx="56972">
                  <c:v>06:21:28</c:v>
                </c:pt>
                <c:pt idx="56973">
                  <c:v>06:21:29</c:v>
                </c:pt>
                <c:pt idx="56974">
                  <c:v>06:21:30</c:v>
                </c:pt>
                <c:pt idx="56975">
                  <c:v>06:21:31</c:v>
                </c:pt>
                <c:pt idx="56976">
                  <c:v>06:21:32</c:v>
                </c:pt>
                <c:pt idx="56977">
                  <c:v>06:21:33</c:v>
                </c:pt>
                <c:pt idx="56978">
                  <c:v>06:21:34</c:v>
                </c:pt>
                <c:pt idx="56979">
                  <c:v>06:21:35</c:v>
                </c:pt>
                <c:pt idx="56980">
                  <c:v>06:21:36</c:v>
                </c:pt>
                <c:pt idx="56981">
                  <c:v>06:21:37</c:v>
                </c:pt>
                <c:pt idx="56982">
                  <c:v>06:21:38</c:v>
                </c:pt>
                <c:pt idx="56983">
                  <c:v>06:21:39</c:v>
                </c:pt>
                <c:pt idx="56984">
                  <c:v>06:21:40</c:v>
                </c:pt>
                <c:pt idx="56985">
                  <c:v>06:21:41</c:v>
                </c:pt>
                <c:pt idx="56986">
                  <c:v>06:21:42</c:v>
                </c:pt>
                <c:pt idx="56987">
                  <c:v>06:21:43</c:v>
                </c:pt>
                <c:pt idx="56988">
                  <c:v>06:21:44</c:v>
                </c:pt>
                <c:pt idx="56989">
                  <c:v>06:21:45</c:v>
                </c:pt>
                <c:pt idx="56990">
                  <c:v>06:21:46</c:v>
                </c:pt>
                <c:pt idx="56991">
                  <c:v>06:21:47</c:v>
                </c:pt>
                <c:pt idx="56992">
                  <c:v>06:21:48</c:v>
                </c:pt>
                <c:pt idx="56993">
                  <c:v>06:21:49</c:v>
                </c:pt>
                <c:pt idx="56994">
                  <c:v>06:21:50</c:v>
                </c:pt>
                <c:pt idx="56995">
                  <c:v>06:21:51</c:v>
                </c:pt>
                <c:pt idx="56996">
                  <c:v>06:21:52</c:v>
                </c:pt>
                <c:pt idx="56997">
                  <c:v>06:21:53</c:v>
                </c:pt>
                <c:pt idx="56998">
                  <c:v>06:21:54</c:v>
                </c:pt>
                <c:pt idx="56999">
                  <c:v>06:21:55</c:v>
                </c:pt>
                <c:pt idx="57000">
                  <c:v>06:21:56</c:v>
                </c:pt>
                <c:pt idx="57001">
                  <c:v>06:21:57</c:v>
                </c:pt>
                <c:pt idx="57002">
                  <c:v>06:21:58</c:v>
                </c:pt>
                <c:pt idx="57003">
                  <c:v>06:21:59</c:v>
                </c:pt>
                <c:pt idx="57004">
                  <c:v>06:22:00</c:v>
                </c:pt>
                <c:pt idx="57005">
                  <c:v>06:22:01</c:v>
                </c:pt>
                <c:pt idx="57006">
                  <c:v>06:22:02</c:v>
                </c:pt>
                <c:pt idx="57007">
                  <c:v>06:22:03</c:v>
                </c:pt>
                <c:pt idx="57008">
                  <c:v>06:22:04</c:v>
                </c:pt>
                <c:pt idx="57009">
                  <c:v>06:22:05</c:v>
                </c:pt>
                <c:pt idx="57010">
                  <c:v>06:22:06</c:v>
                </c:pt>
                <c:pt idx="57011">
                  <c:v>06:22:07</c:v>
                </c:pt>
                <c:pt idx="57012">
                  <c:v>06:22:08</c:v>
                </c:pt>
                <c:pt idx="57013">
                  <c:v>06:22:09</c:v>
                </c:pt>
                <c:pt idx="57014">
                  <c:v>06:22:10</c:v>
                </c:pt>
                <c:pt idx="57015">
                  <c:v>06:22:11</c:v>
                </c:pt>
                <c:pt idx="57016">
                  <c:v>06:22:12</c:v>
                </c:pt>
                <c:pt idx="57017">
                  <c:v>06:22:13</c:v>
                </c:pt>
                <c:pt idx="57018">
                  <c:v>06:22:14</c:v>
                </c:pt>
                <c:pt idx="57019">
                  <c:v>06:22:15</c:v>
                </c:pt>
                <c:pt idx="57020">
                  <c:v>06:22:16</c:v>
                </c:pt>
                <c:pt idx="57021">
                  <c:v>06:22:17</c:v>
                </c:pt>
                <c:pt idx="57022">
                  <c:v>06:22:18</c:v>
                </c:pt>
                <c:pt idx="57023">
                  <c:v>06:22:19</c:v>
                </c:pt>
                <c:pt idx="57024">
                  <c:v>06:22:20</c:v>
                </c:pt>
                <c:pt idx="57025">
                  <c:v>06:22:21</c:v>
                </c:pt>
                <c:pt idx="57026">
                  <c:v>06:22:22</c:v>
                </c:pt>
                <c:pt idx="57027">
                  <c:v>06:22:23</c:v>
                </c:pt>
                <c:pt idx="57028">
                  <c:v>06:22:24</c:v>
                </c:pt>
                <c:pt idx="57029">
                  <c:v>06:22:25</c:v>
                </c:pt>
                <c:pt idx="57030">
                  <c:v>06:22:26</c:v>
                </c:pt>
                <c:pt idx="57031">
                  <c:v>06:22:27</c:v>
                </c:pt>
                <c:pt idx="57032">
                  <c:v>06:22:28</c:v>
                </c:pt>
                <c:pt idx="57033">
                  <c:v>06:22:29</c:v>
                </c:pt>
                <c:pt idx="57034">
                  <c:v>06:22:30</c:v>
                </c:pt>
                <c:pt idx="57035">
                  <c:v>06:22:31</c:v>
                </c:pt>
                <c:pt idx="57036">
                  <c:v>06:22:32</c:v>
                </c:pt>
                <c:pt idx="57037">
                  <c:v>06:22:33</c:v>
                </c:pt>
                <c:pt idx="57038">
                  <c:v>06:22:34</c:v>
                </c:pt>
                <c:pt idx="57039">
                  <c:v>06:22:35</c:v>
                </c:pt>
                <c:pt idx="57040">
                  <c:v>06:22:36</c:v>
                </c:pt>
                <c:pt idx="57041">
                  <c:v>06:22:37</c:v>
                </c:pt>
                <c:pt idx="57042">
                  <c:v>06:22:38</c:v>
                </c:pt>
                <c:pt idx="57043">
                  <c:v>06:22:39</c:v>
                </c:pt>
                <c:pt idx="57044">
                  <c:v>06:22:40</c:v>
                </c:pt>
                <c:pt idx="57045">
                  <c:v>06:22:41</c:v>
                </c:pt>
                <c:pt idx="57046">
                  <c:v>06:22:42</c:v>
                </c:pt>
                <c:pt idx="57047">
                  <c:v>06:22:43</c:v>
                </c:pt>
                <c:pt idx="57048">
                  <c:v>06:22:44</c:v>
                </c:pt>
                <c:pt idx="57049">
                  <c:v>06:22:45</c:v>
                </c:pt>
                <c:pt idx="57050">
                  <c:v>06:22:46</c:v>
                </c:pt>
                <c:pt idx="57051">
                  <c:v>06:22:47</c:v>
                </c:pt>
                <c:pt idx="57052">
                  <c:v>06:22:48</c:v>
                </c:pt>
                <c:pt idx="57053">
                  <c:v>06:22:49</c:v>
                </c:pt>
                <c:pt idx="57054">
                  <c:v>06:22:50</c:v>
                </c:pt>
                <c:pt idx="57055">
                  <c:v>06:22:51</c:v>
                </c:pt>
                <c:pt idx="57056">
                  <c:v>06:22:52</c:v>
                </c:pt>
                <c:pt idx="57057">
                  <c:v>06:22:53</c:v>
                </c:pt>
                <c:pt idx="57058">
                  <c:v>06:22:54</c:v>
                </c:pt>
                <c:pt idx="57059">
                  <c:v>06:22:55</c:v>
                </c:pt>
                <c:pt idx="57060">
                  <c:v>06:22:56</c:v>
                </c:pt>
                <c:pt idx="57061">
                  <c:v>06:22:57</c:v>
                </c:pt>
                <c:pt idx="57062">
                  <c:v>06:22:58</c:v>
                </c:pt>
                <c:pt idx="57063">
                  <c:v>06:22:59</c:v>
                </c:pt>
                <c:pt idx="57064">
                  <c:v>06:23:00</c:v>
                </c:pt>
                <c:pt idx="57065">
                  <c:v>06:23:01</c:v>
                </c:pt>
                <c:pt idx="57066">
                  <c:v>06:23:02</c:v>
                </c:pt>
                <c:pt idx="57067">
                  <c:v>06:23:03</c:v>
                </c:pt>
                <c:pt idx="57068">
                  <c:v>06:23:04</c:v>
                </c:pt>
                <c:pt idx="57069">
                  <c:v>06:23:05</c:v>
                </c:pt>
                <c:pt idx="57070">
                  <c:v>06:23:06</c:v>
                </c:pt>
                <c:pt idx="57071">
                  <c:v>06:23:07</c:v>
                </c:pt>
                <c:pt idx="57072">
                  <c:v>06:23:08</c:v>
                </c:pt>
                <c:pt idx="57073">
                  <c:v>06:23:09</c:v>
                </c:pt>
                <c:pt idx="57074">
                  <c:v>06:23:10</c:v>
                </c:pt>
                <c:pt idx="57075">
                  <c:v>06:23:11</c:v>
                </c:pt>
                <c:pt idx="57076">
                  <c:v>06:23:12</c:v>
                </c:pt>
                <c:pt idx="57077">
                  <c:v>06:23:13</c:v>
                </c:pt>
                <c:pt idx="57078">
                  <c:v>06:23:14</c:v>
                </c:pt>
                <c:pt idx="57079">
                  <c:v>06:23:15</c:v>
                </c:pt>
                <c:pt idx="57080">
                  <c:v>06:23:16</c:v>
                </c:pt>
                <c:pt idx="57081">
                  <c:v>06:23:17</c:v>
                </c:pt>
                <c:pt idx="57082">
                  <c:v>06:23:18</c:v>
                </c:pt>
                <c:pt idx="57083">
                  <c:v>06:23:19</c:v>
                </c:pt>
                <c:pt idx="57084">
                  <c:v>06:23:20</c:v>
                </c:pt>
                <c:pt idx="57085">
                  <c:v>06:23:21</c:v>
                </c:pt>
                <c:pt idx="57086">
                  <c:v>06:23:22</c:v>
                </c:pt>
                <c:pt idx="57087">
                  <c:v>06:23:23</c:v>
                </c:pt>
                <c:pt idx="57088">
                  <c:v>06:23:24</c:v>
                </c:pt>
                <c:pt idx="57089">
                  <c:v>06:23:25</c:v>
                </c:pt>
                <c:pt idx="57090">
                  <c:v>06:23:26</c:v>
                </c:pt>
                <c:pt idx="57091">
                  <c:v>06:23:27</c:v>
                </c:pt>
                <c:pt idx="57092">
                  <c:v>06:23:28</c:v>
                </c:pt>
                <c:pt idx="57093">
                  <c:v>06:23:29</c:v>
                </c:pt>
                <c:pt idx="57094">
                  <c:v>06:23:30</c:v>
                </c:pt>
                <c:pt idx="57095">
                  <c:v>06:23:31</c:v>
                </c:pt>
                <c:pt idx="57096">
                  <c:v>06:23:32</c:v>
                </c:pt>
                <c:pt idx="57097">
                  <c:v>06:23:33</c:v>
                </c:pt>
                <c:pt idx="57098">
                  <c:v>06:23:34</c:v>
                </c:pt>
                <c:pt idx="57099">
                  <c:v>06:23:35</c:v>
                </c:pt>
                <c:pt idx="57100">
                  <c:v>06:23:36</c:v>
                </c:pt>
                <c:pt idx="57101">
                  <c:v>06:23:37</c:v>
                </c:pt>
                <c:pt idx="57102">
                  <c:v>06:23:38</c:v>
                </c:pt>
                <c:pt idx="57103">
                  <c:v>06:23:39</c:v>
                </c:pt>
                <c:pt idx="57104">
                  <c:v>06:23:40</c:v>
                </c:pt>
                <c:pt idx="57105">
                  <c:v>06:23:41</c:v>
                </c:pt>
                <c:pt idx="57106">
                  <c:v>06:23:42</c:v>
                </c:pt>
                <c:pt idx="57107">
                  <c:v>06:23:43</c:v>
                </c:pt>
                <c:pt idx="57108">
                  <c:v>06:23:44</c:v>
                </c:pt>
                <c:pt idx="57109">
                  <c:v>06:23:45</c:v>
                </c:pt>
                <c:pt idx="57110">
                  <c:v>06:23:46</c:v>
                </c:pt>
                <c:pt idx="57111">
                  <c:v>06:23:47</c:v>
                </c:pt>
                <c:pt idx="57112">
                  <c:v>06:23:48</c:v>
                </c:pt>
                <c:pt idx="57113">
                  <c:v>06:23:49</c:v>
                </c:pt>
                <c:pt idx="57114">
                  <c:v>06:23:50</c:v>
                </c:pt>
                <c:pt idx="57115">
                  <c:v>06:23:51</c:v>
                </c:pt>
                <c:pt idx="57116">
                  <c:v>06:23:52</c:v>
                </c:pt>
                <c:pt idx="57117">
                  <c:v>06:23:53</c:v>
                </c:pt>
                <c:pt idx="57118">
                  <c:v>06:23:54</c:v>
                </c:pt>
                <c:pt idx="57119">
                  <c:v>06:23:55</c:v>
                </c:pt>
                <c:pt idx="57120">
                  <c:v>06:23:56</c:v>
                </c:pt>
                <c:pt idx="57121">
                  <c:v>06:23:57</c:v>
                </c:pt>
                <c:pt idx="57122">
                  <c:v>06:23:58</c:v>
                </c:pt>
                <c:pt idx="57123">
                  <c:v>06:23:59</c:v>
                </c:pt>
                <c:pt idx="57124">
                  <c:v>06:24:00</c:v>
                </c:pt>
                <c:pt idx="57125">
                  <c:v>06:24:01</c:v>
                </c:pt>
                <c:pt idx="57126">
                  <c:v>06:24:02</c:v>
                </c:pt>
                <c:pt idx="57127">
                  <c:v>06:24:03</c:v>
                </c:pt>
                <c:pt idx="57128">
                  <c:v>06:24:04</c:v>
                </c:pt>
                <c:pt idx="57129">
                  <c:v>06:24:05</c:v>
                </c:pt>
                <c:pt idx="57130">
                  <c:v>06:24:06</c:v>
                </c:pt>
                <c:pt idx="57131">
                  <c:v>06:24:07</c:v>
                </c:pt>
                <c:pt idx="57132">
                  <c:v>06:24:08</c:v>
                </c:pt>
                <c:pt idx="57133">
                  <c:v>06:24:09</c:v>
                </c:pt>
                <c:pt idx="57134">
                  <c:v>06:24:10</c:v>
                </c:pt>
                <c:pt idx="57135">
                  <c:v>06:24:11</c:v>
                </c:pt>
                <c:pt idx="57136">
                  <c:v>06:24:12</c:v>
                </c:pt>
                <c:pt idx="57137">
                  <c:v>06:24:13</c:v>
                </c:pt>
                <c:pt idx="57138">
                  <c:v>06:24:14</c:v>
                </c:pt>
                <c:pt idx="57139">
                  <c:v>06:24:15</c:v>
                </c:pt>
                <c:pt idx="57140">
                  <c:v>06:24:16</c:v>
                </c:pt>
                <c:pt idx="57141">
                  <c:v>06:24:17</c:v>
                </c:pt>
                <c:pt idx="57142">
                  <c:v>06:24:18</c:v>
                </c:pt>
                <c:pt idx="57143">
                  <c:v>06:24:19</c:v>
                </c:pt>
                <c:pt idx="57144">
                  <c:v>06:24:20</c:v>
                </c:pt>
                <c:pt idx="57145">
                  <c:v>06:24:21</c:v>
                </c:pt>
                <c:pt idx="57146">
                  <c:v>06:24:22</c:v>
                </c:pt>
                <c:pt idx="57147">
                  <c:v>06:24:23</c:v>
                </c:pt>
                <c:pt idx="57148">
                  <c:v>06:24:24</c:v>
                </c:pt>
                <c:pt idx="57149">
                  <c:v>06:24:25</c:v>
                </c:pt>
                <c:pt idx="57150">
                  <c:v>06:24:26</c:v>
                </c:pt>
                <c:pt idx="57151">
                  <c:v>06:24:27</c:v>
                </c:pt>
                <c:pt idx="57152">
                  <c:v>06:24:28</c:v>
                </c:pt>
                <c:pt idx="57153">
                  <c:v>06:24:29</c:v>
                </c:pt>
                <c:pt idx="57154">
                  <c:v>06:24:30</c:v>
                </c:pt>
                <c:pt idx="57155">
                  <c:v>06:24:31</c:v>
                </c:pt>
                <c:pt idx="57156">
                  <c:v>06:24:32</c:v>
                </c:pt>
                <c:pt idx="57157">
                  <c:v>06:24:33</c:v>
                </c:pt>
                <c:pt idx="57158">
                  <c:v>06:24:34</c:v>
                </c:pt>
                <c:pt idx="57159">
                  <c:v>06:24:35</c:v>
                </c:pt>
                <c:pt idx="57160">
                  <c:v>06:24:36</c:v>
                </c:pt>
                <c:pt idx="57161">
                  <c:v>06:24:37</c:v>
                </c:pt>
                <c:pt idx="57162">
                  <c:v>06:24:38</c:v>
                </c:pt>
                <c:pt idx="57163">
                  <c:v>06:24:39</c:v>
                </c:pt>
                <c:pt idx="57164">
                  <c:v>06:24:40</c:v>
                </c:pt>
                <c:pt idx="57165">
                  <c:v>06:24:41</c:v>
                </c:pt>
                <c:pt idx="57166">
                  <c:v>06:24:42</c:v>
                </c:pt>
                <c:pt idx="57167">
                  <c:v>06:24:43</c:v>
                </c:pt>
                <c:pt idx="57168">
                  <c:v>06:24:44</c:v>
                </c:pt>
                <c:pt idx="57169">
                  <c:v>06:24:45</c:v>
                </c:pt>
                <c:pt idx="57170">
                  <c:v>06:24:46</c:v>
                </c:pt>
                <c:pt idx="57171">
                  <c:v>06:24:47</c:v>
                </c:pt>
                <c:pt idx="57172">
                  <c:v>06:24:48</c:v>
                </c:pt>
                <c:pt idx="57173">
                  <c:v>06:24:49</c:v>
                </c:pt>
                <c:pt idx="57174">
                  <c:v>06:24:50</c:v>
                </c:pt>
                <c:pt idx="57175">
                  <c:v>06:24:51</c:v>
                </c:pt>
                <c:pt idx="57176">
                  <c:v>06:24:52</c:v>
                </c:pt>
                <c:pt idx="57177">
                  <c:v>06:24:53</c:v>
                </c:pt>
                <c:pt idx="57178">
                  <c:v>06:24:54</c:v>
                </c:pt>
                <c:pt idx="57179">
                  <c:v>06:24:55</c:v>
                </c:pt>
                <c:pt idx="57180">
                  <c:v>06:24:56</c:v>
                </c:pt>
                <c:pt idx="57181">
                  <c:v>06:24:57</c:v>
                </c:pt>
                <c:pt idx="57182">
                  <c:v>06:24:58</c:v>
                </c:pt>
                <c:pt idx="57183">
                  <c:v>06:24:59</c:v>
                </c:pt>
                <c:pt idx="57184">
                  <c:v>06:25:00</c:v>
                </c:pt>
                <c:pt idx="57185">
                  <c:v>06:25:01</c:v>
                </c:pt>
                <c:pt idx="57186">
                  <c:v>06:25:02</c:v>
                </c:pt>
                <c:pt idx="57187">
                  <c:v>06:25:03</c:v>
                </c:pt>
                <c:pt idx="57188">
                  <c:v>06:25:04</c:v>
                </c:pt>
                <c:pt idx="57189">
                  <c:v>06:25:05</c:v>
                </c:pt>
                <c:pt idx="57190">
                  <c:v>06:25:06</c:v>
                </c:pt>
                <c:pt idx="57191">
                  <c:v>06:25:07</c:v>
                </c:pt>
                <c:pt idx="57192">
                  <c:v>06:25:08</c:v>
                </c:pt>
                <c:pt idx="57193">
                  <c:v>06:25:09</c:v>
                </c:pt>
                <c:pt idx="57194">
                  <c:v>06:25:10</c:v>
                </c:pt>
                <c:pt idx="57195">
                  <c:v>06:25:11</c:v>
                </c:pt>
                <c:pt idx="57196">
                  <c:v>06:25:12</c:v>
                </c:pt>
                <c:pt idx="57197">
                  <c:v>06:25:13</c:v>
                </c:pt>
                <c:pt idx="57198">
                  <c:v>06:25:14</c:v>
                </c:pt>
                <c:pt idx="57199">
                  <c:v>06:25:15</c:v>
                </c:pt>
                <c:pt idx="57200">
                  <c:v>06:25:16</c:v>
                </c:pt>
                <c:pt idx="57201">
                  <c:v>06:25:17</c:v>
                </c:pt>
                <c:pt idx="57202">
                  <c:v>06:25:18</c:v>
                </c:pt>
                <c:pt idx="57203">
                  <c:v>06:25:19</c:v>
                </c:pt>
                <c:pt idx="57204">
                  <c:v>06:25:20</c:v>
                </c:pt>
                <c:pt idx="57205">
                  <c:v>06:25:21</c:v>
                </c:pt>
                <c:pt idx="57206">
                  <c:v>06:25:22</c:v>
                </c:pt>
                <c:pt idx="57207">
                  <c:v>06:25:23</c:v>
                </c:pt>
                <c:pt idx="57208">
                  <c:v>06:25:24</c:v>
                </c:pt>
                <c:pt idx="57209">
                  <c:v>06:25:25</c:v>
                </c:pt>
                <c:pt idx="57210">
                  <c:v>06:25:26</c:v>
                </c:pt>
                <c:pt idx="57211">
                  <c:v>06:25:27</c:v>
                </c:pt>
                <c:pt idx="57212">
                  <c:v>06:25:28</c:v>
                </c:pt>
                <c:pt idx="57213">
                  <c:v>06:25:29</c:v>
                </c:pt>
                <c:pt idx="57214">
                  <c:v>06:25:30</c:v>
                </c:pt>
                <c:pt idx="57215">
                  <c:v>06:25:31</c:v>
                </c:pt>
                <c:pt idx="57216">
                  <c:v>06:25:32</c:v>
                </c:pt>
                <c:pt idx="57217">
                  <c:v>06:25:33</c:v>
                </c:pt>
                <c:pt idx="57218">
                  <c:v>06:25:34</c:v>
                </c:pt>
                <c:pt idx="57219">
                  <c:v>06:25:35</c:v>
                </c:pt>
                <c:pt idx="57220">
                  <c:v>06:25:36</c:v>
                </c:pt>
                <c:pt idx="57221">
                  <c:v>06:25:37</c:v>
                </c:pt>
                <c:pt idx="57222">
                  <c:v>06:25:38</c:v>
                </c:pt>
                <c:pt idx="57223">
                  <c:v>06:25:39</c:v>
                </c:pt>
                <c:pt idx="57224">
                  <c:v>06:25:40</c:v>
                </c:pt>
                <c:pt idx="57225">
                  <c:v>06:25:41</c:v>
                </c:pt>
                <c:pt idx="57226">
                  <c:v>06:25:42</c:v>
                </c:pt>
                <c:pt idx="57227">
                  <c:v>06:25:43</c:v>
                </c:pt>
                <c:pt idx="57228">
                  <c:v>06:25:44</c:v>
                </c:pt>
                <c:pt idx="57229">
                  <c:v>06:25:45</c:v>
                </c:pt>
                <c:pt idx="57230">
                  <c:v>06:25:46</c:v>
                </c:pt>
                <c:pt idx="57231">
                  <c:v>06:25:47</c:v>
                </c:pt>
                <c:pt idx="57232">
                  <c:v>06:25:48</c:v>
                </c:pt>
                <c:pt idx="57233">
                  <c:v>06:25:49</c:v>
                </c:pt>
                <c:pt idx="57234">
                  <c:v>06:25:50</c:v>
                </c:pt>
                <c:pt idx="57235">
                  <c:v>06:25:51</c:v>
                </c:pt>
                <c:pt idx="57236">
                  <c:v>06:25:52</c:v>
                </c:pt>
                <c:pt idx="57237">
                  <c:v>06:25:53</c:v>
                </c:pt>
                <c:pt idx="57238">
                  <c:v>06:25:54</c:v>
                </c:pt>
                <c:pt idx="57239">
                  <c:v>06:25:55</c:v>
                </c:pt>
                <c:pt idx="57240">
                  <c:v>06:25:56</c:v>
                </c:pt>
                <c:pt idx="57241">
                  <c:v>06:25:57</c:v>
                </c:pt>
                <c:pt idx="57242">
                  <c:v>06:25:58</c:v>
                </c:pt>
                <c:pt idx="57243">
                  <c:v>06:25:59</c:v>
                </c:pt>
                <c:pt idx="57244">
                  <c:v>06:26:00</c:v>
                </c:pt>
                <c:pt idx="57245">
                  <c:v>06:26:01</c:v>
                </c:pt>
                <c:pt idx="57246">
                  <c:v>06:26:02</c:v>
                </c:pt>
                <c:pt idx="57247">
                  <c:v>06:26:03</c:v>
                </c:pt>
                <c:pt idx="57248">
                  <c:v>06:26:04</c:v>
                </c:pt>
                <c:pt idx="57249">
                  <c:v>06:26:05</c:v>
                </c:pt>
                <c:pt idx="57250">
                  <c:v>06:26:06</c:v>
                </c:pt>
                <c:pt idx="57251">
                  <c:v>06:26:07</c:v>
                </c:pt>
                <c:pt idx="57252">
                  <c:v>06:26:08</c:v>
                </c:pt>
                <c:pt idx="57253">
                  <c:v>06:26:09</c:v>
                </c:pt>
                <c:pt idx="57254">
                  <c:v>06:26:10</c:v>
                </c:pt>
                <c:pt idx="57255">
                  <c:v>06:26:11</c:v>
                </c:pt>
                <c:pt idx="57256">
                  <c:v>06:26:12</c:v>
                </c:pt>
                <c:pt idx="57257">
                  <c:v>06:26:13</c:v>
                </c:pt>
                <c:pt idx="57258">
                  <c:v>06:26:14</c:v>
                </c:pt>
                <c:pt idx="57259">
                  <c:v>06:26:15</c:v>
                </c:pt>
                <c:pt idx="57260">
                  <c:v>06:26:16</c:v>
                </c:pt>
                <c:pt idx="57261">
                  <c:v>06:26:17</c:v>
                </c:pt>
                <c:pt idx="57262">
                  <c:v>06:26:18</c:v>
                </c:pt>
                <c:pt idx="57263">
                  <c:v>06:26:19</c:v>
                </c:pt>
                <c:pt idx="57264">
                  <c:v>06:26:20</c:v>
                </c:pt>
                <c:pt idx="57265">
                  <c:v>06:26:21</c:v>
                </c:pt>
                <c:pt idx="57266">
                  <c:v>06:26:22</c:v>
                </c:pt>
                <c:pt idx="57267">
                  <c:v>06:26:23</c:v>
                </c:pt>
                <c:pt idx="57268">
                  <c:v>06:26:24</c:v>
                </c:pt>
                <c:pt idx="57269">
                  <c:v>06:26:25</c:v>
                </c:pt>
                <c:pt idx="57270">
                  <c:v>06:26:26</c:v>
                </c:pt>
                <c:pt idx="57271">
                  <c:v>06:26:27</c:v>
                </c:pt>
                <c:pt idx="57272">
                  <c:v>06:26:28</c:v>
                </c:pt>
                <c:pt idx="57273">
                  <c:v>06:26:29</c:v>
                </c:pt>
                <c:pt idx="57274">
                  <c:v>06:26:30</c:v>
                </c:pt>
                <c:pt idx="57275">
                  <c:v>06:26:31</c:v>
                </c:pt>
                <c:pt idx="57276">
                  <c:v>06:26:32</c:v>
                </c:pt>
                <c:pt idx="57277">
                  <c:v>06:26:33</c:v>
                </c:pt>
                <c:pt idx="57278">
                  <c:v>06:26:34</c:v>
                </c:pt>
                <c:pt idx="57279">
                  <c:v>06:26:35</c:v>
                </c:pt>
                <c:pt idx="57280">
                  <c:v>06:26:36</c:v>
                </c:pt>
                <c:pt idx="57281">
                  <c:v>06:26:37</c:v>
                </c:pt>
                <c:pt idx="57282">
                  <c:v>06:26:38</c:v>
                </c:pt>
                <c:pt idx="57283">
                  <c:v>06:26:39</c:v>
                </c:pt>
                <c:pt idx="57284">
                  <c:v>06:26:40</c:v>
                </c:pt>
                <c:pt idx="57285">
                  <c:v>06:26:41</c:v>
                </c:pt>
                <c:pt idx="57286">
                  <c:v>06:26:42</c:v>
                </c:pt>
                <c:pt idx="57287">
                  <c:v>06:26:43</c:v>
                </c:pt>
                <c:pt idx="57288">
                  <c:v>06:26:44</c:v>
                </c:pt>
                <c:pt idx="57289">
                  <c:v>06:26:45</c:v>
                </c:pt>
                <c:pt idx="57290">
                  <c:v>06:26:46</c:v>
                </c:pt>
                <c:pt idx="57291">
                  <c:v>06:26:47</c:v>
                </c:pt>
                <c:pt idx="57292">
                  <c:v>06:26:48</c:v>
                </c:pt>
                <c:pt idx="57293">
                  <c:v>06:26:49</c:v>
                </c:pt>
                <c:pt idx="57294">
                  <c:v>06:26:50</c:v>
                </c:pt>
                <c:pt idx="57295">
                  <c:v>06:26:51</c:v>
                </c:pt>
                <c:pt idx="57296">
                  <c:v>06:26:52</c:v>
                </c:pt>
                <c:pt idx="57297">
                  <c:v>06:26:53</c:v>
                </c:pt>
                <c:pt idx="57298">
                  <c:v>06:26:54</c:v>
                </c:pt>
                <c:pt idx="57299">
                  <c:v>06:26:55</c:v>
                </c:pt>
                <c:pt idx="57300">
                  <c:v>06:26:56</c:v>
                </c:pt>
                <c:pt idx="57301">
                  <c:v>06:26:57</c:v>
                </c:pt>
                <c:pt idx="57302">
                  <c:v>06:26:58</c:v>
                </c:pt>
                <c:pt idx="57303">
                  <c:v>06:26:59</c:v>
                </c:pt>
                <c:pt idx="57304">
                  <c:v>06:27:00</c:v>
                </c:pt>
                <c:pt idx="57305">
                  <c:v>06:27:01</c:v>
                </c:pt>
                <c:pt idx="57306">
                  <c:v>06:27:02</c:v>
                </c:pt>
                <c:pt idx="57307">
                  <c:v>06:27:03</c:v>
                </c:pt>
                <c:pt idx="57308">
                  <c:v>06:27:04</c:v>
                </c:pt>
                <c:pt idx="57309">
                  <c:v>06:27:05</c:v>
                </c:pt>
                <c:pt idx="57310">
                  <c:v>06:27:06</c:v>
                </c:pt>
                <c:pt idx="57311">
                  <c:v>06:27:07</c:v>
                </c:pt>
                <c:pt idx="57312">
                  <c:v>06:27:08</c:v>
                </c:pt>
                <c:pt idx="57313">
                  <c:v>06:27:09</c:v>
                </c:pt>
                <c:pt idx="57314">
                  <c:v>06:27:10</c:v>
                </c:pt>
                <c:pt idx="57315">
                  <c:v>06:27:11</c:v>
                </c:pt>
                <c:pt idx="57316">
                  <c:v>06:27:12</c:v>
                </c:pt>
                <c:pt idx="57317">
                  <c:v>06:27:13</c:v>
                </c:pt>
                <c:pt idx="57318">
                  <c:v>06:27:14</c:v>
                </c:pt>
                <c:pt idx="57319">
                  <c:v>06:27:15</c:v>
                </c:pt>
                <c:pt idx="57320">
                  <c:v>06:27:16</c:v>
                </c:pt>
                <c:pt idx="57321">
                  <c:v>06:27:17</c:v>
                </c:pt>
                <c:pt idx="57322">
                  <c:v>06:27:18</c:v>
                </c:pt>
                <c:pt idx="57323">
                  <c:v>06:27:19</c:v>
                </c:pt>
                <c:pt idx="57324">
                  <c:v>06:27:20</c:v>
                </c:pt>
                <c:pt idx="57325">
                  <c:v>06:27:21</c:v>
                </c:pt>
                <c:pt idx="57326">
                  <c:v>06:27:22</c:v>
                </c:pt>
                <c:pt idx="57327">
                  <c:v>06:27:23</c:v>
                </c:pt>
                <c:pt idx="57328">
                  <c:v>06:27:24</c:v>
                </c:pt>
                <c:pt idx="57329">
                  <c:v>06:27:25</c:v>
                </c:pt>
                <c:pt idx="57330">
                  <c:v>06:27:26</c:v>
                </c:pt>
                <c:pt idx="57331">
                  <c:v>06:27:27</c:v>
                </c:pt>
                <c:pt idx="57332">
                  <c:v>06:27:28</c:v>
                </c:pt>
                <c:pt idx="57333">
                  <c:v>06:27:29</c:v>
                </c:pt>
                <c:pt idx="57334">
                  <c:v>06:27:30</c:v>
                </c:pt>
                <c:pt idx="57335">
                  <c:v>06:27:31</c:v>
                </c:pt>
                <c:pt idx="57336">
                  <c:v>06:27:32</c:v>
                </c:pt>
                <c:pt idx="57337">
                  <c:v>06:27:33</c:v>
                </c:pt>
                <c:pt idx="57338">
                  <c:v>06:27:34</c:v>
                </c:pt>
                <c:pt idx="57339">
                  <c:v>06:27:35</c:v>
                </c:pt>
                <c:pt idx="57340">
                  <c:v>06:27:36</c:v>
                </c:pt>
                <c:pt idx="57341">
                  <c:v>06:27:37</c:v>
                </c:pt>
                <c:pt idx="57342">
                  <c:v>06:27:38</c:v>
                </c:pt>
                <c:pt idx="57343">
                  <c:v>06:27:39</c:v>
                </c:pt>
                <c:pt idx="57344">
                  <c:v>06:27:40</c:v>
                </c:pt>
                <c:pt idx="57345">
                  <c:v>06:27:41</c:v>
                </c:pt>
                <c:pt idx="57346">
                  <c:v>06:27:42</c:v>
                </c:pt>
                <c:pt idx="57347">
                  <c:v>06:27:43</c:v>
                </c:pt>
                <c:pt idx="57348">
                  <c:v>06:27:44</c:v>
                </c:pt>
                <c:pt idx="57349">
                  <c:v>06:27:45</c:v>
                </c:pt>
                <c:pt idx="57350">
                  <c:v>06:27:46</c:v>
                </c:pt>
                <c:pt idx="57351">
                  <c:v>06:27:47</c:v>
                </c:pt>
                <c:pt idx="57352">
                  <c:v>06:27:48</c:v>
                </c:pt>
                <c:pt idx="57353">
                  <c:v>06:27:49</c:v>
                </c:pt>
                <c:pt idx="57354">
                  <c:v>06:27:50</c:v>
                </c:pt>
                <c:pt idx="57355">
                  <c:v>06:27:51</c:v>
                </c:pt>
                <c:pt idx="57356">
                  <c:v>06:27:52</c:v>
                </c:pt>
                <c:pt idx="57357">
                  <c:v>06:27:53</c:v>
                </c:pt>
                <c:pt idx="57358">
                  <c:v>06:27:54</c:v>
                </c:pt>
                <c:pt idx="57359">
                  <c:v>06:27:55</c:v>
                </c:pt>
                <c:pt idx="57360">
                  <c:v>06:27:56</c:v>
                </c:pt>
                <c:pt idx="57361">
                  <c:v>06:27:57</c:v>
                </c:pt>
                <c:pt idx="57362">
                  <c:v>06:27:58</c:v>
                </c:pt>
                <c:pt idx="57363">
                  <c:v>06:27:59</c:v>
                </c:pt>
                <c:pt idx="57364">
                  <c:v>06:28:00</c:v>
                </c:pt>
                <c:pt idx="57365">
                  <c:v>06:28:01</c:v>
                </c:pt>
                <c:pt idx="57366">
                  <c:v>06:28:02</c:v>
                </c:pt>
                <c:pt idx="57367">
                  <c:v>06:28:03</c:v>
                </c:pt>
                <c:pt idx="57368">
                  <c:v>06:28:04</c:v>
                </c:pt>
                <c:pt idx="57369">
                  <c:v>06:28:05</c:v>
                </c:pt>
                <c:pt idx="57370">
                  <c:v>06:28:06</c:v>
                </c:pt>
                <c:pt idx="57371">
                  <c:v>06:28:07</c:v>
                </c:pt>
                <c:pt idx="57372">
                  <c:v>06:28:08</c:v>
                </c:pt>
                <c:pt idx="57373">
                  <c:v>06:28:09</c:v>
                </c:pt>
                <c:pt idx="57374">
                  <c:v>06:28:10</c:v>
                </c:pt>
                <c:pt idx="57375">
                  <c:v>06:28:11</c:v>
                </c:pt>
                <c:pt idx="57376">
                  <c:v>06:28:12</c:v>
                </c:pt>
                <c:pt idx="57377">
                  <c:v>06:28:13</c:v>
                </c:pt>
                <c:pt idx="57378">
                  <c:v>06:28:14</c:v>
                </c:pt>
                <c:pt idx="57379">
                  <c:v>06:28:15</c:v>
                </c:pt>
                <c:pt idx="57380">
                  <c:v>06:28:16</c:v>
                </c:pt>
                <c:pt idx="57381">
                  <c:v>06:28:17</c:v>
                </c:pt>
                <c:pt idx="57382">
                  <c:v>06:28:18</c:v>
                </c:pt>
                <c:pt idx="57383">
                  <c:v>06:28:19</c:v>
                </c:pt>
                <c:pt idx="57384">
                  <c:v>06:28:20</c:v>
                </c:pt>
                <c:pt idx="57385">
                  <c:v>06:28:21</c:v>
                </c:pt>
                <c:pt idx="57386">
                  <c:v>06:28:22</c:v>
                </c:pt>
                <c:pt idx="57387">
                  <c:v>06:28:23</c:v>
                </c:pt>
                <c:pt idx="57388">
                  <c:v>06:28:24</c:v>
                </c:pt>
                <c:pt idx="57389">
                  <c:v>06:28:25</c:v>
                </c:pt>
                <c:pt idx="57390">
                  <c:v>06:28:26</c:v>
                </c:pt>
                <c:pt idx="57391">
                  <c:v>06:28:27</c:v>
                </c:pt>
                <c:pt idx="57392">
                  <c:v>06:28:28</c:v>
                </c:pt>
                <c:pt idx="57393">
                  <c:v>06:28:29</c:v>
                </c:pt>
                <c:pt idx="57394">
                  <c:v>06:28:30</c:v>
                </c:pt>
                <c:pt idx="57395">
                  <c:v>06:28:31</c:v>
                </c:pt>
                <c:pt idx="57396">
                  <c:v>06:28:32</c:v>
                </c:pt>
                <c:pt idx="57397">
                  <c:v>06:28:33</c:v>
                </c:pt>
                <c:pt idx="57398">
                  <c:v>06:28:34</c:v>
                </c:pt>
                <c:pt idx="57399">
                  <c:v>06:28:35</c:v>
                </c:pt>
                <c:pt idx="57400">
                  <c:v>06:28:36</c:v>
                </c:pt>
                <c:pt idx="57401">
                  <c:v>06:28:37</c:v>
                </c:pt>
                <c:pt idx="57402">
                  <c:v>06:28:38</c:v>
                </c:pt>
                <c:pt idx="57403">
                  <c:v>06:28:39</c:v>
                </c:pt>
                <c:pt idx="57404">
                  <c:v>06:28:40</c:v>
                </c:pt>
                <c:pt idx="57405">
                  <c:v>06:28:41</c:v>
                </c:pt>
                <c:pt idx="57406">
                  <c:v>06:28:42</c:v>
                </c:pt>
                <c:pt idx="57407">
                  <c:v>06:28:43</c:v>
                </c:pt>
                <c:pt idx="57408">
                  <c:v>06:28:44</c:v>
                </c:pt>
                <c:pt idx="57409">
                  <c:v>06:28:45</c:v>
                </c:pt>
                <c:pt idx="57410">
                  <c:v>06:28:46</c:v>
                </c:pt>
                <c:pt idx="57411">
                  <c:v>06:28:47</c:v>
                </c:pt>
                <c:pt idx="57412">
                  <c:v>06:28:48</c:v>
                </c:pt>
                <c:pt idx="57413">
                  <c:v>06:28:49</c:v>
                </c:pt>
                <c:pt idx="57414">
                  <c:v>06:28:50</c:v>
                </c:pt>
                <c:pt idx="57415">
                  <c:v>06:28:51</c:v>
                </c:pt>
                <c:pt idx="57416">
                  <c:v>06:28:52</c:v>
                </c:pt>
                <c:pt idx="57417">
                  <c:v>06:28:53</c:v>
                </c:pt>
                <c:pt idx="57418">
                  <c:v>06:28:54</c:v>
                </c:pt>
                <c:pt idx="57419">
                  <c:v>06:28:55</c:v>
                </c:pt>
                <c:pt idx="57420">
                  <c:v>06:28:56</c:v>
                </c:pt>
                <c:pt idx="57421">
                  <c:v>06:28:57</c:v>
                </c:pt>
                <c:pt idx="57422">
                  <c:v>06:28:58</c:v>
                </c:pt>
                <c:pt idx="57423">
                  <c:v>06:28:59</c:v>
                </c:pt>
                <c:pt idx="57424">
                  <c:v>06:29:00</c:v>
                </c:pt>
                <c:pt idx="57425">
                  <c:v>06:29:01</c:v>
                </c:pt>
                <c:pt idx="57426">
                  <c:v>06:29:02</c:v>
                </c:pt>
                <c:pt idx="57427">
                  <c:v>06:29:03</c:v>
                </c:pt>
                <c:pt idx="57428">
                  <c:v>06:29:04</c:v>
                </c:pt>
                <c:pt idx="57429">
                  <c:v>06:29:05</c:v>
                </c:pt>
                <c:pt idx="57430">
                  <c:v>06:29:06</c:v>
                </c:pt>
                <c:pt idx="57431">
                  <c:v>06:29:07</c:v>
                </c:pt>
                <c:pt idx="57432">
                  <c:v>06:29:08</c:v>
                </c:pt>
                <c:pt idx="57433">
                  <c:v>06:29:09</c:v>
                </c:pt>
                <c:pt idx="57434">
                  <c:v>06:29:10</c:v>
                </c:pt>
                <c:pt idx="57435">
                  <c:v>06:29:11</c:v>
                </c:pt>
                <c:pt idx="57436">
                  <c:v>06:29:12</c:v>
                </c:pt>
                <c:pt idx="57437">
                  <c:v>06:29:13</c:v>
                </c:pt>
                <c:pt idx="57438">
                  <c:v>06:29:14</c:v>
                </c:pt>
                <c:pt idx="57439">
                  <c:v>06:29:15</c:v>
                </c:pt>
                <c:pt idx="57440">
                  <c:v>06:29:16</c:v>
                </c:pt>
                <c:pt idx="57441">
                  <c:v>06:29:17</c:v>
                </c:pt>
                <c:pt idx="57442">
                  <c:v>06:29:18</c:v>
                </c:pt>
                <c:pt idx="57443">
                  <c:v>06:29:19</c:v>
                </c:pt>
                <c:pt idx="57444">
                  <c:v>06:29:20</c:v>
                </c:pt>
                <c:pt idx="57445">
                  <c:v>06:29:21</c:v>
                </c:pt>
                <c:pt idx="57446">
                  <c:v>06:29:22</c:v>
                </c:pt>
                <c:pt idx="57447">
                  <c:v>06:29:23</c:v>
                </c:pt>
                <c:pt idx="57448">
                  <c:v>06:29:24</c:v>
                </c:pt>
                <c:pt idx="57449">
                  <c:v>06:29:25</c:v>
                </c:pt>
                <c:pt idx="57450">
                  <c:v>06:29:26</c:v>
                </c:pt>
                <c:pt idx="57451">
                  <c:v>06:29:27</c:v>
                </c:pt>
                <c:pt idx="57452">
                  <c:v>06:29:28</c:v>
                </c:pt>
                <c:pt idx="57453">
                  <c:v>06:29:29</c:v>
                </c:pt>
                <c:pt idx="57454">
                  <c:v>06:29:30</c:v>
                </c:pt>
                <c:pt idx="57455">
                  <c:v>06:29:31</c:v>
                </c:pt>
                <c:pt idx="57456">
                  <c:v>06:29:32</c:v>
                </c:pt>
                <c:pt idx="57457">
                  <c:v>06:29:33</c:v>
                </c:pt>
                <c:pt idx="57458">
                  <c:v>06:29:34</c:v>
                </c:pt>
                <c:pt idx="57459">
                  <c:v>06:29:35</c:v>
                </c:pt>
                <c:pt idx="57460">
                  <c:v>06:29:36</c:v>
                </c:pt>
                <c:pt idx="57461">
                  <c:v>06:29:37</c:v>
                </c:pt>
                <c:pt idx="57462">
                  <c:v>06:29:38</c:v>
                </c:pt>
                <c:pt idx="57463">
                  <c:v>06:29:39</c:v>
                </c:pt>
                <c:pt idx="57464">
                  <c:v>06:29:40</c:v>
                </c:pt>
                <c:pt idx="57465">
                  <c:v>06:29:41</c:v>
                </c:pt>
                <c:pt idx="57466">
                  <c:v>06:29:42</c:v>
                </c:pt>
                <c:pt idx="57467">
                  <c:v>06:29:43</c:v>
                </c:pt>
                <c:pt idx="57468">
                  <c:v>06:29:44</c:v>
                </c:pt>
                <c:pt idx="57469">
                  <c:v>06:29:45</c:v>
                </c:pt>
                <c:pt idx="57470">
                  <c:v>06:29:46</c:v>
                </c:pt>
                <c:pt idx="57471">
                  <c:v>06:29:47</c:v>
                </c:pt>
                <c:pt idx="57472">
                  <c:v>06:29:48</c:v>
                </c:pt>
                <c:pt idx="57473">
                  <c:v>06:29:49</c:v>
                </c:pt>
                <c:pt idx="57474">
                  <c:v>06:29:50</c:v>
                </c:pt>
                <c:pt idx="57475">
                  <c:v>06:29:51</c:v>
                </c:pt>
                <c:pt idx="57476">
                  <c:v>06:29:52</c:v>
                </c:pt>
                <c:pt idx="57477">
                  <c:v>06:29:53</c:v>
                </c:pt>
                <c:pt idx="57478">
                  <c:v>06:29:54</c:v>
                </c:pt>
                <c:pt idx="57479">
                  <c:v>06:29:55</c:v>
                </c:pt>
                <c:pt idx="57480">
                  <c:v>06:29:56</c:v>
                </c:pt>
                <c:pt idx="57481">
                  <c:v>06:29:57</c:v>
                </c:pt>
                <c:pt idx="57482">
                  <c:v>06:29:58</c:v>
                </c:pt>
                <c:pt idx="57483">
                  <c:v>06:29:59</c:v>
                </c:pt>
                <c:pt idx="57484">
                  <c:v>06:30:00</c:v>
                </c:pt>
                <c:pt idx="57485">
                  <c:v>06:30:01</c:v>
                </c:pt>
                <c:pt idx="57486">
                  <c:v>06:30:02</c:v>
                </c:pt>
                <c:pt idx="57487">
                  <c:v>06:30:03</c:v>
                </c:pt>
                <c:pt idx="57488">
                  <c:v>06:30:04</c:v>
                </c:pt>
                <c:pt idx="57489">
                  <c:v>06:30:05</c:v>
                </c:pt>
                <c:pt idx="57490">
                  <c:v>06:30:06</c:v>
                </c:pt>
                <c:pt idx="57491">
                  <c:v>06:30:07</c:v>
                </c:pt>
                <c:pt idx="57492">
                  <c:v>06:30:08</c:v>
                </c:pt>
                <c:pt idx="57493">
                  <c:v>06:30:09</c:v>
                </c:pt>
                <c:pt idx="57494">
                  <c:v>06:30:10</c:v>
                </c:pt>
                <c:pt idx="57495">
                  <c:v>06:30:11</c:v>
                </c:pt>
                <c:pt idx="57496">
                  <c:v>06:30:12</c:v>
                </c:pt>
                <c:pt idx="57497">
                  <c:v>06:30:13</c:v>
                </c:pt>
                <c:pt idx="57498">
                  <c:v>06:30:14</c:v>
                </c:pt>
                <c:pt idx="57499">
                  <c:v>06:30:15</c:v>
                </c:pt>
                <c:pt idx="57500">
                  <c:v>06:30:16</c:v>
                </c:pt>
                <c:pt idx="57501">
                  <c:v>06:30:17</c:v>
                </c:pt>
                <c:pt idx="57502">
                  <c:v>06:30:18</c:v>
                </c:pt>
                <c:pt idx="57503">
                  <c:v>06:30:19</c:v>
                </c:pt>
                <c:pt idx="57504">
                  <c:v>06:30:20</c:v>
                </c:pt>
                <c:pt idx="57505">
                  <c:v>06:30:21</c:v>
                </c:pt>
                <c:pt idx="57506">
                  <c:v>06:30:22</c:v>
                </c:pt>
                <c:pt idx="57507">
                  <c:v>06:30:23</c:v>
                </c:pt>
                <c:pt idx="57508">
                  <c:v>06:30:24</c:v>
                </c:pt>
                <c:pt idx="57509">
                  <c:v>06:30:25</c:v>
                </c:pt>
                <c:pt idx="57510">
                  <c:v>06:30:26</c:v>
                </c:pt>
                <c:pt idx="57511">
                  <c:v>06:30:27</c:v>
                </c:pt>
                <c:pt idx="57512">
                  <c:v>06:30:28</c:v>
                </c:pt>
                <c:pt idx="57513">
                  <c:v>06:30:29</c:v>
                </c:pt>
                <c:pt idx="57514">
                  <c:v>06:30:30</c:v>
                </c:pt>
                <c:pt idx="57515">
                  <c:v>06:30:31</c:v>
                </c:pt>
                <c:pt idx="57516">
                  <c:v>06:30:32</c:v>
                </c:pt>
                <c:pt idx="57517">
                  <c:v>06:30:33</c:v>
                </c:pt>
                <c:pt idx="57518">
                  <c:v>06:30:34</c:v>
                </c:pt>
                <c:pt idx="57519">
                  <c:v>06:30:35</c:v>
                </c:pt>
                <c:pt idx="57520">
                  <c:v>06:30:36</c:v>
                </c:pt>
                <c:pt idx="57521">
                  <c:v>06:30:37</c:v>
                </c:pt>
                <c:pt idx="57522">
                  <c:v>06:30:38</c:v>
                </c:pt>
                <c:pt idx="57523">
                  <c:v>06:30:39</c:v>
                </c:pt>
                <c:pt idx="57524">
                  <c:v>06:30:40</c:v>
                </c:pt>
                <c:pt idx="57525">
                  <c:v>06:30:41</c:v>
                </c:pt>
                <c:pt idx="57526">
                  <c:v>06:30:42</c:v>
                </c:pt>
                <c:pt idx="57527">
                  <c:v>06:30:43</c:v>
                </c:pt>
                <c:pt idx="57528">
                  <c:v>06:30:44</c:v>
                </c:pt>
                <c:pt idx="57529">
                  <c:v>06:30:45</c:v>
                </c:pt>
                <c:pt idx="57530">
                  <c:v>06:30:46</c:v>
                </c:pt>
                <c:pt idx="57531">
                  <c:v>06:30:47</c:v>
                </c:pt>
                <c:pt idx="57532">
                  <c:v>06:30:48</c:v>
                </c:pt>
                <c:pt idx="57533">
                  <c:v>06:30:49</c:v>
                </c:pt>
                <c:pt idx="57534">
                  <c:v>06:30:50</c:v>
                </c:pt>
                <c:pt idx="57535">
                  <c:v>06:30:51</c:v>
                </c:pt>
                <c:pt idx="57536">
                  <c:v>06:30:52</c:v>
                </c:pt>
                <c:pt idx="57537">
                  <c:v>06:30:53</c:v>
                </c:pt>
                <c:pt idx="57538">
                  <c:v>06:30:54</c:v>
                </c:pt>
                <c:pt idx="57539">
                  <c:v>06:30:55</c:v>
                </c:pt>
                <c:pt idx="57540">
                  <c:v>06:30:56</c:v>
                </c:pt>
                <c:pt idx="57541">
                  <c:v>06:30:57</c:v>
                </c:pt>
                <c:pt idx="57542">
                  <c:v>06:30:58</c:v>
                </c:pt>
                <c:pt idx="57543">
                  <c:v>06:30:59</c:v>
                </c:pt>
                <c:pt idx="57544">
                  <c:v>06:31:00</c:v>
                </c:pt>
                <c:pt idx="57545">
                  <c:v>06:31:01</c:v>
                </c:pt>
                <c:pt idx="57546">
                  <c:v>06:31:02</c:v>
                </c:pt>
                <c:pt idx="57547">
                  <c:v>06:31:03</c:v>
                </c:pt>
                <c:pt idx="57548">
                  <c:v>06:31:04</c:v>
                </c:pt>
                <c:pt idx="57549">
                  <c:v>06:31:05</c:v>
                </c:pt>
                <c:pt idx="57550">
                  <c:v>06:31:06</c:v>
                </c:pt>
                <c:pt idx="57551">
                  <c:v>06:31:07</c:v>
                </c:pt>
                <c:pt idx="57552">
                  <c:v>06:31:08</c:v>
                </c:pt>
                <c:pt idx="57553">
                  <c:v>06:31:09</c:v>
                </c:pt>
                <c:pt idx="57554">
                  <c:v>06:31:10</c:v>
                </c:pt>
                <c:pt idx="57555">
                  <c:v>06:31:11</c:v>
                </c:pt>
                <c:pt idx="57556">
                  <c:v>06:31:12</c:v>
                </c:pt>
                <c:pt idx="57557">
                  <c:v>06:31:13</c:v>
                </c:pt>
                <c:pt idx="57558">
                  <c:v>06:31:14</c:v>
                </c:pt>
                <c:pt idx="57559">
                  <c:v>06:31:15</c:v>
                </c:pt>
                <c:pt idx="57560">
                  <c:v>06:31:16</c:v>
                </c:pt>
                <c:pt idx="57561">
                  <c:v>06:31:17</c:v>
                </c:pt>
                <c:pt idx="57562">
                  <c:v>06:31:18</c:v>
                </c:pt>
                <c:pt idx="57563">
                  <c:v>06:31:19</c:v>
                </c:pt>
                <c:pt idx="57564">
                  <c:v>06:31:20</c:v>
                </c:pt>
                <c:pt idx="57565">
                  <c:v>06:31:21</c:v>
                </c:pt>
                <c:pt idx="57566">
                  <c:v>06:31:22</c:v>
                </c:pt>
                <c:pt idx="57567">
                  <c:v>06:31:23</c:v>
                </c:pt>
                <c:pt idx="57568">
                  <c:v>06:31:24</c:v>
                </c:pt>
                <c:pt idx="57569">
                  <c:v>06:31:25</c:v>
                </c:pt>
                <c:pt idx="57570">
                  <c:v>06:31:26</c:v>
                </c:pt>
                <c:pt idx="57571">
                  <c:v>06:31:27</c:v>
                </c:pt>
                <c:pt idx="57572">
                  <c:v>06:31:28</c:v>
                </c:pt>
                <c:pt idx="57573">
                  <c:v>06:31:29</c:v>
                </c:pt>
                <c:pt idx="57574">
                  <c:v>06:31:30</c:v>
                </c:pt>
                <c:pt idx="57575">
                  <c:v>06:31:31</c:v>
                </c:pt>
                <c:pt idx="57576">
                  <c:v>06:31:32</c:v>
                </c:pt>
                <c:pt idx="57577">
                  <c:v>06:31:33</c:v>
                </c:pt>
                <c:pt idx="57578">
                  <c:v>06:31:34</c:v>
                </c:pt>
                <c:pt idx="57579">
                  <c:v>06:31:35</c:v>
                </c:pt>
                <c:pt idx="57580">
                  <c:v>06:31:36</c:v>
                </c:pt>
                <c:pt idx="57581">
                  <c:v>06:31:37</c:v>
                </c:pt>
                <c:pt idx="57582">
                  <c:v>06:31:38</c:v>
                </c:pt>
                <c:pt idx="57583">
                  <c:v>06:31:39</c:v>
                </c:pt>
                <c:pt idx="57584">
                  <c:v>06:31:40</c:v>
                </c:pt>
                <c:pt idx="57585">
                  <c:v>06:31:41</c:v>
                </c:pt>
                <c:pt idx="57586">
                  <c:v>06:31:42</c:v>
                </c:pt>
                <c:pt idx="57587">
                  <c:v>06:31:43</c:v>
                </c:pt>
                <c:pt idx="57588">
                  <c:v>06:31:44</c:v>
                </c:pt>
                <c:pt idx="57589">
                  <c:v>06:31:45</c:v>
                </c:pt>
                <c:pt idx="57590">
                  <c:v>06:31:46</c:v>
                </c:pt>
                <c:pt idx="57591">
                  <c:v>06:31:47</c:v>
                </c:pt>
                <c:pt idx="57592">
                  <c:v>06:31:48</c:v>
                </c:pt>
                <c:pt idx="57593">
                  <c:v>06:31:49</c:v>
                </c:pt>
                <c:pt idx="57594">
                  <c:v>06:31:50</c:v>
                </c:pt>
                <c:pt idx="57595">
                  <c:v>06:31:51</c:v>
                </c:pt>
                <c:pt idx="57596">
                  <c:v>06:31:52</c:v>
                </c:pt>
                <c:pt idx="57597">
                  <c:v>06:31:53</c:v>
                </c:pt>
                <c:pt idx="57598">
                  <c:v>06:31:54</c:v>
                </c:pt>
                <c:pt idx="57599">
                  <c:v>06:31:55</c:v>
                </c:pt>
                <c:pt idx="57600">
                  <c:v>06:31:56</c:v>
                </c:pt>
                <c:pt idx="57601">
                  <c:v>06:31:57</c:v>
                </c:pt>
                <c:pt idx="57602">
                  <c:v>06:31:58</c:v>
                </c:pt>
                <c:pt idx="57603">
                  <c:v>06:31:59</c:v>
                </c:pt>
                <c:pt idx="57604">
                  <c:v>06:32:00</c:v>
                </c:pt>
                <c:pt idx="57605">
                  <c:v>06:32:01</c:v>
                </c:pt>
                <c:pt idx="57606">
                  <c:v>06:32:02</c:v>
                </c:pt>
                <c:pt idx="57607">
                  <c:v>06:32:03</c:v>
                </c:pt>
                <c:pt idx="57608">
                  <c:v>06:32:04</c:v>
                </c:pt>
                <c:pt idx="57609">
                  <c:v>06:32:05</c:v>
                </c:pt>
                <c:pt idx="57610">
                  <c:v>06:32:06</c:v>
                </c:pt>
                <c:pt idx="57611">
                  <c:v>06:32:07</c:v>
                </c:pt>
                <c:pt idx="57612">
                  <c:v>06:32:08</c:v>
                </c:pt>
                <c:pt idx="57613">
                  <c:v>06:32:09</c:v>
                </c:pt>
                <c:pt idx="57614">
                  <c:v>06:32:10</c:v>
                </c:pt>
                <c:pt idx="57615">
                  <c:v>06:32:11</c:v>
                </c:pt>
                <c:pt idx="57616">
                  <c:v>06:32:12</c:v>
                </c:pt>
                <c:pt idx="57617">
                  <c:v>06:32:13</c:v>
                </c:pt>
                <c:pt idx="57618">
                  <c:v>06:32:14</c:v>
                </c:pt>
                <c:pt idx="57619">
                  <c:v>06:32:15</c:v>
                </c:pt>
                <c:pt idx="57620">
                  <c:v>06:32:16</c:v>
                </c:pt>
                <c:pt idx="57621">
                  <c:v>06:32:17</c:v>
                </c:pt>
                <c:pt idx="57622">
                  <c:v>06:32:18</c:v>
                </c:pt>
                <c:pt idx="57623">
                  <c:v>06:32:19</c:v>
                </c:pt>
                <c:pt idx="57624">
                  <c:v>06:32:20</c:v>
                </c:pt>
                <c:pt idx="57625">
                  <c:v>06:32:21</c:v>
                </c:pt>
                <c:pt idx="57626">
                  <c:v>06:32:22</c:v>
                </c:pt>
                <c:pt idx="57627">
                  <c:v>06:32:23</c:v>
                </c:pt>
                <c:pt idx="57628">
                  <c:v>06:32:24</c:v>
                </c:pt>
                <c:pt idx="57629">
                  <c:v>06:32:25</c:v>
                </c:pt>
                <c:pt idx="57630">
                  <c:v>06:32:26</c:v>
                </c:pt>
                <c:pt idx="57631">
                  <c:v>06:32:27</c:v>
                </c:pt>
                <c:pt idx="57632">
                  <c:v>06:32:28</c:v>
                </c:pt>
                <c:pt idx="57633">
                  <c:v>06:32:29</c:v>
                </c:pt>
                <c:pt idx="57634">
                  <c:v>06:32:30</c:v>
                </c:pt>
                <c:pt idx="57635">
                  <c:v>06:32:31</c:v>
                </c:pt>
                <c:pt idx="57636">
                  <c:v>06:32:32</c:v>
                </c:pt>
                <c:pt idx="57637">
                  <c:v>06:32:33</c:v>
                </c:pt>
                <c:pt idx="57638">
                  <c:v>06:32:34</c:v>
                </c:pt>
                <c:pt idx="57639">
                  <c:v>06:32:35</c:v>
                </c:pt>
                <c:pt idx="57640">
                  <c:v>06:32:36</c:v>
                </c:pt>
                <c:pt idx="57641">
                  <c:v>06:32:37</c:v>
                </c:pt>
                <c:pt idx="57642">
                  <c:v>06:32:38</c:v>
                </c:pt>
                <c:pt idx="57643">
                  <c:v>06:32:39</c:v>
                </c:pt>
                <c:pt idx="57644">
                  <c:v>06:32:40</c:v>
                </c:pt>
                <c:pt idx="57645">
                  <c:v>06:32:41</c:v>
                </c:pt>
                <c:pt idx="57646">
                  <c:v>06:32:42</c:v>
                </c:pt>
                <c:pt idx="57647">
                  <c:v>06:32:43</c:v>
                </c:pt>
                <c:pt idx="57648">
                  <c:v>06:32:44</c:v>
                </c:pt>
                <c:pt idx="57649">
                  <c:v>06:32:45</c:v>
                </c:pt>
                <c:pt idx="57650">
                  <c:v>06:32:46</c:v>
                </c:pt>
                <c:pt idx="57651">
                  <c:v>06:32:47</c:v>
                </c:pt>
                <c:pt idx="57652">
                  <c:v>06:32:48</c:v>
                </c:pt>
                <c:pt idx="57653">
                  <c:v>06:32:49</c:v>
                </c:pt>
                <c:pt idx="57654">
                  <c:v>06:32:50</c:v>
                </c:pt>
                <c:pt idx="57655">
                  <c:v>06:32:51</c:v>
                </c:pt>
                <c:pt idx="57656">
                  <c:v>06:32:52</c:v>
                </c:pt>
                <c:pt idx="57657">
                  <c:v>06:32:53</c:v>
                </c:pt>
                <c:pt idx="57658">
                  <c:v>06:32:54</c:v>
                </c:pt>
                <c:pt idx="57659">
                  <c:v>06:32:55</c:v>
                </c:pt>
                <c:pt idx="57660">
                  <c:v>06:32:56</c:v>
                </c:pt>
                <c:pt idx="57661">
                  <c:v>06:32:57</c:v>
                </c:pt>
                <c:pt idx="57662">
                  <c:v>06:32:58</c:v>
                </c:pt>
                <c:pt idx="57663">
                  <c:v>06:32:59</c:v>
                </c:pt>
                <c:pt idx="57664">
                  <c:v>06:33:00</c:v>
                </c:pt>
                <c:pt idx="57665">
                  <c:v>06:33:01</c:v>
                </c:pt>
                <c:pt idx="57666">
                  <c:v>06:33:02</c:v>
                </c:pt>
                <c:pt idx="57667">
                  <c:v>06:33:03</c:v>
                </c:pt>
                <c:pt idx="57668">
                  <c:v>06:33:04</c:v>
                </c:pt>
                <c:pt idx="57669">
                  <c:v>06:33:05</c:v>
                </c:pt>
                <c:pt idx="57670">
                  <c:v>06:33:06</c:v>
                </c:pt>
                <c:pt idx="57671">
                  <c:v>06:33:07</c:v>
                </c:pt>
                <c:pt idx="57672">
                  <c:v>06:33:08</c:v>
                </c:pt>
                <c:pt idx="57673">
                  <c:v>06:33:09</c:v>
                </c:pt>
                <c:pt idx="57674">
                  <c:v>06:33:10</c:v>
                </c:pt>
                <c:pt idx="57675">
                  <c:v>06:33:11</c:v>
                </c:pt>
                <c:pt idx="57676">
                  <c:v>06:33:12</c:v>
                </c:pt>
                <c:pt idx="57677">
                  <c:v>06:33:13</c:v>
                </c:pt>
                <c:pt idx="57678">
                  <c:v>06:33:14</c:v>
                </c:pt>
                <c:pt idx="57679">
                  <c:v>06:33:15</c:v>
                </c:pt>
                <c:pt idx="57680">
                  <c:v>06:33:16</c:v>
                </c:pt>
                <c:pt idx="57681">
                  <c:v>06:33:17</c:v>
                </c:pt>
                <c:pt idx="57682">
                  <c:v>06:33:18</c:v>
                </c:pt>
                <c:pt idx="57683">
                  <c:v>06:33:19</c:v>
                </c:pt>
                <c:pt idx="57684">
                  <c:v>06:33:20</c:v>
                </c:pt>
                <c:pt idx="57685">
                  <c:v>06:33:21</c:v>
                </c:pt>
                <c:pt idx="57686">
                  <c:v>06:33:22</c:v>
                </c:pt>
                <c:pt idx="57687">
                  <c:v>06:33:23</c:v>
                </c:pt>
                <c:pt idx="57688">
                  <c:v>06:33:24</c:v>
                </c:pt>
                <c:pt idx="57689">
                  <c:v>06:33:25</c:v>
                </c:pt>
                <c:pt idx="57690">
                  <c:v>06:33:26</c:v>
                </c:pt>
                <c:pt idx="57691">
                  <c:v>06:33:27</c:v>
                </c:pt>
                <c:pt idx="57692">
                  <c:v>06:33:28</c:v>
                </c:pt>
                <c:pt idx="57693">
                  <c:v>06:33:29</c:v>
                </c:pt>
                <c:pt idx="57694">
                  <c:v>06:33:30</c:v>
                </c:pt>
                <c:pt idx="57695">
                  <c:v>06:33:31</c:v>
                </c:pt>
                <c:pt idx="57696">
                  <c:v>06:33:32</c:v>
                </c:pt>
                <c:pt idx="57697">
                  <c:v>06:33:33</c:v>
                </c:pt>
                <c:pt idx="57698">
                  <c:v>06:33:34</c:v>
                </c:pt>
                <c:pt idx="57699">
                  <c:v>06:33:35</c:v>
                </c:pt>
                <c:pt idx="57700">
                  <c:v>06:33:36</c:v>
                </c:pt>
                <c:pt idx="57701">
                  <c:v>06:33:37</c:v>
                </c:pt>
                <c:pt idx="57702">
                  <c:v>06:33:38</c:v>
                </c:pt>
                <c:pt idx="57703">
                  <c:v>06:33:39</c:v>
                </c:pt>
                <c:pt idx="57704">
                  <c:v>06:33:40</c:v>
                </c:pt>
                <c:pt idx="57705">
                  <c:v>06:33:41</c:v>
                </c:pt>
                <c:pt idx="57706">
                  <c:v>06:33:42</c:v>
                </c:pt>
                <c:pt idx="57707">
                  <c:v>06:33:43</c:v>
                </c:pt>
                <c:pt idx="57708">
                  <c:v>06:33:44</c:v>
                </c:pt>
                <c:pt idx="57709">
                  <c:v>06:33:45</c:v>
                </c:pt>
                <c:pt idx="57710">
                  <c:v>06:33:46</c:v>
                </c:pt>
                <c:pt idx="57711">
                  <c:v>06:33:47</c:v>
                </c:pt>
                <c:pt idx="57712">
                  <c:v>06:33:48</c:v>
                </c:pt>
                <c:pt idx="57713">
                  <c:v>06:33:49</c:v>
                </c:pt>
                <c:pt idx="57714">
                  <c:v>06:33:50</c:v>
                </c:pt>
                <c:pt idx="57715">
                  <c:v>06:33:51</c:v>
                </c:pt>
                <c:pt idx="57716">
                  <c:v>06:33:52</c:v>
                </c:pt>
                <c:pt idx="57717">
                  <c:v>06:33:53</c:v>
                </c:pt>
                <c:pt idx="57718">
                  <c:v>06:33:54</c:v>
                </c:pt>
                <c:pt idx="57719">
                  <c:v>06:33:55</c:v>
                </c:pt>
                <c:pt idx="57720">
                  <c:v>06:33:56</c:v>
                </c:pt>
                <c:pt idx="57721">
                  <c:v>06:33:57</c:v>
                </c:pt>
                <c:pt idx="57722">
                  <c:v>06:33:58</c:v>
                </c:pt>
                <c:pt idx="57723">
                  <c:v>06:33:59</c:v>
                </c:pt>
                <c:pt idx="57724">
                  <c:v>06:34:00</c:v>
                </c:pt>
                <c:pt idx="57725">
                  <c:v>06:34:01</c:v>
                </c:pt>
                <c:pt idx="57726">
                  <c:v>06:34:02</c:v>
                </c:pt>
                <c:pt idx="57727">
                  <c:v>06:34:03</c:v>
                </c:pt>
                <c:pt idx="57728">
                  <c:v>06:34:04</c:v>
                </c:pt>
                <c:pt idx="57729">
                  <c:v>06:34:05</c:v>
                </c:pt>
                <c:pt idx="57730">
                  <c:v>06:34:06</c:v>
                </c:pt>
                <c:pt idx="57731">
                  <c:v>06:34:07</c:v>
                </c:pt>
                <c:pt idx="57732">
                  <c:v>06:34:08</c:v>
                </c:pt>
                <c:pt idx="57733">
                  <c:v>06:34:09</c:v>
                </c:pt>
                <c:pt idx="57734">
                  <c:v>06:34:10</c:v>
                </c:pt>
                <c:pt idx="57735">
                  <c:v>06:34:11</c:v>
                </c:pt>
                <c:pt idx="57736">
                  <c:v>06:34:12</c:v>
                </c:pt>
                <c:pt idx="57737">
                  <c:v>06:34:13</c:v>
                </c:pt>
                <c:pt idx="57738">
                  <c:v>06:34:14</c:v>
                </c:pt>
                <c:pt idx="57739">
                  <c:v>06:34:15</c:v>
                </c:pt>
                <c:pt idx="57740">
                  <c:v>06:34:16</c:v>
                </c:pt>
                <c:pt idx="57741">
                  <c:v>06:34:17</c:v>
                </c:pt>
                <c:pt idx="57742">
                  <c:v>06:34:18</c:v>
                </c:pt>
                <c:pt idx="57743">
                  <c:v>06:34:19</c:v>
                </c:pt>
                <c:pt idx="57744">
                  <c:v>06:34:20</c:v>
                </c:pt>
                <c:pt idx="57745">
                  <c:v>06:34:21</c:v>
                </c:pt>
                <c:pt idx="57746">
                  <c:v>06:34:22</c:v>
                </c:pt>
                <c:pt idx="57747">
                  <c:v>06:34:23</c:v>
                </c:pt>
                <c:pt idx="57748">
                  <c:v>06:34:24</c:v>
                </c:pt>
                <c:pt idx="57749">
                  <c:v>06:34:25</c:v>
                </c:pt>
                <c:pt idx="57750">
                  <c:v>06:34:26</c:v>
                </c:pt>
                <c:pt idx="57751">
                  <c:v>06:34:27</c:v>
                </c:pt>
                <c:pt idx="57752">
                  <c:v>06:34:28</c:v>
                </c:pt>
                <c:pt idx="57753">
                  <c:v>06:34:29</c:v>
                </c:pt>
                <c:pt idx="57754">
                  <c:v>06:34:30</c:v>
                </c:pt>
                <c:pt idx="57755">
                  <c:v>06:34:31</c:v>
                </c:pt>
                <c:pt idx="57756">
                  <c:v>06:34:32</c:v>
                </c:pt>
                <c:pt idx="57757">
                  <c:v>06:34:33</c:v>
                </c:pt>
                <c:pt idx="57758">
                  <c:v>06:34:34</c:v>
                </c:pt>
                <c:pt idx="57759">
                  <c:v>06:34:35</c:v>
                </c:pt>
                <c:pt idx="57760">
                  <c:v>06:34:36</c:v>
                </c:pt>
                <c:pt idx="57761">
                  <c:v>06:34:37</c:v>
                </c:pt>
                <c:pt idx="57762">
                  <c:v>06:34:38</c:v>
                </c:pt>
                <c:pt idx="57763">
                  <c:v>06:34:39</c:v>
                </c:pt>
                <c:pt idx="57764">
                  <c:v>06:34:40</c:v>
                </c:pt>
                <c:pt idx="57765">
                  <c:v>06:34:41</c:v>
                </c:pt>
                <c:pt idx="57766">
                  <c:v>06:34:42</c:v>
                </c:pt>
                <c:pt idx="57767">
                  <c:v>06:34:43</c:v>
                </c:pt>
                <c:pt idx="57768">
                  <c:v>06:34:44</c:v>
                </c:pt>
                <c:pt idx="57769">
                  <c:v>06:34:45</c:v>
                </c:pt>
                <c:pt idx="57770">
                  <c:v>06:34:46</c:v>
                </c:pt>
                <c:pt idx="57771">
                  <c:v>06:34:47</c:v>
                </c:pt>
                <c:pt idx="57772">
                  <c:v>06:34:48</c:v>
                </c:pt>
                <c:pt idx="57773">
                  <c:v>06:34:49</c:v>
                </c:pt>
                <c:pt idx="57774">
                  <c:v>06:34:50</c:v>
                </c:pt>
                <c:pt idx="57775">
                  <c:v>06:34:51</c:v>
                </c:pt>
                <c:pt idx="57776">
                  <c:v>06:34:52</c:v>
                </c:pt>
                <c:pt idx="57777">
                  <c:v>06:34:53</c:v>
                </c:pt>
                <c:pt idx="57778">
                  <c:v>06:34:54</c:v>
                </c:pt>
                <c:pt idx="57779">
                  <c:v>06:34:55</c:v>
                </c:pt>
                <c:pt idx="57780">
                  <c:v>06:34:56</c:v>
                </c:pt>
                <c:pt idx="57781">
                  <c:v>06:34:57</c:v>
                </c:pt>
                <c:pt idx="57782">
                  <c:v>06:34:58</c:v>
                </c:pt>
                <c:pt idx="57783">
                  <c:v>06:34:59</c:v>
                </c:pt>
                <c:pt idx="57784">
                  <c:v>06:35:00</c:v>
                </c:pt>
                <c:pt idx="57785">
                  <c:v>06:35:01</c:v>
                </c:pt>
                <c:pt idx="57786">
                  <c:v>06:35:02</c:v>
                </c:pt>
                <c:pt idx="57787">
                  <c:v>06:35:03</c:v>
                </c:pt>
                <c:pt idx="57788">
                  <c:v>06:35:04</c:v>
                </c:pt>
                <c:pt idx="57789">
                  <c:v>06:35:05</c:v>
                </c:pt>
                <c:pt idx="57790">
                  <c:v>06:35:06</c:v>
                </c:pt>
                <c:pt idx="57791">
                  <c:v>06:35:07</c:v>
                </c:pt>
                <c:pt idx="57792">
                  <c:v>06:35:08</c:v>
                </c:pt>
                <c:pt idx="57793">
                  <c:v>06:35:09</c:v>
                </c:pt>
                <c:pt idx="57794">
                  <c:v>06:35:10</c:v>
                </c:pt>
                <c:pt idx="57795">
                  <c:v>06:35:11</c:v>
                </c:pt>
                <c:pt idx="57796">
                  <c:v>06:35:12</c:v>
                </c:pt>
                <c:pt idx="57797">
                  <c:v>06:35:13</c:v>
                </c:pt>
                <c:pt idx="57798">
                  <c:v>06:35:14</c:v>
                </c:pt>
                <c:pt idx="57799">
                  <c:v>06:35:15</c:v>
                </c:pt>
                <c:pt idx="57800">
                  <c:v>06:35:16</c:v>
                </c:pt>
                <c:pt idx="57801">
                  <c:v>06:35:17</c:v>
                </c:pt>
                <c:pt idx="57802">
                  <c:v>06:35:18</c:v>
                </c:pt>
                <c:pt idx="57803">
                  <c:v>06:35:19</c:v>
                </c:pt>
                <c:pt idx="57804">
                  <c:v>06:35:20</c:v>
                </c:pt>
                <c:pt idx="57805">
                  <c:v>06:35:21</c:v>
                </c:pt>
                <c:pt idx="57806">
                  <c:v>06:35:22</c:v>
                </c:pt>
                <c:pt idx="57807">
                  <c:v>06:35:23</c:v>
                </c:pt>
                <c:pt idx="57808">
                  <c:v>06:35:24</c:v>
                </c:pt>
                <c:pt idx="57809">
                  <c:v>06:35:25</c:v>
                </c:pt>
                <c:pt idx="57810">
                  <c:v>06:35:26</c:v>
                </c:pt>
                <c:pt idx="57811">
                  <c:v>06:35:27</c:v>
                </c:pt>
                <c:pt idx="57812">
                  <c:v>06:35:28</c:v>
                </c:pt>
                <c:pt idx="57813">
                  <c:v>06:35:29</c:v>
                </c:pt>
                <c:pt idx="57814">
                  <c:v>06:35:30</c:v>
                </c:pt>
                <c:pt idx="57815">
                  <c:v>06:35:31</c:v>
                </c:pt>
                <c:pt idx="57816">
                  <c:v>06:35:32</c:v>
                </c:pt>
                <c:pt idx="57817">
                  <c:v>06:35:33</c:v>
                </c:pt>
                <c:pt idx="57818">
                  <c:v>06:35:34</c:v>
                </c:pt>
                <c:pt idx="57819">
                  <c:v>06:35:35</c:v>
                </c:pt>
                <c:pt idx="57820">
                  <c:v>06:35:36</c:v>
                </c:pt>
                <c:pt idx="57821">
                  <c:v>06:35:37</c:v>
                </c:pt>
                <c:pt idx="57822">
                  <c:v>06:35:38</c:v>
                </c:pt>
                <c:pt idx="57823">
                  <c:v>06:35:39</c:v>
                </c:pt>
                <c:pt idx="57824">
                  <c:v>06:35:40</c:v>
                </c:pt>
                <c:pt idx="57825">
                  <c:v>06:35:41</c:v>
                </c:pt>
                <c:pt idx="57826">
                  <c:v>06:35:42</c:v>
                </c:pt>
                <c:pt idx="57827">
                  <c:v>06:35:43</c:v>
                </c:pt>
                <c:pt idx="57828">
                  <c:v>06:35:44</c:v>
                </c:pt>
                <c:pt idx="57829">
                  <c:v>06:35:45</c:v>
                </c:pt>
                <c:pt idx="57830">
                  <c:v>06:35:46</c:v>
                </c:pt>
                <c:pt idx="57831">
                  <c:v>06:35:47</c:v>
                </c:pt>
                <c:pt idx="57832">
                  <c:v>06:35:48</c:v>
                </c:pt>
                <c:pt idx="57833">
                  <c:v>06:35:49</c:v>
                </c:pt>
                <c:pt idx="57834">
                  <c:v>06:35:50</c:v>
                </c:pt>
                <c:pt idx="57835">
                  <c:v>06:35:51</c:v>
                </c:pt>
                <c:pt idx="57836">
                  <c:v>06:35:52</c:v>
                </c:pt>
                <c:pt idx="57837">
                  <c:v>06:35:53</c:v>
                </c:pt>
                <c:pt idx="57838">
                  <c:v>06:35:54</c:v>
                </c:pt>
                <c:pt idx="57839">
                  <c:v>06:35:55</c:v>
                </c:pt>
                <c:pt idx="57840">
                  <c:v>06:35:56</c:v>
                </c:pt>
                <c:pt idx="57841">
                  <c:v>06:35:57</c:v>
                </c:pt>
                <c:pt idx="57842">
                  <c:v>06:35:58</c:v>
                </c:pt>
                <c:pt idx="57843">
                  <c:v>06:35:59</c:v>
                </c:pt>
                <c:pt idx="57844">
                  <c:v>06:36:00</c:v>
                </c:pt>
                <c:pt idx="57845">
                  <c:v>06:36:01</c:v>
                </c:pt>
                <c:pt idx="57846">
                  <c:v>06:36:02</c:v>
                </c:pt>
                <c:pt idx="57847">
                  <c:v>06:36:03</c:v>
                </c:pt>
                <c:pt idx="57848">
                  <c:v>06:36:04</c:v>
                </c:pt>
                <c:pt idx="57849">
                  <c:v>06:36:05</c:v>
                </c:pt>
                <c:pt idx="57850">
                  <c:v>06:36:06</c:v>
                </c:pt>
                <c:pt idx="57851">
                  <c:v>06:36:07</c:v>
                </c:pt>
                <c:pt idx="57852">
                  <c:v>06:36:08</c:v>
                </c:pt>
                <c:pt idx="57853">
                  <c:v>06:36:09</c:v>
                </c:pt>
                <c:pt idx="57854">
                  <c:v>06:36:10</c:v>
                </c:pt>
                <c:pt idx="57855">
                  <c:v>06:36:11</c:v>
                </c:pt>
                <c:pt idx="57856">
                  <c:v>06:36:12</c:v>
                </c:pt>
                <c:pt idx="57857">
                  <c:v>06:36:13</c:v>
                </c:pt>
                <c:pt idx="57858">
                  <c:v>06:36:14</c:v>
                </c:pt>
                <c:pt idx="57859">
                  <c:v>06:36:15</c:v>
                </c:pt>
                <c:pt idx="57860">
                  <c:v>06:36:16</c:v>
                </c:pt>
                <c:pt idx="57861">
                  <c:v>06:36:17</c:v>
                </c:pt>
                <c:pt idx="57862">
                  <c:v>06:36:18</c:v>
                </c:pt>
                <c:pt idx="57863">
                  <c:v>06:36:19</c:v>
                </c:pt>
                <c:pt idx="57864">
                  <c:v>06:36:20</c:v>
                </c:pt>
                <c:pt idx="57865">
                  <c:v>06:36:21</c:v>
                </c:pt>
                <c:pt idx="57866">
                  <c:v>06:36:22</c:v>
                </c:pt>
                <c:pt idx="57867">
                  <c:v>06:36:23</c:v>
                </c:pt>
                <c:pt idx="57868">
                  <c:v>06:36:24</c:v>
                </c:pt>
                <c:pt idx="57869">
                  <c:v>06:36:25</c:v>
                </c:pt>
                <c:pt idx="57870">
                  <c:v>06:36:26</c:v>
                </c:pt>
                <c:pt idx="57871">
                  <c:v>06:36:27</c:v>
                </c:pt>
                <c:pt idx="57872">
                  <c:v>06:36:28</c:v>
                </c:pt>
                <c:pt idx="57873">
                  <c:v>06:36:29</c:v>
                </c:pt>
                <c:pt idx="57874">
                  <c:v>06:36:30</c:v>
                </c:pt>
                <c:pt idx="57875">
                  <c:v>06:36:31</c:v>
                </c:pt>
                <c:pt idx="57876">
                  <c:v>06:36:32</c:v>
                </c:pt>
                <c:pt idx="57877">
                  <c:v>06:36:33</c:v>
                </c:pt>
                <c:pt idx="57878">
                  <c:v>06:36:34</c:v>
                </c:pt>
                <c:pt idx="57879">
                  <c:v>06:36:35</c:v>
                </c:pt>
                <c:pt idx="57880">
                  <c:v>06:36:36</c:v>
                </c:pt>
                <c:pt idx="57881">
                  <c:v>06:36:37</c:v>
                </c:pt>
                <c:pt idx="57882">
                  <c:v>06:36:38</c:v>
                </c:pt>
                <c:pt idx="57883">
                  <c:v>06:36:39</c:v>
                </c:pt>
                <c:pt idx="57884">
                  <c:v>06:36:40</c:v>
                </c:pt>
                <c:pt idx="57885">
                  <c:v>06:36:41</c:v>
                </c:pt>
                <c:pt idx="57886">
                  <c:v>06:36:42</c:v>
                </c:pt>
                <c:pt idx="57887">
                  <c:v>06:36:43</c:v>
                </c:pt>
                <c:pt idx="57888">
                  <c:v>06:36:44</c:v>
                </c:pt>
                <c:pt idx="57889">
                  <c:v>06:36:45</c:v>
                </c:pt>
                <c:pt idx="57890">
                  <c:v>06:36:46</c:v>
                </c:pt>
                <c:pt idx="57891">
                  <c:v>06:36:47</c:v>
                </c:pt>
                <c:pt idx="57892">
                  <c:v>06:36:48</c:v>
                </c:pt>
                <c:pt idx="57893">
                  <c:v>06:36:49</c:v>
                </c:pt>
                <c:pt idx="57894">
                  <c:v>06:36:50</c:v>
                </c:pt>
                <c:pt idx="57895">
                  <c:v>06:36:51</c:v>
                </c:pt>
                <c:pt idx="57896">
                  <c:v>06:36:52</c:v>
                </c:pt>
                <c:pt idx="57897">
                  <c:v>06:36:53</c:v>
                </c:pt>
                <c:pt idx="57898">
                  <c:v>06:36:54</c:v>
                </c:pt>
                <c:pt idx="57899">
                  <c:v>06:36:55</c:v>
                </c:pt>
                <c:pt idx="57900">
                  <c:v>06:36:56</c:v>
                </c:pt>
                <c:pt idx="57901">
                  <c:v>06:36:57</c:v>
                </c:pt>
                <c:pt idx="57902">
                  <c:v>06:36:58</c:v>
                </c:pt>
                <c:pt idx="57903">
                  <c:v>06:36:59</c:v>
                </c:pt>
                <c:pt idx="57904">
                  <c:v>06:37:00</c:v>
                </c:pt>
                <c:pt idx="57905">
                  <c:v>06:37:01</c:v>
                </c:pt>
                <c:pt idx="57906">
                  <c:v>06:37:02</c:v>
                </c:pt>
                <c:pt idx="57907">
                  <c:v>06:37:03</c:v>
                </c:pt>
                <c:pt idx="57908">
                  <c:v>06:37:04</c:v>
                </c:pt>
                <c:pt idx="57909">
                  <c:v>06:37:05</c:v>
                </c:pt>
                <c:pt idx="57910">
                  <c:v>06:37:06</c:v>
                </c:pt>
                <c:pt idx="57911">
                  <c:v>06:37:07</c:v>
                </c:pt>
                <c:pt idx="57912">
                  <c:v>06:37:08</c:v>
                </c:pt>
                <c:pt idx="57913">
                  <c:v>06:37:09</c:v>
                </c:pt>
                <c:pt idx="57914">
                  <c:v>06:37:10</c:v>
                </c:pt>
                <c:pt idx="57915">
                  <c:v>06:37:11</c:v>
                </c:pt>
                <c:pt idx="57916">
                  <c:v>06:37:12</c:v>
                </c:pt>
                <c:pt idx="57917">
                  <c:v>06:37:13</c:v>
                </c:pt>
                <c:pt idx="57918">
                  <c:v>06:37:14</c:v>
                </c:pt>
                <c:pt idx="57919">
                  <c:v>06:37:15</c:v>
                </c:pt>
                <c:pt idx="57920">
                  <c:v>06:37:16</c:v>
                </c:pt>
                <c:pt idx="57921">
                  <c:v>06:37:17</c:v>
                </c:pt>
                <c:pt idx="57922">
                  <c:v>06:37:18</c:v>
                </c:pt>
                <c:pt idx="57923">
                  <c:v>06:37:19</c:v>
                </c:pt>
                <c:pt idx="57924">
                  <c:v>06:37:20</c:v>
                </c:pt>
                <c:pt idx="57925">
                  <c:v>06:37:21</c:v>
                </c:pt>
                <c:pt idx="57926">
                  <c:v>06:37:22</c:v>
                </c:pt>
                <c:pt idx="57927">
                  <c:v>06:37:23</c:v>
                </c:pt>
                <c:pt idx="57928">
                  <c:v>06:37:24</c:v>
                </c:pt>
                <c:pt idx="57929">
                  <c:v>06:37:25</c:v>
                </c:pt>
                <c:pt idx="57930">
                  <c:v>06:37:26</c:v>
                </c:pt>
                <c:pt idx="57931">
                  <c:v>06:37:27</c:v>
                </c:pt>
                <c:pt idx="57932">
                  <c:v>06:37:28</c:v>
                </c:pt>
                <c:pt idx="57933">
                  <c:v>06:37:29</c:v>
                </c:pt>
                <c:pt idx="57934">
                  <c:v>06:37:30</c:v>
                </c:pt>
                <c:pt idx="57935">
                  <c:v>06:37:31</c:v>
                </c:pt>
                <c:pt idx="57936">
                  <c:v>06:37:32</c:v>
                </c:pt>
                <c:pt idx="57937">
                  <c:v>06:37:33</c:v>
                </c:pt>
                <c:pt idx="57938">
                  <c:v>06:37:34</c:v>
                </c:pt>
                <c:pt idx="57939">
                  <c:v>06:37:35</c:v>
                </c:pt>
                <c:pt idx="57940">
                  <c:v>06:37:36</c:v>
                </c:pt>
                <c:pt idx="57941">
                  <c:v>06:37:37</c:v>
                </c:pt>
                <c:pt idx="57942">
                  <c:v>06:37:38</c:v>
                </c:pt>
                <c:pt idx="57943">
                  <c:v>06:37:39</c:v>
                </c:pt>
                <c:pt idx="57944">
                  <c:v>06:37:40</c:v>
                </c:pt>
                <c:pt idx="57945">
                  <c:v>06:37:41</c:v>
                </c:pt>
                <c:pt idx="57946">
                  <c:v>06:37:42</c:v>
                </c:pt>
                <c:pt idx="57947">
                  <c:v>06:37:43</c:v>
                </c:pt>
                <c:pt idx="57948">
                  <c:v>06:37:44</c:v>
                </c:pt>
                <c:pt idx="57949">
                  <c:v>06:37:45</c:v>
                </c:pt>
                <c:pt idx="57950">
                  <c:v>06:37:46</c:v>
                </c:pt>
                <c:pt idx="57951">
                  <c:v>06:37:47</c:v>
                </c:pt>
                <c:pt idx="57952">
                  <c:v>06:37:48</c:v>
                </c:pt>
                <c:pt idx="57953">
                  <c:v>06:37:49</c:v>
                </c:pt>
                <c:pt idx="57954">
                  <c:v>06:37:50</c:v>
                </c:pt>
                <c:pt idx="57955">
                  <c:v>06:37:51</c:v>
                </c:pt>
                <c:pt idx="57956">
                  <c:v>06:37:52</c:v>
                </c:pt>
                <c:pt idx="57957">
                  <c:v>06:37:53</c:v>
                </c:pt>
                <c:pt idx="57958">
                  <c:v>06:37:54</c:v>
                </c:pt>
                <c:pt idx="57959">
                  <c:v>06:37:55</c:v>
                </c:pt>
                <c:pt idx="57960">
                  <c:v>06:37:56</c:v>
                </c:pt>
                <c:pt idx="57961">
                  <c:v>06:37:57</c:v>
                </c:pt>
                <c:pt idx="57962">
                  <c:v>06:37:58</c:v>
                </c:pt>
                <c:pt idx="57963">
                  <c:v>06:37:59</c:v>
                </c:pt>
                <c:pt idx="57964">
                  <c:v>06:38:00</c:v>
                </c:pt>
                <c:pt idx="57965">
                  <c:v>06:38:01</c:v>
                </c:pt>
                <c:pt idx="57966">
                  <c:v>06:38:02</c:v>
                </c:pt>
                <c:pt idx="57967">
                  <c:v>06:38:03</c:v>
                </c:pt>
                <c:pt idx="57968">
                  <c:v>06:38:04</c:v>
                </c:pt>
                <c:pt idx="57969">
                  <c:v>06:38:05</c:v>
                </c:pt>
                <c:pt idx="57970">
                  <c:v>06:38:06</c:v>
                </c:pt>
                <c:pt idx="57971">
                  <c:v>06:38:07</c:v>
                </c:pt>
                <c:pt idx="57972">
                  <c:v>06:38:08</c:v>
                </c:pt>
                <c:pt idx="57973">
                  <c:v>06:38:09</c:v>
                </c:pt>
                <c:pt idx="57974">
                  <c:v>06:38:10</c:v>
                </c:pt>
                <c:pt idx="57975">
                  <c:v>06:38:11</c:v>
                </c:pt>
                <c:pt idx="57976">
                  <c:v>06:38:12</c:v>
                </c:pt>
                <c:pt idx="57977">
                  <c:v>06:38:13</c:v>
                </c:pt>
                <c:pt idx="57978">
                  <c:v>06:38:14</c:v>
                </c:pt>
                <c:pt idx="57979">
                  <c:v>06:38:15</c:v>
                </c:pt>
                <c:pt idx="57980">
                  <c:v>06:38:16</c:v>
                </c:pt>
                <c:pt idx="57981">
                  <c:v>06:38:17</c:v>
                </c:pt>
                <c:pt idx="57982">
                  <c:v>06:38:18</c:v>
                </c:pt>
                <c:pt idx="57983">
                  <c:v>06:38:19</c:v>
                </c:pt>
                <c:pt idx="57984">
                  <c:v>06:38:20</c:v>
                </c:pt>
                <c:pt idx="57985">
                  <c:v>06:38:21</c:v>
                </c:pt>
                <c:pt idx="57986">
                  <c:v>06:38:22</c:v>
                </c:pt>
                <c:pt idx="57987">
                  <c:v>06:38:23</c:v>
                </c:pt>
                <c:pt idx="57988">
                  <c:v>06:38:24</c:v>
                </c:pt>
                <c:pt idx="57989">
                  <c:v>06:38:25</c:v>
                </c:pt>
                <c:pt idx="57990">
                  <c:v>06:38:26</c:v>
                </c:pt>
                <c:pt idx="57991">
                  <c:v>06:38:27</c:v>
                </c:pt>
                <c:pt idx="57992">
                  <c:v>06:38:28</c:v>
                </c:pt>
                <c:pt idx="57993">
                  <c:v>06:38:29</c:v>
                </c:pt>
                <c:pt idx="57994">
                  <c:v>06:38:30</c:v>
                </c:pt>
                <c:pt idx="57995">
                  <c:v>06:38:31</c:v>
                </c:pt>
                <c:pt idx="57996">
                  <c:v>06:38:32</c:v>
                </c:pt>
                <c:pt idx="57997">
                  <c:v>06:38:33</c:v>
                </c:pt>
                <c:pt idx="57998">
                  <c:v>06:38:34</c:v>
                </c:pt>
                <c:pt idx="57999">
                  <c:v>06:38:35</c:v>
                </c:pt>
                <c:pt idx="58000">
                  <c:v>06:38:36</c:v>
                </c:pt>
                <c:pt idx="58001">
                  <c:v>06:38:37</c:v>
                </c:pt>
                <c:pt idx="58002">
                  <c:v>06:38:38</c:v>
                </c:pt>
                <c:pt idx="58003">
                  <c:v>06:38:39</c:v>
                </c:pt>
                <c:pt idx="58004">
                  <c:v>06:38:40</c:v>
                </c:pt>
                <c:pt idx="58005">
                  <c:v>06:38:41</c:v>
                </c:pt>
                <c:pt idx="58006">
                  <c:v>06:38:42</c:v>
                </c:pt>
                <c:pt idx="58007">
                  <c:v>06:38:43</c:v>
                </c:pt>
                <c:pt idx="58008">
                  <c:v>06:38:44</c:v>
                </c:pt>
                <c:pt idx="58009">
                  <c:v>06:38:45</c:v>
                </c:pt>
                <c:pt idx="58010">
                  <c:v>06:38:46</c:v>
                </c:pt>
                <c:pt idx="58011">
                  <c:v>06:38:47</c:v>
                </c:pt>
                <c:pt idx="58012">
                  <c:v>06:38:48</c:v>
                </c:pt>
                <c:pt idx="58013">
                  <c:v>06:38:49</c:v>
                </c:pt>
                <c:pt idx="58014">
                  <c:v>06:38:50</c:v>
                </c:pt>
                <c:pt idx="58015">
                  <c:v>06:38:51</c:v>
                </c:pt>
                <c:pt idx="58016">
                  <c:v>06:38:52</c:v>
                </c:pt>
                <c:pt idx="58017">
                  <c:v>06:38:53</c:v>
                </c:pt>
                <c:pt idx="58018">
                  <c:v>06:38:54</c:v>
                </c:pt>
                <c:pt idx="58019">
                  <c:v>06:38:55</c:v>
                </c:pt>
                <c:pt idx="58020">
                  <c:v>06:38:56</c:v>
                </c:pt>
                <c:pt idx="58021">
                  <c:v>06:38:57</c:v>
                </c:pt>
                <c:pt idx="58022">
                  <c:v>06:38:58</c:v>
                </c:pt>
                <c:pt idx="58023">
                  <c:v>06:38:59</c:v>
                </c:pt>
                <c:pt idx="58024">
                  <c:v>06:39:00</c:v>
                </c:pt>
                <c:pt idx="58025">
                  <c:v>06:39:01</c:v>
                </c:pt>
                <c:pt idx="58026">
                  <c:v>06:39:02</c:v>
                </c:pt>
                <c:pt idx="58027">
                  <c:v>06:39:03</c:v>
                </c:pt>
                <c:pt idx="58028">
                  <c:v>06:39:04</c:v>
                </c:pt>
                <c:pt idx="58029">
                  <c:v>06:39:05</c:v>
                </c:pt>
                <c:pt idx="58030">
                  <c:v>06:39:06</c:v>
                </c:pt>
                <c:pt idx="58031">
                  <c:v>06:39:07</c:v>
                </c:pt>
                <c:pt idx="58032">
                  <c:v>06:39:08</c:v>
                </c:pt>
                <c:pt idx="58033">
                  <c:v>06:39:09</c:v>
                </c:pt>
                <c:pt idx="58034">
                  <c:v>06:39:10</c:v>
                </c:pt>
                <c:pt idx="58035">
                  <c:v>06:39:11</c:v>
                </c:pt>
                <c:pt idx="58036">
                  <c:v>06:39:12</c:v>
                </c:pt>
                <c:pt idx="58037">
                  <c:v>06:39:13</c:v>
                </c:pt>
                <c:pt idx="58038">
                  <c:v>06:39:14</c:v>
                </c:pt>
                <c:pt idx="58039">
                  <c:v>06:39:15</c:v>
                </c:pt>
                <c:pt idx="58040">
                  <c:v>06:39:16</c:v>
                </c:pt>
                <c:pt idx="58041">
                  <c:v>06:39:17</c:v>
                </c:pt>
                <c:pt idx="58042">
                  <c:v>06:39:18</c:v>
                </c:pt>
                <c:pt idx="58043">
                  <c:v>06:39:19</c:v>
                </c:pt>
                <c:pt idx="58044">
                  <c:v>06:39:20</c:v>
                </c:pt>
                <c:pt idx="58045">
                  <c:v>06:39:21</c:v>
                </c:pt>
                <c:pt idx="58046">
                  <c:v>06:39:22</c:v>
                </c:pt>
                <c:pt idx="58047">
                  <c:v>06:39:23</c:v>
                </c:pt>
                <c:pt idx="58048">
                  <c:v>06:39:24</c:v>
                </c:pt>
                <c:pt idx="58049">
                  <c:v>06:39:25</c:v>
                </c:pt>
                <c:pt idx="58050">
                  <c:v>06:39:26</c:v>
                </c:pt>
                <c:pt idx="58051">
                  <c:v>06:39:27</c:v>
                </c:pt>
                <c:pt idx="58052">
                  <c:v>06:39:28</c:v>
                </c:pt>
                <c:pt idx="58053">
                  <c:v>06:39:29</c:v>
                </c:pt>
                <c:pt idx="58054">
                  <c:v>06:39:30</c:v>
                </c:pt>
                <c:pt idx="58055">
                  <c:v>06:39:31</c:v>
                </c:pt>
                <c:pt idx="58056">
                  <c:v>06:39:32</c:v>
                </c:pt>
                <c:pt idx="58057">
                  <c:v>06:39:33</c:v>
                </c:pt>
                <c:pt idx="58058">
                  <c:v>06:39:34</c:v>
                </c:pt>
                <c:pt idx="58059">
                  <c:v>06:39:35</c:v>
                </c:pt>
                <c:pt idx="58060">
                  <c:v>06:39:36</c:v>
                </c:pt>
                <c:pt idx="58061">
                  <c:v>06:39:37</c:v>
                </c:pt>
                <c:pt idx="58062">
                  <c:v>06:39:38</c:v>
                </c:pt>
                <c:pt idx="58063">
                  <c:v>06:39:39</c:v>
                </c:pt>
                <c:pt idx="58064">
                  <c:v>06:39:40</c:v>
                </c:pt>
                <c:pt idx="58065">
                  <c:v>06:39:41</c:v>
                </c:pt>
                <c:pt idx="58066">
                  <c:v>06:39:42</c:v>
                </c:pt>
                <c:pt idx="58067">
                  <c:v>06:39:43</c:v>
                </c:pt>
                <c:pt idx="58068">
                  <c:v>06:39:44</c:v>
                </c:pt>
                <c:pt idx="58069">
                  <c:v>06:39:45</c:v>
                </c:pt>
                <c:pt idx="58070">
                  <c:v>06:39:46</c:v>
                </c:pt>
                <c:pt idx="58071">
                  <c:v>06:39:47</c:v>
                </c:pt>
                <c:pt idx="58072">
                  <c:v>06:39:48</c:v>
                </c:pt>
                <c:pt idx="58073">
                  <c:v>06:39:49</c:v>
                </c:pt>
                <c:pt idx="58074">
                  <c:v>06:39:50</c:v>
                </c:pt>
                <c:pt idx="58075">
                  <c:v>06:39:51</c:v>
                </c:pt>
                <c:pt idx="58076">
                  <c:v>06:39:52</c:v>
                </c:pt>
                <c:pt idx="58077">
                  <c:v>06:39:53</c:v>
                </c:pt>
                <c:pt idx="58078">
                  <c:v>06:39:54</c:v>
                </c:pt>
                <c:pt idx="58079">
                  <c:v>06:39:55</c:v>
                </c:pt>
                <c:pt idx="58080">
                  <c:v>06:39:56</c:v>
                </c:pt>
                <c:pt idx="58081">
                  <c:v>06:39:57</c:v>
                </c:pt>
                <c:pt idx="58082">
                  <c:v>06:39:58</c:v>
                </c:pt>
                <c:pt idx="58083">
                  <c:v>06:39:59</c:v>
                </c:pt>
                <c:pt idx="58084">
                  <c:v>06:40:00</c:v>
                </c:pt>
                <c:pt idx="58085">
                  <c:v>06:40:01</c:v>
                </c:pt>
                <c:pt idx="58086">
                  <c:v>06:40:02</c:v>
                </c:pt>
                <c:pt idx="58087">
                  <c:v>06:40:03</c:v>
                </c:pt>
                <c:pt idx="58088">
                  <c:v>06:40:04</c:v>
                </c:pt>
                <c:pt idx="58089">
                  <c:v>06:40:05</c:v>
                </c:pt>
                <c:pt idx="58090">
                  <c:v>06:40:06</c:v>
                </c:pt>
                <c:pt idx="58091">
                  <c:v>06:40:07</c:v>
                </c:pt>
                <c:pt idx="58092">
                  <c:v>06:40:08</c:v>
                </c:pt>
                <c:pt idx="58093">
                  <c:v>06:40:09</c:v>
                </c:pt>
                <c:pt idx="58094">
                  <c:v>06:40:10</c:v>
                </c:pt>
                <c:pt idx="58095">
                  <c:v>06:40:11</c:v>
                </c:pt>
                <c:pt idx="58096">
                  <c:v>06:40:12</c:v>
                </c:pt>
                <c:pt idx="58097">
                  <c:v>06:40:13</c:v>
                </c:pt>
                <c:pt idx="58098">
                  <c:v>06:40:14</c:v>
                </c:pt>
                <c:pt idx="58099">
                  <c:v>06:40:15</c:v>
                </c:pt>
                <c:pt idx="58100">
                  <c:v>06:40:16</c:v>
                </c:pt>
                <c:pt idx="58101">
                  <c:v>06:40:17</c:v>
                </c:pt>
                <c:pt idx="58102">
                  <c:v>06:40:18</c:v>
                </c:pt>
                <c:pt idx="58103">
                  <c:v>06:40:19</c:v>
                </c:pt>
                <c:pt idx="58104">
                  <c:v>06:40:20</c:v>
                </c:pt>
                <c:pt idx="58105">
                  <c:v>06:40:21</c:v>
                </c:pt>
                <c:pt idx="58106">
                  <c:v>06:40:22</c:v>
                </c:pt>
                <c:pt idx="58107">
                  <c:v>06:40:23</c:v>
                </c:pt>
                <c:pt idx="58108">
                  <c:v>06:40:24</c:v>
                </c:pt>
                <c:pt idx="58109">
                  <c:v>06:40:25</c:v>
                </c:pt>
                <c:pt idx="58110">
                  <c:v>06:40:26</c:v>
                </c:pt>
                <c:pt idx="58111">
                  <c:v>06:40:27</c:v>
                </c:pt>
                <c:pt idx="58112">
                  <c:v>06:40:28</c:v>
                </c:pt>
                <c:pt idx="58113">
                  <c:v>06:40:29</c:v>
                </c:pt>
                <c:pt idx="58114">
                  <c:v>06:40:30</c:v>
                </c:pt>
                <c:pt idx="58115">
                  <c:v>06:40:31</c:v>
                </c:pt>
                <c:pt idx="58116">
                  <c:v>06:40:32</c:v>
                </c:pt>
                <c:pt idx="58117">
                  <c:v>06:40:33</c:v>
                </c:pt>
                <c:pt idx="58118">
                  <c:v>06:40:34</c:v>
                </c:pt>
                <c:pt idx="58119">
                  <c:v>06:40:35</c:v>
                </c:pt>
                <c:pt idx="58120">
                  <c:v>06:40:36</c:v>
                </c:pt>
                <c:pt idx="58121">
                  <c:v>06:40:37</c:v>
                </c:pt>
                <c:pt idx="58122">
                  <c:v>06:40:38</c:v>
                </c:pt>
                <c:pt idx="58123">
                  <c:v>06:40:39</c:v>
                </c:pt>
                <c:pt idx="58124">
                  <c:v>06:40:40</c:v>
                </c:pt>
                <c:pt idx="58125">
                  <c:v>06:40:41</c:v>
                </c:pt>
                <c:pt idx="58126">
                  <c:v>06:40:42</c:v>
                </c:pt>
                <c:pt idx="58127">
                  <c:v>06:40:43</c:v>
                </c:pt>
                <c:pt idx="58128">
                  <c:v>06:40:44</c:v>
                </c:pt>
                <c:pt idx="58129">
                  <c:v>06:40:45</c:v>
                </c:pt>
                <c:pt idx="58130">
                  <c:v>06:40:46</c:v>
                </c:pt>
                <c:pt idx="58131">
                  <c:v>06:40:47</c:v>
                </c:pt>
                <c:pt idx="58132">
                  <c:v>06:40:48</c:v>
                </c:pt>
                <c:pt idx="58133">
                  <c:v>06:40:49</c:v>
                </c:pt>
                <c:pt idx="58134">
                  <c:v>06:40:50</c:v>
                </c:pt>
                <c:pt idx="58135">
                  <c:v>06:40:51</c:v>
                </c:pt>
                <c:pt idx="58136">
                  <c:v>06:40:52</c:v>
                </c:pt>
                <c:pt idx="58137">
                  <c:v>06:40:53</c:v>
                </c:pt>
                <c:pt idx="58138">
                  <c:v>06:40:54</c:v>
                </c:pt>
                <c:pt idx="58139">
                  <c:v>06:40:55</c:v>
                </c:pt>
                <c:pt idx="58140">
                  <c:v>06:40:56</c:v>
                </c:pt>
                <c:pt idx="58141">
                  <c:v>06:40:57</c:v>
                </c:pt>
                <c:pt idx="58142">
                  <c:v>06:40:58</c:v>
                </c:pt>
                <c:pt idx="58143">
                  <c:v>06:40:59</c:v>
                </c:pt>
                <c:pt idx="58144">
                  <c:v>06:41:00</c:v>
                </c:pt>
                <c:pt idx="58145">
                  <c:v>06:41:01</c:v>
                </c:pt>
                <c:pt idx="58146">
                  <c:v>06:41:02</c:v>
                </c:pt>
                <c:pt idx="58147">
                  <c:v>06:41:03</c:v>
                </c:pt>
                <c:pt idx="58148">
                  <c:v>06:41:04</c:v>
                </c:pt>
                <c:pt idx="58149">
                  <c:v>06:41:05</c:v>
                </c:pt>
                <c:pt idx="58150">
                  <c:v>06:41:06</c:v>
                </c:pt>
                <c:pt idx="58151">
                  <c:v>06:41:07</c:v>
                </c:pt>
                <c:pt idx="58152">
                  <c:v>06:41:08</c:v>
                </c:pt>
                <c:pt idx="58153">
                  <c:v>06:41:09</c:v>
                </c:pt>
                <c:pt idx="58154">
                  <c:v>06:41:10</c:v>
                </c:pt>
                <c:pt idx="58155">
                  <c:v>06:41:11</c:v>
                </c:pt>
                <c:pt idx="58156">
                  <c:v>06:41:12</c:v>
                </c:pt>
                <c:pt idx="58157">
                  <c:v>06:41:13</c:v>
                </c:pt>
                <c:pt idx="58158">
                  <c:v>06:41:14</c:v>
                </c:pt>
                <c:pt idx="58159">
                  <c:v>06:41:15</c:v>
                </c:pt>
                <c:pt idx="58160">
                  <c:v>06:41:16</c:v>
                </c:pt>
                <c:pt idx="58161">
                  <c:v>06:41:17</c:v>
                </c:pt>
                <c:pt idx="58162">
                  <c:v>06:41:18</c:v>
                </c:pt>
                <c:pt idx="58163">
                  <c:v>06:41:19</c:v>
                </c:pt>
                <c:pt idx="58164">
                  <c:v>06:41:20</c:v>
                </c:pt>
                <c:pt idx="58165">
                  <c:v>06:41:21</c:v>
                </c:pt>
                <c:pt idx="58166">
                  <c:v>06:41:22</c:v>
                </c:pt>
                <c:pt idx="58167">
                  <c:v>06:41:23</c:v>
                </c:pt>
                <c:pt idx="58168">
                  <c:v>06:41:24</c:v>
                </c:pt>
                <c:pt idx="58169">
                  <c:v>06:41:25</c:v>
                </c:pt>
                <c:pt idx="58170">
                  <c:v>06:41:26</c:v>
                </c:pt>
                <c:pt idx="58171">
                  <c:v>06:41:27</c:v>
                </c:pt>
                <c:pt idx="58172">
                  <c:v>06:41:28</c:v>
                </c:pt>
                <c:pt idx="58173">
                  <c:v>06:41:29</c:v>
                </c:pt>
                <c:pt idx="58174">
                  <c:v>06:41:30</c:v>
                </c:pt>
                <c:pt idx="58175">
                  <c:v>06:41:31</c:v>
                </c:pt>
                <c:pt idx="58176">
                  <c:v>06:41:32</c:v>
                </c:pt>
                <c:pt idx="58177">
                  <c:v>06:41:33</c:v>
                </c:pt>
                <c:pt idx="58178">
                  <c:v>06:41:34</c:v>
                </c:pt>
                <c:pt idx="58179">
                  <c:v>06:41:35</c:v>
                </c:pt>
                <c:pt idx="58180">
                  <c:v>06:41:36</c:v>
                </c:pt>
                <c:pt idx="58181">
                  <c:v>06:41:37</c:v>
                </c:pt>
                <c:pt idx="58182">
                  <c:v>06:41:38</c:v>
                </c:pt>
                <c:pt idx="58183">
                  <c:v>06:41:39</c:v>
                </c:pt>
                <c:pt idx="58184">
                  <c:v>06:41:40</c:v>
                </c:pt>
                <c:pt idx="58185">
                  <c:v>06:41:41</c:v>
                </c:pt>
                <c:pt idx="58186">
                  <c:v>06:41:42</c:v>
                </c:pt>
                <c:pt idx="58187">
                  <c:v>06:41:43</c:v>
                </c:pt>
                <c:pt idx="58188">
                  <c:v>06:41:44</c:v>
                </c:pt>
                <c:pt idx="58189">
                  <c:v>06:41:45</c:v>
                </c:pt>
                <c:pt idx="58190">
                  <c:v>06:41:46</c:v>
                </c:pt>
                <c:pt idx="58191">
                  <c:v>06:41:47</c:v>
                </c:pt>
                <c:pt idx="58192">
                  <c:v>06:41:48</c:v>
                </c:pt>
                <c:pt idx="58193">
                  <c:v>06:41:49</c:v>
                </c:pt>
                <c:pt idx="58194">
                  <c:v>06:41:50</c:v>
                </c:pt>
                <c:pt idx="58195">
                  <c:v>06:41:51</c:v>
                </c:pt>
                <c:pt idx="58196">
                  <c:v>06:41:52</c:v>
                </c:pt>
                <c:pt idx="58197">
                  <c:v>06:41:53</c:v>
                </c:pt>
                <c:pt idx="58198">
                  <c:v>06:41:54</c:v>
                </c:pt>
                <c:pt idx="58199">
                  <c:v>06:41:55</c:v>
                </c:pt>
                <c:pt idx="58200">
                  <c:v>06:41:56</c:v>
                </c:pt>
                <c:pt idx="58201">
                  <c:v>06:41:57</c:v>
                </c:pt>
                <c:pt idx="58202">
                  <c:v>06:41:58</c:v>
                </c:pt>
                <c:pt idx="58203">
                  <c:v>06:41:59</c:v>
                </c:pt>
                <c:pt idx="58204">
                  <c:v>06:42:00</c:v>
                </c:pt>
                <c:pt idx="58205">
                  <c:v>06:42:01</c:v>
                </c:pt>
                <c:pt idx="58206">
                  <c:v>06:42:02</c:v>
                </c:pt>
                <c:pt idx="58207">
                  <c:v>06:42:03</c:v>
                </c:pt>
                <c:pt idx="58208">
                  <c:v>06:42:04</c:v>
                </c:pt>
                <c:pt idx="58209">
                  <c:v>06:42:05</c:v>
                </c:pt>
                <c:pt idx="58210">
                  <c:v>06:42:06</c:v>
                </c:pt>
                <c:pt idx="58211">
                  <c:v>06:42:07</c:v>
                </c:pt>
                <c:pt idx="58212">
                  <c:v>06:42:08</c:v>
                </c:pt>
                <c:pt idx="58213">
                  <c:v>06:42:09</c:v>
                </c:pt>
                <c:pt idx="58214">
                  <c:v>06:42:10</c:v>
                </c:pt>
                <c:pt idx="58215">
                  <c:v>06:42:11</c:v>
                </c:pt>
                <c:pt idx="58216">
                  <c:v>06:42:12</c:v>
                </c:pt>
                <c:pt idx="58217">
                  <c:v>06:42:13</c:v>
                </c:pt>
                <c:pt idx="58218">
                  <c:v>06:42:14</c:v>
                </c:pt>
                <c:pt idx="58219">
                  <c:v>06:42:15</c:v>
                </c:pt>
                <c:pt idx="58220">
                  <c:v>06:42:16</c:v>
                </c:pt>
                <c:pt idx="58221">
                  <c:v>06:42:17</c:v>
                </c:pt>
                <c:pt idx="58222">
                  <c:v>06:42:18</c:v>
                </c:pt>
                <c:pt idx="58223">
                  <c:v>06:42:19</c:v>
                </c:pt>
                <c:pt idx="58224">
                  <c:v>06:42:20</c:v>
                </c:pt>
                <c:pt idx="58225">
                  <c:v>06:42:21</c:v>
                </c:pt>
                <c:pt idx="58226">
                  <c:v>06:42:22</c:v>
                </c:pt>
                <c:pt idx="58227">
                  <c:v>06:42:23</c:v>
                </c:pt>
                <c:pt idx="58228">
                  <c:v>06:42:24</c:v>
                </c:pt>
                <c:pt idx="58229">
                  <c:v>06:42:25</c:v>
                </c:pt>
                <c:pt idx="58230">
                  <c:v>06:42:26</c:v>
                </c:pt>
                <c:pt idx="58231">
                  <c:v>06:42:27</c:v>
                </c:pt>
                <c:pt idx="58232">
                  <c:v>06:42:28</c:v>
                </c:pt>
                <c:pt idx="58233">
                  <c:v>06:42:29</c:v>
                </c:pt>
                <c:pt idx="58234">
                  <c:v>06:42:30</c:v>
                </c:pt>
                <c:pt idx="58235">
                  <c:v>06:42:31</c:v>
                </c:pt>
                <c:pt idx="58236">
                  <c:v>06:42:32</c:v>
                </c:pt>
                <c:pt idx="58237">
                  <c:v>06:42:33</c:v>
                </c:pt>
                <c:pt idx="58238">
                  <c:v>06:42:34</c:v>
                </c:pt>
                <c:pt idx="58239">
                  <c:v>06:42:35</c:v>
                </c:pt>
                <c:pt idx="58240">
                  <c:v>06:42:36</c:v>
                </c:pt>
                <c:pt idx="58241">
                  <c:v>06:42:37</c:v>
                </c:pt>
                <c:pt idx="58242">
                  <c:v>06:42:38</c:v>
                </c:pt>
                <c:pt idx="58243">
                  <c:v>06:42:39</c:v>
                </c:pt>
                <c:pt idx="58244">
                  <c:v>06:42:40</c:v>
                </c:pt>
                <c:pt idx="58245">
                  <c:v>06:42:41</c:v>
                </c:pt>
                <c:pt idx="58246">
                  <c:v>06:42:42</c:v>
                </c:pt>
                <c:pt idx="58247">
                  <c:v>06:42:43</c:v>
                </c:pt>
                <c:pt idx="58248">
                  <c:v>06:42:44</c:v>
                </c:pt>
                <c:pt idx="58249">
                  <c:v>06:42:45</c:v>
                </c:pt>
                <c:pt idx="58250">
                  <c:v>06:42:46</c:v>
                </c:pt>
                <c:pt idx="58251">
                  <c:v>06:42:47</c:v>
                </c:pt>
                <c:pt idx="58252">
                  <c:v>06:42:48</c:v>
                </c:pt>
                <c:pt idx="58253">
                  <c:v>06:42:49</c:v>
                </c:pt>
                <c:pt idx="58254">
                  <c:v>06:42:50</c:v>
                </c:pt>
                <c:pt idx="58255">
                  <c:v>06:42:51</c:v>
                </c:pt>
                <c:pt idx="58256">
                  <c:v>06:42:52</c:v>
                </c:pt>
                <c:pt idx="58257">
                  <c:v>06:42:53</c:v>
                </c:pt>
                <c:pt idx="58258">
                  <c:v>06:42:54</c:v>
                </c:pt>
                <c:pt idx="58259">
                  <c:v>06:42:55</c:v>
                </c:pt>
                <c:pt idx="58260">
                  <c:v>06:42:56</c:v>
                </c:pt>
                <c:pt idx="58261">
                  <c:v>06:42:57</c:v>
                </c:pt>
                <c:pt idx="58262">
                  <c:v>06:42:58</c:v>
                </c:pt>
                <c:pt idx="58263">
                  <c:v>06:42:59</c:v>
                </c:pt>
                <c:pt idx="58264">
                  <c:v>06:43:00</c:v>
                </c:pt>
                <c:pt idx="58265">
                  <c:v>06:43:01</c:v>
                </c:pt>
                <c:pt idx="58266">
                  <c:v>06:43:02</c:v>
                </c:pt>
                <c:pt idx="58267">
                  <c:v>06:43:03</c:v>
                </c:pt>
                <c:pt idx="58268">
                  <c:v>06:43:04</c:v>
                </c:pt>
                <c:pt idx="58269">
                  <c:v>06:43:05</c:v>
                </c:pt>
                <c:pt idx="58270">
                  <c:v>06:43:06</c:v>
                </c:pt>
                <c:pt idx="58271">
                  <c:v>06:43:07</c:v>
                </c:pt>
                <c:pt idx="58272">
                  <c:v>06:43:08</c:v>
                </c:pt>
                <c:pt idx="58273">
                  <c:v>06:43:09</c:v>
                </c:pt>
                <c:pt idx="58274">
                  <c:v>06:43:10</c:v>
                </c:pt>
                <c:pt idx="58275">
                  <c:v>06:43:11</c:v>
                </c:pt>
                <c:pt idx="58276">
                  <c:v>06:43:12</c:v>
                </c:pt>
                <c:pt idx="58277">
                  <c:v>06:43:13</c:v>
                </c:pt>
                <c:pt idx="58278">
                  <c:v>06:43:14</c:v>
                </c:pt>
                <c:pt idx="58279">
                  <c:v>06:43:15</c:v>
                </c:pt>
                <c:pt idx="58280">
                  <c:v>06:43:16</c:v>
                </c:pt>
                <c:pt idx="58281">
                  <c:v>06:43:17</c:v>
                </c:pt>
                <c:pt idx="58282">
                  <c:v>06:43:18</c:v>
                </c:pt>
                <c:pt idx="58283">
                  <c:v>06:43:19</c:v>
                </c:pt>
                <c:pt idx="58284">
                  <c:v>06:43:20</c:v>
                </c:pt>
                <c:pt idx="58285">
                  <c:v>06:43:21</c:v>
                </c:pt>
                <c:pt idx="58286">
                  <c:v>06:43:22</c:v>
                </c:pt>
                <c:pt idx="58287">
                  <c:v>06:43:23</c:v>
                </c:pt>
                <c:pt idx="58288">
                  <c:v>06:43:24</c:v>
                </c:pt>
                <c:pt idx="58289">
                  <c:v>06:43:25</c:v>
                </c:pt>
                <c:pt idx="58290">
                  <c:v>06:43:26</c:v>
                </c:pt>
                <c:pt idx="58291">
                  <c:v>06:43:27</c:v>
                </c:pt>
                <c:pt idx="58292">
                  <c:v>06:43:28</c:v>
                </c:pt>
                <c:pt idx="58293">
                  <c:v>06:43:29</c:v>
                </c:pt>
                <c:pt idx="58294">
                  <c:v>06:43:30</c:v>
                </c:pt>
                <c:pt idx="58295">
                  <c:v>06:43:31</c:v>
                </c:pt>
                <c:pt idx="58296">
                  <c:v>06:43:32</c:v>
                </c:pt>
                <c:pt idx="58297">
                  <c:v>06:43:33</c:v>
                </c:pt>
                <c:pt idx="58298">
                  <c:v>06:43:34</c:v>
                </c:pt>
                <c:pt idx="58299">
                  <c:v>06:43:35</c:v>
                </c:pt>
                <c:pt idx="58300">
                  <c:v>06:43:36</c:v>
                </c:pt>
                <c:pt idx="58301">
                  <c:v>06:43:37</c:v>
                </c:pt>
                <c:pt idx="58302">
                  <c:v>06:43:38</c:v>
                </c:pt>
                <c:pt idx="58303">
                  <c:v>06:43:39</c:v>
                </c:pt>
                <c:pt idx="58304">
                  <c:v>06:43:40</c:v>
                </c:pt>
                <c:pt idx="58305">
                  <c:v>06:43:41</c:v>
                </c:pt>
                <c:pt idx="58306">
                  <c:v>06:43:42</c:v>
                </c:pt>
                <c:pt idx="58307">
                  <c:v>06:43:43</c:v>
                </c:pt>
                <c:pt idx="58308">
                  <c:v>06:43:44</c:v>
                </c:pt>
                <c:pt idx="58309">
                  <c:v>06:43:45</c:v>
                </c:pt>
                <c:pt idx="58310">
                  <c:v>06:43:46</c:v>
                </c:pt>
                <c:pt idx="58311">
                  <c:v>06:43:47</c:v>
                </c:pt>
                <c:pt idx="58312">
                  <c:v>06:43:48</c:v>
                </c:pt>
                <c:pt idx="58313">
                  <c:v>06:43:49</c:v>
                </c:pt>
                <c:pt idx="58314">
                  <c:v>06:43:50</c:v>
                </c:pt>
                <c:pt idx="58315">
                  <c:v>06:43:51</c:v>
                </c:pt>
                <c:pt idx="58316">
                  <c:v>06:43:52</c:v>
                </c:pt>
                <c:pt idx="58317">
                  <c:v>06:43:53</c:v>
                </c:pt>
                <c:pt idx="58318">
                  <c:v>06:43:54</c:v>
                </c:pt>
                <c:pt idx="58319">
                  <c:v>06:43:55</c:v>
                </c:pt>
                <c:pt idx="58320">
                  <c:v>06:43:56</c:v>
                </c:pt>
                <c:pt idx="58321">
                  <c:v>06:43:57</c:v>
                </c:pt>
                <c:pt idx="58322">
                  <c:v>06:43:58</c:v>
                </c:pt>
                <c:pt idx="58323">
                  <c:v>06:43:59</c:v>
                </c:pt>
                <c:pt idx="58324">
                  <c:v>06:44:00</c:v>
                </c:pt>
                <c:pt idx="58325">
                  <c:v>06:44:01</c:v>
                </c:pt>
                <c:pt idx="58326">
                  <c:v>06:44:02</c:v>
                </c:pt>
                <c:pt idx="58327">
                  <c:v>06:44:03</c:v>
                </c:pt>
                <c:pt idx="58328">
                  <c:v>06:44:04</c:v>
                </c:pt>
                <c:pt idx="58329">
                  <c:v>06:44:05</c:v>
                </c:pt>
                <c:pt idx="58330">
                  <c:v>06:44:06</c:v>
                </c:pt>
                <c:pt idx="58331">
                  <c:v>06:44:07</c:v>
                </c:pt>
                <c:pt idx="58332">
                  <c:v>06:44:08</c:v>
                </c:pt>
                <c:pt idx="58333">
                  <c:v>06:44:09</c:v>
                </c:pt>
                <c:pt idx="58334">
                  <c:v>06:44:10</c:v>
                </c:pt>
                <c:pt idx="58335">
                  <c:v>06:44:11</c:v>
                </c:pt>
                <c:pt idx="58336">
                  <c:v>06:44:12</c:v>
                </c:pt>
                <c:pt idx="58337">
                  <c:v>06:44:13</c:v>
                </c:pt>
                <c:pt idx="58338">
                  <c:v>06:44:14</c:v>
                </c:pt>
                <c:pt idx="58339">
                  <c:v>06:44:15</c:v>
                </c:pt>
                <c:pt idx="58340">
                  <c:v>06:44:16</c:v>
                </c:pt>
                <c:pt idx="58341">
                  <c:v>06:44:17</c:v>
                </c:pt>
                <c:pt idx="58342">
                  <c:v>06:44:18</c:v>
                </c:pt>
                <c:pt idx="58343">
                  <c:v>06:44:19</c:v>
                </c:pt>
                <c:pt idx="58344">
                  <c:v>06:44:20</c:v>
                </c:pt>
                <c:pt idx="58345">
                  <c:v>06:44:21</c:v>
                </c:pt>
                <c:pt idx="58346">
                  <c:v>06:44:22</c:v>
                </c:pt>
                <c:pt idx="58347">
                  <c:v>06:44:23</c:v>
                </c:pt>
                <c:pt idx="58348">
                  <c:v>06:44:24</c:v>
                </c:pt>
                <c:pt idx="58349">
                  <c:v>06:44:25</c:v>
                </c:pt>
                <c:pt idx="58350">
                  <c:v>06:44:26</c:v>
                </c:pt>
                <c:pt idx="58351">
                  <c:v>06:44:27</c:v>
                </c:pt>
                <c:pt idx="58352">
                  <c:v>06:44:28</c:v>
                </c:pt>
                <c:pt idx="58353">
                  <c:v>06:44:29</c:v>
                </c:pt>
                <c:pt idx="58354">
                  <c:v>06:44:30</c:v>
                </c:pt>
                <c:pt idx="58355">
                  <c:v>06:44:31</c:v>
                </c:pt>
                <c:pt idx="58356">
                  <c:v>06:44:32</c:v>
                </c:pt>
                <c:pt idx="58357">
                  <c:v>06:44:33</c:v>
                </c:pt>
                <c:pt idx="58358">
                  <c:v>06:44:34</c:v>
                </c:pt>
                <c:pt idx="58359">
                  <c:v>06:44:35</c:v>
                </c:pt>
                <c:pt idx="58360">
                  <c:v>06:44:36</c:v>
                </c:pt>
                <c:pt idx="58361">
                  <c:v>06:44:37</c:v>
                </c:pt>
                <c:pt idx="58362">
                  <c:v>06:44:38</c:v>
                </c:pt>
                <c:pt idx="58363">
                  <c:v>06:44:39</c:v>
                </c:pt>
                <c:pt idx="58364">
                  <c:v>06:44:40</c:v>
                </c:pt>
                <c:pt idx="58365">
                  <c:v>06:44:41</c:v>
                </c:pt>
                <c:pt idx="58366">
                  <c:v>06:44:42</c:v>
                </c:pt>
                <c:pt idx="58367">
                  <c:v>06:44:43</c:v>
                </c:pt>
                <c:pt idx="58368">
                  <c:v>06:44:44</c:v>
                </c:pt>
                <c:pt idx="58369">
                  <c:v>06:44:45</c:v>
                </c:pt>
                <c:pt idx="58370">
                  <c:v>06:44:46</c:v>
                </c:pt>
                <c:pt idx="58371">
                  <c:v>06:44:47</c:v>
                </c:pt>
                <c:pt idx="58372">
                  <c:v>06:44:48</c:v>
                </c:pt>
                <c:pt idx="58373">
                  <c:v>06:44:49</c:v>
                </c:pt>
                <c:pt idx="58374">
                  <c:v>06:44:50</c:v>
                </c:pt>
                <c:pt idx="58375">
                  <c:v>06:44:51</c:v>
                </c:pt>
                <c:pt idx="58376">
                  <c:v>06:44:52</c:v>
                </c:pt>
                <c:pt idx="58377">
                  <c:v>06:44:53</c:v>
                </c:pt>
                <c:pt idx="58378">
                  <c:v>06:44:54</c:v>
                </c:pt>
                <c:pt idx="58379">
                  <c:v>06:44:55</c:v>
                </c:pt>
                <c:pt idx="58380">
                  <c:v>06:44:56</c:v>
                </c:pt>
                <c:pt idx="58381">
                  <c:v>06:44:57</c:v>
                </c:pt>
                <c:pt idx="58382">
                  <c:v>06:44:58</c:v>
                </c:pt>
                <c:pt idx="58383">
                  <c:v>06:44:59</c:v>
                </c:pt>
                <c:pt idx="58384">
                  <c:v>06:45:00</c:v>
                </c:pt>
                <c:pt idx="58385">
                  <c:v>06:45:01</c:v>
                </c:pt>
                <c:pt idx="58386">
                  <c:v>06:45:02</c:v>
                </c:pt>
                <c:pt idx="58387">
                  <c:v>06:45:03</c:v>
                </c:pt>
                <c:pt idx="58388">
                  <c:v>06:45:04</c:v>
                </c:pt>
                <c:pt idx="58389">
                  <c:v>06:45:05</c:v>
                </c:pt>
                <c:pt idx="58390">
                  <c:v>06:45:06</c:v>
                </c:pt>
                <c:pt idx="58391">
                  <c:v>06:45:07</c:v>
                </c:pt>
                <c:pt idx="58392">
                  <c:v>06:45:08</c:v>
                </c:pt>
                <c:pt idx="58393">
                  <c:v>06:45:09</c:v>
                </c:pt>
                <c:pt idx="58394">
                  <c:v>06:45:10</c:v>
                </c:pt>
                <c:pt idx="58395">
                  <c:v>06:45:11</c:v>
                </c:pt>
                <c:pt idx="58396">
                  <c:v>06:45:12</c:v>
                </c:pt>
                <c:pt idx="58397">
                  <c:v>06:45:13</c:v>
                </c:pt>
                <c:pt idx="58398">
                  <c:v>06:45:14</c:v>
                </c:pt>
                <c:pt idx="58399">
                  <c:v>06:45:15</c:v>
                </c:pt>
                <c:pt idx="58400">
                  <c:v>06:45:16</c:v>
                </c:pt>
                <c:pt idx="58401">
                  <c:v>06:45:17</c:v>
                </c:pt>
                <c:pt idx="58402">
                  <c:v>06:45:18</c:v>
                </c:pt>
                <c:pt idx="58403">
                  <c:v>06:45:19</c:v>
                </c:pt>
                <c:pt idx="58404">
                  <c:v>06:45:20</c:v>
                </c:pt>
                <c:pt idx="58405">
                  <c:v>06:45:21</c:v>
                </c:pt>
                <c:pt idx="58406">
                  <c:v>06:45:22</c:v>
                </c:pt>
                <c:pt idx="58407">
                  <c:v>06:45:23</c:v>
                </c:pt>
                <c:pt idx="58408">
                  <c:v>06:45:24</c:v>
                </c:pt>
                <c:pt idx="58409">
                  <c:v>06:45:25</c:v>
                </c:pt>
                <c:pt idx="58410">
                  <c:v>06:45:26</c:v>
                </c:pt>
                <c:pt idx="58411">
                  <c:v>06:45:27</c:v>
                </c:pt>
                <c:pt idx="58412">
                  <c:v>06:45:28</c:v>
                </c:pt>
                <c:pt idx="58413">
                  <c:v>06:45:29</c:v>
                </c:pt>
                <c:pt idx="58414">
                  <c:v>06:45:30</c:v>
                </c:pt>
                <c:pt idx="58415">
                  <c:v>06:45:31</c:v>
                </c:pt>
                <c:pt idx="58416">
                  <c:v>06:45:32</c:v>
                </c:pt>
                <c:pt idx="58417">
                  <c:v>06:45:33</c:v>
                </c:pt>
                <c:pt idx="58418">
                  <c:v>06:45:34</c:v>
                </c:pt>
                <c:pt idx="58419">
                  <c:v>06:45:35</c:v>
                </c:pt>
                <c:pt idx="58420">
                  <c:v>06:45:36</c:v>
                </c:pt>
                <c:pt idx="58421">
                  <c:v>06:45:37</c:v>
                </c:pt>
                <c:pt idx="58422">
                  <c:v>06:45:38</c:v>
                </c:pt>
                <c:pt idx="58423">
                  <c:v>06:45:39</c:v>
                </c:pt>
                <c:pt idx="58424">
                  <c:v>06:45:40</c:v>
                </c:pt>
                <c:pt idx="58425">
                  <c:v>06:45:41</c:v>
                </c:pt>
                <c:pt idx="58426">
                  <c:v>06:45:42</c:v>
                </c:pt>
                <c:pt idx="58427">
                  <c:v>06:45:43</c:v>
                </c:pt>
                <c:pt idx="58428">
                  <c:v>06:45:44</c:v>
                </c:pt>
                <c:pt idx="58429">
                  <c:v>06:45:45</c:v>
                </c:pt>
                <c:pt idx="58430">
                  <c:v>06:45:46</c:v>
                </c:pt>
                <c:pt idx="58431">
                  <c:v>06:45:47</c:v>
                </c:pt>
                <c:pt idx="58432">
                  <c:v>06:45:48</c:v>
                </c:pt>
                <c:pt idx="58433">
                  <c:v>06:45:49</c:v>
                </c:pt>
                <c:pt idx="58434">
                  <c:v>06:45:50</c:v>
                </c:pt>
                <c:pt idx="58435">
                  <c:v>06:45:51</c:v>
                </c:pt>
                <c:pt idx="58436">
                  <c:v>06:45:52</c:v>
                </c:pt>
                <c:pt idx="58437">
                  <c:v>06:45:53</c:v>
                </c:pt>
                <c:pt idx="58438">
                  <c:v>06:45:54</c:v>
                </c:pt>
                <c:pt idx="58439">
                  <c:v>06:45:55</c:v>
                </c:pt>
                <c:pt idx="58440">
                  <c:v>06:45:56</c:v>
                </c:pt>
                <c:pt idx="58441">
                  <c:v>06:45:57</c:v>
                </c:pt>
                <c:pt idx="58442">
                  <c:v>06:45:58</c:v>
                </c:pt>
                <c:pt idx="58443">
                  <c:v>06:45:59</c:v>
                </c:pt>
                <c:pt idx="58444">
                  <c:v>06:46:00</c:v>
                </c:pt>
                <c:pt idx="58445">
                  <c:v>06:46:01</c:v>
                </c:pt>
                <c:pt idx="58446">
                  <c:v>06:46:02</c:v>
                </c:pt>
                <c:pt idx="58447">
                  <c:v>06:46:03</c:v>
                </c:pt>
                <c:pt idx="58448">
                  <c:v>06:46:04</c:v>
                </c:pt>
                <c:pt idx="58449">
                  <c:v>06:46:05</c:v>
                </c:pt>
                <c:pt idx="58450">
                  <c:v>06:46:06</c:v>
                </c:pt>
                <c:pt idx="58451">
                  <c:v>06:46:07</c:v>
                </c:pt>
                <c:pt idx="58452">
                  <c:v>06:46:08</c:v>
                </c:pt>
                <c:pt idx="58453">
                  <c:v>06:46:09</c:v>
                </c:pt>
                <c:pt idx="58454">
                  <c:v>06:46:10</c:v>
                </c:pt>
                <c:pt idx="58455">
                  <c:v>06:46:11</c:v>
                </c:pt>
                <c:pt idx="58456">
                  <c:v>06:46:12</c:v>
                </c:pt>
                <c:pt idx="58457">
                  <c:v>06:46:13</c:v>
                </c:pt>
                <c:pt idx="58458">
                  <c:v>06:46:14</c:v>
                </c:pt>
                <c:pt idx="58459">
                  <c:v>06:46:15</c:v>
                </c:pt>
                <c:pt idx="58460">
                  <c:v>06:46:16</c:v>
                </c:pt>
                <c:pt idx="58461">
                  <c:v>06:46:17</c:v>
                </c:pt>
                <c:pt idx="58462">
                  <c:v>06:46:18</c:v>
                </c:pt>
                <c:pt idx="58463">
                  <c:v>06:46:19</c:v>
                </c:pt>
                <c:pt idx="58464">
                  <c:v>06:46:20</c:v>
                </c:pt>
                <c:pt idx="58465">
                  <c:v>06:46:21</c:v>
                </c:pt>
                <c:pt idx="58466">
                  <c:v>06:46:22</c:v>
                </c:pt>
                <c:pt idx="58467">
                  <c:v>06:46:23</c:v>
                </c:pt>
                <c:pt idx="58468">
                  <c:v>06:46:24</c:v>
                </c:pt>
                <c:pt idx="58469">
                  <c:v>06:46:25</c:v>
                </c:pt>
                <c:pt idx="58470">
                  <c:v>06:46:26</c:v>
                </c:pt>
                <c:pt idx="58471">
                  <c:v>06:46:27</c:v>
                </c:pt>
                <c:pt idx="58472">
                  <c:v>06:46:28</c:v>
                </c:pt>
                <c:pt idx="58473">
                  <c:v>06:46:29</c:v>
                </c:pt>
                <c:pt idx="58474">
                  <c:v>06:46:30</c:v>
                </c:pt>
                <c:pt idx="58475">
                  <c:v>06:46:31</c:v>
                </c:pt>
                <c:pt idx="58476">
                  <c:v>06:46:32</c:v>
                </c:pt>
                <c:pt idx="58477">
                  <c:v>06:46:33</c:v>
                </c:pt>
                <c:pt idx="58478">
                  <c:v>06:46:34</c:v>
                </c:pt>
                <c:pt idx="58479">
                  <c:v>06:46:35</c:v>
                </c:pt>
                <c:pt idx="58480">
                  <c:v>06:46:36</c:v>
                </c:pt>
                <c:pt idx="58481">
                  <c:v>06:46:37</c:v>
                </c:pt>
                <c:pt idx="58482">
                  <c:v>06:46:38</c:v>
                </c:pt>
                <c:pt idx="58483">
                  <c:v>06:46:39</c:v>
                </c:pt>
                <c:pt idx="58484">
                  <c:v>06:46:40</c:v>
                </c:pt>
                <c:pt idx="58485">
                  <c:v>06:46:41</c:v>
                </c:pt>
                <c:pt idx="58486">
                  <c:v>06:46:42</c:v>
                </c:pt>
                <c:pt idx="58487">
                  <c:v>06:46:43</c:v>
                </c:pt>
                <c:pt idx="58488">
                  <c:v>06:46:44</c:v>
                </c:pt>
                <c:pt idx="58489">
                  <c:v>06:46:45</c:v>
                </c:pt>
                <c:pt idx="58490">
                  <c:v>06:46:46</c:v>
                </c:pt>
                <c:pt idx="58491">
                  <c:v>06:46:47</c:v>
                </c:pt>
                <c:pt idx="58492">
                  <c:v>06:46:48</c:v>
                </c:pt>
                <c:pt idx="58493">
                  <c:v>06:46:49</c:v>
                </c:pt>
                <c:pt idx="58494">
                  <c:v>06:46:50</c:v>
                </c:pt>
                <c:pt idx="58495">
                  <c:v>06:46:51</c:v>
                </c:pt>
                <c:pt idx="58496">
                  <c:v>06:46:52</c:v>
                </c:pt>
                <c:pt idx="58497">
                  <c:v>06:46:53</c:v>
                </c:pt>
                <c:pt idx="58498">
                  <c:v>06:46:54</c:v>
                </c:pt>
                <c:pt idx="58499">
                  <c:v>06:46:55</c:v>
                </c:pt>
                <c:pt idx="58500">
                  <c:v>06:46:56</c:v>
                </c:pt>
                <c:pt idx="58501">
                  <c:v>06:46:57</c:v>
                </c:pt>
                <c:pt idx="58502">
                  <c:v>06:46:58</c:v>
                </c:pt>
                <c:pt idx="58503">
                  <c:v>06:46:59</c:v>
                </c:pt>
                <c:pt idx="58504">
                  <c:v>06:47:00</c:v>
                </c:pt>
                <c:pt idx="58505">
                  <c:v>06:47:01</c:v>
                </c:pt>
                <c:pt idx="58506">
                  <c:v>06:47:02</c:v>
                </c:pt>
                <c:pt idx="58507">
                  <c:v>06:47:03</c:v>
                </c:pt>
                <c:pt idx="58508">
                  <c:v>06:47:04</c:v>
                </c:pt>
                <c:pt idx="58509">
                  <c:v>06:47:05</c:v>
                </c:pt>
                <c:pt idx="58510">
                  <c:v>06:47:06</c:v>
                </c:pt>
                <c:pt idx="58511">
                  <c:v>06:47:07</c:v>
                </c:pt>
                <c:pt idx="58512">
                  <c:v>06:47:08</c:v>
                </c:pt>
                <c:pt idx="58513">
                  <c:v>06:47:09</c:v>
                </c:pt>
                <c:pt idx="58514">
                  <c:v>06:47:10</c:v>
                </c:pt>
                <c:pt idx="58515">
                  <c:v>06:47:11</c:v>
                </c:pt>
                <c:pt idx="58516">
                  <c:v>06:47:12</c:v>
                </c:pt>
                <c:pt idx="58517">
                  <c:v>06:47:13</c:v>
                </c:pt>
                <c:pt idx="58518">
                  <c:v>06:47:14</c:v>
                </c:pt>
                <c:pt idx="58519">
                  <c:v>06:47:15</c:v>
                </c:pt>
                <c:pt idx="58520">
                  <c:v>06:47:16</c:v>
                </c:pt>
                <c:pt idx="58521">
                  <c:v>06:47:17</c:v>
                </c:pt>
                <c:pt idx="58522">
                  <c:v>06:47:18</c:v>
                </c:pt>
                <c:pt idx="58523">
                  <c:v>06:47:19</c:v>
                </c:pt>
                <c:pt idx="58524">
                  <c:v>06:47:20</c:v>
                </c:pt>
                <c:pt idx="58525">
                  <c:v>06:47:21</c:v>
                </c:pt>
                <c:pt idx="58526">
                  <c:v>06:47:22</c:v>
                </c:pt>
                <c:pt idx="58527">
                  <c:v>06:47:23</c:v>
                </c:pt>
                <c:pt idx="58528">
                  <c:v>06:47:24</c:v>
                </c:pt>
                <c:pt idx="58529">
                  <c:v>06:47:25</c:v>
                </c:pt>
                <c:pt idx="58530">
                  <c:v>06:47:26</c:v>
                </c:pt>
                <c:pt idx="58531">
                  <c:v>06:47:27</c:v>
                </c:pt>
                <c:pt idx="58532">
                  <c:v>06:47:28</c:v>
                </c:pt>
                <c:pt idx="58533">
                  <c:v>06:47:29</c:v>
                </c:pt>
                <c:pt idx="58534">
                  <c:v>06:47:30</c:v>
                </c:pt>
                <c:pt idx="58535">
                  <c:v>06:47:31</c:v>
                </c:pt>
                <c:pt idx="58536">
                  <c:v>06:47:32</c:v>
                </c:pt>
                <c:pt idx="58537">
                  <c:v>06:47:33</c:v>
                </c:pt>
                <c:pt idx="58538">
                  <c:v>06:47:34</c:v>
                </c:pt>
                <c:pt idx="58539">
                  <c:v>06:47:35</c:v>
                </c:pt>
                <c:pt idx="58540">
                  <c:v>06:47:36</c:v>
                </c:pt>
                <c:pt idx="58541">
                  <c:v>06:47:37</c:v>
                </c:pt>
                <c:pt idx="58542">
                  <c:v>06:47:38</c:v>
                </c:pt>
                <c:pt idx="58543">
                  <c:v>06:47:39</c:v>
                </c:pt>
                <c:pt idx="58544">
                  <c:v>06:47:40</c:v>
                </c:pt>
                <c:pt idx="58545">
                  <c:v>06:47:41</c:v>
                </c:pt>
                <c:pt idx="58546">
                  <c:v>06:47:42</c:v>
                </c:pt>
                <c:pt idx="58547">
                  <c:v>06:47:43</c:v>
                </c:pt>
                <c:pt idx="58548">
                  <c:v>06:47:44</c:v>
                </c:pt>
                <c:pt idx="58549">
                  <c:v>06:47:45</c:v>
                </c:pt>
                <c:pt idx="58550">
                  <c:v>06:47:46</c:v>
                </c:pt>
                <c:pt idx="58551">
                  <c:v>06:47:47</c:v>
                </c:pt>
                <c:pt idx="58552">
                  <c:v>06:47:48</c:v>
                </c:pt>
                <c:pt idx="58553">
                  <c:v>06:47:49</c:v>
                </c:pt>
                <c:pt idx="58554">
                  <c:v>06:47:50</c:v>
                </c:pt>
                <c:pt idx="58555">
                  <c:v>06:47:51</c:v>
                </c:pt>
                <c:pt idx="58556">
                  <c:v>06:47:52</c:v>
                </c:pt>
                <c:pt idx="58557">
                  <c:v>06:47:53</c:v>
                </c:pt>
                <c:pt idx="58558">
                  <c:v>06:47:54</c:v>
                </c:pt>
                <c:pt idx="58559">
                  <c:v>06:47:55</c:v>
                </c:pt>
                <c:pt idx="58560">
                  <c:v>06:47:56</c:v>
                </c:pt>
                <c:pt idx="58561">
                  <c:v>06:47:57</c:v>
                </c:pt>
                <c:pt idx="58562">
                  <c:v>06:47:58</c:v>
                </c:pt>
                <c:pt idx="58563">
                  <c:v>06:47:59</c:v>
                </c:pt>
                <c:pt idx="58564">
                  <c:v>06:48:00</c:v>
                </c:pt>
                <c:pt idx="58565">
                  <c:v>06:48:01</c:v>
                </c:pt>
                <c:pt idx="58566">
                  <c:v>06:48:02</c:v>
                </c:pt>
                <c:pt idx="58567">
                  <c:v>06:48:03</c:v>
                </c:pt>
                <c:pt idx="58568">
                  <c:v>06:48:04</c:v>
                </c:pt>
                <c:pt idx="58569">
                  <c:v>06:48:05</c:v>
                </c:pt>
                <c:pt idx="58570">
                  <c:v>06:48:06</c:v>
                </c:pt>
                <c:pt idx="58571">
                  <c:v>06:48:07</c:v>
                </c:pt>
                <c:pt idx="58572">
                  <c:v>06:48:08</c:v>
                </c:pt>
                <c:pt idx="58573">
                  <c:v>06:48:09</c:v>
                </c:pt>
                <c:pt idx="58574">
                  <c:v>06:48:10</c:v>
                </c:pt>
                <c:pt idx="58575">
                  <c:v>06:48:11</c:v>
                </c:pt>
                <c:pt idx="58576">
                  <c:v>06:48:12</c:v>
                </c:pt>
                <c:pt idx="58577">
                  <c:v>06:48:13</c:v>
                </c:pt>
                <c:pt idx="58578">
                  <c:v>06:48:14</c:v>
                </c:pt>
                <c:pt idx="58579">
                  <c:v>06:48:15</c:v>
                </c:pt>
                <c:pt idx="58580">
                  <c:v>06:48:16</c:v>
                </c:pt>
                <c:pt idx="58581">
                  <c:v>06:48:17</c:v>
                </c:pt>
                <c:pt idx="58582">
                  <c:v>06:48:18</c:v>
                </c:pt>
                <c:pt idx="58583">
                  <c:v>06:48:19</c:v>
                </c:pt>
                <c:pt idx="58584">
                  <c:v>06:48:20</c:v>
                </c:pt>
                <c:pt idx="58585">
                  <c:v>06:48:21</c:v>
                </c:pt>
                <c:pt idx="58586">
                  <c:v>06:48:22</c:v>
                </c:pt>
                <c:pt idx="58587">
                  <c:v>06:48:23</c:v>
                </c:pt>
                <c:pt idx="58588">
                  <c:v>06:48:24</c:v>
                </c:pt>
                <c:pt idx="58589">
                  <c:v>06:48:25</c:v>
                </c:pt>
                <c:pt idx="58590">
                  <c:v>06:48:26</c:v>
                </c:pt>
                <c:pt idx="58591">
                  <c:v>06:48:27</c:v>
                </c:pt>
                <c:pt idx="58592">
                  <c:v>06:48:28</c:v>
                </c:pt>
                <c:pt idx="58593">
                  <c:v>06:48:29</c:v>
                </c:pt>
                <c:pt idx="58594">
                  <c:v>06:48:30</c:v>
                </c:pt>
                <c:pt idx="58595">
                  <c:v>06:48:31</c:v>
                </c:pt>
                <c:pt idx="58596">
                  <c:v>06:48:32</c:v>
                </c:pt>
                <c:pt idx="58597">
                  <c:v>06:48:33</c:v>
                </c:pt>
                <c:pt idx="58598">
                  <c:v>06:48:34</c:v>
                </c:pt>
                <c:pt idx="58599">
                  <c:v>06:48:35</c:v>
                </c:pt>
                <c:pt idx="58600">
                  <c:v>06:48:36</c:v>
                </c:pt>
                <c:pt idx="58601">
                  <c:v>06:48:37</c:v>
                </c:pt>
                <c:pt idx="58602">
                  <c:v>06:48:38</c:v>
                </c:pt>
                <c:pt idx="58603">
                  <c:v>06:48:39</c:v>
                </c:pt>
                <c:pt idx="58604">
                  <c:v>06:48:40</c:v>
                </c:pt>
                <c:pt idx="58605">
                  <c:v>06:48:41</c:v>
                </c:pt>
                <c:pt idx="58606">
                  <c:v>06:48:42</c:v>
                </c:pt>
                <c:pt idx="58607">
                  <c:v>06:48:43</c:v>
                </c:pt>
                <c:pt idx="58608">
                  <c:v>06:48:44</c:v>
                </c:pt>
                <c:pt idx="58609">
                  <c:v>06:48:45</c:v>
                </c:pt>
                <c:pt idx="58610">
                  <c:v>06:48:46</c:v>
                </c:pt>
                <c:pt idx="58611">
                  <c:v>06:48:47</c:v>
                </c:pt>
                <c:pt idx="58612">
                  <c:v>06:48:48</c:v>
                </c:pt>
                <c:pt idx="58613">
                  <c:v>06:48:49</c:v>
                </c:pt>
                <c:pt idx="58614">
                  <c:v>06:48:50</c:v>
                </c:pt>
                <c:pt idx="58615">
                  <c:v>06:48:51</c:v>
                </c:pt>
                <c:pt idx="58616">
                  <c:v>06:48:52</c:v>
                </c:pt>
                <c:pt idx="58617">
                  <c:v>06:48:53</c:v>
                </c:pt>
                <c:pt idx="58618">
                  <c:v>06:48:54</c:v>
                </c:pt>
                <c:pt idx="58619">
                  <c:v>06:48:55</c:v>
                </c:pt>
                <c:pt idx="58620">
                  <c:v>06:48:56</c:v>
                </c:pt>
                <c:pt idx="58621">
                  <c:v>06:48:57</c:v>
                </c:pt>
                <c:pt idx="58622">
                  <c:v>06:48:58</c:v>
                </c:pt>
                <c:pt idx="58623">
                  <c:v>06:48:59</c:v>
                </c:pt>
                <c:pt idx="58624">
                  <c:v>06:49:00</c:v>
                </c:pt>
                <c:pt idx="58625">
                  <c:v>06:49:01</c:v>
                </c:pt>
                <c:pt idx="58626">
                  <c:v>06:49:02</c:v>
                </c:pt>
                <c:pt idx="58627">
                  <c:v>06:49:03</c:v>
                </c:pt>
                <c:pt idx="58628">
                  <c:v>06:49:04</c:v>
                </c:pt>
                <c:pt idx="58629">
                  <c:v>06:49:05</c:v>
                </c:pt>
                <c:pt idx="58630">
                  <c:v>06:49:06</c:v>
                </c:pt>
                <c:pt idx="58631">
                  <c:v>06:49:07</c:v>
                </c:pt>
                <c:pt idx="58632">
                  <c:v>06:49:08</c:v>
                </c:pt>
                <c:pt idx="58633">
                  <c:v>06:49:09</c:v>
                </c:pt>
                <c:pt idx="58634">
                  <c:v>06:49:10</c:v>
                </c:pt>
                <c:pt idx="58635">
                  <c:v>06:49:11</c:v>
                </c:pt>
                <c:pt idx="58636">
                  <c:v>06:49:12</c:v>
                </c:pt>
                <c:pt idx="58637">
                  <c:v>06:49:13</c:v>
                </c:pt>
                <c:pt idx="58638">
                  <c:v>06:49:14</c:v>
                </c:pt>
                <c:pt idx="58639">
                  <c:v>06:49:15</c:v>
                </c:pt>
                <c:pt idx="58640">
                  <c:v>06:49:16</c:v>
                </c:pt>
                <c:pt idx="58641">
                  <c:v>06:49:17</c:v>
                </c:pt>
                <c:pt idx="58642">
                  <c:v>06:49:18</c:v>
                </c:pt>
                <c:pt idx="58643">
                  <c:v>06:49:19</c:v>
                </c:pt>
                <c:pt idx="58644">
                  <c:v>06:49:20</c:v>
                </c:pt>
                <c:pt idx="58645">
                  <c:v>06:49:21</c:v>
                </c:pt>
                <c:pt idx="58646">
                  <c:v>06:49:22</c:v>
                </c:pt>
                <c:pt idx="58647">
                  <c:v>06:49:23</c:v>
                </c:pt>
                <c:pt idx="58648">
                  <c:v>06:49:24</c:v>
                </c:pt>
                <c:pt idx="58649">
                  <c:v>06:49:25</c:v>
                </c:pt>
                <c:pt idx="58650">
                  <c:v>06:49:26</c:v>
                </c:pt>
                <c:pt idx="58651">
                  <c:v>06:49:27</c:v>
                </c:pt>
                <c:pt idx="58652">
                  <c:v>06:49:28</c:v>
                </c:pt>
                <c:pt idx="58653">
                  <c:v>06:49:29</c:v>
                </c:pt>
                <c:pt idx="58654">
                  <c:v>06:49:30</c:v>
                </c:pt>
                <c:pt idx="58655">
                  <c:v>06:49:31</c:v>
                </c:pt>
                <c:pt idx="58656">
                  <c:v>06:49:32</c:v>
                </c:pt>
                <c:pt idx="58657">
                  <c:v>06:49:33</c:v>
                </c:pt>
                <c:pt idx="58658">
                  <c:v>06:49:34</c:v>
                </c:pt>
                <c:pt idx="58659">
                  <c:v>06:49:35</c:v>
                </c:pt>
                <c:pt idx="58660">
                  <c:v>06:49:36</c:v>
                </c:pt>
                <c:pt idx="58661">
                  <c:v>06:49:37</c:v>
                </c:pt>
                <c:pt idx="58662">
                  <c:v>06:49:38</c:v>
                </c:pt>
                <c:pt idx="58663">
                  <c:v>06:49:39</c:v>
                </c:pt>
                <c:pt idx="58664">
                  <c:v>06:49:40</c:v>
                </c:pt>
                <c:pt idx="58665">
                  <c:v>06:49:41</c:v>
                </c:pt>
                <c:pt idx="58666">
                  <c:v>06:49:42</c:v>
                </c:pt>
                <c:pt idx="58667">
                  <c:v>06:49:43</c:v>
                </c:pt>
                <c:pt idx="58668">
                  <c:v>06:49:44</c:v>
                </c:pt>
                <c:pt idx="58669">
                  <c:v>06:49:45</c:v>
                </c:pt>
                <c:pt idx="58670">
                  <c:v>06:49:46</c:v>
                </c:pt>
                <c:pt idx="58671">
                  <c:v>06:49:47</c:v>
                </c:pt>
                <c:pt idx="58672">
                  <c:v>06:49:48</c:v>
                </c:pt>
                <c:pt idx="58673">
                  <c:v>06:49:49</c:v>
                </c:pt>
                <c:pt idx="58674">
                  <c:v>06:49:50</c:v>
                </c:pt>
                <c:pt idx="58675">
                  <c:v>06:49:51</c:v>
                </c:pt>
                <c:pt idx="58676">
                  <c:v>06:49:52</c:v>
                </c:pt>
                <c:pt idx="58677">
                  <c:v>06:49:53</c:v>
                </c:pt>
                <c:pt idx="58678">
                  <c:v>06:49:54</c:v>
                </c:pt>
                <c:pt idx="58679">
                  <c:v>06:49:55</c:v>
                </c:pt>
                <c:pt idx="58680">
                  <c:v>06:49:56</c:v>
                </c:pt>
                <c:pt idx="58681">
                  <c:v>06:49:57</c:v>
                </c:pt>
                <c:pt idx="58682">
                  <c:v>06:49:58</c:v>
                </c:pt>
                <c:pt idx="58683">
                  <c:v>06:49:59</c:v>
                </c:pt>
                <c:pt idx="58684">
                  <c:v>06:50:00</c:v>
                </c:pt>
                <c:pt idx="58685">
                  <c:v>06:50:01</c:v>
                </c:pt>
                <c:pt idx="58686">
                  <c:v>06:50:02</c:v>
                </c:pt>
                <c:pt idx="58687">
                  <c:v>06:50:03</c:v>
                </c:pt>
                <c:pt idx="58688">
                  <c:v>06:50:04</c:v>
                </c:pt>
                <c:pt idx="58689">
                  <c:v>06:50:05</c:v>
                </c:pt>
                <c:pt idx="58690">
                  <c:v>06:50:06</c:v>
                </c:pt>
                <c:pt idx="58691">
                  <c:v>06:50:07</c:v>
                </c:pt>
                <c:pt idx="58692">
                  <c:v>06:50:08</c:v>
                </c:pt>
                <c:pt idx="58693">
                  <c:v>06:50:09</c:v>
                </c:pt>
                <c:pt idx="58694">
                  <c:v>06:50:10</c:v>
                </c:pt>
                <c:pt idx="58695">
                  <c:v>06:50:11</c:v>
                </c:pt>
                <c:pt idx="58696">
                  <c:v>06:50:12</c:v>
                </c:pt>
                <c:pt idx="58697">
                  <c:v>06:50:13</c:v>
                </c:pt>
                <c:pt idx="58698">
                  <c:v>06:50:14</c:v>
                </c:pt>
                <c:pt idx="58699">
                  <c:v>06:50:15</c:v>
                </c:pt>
                <c:pt idx="58700">
                  <c:v>06:50:16</c:v>
                </c:pt>
                <c:pt idx="58701">
                  <c:v>06:50:17</c:v>
                </c:pt>
                <c:pt idx="58702">
                  <c:v>06:50:18</c:v>
                </c:pt>
                <c:pt idx="58703">
                  <c:v>06:50:19</c:v>
                </c:pt>
                <c:pt idx="58704">
                  <c:v>06:50:20</c:v>
                </c:pt>
                <c:pt idx="58705">
                  <c:v>06:50:21</c:v>
                </c:pt>
                <c:pt idx="58706">
                  <c:v>06:50:22</c:v>
                </c:pt>
                <c:pt idx="58707">
                  <c:v>06:50:23</c:v>
                </c:pt>
                <c:pt idx="58708">
                  <c:v>06:50:24</c:v>
                </c:pt>
                <c:pt idx="58709">
                  <c:v>06:50:25</c:v>
                </c:pt>
                <c:pt idx="58710">
                  <c:v>06:50:26</c:v>
                </c:pt>
                <c:pt idx="58711">
                  <c:v>06:50:27</c:v>
                </c:pt>
                <c:pt idx="58712">
                  <c:v>06:50:28</c:v>
                </c:pt>
                <c:pt idx="58713">
                  <c:v>06:50:29</c:v>
                </c:pt>
                <c:pt idx="58714">
                  <c:v>06:50:30</c:v>
                </c:pt>
                <c:pt idx="58715">
                  <c:v>06:50:31</c:v>
                </c:pt>
                <c:pt idx="58716">
                  <c:v>06:50:32</c:v>
                </c:pt>
                <c:pt idx="58717">
                  <c:v>06:50:33</c:v>
                </c:pt>
                <c:pt idx="58718">
                  <c:v>06:50:34</c:v>
                </c:pt>
                <c:pt idx="58719">
                  <c:v>06:50:35</c:v>
                </c:pt>
                <c:pt idx="58720">
                  <c:v>06:50:36</c:v>
                </c:pt>
                <c:pt idx="58721">
                  <c:v>06:50:37</c:v>
                </c:pt>
                <c:pt idx="58722">
                  <c:v>06:50:38</c:v>
                </c:pt>
                <c:pt idx="58723">
                  <c:v>06:50:39</c:v>
                </c:pt>
                <c:pt idx="58724">
                  <c:v>06:50:40</c:v>
                </c:pt>
                <c:pt idx="58725">
                  <c:v>06:50:41</c:v>
                </c:pt>
                <c:pt idx="58726">
                  <c:v>06:50:42</c:v>
                </c:pt>
                <c:pt idx="58727">
                  <c:v>06:50:43</c:v>
                </c:pt>
                <c:pt idx="58728">
                  <c:v>06:50:44</c:v>
                </c:pt>
                <c:pt idx="58729">
                  <c:v>06:50:45</c:v>
                </c:pt>
                <c:pt idx="58730">
                  <c:v>06:50:46</c:v>
                </c:pt>
                <c:pt idx="58731">
                  <c:v>06:50:47</c:v>
                </c:pt>
                <c:pt idx="58732">
                  <c:v>06:50:48</c:v>
                </c:pt>
                <c:pt idx="58733">
                  <c:v>06:50:49</c:v>
                </c:pt>
                <c:pt idx="58734">
                  <c:v>06:50:50</c:v>
                </c:pt>
                <c:pt idx="58735">
                  <c:v>06:50:51</c:v>
                </c:pt>
                <c:pt idx="58736">
                  <c:v>06:50:52</c:v>
                </c:pt>
                <c:pt idx="58737">
                  <c:v>06:50:53</c:v>
                </c:pt>
                <c:pt idx="58738">
                  <c:v>06:50:54</c:v>
                </c:pt>
                <c:pt idx="58739">
                  <c:v>06:50:55</c:v>
                </c:pt>
                <c:pt idx="58740">
                  <c:v>06:50:56</c:v>
                </c:pt>
                <c:pt idx="58741">
                  <c:v>06:50:57</c:v>
                </c:pt>
                <c:pt idx="58742">
                  <c:v>06:50:58</c:v>
                </c:pt>
                <c:pt idx="58743">
                  <c:v>06:50:59</c:v>
                </c:pt>
                <c:pt idx="58744">
                  <c:v>06:51:00</c:v>
                </c:pt>
                <c:pt idx="58745">
                  <c:v>06:51:01</c:v>
                </c:pt>
                <c:pt idx="58746">
                  <c:v>06:51:02</c:v>
                </c:pt>
                <c:pt idx="58747">
                  <c:v>06:51:03</c:v>
                </c:pt>
                <c:pt idx="58748">
                  <c:v>06:51:04</c:v>
                </c:pt>
                <c:pt idx="58749">
                  <c:v>06:51:05</c:v>
                </c:pt>
                <c:pt idx="58750">
                  <c:v>06:51:06</c:v>
                </c:pt>
                <c:pt idx="58751">
                  <c:v>06:51:07</c:v>
                </c:pt>
                <c:pt idx="58752">
                  <c:v>06:51:08</c:v>
                </c:pt>
                <c:pt idx="58753">
                  <c:v>06:51:09</c:v>
                </c:pt>
                <c:pt idx="58754">
                  <c:v>06:51:10</c:v>
                </c:pt>
                <c:pt idx="58755">
                  <c:v>06:51:11</c:v>
                </c:pt>
                <c:pt idx="58756">
                  <c:v>06:51:12</c:v>
                </c:pt>
                <c:pt idx="58757">
                  <c:v>06:51:13</c:v>
                </c:pt>
                <c:pt idx="58758">
                  <c:v>06:51:14</c:v>
                </c:pt>
                <c:pt idx="58759">
                  <c:v>06:51:15</c:v>
                </c:pt>
                <c:pt idx="58760">
                  <c:v>06:51:16</c:v>
                </c:pt>
                <c:pt idx="58761">
                  <c:v>06:51:17</c:v>
                </c:pt>
                <c:pt idx="58762">
                  <c:v>06:51:18</c:v>
                </c:pt>
                <c:pt idx="58763">
                  <c:v>06:51:19</c:v>
                </c:pt>
                <c:pt idx="58764">
                  <c:v>06:51:20</c:v>
                </c:pt>
                <c:pt idx="58765">
                  <c:v>06:51:21</c:v>
                </c:pt>
                <c:pt idx="58766">
                  <c:v>06:51:22</c:v>
                </c:pt>
                <c:pt idx="58767">
                  <c:v>06:51:23</c:v>
                </c:pt>
                <c:pt idx="58768">
                  <c:v>06:51:24</c:v>
                </c:pt>
                <c:pt idx="58769">
                  <c:v>06:51:25</c:v>
                </c:pt>
                <c:pt idx="58770">
                  <c:v>06:51:26</c:v>
                </c:pt>
                <c:pt idx="58771">
                  <c:v>06:51:27</c:v>
                </c:pt>
                <c:pt idx="58772">
                  <c:v>06:51:28</c:v>
                </c:pt>
                <c:pt idx="58773">
                  <c:v>06:51:29</c:v>
                </c:pt>
                <c:pt idx="58774">
                  <c:v>06:51:30</c:v>
                </c:pt>
                <c:pt idx="58775">
                  <c:v>06:51:31</c:v>
                </c:pt>
                <c:pt idx="58776">
                  <c:v>06:51:32</c:v>
                </c:pt>
                <c:pt idx="58777">
                  <c:v>06:51:33</c:v>
                </c:pt>
                <c:pt idx="58778">
                  <c:v>06:51:34</c:v>
                </c:pt>
                <c:pt idx="58779">
                  <c:v>06:51:35</c:v>
                </c:pt>
                <c:pt idx="58780">
                  <c:v>06:51:36</c:v>
                </c:pt>
                <c:pt idx="58781">
                  <c:v>06:51:37</c:v>
                </c:pt>
                <c:pt idx="58782">
                  <c:v>06:51:38</c:v>
                </c:pt>
                <c:pt idx="58783">
                  <c:v>06:51:39</c:v>
                </c:pt>
                <c:pt idx="58784">
                  <c:v>06:51:40</c:v>
                </c:pt>
                <c:pt idx="58785">
                  <c:v>06:51:41</c:v>
                </c:pt>
                <c:pt idx="58786">
                  <c:v>06:51:42</c:v>
                </c:pt>
                <c:pt idx="58787">
                  <c:v>06:51:43</c:v>
                </c:pt>
                <c:pt idx="58788">
                  <c:v>06:51:44</c:v>
                </c:pt>
                <c:pt idx="58789">
                  <c:v>06:51:45</c:v>
                </c:pt>
                <c:pt idx="58790">
                  <c:v>06:51:46</c:v>
                </c:pt>
                <c:pt idx="58791">
                  <c:v>06:51:47</c:v>
                </c:pt>
                <c:pt idx="58792">
                  <c:v>06:51:48</c:v>
                </c:pt>
                <c:pt idx="58793">
                  <c:v>06:51:49</c:v>
                </c:pt>
                <c:pt idx="58794">
                  <c:v>06:51:50</c:v>
                </c:pt>
                <c:pt idx="58795">
                  <c:v>06:51:51</c:v>
                </c:pt>
                <c:pt idx="58796">
                  <c:v>06:51:52</c:v>
                </c:pt>
                <c:pt idx="58797">
                  <c:v>06:51:53</c:v>
                </c:pt>
                <c:pt idx="58798">
                  <c:v>06:51:54</c:v>
                </c:pt>
                <c:pt idx="58799">
                  <c:v>06:51:55</c:v>
                </c:pt>
                <c:pt idx="58800">
                  <c:v>06:51:56</c:v>
                </c:pt>
                <c:pt idx="58801">
                  <c:v>06:51:57</c:v>
                </c:pt>
                <c:pt idx="58802">
                  <c:v>06:51:58</c:v>
                </c:pt>
                <c:pt idx="58803">
                  <c:v>06:51:59</c:v>
                </c:pt>
                <c:pt idx="58804">
                  <c:v>06:52:00</c:v>
                </c:pt>
                <c:pt idx="58805">
                  <c:v>06:52:01</c:v>
                </c:pt>
                <c:pt idx="58806">
                  <c:v>06:52:02</c:v>
                </c:pt>
                <c:pt idx="58807">
                  <c:v>06:52:03</c:v>
                </c:pt>
                <c:pt idx="58808">
                  <c:v>06:52:04</c:v>
                </c:pt>
                <c:pt idx="58809">
                  <c:v>06:52:05</c:v>
                </c:pt>
                <c:pt idx="58810">
                  <c:v>06:52:06</c:v>
                </c:pt>
                <c:pt idx="58811">
                  <c:v>06:52:07</c:v>
                </c:pt>
                <c:pt idx="58812">
                  <c:v>06:52:08</c:v>
                </c:pt>
                <c:pt idx="58813">
                  <c:v>06:52:09</c:v>
                </c:pt>
                <c:pt idx="58814">
                  <c:v>06:52:10</c:v>
                </c:pt>
                <c:pt idx="58815">
                  <c:v>06:52:11</c:v>
                </c:pt>
                <c:pt idx="58816">
                  <c:v>06:52:12</c:v>
                </c:pt>
                <c:pt idx="58817">
                  <c:v>06:52:13</c:v>
                </c:pt>
                <c:pt idx="58818">
                  <c:v>06:52:14</c:v>
                </c:pt>
                <c:pt idx="58819">
                  <c:v>06:52:15</c:v>
                </c:pt>
                <c:pt idx="58820">
                  <c:v>06:52:16</c:v>
                </c:pt>
                <c:pt idx="58821">
                  <c:v>06:52:17</c:v>
                </c:pt>
                <c:pt idx="58822">
                  <c:v>06:52:18</c:v>
                </c:pt>
                <c:pt idx="58823">
                  <c:v>06:52:19</c:v>
                </c:pt>
                <c:pt idx="58824">
                  <c:v>06:52:20</c:v>
                </c:pt>
                <c:pt idx="58825">
                  <c:v>06:52:21</c:v>
                </c:pt>
                <c:pt idx="58826">
                  <c:v>06:52:22</c:v>
                </c:pt>
                <c:pt idx="58827">
                  <c:v>06:52:23</c:v>
                </c:pt>
                <c:pt idx="58828">
                  <c:v>06:52:24</c:v>
                </c:pt>
                <c:pt idx="58829">
                  <c:v>06:52:25</c:v>
                </c:pt>
                <c:pt idx="58830">
                  <c:v>06:52:26</c:v>
                </c:pt>
                <c:pt idx="58831">
                  <c:v>06:52:27</c:v>
                </c:pt>
                <c:pt idx="58832">
                  <c:v>06:52:28</c:v>
                </c:pt>
                <c:pt idx="58833">
                  <c:v>06:52:29</c:v>
                </c:pt>
                <c:pt idx="58834">
                  <c:v>06:52:30</c:v>
                </c:pt>
                <c:pt idx="58835">
                  <c:v>06:52:31</c:v>
                </c:pt>
                <c:pt idx="58836">
                  <c:v>06:52:32</c:v>
                </c:pt>
                <c:pt idx="58837">
                  <c:v>06:52:33</c:v>
                </c:pt>
                <c:pt idx="58838">
                  <c:v>06:52:34</c:v>
                </c:pt>
                <c:pt idx="58839">
                  <c:v>06:52:35</c:v>
                </c:pt>
                <c:pt idx="58840">
                  <c:v>06:52:36</c:v>
                </c:pt>
                <c:pt idx="58841">
                  <c:v>06:52:37</c:v>
                </c:pt>
                <c:pt idx="58842">
                  <c:v>06:52:38</c:v>
                </c:pt>
                <c:pt idx="58843">
                  <c:v>06:52:39</c:v>
                </c:pt>
                <c:pt idx="58844">
                  <c:v>06:52:40</c:v>
                </c:pt>
                <c:pt idx="58845">
                  <c:v>06:52:41</c:v>
                </c:pt>
                <c:pt idx="58846">
                  <c:v>06:52:42</c:v>
                </c:pt>
                <c:pt idx="58847">
                  <c:v>06:52:43</c:v>
                </c:pt>
                <c:pt idx="58848">
                  <c:v>06:52:44</c:v>
                </c:pt>
                <c:pt idx="58849">
                  <c:v>06:52:45</c:v>
                </c:pt>
                <c:pt idx="58850">
                  <c:v>06:52:46</c:v>
                </c:pt>
                <c:pt idx="58851">
                  <c:v>06:52:47</c:v>
                </c:pt>
                <c:pt idx="58852">
                  <c:v>06:52:48</c:v>
                </c:pt>
                <c:pt idx="58853">
                  <c:v>06:52:49</c:v>
                </c:pt>
                <c:pt idx="58854">
                  <c:v>06:52:50</c:v>
                </c:pt>
                <c:pt idx="58855">
                  <c:v>06:52:51</c:v>
                </c:pt>
                <c:pt idx="58856">
                  <c:v>06:52:52</c:v>
                </c:pt>
                <c:pt idx="58857">
                  <c:v>06:52:53</c:v>
                </c:pt>
                <c:pt idx="58858">
                  <c:v>06:52:54</c:v>
                </c:pt>
                <c:pt idx="58859">
                  <c:v>06:52:55</c:v>
                </c:pt>
                <c:pt idx="58860">
                  <c:v>06:52:56</c:v>
                </c:pt>
                <c:pt idx="58861">
                  <c:v>06:52:57</c:v>
                </c:pt>
                <c:pt idx="58862">
                  <c:v>06:52:58</c:v>
                </c:pt>
                <c:pt idx="58863">
                  <c:v>06:52:59</c:v>
                </c:pt>
                <c:pt idx="58864">
                  <c:v>06:53:00</c:v>
                </c:pt>
                <c:pt idx="58865">
                  <c:v>06:53:01</c:v>
                </c:pt>
                <c:pt idx="58866">
                  <c:v>06:53:02</c:v>
                </c:pt>
                <c:pt idx="58867">
                  <c:v>06:53:03</c:v>
                </c:pt>
                <c:pt idx="58868">
                  <c:v>06:53:04</c:v>
                </c:pt>
                <c:pt idx="58869">
                  <c:v>06:53:05</c:v>
                </c:pt>
                <c:pt idx="58870">
                  <c:v>06:53:06</c:v>
                </c:pt>
                <c:pt idx="58871">
                  <c:v>06:53:07</c:v>
                </c:pt>
                <c:pt idx="58872">
                  <c:v>06:53:08</c:v>
                </c:pt>
                <c:pt idx="58873">
                  <c:v>06:53:09</c:v>
                </c:pt>
                <c:pt idx="58874">
                  <c:v>06:53:10</c:v>
                </c:pt>
                <c:pt idx="58875">
                  <c:v>06:53:11</c:v>
                </c:pt>
                <c:pt idx="58876">
                  <c:v>06:53:12</c:v>
                </c:pt>
                <c:pt idx="58877">
                  <c:v>06:53:13</c:v>
                </c:pt>
                <c:pt idx="58878">
                  <c:v>06:53:14</c:v>
                </c:pt>
                <c:pt idx="58879">
                  <c:v>06:53:15</c:v>
                </c:pt>
                <c:pt idx="58880">
                  <c:v>06:53:16</c:v>
                </c:pt>
                <c:pt idx="58881">
                  <c:v>06:53:17</c:v>
                </c:pt>
                <c:pt idx="58882">
                  <c:v>06:53:18</c:v>
                </c:pt>
                <c:pt idx="58883">
                  <c:v>06:53:19</c:v>
                </c:pt>
                <c:pt idx="58884">
                  <c:v>06:53:20</c:v>
                </c:pt>
                <c:pt idx="58885">
                  <c:v>06:53:21</c:v>
                </c:pt>
                <c:pt idx="58886">
                  <c:v>06:53:22</c:v>
                </c:pt>
                <c:pt idx="58887">
                  <c:v>06:53:23</c:v>
                </c:pt>
                <c:pt idx="58888">
                  <c:v>06:53:24</c:v>
                </c:pt>
                <c:pt idx="58889">
                  <c:v>06:53:25</c:v>
                </c:pt>
                <c:pt idx="58890">
                  <c:v>06:53:26</c:v>
                </c:pt>
                <c:pt idx="58891">
                  <c:v>06:53:27</c:v>
                </c:pt>
                <c:pt idx="58892">
                  <c:v>06:53:28</c:v>
                </c:pt>
                <c:pt idx="58893">
                  <c:v>06:53:29</c:v>
                </c:pt>
                <c:pt idx="58894">
                  <c:v>06:53:30</c:v>
                </c:pt>
                <c:pt idx="58895">
                  <c:v>06:53:31</c:v>
                </c:pt>
                <c:pt idx="58896">
                  <c:v>06:53:32</c:v>
                </c:pt>
                <c:pt idx="58897">
                  <c:v>06:53:33</c:v>
                </c:pt>
                <c:pt idx="58898">
                  <c:v>06:53:34</c:v>
                </c:pt>
                <c:pt idx="58899">
                  <c:v>06:53:35</c:v>
                </c:pt>
                <c:pt idx="58900">
                  <c:v>06:53:36</c:v>
                </c:pt>
                <c:pt idx="58901">
                  <c:v>06:53:37</c:v>
                </c:pt>
                <c:pt idx="58902">
                  <c:v>06:53:38</c:v>
                </c:pt>
                <c:pt idx="58903">
                  <c:v>06:53:39</c:v>
                </c:pt>
                <c:pt idx="58904">
                  <c:v>06:53:40</c:v>
                </c:pt>
                <c:pt idx="58905">
                  <c:v>06:53:41</c:v>
                </c:pt>
                <c:pt idx="58906">
                  <c:v>06:53:42</c:v>
                </c:pt>
                <c:pt idx="58907">
                  <c:v>06:53:43</c:v>
                </c:pt>
                <c:pt idx="58908">
                  <c:v>06:53:44</c:v>
                </c:pt>
                <c:pt idx="58909">
                  <c:v>06:53:45</c:v>
                </c:pt>
                <c:pt idx="58910">
                  <c:v>06:53:46</c:v>
                </c:pt>
                <c:pt idx="58911">
                  <c:v>06:53:47</c:v>
                </c:pt>
                <c:pt idx="58912">
                  <c:v>06:53:48</c:v>
                </c:pt>
                <c:pt idx="58913">
                  <c:v>06:53:49</c:v>
                </c:pt>
                <c:pt idx="58914">
                  <c:v>06:53:50</c:v>
                </c:pt>
                <c:pt idx="58915">
                  <c:v>06:53:51</c:v>
                </c:pt>
                <c:pt idx="58916">
                  <c:v>06:53:52</c:v>
                </c:pt>
                <c:pt idx="58917">
                  <c:v>06:53:53</c:v>
                </c:pt>
                <c:pt idx="58918">
                  <c:v>06:53:54</c:v>
                </c:pt>
                <c:pt idx="58919">
                  <c:v>06:53:55</c:v>
                </c:pt>
                <c:pt idx="58920">
                  <c:v>06:53:56</c:v>
                </c:pt>
                <c:pt idx="58921">
                  <c:v>06:53:57</c:v>
                </c:pt>
                <c:pt idx="58922">
                  <c:v>06:53:58</c:v>
                </c:pt>
                <c:pt idx="58923">
                  <c:v>06:53:59</c:v>
                </c:pt>
                <c:pt idx="58924">
                  <c:v>06:54:00</c:v>
                </c:pt>
                <c:pt idx="58925">
                  <c:v>06:54:01</c:v>
                </c:pt>
                <c:pt idx="58926">
                  <c:v>06:54:02</c:v>
                </c:pt>
                <c:pt idx="58927">
                  <c:v>06:54:03</c:v>
                </c:pt>
                <c:pt idx="58928">
                  <c:v>06:54:04</c:v>
                </c:pt>
                <c:pt idx="58929">
                  <c:v>06:54:05</c:v>
                </c:pt>
                <c:pt idx="58930">
                  <c:v>06:54:06</c:v>
                </c:pt>
                <c:pt idx="58931">
                  <c:v>06:54:07</c:v>
                </c:pt>
                <c:pt idx="58932">
                  <c:v>06:54:08</c:v>
                </c:pt>
                <c:pt idx="58933">
                  <c:v>06:54:09</c:v>
                </c:pt>
                <c:pt idx="58934">
                  <c:v>06:54:10</c:v>
                </c:pt>
                <c:pt idx="58935">
                  <c:v>06:54:11</c:v>
                </c:pt>
                <c:pt idx="58936">
                  <c:v>06:54:12</c:v>
                </c:pt>
                <c:pt idx="58937">
                  <c:v>06:54:13</c:v>
                </c:pt>
                <c:pt idx="58938">
                  <c:v>06:54:14</c:v>
                </c:pt>
                <c:pt idx="58939">
                  <c:v>06:54:15</c:v>
                </c:pt>
                <c:pt idx="58940">
                  <c:v>06:54:16</c:v>
                </c:pt>
                <c:pt idx="58941">
                  <c:v>06:54:17</c:v>
                </c:pt>
                <c:pt idx="58942">
                  <c:v>06:54:18</c:v>
                </c:pt>
                <c:pt idx="58943">
                  <c:v>06:54:19</c:v>
                </c:pt>
                <c:pt idx="58944">
                  <c:v>06:54:20</c:v>
                </c:pt>
                <c:pt idx="58945">
                  <c:v>06:54:21</c:v>
                </c:pt>
                <c:pt idx="58946">
                  <c:v>06:54:22</c:v>
                </c:pt>
                <c:pt idx="58947">
                  <c:v>06:54:23</c:v>
                </c:pt>
                <c:pt idx="58948">
                  <c:v>06:54:24</c:v>
                </c:pt>
                <c:pt idx="58949">
                  <c:v>06:54:25</c:v>
                </c:pt>
                <c:pt idx="58950">
                  <c:v>06:54:26</c:v>
                </c:pt>
                <c:pt idx="58951">
                  <c:v>06:54:27</c:v>
                </c:pt>
                <c:pt idx="58952">
                  <c:v>06:54:28</c:v>
                </c:pt>
                <c:pt idx="58953">
                  <c:v>06:54:29</c:v>
                </c:pt>
                <c:pt idx="58954">
                  <c:v>06:54:30</c:v>
                </c:pt>
                <c:pt idx="58955">
                  <c:v>06:54:31</c:v>
                </c:pt>
                <c:pt idx="58956">
                  <c:v>06:54:32</c:v>
                </c:pt>
                <c:pt idx="58957">
                  <c:v>06:54:33</c:v>
                </c:pt>
                <c:pt idx="58958">
                  <c:v>06:54:34</c:v>
                </c:pt>
                <c:pt idx="58959">
                  <c:v>06:54:35</c:v>
                </c:pt>
                <c:pt idx="58960">
                  <c:v>06:54:36</c:v>
                </c:pt>
                <c:pt idx="58961">
                  <c:v>06:54:37</c:v>
                </c:pt>
                <c:pt idx="58962">
                  <c:v>06:54:38</c:v>
                </c:pt>
                <c:pt idx="58963">
                  <c:v>06:54:39</c:v>
                </c:pt>
                <c:pt idx="58964">
                  <c:v>06:54:40</c:v>
                </c:pt>
                <c:pt idx="58965">
                  <c:v>06:54:41</c:v>
                </c:pt>
                <c:pt idx="58966">
                  <c:v>06:54:42</c:v>
                </c:pt>
                <c:pt idx="58967">
                  <c:v>06:54:43</c:v>
                </c:pt>
                <c:pt idx="58968">
                  <c:v>06:54:44</c:v>
                </c:pt>
                <c:pt idx="58969">
                  <c:v>06:54:45</c:v>
                </c:pt>
                <c:pt idx="58970">
                  <c:v>06:54:46</c:v>
                </c:pt>
                <c:pt idx="58971">
                  <c:v>06:54:47</c:v>
                </c:pt>
                <c:pt idx="58972">
                  <c:v>06:54:48</c:v>
                </c:pt>
                <c:pt idx="58973">
                  <c:v>06:54:49</c:v>
                </c:pt>
                <c:pt idx="58974">
                  <c:v>06:54:50</c:v>
                </c:pt>
                <c:pt idx="58975">
                  <c:v>06:54:51</c:v>
                </c:pt>
                <c:pt idx="58976">
                  <c:v>06:54:52</c:v>
                </c:pt>
                <c:pt idx="58977">
                  <c:v>06:54:53</c:v>
                </c:pt>
                <c:pt idx="58978">
                  <c:v>06:54:54</c:v>
                </c:pt>
                <c:pt idx="58979">
                  <c:v>06:54:55</c:v>
                </c:pt>
                <c:pt idx="58980">
                  <c:v>06:54:56</c:v>
                </c:pt>
                <c:pt idx="58981">
                  <c:v>06:54:57</c:v>
                </c:pt>
                <c:pt idx="58982">
                  <c:v>06:54:58</c:v>
                </c:pt>
                <c:pt idx="58983">
                  <c:v>06:54:59</c:v>
                </c:pt>
                <c:pt idx="58984">
                  <c:v>06:55:00</c:v>
                </c:pt>
                <c:pt idx="58985">
                  <c:v>06:55:01</c:v>
                </c:pt>
                <c:pt idx="58986">
                  <c:v>06:55:02</c:v>
                </c:pt>
                <c:pt idx="58987">
                  <c:v>06:55:03</c:v>
                </c:pt>
                <c:pt idx="58988">
                  <c:v>06:55:04</c:v>
                </c:pt>
                <c:pt idx="58989">
                  <c:v>06:55:05</c:v>
                </c:pt>
                <c:pt idx="58990">
                  <c:v>06:55:06</c:v>
                </c:pt>
                <c:pt idx="58991">
                  <c:v>06:55:07</c:v>
                </c:pt>
                <c:pt idx="58992">
                  <c:v>06:55:08</c:v>
                </c:pt>
                <c:pt idx="58993">
                  <c:v>06:55:09</c:v>
                </c:pt>
                <c:pt idx="58994">
                  <c:v>06:55:10</c:v>
                </c:pt>
                <c:pt idx="58995">
                  <c:v>06:55:11</c:v>
                </c:pt>
                <c:pt idx="58996">
                  <c:v>06:55:12</c:v>
                </c:pt>
                <c:pt idx="58997">
                  <c:v>06:55:13</c:v>
                </c:pt>
                <c:pt idx="58998">
                  <c:v>06:55:14</c:v>
                </c:pt>
                <c:pt idx="58999">
                  <c:v>06:55:15</c:v>
                </c:pt>
                <c:pt idx="59000">
                  <c:v>06:55:16</c:v>
                </c:pt>
                <c:pt idx="59001">
                  <c:v>06:55:17</c:v>
                </c:pt>
                <c:pt idx="59002">
                  <c:v>06:55:18</c:v>
                </c:pt>
                <c:pt idx="59003">
                  <c:v>06:55:19</c:v>
                </c:pt>
                <c:pt idx="59004">
                  <c:v>06:55:20</c:v>
                </c:pt>
                <c:pt idx="59005">
                  <c:v>06:55:21</c:v>
                </c:pt>
                <c:pt idx="59006">
                  <c:v>06:55:22</c:v>
                </c:pt>
                <c:pt idx="59007">
                  <c:v>06:55:23</c:v>
                </c:pt>
                <c:pt idx="59008">
                  <c:v>06:55:24</c:v>
                </c:pt>
                <c:pt idx="59009">
                  <c:v>06:55:25</c:v>
                </c:pt>
                <c:pt idx="59010">
                  <c:v>06:55:26</c:v>
                </c:pt>
                <c:pt idx="59011">
                  <c:v>06:55:27</c:v>
                </c:pt>
                <c:pt idx="59012">
                  <c:v>06:55:28</c:v>
                </c:pt>
                <c:pt idx="59013">
                  <c:v>06:55:29</c:v>
                </c:pt>
                <c:pt idx="59014">
                  <c:v>06:55:30</c:v>
                </c:pt>
                <c:pt idx="59015">
                  <c:v>06:55:31</c:v>
                </c:pt>
                <c:pt idx="59016">
                  <c:v>06:55:32</c:v>
                </c:pt>
                <c:pt idx="59017">
                  <c:v>06:55:33</c:v>
                </c:pt>
                <c:pt idx="59018">
                  <c:v>06:55:34</c:v>
                </c:pt>
                <c:pt idx="59019">
                  <c:v>06:55:35</c:v>
                </c:pt>
                <c:pt idx="59020">
                  <c:v>06:55:36</c:v>
                </c:pt>
                <c:pt idx="59021">
                  <c:v>06:55:37</c:v>
                </c:pt>
                <c:pt idx="59022">
                  <c:v>06:55:38</c:v>
                </c:pt>
                <c:pt idx="59023">
                  <c:v>06:55:39</c:v>
                </c:pt>
                <c:pt idx="59024">
                  <c:v>06:55:40</c:v>
                </c:pt>
                <c:pt idx="59025">
                  <c:v>06:55:41</c:v>
                </c:pt>
                <c:pt idx="59026">
                  <c:v>06:55:42</c:v>
                </c:pt>
                <c:pt idx="59027">
                  <c:v>06:55:43</c:v>
                </c:pt>
                <c:pt idx="59028">
                  <c:v>06:55:44</c:v>
                </c:pt>
                <c:pt idx="59029">
                  <c:v>06:55:45</c:v>
                </c:pt>
                <c:pt idx="59030">
                  <c:v>06:55:46</c:v>
                </c:pt>
                <c:pt idx="59031">
                  <c:v>06:55:47</c:v>
                </c:pt>
                <c:pt idx="59032">
                  <c:v>06:55:48</c:v>
                </c:pt>
                <c:pt idx="59033">
                  <c:v>06:55:49</c:v>
                </c:pt>
                <c:pt idx="59034">
                  <c:v>06:55:50</c:v>
                </c:pt>
                <c:pt idx="59035">
                  <c:v>06:55:51</c:v>
                </c:pt>
                <c:pt idx="59036">
                  <c:v>06:55:52</c:v>
                </c:pt>
                <c:pt idx="59037">
                  <c:v>06:55:53</c:v>
                </c:pt>
                <c:pt idx="59038">
                  <c:v>06:55:54</c:v>
                </c:pt>
                <c:pt idx="59039">
                  <c:v>06:55:55</c:v>
                </c:pt>
                <c:pt idx="59040">
                  <c:v>06:55:56</c:v>
                </c:pt>
                <c:pt idx="59041">
                  <c:v>06:55:57</c:v>
                </c:pt>
                <c:pt idx="59042">
                  <c:v>06:55:58</c:v>
                </c:pt>
                <c:pt idx="59043">
                  <c:v>06:55:59</c:v>
                </c:pt>
                <c:pt idx="59044">
                  <c:v>06:56:00</c:v>
                </c:pt>
                <c:pt idx="59045">
                  <c:v>06:56:01</c:v>
                </c:pt>
                <c:pt idx="59046">
                  <c:v>06:56:02</c:v>
                </c:pt>
                <c:pt idx="59047">
                  <c:v>06:56:03</c:v>
                </c:pt>
                <c:pt idx="59048">
                  <c:v>06:56:04</c:v>
                </c:pt>
                <c:pt idx="59049">
                  <c:v>06:56:05</c:v>
                </c:pt>
                <c:pt idx="59050">
                  <c:v>06:56:06</c:v>
                </c:pt>
                <c:pt idx="59051">
                  <c:v>06:56:07</c:v>
                </c:pt>
                <c:pt idx="59052">
                  <c:v>06:56:08</c:v>
                </c:pt>
                <c:pt idx="59053">
                  <c:v>06:56:09</c:v>
                </c:pt>
                <c:pt idx="59054">
                  <c:v>06:56:10</c:v>
                </c:pt>
                <c:pt idx="59055">
                  <c:v>06:56:11</c:v>
                </c:pt>
                <c:pt idx="59056">
                  <c:v>06:56:12</c:v>
                </c:pt>
                <c:pt idx="59057">
                  <c:v>06:56:13</c:v>
                </c:pt>
                <c:pt idx="59058">
                  <c:v>06:56:14</c:v>
                </c:pt>
                <c:pt idx="59059">
                  <c:v>06:56:15</c:v>
                </c:pt>
                <c:pt idx="59060">
                  <c:v>06:56:16</c:v>
                </c:pt>
                <c:pt idx="59061">
                  <c:v>06:56:17</c:v>
                </c:pt>
                <c:pt idx="59062">
                  <c:v>06:56:18</c:v>
                </c:pt>
                <c:pt idx="59063">
                  <c:v>06:56:19</c:v>
                </c:pt>
                <c:pt idx="59064">
                  <c:v>06:56:20</c:v>
                </c:pt>
                <c:pt idx="59065">
                  <c:v>06:56:21</c:v>
                </c:pt>
                <c:pt idx="59066">
                  <c:v>06:56:22</c:v>
                </c:pt>
                <c:pt idx="59067">
                  <c:v>06:56:23</c:v>
                </c:pt>
                <c:pt idx="59068">
                  <c:v>06:56:24</c:v>
                </c:pt>
                <c:pt idx="59069">
                  <c:v>06:56:25</c:v>
                </c:pt>
                <c:pt idx="59070">
                  <c:v>06:56:26</c:v>
                </c:pt>
                <c:pt idx="59071">
                  <c:v>06:56:27</c:v>
                </c:pt>
                <c:pt idx="59072">
                  <c:v>06:56:28</c:v>
                </c:pt>
                <c:pt idx="59073">
                  <c:v>06:56:29</c:v>
                </c:pt>
                <c:pt idx="59074">
                  <c:v>06:56:30</c:v>
                </c:pt>
                <c:pt idx="59075">
                  <c:v>06:56:31</c:v>
                </c:pt>
                <c:pt idx="59076">
                  <c:v>06:56:32</c:v>
                </c:pt>
                <c:pt idx="59077">
                  <c:v>06:56:33</c:v>
                </c:pt>
                <c:pt idx="59078">
                  <c:v>06:56:34</c:v>
                </c:pt>
                <c:pt idx="59079">
                  <c:v>06:56:35</c:v>
                </c:pt>
                <c:pt idx="59080">
                  <c:v>06:56:36</c:v>
                </c:pt>
                <c:pt idx="59081">
                  <c:v>06:56:37</c:v>
                </c:pt>
                <c:pt idx="59082">
                  <c:v>06:56:38</c:v>
                </c:pt>
                <c:pt idx="59083">
                  <c:v>06:56:39</c:v>
                </c:pt>
                <c:pt idx="59084">
                  <c:v>06:56:40</c:v>
                </c:pt>
                <c:pt idx="59085">
                  <c:v>06:56:41</c:v>
                </c:pt>
                <c:pt idx="59086">
                  <c:v>06:56:42</c:v>
                </c:pt>
                <c:pt idx="59087">
                  <c:v>06:56:43</c:v>
                </c:pt>
                <c:pt idx="59088">
                  <c:v>06:56:44</c:v>
                </c:pt>
                <c:pt idx="59089">
                  <c:v>06:56:45</c:v>
                </c:pt>
                <c:pt idx="59090">
                  <c:v>06:56:46</c:v>
                </c:pt>
                <c:pt idx="59091">
                  <c:v>06:56:47</c:v>
                </c:pt>
                <c:pt idx="59092">
                  <c:v>06:56:48</c:v>
                </c:pt>
                <c:pt idx="59093">
                  <c:v>06:56:49</c:v>
                </c:pt>
                <c:pt idx="59094">
                  <c:v>06:56:50</c:v>
                </c:pt>
                <c:pt idx="59095">
                  <c:v>06:56:51</c:v>
                </c:pt>
                <c:pt idx="59096">
                  <c:v>06:56:52</c:v>
                </c:pt>
                <c:pt idx="59097">
                  <c:v>06:56:53</c:v>
                </c:pt>
                <c:pt idx="59098">
                  <c:v>06:56:54</c:v>
                </c:pt>
                <c:pt idx="59099">
                  <c:v>06:56:55</c:v>
                </c:pt>
                <c:pt idx="59100">
                  <c:v>06:56:56</c:v>
                </c:pt>
                <c:pt idx="59101">
                  <c:v>06:56:57</c:v>
                </c:pt>
                <c:pt idx="59102">
                  <c:v>06:56:58</c:v>
                </c:pt>
                <c:pt idx="59103">
                  <c:v>06:56:59</c:v>
                </c:pt>
                <c:pt idx="59104">
                  <c:v>06:57:00</c:v>
                </c:pt>
                <c:pt idx="59105">
                  <c:v>06:57:01</c:v>
                </c:pt>
                <c:pt idx="59106">
                  <c:v>06:57:02</c:v>
                </c:pt>
                <c:pt idx="59107">
                  <c:v>06:57:03</c:v>
                </c:pt>
                <c:pt idx="59108">
                  <c:v>06:57:04</c:v>
                </c:pt>
                <c:pt idx="59109">
                  <c:v>06:57:05</c:v>
                </c:pt>
                <c:pt idx="59110">
                  <c:v>06:57:06</c:v>
                </c:pt>
                <c:pt idx="59111">
                  <c:v>06:57:07</c:v>
                </c:pt>
                <c:pt idx="59112">
                  <c:v>06:57:08</c:v>
                </c:pt>
                <c:pt idx="59113">
                  <c:v>06:57:09</c:v>
                </c:pt>
                <c:pt idx="59114">
                  <c:v>06:57:10</c:v>
                </c:pt>
                <c:pt idx="59115">
                  <c:v>06:57:11</c:v>
                </c:pt>
                <c:pt idx="59116">
                  <c:v>06:57:12</c:v>
                </c:pt>
                <c:pt idx="59117">
                  <c:v>06:57:13</c:v>
                </c:pt>
                <c:pt idx="59118">
                  <c:v>06:57:14</c:v>
                </c:pt>
                <c:pt idx="59119">
                  <c:v>06:57:15</c:v>
                </c:pt>
                <c:pt idx="59120">
                  <c:v>06:57:16</c:v>
                </c:pt>
                <c:pt idx="59121">
                  <c:v>06:57:17</c:v>
                </c:pt>
                <c:pt idx="59122">
                  <c:v>06:57:18</c:v>
                </c:pt>
                <c:pt idx="59123">
                  <c:v>06:57:19</c:v>
                </c:pt>
                <c:pt idx="59124">
                  <c:v>06:57:20</c:v>
                </c:pt>
                <c:pt idx="59125">
                  <c:v>06:57:21</c:v>
                </c:pt>
                <c:pt idx="59126">
                  <c:v>06:57:22</c:v>
                </c:pt>
                <c:pt idx="59127">
                  <c:v>06:57:23</c:v>
                </c:pt>
                <c:pt idx="59128">
                  <c:v>06:57:24</c:v>
                </c:pt>
                <c:pt idx="59129">
                  <c:v>06:57:25</c:v>
                </c:pt>
                <c:pt idx="59130">
                  <c:v>06:57:26</c:v>
                </c:pt>
                <c:pt idx="59131">
                  <c:v>06:57:27</c:v>
                </c:pt>
                <c:pt idx="59132">
                  <c:v>06:57:28</c:v>
                </c:pt>
                <c:pt idx="59133">
                  <c:v>06:57:29</c:v>
                </c:pt>
                <c:pt idx="59134">
                  <c:v>06:57:30</c:v>
                </c:pt>
                <c:pt idx="59135">
                  <c:v>06:57:31</c:v>
                </c:pt>
                <c:pt idx="59136">
                  <c:v>06:57:32</c:v>
                </c:pt>
                <c:pt idx="59137">
                  <c:v>06:57:33</c:v>
                </c:pt>
                <c:pt idx="59138">
                  <c:v>06:57:34</c:v>
                </c:pt>
                <c:pt idx="59139">
                  <c:v>06:57:35</c:v>
                </c:pt>
                <c:pt idx="59140">
                  <c:v>06:57:36</c:v>
                </c:pt>
                <c:pt idx="59141">
                  <c:v>06:57:37</c:v>
                </c:pt>
                <c:pt idx="59142">
                  <c:v>06:57:38</c:v>
                </c:pt>
                <c:pt idx="59143">
                  <c:v>06:57:39</c:v>
                </c:pt>
                <c:pt idx="59144">
                  <c:v>06:57:40</c:v>
                </c:pt>
                <c:pt idx="59145">
                  <c:v>06:57:41</c:v>
                </c:pt>
                <c:pt idx="59146">
                  <c:v>06:57:42</c:v>
                </c:pt>
                <c:pt idx="59147">
                  <c:v>06:57:43</c:v>
                </c:pt>
                <c:pt idx="59148">
                  <c:v>06:57:44</c:v>
                </c:pt>
                <c:pt idx="59149">
                  <c:v>06:57:45</c:v>
                </c:pt>
                <c:pt idx="59150">
                  <c:v>06:57:46</c:v>
                </c:pt>
                <c:pt idx="59151">
                  <c:v>06:57:47</c:v>
                </c:pt>
                <c:pt idx="59152">
                  <c:v>06:57:48</c:v>
                </c:pt>
                <c:pt idx="59153">
                  <c:v>06:57:49</c:v>
                </c:pt>
                <c:pt idx="59154">
                  <c:v>06:57:50</c:v>
                </c:pt>
                <c:pt idx="59155">
                  <c:v>06:57:51</c:v>
                </c:pt>
                <c:pt idx="59156">
                  <c:v>06:57:52</c:v>
                </c:pt>
                <c:pt idx="59157">
                  <c:v>06:57:53</c:v>
                </c:pt>
                <c:pt idx="59158">
                  <c:v>06:57:54</c:v>
                </c:pt>
                <c:pt idx="59159">
                  <c:v>06:57:55</c:v>
                </c:pt>
                <c:pt idx="59160">
                  <c:v>06:57:56</c:v>
                </c:pt>
                <c:pt idx="59161">
                  <c:v>06:57:57</c:v>
                </c:pt>
                <c:pt idx="59162">
                  <c:v>06:57:58</c:v>
                </c:pt>
                <c:pt idx="59163">
                  <c:v>06:57:59</c:v>
                </c:pt>
                <c:pt idx="59164">
                  <c:v>06:58:00</c:v>
                </c:pt>
                <c:pt idx="59165">
                  <c:v>06:58:01</c:v>
                </c:pt>
                <c:pt idx="59166">
                  <c:v>06:58:02</c:v>
                </c:pt>
                <c:pt idx="59167">
                  <c:v>06:58:03</c:v>
                </c:pt>
                <c:pt idx="59168">
                  <c:v>06:58:04</c:v>
                </c:pt>
                <c:pt idx="59169">
                  <c:v>06:58:05</c:v>
                </c:pt>
                <c:pt idx="59170">
                  <c:v>06:58:06</c:v>
                </c:pt>
                <c:pt idx="59171">
                  <c:v>06:58:07</c:v>
                </c:pt>
                <c:pt idx="59172">
                  <c:v>06:58:08</c:v>
                </c:pt>
                <c:pt idx="59173">
                  <c:v>06:58:09</c:v>
                </c:pt>
                <c:pt idx="59174">
                  <c:v>06:58:10</c:v>
                </c:pt>
                <c:pt idx="59175">
                  <c:v>06:58:11</c:v>
                </c:pt>
                <c:pt idx="59176">
                  <c:v>06:58:12</c:v>
                </c:pt>
                <c:pt idx="59177">
                  <c:v>06:58:13</c:v>
                </c:pt>
                <c:pt idx="59178">
                  <c:v>06:58:14</c:v>
                </c:pt>
                <c:pt idx="59179">
                  <c:v>06:58:15</c:v>
                </c:pt>
                <c:pt idx="59180">
                  <c:v>06:58:16</c:v>
                </c:pt>
                <c:pt idx="59181">
                  <c:v>06:58:17</c:v>
                </c:pt>
                <c:pt idx="59182">
                  <c:v>06:58:18</c:v>
                </c:pt>
                <c:pt idx="59183">
                  <c:v>06:58:19</c:v>
                </c:pt>
                <c:pt idx="59184">
                  <c:v>06:58:20</c:v>
                </c:pt>
                <c:pt idx="59185">
                  <c:v>06:58:21</c:v>
                </c:pt>
                <c:pt idx="59186">
                  <c:v>06:58:22</c:v>
                </c:pt>
                <c:pt idx="59187">
                  <c:v>06:58:23</c:v>
                </c:pt>
                <c:pt idx="59188">
                  <c:v>06:58:24</c:v>
                </c:pt>
                <c:pt idx="59189">
                  <c:v>06:58:25</c:v>
                </c:pt>
                <c:pt idx="59190">
                  <c:v>06:58:26</c:v>
                </c:pt>
                <c:pt idx="59191">
                  <c:v>06:58:27</c:v>
                </c:pt>
                <c:pt idx="59192">
                  <c:v>06:58:28</c:v>
                </c:pt>
                <c:pt idx="59193">
                  <c:v>06:58:29</c:v>
                </c:pt>
                <c:pt idx="59194">
                  <c:v>06:58:30</c:v>
                </c:pt>
                <c:pt idx="59195">
                  <c:v>06:58:31</c:v>
                </c:pt>
                <c:pt idx="59196">
                  <c:v>06:58:32</c:v>
                </c:pt>
                <c:pt idx="59197">
                  <c:v>06:58:33</c:v>
                </c:pt>
                <c:pt idx="59198">
                  <c:v>06:58:34</c:v>
                </c:pt>
                <c:pt idx="59199">
                  <c:v>06:58:35</c:v>
                </c:pt>
                <c:pt idx="59200">
                  <c:v>06:58:36</c:v>
                </c:pt>
                <c:pt idx="59201">
                  <c:v>06:58:37</c:v>
                </c:pt>
                <c:pt idx="59202">
                  <c:v>06:58:38</c:v>
                </c:pt>
                <c:pt idx="59203">
                  <c:v>06:58:39</c:v>
                </c:pt>
                <c:pt idx="59204">
                  <c:v>06:58:40</c:v>
                </c:pt>
                <c:pt idx="59205">
                  <c:v>06:58:41</c:v>
                </c:pt>
                <c:pt idx="59206">
                  <c:v>06:58:42</c:v>
                </c:pt>
                <c:pt idx="59207">
                  <c:v>06:58:43</c:v>
                </c:pt>
                <c:pt idx="59208">
                  <c:v>06:58:44</c:v>
                </c:pt>
                <c:pt idx="59209">
                  <c:v>06:58:45</c:v>
                </c:pt>
                <c:pt idx="59210">
                  <c:v>06:58:46</c:v>
                </c:pt>
                <c:pt idx="59211">
                  <c:v>06:58:47</c:v>
                </c:pt>
                <c:pt idx="59212">
                  <c:v>06:58:48</c:v>
                </c:pt>
                <c:pt idx="59213">
                  <c:v>06:58:49</c:v>
                </c:pt>
                <c:pt idx="59214">
                  <c:v>06:58:50</c:v>
                </c:pt>
                <c:pt idx="59215">
                  <c:v>06:58:51</c:v>
                </c:pt>
                <c:pt idx="59216">
                  <c:v>06:58:52</c:v>
                </c:pt>
                <c:pt idx="59217">
                  <c:v>06:58:53</c:v>
                </c:pt>
                <c:pt idx="59218">
                  <c:v>06:58:54</c:v>
                </c:pt>
                <c:pt idx="59219">
                  <c:v>06:58:55</c:v>
                </c:pt>
                <c:pt idx="59220">
                  <c:v>06:58:56</c:v>
                </c:pt>
                <c:pt idx="59221">
                  <c:v>06:58:57</c:v>
                </c:pt>
                <c:pt idx="59222">
                  <c:v>06:58:58</c:v>
                </c:pt>
                <c:pt idx="59223">
                  <c:v>06:58:59</c:v>
                </c:pt>
                <c:pt idx="59224">
                  <c:v>06:59:00</c:v>
                </c:pt>
                <c:pt idx="59225">
                  <c:v>06:59:01</c:v>
                </c:pt>
                <c:pt idx="59226">
                  <c:v>06:59:02</c:v>
                </c:pt>
                <c:pt idx="59227">
                  <c:v>06:59:03</c:v>
                </c:pt>
                <c:pt idx="59228">
                  <c:v>06:59:04</c:v>
                </c:pt>
                <c:pt idx="59229">
                  <c:v>06:59:05</c:v>
                </c:pt>
                <c:pt idx="59230">
                  <c:v>06:59:06</c:v>
                </c:pt>
                <c:pt idx="59231">
                  <c:v>06:59:07</c:v>
                </c:pt>
                <c:pt idx="59232">
                  <c:v>06:59:08</c:v>
                </c:pt>
                <c:pt idx="59233">
                  <c:v>06:59:09</c:v>
                </c:pt>
                <c:pt idx="59234">
                  <c:v>06:59:10</c:v>
                </c:pt>
                <c:pt idx="59235">
                  <c:v>06:59:11</c:v>
                </c:pt>
                <c:pt idx="59236">
                  <c:v>06:59:12</c:v>
                </c:pt>
                <c:pt idx="59237">
                  <c:v>06:59:13</c:v>
                </c:pt>
                <c:pt idx="59238">
                  <c:v>06:59:14</c:v>
                </c:pt>
                <c:pt idx="59239">
                  <c:v>06:59:15</c:v>
                </c:pt>
                <c:pt idx="59240">
                  <c:v>06:59:16</c:v>
                </c:pt>
                <c:pt idx="59241">
                  <c:v>06:59:17</c:v>
                </c:pt>
                <c:pt idx="59242">
                  <c:v>06:59:18</c:v>
                </c:pt>
                <c:pt idx="59243">
                  <c:v>06:59:19</c:v>
                </c:pt>
                <c:pt idx="59244">
                  <c:v>06:59:20</c:v>
                </c:pt>
                <c:pt idx="59245">
                  <c:v>06:59:21</c:v>
                </c:pt>
                <c:pt idx="59246">
                  <c:v>06:59:22</c:v>
                </c:pt>
                <c:pt idx="59247">
                  <c:v>06:59:23</c:v>
                </c:pt>
                <c:pt idx="59248">
                  <c:v>06:59:24</c:v>
                </c:pt>
                <c:pt idx="59249">
                  <c:v>06:59:25</c:v>
                </c:pt>
                <c:pt idx="59250">
                  <c:v>06:59:26</c:v>
                </c:pt>
                <c:pt idx="59251">
                  <c:v>06:59:27</c:v>
                </c:pt>
                <c:pt idx="59252">
                  <c:v>06:59:28</c:v>
                </c:pt>
                <c:pt idx="59253">
                  <c:v>06:59:29</c:v>
                </c:pt>
                <c:pt idx="59254">
                  <c:v>06:59:30</c:v>
                </c:pt>
                <c:pt idx="59255">
                  <c:v>06:59:31</c:v>
                </c:pt>
                <c:pt idx="59256">
                  <c:v>06:59:32</c:v>
                </c:pt>
                <c:pt idx="59257">
                  <c:v>06:59:33</c:v>
                </c:pt>
                <c:pt idx="59258">
                  <c:v>06:59:34</c:v>
                </c:pt>
                <c:pt idx="59259">
                  <c:v>06:59:35</c:v>
                </c:pt>
                <c:pt idx="59260">
                  <c:v>06:59:36</c:v>
                </c:pt>
                <c:pt idx="59261">
                  <c:v>06:59:37</c:v>
                </c:pt>
                <c:pt idx="59262">
                  <c:v>06:59:38</c:v>
                </c:pt>
                <c:pt idx="59263">
                  <c:v>06:59:39</c:v>
                </c:pt>
                <c:pt idx="59264">
                  <c:v>06:59:40</c:v>
                </c:pt>
                <c:pt idx="59265">
                  <c:v>06:59:41</c:v>
                </c:pt>
                <c:pt idx="59266">
                  <c:v>06:59:42</c:v>
                </c:pt>
                <c:pt idx="59267">
                  <c:v>06:59:43</c:v>
                </c:pt>
                <c:pt idx="59268">
                  <c:v>06:59:44</c:v>
                </c:pt>
                <c:pt idx="59269">
                  <c:v>06:59:45</c:v>
                </c:pt>
                <c:pt idx="59270">
                  <c:v>06:59:46</c:v>
                </c:pt>
                <c:pt idx="59271">
                  <c:v>06:59:47</c:v>
                </c:pt>
                <c:pt idx="59272">
                  <c:v>06:59:48</c:v>
                </c:pt>
                <c:pt idx="59273">
                  <c:v>06:59:49</c:v>
                </c:pt>
                <c:pt idx="59274">
                  <c:v>06:59:50</c:v>
                </c:pt>
                <c:pt idx="59275">
                  <c:v>06:59:51</c:v>
                </c:pt>
                <c:pt idx="59276">
                  <c:v>06:59:52</c:v>
                </c:pt>
                <c:pt idx="59277">
                  <c:v>06:59:53</c:v>
                </c:pt>
                <c:pt idx="59278">
                  <c:v>06:59:54</c:v>
                </c:pt>
                <c:pt idx="59279">
                  <c:v>06:59:55</c:v>
                </c:pt>
                <c:pt idx="59280">
                  <c:v>06:59:56</c:v>
                </c:pt>
                <c:pt idx="59281">
                  <c:v>06:59:57</c:v>
                </c:pt>
                <c:pt idx="59282">
                  <c:v>06:59:58</c:v>
                </c:pt>
                <c:pt idx="59283">
                  <c:v>06:59:59</c:v>
                </c:pt>
                <c:pt idx="59284">
                  <c:v>07:00:00</c:v>
                </c:pt>
                <c:pt idx="59285">
                  <c:v>07:00:01</c:v>
                </c:pt>
                <c:pt idx="59286">
                  <c:v>07:00:02</c:v>
                </c:pt>
                <c:pt idx="59287">
                  <c:v>07:00:03</c:v>
                </c:pt>
                <c:pt idx="59288">
                  <c:v>07:00:04</c:v>
                </c:pt>
                <c:pt idx="59289">
                  <c:v>07:00:05</c:v>
                </c:pt>
                <c:pt idx="59290">
                  <c:v>07:00:06</c:v>
                </c:pt>
                <c:pt idx="59291">
                  <c:v>07:00:07</c:v>
                </c:pt>
                <c:pt idx="59292">
                  <c:v>07:00:08</c:v>
                </c:pt>
                <c:pt idx="59293">
                  <c:v>07:00:09</c:v>
                </c:pt>
                <c:pt idx="59294">
                  <c:v>07:00:10</c:v>
                </c:pt>
                <c:pt idx="59295">
                  <c:v>07:00:11</c:v>
                </c:pt>
                <c:pt idx="59296">
                  <c:v>07:00:12</c:v>
                </c:pt>
                <c:pt idx="59297">
                  <c:v>07:00:13</c:v>
                </c:pt>
                <c:pt idx="59298">
                  <c:v>07:00:14</c:v>
                </c:pt>
                <c:pt idx="59299">
                  <c:v>07:00:15</c:v>
                </c:pt>
                <c:pt idx="59300">
                  <c:v>07:00:16</c:v>
                </c:pt>
                <c:pt idx="59301">
                  <c:v>07:00:17</c:v>
                </c:pt>
                <c:pt idx="59302">
                  <c:v>07:00:18</c:v>
                </c:pt>
                <c:pt idx="59303">
                  <c:v>07:00:19</c:v>
                </c:pt>
                <c:pt idx="59304">
                  <c:v>07:00:20</c:v>
                </c:pt>
                <c:pt idx="59305">
                  <c:v>07:00:21</c:v>
                </c:pt>
                <c:pt idx="59306">
                  <c:v>07:00:22</c:v>
                </c:pt>
                <c:pt idx="59307">
                  <c:v>07:00:23</c:v>
                </c:pt>
                <c:pt idx="59308">
                  <c:v>07:00:24</c:v>
                </c:pt>
                <c:pt idx="59309">
                  <c:v>07:00:25</c:v>
                </c:pt>
                <c:pt idx="59310">
                  <c:v>07:00:26</c:v>
                </c:pt>
                <c:pt idx="59311">
                  <c:v>07:00:27</c:v>
                </c:pt>
                <c:pt idx="59312">
                  <c:v>07:00:28</c:v>
                </c:pt>
                <c:pt idx="59313">
                  <c:v>07:00:29</c:v>
                </c:pt>
                <c:pt idx="59314">
                  <c:v>07:00:30</c:v>
                </c:pt>
                <c:pt idx="59315">
                  <c:v>07:00:31</c:v>
                </c:pt>
                <c:pt idx="59316">
                  <c:v>07:00:32</c:v>
                </c:pt>
                <c:pt idx="59317">
                  <c:v>07:00:33</c:v>
                </c:pt>
                <c:pt idx="59318">
                  <c:v>07:00:34</c:v>
                </c:pt>
                <c:pt idx="59319">
                  <c:v>07:00:35</c:v>
                </c:pt>
                <c:pt idx="59320">
                  <c:v>07:00:36</c:v>
                </c:pt>
                <c:pt idx="59321">
                  <c:v>07:00:37</c:v>
                </c:pt>
                <c:pt idx="59322">
                  <c:v>07:00:38</c:v>
                </c:pt>
                <c:pt idx="59323">
                  <c:v>07:00:39</c:v>
                </c:pt>
                <c:pt idx="59324">
                  <c:v>07:00:40</c:v>
                </c:pt>
                <c:pt idx="59325">
                  <c:v>07:00:41</c:v>
                </c:pt>
                <c:pt idx="59326">
                  <c:v>07:00:42</c:v>
                </c:pt>
                <c:pt idx="59327">
                  <c:v>07:00:43</c:v>
                </c:pt>
                <c:pt idx="59328">
                  <c:v>07:00:44</c:v>
                </c:pt>
                <c:pt idx="59329">
                  <c:v>07:00:45</c:v>
                </c:pt>
                <c:pt idx="59330">
                  <c:v>07:00:46</c:v>
                </c:pt>
                <c:pt idx="59331">
                  <c:v>07:00:47</c:v>
                </c:pt>
                <c:pt idx="59332">
                  <c:v>07:00:48</c:v>
                </c:pt>
                <c:pt idx="59333">
                  <c:v>07:00:49</c:v>
                </c:pt>
                <c:pt idx="59334">
                  <c:v>07:00:50</c:v>
                </c:pt>
                <c:pt idx="59335">
                  <c:v>07:00:51</c:v>
                </c:pt>
                <c:pt idx="59336">
                  <c:v>07:00:52</c:v>
                </c:pt>
                <c:pt idx="59337">
                  <c:v>07:00:53</c:v>
                </c:pt>
                <c:pt idx="59338">
                  <c:v>07:00:54</c:v>
                </c:pt>
                <c:pt idx="59339">
                  <c:v>07:00:55</c:v>
                </c:pt>
                <c:pt idx="59340">
                  <c:v>07:00:56</c:v>
                </c:pt>
                <c:pt idx="59341">
                  <c:v>07:00:57</c:v>
                </c:pt>
                <c:pt idx="59342">
                  <c:v>07:00:58</c:v>
                </c:pt>
                <c:pt idx="59343">
                  <c:v>07:00:59</c:v>
                </c:pt>
                <c:pt idx="59344">
                  <c:v>07:01:00</c:v>
                </c:pt>
                <c:pt idx="59345">
                  <c:v>07:01:01</c:v>
                </c:pt>
                <c:pt idx="59346">
                  <c:v>07:01:02</c:v>
                </c:pt>
                <c:pt idx="59347">
                  <c:v>07:01:03</c:v>
                </c:pt>
                <c:pt idx="59348">
                  <c:v>07:01:04</c:v>
                </c:pt>
                <c:pt idx="59349">
                  <c:v>07:01:05</c:v>
                </c:pt>
                <c:pt idx="59350">
                  <c:v>07:01:06</c:v>
                </c:pt>
                <c:pt idx="59351">
                  <c:v>07:01:07</c:v>
                </c:pt>
                <c:pt idx="59352">
                  <c:v>07:01:08</c:v>
                </c:pt>
                <c:pt idx="59353">
                  <c:v>07:01:09</c:v>
                </c:pt>
                <c:pt idx="59354">
                  <c:v>07:01:10</c:v>
                </c:pt>
                <c:pt idx="59355">
                  <c:v>07:01:11</c:v>
                </c:pt>
                <c:pt idx="59356">
                  <c:v>07:01:12</c:v>
                </c:pt>
                <c:pt idx="59357">
                  <c:v>07:01:13</c:v>
                </c:pt>
                <c:pt idx="59358">
                  <c:v>07:01:14</c:v>
                </c:pt>
                <c:pt idx="59359">
                  <c:v>07:01:15</c:v>
                </c:pt>
                <c:pt idx="59360">
                  <c:v>07:01:16</c:v>
                </c:pt>
                <c:pt idx="59361">
                  <c:v>07:01:17</c:v>
                </c:pt>
                <c:pt idx="59362">
                  <c:v>07:01:18</c:v>
                </c:pt>
                <c:pt idx="59363">
                  <c:v>07:01:19</c:v>
                </c:pt>
                <c:pt idx="59364">
                  <c:v>07:01:20</c:v>
                </c:pt>
                <c:pt idx="59365">
                  <c:v>07:01:21</c:v>
                </c:pt>
                <c:pt idx="59366">
                  <c:v>07:01:22</c:v>
                </c:pt>
                <c:pt idx="59367">
                  <c:v>07:01:23</c:v>
                </c:pt>
                <c:pt idx="59368">
                  <c:v>07:01:24</c:v>
                </c:pt>
                <c:pt idx="59369">
                  <c:v>07:01:25</c:v>
                </c:pt>
                <c:pt idx="59370">
                  <c:v>07:01:26</c:v>
                </c:pt>
                <c:pt idx="59371">
                  <c:v>07:01:27</c:v>
                </c:pt>
                <c:pt idx="59372">
                  <c:v>07:01:28</c:v>
                </c:pt>
                <c:pt idx="59373">
                  <c:v>07:01:29</c:v>
                </c:pt>
                <c:pt idx="59374">
                  <c:v>07:01:30</c:v>
                </c:pt>
                <c:pt idx="59375">
                  <c:v>07:01:31</c:v>
                </c:pt>
                <c:pt idx="59376">
                  <c:v>07:01:32</c:v>
                </c:pt>
                <c:pt idx="59377">
                  <c:v>07:01:33</c:v>
                </c:pt>
                <c:pt idx="59378">
                  <c:v>07:01:34</c:v>
                </c:pt>
                <c:pt idx="59379">
                  <c:v>07:01:35</c:v>
                </c:pt>
                <c:pt idx="59380">
                  <c:v>07:01:36</c:v>
                </c:pt>
                <c:pt idx="59381">
                  <c:v>07:01:37</c:v>
                </c:pt>
                <c:pt idx="59382">
                  <c:v>07:01:38</c:v>
                </c:pt>
                <c:pt idx="59383">
                  <c:v>07:01:39</c:v>
                </c:pt>
                <c:pt idx="59384">
                  <c:v>07:01:40</c:v>
                </c:pt>
                <c:pt idx="59385">
                  <c:v>07:01:41</c:v>
                </c:pt>
                <c:pt idx="59386">
                  <c:v>07:01:42</c:v>
                </c:pt>
                <c:pt idx="59387">
                  <c:v>07:01:43</c:v>
                </c:pt>
                <c:pt idx="59388">
                  <c:v>07:01:44</c:v>
                </c:pt>
                <c:pt idx="59389">
                  <c:v>07:01:45</c:v>
                </c:pt>
                <c:pt idx="59390">
                  <c:v>07:01:46</c:v>
                </c:pt>
                <c:pt idx="59391">
                  <c:v>07:01:47</c:v>
                </c:pt>
                <c:pt idx="59392">
                  <c:v>07:01:48</c:v>
                </c:pt>
                <c:pt idx="59393">
                  <c:v>07:01:49</c:v>
                </c:pt>
                <c:pt idx="59394">
                  <c:v>07:01:50</c:v>
                </c:pt>
                <c:pt idx="59395">
                  <c:v>07:01:51</c:v>
                </c:pt>
                <c:pt idx="59396">
                  <c:v>07:01:52</c:v>
                </c:pt>
                <c:pt idx="59397">
                  <c:v>07:01:53</c:v>
                </c:pt>
                <c:pt idx="59398">
                  <c:v>07:01:54</c:v>
                </c:pt>
                <c:pt idx="59399">
                  <c:v>07:01:55</c:v>
                </c:pt>
                <c:pt idx="59400">
                  <c:v>07:01:56</c:v>
                </c:pt>
                <c:pt idx="59401">
                  <c:v>07:01:57</c:v>
                </c:pt>
                <c:pt idx="59402">
                  <c:v>07:01:58</c:v>
                </c:pt>
                <c:pt idx="59403">
                  <c:v>07:01:59</c:v>
                </c:pt>
                <c:pt idx="59404">
                  <c:v>07:02:00</c:v>
                </c:pt>
                <c:pt idx="59405">
                  <c:v>07:02:01</c:v>
                </c:pt>
                <c:pt idx="59406">
                  <c:v>07:02:02</c:v>
                </c:pt>
                <c:pt idx="59407">
                  <c:v>07:02:03</c:v>
                </c:pt>
                <c:pt idx="59408">
                  <c:v>07:02:04</c:v>
                </c:pt>
                <c:pt idx="59409">
                  <c:v>07:02:05</c:v>
                </c:pt>
                <c:pt idx="59410">
                  <c:v>07:02:06</c:v>
                </c:pt>
                <c:pt idx="59411">
                  <c:v>07:02:07</c:v>
                </c:pt>
                <c:pt idx="59412">
                  <c:v>07:02:08</c:v>
                </c:pt>
                <c:pt idx="59413">
                  <c:v>07:02:09</c:v>
                </c:pt>
                <c:pt idx="59414">
                  <c:v>07:02:10</c:v>
                </c:pt>
                <c:pt idx="59415">
                  <c:v>07:02:11</c:v>
                </c:pt>
                <c:pt idx="59416">
                  <c:v>07:02:12</c:v>
                </c:pt>
                <c:pt idx="59417">
                  <c:v>07:02:13</c:v>
                </c:pt>
                <c:pt idx="59418">
                  <c:v>07:02:14</c:v>
                </c:pt>
                <c:pt idx="59419">
                  <c:v>07:02:15</c:v>
                </c:pt>
                <c:pt idx="59420">
                  <c:v>07:02:16</c:v>
                </c:pt>
                <c:pt idx="59421">
                  <c:v>07:02:17</c:v>
                </c:pt>
                <c:pt idx="59422">
                  <c:v>07:02:18</c:v>
                </c:pt>
                <c:pt idx="59423">
                  <c:v>07:02:19</c:v>
                </c:pt>
                <c:pt idx="59424">
                  <c:v>07:02:20</c:v>
                </c:pt>
                <c:pt idx="59425">
                  <c:v>07:02:21</c:v>
                </c:pt>
                <c:pt idx="59426">
                  <c:v>07:02:22</c:v>
                </c:pt>
                <c:pt idx="59427">
                  <c:v>07:02:23</c:v>
                </c:pt>
                <c:pt idx="59428">
                  <c:v>07:02:24</c:v>
                </c:pt>
                <c:pt idx="59429">
                  <c:v>07:02:25</c:v>
                </c:pt>
                <c:pt idx="59430">
                  <c:v>07:02:26</c:v>
                </c:pt>
                <c:pt idx="59431">
                  <c:v>07:02:27</c:v>
                </c:pt>
                <c:pt idx="59432">
                  <c:v>07:02:28</c:v>
                </c:pt>
                <c:pt idx="59433">
                  <c:v>07:02:29</c:v>
                </c:pt>
                <c:pt idx="59434">
                  <c:v>07:02:30</c:v>
                </c:pt>
                <c:pt idx="59435">
                  <c:v>07:02:31</c:v>
                </c:pt>
                <c:pt idx="59436">
                  <c:v>07:02:32</c:v>
                </c:pt>
                <c:pt idx="59437">
                  <c:v>07:02:33</c:v>
                </c:pt>
                <c:pt idx="59438">
                  <c:v>07:02:34</c:v>
                </c:pt>
                <c:pt idx="59439">
                  <c:v>07:02:35</c:v>
                </c:pt>
                <c:pt idx="59440">
                  <c:v>07:02:36</c:v>
                </c:pt>
                <c:pt idx="59441">
                  <c:v>07:02:37</c:v>
                </c:pt>
                <c:pt idx="59442">
                  <c:v>07:02:38</c:v>
                </c:pt>
                <c:pt idx="59443">
                  <c:v>07:02:39</c:v>
                </c:pt>
                <c:pt idx="59444">
                  <c:v>07:02:40</c:v>
                </c:pt>
                <c:pt idx="59445">
                  <c:v>07:02:41</c:v>
                </c:pt>
                <c:pt idx="59446">
                  <c:v>07:02:42</c:v>
                </c:pt>
                <c:pt idx="59447">
                  <c:v>07:02:43</c:v>
                </c:pt>
                <c:pt idx="59448">
                  <c:v>07:02:44</c:v>
                </c:pt>
                <c:pt idx="59449">
                  <c:v>07:02:45</c:v>
                </c:pt>
                <c:pt idx="59450">
                  <c:v>07:02:46</c:v>
                </c:pt>
                <c:pt idx="59451">
                  <c:v>07:02:47</c:v>
                </c:pt>
                <c:pt idx="59452">
                  <c:v>07:02:48</c:v>
                </c:pt>
                <c:pt idx="59453">
                  <c:v>07:02:49</c:v>
                </c:pt>
                <c:pt idx="59454">
                  <c:v>07:02:50</c:v>
                </c:pt>
                <c:pt idx="59455">
                  <c:v>07:02:51</c:v>
                </c:pt>
                <c:pt idx="59456">
                  <c:v>07:02:52</c:v>
                </c:pt>
                <c:pt idx="59457">
                  <c:v>07:02:53</c:v>
                </c:pt>
                <c:pt idx="59458">
                  <c:v>07:02:54</c:v>
                </c:pt>
                <c:pt idx="59459">
                  <c:v>07:02:55</c:v>
                </c:pt>
                <c:pt idx="59460">
                  <c:v>07:02:56</c:v>
                </c:pt>
                <c:pt idx="59461">
                  <c:v>07:02:57</c:v>
                </c:pt>
                <c:pt idx="59462">
                  <c:v>07:02:58</c:v>
                </c:pt>
                <c:pt idx="59463">
                  <c:v>07:02:59</c:v>
                </c:pt>
                <c:pt idx="59464">
                  <c:v>07:03:00</c:v>
                </c:pt>
                <c:pt idx="59465">
                  <c:v>07:03:01</c:v>
                </c:pt>
                <c:pt idx="59466">
                  <c:v>07:03:02</c:v>
                </c:pt>
                <c:pt idx="59467">
                  <c:v>07:03:03</c:v>
                </c:pt>
                <c:pt idx="59468">
                  <c:v>07:03:04</c:v>
                </c:pt>
                <c:pt idx="59469">
                  <c:v>07:03:05</c:v>
                </c:pt>
                <c:pt idx="59470">
                  <c:v>07:03:06</c:v>
                </c:pt>
                <c:pt idx="59471">
                  <c:v>07:03:07</c:v>
                </c:pt>
                <c:pt idx="59472">
                  <c:v>07:03:08</c:v>
                </c:pt>
                <c:pt idx="59473">
                  <c:v>07:03:09</c:v>
                </c:pt>
                <c:pt idx="59474">
                  <c:v>07:03:10</c:v>
                </c:pt>
                <c:pt idx="59475">
                  <c:v>07:03:11</c:v>
                </c:pt>
                <c:pt idx="59476">
                  <c:v>07:03:12</c:v>
                </c:pt>
                <c:pt idx="59477">
                  <c:v>07:03:13</c:v>
                </c:pt>
                <c:pt idx="59478">
                  <c:v>07:03:14</c:v>
                </c:pt>
                <c:pt idx="59479">
                  <c:v>07:03:15</c:v>
                </c:pt>
                <c:pt idx="59480">
                  <c:v>07:03:16</c:v>
                </c:pt>
                <c:pt idx="59481">
                  <c:v>07:03:17</c:v>
                </c:pt>
                <c:pt idx="59482">
                  <c:v>07:03:18</c:v>
                </c:pt>
                <c:pt idx="59483">
                  <c:v>07:03:19</c:v>
                </c:pt>
                <c:pt idx="59484">
                  <c:v>07:03:20</c:v>
                </c:pt>
                <c:pt idx="59485">
                  <c:v>07:03:21</c:v>
                </c:pt>
                <c:pt idx="59486">
                  <c:v>07:03:22</c:v>
                </c:pt>
                <c:pt idx="59487">
                  <c:v>07:03:23</c:v>
                </c:pt>
                <c:pt idx="59488">
                  <c:v>07:03:24</c:v>
                </c:pt>
                <c:pt idx="59489">
                  <c:v>07:03:25</c:v>
                </c:pt>
                <c:pt idx="59490">
                  <c:v>07:03:26</c:v>
                </c:pt>
                <c:pt idx="59491">
                  <c:v>07:03:27</c:v>
                </c:pt>
                <c:pt idx="59492">
                  <c:v>07:03:28</c:v>
                </c:pt>
                <c:pt idx="59493">
                  <c:v>07:03:29</c:v>
                </c:pt>
                <c:pt idx="59494">
                  <c:v>07:03:30</c:v>
                </c:pt>
                <c:pt idx="59495">
                  <c:v>07:03:31</c:v>
                </c:pt>
                <c:pt idx="59496">
                  <c:v>07:03:32</c:v>
                </c:pt>
                <c:pt idx="59497">
                  <c:v>07:03:33</c:v>
                </c:pt>
                <c:pt idx="59498">
                  <c:v>07:03:34</c:v>
                </c:pt>
                <c:pt idx="59499">
                  <c:v>07:03:35</c:v>
                </c:pt>
                <c:pt idx="59500">
                  <c:v>07:03:36</c:v>
                </c:pt>
                <c:pt idx="59501">
                  <c:v>07:03:37</c:v>
                </c:pt>
                <c:pt idx="59502">
                  <c:v>07:03:38</c:v>
                </c:pt>
                <c:pt idx="59503">
                  <c:v>07:03:39</c:v>
                </c:pt>
                <c:pt idx="59504">
                  <c:v>07:03:40</c:v>
                </c:pt>
                <c:pt idx="59505">
                  <c:v>07:03:41</c:v>
                </c:pt>
                <c:pt idx="59506">
                  <c:v>07:03:42</c:v>
                </c:pt>
                <c:pt idx="59507">
                  <c:v>07:03:43</c:v>
                </c:pt>
                <c:pt idx="59508">
                  <c:v>07:03:44</c:v>
                </c:pt>
                <c:pt idx="59509">
                  <c:v>07:03:45</c:v>
                </c:pt>
                <c:pt idx="59510">
                  <c:v>07:03:46</c:v>
                </c:pt>
                <c:pt idx="59511">
                  <c:v>07:03:47</c:v>
                </c:pt>
                <c:pt idx="59512">
                  <c:v>07:03:48</c:v>
                </c:pt>
                <c:pt idx="59513">
                  <c:v>07:03:49</c:v>
                </c:pt>
                <c:pt idx="59514">
                  <c:v>07:03:50</c:v>
                </c:pt>
                <c:pt idx="59515">
                  <c:v>07:03:51</c:v>
                </c:pt>
                <c:pt idx="59516">
                  <c:v>07:03:52</c:v>
                </c:pt>
                <c:pt idx="59517">
                  <c:v>07:03:53</c:v>
                </c:pt>
                <c:pt idx="59518">
                  <c:v>07:03:54</c:v>
                </c:pt>
                <c:pt idx="59519">
                  <c:v>07:03:55</c:v>
                </c:pt>
                <c:pt idx="59520">
                  <c:v>07:03:56</c:v>
                </c:pt>
                <c:pt idx="59521">
                  <c:v>07:03:57</c:v>
                </c:pt>
                <c:pt idx="59522">
                  <c:v>07:03:58</c:v>
                </c:pt>
                <c:pt idx="59523">
                  <c:v>07:03:59</c:v>
                </c:pt>
                <c:pt idx="59524">
                  <c:v>07:04:00</c:v>
                </c:pt>
                <c:pt idx="59525">
                  <c:v>07:04:01</c:v>
                </c:pt>
                <c:pt idx="59526">
                  <c:v>07:04:02</c:v>
                </c:pt>
                <c:pt idx="59527">
                  <c:v>07:04:03</c:v>
                </c:pt>
                <c:pt idx="59528">
                  <c:v>07:04:04</c:v>
                </c:pt>
                <c:pt idx="59529">
                  <c:v>07:04:05</c:v>
                </c:pt>
                <c:pt idx="59530">
                  <c:v>07:04:06</c:v>
                </c:pt>
                <c:pt idx="59531">
                  <c:v>07:04:07</c:v>
                </c:pt>
                <c:pt idx="59532">
                  <c:v>07:04:08</c:v>
                </c:pt>
                <c:pt idx="59533">
                  <c:v>07:04:09</c:v>
                </c:pt>
                <c:pt idx="59534">
                  <c:v>07:04:10</c:v>
                </c:pt>
                <c:pt idx="59535">
                  <c:v>07:04:11</c:v>
                </c:pt>
                <c:pt idx="59536">
                  <c:v>07:04:12</c:v>
                </c:pt>
                <c:pt idx="59537">
                  <c:v>07:04:13</c:v>
                </c:pt>
                <c:pt idx="59538">
                  <c:v>07:04:14</c:v>
                </c:pt>
                <c:pt idx="59539">
                  <c:v>07:04:15</c:v>
                </c:pt>
                <c:pt idx="59540">
                  <c:v>07:04:16</c:v>
                </c:pt>
                <c:pt idx="59541">
                  <c:v>07:04:17</c:v>
                </c:pt>
                <c:pt idx="59542">
                  <c:v>07:04:18</c:v>
                </c:pt>
                <c:pt idx="59543">
                  <c:v>07:04:19</c:v>
                </c:pt>
                <c:pt idx="59544">
                  <c:v>07:04:20</c:v>
                </c:pt>
                <c:pt idx="59545">
                  <c:v>07:04:21</c:v>
                </c:pt>
                <c:pt idx="59546">
                  <c:v>07:04:22</c:v>
                </c:pt>
                <c:pt idx="59547">
                  <c:v>07:04:23</c:v>
                </c:pt>
                <c:pt idx="59548">
                  <c:v>07:04:24</c:v>
                </c:pt>
                <c:pt idx="59549">
                  <c:v>07:04:25</c:v>
                </c:pt>
                <c:pt idx="59550">
                  <c:v>07:04:26</c:v>
                </c:pt>
                <c:pt idx="59551">
                  <c:v>07:04:27</c:v>
                </c:pt>
                <c:pt idx="59552">
                  <c:v>07:04:28</c:v>
                </c:pt>
                <c:pt idx="59553">
                  <c:v>07:04:29</c:v>
                </c:pt>
                <c:pt idx="59554">
                  <c:v>07:04:30</c:v>
                </c:pt>
                <c:pt idx="59555">
                  <c:v>07:04:31</c:v>
                </c:pt>
                <c:pt idx="59556">
                  <c:v>07:04:32</c:v>
                </c:pt>
                <c:pt idx="59557">
                  <c:v>07:04:33</c:v>
                </c:pt>
                <c:pt idx="59558">
                  <c:v>07:04:34</c:v>
                </c:pt>
                <c:pt idx="59559">
                  <c:v>07:04:35</c:v>
                </c:pt>
                <c:pt idx="59560">
                  <c:v>07:04:36</c:v>
                </c:pt>
                <c:pt idx="59561">
                  <c:v>07:04:37</c:v>
                </c:pt>
                <c:pt idx="59562">
                  <c:v>07:04:38</c:v>
                </c:pt>
                <c:pt idx="59563">
                  <c:v>07:04:39</c:v>
                </c:pt>
                <c:pt idx="59564">
                  <c:v>07:04:40</c:v>
                </c:pt>
                <c:pt idx="59565">
                  <c:v>07:04:41</c:v>
                </c:pt>
                <c:pt idx="59566">
                  <c:v>07:04:42</c:v>
                </c:pt>
                <c:pt idx="59567">
                  <c:v>07:04:43</c:v>
                </c:pt>
                <c:pt idx="59568">
                  <c:v>07:04:44</c:v>
                </c:pt>
                <c:pt idx="59569">
                  <c:v>07:04:45</c:v>
                </c:pt>
                <c:pt idx="59570">
                  <c:v>07:04:46</c:v>
                </c:pt>
                <c:pt idx="59571">
                  <c:v>07:04:47</c:v>
                </c:pt>
                <c:pt idx="59572">
                  <c:v>07:04:48</c:v>
                </c:pt>
                <c:pt idx="59573">
                  <c:v>07:04:49</c:v>
                </c:pt>
                <c:pt idx="59574">
                  <c:v>07:04:50</c:v>
                </c:pt>
                <c:pt idx="59575">
                  <c:v>07:04:51</c:v>
                </c:pt>
                <c:pt idx="59576">
                  <c:v>07:04:52</c:v>
                </c:pt>
                <c:pt idx="59577">
                  <c:v>07:04:53</c:v>
                </c:pt>
                <c:pt idx="59578">
                  <c:v>07:04:54</c:v>
                </c:pt>
                <c:pt idx="59579">
                  <c:v>07:04:55</c:v>
                </c:pt>
                <c:pt idx="59580">
                  <c:v>07:04:56</c:v>
                </c:pt>
                <c:pt idx="59581">
                  <c:v>07:04:57</c:v>
                </c:pt>
                <c:pt idx="59582">
                  <c:v>07:04:58</c:v>
                </c:pt>
                <c:pt idx="59583">
                  <c:v>07:04:59</c:v>
                </c:pt>
                <c:pt idx="59584">
                  <c:v>07:05:00</c:v>
                </c:pt>
                <c:pt idx="59585">
                  <c:v>07:05:01</c:v>
                </c:pt>
                <c:pt idx="59586">
                  <c:v>07:05:02</c:v>
                </c:pt>
                <c:pt idx="59587">
                  <c:v>07:05:03</c:v>
                </c:pt>
                <c:pt idx="59588">
                  <c:v>07:05:04</c:v>
                </c:pt>
                <c:pt idx="59589">
                  <c:v>07:05:05</c:v>
                </c:pt>
                <c:pt idx="59590">
                  <c:v>07:05:06</c:v>
                </c:pt>
                <c:pt idx="59591">
                  <c:v>07:05:07</c:v>
                </c:pt>
                <c:pt idx="59592">
                  <c:v>07:05:08</c:v>
                </c:pt>
                <c:pt idx="59593">
                  <c:v>07:05:09</c:v>
                </c:pt>
                <c:pt idx="59594">
                  <c:v>07:05:10</c:v>
                </c:pt>
                <c:pt idx="59595">
                  <c:v>07:05:11</c:v>
                </c:pt>
                <c:pt idx="59596">
                  <c:v>07:05:12</c:v>
                </c:pt>
                <c:pt idx="59597">
                  <c:v>07:05:13</c:v>
                </c:pt>
                <c:pt idx="59598">
                  <c:v>07:05:14</c:v>
                </c:pt>
                <c:pt idx="59599">
                  <c:v>07:05:15</c:v>
                </c:pt>
                <c:pt idx="59600">
                  <c:v>07:05:16</c:v>
                </c:pt>
                <c:pt idx="59601">
                  <c:v>07:05:17</c:v>
                </c:pt>
                <c:pt idx="59602">
                  <c:v>07:05:18</c:v>
                </c:pt>
                <c:pt idx="59603">
                  <c:v>07:05:19</c:v>
                </c:pt>
                <c:pt idx="59604">
                  <c:v>07:05:20</c:v>
                </c:pt>
                <c:pt idx="59605">
                  <c:v>07:05:21</c:v>
                </c:pt>
                <c:pt idx="59606">
                  <c:v>07:05:22</c:v>
                </c:pt>
                <c:pt idx="59607">
                  <c:v>07:05:23</c:v>
                </c:pt>
                <c:pt idx="59608">
                  <c:v>07:05:24</c:v>
                </c:pt>
                <c:pt idx="59609">
                  <c:v>07:05:25</c:v>
                </c:pt>
                <c:pt idx="59610">
                  <c:v>07:05:26</c:v>
                </c:pt>
                <c:pt idx="59611">
                  <c:v>07:05:27</c:v>
                </c:pt>
                <c:pt idx="59612">
                  <c:v>07:05:28</c:v>
                </c:pt>
                <c:pt idx="59613">
                  <c:v>07:05:29</c:v>
                </c:pt>
                <c:pt idx="59614">
                  <c:v>07:05:30</c:v>
                </c:pt>
                <c:pt idx="59615">
                  <c:v>07:05:31</c:v>
                </c:pt>
                <c:pt idx="59616">
                  <c:v>07:05:32</c:v>
                </c:pt>
                <c:pt idx="59617">
                  <c:v>07:05:33</c:v>
                </c:pt>
                <c:pt idx="59618">
                  <c:v>07:05:34</c:v>
                </c:pt>
                <c:pt idx="59619">
                  <c:v>07:05:35</c:v>
                </c:pt>
                <c:pt idx="59620">
                  <c:v>07:05:36</c:v>
                </c:pt>
                <c:pt idx="59621">
                  <c:v>07:05:37</c:v>
                </c:pt>
                <c:pt idx="59622">
                  <c:v>07:05:38</c:v>
                </c:pt>
                <c:pt idx="59623">
                  <c:v>07:05:39</c:v>
                </c:pt>
                <c:pt idx="59624">
                  <c:v>07:05:40</c:v>
                </c:pt>
                <c:pt idx="59625">
                  <c:v>07:05:41</c:v>
                </c:pt>
                <c:pt idx="59626">
                  <c:v>07:05:42</c:v>
                </c:pt>
                <c:pt idx="59627">
                  <c:v>07:05:43</c:v>
                </c:pt>
                <c:pt idx="59628">
                  <c:v>07:05:44</c:v>
                </c:pt>
                <c:pt idx="59629">
                  <c:v>07:05:45</c:v>
                </c:pt>
                <c:pt idx="59630">
                  <c:v>07:05:46</c:v>
                </c:pt>
                <c:pt idx="59631">
                  <c:v>07:05:47</c:v>
                </c:pt>
                <c:pt idx="59632">
                  <c:v>07:05:48</c:v>
                </c:pt>
                <c:pt idx="59633">
                  <c:v>07:05:49</c:v>
                </c:pt>
                <c:pt idx="59634">
                  <c:v>07:05:50</c:v>
                </c:pt>
                <c:pt idx="59635">
                  <c:v>07:05:51</c:v>
                </c:pt>
                <c:pt idx="59636">
                  <c:v>07:05:52</c:v>
                </c:pt>
                <c:pt idx="59637">
                  <c:v>07:05:53</c:v>
                </c:pt>
                <c:pt idx="59638">
                  <c:v>07:05:54</c:v>
                </c:pt>
                <c:pt idx="59639">
                  <c:v>07:05:55</c:v>
                </c:pt>
                <c:pt idx="59640">
                  <c:v>07:05:56</c:v>
                </c:pt>
                <c:pt idx="59641">
                  <c:v>07:05:57</c:v>
                </c:pt>
                <c:pt idx="59642">
                  <c:v>07:05:58</c:v>
                </c:pt>
                <c:pt idx="59643">
                  <c:v>07:05:59</c:v>
                </c:pt>
                <c:pt idx="59644">
                  <c:v>07:06:00</c:v>
                </c:pt>
                <c:pt idx="59645">
                  <c:v>07:06:01</c:v>
                </c:pt>
                <c:pt idx="59646">
                  <c:v>07:06:02</c:v>
                </c:pt>
                <c:pt idx="59647">
                  <c:v>07:06:03</c:v>
                </c:pt>
                <c:pt idx="59648">
                  <c:v>07:06:04</c:v>
                </c:pt>
                <c:pt idx="59649">
                  <c:v>07:06:05</c:v>
                </c:pt>
                <c:pt idx="59650">
                  <c:v>07:06:06</c:v>
                </c:pt>
                <c:pt idx="59651">
                  <c:v>07:06:07</c:v>
                </c:pt>
                <c:pt idx="59652">
                  <c:v>07:06:08</c:v>
                </c:pt>
                <c:pt idx="59653">
                  <c:v>07:06:09</c:v>
                </c:pt>
                <c:pt idx="59654">
                  <c:v>07:06:10</c:v>
                </c:pt>
                <c:pt idx="59655">
                  <c:v>07:06:11</c:v>
                </c:pt>
                <c:pt idx="59656">
                  <c:v>07:06:12</c:v>
                </c:pt>
                <c:pt idx="59657">
                  <c:v>07:06:13</c:v>
                </c:pt>
                <c:pt idx="59658">
                  <c:v>07:06:14</c:v>
                </c:pt>
                <c:pt idx="59659">
                  <c:v>07:06:15</c:v>
                </c:pt>
                <c:pt idx="59660">
                  <c:v>07:06:16</c:v>
                </c:pt>
                <c:pt idx="59661">
                  <c:v>07:06:17</c:v>
                </c:pt>
                <c:pt idx="59662">
                  <c:v>07:06:18</c:v>
                </c:pt>
                <c:pt idx="59663">
                  <c:v>07:06:19</c:v>
                </c:pt>
                <c:pt idx="59664">
                  <c:v>07:06:20</c:v>
                </c:pt>
                <c:pt idx="59665">
                  <c:v>07:06:21</c:v>
                </c:pt>
                <c:pt idx="59666">
                  <c:v>07:06:22</c:v>
                </c:pt>
                <c:pt idx="59667">
                  <c:v>07:06:23</c:v>
                </c:pt>
                <c:pt idx="59668">
                  <c:v>07:06:24</c:v>
                </c:pt>
                <c:pt idx="59669">
                  <c:v>07:06:25</c:v>
                </c:pt>
                <c:pt idx="59670">
                  <c:v>07:06:26</c:v>
                </c:pt>
                <c:pt idx="59671">
                  <c:v>07:06:27</c:v>
                </c:pt>
                <c:pt idx="59672">
                  <c:v>07:06:28</c:v>
                </c:pt>
                <c:pt idx="59673">
                  <c:v>07:06:29</c:v>
                </c:pt>
                <c:pt idx="59674">
                  <c:v>07:06:30</c:v>
                </c:pt>
                <c:pt idx="59675">
                  <c:v>07:06:31</c:v>
                </c:pt>
                <c:pt idx="59676">
                  <c:v>07:06:32</c:v>
                </c:pt>
                <c:pt idx="59677">
                  <c:v>07:06:33</c:v>
                </c:pt>
                <c:pt idx="59678">
                  <c:v>07:06:34</c:v>
                </c:pt>
                <c:pt idx="59679">
                  <c:v>07:06:35</c:v>
                </c:pt>
                <c:pt idx="59680">
                  <c:v>07:06:36</c:v>
                </c:pt>
                <c:pt idx="59681">
                  <c:v>07:06:37</c:v>
                </c:pt>
                <c:pt idx="59682">
                  <c:v>07:06:38</c:v>
                </c:pt>
                <c:pt idx="59683">
                  <c:v>07:06:39</c:v>
                </c:pt>
                <c:pt idx="59684">
                  <c:v>07:06:40</c:v>
                </c:pt>
                <c:pt idx="59685">
                  <c:v>07:06:41</c:v>
                </c:pt>
                <c:pt idx="59686">
                  <c:v>07:06:42</c:v>
                </c:pt>
                <c:pt idx="59687">
                  <c:v>07:06:43</c:v>
                </c:pt>
                <c:pt idx="59688">
                  <c:v>07:06:44</c:v>
                </c:pt>
                <c:pt idx="59689">
                  <c:v>07:06:45</c:v>
                </c:pt>
                <c:pt idx="59690">
                  <c:v>07:06:46</c:v>
                </c:pt>
                <c:pt idx="59691">
                  <c:v>07:06:47</c:v>
                </c:pt>
                <c:pt idx="59692">
                  <c:v>07:06:48</c:v>
                </c:pt>
                <c:pt idx="59693">
                  <c:v>07:06:49</c:v>
                </c:pt>
                <c:pt idx="59694">
                  <c:v>07:06:50</c:v>
                </c:pt>
                <c:pt idx="59695">
                  <c:v>07:06:51</c:v>
                </c:pt>
                <c:pt idx="59696">
                  <c:v>07:06:52</c:v>
                </c:pt>
                <c:pt idx="59697">
                  <c:v>07:06:53</c:v>
                </c:pt>
                <c:pt idx="59698">
                  <c:v>07:06:54</c:v>
                </c:pt>
                <c:pt idx="59699">
                  <c:v>07:06:55</c:v>
                </c:pt>
                <c:pt idx="59700">
                  <c:v>07:06:56</c:v>
                </c:pt>
                <c:pt idx="59701">
                  <c:v>07:06:57</c:v>
                </c:pt>
                <c:pt idx="59702">
                  <c:v>07:06:58</c:v>
                </c:pt>
                <c:pt idx="59703">
                  <c:v>07:06:59</c:v>
                </c:pt>
                <c:pt idx="59704">
                  <c:v>07:07:00</c:v>
                </c:pt>
                <c:pt idx="59705">
                  <c:v>07:07:01</c:v>
                </c:pt>
                <c:pt idx="59706">
                  <c:v>07:07:02</c:v>
                </c:pt>
                <c:pt idx="59707">
                  <c:v>07:07:03</c:v>
                </c:pt>
                <c:pt idx="59708">
                  <c:v>07:07:04</c:v>
                </c:pt>
                <c:pt idx="59709">
                  <c:v>07:07:05</c:v>
                </c:pt>
                <c:pt idx="59710">
                  <c:v>07:07:06</c:v>
                </c:pt>
                <c:pt idx="59711">
                  <c:v>07:07:07</c:v>
                </c:pt>
                <c:pt idx="59712">
                  <c:v>07:07:08</c:v>
                </c:pt>
                <c:pt idx="59713">
                  <c:v>07:07:09</c:v>
                </c:pt>
                <c:pt idx="59714">
                  <c:v>07:07:10</c:v>
                </c:pt>
                <c:pt idx="59715">
                  <c:v>07:07:11</c:v>
                </c:pt>
                <c:pt idx="59716">
                  <c:v>07:07:12</c:v>
                </c:pt>
                <c:pt idx="59717">
                  <c:v>07:07:13</c:v>
                </c:pt>
                <c:pt idx="59718">
                  <c:v>07:07:14</c:v>
                </c:pt>
                <c:pt idx="59719">
                  <c:v>07:07:15</c:v>
                </c:pt>
                <c:pt idx="59720">
                  <c:v>07:07:16</c:v>
                </c:pt>
                <c:pt idx="59721">
                  <c:v>07:07:17</c:v>
                </c:pt>
                <c:pt idx="59722">
                  <c:v>07:07:18</c:v>
                </c:pt>
                <c:pt idx="59723">
                  <c:v>07:07:19</c:v>
                </c:pt>
                <c:pt idx="59724">
                  <c:v>07:07:20</c:v>
                </c:pt>
                <c:pt idx="59725">
                  <c:v>07:07:21</c:v>
                </c:pt>
                <c:pt idx="59726">
                  <c:v>07:07:22</c:v>
                </c:pt>
                <c:pt idx="59727">
                  <c:v>07:07:23</c:v>
                </c:pt>
                <c:pt idx="59728">
                  <c:v>07:07:24</c:v>
                </c:pt>
                <c:pt idx="59729">
                  <c:v>07:07:25</c:v>
                </c:pt>
                <c:pt idx="59730">
                  <c:v>07:07:26</c:v>
                </c:pt>
                <c:pt idx="59731">
                  <c:v>07:07:27</c:v>
                </c:pt>
                <c:pt idx="59732">
                  <c:v>07:07:28</c:v>
                </c:pt>
                <c:pt idx="59733">
                  <c:v>07:07:29</c:v>
                </c:pt>
                <c:pt idx="59734">
                  <c:v>07:07:30</c:v>
                </c:pt>
                <c:pt idx="59735">
                  <c:v>07:07:31</c:v>
                </c:pt>
                <c:pt idx="59736">
                  <c:v>07:07:32</c:v>
                </c:pt>
                <c:pt idx="59737">
                  <c:v>07:07:33</c:v>
                </c:pt>
                <c:pt idx="59738">
                  <c:v>07:07:34</c:v>
                </c:pt>
                <c:pt idx="59739">
                  <c:v>07:07:35</c:v>
                </c:pt>
                <c:pt idx="59740">
                  <c:v>07:07:36</c:v>
                </c:pt>
                <c:pt idx="59741">
                  <c:v>07:07:37</c:v>
                </c:pt>
                <c:pt idx="59742">
                  <c:v>07:07:38</c:v>
                </c:pt>
                <c:pt idx="59743">
                  <c:v>07:07:39</c:v>
                </c:pt>
                <c:pt idx="59744">
                  <c:v>07:07:40</c:v>
                </c:pt>
                <c:pt idx="59745">
                  <c:v>07:07:41</c:v>
                </c:pt>
                <c:pt idx="59746">
                  <c:v>07:07:42</c:v>
                </c:pt>
                <c:pt idx="59747">
                  <c:v>07:07:43</c:v>
                </c:pt>
                <c:pt idx="59748">
                  <c:v>07:07:44</c:v>
                </c:pt>
                <c:pt idx="59749">
                  <c:v>07:07:45</c:v>
                </c:pt>
                <c:pt idx="59750">
                  <c:v>07:07:46</c:v>
                </c:pt>
                <c:pt idx="59751">
                  <c:v>07:07:47</c:v>
                </c:pt>
                <c:pt idx="59752">
                  <c:v>07:07:48</c:v>
                </c:pt>
                <c:pt idx="59753">
                  <c:v>07:07:49</c:v>
                </c:pt>
                <c:pt idx="59754">
                  <c:v>07:07:50</c:v>
                </c:pt>
                <c:pt idx="59755">
                  <c:v>07:07:51</c:v>
                </c:pt>
                <c:pt idx="59756">
                  <c:v>07:07:52</c:v>
                </c:pt>
                <c:pt idx="59757">
                  <c:v>07:07:53</c:v>
                </c:pt>
                <c:pt idx="59758">
                  <c:v>07:07:54</c:v>
                </c:pt>
                <c:pt idx="59759">
                  <c:v>07:07:55</c:v>
                </c:pt>
                <c:pt idx="59760">
                  <c:v>07:07:56</c:v>
                </c:pt>
                <c:pt idx="59761">
                  <c:v>07:07:57</c:v>
                </c:pt>
                <c:pt idx="59762">
                  <c:v>07:07:58</c:v>
                </c:pt>
                <c:pt idx="59763">
                  <c:v>07:07:59</c:v>
                </c:pt>
                <c:pt idx="59764">
                  <c:v>07:08:00</c:v>
                </c:pt>
                <c:pt idx="59765">
                  <c:v>07:08:01</c:v>
                </c:pt>
                <c:pt idx="59766">
                  <c:v>07:08:02</c:v>
                </c:pt>
                <c:pt idx="59767">
                  <c:v>07:08:03</c:v>
                </c:pt>
                <c:pt idx="59768">
                  <c:v>07:08:04</c:v>
                </c:pt>
                <c:pt idx="59769">
                  <c:v>07:08:05</c:v>
                </c:pt>
                <c:pt idx="59770">
                  <c:v>07:08:06</c:v>
                </c:pt>
                <c:pt idx="59771">
                  <c:v>07:08:07</c:v>
                </c:pt>
                <c:pt idx="59772">
                  <c:v>07:08:08</c:v>
                </c:pt>
                <c:pt idx="59773">
                  <c:v>07:08:09</c:v>
                </c:pt>
                <c:pt idx="59774">
                  <c:v>07:08:10</c:v>
                </c:pt>
                <c:pt idx="59775">
                  <c:v>07:08:11</c:v>
                </c:pt>
                <c:pt idx="59776">
                  <c:v>07:08:12</c:v>
                </c:pt>
                <c:pt idx="59777">
                  <c:v>07:08:13</c:v>
                </c:pt>
                <c:pt idx="59778">
                  <c:v>07:08:14</c:v>
                </c:pt>
                <c:pt idx="59779">
                  <c:v>07:08:15</c:v>
                </c:pt>
                <c:pt idx="59780">
                  <c:v>07:08:16</c:v>
                </c:pt>
                <c:pt idx="59781">
                  <c:v>07:08:17</c:v>
                </c:pt>
                <c:pt idx="59782">
                  <c:v>07:08:18</c:v>
                </c:pt>
                <c:pt idx="59783">
                  <c:v>07:08:19</c:v>
                </c:pt>
                <c:pt idx="59784">
                  <c:v>07:08:20</c:v>
                </c:pt>
                <c:pt idx="59785">
                  <c:v>07:08:21</c:v>
                </c:pt>
                <c:pt idx="59786">
                  <c:v>07:08:22</c:v>
                </c:pt>
                <c:pt idx="59787">
                  <c:v>07:08:23</c:v>
                </c:pt>
                <c:pt idx="59788">
                  <c:v>07:08:24</c:v>
                </c:pt>
                <c:pt idx="59789">
                  <c:v>07:08:25</c:v>
                </c:pt>
                <c:pt idx="59790">
                  <c:v>07:08:26</c:v>
                </c:pt>
                <c:pt idx="59791">
                  <c:v>07:08:27</c:v>
                </c:pt>
                <c:pt idx="59792">
                  <c:v>07:08:28</c:v>
                </c:pt>
                <c:pt idx="59793">
                  <c:v>07:08:29</c:v>
                </c:pt>
                <c:pt idx="59794">
                  <c:v>07:08:30</c:v>
                </c:pt>
                <c:pt idx="59795">
                  <c:v>07:08:31</c:v>
                </c:pt>
                <c:pt idx="59796">
                  <c:v>07:08:32</c:v>
                </c:pt>
                <c:pt idx="59797">
                  <c:v>07:08:33</c:v>
                </c:pt>
                <c:pt idx="59798">
                  <c:v>07:08:34</c:v>
                </c:pt>
                <c:pt idx="59799">
                  <c:v>07:08:35</c:v>
                </c:pt>
                <c:pt idx="59800">
                  <c:v>07:08:36</c:v>
                </c:pt>
                <c:pt idx="59801">
                  <c:v>07:08:37</c:v>
                </c:pt>
                <c:pt idx="59802">
                  <c:v>07:08:38</c:v>
                </c:pt>
                <c:pt idx="59803">
                  <c:v>07:08:39</c:v>
                </c:pt>
                <c:pt idx="59804">
                  <c:v>07:08:40</c:v>
                </c:pt>
                <c:pt idx="59805">
                  <c:v>07:08:41</c:v>
                </c:pt>
                <c:pt idx="59806">
                  <c:v>07:08:42</c:v>
                </c:pt>
                <c:pt idx="59807">
                  <c:v>07:08:43</c:v>
                </c:pt>
                <c:pt idx="59808">
                  <c:v>07:08:44</c:v>
                </c:pt>
                <c:pt idx="59809">
                  <c:v>07:08:45</c:v>
                </c:pt>
                <c:pt idx="59810">
                  <c:v>07:08:46</c:v>
                </c:pt>
                <c:pt idx="59811">
                  <c:v>07:08:47</c:v>
                </c:pt>
                <c:pt idx="59812">
                  <c:v>07:08:48</c:v>
                </c:pt>
                <c:pt idx="59813">
                  <c:v>07:08:49</c:v>
                </c:pt>
                <c:pt idx="59814">
                  <c:v>07:08:50</c:v>
                </c:pt>
                <c:pt idx="59815">
                  <c:v>07:08:51</c:v>
                </c:pt>
                <c:pt idx="59816">
                  <c:v>07:08:52</c:v>
                </c:pt>
                <c:pt idx="59817">
                  <c:v>07:08:53</c:v>
                </c:pt>
                <c:pt idx="59818">
                  <c:v>07:08:54</c:v>
                </c:pt>
                <c:pt idx="59819">
                  <c:v>07:08:55</c:v>
                </c:pt>
                <c:pt idx="59820">
                  <c:v>07:08:56</c:v>
                </c:pt>
                <c:pt idx="59821">
                  <c:v>07:08:57</c:v>
                </c:pt>
                <c:pt idx="59822">
                  <c:v>07:08:58</c:v>
                </c:pt>
                <c:pt idx="59823">
                  <c:v>07:08:59</c:v>
                </c:pt>
                <c:pt idx="59824">
                  <c:v>07:09:00</c:v>
                </c:pt>
                <c:pt idx="59825">
                  <c:v>07:09:01</c:v>
                </c:pt>
                <c:pt idx="59826">
                  <c:v>07:09:02</c:v>
                </c:pt>
                <c:pt idx="59827">
                  <c:v>07:09:03</c:v>
                </c:pt>
                <c:pt idx="59828">
                  <c:v>07:09:04</c:v>
                </c:pt>
                <c:pt idx="59829">
                  <c:v>07:09:05</c:v>
                </c:pt>
                <c:pt idx="59830">
                  <c:v>07:09:06</c:v>
                </c:pt>
                <c:pt idx="59831">
                  <c:v>07:09:07</c:v>
                </c:pt>
                <c:pt idx="59832">
                  <c:v>07:09:08</c:v>
                </c:pt>
                <c:pt idx="59833">
                  <c:v>07:09:09</c:v>
                </c:pt>
                <c:pt idx="59834">
                  <c:v>07:09:10</c:v>
                </c:pt>
                <c:pt idx="59835">
                  <c:v>07:09:11</c:v>
                </c:pt>
                <c:pt idx="59836">
                  <c:v>07:09:12</c:v>
                </c:pt>
                <c:pt idx="59837">
                  <c:v>07:09:13</c:v>
                </c:pt>
                <c:pt idx="59838">
                  <c:v>07:09:14</c:v>
                </c:pt>
                <c:pt idx="59839">
                  <c:v>07:09:15</c:v>
                </c:pt>
                <c:pt idx="59840">
                  <c:v>07:09:16</c:v>
                </c:pt>
                <c:pt idx="59841">
                  <c:v>07:09:17</c:v>
                </c:pt>
                <c:pt idx="59842">
                  <c:v>07:09:18</c:v>
                </c:pt>
                <c:pt idx="59843">
                  <c:v>07:09:19</c:v>
                </c:pt>
                <c:pt idx="59844">
                  <c:v>07:09:20</c:v>
                </c:pt>
                <c:pt idx="59845">
                  <c:v>07:09:21</c:v>
                </c:pt>
                <c:pt idx="59846">
                  <c:v>07:09:22</c:v>
                </c:pt>
                <c:pt idx="59847">
                  <c:v>07:09:23</c:v>
                </c:pt>
                <c:pt idx="59848">
                  <c:v>07:09:24</c:v>
                </c:pt>
                <c:pt idx="59849">
                  <c:v>07:09:25</c:v>
                </c:pt>
                <c:pt idx="59850">
                  <c:v>07:09:26</c:v>
                </c:pt>
                <c:pt idx="59851">
                  <c:v>07:09:27</c:v>
                </c:pt>
                <c:pt idx="59852">
                  <c:v>07:09:28</c:v>
                </c:pt>
                <c:pt idx="59853">
                  <c:v>07:09:29</c:v>
                </c:pt>
                <c:pt idx="59854">
                  <c:v>07:09:30</c:v>
                </c:pt>
                <c:pt idx="59855">
                  <c:v>07:09:31</c:v>
                </c:pt>
                <c:pt idx="59856">
                  <c:v>07:09:32</c:v>
                </c:pt>
                <c:pt idx="59857">
                  <c:v>07:09:33</c:v>
                </c:pt>
                <c:pt idx="59858">
                  <c:v>07:09:34</c:v>
                </c:pt>
                <c:pt idx="59859">
                  <c:v>07:09:35</c:v>
                </c:pt>
                <c:pt idx="59860">
                  <c:v>07:09:36</c:v>
                </c:pt>
                <c:pt idx="59861">
                  <c:v>07:09:37</c:v>
                </c:pt>
                <c:pt idx="59862">
                  <c:v>07:09:38</c:v>
                </c:pt>
                <c:pt idx="59863">
                  <c:v>07:09:39</c:v>
                </c:pt>
                <c:pt idx="59864">
                  <c:v>07:09:40</c:v>
                </c:pt>
                <c:pt idx="59865">
                  <c:v>07:09:41</c:v>
                </c:pt>
                <c:pt idx="59866">
                  <c:v>07:09:42</c:v>
                </c:pt>
                <c:pt idx="59867">
                  <c:v>07:09:43</c:v>
                </c:pt>
                <c:pt idx="59868">
                  <c:v>07:09:44</c:v>
                </c:pt>
                <c:pt idx="59869">
                  <c:v>07:09:45</c:v>
                </c:pt>
                <c:pt idx="59870">
                  <c:v>07:09:46</c:v>
                </c:pt>
                <c:pt idx="59871">
                  <c:v>07:09:47</c:v>
                </c:pt>
                <c:pt idx="59872">
                  <c:v>07:09:48</c:v>
                </c:pt>
                <c:pt idx="59873">
                  <c:v>07:09:49</c:v>
                </c:pt>
                <c:pt idx="59874">
                  <c:v>07:09:50</c:v>
                </c:pt>
                <c:pt idx="59875">
                  <c:v>07:09:51</c:v>
                </c:pt>
                <c:pt idx="59876">
                  <c:v>07:09:52</c:v>
                </c:pt>
                <c:pt idx="59877">
                  <c:v>07:09:53</c:v>
                </c:pt>
                <c:pt idx="59878">
                  <c:v>07:09:54</c:v>
                </c:pt>
                <c:pt idx="59879">
                  <c:v>07:09:55</c:v>
                </c:pt>
                <c:pt idx="59880">
                  <c:v>07:09:56</c:v>
                </c:pt>
                <c:pt idx="59881">
                  <c:v>07:09:57</c:v>
                </c:pt>
                <c:pt idx="59882">
                  <c:v>07:09:58</c:v>
                </c:pt>
                <c:pt idx="59883">
                  <c:v>07:09:59</c:v>
                </c:pt>
                <c:pt idx="59884">
                  <c:v>07:10:00</c:v>
                </c:pt>
                <c:pt idx="59885">
                  <c:v>07:10:01</c:v>
                </c:pt>
                <c:pt idx="59886">
                  <c:v>07:10:02</c:v>
                </c:pt>
                <c:pt idx="59887">
                  <c:v>07:10:03</c:v>
                </c:pt>
                <c:pt idx="59888">
                  <c:v>07:10:04</c:v>
                </c:pt>
                <c:pt idx="59889">
                  <c:v>07:10:05</c:v>
                </c:pt>
                <c:pt idx="59890">
                  <c:v>07:10:06</c:v>
                </c:pt>
                <c:pt idx="59891">
                  <c:v>07:10:07</c:v>
                </c:pt>
                <c:pt idx="59892">
                  <c:v>07:10:08</c:v>
                </c:pt>
                <c:pt idx="59893">
                  <c:v>07:10:09</c:v>
                </c:pt>
                <c:pt idx="59894">
                  <c:v>07:10:10</c:v>
                </c:pt>
                <c:pt idx="59895">
                  <c:v>07:10:11</c:v>
                </c:pt>
                <c:pt idx="59896">
                  <c:v>07:10:12</c:v>
                </c:pt>
                <c:pt idx="59897">
                  <c:v>07:10:13</c:v>
                </c:pt>
                <c:pt idx="59898">
                  <c:v>07:10:14</c:v>
                </c:pt>
                <c:pt idx="59899">
                  <c:v>07:10:15</c:v>
                </c:pt>
                <c:pt idx="59900">
                  <c:v>07:10:16</c:v>
                </c:pt>
                <c:pt idx="59901">
                  <c:v>07:10:17</c:v>
                </c:pt>
                <c:pt idx="59902">
                  <c:v>07:10:18</c:v>
                </c:pt>
                <c:pt idx="59903">
                  <c:v>07:10:19</c:v>
                </c:pt>
                <c:pt idx="59904">
                  <c:v>07:10:20</c:v>
                </c:pt>
                <c:pt idx="59905">
                  <c:v>07:10:21</c:v>
                </c:pt>
                <c:pt idx="59906">
                  <c:v>07:10:22</c:v>
                </c:pt>
                <c:pt idx="59907">
                  <c:v>07:10:23</c:v>
                </c:pt>
                <c:pt idx="59908">
                  <c:v>07:10:24</c:v>
                </c:pt>
                <c:pt idx="59909">
                  <c:v>07:10:25</c:v>
                </c:pt>
                <c:pt idx="59910">
                  <c:v>07:10:26</c:v>
                </c:pt>
                <c:pt idx="59911">
                  <c:v>07:10:27</c:v>
                </c:pt>
                <c:pt idx="59912">
                  <c:v>07:10:28</c:v>
                </c:pt>
                <c:pt idx="59913">
                  <c:v>07:10:29</c:v>
                </c:pt>
                <c:pt idx="59914">
                  <c:v>07:10:30</c:v>
                </c:pt>
                <c:pt idx="59915">
                  <c:v>07:10:31</c:v>
                </c:pt>
                <c:pt idx="59916">
                  <c:v>07:10:32</c:v>
                </c:pt>
                <c:pt idx="59917">
                  <c:v>07:10:33</c:v>
                </c:pt>
                <c:pt idx="59918">
                  <c:v>07:10:34</c:v>
                </c:pt>
                <c:pt idx="59919">
                  <c:v>07:10:35</c:v>
                </c:pt>
                <c:pt idx="59920">
                  <c:v>07:10:36</c:v>
                </c:pt>
                <c:pt idx="59921">
                  <c:v>07:10:37</c:v>
                </c:pt>
                <c:pt idx="59922">
                  <c:v>07:10:38</c:v>
                </c:pt>
                <c:pt idx="59923">
                  <c:v>07:10:39</c:v>
                </c:pt>
                <c:pt idx="59924">
                  <c:v>07:10:40</c:v>
                </c:pt>
                <c:pt idx="59925">
                  <c:v>07:10:41</c:v>
                </c:pt>
                <c:pt idx="59926">
                  <c:v>07:10:42</c:v>
                </c:pt>
                <c:pt idx="59927">
                  <c:v>07:10:43</c:v>
                </c:pt>
                <c:pt idx="59928">
                  <c:v>07:10:44</c:v>
                </c:pt>
                <c:pt idx="59929">
                  <c:v>07:10:45</c:v>
                </c:pt>
                <c:pt idx="59930">
                  <c:v>07:10:46</c:v>
                </c:pt>
                <c:pt idx="59931">
                  <c:v>07:10:47</c:v>
                </c:pt>
                <c:pt idx="59932">
                  <c:v>07:10:48</c:v>
                </c:pt>
                <c:pt idx="59933">
                  <c:v>07:10:49</c:v>
                </c:pt>
                <c:pt idx="59934">
                  <c:v>07:10:50</c:v>
                </c:pt>
                <c:pt idx="59935">
                  <c:v>07:10:51</c:v>
                </c:pt>
                <c:pt idx="59936">
                  <c:v>07:10:52</c:v>
                </c:pt>
                <c:pt idx="59937">
                  <c:v>07:10:53</c:v>
                </c:pt>
                <c:pt idx="59938">
                  <c:v>07:10:54</c:v>
                </c:pt>
                <c:pt idx="59939">
                  <c:v>07:10:55</c:v>
                </c:pt>
                <c:pt idx="59940">
                  <c:v>07:10:56</c:v>
                </c:pt>
                <c:pt idx="59941">
                  <c:v>07:10:57</c:v>
                </c:pt>
                <c:pt idx="59942">
                  <c:v>07:10:58</c:v>
                </c:pt>
                <c:pt idx="59943">
                  <c:v>07:10:59</c:v>
                </c:pt>
                <c:pt idx="59944">
                  <c:v>07:11:00</c:v>
                </c:pt>
                <c:pt idx="59945">
                  <c:v>07:11:01</c:v>
                </c:pt>
                <c:pt idx="59946">
                  <c:v>07:11:02</c:v>
                </c:pt>
                <c:pt idx="59947">
                  <c:v>07:11:03</c:v>
                </c:pt>
                <c:pt idx="59948">
                  <c:v>07:11:04</c:v>
                </c:pt>
                <c:pt idx="59949">
                  <c:v>07:11:05</c:v>
                </c:pt>
                <c:pt idx="59950">
                  <c:v>07:11:06</c:v>
                </c:pt>
                <c:pt idx="59951">
                  <c:v>07:11:07</c:v>
                </c:pt>
                <c:pt idx="59952">
                  <c:v>07:11:08</c:v>
                </c:pt>
                <c:pt idx="59953">
                  <c:v>07:11:09</c:v>
                </c:pt>
                <c:pt idx="59954">
                  <c:v>07:11:10</c:v>
                </c:pt>
                <c:pt idx="59955">
                  <c:v>07:11:11</c:v>
                </c:pt>
                <c:pt idx="59956">
                  <c:v>07:11:12</c:v>
                </c:pt>
                <c:pt idx="59957">
                  <c:v>07:11:13</c:v>
                </c:pt>
                <c:pt idx="59958">
                  <c:v>07:11:14</c:v>
                </c:pt>
                <c:pt idx="59959">
                  <c:v>07:11:15</c:v>
                </c:pt>
                <c:pt idx="59960">
                  <c:v>07:11:16</c:v>
                </c:pt>
                <c:pt idx="59961">
                  <c:v>07:11:17</c:v>
                </c:pt>
                <c:pt idx="59962">
                  <c:v>07:11:18</c:v>
                </c:pt>
                <c:pt idx="59963">
                  <c:v>07:11:19</c:v>
                </c:pt>
                <c:pt idx="59964">
                  <c:v>07:11:20</c:v>
                </c:pt>
                <c:pt idx="59965">
                  <c:v>07:11:21</c:v>
                </c:pt>
                <c:pt idx="59966">
                  <c:v>07:11:22</c:v>
                </c:pt>
                <c:pt idx="59967">
                  <c:v>07:11:23</c:v>
                </c:pt>
                <c:pt idx="59968">
                  <c:v>07:11:24</c:v>
                </c:pt>
                <c:pt idx="59969">
                  <c:v>07:11:25</c:v>
                </c:pt>
                <c:pt idx="59970">
                  <c:v>07:11:26</c:v>
                </c:pt>
                <c:pt idx="59971">
                  <c:v>07:11:27</c:v>
                </c:pt>
                <c:pt idx="59972">
                  <c:v>07:11:28</c:v>
                </c:pt>
                <c:pt idx="59973">
                  <c:v>07:11:29</c:v>
                </c:pt>
                <c:pt idx="59974">
                  <c:v>07:11:30</c:v>
                </c:pt>
                <c:pt idx="59975">
                  <c:v>07:11:31</c:v>
                </c:pt>
                <c:pt idx="59976">
                  <c:v>07:11:32</c:v>
                </c:pt>
                <c:pt idx="59977">
                  <c:v>07:11:33</c:v>
                </c:pt>
                <c:pt idx="59978">
                  <c:v>07:11:34</c:v>
                </c:pt>
                <c:pt idx="59979">
                  <c:v>07:11:35</c:v>
                </c:pt>
                <c:pt idx="59980">
                  <c:v>07:11:36</c:v>
                </c:pt>
                <c:pt idx="59981">
                  <c:v>07:11:37</c:v>
                </c:pt>
                <c:pt idx="59982">
                  <c:v>07:11:38</c:v>
                </c:pt>
                <c:pt idx="59983">
                  <c:v>07:11:39</c:v>
                </c:pt>
                <c:pt idx="59984">
                  <c:v>07:11:40</c:v>
                </c:pt>
                <c:pt idx="59985">
                  <c:v>07:11:41</c:v>
                </c:pt>
                <c:pt idx="59986">
                  <c:v>07:11:42</c:v>
                </c:pt>
                <c:pt idx="59987">
                  <c:v>07:11:43</c:v>
                </c:pt>
                <c:pt idx="59988">
                  <c:v>07:11:44</c:v>
                </c:pt>
                <c:pt idx="59989">
                  <c:v>07:11:45</c:v>
                </c:pt>
                <c:pt idx="59990">
                  <c:v>07:11:46</c:v>
                </c:pt>
                <c:pt idx="59991">
                  <c:v>07:11:47</c:v>
                </c:pt>
                <c:pt idx="59992">
                  <c:v>07:11:48</c:v>
                </c:pt>
                <c:pt idx="59993">
                  <c:v>07:11:49</c:v>
                </c:pt>
                <c:pt idx="59994">
                  <c:v>07:11:50</c:v>
                </c:pt>
                <c:pt idx="59995">
                  <c:v>07:11:51</c:v>
                </c:pt>
                <c:pt idx="59996">
                  <c:v>07:11:52</c:v>
                </c:pt>
                <c:pt idx="59997">
                  <c:v>07:11:53</c:v>
                </c:pt>
                <c:pt idx="59998">
                  <c:v>07:11:54</c:v>
                </c:pt>
                <c:pt idx="59999">
                  <c:v>07:11:55</c:v>
                </c:pt>
                <c:pt idx="60000">
                  <c:v>07:11:56</c:v>
                </c:pt>
                <c:pt idx="60001">
                  <c:v>07:11:57</c:v>
                </c:pt>
                <c:pt idx="60002">
                  <c:v>07:11:58</c:v>
                </c:pt>
                <c:pt idx="60003">
                  <c:v>07:11:59</c:v>
                </c:pt>
                <c:pt idx="60004">
                  <c:v>07:12:00</c:v>
                </c:pt>
                <c:pt idx="60005">
                  <c:v>07:12:01</c:v>
                </c:pt>
                <c:pt idx="60006">
                  <c:v>07:12:02</c:v>
                </c:pt>
                <c:pt idx="60007">
                  <c:v>07:12:03</c:v>
                </c:pt>
                <c:pt idx="60008">
                  <c:v>07:12:04</c:v>
                </c:pt>
                <c:pt idx="60009">
                  <c:v>07:12:05</c:v>
                </c:pt>
                <c:pt idx="60010">
                  <c:v>07:12:06</c:v>
                </c:pt>
                <c:pt idx="60011">
                  <c:v>07:12:07</c:v>
                </c:pt>
                <c:pt idx="60012">
                  <c:v>07:12:08</c:v>
                </c:pt>
                <c:pt idx="60013">
                  <c:v>07:12:09</c:v>
                </c:pt>
                <c:pt idx="60014">
                  <c:v>07:12:10</c:v>
                </c:pt>
                <c:pt idx="60015">
                  <c:v>07:12:11</c:v>
                </c:pt>
                <c:pt idx="60016">
                  <c:v>07:12:12</c:v>
                </c:pt>
                <c:pt idx="60017">
                  <c:v>07:12:13</c:v>
                </c:pt>
                <c:pt idx="60018">
                  <c:v>07:12:14</c:v>
                </c:pt>
                <c:pt idx="60019">
                  <c:v>07:12:15</c:v>
                </c:pt>
                <c:pt idx="60020">
                  <c:v>07:12:16</c:v>
                </c:pt>
                <c:pt idx="60021">
                  <c:v>07:12:17</c:v>
                </c:pt>
                <c:pt idx="60022">
                  <c:v>07:12:18</c:v>
                </c:pt>
                <c:pt idx="60023">
                  <c:v>07:12:19</c:v>
                </c:pt>
                <c:pt idx="60024">
                  <c:v>07:12:20</c:v>
                </c:pt>
                <c:pt idx="60025">
                  <c:v>07:12:21</c:v>
                </c:pt>
                <c:pt idx="60026">
                  <c:v>07:12:22</c:v>
                </c:pt>
                <c:pt idx="60027">
                  <c:v>07:12:23</c:v>
                </c:pt>
                <c:pt idx="60028">
                  <c:v>07:12:24</c:v>
                </c:pt>
                <c:pt idx="60029">
                  <c:v>07:12:25</c:v>
                </c:pt>
                <c:pt idx="60030">
                  <c:v>07:12:26</c:v>
                </c:pt>
                <c:pt idx="60031">
                  <c:v>07:12:27</c:v>
                </c:pt>
                <c:pt idx="60032">
                  <c:v>07:12:28</c:v>
                </c:pt>
                <c:pt idx="60033">
                  <c:v>07:12:29</c:v>
                </c:pt>
                <c:pt idx="60034">
                  <c:v>07:12:30</c:v>
                </c:pt>
                <c:pt idx="60035">
                  <c:v>07:12:31</c:v>
                </c:pt>
                <c:pt idx="60036">
                  <c:v>07:12:32</c:v>
                </c:pt>
                <c:pt idx="60037">
                  <c:v>07:12:33</c:v>
                </c:pt>
                <c:pt idx="60038">
                  <c:v>07:12:34</c:v>
                </c:pt>
                <c:pt idx="60039">
                  <c:v>07:12:35</c:v>
                </c:pt>
                <c:pt idx="60040">
                  <c:v>07:12:36</c:v>
                </c:pt>
                <c:pt idx="60041">
                  <c:v>07:12:37</c:v>
                </c:pt>
                <c:pt idx="60042">
                  <c:v>07:12:38</c:v>
                </c:pt>
                <c:pt idx="60043">
                  <c:v>07:12:39</c:v>
                </c:pt>
                <c:pt idx="60044">
                  <c:v>07:12:40</c:v>
                </c:pt>
                <c:pt idx="60045">
                  <c:v>07:12:41</c:v>
                </c:pt>
                <c:pt idx="60046">
                  <c:v>07:12:42</c:v>
                </c:pt>
                <c:pt idx="60047">
                  <c:v>07:12:43</c:v>
                </c:pt>
                <c:pt idx="60048">
                  <c:v>07:12:44</c:v>
                </c:pt>
                <c:pt idx="60049">
                  <c:v>07:12:45</c:v>
                </c:pt>
                <c:pt idx="60050">
                  <c:v>07:12:46</c:v>
                </c:pt>
                <c:pt idx="60051">
                  <c:v>07:12:47</c:v>
                </c:pt>
                <c:pt idx="60052">
                  <c:v>07:12:48</c:v>
                </c:pt>
                <c:pt idx="60053">
                  <c:v>07:12:49</c:v>
                </c:pt>
                <c:pt idx="60054">
                  <c:v>07:12:50</c:v>
                </c:pt>
                <c:pt idx="60055">
                  <c:v>07:12:51</c:v>
                </c:pt>
                <c:pt idx="60056">
                  <c:v>07:12:52</c:v>
                </c:pt>
                <c:pt idx="60057">
                  <c:v>07:12:53</c:v>
                </c:pt>
                <c:pt idx="60058">
                  <c:v>07:12:54</c:v>
                </c:pt>
                <c:pt idx="60059">
                  <c:v>07:12:55</c:v>
                </c:pt>
                <c:pt idx="60060">
                  <c:v>07:12:56</c:v>
                </c:pt>
                <c:pt idx="60061">
                  <c:v>07:12:57</c:v>
                </c:pt>
                <c:pt idx="60062">
                  <c:v>07:12:58</c:v>
                </c:pt>
                <c:pt idx="60063">
                  <c:v>07:12:59</c:v>
                </c:pt>
                <c:pt idx="60064">
                  <c:v>07:13:00</c:v>
                </c:pt>
                <c:pt idx="60065">
                  <c:v>07:13:01</c:v>
                </c:pt>
                <c:pt idx="60066">
                  <c:v>07:13:02</c:v>
                </c:pt>
                <c:pt idx="60067">
                  <c:v>07:13:03</c:v>
                </c:pt>
                <c:pt idx="60068">
                  <c:v>07:13:04</c:v>
                </c:pt>
                <c:pt idx="60069">
                  <c:v>07:13:05</c:v>
                </c:pt>
                <c:pt idx="60070">
                  <c:v>07:13:06</c:v>
                </c:pt>
                <c:pt idx="60071">
                  <c:v>07:13:07</c:v>
                </c:pt>
                <c:pt idx="60072">
                  <c:v>07:13:08</c:v>
                </c:pt>
                <c:pt idx="60073">
                  <c:v>07:13:09</c:v>
                </c:pt>
                <c:pt idx="60074">
                  <c:v>07:13:10</c:v>
                </c:pt>
                <c:pt idx="60075">
                  <c:v>07:13:11</c:v>
                </c:pt>
                <c:pt idx="60076">
                  <c:v>07:13:12</c:v>
                </c:pt>
                <c:pt idx="60077">
                  <c:v>07:13:13</c:v>
                </c:pt>
                <c:pt idx="60078">
                  <c:v>07:13:14</c:v>
                </c:pt>
                <c:pt idx="60079">
                  <c:v>07:13:15</c:v>
                </c:pt>
                <c:pt idx="60080">
                  <c:v>07:13:16</c:v>
                </c:pt>
                <c:pt idx="60081">
                  <c:v>07:13:17</c:v>
                </c:pt>
                <c:pt idx="60082">
                  <c:v>07:13:18</c:v>
                </c:pt>
                <c:pt idx="60083">
                  <c:v>07:13:19</c:v>
                </c:pt>
                <c:pt idx="60084">
                  <c:v>07:13:20</c:v>
                </c:pt>
                <c:pt idx="60085">
                  <c:v>07:13:21</c:v>
                </c:pt>
                <c:pt idx="60086">
                  <c:v>07:13:22</c:v>
                </c:pt>
                <c:pt idx="60087">
                  <c:v>07:13:23</c:v>
                </c:pt>
                <c:pt idx="60088">
                  <c:v>07:13:24</c:v>
                </c:pt>
                <c:pt idx="60089">
                  <c:v>07:13:25</c:v>
                </c:pt>
                <c:pt idx="60090">
                  <c:v>07:13:26</c:v>
                </c:pt>
                <c:pt idx="60091">
                  <c:v>07:13:27</c:v>
                </c:pt>
                <c:pt idx="60092">
                  <c:v>07:13:28</c:v>
                </c:pt>
                <c:pt idx="60093">
                  <c:v>07:13:29</c:v>
                </c:pt>
                <c:pt idx="60094">
                  <c:v>07:13:30</c:v>
                </c:pt>
                <c:pt idx="60095">
                  <c:v>07:13:31</c:v>
                </c:pt>
                <c:pt idx="60096">
                  <c:v>07:13:32</c:v>
                </c:pt>
                <c:pt idx="60097">
                  <c:v>07:13:33</c:v>
                </c:pt>
                <c:pt idx="60098">
                  <c:v>07:13:34</c:v>
                </c:pt>
                <c:pt idx="60099">
                  <c:v>07:13:35</c:v>
                </c:pt>
                <c:pt idx="60100">
                  <c:v>07:13:36</c:v>
                </c:pt>
                <c:pt idx="60101">
                  <c:v>07:13:37</c:v>
                </c:pt>
                <c:pt idx="60102">
                  <c:v>07:13:38</c:v>
                </c:pt>
                <c:pt idx="60103">
                  <c:v>07:13:39</c:v>
                </c:pt>
                <c:pt idx="60104">
                  <c:v>07:13:40</c:v>
                </c:pt>
                <c:pt idx="60105">
                  <c:v>07:13:41</c:v>
                </c:pt>
                <c:pt idx="60106">
                  <c:v>07:13:42</c:v>
                </c:pt>
                <c:pt idx="60107">
                  <c:v>07:13:43</c:v>
                </c:pt>
                <c:pt idx="60108">
                  <c:v>07:13:44</c:v>
                </c:pt>
                <c:pt idx="60109">
                  <c:v>07:13:45</c:v>
                </c:pt>
                <c:pt idx="60110">
                  <c:v>07:13:46</c:v>
                </c:pt>
                <c:pt idx="60111">
                  <c:v>07:13:47</c:v>
                </c:pt>
                <c:pt idx="60112">
                  <c:v>07:13:48</c:v>
                </c:pt>
                <c:pt idx="60113">
                  <c:v>07:13:49</c:v>
                </c:pt>
                <c:pt idx="60114">
                  <c:v>07:13:50</c:v>
                </c:pt>
                <c:pt idx="60115">
                  <c:v>07:13:51</c:v>
                </c:pt>
                <c:pt idx="60116">
                  <c:v>07:13:52</c:v>
                </c:pt>
                <c:pt idx="60117">
                  <c:v>07:13:53</c:v>
                </c:pt>
                <c:pt idx="60118">
                  <c:v>07:13:54</c:v>
                </c:pt>
                <c:pt idx="60119">
                  <c:v>07:13:55</c:v>
                </c:pt>
                <c:pt idx="60120">
                  <c:v>07:13:56</c:v>
                </c:pt>
                <c:pt idx="60121">
                  <c:v>07:13:57</c:v>
                </c:pt>
                <c:pt idx="60122">
                  <c:v>07:13:58</c:v>
                </c:pt>
                <c:pt idx="60123">
                  <c:v>07:13:59</c:v>
                </c:pt>
                <c:pt idx="60124">
                  <c:v>07:14:00</c:v>
                </c:pt>
                <c:pt idx="60125">
                  <c:v>07:14:01</c:v>
                </c:pt>
                <c:pt idx="60126">
                  <c:v>07:14:02</c:v>
                </c:pt>
                <c:pt idx="60127">
                  <c:v>07:14:03</c:v>
                </c:pt>
                <c:pt idx="60128">
                  <c:v>07:14:04</c:v>
                </c:pt>
                <c:pt idx="60129">
                  <c:v>07:14:05</c:v>
                </c:pt>
                <c:pt idx="60130">
                  <c:v>07:14:06</c:v>
                </c:pt>
                <c:pt idx="60131">
                  <c:v>07:14:07</c:v>
                </c:pt>
                <c:pt idx="60132">
                  <c:v>07:14:08</c:v>
                </c:pt>
                <c:pt idx="60133">
                  <c:v>07:14:09</c:v>
                </c:pt>
                <c:pt idx="60134">
                  <c:v>07:14:10</c:v>
                </c:pt>
                <c:pt idx="60135">
                  <c:v>07:14:11</c:v>
                </c:pt>
                <c:pt idx="60136">
                  <c:v>07:14:12</c:v>
                </c:pt>
                <c:pt idx="60137">
                  <c:v>07:14:13</c:v>
                </c:pt>
                <c:pt idx="60138">
                  <c:v>07:14:14</c:v>
                </c:pt>
                <c:pt idx="60139">
                  <c:v>07:14:15</c:v>
                </c:pt>
                <c:pt idx="60140">
                  <c:v>07:14:16</c:v>
                </c:pt>
                <c:pt idx="60141">
                  <c:v>07:14:17</c:v>
                </c:pt>
                <c:pt idx="60142">
                  <c:v>07:14:18</c:v>
                </c:pt>
                <c:pt idx="60143">
                  <c:v>07:14:19</c:v>
                </c:pt>
                <c:pt idx="60144">
                  <c:v>07:14:20</c:v>
                </c:pt>
                <c:pt idx="60145">
                  <c:v>07:14:21</c:v>
                </c:pt>
                <c:pt idx="60146">
                  <c:v>07:14:22</c:v>
                </c:pt>
                <c:pt idx="60147">
                  <c:v>07:14:23</c:v>
                </c:pt>
                <c:pt idx="60148">
                  <c:v>07:14:24</c:v>
                </c:pt>
                <c:pt idx="60149">
                  <c:v>07:14:25</c:v>
                </c:pt>
                <c:pt idx="60150">
                  <c:v>07:14:26</c:v>
                </c:pt>
                <c:pt idx="60151">
                  <c:v>07:14:27</c:v>
                </c:pt>
                <c:pt idx="60152">
                  <c:v>07:14:28</c:v>
                </c:pt>
                <c:pt idx="60153">
                  <c:v>07:14:29</c:v>
                </c:pt>
                <c:pt idx="60154">
                  <c:v>07:14:30</c:v>
                </c:pt>
                <c:pt idx="60155">
                  <c:v>07:14:31</c:v>
                </c:pt>
                <c:pt idx="60156">
                  <c:v>07:14:32</c:v>
                </c:pt>
                <c:pt idx="60157">
                  <c:v>07:14:33</c:v>
                </c:pt>
                <c:pt idx="60158">
                  <c:v>07:14:34</c:v>
                </c:pt>
                <c:pt idx="60159">
                  <c:v>07:14:35</c:v>
                </c:pt>
                <c:pt idx="60160">
                  <c:v>07:14:36</c:v>
                </c:pt>
                <c:pt idx="60161">
                  <c:v>07:14:37</c:v>
                </c:pt>
                <c:pt idx="60162">
                  <c:v>07:14:38</c:v>
                </c:pt>
                <c:pt idx="60163">
                  <c:v>07:14:39</c:v>
                </c:pt>
                <c:pt idx="60164">
                  <c:v>07:14:40</c:v>
                </c:pt>
                <c:pt idx="60165">
                  <c:v>07:14:41</c:v>
                </c:pt>
                <c:pt idx="60166">
                  <c:v>07:14:42</c:v>
                </c:pt>
                <c:pt idx="60167">
                  <c:v>07:14:43</c:v>
                </c:pt>
                <c:pt idx="60168">
                  <c:v>07:14:44</c:v>
                </c:pt>
                <c:pt idx="60169">
                  <c:v>07:14:45</c:v>
                </c:pt>
                <c:pt idx="60170">
                  <c:v>07:14:46</c:v>
                </c:pt>
                <c:pt idx="60171">
                  <c:v>07:14:47</c:v>
                </c:pt>
                <c:pt idx="60172">
                  <c:v>07:14:48</c:v>
                </c:pt>
                <c:pt idx="60173">
                  <c:v>07:14:49</c:v>
                </c:pt>
                <c:pt idx="60174">
                  <c:v>07:14:50</c:v>
                </c:pt>
                <c:pt idx="60175">
                  <c:v>07:14:51</c:v>
                </c:pt>
                <c:pt idx="60176">
                  <c:v>07:14:52</c:v>
                </c:pt>
                <c:pt idx="60177">
                  <c:v>07:14:53</c:v>
                </c:pt>
                <c:pt idx="60178">
                  <c:v>07:14:54</c:v>
                </c:pt>
                <c:pt idx="60179">
                  <c:v>07:14:55</c:v>
                </c:pt>
                <c:pt idx="60180">
                  <c:v>07:14:56</c:v>
                </c:pt>
                <c:pt idx="60181">
                  <c:v>07:14:57</c:v>
                </c:pt>
                <c:pt idx="60182">
                  <c:v>07:14:58</c:v>
                </c:pt>
                <c:pt idx="60183">
                  <c:v>07:14:59</c:v>
                </c:pt>
                <c:pt idx="60184">
                  <c:v>07:15:00</c:v>
                </c:pt>
                <c:pt idx="60185">
                  <c:v>07:15:01</c:v>
                </c:pt>
                <c:pt idx="60186">
                  <c:v>07:15:02</c:v>
                </c:pt>
                <c:pt idx="60187">
                  <c:v>07:15:03</c:v>
                </c:pt>
                <c:pt idx="60188">
                  <c:v>07:15:04</c:v>
                </c:pt>
                <c:pt idx="60189">
                  <c:v>07:15:05</c:v>
                </c:pt>
                <c:pt idx="60190">
                  <c:v>07:15:06</c:v>
                </c:pt>
                <c:pt idx="60191">
                  <c:v>07:15:07</c:v>
                </c:pt>
                <c:pt idx="60192">
                  <c:v>07:15:08</c:v>
                </c:pt>
                <c:pt idx="60193">
                  <c:v>07:15:09</c:v>
                </c:pt>
                <c:pt idx="60194">
                  <c:v>07:15:10</c:v>
                </c:pt>
                <c:pt idx="60195">
                  <c:v>07:15:11</c:v>
                </c:pt>
                <c:pt idx="60196">
                  <c:v>07:15:12</c:v>
                </c:pt>
                <c:pt idx="60197">
                  <c:v>07:15:13</c:v>
                </c:pt>
                <c:pt idx="60198">
                  <c:v>07:15:14</c:v>
                </c:pt>
                <c:pt idx="60199">
                  <c:v>07:15:15</c:v>
                </c:pt>
                <c:pt idx="60200">
                  <c:v>07:15:16</c:v>
                </c:pt>
                <c:pt idx="60201">
                  <c:v>07:15:17</c:v>
                </c:pt>
                <c:pt idx="60202">
                  <c:v>07:15:18</c:v>
                </c:pt>
                <c:pt idx="60203">
                  <c:v>07:15:19</c:v>
                </c:pt>
                <c:pt idx="60204">
                  <c:v>07:15:20</c:v>
                </c:pt>
                <c:pt idx="60205">
                  <c:v>07:15:21</c:v>
                </c:pt>
                <c:pt idx="60206">
                  <c:v>07:15:22</c:v>
                </c:pt>
                <c:pt idx="60207">
                  <c:v>07:15:23</c:v>
                </c:pt>
                <c:pt idx="60208">
                  <c:v>07:15:24</c:v>
                </c:pt>
                <c:pt idx="60209">
                  <c:v>07:15:25</c:v>
                </c:pt>
                <c:pt idx="60210">
                  <c:v>07:15:26</c:v>
                </c:pt>
                <c:pt idx="60211">
                  <c:v>07:15:27</c:v>
                </c:pt>
                <c:pt idx="60212">
                  <c:v>07:15:28</c:v>
                </c:pt>
                <c:pt idx="60213">
                  <c:v>07:15:29</c:v>
                </c:pt>
                <c:pt idx="60214">
                  <c:v>07:15:30</c:v>
                </c:pt>
                <c:pt idx="60215">
                  <c:v>07:15:31</c:v>
                </c:pt>
                <c:pt idx="60216">
                  <c:v>07:15:32</c:v>
                </c:pt>
                <c:pt idx="60217">
                  <c:v>07:15:33</c:v>
                </c:pt>
                <c:pt idx="60218">
                  <c:v>07:15:34</c:v>
                </c:pt>
                <c:pt idx="60219">
                  <c:v>07:15:35</c:v>
                </c:pt>
                <c:pt idx="60220">
                  <c:v>07:15:36</c:v>
                </c:pt>
                <c:pt idx="60221">
                  <c:v>07:15:37</c:v>
                </c:pt>
                <c:pt idx="60222">
                  <c:v>07:15:38</c:v>
                </c:pt>
                <c:pt idx="60223">
                  <c:v>07:15:39</c:v>
                </c:pt>
                <c:pt idx="60224">
                  <c:v>07:15:40</c:v>
                </c:pt>
                <c:pt idx="60225">
                  <c:v>07:15:41</c:v>
                </c:pt>
                <c:pt idx="60226">
                  <c:v>07:15:42</c:v>
                </c:pt>
                <c:pt idx="60227">
                  <c:v>07:15:43</c:v>
                </c:pt>
                <c:pt idx="60228">
                  <c:v>07:15:44</c:v>
                </c:pt>
                <c:pt idx="60229">
                  <c:v>07:15:45</c:v>
                </c:pt>
                <c:pt idx="60230">
                  <c:v>07:15:46</c:v>
                </c:pt>
                <c:pt idx="60231">
                  <c:v>07:15:47</c:v>
                </c:pt>
                <c:pt idx="60232">
                  <c:v>07:15:48</c:v>
                </c:pt>
                <c:pt idx="60233">
                  <c:v>07:15:49</c:v>
                </c:pt>
                <c:pt idx="60234">
                  <c:v>07:15:50</c:v>
                </c:pt>
                <c:pt idx="60235">
                  <c:v>07:15:51</c:v>
                </c:pt>
                <c:pt idx="60236">
                  <c:v>07:15:52</c:v>
                </c:pt>
                <c:pt idx="60237">
                  <c:v>07:15:53</c:v>
                </c:pt>
                <c:pt idx="60238">
                  <c:v>07:15:54</c:v>
                </c:pt>
                <c:pt idx="60239">
                  <c:v>07:15:55</c:v>
                </c:pt>
                <c:pt idx="60240">
                  <c:v>07:15:56</c:v>
                </c:pt>
                <c:pt idx="60241">
                  <c:v>07:15:57</c:v>
                </c:pt>
                <c:pt idx="60242">
                  <c:v>07:15:58</c:v>
                </c:pt>
                <c:pt idx="60243">
                  <c:v>07:15:59</c:v>
                </c:pt>
                <c:pt idx="60244">
                  <c:v>07:16:00</c:v>
                </c:pt>
                <c:pt idx="60245">
                  <c:v>07:16:01</c:v>
                </c:pt>
                <c:pt idx="60246">
                  <c:v>07:16:02</c:v>
                </c:pt>
                <c:pt idx="60247">
                  <c:v>07:16:03</c:v>
                </c:pt>
                <c:pt idx="60248">
                  <c:v>07:16:04</c:v>
                </c:pt>
                <c:pt idx="60249">
                  <c:v>07:16:05</c:v>
                </c:pt>
                <c:pt idx="60250">
                  <c:v>07:16:06</c:v>
                </c:pt>
                <c:pt idx="60251">
                  <c:v>07:16:07</c:v>
                </c:pt>
                <c:pt idx="60252">
                  <c:v>07:16:08</c:v>
                </c:pt>
                <c:pt idx="60253">
                  <c:v>07:16:09</c:v>
                </c:pt>
                <c:pt idx="60254">
                  <c:v>07:16:10</c:v>
                </c:pt>
                <c:pt idx="60255">
                  <c:v>07:16:11</c:v>
                </c:pt>
                <c:pt idx="60256">
                  <c:v>07:16:12</c:v>
                </c:pt>
                <c:pt idx="60257">
                  <c:v>07:16:13</c:v>
                </c:pt>
                <c:pt idx="60258">
                  <c:v>07:16:14</c:v>
                </c:pt>
                <c:pt idx="60259">
                  <c:v>07:16:15</c:v>
                </c:pt>
                <c:pt idx="60260">
                  <c:v>07:16:16</c:v>
                </c:pt>
                <c:pt idx="60261">
                  <c:v>07:16:17</c:v>
                </c:pt>
                <c:pt idx="60262">
                  <c:v>07:16:18</c:v>
                </c:pt>
                <c:pt idx="60263">
                  <c:v>07:16:19</c:v>
                </c:pt>
                <c:pt idx="60264">
                  <c:v>07:16:20</c:v>
                </c:pt>
                <c:pt idx="60265">
                  <c:v>07:16:21</c:v>
                </c:pt>
                <c:pt idx="60266">
                  <c:v>07:16:22</c:v>
                </c:pt>
                <c:pt idx="60267">
                  <c:v>07:16:23</c:v>
                </c:pt>
                <c:pt idx="60268">
                  <c:v>07:16:24</c:v>
                </c:pt>
                <c:pt idx="60269">
                  <c:v>07:16:25</c:v>
                </c:pt>
                <c:pt idx="60270">
                  <c:v>07:16:26</c:v>
                </c:pt>
                <c:pt idx="60271">
                  <c:v>07:16:27</c:v>
                </c:pt>
                <c:pt idx="60272">
                  <c:v>07:16:28</c:v>
                </c:pt>
                <c:pt idx="60273">
                  <c:v>07:16:29</c:v>
                </c:pt>
                <c:pt idx="60274">
                  <c:v>07:16:30</c:v>
                </c:pt>
                <c:pt idx="60275">
                  <c:v>07:16:31</c:v>
                </c:pt>
                <c:pt idx="60276">
                  <c:v>07:16:32</c:v>
                </c:pt>
                <c:pt idx="60277">
                  <c:v>07:16:33</c:v>
                </c:pt>
                <c:pt idx="60278">
                  <c:v>07:16:34</c:v>
                </c:pt>
                <c:pt idx="60279">
                  <c:v>07:16:35</c:v>
                </c:pt>
                <c:pt idx="60280">
                  <c:v>07:16:36</c:v>
                </c:pt>
                <c:pt idx="60281">
                  <c:v>07:16:37</c:v>
                </c:pt>
                <c:pt idx="60282">
                  <c:v>07:16:38</c:v>
                </c:pt>
                <c:pt idx="60283">
                  <c:v>07:16:39</c:v>
                </c:pt>
                <c:pt idx="60284">
                  <c:v>07:16:40</c:v>
                </c:pt>
                <c:pt idx="60285">
                  <c:v>07:16:41</c:v>
                </c:pt>
                <c:pt idx="60286">
                  <c:v>07:16:42</c:v>
                </c:pt>
                <c:pt idx="60287">
                  <c:v>07:16:43</c:v>
                </c:pt>
                <c:pt idx="60288">
                  <c:v>07:16:44</c:v>
                </c:pt>
                <c:pt idx="60289">
                  <c:v>07:16:45</c:v>
                </c:pt>
                <c:pt idx="60290">
                  <c:v>07:16:46</c:v>
                </c:pt>
                <c:pt idx="60291">
                  <c:v>07:16:47</c:v>
                </c:pt>
                <c:pt idx="60292">
                  <c:v>07:16:48</c:v>
                </c:pt>
                <c:pt idx="60293">
                  <c:v>07:16:49</c:v>
                </c:pt>
                <c:pt idx="60294">
                  <c:v>07:16:50</c:v>
                </c:pt>
                <c:pt idx="60295">
                  <c:v>07:16:51</c:v>
                </c:pt>
                <c:pt idx="60296">
                  <c:v>07:16:52</c:v>
                </c:pt>
                <c:pt idx="60297">
                  <c:v>07:16:53</c:v>
                </c:pt>
                <c:pt idx="60298">
                  <c:v>07:16:54</c:v>
                </c:pt>
                <c:pt idx="60299">
                  <c:v>07:16:55</c:v>
                </c:pt>
                <c:pt idx="60300">
                  <c:v>07:16:56</c:v>
                </c:pt>
                <c:pt idx="60301">
                  <c:v>07:16:57</c:v>
                </c:pt>
                <c:pt idx="60302">
                  <c:v>07:16:58</c:v>
                </c:pt>
                <c:pt idx="60303">
                  <c:v>07:16:59</c:v>
                </c:pt>
                <c:pt idx="60304">
                  <c:v>07:17:00</c:v>
                </c:pt>
                <c:pt idx="60305">
                  <c:v>07:17:01</c:v>
                </c:pt>
                <c:pt idx="60306">
                  <c:v>07:17:02</c:v>
                </c:pt>
                <c:pt idx="60307">
                  <c:v>07:17:03</c:v>
                </c:pt>
                <c:pt idx="60308">
                  <c:v>07:17:04</c:v>
                </c:pt>
                <c:pt idx="60309">
                  <c:v>07:17:05</c:v>
                </c:pt>
                <c:pt idx="60310">
                  <c:v>07:17:06</c:v>
                </c:pt>
                <c:pt idx="60311">
                  <c:v>07:17:07</c:v>
                </c:pt>
                <c:pt idx="60312">
                  <c:v>07:17:08</c:v>
                </c:pt>
                <c:pt idx="60313">
                  <c:v>07:17:09</c:v>
                </c:pt>
                <c:pt idx="60314">
                  <c:v>07:17:10</c:v>
                </c:pt>
                <c:pt idx="60315">
                  <c:v>07:17:11</c:v>
                </c:pt>
                <c:pt idx="60316">
                  <c:v>07:17:12</c:v>
                </c:pt>
                <c:pt idx="60317">
                  <c:v>07:17:13</c:v>
                </c:pt>
                <c:pt idx="60318">
                  <c:v>07:17:14</c:v>
                </c:pt>
                <c:pt idx="60319">
                  <c:v>07:17:15</c:v>
                </c:pt>
                <c:pt idx="60320">
                  <c:v>07:17:16</c:v>
                </c:pt>
                <c:pt idx="60321">
                  <c:v>07:17:17</c:v>
                </c:pt>
                <c:pt idx="60322">
                  <c:v>07:17:18</c:v>
                </c:pt>
                <c:pt idx="60323">
                  <c:v>07:17:19</c:v>
                </c:pt>
                <c:pt idx="60324">
                  <c:v>07:17:20</c:v>
                </c:pt>
                <c:pt idx="60325">
                  <c:v>07:17:21</c:v>
                </c:pt>
                <c:pt idx="60326">
                  <c:v>07:17:22</c:v>
                </c:pt>
                <c:pt idx="60327">
                  <c:v>07:17:23</c:v>
                </c:pt>
                <c:pt idx="60328">
                  <c:v>07:17:24</c:v>
                </c:pt>
                <c:pt idx="60329">
                  <c:v>07:17:25</c:v>
                </c:pt>
                <c:pt idx="60330">
                  <c:v>07:17:26</c:v>
                </c:pt>
                <c:pt idx="60331">
                  <c:v>07:17:27</c:v>
                </c:pt>
                <c:pt idx="60332">
                  <c:v>07:17:28</c:v>
                </c:pt>
                <c:pt idx="60333">
                  <c:v>07:17:29</c:v>
                </c:pt>
                <c:pt idx="60334">
                  <c:v>07:17:30</c:v>
                </c:pt>
                <c:pt idx="60335">
                  <c:v>07:17:31</c:v>
                </c:pt>
                <c:pt idx="60336">
                  <c:v>07:17:32</c:v>
                </c:pt>
                <c:pt idx="60337">
                  <c:v>07:17:33</c:v>
                </c:pt>
                <c:pt idx="60338">
                  <c:v>07:17:34</c:v>
                </c:pt>
                <c:pt idx="60339">
                  <c:v>07:17:35</c:v>
                </c:pt>
                <c:pt idx="60340">
                  <c:v>07:17:36</c:v>
                </c:pt>
                <c:pt idx="60341">
                  <c:v>07:17:37</c:v>
                </c:pt>
                <c:pt idx="60342">
                  <c:v>07:17:38</c:v>
                </c:pt>
                <c:pt idx="60343">
                  <c:v>07:17:39</c:v>
                </c:pt>
                <c:pt idx="60344">
                  <c:v>07:17:40</c:v>
                </c:pt>
                <c:pt idx="60345">
                  <c:v>07:17:41</c:v>
                </c:pt>
                <c:pt idx="60346">
                  <c:v>07:17:42</c:v>
                </c:pt>
                <c:pt idx="60347">
                  <c:v>07:17:43</c:v>
                </c:pt>
                <c:pt idx="60348">
                  <c:v>07:17:44</c:v>
                </c:pt>
                <c:pt idx="60349">
                  <c:v>07:17:45</c:v>
                </c:pt>
                <c:pt idx="60350">
                  <c:v>07:17:46</c:v>
                </c:pt>
                <c:pt idx="60351">
                  <c:v>07:17:47</c:v>
                </c:pt>
                <c:pt idx="60352">
                  <c:v>07:17:48</c:v>
                </c:pt>
                <c:pt idx="60353">
                  <c:v>07:17:49</c:v>
                </c:pt>
                <c:pt idx="60354">
                  <c:v>07:17:50</c:v>
                </c:pt>
                <c:pt idx="60355">
                  <c:v>07:17:51</c:v>
                </c:pt>
                <c:pt idx="60356">
                  <c:v>07:17:52</c:v>
                </c:pt>
                <c:pt idx="60357">
                  <c:v>07:17:53</c:v>
                </c:pt>
                <c:pt idx="60358">
                  <c:v>07:17:54</c:v>
                </c:pt>
                <c:pt idx="60359">
                  <c:v>07:17:55</c:v>
                </c:pt>
                <c:pt idx="60360">
                  <c:v>07:17:56</c:v>
                </c:pt>
                <c:pt idx="60361">
                  <c:v>07:17:57</c:v>
                </c:pt>
                <c:pt idx="60362">
                  <c:v>07:17:58</c:v>
                </c:pt>
                <c:pt idx="60363">
                  <c:v>07:17:59</c:v>
                </c:pt>
                <c:pt idx="60364">
                  <c:v>07:18:00</c:v>
                </c:pt>
                <c:pt idx="60365">
                  <c:v>07:18:01</c:v>
                </c:pt>
                <c:pt idx="60366">
                  <c:v>07:18:02</c:v>
                </c:pt>
                <c:pt idx="60367">
                  <c:v>07:18:03</c:v>
                </c:pt>
                <c:pt idx="60368">
                  <c:v>07:18:04</c:v>
                </c:pt>
                <c:pt idx="60369">
                  <c:v>07:18:05</c:v>
                </c:pt>
                <c:pt idx="60370">
                  <c:v>07:18:06</c:v>
                </c:pt>
                <c:pt idx="60371">
                  <c:v>07:18:07</c:v>
                </c:pt>
                <c:pt idx="60372">
                  <c:v>07:18:08</c:v>
                </c:pt>
                <c:pt idx="60373">
                  <c:v>07:18:09</c:v>
                </c:pt>
                <c:pt idx="60374">
                  <c:v>07:18:10</c:v>
                </c:pt>
                <c:pt idx="60375">
                  <c:v>07:18:11</c:v>
                </c:pt>
                <c:pt idx="60376">
                  <c:v>07:18:12</c:v>
                </c:pt>
                <c:pt idx="60377">
                  <c:v>07:18:13</c:v>
                </c:pt>
                <c:pt idx="60378">
                  <c:v>07:18:14</c:v>
                </c:pt>
                <c:pt idx="60379">
                  <c:v>07:18:15</c:v>
                </c:pt>
                <c:pt idx="60380">
                  <c:v>07:18:16</c:v>
                </c:pt>
                <c:pt idx="60381">
                  <c:v>07:18:17</c:v>
                </c:pt>
                <c:pt idx="60382">
                  <c:v>07:18:18</c:v>
                </c:pt>
                <c:pt idx="60383">
                  <c:v>07:18:19</c:v>
                </c:pt>
                <c:pt idx="60384">
                  <c:v>07:18:20</c:v>
                </c:pt>
                <c:pt idx="60385">
                  <c:v>07:18:21</c:v>
                </c:pt>
                <c:pt idx="60386">
                  <c:v>07:18:22</c:v>
                </c:pt>
                <c:pt idx="60387">
                  <c:v>07:18:23</c:v>
                </c:pt>
                <c:pt idx="60388">
                  <c:v>07:18:24</c:v>
                </c:pt>
                <c:pt idx="60389">
                  <c:v>07:18:25</c:v>
                </c:pt>
                <c:pt idx="60390">
                  <c:v>07:18:26</c:v>
                </c:pt>
                <c:pt idx="60391">
                  <c:v>07:18:27</c:v>
                </c:pt>
                <c:pt idx="60392">
                  <c:v>07:18:28</c:v>
                </c:pt>
                <c:pt idx="60393">
                  <c:v>07:18:29</c:v>
                </c:pt>
                <c:pt idx="60394">
                  <c:v>07:18:30</c:v>
                </c:pt>
                <c:pt idx="60395">
                  <c:v>07:18:31</c:v>
                </c:pt>
                <c:pt idx="60396">
                  <c:v>07:18:32</c:v>
                </c:pt>
                <c:pt idx="60397">
                  <c:v>07:18:33</c:v>
                </c:pt>
                <c:pt idx="60398">
                  <c:v>07:18:34</c:v>
                </c:pt>
                <c:pt idx="60399">
                  <c:v>07:18:35</c:v>
                </c:pt>
                <c:pt idx="60400">
                  <c:v>07:18:36</c:v>
                </c:pt>
                <c:pt idx="60401">
                  <c:v>07:18:37</c:v>
                </c:pt>
                <c:pt idx="60402">
                  <c:v>07:18:38</c:v>
                </c:pt>
                <c:pt idx="60403">
                  <c:v>07:18:39</c:v>
                </c:pt>
                <c:pt idx="60404">
                  <c:v>07:18:40</c:v>
                </c:pt>
                <c:pt idx="60405">
                  <c:v>07:18:41</c:v>
                </c:pt>
                <c:pt idx="60406">
                  <c:v>07:18:42</c:v>
                </c:pt>
                <c:pt idx="60407">
                  <c:v>07:18:43</c:v>
                </c:pt>
                <c:pt idx="60408">
                  <c:v>07:18:44</c:v>
                </c:pt>
                <c:pt idx="60409">
                  <c:v>07:18:45</c:v>
                </c:pt>
                <c:pt idx="60410">
                  <c:v>07:18:46</c:v>
                </c:pt>
                <c:pt idx="60411">
                  <c:v>07:18:47</c:v>
                </c:pt>
                <c:pt idx="60412">
                  <c:v>07:18:48</c:v>
                </c:pt>
                <c:pt idx="60413">
                  <c:v>07:18:49</c:v>
                </c:pt>
                <c:pt idx="60414">
                  <c:v>07:18:50</c:v>
                </c:pt>
                <c:pt idx="60415">
                  <c:v>07:18:51</c:v>
                </c:pt>
                <c:pt idx="60416">
                  <c:v>07:18:52</c:v>
                </c:pt>
                <c:pt idx="60417">
                  <c:v>07:18:53</c:v>
                </c:pt>
                <c:pt idx="60418">
                  <c:v>07:18:54</c:v>
                </c:pt>
                <c:pt idx="60419">
                  <c:v>07:18:55</c:v>
                </c:pt>
                <c:pt idx="60420">
                  <c:v>07:18:56</c:v>
                </c:pt>
                <c:pt idx="60421">
                  <c:v>07:18:57</c:v>
                </c:pt>
                <c:pt idx="60422">
                  <c:v>07:18:58</c:v>
                </c:pt>
                <c:pt idx="60423">
                  <c:v>07:18:59</c:v>
                </c:pt>
                <c:pt idx="60424">
                  <c:v>07:19:00</c:v>
                </c:pt>
                <c:pt idx="60425">
                  <c:v>07:19:01</c:v>
                </c:pt>
                <c:pt idx="60426">
                  <c:v>07:19:02</c:v>
                </c:pt>
                <c:pt idx="60427">
                  <c:v>07:19:03</c:v>
                </c:pt>
                <c:pt idx="60428">
                  <c:v>07:19:04</c:v>
                </c:pt>
                <c:pt idx="60429">
                  <c:v>07:19:05</c:v>
                </c:pt>
                <c:pt idx="60430">
                  <c:v>07:19:06</c:v>
                </c:pt>
                <c:pt idx="60431">
                  <c:v>07:19:07</c:v>
                </c:pt>
                <c:pt idx="60432">
                  <c:v>07:19:08</c:v>
                </c:pt>
                <c:pt idx="60433">
                  <c:v>07:19:09</c:v>
                </c:pt>
                <c:pt idx="60434">
                  <c:v>07:19:10</c:v>
                </c:pt>
                <c:pt idx="60435">
                  <c:v>07:19:11</c:v>
                </c:pt>
                <c:pt idx="60436">
                  <c:v>07:19:12</c:v>
                </c:pt>
                <c:pt idx="60437">
                  <c:v>07:19:13</c:v>
                </c:pt>
                <c:pt idx="60438">
                  <c:v>07:19:14</c:v>
                </c:pt>
                <c:pt idx="60439">
                  <c:v>07:19:15</c:v>
                </c:pt>
                <c:pt idx="60440">
                  <c:v>07:19:16</c:v>
                </c:pt>
                <c:pt idx="60441">
                  <c:v>07:19:17</c:v>
                </c:pt>
                <c:pt idx="60442">
                  <c:v>07:19:18</c:v>
                </c:pt>
                <c:pt idx="60443">
                  <c:v>07:19:19</c:v>
                </c:pt>
                <c:pt idx="60444">
                  <c:v>07:19:20</c:v>
                </c:pt>
                <c:pt idx="60445">
                  <c:v>07:19:21</c:v>
                </c:pt>
                <c:pt idx="60446">
                  <c:v>07:19:22</c:v>
                </c:pt>
                <c:pt idx="60447">
                  <c:v>07:19:23</c:v>
                </c:pt>
                <c:pt idx="60448">
                  <c:v>07:19:24</c:v>
                </c:pt>
                <c:pt idx="60449">
                  <c:v>07:19:25</c:v>
                </c:pt>
                <c:pt idx="60450">
                  <c:v>07:19:26</c:v>
                </c:pt>
                <c:pt idx="60451">
                  <c:v>07:19:27</c:v>
                </c:pt>
                <c:pt idx="60452">
                  <c:v>07:19:28</c:v>
                </c:pt>
                <c:pt idx="60453">
                  <c:v>07:19:29</c:v>
                </c:pt>
                <c:pt idx="60454">
                  <c:v>07:19:30</c:v>
                </c:pt>
                <c:pt idx="60455">
                  <c:v>07:19:31</c:v>
                </c:pt>
                <c:pt idx="60456">
                  <c:v>07:19:32</c:v>
                </c:pt>
                <c:pt idx="60457">
                  <c:v>07:19:33</c:v>
                </c:pt>
                <c:pt idx="60458">
                  <c:v>07:19:34</c:v>
                </c:pt>
                <c:pt idx="60459">
                  <c:v>07:19:35</c:v>
                </c:pt>
                <c:pt idx="60460">
                  <c:v>07:19:36</c:v>
                </c:pt>
                <c:pt idx="60461">
                  <c:v>07:19:37</c:v>
                </c:pt>
                <c:pt idx="60462">
                  <c:v>07:19:38</c:v>
                </c:pt>
                <c:pt idx="60463">
                  <c:v>07:19:39</c:v>
                </c:pt>
                <c:pt idx="60464">
                  <c:v>07:19:40</c:v>
                </c:pt>
                <c:pt idx="60465">
                  <c:v>07:19:41</c:v>
                </c:pt>
                <c:pt idx="60466">
                  <c:v>07:19:42</c:v>
                </c:pt>
                <c:pt idx="60467">
                  <c:v>07:19:43</c:v>
                </c:pt>
                <c:pt idx="60468">
                  <c:v>07:19:44</c:v>
                </c:pt>
                <c:pt idx="60469">
                  <c:v>07:19:45</c:v>
                </c:pt>
                <c:pt idx="60470">
                  <c:v>07:19:46</c:v>
                </c:pt>
                <c:pt idx="60471">
                  <c:v>07:19:47</c:v>
                </c:pt>
                <c:pt idx="60472">
                  <c:v>07:19:48</c:v>
                </c:pt>
                <c:pt idx="60473">
                  <c:v>07:19:49</c:v>
                </c:pt>
                <c:pt idx="60474">
                  <c:v>07:19:50</c:v>
                </c:pt>
                <c:pt idx="60475">
                  <c:v>07:19:51</c:v>
                </c:pt>
                <c:pt idx="60476">
                  <c:v>07:19:52</c:v>
                </c:pt>
                <c:pt idx="60477">
                  <c:v>07:19:53</c:v>
                </c:pt>
                <c:pt idx="60478">
                  <c:v>07:19:54</c:v>
                </c:pt>
                <c:pt idx="60479">
                  <c:v>07:19:55</c:v>
                </c:pt>
                <c:pt idx="60480">
                  <c:v>07:19:56</c:v>
                </c:pt>
                <c:pt idx="60481">
                  <c:v>07:19:57</c:v>
                </c:pt>
                <c:pt idx="60482">
                  <c:v>07:19:58</c:v>
                </c:pt>
                <c:pt idx="60483">
                  <c:v>07:19:59</c:v>
                </c:pt>
                <c:pt idx="60484">
                  <c:v>07:20:00</c:v>
                </c:pt>
                <c:pt idx="60485">
                  <c:v>07:20:01</c:v>
                </c:pt>
                <c:pt idx="60486">
                  <c:v>07:20:02</c:v>
                </c:pt>
                <c:pt idx="60487">
                  <c:v>07:20:03</c:v>
                </c:pt>
                <c:pt idx="60488">
                  <c:v>07:20:04</c:v>
                </c:pt>
                <c:pt idx="60489">
                  <c:v>07:20:05</c:v>
                </c:pt>
                <c:pt idx="60490">
                  <c:v>07:20:06</c:v>
                </c:pt>
                <c:pt idx="60491">
                  <c:v>07:20:07</c:v>
                </c:pt>
                <c:pt idx="60492">
                  <c:v>07:20:08</c:v>
                </c:pt>
                <c:pt idx="60493">
                  <c:v>07:20:09</c:v>
                </c:pt>
                <c:pt idx="60494">
                  <c:v>07:20:10</c:v>
                </c:pt>
                <c:pt idx="60495">
                  <c:v>07:20:11</c:v>
                </c:pt>
                <c:pt idx="60496">
                  <c:v>07:20:12</c:v>
                </c:pt>
                <c:pt idx="60497">
                  <c:v>07:20:13</c:v>
                </c:pt>
                <c:pt idx="60498">
                  <c:v>07:20:14</c:v>
                </c:pt>
                <c:pt idx="60499">
                  <c:v>07:20:15</c:v>
                </c:pt>
                <c:pt idx="60500">
                  <c:v>07:20:16</c:v>
                </c:pt>
                <c:pt idx="60501">
                  <c:v>07:20:17</c:v>
                </c:pt>
                <c:pt idx="60502">
                  <c:v>07:20:18</c:v>
                </c:pt>
                <c:pt idx="60503">
                  <c:v>07:20:19</c:v>
                </c:pt>
                <c:pt idx="60504">
                  <c:v>07:20:20</c:v>
                </c:pt>
                <c:pt idx="60505">
                  <c:v>07:20:21</c:v>
                </c:pt>
                <c:pt idx="60506">
                  <c:v>07:20:22</c:v>
                </c:pt>
                <c:pt idx="60507">
                  <c:v>07:20:23</c:v>
                </c:pt>
                <c:pt idx="60508">
                  <c:v>07:20:24</c:v>
                </c:pt>
                <c:pt idx="60509">
                  <c:v>07:20:25</c:v>
                </c:pt>
                <c:pt idx="60510">
                  <c:v>07:20:26</c:v>
                </c:pt>
                <c:pt idx="60511">
                  <c:v>07:20:27</c:v>
                </c:pt>
                <c:pt idx="60512">
                  <c:v>07:20:28</c:v>
                </c:pt>
                <c:pt idx="60513">
                  <c:v>07:20:29</c:v>
                </c:pt>
                <c:pt idx="60514">
                  <c:v>07:20:30</c:v>
                </c:pt>
                <c:pt idx="60515">
                  <c:v>07:20:31</c:v>
                </c:pt>
                <c:pt idx="60516">
                  <c:v>07:20:32</c:v>
                </c:pt>
                <c:pt idx="60517">
                  <c:v>07:20:33</c:v>
                </c:pt>
                <c:pt idx="60518">
                  <c:v>07:20:34</c:v>
                </c:pt>
                <c:pt idx="60519">
                  <c:v>07:20:35</c:v>
                </c:pt>
                <c:pt idx="60520">
                  <c:v>07:20:36</c:v>
                </c:pt>
                <c:pt idx="60521">
                  <c:v>07:20:37</c:v>
                </c:pt>
                <c:pt idx="60522">
                  <c:v>07:20:38</c:v>
                </c:pt>
                <c:pt idx="60523">
                  <c:v>07:20:39</c:v>
                </c:pt>
                <c:pt idx="60524">
                  <c:v>07:20:40</c:v>
                </c:pt>
                <c:pt idx="60525">
                  <c:v>07:20:41</c:v>
                </c:pt>
                <c:pt idx="60526">
                  <c:v>07:20:42</c:v>
                </c:pt>
                <c:pt idx="60527">
                  <c:v>07:20:43</c:v>
                </c:pt>
                <c:pt idx="60528">
                  <c:v>07:20:44</c:v>
                </c:pt>
                <c:pt idx="60529">
                  <c:v>07:20:45</c:v>
                </c:pt>
                <c:pt idx="60530">
                  <c:v>07:20:46</c:v>
                </c:pt>
                <c:pt idx="60531">
                  <c:v>07:20:47</c:v>
                </c:pt>
                <c:pt idx="60532">
                  <c:v>07:20:48</c:v>
                </c:pt>
                <c:pt idx="60533">
                  <c:v>07:20:49</c:v>
                </c:pt>
                <c:pt idx="60534">
                  <c:v>07:20:50</c:v>
                </c:pt>
                <c:pt idx="60535">
                  <c:v>07:20:51</c:v>
                </c:pt>
                <c:pt idx="60536">
                  <c:v>07:20:52</c:v>
                </c:pt>
                <c:pt idx="60537">
                  <c:v>07:20:53</c:v>
                </c:pt>
                <c:pt idx="60538">
                  <c:v>07:20:54</c:v>
                </c:pt>
                <c:pt idx="60539">
                  <c:v>07:20:55</c:v>
                </c:pt>
                <c:pt idx="60540">
                  <c:v>07:20:56</c:v>
                </c:pt>
                <c:pt idx="60541">
                  <c:v>07:20:57</c:v>
                </c:pt>
                <c:pt idx="60542">
                  <c:v>07:20:58</c:v>
                </c:pt>
                <c:pt idx="60543">
                  <c:v>07:20:59</c:v>
                </c:pt>
                <c:pt idx="60544">
                  <c:v>07:21:00</c:v>
                </c:pt>
                <c:pt idx="60545">
                  <c:v>07:21:01</c:v>
                </c:pt>
                <c:pt idx="60546">
                  <c:v>07:21:02</c:v>
                </c:pt>
                <c:pt idx="60547">
                  <c:v>07:21:03</c:v>
                </c:pt>
                <c:pt idx="60548">
                  <c:v>07:21:04</c:v>
                </c:pt>
                <c:pt idx="60549">
                  <c:v>07:21:05</c:v>
                </c:pt>
                <c:pt idx="60550">
                  <c:v>07:21:06</c:v>
                </c:pt>
                <c:pt idx="60551">
                  <c:v>07:21:07</c:v>
                </c:pt>
                <c:pt idx="60552">
                  <c:v>07:21:08</c:v>
                </c:pt>
                <c:pt idx="60553">
                  <c:v>07:21:09</c:v>
                </c:pt>
                <c:pt idx="60554">
                  <c:v>07:21:10</c:v>
                </c:pt>
                <c:pt idx="60555">
                  <c:v>07:21:11</c:v>
                </c:pt>
                <c:pt idx="60556">
                  <c:v>07:21:12</c:v>
                </c:pt>
                <c:pt idx="60557">
                  <c:v>07:21:13</c:v>
                </c:pt>
                <c:pt idx="60558">
                  <c:v>07:21:14</c:v>
                </c:pt>
                <c:pt idx="60559">
                  <c:v>07:21:15</c:v>
                </c:pt>
                <c:pt idx="60560">
                  <c:v>07:21:16</c:v>
                </c:pt>
                <c:pt idx="60561">
                  <c:v>07:21:17</c:v>
                </c:pt>
                <c:pt idx="60562">
                  <c:v>07:21:18</c:v>
                </c:pt>
                <c:pt idx="60563">
                  <c:v>07:21:19</c:v>
                </c:pt>
                <c:pt idx="60564">
                  <c:v>07:21:20</c:v>
                </c:pt>
                <c:pt idx="60565">
                  <c:v>07:21:21</c:v>
                </c:pt>
                <c:pt idx="60566">
                  <c:v>07:21:22</c:v>
                </c:pt>
                <c:pt idx="60567">
                  <c:v>07:21:23</c:v>
                </c:pt>
                <c:pt idx="60568">
                  <c:v>07:21:24</c:v>
                </c:pt>
                <c:pt idx="60569">
                  <c:v>07:21:25</c:v>
                </c:pt>
                <c:pt idx="60570">
                  <c:v>07:21:26</c:v>
                </c:pt>
                <c:pt idx="60571">
                  <c:v>07:21:27</c:v>
                </c:pt>
                <c:pt idx="60572">
                  <c:v>07:21:28</c:v>
                </c:pt>
                <c:pt idx="60573">
                  <c:v>07:21:29</c:v>
                </c:pt>
                <c:pt idx="60574">
                  <c:v>07:21:30</c:v>
                </c:pt>
                <c:pt idx="60575">
                  <c:v>07:21:31</c:v>
                </c:pt>
                <c:pt idx="60576">
                  <c:v>07:21:32</c:v>
                </c:pt>
                <c:pt idx="60577">
                  <c:v>07:21:33</c:v>
                </c:pt>
                <c:pt idx="60578">
                  <c:v>07:21:34</c:v>
                </c:pt>
                <c:pt idx="60579">
                  <c:v>07:21:35</c:v>
                </c:pt>
                <c:pt idx="60580">
                  <c:v>07:21:36</c:v>
                </c:pt>
                <c:pt idx="60581">
                  <c:v>07:21:37</c:v>
                </c:pt>
                <c:pt idx="60582">
                  <c:v>07:21:38</c:v>
                </c:pt>
                <c:pt idx="60583">
                  <c:v>07:21:39</c:v>
                </c:pt>
                <c:pt idx="60584">
                  <c:v>07:21:40</c:v>
                </c:pt>
                <c:pt idx="60585">
                  <c:v>07:21:41</c:v>
                </c:pt>
                <c:pt idx="60586">
                  <c:v>07:21:42</c:v>
                </c:pt>
                <c:pt idx="60587">
                  <c:v>07:21:43</c:v>
                </c:pt>
                <c:pt idx="60588">
                  <c:v>07:21:44</c:v>
                </c:pt>
                <c:pt idx="60589">
                  <c:v>07:21:45</c:v>
                </c:pt>
                <c:pt idx="60590">
                  <c:v>07:21:46</c:v>
                </c:pt>
                <c:pt idx="60591">
                  <c:v>07:21:47</c:v>
                </c:pt>
                <c:pt idx="60592">
                  <c:v>07:21:48</c:v>
                </c:pt>
                <c:pt idx="60593">
                  <c:v>07:21:49</c:v>
                </c:pt>
                <c:pt idx="60594">
                  <c:v>07:21:50</c:v>
                </c:pt>
                <c:pt idx="60595">
                  <c:v>07:21:51</c:v>
                </c:pt>
                <c:pt idx="60596">
                  <c:v>07:21:52</c:v>
                </c:pt>
                <c:pt idx="60597">
                  <c:v>07:21:53</c:v>
                </c:pt>
                <c:pt idx="60598">
                  <c:v>07:21:54</c:v>
                </c:pt>
                <c:pt idx="60599">
                  <c:v>07:21:55</c:v>
                </c:pt>
                <c:pt idx="60600">
                  <c:v>07:21:56</c:v>
                </c:pt>
                <c:pt idx="60601">
                  <c:v>07:21:57</c:v>
                </c:pt>
                <c:pt idx="60602">
                  <c:v>07:21:58</c:v>
                </c:pt>
                <c:pt idx="60603">
                  <c:v>07:21:59</c:v>
                </c:pt>
                <c:pt idx="60604">
                  <c:v>07:22:00</c:v>
                </c:pt>
                <c:pt idx="60605">
                  <c:v>07:22:01</c:v>
                </c:pt>
                <c:pt idx="60606">
                  <c:v>07:22:02</c:v>
                </c:pt>
                <c:pt idx="60607">
                  <c:v>07:22:03</c:v>
                </c:pt>
                <c:pt idx="60608">
                  <c:v>07:22:04</c:v>
                </c:pt>
                <c:pt idx="60609">
                  <c:v>07:22:05</c:v>
                </c:pt>
                <c:pt idx="60610">
                  <c:v>07:22:06</c:v>
                </c:pt>
                <c:pt idx="60611">
                  <c:v>07:22:07</c:v>
                </c:pt>
                <c:pt idx="60612">
                  <c:v>07:22:08</c:v>
                </c:pt>
                <c:pt idx="60613">
                  <c:v>07:22:09</c:v>
                </c:pt>
                <c:pt idx="60614">
                  <c:v>07:22:10</c:v>
                </c:pt>
                <c:pt idx="60615">
                  <c:v>07:22:11</c:v>
                </c:pt>
                <c:pt idx="60616">
                  <c:v>07:22:12</c:v>
                </c:pt>
                <c:pt idx="60617">
                  <c:v>07:22:13</c:v>
                </c:pt>
                <c:pt idx="60618">
                  <c:v>07:22:14</c:v>
                </c:pt>
                <c:pt idx="60619">
                  <c:v>07:22:15</c:v>
                </c:pt>
                <c:pt idx="60620">
                  <c:v>07:22:16</c:v>
                </c:pt>
                <c:pt idx="60621">
                  <c:v>07:22:17</c:v>
                </c:pt>
                <c:pt idx="60622">
                  <c:v>07:22:18</c:v>
                </c:pt>
                <c:pt idx="60623">
                  <c:v>07:22:19</c:v>
                </c:pt>
                <c:pt idx="60624">
                  <c:v>07:22:20</c:v>
                </c:pt>
                <c:pt idx="60625">
                  <c:v>07:22:21</c:v>
                </c:pt>
                <c:pt idx="60626">
                  <c:v>07:22:22</c:v>
                </c:pt>
                <c:pt idx="60627">
                  <c:v>07:22:23</c:v>
                </c:pt>
                <c:pt idx="60628">
                  <c:v>07:22:24</c:v>
                </c:pt>
                <c:pt idx="60629">
                  <c:v>07:22:25</c:v>
                </c:pt>
                <c:pt idx="60630">
                  <c:v>07:22:26</c:v>
                </c:pt>
                <c:pt idx="60631">
                  <c:v>07:22:27</c:v>
                </c:pt>
                <c:pt idx="60632">
                  <c:v>07:22:28</c:v>
                </c:pt>
                <c:pt idx="60633">
                  <c:v>07:22:29</c:v>
                </c:pt>
                <c:pt idx="60634">
                  <c:v>07:22:30</c:v>
                </c:pt>
                <c:pt idx="60635">
                  <c:v>07:22:31</c:v>
                </c:pt>
                <c:pt idx="60636">
                  <c:v>07:22:32</c:v>
                </c:pt>
                <c:pt idx="60637">
                  <c:v>07:22:33</c:v>
                </c:pt>
                <c:pt idx="60638">
                  <c:v>07:22:34</c:v>
                </c:pt>
                <c:pt idx="60639">
                  <c:v>07:22:35</c:v>
                </c:pt>
                <c:pt idx="60640">
                  <c:v>07:22:36</c:v>
                </c:pt>
                <c:pt idx="60641">
                  <c:v>07:22:37</c:v>
                </c:pt>
                <c:pt idx="60642">
                  <c:v>07:22:38</c:v>
                </c:pt>
                <c:pt idx="60643">
                  <c:v>07:22:39</c:v>
                </c:pt>
                <c:pt idx="60644">
                  <c:v>07:22:40</c:v>
                </c:pt>
                <c:pt idx="60645">
                  <c:v>07:22:41</c:v>
                </c:pt>
                <c:pt idx="60646">
                  <c:v>07:22:42</c:v>
                </c:pt>
                <c:pt idx="60647">
                  <c:v>07:22:43</c:v>
                </c:pt>
                <c:pt idx="60648">
                  <c:v>07:22:44</c:v>
                </c:pt>
                <c:pt idx="60649">
                  <c:v>07:22:45</c:v>
                </c:pt>
                <c:pt idx="60650">
                  <c:v>07:22:46</c:v>
                </c:pt>
                <c:pt idx="60651">
                  <c:v>07:22:47</c:v>
                </c:pt>
                <c:pt idx="60652">
                  <c:v>07:22:48</c:v>
                </c:pt>
                <c:pt idx="60653">
                  <c:v>07:22:49</c:v>
                </c:pt>
                <c:pt idx="60654">
                  <c:v>07:22:50</c:v>
                </c:pt>
                <c:pt idx="60655">
                  <c:v>07:22:51</c:v>
                </c:pt>
                <c:pt idx="60656">
                  <c:v>07:22:52</c:v>
                </c:pt>
                <c:pt idx="60657">
                  <c:v>07:22:53</c:v>
                </c:pt>
                <c:pt idx="60658">
                  <c:v>07:22:54</c:v>
                </c:pt>
                <c:pt idx="60659">
                  <c:v>07:22:55</c:v>
                </c:pt>
                <c:pt idx="60660">
                  <c:v>07:22:56</c:v>
                </c:pt>
                <c:pt idx="60661">
                  <c:v>07:22:57</c:v>
                </c:pt>
                <c:pt idx="60662">
                  <c:v>07:22:58</c:v>
                </c:pt>
                <c:pt idx="60663">
                  <c:v>07:22:59</c:v>
                </c:pt>
                <c:pt idx="60664">
                  <c:v>07:23:00</c:v>
                </c:pt>
                <c:pt idx="60665">
                  <c:v>07:23:01</c:v>
                </c:pt>
                <c:pt idx="60666">
                  <c:v>07:23:02</c:v>
                </c:pt>
                <c:pt idx="60667">
                  <c:v>07:23:03</c:v>
                </c:pt>
                <c:pt idx="60668">
                  <c:v>07:23:04</c:v>
                </c:pt>
                <c:pt idx="60669">
                  <c:v>07:23:05</c:v>
                </c:pt>
                <c:pt idx="60670">
                  <c:v>07:23:06</c:v>
                </c:pt>
                <c:pt idx="60671">
                  <c:v>07:23:07</c:v>
                </c:pt>
                <c:pt idx="60672">
                  <c:v>07:23:08</c:v>
                </c:pt>
                <c:pt idx="60673">
                  <c:v>07:23:09</c:v>
                </c:pt>
                <c:pt idx="60674">
                  <c:v>07:23:10</c:v>
                </c:pt>
                <c:pt idx="60675">
                  <c:v>07:23:11</c:v>
                </c:pt>
                <c:pt idx="60676">
                  <c:v>07:23:12</c:v>
                </c:pt>
                <c:pt idx="60677">
                  <c:v>07:23:13</c:v>
                </c:pt>
                <c:pt idx="60678">
                  <c:v>07:23:14</c:v>
                </c:pt>
                <c:pt idx="60679">
                  <c:v>07:23:15</c:v>
                </c:pt>
                <c:pt idx="60680">
                  <c:v>07:23:16</c:v>
                </c:pt>
                <c:pt idx="60681">
                  <c:v>07:23:17</c:v>
                </c:pt>
                <c:pt idx="60682">
                  <c:v>07:23:18</c:v>
                </c:pt>
                <c:pt idx="60683">
                  <c:v>07:23:19</c:v>
                </c:pt>
                <c:pt idx="60684">
                  <c:v>07:23:20</c:v>
                </c:pt>
                <c:pt idx="60685">
                  <c:v>07:23:21</c:v>
                </c:pt>
                <c:pt idx="60686">
                  <c:v>07:23:22</c:v>
                </c:pt>
                <c:pt idx="60687">
                  <c:v>07:23:23</c:v>
                </c:pt>
                <c:pt idx="60688">
                  <c:v>07:23:24</c:v>
                </c:pt>
                <c:pt idx="60689">
                  <c:v>07:23:25</c:v>
                </c:pt>
                <c:pt idx="60690">
                  <c:v>07:23:26</c:v>
                </c:pt>
                <c:pt idx="60691">
                  <c:v>07:23:27</c:v>
                </c:pt>
                <c:pt idx="60692">
                  <c:v>07:23:28</c:v>
                </c:pt>
                <c:pt idx="60693">
                  <c:v>07:23:29</c:v>
                </c:pt>
                <c:pt idx="60694">
                  <c:v>07:23:30</c:v>
                </c:pt>
                <c:pt idx="60695">
                  <c:v>07:23:31</c:v>
                </c:pt>
                <c:pt idx="60696">
                  <c:v>07:23:32</c:v>
                </c:pt>
                <c:pt idx="60697">
                  <c:v>07:23:33</c:v>
                </c:pt>
                <c:pt idx="60698">
                  <c:v>07:23:34</c:v>
                </c:pt>
                <c:pt idx="60699">
                  <c:v>07:23:35</c:v>
                </c:pt>
                <c:pt idx="60700">
                  <c:v>07:23:36</c:v>
                </c:pt>
                <c:pt idx="60701">
                  <c:v>07:23:37</c:v>
                </c:pt>
                <c:pt idx="60702">
                  <c:v>07:23:38</c:v>
                </c:pt>
                <c:pt idx="60703">
                  <c:v>07:23:39</c:v>
                </c:pt>
                <c:pt idx="60704">
                  <c:v>07:23:40</c:v>
                </c:pt>
                <c:pt idx="60705">
                  <c:v>07:23:41</c:v>
                </c:pt>
                <c:pt idx="60706">
                  <c:v>07:23:42</c:v>
                </c:pt>
                <c:pt idx="60707">
                  <c:v>07:23:43</c:v>
                </c:pt>
                <c:pt idx="60708">
                  <c:v>07:23:44</c:v>
                </c:pt>
                <c:pt idx="60709">
                  <c:v>07:23:45</c:v>
                </c:pt>
                <c:pt idx="60710">
                  <c:v>07:23:46</c:v>
                </c:pt>
                <c:pt idx="60711">
                  <c:v>07:23:47</c:v>
                </c:pt>
                <c:pt idx="60712">
                  <c:v>07:23:48</c:v>
                </c:pt>
                <c:pt idx="60713">
                  <c:v>07:23:49</c:v>
                </c:pt>
                <c:pt idx="60714">
                  <c:v>07:23:50</c:v>
                </c:pt>
                <c:pt idx="60715">
                  <c:v>07:23:51</c:v>
                </c:pt>
                <c:pt idx="60716">
                  <c:v>07:23:52</c:v>
                </c:pt>
                <c:pt idx="60717">
                  <c:v>07:23:53</c:v>
                </c:pt>
                <c:pt idx="60718">
                  <c:v>07:23:54</c:v>
                </c:pt>
                <c:pt idx="60719">
                  <c:v>07:23:55</c:v>
                </c:pt>
                <c:pt idx="60720">
                  <c:v>07:23:56</c:v>
                </c:pt>
                <c:pt idx="60721">
                  <c:v>07:23:57</c:v>
                </c:pt>
                <c:pt idx="60722">
                  <c:v>07:23:58</c:v>
                </c:pt>
                <c:pt idx="60723">
                  <c:v>07:23:59</c:v>
                </c:pt>
                <c:pt idx="60724">
                  <c:v>07:24:00</c:v>
                </c:pt>
                <c:pt idx="60725">
                  <c:v>07:24:01</c:v>
                </c:pt>
                <c:pt idx="60726">
                  <c:v>07:24:02</c:v>
                </c:pt>
                <c:pt idx="60727">
                  <c:v>07:24:03</c:v>
                </c:pt>
                <c:pt idx="60728">
                  <c:v>07:24:04</c:v>
                </c:pt>
                <c:pt idx="60729">
                  <c:v>07:24:05</c:v>
                </c:pt>
                <c:pt idx="60730">
                  <c:v>07:24:06</c:v>
                </c:pt>
                <c:pt idx="60731">
                  <c:v>07:24:07</c:v>
                </c:pt>
                <c:pt idx="60732">
                  <c:v>07:24:08</c:v>
                </c:pt>
                <c:pt idx="60733">
                  <c:v>07:24:09</c:v>
                </c:pt>
                <c:pt idx="60734">
                  <c:v>07:24:10</c:v>
                </c:pt>
                <c:pt idx="60735">
                  <c:v>07:24:11</c:v>
                </c:pt>
                <c:pt idx="60736">
                  <c:v>07:24:12</c:v>
                </c:pt>
                <c:pt idx="60737">
                  <c:v>07:24:13</c:v>
                </c:pt>
                <c:pt idx="60738">
                  <c:v>07:24:14</c:v>
                </c:pt>
                <c:pt idx="60739">
                  <c:v>07:24:15</c:v>
                </c:pt>
                <c:pt idx="60740">
                  <c:v>07:24:16</c:v>
                </c:pt>
                <c:pt idx="60741">
                  <c:v>07:24:17</c:v>
                </c:pt>
                <c:pt idx="60742">
                  <c:v>07:24:18</c:v>
                </c:pt>
                <c:pt idx="60743">
                  <c:v>07:24:19</c:v>
                </c:pt>
                <c:pt idx="60744">
                  <c:v>07:24:20</c:v>
                </c:pt>
                <c:pt idx="60745">
                  <c:v>07:24:21</c:v>
                </c:pt>
                <c:pt idx="60746">
                  <c:v>07:24:22</c:v>
                </c:pt>
                <c:pt idx="60747">
                  <c:v>07:24:23</c:v>
                </c:pt>
                <c:pt idx="60748">
                  <c:v>07:24:24</c:v>
                </c:pt>
                <c:pt idx="60749">
                  <c:v>07:24:25</c:v>
                </c:pt>
                <c:pt idx="60750">
                  <c:v>07:24:26</c:v>
                </c:pt>
                <c:pt idx="60751">
                  <c:v>07:24:27</c:v>
                </c:pt>
                <c:pt idx="60752">
                  <c:v>07:24:28</c:v>
                </c:pt>
                <c:pt idx="60753">
                  <c:v>07:24:29</c:v>
                </c:pt>
                <c:pt idx="60754">
                  <c:v>07:24:30</c:v>
                </c:pt>
                <c:pt idx="60755">
                  <c:v>07:24:31</c:v>
                </c:pt>
                <c:pt idx="60756">
                  <c:v>07:24:32</c:v>
                </c:pt>
                <c:pt idx="60757">
                  <c:v>07:24:33</c:v>
                </c:pt>
                <c:pt idx="60758">
                  <c:v>07:24:34</c:v>
                </c:pt>
                <c:pt idx="60759">
                  <c:v>07:24:35</c:v>
                </c:pt>
                <c:pt idx="60760">
                  <c:v>07:24:36</c:v>
                </c:pt>
                <c:pt idx="60761">
                  <c:v>07:24:37</c:v>
                </c:pt>
                <c:pt idx="60762">
                  <c:v>07:24:38</c:v>
                </c:pt>
                <c:pt idx="60763">
                  <c:v>07:24:39</c:v>
                </c:pt>
                <c:pt idx="60764">
                  <c:v>07:24:40</c:v>
                </c:pt>
                <c:pt idx="60765">
                  <c:v>07:24:41</c:v>
                </c:pt>
                <c:pt idx="60766">
                  <c:v>07:24:42</c:v>
                </c:pt>
                <c:pt idx="60767">
                  <c:v>07:24:43</c:v>
                </c:pt>
                <c:pt idx="60768">
                  <c:v>07:24:44</c:v>
                </c:pt>
                <c:pt idx="60769">
                  <c:v>07:24:45</c:v>
                </c:pt>
                <c:pt idx="60770">
                  <c:v>07:24:46</c:v>
                </c:pt>
                <c:pt idx="60771">
                  <c:v>07:24:47</c:v>
                </c:pt>
                <c:pt idx="60772">
                  <c:v>07:24:48</c:v>
                </c:pt>
                <c:pt idx="60773">
                  <c:v>07:24:49</c:v>
                </c:pt>
                <c:pt idx="60774">
                  <c:v>07:24:50</c:v>
                </c:pt>
                <c:pt idx="60775">
                  <c:v>07:24:51</c:v>
                </c:pt>
                <c:pt idx="60776">
                  <c:v>07:24:52</c:v>
                </c:pt>
                <c:pt idx="60777">
                  <c:v>07:24:53</c:v>
                </c:pt>
                <c:pt idx="60778">
                  <c:v>07:24:54</c:v>
                </c:pt>
                <c:pt idx="60779">
                  <c:v>07:24:55</c:v>
                </c:pt>
                <c:pt idx="60780">
                  <c:v>07:24:56</c:v>
                </c:pt>
                <c:pt idx="60781">
                  <c:v>07:24:57</c:v>
                </c:pt>
                <c:pt idx="60782">
                  <c:v>07:24:58</c:v>
                </c:pt>
                <c:pt idx="60783">
                  <c:v>07:24:59</c:v>
                </c:pt>
                <c:pt idx="60784">
                  <c:v>07:25:00</c:v>
                </c:pt>
                <c:pt idx="60785">
                  <c:v>07:25:01</c:v>
                </c:pt>
                <c:pt idx="60786">
                  <c:v>07:25:02</c:v>
                </c:pt>
                <c:pt idx="60787">
                  <c:v>07:25:03</c:v>
                </c:pt>
                <c:pt idx="60788">
                  <c:v>07:25:04</c:v>
                </c:pt>
                <c:pt idx="60789">
                  <c:v>07:25:05</c:v>
                </c:pt>
                <c:pt idx="60790">
                  <c:v>07:25:06</c:v>
                </c:pt>
                <c:pt idx="60791">
                  <c:v>07:25:07</c:v>
                </c:pt>
                <c:pt idx="60792">
                  <c:v>07:25:08</c:v>
                </c:pt>
                <c:pt idx="60793">
                  <c:v>07:25:09</c:v>
                </c:pt>
                <c:pt idx="60794">
                  <c:v>07:25:10</c:v>
                </c:pt>
                <c:pt idx="60795">
                  <c:v>07:25:11</c:v>
                </c:pt>
                <c:pt idx="60796">
                  <c:v>07:25:12</c:v>
                </c:pt>
                <c:pt idx="60797">
                  <c:v>07:25:13</c:v>
                </c:pt>
                <c:pt idx="60798">
                  <c:v>07:25:14</c:v>
                </c:pt>
                <c:pt idx="60799">
                  <c:v>07:25:15</c:v>
                </c:pt>
                <c:pt idx="60800">
                  <c:v>07:25:16</c:v>
                </c:pt>
                <c:pt idx="60801">
                  <c:v>07:25:17</c:v>
                </c:pt>
                <c:pt idx="60802">
                  <c:v>07:25:18</c:v>
                </c:pt>
                <c:pt idx="60803">
                  <c:v>07:25:19</c:v>
                </c:pt>
                <c:pt idx="60804">
                  <c:v>07:25:20</c:v>
                </c:pt>
                <c:pt idx="60805">
                  <c:v>07:25:21</c:v>
                </c:pt>
                <c:pt idx="60806">
                  <c:v>07:25:22</c:v>
                </c:pt>
                <c:pt idx="60807">
                  <c:v>07:25:23</c:v>
                </c:pt>
                <c:pt idx="60808">
                  <c:v>07:25:24</c:v>
                </c:pt>
                <c:pt idx="60809">
                  <c:v>07:25:25</c:v>
                </c:pt>
                <c:pt idx="60810">
                  <c:v>07:25:26</c:v>
                </c:pt>
                <c:pt idx="60811">
                  <c:v>07:25:27</c:v>
                </c:pt>
                <c:pt idx="60812">
                  <c:v>07:25:28</c:v>
                </c:pt>
                <c:pt idx="60813">
                  <c:v>07:25:29</c:v>
                </c:pt>
                <c:pt idx="60814">
                  <c:v>07:25:30</c:v>
                </c:pt>
                <c:pt idx="60815">
                  <c:v>07:25:31</c:v>
                </c:pt>
                <c:pt idx="60816">
                  <c:v>07:25:32</c:v>
                </c:pt>
                <c:pt idx="60817">
                  <c:v>07:25:33</c:v>
                </c:pt>
                <c:pt idx="60818">
                  <c:v>07:25:34</c:v>
                </c:pt>
                <c:pt idx="60819">
                  <c:v>07:25:35</c:v>
                </c:pt>
                <c:pt idx="60820">
                  <c:v>07:25:36</c:v>
                </c:pt>
                <c:pt idx="60821">
                  <c:v>07:25:37</c:v>
                </c:pt>
                <c:pt idx="60822">
                  <c:v>07:25:38</c:v>
                </c:pt>
                <c:pt idx="60823">
                  <c:v>07:25:39</c:v>
                </c:pt>
                <c:pt idx="60824">
                  <c:v>07:25:40</c:v>
                </c:pt>
                <c:pt idx="60825">
                  <c:v>07:25:41</c:v>
                </c:pt>
                <c:pt idx="60826">
                  <c:v>07:25:42</c:v>
                </c:pt>
                <c:pt idx="60827">
                  <c:v>07:25:43</c:v>
                </c:pt>
                <c:pt idx="60828">
                  <c:v>07:25:44</c:v>
                </c:pt>
                <c:pt idx="60829">
                  <c:v>07:25:45</c:v>
                </c:pt>
                <c:pt idx="60830">
                  <c:v>07:25:46</c:v>
                </c:pt>
                <c:pt idx="60831">
                  <c:v>07:25:47</c:v>
                </c:pt>
                <c:pt idx="60832">
                  <c:v>07:25:48</c:v>
                </c:pt>
                <c:pt idx="60833">
                  <c:v>07:25:49</c:v>
                </c:pt>
                <c:pt idx="60834">
                  <c:v>07:25:50</c:v>
                </c:pt>
                <c:pt idx="60835">
                  <c:v>07:25:51</c:v>
                </c:pt>
                <c:pt idx="60836">
                  <c:v>07:25:52</c:v>
                </c:pt>
                <c:pt idx="60837">
                  <c:v>07:25:53</c:v>
                </c:pt>
                <c:pt idx="60838">
                  <c:v>07:25:54</c:v>
                </c:pt>
                <c:pt idx="60839">
                  <c:v>07:25:55</c:v>
                </c:pt>
                <c:pt idx="60840">
                  <c:v>07:25:56</c:v>
                </c:pt>
                <c:pt idx="60841">
                  <c:v>07:25:57</c:v>
                </c:pt>
                <c:pt idx="60842">
                  <c:v>07:25:58</c:v>
                </c:pt>
                <c:pt idx="60843">
                  <c:v>07:25:59</c:v>
                </c:pt>
                <c:pt idx="60844">
                  <c:v>07:26:00</c:v>
                </c:pt>
                <c:pt idx="60845">
                  <c:v>07:26:01</c:v>
                </c:pt>
                <c:pt idx="60846">
                  <c:v>07:26:02</c:v>
                </c:pt>
                <c:pt idx="60847">
                  <c:v>07:26:03</c:v>
                </c:pt>
                <c:pt idx="60848">
                  <c:v>07:26:04</c:v>
                </c:pt>
                <c:pt idx="60849">
                  <c:v>07:26:05</c:v>
                </c:pt>
                <c:pt idx="60850">
                  <c:v>07:26:06</c:v>
                </c:pt>
                <c:pt idx="60851">
                  <c:v>07:26:07</c:v>
                </c:pt>
                <c:pt idx="60852">
                  <c:v>07:26:08</c:v>
                </c:pt>
                <c:pt idx="60853">
                  <c:v>07:26:09</c:v>
                </c:pt>
                <c:pt idx="60854">
                  <c:v>07:26:10</c:v>
                </c:pt>
                <c:pt idx="60855">
                  <c:v>07:26:11</c:v>
                </c:pt>
                <c:pt idx="60856">
                  <c:v>07:26:12</c:v>
                </c:pt>
                <c:pt idx="60857">
                  <c:v>07:26:13</c:v>
                </c:pt>
                <c:pt idx="60858">
                  <c:v>07:26:14</c:v>
                </c:pt>
                <c:pt idx="60859">
                  <c:v>07:26:15</c:v>
                </c:pt>
                <c:pt idx="60860">
                  <c:v>07:26:16</c:v>
                </c:pt>
                <c:pt idx="60861">
                  <c:v>07:26:17</c:v>
                </c:pt>
                <c:pt idx="60862">
                  <c:v>07:26:18</c:v>
                </c:pt>
                <c:pt idx="60863">
                  <c:v>07:26:19</c:v>
                </c:pt>
                <c:pt idx="60864">
                  <c:v>07:26:20</c:v>
                </c:pt>
                <c:pt idx="60865">
                  <c:v>07:26:21</c:v>
                </c:pt>
                <c:pt idx="60866">
                  <c:v>07:26:22</c:v>
                </c:pt>
                <c:pt idx="60867">
                  <c:v>07:26:23</c:v>
                </c:pt>
                <c:pt idx="60868">
                  <c:v>07:26:24</c:v>
                </c:pt>
                <c:pt idx="60869">
                  <c:v>07:26:25</c:v>
                </c:pt>
                <c:pt idx="60870">
                  <c:v>07:26:26</c:v>
                </c:pt>
                <c:pt idx="60871">
                  <c:v>07:26:27</c:v>
                </c:pt>
                <c:pt idx="60872">
                  <c:v>07:26:28</c:v>
                </c:pt>
                <c:pt idx="60873">
                  <c:v>07:26:29</c:v>
                </c:pt>
                <c:pt idx="60874">
                  <c:v>07:26:30</c:v>
                </c:pt>
                <c:pt idx="60875">
                  <c:v>07:26:31</c:v>
                </c:pt>
                <c:pt idx="60876">
                  <c:v>07:26:32</c:v>
                </c:pt>
                <c:pt idx="60877">
                  <c:v>07:26:33</c:v>
                </c:pt>
                <c:pt idx="60878">
                  <c:v>07:26:34</c:v>
                </c:pt>
                <c:pt idx="60879">
                  <c:v>07:26:35</c:v>
                </c:pt>
                <c:pt idx="60880">
                  <c:v>07:26:36</c:v>
                </c:pt>
                <c:pt idx="60881">
                  <c:v>07:26:37</c:v>
                </c:pt>
                <c:pt idx="60882">
                  <c:v>07:26:38</c:v>
                </c:pt>
                <c:pt idx="60883">
                  <c:v>07:26:39</c:v>
                </c:pt>
                <c:pt idx="60884">
                  <c:v>07:26:40</c:v>
                </c:pt>
                <c:pt idx="60885">
                  <c:v>07:26:41</c:v>
                </c:pt>
                <c:pt idx="60886">
                  <c:v>07:26:42</c:v>
                </c:pt>
                <c:pt idx="60887">
                  <c:v>07:26:43</c:v>
                </c:pt>
                <c:pt idx="60888">
                  <c:v>07:26:44</c:v>
                </c:pt>
                <c:pt idx="60889">
                  <c:v>07:26:45</c:v>
                </c:pt>
                <c:pt idx="60890">
                  <c:v>07:26:46</c:v>
                </c:pt>
                <c:pt idx="60891">
                  <c:v>07:26:47</c:v>
                </c:pt>
                <c:pt idx="60892">
                  <c:v>07:26:48</c:v>
                </c:pt>
                <c:pt idx="60893">
                  <c:v>07:26:49</c:v>
                </c:pt>
                <c:pt idx="60894">
                  <c:v>07:26:50</c:v>
                </c:pt>
                <c:pt idx="60895">
                  <c:v>07:26:51</c:v>
                </c:pt>
                <c:pt idx="60896">
                  <c:v>07:26:52</c:v>
                </c:pt>
                <c:pt idx="60897">
                  <c:v>07:26:53</c:v>
                </c:pt>
                <c:pt idx="60898">
                  <c:v>07:26:54</c:v>
                </c:pt>
                <c:pt idx="60899">
                  <c:v>07:26:55</c:v>
                </c:pt>
                <c:pt idx="60900">
                  <c:v>07:26:56</c:v>
                </c:pt>
                <c:pt idx="60901">
                  <c:v>07:26:57</c:v>
                </c:pt>
                <c:pt idx="60902">
                  <c:v>07:26:58</c:v>
                </c:pt>
                <c:pt idx="60903">
                  <c:v>07:26:59</c:v>
                </c:pt>
                <c:pt idx="60904">
                  <c:v>07:27:00</c:v>
                </c:pt>
                <c:pt idx="60905">
                  <c:v>07:27:01</c:v>
                </c:pt>
                <c:pt idx="60906">
                  <c:v>07:27:02</c:v>
                </c:pt>
                <c:pt idx="60907">
                  <c:v>07:27:03</c:v>
                </c:pt>
                <c:pt idx="60908">
                  <c:v>07:27:04</c:v>
                </c:pt>
                <c:pt idx="60909">
                  <c:v>07:27:05</c:v>
                </c:pt>
                <c:pt idx="60910">
                  <c:v>07:27:06</c:v>
                </c:pt>
                <c:pt idx="60911">
                  <c:v>07:27:07</c:v>
                </c:pt>
                <c:pt idx="60912">
                  <c:v>07:27:08</c:v>
                </c:pt>
                <c:pt idx="60913">
                  <c:v>07:27:09</c:v>
                </c:pt>
                <c:pt idx="60914">
                  <c:v>07:27:10</c:v>
                </c:pt>
                <c:pt idx="60915">
                  <c:v>07:27:11</c:v>
                </c:pt>
                <c:pt idx="60916">
                  <c:v>07:27:12</c:v>
                </c:pt>
                <c:pt idx="60917">
                  <c:v>07:27:13</c:v>
                </c:pt>
                <c:pt idx="60918">
                  <c:v>07:27:14</c:v>
                </c:pt>
                <c:pt idx="60919">
                  <c:v>07:27:15</c:v>
                </c:pt>
                <c:pt idx="60920">
                  <c:v>07:27:16</c:v>
                </c:pt>
                <c:pt idx="60921">
                  <c:v>07:27:17</c:v>
                </c:pt>
                <c:pt idx="60922">
                  <c:v>07:27:18</c:v>
                </c:pt>
                <c:pt idx="60923">
                  <c:v>07:27:19</c:v>
                </c:pt>
                <c:pt idx="60924">
                  <c:v>07:27:20</c:v>
                </c:pt>
                <c:pt idx="60925">
                  <c:v>07:27:21</c:v>
                </c:pt>
                <c:pt idx="60926">
                  <c:v>07:27:22</c:v>
                </c:pt>
                <c:pt idx="60927">
                  <c:v>07:27:23</c:v>
                </c:pt>
                <c:pt idx="60928">
                  <c:v>07:27:24</c:v>
                </c:pt>
                <c:pt idx="60929">
                  <c:v>07:27:25</c:v>
                </c:pt>
                <c:pt idx="60930">
                  <c:v>07:27:26</c:v>
                </c:pt>
                <c:pt idx="60931">
                  <c:v>07:27:27</c:v>
                </c:pt>
                <c:pt idx="60932">
                  <c:v>07:27:28</c:v>
                </c:pt>
                <c:pt idx="60933">
                  <c:v>07:27:29</c:v>
                </c:pt>
                <c:pt idx="60934">
                  <c:v>07:27:30</c:v>
                </c:pt>
                <c:pt idx="60935">
                  <c:v>07:27:31</c:v>
                </c:pt>
                <c:pt idx="60936">
                  <c:v>07:27:32</c:v>
                </c:pt>
                <c:pt idx="60937">
                  <c:v>07:27:33</c:v>
                </c:pt>
                <c:pt idx="60938">
                  <c:v>07:27:34</c:v>
                </c:pt>
                <c:pt idx="60939">
                  <c:v>07:27:35</c:v>
                </c:pt>
                <c:pt idx="60940">
                  <c:v>07:27:36</c:v>
                </c:pt>
                <c:pt idx="60941">
                  <c:v>07:27:37</c:v>
                </c:pt>
                <c:pt idx="60942">
                  <c:v>07:27:38</c:v>
                </c:pt>
                <c:pt idx="60943">
                  <c:v>07:27:39</c:v>
                </c:pt>
                <c:pt idx="60944">
                  <c:v>07:27:40</c:v>
                </c:pt>
                <c:pt idx="60945">
                  <c:v>07:27:41</c:v>
                </c:pt>
                <c:pt idx="60946">
                  <c:v>07:27:42</c:v>
                </c:pt>
                <c:pt idx="60947">
                  <c:v>07:27:43</c:v>
                </c:pt>
                <c:pt idx="60948">
                  <c:v>07:27:44</c:v>
                </c:pt>
                <c:pt idx="60949">
                  <c:v>07:27:45</c:v>
                </c:pt>
                <c:pt idx="60950">
                  <c:v>07:27:46</c:v>
                </c:pt>
                <c:pt idx="60951">
                  <c:v>07:27:47</c:v>
                </c:pt>
                <c:pt idx="60952">
                  <c:v>07:27:48</c:v>
                </c:pt>
                <c:pt idx="60953">
                  <c:v>07:27:49</c:v>
                </c:pt>
                <c:pt idx="60954">
                  <c:v>07:27:50</c:v>
                </c:pt>
                <c:pt idx="60955">
                  <c:v>07:27:51</c:v>
                </c:pt>
                <c:pt idx="60956">
                  <c:v>07:27:52</c:v>
                </c:pt>
                <c:pt idx="60957">
                  <c:v>07:27:53</c:v>
                </c:pt>
                <c:pt idx="60958">
                  <c:v>07:27:54</c:v>
                </c:pt>
                <c:pt idx="60959">
                  <c:v>07:27:55</c:v>
                </c:pt>
                <c:pt idx="60960">
                  <c:v>07:27:56</c:v>
                </c:pt>
                <c:pt idx="60961">
                  <c:v>07:27:57</c:v>
                </c:pt>
                <c:pt idx="60962">
                  <c:v>07:27:58</c:v>
                </c:pt>
                <c:pt idx="60963">
                  <c:v>07:27:59</c:v>
                </c:pt>
                <c:pt idx="60964">
                  <c:v>07:28:00</c:v>
                </c:pt>
                <c:pt idx="60965">
                  <c:v>07:28:01</c:v>
                </c:pt>
                <c:pt idx="60966">
                  <c:v>07:28:02</c:v>
                </c:pt>
                <c:pt idx="60967">
                  <c:v>07:28:03</c:v>
                </c:pt>
                <c:pt idx="60968">
                  <c:v>07:28:04</c:v>
                </c:pt>
                <c:pt idx="60969">
                  <c:v>07:28:05</c:v>
                </c:pt>
                <c:pt idx="60970">
                  <c:v>07:28:06</c:v>
                </c:pt>
                <c:pt idx="60971">
                  <c:v>07:28:07</c:v>
                </c:pt>
                <c:pt idx="60972">
                  <c:v>07:28:08</c:v>
                </c:pt>
                <c:pt idx="60973">
                  <c:v>07:28:09</c:v>
                </c:pt>
                <c:pt idx="60974">
                  <c:v>07:28:10</c:v>
                </c:pt>
                <c:pt idx="60975">
                  <c:v>07:28:11</c:v>
                </c:pt>
                <c:pt idx="60976">
                  <c:v>07:28:12</c:v>
                </c:pt>
                <c:pt idx="60977">
                  <c:v>07:28:13</c:v>
                </c:pt>
                <c:pt idx="60978">
                  <c:v>07:28:14</c:v>
                </c:pt>
                <c:pt idx="60979">
                  <c:v>07:28:15</c:v>
                </c:pt>
                <c:pt idx="60980">
                  <c:v>07:28:16</c:v>
                </c:pt>
                <c:pt idx="60981">
                  <c:v>07:28:17</c:v>
                </c:pt>
                <c:pt idx="60982">
                  <c:v>07:28:18</c:v>
                </c:pt>
                <c:pt idx="60983">
                  <c:v>07:28:19</c:v>
                </c:pt>
                <c:pt idx="60984">
                  <c:v>07:28:20</c:v>
                </c:pt>
                <c:pt idx="60985">
                  <c:v>07:28:21</c:v>
                </c:pt>
                <c:pt idx="60986">
                  <c:v>07:28:22</c:v>
                </c:pt>
                <c:pt idx="60987">
                  <c:v>07:28:23</c:v>
                </c:pt>
                <c:pt idx="60988">
                  <c:v>07:28:24</c:v>
                </c:pt>
                <c:pt idx="60989">
                  <c:v>07:28:25</c:v>
                </c:pt>
                <c:pt idx="60990">
                  <c:v>07:28:26</c:v>
                </c:pt>
                <c:pt idx="60991">
                  <c:v>07:28:27</c:v>
                </c:pt>
                <c:pt idx="60992">
                  <c:v>07:28:28</c:v>
                </c:pt>
                <c:pt idx="60993">
                  <c:v>07:28:29</c:v>
                </c:pt>
                <c:pt idx="60994">
                  <c:v>07:28:30</c:v>
                </c:pt>
                <c:pt idx="60995">
                  <c:v>07:28:31</c:v>
                </c:pt>
                <c:pt idx="60996">
                  <c:v>07:28:32</c:v>
                </c:pt>
                <c:pt idx="60997">
                  <c:v>07:28:33</c:v>
                </c:pt>
                <c:pt idx="60998">
                  <c:v>07:28:34</c:v>
                </c:pt>
                <c:pt idx="60999">
                  <c:v>07:28:35</c:v>
                </c:pt>
                <c:pt idx="61000">
                  <c:v>07:28:36</c:v>
                </c:pt>
                <c:pt idx="61001">
                  <c:v>07:28:37</c:v>
                </c:pt>
                <c:pt idx="61002">
                  <c:v>07:28:38</c:v>
                </c:pt>
                <c:pt idx="61003">
                  <c:v>07:28:39</c:v>
                </c:pt>
                <c:pt idx="61004">
                  <c:v>07:28:40</c:v>
                </c:pt>
                <c:pt idx="61005">
                  <c:v>07:28:41</c:v>
                </c:pt>
                <c:pt idx="61006">
                  <c:v>07:28:42</c:v>
                </c:pt>
                <c:pt idx="61007">
                  <c:v>07:28:43</c:v>
                </c:pt>
                <c:pt idx="61008">
                  <c:v>07:28:44</c:v>
                </c:pt>
                <c:pt idx="61009">
                  <c:v>07:28:45</c:v>
                </c:pt>
                <c:pt idx="61010">
                  <c:v>07:28:46</c:v>
                </c:pt>
                <c:pt idx="61011">
                  <c:v>07:28:47</c:v>
                </c:pt>
                <c:pt idx="61012">
                  <c:v>07:28:48</c:v>
                </c:pt>
                <c:pt idx="61013">
                  <c:v>07:28:49</c:v>
                </c:pt>
                <c:pt idx="61014">
                  <c:v>07:28:50</c:v>
                </c:pt>
                <c:pt idx="61015">
                  <c:v>07:28:51</c:v>
                </c:pt>
                <c:pt idx="61016">
                  <c:v>07:28:52</c:v>
                </c:pt>
                <c:pt idx="61017">
                  <c:v>07:28:53</c:v>
                </c:pt>
                <c:pt idx="61018">
                  <c:v>07:28:54</c:v>
                </c:pt>
                <c:pt idx="61019">
                  <c:v>07:28:55</c:v>
                </c:pt>
                <c:pt idx="61020">
                  <c:v>07:28:56</c:v>
                </c:pt>
                <c:pt idx="61021">
                  <c:v>07:28:57</c:v>
                </c:pt>
                <c:pt idx="61022">
                  <c:v>07:28:58</c:v>
                </c:pt>
                <c:pt idx="61023">
                  <c:v>07:28:59</c:v>
                </c:pt>
                <c:pt idx="61024">
                  <c:v>07:29:00</c:v>
                </c:pt>
                <c:pt idx="61025">
                  <c:v>07:29:01</c:v>
                </c:pt>
                <c:pt idx="61026">
                  <c:v>07:29:02</c:v>
                </c:pt>
                <c:pt idx="61027">
                  <c:v>07:29:03</c:v>
                </c:pt>
                <c:pt idx="61028">
                  <c:v>07:29:04</c:v>
                </c:pt>
                <c:pt idx="61029">
                  <c:v>07:29:05</c:v>
                </c:pt>
                <c:pt idx="61030">
                  <c:v>07:29:06</c:v>
                </c:pt>
                <c:pt idx="61031">
                  <c:v>07:29:07</c:v>
                </c:pt>
                <c:pt idx="61032">
                  <c:v>07:29:08</c:v>
                </c:pt>
                <c:pt idx="61033">
                  <c:v>07:29:09</c:v>
                </c:pt>
                <c:pt idx="61034">
                  <c:v>07:29:10</c:v>
                </c:pt>
                <c:pt idx="61035">
                  <c:v>07:29:11</c:v>
                </c:pt>
                <c:pt idx="61036">
                  <c:v>07:29:12</c:v>
                </c:pt>
                <c:pt idx="61037">
                  <c:v>07:29:13</c:v>
                </c:pt>
                <c:pt idx="61038">
                  <c:v>07:29:14</c:v>
                </c:pt>
                <c:pt idx="61039">
                  <c:v>07:29:15</c:v>
                </c:pt>
                <c:pt idx="61040">
                  <c:v>07:29:16</c:v>
                </c:pt>
                <c:pt idx="61041">
                  <c:v>07:29:17</c:v>
                </c:pt>
                <c:pt idx="61042">
                  <c:v>07:29:18</c:v>
                </c:pt>
                <c:pt idx="61043">
                  <c:v>07:29:19</c:v>
                </c:pt>
                <c:pt idx="61044">
                  <c:v>07:29:20</c:v>
                </c:pt>
                <c:pt idx="61045">
                  <c:v>07:29:21</c:v>
                </c:pt>
                <c:pt idx="61046">
                  <c:v>07:29:22</c:v>
                </c:pt>
                <c:pt idx="61047">
                  <c:v>07:29:23</c:v>
                </c:pt>
                <c:pt idx="61048">
                  <c:v>07:29:24</c:v>
                </c:pt>
                <c:pt idx="61049">
                  <c:v>07:29:25</c:v>
                </c:pt>
                <c:pt idx="61050">
                  <c:v>07:29:26</c:v>
                </c:pt>
                <c:pt idx="61051">
                  <c:v>07:29:27</c:v>
                </c:pt>
                <c:pt idx="61052">
                  <c:v>07:29:28</c:v>
                </c:pt>
                <c:pt idx="61053">
                  <c:v>07:29:29</c:v>
                </c:pt>
                <c:pt idx="61054">
                  <c:v>07:29:30</c:v>
                </c:pt>
                <c:pt idx="61055">
                  <c:v>07:29:31</c:v>
                </c:pt>
                <c:pt idx="61056">
                  <c:v>07:29:32</c:v>
                </c:pt>
                <c:pt idx="61057">
                  <c:v>07:29:33</c:v>
                </c:pt>
                <c:pt idx="61058">
                  <c:v>07:29:34</c:v>
                </c:pt>
                <c:pt idx="61059">
                  <c:v>07:29:35</c:v>
                </c:pt>
                <c:pt idx="61060">
                  <c:v>07:29:36</c:v>
                </c:pt>
                <c:pt idx="61061">
                  <c:v>07:29:37</c:v>
                </c:pt>
                <c:pt idx="61062">
                  <c:v>07:29:38</c:v>
                </c:pt>
                <c:pt idx="61063">
                  <c:v>07:29:39</c:v>
                </c:pt>
                <c:pt idx="61064">
                  <c:v>07:29:40</c:v>
                </c:pt>
                <c:pt idx="61065">
                  <c:v>07:29:41</c:v>
                </c:pt>
                <c:pt idx="61066">
                  <c:v>07:29:42</c:v>
                </c:pt>
                <c:pt idx="61067">
                  <c:v>07:29:43</c:v>
                </c:pt>
                <c:pt idx="61068">
                  <c:v>07:29:44</c:v>
                </c:pt>
                <c:pt idx="61069">
                  <c:v>07:29:45</c:v>
                </c:pt>
                <c:pt idx="61070">
                  <c:v>07:29:46</c:v>
                </c:pt>
                <c:pt idx="61071">
                  <c:v>07:29:47</c:v>
                </c:pt>
                <c:pt idx="61072">
                  <c:v>07:29:48</c:v>
                </c:pt>
                <c:pt idx="61073">
                  <c:v>07:29:49</c:v>
                </c:pt>
                <c:pt idx="61074">
                  <c:v>07:29:50</c:v>
                </c:pt>
                <c:pt idx="61075">
                  <c:v>07:29:51</c:v>
                </c:pt>
                <c:pt idx="61076">
                  <c:v>07:29:52</c:v>
                </c:pt>
                <c:pt idx="61077">
                  <c:v>07:29:53</c:v>
                </c:pt>
                <c:pt idx="61078">
                  <c:v>07:29:54</c:v>
                </c:pt>
                <c:pt idx="61079">
                  <c:v>07:29:55</c:v>
                </c:pt>
                <c:pt idx="61080">
                  <c:v>07:29:56</c:v>
                </c:pt>
                <c:pt idx="61081">
                  <c:v>07:29:57</c:v>
                </c:pt>
                <c:pt idx="61082">
                  <c:v>07:29:58</c:v>
                </c:pt>
                <c:pt idx="61083">
                  <c:v>07:29:59</c:v>
                </c:pt>
                <c:pt idx="61084">
                  <c:v>07:30:00</c:v>
                </c:pt>
                <c:pt idx="61085">
                  <c:v>07:30:01</c:v>
                </c:pt>
                <c:pt idx="61086">
                  <c:v>07:30:02</c:v>
                </c:pt>
                <c:pt idx="61087">
                  <c:v>07:30:03</c:v>
                </c:pt>
                <c:pt idx="61088">
                  <c:v>07:30:04</c:v>
                </c:pt>
                <c:pt idx="61089">
                  <c:v>07:30:05</c:v>
                </c:pt>
                <c:pt idx="61090">
                  <c:v>07:30:06</c:v>
                </c:pt>
                <c:pt idx="61091">
                  <c:v>07:30:07</c:v>
                </c:pt>
                <c:pt idx="61092">
                  <c:v>07:30:08</c:v>
                </c:pt>
                <c:pt idx="61093">
                  <c:v>07:30:09</c:v>
                </c:pt>
                <c:pt idx="61094">
                  <c:v>07:30:10</c:v>
                </c:pt>
                <c:pt idx="61095">
                  <c:v>07:30:11</c:v>
                </c:pt>
                <c:pt idx="61096">
                  <c:v>07:30:12</c:v>
                </c:pt>
                <c:pt idx="61097">
                  <c:v>07:30:13</c:v>
                </c:pt>
                <c:pt idx="61098">
                  <c:v>07:30:14</c:v>
                </c:pt>
                <c:pt idx="61099">
                  <c:v>07:30:15</c:v>
                </c:pt>
                <c:pt idx="61100">
                  <c:v>07:30:16</c:v>
                </c:pt>
                <c:pt idx="61101">
                  <c:v>07:30:17</c:v>
                </c:pt>
                <c:pt idx="61102">
                  <c:v>07:30:18</c:v>
                </c:pt>
                <c:pt idx="61103">
                  <c:v>07:30:19</c:v>
                </c:pt>
                <c:pt idx="61104">
                  <c:v>07:30:20</c:v>
                </c:pt>
                <c:pt idx="61105">
                  <c:v>07:30:21</c:v>
                </c:pt>
                <c:pt idx="61106">
                  <c:v>07:30:22</c:v>
                </c:pt>
                <c:pt idx="61107">
                  <c:v>07:30:23</c:v>
                </c:pt>
                <c:pt idx="61108">
                  <c:v>07:30:24</c:v>
                </c:pt>
                <c:pt idx="61109">
                  <c:v>07:30:25</c:v>
                </c:pt>
                <c:pt idx="61110">
                  <c:v>07:30:26</c:v>
                </c:pt>
                <c:pt idx="61111">
                  <c:v>07:30:27</c:v>
                </c:pt>
                <c:pt idx="61112">
                  <c:v>07:30:28</c:v>
                </c:pt>
                <c:pt idx="61113">
                  <c:v>07:30:29</c:v>
                </c:pt>
                <c:pt idx="61114">
                  <c:v>07:30:30</c:v>
                </c:pt>
                <c:pt idx="61115">
                  <c:v>07:30:31</c:v>
                </c:pt>
                <c:pt idx="61116">
                  <c:v>07:30:32</c:v>
                </c:pt>
                <c:pt idx="61117">
                  <c:v>07:30:33</c:v>
                </c:pt>
                <c:pt idx="61118">
                  <c:v>07:30:34</c:v>
                </c:pt>
                <c:pt idx="61119">
                  <c:v>07:30:35</c:v>
                </c:pt>
                <c:pt idx="61120">
                  <c:v>07:30:36</c:v>
                </c:pt>
                <c:pt idx="61121">
                  <c:v>07:30:37</c:v>
                </c:pt>
                <c:pt idx="61122">
                  <c:v>07:30:38</c:v>
                </c:pt>
                <c:pt idx="61123">
                  <c:v>07:30:39</c:v>
                </c:pt>
                <c:pt idx="61124">
                  <c:v>07:30:40</c:v>
                </c:pt>
                <c:pt idx="61125">
                  <c:v>07:30:41</c:v>
                </c:pt>
                <c:pt idx="61126">
                  <c:v>07:30:42</c:v>
                </c:pt>
                <c:pt idx="61127">
                  <c:v>07:30:43</c:v>
                </c:pt>
                <c:pt idx="61128">
                  <c:v>07:30:44</c:v>
                </c:pt>
                <c:pt idx="61129">
                  <c:v>07:30:45</c:v>
                </c:pt>
                <c:pt idx="61130">
                  <c:v>07:30:46</c:v>
                </c:pt>
                <c:pt idx="61131">
                  <c:v>07:30:47</c:v>
                </c:pt>
                <c:pt idx="61132">
                  <c:v>07:30:48</c:v>
                </c:pt>
                <c:pt idx="61133">
                  <c:v>07:30:49</c:v>
                </c:pt>
                <c:pt idx="61134">
                  <c:v>07:30:50</c:v>
                </c:pt>
                <c:pt idx="61135">
                  <c:v>07:30:51</c:v>
                </c:pt>
                <c:pt idx="61136">
                  <c:v>07:30:52</c:v>
                </c:pt>
                <c:pt idx="61137">
                  <c:v>07:30:53</c:v>
                </c:pt>
                <c:pt idx="61138">
                  <c:v>07:30:54</c:v>
                </c:pt>
                <c:pt idx="61139">
                  <c:v>07:30:55</c:v>
                </c:pt>
                <c:pt idx="61140">
                  <c:v>07:30:56</c:v>
                </c:pt>
                <c:pt idx="61141">
                  <c:v>07:30:57</c:v>
                </c:pt>
                <c:pt idx="61142">
                  <c:v>07:30:58</c:v>
                </c:pt>
                <c:pt idx="61143">
                  <c:v>07:30:59</c:v>
                </c:pt>
                <c:pt idx="61144">
                  <c:v>07:31:00</c:v>
                </c:pt>
                <c:pt idx="61145">
                  <c:v>07:31:01</c:v>
                </c:pt>
                <c:pt idx="61146">
                  <c:v>07:31:02</c:v>
                </c:pt>
                <c:pt idx="61147">
                  <c:v>07:31:03</c:v>
                </c:pt>
                <c:pt idx="61148">
                  <c:v>07:31:04</c:v>
                </c:pt>
                <c:pt idx="61149">
                  <c:v>07:31:05</c:v>
                </c:pt>
                <c:pt idx="61150">
                  <c:v>07:31:06</c:v>
                </c:pt>
                <c:pt idx="61151">
                  <c:v>07:31:07</c:v>
                </c:pt>
                <c:pt idx="61152">
                  <c:v>07:31:08</c:v>
                </c:pt>
                <c:pt idx="61153">
                  <c:v>07:31:09</c:v>
                </c:pt>
                <c:pt idx="61154">
                  <c:v>07:31:10</c:v>
                </c:pt>
                <c:pt idx="61155">
                  <c:v>07:31:11</c:v>
                </c:pt>
                <c:pt idx="61156">
                  <c:v>07:31:12</c:v>
                </c:pt>
                <c:pt idx="61157">
                  <c:v>07:31:13</c:v>
                </c:pt>
                <c:pt idx="61158">
                  <c:v>07:31:14</c:v>
                </c:pt>
                <c:pt idx="61159">
                  <c:v>07:31:15</c:v>
                </c:pt>
                <c:pt idx="61160">
                  <c:v>07:31:16</c:v>
                </c:pt>
                <c:pt idx="61161">
                  <c:v>07:31:17</c:v>
                </c:pt>
                <c:pt idx="61162">
                  <c:v>07:31:18</c:v>
                </c:pt>
                <c:pt idx="61163">
                  <c:v>07:31:19</c:v>
                </c:pt>
                <c:pt idx="61164">
                  <c:v>07:31:20</c:v>
                </c:pt>
                <c:pt idx="61165">
                  <c:v>07:31:21</c:v>
                </c:pt>
                <c:pt idx="61166">
                  <c:v>07:31:22</c:v>
                </c:pt>
                <c:pt idx="61167">
                  <c:v>07:31:23</c:v>
                </c:pt>
                <c:pt idx="61168">
                  <c:v>07:31:24</c:v>
                </c:pt>
                <c:pt idx="61169">
                  <c:v>07:31:25</c:v>
                </c:pt>
                <c:pt idx="61170">
                  <c:v>07:31:26</c:v>
                </c:pt>
                <c:pt idx="61171">
                  <c:v>07:31:27</c:v>
                </c:pt>
                <c:pt idx="61172">
                  <c:v>07:31:28</c:v>
                </c:pt>
                <c:pt idx="61173">
                  <c:v>07:31:29</c:v>
                </c:pt>
                <c:pt idx="61174">
                  <c:v>07:31:30</c:v>
                </c:pt>
                <c:pt idx="61175">
                  <c:v>07:31:31</c:v>
                </c:pt>
                <c:pt idx="61176">
                  <c:v>07:31:32</c:v>
                </c:pt>
                <c:pt idx="61177">
                  <c:v>07:31:33</c:v>
                </c:pt>
                <c:pt idx="61178">
                  <c:v>07:31:34</c:v>
                </c:pt>
                <c:pt idx="61179">
                  <c:v>07:31:35</c:v>
                </c:pt>
                <c:pt idx="61180">
                  <c:v>07:31:36</c:v>
                </c:pt>
                <c:pt idx="61181">
                  <c:v>07:31:37</c:v>
                </c:pt>
                <c:pt idx="61182">
                  <c:v>07:31:38</c:v>
                </c:pt>
                <c:pt idx="61183">
                  <c:v>07:31:39</c:v>
                </c:pt>
                <c:pt idx="61184">
                  <c:v>07:31:40</c:v>
                </c:pt>
                <c:pt idx="61185">
                  <c:v>07:31:41</c:v>
                </c:pt>
                <c:pt idx="61186">
                  <c:v>07:31:42</c:v>
                </c:pt>
                <c:pt idx="61187">
                  <c:v>07:31:43</c:v>
                </c:pt>
                <c:pt idx="61188">
                  <c:v>07:31:44</c:v>
                </c:pt>
                <c:pt idx="61189">
                  <c:v>07:31:45</c:v>
                </c:pt>
                <c:pt idx="61190">
                  <c:v>07:31:46</c:v>
                </c:pt>
                <c:pt idx="61191">
                  <c:v>07:31:47</c:v>
                </c:pt>
                <c:pt idx="61192">
                  <c:v>07:31:48</c:v>
                </c:pt>
                <c:pt idx="61193">
                  <c:v>07:31:49</c:v>
                </c:pt>
                <c:pt idx="61194">
                  <c:v>07:31:50</c:v>
                </c:pt>
                <c:pt idx="61195">
                  <c:v>07:31:51</c:v>
                </c:pt>
                <c:pt idx="61196">
                  <c:v>07:31:52</c:v>
                </c:pt>
                <c:pt idx="61197">
                  <c:v>07:31:53</c:v>
                </c:pt>
                <c:pt idx="61198">
                  <c:v>07:31:54</c:v>
                </c:pt>
                <c:pt idx="61199">
                  <c:v>07:31:55</c:v>
                </c:pt>
                <c:pt idx="61200">
                  <c:v>07:31:56</c:v>
                </c:pt>
                <c:pt idx="61201">
                  <c:v>07:31:57</c:v>
                </c:pt>
                <c:pt idx="61202">
                  <c:v>07:31:58</c:v>
                </c:pt>
                <c:pt idx="61203">
                  <c:v>07:31:59</c:v>
                </c:pt>
                <c:pt idx="61204">
                  <c:v>07:32:00</c:v>
                </c:pt>
                <c:pt idx="61205">
                  <c:v>07:32:01</c:v>
                </c:pt>
                <c:pt idx="61206">
                  <c:v>07:32:02</c:v>
                </c:pt>
                <c:pt idx="61207">
                  <c:v>07:32:03</c:v>
                </c:pt>
                <c:pt idx="61208">
                  <c:v>07:32:04</c:v>
                </c:pt>
                <c:pt idx="61209">
                  <c:v>07:32:05</c:v>
                </c:pt>
                <c:pt idx="61210">
                  <c:v>07:32:06</c:v>
                </c:pt>
                <c:pt idx="61211">
                  <c:v>07:32:07</c:v>
                </c:pt>
                <c:pt idx="61212">
                  <c:v>07:32:08</c:v>
                </c:pt>
                <c:pt idx="61213">
                  <c:v>07:32:09</c:v>
                </c:pt>
                <c:pt idx="61214">
                  <c:v>07:32:10</c:v>
                </c:pt>
                <c:pt idx="61215">
                  <c:v>07:32:11</c:v>
                </c:pt>
                <c:pt idx="61216">
                  <c:v>07:32:12</c:v>
                </c:pt>
                <c:pt idx="61217">
                  <c:v>07:32:13</c:v>
                </c:pt>
                <c:pt idx="61218">
                  <c:v>07:32:14</c:v>
                </c:pt>
                <c:pt idx="61219">
                  <c:v>07:32:15</c:v>
                </c:pt>
                <c:pt idx="61220">
                  <c:v>07:32:16</c:v>
                </c:pt>
                <c:pt idx="61221">
                  <c:v>07:32:17</c:v>
                </c:pt>
                <c:pt idx="61222">
                  <c:v>07:32:18</c:v>
                </c:pt>
                <c:pt idx="61223">
                  <c:v>07:32:19</c:v>
                </c:pt>
                <c:pt idx="61224">
                  <c:v>07:32:20</c:v>
                </c:pt>
                <c:pt idx="61225">
                  <c:v>07:32:21</c:v>
                </c:pt>
                <c:pt idx="61226">
                  <c:v>07:32:22</c:v>
                </c:pt>
                <c:pt idx="61227">
                  <c:v>07:32:23</c:v>
                </c:pt>
                <c:pt idx="61228">
                  <c:v>07:32:24</c:v>
                </c:pt>
                <c:pt idx="61229">
                  <c:v>07:32:25</c:v>
                </c:pt>
                <c:pt idx="61230">
                  <c:v>07:32:26</c:v>
                </c:pt>
                <c:pt idx="61231">
                  <c:v>07:32:27</c:v>
                </c:pt>
                <c:pt idx="61232">
                  <c:v>07:32:28</c:v>
                </c:pt>
                <c:pt idx="61233">
                  <c:v>07:32:29</c:v>
                </c:pt>
                <c:pt idx="61234">
                  <c:v>07:32:30</c:v>
                </c:pt>
                <c:pt idx="61235">
                  <c:v>07:32:31</c:v>
                </c:pt>
                <c:pt idx="61236">
                  <c:v>07:32:32</c:v>
                </c:pt>
                <c:pt idx="61237">
                  <c:v>07:32:33</c:v>
                </c:pt>
                <c:pt idx="61238">
                  <c:v>07:32:34</c:v>
                </c:pt>
                <c:pt idx="61239">
                  <c:v>07:32:35</c:v>
                </c:pt>
                <c:pt idx="61240">
                  <c:v>07:32:36</c:v>
                </c:pt>
                <c:pt idx="61241">
                  <c:v>07:32:37</c:v>
                </c:pt>
                <c:pt idx="61242">
                  <c:v>07:32:38</c:v>
                </c:pt>
                <c:pt idx="61243">
                  <c:v>07:32:39</c:v>
                </c:pt>
                <c:pt idx="61244">
                  <c:v>07:32:40</c:v>
                </c:pt>
                <c:pt idx="61245">
                  <c:v>07:32:41</c:v>
                </c:pt>
                <c:pt idx="61246">
                  <c:v>07:32:42</c:v>
                </c:pt>
                <c:pt idx="61247">
                  <c:v>07:32:43</c:v>
                </c:pt>
                <c:pt idx="61248">
                  <c:v>07:32:44</c:v>
                </c:pt>
                <c:pt idx="61249">
                  <c:v>07:32:45</c:v>
                </c:pt>
                <c:pt idx="61250">
                  <c:v>07:32:46</c:v>
                </c:pt>
                <c:pt idx="61251">
                  <c:v>07:32:47</c:v>
                </c:pt>
                <c:pt idx="61252">
                  <c:v>07:32:48</c:v>
                </c:pt>
                <c:pt idx="61253">
                  <c:v>07:32:49</c:v>
                </c:pt>
                <c:pt idx="61254">
                  <c:v>07:32:50</c:v>
                </c:pt>
                <c:pt idx="61255">
                  <c:v>07:32:51</c:v>
                </c:pt>
                <c:pt idx="61256">
                  <c:v>07:32:52</c:v>
                </c:pt>
                <c:pt idx="61257">
                  <c:v>07:32:53</c:v>
                </c:pt>
                <c:pt idx="61258">
                  <c:v>07:32:54</c:v>
                </c:pt>
                <c:pt idx="61259">
                  <c:v>07:32:55</c:v>
                </c:pt>
                <c:pt idx="61260">
                  <c:v>07:32:56</c:v>
                </c:pt>
                <c:pt idx="61261">
                  <c:v>07:32:57</c:v>
                </c:pt>
                <c:pt idx="61262">
                  <c:v>07:32:58</c:v>
                </c:pt>
                <c:pt idx="61263">
                  <c:v>07:32:59</c:v>
                </c:pt>
                <c:pt idx="61264">
                  <c:v>07:33:00</c:v>
                </c:pt>
                <c:pt idx="61265">
                  <c:v>07:33:01</c:v>
                </c:pt>
                <c:pt idx="61266">
                  <c:v>07:33:02</c:v>
                </c:pt>
                <c:pt idx="61267">
                  <c:v>07:33:03</c:v>
                </c:pt>
                <c:pt idx="61268">
                  <c:v>07:33:04</c:v>
                </c:pt>
                <c:pt idx="61269">
                  <c:v>07:33:05</c:v>
                </c:pt>
                <c:pt idx="61270">
                  <c:v>07:33:06</c:v>
                </c:pt>
                <c:pt idx="61271">
                  <c:v>07:33:07</c:v>
                </c:pt>
                <c:pt idx="61272">
                  <c:v>07:33:08</c:v>
                </c:pt>
                <c:pt idx="61273">
                  <c:v>07:33:09</c:v>
                </c:pt>
                <c:pt idx="61274">
                  <c:v>07:33:10</c:v>
                </c:pt>
                <c:pt idx="61275">
                  <c:v>07:33:11</c:v>
                </c:pt>
                <c:pt idx="61276">
                  <c:v>07:33:12</c:v>
                </c:pt>
                <c:pt idx="61277">
                  <c:v>07:33:13</c:v>
                </c:pt>
                <c:pt idx="61278">
                  <c:v>07:33:14</c:v>
                </c:pt>
                <c:pt idx="61279">
                  <c:v>07:33:15</c:v>
                </c:pt>
                <c:pt idx="61280">
                  <c:v>07:33:16</c:v>
                </c:pt>
                <c:pt idx="61281">
                  <c:v>07:33:17</c:v>
                </c:pt>
                <c:pt idx="61282">
                  <c:v>07:33:18</c:v>
                </c:pt>
                <c:pt idx="61283">
                  <c:v>07:33:19</c:v>
                </c:pt>
                <c:pt idx="61284">
                  <c:v>07:33:20</c:v>
                </c:pt>
                <c:pt idx="61285">
                  <c:v>07:33:21</c:v>
                </c:pt>
                <c:pt idx="61286">
                  <c:v>07:33:22</c:v>
                </c:pt>
                <c:pt idx="61287">
                  <c:v>07:33:23</c:v>
                </c:pt>
                <c:pt idx="61288">
                  <c:v>07:33:24</c:v>
                </c:pt>
                <c:pt idx="61289">
                  <c:v>07:33:25</c:v>
                </c:pt>
                <c:pt idx="61290">
                  <c:v>07:33:26</c:v>
                </c:pt>
                <c:pt idx="61291">
                  <c:v>07:33:27</c:v>
                </c:pt>
                <c:pt idx="61292">
                  <c:v>07:33:28</c:v>
                </c:pt>
                <c:pt idx="61293">
                  <c:v>07:33:29</c:v>
                </c:pt>
                <c:pt idx="61294">
                  <c:v>07:33:30</c:v>
                </c:pt>
                <c:pt idx="61295">
                  <c:v>07:33:31</c:v>
                </c:pt>
                <c:pt idx="61296">
                  <c:v>07:33:32</c:v>
                </c:pt>
                <c:pt idx="61297">
                  <c:v>07:33:33</c:v>
                </c:pt>
                <c:pt idx="61298">
                  <c:v>07:33:34</c:v>
                </c:pt>
                <c:pt idx="61299">
                  <c:v>07:33:35</c:v>
                </c:pt>
                <c:pt idx="61300">
                  <c:v>07:33:36</c:v>
                </c:pt>
                <c:pt idx="61301">
                  <c:v>07:33:37</c:v>
                </c:pt>
                <c:pt idx="61302">
                  <c:v>07:33:38</c:v>
                </c:pt>
                <c:pt idx="61303">
                  <c:v>07:33:39</c:v>
                </c:pt>
                <c:pt idx="61304">
                  <c:v>07:33:40</c:v>
                </c:pt>
                <c:pt idx="61305">
                  <c:v>07:33:41</c:v>
                </c:pt>
                <c:pt idx="61306">
                  <c:v>07:33:42</c:v>
                </c:pt>
                <c:pt idx="61307">
                  <c:v>07:33:43</c:v>
                </c:pt>
                <c:pt idx="61308">
                  <c:v>07:33:44</c:v>
                </c:pt>
                <c:pt idx="61309">
                  <c:v>07:33:45</c:v>
                </c:pt>
                <c:pt idx="61310">
                  <c:v>07:33:46</c:v>
                </c:pt>
                <c:pt idx="61311">
                  <c:v>07:33:47</c:v>
                </c:pt>
                <c:pt idx="61312">
                  <c:v>07:33:48</c:v>
                </c:pt>
                <c:pt idx="61313">
                  <c:v>07:33:49</c:v>
                </c:pt>
                <c:pt idx="61314">
                  <c:v>07:33:50</c:v>
                </c:pt>
                <c:pt idx="61315">
                  <c:v>07:33:51</c:v>
                </c:pt>
                <c:pt idx="61316">
                  <c:v>07:33:52</c:v>
                </c:pt>
                <c:pt idx="61317">
                  <c:v>07:33:53</c:v>
                </c:pt>
                <c:pt idx="61318">
                  <c:v>07:33:54</c:v>
                </c:pt>
                <c:pt idx="61319">
                  <c:v>07:33:55</c:v>
                </c:pt>
                <c:pt idx="61320">
                  <c:v>07:33:56</c:v>
                </c:pt>
                <c:pt idx="61321">
                  <c:v>07:33:57</c:v>
                </c:pt>
                <c:pt idx="61322">
                  <c:v>07:33:58</c:v>
                </c:pt>
                <c:pt idx="61323">
                  <c:v>07:33:59</c:v>
                </c:pt>
                <c:pt idx="61324">
                  <c:v>07:34:00</c:v>
                </c:pt>
                <c:pt idx="61325">
                  <c:v>07:34:01</c:v>
                </c:pt>
                <c:pt idx="61326">
                  <c:v>07:34:02</c:v>
                </c:pt>
                <c:pt idx="61327">
                  <c:v>07:34:03</c:v>
                </c:pt>
                <c:pt idx="61328">
                  <c:v>07:34:04</c:v>
                </c:pt>
                <c:pt idx="61329">
                  <c:v>07:34:05</c:v>
                </c:pt>
                <c:pt idx="61330">
                  <c:v>07:34:06</c:v>
                </c:pt>
                <c:pt idx="61331">
                  <c:v>07:34:07</c:v>
                </c:pt>
                <c:pt idx="61332">
                  <c:v>07:34:08</c:v>
                </c:pt>
                <c:pt idx="61333">
                  <c:v>07:34:09</c:v>
                </c:pt>
                <c:pt idx="61334">
                  <c:v>07:34:10</c:v>
                </c:pt>
                <c:pt idx="61335">
                  <c:v>07:34:11</c:v>
                </c:pt>
                <c:pt idx="61336">
                  <c:v>07:34:12</c:v>
                </c:pt>
                <c:pt idx="61337">
                  <c:v>07:34:13</c:v>
                </c:pt>
                <c:pt idx="61338">
                  <c:v>07:34:14</c:v>
                </c:pt>
                <c:pt idx="61339">
                  <c:v>07:34:15</c:v>
                </c:pt>
                <c:pt idx="61340">
                  <c:v>07:34:16</c:v>
                </c:pt>
                <c:pt idx="61341">
                  <c:v>07:34:17</c:v>
                </c:pt>
                <c:pt idx="61342">
                  <c:v>07:34:18</c:v>
                </c:pt>
                <c:pt idx="61343">
                  <c:v>07:34:19</c:v>
                </c:pt>
                <c:pt idx="61344">
                  <c:v>07:34:20</c:v>
                </c:pt>
                <c:pt idx="61345">
                  <c:v>07:34:21</c:v>
                </c:pt>
                <c:pt idx="61346">
                  <c:v>07:34:22</c:v>
                </c:pt>
                <c:pt idx="61347">
                  <c:v>07:34:23</c:v>
                </c:pt>
                <c:pt idx="61348">
                  <c:v>07:34:24</c:v>
                </c:pt>
                <c:pt idx="61349">
                  <c:v>07:34:25</c:v>
                </c:pt>
                <c:pt idx="61350">
                  <c:v>07:34:26</c:v>
                </c:pt>
                <c:pt idx="61351">
                  <c:v>07:34:27</c:v>
                </c:pt>
                <c:pt idx="61352">
                  <c:v>07:34:28</c:v>
                </c:pt>
                <c:pt idx="61353">
                  <c:v>07:34:29</c:v>
                </c:pt>
                <c:pt idx="61354">
                  <c:v>07:34:30</c:v>
                </c:pt>
                <c:pt idx="61355">
                  <c:v>07:34:31</c:v>
                </c:pt>
                <c:pt idx="61356">
                  <c:v>07:34:32</c:v>
                </c:pt>
                <c:pt idx="61357">
                  <c:v>07:34:33</c:v>
                </c:pt>
                <c:pt idx="61358">
                  <c:v>07:34:34</c:v>
                </c:pt>
                <c:pt idx="61359">
                  <c:v>07:34:35</c:v>
                </c:pt>
                <c:pt idx="61360">
                  <c:v>07:34:36</c:v>
                </c:pt>
                <c:pt idx="61361">
                  <c:v>07:34:37</c:v>
                </c:pt>
                <c:pt idx="61362">
                  <c:v>07:34:38</c:v>
                </c:pt>
                <c:pt idx="61363">
                  <c:v>07:34:39</c:v>
                </c:pt>
                <c:pt idx="61364">
                  <c:v>07:34:40</c:v>
                </c:pt>
                <c:pt idx="61365">
                  <c:v>07:34:41</c:v>
                </c:pt>
                <c:pt idx="61366">
                  <c:v>07:34:42</c:v>
                </c:pt>
                <c:pt idx="61367">
                  <c:v>07:34:43</c:v>
                </c:pt>
                <c:pt idx="61368">
                  <c:v>07:34:44</c:v>
                </c:pt>
                <c:pt idx="61369">
                  <c:v>07:34:45</c:v>
                </c:pt>
                <c:pt idx="61370">
                  <c:v>07:34:46</c:v>
                </c:pt>
                <c:pt idx="61371">
                  <c:v>07:34:47</c:v>
                </c:pt>
                <c:pt idx="61372">
                  <c:v>07:34:48</c:v>
                </c:pt>
                <c:pt idx="61373">
                  <c:v>07:34:49</c:v>
                </c:pt>
                <c:pt idx="61374">
                  <c:v>07:34:50</c:v>
                </c:pt>
                <c:pt idx="61375">
                  <c:v>07:34:51</c:v>
                </c:pt>
                <c:pt idx="61376">
                  <c:v>07:34:52</c:v>
                </c:pt>
                <c:pt idx="61377">
                  <c:v>07:34:53</c:v>
                </c:pt>
                <c:pt idx="61378">
                  <c:v>07:34:54</c:v>
                </c:pt>
                <c:pt idx="61379">
                  <c:v>07:34:55</c:v>
                </c:pt>
                <c:pt idx="61380">
                  <c:v>07:34:56</c:v>
                </c:pt>
                <c:pt idx="61381">
                  <c:v>07:34:57</c:v>
                </c:pt>
                <c:pt idx="61382">
                  <c:v>07:34:58</c:v>
                </c:pt>
                <c:pt idx="61383">
                  <c:v>07:34:59</c:v>
                </c:pt>
                <c:pt idx="61384">
                  <c:v>07:35:00</c:v>
                </c:pt>
                <c:pt idx="61385">
                  <c:v>07:35:01</c:v>
                </c:pt>
                <c:pt idx="61386">
                  <c:v>07:35:02</c:v>
                </c:pt>
                <c:pt idx="61387">
                  <c:v>07:35:03</c:v>
                </c:pt>
                <c:pt idx="61388">
                  <c:v>07:35:04</c:v>
                </c:pt>
                <c:pt idx="61389">
                  <c:v>07:35:05</c:v>
                </c:pt>
                <c:pt idx="61390">
                  <c:v>07:35:06</c:v>
                </c:pt>
                <c:pt idx="61391">
                  <c:v>07:35:07</c:v>
                </c:pt>
                <c:pt idx="61392">
                  <c:v>07:35:08</c:v>
                </c:pt>
                <c:pt idx="61393">
                  <c:v>07:35:09</c:v>
                </c:pt>
                <c:pt idx="61394">
                  <c:v>07:35:10</c:v>
                </c:pt>
                <c:pt idx="61395">
                  <c:v>07:35:11</c:v>
                </c:pt>
                <c:pt idx="61396">
                  <c:v>07:35:12</c:v>
                </c:pt>
                <c:pt idx="61397">
                  <c:v>07:35:13</c:v>
                </c:pt>
                <c:pt idx="61398">
                  <c:v>07:35:14</c:v>
                </c:pt>
                <c:pt idx="61399">
                  <c:v>07:35:15</c:v>
                </c:pt>
                <c:pt idx="61400">
                  <c:v>07:35:16</c:v>
                </c:pt>
                <c:pt idx="61401">
                  <c:v>07:35:17</c:v>
                </c:pt>
                <c:pt idx="61402">
                  <c:v>07:35:18</c:v>
                </c:pt>
                <c:pt idx="61403">
                  <c:v>07:35:19</c:v>
                </c:pt>
                <c:pt idx="61404">
                  <c:v>07:35:20</c:v>
                </c:pt>
                <c:pt idx="61405">
                  <c:v>07:35:21</c:v>
                </c:pt>
                <c:pt idx="61406">
                  <c:v>07:35:22</c:v>
                </c:pt>
                <c:pt idx="61407">
                  <c:v>07:35:23</c:v>
                </c:pt>
                <c:pt idx="61408">
                  <c:v>07:35:24</c:v>
                </c:pt>
                <c:pt idx="61409">
                  <c:v>07:35:25</c:v>
                </c:pt>
                <c:pt idx="61410">
                  <c:v>07:35:26</c:v>
                </c:pt>
                <c:pt idx="61411">
                  <c:v>07:35:27</c:v>
                </c:pt>
                <c:pt idx="61412">
                  <c:v>07:35:28</c:v>
                </c:pt>
                <c:pt idx="61413">
                  <c:v>07:35:29</c:v>
                </c:pt>
                <c:pt idx="61414">
                  <c:v>07:35:30</c:v>
                </c:pt>
                <c:pt idx="61415">
                  <c:v>07:35:31</c:v>
                </c:pt>
                <c:pt idx="61416">
                  <c:v>07:35:32</c:v>
                </c:pt>
                <c:pt idx="61417">
                  <c:v>07:35:33</c:v>
                </c:pt>
                <c:pt idx="61418">
                  <c:v>07:35:34</c:v>
                </c:pt>
                <c:pt idx="61419">
                  <c:v>07:35:35</c:v>
                </c:pt>
                <c:pt idx="61420">
                  <c:v>07:35:36</c:v>
                </c:pt>
                <c:pt idx="61421">
                  <c:v>07:35:37</c:v>
                </c:pt>
                <c:pt idx="61422">
                  <c:v>07:35:38</c:v>
                </c:pt>
                <c:pt idx="61423">
                  <c:v>07:35:39</c:v>
                </c:pt>
                <c:pt idx="61424">
                  <c:v>07:35:40</c:v>
                </c:pt>
                <c:pt idx="61425">
                  <c:v>07:35:41</c:v>
                </c:pt>
                <c:pt idx="61426">
                  <c:v>07:35:42</c:v>
                </c:pt>
                <c:pt idx="61427">
                  <c:v>07:35:43</c:v>
                </c:pt>
                <c:pt idx="61428">
                  <c:v>07:35:44</c:v>
                </c:pt>
                <c:pt idx="61429">
                  <c:v>07:35:45</c:v>
                </c:pt>
                <c:pt idx="61430">
                  <c:v>07:35:46</c:v>
                </c:pt>
                <c:pt idx="61431">
                  <c:v>07:35:47</c:v>
                </c:pt>
                <c:pt idx="61432">
                  <c:v>07:35:48</c:v>
                </c:pt>
                <c:pt idx="61433">
                  <c:v>07:35:49</c:v>
                </c:pt>
                <c:pt idx="61434">
                  <c:v>07:35:50</c:v>
                </c:pt>
                <c:pt idx="61435">
                  <c:v>07:35:51</c:v>
                </c:pt>
                <c:pt idx="61436">
                  <c:v>07:35:52</c:v>
                </c:pt>
                <c:pt idx="61437">
                  <c:v>07:35:53</c:v>
                </c:pt>
                <c:pt idx="61438">
                  <c:v>07:35:54</c:v>
                </c:pt>
                <c:pt idx="61439">
                  <c:v>07:35:55</c:v>
                </c:pt>
                <c:pt idx="61440">
                  <c:v>07:35:56</c:v>
                </c:pt>
                <c:pt idx="61441">
                  <c:v>07:35:57</c:v>
                </c:pt>
                <c:pt idx="61442">
                  <c:v>07:35:58</c:v>
                </c:pt>
                <c:pt idx="61443">
                  <c:v>07:35:59</c:v>
                </c:pt>
                <c:pt idx="61444">
                  <c:v>07:36:00</c:v>
                </c:pt>
                <c:pt idx="61445">
                  <c:v>07:36:01</c:v>
                </c:pt>
                <c:pt idx="61446">
                  <c:v>07:36:02</c:v>
                </c:pt>
                <c:pt idx="61447">
                  <c:v>07:36:03</c:v>
                </c:pt>
                <c:pt idx="61448">
                  <c:v>07:36:04</c:v>
                </c:pt>
                <c:pt idx="61449">
                  <c:v>07:36:05</c:v>
                </c:pt>
                <c:pt idx="61450">
                  <c:v>07:36:06</c:v>
                </c:pt>
                <c:pt idx="61451">
                  <c:v>07:36:07</c:v>
                </c:pt>
                <c:pt idx="61452">
                  <c:v>07:36:08</c:v>
                </c:pt>
                <c:pt idx="61453">
                  <c:v>07:36:09</c:v>
                </c:pt>
                <c:pt idx="61454">
                  <c:v>07:36:10</c:v>
                </c:pt>
                <c:pt idx="61455">
                  <c:v>07:36:11</c:v>
                </c:pt>
                <c:pt idx="61456">
                  <c:v>07:36:12</c:v>
                </c:pt>
                <c:pt idx="61457">
                  <c:v>07:36:13</c:v>
                </c:pt>
                <c:pt idx="61458">
                  <c:v>07:36:14</c:v>
                </c:pt>
                <c:pt idx="61459">
                  <c:v>07:36:15</c:v>
                </c:pt>
                <c:pt idx="61460">
                  <c:v>07:36:16</c:v>
                </c:pt>
                <c:pt idx="61461">
                  <c:v>07:36:17</c:v>
                </c:pt>
                <c:pt idx="61462">
                  <c:v>07:36:18</c:v>
                </c:pt>
                <c:pt idx="61463">
                  <c:v>07:36:19</c:v>
                </c:pt>
                <c:pt idx="61464">
                  <c:v>07:36:20</c:v>
                </c:pt>
                <c:pt idx="61465">
                  <c:v>07:36:21</c:v>
                </c:pt>
                <c:pt idx="61466">
                  <c:v>07:36:22</c:v>
                </c:pt>
                <c:pt idx="61467">
                  <c:v>07:36:23</c:v>
                </c:pt>
                <c:pt idx="61468">
                  <c:v>07:36:24</c:v>
                </c:pt>
                <c:pt idx="61469">
                  <c:v>07:36:25</c:v>
                </c:pt>
                <c:pt idx="61470">
                  <c:v>07:36:26</c:v>
                </c:pt>
                <c:pt idx="61471">
                  <c:v>07:36:27</c:v>
                </c:pt>
                <c:pt idx="61472">
                  <c:v>07:36:28</c:v>
                </c:pt>
                <c:pt idx="61473">
                  <c:v>07:36:29</c:v>
                </c:pt>
                <c:pt idx="61474">
                  <c:v>07:36:30</c:v>
                </c:pt>
                <c:pt idx="61475">
                  <c:v>07:36:31</c:v>
                </c:pt>
                <c:pt idx="61476">
                  <c:v>07:36:32</c:v>
                </c:pt>
                <c:pt idx="61477">
                  <c:v>07:36:33</c:v>
                </c:pt>
                <c:pt idx="61478">
                  <c:v>07:36:34</c:v>
                </c:pt>
                <c:pt idx="61479">
                  <c:v>07:36:35</c:v>
                </c:pt>
                <c:pt idx="61480">
                  <c:v>07:36:36</c:v>
                </c:pt>
                <c:pt idx="61481">
                  <c:v>07:36:37</c:v>
                </c:pt>
                <c:pt idx="61482">
                  <c:v>07:36:38</c:v>
                </c:pt>
                <c:pt idx="61483">
                  <c:v>07:36:39</c:v>
                </c:pt>
                <c:pt idx="61484">
                  <c:v>07:36:40</c:v>
                </c:pt>
                <c:pt idx="61485">
                  <c:v>07:36:41</c:v>
                </c:pt>
                <c:pt idx="61486">
                  <c:v>07:36:42</c:v>
                </c:pt>
                <c:pt idx="61487">
                  <c:v>07:36:43</c:v>
                </c:pt>
                <c:pt idx="61488">
                  <c:v>07:36:44</c:v>
                </c:pt>
                <c:pt idx="61489">
                  <c:v>07:36:45</c:v>
                </c:pt>
                <c:pt idx="61490">
                  <c:v>07:36:46</c:v>
                </c:pt>
                <c:pt idx="61491">
                  <c:v>07:36:47</c:v>
                </c:pt>
                <c:pt idx="61492">
                  <c:v>07:36:48</c:v>
                </c:pt>
                <c:pt idx="61493">
                  <c:v>07:36:49</c:v>
                </c:pt>
                <c:pt idx="61494">
                  <c:v>07:36:50</c:v>
                </c:pt>
                <c:pt idx="61495">
                  <c:v>07:36:51</c:v>
                </c:pt>
                <c:pt idx="61496">
                  <c:v>07:36:52</c:v>
                </c:pt>
                <c:pt idx="61497">
                  <c:v>07:36:53</c:v>
                </c:pt>
                <c:pt idx="61498">
                  <c:v>07:36:54</c:v>
                </c:pt>
                <c:pt idx="61499">
                  <c:v>07:36:55</c:v>
                </c:pt>
                <c:pt idx="61500">
                  <c:v>07:36:56</c:v>
                </c:pt>
                <c:pt idx="61501">
                  <c:v>07:36:57</c:v>
                </c:pt>
                <c:pt idx="61502">
                  <c:v>07:36:58</c:v>
                </c:pt>
                <c:pt idx="61503">
                  <c:v>07:36:59</c:v>
                </c:pt>
                <c:pt idx="61504">
                  <c:v>07:37:00</c:v>
                </c:pt>
                <c:pt idx="61505">
                  <c:v>07:37:01</c:v>
                </c:pt>
                <c:pt idx="61506">
                  <c:v>07:37:02</c:v>
                </c:pt>
                <c:pt idx="61507">
                  <c:v>07:37:03</c:v>
                </c:pt>
                <c:pt idx="61508">
                  <c:v>07:37:04</c:v>
                </c:pt>
                <c:pt idx="61509">
                  <c:v>07:37:05</c:v>
                </c:pt>
                <c:pt idx="61510">
                  <c:v>07:37:06</c:v>
                </c:pt>
                <c:pt idx="61511">
                  <c:v>07:37:07</c:v>
                </c:pt>
                <c:pt idx="61512">
                  <c:v>07:37:08</c:v>
                </c:pt>
                <c:pt idx="61513">
                  <c:v>07:37:09</c:v>
                </c:pt>
                <c:pt idx="61514">
                  <c:v>07:37:10</c:v>
                </c:pt>
                <c:pt idx="61515">
                  <c:v>07:37:11</c:v>
                </c:pt>
                <c:pt idx="61516">
                  <c:v>07:37:12</c:v>
                </c:pt>
                <c:pt idx="61517">
                  <c:v>07:37:13</c:v>
                </c:pt>
                <c:pt idx="61518">
                  <c:v>07:37:14</c:v>
                </c:pt>
                <c:pt idx="61519">
                  <c:v>07:37:15</c:v>
                </c:pt>
                <c:pt idx="61520">
                  <c:v>07:37:16</c:v>
                </c:pt>
                <c:pt idx="61521">
                  <c:v>07:37:17</c:v>
                </c:pt>
                <c:pt idx="61522">
                  <c:v>07:37:18</c:v>
                </c:pt>
                <c:pt idx="61523">
                  <c:v>07:37:19</c:v>
                </c:pt>
                <c:pt idx="61524">
                  <c:v>07:37:20</c:v>
                </c:pt>
                <c:pt idx="61525">
                  <c:v>07:37:21</c:v>
                </c:pt>
                <c:pt idx="61526">
                  <c:v>07:37:22</c:v>
                </c:pt>
                <c:pt idx="61527">
                  <c:v>07:37:23</c:v>
                </c:pt>
                <c:pt idx="61528">
                  <c:v>07:37:24</c:v>
                </c:pt>
                <c:pt idx="61529">
                  <c:v>07:37:25</c:v>
                </c:pt>
                <c:pt idx="61530">
                  <c:v>07:37:26</c:v>
                </c:pt>
                <c:pt idx="61531">
                  <c:v>07:37:27</c:v>
                </c:pt>
                <c:pt idx="61532">
                  <c:v>07:37:28</c:v>
                </c:pt>
                <c:pt idx="61533">
                  <c:v>07:37:29</c:v>
                </c:pt>
                <c:pt idx="61534">
                  <c:v>07:37:30</c:v>
                </c:pt>
                <c:pt idx="61535">
                  <c:v>07:37:31</c:v>
                </c:pt>
                <c:pt idx="61536">
                  <c:v>07:37:32</c:v>
                </c:pt>
                <c:pt idx="61537">
                  <c:v>07:37:33</c:v>
                </c:pt>
                <c:pt idx="61538">
                  <c:v>07:37:34</c:v>
                </c:pt>
                <c:pt idx="61539">
                  <c:v>07:37:35</c:v>
                </c:pt>
                <c:pt idx="61540">
                  <c:v>07:37:36</c:v>
                </c:pt>
                <c:pt idx="61541">
                  <c:v>07:37:37</c:v>
                </c:pt>
                <c:pt idx="61542">
                  <c:v>07:37:38</c:v>
                </c:pt>
                <c:pt idx="61543">
                  <c:v>07:37:39</c:v>
                </c:pt>
                <c:pt idx="61544">
                  <c:v>07:37:40</c:v>
                </c:pt>
                <c:pt idx="61545">
                  <c:v>07:37:41</c:v>
                </c:pt>
                <c:pt idx="61546">
                  <c:v>07:37:42</c:v>
                </c:pt>
                <c:pt idx="61547">
                  <c:v>07:37:43</c:v>
                </c:pt>
                <c:pt idx="61548">
                  <c:v>07:37:44</c:v>
                </c:pt>
                <c:pt idx="61549">
                  <c:v>07:37:45</c:v>
                </c:pt>
                <c:pt idx="61550">
                  <c:v>07:37:46</c:v>
                </c:pt>
                <c:pt idx="61551">
                  <c:v>07:37:47</c:v>
                </c:pt>
                <c:pt idx="61552">
                  <c:v>07:37:48</c:v>
                </c:pt>
                <c:pt idx="61553">
                  <c:v>07:37:49</c:v>
                </c:pt>
                <c:pt idx="61554">
                  <c:v>07:37:50</c:v>
                </c:pt>
                <c:pt idx="61555">
                  <c:v>07:37:51</c:v>
                </c:pt>
                <c:pt idx="61556">
                  <c:v>07:37:52</c:v>
                </c:pt>
                <c:pt idx="61557">
                  <c:v>07:37:53</c:v>
                </c:pt>
                <c:pt idx="61558">
                  <c:v>07:37:54</c:v>
                </c:pt>
                <c:pt idx="61559">
                  <c:v>07:37:55</c:v>
                </c:pt>
                <c:pt idx="61560">
                  <c:v>07:37:56</c:v>
                </c:pt>
                <c:pt idx="61561">
                  <c:v>07:37:57</c:v>
                </c:pt>
                <c:pt idx="61562">
                  <c:v>07:37:58</c:v>
                </c:pt>
                <c:pt idx="61563">
                  <c:v>07:37:59</c:v>
                </c:pt>
                <c:pt idx="61564">
                  <c:v>07:38:00</c:v>
                </c:pt>
                <c:pt idx="61565">
                  <c:v>07:38:01</c:v>
                </c:pt>
                <c:pt idx="61566">
                  <c:v>07:38:02</c:v>
                </c:pt>
                <c:pt idx="61567">
                  <c:v>07:38:03</c:v>
                </c:pt>
                <c:pt idx="61568">
                  <c:v>07:38:04</c:v>
                </c:pt>
                <c:pt idx="61569">
                  <c:v>07:38:05</c:v>
                </c:pt>
                <c:pt idx="61570">
                  <c:v>07:38:06</c:v>
                </c:pt>
                <c:pt idx="61571">
                  <c:v>07:38:07</c:v>
                </c:pt>
                <c:pt idx="61572">
                  <c:v>07:38:08</c:v>
                </c:pt>
                <c:pt idx="61573">
                  <c:v>07:38:09</c:v>
                </c:pt>
                <c:pt idx="61574">
                  <c:v>07:38:10</c:v>
                </c:pt>
                <c:pt idx="61575">
                  <c:v>07:38:11</c:v>
                </c:pt>
                <c:pt idx="61576">
                  <c:v>07:38:12</c:v>
                </c:pt>
                <c:pt idx="61577">
                  <c:v>07:38:13</c:v>
                </c:pt>
                <c:pt idx="61578">
                  <c:v>07:38:14</c:v>
                </c:pt>
                <c:pt idx="61579">
                  <c:v>07:38:15</c:v>
                </c:pt>
                <c:pt idx="61580">
                  <c:v>07:38:16</c:v>
                </c:pt>
                <c:pt idx="61581">
                  <c:v>07:38:17</c:v>
                </c:pt>
                <c:pt idx="61582">
                  <c:v>07:38:18</c:v>
                </c:pt>
                <c:pt idx="61583">
                  <c:v>07:38:19</c:v>
                </c:pt>
                <c:pt idx="61584">
                  <c:v>07:38:20</c:v>
                </c:pt>
                <c:pt idx="61585">
                  <c:v>07:38:21</c:v>
                </c:pt>
                <c:pt idx="61586">
                  <c:v>07:38:22</c:v>
                </c:pt>
                <c:pt idx="61587">
                  <c:v>07:38:23</c:v>
                </c:pt>
                <c:pt idx="61588">
                  <c:v>07:38:24</c:v>
                </c:pt>
                <c:pt idx="61589">
                  <c:v>07:38:25</c:v>
                </c:pt>
                <c:pt idx="61590">
                  <c:v>07:38:26</c:v>
                </c:pt>
                <c:pt idx="61591">
                  <c:v>07:38:27</c:v>
                </c:pt>
                <c:pt idx="61592">
                  <c:v>07:38:28</c:v>
                </c:pt>
                <c:pt idx="61593">
                  <c:v>07:38:29</c:v>
                </c:pt>
                <c:pt idx="61594">
                  <c:v>07:38:30</c:v>
                </c:pt>
                <c:pt idx="61595">
                  <c:v>07:38:31</c:v>
                </c:pt>
                <c:pt idx="61596">
                  <c:v>07:38:32</c:v>
                </c:pt>
                <c:pt idx="61597">
                  <c:v>07:38:33</c:v>
                </c:pt>
                <c:pt idx="61598">
                  <c:v>07:38:34</c:v>
                </c:pt>
                <c:pt idx="61599">
                  <c:v>07:38:35</c:v>
                </c:pt>
                <c:pt idx="61600">
                  <c:v>07:38:36</c:v>
                </c:pt>
                <c:pt idx="61601">
                  <c:v>07:38:37</c:v>
                </c:pt>
                <c:pt idx="61602">
                  <c:v>07:38:38</c:v>
                </c:pt>
                <c:pt idx="61603">
                  <c:v>07:38:39</c:v>
                </c:pt>
                <c:pt idx="61604">
                  <c:v>07:38:40</c:v>
                </c:pt>
                <c:pt idx="61605">
                  <c:v>07:38:41</c:v>
                </c:pt>
                <c:pt idx="61606">
                  <c:v>07:38:42</c:v>
                </c:pt>
                <c:pt idx="61607">
                  <c:v>07:38:43</c:v>
                </c:pt>
                <c:pt idx="61608">
                  <c:v>07:38:44</c:v>
                </c:pt>
                <c:pt idx="61609">
                  <c:v>07:38:45</c:v>
                </c:pt>
                <c:pt idx="61610">
                  <c:v>07:38:46</c:v>
                </c:pt>
                <c:pt idx="61611">
                  <c:v>07:38:47</c:v>
                </c:pt>
                <c:pt idx="61612">
                  <c:v>07:38:48</c:v>
                </c:pt>
                <c:pt idx="61613">
                  <c:v>07:38:49</c:v>
                </c:pt>
                <c:pt idx="61614">
                  <c:v>07:38:50</c:v>
                </c:pt>
                <c:pt idx="61615">
                  <c:v>07:38:51</c:v>
                </c:pt>
                <c:pt idx="61616">
                  <c:v>07:38:52</c:v>
                </c:pt>
                <c:pt idx="61617">
                  <c:v>07:38:53</c:v>
                </c:pt>
                <c:pt idx="61618">
                  <c:v>07:38:54</c:v>
                </c:pt>
                <c:pt idx="61619">
                  <c:v>07:38:55</c:v>
                </c:pt>
                <c:pt idx="61620">
                  <c:v>07:38:56</c:v>
                </c:pt>
                <c:pt idx="61621">
                  <c:v>07:38:57</c:v>
                </c:pt>
                <c:pt idx="61622">
                  <c:v>07:38:58</c:v>
                </c:pt>
                <c:pt idx="61623">
                  <c:v>07:38:59</c:v>
                </c:pt>
                <c:pt idx="61624">
                  <c:v>07:39:00</c:v>
                </c:pt>
                <c:pt idx="61625">
                  <c:v>07:39:01</c:v>
                </c:pt>
                <c:pt idx="61626">
                  <c:v>07:39:02</c:v>
                </c:pt>
                <c:pt idx="61627">
                  <c:v>07:39:03</c:v>
                </c:pt>
                <c:pt idx="61628">
                  <c:v>07:39:04</c:v>
                </c:pt>
                <c:pt idx="61629">
                  <c:v>07:39:05</c:v>
                </c:pt>
                <c:pt idx="61630">
                  <c:v>07:39:06</c:v>
                </c:pt>
                <c:pt idx="61631">
                  <c:v>07:39:07</c:v>
                </c:pt>
                <c:pt idx="61632">
                  <c:v>07:39:08</c:v>
                </c:pt>
                <c:pt idx="61633">
                  <c:v>07:39:09</c:v>
                </c:pt>
                <c:pt idx="61634">
                  <c:v>07:39:10</c:v>
                </c:pt>
                <c:pt idx="61635">
                  <c:v>07:39:11</c:v>
                </c:pt>
                <c:pt idx="61636">
                  <c:v>07:39:12</c:v>
                </c:pt>
                <c:pt idx="61637">
                  <c:v>07:39:13</c:v>
                </c:pt>
                <c:pt idx="61638">
                  <c:v>07:39:14</c:v>
                </c:pt>
                <c:pt idx="61639">
                  <c:v>07:39:15</c:v>
                </c:pt>
                <c:pt idx="61640">
                  <c:v>07:39:16</c:v>
                </c:pt>
                <c:pt idx="61641">
                  <c:v>07:39:17</c:v>
                </c:pt>
                <c:pt idx="61642">
                  <c:v>07:39:18</c:v>
                </c:pt>
                <c:pt idx="61643">
                  <c:v>07:39:19</c:v>
                </c:pt>
                <c:pt idx="61644">
                  <c:v>07:39:20</c:v>
                </c:pt>
                <c:pt idx="61645">
                  <c:v>07:39:21</c:v>
                </c:pt>
                <c:pt idx="61646">
                  <c:v>07:39:22</c:v>
                </c:pt>
                <c:pt idx="61647">
                  <c:v>07:39:23</c:v>
                </c:pt>
                <c:pt idx="61648">
                  <c:v>07:39:24</c:v>
                </c:pt>
                <c:pt idx="61649">
                  <c:v>07:39:25</c:v>
                </c:pt>
                <c:pt idx="61650">
                  <c:v>07:39:26</c:v>
                </c:pt>
                <c:pt idx="61651">
                  <c:v>07:39:27</c:v>
                </c:pt>
                <c:pt idx="61652">
                  <c:v>07:39:28</c:v>
                </c:pt>
                <c:pt idx="61653">
                  <c:v>07:39:29</c:v>
                </c:pt>
                <c:pt idx="61654">
                  <c:v>07:39:30</c:v>
                </c:pt>
                <c:pt idx="61655">
                  <c:v>07:39:31</c:v>
                </c:pt>
                <c:pt idx="61656">
                  <c:v>07:39:32</c:v>
                </c:pt>
                <c:pt idx="61657">
                  <c:v>07:39:33</c:v>
                </c:pt>
                <c:pt idx="61658">
                  <c:v>07:39:34</c:v>
                </c:pt>
                <c:pt idx="61659">
                  <c:v>07:39:35</c:v>
                </c:pt>
                <c:pt idx="61660">
                  <c:v>07:39:36</c:v>
                </c:pt>
                <c:pt idx="61661">
                  <c:v>07:39:37</c:v>
                </c:pt>
                <c:pt idx="61662">
                  <c:v>07:39:38</c:v>
                </c:pt>
                <c:pt idx="61663">
                  <c:v>07:39:39</c:v>
                </c:pt>
                <c:pt idx="61664">
                  <c:v>07:39:40</c:v>
                </c:pt>
                <c:pt idx="61665">
                  <c:v>07:39:41</c:v>
                </c:pt>
                <c:pt idx="61666">
                  <c:v>07:39:42</c:v>
                </c:pt>
                <c:pt idx="61667">
                  <c:v>07:39:43</c:v>
                </c:pt>
                <c:pt idx="61668">
                  <c:v>07:39:44</c:v>
                </c:pt>
                <c:pt idx="61669">
                  <c:v>07:39:45</c:v>
                </c:pt>
                <c:pt idx="61670">
                  <c:v>07:39:46</c:v>
                </c:pt>
                <c:pt idx="61671">
                  <c:v>07:39:47</c:v>
                </c:pt>
                <c:pt idx="61672">
                  <c:v>07:39:48</c:v>
                </c:pt>
                <c:pt idx="61673">
                  <c:v>07:39:49</c:v>
                </c:pt>
                <c:pt idx="61674">
                  <c:v>07:39:50</c:v>
                </c:pt>
                <c:pt idx="61675">
                  <c:v>07:39:51</c:v>
                </c:pt>
                <c:pt idx="61676">
                  <c:v>07:39:52</c:v>
                </c:pt>
                <c:pt idx="61677">
                  <c:v>07:39:53</c:v>
                </c:pt>
                <c:pt idx="61678">
                  <c:v>07:39:54</c:v>
                </c:pt>
                <c:pt idx="61679">
                  <c:v>07:39:55</c:v>
                </c:pt>
                <c:pt idx="61680">
                  <c:v>07:39:56</c:v>
                </c:pt>
                <c:pt idx="61681">
                  <c:v>07:39:57</c:v>
                </c:pt>
                <c:pt idx="61682">
                  <c:v>07:39:58</c:v>
                </c:pt>
                <c:pt idx="61683">
                  <c:v>07:39:59</c:v>
                </c:pt>
                <c:pt idx="61684">
                  <c:v>07:40:00</c:v>
                </c:pt>
                <c:pt idx="61685">
                  <c:v>07:40:01</c:v>
                </c:pt>
                <c:pt idx="61686">
                  <c:v>07:40:02</c:v>
                </c:pt>
                <c:pt idx="61687">
                  <c:v>07:40:03</c:v>
                </c:pt>
                <c:pt idx="61688">
                  <c:v>07:40:04</c:v>
                </c:pt>
                <c:pt idx="61689">
                  <c:v>07:40:05</c:v>
                </c:pt>
                <c:pt idx="61690">
                  <c:v>07:40:06</c:v>
                </c:pt>
                <c:pt idx="61691">
                  <c:v>07:40:07</c:v>
                </c:pt>
                <c:pt idx="61692">
                  <c:v>07:40:08</c:v>
                </c:pt>
                <c:pt idx="61693">
                  <c:v>07:40:09</c:v>
                </c:pt>
                <c:pt idx="61694">
                  <c:v>07:40:10</c:v>
                </c:pt>
                <c:pt idx="61695">
                  <c:v>07:40:11</c:v>
                </c:pt>
                <c:pt idx="61696">
                  <c:v>07:40:12</c:v>
                </c:pt>
                <c:pt idx="61697">
                  <c:v>07:40:13</c:v>
                </c:pt>
                <c:pt idx="61698">
                  <c:v>07:40:14</c:v>
                </c:pt>
                <c:pt idx="61699">
                  <c:v>07:40:15</c:v>
                </c:pt>
                <c:pt idx="61700">
                  <c:v>07:40:16</c:v>
                </c:pt>
                <c:pt idx="61701">
                  <c:v>07:40:17</c:v>
                </c:pt>
                <c:pt idx="61702">
                  <c:v>07:40:18</c:v>
                </c:pt>
                <c:pt idx="61703">
                  <c:v>07:40:19</c:v>
                </c:pt>
                <c:pt idx="61704">
                  <c:v>07:40:20</c:v>
                </c:pt>
                <c:pt idx="61705">
                  <c:v>07:40:21</c:v>
                </c:pt>
                <c:pt idx="61706">
                  <c:v>07:40:22</c:v>
                </c:pt>
                <c:pt idx="61707">
                  <c:v>07:40:23</c:v>
                </c:pt>
                <c:pt idx="61708">
                  <c:v>07:40:24</c:v>
                </c:pt>
                <c:pt idx="61709">
                  <c:v>07:40:25</c:v>
                </c:pt>
                <c:pt idx="61710">
                  <c:v>07:40:26</c:v>
                </c:pt>
                <c:pt idx="61711">
                  <c:v>07:40:27</c:v>
                </c:pt>
                <c:pt idx="61712">
                  <c:v>07:40:28</c:v>
                </c:pt>
                <c:pt idx="61713">
                  <c:v>07:40:29</c:v>
                </c:pt>
                <c:pt idx="61714">
                  <c:v>07:40:30</c:v>
                </c:pt>
                <c:pt idx="61715">
                  <c:v>07:40:31</c:v>
                </c:pt>
                <c:pt idx="61716">
                  <c:v>07:40:32</c:v>
                </c:pt>
                <c:pt idx="61717">
                  <c:v>07:40:33</c:v>
                </c:pt>
                <c:pt idx="61718">
                  <c:v>07:40:34</c:v>
                </c:pt>
                <c:pt idx="61719">
                  <c:v>07:40:35</c:v>
                </c:pt>
                <c:pt idx="61720">
                  <c:v>07:40:36</c:v>
                </c:pt>
                <c:pt idx="61721">
                  <c:v>07:40:37</c:v>
                </c:pt>
                <c:pt idx="61722">
                  <c:v>07:40:38</c:v>
                </c:pt>
                <c:pt idx="61723">
                  <c:v>07:40:39</c:v>
                </c:pt>
                <c:pt idx="61724">
                  <c:v>07:40:40</c:v>
                </c:pt>
                <c:pt idx="61725">
                  <c:v>07:40:41</c:v>
                </c:pt>
                <c:pt idx="61726">
                  <c:v>07:40:42</c:v>
                </c:pt>
                <c:pt idx="61727">
                  <c:v>07:40:43</c:v>
                </c:pt>
                <c:pt idx="61728">
                  <c:v>07:40:44</c:v>
                </c:pt>
                <c:pt idx="61729">
                  <c:v>07:40:45</c:v>
                </c:pt>
                <c:pt idx="61730">
                  <c:v>07:40:46</c:v>
                </c:pt>
                <c:pt idx="61731">
                  <c:v>07:40:47</c:v>
                </c:pt>
                <c:pt idx="61732">
                  <c:v>07:40:48</c:v>
                </c:pt>
                <c:pt idx="61733">
                  <c:v>07:40:49</c:v>
                </c:pt>
                <c:pt idx="61734">
                  <c:v>07:40:50</c:v>
                </c:pt>
                <c:pt idx="61735">
                  <c:v>07:40:51</c:v>
                </c:pt>
                <c:pt idx="61736">
                  <c:v>07:40:52</c:v>
                </c:pt>
                <c:pt idx="61737">
                  <c:v>07:40:53</c:v>
                </c:pt>
                <c:pt idx="61738">
                  <c:v>07:40:54</c:v>
                </c:pt>
                <c:pt idx="61739">
                  <c:v>07:40:55</c:v>
                </c:pt>
                <c:pt idx="61740">
                  <c:v>07:40:56</c:v>
                </c:pt>
                <c:pt idx="61741">
                  <c:v>07:40:57</c:v>
                </c:pt>
                <c:pt idx="61742">
                  <c:v>07:40:58</c:v>
                </c:pt>
                <c:pt idx="61743">
                  <c:v>07:40:59</c:v>
                </c:pt>
                <c:pt idx="61744">
                  <c:v>07:41:00</c:v>
                </c:pt>
                <c:pt idx="61745">
                  <c:v>07:41:01</c:v>
                </c:pt>
                <c:pt idx="61746">
                  <c:v>07:41:02</c:v>
                </c:pt>
                <c:pt idx="61747">
                  <c:v>07:41:03</c:v>
                </c:pt>
                <c:pt idx="61748">
                  <c:v>07:41:04</c:v>
                </c:pt>
                <c:pt idx="61749">
                  <c:v>07:41:05</c:v>
                </c:pt>
                <c:pt idx="61750">
                  <c:v>07:41:06</c:v>
                </c:pt>
                <c:pt idx="61751">
                  <c:v>07:41:07</c:v>
                </c:pt>
                <c:pt idx="61752">
                  <c:v>07:41:08</c:v>
                </c:pt>
                <c:pt idx="61753">
                  <c:v>07:41:09</c:v>
                </c:pt>
                <c:pt idx="61754">
                  <c:v>07:41:10</c:v>
                </c:pt>
                <c:pt idx="61755">
                  <c:v>07:41:11</c:v>
                </c:pt>
                <c:pt idx="61756">
                  <c:v>07:41:12</c:v>
                </c:pt>
                <c:pt idx="61757">
                  <c:v>07:41:13</c:v>
                </c:pt>
                <c:pt idx="61758">
                  <c:v>07:41:14</c:v>
                </c:pt>
                <c:pt idx="61759">
                  <c:v>07:41:15</c:v>
                </c:pt>
                <c:pt idx="61760">
                  <c:v>07:41:16</c:v>
                </c:pt>
                <c:pt idx="61761">
                  <c:v>07:41:17</c:v>
                </c:pt>
                <c:pt idx="61762">
                  <c:v>07:41:18</c:v>
                </c:pt>
                <c:pt idx="61763">
                  <c:v>07:41:19</c:v>
                </c:pt>
                <c:pt idx="61764">
                  <c:v>07:41:20</c:v>
                </c:pt>
                <c:pt idx="61765">
                  <c:v>07:41:21</c:v>
                </c:pt>
                <c:pt idx="61766">
                  <c:v>07:41:22</c:v>
                </c:pt>
                <c:pt idx="61767">
                  <c:v>07:41:23</c:v>
                </c:pt>
                <c:pt idx="61768">
                  <c:v>07:41:24</c:v>
                </c:pt>
                <c:pt idx="61769">
                  <c:v>07:41:25</c:v>
                </c:pt>
                <c:pt idx="61770">
                  <c:v>07:41:26</c:v>
                </c:pt>
                <c:pt idx="61771">
                  <c:v>07:41:27</c:v>
                </c:pt>
                <c:pt idx="61772">
                  <c:v>07:41:28</c:v>
                </c:pt>
                <c:pt idx="61773">
                  <c:v>07:41:29</c:v>
                </c:pt>
                <c:pt idx="61774">
                  <c:v>07:41:30</c:v>
                </c:pt>
                <c:pt idx="61775">
                  <c:v>07:41:31</c:v>
                </c:pt>
                <c:pt idx="61776">
                  <c:v>07:41:32</c:v>
                </c:pt>
                <c:pt idx="61777">
                  <c:v>07:41:33</c:v>
                </c:pt>
                <c:pt idx="61778">
                  <c:v>07:41:34</c:v>
                </c:pt>
                <c:pt idx="61779">
                  <c:v>07:41:35</c:v>
                </c:pt>
                <c:pt idx="61780">
                  <c:v>07:41:36</c:v>
                </c:pt>
                <c:pt idx="61781">
                  <c:v>07:41:37</c:v>
                </c:pt>
                <c:pt idx="61782">
                  <c:v>07:41:38</c:v>
                </c:pt>
                <c:pt idx="61783">
                  <c:v>07:41:39</c:v>
                </c:pt>
                <c:pt idx="61784">
                  <c:v>07:41:40</c:v>
                </c:pt>
                <c:pt idx="61785">
                  <c:v>07:41:41</c:v>
                </c:pt>
                <c:pt idx="61786">
                  <c:v>07:41:42</c:v>
                </c:pt>
                <c:pt idx="61787">
                  <c:v>07:41:43</c:v>
                </c:pt>
                <c:pt idx="61788">
                  <c:v>07:41:44</c:v>
                </c:pt>
                <c:pt idx="61789">
                  <c:v>07:41:45</c:v>
                </c:pt>
                <c:pt idx="61790">
                  <c:v>07:41:46</c:v>
                </c:pt>
                <c:pt idx="61791">
                  <c:v>07:41:47</c:v>
                </c:pt>
                <c:pt idx="61792">
                  <c:v>07:41:48</c:v>
                </c:pt>
                <c:pt idx="61793">
                  <c:v>07:41:49</c:v>
                </c:pt>
                <c:pt idx="61794">
                  <c:v>07:41:50</c:v>
                </c:pt>
                <c:pt idx="61795">
                  <c:v>07:41:51</c:v>
                </c:pt>
                <c:pt idx="61796">
                  <c:v>07:41:52</c:v>
                </c:pt>
                <c:pt idx="61797">
                  <c:v>07:41:53</c:v>
                </c:pt>
                <c:pt idx="61798">
                  <c:v>07:41:54</c:v>
                </c:pt>
                <c:pt idx="61799">
                  <c:v>07:41:55</c:v>
                </c:pt>
                <c:pt idx="61800">
                  <c:v>07:41:56</c:v>
                </c:pt>
                <c:pt idx="61801">
                  <c:v>07:41:57</c:v>
                </c:pt>
                <c:pt idx="61802">
                  <c:v>07:41:58</c:v>
                </c:pt>
                <c:pt idx="61803">
                  <c:v>07:41:59</c:v>
                </c:pt>
                <c:pt idx="61804">
                  <c:v>07:42:00</c:v>
                </c:pt>
                <c:pt idx="61805">
                  <c:v>07:42:01</c:v>
                </c:pt>
                <c:pt idx="61806">
                  <c:v>07:42:02</c:v>
                </c:pt>
                <c:pt idx="61807">
                  <c:v>07:42:03</c:v>
                </c:pt>
                <c:pt idx="61808">
                  <c:v>07:42:04</c:v>
                </c:pt>
                <c:pt idx="61809">
                  <c:v>07:42:05</c:v>
                </c:pt>
                <c:pt idx="61810">
                  <c:v>07:42:06</c:v>
                </c:pt>
                <c:pt idx="61811">
                  <c:v>07:42:07</c:v>
                </c:pt>
                <c:pt idx="61812">
                  <c:v>07:42:08</c:v>
                </c:pt>
                <c:pt idx="61813">
                  <c:v>07:42:09</c:v>
                </c:pt>
                <c:pt idx="61814">
                  <c:v>07:42:10</c:v>
                </c:pt>
                <c:pt idx="61815">
                  <c:v>07:42:11</c:v>
                </c:pt>
                <c:pt idx="61816">
                  <c:v>07:42:12</c:v>
                </c:pt>
                <c:pt idx="61817">
                  <c:v>07:42:13</c:v>
                </c:pt>
                <c:pt idx="61818">
                  <c:v>07:42:14</c:v>
                </c:pt>
                <c:pt idx="61819">
                  <c:v>07:42:15</c:v>
                </c:pt>
                <c:pt idx="61820">
                  <c:v>07:42:16</c:v>
                </c:pt>
                <c:pt idx="61821">
                  <c:v>07:42:17</c:v>
                </c:pt>
                <c:pt idx="61822">
                  <c:v>07:42:18</c:v>
                </c:pt>
                <c:pt idx="61823">
                  <c:v>07:42:19</c:v>
                </c:pt>
                <c:pt idx="61824">
                  <c:v>07:42:20</c:v>
                </c:pt>
                <c:pt idx="61825">
                  <c:v>07:42:21</c:v>
                </c:pt>
                <c:pt idx="61826">
                  <c:v>07:42:22</c:v>
                </c:pt>
                <c:pt idx="61827">
                  <c:v>07:42:23</c:v>
                </c:pt>
                <c:pt idx="61828">
                  <c:v>07:42:24</c:v>
                </c:pt>
                <c:pt idx="61829">
                  <c:v>07:42:25</c:v>
                </c:pt>
                <c:pt idx="61830">
                  <c:v>07:42:26</c:v>
                </c:pt>
                <c:pt idx="61831">
                  <c:v>07:42:27</c:v>
                </c:pt>
                <c:pt idx="61832">
                  <c:v>07:42:28</c:v>
                </c:pt>
                <c:pt idx="61833">
                  <c:v>07:42:29</c:v>
                </c:pt>
                <c:pt idx="61834">
                  <c:v>07:42:30</c:v>
                </c:pt>
                <c:pt idx="61835">
                  <c:v>07:42:31</c:v>
                </c:pt>
                <c:pt idx="61836">
                  <c:v>07:42:32</c:v>
                </c:pt>
                <c:pt idx="61837">
                  <c:v>07:42:33</c:v>
                </c:pt>
                <c:pt idx="61838">
                  <c:v>07:42:34</c:v>
                </c:pt>
                <c:pt idx="61839">
                  <c:v>07:42:35</c:v>
                </c:pt>
                <c:pt idx="61840">
                  <c:v>07:42:36</c:v>
                </c:pt>
                <c:pt idx="61841">
                  <c:v>07:42:37</c:v>
                </c:pt>
                <c:pt idx="61842">
                  <c:v>07:42:38</c:v>
                </c:pt>
                <c:pt idx="61843">
                  <c:v>07:42:39</c:v>
                </c:pt>
                <c:pt idx="61844">
                  <c:v>07:42:40</c:v>
                </c:pt>
                <c:pt idx="61845">
                  <c:v>07:42:41</c:v>
                </c:pt>
                <c:pt idx="61846">
                  <c:v>07:42:42</c:v>
                </c:pt>
                <c:pt idx="61847">
                  <c:v>07:42:43</c:v>
                </c:pt>
                <c:pt idx="61848">
                  <c:v>07:42:44</c:v>
                </c:pt>
                <c:pt idx="61849">
                  <c:v>07:42:45</c:v>
                </c:pt>
                <c:pt idx="61850">
                  <c:v>07:42:46</c:v>
                </c:pt>
                <c:pt idx="61851">
                  <c:v>07:42:47</c:v>
                </c:pt>
                <c:pt idx="61852">
                  <c:v>07:42:48</c:v>
                </c:pt>
                <c:pt idx="61853">
                  <c:v>07:42:49</c:v>
                </c:pt>
                <c:pt idx="61854">
                  <c:v>07:42:50</c:v>
                </c:pt>
                <c:pt idx="61855">
                  <c:v>07:42:51</c:v>
                </c:pt>
                <c:pt idx="61856">
                  <c:v>07:42:52</c:v>
                </c:pt>
                <c:pt idx="61857">
                  <c:v>07:42:53</c:v>
                </c:pt>
                <c:pt idx="61858">
                  <c:v>07:42:54</c:v>
                </c:pt>
                <c:pt idx="61859">
                  <c:v>07:42:55</c:v>
                </c:pt>
                <c:pt idx="61860">
                  <c:v>07:42:56</c:v>
                </c:pt>
                <c:pt idx="61861">
                  <c:v>07:42:57</c:v>
                </c:pt>
                <c:pt idx="61862">
                  <c:v>07:42:58</c:v>
                </c:pt>
                <c:pt idx="61863">
                  <c:v>07:42:59</c:v>
                </c:pt>
                <c:pt idx="61864">
                  <c:v>07:43:00</c:v>
                </c:pt>
                <c:pt idx="61865">
                  <c:v>07:43:01</c:v>
                </c:pt>
                <c:pt idx="61866">
                  <c:v>07:43:02</c:v>
                </c:pt>
                <c:pt idx="61867">
                  <c:v>07:43:03</c:v>
                </c:pt>
                <c:pt idx="61868">
                  <c:v>07:43:04</c:v>
                </c:pt>
                <c:pt idx="61869">
                  <c:v>07:43:05</c:v>
                </c:pt>
                <c:pt idx="61870">
                  <c:v>07:43:06</c:v>
                </c:pt>
                <c:pt idx="61871">
                  <c:v>07:43:07</c:v>
                </c:pt>
                <c:pt idx="61872">
                  <c:v>07:43:08</c:v>
                </c:pt>
                <c:pt idx="61873">
                  <c:v>07:43:09</c:v>
                </c:pt>
                <c:pt idx="61874">
                  <c:v>07:43:10</c:v>
                </c:pt>
                <c:pt idx="61875">
                  <c:v>07:43:11</c:v>
                </c:pt>
                <c:pt idx="61876">
                  <c:v>07:43:12</c:v>
                </c:pt>
                <c:pt idx="61877">
                  <c:v>07:43:13</c:v>
                </c:pt>
                <c:pt idx="61878">
                  <c:v>07:43:14</c:v>
                </c:pt>
                <c:pt idx="61879">
                  <c:v>07:43:15</c:v>
                </c:pt>
                <c:pt idx="61880">
                  <c:v>07:43:16</c:v>
                </c:pt>
                <c:pt idx="61881">
                  <c:v>07:43:17</c:v>
                </c:pt>
                <c:pt idx="61882">
                  <c:v>07:43:18</c:v>
                </c:pt>
                <c:pt idx="61883">
                  <c:v>07:43:19</c:v>
                </c:pt>
                <c:pt idx="61884">
                  <c:v>07:43:20</c:v>
                </c:pt>
                <c:pt idx="61885">
                  <c:v>07:43:21</c:v>
                </c:pt>
                <c:pt idx="61886">
                  <c:v>07:43:22</c:v>
                </c:pt>
                <c:pt idx="61887">
                  <c:v>07:43:23</c:v>
                </c:pt>
                <c:pt idx="61888">
                  <c:v>07:43:24</c:v>
                </c:pt>
                <c:pt idx="61889">
                  <c:v>07:43:25</c:v>
                </c:pt>
                <c:pt idx="61890">
                  <c:v>07:43:26</c:v>
                </c:pt>
                <c:pt idx="61891">
                  <c:v>07:43:27</c:v>
                </c:pt>
                <c:pt idx="61892">
                  <c:v>07:43:28</c:v>
                </c:pt>
                <c:pt idx="61893">
                  <c:v>07:43:29</c:v>
                </c:pt>
                <c:pt idx="61894">
                  <c:v>07:43:30</c:v>
                </c:pt>
                <c:pt idx="61895">
                  <c:v>07:43:31</c:v>
                </c:pt>
                <c:pt idx="61896">
                  <c:v>07:43:32</c:v>
                </c:pt>
                <c:pt idx="61897">
                  <c:v>07:43:33</c:v>
                </c:pt>
                <c:pt idx="61898">
                  <c:v>07:43:34</c:v>
                </c:pt>
                <c:pt idx="61899">
                  <c:v>07:43:35</c:v>
                </c:pt>
                <c:pt idx="61900">
                  <c:v>07:43:36</c:v>
                </c:pt>
                <c:pt idx="61901">
                  <c:v>07:43:37</c:v>
                </c:pt>
                <c:pt idx="61902">
                  <c:v>07:43:38</c:v>
                </c:pt>
                <c:pt idx="61903">
                  <c:v>07:43:39</c:v>
                </c:pt>
                <c:pt idx="61904">
                  <c:v>07:43:40</c:v>
                </c:pt>
                <c:pt idx="61905">
                  <c:v>07:43:41</c:v>
                </c:pt>
                <c:pt idx="61906">
                  <c:v>07:43:42</c:v>
                </c:pt>
                <c:pt idx="61907">
                  <c:v>07:43:43</c:v>
                </c:pt>
                <c:pt idx="61908">
                  <c:v>07:43:44</c:v>
                </c:pt>
                <c:pt idx="61909">
                  <c:v>07:43:45</c:v>
                </c:pt>
                <c:pt idx="61910">
                  <c:v>07:43:46</c:v>
                </c:pt>
                <c:pt idx="61911">
                  <c:v>07:43:47</c:v>
                </c:pt>
                <c:pt idx="61912">
                  <c:v>07:43:48</c:v>
                </c:pt>
                <c:pt idx="61913">
                  <c:v>07:43:49</c:v>
                </c:pt>
                <c:pt idx="61914">
                  <c:v>07:43:50</c:v>
                </c:pt>
                <c:pt idx="61915">
                  <c:v>07:43:51</c:v>
                </c:pt>
                <c:pt idx="61916">
                  <c:v>07:43:52</c:v>
                </c:pt>
                <c:pt idx="61917">
                  <c:v>07:43:53</c:v>
                </c:pt>
                <c:pt idx="61918">
                  <c:v>07:43:54</c:v>
                </c:pt>
                <c:pt idx="61919">
                  <c:v>07:43:55</c:v>
                </c:pt>
                <c:pt idx="61920">
                  <c:v>07:43:56</c:v>
                </c:pt>
                <c:pt idx="61921">
                  <c:v>07:43:57</c:v>
                </c:pt>
                <c:pt idx="61922">
                  <c:v>07:43:58</c:v>
                </c:pt>
                <c:pt idx="61923">
                  <c:v>07:43:59</c:v>
                </c:pt>
                <c:pt idx="61924">
                  <c:v>07:44:00</c:v>
                </c:pt>
                <c:pt idx="61925">
                  <c:v>07:44:01</c:v>
                </c:pt>
                <c:pt idx="61926">
                  <c:v>07:44:02</c:v>
                </c:pt>
                <c:pt idx="61927">
                  <c:v>07:44:03</c:v>
                </c:pt>
                <c:pt idx="61928">
                  <c:v>07:44:04</c:v>
                </c:pt>
                <c:pt idx="61929">
                  <c:v>07:44:05</c:v>
                </c:pt>
                <c:pt idx="61930">
                  <c:v>07:44:06</c:v>
                </c:pt>
                <c:pt idx="61931">
                  <c:v>07:44:07</c:v>
                </c:pt>
                <c:pt idx="61932">
                  <c:v>07:44:08</c:v>
                </c:pt>
                <c:pt idx="61933">
                  <c:v>07:44:09</c:v>
                </c:pt>
                <c:pt idx="61934">
                  <c:v>07:44:10</c:v>
                </c:pt>
                <c:pt idx="61935">
                  <c:v>07:44:11</c:v>
                </c:pt>
                <c:pt idx="61936">
                  <c:v>07:44:12</c:v>
                </c:pt>
                <c:pt idx="61937">
                  <c:v>07:44:13</c:v>
                </c:pt>
                <c:pt idx="61938">
                  <c:v>07:44:14</c:v>
                </c:pt>
                <c:pt idx="61939">
                  <c:v>07:44:15</c:v>
                </c:pt>
                <c:pt idx="61940">
                  <c:v>07:44:16</c:v>
                </c:pt>
                <c:pt idx="61941">
                  <c:v>07:44:17</c:v>
                </c:pt>
                <c:pt idx="61942">
                  <c:v>07:44:18</c:v>
                </c:pt>
                <c:pt idx="61943">
                  <c:v>07:44:19</c:v>
                </c:pt>
                <c:pt idx="61944">
                  <c:v>07:44:20</c:v>
                </c:pt>
                <c:pt idx="61945">
                  <c:v>07:44:21</c:v>
                </c:pt>
                <c:pt idx="61946">
                  <c:v>07:44:22</c:v>
                </c:pt>
                <c:pt idx="61947">
                  <c:v>07:44:23</c:v>
                </c:pt>
                <c:pt idx="61948">
                  <c:v>07:44:24</c:v>
                </c:pt>
                <c:pt idx="61949">
                  <c:v>07:44:25</c:v>
                </c:pt>
                <c:pt idx="61950">
                  <c:v>07:44:26</c:v>
                </c:pt>
                <c:pt idx="61951">
                  <c:v>07:44:27</c:v>
                </c:pt>
                <c:pt idx="61952">
                  <c:v>07:44:28</c:v>
                </c:pt>
                <c:pt idx="61953">
                  <c:v>07:44:29</c:v>
                </c:pt>
                <c:pt idx="61954">
                  <c:v>07:44:30</c:v>
                </c:pt>
                <c:pt idx="61955">
                  <c:v>07:44:31</c:v>
                </c:pt>
                <c:pt idx="61956">
                  <c:v>07:44:32</c:v>
                </c:pt>
                <c:pt idx="61957">
                  <c:v>07:44:33</c:v>
                </c:pt>
                <c:pt idx="61958">
                  <c:v>07:44:34</c:v>
                </c:pt>
                <c:pt idx="61959">
                  <c:v>07:44:35</c:v>
                </c:pt>
                <c:pt idx="61960">
                  <c:v>07:44:36</c:v>
                </c:pt>
                <c:pt idx="61961">
                  <c:v>07:44:37</c:v>
                </c:pt>
                <c:pt idx="61962">
                  <c:v>07:44:38</c:v>
                </c:pt>
                <c:pt idx="61963">
                  <c:v>07:44:39</c:v>
                </c:pt>
                <c:pt idx="61964">
                  <c:v>07:44:40</c:v>
                </c:pt>
                <c:pt idx="61965">
                  <c:v>07:44:41</c:v>
                </c:pt>
                <c:pt idx="61966">
                  <c:v>07:44:42</c:v>
                </c:pt>
                <c:pt idx="61967">
                  <c:v>07:44:43</c:v>
                </c:pt>
                <c:pt idx="61968">
                  <c:v>07:44:44</c:v>
                </c:pt>
                <c:pt idx="61969">
                  <c:v>07:44:45</c:v>
                </c:pt>
                <c:pt idx="61970">
                  <c:v>07:44:46</c:v>
                </c:pt>
                <c:pt idx="61971">
                  <c:v>07:44:47</c:v>
                </c:pt>
                <c:pt idx="61972">
                  <c:v>07:44:48</c:v>
                </c:pt>
                <c:pt idx="61973">
                  <c:v>07:44:49</c:v>
                </c:pt>
                <c:pt idx="61974">
                  <c:v>07:44:50</c:v>
                </c:pt>
                <c:pt idx="61975">
                  <c:v>07:44:51</c:v>
                </c:pt>
                <c:pt idx="61976">
                  <c:v>07:44:52</c:v>
                </c:pt>
                <c:pt idx="61977">
                  <c:v>07:44:53</c:v>
                </c:pt>
                <c:pt idx="61978">
                  <c:v>07:44:54</c:v>
                </c:pt>
                <c:pt idx="61979">
                  <c:v>07:44:55</c:v>
                </c:pt>
                <c:pt idx="61980">
                  <c:v>07:44:56</c:v>
                </c:pt>
                <c:pt idx="61981">
                  <c:v>07:44:57</c:v>
                </c:pt>
                <c:pt idx="61982">
                  <c:v>07:44:58</c:v>
                </c:pt>
                <c:pt idx="61983">
                  <c:v>07:44:59</c:v>
                </c:pt>
                <c:pt idx="61984">
                  <c:v>07:45:00</c:v>
                </c:pt>
                <c:pt idx="61985">
                  <c:v>07:45:01</c:v>
                </c:pt>
                <c:pt idx="61986">
                  <c:v>07:45:02</c:v>
                </c:pt>
                <c:pt idx="61987">
                  <c:v>07:45:03</c:v>
                </c:pt>
                <c:pt idx="61988">
                  <c:v>07:45:04</c:v>
                </c:pt>
                <c:pt idx="61989">
                  <c:v>07:45:05</c:v>
                </c:pt>
                <c:pt idx="61990">
                  <c:v>07:45:06</c:v>
                </c:pt>
                <c:pt idx="61991">
                  <c:v>07:45:07</c:v>
                </c:pt>
                <c:pt idx="61992">
                  <c:v>07:45:08</c:v>
                </c:pt>
                <c:pt idx="61993">
                  <c:v>07:45:09</c:v>
                </c:pt>
                <c:pt idx="61994">
                  <c:v>07:45:10</c:v>
                </c:pt>
                <c:pt idx="61995">
                  <c:v>07:45:11</c:v>
                </c:pt>
                <c:pt idx="61996">
                  <c:v>07:45:12</c:v>
                </c:pt>
                <c:pt idx="61997">
                  <c:v>07:45:13</c:v>
                </c:pt>
                <c:pt idx="61998">
                  <c:v>07:45:14</c:v>
                </c:pt>
                <c:pt idx="61999">
                  <c:v>07:45:15</c:v>
                </c:pt>
                <c:pt idx="62000">
                  <c:v>07:45:16</c:v>
                </c:pt>
                <c:pt idx="62001">
                  <c:v>07:45:17</c:v>
                </c:pt>
                <c:pt idx="62002">
                  <c:v>07:45:18</c:v>
                </c:pt>
                <c:pt idx="62003">
                  <c:v>07:45:19</c:v>
                </c:pt>
                <c:pt idx="62004">
                  <c:v>07:45:20</c:v>
                </c:pt>
                <c:pt idx="62005">
                  <c:v>07:45:21</c:v>
                </c:pt>
                <c:pt idx="62006">
                  <c:v>07:45:22</c:v>
                </c:pt>
                <c:pt idx="62007">
                  <c:v>07:45:23</c:v>
                </c:pt>
                <c:pt idx="62008">
                  <c:v>07:45:24</c:v>
                </c:pt>
                <c:pt idx="62009">
                  <c:v>07:45:25</c:v>
                </c:pt>
                <c:pt idx="62010">
                  <c:v>07:45:26</c:v>
                </c:pt>
                <c:pt idx="62011">
                  <c:v>07:45:27</c:v>
                </c:pt>
                <c:pt idx="62012">
                  <c:v>07:45:28</c:v>
                </c:pt>
                <c:pt idx="62013">
                  <c:v>07:45:29</c:v>
                </c:pt>
                <c:pt idx="62014">
                  <c:v>07:45:30</c:v>
                </c:pt>
                <c:pt idx="62015">
                  <c:v>07:45:31</c:v>
                </c:pt>
                <c:pt idx="62016">
                  <c:v>07:45:32</c:v>
                </c:pt>
                <c:pt idx="62017">
                  <c:v>07:45:33</c:v>
                </c:pt>
                <c:pt idx="62018">
                  <c:v>07:45:34</c:v>
                </c:pt>
                <c:pt idx="62019">
                  <c:v>07:45:35</c:v>
                </c:pt>
                <c:pt idx="62020">
                  <c:v>07:45:36</c:v>
                </c:pt>
                <c:pt idx="62021">
                  <c:v>07:45:37</c:v>
                </c:pt>
                <c:pt idx="62022">
                  <c:v>07:45:38</c:v>
                </c:pt>
                <c:pt idx="62023">
                  <c:v>07:45:39</c:v>
                </c:pt>
                <c:pt idx="62024">
                  <c:v>07:45:40</c:v>
                </c:pt>
                <c:pt idx="62025">
                  <c:v>07:45:41</c:v>
                </c:pt>
                <c:pt idx="62026">
                  <c:v>07:45:42</c:v>
                </c:pt>
                <c:pt idx="62027">
                  <c:v>07:45:43</c:v>
                </c:pt>
                <c:pt idx="62028">
                  <c:v>07:45:44</c:v>
                </c:pt>
                <c:pt idx="62029">
                  <c:v>07:45:45</c:v>
                </c:pt>
                <c:pt idx="62030">
                  <c:v>07:45:46</c:v>
                </c:pt>
                <c:pt idx="62031">
                  <c:v>07:45:47</c:v>
                </c:pt>
                <c:pt idx="62032">
                  <c:v>07:45:48</c:v>
                </c:pt>
                <c:pt idx="62033">
                  <c:v>07:45:49</c:v>
                </c:pt>
                <c:pt idx="62034">
                  <c:v>07:45:50</c:v>
                </c:pt>
                <c:pt idx="62035">
                  <c:v>07:45:51</c:v>
                </c:pt>
                <c:pt idx="62036">
                  <c:v>07:45:52</c:v>
                </c:pt>
                <c:pt idx="62037">
                  <c:v>07:45:53</c:v>
                </c:pt>
                <c:pt idx="62038">
                  <c:v>07:45:54</c:v>
                </c:pt>
                <c:pt idx="62039">
                  <c:v>07:45:55</c:v>
                </c:pt>
                <c:pt idx="62040">
                  <c:v>07:45:56</c:v>
                </c:pt>
                <c:pt idx="62041">
                  <c:v>07:45:57</c:v>
                </c:pt>
                <c:pt idx="62042">
                  <c:v>07:45:58</c:v>
                </c:pt>
                <c:pt idx="62043">
                  <c:v>07:45:59</c:v>
                </c:pt>
                <c:pt idx="62044">
                  <c:v>07:46:00</c:v>
                </c:pt>
                <c:pt idx="62045">
                  <c:v>07:46:01</c:v>
                </c:pt>
                <c:pt idx="62046">
                  <c:v>07:46:02</c:v>
                </c:pt>
                <c:pt idx="62047">
                  <c:v>07:46:03</c:v>
                </c:pt>
                <c:pt idx="62048">
                  <c:v>07:46:04</c:v>
                </c:pt>
                <c:pt idx="62049">
                  <c:v>07:46:05</c:v>
                </c:pt>
                <c:pt idx="62050">
                  <c:v>07:46:06</c:v>
                </c:pt>
                <c:pt idx="62051">
                  <c:v>07:46:07</c:v>
                </c:pt>
                <c:pt idx="62052">
                  <c:v>07:46:08</c:v>
                </c:pt>
                <c:pt idx="62053">
                  <c:v>07:46:09</c:v>
                </c:pt>
                <c:pt idx="62054">
                  <c:v>07:46:10</c:v>
                </c:pt>
                <c:pt idx="62055">
                  <c:v>07:46:11</c:v>
                </c:pt>
                <c:pt idx="62056">
                  <c:v>07:46:12</c:v>
                </c:pt>
                <c:pt idx="62057">
                  <c:v>07:46:13</c:v>
                </c:pt>
                <c:pt idx="62058">
                  <c:v>07:46:14</c:v>
                </c:pt>
                <c:pt idx="62059">
                  <c:v>07:46:15</c:v>
                </c:pt>
                <c:pt idx="62060">
                  <c:v>07:46:16</c:v>
                </c:pt>
                <c:pt idx="62061">
                  <c:v>07:46:17</c:v>
                </c:pt>
                <c:pt idx="62062">
                  <c:v>07:46:18</c:v>
                </c:pt>
                <c:pt idx="62063">
                  <c:v>07:46:19</c:v>
                </c:pt>
                <c:pt idx="62064">
                  <c:v>07:46:20</c:v>
                </c:pt>
                <c:pt idx="62065">
                  <c:v>07:46:21</c:v>
                </c:pt>
                <c:pt idx="62066">
                  <c:v>07:46:22</c:v>
                </c:pt>
                <c:pt idx="62067">
                  <c:v>07:46:23</c:v>
                </c:pt>
                <c:pt idx="62068">
                  <c:v>07:46:24</c:v>
                </c:pt>
                <c:pt idx="62069">
                  <c:v>07:46:25</c:v>
                </c:pt>
                <c:pt idx="62070">
                  <c:v>07:46:26</c:v>
                </c:pt>
                <c:pt idx="62071">
                  <c:v>07:46:27</c:v>
                </c:pt>
                <c:pt idx="62072">
                  <c:v>07:46:28</c:v>
                </c:pt>
                <c:pt idx="62073">
                  <c:v>07:46:29</c:v>
                </c:pt>
                <c:pt idx="62074">
                  <c:v>07:46:30</c:v>
                </c:pt>
                <c:pt idx="62075">
                  <c:v>07:46:31</c:v>
                </c:pt>
                <c:pt idx="62076">
                  <c:v>07:46:32</c:v>
                </c:pt>
                <c:pt idx="62077">
                  <c:v>07:46:33</c:v>
                </c:pt>
                <c:pt idx="62078">
                  <c:v>07:46:34</c:v>
                </c:pt>
                <c:pt idx="62079">
                  <c:v>07:46:35</c:v>
                </c:pt>
                <c:pt idx="62080">
                  <c:v>07:46:36</c:v>
                </c:pt>
                <c:pt idx="62081">
                  <c:v>07:46:37</c:v>
                </c:pt>
                <c:pt idx="62082">
                  <c:v>07:46:38</c:v>
                </c:pt>
                <c:pt idx="62083">
                  <c:v>07:46:39</c:v>
                </c:pt>
                <c:pt idx="62084">
                  <c:v>07:46:40</c:v>
                </c:pt>
                <c:pt idx="62085">
                  <c:v>07:46:41</c:v>
                </c:pt>
                <c:pt idx="62086">
                  <c:v>07:46:42</c:v>
                </c:pt>
                <c:pt idx="62087">
                  <c:v>07:46:43</c:v>
                </c:pt>
                <c:pt idx="62088">
                  <c:v>07:46:44</c:v>
                </c:pt>
                <c:pt idx="62089">
                  <c:v>07:46:45</c:v>
                </c:pt>
                <c:pt idx="62090">
                  <c:v>07:46:46</c:v>
                </c:pt>
                <c:pt idx="62091">
                  <c:v>07:46:47</c:v>
                </c:pt>
                <c:pt idx="62092">
                  <c:v>07:46:48</c:v>
                </c:pt>
                <c:pt idx="62093">
                  <c:v>07:46:49</c:v>
                </c:pt>
                <c:pt idx="62094">
                  <c:v>07:46:50</c:v>
                </c:pt>
                <c:pt idx="62095">
                  <c:v>07:46:51</c:v>
                </c:pt>
                <c:pt idx="62096">
                  <c:v>07:46:52</c:v>
                </c:pt>
                <c:pt idx="62097">
                  <c:v>07:46:53</c:v>
                </c:pt>
                <c:pt idx="62098">
                  <c:v>07:46:54</c:v>
                </c:pt>
                <c:pt idx="62099">
                  <c:v>07:46:55</c:v>
                </c:pt>
                <c:pt idx="62100">
                  <c:v>07:46:56</c:v>
                </c:pt>
                <c:pt idx="62101">
                  <c:v>07:46:57</c:v>
                </c:pt>
                <c:pt idx="62102">
                  <c:v>07:46:58</c:v>
                </c:pt>
                <c:pt idx="62103">
                  <c:v>07:46:59</c:v>
                </c:pt>
                <c:pt idx="62104">
                  <c:v>07:47:00</c:v>
                </c:pt>
                <c:pt idx="62105">
                  <c:v>07:47:01</c:v>
                </c:pt>
                <c:pt idx="62106">
                  <c:v>07:47:02</c:v>
                </c:pt>
                <c:pt idx="62107">
                  <c:v>07:47:03</c:v>
                </c:pt>
                <c:pt idx="62108">
                  <c:v>07:47:04</c:v>
                </c:pt>
                <c:pt idx="62109">
                  <c:v>07:47:05</c:v>
                </c:pt>
                <c:pt idx="62110">
                  <c:v>07:47:06</c:v>
                </c:pt>
                <c:pt idx="62111">
                  <c:v>07:47:07</c:v>
                </c:pt>
                <c:pt idx="62112">
                  <c:v>07:47:08</c:v>
                </c:pt>
                <c:pt idx="62113">
                  <c:v>07:47:09</c:v>
                </c:pt>
                <c:pt idx="62114">
                  <c:v>07:47:10</c:v>
                </c:pt>
                <c:pt idx="62115">
                  <c:v>07:47:11</c:v>
                </c:pt>
                <c:pt idx="62116">
                  <c:v>07:47:12</c:v>
                </c:pt>
                <c:pt idx="62117">
                  <c:v>07:47:13</c:v>
                </c:pt>
                <c:pt idx="62118">
                  <c:v>07:47:14</c:v>
                </c:pt>
                <c:pt idx="62119">
                  <c:v>07:47:15</c:v>
                </c:pt>
                <c:pt idx="62120">
                  <c:v>07:47:16</c:v>
                </c:pt>
                <c:pt idx="62121">
                  <c:v>07:47:17</c:v>
                </c:pt>
                <c:pt idx="62122">
                  <c:v>07:47:18</c:v>
                </c:pt>
                <c:pt idx="62123">
                  <c:v>07:47:19</c:v>
                </c:pt>
                <c:pt idx="62124">
                  <c:v>07:47:20</c:v>
                </c:pt>
                <c:pt idx="62125">
                  <c:v>07:47:21</c:v>
                </c:pt>
                <c:pt idx="62126">
                  <c:v>07:47:22</c:v>
                </c:pt>
                <c:pt idx="62127">
                  <c:v>07:47:23</c:v>
                </c:pt>
                <c:pt idx="62128">
                  <c:v>07:47:24</c:v>
                </c:pt>
                <c:pt idx="62129">
                  <c:v>07:47:25</c:v>
                </c:pt>
                <c:pt idx="62130">
                  <c:v>07:47:26</c:v>
                </c:pt>
                <c:pt idx="62131">
                  <c:v>07:47:27</c:v>
                </c:pt>
                <c:pt idx="62132">
                  <c:v>07:47:28</c:v>
                </c:pt>
                <c:pt idx="62133">
                  <c:v>07:47:29</c:v>
                </c:pt>
                <c:pt idx="62134">
                  <c:v>07:47:30</c:v>
                </c:pt>
                <c:pt idx="62135">
                  <c:v>07:47:31</c:v>
                </c:pt>
                <c:pt idx="62136">
                  <c:v>07:47:32</c:v>
                </c:pt>
                <c:pt idx="62137">
                  <c:v>07:47:33</c:v>
                </c:pt>
                <c:pt idx="62138">
                  <c:v>07:47:34</c:v>
                </c:pt>
                <c:pt idx="62139">
                  <c:v>07:47:35</c:v>
                </c:pt>
                <c:pt idx="62140">
                  <c:v>07:47:36</c:v>
                </c:pt>
                <c:pt idx="62141">
                  <c:v>07:47:37</c:v>
                </c:pt>
                <c:pt idx="62142">
                  <c:v>07:47:38</c:v>
                </c:pt>
                <c:pt idx="62143">
                  <c:v>07:47:39</c:v>
                </c:pt>
                <c:pt idx="62144">
                  <c:v>07:47:40</c:v>
                </c:pt>
                <c:pt idx="62145">
                  <c:v>07:47:41</c:v>
                </c:pt>
                <c:pt idx="62146">
                  <c:v>07:47:42</c:v>
                </c:pt>
                <c:pt idx="62147">
                  <c:v>07:47:43</c:v>
                </c:pt>
                <c:pt idx="62148">
                  <c:v>07:47:44</c:v>
                </c:pt>
                <c:pt idx="62149">
                  <c:v>07:47:45</c:v>
                </c:pt>
                <c:pt idx="62150">
                  <c:v>07:47:46</c:v>
                </c:pt>
                <c:pt idx="62151">
                  <c:v>07:47:47</c:v>
                </c:pt>
                <c:pt idx="62152">
                  <c:v>07:47:48</c:v>
                </c:pt>
                <c:pt idx="62153">
                  <c:v>07:47:49</c:v>
                </c:pt>
                <c:pt idx="62154">
                  <c:v>07:47:50</c:v>
                </c:pt>
                <c:pt idx="62155">
                  <c:v>07:47:51</c:v>
                </c:pt>
                <c:pt idx="62156">
                  <c:v>07:47:52</c:v>
                </c:pt>
                <c:pt idx="62157">
                  <c:v>07:47:53</c:v>
                </c:pt>
                <c:pt idx="62158">
                  <c:v>07:47:54</c:v>
                </c:pt>
                <c:pt idx="62159">
                  <c:v>07:47:55</c:v>
                </c:pt>
                <c:pt idx="62160">
                  <c:v>07:47:56</c:v>
                </c:pt>
                <c:pt idx="62161">
                  <c:v>07:47:57</c:v>
                </c:pt>
                <c:pt idx="62162">
                  <c:v>07:47:58</c:v>
                </c:pt>
                <c:pt idx="62163">
                  <c:v>07:47:59</c:v>
                </c:pt>
                <c:pt idx="62164">
                  <c:v>07:48:00</c:v>
                </c:pt>
                <c:pt idx="62165">
                  <c:v>07:48:01</c:v>
                </c:pt>
                <c:pt idx="62166">
                  <c:v>07:48:02</c:v>
                </c:pt>
                <c:pt idx="62167">
                  <c:v>07:48:03</c:v>
                </c:pt>
                <c:pt idx="62168">
                  <c:v>07:48:04</c:v>
                </c:pt>
                <c:pt idx="62169">
                  <c:v>07:48:05</c:v>
                </c:pt>
                <c:pt idx="62170">
                  <c:v>07:48:06</c:v>
                </c:pt>
                <c:pt idx="62171">
                  <c:v>07:48:07</c:v>
                </c:pt>
                <c:pt idx="62172">
                  <c:v>07:48:08</c:v>
                </c:pt>
                <c:pt idx="62173">
                  <c:v>07:48:09</c:v>
                </c:pt>
                <c:pt idx="62174">
                  <c:v>07:48:10</c:v>
                </c:pt>
                <c:pt idx="62175">
                  <c:v>07:48:11</c:v>
                </c:pt>
                <c:pt idx="62176">
                  <c:v>07:48:12</c:v>
                </c:pt>
                <c:pt idx="62177">
                  <c:v>07:48:13</c:v>
                </c:pt>
                <c:pt idx="62178">
                  <c:v>07:48:14</c:v>
                </c:pt>
                <c:pt idx="62179">
                  <c:v>07:48:15</c:v>
                </c:pt>
                <c:pt idx="62180">
                  <c:v>07:48:16</c:v>
                </c:pt>
                <c:pt idx="62181">
                  <c:v>07:48:17</c:v>
                </c:pt>
                <c:pt idx="62182">
                  <c:v>07:48:18</c:v>
                </c:pt>
                <c:pt idx="62183">
                  <c:v>07:48:19</c:v>
                </c:pt>
                <c:pt idx="62184">
                  <c:v>07:48:20</c:v>
                </c:pt>
                <c:pt idx="62185">
                  <c:v>07:48:21</c:v>
                </c:pt>
                <c:pt idx="62186">
                  <c:v>07:48:22</c:v>
                </c:pt>
                <c:pt idx="62187">
                  <c:v>07:48:23</c:v>
                </c:pt>
                <c:pt idx="62188">
                  <c:v>07:48:24</c:v>
                </c:pt>
                <c:pt idx="62189">
                  <c:v>07:48:25</c:v>
                </c:pt>
                <c:pt idx="62190">
                  <c:v>07:48:26</c:v>
                </c:pt>
                <c:pt idx="62191">
                  <c:v>07:48:27</c:v>
                </c:pt>
                <c:pt idx="62192">
                  <c:v>07:48:28</c:v>
                </c:pt>
                <c:pt idx="62193">
                  <c:v>07:48:29</c:v>
                </c:pt>
                <c:pt idx="62194">
                  <c:v>07:48:30</c:v>
                </c:pt>
                <c:pt idx="62195">
                  <c:v>07:48:31</c:v>
                </c:pt>
                <c:pt idx="62196">
                  <c:v>07:48:32</c:v>
                </c:pt>
                <c:pt idx="62197">
                  <c:v>07:48:33</c:v>
                </c:pt>
                <c:pt idx="62198">
                  <c:v>07:48:34</c:v>
                </c:pt>
                <c:pt idx="62199">
                  <c:v>07:48:35</c:v>
                </c:pt>
                <c:pt idx="62200">
                  <c:v>07:48:36</c:v>
                </c:pt>
                <c:pt idx="62201">
                  <c:v>07:48:37</c:v>
                </c:pt>
                <c:pt idx="62202">
                  <c:v>07:48:38</c:v>
                </c:pt>
                <c:pt idx="62203">
                  <c:v>07:48:39</c:v>
                </c:pt>
                <c:pt idx="62204">
                  <c:v>07:48:40</c:v>
                </c:pt>
                <c:pt idx="62205">
                  <c:v>07:48:41</c:v>
                </c:pt>
                <c:pt idx="62206">
                  <c:v>07:48:42</c:v>
                </c:pt>
                <c:pt idx="62207">
                  <c:v>07:48:43</c:v>
                </c:pt>
                <c:pt idx="62208">
                  <c:v>07:48:44</c:v>
                </c:pt>
                <c:pt idx="62209">
                  <c:v>07:48:45</c:v>
                </c:pt>
                <c:pt idx="62210">
                  <c:v>07:48:46</c:v>
                </c:pt>
                <c:pt idx="62211">
                  <c:v>07:48:47</c:v>
                </c:pt>
                <c:pt idx="62212">
                  <c:v>07:48:48</c:v>
                </c:pt>
                <c:pt idx="62213">
                  <c:v>07:48:49</c:v>
                </c:pt>
                <c:pt idx="62214">
                  <c:v>07:48:50</c:v>
                </c:pt>
                <c:pt idx="62215">
                  <c:v>07:48:51</c:v>
                </c:pt>
                <c:pt idx="62216">
                  <c:v>07:48:52</c:v>
                </c:pt>
                <c:pt idx="62217">
                  <c:v>07:48:53</c:v>
                </c:pt>
                <c:pt idx="62218">
                  <c:v>07:48:54</c:v>
                </c:pt>
                <c:pt idx="62219">
                  <c:v>07:48:55</c:v>
                </c:pt>
                <c:pt idx="62220">
                  <c:v>07:48:56</c:v>
                </c:pt>
                <c:pt idx="62221">
                  <c:v>07:48:57</c:v>
                </c:pt>
                <c:pt idx="62222">
                  <c:v>07:48:58</c:v>
                </c:pt>
                <c:pt idx="62223">
                  <c:v>07:48:59</c:v>
                </c:pt>
                <c:pt idx="62224">
                  <c:v>07:49:00</c:v>
                </c:pt>
                <c:pt idx="62225">
                  <c:v>07:49:01</c:v>
                </c:pt>
                <c:pt idx="62226">
                  <c:v>07:49:02</c:v>
                </c:pt>
                <c:pt idx="62227">
                  <c:v>07:49:03</c:v>
                </c:pt>
                <c:pt idx="62228">
                  <c:v>07:49:04</c:v>
                </c:pt>
                <c:pt idx="62229">
                  <c:v>07:49:05</c:v>
                </c:pt>
                <c:pt idx="62230">
                  <c:v>07:49:06</c:v>
                </c:pt>
                <c:pt idx="62231">
                  <c:v>07:49:07</c:v>
                </c:pt>
                <c:pt idx="62232">
                  <c:v>07:49:08</c:v>
                </c:pt>
                <c:pt idx="62233">
                  <c:v>07:49:09</c:v>
                </c:pt>
                <c:pt idx="62234">
                  <c:v>07:49:10</c:v>
                </c:pt>
                <c:pt idx="62235">
                  <c:v>07:49:11</c:v>
                </c:pt>
                <c:pt idx="62236">
                  <c:v>07:49:12</c:v>
                </c:pt>
                <c:pt idx="62237">
                  <c:v>07:49:13</c:v>
                </c:pt>
                <c:pt idx="62238">
                  <c:v>07:49:14</c:v>
                </c:pt>
                <c:pt idx="62239">
                  <c:v>07:49:15</c:v>
                </c:pt>
                <c:pt idx="62240">
                  <c:v>07:49:16</c:v>
                </c:pt>
                <c:pt idx="62241">
                  <c:v>07:49:17</c:v>
                </c:pt>
                <c:pt idx="62242">
                  <c:v>07:49:18</c:v>
                </c:pt>
                <c:pt idx="62243">
                  <c:v>07:49:19</c:v>
                </c:pt>
                <c:pt idx="62244">
                  <c:v>07:49:20</c:v>
                </c:pt>
                <c:pt idx="62245">
                  <c:v>07:49:21</c:v>
                </c:pt>
                <c:pt idx="62246">
                  <c:v>07:49:22</c:v>
                </c:pt>
                <c:pt idx="62247">
                  <c:v>07:49:23</c:v>
                </c:pt>
                <c:pt idx="62248">
                  <c:v>07:49:24</c:v>
                </c:pt>
                <c:pt idx="62249">
                  <c:v>07:49:25</c:v>
                </c:pt>
                <c:pt idx="62250">
                  <c:v>07:49:26</c:v>
                </c:pt>
                <c:pt idx="62251">
                  <c:v>07:49:27</c:v>
                </c:pt>
                <c:pt idx="62252">
                  <c:v>07:49:28</c:v>
                </c:pt>
                <c:pt idx="62253">
                  <c:v>07:49:29</c:v>
                </c:pt>
                <c:pt idx="62254">
                  <c:v>07:49:30</c:v>
                </c:pt>
                <c:pt idx="62255">
                  <c:v>07:49:31</c:v>
                </c:pt>
                <c:pt idx="62256">
                  <c:v>07:49:32</c:v>
                </c:pt>
                <c:pt idx="62257">
                  <c:v>07:49:33</c:v>
                </c:pt>
                <c:pt idx="62258">
                  <c:v>07:49:34</c:v>
                </c:pt>
                <c:pt idx="62259">
                  <c:v>07:49:35</c:v>
                </c:pt>
                <c:pt idx="62260">
                  <c:v>07:49:36</c:v>
                </c:pt>
                <c:pt idx="62261">
                  <c:v>07:49:37</c:v>
                </c:pt>
                <c:pt idx="62262">
                  <c:v>07:49:38</c:v>
                </c:pt>
                <c:pt idx="62263">
                  <c:v>07:49:39</c:v>
                </c:pt>
                <c:pt idx="62264">
                  <c:v>07:49:40</c:v>
                </c:pt>
                <c:pt idx="62265">
                  <c:v>07:49:41</c:v>
                </c:pt>
                <c:pt idx="62266">
                  <c:v>07:49:42</c:v>
                </c:pt>
                <c:pt idx="62267">
                  <c:v>07:49:43</c:v>
                </c:pt>
                <c:pt idx="62268">
                  <c:v>07:49:44</c:v>
                </c:pt>
                <c:pt idx="62269">
                  <c:v>07:49:45</c:v>
                </c:pt>
                <c:pt idx="62270">
                  <c:v>07:49:46</c:v>
                </c:pt>
                <c:pt idx="62271">
                  <c:v>07:49:47</c:v>
                </c:pt>
                <c:pt idx="62272">
                  <c:v>07:49:48</c:v>
                </c:pt>
                <c:pt idx="62273">
                  <c:v>07:49:49</c:v>
                </c:pt>
                <c:pt idx="62274">
                  <c:v>07:49:50</c:v>
                </c:pt>
                <c:pt idx="62275">
                  <c:v>07:49:51</c:v>
                </c:pt>
                <c:pt idx="62276">
                  <c:v>07:49:52</c:v>
                </c:pt>
                <c:pt idx="62277">
                  <c:v>07:49:53</c:v>
                </c:pt>
                <c:pt idx="62278">
                  <c:v>07:49:54</c:v>
                </c:pt>
                <c:pt idx="62279">
                  <c:v>07:49:55</c:v>
                </c:pt>
                <c:pt idx="62280">
                  <c:v>07:49:56</c:v>
                </c:pt>
                <c:pt idx="62281">
                  <c:v>07:49:57</c:v>
                </c:pt>
                <c:pt idx="62282">
                  <c:v>07:49:58</c:v>
                </c:pt>
                <c:pt idx="62283">
                  <c:v>07:49:59</c:v>
                </c:pt>
                <c:pt idx="62284">
                  <c:v>07:50:00</c:v>
                </c:pt>
                <c:pt idx="62285">
                  <c:v>07:50:01</c:v>
                </c:pt>
                <c:pt idx="62286">
                  <c:v>07:50:02</c:v>
                </c:pt>
                <c:pt idx="62287">
                  <c:v>07:50:03</c:v>
                </c:pt>
                <c:pt idx="62288">
                  <c:v>07:50:04</c:v>
                </c:pt>
                <c:pt idx="62289">
                  <c:v>07:50:05</c:v>
                </c:pt>
                <c:pt idx="62290">
                  <c:v>07:50:06</c:v>
                </c:pt>
                <c:pt idx="62291">
                  <c:v>07:50:07</c:v>
                </c:pt>
                <c:pt idx="62292">
                  <c:v>07:50:08</c:v>
                </c:pt>
                <c:pt idx="62293">
                  <c:v>07:50:09</c:v>
                </c:pt>
                <c:pt idx="62294">
                  <c:v>07:50:10</c:v>
                </c:pt>
                <c:pt idx="62295">
                  <c:v>07:50:11</c:v>
                </c:pt>
                <c:pt idx="62296">
                  <c:v>07:50:12</c:v>
                </c:pt>
                <c:pt idx="62297">
                  <c:v>07:50:13</c:v>
                </c:pt>
                <c:pt idx="62298">
                  <c:v>07:50:14</c:v>
                </c:pt>
                <c:pt idx="62299">
                  <c:v>07:50:15</c:v>
                </c:pt>
                <c:pt idx="62300">
                  <c:v>07:50:16</c:v>
                </c:pt>
                <c:pt idx="62301">
                  <c:v>07:50:17</c:v>
                </c:pt>
                <c:pt idx="62302">
                  <c:v>07:50:18</c:v>
                </c:pt>
                <c:pt idx="62303">
                  <c:v>07:50:19</c:v>
                </c:pt>
                <c:pt idx="62304">
                  <c:v>07:50:20</c:v>
                </c:pt>
                <c:pt idx="62305">
                  <c:v>07:50:21</c:v>
                </c:pt>
                <c:pt idx="62306">
                  <c:v>07:50:22</c:v>
                </c:pt>
                <c:pt idx="62307">
                  <c:v>07:50:23</c:v>
                </c:pt>
                <c:pt idx="62308">
                  <c:v>07:50:24</c:v>
                </c:pt>
                <c:pt idx="62309">
                  <c:v>07:50:25</c:v>
                </c:pt>
                <c:pt idx="62310">
                  <c:v>07:50:26</c:v>
                </c:pt>
                <c:pt idx="62311">
                  <c:v>07:50:27</c:v>
                </c:pt>
                <c:pt idx="62312">
                  <c:v>07:50:28</c:v>
                </c:pt>
                <c:pt idx="62313">
                  <c:v>07:50:29</c:v>
                </c:pt>
                <c:pt idx="62314">
                  <c:v>07:50:30</c:v>
                </c:pt>
                <c:pt idx="62315">
                  <c:v>07:50:31</c:v>
                </c:pt>
                <c:pt idx="62316">
                  <c:v>07:50:32</c:v>
                </c:pt>
                <c:pt idx="62317">
                  <c:v>07:50:33</c:v>
                </c:pt>
                <c:pt idx="62318">
                  <c:v>07:50:34</c:v>
                </c:pt>
                <c:pt idx="62319">
                  <c:v>07:50:35</c:v>
                </c:pt>
                <c:pt idx="62320">
                  <c:v>07:50:36</c:v>
                </c:pt>
                <c:pt idx="62321">
                  <c:v>07:50:37</c:v>
                </c:pt>
                <c:pt idx="62322">
                  <c:v>07:50:38</c:v>
                </c:pt>
                <c:pt idx="62323">
                  <c:v>07:50:39</c:v>
                </c:pt>
                <c:pt idx="62324">
                  <c:v>07:50:40</c:v>
                </c:pt>
                <c:pt idx="62325">
                  <c:v>07:50:41</c:v>
                </c:pt>
                <c:pt idx="62326">
                  <c:v>07:50:42</c:v>
                </c:pt>
                <c:pt idx="62327">
                  <c:v>07:50:43</c:v>
                </c:pt>
                <c:pt idx="62328">
                  <c:v>07:50:44</c:v>
                </c:pt>
                <c:pt idx="62329">
                  <c:v>07:50:45</c:v>
                </c:pt>
                <c:pt idx="62330">
                  <c:v>07:50:46</c:v>
                </c:pt>
                <c:pt idx="62331">
                  <c:v>07:50:47</c:v>
                </c:pt>
                <c:pt idx="62332">
                  <c:v>07:50:48</c:v>
                </c:pt>
                <c:pt idx="62333">
                  <c:v>07:50:49</c:v>
                </c:pt>
                <c:pt idx="62334">
                  <c:v>07:50:50</c:v>
                </c:pt>
                <c:pt idx="62335">
                  <c:v>07:50:51</c:v>
                </c:pt>
                <c:pt idx="62336">
                  <c:v>07:50:52</c:v>
                </c:pt>
                <c:pt idx="62337">
                  <c:v>07:50:53</c:v>
                </c:pt>
                <c:pt idx="62338">
                  <c:v>07:50:54</c:v>
                </c:pt>
                <c:pt idx="62339">
                  <c:v>07:50:55</c:v>
                </c:pt>
                <c:pt idx="62340">
                  <c:v>07:50:56</c:v>
                </c:pt>
                <c:pt idx="62341">
                  <c:v>07:50:57</c:v>
                </c:pt>
                <c:pt idx="62342">
                  <c:v>07:50:58</c:v>
                </c:pt>
                <c:pt idx="62343">
                  <c:v>07:50:59</c:v>
                </c:pt>
                <c:pt idx="62344">
                  <c:v>07:51:00</c:v>
                </c:pt>
                <c:pt idx="62345">
                  <c:v>07:51:01</c:v>
                </c:pt>
                <c:pt idx="62346">
                  <c:v>07:51:02</c:v>
                </c:pt>
                <c:pt idx="62347">
                  <c:v>07:51:03</c:v>
                </c:pt>
                <c:pt idx="62348">
                  <c:v>07:51:04</c:v>
                </c:pt>
                <c:pt idx="62349">
                  <c:v>07:51:05</c:v>
                </c:pt>
                <c:pt idx="62350">
                  <c:v>07:51:06</c:v>
                </c:pt>
                <c:pt idx="62351">
                  <c:v>07:51:07</c:v>
                </c:pt>
                <c:pt idx="62352">
                  <c:v>07:51:08</c:v>
                </c:pt>
                <c:pt idx="62353">
                  <c:v>07:51:09</c:v>
                </c:pt>
                <c:pt idx="62354">
                  <c:v>07:51:10</c:v>
                </c:pt>
                <c:pt idx="62355">
                  <c:v>07:51:11</c:v>
                </c:pt>
                <c:pt idx="62356">
                  <c:v>07:51:12</c:v>
                </c:pt>
                <c:pt idx="62357">
                  <c:v>07:51:13</c:v>
                </c:pt>
                <c:pt idx="62358">
                  <c:v>07:51:14</c:v>
                </c:pt>
                <c:pt idx="62359">
                  <c:v>07:51:15</c:v>
                </c:pt>
                <c:pt idx="62360">
                  <c:v>07:51:16</c:v>
                </c:pt>
                <c:pt idx="62361">
                  <c:v>07:51:17</c:v>
                </c:pt>
                <c:pt idx="62362">
                  <c:v>07:51:18</c:v>
                </c:pt>
                <c:pt idx="62363">
                  <c:v>07:51:19</c:v>
                </c:pt>
                <c:pt idx="62364">
                  <c:v>07:51:20</c:v>
                </c:pt>
                <c:pt idx="62365">
                  <c:v>07:51:21</c:v>
                </c:pt>
                <c:pt idx="62366">
                  <c:v>07:51:22</c:v>
                </c:pt>
                <c:pt idx="62367">
                  <c:v>07:51:23</c:v>
                </c:pt>
                <c:pt idx="62368">
                  <c:v>07:51:24</c:v>
                </c:pt>
                <c:pt idx="62369">
                  <c:v>07:51:25</c:v>
                </c:pt>
                <c:pt idx="62370">
                  <c:v>07:51:26</c:v>
                </c:pt>
                <c:pt idx="62371">
                  <c:v>07:51:27</c:v>
                </c:pt>
                <c:pt idx="62372">
                  <c:v>07:51:28</c:v>
                </c:pt>
                <c:pt idx="62373">
                  <c:v>07:51:29</c:v>
                </c:pt>
                <c:pt idx="62374">
                  <c:v>07:51:30</c:v>
                </c:pt>
                <c:pt idx="62375">
                  <c:v>07:51:31</c:v>
                </c:pt>
                <c:pt idx="62376">
                  <c:v>07:51:32</c:v>
                </c:pt>
                <c:pt idx="62377">
                  <c:v>07:51:33</c:v>
                </c:pt>
                <c:pt idx="62378">
                  <c:v>07:51:34</c:v>
                </c:pt>
                <c:pt idx="62379">
                  <c:v>07:51:35</c:v>
                </c:pt>
                <c:pt idx="62380">
                  <c:v>07:51:36</c:v>
                </c:pt>
                <c:pt idx="62381">
                  <c:v>07:51:37</c:v>
                </c:pt>
                <c:pt idx="62382">
                  <c:v>07:51:38</c:v>
                </c:pt>
                <c:pt idx="62383">
                  <c:v>07:51:39</c:v>
                </c:pt>
                <c:pt idx="62384">
                  <c:v>07:51:40</c:v>
                </c:pt>
                <c:pt idx="62385">
                  <c:v>07:51:41</c:v>
                </c:pt>
                <c:pt idx="62386">
                  <c:v>07:51:42</c:v>
                </c:pt>
                <c:pt idx="62387">
                  <c:v>07:51:43</c:v>
                </c:pt>
                <c:pt idx="62388">
                  <c:v>07:51:44</c:v>
                </c:pt>
                <c:pt idx="62389">
                  <c:v>07:51:45</c:v>
                </c:pt>
                <c:pt idx="62390">
                  <c:v>07:51:46</c:v>
                </c:pt>
                <c:pt idx="62391">
                  <c:v>07:51:47</c:v>
                </c:pt>
                <c:pt idx="62392">
                  <c:v>07:51:48</c:v>
                </c:pt>
                <c:pt idx="62393">
                  <c:v>07:51:49</c:v>
                </c:pt>
                <c:pt idx="62394">
                  <c:v>07:51:50</c:v>
                </c:pt>
                <c:pt idx="62395">
                  <c:v>07:51:51</c:v>
                </c:pt>
                <c:pt idx="62396">
                  <c:v>07:51:52</c:v>
                </c:pt>
                <c:pt idx="62397">
                  <c:v>07:51:53</c:v>
                </c:pt>
                <c:pt idx="62398">
                  <c:v>07:51:54</c:v>
                </c:pt>
                <c:pt idx="62399">
                  <c:v>07:51:55</c:v>
                </c:pt>
                <c:pt idx="62400">
                  <c:v>07:51:56</c:v>
                </c:pt>
                <c:pt idx="62401">
                  <c:v>07:51:57</c:v>
                </c:pt>
                <c:pt idx="62402">
                  <c:v>07:51:58</c:v>
                </c:pt>
                <c:pt idx="62403">
                  <c:v>07:51:59</c:v>
                </c:pt>
                <c:pt idx="62404">
                  <c:v>07:52:00</c:v>
                </c:pt>
                <c:pt idx="62405">
                  <c:v>07:52:01</c:v>
                </c:pt>
                <c:pt idx="62406">
                  <c:v>07:52:02</c:v>
                </c:pt>
                <c:pt idx="62407">
                  <c:v>07:52:03</c:v>
                </c:pt>
                <c:pt idx="62408">
                  <c:v>07:52:04</c:v>
                </c:pt>
                <c:pt idx="62409">
                  <c:v>07:52:05</c:v>
                </c:pt>
                <c:pt idx="62410">
                  <c:v>07:52:06</c:v>
                </c:pt>
                <c:pt idx="62411">
                  <c:v>07:52:07</c:v>
                </c:pt>
                <c:pt idx="62412">
                  <c:v>07:52:08</c:v>
                </c:pt>
                <c:pt idx="62413">
                  <c:v>07:52:09</c:v>
                </c:pt>
                <c:pt idx="62414">
                  <c:v>07:52:10</c:v>
                </c:pt>
                <c:pt idx="62415">
                  <c:v>07:52:11</c:v>
                </c:pt>
                <c:pt idx="62416">
                  <c:v>07:52:12</c:v>
                </c:pt>
                <c:pt idx="62417">
                  <c:v>07:52:13</c:v>
                </c:pt>
                <c:pt idx="62418">
                  <c:v>07:52:14</c:v>
                </c:pt>
                <c:pt idx="62419">
                  <c:v>07:52:15</c:v>
                </c:pt>
                <c:pt idx="62420">
                  <c:v>07:52:16</c:v>
                </c:pt>
                <c:pt idx="62421">
                  <c:v>07:52:17</c:v>
                </c:pt>
                <c:pt idx="62422">
                  <c:v>07:52:18</c:v>
                </c:pt>
                <c:pt idx="62423">
                  <c:v>07:52:19</c:v>
                </c:pt>
                <c:pt idx="62424">
                  <c:v>07:52:20</c:v>
                </c:pt>
                <c:pt idx="62425">
                  <c:v>07:52:21</c:v>
                </c:pt>
                <c:pt idx="62426">
                  <c:v>07:52:22</c:v>
                </c:pt>
                <c:pt idx="62427">
                  <c:v>07:52:23</c:v>
                </c:pt>
                <c:pt idx="62428">
                  <c:v>07:52:24</c:v>
                </c:pt>
                <c:pt idx="62429">
                  <c:v>07:52:25</c:v>
                </c:pt>
                <c:pt idx="62430">
                  <c:v>07:52:26</c:v>
                </c:pt>
                <c:pt idx="62431">
                  <c:v>07:52:27</c:v>
                </c:pt>
                <c:pt idx="62432">
                  <c:v>07:52:28</c:v>
                </c:pt>
                <c:pt idx="62433">
                  <c:v>07:52:29</c:v>
                </c:pt>
                <c:pt idx="62434">
                  <c:v>07:52:30</c:v>
                </c:pt>
                <c:pt idx="62435">
                  <c:v>07:52:31</c:v>
                </c:pt>
                <c:pt idx="62436">
                  <c:v>07:52:32</c:v>
                </c:pt>
                <c:pt idx="62437">
                  <c:v>07:52:33</c:v>
                </c:pt>
                <c:pt idx="62438">
                  <c:v>07:52:34</c:v>
                </c:pt>
                <c:pt idx="62439">
                  <c:v>07:52:35</c:v>
                </c:pt>
                <c:pt idx="62440">
                  <c:v>07:52:36</c:v>
                </c:pt>
                <c:pt idx="62441">
                  <c:v>07:52:37</c:v>
                </c:pt>
                <c:pt idx="62442">
                  <c:v>07:52:38</c:v>
                </c:pt>
                <c:pt idx="62443">
                  <c:v>07:52:39</c:v>
                </c:pt>
                <c:pt idx="62444">
                  <c:v>07:52:40</c:v>
                </c:pt>
                <c:pt idx="62445">
                  <c:v>07:52:41</c:v>
                </c:pt>
                <c:pt idx="62446">
                  <c:v>07:52:42</c:v>
                </c:pt>
                <c:pt idx="62447">
                  <c:v>07:52:43</c:v>
                </c:pt>
                <c:pt idx="62448">
                  <c:v>07:52:44</c:v>
                </c:pt>
                <c:pt idx="62449">
                  <c:v>07:52:45</c:v>
                </c:pt>
                <c:pt idx="62450">
                  <c:v>07:52:46</c:v>
                </c:pt>
                <c:pt idx="62451">
                  <c:v>07:52:47</c:v>
                </c:pt>
                <c:pt idx="62452">
                  <c:v>07:52:48</c:v>
                </c:pt>
                <c:pt idx="62453">
                  <c:v>07:52:49</c:v>
                </c:pt>
                <c:pt idx="62454">
                  <c:v>07:52:50</c:v>
                </c:pt>
                <c:pt idx="62455">
                  <c:v>07:52:51</c:v>
                </c:pt>
                <c:pt idx="62456">
                  <c:v>07:52:52</c:v>
                </c:pt>
                <c:pt idx="62457">
                  <c:v>07:52:53</c:v>
                </c:pt>
                <c:pt idx="62458">
                  <c:v>07:52:54</c:v>
                </c:pt>
                <c:pt idx="62459">
                  <c:v>07:52:55</c:v>
                </c:pt>
                <c:pt idx="62460">
                  <c:v>07:52:56</c:v>
                </c:pt>
                <c:pt idx="62461">
                  <c:v>07:52:57</c:v>
                </c:pt>
                <c:pt idx="62462">
                  <c:v>07:52:58</c:v>
                </c:pt>
                <c:pt idx="62463">
                  <c:v>07:52:59</c:v>
                </c:pt>
                <c:pt idx="62464">
                  <c:v>07:53:00</c:v>
                </c:pt>
                <c:pt idx="62465">
                  <c:v>07:53:01</c:v>
                </c:pt>
                <c:pt idx="62466">
                  <c:v>07:53:02</c:v>
                </c:pt>
                <c:pt idx="62467">
                  <c:v>07:53:03</c:v>
                </c:pt>
                <c:pt idx="62468">
                  <c:v>07:53:04</c:v>
                </c:pt>
                <c:pt idx="62469">
                  <c:v>07:53:05</c:v>
                </c:pt>
                <c:pt idx="62470">
                  <c:v>07:53:06</c:v>
                </c:pt>
                <c:pt idx="62471">
                  <c:v>07:53:07</c:v>
                </c:pt>
                <c:pt idx="62472">
                  <c:v>07:53:08</c:v>
                </c:pt>
                <c:pt idx="62473">
                  <c:v>07:53:09</c:v>
                </c:pt>
                <c:pt idx="62474">
                  <c:v>07:53:10</c:v>
                </c:pt>
                <c:pt idx="62475">
                  <c:v>07:53:11</c:v>
                </c:pt>
                <c:pt idx="62476">
                  <c:v>07:53:12</c:v>
                </c:pt>
                <c:pt idx="62477">
                  <c:v>07:53:13</c:v>
                </c:pt>
                <c:pt idx="62478">
                  <c:v>07:53:14</c:v>
                </c:pt>
                <c:pt idx="62479">
                  <c:v>07:53:15</c:v>
                </c:pt>
                <c:pt idx="62480">
                  <c:v>07:53:16</c:v>
                </c:pt>
                <c:pt idx="62481">
                  <c:v>07:53:17</c:v>
                </c:pt>
                <c:pt idx="62482">
                  <c:v>07:53:18</c:v>
                </c:pt>
                <c:pt idx="62483">
                  <c:v>07:53:19</c:v>
                </c:pt>
                <c:pt idx="62484">
                  <c:v>07:53:20</c:v>
                </c:pt>
                <c:pt idx="62485">
                  <c:v>07:53:21</c:v>
                </c:pt>
                <c:pt idx="62486">
                  <c:v>07:53:22</c:v>
                </c:pt>
                <c:pt idx="62487">
                  <c:v>07:53:23</c:v>
                </c:pt>
                <c:pt idx="62488">
                  <c:v>07:53:24</c:v>
                </c:pt>
                <c:pt idx="62489">
                  <c:v>07:53:25</c:v>
                </c:pt>
                <c:pt idx="62490">
                  <c:v>07:53:26</c:v>
                </c:pt>
                <c:pt idx="62491">
                  <c:v>07:53:27</c:v>
                </c:pt>
                <c:pt idx="62492">
                  <c:v>07:53:28</c:v>
                </c:pt>
                <c:pt idx="62493">
                  <c:v>07:53:29</c:v>
                </c:pt>
                <c:pt idx="62494">
                  <c:v>07:53:30</c:v>
                </c:pt>
                <c:pt idx="62495">
                  <c:v>07:53:31</c:v>
                </c:pt>
                <c:pt idx="62496">
                  <c:v>07:53:32</c:v>
                </c:pt>
                <c:pt idx="62497">
                  <c:v>07:53:33</c:v>
                </c:pt>
                <c:pt idx="62498">
                  <c:v>07:53:34</c:v>
                </c:pt>
                <c:pt idx="62499">
                  <c:v>07:53:35</c:v>
                </c:pt>
                <c:pt idx="62500">
                  <c:v>07:53:36</c:v>
                </c:pt>
                <c:pt idx="62501">
                  <c:v>07:53:37</c:v>
                </c:pt>
                <c:pt idx="62502">
                  <c:v>07:53:38</c:v>
                </c:pt>
                <c:pt idx="62503">
                  <c:v>07:53:39</c:v>
                </c:pt>
                <c:pt idx="62504">
                  <c:v>07:53:40</c:v>
                </c:pt>
                <c:pt idx="62505">
                  <c:v>07:53:41</c:v>
                </c:pt>
                <c:pt idx="62506">
                  <c:v>07:53:42</c:v>
                </c:pt>
                <c:pt idx="62507">
                  <c:v>07:53:43</c:v>
                </c:pt>
                <c:pt idx="62508">
                  <c:v>07:53:44</c:v>
                </c:pt>
                <c:pt idx="62509">
                  <c:v>07:53:45</c:v>
                </c:pt>
                <c:pt idx="62510">
                  <c:v>07:53:46</c:v>
                </c:pt>
                <c:pt idx="62511">
                  <c:v>07:53:47</c:v>
                </c:pt>
                <c:pt idx="62512">
                  <c:v>07:53:48</c:v>
                </c:pt>
                <c:pt idx="62513">
                  <c:v>07:53:49</c:v>
                </c:pt>
                <c:pt idx="62514">
                  <c:v>07:53:50</c:v>
                </c:pt>
                <c:pt idx="62515">
                  <c:v>07:53:51</c:v>
                </c:pt>
                <c:pt idx="62516">
                  <c:v>07:53:52</c:v>
                </c:pt>
                <c:pt idx="62517">
                  <c:v>07:53:53</c:v>
                </c:pt>
                <c:pt idx="62518">
                  <c:v>07:53:54</c:v>
                </c:pt>
                <c:pt idx="62519">
                  <c:v>07:53:55</c:v>
                </c:pt>
                <c:pt idx="62520">
                  <c:v>07:53:56</c:v>
                </c:pt>
                <c:pt idx="62521">
                  <c:v>07:53:57</c:v>
                </c:pt>
                <c:pt idx="62522">
                  <c:v>07:53:58</c:v>
                </c:pt>
                <c:pt idx="62523">
                  <c:v>07:53:59</c:v>
                </c:pt>
                <c:pt idx="62524">
                  <c:v>07:54:00</c:v>
                </c:pt>
                <c:pt idx="62525">
                  <c:v>07:54:01</c:v>
                </c:pt>
                <c:pt idx="62526">
                  <c:v>07:54:02</c:v>
                </c:pt>
                <c:pt idx="62527">
                  <c:v>07:54:03</c:v>
                </c:pt>
                <c:pt idx="62528">
                  <c:v>07:54:04</c:v>
                </c:pt>
                <c:pt idx="62529">
                  <c:v>07:54:05</c:v>
                </c:pt>
                <c:pt idx="62530">
                  <c:v>07:54:06</c:v>
                </c:pt>
                <c:pt idx="62531">
                  <c:v>07:54:07</c:v>
                </c:pt>
                <c:pt idx="62532">
                  <c:v>07:54:08</c:v>
                </c:pt>
                <c:pt idx="62533">
                  <c:v>07:54:09</c:v>
                </c:pt>
                <c:pt idx="62534">
                  <c:v>07:54:10</c:v>
                </c:pt>
                <c:pt idx="62535">
                  <c:v>07:54:11</c:v>
                </c:pt>
                <c:pt idx="62536">
                  <c:v>07:54:12</c:v>
                </c:pt>
                <c:pt idx="62537">
                  <c:v>07:54:13</c:v>
                </c:pt>
                <c:pt idx="62538">
                  <c:v>07:54:14</c:v>
                </c:pt>
                <c:pt idx="62539">
                  <c:v>07:54:15</c:v>
                </c:pt>
                <c:pt idx="62540">
                  <c:v>07:54:16</c:v>
                </c:pt>
                <c:pt idx="62541">
                  <c:v>07:54:17</c:v>
                </c:pt>
                <c:pt idx="62542">
                  <c:v>07:54:18</c:v>
                </c:pt>
                <c:pt idx="62543">
                  <c:v>07:54:19</c:v>
                </c:pt>
                <c:pt idx="62544">
                  <c:v>07:54:20</c:v>
                </c:pt>
                <c:pt idx="62545">
                  <c:v>07:54:21</c:v>
                </c:pt>
                <c:pt idx="62546">
                  <c:v>07:54:22</c:v>
                </c:pt>
                <c:pt idx="62547">
                  <c:v>07:54:23</c:v>
                </c:pt>
                <c:pt idx="62548">
                  <c:v>07:54:24</c:v>
                </c:pt>
                <c:pt idx="62549">
                  <c:v>07:54:25</c:v>
                </c:pt>
                <c:pt idx="62550">
                  <c:v>07:54:26</c:v>
                </c:pt>
                <c:pt idx="62551">
                  <c:v>07:54:27</c:v>
                </c:pt>
                <c:pt idx="62552">
                  <c:v>07:54:28</c:v>
                </c:pt>
                <c:pt idx="62553">
                  <c:v>07:54:29</c:v>
                </c:pt>
                <c:pt idx="62554">
                  <c:v>07:54:30</c:v>
                </c:pt>
                <c:pt idx="62555">
                  <c:v>07:54:31</c:v>
                </c:pt>
                <c:pt idx="62556">
                  <c:v>07:54:32</c:v>
                </c:pt>
                <c:pt idx="62557">
                  <c:v>07:54:33</c:v>
                </c:pt>
                <c:pt idx="62558">
                  <c:v>07:54:34</c:v>
                </c:pt>
                <c:pt idx="62559">
                  <c:v>07:54:35</c:v>
                </c:pt>
                <c:pt idx="62560">
                  <c:v>07:54:36</c:v>
                </c:pt>
                <c:pt idx="62561">
                  <c:v>07:54:37</c:v>
                </c:pt>
                <c:pt idx="62562">
                  <c:v>07:54:38</c:v>
                </c:pt>
                <c:pt idx="62563">
                  <c:v>07:54:39</c:v>
                </c:pt>
                <c:pt idx="62564">
                  <c:v>07:54:40</c:v>
                </c:pt>
                <c:pt idx="62565">
                  <c:v>07:54:41</c:v>
                </c:pt>
                <c:pt idx="62566">
                  <c:v>07:54:42</c:v>
                </c:pt>
                <c:pt idx="62567">
                  <c:v>07:54:43</c:v>
                </c:pt>
                <c:pt idx="62568">
                  <c:v>07:54:44</c:v>
                </c:pt>
                <c:pt idx="62569">
                  <c:v>07:54:45</c:v>
                </c:pt>
                <c:pt idx="62570">
                  <c:v>07:54:46</c:v>
                </c:pt>
                <c:pt idx="62571">
                  <c:v>07:54:47</c:v>
                </c:pt>
                <c:pt idx="62572">
                  <c:v>07:54:48</c:v>
                </c:pt>
                <c:pt idx="62573">
                  <c:v>07:54:49</c:v>
                </c:pt>
                <c:pt idx="62574">
                  <c:v>07:54:50</c:v>
                </c:pt>
                <c:pt idx="62575">
                  <c:v>07:54:51</c:v>
                </c:pt>
                <c:pt idx="62576">
                  <c:v>07:54:52</c:v>
                </c:pt>
                <c:pt idx="62577">
                  <c:v>07:54:53</c:v>
                </c:pt>
                <c:pt idx="62578">
                  <c:v>07:54:54</c:v>
                </c:pt>
                <c:pt idx="62579">
                  <c:v>07:54:55</c:v>
                </c:pt>
                <c:pt idx="62580">
                  <c:v>07:54:56</c:v>
                </c:pt>
                <c:pt idx="62581">
                  <c:v>07:54:57</c:v>
                </c:pt>
                <c:pt idx="62582">
                  <c:v>07:54:58</c:v>
                </c:pt>
                <c:pt idx="62583">
                  <c:v>07:54:59</c:v>
                </c:pt>
                <c:pt idx="62584">
                  <c:v>07:55:00</c:v>
                </c:pt>
                <c:pt idx="62585">
                  <c:v>07:55:01</c:v>
                </c:pt>
                <c:pt idx="62586">
                  <c:v>07:55:02</c:v>
                </c:pt>
                <c:pt idx="62587">
                  <c:v>07:55:03</c:v>
                </c:pt>
                <c:pt idx="62588">
                  <c:v>07:55:04</c:v>
                </c:pt>
                <c:pt idx="62589">
                  <c:v>07:55:05</c:v>
                </c:pt>
                <c:pt idx="62590">
                  <c:v>07:55:06</c:v>
                </c:pt>
                <c:pt idx="62591">
                  <c:v>07:55:07</c:v>
                </c:pt>
                <c:pt idx="62592">
                  <c:v>07:55:08</c:v>
                </c:pt>
                <c:pt idx="62593">
                  <c:v>07:55:09</c:v>
                </c:pt>
                <c:pt idx="62594">
                  <c:v>07:55:10</c:v>
                </c:pt>
                <c:pt idx="62595">
                  <c:v>07:55:11</c:v>
                </c:pt>
                <c:pt idx="62596">
                  <c:v>07:55:12</c:v>
                </c:pt>
                <c:pt idx="62597">
                  <c:v>07:55:13</c:v>
                </c:pt>
                <c:pt idx="62598">
                  <c:v>07:55:14</c:v>
                </c:pt>
                <c:pt idx="62599">
                  <c:v>07:55:15</c:v>
                </c:pt>
                <c:pt idx="62600">
                  <c:v>07:55:16</c:v>
                </c:pt>
                <c:pt idx="62601">
                  <c:v>07:55:17</c:v>
                </c:pt>
                <c:pt idx="62602">
                  <c:v>07:55:18</c:v>
                </c:pt>
                <c:pt idx="62603">
                  <c:v>07:55:19</c:v>
                </c:pt>
                <c:pt idx="62604">
                  <c:v>07:55:20</c:v>
                </c:pt>
                <c:pt idx="62605">
                  <c:v>07:55:21</c:v>
                </c:pt>
                <c:pt idx="62606">
                  <c:v>07:55:22</c:v>
                </c:pt>
                <c:pt idx="62607">
                  <c:v>07:55:23</c:v>
                </c:pt>
                <c:pt idx="62608">
                  <c:v>07:55:24</c:v>
                </c:pt>
                <c:pt idx="62609">
                  <c:v>07:55:25</c:v>
                </c:pt>
                <c:pt idx="62610">
                  <c:v>07:55:26</c:v>
                </c:pt>
                <c:pt idx="62611">
                  <c:v>07:55:27</c:v>
                </c:pt>
                <c:pt idx="62612">
                  <c:v>07:55:28</c:v>
                </c:pt>
                <c:pt idx="62613">
                  <c:v>07:55:29</c:v>
                </c:pt>
                <c:pt idx="62614">
                  <c:v>07:55:30</c:v>
                </c:pt>
                <c:pt idx="62615">
                  <c:v>07:55:31</c:v>
                </c:pt>
                <c:pt idx="62616">
                  <c:v>07:55:32</c:v>
                </c:pt>
                <c:pt idx="62617">
                  <c:v>07:55:33</c:v>
                </c:pt>
                <c:pt idx="62618">
                  <c:v>07:55:34</c:v>
                </c:pt>
                <c:pt idx="62619">
                  <c:v>07:55:35</c:v>
                </c:pt>
                <c:pt idx="62620">
                  <c:v>07:55:36</c:v>
                </c:pt>
                <c:pt idx="62621">
                  <c:v>07:55:37</c:v>
                </c:pt>
                <c:pt idx="62622">
                  <c:v>07:55:38</c:v>
                </c:pt>
                <c:pt idx="62623">
                  <c:v>07:55:39</c:v>
                </c:pt>
                <c:pt idx="62624">
                  <c:v>07:55:40</c:v>
                </c:pt>
                <c:pt idx="62625">
                  <c:v>07:55:41</c:v>
                </c:pt>
                <c:pt idx="62626">
                  <c:v>07:55:42</c:v>
                </c:pt>
                <c:pt idx="62627">
                  <c:v>07:55:43</c:v>
                </c:pt>
                <c:pt idx="62628">
                  <c:v>07:55:44</c:v>
                </c:pt>
                <c:pt idx="62629">
                  <c:v>07:55:45</c:v>
                </c:pt>
                <c:pt idx="62630">
                  <c:v>07:55:46</c:v>
                </c:pt>
                <c:pt idx="62631">
                  <c:v>07:55:47</c:v>
                </c:pt>
                <c:pt idx="62632">
                  <c:v>07:55:48</c:v>
                </c:pt>
                <c:pt idx="62633">
                  <c:v>07:55:49</c:v>
                </c:pt>
                <c:pt idx="62634">
                  <c:v>07:55:50</c:v>
                </c:pt>
                <c:pt idx="62635">
                  <c:v>07:55:51</c:v>
                </c:pt>
                <c:pt idx="62636">
                  <c:v>07:55:52</c:v>
                </c:pt>
                <c:pt idx="62637">
                  <c:v>07:55:53</c:v>
                </c:pt>
                <c:pt idx="62638">
                  <c:v>07:55:54</c:v>
                </c:pt>
                <c:pt idx="62639">
                  <c:v>07:55:55</c:v>
                </c:pt>
                <c:pt idx="62640">
                  <c:v>07:55:56</c:v>
                </c:pt>
                <c:pt idx="62641">
                  <c:v>07:55:57</c:v>
                </c:pt>
                <c:pt idx="62642">
                  <c:v>07:55:58</c:v>
                </c:pt>
                <c:pt idx="62643">
                  <c:v>07:55:59</c:v>
                </c:pt>
                <c:pt idx="62644">
                  <c:v>07:56:00</c:v>
                </c:pt>
                <c:pt idx="62645">
                  <c:v>07:56:01</c:v>
                </c:pt>
                <c:pt idx="62646">
                  <c:v>07:56:02</c:v>
                </c:pt>
                <c:pt idx="62647">
                  <c:v>07:56:03</c:v>
                </c:pt>
                <c:pt idx="62648">
                  <c:v>07:56:04</c:v>
                </c:pt>
                <c:pt idx="62649">
                  <c:v>07:56:05</c:v>
                </c:pt>
                <c:pt idx="62650">
                  <c:v>07:56:06</c:v>
                </c:pt>
                <c:pt idx="62651">
                  <c:v>07:56:07</c:v>
                </c:pt>
                <c:pt idx="62652">
                  <c:v>07:56:08</c:v>
                </c:pt>
                <c:pt idx="62653">
                  <c:v>07:56:09</c:v>
                </c:pt>
                <c:pt idx="62654">
                  <c:v>07:56:10</c:v>
                </c:pt>
                <c:pt idx="62655">
                  <c:v>07:56:11</c:v>
                </c:pt>
                <c:pt idx="62656">
                  <c:v>07:56:12</c:v>
                </c:pt>
                <c:pt idx="62657">
                  <c:v>07:56:13</c:v>
                </c:pt>
                <c:pt idx="62658">
                  <c:v>07:56:14</c:v>
                </c:pt>
                <c:pt idx="62659">
                  <c:v>07:56:15</c:v>
                </c:pt>
                <c:pt idx="62660">
                  <c:v>07:56:16</c:v>
                </c:pt>
                <c:pt idx="62661">
                  <c:v>07:56:17</c:v>
                </c:pt>
                <c:pt idx="62662">
                  <c:v>07:56:18</c:v>
                </c:pt>
                <c:pt idx="62663">
                  <c:v>07:56:19</c:v>
                </c:pt>
                <c:pt idx="62664">
                  <c:v>07:56:20</c:v>
                </c:pt>
                <c:pt idx="62665">
                  <c:v>07:56:21</c:v>
                </c:pt>
                <c:pt idx="62666">
                  <c:v>07:56:22</c:v>
                </c:pt>
                <c:pt idx="62667">
                  <c:v>07:56:23</c:v>
                </c:pt>
                <c:pt idx="62668">
                  <c:v>07:56:24</c:v>
                </c:pt>
                <c:pt idx="62669">
                  <c:v>07:56:25</c:v>
                </c:pt>
                <c:pt idx="62670">
                  <c:v>07:56:26</c:v>
                </c:pt>
                <c:pt idx="62671">
                  <c:v>07:56:27</c:v>
                </c:pt>
                <c:pt idx="62672">
                  <c:v>07:56:28</c:v>
                </c:pt>
                <c:pt idx="62673">
                  <c:v>07:56:29</c:v>
                </c:pt>
                <c:pt idx="62674">
                  <c:v>07:56:30</c:v>
                </c:pt>
                <c:pt idx="62675">
                  <c:v>07:56:31</c:v>
                </c:pt>
                <c:pt idx="62676">
                  <c:v>07:56:32</c:v>
                </c:pt>
                <c:pt idx="62677">
                  <c:v>07:56:33</c:v>
                </c:pt>
                <c:pt idx="62678">
                  <c:v>07:56:34</c:v>
                </c:pt>
                <c:pt idx="62679">
                  <c:v>07:56:35</c:v>
                </c:pt>
                <c:pt idx="62680">
                  <c:v>07:56:36</c:v>
                </c:pt>
                <c:pt idx="62681">
                  <c:v>07:56:37</c:v>
                </c:pt>
                <c:pt idx="62682">
                  <c:v>07:56:38</c:v>
                </c:pt>
                <c:pt idx="62683">
                  <c:v>07:56:39</c:v>
                </c:pt>
                <c:pt idx="62684">
                  <c:v>07:56:40</c:v>
                </c:pt>
                <c:pt idx="62685">
                  <c:v>07:56:41</c:v>
                </c:pt>
                <c:pt idx="62686">
                  <c:v>07:56:42</c:v>
                </c:pt>
                <c:pt idx="62687">
                  <c:v>07:56:43</c:v>
                </c:pt>
                <c:pt idx="62688">
                  <c:v>07:56:44</c:v>
                </c:pt>
                <c:pt idx="62689">
                  <c:v>07:56:45</c:v>
                </c:pt>
                <c:pt idx="62690">
                  <c:v>07:56:46</c:v>
                </c:pt>
                <c:pt idx="62691">
                  <c:v>07:56:47</c:v>
                </c:pt>
                <c:pt idx="62692">
                  <c:v>07:56:48</c:v>
                </c:pt>
                <c:pt idx="62693">
                  <c:v>07:56:49</c:v>
                </c:pt>
                <c:pt idx="62694">
                  <c:v>07:56:50</c:v>
                </c:pt>
                <c:pt idx="62695">
                  <c:v>07:56:51</c:v>
                </c:pt>
                <c:pt idx="62696">
                  <c:v>07:56:52</c:v>
                </c:pt>
                <c:pt idx="62697">
                  <c:v>07:56:53</c:v>
                </c:pt>
                <c:pt idx="62698">
                  <c:v>07:56:54</c:v>
                </c:pt>
                <c:pt idx="62699">
                  <c:v>07:56:55</c:v>
                </c:pt>
                <c:pt idx="62700">
                  <c:v>07:56:56</c:v>
                </c:pt>
                <c:pt idx="62701">
                  <c:v>07:56:57</c:v>
                </c:pt>
                <c:pt idx="62702">
                  <c:v>07:56:58</c:v>
                </c:pt>
                <c:pt idx="62703">
                  <c:v>07:56:59</c:v>
                </c:pt>
                <c:pt idx="62704">
                  <c:v>07:57:00</c:v>
                </c:pt>
                <c:pt idx="62705">
                  <c:v>07:57:01</c:v>
                </c:pt>
                <c:pt idx="62706">
                  <c:v>07:57:02</c:v>
                </c:pt>
                <c:pt idx="62707">
                  <c:v>07:57:03</c:v>
                </c:pt>
                <c:pt idx="62708">
                  <c:v>07:57:04</c:v>
                </c:pt>
                <c:pt idx="62709">
                  <c:v>07:57:05</c:v>
                </c:pt>
                <c:pt idx="62710">
                  <c:v>07:57:06</c:v>
                </c:pt>
                <c:pt idx="62711">
                  <c:v>07:57:07</c:v>
                </c:pt>
                <c:pt idx="62712">
                  <c:v>07:57:08</c:v>
                </c:pt>
                <c:pt idx="62713">
                  <c:v>07:57:09</c:v>
                </c:pt>
                <c:pt idx="62714">
                  <c:v>07:57:10</c:v>
                </c:pt>
                <c:pt idx="62715">
                  <c:v>07:57:11</c:v>
                </c:pt>
                <c:pt idx="62716">
                  <c:v>07:57:12</c:v>
                </c:pt>
                <c:pt idx="62717">
                  <c:v>07:57:13</c:v>
                </c:pt>
                <c:pt idx="62718">
                  <c:v>07:57:14</c:v>
                </c:pt>
                <c:pt idx="62719">
                  <c:v>07:57:15</c:v>
                </c:pt>
                <c:pt idx="62720">
                  <c:v>07:57:16</c:v>
                </c:pt>
                <c:pt idx="62721">
                  <c:v>07:57:17</c:v>
                </c:pt>
                <c:pt idx="62722">
                  <c:v>07:57:18</c:v>
                </c:pt>
                <c:pt idx="62723">
                  <c:v>07:57:19</c:v>
                </c:pt>
                <c:pt idx="62724">
                  <c:v>07:57:20</c:v>
                </c:pt>
                <c:pt idx="62725">
                  <c:v>07:57:21</c:v>
                </c:pt>
                <c:pt idx="62726">
                  <c:v>07:57:22</c:v>
                </c:pt>
                <c:pt idx="62727">
                  <c:v>07:57:23</c:v>
                </c:pt>
                <c:pt idx="62728">
                  <c:v>07:57:24</c:v>
                </c:pt>
                <c:pt idx="62729">
                  <c:v>07:57:25</c:v>
                </c:pt>
                <c:pt idx="62730">
                  <c:v>07:57:26</c:v>
                </c:pt>
                <c:pt idx="62731">
                  <c:v>07:57:27</c:v>
                </c:pt>
                <c:pt idx="62732">
                  <c:v>07:57:28</c:v>
                </c:pt>
                <c:pt idx="62733">
                  <c:v>07:57:29</c:v>
                </c:pt>
                <c:pt idx="62734">
                  <c:v>07:57:30</c:v>
                </c:pt>
                <c:pt idx="62735">
                  <c:v>07:57:31</c:v>
                </c:pt>
                <c:pt idx="62736">
                  <c:v>07:57:32</c:v>
                </c:pt>
                <c:pt idx="62737">
                  <c:v>07:57:33</c:v>
                </c:pt>
                <c:pt idx="62738">
                  <c:v>07:57:34</c:v>
                </c:pt>
                <c:pt idx="62739">
                  <c:v>07:57:35</c:v>
                </c:pt>
                <c:pt idx="62740">
                  <c:v>07:57:36</c:v>
                </c:pt>
                <c:pt idx="62741">
                  <c:v>07:57:37</c:v>
                </c:pt>
                <c:pt idx="62742">
                  <c:v>07:57:38</c:v>
                </c:pt>
                <c:pt idx="62743">
                  <c:v>07:57:39</c:v>
                </c:pt>
                <c:pt idx="62744">
                  <c:v>07:57:40</c:v>
                </c:pt>
                <c:pt idx="62745">
                  <c:v>07:57:41</c:v>
                </c:pt>
                <c:pt idx="62746">
                  <c:v>07:57:42</c:v>
                </c:pt>
                <c:pt idx="62747">
                  <c:v>07:57:43</c:v>
                </c:pt>
                <c:pt idx="62748">
                  <c:v>07:57:44</c:v>
                </c:pt>
                <c:pt idx="62749">
                  <c:v>07:57:45</c:v>
                </c:pt>
                <c:pt idx="62750">
                  <c:v>07:57:46</c:v>
                </c:pt>
                <c:pt idx="62751">
                  <c:v>07:57:47</c:v>
                </c:pt>
                <c:pt idx="62752">
                  <c:v>07:57:48</c:v>
                </c:pt>
                <c:pt idx="62753">
                  <c:v>07:57:49</c:v>
                </c:pt>
                <c:pt idx="62754">
                  <c:v>07:57:50</c:v>
                </c:pt>
                <c:pt idx="62755">
                  <c:v>07:57:51</c:v>
                </c:pt>
                <c:pt idx="62756">
                  <c:v>07:57:52</c:v>
                </c:pt>
                <c:pt idx="62757">
                  <c:v>07:57:53</c:v>
                </c:pt>
                <c:pt idx="62758">
                  <c:v>07:57:54</c:v>
                </c:pt>
                <c:pt idx="62759">
                  <c:v>07:57:55</c:v>
                </c:pt>
                <c:pt idx="62760">
                  <c:v>07:57:56</c:v>
                </c:pt>
                <c:pt idx="62761">
                  <c:v>07:57:57</c:v>
                </c:pt>
                <c:pt idx="62762">
                  <c:v>07:57:58</c:v>
                </c:pt>
                <c:pt idx="62763">
                  <c:v>07:57:59</c:v>
                </c:pt>
                <c:pt idx="62764">
                  <c:v>07:58:00</c:v>
                </c:pt>
                <c:pt idx="62765">
                  <c:v>07:58:01</c:v>
                </c:pt>
                <c:pt idx="62766">
                  <c:v>07:58:02</c:v>
                </c:pt>
                <c:pt idx="62767">
                  <c:v>07:58:03</c:v>
                </c:pt>
                <c:pt idx="62768">
                  <c:v>07:58:04</c:v>
                </c:pt>
                <c:pt idx="62769">
                  <c:v>07:58:05</c:v>
                </c:pt>
                <c:pt idx="62770">
                  <c:v>07:58:06</c:v>
                </c:pt>
                <c:pt idx="62771">
                  <c:v>07:58:07</c:v>
                </c:pt>
                <c:pt idx="62772">
                  <c:v>07:58:08</c:v>
                </c:pt>
                <c:pt idx="62773">
                  <c:v>07:58:09</c:v>
                </c:pt>
                <c:pt idx="62774">
                  <c:v>07:58:10</c:v>
                </c:pt>
                <c:pt idx="62775">
                  <c:v>07:58:11</c:v>
                </c:pt>
                <c:pt idx="62776">
                  <c:v>07:58:12</c:v>
                </c:pt>
                <c:pt idx="62777">
                  <c:v>07:58:13</c:v>
                </c:pt>
                <c:pt idx="62778">
                  <c:v>07:58:14</c:v>
                </c:pt>
                <c:pt idx="62779">
                  <c:v>07:58:15</c:v>
                </c:pt>
                <c:pt idx="62780">
                  <c:v>07:58:16</c:v>
                </c:pt>
                <c:pt idx="62781">
                  <c:v>07:58:17</c:v>
                </c:pt>
                <c:pt idx="62782">
                  <c:v>07:58:18</c:v>
                </c:pt>
                <c:pt idx="62783">
                  <c:v>07:58:19</c:v>
                </c:pt>
                <c:pt idx="62784">
                  <c:v>07:58:20</c:v>
                </c:pt>
                <c:pt idx="62785">
                  <c:v>07:58:21</c:v>
                </c:pt>
                <c:pt idx="62786">
                  <c:v>07:58:22</c:v>
                </c:pt>
                <c:pt idx="62787">
                  <c:v>07:58:23</c:v>
                </c:pt>
                <c:pt idx="62788">
                  <c:v>07:58:24</c:v>
                </c:pt>
                <c:pt idx="62789">
                  <c:v>07:58:25</c:v>
                </c:pt>
                <c:pt idx="62790">
                  <c:v>07:58:26</c:v>
                </c:pt>
                <c:pt idx="62791">
                  <c:v>07:58:27</c:v>
                </c:pt>
                <c:pt idx="62792">
                  <c:v>07:58:28</c:v>
                </c:pt>
                <c:pt idx="62793">
                  <c:v>07:58:29</c:v>
                </c:pt>
                <c:pt idx="62794">
                  <c:v>07:58:30</c:v>
                </c:pt>
                <c:pt idx="62795">
                  <c:v>07:58:31</c:v>
                </c:pt>
                <c:pt idx="62796">
                  <c:v>07:58:32</c:v>
                </c:pt>
                <c:pt idx="62797">
                  <c:v>07:58:33</c:v>
                </c:pt>
                <c:pt idx="62798">
                  <c:v>07:58:34</c:v>
                </c:pt>
                <c:pt idx="62799">
                  <c:v>07:58:35</c:v>
                </c:pt>
                <c:pt idx="62800">
                  <c:v>07:58:36</c:v>
                </c:pt>
                <c:pt idx="62801">
                  <c:v>07:58:37</c:v>
                </c:pt>
                <c:pt idx="62802">
                  <c:v>07:58:38</c:v>
                </c:pt>
                <c:pt idx="62803">
                  <c:v>07:58:39</c:v>
                </c:pt>
                <c:pt idx="62804">
                  <c:v>07:58:40</c:v>
                </c:pt>
                <c:pt idx="62805">
                  <c:v>07:58:41</c:v>
                </c:pt>
                <c:pt idx="62806">
                  <c:v>07:58:42</c:v>
                </c:pt>
                <c:pt idx="62807">
                  <c:v>07:58:43</c:v>
                </c:pt>
                <c:pt idx="62808">
                  <c:v>07:58:44</c:v>
                </c:pt>
                <c:pt idx="62809">
                  <c:v>07:58:45</c:v>
                </c:pt>
                <c:pt idx="62810">
                  <c:v>07:58:46</c:v>
                </c:pt>
                <c:pt idx="62811">
                  <c:v>07:58:47</c:v>
                </c:pt>
                <c:pt idx="62812">
                  <c:v>07:58:48</c:v>
                </c:pt>
                <c:pt idx="62813">
                  <c:v>07:58:49</c:v>
                </c:pt>
                <c:pt idx="62814">
                  <c:v>07:58:50</c:v>
                </c:pt>
                <c:pt idx="62815">
                  <c:v>07:58:51</c:v>
                </c:pt>
                <c:pt idx="62816">
                  <c:v>07:58:52</c:v>
                </c:pt>
                <c:pt idx="62817">
                  <c:v>07:58:53</c:v>
                </c:pt>
                <c:pt idx="62818">
                  <c:v>07:58:54</c:v>
                </c:pt>
                <c:pt idx="62819">
                  <c:v>07:58:55</c:v>
                </c:pt>
                <c:pt idx="62820">
                  <c:v>07:58:56</c:v>
                </c:pt>
                <c:pt idx="62821">
                  <c:v>07:58:57</c:v>
                </c:pt>
                <c:pt idx="62822">
                  <c:v>07:58:58</c:v>
                </c:pt>
                <c:pt idx="62823">
                  <c:v>07:58:59</c:v>
                </c:pt>
                <c:pt idx="62824">
                  <c:v>07:59:00</c:v>
                </c:pt>
                <c:pt idx="62825">
                  <c:v>07:59:01</c:v>
                </c:pt>
                <c:pt idx="62826">
                  <c:v>07:59:02</c:v>
                </c:pt>
                <c:pt idx="62827">
                  <c:v>07:59:03</c:v>
                </c:pt>
                <c:pt idx="62828">
                  <c:v>07:59:04</c:v>
                </c:pt>
                <c:pt idx="62829">
                  <c:v>07:59:05</c:v>
                </c:pt>
                <c:pt idx="62830">
                  <c:v>07:59:06</c:v>
                </c:pt>
                <c:pt idx="62831">
                  <c:v>07:59:07</c:v>
                </c:pt>
                <c:pt idx="62832">
                  <c:v>07:59:08</c:v>
                </c:pt>
                <c:pt idx="62833">
                  <c:v>07:59:09</c:v>
                </c:pt>
                <c:pt idx="62834">
                  <c:v>07:59:10</c:v>
                </c:pt>
                <c:pt idx="62835">
                  <c:v>07:59:11</c:v>
                </c:pt>
                <c:pt idx="62836">
                  <c:v>07:59:12</c:v>
                </c:pt>
                <c:pt idx="62837">
                  <c:v>07:59:13</c:v>
                </c:pt>
                <c:pt idx="62838">
                  <c:v>07:59:14</c:v>
                </c:pt>
                <c:pt idx="62839">
                  <c:v>07:59:15</c:v>
                </c:pt>
                <c:pt idx="62840">
                  <c:v>07:59:16</c:v>
                </c:pt>
                <c:pt idx="62841">
                  <c:v>07:59:17</c:v>
                </c:pt>
                <c:pt idx="62842">
                  <c:v>07:59:18</c:v>
                </c:pt>
                <c:pt idx="62843">
                  <c:v>07:59:19</c:v>
                </c:pt>
                <c:pt idx="62844">
                  <c:v>07:59:20</c:v>
                </c:pt>
                <c:pt idx="62845">
                  <c:v>07:59:21</c:v>
                </c:pt>
                <c:pt idx="62846">
                  <c:v>07:59:22</c:v>
                </c:pt>
                <c:pt idx="62847">
                  <c:v>07:59:23</c:v>
                </c:pt>
                <c:pt idx="62848">
                  <c:v>07:59:24</c:v>
                </c:pt>
                <c:pt idx="62849">
                  <c:v>07:59:25</c:v>
                </c:pt>
                <c:pt idx="62850">
                  <c:v>07:59:26</c:v>
                </c:pt>
                <c:pt idx="62851">
                  <c:v>07:59:27</c:v>
                </c:pt>
                <c:pt idx="62852">
                  <c:v>07:59:28</c:v>
                </c:pt>
                <c:pt idx="62853">
                  <c:v>07:59:29</c:v>
                </c:pt>
                <c:pt idx="62854">
                  <c:v>07:59:30</c:v>
                </c:pt>
                <c:pt idx="62855">
                  <c:v>07:59:31</c:v>
                </c:pt>
                <c:pt idx="62856">
                  <c:v>07:59:32</c:v>
                </c:pt>
                <c:pt idx="62857">
                  <c:v>07:59:33</c:v>
                </c:pt>
                <c:pt idx="62858">
                  <c:v>07:59:34</c:v>
                </c:pt>
                <c:pt idx="62859">
                  <c:v>07:59:35</c:v>
                </c:pt>
                <c:pt idx="62860">
                  <c:v>07:59:36</c:v>
                </c:pt>
                <c:pt idx="62861">
                  <c:v>07:59:37</c:v>
                </c:pt>
                <c:pt idx="62862">
                  <c:v>07:59:38</c:v>
                </c:pt>
                <c:pt idx="62863">
                  <c:v>07:59:39</c:v>
                </c:pt>
                <c:pt idx="62864">
                  <c:v>07:59:40</c:v>
                </c:pt>
                <c:pt idx="62865">
                  <c:v>07:59:41</c:v>
                </c:pt>
                <c:pt idx="62866">
                  <c:v>07:59:42</c:v>
                </c:pt>
                <c:pt idx="62867">
                  <c:v>07:59:43</c:v>
                </c:pt>
                <c:pt idx="62868">
                  <c:v>07:59:44</c:v>
                </c:pt>
                <c:pt idx="62869">
                  <c:v>07:59:45</c:v>
                </c:pt>
                <c:pt idx="62870">
                  <c:v>07:59:46</c:v>
                </c:pt>
                <c:pt idx="62871">
                  <c:v>07:59:47</c:v>
                </c:pt>
                <c:pt idx="62872">
                  <c:v>07:59:48</c:v>
                </c:pt>
                <c:pt idx="62873">
                  <c:v>07:59:49</c:v>
                </c:pt>
                <c:pt idx="62874">
                  <c:v>07:59:50</c:v>
                </c:pt>
                <c:pt idx="62875">
                  <c:v>07:59:51</c:v>
                </c:pt>
                <c:pt idx="62876">
                  <c:v>07:59:52</c:v>
                </c:pt>
                <c:pt idx="62877">
                  <c:v>07:59:53</c:v>
                </c:pt>
                <c:pt idx="62878">
                  <c:v>07:59:54</c:v>
                </c:pt>
                <c:pt idx="62879">
                  <c:v>07:59:55</c:v>
                </c:pt>
                <c:pt idx="62880">
                  <c:v>07:59:56</c:v>
                </c:pt>
                <c:pt idx="62881">
                  <c:v>07:59:57</c:v>
                </c:pt>
                <c:pt idx="62882">
                  <c:v>07:59:58</c:v>
                </c:pt>
                <c:pt idx="62883">
                  <c:v>07:59:59</c:v>
                </c:pt>
                <c:pt idx="62884">
                  <c:v>08:00:00</c:v>
                </c:pt>
                <c:pt idx="62885">
                  <c:v>08:00:01</c:v>
                </c:pt>
                <c:pt idx="62886">
                  <c:v>08:00:02</c:v>
                </c:pt>
                <c:pt idx="62887">
                  <c:v>08:00:03</c:v>
                </c:pt>
                <c:pt idx="62888">
                  <c:v>08:00:04</c:v>
                </c:pt>
                <c:pt idx="62889">
                  <c:v>08:00:05</c:v>
                </c:pt>
                <c:pt idx="62890">
                  <c:v>08:00:06</c:v>
                </c:pt>
                <c:pt idx="62891">
                  <c:v>08:00:07</c:v>
                </c:pt>
                <c:pt idx="62892">
                  <c:v>08:00:08</c:v>
                </c:pt>
                <c:pt idx="62893">
                  <c:v>08:00:09</c:v>
                </c:pt>
                <c:pt idx="62894">
                  <c:v>08:00:10</c:v>
                </c:pt>
                <c:pt idx="62895">
                  <c:v>08:00:11</c:v>
                </c:pt>
                <c:pt idx="62896">
                  <c:v>08:00:12</c:v>
                </c:pt>
                <c:pt idx="62897">
                  <c:v>08:00:13</c:v>
                </c:pt>
                <c:pt idx="62898">
                  <c:v>08:00:14</c:v>
                </c:pt>
                <c:pt idx="62899">
                  <c:v>08:00:15</c:v>
                </c:pt>
                <c:pt idx="62900">
                  <c:v>08:00:16</c:v>
                </c:pt>
                <c:pt idx="62901">
                  <c:v>08:00:17</c:v>
                </c:pt>
                <c:pt idx="62902">
                  <c:v>08:00:18</c:v>
                </c:pt>
                <c:pt idx="62903">
                  <c:v>08:00:19</c:v>
                </c:pt>
                <c:pt idx="62904">
                  <c:v>08:00:20</c:v>
                </c:pt>
                <c:pt idx="62905">
                  <c:v>08:00:21</c:v>
                </c:pt>
                <c:pt idx="62906">
                  <c:v>08:00:22</c:v>
                </c:pt>
                <c:pt idx="62907">
                  <c:v>08:00:23</c:v>
                </c:pt>
                <c:pt idx="62908">
                  <c:v>08:00:24</c:v>
                </c:pt>
                <c:pt idx="62909">
                  <c:v>08:00:25</c:v>
                </c:pt>
                <c:pt idx="62910">
                  <c:v>08:00:26</c:v>
                </c:pt>
                <c:pt idx="62911">
                  <c:v>08:00:27</c:v>
                </c:pt>
                <c:pt idx="62912">
                  <c:v>08:00:28</c:v>
                </c:pt>
                <c:pt idx="62913">
                  <c:v>08:00:29</c:v>
                </c:pt>
                <c:pt idx="62914">
                  <c:v>08:00:30</c:v>
                </c:pt>
                <c:pt idx="62915">
                  <c:v>08:00:31</c:v>
                </c:pt>
                <c:pt idx="62916">
                  <c:v>08:00:32</c:v>
                </c:pt>
                <c:pt idx="62917">
                  <c:v>08:00:33</c:v>
                </c:pt>
                <c:pt idx="62918">
                  <c:v>08:00:34</c:v>
                </c:pt>
                <c:pt idx="62919">
                  <c:v>08:00:35</c:v>
                </c:pt>
                <c:pt idx="62920">
                  <c:v>08:00:36</c:v>
                </c:pt>
                <c:pt idx="62921">
                  <c:v>08:00:37</c:v>
                </c:pt>
                <c:pt idx="62922">
                  <c:v>08:00:38</c:v>
                </c:pt>
                <c:pt idx="62923">
                  <c:v>08:00:39</c:v>
                </c:pt>
                <c:pt idx="62924">
                  <c:v>08:00:40</c:v>
                </c:pt>
                <c:pt idx="62925">
                  <c:v>08:00:41</c:v>
                </c:pt>
                <c:pt idx="62926">
                  <c:v>08:00:42</c:v>
                </c:pt>
                <c:pt idx="62927">
                  <c:v>08:00:43</c:v>
                </c:pt>
                <c:pt idx="62928">
                  <c:v>08:00:44</c:v>
                </c:pt>
                <c:pt idx="62929">
                  <c:v>08:00:45</c:v>
                </c:pt>
                <c:pt idx="62930">
                  <c:v>08:00:46</c:v>
                </c:pt>
                <c:pt idx="62931">
                  <c:v>08:00:47</c:v>
                </c:pt>
                <c:pt idx="62932">
                  <c:v>08:00:48</c:v>
                </c:pt>
                <c:pt idx="62933">
                  <c:v>08:00:49</c:v>
                </c:pt>
                <c:pt idx="62934">
                  <c:v>08:00:50</c:v>
                </c:pt>
                <c:pt idx="62935">
                  <c:v>08:00:51</c:v>
                </c:pt>
                <c:pt idx="62936">
                  <c:v>08:00:52</c:v>
                </c:pt>
                <c:pt idx="62937">
                  <c:v>08:00:53</c:v>
                </c:pt>
                <c:pt idx="62938">
                  <c:v>08:00:54</c:v>
                </c:pt>
                <c:pt idx="62939">
                  <c:v>08:00:55</c:v>
                </c:pt>
                <c:pt idx="62940">
                  <c:v>08:00:56</c:v>
                </c:pt>
                <c:pt idx="62941">
                  <c:v>08:00:57</c:v>
                </c:pt>
                <c:pt idx="62942">
                  <c:v>08:00:58</c:v>
                </c:pt>
                <c:pt idx="62943">
                  <c:v>08:00:59</c:v>
                </c:pt>
                <c:pt idx="62944">
                  <c:v>08:01:00</c:v>
                </c:pt>
                <c:pt idx="62945">
                  <c:v>08:01:01</c:v>
                </c:pt>
                <c:pt idx="62946">
                  <c:v>08:01:02</c:v>
                </c:pt>
                <c:pt idx="62947">
                  <c:v>08:01:03</c:v>
                </c:pt>
                <c:pt idx="62948">
                  <c:v>08:01:04</c:v>
                </c:pt>
                <c:pt idx="62949">
                  <c:v>08:01:05</c:v>
                </c:pt>
                <c:pt idx="62950">
                  <c:v>08:01:06</c:v>
                </c:pt>
                <c:pt idx="62951">
                  <c:v>08:01:07</c:v>
                </c:pt>
                <c:pt idx="62952">
                  <c:v>08:01:08</c:v>
                </c:pt>
                <c:pt idx="62953">
                  <c:v>08:01:09</c:v>
                </c:pt>
                <c:pt idx="62954">
                  <c:v>08:01:10</c:v>
                </c:pt>
                <c:pt idx="62955">
                  <c:v>08:01:11</c:v>
                </c:pt>
                <c:pt idx="62956">
                  <c:v>08:01:12</c:v>
                </c:pt>
                <c:pt idx="62957">
                  <c:v>08:01:13</c:v>
                </c:pt>
                <c:pt idx="62958">
                  <c:v>08:01:14</c:v>
                </c:pt>
                <c:pt idx="62959">
                  <c:v>08:01:15</c:v>
                </c:pt>
                <c:pt idx="62960">
                  <c:v>08:01:16</c:v>
                </c:pt>
                <c:pt idx="62961">
                  <c:v>08:01:17</c:v>
                </c:pt>
                <c:pt idx="62962">
                  <c:v>08:01:18</c:v>
                </c:pt>
                <c:pt idx="62963">
                  <c:v>08:01:19</c:v>
                </c:pt>
                <c:pt idx="62964">
                  <c:v>08:01:20</c:v>
                </c:pt>
                <c:pt idx="62965">
                  <c:v>08:01:21</c:v>
                </c:pt>
                <c:pt idx="62966">
                  <c:v>08:01:22</c:v>
                </c:pt>
                <c:pt idx="62967">
                  <c:v>08:01:23</c:v>
                </c:pt>
                <c:pt idx="62968">
                  <c:v>08:01:24</c:v>
                </c:pt>
                <c:pt idx="62969">
                  <c:v>08:01:25</c:v>
                </c:pt>
                <c:pt idx="62970">
                  <c:v>08:01:26</c:v>
                </c:pt>
                <c:pt idx="62971">
                  <c:v>08:01:27</c:v>
                </c:pt>
                <c:pt idx="62972">
                  <c:v>08:01:28</c:v>
                </c:pt>
                <c:pt idx="62973">
                  <c:v>08:01:29</c:v>
                </c:pt>
                <c:pt idx="62974">
                  <c:v>08:01:30</c:v>
                </c:pt>
                <c:pt idx="62975">
                  <c:v>08:01:31</c:v>
                </c:pt>
                <c:pt idx="62976">
                  <c:v>08:01:32</c:v>
                </c:pt>
                <c:pt idx="62977">
                  <c:v>08:01:33</c:v>
                </c:pt>
                <c:pt idx="62978">
                  <c:v>08:01:34</c:v>
                </c:pt>
                <c:pt idx="62979">
                  <c:v>08:01:35</c:v>
                </c:pt>
                <c:pt idx="62980">
                  <c:v>08:01:36</c:v>
                </c:pt>
                <c:pt idx="62981">
                  <c:v>08:01:37</c:v>
                </c:pt>
                <c:pt idx="62982">
                  <c:v>08:01:38</c:v>
                </c:pt>
                <c:pt idx="62983">
                  <c:v>08:01:39</c:v>
                </c:pt>
                <c:pt idx="62984">
                  <c:v>08:01:40</c:v>
                </c:pt>
                <c:pt idx="62985">
                  <c:v>08:01:41</c:v>
                </c:pt>
                <c:pt idx="62986">
                  <c:v>08:01:42</c:v>
                </c:pt>
                <c:pt idx="62987">
                  <c:v>08:01:43</c:v>
                </c:pt>
                <c:pt idx="62988">
                  <c:v>08:01:44</c:v>
                </c:pt>
                <c:pt idx="62989">
                  <c:v>08:01:45</c:v>
                </c:pt>
                <c:pt idx="62990">
                  <c:v>08:01:46</c:v>
                </c:pt>
                <c:pt idx="62991">
                  <c:v>08:01:47</c:v>
                </c:pt>
                <c:pt idx="62992">
                  <c:v>08:01:48</c:v>
                </c:pt>
                <c:pt idx="62993">
                  <c:v>08:01:49</c:v>
                </c:pt>
                <c:pt idx="62994">
                  <c:v>08:01:50</c:v>
                </c:pt>
                <c:pt idx="62995">
                  <c:v>08:01:51</c:v>
                </c:pt>
                <c:pt idx="62996">
                  <c:v>08:01:52</c:v>
                </c:pt>
                <c:pt idx="62997">
                  <c:v>08:01:53</c:v>
                </c:pt>
                <c:pt idx="62998">
                  <c:v>08:01:54</c:v>
                </c:pt>
                <c:pt idx="62999">
                  <c:v>08:01:55</c:v>
                </c:pt>
                <c:pt idx="63000">
                  <c:v>08:01:56</c:v>
                </c:pt>
                <c:pt idx="63001">
                  <c:v>08:01:57</c:v>
                </c:pt>
                <c:pt idx="63002">
                  <c:v>08:01:58</c:v>
                </c:pt>
                <c:pt idx="63003">
                  <c:v>08:01:59</c:v>
                </c:pt>
                <c:pt idx="63004">
                  <c:v>08:02:00</c:v>
                </c:pt>
                <c:pt idx="63005">
                  <c:v>08:02:01</c:v>
                </c:pt>
                <c:pt idx="63006">
                  <c:v>08:02:02</c:v>
                </c:pt>
                <c:pt idx="63007">
                  <c:v>08:02:03</c:v>
                </c:pt>
                <c:pt idx="63008">
                  <c:v>08:02:04</c:v>
                </c:pt>
                <c:pt idx="63009">
                  <c:v>08:02:05</c:v>
                </c:pt>
                <c:pt idx="63010">
                  <c:v>08:02:06</c:v>
                </c:pt>
                <c:pt idx="63011">
                  <c:v>08:02:07</c:v>
                </c:pt>
                <c:pt idx="63012">
                  <c:v>08:02:08</c:v>
                </c:pt>
                <c:pt idx="63013">
                  <c:v>08:02:09</c:v>
                </c:pt>
                <c:pt idx="63014">
                  <c:v>08:02:10</c:v>
                </c:pt>
                <c:pt idx="63015">
                  <c:v>08:02:11</c:v>
                </c:pt>
                <c:pt idx="63016">
                  <c:v>08:02:12</c:v>
                </c:pt>
                <c:pt idx="63017">
                  <c:v>08:02:13</c:v>
                </c:pt>
                <c:pt idx="63018">
                  <c:v>08:02:14</c:v>
                </c:pt>
                <c:pt idx="63019">
                  <c:v>08:02:15</c:v>
                </c:pt>
                <c:pt idx="63020">
                  <c:v>08:02:16</c:v>
                </c:pt>
                <c:pt idx="63021">
                  <c:v>08:02:17</c:v>
                </c:pt>
                <c:pt idx="63022">
                  <c:v>08:02:18</c:v>
                </c:pt>
                <c:pt idx="63023">
                  <c:v>08:02:19</c:v>
                </c:pt>
                <c:pt idx="63024">
                  <c:v>08:02:20</c:v>
                </c:pt>
                <c:pt idx="63025">
                  <c:v>08:02:21</c:v>
                </c:pt>
                <c:pt idx="63026">
                  <c:v>08:02:22</c:v>
                </c:pt>
                <c:pt idx="63027">
                  <c:v>08:02:23</c:v>
                </c:pt>
                <c:pt idx="63028">
                  <c:v>08:02:24</c:v>
                </c:pt>
                <c:pt idx="63029">
                  <c:v>08:02:25</c:v>
                </c:pt>
                <c:pt idx="63030">
                  <c:v>08:02:26</c:v>
                </c:pt>
                <c:pt idx="63031">
                  <c:v>08:02:27</c:v>
                </c:pt>
                <c:pt idx="63032">
                  <c:v>08:02:28</c:v>
                </c:pt>
                <c:pt idx="63033">
                  <c:v>08:02:29</c:v>
                </c:pt>
                <c:pt idx="63034">
                  <c:v>08:02:30</c:v>
                </c:pt>
                <c:pt idx="63035">
                  <c:v>08:02:31</c:v>
                </c:pt>
                <c:pt idx="63036">
                  <c:v>08:02:32</c:v>
                </c:pt>
                <c:pt idx="63037">
                  <c:v>08:02:33</c:v>
                </c:pt>
                <c:pt idx="63038">
                  <c:v>08:02:34</c:v>
                </c:pt>
                <c:pt idx="63039">
                  <c:v>08:02:35</c:v>
                </c:pt>
                <c:pt idx="63040">
                  <c:v>08:02:36</c:v>
                </c:pt>
                <c:pt idx="63041">
                  <c:v>08:02:37</c:v>
                </c:pt>
                <c:pt idx="63042">
                  <c:v>08:02:38</c:v>
                </c:pt>
                <c:pt idx="63043">
                  <c:v>08:02:39</c:v>
                </c:pt>
                <c:pt idx="63044">
                  <c:v>08:02:40</c:v>
                </c:pt>
                <c:pt idx="63045">
                  <c:v>08:02:41</c:v>
                </c:pt>
                <c:pt idx="63046">
                  <c:v>08:02:42</c:v>
                </c:pt>
                <c:pt idx="63047">
                  <c:v>08:02:43</c:v>
                </c:pt>
                <c:pt idx="63048">
                  <c:v>08:02:44</c:v>
                </c:pt>
                <c:pt idx="63049">
                  <c:v>08:02:45</c:v>
                </c:pt>
                <c:pt idx="63050">
                  <c:v>08:02:46</c:v>
                </c:pt>
                <c:pt idx="63051">
                  <c:v>08:02:47</c:v>
                </c:pt>
                <c:pt idx="63052">
                  <c:v>08:02:48</c:v>
                </c:pt>
                <c:pt idx="63053">
                  <c:v>08:02:49</c:v>
                </c:pt>
                <c:pt idx="63054">
                  <c:v>08:02:50</c:v>
                </c:pt>
                <c:pt idx="63055">
                  <c:v>08:02:51</c:v>
                </c:pt>
                <c:pt idx="63056">
                  <c:v>08:02:52</c:v>
                </c:pt>
                <c:pt idx="63057">
                  <c:v>08:02:53</c:v>
                </c:pt>
                <c:pt idx="63058">
                  <c:v>08:02:54</c:v>
                </c:pt>
                <c:pt idx="63059">
                  <c:v>08:02:55</c:v>
                </c:pt>
                <c:pt idx="63060">
                  <c:v>08:02:56</c:v>
                </c:pt>
                <c:pt idx="63061">
                  <c:v>08:02:57</c:v>
                </c:pt>
                <c:pt idx="63062">
                  <c:v>08:02:58</c:v>
                </c:pt>
                <c:pt idx="63063">
                  <c:v>08:02:59</c:v>
                </c:pt>
                <c:pt idx="63064">
                  <c:v>08:03:00</c:v>
                </c:pt>
                <c:pt idx="63065">
                  <c:v>08:03:01</c:v>
                </c:pt>
                <c:pt idx="63066">
                  <c:v>08:03:02</c:v>
                </c:pt>
                <c:pt idx="63067">
                  <c:v>08:03:03</c:v>
                </c:pt>
                <c:pt idx="63068">
                  <c:v>08:03:04</c:v>
                </c:pt>
                <c:pt idx="63069">
                  <c:v>08:03:05</c:v>
                </c:pt>
                <c:pt idx="63070">
                  <c:v>08:03:06</c:v>
                </c:pt>
                <c:pt idx="63071">
                  <c:v>08:03:07</c:v>
                </c:pt>
                <c:pt idx="63072">
                  <c:v>08:03:08</c:v>
                </c:pt>
                <c:pt idx="63073">
                  <c:v>08:03:09</c:v>
                </c:pt>
                <c:pt idx="63074">
                  <c:v>08:03:10</c:v>
                </c:pt>
                <c:pt idx="63075">
                  <c:v>08:03:11</c:v>
                </c:pt>
                <c:pt idx="63076">
                  <c:v>08:03:12</c:v>
                </c:pt>
                <c:pt idx="63077">
                  <c:v>08:03:13</c:v>
                </c:pt>
                <c:pt idx="63078">
                  <c:v>08:03:14</c:v>
                </c:pt>
                <c:pt idx="63079">
                  <c:v>08:03:15</c:v>
                </c:pt>
                <c:pt idx="63080">
                  <c:v>08:03:16</c:v>
                </c:pt>
                <c:pt idx="63081">
                  <c:v>08:03:17</c:v>
                </c:pt>
                <c:pt idx="63082">
                  <c:v>08:03:18</c:v>
                </c:pt>
                <c:pt idx="63083">
                  <c:v>08:03:19</c:v>
                </c:pt>
                <c:pt idx="63084">
                  <c:v>08:03:20</c:v>
                </c:pt>
                <c:pt idx="63085">
                  <c:v>08:03:21</c:v>
                </c:pt>
                <c:pt idx="63086">
                  <c:v>08:03:22</c:v>
                </c:pt>
                <c:pt idx="63087">
                  <c:v>08:03:23</c:v>
                </c:pt>
                <c:pt idx="63088">
                  <c:v>08:03:24</c:v>
                </c:pt>
                <c:pt idx="63089">
                  <c:v>08:03:25</c:v>
                </c:pt>
                <c:pt idx="63090">
                  <c:v>08:03:26</c:v>
                </c:pt>
                <c:pt idx="63091">
                  <c:v>08:03:27</c:v>
                </c:pt>
                <c:pt idx="63092">
                  <c:v>08:03:28</c:v>
                </c:pt>
                <c:pt idx="63093">
                  <c:v>08:03:29</c:v>
                </c:pt>
                <c:pt idx="63094">
                  <c:v>08:03:30</c:v>
                </c:pt>
                <c:pt idx="63095">
                  <c:v>08:03:31</c:v>
                </c:pt>
                <c:pt idx="63096">
                  <c:v>08:03:32</c:v>
                </c:pt>
                <c:pt idx="63097">
                  <c:v>08:03:33</c:v>
                </c:pt>
                <c:pt idx="63098">
                  <c:v>08:03:34</c:v>
                </c:pt>
                <c:pt idx="63099">
                  <c:v>08:03:35</c:v>
                </c:pt>
                <c:pt idx="63100">
                  <c:v>08:03:36</c:v>
                </c:pt>
                <c:pt idx="63101">
                  <c:v>08:03:37</c:v>
                </c:pt>
                <c:pt idx="63102">
                  <c:v>08:03:38</c:v>
                </c:pt>
                <c:pt idx="63103">
                  <c:v>08:03:39</c:v>
                </c:pt>
                <c:pt idx="63104">
                  <c:v>08:03:40</c:v>
                </c:pt>
                <c:pt idx="63105">
                  <c:v>08:03:41</c:v>
                </c:pt>
                <c:pt idx="63106">
                  <c:v>08:03:42</c:v>
                </c:pt>
                <c:pt idx="63107">
                  <c:v>08:03:43</c:v>
                </c:pt>
                <c:pt idx="63108">
                  <c:v>08:03:44</c:v>
                </c:pt>
                <c:pt idx="63109">
                  <c:v>08:03:45</c:v>
                </c:pt>
                <c:pt idx="63110">
                  <c:v>08:03:46</c:v>
                </c:pt>
                <c:pt idx="63111">
                  <c:v>08:03:47</c:v>
                </c:pt>
                <c:pt idx="63112">
                  <c:v>08:03:48</c:v>
                </c:pt>
                <c:pt idx="63113">
                  <c:v>08:03:49</c:v>
                </c:pt>
                <c:pt idx="63114">
                  <c:v>08:03:50</c:v>
                </c:pt>
                <c:pt idx="63115">
                  <c:v>08:03:51</c:v>
                </c:pt>
                <c:pt idx="63116">
                  <c:v>08:03:52</c:v>
                </c:pt>
                <c:pt idx="63117">
                  <c:v>08:03:53</c:v>
                </c:pt>
                <c:pt idx="63118">
                  <c:v>08:03:54</c:v>
                </c:pt>
                <c:pt idx="63119">
                  <c:v>08:03:55</c:v>
                </c:pt>
                <c:pt idx="63120">
                  <c:v>08:03:56</c:v>
                </c:pt>
                <c:pt idx="63121">
                  <c:v>08:03:57</c:v>
                </c:pt>
                <c:pt idx="63122">
                  <c:v>08:03:58</c:v>
                </c:pt>
                <c:pt idx="63123">
                  <c:v>08:03:59</c:v>
                </c:pt>
                <c:pt idx="63124">
                  <c:v>08:04:00</c:v>
                </c:pt>
                <c:pt idx="63125">
                  <c:v>08:04:01</c:v>
                </c:pt>
                <c:pt idx="63126">
                  <c:v>08:04:02</c:v>
                </c:pt>
                <c:pt idx="63127">
                  <c:v>08:04:03</c:v>
                </c:pt>
                <c:pt idx="63128">
                  <c:v>08:04:04</c:v>
                </c:pt>
                <c:pt idx="63129">
                  <c:v>08:04:05</c:v>
                </c:pt>
                <c:pt idx="63130">
                  <c:v>08:04:06</c:v>
                </c:pt>
                <c:pt idx="63131">
                  <c:v>08:04:07</c:v>
                </c:pt>
                <c:pt idx="63132">
                  <c:v>08:04:08</c:v>
                </c:pt>
                <c:pt idx="63133">
                  <c:v>08:04:09</c:v>
                </c:pt>
                <c:pt idx="63134">
                  <c:v>08:04:10</c:v>
                </c:pt>
                <c:pt idx="63135">
                  <c:v>08:04:11</c:v>
                </c:pt>
                <c:pt idx="63136">
                  <c:v>08:04:12</c:v>
                </c:pt>
                <c:pt idx="63137">
                  <c:v>08:04:13</c:v>
                </c:pt>
                <c:pt idx="63138">
                  <c:v>08:04:14</c:v>
                </c:pt>
                <c:pt idx="63139">
                  <c:v>08:04:15</c:v>
                </c:pt>
                <c:pt idx="63140">
                  <c:v>08:04:16</c:v>
                </c:pt>
                <c:pt idx="63141">
                  <c:v>08:04:17</c:v>
                </c:pt>
                <c:pt idx="63142">
                  <c:v>08:04:18</c:v>
                </c:pt>
                <c:pt idx="63143">
                  <c:v>08:04:19</c:v>
                </c:pt>
                <c:pt idx="63144">
                  <c:v>08:04:20</c:v>
                </c:pt>
                <c:pt idx="63145">
                  <c:v>08:04:21</c:v>
                </c:pt>
                <c:pt idx="63146">
                  <c:v>08:04:22</c:v>
                </c:pt>
                <c:pt idx="63147">
                  <c:v>08:04:23</c:v>
                </c:pt>
                <c:pt idx="63148">
                  <c:v>08:04:24</c:v>
                </c:pt>
                <c:pt idx="63149">
                  <c:v>08:04:25</c:v>
                </c:pt>
                <c:pt idx="63150">
                  <c:v>08:04:26</c:v>
                </c:pt>
                <c:pt idx="63151">
                  <c:v>08:04:27</c:v>
                </c:pt>
                <c:pt idx="63152">
                  <c:v>08:04:28</c:v>
                </c:pt>
                <c:pt idx="63153">
                  <c:v>08:04:29</c:v>
                </c:pt>
                <c:pt idx="63154">
                  <c:v>08:04:30</c:v>
                </c:pt>
                <c:pt idx="63155">
                  <c:v>08:04:31</c:v>
                </c:pt>
                <c:pt idx="63156">
                  <c:v>08:04:32</c:v>
                </c:pt>
                <c:pt idx="63157">
                  <c:v>08:04:33</c:v>
                </c:pt>
                <c:pt idx="63158">
                  <c:v>08:04:34</c:v>
                </c:pt>
                <c:pt idx="63159">
                  <c:v>08:04:35</c:v>
                </c:pt>
                <c:pt idx="63160">
                  <c:v>08:04:36</c:v>
                </c:pt>
                <c:pt idx="63161">
                  <c:v>08:04:37</c:v>
                </c:pt>
                <c:pt idx="63162">
                  <c:v>08:04:38</c:v>
                </c:pt>
                <c:pt idx="63163">
                  <c:v>08:04:39</c:v>
                </c:pt>
                <c:pt idx="63164">
                  <c:v>08:04:40</c:v>
                </c:pt>
                <c:pt idx="63165">
                  <c:v>08:04:41</c:v>
                </c:pt>
                <c:pt idx="63166">
                  <c:v>08:04:42</c:v>
                </c:pt>
                <c:pt idx="63167">
                  <c:v>08:04:43</c:v>
                </c:pt>
                <c:pt idx="63168">
                  <c:v>08:04:44</c:v>
                </c:pt>
                <c:pt idx="63169">
                  <c:v>08:04:45</c:v>
                </c:pt>
                <c:pt idx="63170">
                  <c:v>08:04:46</c:v>
                </c:pt>
                <c:pt idx="63171">
                  <c:v>08:04:47</c:v>
                </c:pt>
                <c:pt idx="63172">
                  <c:v>08:04:48</c:v>
                </c:pt>
                <c:pt idx="63173">
                  <c:v>08:04:49</c:v>
                </c:pt>
                <c:pt idx="63174">
                  <c:v>08:04:50</c:v>
                </c:pt>
                <c:pt idx="63175">
                  <c:v>08:04:51</c:v>
                </c:pt>
                <c:pt idx="63176">
                  <c:v>08:04:52</c:v>
                </c:pt>
                <c:pt idx="63177">
                  <c:v>08:04:53</c:v>
                </c:pt>
                <c:pt idx="63178">
                  <c:v>08:04:54</c:v>
                </c:pt>
                <c:pt idx="63179">
                  <c:v>08:04:55</c:v>
                </c:pt>
                <c:pt idx="63180">
                  <c:v>08:04:56</c:v>
                </c:pt>
                <c:pt idx="63181">
                  <c:v>08:04:57</c:v>
                </c:pt>
                <c:pt idx="63182">
                  <c:v>08:04:58</c:v>
                </c:pt>
                <c:pt idx="63183">
                  <c:v>08:04:59</c:v>
                </c:pt>
                <c:pt idx="63184">
                  <c:v>08:05:00</c:v>
                </c:pt>
                <c:pt idx="63185">
                  <c:v>08:05:01</c:v>
                </c:pt>
                <c:pt idx="63186">
                  <c:v>08:05:02</c:v>
                </c:pt>
                <c:pt idx="63187">
                  <c:v>08:05:03</c:v>
                </c:pt>
                <c:pt idx="63188">
                  <c:v>08:05:04</c:v>
                </c:pt>
                <c:pt idx="63189">
                  <c:v>08:05:05</c:v>
                </c:pt>
                <c:pt idx="63190">
                  <c:v>08:05:06</c:v>
                </c:pt>
                <c:pt idx="63191">
                  <c:v>08:05:07</c:v>
                </c:pt>
                <c:pt idx="63192">
                  <c:v>08:05:08</c:v>
                </c:pt>
                <c:pt idx="63193">
                  <c:v>08:05:09</c:v>
                </c:pt>
                <c:pt idx="63194">
                  <c:v>08:05:10</c:v>
                </c:pt>
                <c:pt idx="63195">
                  <c:v>08:05:11</c:v>
                </c:pt>
                <c:pt idx="63196">
                  <c:v>08:05:12</c:v>
                </c:pt>
                <c:pt idx="63197">
                  <c:v>08:05:13</c:v>
                </c:pt>
                <c:pt idx="63198">
                  <c:v>08:05:14</c:v>
                </c:pt>
                <c:pt idx="63199">
                  <c:v>08:05:15</c:v>
                </c:pt>
                <c:pt idx="63200">
                  <c:v>08:05:16</c:v>
                </c:pt>
                <c:pt idx="63201">
                  <c:v>08:05:17</c:v>
                </c:pt>
                <c:pt idx="63202">
                  <c:v>08:05:18</c:v>
                </c:pt>
                <c:pt idx="63203">
                  <c:v>08:05:19</c:v>
                </c:pt>
                <c:pt idx="63204">
                  <c:v>08:05:20</c:v>
                </c:pt>
                <c:pt idx="63205">
                  <c:v>08:05:21</c:v>
                </c:pt>
                <c:pt idx="63206">
                  <c:v>08:05:22</c:v>
                </c:pt>
                <c:pt idx="63207">
                  <c:v>08:05:23</c:v>
                </c:pt>
                <c:pt idx="63208">
                  <c:v>08:05:24</c:v>
                </c:pt>
                <c:pt idx="63209">
                  <c:v>08:05:25</c:v>
                </c:pt>
                <c:pt idx="63210">
                  <c:v>08:05:26</c:v>
                </c:pt>
                <c:pt idx="63211">
                  <c:v>08:05:27</c:v>
                </c:pt>
                <c:pt idx="63212">
                  <c:v>08:05:28</c:v>
                </c:pt>
                <c:pt idx="63213">
                  <c:v>08:05:29</c:v>
                </c:pt>
                <c:pt idx="63214">
                  <c:v>08:05:30</c:v>
                </c:pt>
                <c:pt idx="63215">
                  <c:v>08:05:31</c:v>
                </c:pt>
                <c:pt idx="63216">
                  <c:v>08:05:32</c:v>
                </c:pt>
                <c:pt idx="63217">
                  <c:v>08:05:33</c:v>
                </c:pt>
                <c:pt idx="63218">
                  <c:v>08:05:34</c:v>
                </c:pt>
                <c:pt idx="63219">
                  <c:v>08:05:35</c:v>
                </c:pt>
                <c:pt idx="63220">
                  <c:v>08:05:36</c:v>
                </c:pt>
                <c:pt idx="63221">
                  <c:v>08:05:37</c:v>
                </c:pt>
                <c:pt idx="63222">
                  <c:v>08:05:38</c:v>
                </c:pt>
                <c:pt idx="63223">
                  <c:v>08:05:39</c:v>
                </c:pt>
                <c:pt idx="63224">
                  <c:v>08:05:40</c:v>
                </c:pt>
                <c:pt idx="63225">
                  <c:v>08:05:41</c:v>
                </c:pt>
                <c:pt idx="63226">
                  <c:v>08:05:42</c:v>
                </c:pt>
                <c:pt idx="63227">
                  <c:v>08:05:43</c:v>
                </c:pt>
                <c:pt idx="63228">
                  <c:v>08:05:44</c:v>
                </c:pt>
                <c:pt idx="63229">
                  <c:v>08:05:45</c:v>
                </c:pt>
                <c:pt idx="63230">
                  <c:v>08:05:46</c:v>
                </c:pt>
                <c:pt idx="63231">
                  <c:v>08:05:47</c:v>
                </c:pt>
                <c:pt idx="63232">
                  <c:v>08:05:48</c:v>
                </c:pt>
                <c:pt idx="63233">
                  <c:v>08:05:49</c:v>
                </c:pt>
                <c:pt idx="63234">
                  <c:v>08:05:50</c:v>
                </c:pt>
                <c:pt idx="63235">
                  <c:v>08:05:51</c:v>
                </c:pt>
                <c:pt idx="63236">
                  <c:v>08:05:52</c:v>
                </c:pt>
                <c:pt idx="63237">
                  <c:v>08:05:53</c:v>
                </c:pt>
                <c:pt idx="63238">
                  <c:v>08:05:54</c:v>
                </c:pt>
                <c:pt idx="63239">
                  <c:v>08:05:55</c:v>
                </c:pt>
                <c:pt idx="63240">
                  <c:v>08:05:56</c:v>
                </c:pt>
                <c:pt idx="63241">
                  <c:v>08:05:57</c:v>
                </c:pt>
                <c:pt idx="63242">
                  <c:v>08:05:58</c:v>
                </c:pt>
                <c:pt idx="63243">
                  <c:v>08:05:59</c:v>
                </c:pt>
                <c:pt idx="63244">
                  <c:v>08:06:00</c:v>
                </c:pt>
                <c:pt idx="63245">
                  <c:v>08:06:01</c:v>
                </c:pt>
                <c:pt idx="63246">
                  <c:v>08:06:02</c:v>
                </c:pt>
                <c:pt idx="63247">
                  <c:v>08:06:03</c:v>
                </c:pt>
                <c:pt idx="63248">
                  <c:v>08:06:04</c:v>
                </c:pt>
                <c:pt idx="63249">
                  <c:v>08:06:05</c:v>
                </c:pt>
                <c:pt idx="63250">
                  <c:v>08:06:06</c:v>
                </c:pt>
                <c:pt idx="63251">
                  <c:v>08:06:07</c:v>
                </c:pt>
                <c:pt idx="63252">
                  <c:v>08:06:08</c:v>
                </c:pt>
                <c:pt idx="63253">
                  <c:v>08:06:09</c:v>
                </c:pt>
                <c:pt idx="63254">
                  <c:v>08:06:10</c:v>
                </c:pt>
                <c:pt idx="63255">
                  <c:v>08:06:11</c:v>
                </c:pt>
                <c:pt idx="63256">
                  <c:v>08:06:12</c:v>
                </c:pt>
                <c:pt idx="63257">
                  <c:v>08:06:13</c:v>
                </c:pt>
                <c:pt idx="63258">
                  <c:v>08:06:14</c:v>
                </c:pt>
                <c:pt idx="63259">
                  <c:v>08:06:15</c:v>
                </c:pt>
                <c:pt idx="63260">
                  <c:v>08:06:16</c:v>
                </c:pt>
                <c:pt idx="63261">
                  <c:v>08:06:17</c:v>
                </c:pt>
                <c:pt idx="63262">
                  <c:v>08:06:18</c:v>
                </c:pt>
                <c:pt idx="63263">
                  <c:v>08:06:19</c:v>
                </c:pt>
                <c:pt idx="63264">
                  <c:v>08:06:20</c:v>
                </c:pt>
                <c:pt idx="63265">
                  <c:v>08:06:21</c:v>
                </c:pt>
                <c:pt idx="63266">
                  <c:v>08:06:22</c:v>
                </c:pt>
                <c:pt idx="63267">
                  <c:v>08:06:23</c:v>
                </c:pt>
                <c:pt idx="63268">
                  <c:v>08:06:24</c:v>
                </c:pt>
                <c:pt idx="63269">
                  <c:v>08:06:25</c:v>
                </c:pt>
                <c:pt idx="63270">
                  <c:v>08:06:26</c:v>
                </c:pt>
                <c:pt idx="63271">
                  <c:v>08:06:27</c:v>
                </c:pt>
                <c:pt idx="63272">
                  <c:v>08:06:28</c:v>
                </c:pt>
                <c:pt idx="63273">
                  <c:v>08:06:29</c:v>
                </c:pt>
                <c:pt idx="63274">
                  <c:v>08:06:30</c:v>
                </c:pt>
                <c:pt idx="63275">
                  <c:v>08:06:31</c:v>
                </c:pt>
                <c:pt idx="63276">
                  <c:v>08:06:32</c:v>
                </c:pt>
                <c:pt idx="63277">
                  <c:v>08:06:33</c:v>
                </c:pt>
                <c:pt idx="63278">
                  <c:v>08:06:34</c:v>
                </c:pt>
                <c:pt idx="63279">
                  <c:v>08:06:35</c:v>
                </c:pt>
                <c:pt idx="63280">
                  <c:v>08:06:36</c:v>
                </c:pt>
                <c:pt idx="63281">
                  <c:v>08:06:37</c:v>
                </c:pt>
                <c:pt idx="63282">
                  <c:v>08:06:38</c:v>
                </c:pt>
                <c:pt idx="63283">
                  <c:v>08:06:39</c:v>
                </c:pt>
                <c:pt idx="63284">
                  <c:v>08:06:40</c:v>
                </c:pt>
                <c:pt idx="63285">
                  <c:v>08:06:41</c:v>
                </c:pt>
                <c:pt idx="63286">
                  <c:v>08:06:42</c:v>
                </c:pt>
                <c:pt idx="63287">
                  <c:v>08:06:43</c:v>
                </c:pt>
                <c:pt idx="63288">
                  <c:v>08:06:44</c:v>
                </c:pt>
                <c:pt idx="63289">
                  <c:v>08:06:45</c:v>
                </c:pt>
                <c:pt idx="63290">
                  <c:v>08:06:46</c:v>
                </c:pt>
                <c:pt idx="63291">
                  <c:v>08:06:47</c:v>
                </c:pt>
                <c:pt idx="63292">
                  <c:v>08:06:48</c:v>
                </c:pt>
                <c:pt idx="63293">
                  <c:v>08:06:49</c:v>
                </c:pt>
                <c:pt idx="63294">
                  <c:v>08:06:50</c:v>
                </c:pt>
                <c:pt idx="63295">
                  <c:v>08:06:51</c:v>
                </c:pt>
                <c:pt idx="63296">
                  <c:v>08:06:52</c:v>
                </c:pt>
                <c:pt idx="63297">
                  <c:v>08:06:53</c:v>
                </c:pt>
                <c:pt idx="63298">
                  <c:v>08:06:54</c:v>
                </c:pt>
                <c:pt idx="63299">
                  <c:v>08:06:55</c:v>
                </c:pt>
                <c:pt idx="63300">
                  <c:v>08:06:56</c:v>
                </c:pt>
                <c:pt idx="63301">
                  <c:v>08:06:57</c:v>
                </c:pt>
                <c:pt idx="63302">
                  <c:v>08:06:58</c:v>
                </c:pt>
                <c:pt idx="63303">
                  <c:v>08:06:59</c:v>
                </c:pt>
                <c:pt idx="63304">
                  <c:v>08:07:00</c:v>
                </c:pt>
                <c:pt idx="63305">
                  <c:v>08:07:01</c:v>
                </c:pt>
                <c:pt idx="63306">
                  <c:v>08:07:02</c:v>
                </c:pt>
                <c:pt idx="63307">
                  <c:v>08:07:03</c:v>
                </c:pt>
                <c:pt idx="63308">
                  <c:v>08:07:04</c:v>
                </c:pt>
                <c:pt idx="63309">
                  <c:v>08:07:05</c:v>
                </c:pt>
                <c:pt idx="63310">
                  <c:v>08:07:06</c:v>
                </c:pt>
                <c:pt idx="63311">
                  <c:v>08:07:07</c:v>
                </c:pt>
                <c:pt idx="63312">
                  <c:v>08:07:08</c:v>
                </c:pt>
                <c:pt idx="63313">
                  <c:v>08:07:09</c:v>
                </c:pt>
                <c:pt idx="63314">
                  <c:v>08:07:10</c:v>
                </c:pt>
                <c:pt idx="63315">
                  <c:v>08:07:11</c:v>
                </c:pt>
                <c:pt idx="63316">
                  <c:v>08:07:12</c:v>
                </c:pt>
                <c:pt idx="63317">
                  <c:v>08:07:13</c:v>
                </c:pt>
                <c:pt idx="63318">
                  <c:v>08:07:14</c:v>
                </c:pt>
                <c:pt idx="63319">
                  <c:v>08:07:15</c:v>
                </c:pt>
                <c:pt idx="63320">
                  <c:v>08:07:16</c:v>
                </c:pt>
                <c:pt idx="63321">
                  <c:v>08:07:17</c:v>
                </c:pt>
                <c:pt idx="63322">
                  <c:v>08:07:18</c:v>
                </c:pt>
                <c:pt idx="63323">
                  <c:v>08:07:19</c:v>
                </c:pt>
                <c:pt idx="63324">
                  <c:v>08:07:20</c:v>
                </c:pt>
                <c:pt idx="63325">
                  <c:v>08:07:21</c:v>
                </c:pt>
                <c:pt idx="63326">
                  <c:v>08:07:22</c:v>
                </c:pt>
                <c:pt idx="63327">
                  <c:v>08:07:23</c:v>
                </c:pt>
                <c:pt idx="63328">
                  <c:v>08:07:24</c:v>
                </c:pt>
                <c:pt idx="63329">
                  <c:v>08:07:25</c:v>
                </c:pt>
                <c:pt idx="63330">
                  <c:v>08:07:26</c:v>
                </c:pt>
                <c:pt idx="63331">
                  <c:v>08:07:27</c:v>
                </c:pt>
                <c:pt idx="63332">
                  <c:v>08:07:28</c:v>
                </c:pt>
                <c:pt idx="63333">
                  <c:v>08:07:29</c:v>
                </c:pt>
                <c:pt idx="63334">
                  <c:v>08:07:30</c:v>
                </c:pt>
                <c:pt idx="63335">
                  <c:v>08:07:31</c:v>
                </c:pt>
                <c:pt idx="63336">
                  <c:v>08:07:32</c:v>
                </c:pt>
                <c:pt idx="63337">
                  <c:v>08:07:33</c:v>
                </c:pt>
                <c:pt idx="63338">
                  <c:v>08:07:34</c:v>
                </c:pt>
                <c:pt idx="63339">
                  <c:v>08:07:35</c:v>
                </c:pt>
                <c:pt idx="63340">
                  <c:v>08:07:36</c:v>
                </c:pt>
                <c:pt idx="63341">
                  <c:v>08:07:37</c:v>
                </c:pt>
                <c:pt idx="63342">
                  <c:v>08:07:38</c:v>
                </c:pt>
                <c:pt idx="63343">
                  <c:v>08:07:39</c:v>
                </c:pt>
                <c:pt idx="63344">
                  <c:v>08:07:40</c:v>
                </c:pt>
                <c:pt idx="63345">
                  <c:v>08:07:41</c:v>
                </c:pt>
                <c:pt idx="63346">
                  <c:v>08:07:42</c:v>
                </c:pt>
                <c:pt idx="63347">
                  <c:v>08:07:43</c:v>
                </c:pt>
                <c:pt idx="63348">
                  <c:v>08:07:44</c:v>
                </c:pt>
                <c:pt idx="63349">
                  <c:v>08:07:45</c:v>
                </c:pt>
                <c:pt idx="63350">
                  <c:v>08:07:46</c:v>
                </c:pt>
                <c:pt idx="63351">
                  <c:v>08:07:47</c:v>
                </c:pt>
                <c:pt idx="63352">
                  <c:v>08:07:48</c:v>
                </c:pt>
                <c:pt idx="63353">
                  <c:v>08:07:49</c:v>
                </c:pt>
                <c:pt idx="63354">
                  <c:v>08:07:50</c:v>
                </c:pt>
                <c:pt idx="63355">
                  <c:v>08:07:51</c:v>
                </c:pt>
                <c:pt idx="63356">
                  <c:v>08:07:52</c:v>
                </c:pt>
                <c:pt idx="63357">
                  <c:v>08:07:53</c:v>
                </c:pt>
                <c:pt idx="63358">
                  <c:v>08:07:54</c:v>
                </c:pt>
                <c:pt idx="63359">
                  <c:v>08:07:55</c:v>
                </c:pt>
                <c:pt idx="63360">
                  <c:v>08:07:56</c:v>
                </c:pt>
                <c:pt idx="63361">
                  <c:v>08:07:57</c:v>
                </c:pt>
                <c:pt idx="63362">
                  <c:v>08:07:58</c:v>
                </c:pt>
                <c:pt idx="63363">
                  <c:v>08:07:59</c:v>
                </c:pt>
                <c:pt idx="63364">
                  <c:v>08:08:00</c:v>
                </c:pt>
                <c:pt idx="63365">
                  <c:v>08:08:01</c:v>
                </c:pt>
                <c:pt idx="63366">
                  <c:v>08:08:02</c:v>
                </c:pt>
                <c:pt idx="63367">
                  <c:v>08:08:03</c:v>
                </c:pt>
                <c:pt idx="63368">
                  <c:v>08:08:04</c:v>
                </c:pt>
                <c:pt idx="63369">
                  <c:v>08:08:05</c:v>
                </c:pt>
                <c:pt idx="63370">
                  <c:v>08:08:06</c:v>
                </c:pt>
                <c:pt idx="63371">
                  <c:v>08:08:07</c:v>
                </c:pt>
                <c:pt idx="63372">
                  <c:v>08:08:08</c:v>
                </c:pt>
                <c:pt idx="63373">
                  <c:v>08:08:09</c:v>
                </c:pt>
                <c:pt idx="63374">
                  <c:v>08:08:10</c:v>
                </c:pt>
                <c:pt idx="63375">
                  <c:v>08:08:11</c:v>
                </c:pt>
                <c:pt idx="63376">
                  <c:v>08:08:12</c:v>
                </c:pt>
                <c:pt idx="63377">
                  <c:v>08:08:13</c:v>
                </c:pt>
                <c:pt idx="63378">
                  <c:v>08:08:14</c:v>
                </c:pt>
                <c:pt idx="63379">
                  <c:v>08:08:15</c:v>
                </c:pt>
                <c:pt idx="63380">
                  <c:v>08:08:16</c:v>
                </c:pt>
                <c:pt idx="63381">
                  <c:v>08:08:17</c:v>
                </c:pt>
                <c:pt idx="63382">
                  <c:v>08:08:18</c:v>
                </c:pt>
                <c:pt idx="63383">
                  <c:v>08:08:19</c:v>
                </c:pt>
                <c:pt idx="63384">
                  <c:v>08:08:20</c:v>
                </c:pt>
                <c:pt idx="63385">
                  <c:v>08:08:21</c:v>
                </c:pt>
                <c:pt idx="63386">
                  <c:v>08:08:22</c:v>
                </c:pt>
                <c:pt idx="63387">
                  <c:v>08:08:23</c:v>
                </c:pt>
                <c:pt idx="63388">
                  <c:v>08:08:24</c:v>
                </c:pt>
                <c:pt idx="63389">
                  <c:v>08:08:25</c:v>
                </c:pt>
                <c:pt idx="63390">
                  <c:v>08:08:26</c:v>
                </c:pt>
                <c:pt idx="63391">
                  <c:v>08:08:27</c:v>
                </c:pt>
                <c:pt idx="63392">
                  <c:v>08:08:28</c:v>
                </c:pt>
                <c:pt idx="63393">
                  <c:v>08:08:29</c:v>
                </c:pt>
                <c:pt idx="63394">
                  <c:v>08:08:30</c:v>
                </c:pt>
                <c:pt idx="63395">
                  <c:v>08:08:31</c:v>
                </c:pt>
                <c:pt idx="63396">
                  <c:v>08:08:32</c:v>
                </c:pt>
                <c:pt idx="63397">
                  <c:v>08:08:33</c:v>
                </c:pt>
                <c:pt idx="63398">
                  <c:v>08:08:34</c:v>
                </c:pt>
                <c:pt idx="63399">
                  <c:v>08:08:35</c:v>
                </c:pt>
                <c:pt idx="63400">
                  <c:v>08:08:36</c:v>
                </c:pt>
                <c:pt idx="63401">
                  <c:v>08:08:37</c:v>
                </c:pt>
                <c:pt idx="63402">
                  <c:v>08:08:38</c:v>
                </c:pt>
                <c:pt idx="63403">
                  <c:v>08:08:39</c:v>
                </c:pt>
                <c:pt idx="63404">
                  <c:v>08:08:40</c:v>
                </c:pt>
                <c:pt idx="63405">
                  <c:v>08:08:41</c:v>
                </c:pt>
                <c:pt idx="63406">
                  <c:v>08:08:42</c:v>
                </c:pt>
                <c:pt idx="63407">
                  <c:v>08:08:43</c:v>
                </c:pt>
                <c:pt idx="63408">
                  <c:v>08:08:44</c:v>
                </c:pt>
                <c:pt idx="63409">
                  <c:v>08:08:45</c:v>
                </c:pt>
                <c:pt idx="63410">
                  <c:v>08:08:46</c:v>
                </c:pt>
                <c:pt idx="63411">
                  <c:v>08:08:47</c:v>
                </c:pt>
                <c:pt idx="63412">
                  <c:v>08:08:48</c:v>
                </c:pt>
                <c:pt idx="63413">
                  <c:v>08:08:49</c:v>
                </c:pt>
                <c:pt idx="63414">
                  <c:v>08:08:50</c:v>
                </c:pt>
                <c:pt idx="63415">
                  <c:v>08:08:51</c:v>
                </c:pt>
                <c:pt idx="63416">
                  <c:v>08:08:52</c:v>
                </c:pt>
                <c:pt idx="63417">
                  <c:v>08:08:53</c:v>
                </c:pt>
                <c:pt idx="63418">
                  <c:v>08:08:54</c:v>
                </c:pt>
                <c:pt idx="63419">
                  <c:v>08:08:55</c:v>
                </c:pt>
                <c:pt idx="63420">
                  <c:v>08:08:56</c:v>
                </c:pt>
                <c:pt idx="63421">
                  <c:v>08:08:57</c:v>
                </c:pt>
                <c:pt idx="63422">
                  <c:v>08:08:58</c:v>
                </c:pt>
                <c:pt idx="63423">
                  <c:v>08:08:59</c:v>
                </c:pt>
                <c:pt idx="63424">
                  <c:v>08:09:00</c:v>
                </c:pt>
                <c:pt idx="63425">
                  <c:v>08:09:01</c:v>
                </c:pt>
                <c:pt idx="63426">
                  <c:v>08:09:02</c:v>
                </c:pt>
                <c:pt idx="63427">
                  <c:v>08:09:03</c:v>
                </c:pt>
                <c:pt idx="63428">
                  <c:v>08:09:04</c:v>
                </c:pt>
                <c:pt idx="63429">
                  <c:v>08:09:05</c:v>
                </c:pt>
                <c:pt idx="63430">
                  <c:v>08:09:06</c:v>
                </c:pt>
                <c:pt idx="63431">
                  <c:v>08:09:07</c:v>
                </c:pt>
                <c:pt idx="63432">
                  <c:v>08:09:08</c:v>
                </c:pt>
                <c:pt idx="63433">
                  <c:v>08:09:09</c:v>
                </c:pt>
                <c:pt idx="63434">
                  <c:v>08:09:10</c:v>
                </c:pt>
                <c:pt idx="63435">
                  <c:v>08:09:11</c:v>
                </c:pt>
                <c:pt idx="63436">
                  <c:v>08:09:12</c:v>
                </c:pt>
                <c:pt idx="63437">
                  <c:v>08:09:13</c:v>
                </c:pt>
                <c:pt idx="63438">
                  <c:v>08:09:14</c:v>
                </c:pt>
                <c:pt idx="63439">
                  <c:v>08:09:15</c:v>
                </c:pt>
                <c:pt idx="63440">
                  <c:v>08:09:16</c:v>
                </c:pt>
                <c:pt idx="63441">
                  <c:v>08:09:17</c:v>
                </c:pt>
                <c:pt idx="63442">
                  <c:v>08:09:18</c:v>
                </c:pt>
                <c:pt idx="63443">
                  <c:v>08:09:19</c:v>
                </c:pt>
                <c:pt idx="63444">
                  <c:v>08:09:20</c:v>
                </c:pt>
                <c:pt idx="63445">
                  <c:v>08:09:21</c:v>
                </c:pt>
                <c:pt idx="63446">
                  <c:v>08:09:22</c:v>
                </c:pt>
                <c:pt idx="63447">
                  <c:v>08:09:23</c:v>
                </c:pt>
                <c:pt idx="63448">
                  <c:v>08:09:24</c:v>
                </c:pt>
                <c:pt idx="63449">
                  <c:v>08:09:25</c:v>
                </c:pt>
                <c:pt idx="63450">
                  <c:v>08:09:26</c:v>
                </c:pt>
                <c:pt idx="63451">
                  <c:v>08:09:27</c:v>
                </c:pt>
                <c:pt idx="63452">
                  <c:v>08:09:28</c:v>
                </c:pt>
                <c:pt idx="63453">
                  <c:v>08:09:29</c:v>
                </c:pt>
                <c:pt idx="63454">
                  <c:v>08:09:30</c:v>
                </c:pt>
                <c:pt idx="63455">
                  <c:v>08:09:31</c:v>
                </c:pt>
                <c:pt idx="63456">
                  <c:v>08:09:32</c:v>
                </c:pt>
                <c:pt idx="63457">
                  <c:v>08:09:33</c:v>
                </c:pt>
                <c:pt idx="63458">
                  <c:v>08:09:34</c:v>
                </c:pt>
                <c:pt idx="63459">
                  <c:v>08:09:35</c:v>
                </c:pt>
                <c:pt idx="63460">
                  <c:v>08:09:36</c:v>
                </c:pt>
                <c:pt idx="63461">
                  <c:v>08:09:37</c:v>
                </c:pt>
                <c:pt idx="63462">
                  <c:v>08:09:38</c:v>
                </c:pt>
                <c:pt idx="63463">
                  <c:v>08:09:39</c:v>
                </c:pt>
                <c:pt idx="63464">
                  <c:v>08:09:40</c:v>
                </c:pt>
                <c:pt idx="63465">
                  <c:v>08:09:41</c:v>
                </c:pt>
                <c:pt idx="63466">
                  <c:v>08:09:42</c:v>
                </c:pt>
                <c:pt idx="63467">
                  <c:v>08:09:43</c:v>
                </c:pt>
                <c:pt idx="63468">
                  <c:v>08:09:44</c:v>
                </c:pt>
                <c:pt idx="63469">
                  <c:v>08:09:45</c:v>
                </c:pt>
                <c:pt idx="63470">
                  <c:v>08:09:46</c:v>
                </c:pt>
                <c:pt idx="63471">
                  <c:v>08:09:47</c:v>
                </c:pt>
                <c:pt idx="63472">
                  <c:v>08:09:48</c:v>
                </c:pt>
                <c:pt idx="63473">
                  <c:v>08:09:49</c:v>
                </c:pt>
                <c:pt idx="63474">
                  <c:v>08:09:50</c:v>
                </c:pt>
                <c:pt idx="63475">
                  <c:v>08:09:51</c:v>
                </c:pt>
                <c:pt idx="63476">
                  <c:v>08:09:52</c:v>
                </c:pt>
                <c:pt idx="63477">
                  <c:v>08:09:53</c:v>
                </c:pt>
                <c:pt idx="63478">
                  <c:v>08:09:54</c:v>
                </c:pt>
                <c:pt idx="63479">
                  <c:v>08:09:55</c:v>
                </c:pt>
                <c:pt idx="63480">
                  <c:v>08:09:56</c:v>
                </c:pt>
                <c:pt idx="63481">
                  <c:v>08:09:57</c:v>
                </c:pt>
                <c:pt idx="63482">
                  <c:v>08:09:58</c:v>
                </c:pt>
                <c:pt idx="63483">
                  <c:v>08:09:59</c:v>
                </c:pt>
                <c:pt idx="63484">
                  <c:v>08:10:00</c:v>
                </c:pt>
                <c:pt idx="63485">
                  <c:v>08:10:01</c:v>
                </c:pt>
                <c:pt idx="63486">
                  <c:v>08:10:02</c:v>
                </c:pt>
                <c:pt idx="63487">
                  <c:v>08:10:03</c:v>
                </c:pt>
                <c:pt idx="63488">
                  <c:v>08:10:04</c:v>
                </c:pt>
                <c:pt idx="63489">
                  <c:v>08:10:05</c:v>
                </c:pt>
                <c:pt idx="63490">
                  <c:v>08:10:06</c:v>
                </c:pt>
                <c:pt idx="63491">
                  <c:v>08:10:07</c:v>
                </c:pt>
                <c:pt idx="63492">
                  <c:v>08:10:08</c:v>
                </c:pt>
                <c:pt idx="63493">
                  <c:v>08:10:09</c:v>
                </c:pt>
                <c:pt idx="63494">
                  <c:v>08:10:10</c:v>
                </c:pt>
                <c:pt idx="63495">
                  <c:v>08:10:11</c:v>
                </c:pt>
                <c:pt idx="63496">
                  <c:v>08:10:12</c:v>
                </c:pt>
                <c:pt idx="63497">
                  <c:v>08:10:13</c:v>
                </c:pt>
                <c:pt idx="63498">
                  <c:v>08:10:14</c:v>
                </c:pt>
                <c:pt idx="63499">
                  <c:v>08:10:15</c:v>
                </c:pt>
                <c:pt idx="63500">
                  <c:v>08:10:16</c:v>
                </c:pt>
                <c:pt idx="63501">
                  <c:v>08:10:17</c:v>
                </c:pt>
                <c:pt idx="63502">
                  <c:v>08:10:18</c:v>
                </c:pt>
                <c:pt idx="63503">
                  <c:v>08:10:19</c:v>
                </c:pt>
                <c:pt idx="63504">
                  <c:v>08:10:20</c:v>
                </c:pt>
                <c:pt idx="63505">
                  <c:v>08:10:21</c:v>
                </c:pt>
                <c:pt idx="63506">
                  <c:v>08:10:22</c:v>
                </c:pt>
                <c:pt idx="63507">
                  <c:v>08:10:23</c:v>
                </c:pt>
                <c:pt idx="63508">
                  <c:v>08:10:24</c:v>
                </c:pt>
                <c:pt idx="63509">
                  <c:v>08:10:25</c:v>
                </c:pt>
                <c:pt idx="63510">
                  <c:v>08:10:26</c:v>
                </c:pt>
                <c:pt idx="63511">
                  <c:v>08:10:27</c:v>
                </c:pt>
                <c:pt idx="63512">
                  <c:v>08:10:28</c:v>
                </c:pt>
                <c:pt idx="63513">
                  <c:v>08:10:29</c:v>
                </c:pt>
                <c:pt idx="63514">
                  <c:v>08:10:30</c:v>
                </c:pt>
                <c:pt idx="63515">
                  <c:v>08:10:31</c:v>
                </c:pt>
                <c:pt idx="63516">
                  <c:v>08:10:32</c:v>
                </c:pt>
                <c:pt idx="63517">
                  <c:v>08:10:33</c:v>
                </c:pt>
                <c:pt idx="63518">
                  <c:v>08:10:34</c:v>
                </c:pt>
                <c:pt idx="63519">
                  <c:v>08:10:35</c:v>
                </c:pt>
                <c:pt idx="63520">
                  <c:v>08:10:36</c:v>
                </c:pt>
                <c:pt idx="63521">
                  <c:v>08:10:37</c:v>
                </c:pt>
                <c:pt idx="63522">
                  <c:v>08:10:38</c:v>
                </c:pt>
                <c:pt idx="63523">
                  <c:v>08:10:39</c:v>
                </c:pt>
                <c:pt idx="63524">
                  <c:v>08:10:40</c:v>
                </c:pt>
                <c:pt idx="63525">
                  <c:v>08:10:41</c:v>
                </c:pt>
                <c:pt idx="63526">
                  <c:v>08:10:42</c:v>
                </c:pt>
                <c:pt idx="63527">
                  <c:v>08:10:43</c:v>
                </c:pt>
                <c:pt idx="63528">
                  <c:v>08:10:44</c:v>
                </c:pt>
                <c:pt idx="63529">
                  <c:v>08:10:45</c:v>
                </c:pt>
                <c:pt idx="63530">
                  <c:v>08:10:46</c:v>
                </c:pt>
                <c:pt idx="63531">
                  <c:v>08:10:47</c:v>
                </c:pt>
                <c:pt idx="63532">
                  <c:v>08:10:48</c:v>
                </c:pt>
                <c:pt idx="63533">
                  <c:v>08:10:49</c:v>
                </c:pt>
                <c:pt idx="63534">
                  <c:v>08:10:50</c:v>
                </c:pt>
                <c:pt idx="63535">
                  <c:v>08:10:51</c:v>
                </c:pt>
                <c:pt idx="63536">
                  <c:v>08:10:52</c:v>
                </c:pt>
                <c:pt idx="63537">
                  <c:v>08:10:53</c:v>
                </c:pt>
                <c:pt idx="63538">
                  <c:v>08:10:54</c:v>
                </c:pt>
                <c:pt idx="63539">
                  <c:v>08:10:55</c:v>
                </c:pt>
                <c:pt idx="63540">
                  <c:v>08:10:56</c:v>
                </c:pt>
                <c:pt idx="63541">
                  <c:v>08:10:57</c:v>
                </c:pt>
                <c:pt idx="63542">
                  <c:v>08:10:58</c:v>
                </c:pt>
                <c:pt idx="63543">
                  <c:v>08:10:59</c:v>
                </c:pt>
                <c:pt idx="63544">
                  <c:v>08:11:00</c:v>
                </c:pt>
                <c:pt idx="63545">
                  <c:v>08:11:01</c:v>
                </c:pt>
                <c:pt idx="63546">
                  <c:v>08:11:02</c:v>
                </c:pt>
                <c:pt idx="63547">
                  <c:v>08:11:03</c:v>
                </c:pt>
                <c:pt idx="63548">
                  <c:v>08:11:04</c:v>
                </c:pt>
                <c:pt idx="63549">
                  <c:v>08:11:05</c:v>
                </c:pt>
                <c:pt idx="63550">
                  <c:v>08:11:06</c:v>
                </c:pt>
                <c:pt idx="63551">
                  <c:v>08:11:07</c:v>
                </c:pt>
                <c:pt idx="63552">
                  <c:v>08:11:08</c:v>
                </c:pt>
                <c:pt idx="63553">
                  <c:v>08:11:09</c:v>
                </c:pt>
                <c:pt idx="63554">
                  <c:v>08:11:10</c:v>
                </c:pt>
                <c:pt idx="63555">
                  <c:v>08:11:11</c:v>
                </c:pt>
                <c:pt idx="63556">
                  <c:v>08:11:12</c:v>
                </c:pt>
                <c:pt idx="63557">
                  <c:v>08:11:13</c:v>
                </c:pt>
                <c:pt idx="63558">
                  <c:v>08:11:14</c:v>
                </c:pt>
                <c:pt idx="63559">
                  <c:v>08:11:15</c:v>
                </c:pt>
                <c:pt idx="63560">
                  <c:v>08:11:16</c:v>
                </c:pt>
                <c:pt idx="63561">
                  <c:v>08:11:17</c:v>
                </c:pt>
                <c:pt idx="63562">
                  <c:v>08:11:18</c:v>
                </c:pt>
                <c:pt idx="63563">
                  <c:v>08:11:19</c:v>
                </c:pt>
                <c:pt idx="63564">
                  <c:v>08:11:20</c:v>
                </c:pt>
                <c:pt idx="63565">
                  <c:v>08:11:21</c:v>
                </c:pt>
                <c:pt idx="63566">
                  <c:v>08:11:22</c:v>
                </c:pt>
                <c:pt idx="63567">
                  <c:v>08:11:23</c:v>
                </c:pt>
                <c:pt idx="63568">
                  <c:v>08:11:24</c:v>
                </c:pt>
                <c:pt idx="63569">
                  <c:v>08:11:25</c:v>
                </c:pt>
                <c:pt idx="63570">
                  <c:v>08:11:26</c:v>
                </c:pt>
                <c:pt idx="63571">
                  <c:v>08:11:27</c:v>
                </c:pt>
                <c:pt idx="63572">
                  <c:v>08:11:28</c:v>
                </c:pt>
                <c:pt idx="63573">
                  <c:v>08:11:29</c:v>
                </c:pt>
                <c:pt idx="63574">
                  <c:v>08:11:30</c:v>
                </c:pt>
                <c:pt idx="63575">
                  <c:v>08:11:31</c:v>
                </c:pt>
                <c:pt idx="63576">
                  <c:v>08:11:32</c:v>
                </c:pt>
                <c:pt idx="63577">
                  <c:v>08:11:33</c:v>
                </c:pt>
                <c:pt idx="63578">
                  <c:v>08:11:34</c:v>
                </c:pt>
                <c:pt idx="63579">
                  <c:v>08:11:35</c:v>
                </c:pt>
                <c:pt idx="63580">
                  <c:v>08:11:36</c:v>
                </c:pt>
                <c:pt idx="63581">
                  <c:v>08:11:37</c:v>
                </c:pt>
                <c:pt idx="63582">
                  <c:v>08:11:38</c:v>
                </c:pt>
                <c:pt idx="63583">
                  <c:v>08:11:39</c:v>
                </c:pt>
                <c:pt idx="63584">
                  <c:v>08:11:40</c:v>
                </c:pt>
                <c:pt idx="63585">
                  <c:v>08:11:41</c:v>
                </c:pt>
                <c:pt idx="63586">
                  <c:v>08:11:42</c:v>
                </c:pt>
                <c:pt idx="63587">
                  <c:v>08:11:43</c:v>
                </c:pt>
                <c:pt idx="63588">
                  <c:v>08:11:44</c:v>
                </c:pt>
                <c:pt idx="63589">
                  <c:v>08:11:45</c:v>
                </c:pt>
                <c:pt idx="63590">
                  <c:v>08:11:46</c:v>
                </c:pt>
                <c:pt idx="63591">
                  <c:v>08:11:47</c:v>
                </c:pt>
                <c:pt idx="63592">
                  <c:v>08:11:48</c:v>
                </c:pt>
                <c:pt idx="63593">
                  <c:v>08:11:49</c:v>
                </c:pt>
                <c:pt idx="63594">
                  <c:v>08:11:50</c:v>
                </c:pt>
                <c:pt idx="63595">
                  <c:v>08:11:51</c:v>
                </c:pt>
                <c:pt idx="63596">
                  <c:v>08:11:52</c:v>
                </c:pt>
                <c:pt idx="63597">
                  <c:v>08:11:53</c:v>
                </c:pt>
                <c:pt idx="63598">
                  <c:v>08:11:54</c:v>
                </c:pt>
                <c:pt idx="63599">
                  <c:v>08:11:55</c:v>
                </c:pt>
                <c:pt idx="63600">
                  <c:v>08:11:56</c:v>
                </c:pt>
                <c:pt idx="63601">
                  <c:v>08:11:57</c:v>
                </c:pt>
                <c:pt idx="63602">
                  <c:v>08:11:58</c:v>
                </c:pt>
                <c:pt idx="63603">
                  <c:v>08:11:59</c:v>
                </c:pt>
                <c:pt idx="63604">
                  <c:v>08:12:00</c:v>
                </c:pt>
                <c:pt idx="63605">
                  <c:v>08:12:01</c:v>
                </c:pt>
                <c:pt idx="63606">
                  <c:v>08:12:02</c:v>
                </c:pt>
                <c:pt idx="63607">
                  <c:v>08:12:03</c:v>
                </c:pt>
                <c:pt idx="63608">
                  <c:v>08:12:04</c:v>
                </c:pt>
                <c:pt idx="63609">
                  <c:v>08:12:05</c:v>
                </c:pt>
                <c:pt idx="63610">
                  <c:v>08:12:06</c:v>
                </c:pt>
                <c:pt idx="63611">
                  <c:v>08:12:07</c:v>
                </c:pt>
                <c:pt idx="63612">
                  <c:v>08:12:08</c:v>
                </c:pt>
                <c:pt idx="63613">
                  <c:v>08:12:09</c:v>
                </c:pt>
                <c:pt idx="63614">
                  <c:v>08:12:10</c:v>
                </c:pt>
                <c:pt idx="63615">
                  <c:v>08:12:11</c:v>
                </c:pt>
                <c:pt idx="63616">
                  <c:v>08:12:12</c:v>
                </c:pt>
                <c:pt idx="63617">
                  <c:v>08:12:13</c:v>
                </c:pt>
                <c:pt idx="63618">
                  <c:v>08:12:14</c:v>
                </c:pt>
                <c:pt idx="63619">
                  <c:v>08:12:15</c:v>
                </c:pt>
                <c:pt idx="63620">
                  <c:v>08:12:16</c:v>
                </c:pt>
                <c:pt idx="63621">
                  <c:v>08:12:17</c:v>
                </c:pt>
                <c:pt idx="63622">
                  <c:v>08:12:18</c:v>
                </c:pt>
                <c:pt idx="63623">
                  <c:v>08:12:19</c:v>
                </c:pt>
                <c:pt idx="63624">
                  <c:v>08:12:20</c:v>
                </c:pt>
                <c:pt idx="63625">
                  <c:v>08:12:21</c:v>
                </c:pt>
                <c:pt idx="63626">
                  <c:v>08:12:22</c:v>
                </c:pt>
                <c:pt idx="63627">
                  <c:v>08:12:23</c:v>
                </c:pt>
                <c:pt idx="63628">
                  <c:v>08:12:24</c:v>
                </c:pt>
                <c:pt idx="63629">
                  <c:v>08:12:25</c:v>
                </c:pt>
                <c:pt idx="63630">
                  <c:v>08:12:26</c:v>
                </c:pt>
                <c:pt idx="63631">
                  <c:v>08:12:27</c:v>
                </c:pt>
                <c:pt idx="63632">
                  <c:v>08:12:28</c:v>
                </c:pt>
                <c:pt idx="63633">
                  <c:v>08:12:29</c:v>
                </c:pt>
                <c:pt idx="63634">
                  <c:v>08:12:30</c:v>
                </c:pt>
                <c:pt idx="63635">
                  <c:v>08:12:31</c:v>
                </c:pt>
                <c:pt idx="63636">
                  <c:v>08:12:32</c:v>
                </c:pt>
                <c:pt idx="63637">
                  <c:v>08:12:33</c:v>
                </c:pt>
                <c:pt idx="63638">
                  <c:v>08:12:34</c:v>
                </c:pt>
                <c:pt idx="63639">
                  <c:v>08:12:35</c:v>
                </c:pt>
                <c:pt idx="63640">
                  <c:v>08:12:36</c:v>
                </c:pt>
                <c:pt idx="63641">
                  <c:v>08:12:37</c:v>
                </c:pt>
                <c:pt idx="63642">
                  <c:v>08:12:38</c:v>
                </c:pt>
                <c:pt idx="63643">
                  <c:v>08:12:39</c:v>
                </c:pt>
                <c:pt idx="63644">
                  <c:v>08:12:40</c:v>
                </c:pt>
                <c:pt idx="63645">
                  <c:v>08:12:41</c:v>
                </c:pt>
                <c:pt idx="63646">
                  <c:v>08:12:42</c:v>
                </c:pt>
                <c:pt idx="63647">
                  <c:v>08:12:43</c:v>
                </c:pt>
                <c:pt idx="63648">
                  <c:v>08:12:44</c:v>
                </c:pt>
                <c:pt idx="63649">
                  <c:v>08:12:45</c:v>
                </c:pt>
                <c:pt idx="63650">
                  <c:v>08:12:46</c:v>
                </c:pt>
                <c:pt idx="63651">
                  <c:v>08:12:47</c:v>
                </c:pt>
                <c:pt idx="63652">
                  <c:v>08:12:48</c:v>
                </c:pt>
                <c:pt idx="63653">
                  <c:v>08:12:49</c:v>
                </c:pt>
                <c:pt idx="63654">
                  <c:v>08:12:50</c:v>
                </c:pt>
                <c:pt idx="63655">
                  <c:v>08:12:51</c:v>
                </c:pt>
                <c:pt idx="63656">
                  <c:v>08:12:52</c:v>
                </c:pt>
                <c:pt idx="63657">
                  <c:v>08:12:53</c:v>
                </c:pt>
                <c:pt idx="63658">
                  <c:v>08:12:54</c:v>
                </c:pt>
                <c:pt idx="63659">
                  <c:v>08:12:55</c:v>
                </c:pt>
                <c:pt idx="63660">
                  <c:v>08:12:56</c:v>
                </c:pt>
                <c:pt idx="63661">
                  <c:v>08:12:57</c:v>
                </c:pt>
                <c:pt idx="63662">
                  <c:v>08:12:58</c:v>
                </c:pt>
                <c:pt idx="63663">
                  <c:v>08:12:59</c:v>
                </c:pt>
                <c:pt idx="63664">
                  <c:v>08:13:00</c:v>
                </c:pt>
                <c:pt idx="63665">
                  <c:v>08:13:01</c:v>
                </c:pt>
                <c:pt idx="63666">
                  <c:v>08:13:02</c:v>
                </c:pt>
                <c:pt idx="63667">
                  <c:v>08:13:03</c:v>
                </c:pt>
                <c:pt idx="63668">
                  <c:v>08:13:04</c:v>
                </c:pt>
                <c:pt idx="63669">
                  <c:v>08:13:05</c:v>
                </c:pt>
                <c:pt idx="63670">
                  <c:v>08:13:06</c:v>
                </c:pt>
                <c:pt idx="63671">
                  <c:v>08:13:07</c:v>
                </c:pt>
                <c:pt idx="63672">
                  <c:v>08:13:08</c:v>
                </c:pt>
                <c:pt idx="63673">
                  <c:v>08:13:09</c:v>
                </c:pt>
                <c:pt idx="63674">
                  <c:v>08:13:10</c:v>
                </c:pt>
                <c:pt idx="63675">
                  <c:v>08:13:11</c:v>
                </c:pt>
                <c:pt idx="63676">
                  <c:v>08:13:12</c:v>
                </c:pt>
                <c:pt idx="63677">
                  <c:v>08:13:13</c:v>
                </c:pt>
                <c:pt idx="63678">
                  <c:v>08:13:14</c:v>
                </c:pt>
                <c:pt idx="63679">
                  <c:v>08:13:15</c:v>
                </c:pt>
                <c:pt idx="63680">
                  <c:v>08:13:16</c:v>
                </c:pt>
                <c:pt idx="63681">
                  <c:v>08:13:17</c:v>
                </c:pt>
                <c:pt idx="63682">
                  <c:v>08:13:18</c:v>
                </c:pt>
                <c:pt idx="63683">
                  <c:v>08:13:19</c:v>
                </c:pt>
                <c:pt idx="63684">
                  <c:v>08:13:20</c:v>
                </c:pt>
                <c:pt idx="63685">
                  <c:v>08:13:21</c:v>
                </c:pt>
                <c:pt idx="63686">
                  <c:v>08:13:22</c:v>
                </c:pt>
                <c:pt idx="63687">
                  <c:v>08:13:23</c:v>
                </c:pt>
                <c:pt idx="63688">
                  <c:v>08:13:24</c:v>
                </c:pt>
                <c:pt idx="63689">
                  <c:v>08:13:25</c:v>
                </c:pt>
                <c:pt idx="63690">
                  <c:v>08:13:26</c:v>
                </c:pt>
                <c:pt idx="63691">
                  <c:v>08:13:27</c:v>
                </c:pt>
                <c:pt idx="63692">
                  <c:v>08:13:28</c:v>
                </c:pt>
                <c:pt idx="63693">
                  <c:v>08:13:29</c:v>
                </c:pt>
                <c:pt idx="63694">
                  <c:v>08:13:30</c:v>
                </c:pt>
                <c:pt idx="63695">
                  <c:v>08:13:31</c:v>
                </c:pt>
                <c:pt idx="63696">
                  <c:v>08:13:32</c:v>
                </c:pt>
                <c:pt idx="63697">
                  <c:v>08:13:33</c:v>
                </c:pt>
                <c:pt idx="63698">
                  <c:v>08:13:34</c:v>
                </c:pt>
                <c:pt idx="63699">
                  <c:v>08:13:35</c:v>
                </c:pt>
                <c:pt idx="63700">
                  <c:v>08:13:36</c:v>
                </c:pt>
                <c:pt idx="63701">
                  <c:v>08:13:37</c:v>
                </c:pt>
                <c:pt idx="63702">
                  <c:v>08:13:38</c:v>
                </c:pt>
                <c:pt idx="63703">
                  <c:v>08:13:39</c:v>
                </c:pt>
                <c:pt idx="63704">
                  <c:v>08:13:40</c:v>
                </c:pt>
                <c:pt idx="63705">
                  <c:v>08:13:41</c:v>
                </c:pt>
                <c:pt idx="63706">
                  <c:v>08:13:42</c:v>
                </c:pt>
                <c:pt idx="63707">
                  <c:v>08:13:43</c:v>
                </c:pt>
                <c:pt idx="63708">
                  <c:v>08:13:44</c:v>
                </c:pt>
                <c:pt idx="63709">
                  <c:v>08:13:45</c:v>
                </c:pt>
                <c:pt idx="63710">
                  <c:v>08:13:46</c:v>
                </c:pt>
                <c:pt idx="63711">
                  <c:v>08:13:47</c:v>
                </c:pt>
                <c:pt idx="63712">
                  <c:v>08:13:48</c:v>
                </c:pt>
                <c:pt idx="63713">
                  <c:v>08:13:49</c:v>
                </c:pt>
                <c:pt idx="63714">
                  <c:v>08:13:50</c:v>
                </c:pt>
                <c:pt idx="63715">
                  <c:v>08:13:51</c:v>
                </c:pt>
                <c:pt idx="63716">
                  <c:v>08:13:52</c:v>
                </c:pt>
                <c:pt idx="63717">
                  <c:v>08:13:53</c:v>
                </c:pt>
                <c:pt idx="63718">
                  <c:v>08:13:54</c:v>
                </c:pt>
                <c:pt idx="63719">
                  <c:v>08:13:55</c:v>
                </c:pt>
                <c:pt idx="63720">
                  <c:v>08:13:56</c:v>
                </c:pt>
                <c:pt idx="63721">
                  <c:v>08:13:57</c:v>
                </c:pt>
                <c:pt idx="63722">
                  <c:v>08:13:58</c:v>
                </c:pt>
                <c:pt idx="63723">
                  <c:v>08:13:59</c:v>
                </c:pt>
                <c:pt idx="63724">
                  <c:v>08:14:00</c:v>
                </c:pt>
                <c:pt idx="63725">
                  <c:v>08:14:01</c:v>
                </c:pt>
                <c:pt idx="63726">
                  <c:v>08:14:02</c:v>
                </c:pt>
                <c:pt idx="63727">
                  <c:v>08:14:03</c:v>
                </c:pt>
                <c:pt idx="63728">
                  <c:v>08:14:04</c:v>
                </c:pt>
                <c:pt idx="63729">
                  <c:v>08:14:05</c:v>
                </c:pt>
                <c:pt idx="63730">
                  <c:v>08:14:06</c:v>
                </c:pt>
                <c:pt idx="63731">
                  <c:v>08:14:07</c:v>
                </c:pt>
                <c:pt idx="63732">
                  <c:v>08:14:08</c:v>
                </c:pt>
                <c:pt idx="63733">
                  <c:v>08:14:09</c:v>
                </c:pt>
                <c:pt idx="63734">
                  <c:v>08:14:10</c:v>
                </c:pt>
                <c:pt idx="63735">
                  <c:v>08:14:11</c:v>
                </c:pt>
                <c:pt idx="63736">
                  <c:v>08:14:12</c:v>
                </c:pt>
                <c:pt idx="63737">
                  <c:v>08:14:13</c:v>
                </c:pt>
                <c:pt idx="63738">
                  <c:v>08:14:14</c:v>
                </c:pt>
                <c:pt idx="63739">
                  <c:v>08:14:15</c:v>
                </c:pt>
                <c:pt idx="63740">
                  <c:v>08:14:16</c:v>
                </c:pt>
                <c:pt idx="63741">
                  <c:v>08:14:17</c:v>
                </c:pt>
                <c:pt idx="63742">
                  <c:v>08:14:18</c:v>
                </c:pt>
                <c:pt idx="63743">
                  <c:v>08:14:19</c:v>
                </c:pt>
                <c:pt idx="63744">
                  <c:v>08:14:20</c:v>
                </c:pt>
                <c:pt idx="63745">
                  <c:v>08:14:21</c:v>
                </c:pt>
                <c:pt idx="63746">
                  <c:v>08:14:22</c:v>
                </c:pt>
                <c:pt idx="63747">
                  <c:v>08:14:23</c:v>
                </c:pt>
                <c:pt idx="63748">
                  <c:v>08:14:24</c:v>
                </c:pt>
                <c:pt idx="63749">
                  <c:v>08:14:25</c:v>
                </c:pt>
                <c:pt idx="63750">
                  <c:v>08:14:26</c:v>
                </c:pt>
                <c:pt idx="63751">
                  <c:v>08:14:27</c:v>
                </c:pt>
                <c:pt idx="63752">
                  <c:v>08:14:28</c:v>
                </c:pt>
                <c:pt idx="63753">
                  <c:v>08:14:29</c:v>
                </c:pt>
                <c:pt idx="63754">
                  <c:v>08:14:30</c:v>
                </c:pt>
                <c:pt idx="63755">
                  <c:v>08:14:31</c:v>
                </c:pt>
                <c:pt idx="63756">
                  <c:v>08:14:32</c:v>
                </c:pt>
                <c:pt idx="63757">
                  <c:v>08:14:33</c:v>
                </c:pt>
                <c:pt idx="63758">
                  <c:v>08:14:34</c:v>
                </c:pt>
                <c:pt idx="63759">
                  <c:v>08:14:35</c:v>
                </c:pt>
                <c:pt idx="63760">
                  <c:v>08:14:36</c:v>
                </c:pt>
                <c:pt idx="63761">
                  <c:v>08:14:37</c:v>
                </c:pt>
                <c:pt idx="63762">
                  <c:v>08:14:38</c:v>
                </c:pt>
                <c:pt idx="63763">
                  <c:v>08:14:39</c:v>
                </c:pt>
                <c:pt idx="63764">
                  <c:v>08:14:40</c:v>
                </c:pt>
                <c:pt idx="63765">
                  <c:v>08:14:41</c:v>
                </c:pt>
                <c:pt idx="63766">
                  <c:v>08:14:42</c:v>
                </c:pt>
                <c:pt idx="63767">
                  <c:v>08:14:43</c:v>
                </c:pt>
                <c:pt idx="63768">
                  <c:v>08:14:44</c:v>
                </c:pt>
                <c:pt idx="63769">
                  <c:v>08:14:45</c:v>
                </c:pt>
                <c:pt idx="63770">
                  <c:v>08:14:46</c:v>
                </c:pt>
                <c:pt idx="63771">
                  <c:v>08:14:47</c:v>
                </c:pt>
                <c:pt idx="63772">
                  <c:v>08:14:48</c:v>
                </c:pt>
                <c:pt idx="63773">
                  <c:v>08:14:49</c:v>
                </c:pt>
                <c:pt idx="63774">
                  <c:v>08:14:50</c:v>
                </c:pt>
                <c:pt idx="63775">
                  <c:v>08:14:51</c:v>
                </c:pt>
                <c:pt idx="63776">
                  <c:v>08:14:52</c:v>
                </c:pt>
                <c:pt idx="63777">
                  <c:v>08:14:53</c:v>
                </c:pt>
                <c:pt idx="63778">
                  <c:v>08:14:54</c:v>
                </c:pt>
                <c:pt idx="63779">
                  <c:v>08:14:55</c:v>
                </c:pt>
                <c:pt idx="63780">
                  <c:v>08:14:56</c:v>
                </c:pt>
                <c:pt idx="63781">
                  <c:v>08:14:57</c:v>
                </c:pt>
                <c:pt idx="63782">
                  <c:v>08:14:58</c:v>
                </c:pt>
                <c:pt idx="63783">
                  <c:v>08:14:59</c:v>
                </c:pt>
                <c:pt idx="63784">
                  <c:v>08:15:00</c:v>
                </c:pt>
                <c:pt idx="63785">
                  <c:v>08:15:01</c:v>
                </c:pt>
                <c:pt idx="63786">
                  <c:v>08:15:02</c:v>
                </c:pt>
                <c:pt idx="63787">
                  <c:v>08:15:03</c:v>
                </c:pt>
                <c:pt idx="63788">
                  <c:v>08:15:04</c:v>
                </c:pt>
                <c:pt idx="63789">
                  <c:v>08:15:05</c:v>
                </c:pt>
                <c:pt idx="63790">
                  <c:v>08:15:06</c:v>
                </c:pt>
                <c:pt idx="63791">
                  <c:v>08:15:07</c:v>
                </c:pt>
                <c:pt idx="63792">
                  <c:v>08:15:08</c:v>
                </c:pt>
                <c:pt idx="63793">
                  <c:v>08:15:09</c:v>
                </c:pt>
                <c:pt idx="63794">
                  <c:v>08:15:10</c:v>
                </c:pt>
                <c:pt idx="63795">
                  <c:v>08:15:11</c:v>
                </c:pt>
                <c:pt idx="63796">
                  <c:v>08:15:12</c:v>
                </c:pt>
                <c:pt idx="63797">
                  <c:v>08:15:13</c:v>
                </c:pt>
                <c:pt idx="63798">
                  <c:v>08:15:14</c:v>
                </c:pt>
                <c:pt idx="63799">
                  <c:v>08:15:15</c:v>
                </c:pt>
                <c:pt idx="63800">
                  <c:v>08:15:16</c:v>
                </c:pt>
                <c:pt idx="63801">
                  <c:v>08:15:17</c:v>
                </c:pt>
                <c:pt idx="63802">
                  <c:v>08:15:18</c:v>
                </c:pt>
                <c:pt idx="63803">
                  <c:v>08:15:19</c:v>
                </c:pt>
                <c:pt idx="63804">
                  <c:v>08:15:20</c:v>
                </c:pt>
                <c:pt idx="63805">
                  <c:v>08:15:21</c:v>
                </c:pt>
                <c:pt idx="63806">
                  <c:v>08:15:22</c:v>
                </c:pt>
                <c:pt idx="63807">
                  <c:v>08:15:23</c:v>
                </c:pt>
                <c:pt idx="63808">
                  <c:v>08:15:24</c:v>
                </c:pt>
                <c:pt idx="63809">
                  <c:v>08:15:25</c:v>
                </c:pt>
                <c:pt idx="63810">
                  <c:v>08:15:26</c:v>
                </c:pt>
                <c:pt idx="63811">
                  <c:v>08:15:27</c:v>
                </c:pt>
                <c:pt idx="63812">
                  <c:v>08:15:28</c:v>
                </c:pt>
                <c:pt idx="63813">
                  <c:v>08:15:29</c:v>
                </c:pt>
                <c:pt idx="63814">
                  <c:v>08:15:30</c:v>
                </c:pt>
                <c:pt idx="63815">
                  <c:v>08:15:31</c:v>
                </c:pt>
                <c:pt idx="63816">
                  <c:v>08:15:32</c:v>
                </c:pt>
                <c:pt idx="63817">
                  <c:v>08:15:33</c:v>
                </c:pt>
                <c:pt idx="63818">
                  <c:v>08:15:34</c:v>
                </c:pt>
                <c:pt idx="63819">
                  <c:v>08:15:35</c:v>
                </c:pt>
                <c:pt idx="63820">
                  <c:v>08:15:36</c:v>
                </c:pt>
                <c:pt idx="63821">
                  <c:v>08:15:37</c:v>
                </c:pt>
                <c:pt idx="63822">
                  <c:v>08:15:38</c:v>
                </c:pt>
                <c:pt idx="63823">
                  <c:v>08:15:39</c:v>
                </c:pt>
                <c:pt idx="63824">
                  <c:v>08:15:40</c:v>
                </c:pt>
                <c:pt idx="63825">
                  <c:v>08:15:41</c:v>
                </c:pt>
                <c:pt idx="63826">
                  <c:v>08:15:42</c:v>
                </c:pt>
                <c:pt idx="63827">
                  <c:v>08:15:43</c:v>
                </c:pt>
                <c:pt idx="63828">
                  <c:v>08:15:44</c:v>
                </c:pt>
                <c:pt idx="63829">
                  <c:v>08:15:45</c:v>
                </c:pt>
                <c:pt idx="63830">
                  <c:v>08:15:46</c:v>
                </c:pt>
                <c:pt idx="63831">
                  <c:v>08:15:47</c:v>
                </c:pt>
                <c:pt idx="63832">
                  <c:v>08:15:48</c:v>
                </c:pt>
                <c:pt idx="63833">
                  <c:v>08:15:49</c:v>
                </c:pt>
                <c:pt idx="63834">
                  <c:v>08:15:50</c:v>
                </c:pt>
                <c:pt idx="63835">
                  <c:v>08:15:51</c:v>
                </c:pt>
                <c:pt idx="63836">
                  <c:v>08:15:52</c:v>
                </c:pt>
                <c:pt idx="63837">
                  <c:v>08:15:53</c:v>
                </c:pt>
                <c:pt idx="63838">
                  <c:v>08:15:54</c:v>
                </c:pt>
                <c:pt idx="63839">
                  <c:v>08:15:55</c:v>
                </c:pt>
                <c:pt idx="63840">
                  <c:v>08:15:56</c:v>
                </c:pt>
                <c:pt idx="63841">
                  <c:v>08:15:57</c:v>
                </c:pt>
                <c:pt idx="63842">
                  <c:v>08:15:58</c:v>
                </c:pt>
                <c:pt idx="63843">
                  <c:v>08:15:59</c:v>
                </c:pt>
                <c:pt idx="63844">
                  <c:v>08:16:00</c:v>
                </c:pt>
                <c:pt idx="63845">
                  <c:v>08:16:01</c:v>
                </c:pt>
                <c:pt idx="63846">
                  <c:v>08:16:02</c:v>
                </c:pt>
                <c:pt idx="63847">
                  <c:v>08:16:03</c:v>
                </c:pt>
                <c:pt idx="63848">
                  <c:v>08:16:04</c:v>
                </c:pt>
                <c:pt idx="63849">
                  <c:v>08:16:05</c:v>
                </c:pt>
                <c:pt idx="63850">
                  <c:v>08:16:06</c:v>
                </c:pt>
                <c:pt idx="63851">
                  <c:v>08:16:07</c:v>
                </c:pt>
                <c:pt idx="63852">
                  <c:v>08:16:08</c:v>
                </c:pt>
                <c:pt idx="63853">
                  <c:v>08:16:09</c:v>
                </c:pt>
                <c:pt idx="63854">
                  <c:v>08:16:10</c:v>
                </c:pt>
                <c:pt idx="63855">
                  <c:v>08:16:11</c:v>
                </c:pt>
                <c:pt idx="63856">
                  <c:v>08:16:12</c:v>
                </c:pt>
                <c:pt idx="63857">
                  <c:v>08:16:13</c:v>
                </c:pt>
                <c:pt idx="63858">
                  <c:v>08:16:14</c:v>
                </c:pt>
                <c:pt idx="63859">
                  <c:v>08:16:15</c:v>
                </c:pt>
                <c:pt idx="63860">
                  <c:v>08:16:16</c:v>
                </c:pt>
                <c:pt idx="63861">
                  <c:v>08:16:17</c:v>
                </c:pt>
                <c:pt idx="63862">
                  <c:v>08:16:18</c:v>
                </c:pt>
                <c:pt idx="63863">
                  <c:v>08:16:19</c:v>
                </c:pt>
                <c:pt idx="63864">
                  <c:v>08:16:20</c:v>
                </c:pt>
                <c:pt idx="63865">
                  <c:v>08:16:21</c:v>
                </c:pt>
                <c:pt idx="63866">
                  <c:v>08:16:22</c:v>
                </c:pt>
                <c:pt idx="63867">
                  <c:v>08:16:23</c:v>
                </c:pt>
                <c:pt idx="63868">
                  <c:v>08:16:24</c:v>
                </c:pt>
                <c:pt idx="63869">
                  <c:v>08:16:25</c:v>
                </c:pt>
                <c:pt idx="63870">
                  <c:v>08:16:26</c:v>
                </c:pt>
                <c:pt idx="63871">
                  <c:v>08:16:27</c:v>
                </c:pt>
                <c:pt idx="63872">
                  <c:v>08:16:28</c:v>
                </c:pt>
                <c:pt idx="63873">
                  <c:v>08:16:29</c:v>
                </c:pt>
                <c:pt idx="63874">
                  <c:v>08:16:30</c:v>
                </c:pt>
                <c:pt idx="63875">
                  <c:v>08:16:31</c:v>
                </c:pt>
                <c:pt idx="63876">
                  <c:v>08:16:32</c:v>
                </c:pt>
                <c:pt idx="63877">
                  <c:v>08:16:33</c:v>
                </c:pt>
                <c:pt idx="63878">
                  <c:v>08:16:34</c:v>
                </c:pt>
                <c:pt idx="63879">
                  <c:v>08:16:35</c:v>
                </c:pt>
                <c:pt idx="63880">
                  <c:v>08:16:36</c:v>
                </c:pt>
                <c:pt idx="63881">
                  <c:v>08:16:37</c:v>
                </c:pt>
                <c:pt idx="63882">
                  <c:v>08:16:38</c:v>
                </c:pt>
                <c:pt idx="63883">
                  <c:v>08:16:39</c:v>
                </c:pt>
                <c:pt idx="63884">
                  <c:v>08:16:40</c:v>
                </c:pt>
                <c:pt idx="63885">
                  <c:v>08:16:41</c:v>
                </c:pt>
                <c:pt idx="63886">
                  <c:v>08:16:42</c:v>
                </c:pt>
                <c:pt idx="63887">
                  <c:v>08:16:43</c:v>
                </c:pt>
                <c:pt idx="63888">
                  <c:v>08:16:44</c:v>
                </c:pt>
                <c:pt idx="63889">
                  <c:v>08:16:45</c:v>
                </c:pt>
                <c:pt idx="63890">
                  <c:v>08:16:46</c:v>
                </c:pt>
                <c:pt idx="63891">
                  <c:v>08:16:47</c:v>
                </c:pt>
                <c:pt idx="63892">
                  <c:v>08:16:48</c:v>
                </c:pt>
                <c:pt idx="63893">
                  <c:v>08:16:49</c:v>
                </c:pt>
                <c:pt idx="63894">
                  <c:v>08:16:50</c:v>
                </c:pt>
                <c:pt idx="63895">
                  <c:v>08:16:51</c:v>
                </c:pt>
                <c:pt idx="63896">
                  <c:v>08:16:52</c:v>
                </c:pt>
                <c:pt idx="63897">
                  <c:v>08:16:53</c:v>
                </c:pt>
                <c:pt idx="63898">
                  <c:v>08:16:54</c:v>
                </c:pt>
                <c:pt idx="63899">
                  <c:v>08:16:55</c:v>
                </c:pt>
                <c:pt idx="63900">
                  <c:v>08:16:56</c:v>
                </c:pt>
                <c:pt idx="63901">
                  <c:v>08:16:57</c:v>
                </c:pt>
                <c:pt idx="63902">
                  <c:v>08:16:58</c:v>
                </c:pt>
                <c:pt idx="63903">
                  <c:v>08:16:59</c:v>
                </c:pt>
                <c:pt idx="63904">
                  <c:v>08:17:00</c:v>
                </c:pt>
                <c:pt idx="63905">
                  <c:v>08:17:01</c:v>
                </c:pt>
                <c:pt idx="63906">
                  <c:v>08:17:02</c:v>
                </c:pt>
                <c:pt idx="63907">
                  <c:v>08:17:03</c:v>
                </c:pt>
                <c:pt idx="63908">
                  <c:v>08:17:04</c:v>
                </c:pt>
                <c:pt idx="63909">
                  <c:v>08:17:05</c:v>
                </c:pt>
                <c:pt idx="63910">
                  <c:v>08:17:06</c:v>
                </c:pt>
                <c:pt idx="63911">
                  <c:v>08:17:07</c:v>
                </c:pt>
                <c:pt idx="63912">
                  <c:v>08:17:08</c:v>
                </c:pt>
                <c:pt idx="63913">
                  <c:v>08:17:09</c:v>
                </c:pt>
                <c:pt idx="63914">
                  <c:v>08:17:10</c:v>
                </c:pt>
                <c:pt idx="63915">
                  <c:v>08:17:11</c:v>
                </c:pt>
                <c:pt idx="63916">
                  <c:v>08:17:12</c:v>
                </c:pt>
                <c:pt idx="63917">
                  <c:v>08:17:13</c:v>
                </c:pt>
                <c:pt idx="63918">
                  <c:v>08:17:14</c:v>
                </c:pt>
                <c:pt idx="63919">
                  <c:v>08:17:15</c:v>
                </c:pt>
                <c:pt idx="63920">
                  <c:v>08:17:16</c:v>
                </c:pt>
                <c:pt idx="63921">
                  <c:v>08:17:17</c:v>
                </c:pt>
                <c:pt idx="63922">
                  <c:v>08:17:18</c:v>
                </c:pt>
                <c:pt idx="63923">
                  <c:v>08:17:19</c:v>
                </c:pt>
                <c:pt idx="63924">
                  <c:v>08:17:20</c:v>
                </c:pt>
                <c:pt idx="63925">
                  <c:v>08:17:21</c:v>
                </c:pt>
                <c:pt idx="63926">
                  <c:v>08:17:22</c:v>
                </c:pt>
                <c:pt idx="63927">
                  <c:v>08:17:23</c:v>
                </c:pt>
                <c:pt idx="63928">
                  <c:v>08:17:24</c:v>
                </c:pt>
                <c:pt idx="63929">
                  <c:v>08:17:25</c:v>
                </c:pt>
                <c:pt idx="63930">
                  <c:v>08:17:26</c:v>
                </c:pt>
                <c:pt idx="63931">
                  <c:v>08:17:27</c:v>
                </c:pt>
                <c:pt idx="63932">
                  <c:v>08:17:28</c:v>
                </c:pt>
                <c:pt idx="63933">
                  <c:v>08:17:29</c:v>
                </c:pt>
                <c:pt idx="63934">
                  <c:v>08:17:30</c:v>
                </c:pt>
                <c:pt idx="63935">
                  <c:v>08:17:31</c:v>
                </c:pt>
                <c:pt idx="63936">
                  <c:v>08:17:32</c:v>
                </c:pt>
                <c:pt idx="63937">
                  <c:v>08:17:33</c:v>
                </c:pt>
                <c:pt idx="63938">
                  <c:v>08:17:34</c:v>
                </c:pt>
                <c:pt idx="63939">
                  <c:v>08:17:35</c:v>
                </c:pt>
                <c:pt idx="63940">
                  <c:v>08:17:36</c:v>
                </c:pt>
                <c:pt idx="63941">
                  <c:v>08:17:37</c:v>
                </c:pt>
                <c:pt idx="63942">
                  <c:v>08:17:38</c:v>
                </c:pt>
                <c:pt idx="63943">
                  <c:v>08:17:39</c:v>
                </c:pt>
                <c:pt idx="63944">
                  <c:v>08:17:40</c:v>
                </c:pt>
                <c:pt idx="63945">
                  <c:v>08:17:41</c:v>
                </c:pt>
                <c:pt idx="63946">
                  <c:v>08:17:42</c:v>
                </c:pt>
                <c:pt idx="63947">
                  <c:v>08:17:43</c:v>
                </c:pt>
                <c:pt idx="63948">
                  <c:v>08:17:44</c:v>
                </c:pt>
                <c:pt idx="63949">
                  <c:v>08:17:45</c:v>
                </c:pt>
                <c:pt idx="63950">
                  <c:v>08:17:46</c:v>
                </c:pt>
                <c:pt idx="63951">
                  <c:v>08:17:47</c:v>
                </c:pt>
                <c:pt idx="63952">
                  <c:v>08:17:48</c:v>
                </c:pt>
                <c:pt idx="63953">
                  <c:v>08:17:49</c:v>
                </c:pt>
                <c:pt idx="63954">
                  <c:v>08:17:50</c:v>
                </c:pt>
                <c:pt idx="63955">
                  <c:v>08:17:51</c:v>
                </c:pt>
                <c:pt idx="63956">
                  <c:v>08:17:52</c:v>
                </c:pt>
                <c:pt idx="63957">
                  <c:v>08:17:53</c:v>
                </c:pt>
                <c:pt idx="63958">
                  <c:v>08:17:54</c:v>
                </c:pt>
                <c:pt idx="63959">
                  <c:v>08:17:55</c:v>
                </c:pt>
                <c:pt idx="63960">
                  <c:v>08:17:56</c:v>
                </c:pt>
                <c:pt idx="63961">
                  <c:v>08:17:57</c:v>
                </c:pt>
                <c:pt idx="63962">
                  <c:v>08:17:58</c:v>
                </c:pt>
                <c:pt idx="63963">
                  <c:v>08:17:59</c:v>
                </c:pt>
                <c:pt idx="63964">
                  <c:v>08:18:00</c:v>
                </c:pt>
                <c:pt idx="63965">
                  <c:v>08:18:01</c:v>
                </c:pt>
                <c:pt idx="63966">
                  <c:v>08:18:02</c:v>
                </c:pt>
                <c:pt idx="63967">
                  <c:v>08:18:03</c:v>
                </c:pt>
                <c:pt idx="63968">
                  <c:v>08:18:04</c:v>
                </c:pt>
                <c:pt idx="63969">
                  <c:v>08:18:05</c:v>
                </c:pt>
                <c:pt idx="63970">
                  <c:v>08:18:06</c:v>
                </c:pt>
                <c:pt idx="63971">
                  <c:v>08:18:07</c:v>
                </c:pt>
                <c:pt idx="63972">
                  <c:v>08:18:08</c:v>
                </c:pt>
                <c:pt idx="63973">
                  <c:v>08:18:09</c:v>
                </c:pt>
                <c:pt idx="63974">
                  <c:v>08:18:10</c:v>
                </c:pt>
                <c:pt idx="63975">
                  <c:v>08:18:11</c:v>
                </c:pt>
                <c:pt idx="63976">
                  <c:v>08:18:12</c:v>
                </c:pt>
                <c:pt idx="63977">
                  <c:v>08:18:13</c:v>
                </c:pt>
                <c:pt idx="63978">
                  <c:v>08:18:14</c:v>
                </c:pt>
                <c:pt idx="63979">
                  <c:v>08:18:15</c:v>
                </c:pt>
                <c:pt idx="63980">
                  <c:v>08:18:16</c:v>
                </c:pt>
                <c:pt idx="63981">
                  <c:v>08:18:17</c:v>
                </c:pt>
                <c:pt idx="63982">
                  <c:v>08:18:18</c:v>
                </c:pt>
                <c:pt idx="63983">
                  <c:v>08:18:19</c:v>
                </c:pt>
                <c:pt idx="63984">
                  <c:v>08:18:20</c:v>
                </c:pt>
                <c:pt idx="63985">
                  <c:v>08:18:21</c:v>
                </c:pt>
                <c:pt idx="63986">
                  <c:v>08:18:22</c:v>
                </c:pt>
                <c:pt idx="63987">
                  <c:v>08:18:23</c:v>
                </c:pt>
                <c:pt idx="63988">
                  <c:v>08:18:24</c:v>
                </c:pt>
                <c:pt idx="63989">
                  <c:v>08:18:25</c:v>
                </c:pt>
                <c:pt idx="63990">
                  <c:v>08:18:26</c:v>
                </c:pt>
                <c:pt idx="63991">
                  <c:v>08:18:27</c:v>
                </c:pt>
                <c:pt idx="63992">
                  <c:v>08:18:28</c:v>
                </c:pt>
                <c:pt idx="63993">
                  <c:v>08:18:29</c:v>
                </c:pt>
                <c:pt idx="63994">
                  <c:v>08:18:30</c:v>
                </c:pt>
                <c:pt idx="63995">
                  <c:v>08:18:31</c:v>
                </c:pt>
                <c:pt idx="63996">
                  <c:v>08:18:32</c:v>
                </c:pt>
                <c:pt idx="63997">
                  <c:v>08:18:33</c:v>
                </c:pt>
                <c:pt idx="63998">
                  <c:v>08:18:34</c:v>
                </c:pt>
                <c:pt idx="63999">
                  <c:v>08:18:35</c:v>
                </c:pt>
                <c:pt idx="64000">
                  <c:v>08:18:36</c:v>
                </c:pt>
                <c:pt idx="64001">
                  <c:v>08:18:37</c:v>
                </c:pt>
                <c:pt idx="64002">
                  <c:v>08:18:38</c:v>
                </c:pt>
                <c:pt idx="64003">
                  <c:v>08:18:39</c:v>
                </c:pt>
                <c:pt idx="64004">
                  <c:v>08:18:40</c:v>
                </c:pt>
                <c:pt idx="64005">
                  <c:v>08:18:41</c:v>
                </c:pt>
                <c:pt idx="64006">
                  <c:v>08:18:42</c:v>
                </c:pt>
                <c:pt idx="64007">
                  <c:v>08:18:43</c:v>
                </c:pt>
                <c:pt idx="64008">
                  <c:v>08:18:44</c:v>
                </c:pt>
                <c:pt idx="64009">
                  <c:v>08:18:45</c:v>
                </c:pt>
                <c:pt idx="64010">
                  <c:v>08:18:46</c:v>
                </c:pt>
                <c:pt idx="64011">
                  <c:v>08:18:47</c:v>
                </c:pt>
                <c:pt idx="64012">
                  <c:v>08:18:48</c:v>
                </c:pt>
                <c:pt idx="64013">
                  <c:v>08:18:49</c:v>
                </c:pt>
                <c:pt idx="64014">
                  <c:v>08:18:50</c:v>
                </c:pt>
                <c:pt idx="64015">
                  <c:v>08:18:51</c:v>
                </c:pt>
                <c:pt idx="64016">
                  <c:v>08:18:52</c:v>
                </c:pt>
                <c:pt idx="64017">
                  <c:v>08:18:53</c:v>
                </c:pt>
                <c:pt idx="64018">
                  <c:v>08:18:54</c:v>
                </c:pt>
                <c:pt idx="64019">
                  <c:v>08:18:55</c:v>
                </c:pt>
                <c:pt idx="64020">
                  <c:v>08:18:56</c:v>
                </c:pt>
                <c:pt idx="64021">
                  <c:v>08:18:57</c:v>
                </c:pt>
                <c:pt idx="64022">
                  <c:v>08:18:58</c:v>
                </c:pt>
                <c:pt idx="64023">
                  <c:v>08:18:59</c:v>
                </c:pt>
                <c:pt idx="64024">
                  <c:v>08:19:00</c:v>
                </c:pt>
                <c:pt idx="64025">
                  <c:v>08:19:01</c:v>
                </c:pt>
                <c:pt idx="64026">
                  <c:v>08:19:02</c:v>
                </c:pt>
                <c:pt idx="64027">
                  <c:v>08:19:03</c:v>
                </c:pt>
                <c:pt idx="64028">
                  <c:v>08:19:04</c:v>
                </c:pt>
                <c:pt idx="64029">
                  <c:v>08:19:05</c:v>
                </c:pt>
                <c:pt idx="64030">
                  <c:v>08:19:06</c:v>
                </c:pt>
                <c:pt idx="64031">
                  <c:v>08:19:07</c:v>
                </c:pt>
                <c:pt idx="64032">
                  <c:v>08:19:08</c:v>
                </c:pt>
                <c:pt idx="64033">
                  <c:v>08:19:09</c:v>
                </c:pt>
                <c:pt idx="64034">
                  <c:v>08:19:10</c:v>
                </c:pt>
                <c:pt idx="64035">
                  <c:v>08:19:11</c:v>
                </c:pt>
                <c:pt idx="64036">
                  <c:v>08:19:12</c:v>
                </c:pt>
                <c:pt idx="64037">
                  <c:v>08:19:13</c:v>
                </c:pt>
                <c:pt idx="64038">
                  <c:v>08:19:14</c:v>
                </c:pt>
                <c:pt idx="64039">
                  <c:v>08:19:15</c:v>
                </c:pt>
                <c:pt idx="64040">
                  <c:v>08:19:16</c:v>
                </c:pt>
                <c:pt idx="64041">
                  <c:v>08:19:17</c:v>
                </c:pt>
                <c:pt idx="64042">
                  <c:v>08:19:18</c:v>
                </c:pt>
                <c:pt idx="64043">
                  <c:v>08:19:19</c:v>
                </c:pt>
                <c:pt idx="64044">
                  <c:v>08:19:20</c:v>
                </c:pt>
                <c:pt idx="64045">
                  <c:v>08:19:21</c:v>
                </c:pt>
                <c:pt idx="64046">
                  <c:v>08:19:22</c:v>
                </c:pt>
                <c:pt idx="64047">
                  <c:v>08:19:23</c:v>
                </c:pt>
                <c:pt idx="64048">
                  <c:v>08:19:24</c:v>
                </c:pt>
                <c:pt idx="64049">
                  <c:v>08:19:25</c:v>
                </c:pt>
                <c:pt idx="64050">
                  <c:v>08:19:26</c:v>
                </c:pt>
                <c:pt idx="64051">
                  <c:v>08:19:27</c:v>
                </c:pt>
                <c:pt idx="64052">
                  <c:v>08:19:28</c:v>
                </c:pt>
                <c:pt idx="64053">
                  <c:v>08:19:29</c:v>
                </c:pt>
                <c:pt idx="64054">
                  <c:v>08:19:30</c:v>
                </c:pt>
                <c:pt idx="64055">
                  <c:v>08:19:31</c:v>
                </c:pt>
                <c:pt idx="64056">
                  <c:v>08:19:32</c:v>
                </c:pt>
                <c:pt idx="64057">
                  <c:v>08:19:33</c:v>
                </c:pt>
                <c:pt idx="64058">
                  <c:v>08:19:34</c:v>
                </c:pt>
                <c:pt idx="64059">
                  <c:v>08:19:35</c:v>
                </c:pt>
                <c:pt idx="64060">
                  <c:v>08:19:36</c:v>
                </c:pt>
                <c:pt idx="64061">
                  <c:v>08:19:37</c:v>
                </c:pt>
                <c:pt idx="64062">
                  <c:v>08:19:38</c:v>
                </c:pt>
                <c:pt idx="64063">
                  <c:v>08:19:39</c:v>
                </c:pt>
                <c:pt idx="64064">
                  <c:v>08:19:40</c:v>
                </c:pt>
                <c:pt idx="64065">
                  <c:v>08:19:41</c:v>
                </c:pt>
                <c:pt idx="64066">
                  <c:v>08:19:42</c:v>
                </c:pt>
                <c:pt idx="64067">
                  <c:v>08:19:43</c:v>
                </c:pt>
                <c:pt idx="64068">
                  <c:v>08:19:44</c:v>
                </c:pt>
                <c:pt idx="64069">
                  <c:v>08:19:45</c:v>
                </c:pt>
                <c:pt idx="64070">
                  <c:v>08:19:46</c:v>
                </c:pt>
                <c:pt idx="64071">
                  <c:v>08:19:47</c:v>
                </c:pt>
                <c:pt idx="64072">
                  <c:v>08:19:48</c:v>
                </c:pt>
                <c:pt idx="64073">
                  <c:v>08:19:49</c:v>
                </c:pt>
                <c:pt idx="64074">
                  <c:v>08:19:50</c:v>
                </c:pt>
                <c:pt idx="64075">
                  <c:v>08:19:51</c:v>
                </c:pt>
                <c:pt idx="64076">
                  <c:v>08:19:52</c:v>
                </c:pt>
                <c:pt idx="64077">
                  <c:v>08:19:53</c:v>
                </c:pt>
                <c:pt idx="64078">
                  <c:v>08:19:54</c:v>
                </c:pt>
                <c:pt idx="64079">
                  <c:v>08:19:55</c:v>
                </c:pt>
                <c:pt idx="64080">
                  <c:v>08:19:56</c:v>
                </c:pt>
                <c:pt idx="64081">
                  <c:v>08:19:57</c:v>
                </c:pt>
                <c:pt idx="64082">
                  <c:v>08:19:58</c:v>
                </c:pt>
                <c:pt idx="64083">
                  <c:v>08:19:59</c:v>
                </c:pt>
                <c:pt idx="64084">
                  <c:v>08:20:00</c:v>
                </c:pt>
                <c:pt idx="64085">
                  <c:v>08:20:01</c:v>
                </c:pt>
                <c:pt idx="64086">
                  <c:v>08:20:02</c:v>
                </c:pt>
                <c:pt idx="64087">
                  <c:v>08:20:03</c:v>
                </c:pt>
                <c:pt idx="64088">
                  <c:v>08:20:04</c:v>
                </c:pt>
                <c:pt idx="64089">
                  <c:v>08:20:05</c:v>
                </c:pt>
                <c:pt idx="64090">
                  <c:v>08:20:06</c:v>
                </c:pt>
                <c:pt idx="64091">
                  <c:v>08:20:07</c:v>
                </c:pt>
                <c:pt idx="64092">
                  <c:v>08:20:08</c:v>
                </c:pt>
                <c:pt idx="64093">
                  <c:v>08:20:09</c:v>
                </c:pt>
                <c:pt idx="64094">
                  <c:v>08:20:10</c:v>
                </c:pt>
                <c:pt idx="64095">
                  <c:v>08:20:11</c:v>
                </c:pt>
                <c:pt idx="64096">
                  <c:v>08:20:12</c:v>
                </c:pt>
                <c:pt idx="64097">
                  <c:v>08:20:13</c:v>
                </c:pt>
                <c:pt idx="64098">
                  <c:v>08:20:14</c:v>
                </c:pt>
                <c:pt idx="64099">
                  <c:v>08:20:15</c:v>
                </c:pt>
                <c:pt idx="64100">
                  <c:v>08:20:16</c:v>
                </c:pt>
                <c:pt idx="64101">
                  <c:v>08:20:17</c:v>
                </c:pt>
                <c:pt idx="64102">
                  <c:v>08:20:18</c:v>
                </c:pt>
                <c:pt idx="64103">
                  <c:v>08:20:19</c:v>
                </c:pt>
                <c:pt idx="64104">
                  <c:v>08:20:20</c:v>
                </c:pt>
                <c:pt idx="64105">
                  <c:v>08:20:21</c:v>
                </c:pt>
                <c:pt idx="64106">
                  <c:v>08:20:22</c:v>
                </c:pt>
                <c:pt idx="64107">
                  <c:v>08:20:23</c:v>
                </c:pt>
                <c:pt idx="64108">
                  <c:v>08:20:24</c:v>
                </c:pt>
                <c:pt idx="64109">
                  <c:v>08:20:25</c:v>
                </c:pt>
                <c:pt idx="64110">
                  <c:v>08:20:26</c:v>
                </c:pt>
                <c:pt idx="64111">
                  <c:v>08:20:27</c:v>
                </c:pt>
                <c:pt idx="64112">
                  <c:v>08:20:28</c:v>
                </c:pt>
                <c:pt idx="64113">
                  <c:v>08:20:29</c:v>
                </c:pt>
                <c:pt idx="64114">
                  <c:v>08:20:30</c:v>
                </c:pt>
                <c:pt idx="64115">
                  <c:v>08:20:31</c:v>
                </c:pt>
                <c:pt idx="64116">
                  <c:v>08:20:32</c:v>
                </c:pt>
                <c:pt idx="64117">
                  <c:v>08:20:33</c:v>
                </c:pt>
                <c:pt idx="64118">
                  <c:v>08:20:34</c:v>
                </c:pt>
                <c:pt idx="64119">
                  <c:v>08:20:35</c:v>
                </c:pt>
                <c:pt idx="64120">
                  <c:v>08:20:36</c:v>
                </c:pt>
                <c:pt idx="64121">
                  <c:v>08:20:37</c:v>
                </c:pt>
                <c:pt idx="64122">
                  <c:v>08:20:38</c:v>
                </c:pt>
                <c:pt idx="64123">
                  <c:v>08:20:39</c:v>
                </c:pt>
                <c:pt idx="64124">
                  <c:v>08:20:40</c:v>
                </c:pt>
                <c:pt idx="64125">
                  <c:v>08:20:41</c:v>
                </c:pt>
                <c:pt idx="64126">
                  <c:v>08:20:42</c:v>
                </c:pt>
                <c:pt idx="64127">
                  <c:v>08:20:43</c:v>
                </c:pt>
                <c:pt idx="64128">
                  <c:v>08:20:44</c:v>
                </c:pt>
                <c:pt idx="64129">
                  <c:v>08:20:45</c:v>
                </c:pt>
                <c:pt idx="64130">
                  <c:v>08:20:46</c:v>
                </c:pt>
                <c:pt idx="64131">
                  <c:v>08:20:47</c:v>
                </c:pt>
                <c:pt idx="64132">
                  <c:v>08:20:48</c:v>
                </c:pt>
                <c:pt idx="64133">
                  <c:v>08:20:49</c:v>
                </c:pt>
                <c:pt idx="64134">
                  <c:v>08:20:50</c:v>
                </c:pt>
                <c:pt idx="64135">
                  <c:v>08:20:51</c:v>
                </c:pt>
                <c:pt idx="64136">
                  <c:v>08:20:52</c:v>
                </c:pt>
                <c:pt idx="64137">
                  <c:v>08:20:53</c:v>
                </c:pt>
                <c:pt idx="64138">
                  <c:v>08:20:54</c:v>
                </c:pt>
                <c:pt idx="64139">
                  <c:v>08:20:55</c:v>
                </c:pt>
                <c:pt idx="64140">
                  <c:v>08:20:56</c:v>
                </c:pt>
                <c:pt idx="64141">
                  <c:v>08:20:57</c:v>
                </c:pt>
                <c:pt idx="64142">
                  <c:v>08:20:58</c:v>
                </c:pt>
                <c:pt idx="64143">
                  <c:v>08:20:59</c:v>
                </c:pt>
                <c:pt idx="64144">
                  <c:v>08:21:00</c:v>
                </c:pt>
                <c:pt idx="64145">
                  <c:v>08:21:01</c:v>
                </c:pt>
                <c:pt idx="64146">
                  <c:v>08:21:02</c:v>
                </c:pt>
                <c:pt idx="64147">
                  <c:v>08:21:03</c:v>
                </c:pt>
                <c:pt idx="64148">
                  <c:v>08:21:04</c:v>
                </c:pt>
                <c:pt idx="64149">
                  <c:v>08:21:05</c:v>
                </c:pt>
                <c:pt idx="64150">
                  <c:v>08:21:06</c:v>
                </c:pt>
                <c:pt idx="64151">
                  <c:v>08:21:07</c:v>
                </c:pt>
                <c:pt idx="64152">
                  <c:v>08:21:08</c:v>
                </c:pt>
                <c:pt idx="64153">
                  <c:v>08:21:09</c:v>
                </c:pt>
                <c:pt idx="64154">
                  <c:v>08:21:10</c:v>
                </c:pt>
                <c:pt idx="64155">
                  <c:v>08:21:11</c:v>
                </c:pt>
                <c:pt idx="64156">
                  <c:v>08:21:12</c:v>
                </c:pt>
                <c:pt idx="64157">
                  <c:v>08:21:13</c:v>
                </c:pt>
              </c:strCache>
            </c:strRef>
          </c:cat>
          <c:val>
            <c:numRef>
              <c:f>'Arca Frigorifica'!$B$6:$B$64163</c:f>
              <c:numCache>
                <c:formatCode>General</c:formatCode>
                <c:ptCount val="64158"/>
                <c:pt idx="0">
                  <c:v>13.232000000000001</c:v>
                </c:pt>
                <c:pt idx="1">
                  <c:v>13.012</c:v>
                </c:pt>
                <c:pt idx="2">
                  <c:v>12.781000000000001</c:v>
                </c:pt>
                <c:pt idx="3">
                  <c:v>12.545</c:v>
                </c:pt>
                <c:pt idx="4">
                  <c:v>12.294</c:v>
                </c:pt>
                <c:pt idx="5">
                  <c:v>12.042</c:v>
                </c:pt>
                <c:pt idx="6">
                  <c:v>11.74</c:v>
                </c:pt>
                <c:pt idx="7">
                  <c:v>11.359</c:v>
                </c:pt>
                <c:pt idx="8">
                  <c:v>10.939</c:v>
                </c:pt>
                <c:pt idx="9">
                  <c:v>10.47</c:v>
                </c:pt>
                <c:pt idx="10">
                  <c:v>9.9619999999999997</c:v>
                </c:pt>
                <c:pt idx="11">
                  <c:v>6.5880000000000001</c:v>
                </c:pt>
                <c:pt idx="12">
                  <c:v>0.99099999999999999</c:v>
                </c:pt>
                <c:pt idx="13">
                  <c:v>0.98899999999999999</c:v>
                </c:pt>
                <c:pt idx="14">
                  <c:v>0.98799999999999999</c:v>
                </c:pt>
                <c:pt idx="15">
                  <c:v>0.98899999999999999</c:v>
                </c:pt>
                <c:pt idx="16">
                  <c:v>0.98899999999999999</c:v>
                </c:pt>
                <c:pt idx="17">
                  <c:v>0.98799999999999999</c:v>
                </c:pt>
                <c:pt idx="18">
                  <c:v>0.98899999999999999</c:v>
                </c:pt>
                <c:pt idx="19">
                  <c:v>0.98799999999999999</c:v>
                </c:pt>
                <c:pt idx="20">
                  <c:v>0.98699999999999999</c:v>
                </c:pt>
                <c:pt idx="21">
                  <c:v>0.98899999999999999</c:v>
                </c:pt>
                <c:pt idx="22">
                  <c:v>0.98799999999999999</c:v>
                </c:pt>
                <c:pt idx="23">
                  <c:v>0.98899999999999999</c:v>
                </c:pt>
                <c:pt idx="24">
                  <c:v>0.98899999999999999</c:v>
                </c:pt>
                <c:pt idx="25">
                  <c:v>0.99</c:v>
                </c:pt>
                <c:pt idx="26">
                  <c:v>0.98799999999999999</c:v>
                </c:pt>
                <c:pt idx="27">
                  <c:v>0.98799999999999999</c:v>
                </c:pt>
                <c:pt idx="28">
                  <c:v>0.98799999999999999</c:v>
                </c:pt>
                <c:pt idx="29">
                  <c:v>0.98899999999999999</c:v>
                </c:pt>
                <c:pt idx="30">
                  <c:v>0.98899999999999999</c:v>
                </c:pt>
                <c:pt idx="31">
                  <c:v>0.98799999999999999</c:v>
                </c:pt>
                <c:pt idx="32">
                  <c:v>0.98799999999999999</c:v>
                </c:pt>
                <c:pt idx="33">
                  <c:v>0.99</c:v>
                </c:pt>
                <c:pt idx="34">
                  <c:v>0.98799999999999999</c:v>
                </c:pt>
                <c:pt idx="35">
                  <c:v>0.99</c:v>
                </c:pt>
                <c:pt idx="36">
                  <c:v>0.98899999999999999</c:v>
                </c:pt>
                <c:pt idx="37">
                  <c:v>0.98899999999999999</c:v>
                </c:pt>
                <c:pt idx="38">
                  <c:v>0.99</c:v>
                </c:pt>
                <c:pt idx="39">
                  <c:v>0.98899999999999999</c:v>
                </c:pt>
                <c:pt idx="40">
                  <c:v>0.99</c:v>
                </c:pt>
                <c:pt idx="41">
                  <c:v>0.99099999999999999</c:v>
                </c:pt>
                <c:pt idx="42">
                  <c:v>0.99</c:v>
                </c:pt>
                <c:pt idx="43">
                  <c:v>0.99</c:v>
                </c:pt>
                <c:pt idx="44">
                  <c:v>0.98899999999999999</c:v>
                </c:pt>
                <c:pt idx="45">
                  <c:v>0.98699999999999999</c:v>
                </c:pt>
                <c:pt idx="46">
                  <c:v>0.98799999999999999</c:v>
                </c:pt>
                <c:pt idx="47">
                  <c:v>0.99</c:v>
                </c:pt>
                <c:pt idx="48">
                  <c:v>0.99</c:v>
                </c:pt>
                <c:pt idx="49">
                  <c:v>0.99</c:v>
                </c:pt>
                <c:pt idx="50">
                  <c:v>0.99099999999999999</c:v>
                </c:pt>
                <c:pt idx="51">
                  <c:v>0.99</c:v>
                </c:pt>
                <c:pt idx="52">
                  <c:v>0.98899999999999999</c:v>
                </c:pt>
                <c:pt idx="53">
                  <c:v>0.98799999999999999</c:v>
                </c:pt>
                <c:pt idx="54">
                  <c:v>0.98699999999999999</c:v>
                </c:pt>
                <c:pt idx="55">
                  <c:v>0.98699999999999999</c:v>
                </c:pt>
                <c:pt idx="56">
                  <c:v>0.98799999999999999</c:v>
                </c:pt>
                <c:pt idx="57">
                  <c:v>0.98899999999999999</c:v>
                </c:pt>
                <c:pt idx="58">
                  <c:v>0.98699999999999999</c:v>
                </c:pt>
                <c:pt idx="59">
                  <c:v>0.98699999999999999</c:v>
                </c:pt>
                <c:pt idx="60">
                  <c:v>0.98699999999999999</c:v>
                </c:pt>
                <c:pt idx="61">
                  <c:v>0.98699999999999999</c:v>
                </c:pt>
                <c:pt idx="62">
                  <c:v>0.98899999999999999</c:v>
                </c:pt>
                <c:pt idx="63">
                  <c:v>0.98799999999999999</c:v>
                </c:pt>
                <c:pt idx="64">
                  <c:v>0.98699999999999999</c:v>
                </c:pt>
                <c:pt idx="65">
                  <c:v>0.98899999999999999</c:v>
                </c:pt>
                <c:pt idx="66">
                  <c:v>0.98899999999999999</c:v>
                </c:pt>
                <c:pt idx="67">
                  <c:v>0.98899999999999999</c:v>
                </c:pt>
                <c:pt idx="68">
                  <c:v>0.99</c:v>
                </c:pt>
                <c:pt idx="69">
                  <c:v>0.99099999999999999</c:v>
                </c:pt>
                <c:pt idx="70">
                  <c:v>0.99199999999999999</c:v>
                </c:pt>
                <c:pt idx="71">
                  <c:v>0.99299999999999999</c:v>
                </c:pt>
                <c:pt idx="72">
                  <c:v>0.99299999999999999</c:v>
                </c:pt>
                <c:pt idx="73">
                  <c:v>0.99299999999999999</c:v>
                </c:pt>
                <c:pt idx="74">
                  <c:v>0.99099999999999999</c:v>
                </c:pt>
                <c:pt idx="75">
                  <c:v>0.99</c:v>
                </c:pt>
                <c:pt idx="76">
                  <c:v>0.98899999999999999</c:v>
                </c:pt>
                <c:pt idx="77">
                  <c:v>0.98899999999999999</c:v>
                </c:pt>
                <c:pt idx="78">
                  <c:v>0.98799999999999999</c:v>
                </c:pt>
                <c:pt idx="79">
                  <c:v>0.98699999999999999</c:v>
                </c:pt>
                <c:pt idx="80">
                  <c:v>0.98699999999999999</c:v>
                </c:pt>
                <c:pt idx="81">
                  <c:v>0.98899999999999999</c:v>
                </c:pt>
                <c:pt idx="82">
                  <c:v>0.98899999999999999</c:v>
                </c:pt>
                <c:pt idx="83">
                  <c:v>0.98799999999999999</c:v>
                </c:pt>
                <c:pt idx="84">
                  <c:v>0.98899999999999999</c:v>
                </c:pt>
                <c:pt idx="85">
                  <c:v>0.99</c:v>
                </c:pt>
                <c:pt idx="86">
                  <c:v>0.99</c:v>
                </c:pt>
                <c:pt idx="87">
                  <c:v>0.98899999999999999</c:v>
                </c:pt>
                <c:pt idx="88">
                  <c:v>0.98799999999999999</c:v>
                </c:pt>
                <c:pt idx="89">
                  <c:v>0.98699999999999999</c:v>
                </c:pt>
                <c:pt idx="90">
                  <c:v>0.98599999999999999</c:v>
                </c:pt>
                <c:pt idx="91">
                  <c:v>0.98699999999999999</c:v>
                </c:pt>
                <c:pt idx="92">
                  <c:v>0.98799999999999999</c:v>
                </c:pt>
                <c:pt idx="93">
                  <c:v>0.98799999999999999</c:v>
                </c:pt>
                <c:pt idx="94">
                  <c:v>0.98699999999999999</c:v>
                </c:pt>
                <c:pt idx="95">
                  <c:v>0.98799999999999999</c:v>
                </c:pt>
                <c:pt idx="96">
                  <c:v>0.98699999999999999</c:v>
                </c:pt>
                <c:pt idx="97">
                  <c:v>0.98699999999999999</c:v>
                </c:pt>
                <c:pt idx="98">
                  <c:v>0.98799999999999999</c:v>
                </c:pt>
                <c:pt idx="99">
                  <c:v>0.98699999999999999</c:v>
                </c:pt>
                <c:pt idx="100">
                  <c:v>0.98699999999999999</c:v>
                </c:pt>
                <c:pt idx="101">
                  <c:v>0.98499999999999999</c:v>
                </c:pt>
                <c:pt idx="102">
                  <c:v>0.98399999999999999</c:v>
                </c:pt>
                <c:pt idx="103">
                  <c:v>0.98499999999999999</c:v>
                </c:pt>
                <c:pt idx="104">
                  <c:v>0.98599999999999999</c:v>
                </c:pt>
                <c:pt idx="105">
                  <c:v>0.98699999999999999</c:v>
                </c:pt>
                <c:pt idx="106">
                  <c:v>0.98699999999999999</c:v>
                </c:pt>
                <c:pt idx="107">
                  <c:v>0.98899999999999999</c:v>
                </c:pt>
                <c:pt idx="108">
                  <c:v>0.98799999999999999</c:v>
                </c:pt>
                <c:pt idx="109">
                  <c:v>0.98799999999999999</c:v>
                </c:pt>
                <c:pt idx="110">
                  <c:v>0.98699999999999999</c:v>
                </c:pt>
                <c:pt idx="111">
                  <c:v>0.98799999999999999</c:v>
                </c:pt>
                <c:pt idx="112">
                  <c:v>0.98899999999999999</c:v>
                </c:pt>
                <c:pt idx="113">
                  <c:v>0.99</c:v>
                </c:pt>
                <c:pt idx="114">
                  <c:v>0.98799999999999999</c:v>
                </c:pt>
                <c:pt idx="115">
                  <c:v>0.98699999999999999</c:v>
                </c:pt>
                <c:pt idx="116">
                  <c:v>0.98799999999999999</c:v>
                </c:pt>
                <c:pt idx="117">
                  <c:v>0.98699999999999999</c:v>
                </c:pt>
                <c:pt idx="118">
                  <c:v>0.98699999999999999</c:v>
                </c:pt>
                <c:pt idx="119">
                  <c:v>0.98599999999999999</c:v>
                </c:pt>
                <c:pt idx="120">
                  <c:v>0.98799999999999999</c:v>
                </c:pt>
                <c:pt idx="121">
                  <c:v>0.98599999999999999</c:v>
                </c:pt>
                <c:pt idx="122">
                  <c:v>0.98499999999999999</c:v>
                </c:pt>
                <c:pt idx="123">
                  <c:v>0.98499999999999999</c:v>
                </c:pt>
                <c:pt idx="124">
                  <c:v>0.98599999999999999</c:v>
                </c:pt>
                <c:pt idx="125">
                  <c:v>0.98499999999999999</c:v>
                </c:pt>
                <c:pt idx="126">
                  <c:v>0.98699999999999999</c:v>
                </c:pt>
                <c:pt idx="127">
                  <c:v>0.98899999999999999</c:v>
                </c:pt>
                <c:pt idx="128">
                  <c:v>0.98899999999999999</c:v>
                </c:pt>
                <c:pt idx="129">
                  <c:v>0.98799999999999999</c:v>
                </c:pt>
                <c:pt idx="130">
                  <c:v>0.98799999999999999</c:v>
                </c:pt>
                <c:pt idx="131">
                  <c:v>0.98899999999999999</c:v>
                </c:pt>
                <c:pt idx="132">
                  <c:v>0.98899999999999999</c:v>
                </c:pt>
                <c:pt idx="133">
                  <c:v>0.98899999999999999</c:v>
                </c:pt>
                <c:pt idx="134">
                  <c:v>0.98799999999999999</c:v>
                </c:pt>
                <c:pt idx="135">
                  <c:v>0.98899999999999999</c:v>
                </c:pt>
                <c:pt idx="136">
                  <c:v>0.98899999999999999</c:v>
                </c:pt>
                <c:pt idx="137">
                  <c:v>0.98899999999999999</c:v>
                </c:pt>
                <c:pt idx="138">
                  <c:v>0.99</c:v>
                </c:pt>
                <c:pt idx="139">
                  <c:v>0.99</c:v>
                </c:pt>
                <c:pt idx="140">
                  <c:v>0.99</c:v>
                </c:pt>
                <c:pt idx="141">
                  <c:v>0.98899999999999999</c:v>
                </c:pt>
                <c:pt idx="142">
                  <c:v>0.99</c:v>
                </c:pt>
                <c:pt idx="143">
                  <c:v>0.99</c:v>
                </c:pt>
                <c:pt idx="144">
                  <c:v>0.98899999999999999</c:v>
                </c:pt>
                <c:pt idx="145">
                  <c:v>0.98799999999999999</c:v>
                </c:pt>
                <c:pt idx="146">
                  <c:v>0.98799999999999999</c:v>
                </c:pt>
                <c:pt idx="147">
                  <c:v>0.98799999999999999</c:v>
                </c:pt>
                <c:pt idx="148">
                  <c:v>0.98699999999999999</c:v>
                </c:pt>
                <c:pt idx="149">
                  <c:v>0.98699999999999999</c:v>
                </c:pt>
                <c:pt idx="150">
                  <c:v>0.98599999999999999</c:v>
                </c:pt>
                <c:pt idx="151">
                  <c:v>0.98599999999999999</c:v>
                </c:pt>
                <c:pt idx="152">
                  <c:v>0.98799999999999999</c:v>
                </c:pt>
                <c:pt idx="153">
                  <c:v>0.98799999999999999</c:v>
                </c:pt>
                <c:pt idx="154">
                  <c:v>0.98699999999999999</c:v>
                </c:pt>
                <c:pt idx="155">
                  <c:v>0.98499999999999999</c:v>
                </c:pt>
                <c:pt idx="156">
                  <c:v>0.98599999999999999</c:v>
                </c:pt>
                <c:pt idx="157">
                  <c:v>0.98699999999999999</c:v>
                </c:pt>
                <c:pt idx="158">
                  <c:v>0.98699999999999999</c:v>
                </c:pt>
                <c:pt idx="159">
                  <c:v>0.98799999999999999</c:v>
                </c:pt>
                <c:pt idx="160">
                  <c:v>0.98899999999999999</c:v>
                </c:pt>
                <c:pt idx="161">
                  <c:v>0.98799999999999999</c:v>
                </c:pt>
                <c:pt idx="162">
                  <c:v>0.98899999999999999</c:v>
                </c:pt>
                <c:pt idx="163">
                  <c:v>0.98899999999999999</c:v>
                </c:pt>
                <c:pt idx="164">
                  <c:v>0.99</c:v>
                </c:pt>
                <c:pt idx="165">
                  <c:v>0.98899999999999999</c:v>
                </c:pt>
                <c:pt idx="166">
                  <c:v>0.98799999999999999</c:v>
                </c:pt>
                <c:pt idx="167">
                  <c:v>0.99</c:v>
                </c:pt>
                <c:pt idx="168">
                  <c:v>0.98799999999999999</c:v>
                </c:pt>
                <c:pt idx="169">
                  <c:v>0.98799999999999999</c:v>
                </c:pt>
                <c:pt idx="170">
                  <c:v>0.98699999999999999</c:v>
                </c:pt>
                <c:pt idx="171">
                  <c:v>0.98799999999999999</c:v>
                </c:pt>
                <c:pt idx="172">
                  <c:v>0.98699999999999999</c:v>
                </c:pt>
                <c:pt idx="173">
                  <c:v>0.98599999999999999</c:v>
                </c:pt>
                <c:pt idx="174">
                  <c:v>0.98399999999999999</c:v>
                </c:pt>
                <c:pt idx="175">
                  <c:v>0.98399999999999999</c:v>
                </c:pt>
                <c:pt idx="176">
                  <c:v>0.98699999999999999</c:v>
                </c:pt>
                <c:pt idx="177">
                  <c:v>0.98699999999999999</c:v>
                </c:pt>
                <c:pt idx="178">
                  <c:v>0.98499999999999999</c:v>
                </c:pt>
                <c:pt idx="179">
                  <c:v>0.98599999999999999</c:v>
                </c:pt>
                <c:pt idx="180">
                  <c:v>0.98499999999999999</c:v>
                </c:pt>
                <c:pt idx="181">
                  <c:v>0.98499999999999999</c:v>
                </c:pt>
                <c:pt idx="182">
                  <c:v>0.98499999999999999</c:v>
                </c:pt>
                <c:pt idx="183">
                  <c:v>0.98499999999999999</c:v>
                </c:pt>
                <c:pt idx="184">
                  <c:v>0.98399999999999999</c:v>
                </c:pt>
                <c:pt idx="185">
                  <c:v>0.98599999999999999</c:v>
                </c:pt>
                <c:pt idx="186">
                  <c:v>0.98599999999999999</c:v>
                </c:pt>
                <c:pt idx="187">
                  <c:v>0.98499999999999999</c:v>
                </c:pt>
                <c:pt idx="188">
                  <c:v>0.98599999999999999</c:v>
                </c:pt>
                <c:pt idx="189">
                  <c:v>0.98599999999999999</c:v>
                </c:pt>
                <c:pt idx="190">
                  <c:v>0.98599999999999999</c:v>
                </c:pt>
                <c:pt idx="191">
                  <c:v>0.98699999999999999</c:v>
                </c:pt>
                <c:pt idx="192">
                  <c:v>0.98899999999999999</c:v>
                </c:pt>
                <c:pt idx="193">
                  <c:v>0.98799999999999999</c:v>
                </c:pt>
                <c:pt idx="194">
                  <c:v>0.98699999999999999</c:v>
                </c:pt>
                <c:pt idx="195">
                  <c:v>0.98799999999999999</c:v>
                </c:pt>
                <c:pt idx="196">
                  <c:v>0.98799999999999999</c:v>
                </c:pt>
                <c:pt idx="197">
                  <c:v>0.98699999999999999</c:v>
                </c:pt>
                <c:pt idx="198">
                  <c:v>0.98599999999999999</c:v>
                </c:pt>
                <c:pt idx="199">
                  <c:v>0.98899999999999999</c:v>
                </c:pt>
                <c:pt idx="200">
                  <c:v>0.98899999999999999</c:v>
                </c:pt>
                <c:pt idx="201">
                  <c:v>0.99</c:v>
                </c:pt>
                <c:pt idx="202">
                  <c:v>0.99</c:v>
                </c:pt>
                <c:pt idx="203">
                  <c:v>0.99</c:v>
                </c:pt>
                <c:pt idx="204">
                  <c:v>0.99099999999999999</c:v>
                </c:pt>
                <c:pt idx="205">
                  <c:v>0.99099999999999999</c:v>
                </c:pt>
                <c:pt idx="206">
                  <c:v>0.98899999999999999</c:v>
                </c:pt>
                <c:pt idx="207">
                  <c:v>0.98799999999999999</c:v>
                </c:pt>
                <c:pt idx="208">
                  <c:v>0.98699999999999999</c:v>
                </c:pt>
                <c:pt idx="209">
                  <c:v>0.98799999999999999</c:v>
                </c:pt>
                <c:pt idx="210">
                  <c:v>0.98799999999999999</c:v>
                </c:pt>
                <c:pt idx="211">
                  <c:v>0.98799999999999999</c:v>
                </c:pt>
                <c:pt idx="212">
                  <c:v>0.98799999999999999</c:v>
                </c:pt>
                <c:pt idx="213">
                  <c:v>0.98699999999999999</c:v>
                </c:pt>
                <c:pt idx="214">
                  <c:v>0.98499999999999999</c:v>
                </c:pt>
                <c:pt idx="215">
                  <c:v>0.98599999999999999</c:v>
                </c:pt>
                <c:pt idx="216">
                  <c:v>0.98699999999999999</c:v>
                </c:pt>
                <c:pt idx="217">
                  <c:v>0.99</c:v>
                </c:pt>
                <c:pt idx="218">
                  <c:v>0.98799999999999999</c:v>
                </c:pt>
                <c:pt idx="219">
                  <c:v>0.98599999999999999</c:v>
                </c:pt>
                <c:pt idx="220">
                  <c:v>0.98599999999999999</c:v>
                </c:pt>
                <c:pt idx="221">
                  <c:v>0.98699999999999999</c:v>
                </c:pt>
                <c:pt idx="222">
                  <c:v>0.98699999999999999</c:v>
                </c:pt>
                <c:pt idx="223">
                  <c:v>0.98699999999999999</c:v>
                </c:pt>
                <c:pt idx="224">
                  <c:v>0.98699999999999999</c:v>
                </c:pt>
                <c:pt idx="225">
                  <c:v>0.98899999999999999</c:v>
                </c:pt>
                <c:pt idx="226">
                  <c:v>0.98899999999999999</c:v>
                </c:pt>
                <c:pt idx="227">
                  <c:v>0.99</c:v>
                </c:pt>
                <c:pt idx="228">
                  <c:v>0.99</c:v>
                </c:pt>
                <c:pt idx="229">
                  <c:v>0.98899999999999999</c:v>
                </c:pt>
                <c:pt idx="230">
                  <c:v>0.98699999999999999</c:v>
                </c:pt>
                <c:pt idx="231">
                  <c:v>0.98699999999999999</c:v>
                </c:pt>
                <c:pt idx="232">
                  <c:v>0.98699999999999999</c:v>
                </c:pt>
                <c:pt idx="233">
                  <c:v>0.98799999999999999</c:v>
                </c:pt>
                <c:pt idx="234">
                  <c:v>0.98699999999999999</c:v>
                </c:pt>
                <c:pt idx="235">
                  <c:v>0.98699999999999999</c:v>
                </c:pt>
                <c:pt idx="236">
                  <c:v>0.98799999999999999</c:v>
                </c:pt>
                <c:pt idx="237">
                  <c:v>0.98699999999999999</c:v>
                </c:pt>
                <c:pt idx="238">
                  <c:v>0.98799999999999999</c:v>
                </c:pt>
                <c:pt idx="239">
                  <c:v>0.98799999999999999</c:v>
                </c:pt>
                <c:pt idx="240">
                  <c:v>0.99</c:v>
                </c:pt>
                <c:pt idx="241">
                  <c:v>0.98799999999999999</c:v>
                </c:pt>
                <c:pt idx="242">
                  <c:v>0.98699999999999999</c:v>
                </c:pt>
                <c:pt idx="243">
                  <c:v>0.98499999999999999</c:v>
                </c:pt>
                <c:pt idx="244">
                  <c:v>0.98599999999999999</c:v>
                </c:pt>
                <c:pt idx="245">
                  <c:v>0.98499999999999999</c:v>
                </c:pt>
                <c:pt idx="246">
                  <c:v>0.98399999999999999</c:v>
                </c:pt>
                <c:pt idx="247">
                  <c:v>0.98699999999999999</c:v>
                </c:pt>
                <c:pt idx="248">
                  <c:v>0.98599999999999999</c:v>
                </c:pt>
                <c:pt idx="249">
                  <c:v>0.98499999999999999</c:v>
                </c:pt>
                <c:pt idx="250">
                  <c:v>0.98299999999999998</c:v>
                </c:pt>
                <c:pt idx="251">
                  <c:v>0.98199999999999998</c:v>
                </c:pt>
                <c:pt idx="252">
                  <c:v>0.98599999999999999</c:v>
                </c:pt>
                <c:pt idx="253">
                  <c:v>0.98299999999999998</c:v>
                </c:pt>
                <c:pt idx="254">
                  <c:v>0.98499999999999999</c:v>
                </c:pt>
                <c:pt idx="255">
                  <c:v>0.98799999999999999</c:v>
                </c:pt>
                <c:pt idx="256">
                  <c:v>0.98699999999999999</c:v>
                </c:pt>
                <c:pt idx="257">
                  <c:v>0.98599999999999999</c:v>
                </c:pt>
                <c:pt idx="258">
                  <c:v>0.98599999999999999</c:v>
                </c:pt>
                <c:pt idx="259">
                  <c:v>0.98599999999999999</c:v>
                </c:pt>
                <c:pt idx="260">
                  <c:v>0.98499999999999999</c:v>
                </c:pt>
                <c:pt idx="261">
                  <c:v>0.98399999999999999</c:v>
                </c:pt>
                <c:pt idx="262">
                  <c:v>0.98199999999999998</c:v>
                </c:pt>
                <c:pt idx="263">
                  <c:v>0.98099999999999998</c:v>
                </c:pt>
                <c:pt idx="264">
                  <c:v>0.98199999999999998</c:v>
                </c:pt>
                <c:pt idx="265">
                  <c:v>0.98199999999999998</c:v>
                </c:pt>
                <c:pt idx="266">
                  <c:v>0.98099999999999998</c:v>
                </c:pt>
                <c:pt idx="267">
                  <c:v>0.98199999999999998</c:v>
                </c:pt>
                <c:pt idx="268">
                  <c:v>0.98299999999999998</c:v>
                </c:pt>
                <c:pt idx="269">
                  <c:v>0.98399999999999999</c:v>
                </c:pt>
                <c:pt idx="270">
                  <c:v>0.98399999999999999</c:v>
                </c:pt>
                <c:pt idx="271">
                  <c:v>0.98599999999999999</c:v>
                </c:pt>
                <c:pt idx="272">
                  <c:v>0.98499999999999999</c:v>
                </c:pt>
                <c:pt idx="273">
                  <c:v>0.98599999999999999</c:v>
                </c:pt>
                <c:pt idx="274">
                  <c:v>0.98899999999999999</c:v>
                </c:pt>
                <c:pt idx="275">
                  <c:v>0.98899999999999999</c:v>
                </c:pt>
                <c:pt idx="276">
                  <c:v>0.98599999999999999</c:v>
                </c:pt>
                <c:pt idx="277">
                  <c:v>0.98699999999999999</c:v>
                </c:pt>
                <c:pt idx="278">
                  <c:v>0.98499999999999999</c:v>
                </c:pt>
                <c:pt idx="279">
                  <c:v>0.98399999999999999</c:v>
                </c:pt>
                <c:pt idx="280">
                  <c:v>0.98399999999999999</c:v>
                </c:pt>
                <c:pt idx="281">
                  <c:v>0.98599999999999999</c:v>
                </c:pt>
                <c:pt idx="282">
                  <c:v>0.98699999999999999</c:v>
                </c:pt>
                <c:pt idx="283">
                  <c:v>0.98499999999999999</c:v>
                </c:pt>
                <c:pt idx="284">
                  <c:v>0.98499999999999999</c:v>
                </c:pt>
                <c:pt idx="285">
                  <c:v>0.98499999999999999</c:v>
                </c:pt>
                <c:pt idx="286">
                  <c:v>0.98799999999999999</c:v>
                </c:pt>
                <c:pt idx="287">
                  <c:v>0.98799999999999999</c:v>
                </c:pt>
                <c:pt idx="288">
                  <c:v>0.98799999999999999</c:v>
                </c:pt>
                <c:pt idx="289">
                  <c:v>0.98899999999999999</c:v>
                </c:pt>
                <c:pt idx="290">
                  <c:v>0.98899999999999999</c:v>
                </c:pt>
                <c:pt idx="291">
                  <c:v>0.98799999999999999</c:v>
                </c:pt>
                <c:pt idx="292">
                  <c:v>0.98699999999999999</c:v>
                </c:pt>
                <c:pt idx="293">
                  <c:v>0.98799999999999999</c:v>
                </c:pt>
                <c:pt idx="294">
                  <c:v>0.98699999999999999</c:v>
                </c:pt>
                <c:pt idx="295">
                  <c:v>0.98799999999999999</c:v>
                </c:pt>
                <c:pt idx="296">
                  <c:v>0.98799999999999999</c:v>
                </c:pt>
                <c:pt idx="297">
                  <c:v>0.99</c:v>
                </c:pt>
                <c:pt idx="298">
                  <c:v>0.98899999999999999</c:v>
                </c:pt>
                <c:pt idx="299">
                  <c:v>0.98799999999999999</c:v>
                </c:pt>
                <c:pt idx="300">
                  <c:v>0.98599999999999999</c:v>
                </c:pt>
                <c:pt idx="301">
                  <c:v>0.98599999999999999</c:v>
                </c:pt>
                <c:pt idx="302">
                  <c:v>0.98699999999999999</c:v>
                </c:pt>
                <c:pt idx="303">
                  <c:v>0.98799999999999999</c:v>
                </c:pt>
                <c:pt idx="304">
                  <c:v>0.98799999999999999</c:v>
                </c:pt>
                <c:pt idx="305">
                  <c:v>0.98599999999999999</c:v>
                </c:pt>
                <c:pt idx="306">
                  <c:v>0.98399999999999999</c:v>
                </c:pt>
                <c:pt idx="307">
                  <c:v>0.98599999999999999</c:v>
                </c:pt>
                <c:pt idx="308">
                  <c:v>0.98599999999999999</c:v>
                </c:pt>
                <c:pt idx="309">
                  <c:v>0.98499999999999999</c:v>
                </c:pt>
                <c:pt idx="310">
                  <c:v>0.98599999999999999</c:v>
                </c:pt>
                <c:pt idx="311">
                  <c:v>0.98599999999999999</c:v>
                </c:pt>
                <c:pt idx="312">
                  <c:v>0.98599999999999999</c:v>
                </c:pt>
                <c:pt idx="313">
                  <c:v>0.98599999999999999</c:v>
                </c:pt>
                <c:pt idx="314">
                  <c:v>0.98699999999999999</c:v>
                </c:pt>
                <c:pt idx="315">
                  <c:v>0.98799999999999999</c:v>
                </c:pt>
                <c:pt idx="316">
                  <c:v>0.98799999999999999</c:v>
                </c:pt>
                <c:pt idx="317">
                  <c:v>0.98499999999999999</c:v>
                </c:pt>
                <c:pt idx="318">
                  <c:v>0.98399999999999999</c:v>
                </c:pt>
                <c:pt idx="319">
                  <c:v>0.98299999999999998</c:v>
                </c:pt>
                <c:pt idx="320">
                  <c:v>0.98699999999999999</c:v>
                </c:pt>
                <c:pt idx="321">
                  <c:v>0.98799999999999999</c:v>
                </c:pt>
                <c:pt idx="322">
                  <c:v>0.98699999999999999</c:v>
                </c:pt>
                <c:pt idx="323">
                  <c:v>0.98899999999999999</c:v>
                </c:pt>
                <c:pt idx="324">
                  <c:v>0.98899999999999999</c:v>
                </c:pt>
                <c:pt idx="325">
                  <c:v>0.98699999999999999</c:v>
                </c:pt>
                <c:pt idx="326">
                  <c:v>0.98599999999999999</c:v>
                </c:pt>
                <c:pt idx="327">
                  <c:v>0.98799999999999999</c:v>
                </c:pt>
                <c:pt idx="328">
                  <c:v>0.98699999999999999</c:v>
                </c:pt>
                <c:pt idx="329">
                  <c:v>0.98799999999999999</c:v>
                </c:pt>
                <c:pt idx="330">
                  <c:v>0.98899999999999999</c:v>
                </c:pt>
                <c:pt idx="331">
                  <c:v>0.99</c:v>
                </c:pt>
                <c:pt idx="332">
                  <c:v>0.98899999999999999</c:v>
                </c:pt>
                <c:pt idx="333">
                  <c:v>0.98799999999999999</c:v>
                </c:pt>
                <c:pt idx="334">
                  <c:v>0.99</c:v>
                </c:pt>
                <c:pt idx="335">
                  <c:v>0.98799999999999999</c:v>
                </c:pt>
                <c:pt idx="336">
                  <c:v>0.98599999999999999</c:v>
                </c:pt>
                <c:pt idx="337">
                  <c:v>0.98399999999999999</c:v>
                </c:pt>
                <c:pt idx="338">
                  <c:v>0.98599999999999999</c:v>
                </c:pt>
                <c:pt idx="339">
                  <c:v>0.98499999999999999</c:v>
                </c:pt>
                <c:pt idx="340">
                  <c:v>0.98299999999999998</c:v>
                </c:pt>
                <c:pt idx="341">
                  <c:v>0.98599999999999999</c:v>
                </c:pt>
                <c:pt idx="342">
                  <c:v>0.98499999999999999</c:v>
                </c:pt>
                <c:pt idx="343">
                  <c:v>0.98599999999999999</c:v>
                </c:pt>
                <c:pt idx="344">
                  <c:v>0.98599999999999999</c:v>
                </c:pt>
                <c:pt idx="345">
                  <c:v>0.98599999999999999</c:v>
                </c:pt>
                <c:pt idx="346">
                  <c:v>0.98699999999999999</c:v>
                </c:pt>
                <c:pt idx="347">
                  <c:v>0.98699999999999999</c:v>
                </c:pt>
                <c:pt idx="348">
                  <c:v>0.98599999999999999</c:v>
                </c:pt>
                <c:pt idx="349">
                  <c:v>0.98499999999999999</c:v>
                </c:pt>
                <c:pt idx="350">
                  <c:v>0.98399999999999999</c:v>
                </c:pt>
                <c:pt idx="351">
                  <c:v>0.98499999999999999</c:v>
                </c:pt>
                <c:pt idx="352">
                  <c:v>0.98599999999999999</c:v>
                </c:pt>
                <c:pt idx="353">
                  <c:v>0.98499999999999999</c:v>
                </c:pt>
                <c:pt idx="354">
                  <c:v>0.98599999999999999</c:v>
                </c:pt>
                <c:pt idx="355">
                  <c:v>0.98599999999999999</c:v>
                </c:pt>
                <c:pt idx="356">
                  <c:v>0.98599999999999999</c:v>
                </c:pt>
                <c:pt idx="357">
                  <c:v>0.98599999999999999</c:v>
                </c:pt>
                <c:pt idx="358">
                  <c:v>0.98499999999999999</c:v>
                </c:pt>
                <c:pt idx="359">
                  <c:v>0.98499999999999999</c:v>
                </c:pt>
                <c:pt idx="360">
                  <c:v>0.98599999999999999</c:v>
                </c:pt>
                <c:pt idx="361">
                  <c:v>0.98799999999999999</c:v>
                </c:pt>
                <c:pt idx="362">
                  <c:v>0.98799999999999999</c:v>
                </c:pt>
                <c:pt idx="363">
                  <c:v>0.98799999999999999</c:v>
                </c:pt>
                <c:pt idx="364">
                  <c:v>0.98599999999999999</c:v>
                </c:pt>
                <c:pt idx="365">
                  <c:v>0.98699999999999999</c:v>
                </c:pt>
                <c:pt idx="366">
                  <c:v>0.98499999999999999</c:v>
                </c:pt>
                <c:pt idx="367">
                  <c:v>0.98399999999999999</c:v>
                </c:pt>
                <c:pt idx="368">
                  <c:v>0.98299999999999998</c:v>
                </c:pt>
                <c:pt idx="369">
                  <c:v>0.98599999999999999</c:v>
                </c:pt>
                <c:pt idx="370">
                  <c:v>0.98499999999999999</c:v>
                </c:pt>
                <c:pt idx="371">
                  <c:v>0.98499999999999999</c:v>
                </c:pt>
                <c:pt idx="372">
                  <c:v>0.98399999999999999</c:v>
                </c:pt>
                <c:pt idx="373">
                  <c:v>0.98399999999999999</c:v>
                </c:pt>
                <c:pt idx="374">
                  <c:v>0.98399999999999999</c:v>
                </c:pt>
                <c:pt idx="375">
                  <c:v>0.98299999999999998</c:v>
                </c:pt>
                <c:pt idx="376">
                  <c:v>0.98399999999999999</c:v>
                </c:pt>
                <c:pt idx="377">
                  <c:v>0.98399999999999999</c:v>
                </c:pt>
                <c:pt idx="378">
                  <c:v>0.98499999999999999</c:v>
                </c:pt>
                <c:pt idx="379">
                  <c:v>0.98499999999999999</c:v>
                </c:pt>
                <c:pt idx="380">
                  <c:v>0.98499999999999999</c:v>
                </c:pt>
                <c:pt idx="381">
                  <c:v>0.98499999999999999</c:v>
                </c:pt>
                <c:pt idx="382">
                  <c:v>0.98499999999999999</c:v>
                </c:pt>
                <c:pt idx="383">
                  <c:v>0.98599999999999999</c:v>
                </c:pt>
                <c:pt idx="384">
                  <c:v>0.98599999999999999</c:v>
                </c:pt>
                <c:pt idx="385">
                  <c:v>0.98599999999999999</c:v>
                </c:pt>
                <c:pt idx="386">
                  <c:v>0.98499999999999999</c:v>
                </c:pt>
                <c:pt idx="387">
                  <c:v>0.98499999999999999</c:v>
                </c:pt>
                <c:pt idx="388">
                  <c:v>0.98699999999999999</c:v>
                </c:pt>
                <c:pt idx="389">
                  <c:v>0.98599999999999999</c:v>
                </c:pt>
                <c:pt idx="390">
                  <c:v>0.98699999999999999</c:v>
                </c:pt>
                <c:pt idx="391">
                  <c:v>0.98799999999999999</c:v>
                </c:pt>
                <c:pt idx="392">
                  <c:v>0.98799999999999999</c:v>
                </c:pt>
                <c:pt idx="393">
                  <c:v>0.98799999999999999</c:v>
                </c:pt>
                <c:pt idx="394">
                  <c:v>0.98599999999999999</c:v>
                </c:pt>
                <c:pt idx="395">
                  <c:v>0.98499999999999999</c:v>
                </c:pt>
                <c:pt idx="396">
                  <c:v>0.98599999999999999</c:v>
                </c:pt>
                <c:pt idx="397">
                  <c:v>0.98599999999999999</c:v>
                </c:pt>
                <c:pt idx="398">
                  <c:v>0.98399999999999999</c:v>
                </c:pt>
                <c:pt idx="399">
                  <c:v>0.98599999999999999</c:v>
                </c:pt>
                <c:pt idx="400">
                  <c:v>0.98599999999999999</c:v>
                </c:pt>
                <c:pt idx="401">
                  <c:v>0.98599999999999999</c:v>
                </c:pt>
                <c:pt idx="402">
                  <c:v>0.98499999999999999</c:v>
                </c:pt>
                <c:pt idx="403">
                  <c:v>0.98499999999999999</c:v>
                </c:pt>
                <c:pt idx="404">
                  <c:v>0.98299999999999998</c:v>
                </c:pt>
                <c:pt idx="405">
                  <c:v>0.98399999999999999</c:v>
                </c:pt>
                <c:pt idx="406">
                  <c:v>0.98399999999999999</c:v>
                </c:pt>
                <c:pt idx="407">
                  <c:v>0.98299999999999998</c:v>
                </c:pt>
                <c:pt idx="408">
                  <c:v>0.98299999999999998</c:v>
                </c:pt>
                <c:pt idx="409">
                  <c:v>0.98299999999999998</c:v>
                </c:pt>
                <c:pt idx="410">
                  <c:v>0.98499999999999999</c:v>
                </c:pt>
                <c:pt idx="411">
                  <c:v>0.98499999999999999</c:v>
                </c:pt>
                <c:pt idx="412">
                  <c:v>0.98299999999999998</c:v>
                </c:pt>
                <c:pt idx="413">
                  <c:v>0.98599999999999999</c:v>
                </c:pt>
                <c:pt idx="414">
                  <c:v>0.98599999999999999</c:v>
                </c:pt>
                <c:pt idx="415">
                  <c:v>0.98499999999999999</c:v>
                </c:pt>
                <c:pt idx="416">
                  <c:v>0.98599999999999999</c:v>
                </c:pt>
                <c:pt idx="417">
                  <c:v>0.98499999999999999</c:v>
                </c:pt>
                <c:pt idx="418">
                  <c:v>0.98599999999999999</c:v>
                </c:pt>
                <c:pt idx="419">
                  <c:v>0.98599999999999999</c:v>
                </c:pt>
                <c:pt idx="420">
                  <c:v>0.98799999999999999</c:v>
                </c:pt>
                <c:pt idx="421">
                  <c:v>0.98699999999999999</c:v>
                </c:pt>
                <c:pt idx="422">
                  <c:v>0.98599999999999999</c:v>
                </c:pt>
                <c:pt idx="423">
                  <c:v>0.98599999999999999</c:v>
                </c:pt>
                <c:pt idx="424">
                  <c:v>0.98299999999999998</c:v>
                </c:pt>
                <c:pt idx="425">
                  <c:v>0.98099999999999998</c:v>
                </c:pt>
                <c:pt idx="426">
                  <c:v>0.98199999999999998</c:v>
                </c:pt>
                <c:pt idx="427">
                  <c:v>0.98499999999999999</c:v>
                </c:pt>
                <c:pt idx="428">
                  <c:v>0.98499999999999999</c:v>
                </c:pt>
                <c:pt idx="429">
                  <c:v>0.98599999999999999</c:v>
                </c:pt>
                <c:pt idx="430">
                  <c:v>0.98599999999999999</c:v>
                </c:pt>
                <c:pt idx="431">
                  <c:v>0.98699999999999999</c:v>
                </c:pt>
                <c:pt idx="432">
                  <c:v>0.98699999999999999</c:v>
                </c:pt>
                <c:pt idx="433">
                  <c:v>0.98699999999999999</c:v>
                </c:pt>
                <c:pt idx="434">
                  <c:v>0.98599999999999999</c:v>
                </c:pt>
                <c:pt idx="435">
                  <c:v>0.98499999999999999</c:v>
                </c:pt>
                <c:pt idx="436">
                  <c:v>0.98599999999999999</c:v>
                </c:pt>
                <c:pt idx="437">
                  <c:v>0.98599999999999999</c:v>
                </c:pt>
                <c:pt idx="438">
                  <c:v>0.98399999999999999</c:v>
                </c:pt>
                <c:pt idx="439">
                  <c:v>0.98399999999999999</c:v>
                </c:pt>
                <c:pt idx="440">
                  <c:v>0.98499999999999999</c:v>
                </c:pt>
                <c:pt idx="441">
                  <c:v>0.98599999999999999</c:v>
                </c:pt>
                <c:pt idx="442">
                  <c:v>0.98499999999999999</c:v>
                </c:pt>
                <c:pt idx="443">
                  <c:v>0.98399999999999999</c:v>
                </c:pt>
                <c:pt idx="444">
                  <c:v>0.98399999999999999</c:v>
                </c:pt>
                <c:pt idx="445">
                  <c:v>0.98499999999999999</c:v>
                </c:pt>
                <c:pt idx="446">
                  <c:v>0.98599999999999999</c:v>
                </c:pt>
                <c:pt idx="447">
                  <c:v>0.98499999999999999</c:v>
                </c:pt>
                <c:pt idx="448">
                  <c:v>0.98399999999999999</c:v>
                </c:pt>
                <c:pt idx="449">
                  <c:v>0.98599999999999999</c:v>
                </c:pt>
                <c:pt idx="450">
                  <c:v>0.98499999999999999</c:v>
                </c:pt>
                <c:pt idx="451">
                  <c:v>0.98399999999999999</c:v>
                </c:pt>
                <c:pt idx="452">
                  <c:v>0.98399999999999999</c:v>
                </c:pt>
                <c:pt idx="453">
                  <c:v>0.98399999999999999</c:v>
                </c:pt>
                <c:pt idx="454">
                  <c:v>0.98299999999999998</c:v>
                </c:pt>
                <c:pt idx="455">
                  <c:v>0.98399999999999999</c:v>
                </c:pt>
                <c:pt idx="456">
                  <c:v>0.98599999999999999</c:v>
                </c:pt>
                <c:pt idx="457">
                  <c:v>0.98499999999999999</c:v>
                </c:pt>
                <c:pt idx="458">
                  <c:v>0.98499999999999999</c:v>
                </c:pt>
                <c:pt idx="459">
                  <c:v>0.98499999999999999</c:v>
                </c:pt>
                <c:pt idx="460">
                  <c:v>0.98699999999999999</c:v>
                </c:pt>
                <c:pt idx="461">
                  <c:v>0.98799999999999999</c:v>
                </c:pt>
                <c:pt idx="462">
                  <c:v>0.98799999999999999</c:v>
                </c:pt>
                <c:pt idx="463">
                  <c:v>0.98699999999999999</c:v>
                </c:pt>
                <c:pt idx="464">
                  <c:v>0.98699999999999999</c:v>
                </c:pt>
                <c:pt idx="465">
                  <c:v>0.98699999999999999</c:v>
                </c:pt>
                <c:pt idx="466">
                  <c:v>0.98499999999999999</c:v>
                </c:pt>
                <c:pt idx="467">
                  <c:v>0.98599999999999999</c:v>
                </c:pt>
                <c:pt idx="468">
                  <c:v>0.98699999999999999</c:v>
                </c:pt>
                <c:pt idx="469">
                  <c:v>0.98699999999999999</c:v>
                </c:pt>
                <c:pt idx="470">
                  <c:v>0.98599999999999999</c:v>
                </c:pt>
                <c:pt idx="471">
                  <c:v>0.98599999999999999</c:v>
                </c:pt>
                <c:pt idx="472">
                  <c:v>0.98599999999999999</c:v>
                </c:pt>
                <c:pt idx="473">
                  <c:v>0.98699999999999999</c:v>
                </c:pt>
                <c:pt idx="474">
                  <c:v>0.98799999999999999</c:v>
                </c:pt>
                <c:pt idx="475">
                  <c:v>0.98699999999999999</c:v>
                </c:pt>
                <c:pt idx="476">
                  <c:v>0.98599999999999999</c:v>
                </c:pt>
                <c:pt idx="477">
                  <c:v>0.98499999999999999</c:v>
                </c:pt>
                <c:pt idx="478">
                  <c:v>0.98499999999999999</c:v>
                </c:pt>
                <c:pt idx="479">
                  <c:v>0.98399999999999999</c:v>
                </c:pt>
                <c:pt idx="480">
                  <c:v>0.98499999999999999</c:v>
                </c:pt>
                <c:pt idx="481">
                  <c:v>0.98599999999999999</c:v>
                </c:pt>
                <c:pt idx="482">
                  <c:v>0.98599999999999999</c:v>
                </c:pt>
                <c:pt idx="483">
                  <c:v>0.98599999999999999</c:v>
                </c:pt>
                <c:pt idx="484">
                  <c:v>0.98799999999999999</c:v>
                </c:pt>
                <c:pt idx="485">
                  <c:v>0.98699999999999999</c:v>
                </c:pt>
                <c:pt idx="486">
                  <c:v>0.98699999999999999</c:v>
                </c:pt>
                <c:pt idx="487">
                  <c:v>0.98699999999999999</c:v>
                </c:pt>
                <c:pt idx="488">
                  <c:v>0.98799999999999999</c:v>
                </c:pt>
                <c:pt idx="489">
                  <c:v>0.98799999999999999</c:v>
                </c:pt>
                <c:pt idx="490">
                  <c:v>0.98699999999999999</c:v>
                </c:pt>
                <c:pt idx="491">
                  <c:v>0.98799999999999999</c:v>
                </c:pt>
                <c:pt idx="492">
                  <c:v>0.98799999999999999</c:v>
                </c:pt>
                <c:pt idx="493">
                  <c:v>0.98799999999999999</c:v>
                </c:pt>
                <c:pt idx="494">
                  <c:v>0.98699999999999999</c:v>
                </c:pt>
                <c:pt idx="495">
                  <c:v>0.98599999999999999</c:v>
                </c:pt>
                <c:pt idx="496">
                  <c:v>0.98499999999999999</c:v>
                </c:pt>
                <c:pt idx="497">
                  <c:v>0.98499999999999999</c:v>
                </c:pt>
                <c:pt idx="498">
                  <c:v>0.98399999999999999</c:v>
                </c:pt>
                <c:pt idx="499">
                  <c:v>0.98399999999999999</c:v>
                </c:pt>
                <c:pt idx="500">
                  <c:v>0.98399999999999999</c:v>
                </c:pt>
                <c:pt idx="501">
                  <c:v>0.98399999999999999</c:v>
                </c:pt>
                <c:pt idx="502">
                  <c:v>0.98399999999999999</c:v>
                </c:pt>
                <c:pt idx="503">
                  <c:v>0.98499999999999999</c:v>
                </c:pt>
                <c:pt idx="504">
                  <c:v>0.98599999999999999</c:v>
                </c:pt>
                <c:pt idx="505">
                  <c:v>0.98599999999999999</c:v>
                </c:pt>
                <c:pt idx="506">
                  <c:v>0.98599999999999999</c:v>
                </c:pt>
                <c:pt idx="507">
                  <c:v>0.98499999999999999</c:v>
                </c:pt>
                <c:pt idx="508">
                  <c:v>0.98499999999999999</c:v>
                </c:pt>
                <c:pt idx="509">
                  <c:v>0.98499999999999999</c:v>
                </c:pt>
                <c:pt idx="510">
                  <c:v>0.98399999999999999</c:v>
                </c:pt>
                <c:pt idx="511">
                  <c:v>0.98499999999999999</c:v>
                </c:pt>
                <c:pt idx="512">
                  <c:v>0.98399999999999999</c:v>
                </c:pt>
                <c:pt idx="513">
                  <c:v>0.98399999999999999</c:v>
                </c:pt>
                <c:pt idx="514">
                  <c:v>0.98499999999999999</c:v>
                </c:pt>
                <c:pt idx="515">
                  <c:v>0.98399999999999999</c:v>
                </c:pt>
                <c:pt idx="516">
                  <c:v>0.98299999999999998</c:v>
                </c:pt>
                <c:pt idx="517">
                  <c:v>0.98299999999999998</c:v>
                </c:pt>
                <c:pt idx="518">
                  <c:v>0.98199999999999998</c:v>
                </c:pt>
                <c:pt idx="519">
                  <c:v>0.98299999999999998</c:v>
                </c:pt>
                <c:pt idx="520">
                  <c:v>0.98499999999999999</c:v>
                </c:pt>
                <c:pt idx="521">
                  <c:v>0.98399999999999999</c:v>
                </c:pt>
                <c:pt idx="522">
                  <c:v>0.98399999999999999</c:v>
                </c:pt>
                <c:pt idx="523">
                  <c:v>0.98399999999999999</c:v>
                </c:pt>
                <c:pt idx="524">
                  <c:v>0.98299999999999998</c:v>
                </c:pt>
                <c:pt idx="525">
                  <c:v>0.98499999999999999</c:v>
                </c:pt>
                <c:pt idx="526">
                  <c:v>0.98399999999999999</c:v>
                </c:pt>
                <c:pt idx="527">
                  <c:v>0.98599999999999999</c:v>
                </c:pt>
                <c:pt idx="528">
                  <c:v>0.98799999999999999</c:v>
                </c:pt>
                <c:pt idx="529">
                  <c:v>0.98699999999999999</c:v>
                </c:pt>
                <c:pt idx="530">
                  <c:v>0.98799999999999999</c:v>
                </c:pt>
                <c:pt idx="531">
                  <c:v>0.98899999999999999</c:v>
                </c:pt>
                <c:pt idx="532">
                  <c:v>0.98699999999999999</c:v>
                </c:pt>
                <c:pt idx="533">
                  <c:v>0.98699999999999999</c:v>
                </c:pt>
                <c:pt idx="534">
                  <c:v>0.98699999999999999</c:v>
                </c:pt>
                <c:pt idx="535">
                  <c:v>0.98699999999999999</c:v>
                </c:pt>
                <c:pt idx="536">
                  <c:v>0.98599999999999999</c:v>
                </c:pt>
                <c:pt idx="537">
                  <c:v>0.98499999999999999</c:v>
                </c:pt>
                <c:pt idx="538">
                  <c:v>0.98499999999999999</c:v>
                </c:pt>
                <c:pt idx="539">
                  <c:v>0.98399999999999999</c:v>
                </c:pt>
                <c:pt idx="540">
                  <c:v>0.98399999999999999</c:v>
                </c:pt>
                <c:pt idx="541">
                  <c:v>0.98399999999999999</c:v>
                </c:pt>
                <c:pt idx="542">
                  <c:v>0.98299999999999998</c:v>
                </c:pt>
                <c:pt idx="543">
                  <c:v>0.98499999999999999</c:v>
                </c:pt>
                <c:pt idx="544">
                  <c:v>0.98599999999999999</c:v>
                </c:pt>
                <c:pt idx="545">
                  <c:v>0.98599999999999999</c:v>
                </c:pt>
                <c:pt idx="546">
                  <c:v>0.98499999999999999</c:v>
                </c:pt>
                <c:pt idx="547">
                  <c:v>0.98499999999999999</c:v>
                </c:pt>
                <c:pt idx="548">
                  <c:v>0.98499999999999999</c:v>
                </c:pt>
                <c:pt idx="549">
                  <c:v>0.98399999999999999</c:v>
                </c:pt>
                <c:pt idx="550">
                  <c:v>0.98299999999999998</c:v>
                </c:pt>
                <c:pt idx="551">
                  <c:v>0.98499999999999999</c:v>
                </c:pt>
                <c:pt idx="552">
                  <c:v>0.98599999999999999</c:v>
                </c:pt>
                <c:pt idx="553">
                  <c:v>0.98299999999999998</c:v>
                </c:pt>
                <c:pt idx="554">
                  <c:v>0.98199999999999998</c:v>
                </c:pt>
                <c:pt idx="555">
                  <c:v>0.98299999999999998</c:v>
                </c:pt>
                <c:pt idx="556">
                  <c:v>0.98799999999999999</c:v>
                </c:pt>
                <c:pt idx="557">
                  <c:v>0.98499999999999999</c:v>
                </c:pt>
                <c:pt idx="558">
                  <c:v>0.98199999999999998</c:v>
                </c:pt>
                <c:pt idx="559">
                  <c:v>0.98199999999999998</c:v>
                </c:pt>
                <c:pt idx="560">
                  <c:v>0.98399999999999999</c:v>
                </c:pt>
                <c:pt idx="561">
                  <c:v>0.98299999999999998</c:v>
                </c:pt>
                <c:pt idx="562">
                  <c:v>0.98299999999999998</c:v>
                </c:pt>
                <c:pt idx="563">
                  <c:v>0.98299999999999998</c:v>
                </c:pt>
                <c:pt idx="564">
                  <c:v>0.98299999999999998</c:v>
                </c:pt>
                <c:pt idx="565">
                  <c:v>0.98299999999999998</c:v>
                </c:pt>
                <c:pt idx="566">
                  <c:v>0.98299999999999998</c:v>
                </c:pt>
                <c:pt idx="567">
                  <c:v>0.98399999999999999</c:v>
                </c:pt>
                <c:pt idx="568">
                  <c:v>0.98399999999999999</c:v>
                </c:pt>
                <c:pt idx="569">
                  <c:v>0.98299999999999998</c:v>
                </c:pt>
                <c:pt idx="570">
                  <c:v>0.98099999999999998</c:v>
                </c:pt>
                <c:pt idx="571">
                  <c:v>0.98099999999999998</c:v>
                </c:pt>
                <c:pt idx="572">
                  <c:v>0.98099999999999998</c:v>
                </c:pt>
                <c:pt idx="573">
                  <c:v>0.98099999999999998</c:v>
                </c:pt>
                <c:pt idx="574">
                  <c:v>0.98099999999999998</c:v>
                </c:pt>
                <c:pt idx="575">
                  <c:v>0.98099999999999998</c:v>
                </c:pt>
                <c:pt idx="576">
                  <c:v>0.98</c:v>
                </c:pt>
                <c:pt idx="577">
                  <c:v>0.98199999999999998</c:v>
                </c:pt>
                <c:pt idx="578">
                  <c:v>0.98299999999999998</c:v>
                </c:pt>
                <c:pt idx="579">
                  <c:v>0.98199999999999998</c:v>
                </c:pt>
                <c:pt idx="580">
                  <c:v>0.98099999999999998</c:v>
                </c:pt>
                <c:pt idx="581">
                  <c:v>0.98199999999999998</c:v>
                </c:pt>
                <c:pt idx="582">
                  <c:v>0.98199999999999998</c:v>
                </c:pt>
                <c:pt idx="583">
                  <c:v>0.98299999999999998</c:v>
                </c:pt>
                <c:pt idx="584">
                  <c:v>0.98399999999999999</c:v>
                </c:pt>
                <c:pt idx="585">
                  <c:v>0.98499999999999999</c:v>
                </c:pt>
                <c:pt idx="586">
                  <c:v>0.98399999999999999</c:v>
                </c:pt>
                <c:pt idx="587">
                  <c:v>0.98399999999999999</c:v>
                </c:pt>
                <c:pt idx="588">
                  <c:v>0.98299999999999998</c:v>
                </c:pt>
                <c:pt idx="589">
                  <c:v>0.98299999999999998</c:v>
                </c:pt>
                <c:pt idx="590">
                  <c:v>0.98299999999999998</c:v>
                </c:pt>
                <c:pt idx="591">
                  <c:v>0.98299999999999998</c:v>
                </c:pt>
                <c:pt idx="592">
                  <c:v>0.98499999999999999</c:v>
                </c:pt>
                <c:pt idx="593">
                  <c:v>0.98499999999999999</c:v>
                </c:pt>
                <c:pt idx="594">
                  <c:v>0.98499999999999999</c:v>
                </c:pt>
                <c:pt idx="595">
                  <c:v>0.98399999999999999</c:v>
                </c:pt>
                <c:pt idx="596">
                  <c:v>0.98299999999999998</c:v>
                </c:pt>
                <c:pt idx="597">
                  <c:v>0.98499999999999999</c:v>
                </c:pt>
                <c:pt idx="598">
                  <c:v>0.98399999999999999</c:v>
                </c:pt>
                <c:pt idx="599">
                  <c:v>0.98399999999999999</c:v>
                </c:pt>
                <c:pt idx="600">
                  <c:v>0.98299999999999998</c:v>
                </c:pt>
                <c:pt idx="601">
                  <c:v>0.98299999999999998</c:v>
                </c:pt>
                <c:pt idx="602">
                  <c:v>0.98399999999999999</c:v>
                </c:pt>
                <c:pt idx="603">
                  <c:v>0.98399999999999999</c:v>
                </c:pt>
                <c:pt idx="604">
                  <c:v>0.98199999999999998</c:v>
                </c:pt>
                <c:pt idx="605">
                  <c:v>0.98199999999999998</c:v>
                </c:pt>
                <c:pt idx="606">
                  <c:v>0.98399999999999999</c:v>
                </c:pt>
                <c:pt idx="607">
                  <c:v>0.98499999999999999</c:v>
                </c:pt>
                <c:pt idx="608">
                  <c:v>0.98499999999999999</c:v>
                </c:pt>
                <c:pt idx="609">
                  <c:v>0.98499999999999999</c:v>
                </c:pt>
                <c:pt idx="610">
                  <c:v>0.98599999999999999</c:v>
                </c:pt>
                <c:pt idx="611">
                  <c:v>0.98699999999999999</c:v>
                </c:pt>
                <c:pt idx="612">
                  <c:v>0.98699999999999999</c:v>
                </c:pt>
                <c:pt idx="613">
                  <c:v>0.98699999999999999</c:v>
                </c:pt>
                <c:pt idx="614">
                  <c:v>0.98599999999999999</c:v>
                </c:pt>
                <c:pt idx="615">
                  <c:v>0.98599999999999999</c:v>
                </c:pt>
                <c:pt idx="616">
                  <c:v>0.98599999999999999</c:v>
                </c:pt>
                <c:pt idx="617">
                  <c:v>0.98599999999999999</c:v>
                </c:pt>
                <c:pt idx="618">
                  <c:v>0.98699999999999999</c:v>
                </c:pt>
                <c:pt idx="619">
                  <c:v>0.98599999999999999</c:v>
                </c:pt>
                <c:pt idx="620">
                  <c:v>0.98399999999999999</c:v>
                </c:pt>
                <c:pt idx="621">
                  <c:v>0.98499999999999999</c:v>
                </c:pt>
                <c:pt idx="622">
                  <c:v>0.98499999999999999</c:v>
                </c:pt>
                <c:pt idx="623">
                  <c:v>0.98599999999999999</c:v>
                </c:pt>
                <c:pt idx="624">
                  <c:v>0.98499999999999999</c:v>
                </c:pt>
                <c:pt idx="625">
                  <c:v>0.98399999999999999</c:v>
                </c:pt>
                <c:pt idx="626">
                  <c:v>0.98399999999999999</c:v>
                </c:pt>
                <c:pt idx="627">
                  <c:v>0.98599999999999999</c:v>
                </c:pt>
                <c:pt idx="628">
                  <c:v>0.98499999999999999</c:v>
                </c:pt>
                <c:pt idx="629">
                  <c:v>0.98599999999999999</c:v>
                </c:pt>
                <c:pt idx="630">
                  <c:v>0.98499999999999999</c:v>
                </c:pt>
                <c:pt idx="631">
                  <c:v>0.98599999999999999</c:v>
                </c:pt>
                <c:pt idx="632">
                  <c:v>0.98099999999999998</c:v>
                </c:pt>
                <c:pt idx="633">
                  <c:v>0.98199999999999998</c:v>
                </c:pt>
                <c:pt idx="634">
                  <c:v>0.98299999999999998</c:v>
                </c:pt>
                <c:pt idx="635">
                  <c:v>0.98399999999999999</c:v>
                </c:pt>
                <c:pt idx="636">
                  <c:v>0.98499999999999999</c:v>
                </c:pt>
                <c:pt idx="637">
                  <c:v>0.98499999999999999</c:v>
                </c:pt>
                <c:pt idx="638">
                  <c:v>0.98299999999999998</c:v>
                </c:pt>
                <c:pt idx="639">
                  <c:v>0.98199999999999998</c:v>
                </c:pt>
                <c:pt idx="640">
                  <c:v>0.98199999999999998</c:v>
                </c:pt>
                <c:pt idx="641">
                  <c:v>0.98199999999999998</c:v>
                </c:pt>
                <c:pt idx="642">
                  <c:v>0.98299999999999998</c:v>
                </c:pt>
                <c:pt idx="643">
                  <c:v>0.98299999999999998</c:v>
                </c:pt>
                <c:pt idx="644">
                  <c:v>0.98399999999999999</c:v>
                </c:pt>
                <c:pt idx="645">
                  <c:v>0.98499999999999999</c:v>
                </c:pt>
                <c:pt idx="646">
                  <c:v>0.98499999999999999</c:v>
                </c:pt>
                <c:pt idx="647">
                  <c:v>0.98399999999999999</c:v>
                </c:pt>
                <c:pt idx="648">
                  <c:v>0.98499999999999999</c:v>
                </c:pt>
                <c:pt idx="649">
                  <c:v>0.98399999999999999</c:v>
                </c:pt>
                <c:pt idx="650">
                  <c:v>0.98599999999999999</c:v>
                </c:pt>
                <c:pt idx="651">
                  <c:v>0.98699999999999999</c:v>
                </c:pt>
                <c:pt idx="652">
                  <c:v>0.98599999999999999</c:v>
                </c:pt>
                <c:pt idx="653">
                  <c:v>0.98499999999999999</c:v>
                </c:pt>
                <c:pt idx="654">
                  <c:v>0.98499999999999999</c:v>
                </c:pt>
                <c:pt idx="655">
                  <c:v>0.98399999999999999</c:v>
                </c:pt>
                <c:pt idx="656">
                  <c:v>0.98499999999999999</c:v>
                </c:pt>
                <c:pt idx="657">
                  <c:v>0.98499999999999999</c:v>
                </c:pt>
                <c:pt idx="658">
                  <c:v>0.98499999999999999</c:v>
                </c:pt>
                <c:pt idx="659">
                  <c:v>0.98499999999999999</c:v>
                </c:pt>
                <c:pt idx="660">
                  <c:v>0.98399999999999999</c:v>
                </c:pt>
                <c:pt idx="661">
                  <c:v>0.98399999999999999</c:v>
                </c:pt>
                <c:pt idx="662">
                  <c:v>0.98199999999999998</c:v>
                </c:pt>
                <c:pt idx="663">
                  <c:v>0.98299999999999998</c:v>
                </c:pt>
                <c:pt idx="664">
                  <c:v>0.98299999999999998</c:v>
                </c:pt>
                <c:pt idx="665">
                  <c:v>0.98399999999999999</c:v>
                </c:pt>
                <c:pt idx="666">
                  <c:v>0.98299999999999998</c:v>
                </c:pt>
                <c:pt idx="667">
                  <c:v>0.98099999999999998</c:v>
                </c:pt>
                <c:pt idx="668">
                  <c:v>0.98199999999999998</c:v>
                </c:pt>
                <c:pt idx="669">
                  <c:v>0.98299999999999998</c:v>
                </c:pt>
                <c:pt idx="670">
                  <c:v>0.98199999999999998</c:v>
                </c:pt>
                <c:pt idx="671">
                  <c:v>0.98199999999999998</c:v>
                </c:pt>
                <c:pt idx="672">
                  <c:v>0.98199999999999998</c:v>
                </c:pt>
                <c:pt idx="673">
                  <c:v>0.98299999999999998</c:v>
                </c:pt>
                <c:pt idx="674">
                  <c:v>0.98299999999999998</c:v>
                </c:pt>
                <c:pt idx="675">
                  <c:v>0.98299999999999998</c:v>
                </c:pt>
                <c:pt idx="676">
                  <c:v>0.98299999999999998</c:v>
                </c:pt>
                <c:pt idx="677">
                  <c:v>0.98199999999999998</c:v>
                </c:pt>
                <c:pt idx="678">
                  <c:v>0.98399999999999999</c:v>
                </c:pt>
                <c:pt idx="679">
                  <c:v>0.98299999999999998</c:v>
                </c:pt>
                <c:pt idx="680">
                  <c:v>0.98299999999999998</c:v>
                </c:pt>
                <c:pt idx="681">
                  <c:v>0.98199999999999998</c:v>
                </c:pt>
                <c:pt idx="682">
                  <c:v>0.98199999999999998</c:v>
                </c:pt>
                <c:pt idx="683">
                  <c:v>0.98</c:v>
                </c:pt>
                <c:pt idx="684">
                  <c:v>0.98199999999999998</c:v>
                </c:pt>
                <c:pt idx="685">
                  <c:v>0.98099999999999998</c:v>
                </c:pt>
                <c:pt idx="686">
                  <c:v>0.98099999999999998</c:v>
                </c:pt>
                <c:pt idx="687">
                  <c:v>0.98199999999999998</c:v>
                </c:pt>
                <c:pt idx="688">
                  <c:v>0.98299999999999998</c:v>
                </c:pt>
                <c:pt idx="689">
                  <c:v>0.98499999999999999</c:v>
                </c:pt>
                <c:pt idx="690">
                  <c:v>0.98399999999999999</c:v>
                </c:pt>
                <c:pt idx="691">
                  <c:v>0.98299999999999998</c:v>
                </c:pt>
                <c:pt idx="692">
                  <c:v>0.98299999999999998</c:v>
                </c:pt>
                <c:pt idx="693">
                  <c:v>0.98199999999999998</c:v>
                </c:pt>
                <c:pt idx="694">
                  <c:v>0.98099999999999998</c:v>
                </c:pt>
                <c:pt idx="695">
                  <c:v>0.99099999999999999</c:v>
                </c:pt>
                <c:pt idx="696">
                  <c:v>0.99099999999999999</c:v>
                </c:pt>
                <c:pt idx="697">
                  <c:v>0.995</c:v>
                </c:pt>
                <c:pt idx="698">
                  <c:v>0.99399999999999999</c:v>
                </c:pt>
                <c:pt idx="699">
                  <c:v>0.99199999999999999</c:v>
                </c:pt>
                <c:pt idx="700">
                  <c:v>0.99199999999999999</c:v>
                </c:pt>
                <c:pt idx="701">
                  <c:v>0.99199999999999999</c:v>
                </c:pt>
                <c:pt idx="702">
                  <c:v>0.99199999999999999</c:v>
                </c:pt>
                <c:pt idx="703">
                  <c:v>0.99199999999999999</c:v>
                </c:pt>
                <c:pt idx="704">
                  <c:v>0.99299999999999999</c:v>
                </c:pt>
                <c:pt idx="705">
                  <c:v>0.99399999999999999</c:v>
                </c:pt>
                <c:pt idx="706">
                  <c:v>6.9610000000000003</c:v>
                </c:pt>
                <c:pt idx="707">
                  <c:v>10.778</c:v>
                </c:pt>
                <c:pt idx="708">
                  <c:v>12.833</c:v>
                </c:pt>
                <c:pt idx="709">
                  <c:v>12.23</c:v>
                </c:pt>
                <c:pt idx="710">
                  <c:v>12.073</c:v>
                </c:pt>
                <c:pt idx="711">
                  <c:v>12.015000000000001</c:v>
                </c:pt>
                <c:pt idx="712">
                  <c:v>12.009</c:v>
                </c:pt>
                <c:pt idx="713">
                  <c:v>11.972</c:v>
                </c:pt>
                <c:pt idx="714">
                  <c:v>11.963000000000001</c:v>
                </c:pt>
                <c:pt idx="715">
                  <c:v>11.967000000000001</c:v>
                </c:pt>
                <c:pt idx="716">
                  <c:v>13.618</c:v>
                </c:pt>
                <c:pt idx="717">
                  <c:v>13.61</c:v>
                </c:pt>
                <c:pt idx="718">
                  <c:v>13.029</c:v>
                </c:pt>
                <c:pt idx="719">
                  <c:v>12.948</c:v>
                </c:pt>
                <c:pt idx="720">
                  <c:v>13.032999999999999</c:v>
                </c:pt>
                <c:pt idx="721">
                  <c:v>13.120000000000001</c:v>
                </c:pt>
                <c:pt idx="722">
                  <c:v>13.218</c:v>
                </c:pt>
                <c:pt idx="723">
                  <c:v>13.31</c:v>
                </c:pt>
                <c:pt idx="724">
                  <c:v>13.655000000000001</c:v>
                </c:pt>
                <c:pt idx="725">
                  <c:v>15.539</c:v>
                </c:pt>
                <c:pt idx="726">
                  <c:v>14.749000000000001</c:v>
                </c:pt>
                <c:pt idx="727">
                  <c:v>14.287000000000001</c:v>
                </c:pt>
                <c:pt idx="728">
                  <c:v>14.261000000000001</c:v>
                </c:pt>
                <c:pt idx="729">
                  <c:v>14.311</c:v>
                </c:pt>
                <c:pt idx="730">
                  <c:v>14.354000000000001</c:v>
                </c:pt>
                <c:pt idx="731">
                  <c:v>14.409000000000001</c:v>
                </c:pt>
                <c:pt idx="732">
                  <c:v>14.451000000000001</c:v>
                </c:pt>
                <c:pt idx="733">
                  <c:v>14.481</c:v>
                </c:pt>
                <c:pt idx="734">
                  <c:v>14.514000000000001</c:v>
                </c:pt>
                <c:pt idx="735">
                  <c:v>14.534000000000001</c:v>
                </c:pt>
                <c:pt idx="736">
                  <c:v>14.565</c:v>
                </c:pt>
                <c:pt idx="737">
                  <c:v>14.593999999999999</c:v>
                </c:pt>
                <c:pt idx="738">
                  <c:v>14.623000000000001</c:v>
                </c:pt>
                <c:pt idx="739">
                  <c:v>14.645</c:v>
                </c:pt>
                <c:pt idx="740">
                  <c:v>14.673</c:v>
                </c:pt>
                <c:pt idx="741">
                  <c:v>14.701000000000001</c:v>
                </c:pt>
                <c:pt idx="742">
                  <c:v>14.726000000000001</c:v>
                </c:pt>
                <c:pt idx="743">
                  <c:v>14.75</c:v>
                </c:pt>
                <c:pt idx="744">
                  <c:v>14.776</c:v>
                </c:pt>
                <c:pt idx="745">
                  <c:v>14.787000000000001</c:v>
                </c:pt>
                <c:pt idx="746">
                  <c:v>14.812000000000001</c:v>
                </c:pt>
                <c:pt idx="747">
                  <c:v>14.836</c:v>
                </c:pt>
                <c:pt idx="748">
                  <c:v>14.846</c:v>
                </c:pt>
                <c:pt idx="749">
                  <c:v>14.862</c:v>
                </c:pt>
                <c:pt idx="750">
                  <c:v>14.875999999999999</c:v>
                </c:pt>
                <c:pt idx="751">
                  <c:v>14.889000000000001</c:v>
                </c:pt>
                <c:pt idx="752">
                  <c:v>14.91</c:v>
                </c:pt>
                <c:pt idx="753">
                  <c:v>14.925000000000001</c:v>
                </c:pt>
                <c:pt idx="754">
                  <c:v>14.941000000000001</c:v>
                </c:pt>
                <c:pt idx="755">
                  <c:v>14.950000000000001</c:v>
                </c:pt>
                <c:pt idx="756">
                  <c:v>14.964</c:v>
                </c:pt>
                <c:pt idx="757">
                  <c:v>14.976000000000001</c:v>
                </c:pt>
                <c:pt idx="758">
                  <c:v>14.987</c:v>
                </c:pt>
                <c:pt idx="759">
                  <c:v>14.998000000000001</c:v>
                </c:pt>
                <c:pt idx="760">
                  <c:v>14.998000000000001</c:v>
                </c:pt>
                <c:pt idx="761">
                  <c:v>15.000999999999999</c:v>
                </c:pt>
                <c:pt idx="762">
                  <c:v>15</c:v>
                </c:pt>
                <c:pt idx="763">
                  <c:v>15.000999999999999</c:v>
                </c:pt>
                <c:pt idx="764">
                  <c:v>15.013</c:v>
                </c:pt>
                <c:pt idx="765">
                  <c:v>15.006</c:v>
                </c:pt>
                <c:pt idx="766">
                  <c:v>14.997</c:v>
                </c:pt>
                <c:pt idx="767">
                  <c:v>14.989000000000001</c:v>
                </c:pt>
                <c:pt idx="768">
                  <c:v>14.984999999999999</c:v>
                </c:pt>
                <c:pt idx="769">
                  <c:v>14.989000000000001</c:v>
                </c:pt>
                <c:pt idx="770">
                  <c:v>14.983000000000001</c:v>
                </c:pt>
                <c:pt idx="771">
                  <c:v>14.983000000000001</c:v>
                </c:pt>
                <c:pt idx="772">
                  <c:v>14.978</c:v>
                </c:pt>
                <c:pt idx="773">
                  <c:v>14.982000000000001</c:v>
                </c:pt>
                <c:pt idx="774">
                  <c:v>14.997</c:v>
                </c:pt>
                <c:pt idx="775">
                  <c:v>15.004</c:v>
                </c:pt>
                <c:pt idx="776">
                  <c:v>15.018000000000001</c:v>
                </c:pt>
                <c:pt idx="777">
                  <c:v>15.043000000000001</c:v>
                </c:pt>
                <c:pt idx="778">
                  <c:v>15.073</c:v>
                </c:pt>
                <c:pt idx="779">
                  <c:v>15.099</c:v>
                </c:pt>
                <c:pt idx="780">
                  <c:v>15.125999999999999</c:v>
                </c:pt>
                <c:pt idx="781">
                  <c:v>15.152000000000001</c:v>
                </c:pt>
                <c:pt idx="782">
                  <c:v>15.177</c:v>
                </c:pt>
                <c:pt idx="783">
                  <c:v>15.193</c:v>
                </c:pt>
                <c:pt idx="784">
                  <c:v>15.209</c:v>
                </c:pt>
                <c:pt idx="785">
                  <c:v>15.245000000000001</c:v>
                </c:pt>
                <c:pt idx="786">
                  <c:v>15.282999999999999</c:v>
                </c:pt>
                <c:pt idx="787">
                  <c:v>15.319000000000001</c:v>
                </c:pt>
                <c:pt idx="788">
                  <c:v>15.338000000000001</c:v>
                </c:pt>
                <c:pt idx="789">
                  <c:v>15.339</c:v>
                </c:pt>
                <c:pt idx="790">
                  <c:v>15.354000000000001</c:v>
                </c:pt>
                <c:pt idx="791">
                  <c:v>15.357000000000001</c:v>
                </c:pt>
                <c:pt idx="792">
                  <c:v>15.372</c:v>
                </c:pt>
                <c:pt idx="793">
                  <c:v>15.379</c:v>
                </c:pt>
                <c:pt idx="794">
                  <c:v>15.393000000000001</c:v>
                </c:pt>
                <c:pt idx="795">
                  <c:v>15.409000000000001</c:v>
                </c:pt>
                <c:pt idx="796">
                  <c:v>15.411</c:v>
                </c:pt>
                <c:pt idx="797">
                  <c:v>15.412000000000001</c:v>
                </c:pt>
                <c:pt idx="798">
                  <c:v>15.415000000000001</c:v>
                </c:pt>
                <c:pt idx="799">
                  <c:v>15.422000000000001</c:v>
                </c:pt>
                <c:pt idx="800">
                  <c:v>15.427</c:v>
                </c:pt>
                <c:pt idx="801">
                  <c:v>15.423</c:v>
                </c:pt>
                <c:pt idx="802">
                  <c:v>15.427</c:v>
                </c:pt>
                <c:pt idx="803">
                  <c:v>15.422000000000001</c:v>
                </c:pt>
                <c:pt idx="804">
                  <c:v>15.42</c:v>
                </c:pt>
                <c:pt idx="805">
                  <c:v>15.41</c:v>
                </c:pt>
                <c:pt idx="806">
                  <c:v>15.391999999999999</c:v>
                </c:pt>
                <c:pt idx="807">
                  <c:v>15.38</c:v>
                </c:pt>
                <c:pt idx="808">
                  <c:v>15.369</c:v>
                </c:pt>
                <c:pt idx="809">
                  <c:v>15.359</c:v>
                </c:pt>
                <c:pt idx="810">
                  <c:v>15.361000000000001</c:v>
                </c:pt>
                <c:pt idx="811">
                  <c:v>15.346</c:v>
                </c:pt>
                <c:pt idx="812">
                  <c:v>15.33</c:v>
                </c:pt>
                <c:pt idx="813">
                  <c:v>15.313000000000001</c:v>
                </c:pt>
                <c:pt idx="814">
                  <c:v>15.309000000000001</c:v>
                </c:pt>
                <c:pt idx="815">
                  <c:v>15.297000000000001</c:v>
                </c:pt>
                <c:pt idx="816">
                  <c:v>15.288</c:v>
                </c:pt>
                <c:pt idx="817">
                  <c:v>15.281000000000001</c:v>
                </c:pt>
                <c:pt idx="818">
                  <c:v>15.271000000000001</c:v>
                </c:pt>
                <c:pt idx="819">
                  <c:v>15.254</c:v>
                </c:pt>
                <c:pt idx="820">
                  <c:v>15.25</c:v>
                </c:pt>
                <c:pt idx="821">
                  <c:v>15.238</c:v>
                </c:pt>
                <c:pt idx="822">
                  <c:v>15.225</c:v>
                </c:pt>
                <c:pt idx="823">
                  <c:v>15.214</c:v>
                </c:pt>
                <c:pt idx="824">
                  <c:v>15.207000000000001</c:v>
                </c:pt>
                <c:pt idx="825">
                  <c:v>15.203000000000001</c:v>
                </c:pt>
                <c:pt idx="826">
                  <c:v>15.195</c:v>
                </c:pt>
                <c:pt idx="827">
                  <c:v>15.196</c:v>
                </c:pt>
                <c:pt idx="828">
                  <c:v>15.186</c:v>
                </c:pt>
                <c:pt idx="829">
                  <c:v>15.191000000000001</c:v>
                </c:pt>
                <c:pt idx="830">
                  <c:v>15.187000000000001</c:v>
                </c:pt>
                <c:pt idx="831">
                  <c:v>15.183</c:v>
                </c:pt>
                <c:pt idx="832">
                  <c:v>15.177</c:v>
                </c:pt>
                <c:pt idx="833">
                  <c:v>15.167</c:v>
                </c:pt>
                <c:pt idx="834">
                  <c:v>15.155000000000001</c:v>
                </c:pt>
                <c:pt idx="835">
                  <c:v>15.143000000000001</c:v>
                </c:pt>
                <c:pt idx="836">
                  <c:v>15.133000000000001</c:v>
                </c:pt>
                <c:pt idx="837">
                  <c:v>15.125</c:v>
                </c:pt>
                <c:pt idx="838">
                  <c:v>15.109</c:v>
                </c:pt>
                <c:pt idx="839">
                  <c:v>15.109</c:v>
                </c:pt>
                <c:pt idx="840">
                  <c:v>15.099</c:v>
                </c:pt>
                <c:pt idx="841">
                  <c:v>15.1</c:v>
                </c:pt>
                <c:pt idx="842">
                  <c:v>15.087</c:v>
                </c:pt>
                <c:pt idx="843">
                  <c:v>15.081</c:v>
                </c:pt>
                <c:pt idx="844">
                  <c:v>15.088000000000001</c:v>
                </c:pt>
                <c:pt idx="845">
                  <c:v>15.081</c:v>
                </c:pt>
                <c:pt idx="846">
                  <c:v>15.067</c:v>
                </c:pt>
                <c:pt idx="847">
                  <c:v>15.06</c:v>
                </c:pt>
                <c:pt idx="848">
                  <c:v>15.058</c:v>
                </c:pt>
                <c:pt idx="849">
                  <c:v>15.058</c:v>
                </c:pt>
                <c:pt idx="850">
                  <c:v>15.056000000000001</c:v>
                </c:pt>
                <c:pt idx="851">
                  <c:v>15.043000000000001</c:v>
                </c:pt>
                <c:pt idx="852">
                  <c:v>15.032999999999999</c:v>
                </c:pt>
                <c:pt idx="853">
                  <c:v>15.030000000000001</c:v>
                </c:pt>
                <c:pt idx="854">
                  <c:v>15.018000000000001</c:v>
                </c:pt>
                <c:pt idx="855">
                  <c:v>15.008000000000001</c:v>
                </c:pt>
                <c:pt idx="856">
                  <c:v>14.999000000000001</c:v>
                </c:pt>
                <c:pt idx="857">
                  <c:v>14.988</c:v>
                </c:pt>
                <c:pt idx="858">
                  <c:v>14.977</c:v>
                </c:pt>
                <c:pt idx="859">
                  <c:v>14.975</c:v>
                </c:pt>
                <c:pt idx="860">
                  <c:v>14.96</c:v>
                </c:pt>
                <c:pt idx="861">
                  <c:v>14.952</c:v>
                </c:pt>
                <c:pt idx="862">
                  <c:v>14.951000000000001</c:v>
                </c:pt>
                <c:pt idx="863">
                  <c:v>14.944000000000001</c:v>
                </c:pt>
                <c:pt idx="864">
                  <c:v>14.927</c:v>
                </c:pt>
                <c:pt idx="865">
                  <c:v>14.926</c:v>
                </c:pt>
                <c:pt idx="866">
                  <c:v>14.937000000000001</c:v>
                </c:pt>
                <c:pt idx="867">
                  <c:v>14.93</c:v>
                </c:pt>
                <c:pt idx="868">
                  <c:v>14.923</c:v>
                </c:pt>
                <c:pt idx="869">
                  <c:v>14.923</c:v>
                </c:pt>
                <c:pt idx="870">
                  <c:v>14.926</c:v>
                </c:pt>
                <c:pt idx="871">
                  <c:v>14.919</c:v>
                </c:pt>
                <c:pt idx="872">
                  <c:v>14.93</c:v>
                </c:pt>
                <c:pt idx="873">
                  <c:v>14.931000000000001</c:v>
                </c:pt>
                <c:pt idx="874">
                  <c:v>14.931000000000001</c:v>
                </c:pt>
                <c:pt idx="875">
                  <c:v>14.929</c:v>
                </c:pt>
                <c:pt idx="876">
                  <c:v>14.927</c:v>
                </c:pt>
                <c:pt idx="877">
                  <c:v>14.918000000000001</c:v>
                </c:pt>
                <c:pt idx="878">
                  <c:v>14.925000000000001</c:v>
                </c:pt>
                <c:pt idx="879">
                  <c:v>14.909000000000001</c:v>
                </c:pt>
                <c:pt idx="880">
                  <c:v>14.899000000000001</c:v>
                </c:pt>
                <c:pt idx="881">
                  <c:v>14.89</c:v>
                </c:pt>
                <c:pt idx="882">
                  <c:v>14.884</c:v>
                </c:pt>
                <c:pt idx="883">
                  <c:v>14.865</c:v>
                </c:pt>
                <c:pt idx="884">
                  <c:v>14.86</c:v>
                </c:pt>
                <c:pt idx="885">
                  <c:v>14.843</c:v>
                </c:pt>
                <c:pt idx="886">
                  <c:v>14.826000000000001</c:v>
                </c:pt>
                <c:pt idx="887">
                  <c:v>14.829000000000001</c:v>
                </c:pt>
                <c:pt idx="888">
                  <c:v>14.817</c:v>
                </c:pt>
                <c:pt idx="889">
                  <c:v>14.817</c:v>
                </c:pt>
                <c:pt idx="890">
                  <c:v>14.802</c:v>
                </c:pt>
                <c:pt idx="891">
                  <c:v>14.786</c:v>
                </c:pt>
                <c:pt idx="892">
                  <c:v>14.77</c:v>
                </c:pt>
                <c:pt idx="893">
                  <c:v>14.753</c:v>
                </c:pt>
                <c:pt idx="894">
                  <c:v>14.748000000000001</c:v>
                </c:pt>
                <c:pt idx="895">
                  <c:v>14.741</c:v>
                </c:pt>
                <c:pt idx="896">
                  <c:v>14.72</c:v>
                </c:pt>
                <c:pt idx="897">
                  <c:v>14.708</c:v>
                </c:pt>
                <c:pt idx="898">
                  <c:v>14.701000000000001</c:v>
                </c:pt>
                <c:pt idx="899">
                  <c:v>14.696</c:v>
                </c:pt>
                <c:pt idx="900">
                  <c:v>14.685</c:v>
                </c:pt>
                <c:pt idx="901">
                  <c:v>14.672000000000001</c:v>
                </c:pt>
                <c:pt idx="902">
                  <c:v>14.665000000000001</c:v>
                </c:pt>
                <c:pt idx="903">
                  <c:v>14.66</c:v>
                </c:pt>
                <c:pt idx="904">
                  <c:v>14.656000000000001</c:v>
                </c:pt>
                <c:pt idx="905">
                  <c:v>14.646000000000001</c:v>
                </c:pt>
                <c:pt idx="906">
                  <c:v>14.641</c:v>
                </c:pt>
                <c:pt idx="907">
                  <c:v>14.631</c:v>
                </c:pt>
                <c:pt idx="908">
                  <c:v>14.625</c:v>
                </c:pt>
                <c:pt idx="909">
                  <c:v>14.622</c:v>
                </c:pt>
                <c:pt idx="910">
                  <c:v>14.609</c:v>
                </c:pt>
                <c:pt idx="911">
                  <c:v>14.606</c:v>
                </c:pt>
                <c:pt idx="912">
                  <c:v>14.614000000000001</c:v>
                </c:pt>
                <c:pt idx="913">
                  <c:v>14.607000000000001</c:v>
                </c:pt>
                <c:pt idx="914">
                  <c:v>14.606</c:v>
                </c:pt>
                <c:pt idx="915">
                  <c:v>14.605</c:v>
                </c:pt>
                <c:pt idx="916">
                  <c:v>14.603</c:v>
                </c:pt>
                <c:pt idx="917">
                  <c:v>14.595000000000001</c:v>
                </c:pt>
                <c:pt idx="918">
                  <c:v>14.593999999999999</c:v>
                </c:pt>
                <c:pt idx="919">
                  <c:v>14.593999999999999</c:v>
                </c:pt>
                <c:pt idx="920">
                  <c:v>14.585000000000001</c:v>
                </c:pt>
                <c:pt idx="921">
                  <c:v>14.566000000000001</c:v>
                </c:pt>
                <c:pt idx="922">
                  <c:v>14.574</c:v>
                </c:pt>
                <c:pt idx="923">
                  <c:v>14.564</c:v>
                </c:pt>
                <c:pt idx="924">
                  <c:v>14.564</c:v>
                </c:pt>
                <c:pt idx="925">
                  <c:v>14.554</c:v>
                </c:pt>
                <c:pt idx="926">
                  <c:v>14.552</c:v>
                </c:pt>
                <c:pt idx="927">
                  <c:v>14.551</c:v>
                </c:pt>
                <c:pt idx="928">
                  <c:v>14.551</c:v>
                </c:pt>
                <c:pt idx="929">
                  <c:v>14.541</c:v>
                </c:pt>
                <c:pt idx="930">
                  <c:v>14.537000000000001</c:v>
                </c:pt>
                <c:pt idx="931">
                  <c:v>14.534000000000001</c:v>
                </c:pt>
                <c:pt idx="932">
                  <c:v>14.512</c:v>
                </c:pt>
                <c:pt idx="933">
                  <c:v>14.502000000000001</c:v>
                </c:pt>
                <c:pt idx="934">
                  <c:v>14.497</c:v>
                </c:pt>
                <c:pt idx="935">
                  <c:v>14.488</c:v>
                </c:pt>
                <c:pt idx="936">
                  <c:v>14.48</c:v>
                </c:pt>
                <c:pt idx="937">
                  <c:v>14.475</c:v>
                </c:pt>
                <c:pt idx="938">
                  <c:v>14.464</c:v>
                </c:pt>
                <c:pt idx="939">
                  <c:v>14.456</c:v>
                </c:pt>
                <c:pt idx="940">
                  <c:v>14.452</c:v>
                </c:pt>
                <c:pt idx="941">
                  <c:v>14.448</c:v>
                </c:pt>
                <c:pt idx="942">
                  <c:v>14.441000000000001</c:v>
                </c:pt>
                <c:pt idx="943">
                  <c:v>14.438000000000001</c:v>
                </c:pt>
                <c:pt idx="944">
                  <c:v>14.435</c:v>
                </c:pt>
                <c:pt idx="945">
                  <c:v>14.43</c:v>
                </c:pt>
                <c:pt idx="946">
                  <c:v>14.422000000000001</c:v>
                </c:pt>
                <c:pt idx="947">
                  <c:v>14.425000000000001</c:v>
                </c:pt>
                <c:pt idx="948">
                  <c:v>14.427</c:v>
                </c:pt>
                <c:pt idx="949">
                  <c:v>14.426</c:v>
                </c:pt>
                <c:pt idx="950">
                  <c:v>14.422000000000001</c:v>
                </c:pt>
                <c:pt idx="951">
                  <c:v>14.415000000000001</c:v>
                </c:pt>
                <c:pt idx="952">
                  <c:v>14.409000000000001</c:v>
                </c:pt>
                <c:pt idx="953">
                  <c:v>14.409000000000001</c:v>
                </c:pt>
                <c:pt idx="954">
                  <c:v>14.403</c:v>
                </c:pt>
                <c:pt idx="955">
                  <c:v>14.401</c:v>
                </c:pt>
                <c:pt idx="956">
                  <c:v>14.394</c:v>
                </c:pt>
                <c:pt idx="957">
                  <c:v>14.389000000000001</c:v>
                </c:pt>
                <c:pt idx="958">
                  <c:v>14.388</c:v>
                </c:pt>
                <c:pt idx="959">
                  <c:v>14.387</c:v>
                </c:pt>
                <c:pt idx="960">
                  <c:v>14.369</c:v>
                </c:pt>
                <c:pt idx="961">
                  <c:v>14.363</c:v>
                </c:pt>
                <c:pt idx="962">
                  <c:v>14.369</c:v>
                </c:pt>
                <c:pt idx="963">
                  <c:v>14.356</c:v>
                </c:pt>
                <c:pt idx="964">
                  <c:v>14.353</c:v>
                </c:pt>
                <c:pt idx="965">
                  <c:v>14.343999999999999</c:v>
                </c:pt>
                <c:pt idx="966">
                  <c:v>14.342000000000001</c:v>
                </c:pt>
                <c:pt idx="967">
                  <c:v>14.337</c:v>
                </c:pt>
                <c:pt idx="968">
                  <c:v>14.327</c:v>
                </c:pt>
                <c:pt idx="969">
                  <c:v>14.32</c:v>
                </c:pt>
                <c:pt idx="970">
                  <c:v>14.318</c:v>
                </c:pt>
                <c:pt idx="971">
                  <c:v>14.314</c:v>
                </c:pt>
                <c:pt idx="972">
                  <c:v>14.305</c:v>
                </c:pt>
                <c:pt idx="973">
                  <c:v>14.297000000000001</c:v>
                </c:pt>
                <c:pt idx="974">
                  <c:v>14.290000000000001</c:v>
                </c:pt>
                <c:pt idx="975">
                  <c:v>14.287000000000001</c:v>
                </c:pt>
                <c:pt idx="976">
                  <c:v>14.280000000000001</c:v>
                </c:pt>
                <c:pt idx="977">
                  <c:v>14.281000000000001</c:v>
                </c:pt>
                <c:pt idx="978">
                  <c:v>14.278</c:v>
                </c:pt>
                <c:pt idx="979">
                  <c:v>14.272</c:v>
                </c:pt>
                <c:pt idx="980">
                  <c:v>14.266</c:v>
                </c:pt>
                <c:pt idx="981">
                  <c:v>14.256</c:v>
                </c:pt>
                <c:pt idx="982">
                  <c:v>14.258000000000001</c:v>
                </c:pt>
                <c:pt idx="983">
                  <c:v>14.250999999999999</c:v>
                </c:pt>
                <c:pt idx="984">
                  <c:v>14.252000000000001</c:v>
                </c:pt>
                <c:pt idx="985">
                  <c:v>14.245000000000001</c:v>
                </c:pt>
                <c:pt idx="986">
                  <c:v>14.248000000000001</c:v>
                </c:pt>
                <c:pt idx="987">
                  <c:v>14.245000000000001</c:v>
                </c:pt>
                <c:pt idx="988">
                  <c:v>14.244</c:v>
                </c:pt>
                <c:pt idx="989">
                  <c:v>14.250999999999999</c:v>
                </c:pt>
                <c:pt idx="990">
                  <c:v>14.242000000000001</c:v>
                </c:pt>
                <c:pt idx="991">
                  <c:v>14.252000000000001</c:v>
                </c:pt>
                <c:pt idx="992">
                  <c:v>14.245000000000001</c:v>
                </c:pt>
                <c:pt idx="993">
                  <c:v>14.241</c:v>
                </c:pt>
                <c:pt idx="994">
                  <c:v>14.234</c:v>
                </c:pt>
                <c:pt idx="995">
                  <c:v>14.24</c:v>
                </c:pt>
                <c:pt idx="996">
                  <c:v>14.241</c:v>
                </c:pt>
                <c:pt idx="997">
                  <c:v>14.249000000000001</c:v>
                </c:pt>
                <c:pt idx="998">
                  <c:v>14.245000000000001</c:v>
                </c:pt>
                <c:pt idx="999">
                  <c:v>14.24</c:v>
                </c:pt>
                <c:pt idx="1000">
                  <c:v>14.239000000000001</c:v>
                </c:pt>
                <c:pt idx="1001">
                  <c:v>14.231</c:v>
                </c:pt>
                <c:pt idx="1002">
                  <c:v>14.227</c:v>
                </c:pt>
                <c:pt idx="1003">
                  <c:v>14.231</c:v>
                </c:pt>
                <c:pt idx="1004">
                  <c:v>14.24</c:v>
                </c:pt>
                <c:pt idx="1005">
                  <c:v>14.247</c:v>
                </c:pt>
                <c:pt idx="1006">
                  <c:v>14.239000000000001</c:v>
                </c:pt>
                <c:pt idx="1007">
                  <c:v>14.236000000000001</c:v>
                </c:pt>
                <c:pt idx="1008">
                  <c:v>14.242000000000001</c:v>
                </c:pt>
                <c:pt idx="1009">
                  <c:v>14.247</c:v>
                </c:pt>
                <c:pt idx="1010">
                  <c:v>14.244</c:v>
                </c:pt>
                <c:pt idx="1011">
                  <c:v>14.248000000000001</c:v>
                </c:pt>
                <c:pt idx="1012">
                  <c:v>14.25</c:v>
                </c:pt>
                <c:pt idx="1013">
                  <c:v>14.253</c:v>
                </c:pt>
                <c:pt idx="1014">
                  <c:v>14.257</c:v>
                </c:pt>
                <c:pt idx="1015">
                  <c:v>14.264000000000001</c:v>
                </c:pt>
                <c:pt idx="1016">
                  <c:v>14.271000000000001</c:v>
                </c:pt>
                <c:pt idx="1017">
                  <c:v>14.277000000000001</c:v>
                </c:pt>
                <c:pt idx="1018">
                  <c:v>14.278</c:v>
                </c:pt>
                <c:pt idx="1019">
                  <c:v>14.286</c:v>
                </c:pt>
                <c:pt idx="1020">
                  <c:v>14.290000000000001</c:v>
                </c:pt>
                <c:pt idx="1021">
                  <c:v>14.294</c:v>
                </c:pt>
                <c:pt idx="1022">
                  <c:v>14.3</c:v>
                </c:pt>
                <c:pt idx="1023">
                  <c:v>14.298999999999999</c:v>
                </c:pt>
                <c:pt idx="1024">
                  <c:v>14.294</c:v>
                </c:pt>
                <c:pt idx="1025">
                  <c:v>14.304</c:v>
                </c:pt>
                <c:pt idx="1026">
                  <c:v>14.315</c:v>
                </c:pt>
                <c:pt idx="1027">
                  <c:v>14.32</c:v>
                </c:pt>
                <c:pt idx="1028">
                  <c:v>14.319000000000001</c:v>
                </c:pt>
                <c:pt idx="1029">
                  <c:v>14.331</c:v>
                </c:pt>
                <c:pt idx="1030">
                  <c:v>14.335000000000001</c:v>
                </c:pt>
                <c:pt idx="1031">
                  <c:v>14.334</c:v>
                </c:pt>
                <c:pt idx="1032">
                  <c:v>14.325000000000001</c:v>
                </c:pt>
                <c:pt idx="1033">
                  <c:v>14.329000000000001</c:v>
                </c:pt>
                <c:pt idx="1034">
                  <c:v>14.334</c:v>
                </c:pt>
                <c:pt idx="1035">
                  <c:v>14.332000000000001</c:v>
                </c:pt>
                <c:pt idx="1036">
                  <c:v>14.34</c:v>
                </c:pt>
                <c:pt idx="1037">
                  <c:v>14.345000000000001</c:v>
                </c:pt>
                <c:pt idx="1038">
                  <c:v>14.346</c:v>
                </c:pt>
                <c:pt idx="1039">
                  <c:v>14.351000000000001</c:v>
                </c:pt>
                <c:pt idx="1040">
                  <c:v>14.354000000000001</c:v>
                </c:pt>
                <c:pt idx="1041">
                  <c:v>14.359</c:v>
                </c:pt>
                <c:pt idx="1042">
                  <c:v>14.359</c:v>
                </c:pt>
                <c:pt idx="1043">
                  <c:v>14.361000000000001</c:v>
                </c:pt>
                <c:pt idx="1044">
                  <c:v>14.361000000000001</c:v>
                </c:pt>
                <c:pt idx="1045">
                  <c:v>14.366</c:v>
                </c:pt>
                <c:pt idx="1046">
                  <c:v>14.366</c:v>
                </c:pt>
                <c:pt idx="1047">
                  <c:v>14.369</c:v>
                </c:pt>
                <c:pt idx="1048">
                  <c:v>14.369</c:v>
                </c:pt>
                <c:pt idx="1049">
                  <c:v>14.364000000000001</c:v>
                </c:pt>
                <c:pt idx="1050">
                  <c:v>14.371</c:v>
                </c:pt>
                <c:pt idx="1051">
                  <c:v>14.375</c:v>
                </c:pt>
                <c:pt idx="1052">
                  <c:v>14.375</c:v>
                </c:pt>
                <c:pt idx="1053">
                  <c:v>14.38</c:v>
                </c:pt>
                <c:pt idx="1054">
                  <c:v>14.388</c:v>
                </c:pt>
                <c:pt idx="1055">
                  <c:v>14.387</c:v>
                </c:pt>
                <c:pt idx="1056">
                  <c:v>14.387</c:v>
                </c:pt>
                <c:pt idx="1057">
                  <c:v>14.397</c:v>
                </c:pt>
                <c:pt idx="1058">
                  <c:v>14.4</c:v>
                </c:pt>
                <c:pt idx="1059">
                  <c:v>14.398</c:v>
                </c:pt>
                <c:pt idx="1060">
                  <c:v>14.402000000000001</c:v>
                </c:pt>
                <c:pt idx="1061">
                  <c:v>14.407</c:v>
                </c:pt>
                <c:pt idx="1062">
                  <c:v>14.415000000000001</c:v>
                </c:pt>
                <c:pt idx="1063">
                  <c:v>14.409000000000001</c:v>
                </c:pt>
                <c:pt idx="1064">
                  <c:v>14.418000000000001</c:v>
                </c:pt>
                <c:pt idx="1065">
                  <c:v>14.423</c:v>
                </c:pt>
                <c:pt idx="1066">
                  <c:v>14.429</c:v>
                </c:pt>
                <c:pt idx="1067">
                  <c:v>14.432</c:v>
                </c:pt>
                <c:pt idx="1068">
                  <c:v>14.433</c:v>
                </c:pt>
                <c:pt idx="1069">
                  <c:v>14.439</c:v>
                </c:pt>
                <c:pt idx="1070">
                  <c:v>14.453000000000001</c:v>
                </c:pt>
                <c:pt idx="1071">
                  <c:v>14.450000000000001</c:v>
                </c:pt>
                <c:pt idx="1072">
                  <c:v>14.454000000000001</c:v>
                </c:pt>
                <c:pt idx="1073">
                  <c:v>14.454000000000001</c:v>
                </c:pt>
                <c:pt idx="1074">
                  <c:v>14.452</c:v>
                </c:pt>
                <c:pt idx="1075">
                  <c:v>14.466000000000001</c:v>
                </c:pt>
                <c:pt idx="1076">
                  <c:v>14.468</c:v>
                </c:pt>
                <c:pt idx="1077">
                  <c:v>14.462</c:v>
                </c:pt>
                <c:pt idx="1078">
                  <c:v>14.463000000000001</c:v>
                </c:pt>
                <c:pt idx="1079">
                  <c:v>14.459</c:v>
                </c:pt>
                <c:pt idx="1080">
                  <c:v>14.468</c:v>
                </c:pt>
                <c:pt idx="1081">
                  <c:v>14.471</c:v>
                </c:pt>
                <c:pt idx="1082">
                  <c:v>14.474</c:v>
                </c:pt>
                <c:pt idx="1083">
                  <c:v>14.468999999999999</c:v>
                </c:pt>
                <c:pt idx="1084">
                  <c:v>14.468999999999999</c:v>
                </c:pt>
                <c:pt idx="1085">
                  <c:v>14.465</c:v>
                </c:pt>
                <c:pt idx="1086">
                  <c:v>14.467000000000001</c:v>
                </c:pt>
                <c:pt idx="1087">
                  <c:v>14.468</c:v>
                </c:pt>
                <c:pt idx="1088">
                  <c:v>14.463000000000001</c:v>
                </c:pt>
                <c:pt idx="1089">
                  <c:v>14.461</c:v>
                </c:pt>
                <c:pt idx="1090">
                  <c:v>14.461</c:v>
                </c:pt>
                <c:pt idx="1091">
                  <c:v>14.46</c:v>
                </c:pt>
                <c:pt idx="1092">
                  <c:v>14.468</c:v>
                </c:pt>
                <c:pt idx="1093">
                  <c:v>14.458</c:v>
                </c:pt>
                <c:pt idx="1094">
                  <c:v>14.46</c:v>
                </c:pt>
                <c:pt idx="1095">
                  <c:v>14.456</c:v>
                </c:pt>
                <c:pt idx="1096">
                  <c:v>14.466000000000001</c:v>
                </c:pt>
                <c:pt idx="1097">
                  <c:v>14.466000000000001</c:v>
                </c:pt>
                <c:pt idx="1098">
                  <c:v>14.468999999999999</c:v>
                </c:pt>
                <c:pt idx="1099">
                  <c:v>14.483000000000001</c:v>
                </c:pt>
                <c:pt idx="1100">
                  <c:v>14.493</c:v>
                </c:pt>
                <c:pt idx="1101">
                  <c:v>14.486000000000001</c:v>
                </c:pt>
                <c:pt idx="1102">
                  <c:v>14.495000000000001</c:v>
                </c:pt>
                <c:pt idx="1103">
                  <c:v>14.497</c:v>
                </c:pt>
                <c:pt idx="1104">
                  <c:v>14.491</c:v>
                </c:pt>
                <c:pt idx="1105">
                  <c:v>14.492000000000001</c:v>
                </c:pt>
                <c:pt idx="1106">
                  <c:v>14.484</c:v>
                </c:pt>
                <c:pt idx="1107">
                  <c:v>14.48</c:v>
                </c:pt>
                <c:pt idx="1108">
                  <c:v>14.48</c:v>
                </c:pt>
                <c:pt idx="1109">
                  <c:v>14.466000000000001</c:v>
                </c:pt>
                <c:pt idx="1110">
                  <c:v>14.47</c:v>
                </c:pt>
                <c:pt idx="1111">
                  <c:v>14.466000000000001</c:v>
                </c:pt>
                <c:pt idx="1112">
                  <c:v>14.468</c:v>
                </c:pt>
                <c:pt idx="1113">
                  <c:v>14.454000000000001</c:v>
                </c:pt>
                <c:pt idx="1114">
                  <c:v>14.457000000000001</c:v>
                </c:pt>
                <c:pt idx="1115">
                  <c:v>14.454000000000001</c:v>
                </c:pt>
                <c:pt idx="1116">
                  <c:v>14.453000000000001</c:v>
                </c:pt>
                <c:pt idx="1117">
                  <c:v>14.438000000000001</c:v>
                </c:pt>
                <c:pt idx="1118">
                  <c:v>14.442</c:v>
                </c:pt>
                <c:pt idx="1119">
                  <c:v>14.431000000000001</c:v>
                </c:pt>
                <c:pt idx="1120">
                  <c:v>14.429</c:v>
                </c:pt>
                <c:pt idx="1121">
                  <c:v>14.428000000000001</c:v>
                </c:pt>
                <c:pt idx="1122">
                  <c:v>14.42</c:v>
                </c:pt>
                <c:pt idx="1123">
                  <c:v>14.423</c:v>
                </c:pt>
                <c:pt idx="1124">
                  <c:v>14.409000000000001</c:v>
                </c:pt>
                <c:pt idx="1125">
                  <c:v>14.42</c:v>
                </c:pt>
                <c:pt idx="1126">
                  <c:v>14.423</c:v>
                </c:pt>
                <c:pt idx="1127">
                  <c:v>14.411</c:v>
                </c:pt>
                <c:pt idx="1128">
                  <c:v>14.42</c:v>
                </c:pt>
                <c:pt idx="1129">
                  <c:v>14.404</c:v>
                </c:pt>
                <c:pt idx="1130">
                  <c:v>14.41</c:v>
                </c:pt>
                <c:pt idx="1131">
                  <c:v>14.409000000000001</c:v>
                </c:pt>
                <c:pt idx="1132">
                  <c:v>14.403</c:v>
                </c:pt>
                <c:pt idx="1133">
                  <c:v>14.406000000000001</c:v>
                </c:pt>
                <c:pt idx="1134">
                  <c:v>14.412000000000001</c:v>
                </c:pt>
                <c:pt idx="1135">
                  <c:v>14.412000000000001</c:v>
                </c:pt>
                <c:pt idx="1136">
                  <c:v>14.405000000000001</c:v>
                </c:pt>
                <c:pt idx="1137">
                  <c:v>14.404</c:v>
                </c:pt>
                <c:pt idx="1138">
                  <c:v>14.405000000000001</c:v>
                </c:pt>
                <c:pt idx="1139">
                  <c:v>14.41</c:v>
                </c:pt>
                <c:pt idx="1140">
                  <c:v>14.404</c:v>
                </c:pt>
                <c:pt idx="1141">
                  <c:v>14.403</c:v>
                </c:pt>
                <c:pt idx="1142">
                  <c:v>14.4</c:v>
                </c:pt>
                <c:pt idx="1143">
                  <c:v>14.407999999999999</c:v>
                </c:pt>
                <c:pt idx="1144">
                  <c:v>14.412000000000001</c:v>
                </c:pt>
                <c:pt idx="1145">
                  <c:v>14.416</c:v>
                </c:pt>
                <c:pt idx="1146">
                  <c:v>14.414</c:v>
                </c:pt>
                <c:pt idx="1147">
                  <c:v>14.425000000000001</c:v>
                </c:pt>
                <c:pt idx="1148">
                  <c:v>14.425000000000001</c:v>
                </c:pt>
                <c:pt idx="1149">
                  <c:v>14.433</c:v>
                </c:pt>
                <c:pt idx="1150">
                  <c:v>14.439</c:v>
                </c:pt>
                <c:pt idx="1151">
                  <c:v>14.441000000000001</c:v>
                </c:pt>
                <c:pt idx="1152">
                  <c:v>14.453000000000001</c:v>
                </c:pt>
                <c:pt idx="1153">
                  <c:v>14.459</c:v>
                </c:pt>
                <c:pt idx="1154">
                  <c:v>14.473000000000001</c:v>
                </c:pt>
                <c:pt idx="1155">
                  <c:v>14.481</c:v>
                </c:pt>
                <c:pt idx="1156">
                  <c:v>14.486000000000001</c:v>
                </c:pt>
                <c:pt idx="1157">
                  <c:v>14.48</c:v>
                </c:pt>
                <c:pt idx="1158">
                  <c:v>14.479000000000001</c:v>
                </c:pt>
                <c:pt idx="1159">
                  <c:v>14.489000000000001</c:v>
                </c:pt>
                <c:pt idx="1160">
                  <c:v>14.484999999999999</c:v>
                </c:pt>
                <c:pt idx="1161">
                  <c:v>14.489000000000001</c:v>
                </c:pt>
                <c:pt idx="1162">
                  <c:v>14.487</c:v>
                </c:pt>
                <c:pt idx="1163">
                  <c:v>14.495000000000001</c:v>
                </c:pt>
                <c:pt idx="1164">
                  <c:v>14.503</c:v>
                </c:pt>
                <c:pt idx="1165">
                  <c:v>14.495000000000001</c:v>
                </c:pt>
                <c:pt idx="1166">
                  <c:v>14.494</c:v>
                </c:pt>
                <c:pt idx="1167">
                  <c:v>14.492000000000001</c:v>
                </c:pt>
                <c:pt idx="1168">
                  <c:v>14.497</c:v>
                </c:pt>
                <c:pt idx="1169">
                  <c:v>14.498000000000001</c:v>
                </c:pt>
                <c:pt idx="1170">
                  <c:v>14.507</c:v>
                </c:pt>
                <c:pt idx="1171">
                  <c:v>14.502000000000001</c:v>
                </c:pt>
                <c:pt idx="1172">
                  <c:v>14.500999999999999</c:v>
                </c:pt>
                <c:pt idx="1173">
                  <c:v>14.504</c:v>
                </c:pt>
                <c:pt idx="1174">
                  <c:v>14.500999999999999</c:v>
                </c:pt>
                <c:pt idx="1175">
                  <c:v>14.502000000000001</c:v>
                </c:pt>
                <c:pt idx="1176">
                  <c:v>14.506</c:v>
                </c:pt>
                <c:pt idx="1177">
                  <c:v>14.508000000000001</c:v>
                </c:pt>
                <c:pt idx="1178">
                  <c:v>14.508000000000001</c:v>
                </c:pt>
                <c:pt idx="1179">
                  <c:v>14.509</c:v>
                </c:pt>
                <c:pt idx="1180">
                  <c:v>14.513</c:v>
                </c:pt>
                <c:pt idx="1181">
                  <c:v>14.508000000000001</c:v>
                </c:pt>
                <c:pt idx="1182">
                  <c:v>14.507</c:v>
                </c:pt>
                <c:pt idx="1183">
                  <c:v>14.511000000000001</c:v>
                </c:pt>
                <c:pt idx="1184">
                  <c:v>14.51</c:v>
                </c:pt>
                <c:pt idx="1185">
                  <c:v>14.509</c:v>
                </c:pt>
                <c:pt idx="1186">
                  <c:v>14.507</c:v>
                </c:pt>
                <c:pt idx="1187">
                  <c:v>14.498000000000001</c:v>
                </c:pt>
                <c:pt idx="1188">
                  <c:v>14.498000000000001</c:v>
                </c:pt>
                <c:pt idx="1189">
                  <c:v>14.484999999999999</c:v>
                </c:pt>
                <c:pt idx="1190">
                  <c:v>14.492000000000001</c:v>
                </c:pt>
                <c:pt idx="1191">
                  <c:v>14.488</c:v>
                </c:pt>
                <c:pt idx="1192">
                  <c:v>14.488</c:v>
                </c:pt>
                <c:pt idx="1193">
                  <c:v>14.483000000000001</c:v>
                </c:pt>
                <c:pt idx="1194">
                  <c:v>14.476000000000001</c:v>
                </c:pt>
                <c:pt idx="1195">
                  <c:v>14.476000000000001</c:v>
                </c:pt>
                <c:pt idx="1196">
                  <c:v>14.487</c:v>
                </c:pt>
                <c:pt idx="1197">
                  <c:v>14.482000000000001</c:v>
                </c:pt>
                <c:pt idx="1198">
                  <c:v>14.48</c:v>
                </c:pt>
                <c:pt idx="1199">
                  <c:v>14.48</c:v>
                </c:pt>
                <c:pt idx="1200">
                  <c:v>14.481</c:v>
                </c:pt>
                <c:pt idx="1201">
                  <c:v>14.477</c:v>
                </c:pt>
                <c:pt idx="1202">
                  <c:v>14.47</c:v>
                </c:pt>
                <c:pt idx="1203">
                  <c:v>14.471</c:v>
                </c:pt>
                <c:pt idx="1204">
                  <c:v>14.477</c:v>
                </c:pt>
                <c:pt idx="1205">
                  <c:v>14.477</c:v>
                </c:pt>
                <c:pt idx="1206">
                  <c:v>14.483000000000001</c:v>
                </c:pt>
                <c:pt idx="1207">
                  <c:v>14.49</c:v>
                </c:pt>
                <c:pt idx="1208">
                  <c:v>14.489000000000001</c:v>
                </c:pt>
                <c:pt idx="1209">
                  <c:v>14.491</c:v>
                </c:pt>
                <c:pt idx="1210">
                  <c:v>14.484</c:v>
                </c:pt>
                <c:pt idx="1211">
                  <c:v>14.491</c:v>
                </c:pt>
                <c:pt idx="1212">
                  <c:v>14.488</c:v>
                </c:pt>
                <c:pt idx="1213">
                  <c:v>14.488</c:v>
                </c:pt>
                <c:pt idx="1214">
                  <c:v>14.486000000000001</c:v>
                </c:pt>
                <c:pt idx="1215">
                  <c:v>14.487</c:v>
                </c:pt>
                <c:pt idx="1216">
                  <c:v>14.483000000000001</c:v>
                </c:pt>
                <c:pt idx="1217">
                  <c:v>14.492000000000001</c:v>
                </c:pt>
                <c:pt idx="1218">
                  <c:v>14.495000000000001</c:v>
                </c:pt>
                <c:pt idx="1219">
                  <c:v>14.488</c:v>
                </c:pt>
                <c:pt idx="1220">
                  <c:v>14.475</c:v>
                </c:pt>
                <c:pt idx="1221">
                  <c:v>14.468999999999999</c:v>
                </c:pt>
                <c:pt idx="1222">
                  <c:v>14.463000000000001</c:v>
                </c:pt>
                <c:pt idx="1223">
                  <c:v>14.452</c:v>
                </c:pt>
                <c:pt idx="1224">
                  <c:v>14.442</c:v>
                </c:pt>
                <c:pt idx="1225">
                  <c:v>14.439</c:v>
                </c:pt>
                <c:pt idx="1226">
                  <c:v>14.427</c:v>
                </c:pt>
                <c:pt idx="1227">
                  <c:v>14.423999999999999</c:v>
                </c:pt>
                <c:pt idx="1228">
                  <c:v>14.417</c:v>
                </c:pt>
                <c:pt idx="1229">
                  <c:v>14.415000000000001</c:v>
                </c:pt>
                <c:pt idx="1230">
                  <c:v>14.413</c:v>
                </c:pt>
                <c:pt idx="1231">
                  <c:v>14.412000000000001</c:v>
                </c:pt>
                <c:pt idx="1232">
                  <c:v>14.414</c:v>
                </c:pt>
                <c:pt idx="1233">
                  <c:v>14.405000000000001</c:v>
                </c:pt>
                <c:pt idx="1234">
                  <c:v>14.403</c:v>
                </c:pt>
                <c:pt idx="1235">
                  <c:v>14.4</c:v>
                </c:pt>
                <c:pt idx="1236">
                  <c:v>14.406000000000001</c:v>
                </c:pt>
                <c:pt idx="1237">
                  <c:v>14.4</c:v>
                </c:pt>
                <c:pt idx="1238">
                  <c:v>14.407</c:v>
                </c:pt>
                <c:pt idx="1239">
                  <c:v>14.412000000000001</c:v>
                </c:pt>
                <c:pt idx="1240">
                  <c:v>14.409000000000001</c:v>
                </c:pt>
                <c:pt idx="1241">
                  <c:v>14.407</c:v>
                </c:pt>
                <c:pt idx="1242">
                  <c:v>14.391</c:v>
                </c:pt>
                <c:pt idx="1243">
                  <c:v>14.403</c:v>
                </c:pt>
                <c:pt idx="1244">
                  <c:v>14.395</c:v>
                </c:pt>
                <c:pt idx="1245">
                  <c:v>14.385</c:v>
                </c:pt>
                <c:pt idx="1246">
                  <c:v>14.373000000000001</c:v>
                </c:pt>
                <c:pt idx="1247">
                  <c:v>14.375</c:v>
                </c:pt>
                <c:pt idx="1248">
                  <c:v>14.374000000000001</c:v>
                </c:pt>
                <c:pt idx="1249">
                  <c:v>14.365</c:v>
                </c:pt>
                <c:pt idx="1250">
                  <c:v>14.369</c:v>
                </c:pt>
                <c:pt idx="1251">
                  <c:v>14.379</c:v>
                </c:pt>
                <c:pt idx="1252">
                  <c:v>14.379</c:v>
                </c:pt>
                <c:pt idx="1253">
                  <c:v>14.361000000000001</c:v>
                </c:pt>
                <c:pt idx="1254">
                  <c:v>14.358000000000001</c:v>
                </c:pt>
                <c:pt idx="1255">
                  <c:v>14.353</c:v>
                </c:pt>
                <c:pt idx="1256">
                  <c:v>14.349</c:v>
                </c:pt>
                <c:pt idx="1257">
                  <c:v>14.338000000000001</c:v>
                </c:pt>
                <c:pt idx="1258">
                  <c:v>14.336</c:v>
                </c:pt>
                <c:pt idx="1259">
                  <c:v>14.342000000000001</c:v>
                </c:pt>
                <c:pt idx="1260">
                  <c:v>14.337</c:v>
                </c:pt>
                <c:pt idx="1261">
                  <c:v>14.329000000000001</c:v>
                </c:pt>
                <c:pt idx="1262">
                  <c:v>14.323</c:v>
                </c:pt>
                <c:pt idx="1263">
                  <c:v>14.331</c:v>
                </c:pt>
                <c:pt idx="1264">
                  <c:v>14.329000000000001</c:v>
                </c:pt>
                <c:pt idx="1265">
                  <c:v>14.328000000000001</c:v>
                </c:pt>
                <c:pt idx="1266">
                  <c:v>14.327</c:v>
                </c:pt>
                <c:pt idx="1267">
                  <c:v>14.323</c:v>
                </c:pt>
                <c:pt idx="1268">
                  <c:v>14.32</c:v>
                </c:pt>
                <c:pt idx="1269">
                  <c:v>14.31</c:v>
                </c:pt>
                <c:pt idx="1270">
                  <c:v>14.307</c:v>
                </c:pt>
                <c:pt idx="1271">
                  <c:v>14.301</c:v>
                </c:pt>
                <c:pt idx="1272">
                  <c:v>14.3</c:v>
                </c:pt>
                <c:pt idx="1273">
                  <c:v>14.308</c:v>
                </c:pt>
                <c:pt idx="1274">
                  <c:v>14.298999999999999</c:v>
                </c:pt>
                <c:pt idx="1275">
                  <c:v>14.295</c:v>
                </c:pt>
                <c:pt idx="1276">
                  <c:v>14.296000000000001</c:v>
                </c:pt>
                <c:pt idx="1277">
                  <c:v>14.288</c:v>
                </c:pt>
                <c:pt idx="1278">
                  <c:v>14.286</c:v>
                </c:pt>
                <c:pt idx="1279">
                  <c:v>14.294</c:v>
                </c:pt>
                <c:pt idx="1280">
                  <c:v>14.288</c:v>
                </c:pt>
                <c:pt idx="1281">
                  <c:v>14.298999999999999</c:v>
                </c:pt>
                <c:pt idx="1282">
                  <c:v>14.302</c:v>
                </c:pt>
                <c:pt idx="1283">
                  <c:v>14.294</c:v>
                </c:pt>
                <c:pt idx="1284">
                  <c:v>14.298</c:v>
                </c:pt>
                <c:pt idx="1285">
                  <c:v>14.296000000000001</c:v>
                </c:pt>
                <c:pt idx="1286">
                  <c:v>14.292</c:v>
                </c:pt>
                <c:pt idx="1287">
                  <c:v>14.290000000000001</c:v>
                </c:pt>
                <c:pt idx="1288">
                  <c:v>14.282999999999999</c:v>
                </c:pt>
                <c:pt idx="1289">
                  <c:v>14.288</c:v>
                </c:pt>
                <c:pt idx="1290">
                  <c:v>14.287000000000001</c:v>
                </c:pt>
                <c:pt idx="1291">
                  <c:v>14.285</c:v>
                </c:pt>
                <c:pt idx="1292">
                  <c:v>14.287000000000001</c:v>
                </c:pt>
                <c:pt idx="1293">
                  <c:v>14.282999999999999</c:v>
                </c:pt>
                <c:pt idx="1294">
                  <c:v>14.281000000000001</c:v>
                </c:pt>
                <c:pt idx="1295">
                  <c:v>14.275</c:v>
                </c:pt>
                <c:pt idx="1296">
                  <c:v>14.279</c:v>
                </c:pt>
                <c:pt idx="1297">
                  <c:v>14.279</c:v>
                </c:pt>
                <c:pt idx="1298">
                  <c:v>14.274000000000001</c:v>
                </c:pt>
                <c:pt idx="1299">
                  <c:v>14.272</c:v>
                </c:pt>
                <c:pt idx="1300">
                  <c:v>14.271000000000001</c:v>
                </c:pt>
                <c:pt idx="1301">
                  <c:v>14.271000000000001</c:v>
                </c:pt>
                <c:pt idx="1302">
                  <c:v>14.268000000000001</c:v>
                </c:pt>
                <c:pt idx="1303">
                  <c:v>14.26</c:v>
                </c:pt>
                <c:pt idx="1304">
                  <c:v>14.261000000000001</c:v>
                </c:pt>
                <c:pt idx="1305">
                  <c:v>14.256</c:v>
                </c:pt>
                <c:pt idx="1306">
                  <c:v>14.244</c:v>
                </c:pt>
                <c:pt idx="1307">
                  <c:v>14.247</c:v>
                </c:pt>
                <c:pt idx="1308">
                  <c:v>14.239000000000001</c:v>
                </c:pt>
                <c:pt idx="1309">
                  <c:v>14.249000000000001</c:v>
                </c:pt>
                <c:pt idx="1310">
                  <c:v>14.248000000000001</c:v>
                </c:pt>
                <c:pt idx="1311">
                  <c:v>14.248000000000001</c:v>
                </c:pt>
                <c:pt idx="1312">
                  <c:v>14.246</c:v>
                </c:pt>
                <c:pt idx="1313">
                  <c:v>14.248000000000001</c:v>
                </c:pt>
                <c:pt idx="1314">
                  <c:v>14.256</c:v>
                </c:pt>
                <c:pt idx="1315">
                  <c:v>14.248000000000001</c:v>
                </c:pt>
                <c:pt idx="1316">
                  <c:v>14.254</c:v>
                </c:pt>
                <c:pt idx="1317">
                  <c:v>14.254</c:v>
                </c:pt>
                <c:pt idx="1318">
                  <c:v>14.253</c:v>
                </c:pt>
                <c:pt idx="1319">
                  <c:v>14.253</c:v>
                </c:pt>
                <c:pt idx="1320">
                  <c:v>14.258000000000001</c:v>
                </c:pt>
                <c:pt idx="1321">
                  <c:v>14.261000000000001</c:v>
                </c:pt>
                <c:pt idx="1322">
                  <c:v>14.268000000000001</c:v>
                </c:pt>
                <c:pt idx="1323">
                  <c:v>14.271000000000001</c:v>
                </c:pt>
                <c:pt idx="1324">
                  <c:v>14.276</c:v>
                </c:pt>
                <c:pt idx="1325">
                  <c:v>14.276</c:v>
                </c:pt>
                <c:pt idx="1326">
                  <c:v>14.271000000000001</c:v>
                </c:pt>
                <c:pt idx="1327">
                  <c:v>14.268000000000001</c:v>
                </c:pt>
                <c:pt idx="1328">
                  <c:v>14.277000000000001</c:v>
                </c:pt>
                <c:pt idx="1329">
                  <c:v>14.284000000000001</c:v>
                </c:pt>
                <c:pt idx="1330">
                  <c:v>14.285</c:v>
                </c:pt>
                <c:pt idx="1331">
                  <c:v>14.293000000000001</c:v>
                </c:pt>
                <c:pt idx="1332">
                  <c:v>14.291</c:v>
                </c:pt>
                <c:pt idx="1333">
                  <c:v>14.296000000000001</c:v>
                </c:pt>
                <c:pt idx="1334">
                  <c:v>14.295</c:v>
                </c:pt>
                <c:pt idx="1335">
                  <c:v>14.301</c:v>
                </c:pt>
                <c:pt idx="1336">
                  <c:v>14.305</c:v>
                </c:pt>
                <c:pt idx="1337">
                  <c:v>14.31</c:v>
                </c:pt>
                <c:pt idx="1338">
                  <c:v>14.319000000000001</c:v>
                </c:pt>
                <c:pt idx="1339">
                  <c:v>14.319000000000001</c:v>
                </c:pt>
                <c:pt idx="1340">
                  <c:v>14.324</c:v>
                </c:pt>
                <c:pt idx="1341">
                  <c:v>14.331</c:v>
                </c:pt>
                <c:pt idx="1342">
                  <c:v>14.345000000000001</c:v>
                </c:pt>
                <c:pt idx="1343">
                  <c:v>14.351000000000001</c:v>
                </c:pt>
                <c:pt idx="1344">
                  <c:v>14.354000000000001</c:v>
                </c:pt>
                <c:pt idx="1345">
                  <c:v>14.364000000000001</c:v>
                </c:pt>
                <c:pt idx="1346">
                  <c:v>14.36</c:v>
                </c:pt>
                <c:pt idx="1347">
                  <c:v>14.363</c:v>
                </c:pt>
                <c:pt idx="1348">
                  <c:v>14.369</c:v>
                </c:pt>
                <c:pt idx="1349">
                  <c:v>14.367000000000001</c:v>
                </c:pt>
                <c:pt idx="1350">
                  <c:v>14.378</c:v>
                </c:pt>
                <c:pt idx="1351">
                  <c:v>14.389000000000001</c:v>
                </c:pt>
                <c:pt idx="1352">
                  <c:v>14.393000000000001</c:v>
                </c:pt>
                <c:pt idx="1353">
                  <c:v>14.407</c:v>
                </c:pt>
                <c:pt idx="1354">
                  <c:v>14.411</c:v>
                </c:pt>
                <c:pt idx="1355">
                  <c:v>14.416</c:v>
                </c:pt>
                <c:pt idx="1356">
                  <c:v>14.414</c:v>
                </c:pt>
                <c:pt idx="1357">
                  <c:v>14.428000000000001</c:v>
                </c:pt>
                <c:pt idx="1358">
                  <c:v>14.437000000000001</c:v>
                </c:pt>
                <c:pt idx="1359">
                  <c:v>14.441000000000001</c:v>
                </c:pt>
                <c:pt idx="1360">
                  <c:v>14.446</c:v>
                </c:pt>
                <c:pt idx="1361">
                  <c:v>14.459</c:v>
                </c:pt>
                <c:pt idx="1362">
                  <c:v>14.46</c:v>
                </c:pt>
                <c:pt idx="1363">
                  <c:v>14.462</c:v>
                </c:pt>
                <c:pt idx="1364">
                  <c:v>14.464</c:v>
                </c:pt>
                <c:pt idx="1365">
                  <c:v>14.477</c:v>
                </c:pt>
                <c:pt idx="1366">
                  <c:v>14.484</c:v>
                </c:pt>
                <c:pt idx="1367">
                  <c:v>14.489000000000001</c:v>
                </c:pt>
                <c:pt idx="1368">
                  <c:v>14.499000000000001</c:v>
                </c:pt>
                <c:pt idx="1369">
                  <c:v>14.504</c:v>
                </c:pt>
                <c:pt idx="1370">
                  <c:v>14.519</c:v>
                </c:pt>
                <c:pt idx="1371">
                  <c:v>14.52</c:v>
                </c:pt>
                <c:pt idx="1372">
                  <c:v>14.532999999999999</c:v>
                </c:pt>
                <c:pt idx="1373">
                  <c:v>14.540000000000001</c:v>
                </c:pt>
                <c:pt idx="1374">
                  <c:v>14.551</c:v>
                </c:pt>
                <c:pt idx="1375">
                  <c:v>14.559000000000001</c:v>
                </c:pt>
                <c:pt idx="1376">
                  <c:v>14.565</c:v>
                </c:pt>
                <c:pt idx="1377">
                  <c:v>14.566000000000001</c:v>
                </c:pt>
                <c:pt idx="1378">
                  <c:v>14.582000000000001</c:v>
                </c:pt>
                <c:pt idx="1379">
                  <c:v>14.591000000000001</c:v>
                </c:pt>
                <c:pt idx="1380">
                  <c:v>14.593999999999999</c:v>
                </c:pt>
                <c:pt idx="1381">
                  <c:v>14.603</c:v>
                </c:pt>
                <c:pt idx="1382">
                  <c:v>14.61</c:v>
                </c:pt>
                <c:pt idx="1383">
                  <c:v>14.613</c:v>
                </c:pt>
                <c:pt idx="1384">
                  <c:v>14.615</c:v>
                </c:pt>
                <c:pt idx="1385">
                  <c:v>14.631</c:v>
                </c:pt>
                <c:pt idx="1386">
                  <c:v>14.644</c:v>
                </c:pt>
                <c:pt idx="1387">
                  <c:v>14.641</c:v>
                </c:pt>
                <c:pt idx="1388">
                  <c:v>14.64</c:v>
                </c:pt>
                <c:pt idx="1389">
                  <c:v>14.657</c:v>
                </c:pt>
                <c:pt idx="1390">
                  <c:v>14.664</c:v>
                </c:pt>
                <c:pt idx="1391">
                  <c:v>14.667</c:v>
                </c:pt>
                <c:pt idx="1392">
                  <c:v>14.673999999999999</c:v>
                </c:pt>
                <c:pt idx="1393">
                  <c:v>14.673999999999999</c:v>
                </c:pt>
                <c:pt idx="1394">
                  <c:v>14.678000000000001</c:v>
                </c:pt>
                <c:pt idx="1395">
                  <c:v>14.685</c:v>
                </c:pt>
                <c:pt idx="1396">
                  <c:v>14.692</c:v>
                </c:pt>
                <c:pt idx="1397">
                  <c:v>14.699</c:v>
                </c:pt>
                <c:pt idx="1398">
                  <c:v>14.702</c:v>
                </c:pt>
                <c:pt idx="1399">
                  <c:v>14.709</c:v>
                </c:pt>
                <c:pt idx="1400">
                  <c:v>14.706</c:v>
                </c:pt>
                <c:pt idx="1401">
                  <c:v>14.705</c:v>
                </c:pt>
                <c:pt idx="1402">
                  <c:v>14.705</c:v>
                </c:pt>
                <c:pt idx="1403">
                  <c:v>14.722</c:v>
                </c:pt>
                <c:pt idx="1404">
                  <c:v>14.72</c:v>
                </c:pt>
                <c:pt idx="1405">
                  <c:v>14.726000000000001</c:v>
                </c:pt>
                <c:pt idx="1406">
                  <c:v>14.722</c:v>
                </c:pt>
                <c:pt idx="1407">
                  <c:v>14.731</c:v>
                </c:pt>
                <c:pt idx="1408">
                  <c:v>14.73</c:v>
                </c:pt>
                <c:pt idx="1409">
                  <c:v>14.73</c:v>
                </c:pt>
                <c:pt idx="1410">
                  <c:v>14.733000000000001</c:v>
                </c:pt>
                <c:pt idx="1411">
                  <c:v>14.74</c:v>
                </c:pt>
                <c:pt idx="1412">
                  <c:v>14.744</c:v>
                </c:pt>
                <c:pt idx="1413">
                  <c:v>14.744</c:v>
                </c:pt>
                <c:pt idx="1414">
                  <c:v>14.750999999999999</c:v>
                </c:pt>
                <c:pt idx="1415">
                  <c:v>14.749000000000001</c:v>
                </c:pt>
                <c:pt idx="1416">
                  <c:v>14.761000000000001</c:v>
                </c:pt>
                <c:pt idx="1417">
                  <c:v>14.757</c:v>
                </c:pt>
                <c:pt idx="1418">
                  <c:v>14.763</c:v>
                </c:pt>
                <c:pt idx="1419">
                  <c:v>14.762</c:v>
                </c:pt>
                <c:pt idx="1420">
                  <c:v>14.764000000000001</c:v>
                </c:pt>
                <c:pt idx="1421">
                  <c:v>14.761000000000001</c:v>
                </c:pt>
                <c:pt idx="1422">
                  <c:v>14.750999999999999</c:v>
                </c:pt>
                <c:pt idx="1423">
                  <c:v>14.75</c:v>
                </c:pt>
                <c:pt idx="1424">
                  <c:v>14.748000000000001</c:v>
                </c:pt>
                <c:pt idx="1425">
                  <c:v>14.743</c:v>
                </c:pt>
                <c:pt idx="1426">
                  <c:v>14.719000000000001</c:v>
                </c:pt>
                <c:pt idx="1427">
                  <c:v>14.695</c:v>
                </c:pt>
                <c:pt idx="1428">
                  <c:v>14.67</c:v>
                </c:pt>
                <c:pt idx="1429">
                  <c:v>14.652000000000001</c:v>
                </c:pt>
                <c:pt idx="1430">
                  <c:v>14.629</c:v>
                </c:pt>
                <c:pt idx="1431">
                  <c:v>14.585000000000001</c:v>
                </c:pt>
                <c:pt idx="1432">
                  <c:v>14.532</c:v>
                </c:pt>
                <c:pt idx="1433">
                  <c:v>14.486000000000001</c:v>
                </c:pt>
                <c:pt idx="1434">
                  <c:v>14.417</c:v>
                </c:pt>
                <c:pt idx="1435">
                  <c:v>14.339</c:v>
                </c:pt>
                <c:pt idx="1436">
                  <c:v>14.246</c:v>
                </c:pt>
                <c:pt idx="1437">
                  <c:v>14.125999999999999</c:v>
                </c:pt>
                <c:pt idx="1438">
                  <c:v>13.975</c:v>
                </c:pt>
                <c:pt idx="1439">
                  <c:v>13.778</c:v>
                </c:pt>
                <c:pt idx="1440">
                  <c:v>13.584</c:v>
                </c:pt>
                <c:pt idx="1441">
                  <c:v>13.364000000000001</c:v>
                </c:pt>
                <c:pt idx="1442">
                  <c:v>13.117000000000001</c:v>
                </c:pt>
                <c:pt idx="1443">
                  <c:v>12.891999999999999</c:v>
                </c:pt>
                <c:pt idx="1444">
                  <c:v>12.656000000000001</c:v>
                </c:pt>
                <c:pt idx="1445">
                  <c:v>12.418000000000001</c:v>
                </c:pt>
                <c:pt idx="1446">
                  <c:v>12.147</c:v>
                </c:pt>
                <c:pt idx="1447">
                  <c:v>11.808</c:v>
                </c:pt>
                <c:pt idx="1448">
                  <c:v>11.39</c:v>
                </c:pt>
                <c:pt idx="1449">
                  <c:v>10.93</c:v>
                </c:pt>
                <c:pt idx="1450">
                  <c:v>10.436</c:v>
                </c:pt>
                <c:pt idx="1451">
                  <c:v>9.923</c:v>
                </c:pt>
                <c:pt idx="1452">
                  <c:v>5.3109999999999999</c:v>
                </c:pt>
                <c:pt idx="1453">
                  <c:v>0.99099999999999999</c:v>
                </c:pt>
                <c:pt idx="1454">
                  <c:v>0.99</c:v>
                </c:pt>
                <c:pt idx="1455">
                  <c:v>0.99099999999999999</c:v>
                </c:pt>
                <c:pt idx="1456">
                  <c:v>0.99</c:v>
                </c:pt>
                <c:pt idx="1457">
                  <c:v>0.99299999999999999</c:v>
                </c:pt>
                <c:pt idx="1458">
                  <c:v>0.99099999999999999</c:v>
                </c:pt>
                <c:pt idx="1459">
                  <c:v>0.99199999999999999</c:v>
                </c:pt>
                <c:pt idx="1460">
                  <c:v>0.99099999999999999</c:v>
                </c:pt>
                <c:pt idx="1461">
                  <c:v>0.99199999999999999</c:v>
                </c:pt>
                <c:pt idx="1462">
                  <c:v>0.99199999999999999</c:v>
                </c:pt>
                <c:pt idx="1463">
                  <c:v>0.99399999999999999</c:v>
                </c:pt>
                <c:pt idx="1464">
                  <c:v>0.995</c:v>
                </c:pt>
                <c:pt idx="1465">
                  <c:v>0.99299999999999999</c:v>
                </c:pt>
                <c:pt idx="1466">
                  <c:v>0.99199999999999999</c:v>
                </c:pt>
                <c:pt idx="1467">
                  <c:v>0.99399999999999999</c:v>
                </c:pt>
                <c:pt idx="1468">
                  <c:v>0.99399999999999999</c:v>
                </c:pt>
                <c:pt idx="1469">
                  <c:v>0.99199999999999999</c:v>
                </c:pt>
                <c:pt idx="1470">
                  <c:v>0.99199999999999999</c:v>
                </c:pt>
                <c:pt idx="1471">
                  <c:v>0.99099999999999999</c:v>
                </c:pt>
                <c:pt idx="1472">
                  <c:v>0.99199999999999999</c:v>
                </c:pt>
                <c:pt idx="1473">
                  <c:v>0.99299999999999999</c:v>
                </c:pt>
                <c:pt idx="1474">
                  <c:v>0.99399999999999999</c:v>
                </c:pt>
                <c:pt idx="1475">
                  <c:v>0.99299999999999999</c:v>
                </c:pt>
                <c:pt idx="1476">
                  <c:v>0.99299999999999999</c:v>
                </c:pt>
                <c:pt idx="1477">
                  <c:v>0.99199999999999999</c:v>
                </c:pt>
                <c:pt idx="1478">
                  <c:v>0.99099999999999999</c:v>
                </c:pt>
                <c:pt idx="1479">
                  <c:v>0.99199999999999999</c:v>
                </c:pt>
                <c:pt idx="1480">
                  <c:v>0.99299999999999999</c:v>
                </c:pt>
                <c:pt idx="1481">
                  <c:v>0.99199999999999999</c:v>
                </c:pt>
                <c:pt idx="1482">
                  <c:v>0.99199999999999999</c:v>
                </c:pt>
                <c:pt idx="1483">
                  <c:v>0.99199999999999999</c:v>
                </c:pt>
                <c:pt idx="1484">
                  <c:v>0.98899999999999999</c:v>
                </c:pt>
                <c:pt idx="1485">
                  <c:v>0.98899999999999999</c:v>
                </c:pt>
                <c:pt idx="1486">
                  <c:v>0.98799999999999999</c:v>
                </c:pt>
                <c:pt idx="1487">
                  <c:v>0.98899999999999999</c:v>
                </c:pt>
                <c:pt idx="1488">
                  <c:v>0.99</c:v>
                </c:pt>
                <c:pt idx="1489">
                  <c:v>0.99099999999999999</c:v>
                </c:pt>
                <c:pt idx="1490">
                  <c:v>0.99099999999999999</c:v>
                </c:pt>
                <c:pt idx="1491">
                  <c:v>0.99</c:v>
                </c:pt>
                <c:pt idx="1492">
                  <c:v>0.98899999999999999</c:v>
                </c:pt>
                <c:pt idx="1493">
                  <c:v>0.98899999999999999</c:v>
                </c:pt>
                <c:pt idx="1494">
                  <c:v>0.98699999999999999</c:v>
                </c:pt>
                <c:pt idx="1495">
                  <c:v>0.98799999999999999</c:v>
                </c:pt>
                <c:pt idx="1496">
                  <c:v>0.98799999999999999</c:v>
                </c:pt>
                <c:pt idx="1497">
                  <c:v>0.98799999999999999</c:v>
                </c:pt>
                <c:pt idx="1498">
                  <c:v>0.98799999999999999</c:v>
                </c:pt>
                <c:pt idx="1499">
                  <c:v>0.98899999999999999</c:v>
                </c:pt>
                <c:pt idx="1500">
                  <c:v>0.99</c:v>
                </c:pt>
                <c:pt idx="1501">
                  <c:v>0.99</c:v>
                </c:pt>
                <c:pt idx="1502">
                  <c:v>0.98899999999999999</c:v>
                </c:pt>
                <c:pt idx="1503">
                  <c:v>0.99</c:v>
                </c:pt>
                <c:pt idx="1504">
                  <c:v>0.98899999999999999</c:v>
                </c:pt>
                <c:pt idx="1505">
                  <c:v>0.98899999999999999</c:v>
                </c:pt>
                <c:pt idx="1506">
                  <c:v>0.98799999999999999</c:v>
                </c:pt>
                <c:pt idx="1507">
                  <c:v>0.98699999999999999</c:v>
                </c:pt>
                <c:pt idx="1508">
                  <c:v>0.98899999999999999</c:v>
                </c:pt>
                <c:pt idx="1509">
                  <c:v>0.99</c:v>
                </c:pt>
                <c:pt idx="1510">
                  <c:v>0.99</c:v>
                </c:pt>
                <c:pt idx="1511">
                  <c:v>0.99099999999999999</c:v>
                </c:pt>
                <c:pt idx="1512">
                  <c:v>0.98899999999999999</c:v>
                </c:pt>
                <c:pt idx="1513">
                  <c:v>0.98899999999999999</c:v>
                </c:pt>
                <c:pt idx="1514">
                  <c:v>0.98899999999999999</c:v>
                </c:pt>
                <c:pt idx="1515">
                  <c:v>0.99</c:v>
                </c:pt>
                <c:pt idx="1516">
                  <c:v>0.98899999999999999</c:v>
                </c:pt>
                <c:pt idx="1517">
                  <c:v>0.99</c:v>
                </c:pt>
                <c:pt idx="1518">
                  <c:v>0.99</c:v>
                </c:pt>
                <c:pt idx="1519">
                  <c:v>0.99099999999999999</c:v>
                </c:pt>
                <c:pt idx="1520">
                  <c:v>0.99099999999999999</c:v>
                </c:pt>
                <c:pt idx="1521">
                  <c:v>0.99</c:v>
                </c:pt>
                <c:pt idx="1522">
                  <c:v>0.98799999999999999</c:v>
                </c:pt>
                <c:pt idx="1523">
                  <c:v>0.98599999999999999</c:v>
                </c:pt>
                <c:pt idx="1524">
                  <c:v>0.98499999999999999</c:v>
                </c:pt>
                <c:pt idx="1525">
                  <c:v>0.98599999999999999</c:v>
                </c:pt>
                <c:pt idx="1526">
                  <c:v>0.98699999999999999</c:v>
                </c:pt>
                <c:pt idx="1527">
                  <c:v>0.98899999999999999</c:v>
                </c:pt>
                <c:pt idx="1528">
                  <c:v>0.98899999999999999</c:v>
                </c:pt>
                <c:pt idx="1529">
                  <c:v>0.98899999999999999</c:v>
                </c:pt>
                <c:pt idx="1530">
                  <c:v>0.98699999999999999</c:v>
                </c:pt>
                <c:pt idx="1531">
                  <c:v>0.98799999999999999</c:v>
                </c:pt>
                <c:pt idx="1532">
                  <c:v>0.98899999999999999</c:v>
                </c:pt>
                <c:pt idx="1533">
                  <c:v>0.99099999999999999</c:v>
                </c:pt>
                <c:pt idx="1534">
                  <c:v>0.98899999999999999</c:v>
                </c:pt>
                <c:pt idx="1535">
                  <c:v>0.98799999999999999</c:v>
                </c:pt>
                <c:pt idx="1536">
                  <c:v>0.98699999999999999</c:v>
                </c:pt>
                <c:pt idx="1537">
                  <c:v>0.98799999999999999</c:v>
                </c:pt>
                <c:pt idx="1538">
                  <c:v>0.98799999999999999</c:v>
                </c:pt>
                <c:pt idx="1539">
                  <c:v>0.98799999999999999</c:v>
                </c:pt>
                <c:pt idx="1540">
                  <c:v>0.98799999999999999</c:v>
                </c:pt>
                <c:pt idx="1541">
                  <c:v>0.98899999999999999</c:v>
                </c:pt>
                <c:pt idx="1542">
                  <c:v>0.98799999999999999</c:v>
                </c:pt>
                <c:pt idx="1543">
                  <c:v>0.98799999999999999</c:v>
                </c:pt>
                <c:pt idx="1544">
                  <c:v>0.98699999999999999</c:v>
                </c:pt>
                <c:pt idx="1545">
                  <c:v>0.98499999999999999</c:v>
                </c:pt>
                <c:pt idx="1546">
                  <c:v>0.98599999999999999</c:v>
                </c:pt>
                <c:pt idx="1547">
                  <c:v>0.98599999999999999</c:v>
                </c:pt>
                <c:pt idx="1548">
                  <c:v>0.98499999999999999</c:v>
                </c:pt>
                <c:pt idx="1549">
                  <c:v>0.98499999999999999</c:v>
                </c:pt>
                <c:pt idx="1550">
                  <c:v>0.98499999999999999</c:v>
                </c:pt>
                <c:pt idx="1551">
                  <c:v>0.98399999999999999</c:v>
                </c:pt>
                <c:pt idx="1552">
                  <c:v>0.98299999999999998</c:v>
                </c:pt>
                <c:pt idx="1553">
                  <c:v>0.98399999999999999</c:v>
                </c:pt>
                <c:pt idx="1554">
                  <c:v>0.98399999999999999</c:v>
                </c:pt>
                <c:pt idx="1555">
                  <c:v>0.98599999999999999</c:v>
                </c:pt>
                <c:pt idx="1556">
                  <c:v>0.98499999999999999</c:v>
                </c:pt>
                <c:pt idx="1557">
                  <c:v>0.98499999999999999</c:v>
                </c:pt>
                <c:pt idx="1558">
                  <c:v>0.98899999999999999</c:v>
                </c:pt>
                <c:pt idx="1559">
                  <c:v>0.98799999999999999</c:v>
                </c:pt>
                <c:pt idx="1560">
                  <c:v>0.98599999999999999</c:v>
                </c:pt>
                <c:pt idx="1561">
                  <c:v>0.98699999999999999</c:v>
                </c:pt>
                <c:pt idx="1562">
                  <c:v>0.98599999999999999</c:v>
                </c:pt>
                <c:pt idx="1563">
                  <c:v>0.98399999999999999</c:v>
                </c:pt>
                <c:pt idx="1564">
                  <c:v>0.98699999999999999</c:v>
                </c:pt>
                <c:pt idx="1565">
                  <c:v>0.98599999999999999</c:v>
                </c:pt>
                <c:pt idx="1566">
                  <c:v>0.98499999999999999</c:v>
                </c:pt>
                <c:pt idx="1567">
                  <c:v>0.98599999999999999</c:v>
                </c:pt>
                <c:pt idx="1568">
                  <c:v>0.98399999999999999</c:v>
                </c:pt>
                <c:pt idx="1569">
                  <c:v>0.98699999999999999</c:v>
                </c:pt>
                <c:pt idx="1570">
                  <c:v>0.98699999999999999</c:v>
                </c:pt>
                <c:pt idx="1571">
                  <c:v>0.98699999999999999</c:v>
                </c:pt>
                <c:pt idx="1572">
                  <c:v>0.98699999999999999</c:v>
                </c:pt>
                <c:pt idx="1573">
                  <c:v>0.98699999999999999</c:v>
                </c:pt>
                <c:pt idx="1574">
                  <c:v>0.98699999999999999</c:v>
                </c:pt>
                <c:pt idx="1575">
                  <c:v>0.98699999999999999</c:v>
                </c:pt>
                <c:pt idx="1576">
                  <c:v>0.98599999999999999</c:v>
                </c:pt>
                <c:pt idx="1577">
                  <c:v>0.98699999999999999</c:v>
                </c:pt>
                <c:pt idx="1578">
                  <c:v>0.98799999999999999</c:v>
                </c:pt>
                <c:pt idx="1579">
                  <c:v>0.99</c:v>
                </c:pt>
                <c:pt idx="1580">
                  <c:v>0.99</c:v>
                </c:pt>
                <c:pt idx="1581">
                  <c:v>0.98899999999999999</c:v>
                </c:pt>
                <c:pt idx="1582">
                  <c:v>0.99</c:v>
                </c:pt>
                <c:pt idx="1583">
                  <c:v>0.99099999999999999</c:v>
                </c:pt>
                <c:pt idx="1584">
                  <c:v>0.99199999999999999</c:v>
                </c:pt>
                <c:pt idx="1585">
                  <c:v>0.99099999999999999</c:v>
                </c:pt>
                <c:pt idx="1586">
                  <c:v>0.99099999999999999</c:v>
                </c:pt>
                <c:pt idx="1587">
                  <c:v>0.99</c:v>
                </c:pt>
                <c:pt idx="1588">
                  <c:v>0.98699999999999999</c:v>
                </c:pt>
                <c:pt idx="1589">
                  <c:v>0.98599999999999999</c:v>
                </c:pt>
                <c:pt idx="1590">
                  <c:v>0.98599999999999999</c:v>
                </c:pt>
                <c:pt idx="1591">
                  <c:v>0.98399999999999999</c:v>
                </c:pt>
                <c:pt idx="1592">
                  <c:v>0.98399999999999999</c:v>
                </c:pt>
                <c:pt idx="1593">
                  <c:v>0.98699999999999999</c:v>
                </c:pt>
                <c:pt idx="1594">
                  <c:v>0.99</c:v>
                </c:pt>
                <c:pt idx="1595">
                  <c:v>0.99</c:v>
                </c:pt>
                <c:pt idx="1596">
                  <c:v>0.99099999999999999</c:v>
                </c:pt>
                <c:pt idx="1597">
                  <c:v>0.99199999999999999</c:v>
                </c:pt>
                <c:pt idx="1598">
                  <c:v>0.99299999999999999</c:v>
                </c:pt>
                <c:pt idx="1599">
                  <c:v>0.99299999999999999</c:v>
                </c:pt>
                <c:pt idx="1600">
                  <c:v>0.99299999999999999</c:v>
                </c:pt>
                <c:pt idx="1601">
                  <c:v>0.996</c:v>
                </c:pt>
                <c:pt idx="1602">
                  <c:v>0.997</c:v>
                </c:pt>
                <c:pt idx="1603">
                  <c:v>0.996</c:v>
                </c:pt>
                <c:pt idx="1604">
                  <c:v>0.99399999999999999</c:v>
                </c:pt>
                <c:pt idx="1605">
                  <c:v>0.99299999999999999</c:v>
                </c:pt>
                <c:pt idx="1606">
                  <c:v>0.99299999999999999</c:v>
                </c:pt>
                <c:pt idx="1607">
                  <c:v>0.99199999999999999</c:v>
                </c:pt>
                <c:pt idx="1608">
                  <c:v>0.99199999999999999</c:v>
                </c:pt>
                <c:pt idx="1609">
                  <c:v>0.99299999999999999</c:v>
                </c:pt>
                <c:pt idx="1610">
                  <c:v>0.99399999999999999</c:v>
                </c:pt>
                <c:pt idx="1611">
                  <c:v>0.99299999999999999</c:v>
                </c:pt>
                <c:pt idx="1612">
                  <c:v>0.99099999999999999</c:v>
                </c:pt>
                <c:pt idx="1613">
                  <c:v>0.99199999999999999</c:v>
                </c:pt>
                <c:pt idx="1614">
                  <c:v>0.99199999999999999</c:v>
                </c:pt>
                <c:pt idx="1615">
                  <c:v>0.99199999999999999</c:v>
                </c:pt>
                <c:pt idx="1616">
                  <c:v>0.99299999999999999</c:v>
                </c:pt>
                <c:pt idx="1617">
                  <c:v>0.99399999999999999</c:v>
                </c:pt>
                <c:pt idx="1618">
                  <c:v>0.99099999999999999</c:v>
                </c:pt>
                <c:pt idx="1619">
                  <c:v>0.99099999999999999</c:v>
                </c:pt>
                <c:pt idx="1620">
                  <c:v>0.99099999999999999</c:v>
                </c:pt>
                <c:pt idx="1621">
                  <c:v>0.99099999999999999</c:v>
                </c:pt>
                <c:pt idx="1622">
                  <c:v>0.99199999999999999</c:v>
                </c:pt>
                <c:pt idx="1623">
                  <c:v>0.99199999999999999</c:v>
                </c:pt>
                <c:pt idx="1624">
                  <c:v>0.99199999999999999</c:v>
                </c:pt>
                <c:pt idx="1625">
                  <c:v>0.99199999999999999</c:v>
                </c:pt>
                <c:pt idx="1626">
                  <c:v>0.99299999999999999</c:v>
                </c:pt>
                <c:pt idx="1627">
                  <c:v>0.99299999999999999</c:v>
                </c:pt>
                <c:pt idx="1628">
                  <c:v>0.995</c:v>
                </c:pt>
                <c:pt idx="1629">
                  <c:v>0.995</c:v>
                </c:pt>
                <c:pt idx="1630">
                  <c:v>0.99299999999999999</c:v>
                </c:pt>
                <c:pt idx="1631">
                  <c:v>0.99299999999999999</c:v>
                </c:pt>
                <c:pt idx="1632">
                  <c:v>0.99399999999999999</c:v>
                </c:pt>
                <c:pt idx="1633">
                  <c:v>0.99399999999999999</c:v>
                </c:pt>
                <c:pt idx="1634">
                  <c:v>0.99399999999999999</c:v>
                </c:pt>
                <c:pt idx="1635">
                  <c:v>0.99399999999999999</c:v>
                </c:pt>
                <c:pt idx="1636">
                  <c:v>0.99299999999999999</c:v>
                </c:pt>
                <c:pt idx="1637">
                  <c:v>0.99399999999999999</c:v>
                </c:pt>
                <c:pt idx="1638">
                  <c:v>0.99399999999999999</c:v>
                </c:pt>
                <c:pt idx="1639">
                  <c:v>0.99299999999999999</c:v>
                </c:pt>
                <c:pt idx="1640">
                  <c:v>0.99199999999999999</c:v>
                </c:pt>
                <c:pt idx="1641">
                  <c:v>0.99099999999999999</c:v>
                </c:pt>
                <c:pt idx="1642">
                  <c:v>0.99099999999999999</c:v>
                </c:pt>
                <c:pt idx="1643">
                  <c:v>0.99199999999999999</c:v>
                </c:pt>
                <c:pt idx="1644">
                  <c:v>0.99199999999999999</c:v>
                </c:pt>
                <c:pt idx="1645">
                  <c:v>0.99199999999999999</c:v>
                </c:pt>
                <c:pt idx="1646">
                  <c:v>0.99299999999999999</c:v>
                </c:pt>
                <c:pt idx="1647">
                  <c:v>0.99199999999999999</c:v>
                </c:pt>
                <c:pt idx="1648">
                  <c:v>0.99099999999999999</c:v>
                </c:pt>
                <c:pt idx="1649">
                  <c:v>0.99099999999999999</c:v>
                </c:pt>
                <c:pt idx="1650">
                  <c:v>0.99299999999999999</c:v>
                </c:pt>
                <c:pt idx="1651">
                  <c:v>0.995</c:v>
                </c:pt>
                <c:pt idx="1652">
                  <c:v>0.995</c:v>
                </c:pt>
                <c:pt idx="1653">
                  <c:v>0.995</c:v>
                </c:pt>
                <c:pt idx="1654">
                  <c:v>0.99299999999999999</c:v>
                </c:pt>
                <c:pt idx="1655">
                  <c:v>0.99199999999999999</c:v>
                </c:pt>
                <c:pt idx="1656">
                  <c:v>0.99199999999999999</c:v>
                </c:pt>
                <c:pt idx="1657">
                  <c:v>0.99099999999999999</c:v>
                </c:pt>
                <c:pt idx="1658">
                  <c:v>0.99199999999999999</c:v>
                </c:pt>
                <c:pt idx="1659">
                  <c:v>0.99199999999999999</c:v>
                </c:pt>
                <c:pt idx="1660">
                  <c:v>0.99099999999999999</c:v>
                </c:pt>
                <c:pt idx="1661">
                  <c:v>0.99299999999999999</c:v>
                </c:pt>
                <c:pt idx="1662">
                  <c:v>0.99199999999999999</c:v>
                </c:pt>
                <c:pt idx="1663">
                  <c:v>0.99</c:v>
                </c:pt>
                <c:pt idx="1664">
                  <c:v>0.99099999999999999</c:v>
                </c:pt>
                <c:pt idx="1665">
                  <c:v>0.99099999999999999</c:v>
                </c:pt>
                <c:pt idx="1666">
                  <c:v>0.99099999999999999</c:v>
                </c:pt>
                <c:pt idx="1667">
                  <c:v>0.98899999999999999</c:v>
                </c:pt>
                <c:pt idx="1668">
                  <c:v>0.98899999999999999</c:v>
                </c:pt>
                <c:pt idx="1669">
                  <c:v>0.99</c:v>
                </c:pt>
                <c:pt idx="1670">
                  <c:v>0.99199999999999999</c:v>
                </c:pt>
                <c:pt idx="1671">
                  <c:v>0.99199999999999999</c:v>
                </c:pt>
                <c:pt idx="1672">
                  <c:v>0.99299999999999999</c:v>
                </c:pt>
                <c:pt idx="1673">
                  <c:v>0.99299999999999999</c:v>
                </c:pt>
                <c:pt idx="1674">
                  <c:v>0.99299999999999999</c:v>
                </c:pt>
                <c:pt idx="1675">
                  <c:v>0.99199999999999999</c:v>
                </c:pt>
                <c:pt idx="1676">
                  <c:v>0.99199999999999999</c:v>
                </c:pt>
                <c:pt idx="1677">
                  <c:v>0.99199999999999999</c:v>
                </c:pt>
                <c:pt idx="1678">
                  <c:v>0.99299999999999999</c:v>
                </c:pt>
                <c:pt idx="1679">
                  <c:v>0.99399999999999999</c:v>
                </c:pt>
                <c:pt idx="1680">
                  <c:v>0.995</c:v>
                </c:pt>
                <c:pt idx="1681">
                  <c:v>0.995</c:v>
                </c:pt>
                <c:pt idx="1682">
                  <c:v>0.99299999999999999</c:v>
                </c:pt>
                <c:pt idx="1683">
                  <c:v>0.99199999999999999</c:v>
                </c:pt>
                <c:pt idx="1684">
                  <c:v>0.99299999999999999</c:v>
                </c:pt>
                <c:pt idx="1685">
                  <c:v>0.99299999999999999</c:v>
                </c:pt>
                <c:pt idx="1686">
                  <c:v>0.99299999999999999</c:v>
                </c:pt>
                <c:pt idx="1687">
                  <c:v>0.99399999999999999</c:v>
                </c:pt>
                <c:pt idx="1688">
                  <c:v>0.99399999999999999</c:v>
                </c:pt>
                <c:pt idx="1689">
                  <c:v>0.995</c:v>
                </c:pt>
                <c:pt idx="1690">
                  <c:v>0.99399999999999999</c:v>
                </c:pt>
                <c:pt idx="1691">
                  <c:v>0.99399999999999999</c:v>
                </c:pt>
                <c:pt idx="1692">
                  <c:v>0.99299999999999999</c:v>
                </c:pt>
                <c:pt idx="1693">
                  <c:v>0.99199999999999999</c:v>
                </c:pt>
                <c:pt idx="1694">
                  <c:v>0.99099999999999999</c:v>
                </c:pt>
                <c:pt idx="1695">
                  <c:v>0.99099999999999999</c:v>
                </c:pt>
                <c:pt idx="1696">
                  <c:v>0.99199999999999999</c:v>
                </c:pt>
                <c:pt idx="1697">
                  <c:v>0.99299999999999999</c:v>
                </c:pt>
                <c:pt idx="1698">
                  <c:v>0.99199999999999999</c:v>
                </c:pt>
                <c:pt idx="1699">
                  <c:v>0.99199999999999999</c:v>
                </c:pt>
                <c:pt idx="1700">
                  <c:v>0.99099999999999999</c:v>
                </c:pt>
                <c:pt idx="1701">
                  <c:v>0.99099999999999999</c:v>
                </c:pt>
                <c:pt idx="1702">
                  <c:v>0.99199999999999999</c:v>
                </c:pt>
                <c:pt idx="1703">
                  <c:v>0.99299999999999999</c:v>
                </c:pt>
                <c:pt idx="1704">
                  <c:v>0.99199999999999999</c:v>
                </c:pt>
                <c:pt idx="1705">
                  <c:v>0.99099999999999999</c:v>
                </c:pt>
                <c:pt idx="1706">
                  <c:v>0.99199999999999999</c:v>
                </c:pt>
                <c:pt idx="1707">
                  <c:v>0.99099999999999999</c:v>
                </c:pt>
                <c:pt idx="1708">
                  <c:v>0.99199999999999999</c:v>
                </c:pt>
                <c:pt idx="1709">
                  <c:v>0.99099999999999999</c:v>
                </c:pt>
                <c:pt idx="1710">
                  <c:v>0.99299999999999999</c:v>
                </c:pt>
                <c:pt idx="1711">
                  <c:v>0.99399999999999999</c:v>
                </c:pt>
                <c:pt idx="1712">
                  <c:v>0.99299999999999999</c:v>
                </c:pt>
                <c:pt idx="1713">
                  <c:v>0.99299999999999999</c:v>
                </c:pt>
                <c:pt idx="1714">
                  <c:v>0.99299999999999999</c:v>
                </c:pt>
                <c:pt idx="1715">
                  <c:v>0.98899999999999999</c:v>
                </c:pt>
                <c:pt idx="1716">
                  <c:v>0.98599999999999999</c:v>
                </c:pt>
                <c:pt idx="1717">
                  <c:v>0.98699999999999999</c:v>
                </c:pt>
                <c:pt idx="1718">
                  <c:v>0.98899999999999999</c:v>
                </c:pt>
                <c:pt idx="1719">
                  <c:v>0.98899999999999999</c:v>
                </c:pt>
                <c:pt idx="1720">
                  <c:v>0.99</c:v>
                </c:pt>
                <c:pt idx="1721">
                  <c:v>0.99</c:v>
                </c:pt>
                <c:pt idx="1722">
                  <c:v>0.99099999999999999</c:v>
                </c:pt>
                <c:pt idx="1723">
                  <c:v>0.99099999999999999</c:v>
                </c:pt>
                <c:pt idx="1724">
                  <c:v>0.99</c:v>
                </c:pt>
                <c:pt idx="1725">
                  <c:v>0.99</c:v>
                </c:pt>
                <c:pt idx="1726">
                  <c:v>0.98799999999999999</c:v>
                </c:pt>
                <c:pt idx="1727">
                  <c:v>0.98899999999999999</c:v>
                </c:pt>
                <c:pt idx="1728">
                  <c:v>0.98899999999999999</c:v>
                </c:pt>
                <c:pt idx="1729">
                  <c:v>0.99099999999999999</c:v>
                </c:pt>
                <c:pt idx="1730">
                  <c:v>0.99099999999999999</c:v>
                </c:pt>
                <c:pt idx="1731">
                  <c:v>0.99099999999999999</c:v>
                </c:pt>
                <c:pt idx="1732">
                  <c:v>0.99</c:v>
                </c:pt>
                <c:pt idx="1733">
                  <c:v>0.98899999999999999</c:v>
                </c:pt>
                <c:pt idx="1734">
                  <c:v>0.98899999999999999</c:v>
                </c:pt>
                <c:pt idx="1735">
                  <c:v>0.98699999999999999</c:v>
                </c:pt>
                <c:pt idx="1736">
                  <c:v>0.99</c:v>
                </c:pt>
                <c:pt idx="1737">
                  <c:v>0.99199999999999999</c:v>
                </c:pt>
                <c:pt idx="1738">
                  <c:v>0.99099999999999999</c:v>
                </c:pt>
                <c:pt idx="1739">
                  <c:v>0.99</c:v>
                </c:pt>
                <c:pt idx="1740">
                  <c:v>0.99199999999999999</c:v>
                </c:pt>
                <c:pt idx="1741">
                  <c:v>0.99399999999999999</c:v>
                </c:pt>
                <c:pt idx="1742">
                  <c:v>0.99299999999999999</c:v>
                </c:pt>
                <c:pt idx="1743">
                  <c:v>0.99199999999999999</c:v>
                </c:pt>
                <c:pt idx="1744">
                  <c:v>0.99099999999999999</c:v>
                </c:pt>
                <c:pt idx="1745">
                  <c:v>0.99099999999999999</c:v>
                </c:pt>
                <c:pt idx="1746">
                  <c:v>0.98899999999999999</c:v>
                </c:pt>
                <c:pt idx="1747">
                  <c:v>0.99099999999999999</c:v>
                </c:pt>
                <c:pt idx="1748">
                  <c:v>0.99199999999999999</c:v>
                </c:pt>
                <c:pt idx="1749">
                  <c:v>0.99399999999999999</c:v>
                </c:pt>
                <c:pt idx="1750">
                  <c:v>0.99099999999999999</c:v>
                </c:pt>
                <c:pt idx="1751">
                  <c:v>0.99</c:v>
                </c:pt>
                <c:pt idx="1752">
                  <c:v>0.99</c:v>
                </c:pt>
                <c:pt idx="1753">
                  <c:v>0.99</c:v>
                </c:pt>
                <c:pt idx="1754">
                  <c:v>0.99</c:v>
                </c:pt>
                <c:pt idx="1755">
                  <c:v>0.99</c:v>
                </c:pt>
                <c:pt idx="1756">
                  <c:v>0.99099999999999999</c:v>
                </c:pt>
                <c:pt idx="1757">
                  <c:v>0.99299999999999999</c:v>
                </c:pt>
                <c:pt idx="1758">
                  <c:v>0.99099999999999999</c:v>
                </c:pt>
                <c:pt idx="1759">
                  <c:v>0.99</c:v>
                </c:pt>
                <c:pt idx="1760">
                  <c:v>0.99099999999999999</c:v>
                </c:pt>
                <c:pt idx="1761">
                  <c:v>0.99</c:v>
                </c:pt>
                <c:pt idx="1762">
                  <c:v>0.99</c:v>
                </c:pt>
                <c:pt idx="1763">
                  <c:v>0.99099999999999999</c:v>
                </c:pt>
                <c:pt idx="1764">
                  <c:v>0.99299999999999999</c:v>
                </c:pt>
                <c:pt idx="1765">
                  <c:v>0.99099999999999999</c:v>
                </c:pt>
                <c:pt idx="1766">
                  <c:v>0.99099999999999999</c:v>
                </c:pt>
                <c:pt idx="1767">
                  <c:v>0.99299999999999999</c:v>
                </c:pt>
                <c:pt idx="1768">
                  <c:v>0.99199999999999999</c:v>
                </c:pt>
                <c:pt idx="1769">
                  <c:v>0.99299999999999999</c:v>
                </c:pt>
                <c:pt idx="1770">
                  <c:v>0.99399999999999999</c:v>
                </c:pt>
                <c:pt idx="1771">
                  <c:v>0.99</c:v>
                </c:pt>
                <c:pt idx="1772">
                  <c:v>0.99</c:v>
                </c:pt>
                <c:pt idx="1773">
                  <c:v>0.99</c:v>
                </c:pt>
                <c:pt idx="1774">
                  <c:v>0.99099999999999999</c:v>
                </c:pt>
                <c:pt idx="1775">
                  <c:v>0.98899999999999999</c:v>
                </c:pt>
                <c:pt idx="1776">
                  <c:v>0.98699999999999999</c:v>
                </c:pt>
                <c:pt idx="1777">
                  <c:v>0.98799999999999999</c:v>
                </c:pt>
                <c:pt idx="1778">
                  <c:v>0.98799999999999999</c:v>
                </c:pt>
                <c:pt idx="1779">
                  <c:v>0.98899999999999999</c:v>
                </c:pt>
                <c:pt idx="1780">
                  <c:v>0.99</c:v>
                </c:pt>
                <c:pt idx="1781">
                  <c:v>0.99099999999999999</c:v>
                </c:pt>
                <c:pt idx="1782">
                  <c:v>0.99199999999999999</c:v>
                </c:pt>
                <c:pt idx="1783">
                  <c:v>0.99199999999999999</c:v>
                </c:pt>
                <c:pt idx="1784">
                  <c:v>0.99099999999999999</c:v>
                </c:pt>
                <c:pt idx="1785">
                  <c:v>0.99099999999999999</c:v>
                </c:pt>
                <c:pt idx="1786">
                  <c:v>0.99099999999999999</c:v>
                </c:pt>
                <c:pt idx="1787">
                  <c:v>0.99</c:v>
                </c:pt>
                <c:pt idx="1788">
                  <c:v>0.99</c:v>
                </c:pt>
                <c:pt idx="1789">
                  <c:v>0.99</c:v>
                </c:pt>
                <c:pt idx="1790">
                  <c:v>0.99</c:v>
                </c:pt>
                <c:pt idx="1791">
                  <c:v>0.98899999999999999</c:v>
                </c:pt>
                <c:pt idx="1792">
                  <c:v>0.98899999999999999</c:v>
                </c:pt>
                <c:pt idx="1793">
                  <c:v>0.99099999999999999</c:v>
                </c:pt>
                <c:pt idx="1794">
                  <c:v>0.99</c:v>
                </c:pt>
                <c:pt idx="1795">
                  <c:v>0.99199999999999999</c:v>
                </c:pt>
                <c:pt idx="1796">
                  <c:v>0.99199999999999999</c:v>
                </c:pt>
                <c:pt idx="1797">
                  <c:v>0.99099999999999999</c:v>
                </c:pt>
                <c:pt idx="1798">
                  <c:v>0.99199999999999999</c:v>
                </c:pt>
                <c:pt idx="1799">
                  <c:v>0.99199999999999999</c:v>
                </c:pt>
                <c:pt idx="1800">
                  <c:v>0.99099999999999999</c:v>
                </c:pt>
                <c:pt idx="1801">
                  <c:v>0.99099999999999999</c:v>
                </c:pt>
                <c:pt idx="1802">
                  <c:v>0.99</c:v>
                </c:pt>
                <c:pt idx="1803">
                  <c:v>0.99</c:v>
                </c:pt>
                <c:pt idx="1804">
                  <c:v>0.98899999999999999</c:v>
                </c:pt>
                <c:pt idx="1805">
                  <c:v>0.99099999999999999</c:v>
                </c:pt>
                <c:pt idx="1806">
                  <c:v>0.99099999999999999</c:v>
                </c:pt>
                <c:pt idx="1807">
                  <c:v>0.99199999999999999</c:v>
                </c:pt>
                <c:pt idx="1808">
                  <c:v>0.99099999999999999</c:v>
                </c:pt>
                <c:pt idx="1809">
                  <c:v>0.99</c:v>
                </c:pt>
                <c:pt idx="1810">
                  <c:v>0.99099999999999999</c:v>
                </c:pt>
                <c:pt idx="1811">
                  <c:v>0.99</c:v>
                </c:pt>
                <c:pt idx="1812">
                  <c:v>0.99</c:v>
                </c:pt>
                <c:pt idx="1813">
                  <c:v>0.99099999999999999</c:v>
                </c:pt>
                <c:pt idx="1814">
                  <c:v>0.98899999999999999</c:v>
                </c:pt>
                <c:pt idx="1815">
                  <c:v>0.99</c:v>
                </c:pt>
                <c:pt idx="1816">
                  <c:v>0.99099999999999999</c:v>
                </c:pt>
                <c:pt idx="1817">
                  <c:v>0.99199999999999999</c:v>
                </c:pt>
                <c:pt idx="1818">
                  <c:v>0.99199999999999999</c:v>
                </c:pt>
                <c:pt idx="1819">
                  <c:v>0.99299999999999999</c:v>
                </c:pt>
                <c:pt idx="1820">
                  <c:v>0.99099999999999999</c:v>
                </c:pt>
                <c:pt idx="1821">
                  <c:v>0.99</c:v>
                </c:pt>
                <c:pt idx="1822">
                  <c:v>0.99</c:v>
                </c:pt>
                <c:pt idx="1823">
                  <c:v>0.99</c:v>
                </c:pt>
                <c:pt idx="1824">
                  <c:v>0.99099999999999999</c:v>
                </c:pt>
                <c:pt idx="1825">
                  <c:v>0.99099999999999999</c:v>
                </c:pt>
                <c:pt idx="1826">
                  <c:v>0.99099999999999999</c:v>
                </c:pt>
                <c:pt idx="1827">
                  <c:v>0.98899999999999999</c:v>
                </c:pt>
                <c:pt idx="1828">
                  <c:v>0.98799999999999999</c:v>
                </c:pt>
                <c:pt idx="1829">
                  <c:v>0.98799999999999999</c:v>
                </c:pt>
                <c:pt idx="1830">
                  <c:v>0.98699999999999999</c:v>
                </c:pt>
                <c:pt idx="1831">
                  <c:v>0.98699999999999999</c:v>
                </c:pt>
                <c:pt idx="1832">
                  <c:v>0.98899999999999999</c:v>
                </c:pt>
                <c:pt idx="1833">
                  <c:v>0.99</c:v>
                </c:pt>
                <c:pt idx="1834">
                  <c:v>0.99</c:v>
                </c:pt>
                <c:pt idx="1835">
                  <c:v>0.98899999999999999</c:v>
                </c:pt>
                <c:pt idx="1836">
                  <c:v>0.99</c:v>
                </c:pt>
                <c:pt idx="1837">
                  <c:v>0.99199999999999999</c:v>
                </c:pt>
                <c:pt idx="1838">
                  <c:v>0.99199999999999999</c:v>
                </c:pt>
                <c:pt idx="1839">
                  <c:v>0.99099999999999999</c:v>
                </c:pt>
                <c:pt idx="1840">
                  <c:v>0.98899999999999999</c:v>
                </c:pt>
                <c:pt idx="1841">
                  <c:v>0.98799999999999999</c:v>
                </c:pt>
                <c:pt idx="1842">
                  <c:v>0.99</c:v>
                </c:pt>
                <c:pt idx="1843">
                  <c:v>0.99</c:v>
                </c:pt>
                <c:pt idx="1844">
                  <c:v>0.99</c:v>
                </c:pt>
                <c:pt idx="1845">
                  <c:v>0.99</c:v>
                </c:pt>
                <c:pt idx="1846">
                  <c:v>0.99</c:v>
                </c:pt>
                <c:pt idx="1847">
                  <c:v>0.98899999999999999</c:v>
                </c:pt>
                <c:pt idx="1848">
                  <c:v>0.98899999999999999</c:v>
                </c:pt>
                <c:pt idx="1849">
                  <c:v>0.98899999999999999</c:v>
                </c:pt>
                <c:pt idx="1850">
                  <c:v>0.99</c:v>
                </c:pt>
                <c:pt idx="1851">
                  <c:v>0.98699999999999999</c:v>
                </c:pt>
                <c:pt idx="1852">
                  <c:v>0.98899999999999999</c:v>
                </c:pt>
                <c:pt idx="1853">
                  <c:v>0.99</c:v>
                </c:pt>
                <c:pt idx="1854">
                  <c:v>0.99099999999999999</c:v>
                </c:pt>
                <c:pt idx="1855">
                  <c:v>0.99</c:v>
                </c:pt>
                <c:pt idx="1856">
                  <c:v>0.98899999999999999</c:v>
                </c:pt>
                <c:pt idx="1857">
                  <c:v>0.98899999999999999</c:v>
                </c:pt>
                <c:pt idx="1858">
                  <c:v>0.98899999999999999</c:v>
                </c:pt>
                <c:pt idx="1859">
                  <c:v>0.98799999999999999</c:v>
                </c:pt>
                <c:pt idx="1860">
                  <c:v>0.98899999999999999</c:v>
                </c:pt>
                <c:pt idx="1861">
                  <c:v>0.98699999999999999</c:v>
                </c:pt>
                <c:pt idx="1862">
                  <c:v>0.98599999999999999</c:v>
                </c:pt>
                <c:pt idx="1863">
                  <c:v>0.98399999999999999</c:v>
                </c:pt>
                <c:pt idx="1864">
                  <c:v>0.98599999999999999</c:v>
                </c:pt>
                <c:pt idx="1865">
                  <c:v>0.98599999999999999</c:v>
                </c:pt>
                <c:pt idx="1866">
                  <c:v>0.98599999999999999</c:v>
                </c:pt>
                <c:pt idx="1867">
                  <c:v>0.98599999999999999</c:v>
                </c:pt>
                <c:pt idx="1868">
                  <c:v>0.98599999999999999</c:v>
                </c:pt>
                <c:pt idx="1869">
                  <c:v>0.98699999999999999</c:v>
                </c:pt>
                <c:pt idx="1870">
                  <c:v>0.98699999999999999</c:v>
                </c:pt>
                <c:pt idx="1871">
                  <c:v>0.98599999999999999</c:v>
                </c:pt>
                <c:pt idx="1872">
                  <c:v>0.98699999999999999</c:v>
                </c:pt>
                <c:pt idx="1873">
                  <c:v>0.98899999999999999</c:v>
                </c:pt>
                <c:pt idx="1874">
                  <c:v>0.98899999999999999</c:v>
                </c:pt>
                <c:pt idx="1875">
                  <c:v>0.99099999999999999</c:v>
                </c:pt>
                <c:pt idx="1876">
                  <c:v>0.99</c:v>
                </c:pt>
                <c:pt idx="1877">
                  <c:v>0.98899999999999999</c:v>
                </c:pt>
                <c:pt idx="1878">
                  <c:v>0.99</c:v>
                </c:pt>
                <c:pt idx="1879">
                  <c:v>0.99099999999999999</c:v>
                </c:pt>
                <c:pt idx="1880">
                  <c:v>0.99</c:v>
                </c:pt>
                <c:pt idx="1881">
                  <c:v>0.98899999999999999</c:v>
                </c:pt>
                <c:pt idx="1882">
                  <c:v>0.98899999999999999</c:v>
                </c:pt>
                <c:pt idx="1883">
                  <c:v>0.99</c:v>
                </c:pt>
                <c:pt idx="1884">
                  <c:v>0.99199999999999999</c:v>
                </c:pt>
                <c:pt idx="1885">
                  <c:v>0.99</c:v>
                </c:pt>
                <c:pt idx="1886">
                  <c:v>0.99</c:v>
                </c:pt>
                <c:pt idx="1887">
                  <c:v>0.99</c:v>
                </c:pt>
                <c:pt idx="1888">
                  <c:v>0.99</c:v>
                </c:pt>
                <c:pt idx="1889">
                  <c:v>0.99199999999999999</c:v>
                </c:pt>
                <c:pt idx="1890">
                  <c:v>0.99099999999999999</c:v>
                </c:pt>
                <c:pt idx="1891">
                  <c:v>0.99099999999999999</c:v>
                </c:pt>
                <c:pt idx="1892">
                  <c:v>0.99199999999999999</c:v>
                </c:pt>
                <c:pt idx="1893">
                  <c:v>0.99299999999999999</c:v>
                </c:pt>
                <c:pt idx="1894">
                  <c:v>0.99199999999999999</c:v>
                </c:pt>
                <c:pt idx="1895">
                  <c:v>0.98899999999999999</c:v>
                </c:pt>
                <c:pt idx="1896">
                  <c:v>0.98699999999999999</c:v>
                </c:pt>
                <c:pt idx="1897">
                  <c:v>0.98799999999999999</c:v>
                </c:pt>
                <c:pt idx="1898">
                  <c:v>0.98799999999999999</c:v>
                </c:pt>
                <c:pt idx="1899">
                  <c:v>0.98799999999999999</c:v>
                </c:pt>
                <c:pt idx="1900">
                  <c:v>0.98799999999999999</c:v>
                </c:pt>
                <c:pt idx="1901">
                  <c:v>0.98899999999999999</c:v>
                </c:pt>
                <c:pt idx="1902">
                  <c:v>0.98899999999999999</c:v>
                </c:pt>
                <c:pt idx="1903">
                  <c:v>0.98799999999999999</c:v>
                </c:pt>
                <c:pt idx="1904">
                  <c:v>0.98699999999999999</c:v>
                </c:pt>
                <c:pt idx="1905">
                  <c:v>0.98899999999999999</c:v>
                </c:pt>
                <c:pt idx="1906">
                  <c:v>0.98899999999999999</c:v>
                </c:pt>
                <c:pt idx="1907">
                  <c:v>0.98699999999999999</c:v>
                </c:pt>
                <c:pt idx="1908">
                  <c:v>0.98699999999999999</c:v>
                </c:pt>
                <c:pt idx="1909">
                  <c:v>0.98799999999999999</c:v>
                </c:pt>
                <c:pt idx="1910">
                  <c:v>0.98699999999999999</c:v>
                </c:pt>
                <c:pt idx="1911">
                  <c:v>0.98499999999999999</c:v>
                </c:pt>
                <c:pt idx="1912">
                  <c:v>0.98499999999999999</c:v>
                </c:pt>
                <c:pt idx="1913">
                  <c:v>0.98499999999999999</c:v>
                </c:pt>
                <c:pt idx="1914">
                  <c:v>0.98599999999999999</c:v>
                </c:pt>
                <c:pt idx="1915">
                  <c:v>0.98699999999999999</c:v>
                </c:pt>
                <c:pt idx="1916">
                  <c:v>0.98799999999999999</c:v>
                </c:pt>
                <c:pt idx="1917">
                  <c:v>0.98799999999999999</c:v>
                </c:pt>
                <c:pt idx="1918">
                  <c:v>0.98499999999999999</c:v>
                </c:pt>
                <c:pt idx="1919">
                  <c:v>0.98599999999999999</c:v>
                </c:pt>
                <c:pt idx="1920">
                  <c:v>0.98599999999999999</c:v>
                </c:pt>
                <c:pt idx="1921">
                  <c:v>0.98599999999999999</c:v>
                </c:pt>
                <c:pt idx="1922">
                  <c:v>0.98699999999999999</c:v>
                </c:pt>
                <c:pt idx="1923">
                  <c:v>0.98699999999999999</c:v>
                </c:pt>
                <c:pt idx="1924">
                  <c:v>0.98599999999999999</c:v>
                </c:pt>
                <c:pt idx="1925">
                  <c:v>0.98599999999999999</c:v>
                </c:pt>
                <c:pt idx="1926">
                  <c:v>0.98799999999999999</c:v>
                </c:pt>
                <c:pt idx="1927">
                  <c:v>0.99</c:v>
                </c:pt>
                <c:pt idx="1928">
                  <c:v>0.98899999999999999</c:v>
                </c:pt>
                <c:pt idx="1929">
                  <c:v>0.98799999999999999</c:v>
                </c:pt>
                <c:pt idx="1930">
                  <c:v>0.98799999999999999</c:v>
                </c:pt>
                <c:pt idx="1931">
                  <c:v>0.98799999999999999</c:v>
                </c:pt>
                <c:pt idx="1932">
                  <c:v>0.98699999999999999</c:v>
                </c:pt>
                <c:pt idx="1933">
                  <c:v>0.98499999999999999</c:v>
                </c:pt>
                <c:pt idx="1934">
                  <c:v>0.98699999999999999</c:v>
                </c:pt>
                <c:pt idx="1935">
                  <c:v>0.98799999999999999</c:v>
                </c:pt>
                <c:pt idx="1936">
                  <c:v>0.98599999999999999</c:v>
                </c:pt>
                <c:pt idx="1937">
                  <c:v>0.98699999999999999</c:v>
                </c:pt>
                <c:pt idx="1938">
                  <c:v>0.98799999999999999</c:v>
                </c:pt>
                <c:pt idx="1939">
                  <c:v>0.98599999999999999</c:v>
                </c:pt>
                <c:pt idx="1940">
                  <c:v>0.98599999999999999</c:v>
                </c:pt>
                <c:pt idx="1941">
                  <c:v>0.98399999999999999</c:v>
                </c:pt>
                <c:pt idx="1942">
                  <c:v>0.98399999999999999</c:v>
                </c:pt>
                <c:pt idx="1943">
                  <c:v>0.98599999999999999</c:v>
                </c:pt>
                <c:pt idx="1944">
                  <c:v>0.98599999999999999</c:v>
                </c:pt>
                <c:pt idx="1945">
                  <c:v>0.98499999999999999</c:v>
                </c:pt>
                <c:pt idx="1946">
                  <c:v>0.98599999999999999</c:v>
                </c:pt>
                <c:pt idx="1947">
                  <c:v>0.98599999999999999</c:v>
                </c:pt>
                <c:pt idx="1948">
                  <c:v>0.98699999999999999</c:v>
                </c:pt>
                <c:pt idx="1949">
                  <c:v>0.99</c:v>
                </c:pt>
                <c:pt idx="1950">
                  <c:v>0.99</c:v>
                </c:pt>
                <c:pt idx="1951">
                  <c:v>0.98899999999999999</c:v>
                </c:pt>
                <c:pt idx="1952">
                  <c:v>0.98899999999999999</c:v>
                </c:pt>
                <c:pt idx="1953">
                  <c:v>0.98799999999999999</c:v>
                </c:pt>
                <c:pt idx="1954">
                  <c:v>0.98799999999999999</c:v>
                </c:pt>
                <c:pt idx="1955">
                  <c:v>0.99</c:v>
                </c:pt>
                <c:pt idx="1956">
                  <c:v>0.99199999999999999</c:v>
                </c:pt>
                <c:pt idx="1957">
                  <c:v>0.99199999999999999</c:v>
                </c:pt>
                <c:pt idx="1958">
                  <c:v>0.99199999999999999</c:v>
                </c:pt>
                <c:pt idx="1959">
                  <c:v>0.99</c:v>
                </c:pt>
                <c:pt idx="1960">
                  <c:v>0.99099999999999999</c:v>
                </c:pt>
                <c:pt idx="1961">
                  <c:v>0.99099999999999999</c:v>
                </c:pt>
                <c:pt idx="1962">
                  <c:v>0.99199999999999999</c:v>
                </c:pt>
                <c:pt idx="1963">
                  <c:v>0.99299999999999999</c:v>
                </c:pt>
                <c:pt idx="1964">
                  <c:v>0.99199999999999999</c:v>
                </c:pt>
                <c:pt idx="1965">
                  <c:v>0.99</c:v>
                </c:pt>
                <c:pt idx="1966">
                  <c:v>0.99099999999999999</c:v>
                </c:pt>
                <c:pt idx="1967">
                  <c:v>0.99099999999999999</c:v>
                </c:pt>
                <c:pt idx="1968">
                  <c:v>0.98899999999999999</c:v>
                </c:pt>
                <c:pt idx="1969">
                  <c:v>0.98799999999999999</c:v>
                </c:pt>
                <c:pt idx="1970">
                  <c:v>0.98799999999999999</c:v>
                </c:pt>
                <c:pt idx="1971">
                  <c:v>0.98799999999999999</c:v>
                </c:pt>
                <c:pt idx="1972">
                  <c:v>0.98799999999999999</c:v>
                </c:pt>
                <c:pt idx="1973">
                  <c:v>0.98899999999999999</c:v>
                </c:pt>
                <c:pt idx="1974">
                  <c:v>0.99</c:v>
                </c:pt>
                <c:pt idx="1975">
                  <c:v>0.99099999999999999</c:v>
                </c:pt>
                <c:pt idx="1976">
                  <c:v>0.99</c:v>
                </c:pt>
                <c:pt idx="1977">
                  <c:v>0.98799999999999999</c:v>
                </c:pt>
                <c:pt idx="1978">
                  <c:v>0.98899999999999999</c:v>
                </c:pt>
                <c:pt idx="1979">
                  <c:v>0.99099999999999999</c:v>
                </c:pt>
                <c:pt idx="1980">
                  <c:v>0.99</c:v>
                </c:pt>
                <c:pt idx="1981">
                  <c:v>0.99</c:v>
                </c:pt>
                <c:pt idx="1982">
                  <c:v>0.99</c:v>
                </c:pt>
                <c:pt idx="1983">
                  <c:v>0.98899999999999999</c:v>
                </c:pt>
                <c:pt idx="1984">
                  <c:v>0.98899999999999999</c:v>
                </c:pt>
                <c:pt idx="1985">
                  <c:v>0.98899999999999999</c:v>
                </c:pt>
                <c:pt idx="1986">
                  <c:v>0.99099999999999999</c:v>
                </c:pt>
                <c:pt idx="1987">
                  <c:v>0.99099999999999999</c:v>
                </c:pt>
                <c:pt idx="1988">
                  <c:v>0.99099999999999999</c:v>
                </c:pt>
                <c:pt idx="1989">
                  <c:v>0.98899999999999999</c:v>
                </c:pt>
                <c:pt idx="1990">
                  <c:v>0.98899999999999999</c:v>
                </c:pt>
                <c:pt idx="1991">
                  <c:v>0.99</c:v>
                </c:pt>
                <c:pt idx="1992">
                  <c:v>0.99099999999999999</c:v>
                </c:pt>
                <c:pt idx="1993">
                  <c:v>0.99</c:v>
                </c:pt>
                <c:pt idx="1994">
                  <c:v>0.98899999999999999</c:v>
                </c:pt>
                <c:pt idx="1995">
                  <c:v>0.98899999999999999</c:v>
                </c:pt>
                <c:pt idx="1996">
                  <c:v>0.99099999999999999</c:v>
                </c:pt>
                <c:pt idx="1997">
                  <c:v>0.99199999999999999</c:v>
                </c:pt>
                <c:pt idx="1998">
                  <c:v>0.99299999999999999</c:v>
                </c:pt>
                <c:pt idx="1999">
                  <c:v>0.99299999999999999</c:v>
                </c:pt>
                <c:pt idx="2000">
                  <c:v>0.99299999999999999</c:v>
                </c:pt>
                <c:pt idx="2001">
                  <c:v>0.99299999999999999</c:v>
                </c:pt>
                <c:pt idx="2002">
                  <c:v>0.99299999999999999</c:v>
                </c:pt>
                <c:pt idx="2003">
                  <c:v>0.99299999999999999</c:v>
                </c:pt>
                <c:pt idx="2004">
                  <c:v>0.99299999999999999</c:v>
                </c:pt>
                <c:pt idx="2005">
                  <c:v>0.99299999999999999</c:v>
                </c:pt>
                <c:pt idx="2006">
                  <c:v>0.99099999999999999</c:v>
                </c:pt>
                <c:pt idx="2007">
                  <c:v>0.99099999999999999</c:v>
                </c:pt>
                <c:pt idx="2008">
                  <c:v>0.98799999999999999</c:v>
                </c:pt>
                <c:pt idx="2009">
                  <c:v>0.98899999999999999</c:v>
                </c:pt>
                <c:pt idx="2010">
                  <c:v>0.98799999999999999</c:v>
                </c:pt>
                <c:pt idx="2011">
                  <c:v>0.98899999999999999</c:v>
                </c:pt>
                <c:pt idx="2012">
                  <c:v>0.98899999999999999</c:v>
                </c:pt>
                <c:pt idx="2013">
                  <c:v>0.99</c:v>
                </c:pt>
                <c:pt idx="2014">
                  <c:v>0.98899999999999999</c:v>
                </c:pt>
                <c:pt idx="2015">
                  <c:v>0.98799999999999999</c:v>
                </c:pt>
                <c:pt idx="2016">
                  <c:v>0.98699999999999999</c:v>
                </c:pt>
                <c:pt idx="2017">
                  <c:v>0.98599999999999999</c:v>
                </c:pt>
                <c:pt idx="2018">
                  <c:v>0.98599999999999999</c:v>
                </c:pt>
                <c:pt idx="2019">
                  <c:v>0.98499999999999999</c:v>
                </c:pt>
                <c:pt idx="2020">
                  <c:v>0.98699999999999999</c:v>
                </c:pt>
                <c:pt idx="2021">
                  <c:v>0.98699999999999999</c:v>
                </c:pt>
                <c:pt idx="2022">
                  <c:v>0.98599999999999999</c:v>
                </c:pt>
                <c:pt idx="2023">
                  <c:v>0.98699999999999999</c:v>
                </c:pt>
                <c:pt idx="2024">
                  <c:v>0.98799999999999999</c:v>
                </c:pt>
                <c:pt idx="2025">
                  <c:v>0.98899999999999999</c:v>
                </c:pt>
                <c:pt idx="2026">
                  <c:v>0.99</c:v>
                </c:pt>
                <c:pt idx="2027">
                  <c:v>0.99099999999999999</c:v>
                </c:pt>
                <c:pt idx="2028">
                  <c:v>0.99199999999999999</c:v>
                </c:pt>
                <c:pt idx="2029">
                  <c:v>0.99199999999999999</c:v>
                </c:pt>
                <c:pt idx="2030">
                  <c:v>0.99099999999999999</c:v>
                </c:pt>
                <c:pt idx="2031">
                  <c:v>0.99</c:v>
                </c:pt>
                <c:pt idx="2032">
                  <c:v>0.99099999999999999</c:v>
                </c:pt>
                <c:pt idx="2033">
                  <c:v>0.99</c:v>
                </c:pt>
                <c:pt idx="2034">
                  <c:v>0.99</c:v>
                </c:pt>
                <c:pt idx="2035">
                  <c:v>0.98899999999999999</c:v>
                </c:pt>
                <c:pt idx="2036">
                  <c:v>0.99</c:v>
                </c:pt>
                <c:pt idx="2037">
                  <c:v>0.98899999999999999</c:v>
                </c:pt>
                <c:pt idx="2038">
                  <c:v>0.99</c:v>
                </c:pt>
                <c:pt idx="2039">
                  <c:v>0.99</c:v>
                </c:pt>
                <c:pt idx="2040">
                  <c:v>0.98899999999999999</c:v>
                </c:pt>
                <c:pt idx="2041">
                  <c:v>0.98699999999999999</c:v>
                </c:pt>
                <c:pt idx="2042">
                  <c:v>0.98699999999999999</c:v>
                </c:pt>
                <c:pt idx="2043">
                  <c:v>0.98799999999999999</c:v>
                </c:pt>
                <c:pt idx="2044">
                  <c:v>0.98899999999999999</c:v>
                </c:pt>
                <c:pt idx="2045">
                  <c:v>0.99</c:v>
                </c:pt>
                <c:pt idx="2046">
                  <c:v>0.98799999999999999</c:v>
                </c:pt>
                <c:pt idx="2047">
                  <c:v>0.98499999999999999</c:v>
                </c:pt>
                <c:pt idx="2048">
                  <c:v>0.98599999999999999</c:v>
                </c:pt>
                <c:pt idx="2049">
                  <c:v>0.98599999999999999</c:v>
                </c:pt>
                <c:pt idx="2050">
                  <c:v>0.98699999999999999</c:v>
                </c:pt>
                <c:pt idx="2051">
                  <c:v>0.98799999999999999</c:v>
                </c:pt>
                <c:pt idx="2052">
                  <c:v>0.98899999999999999</c:v>
                </c:pt>
                <c:pt idx="2053">
                  <c:v>0.98799999999999999</c:v>
                </c:pt>
                <c:pt idx="2054">
                  <c:v>0.99</c:v>
                </c:pt>
                <c:pt idx="2055">
                  <c:v>0.99099999999999999</c:v>
                </c:pt>
                <c:pt idx="2056">
                  <c:v>0.99</c:v>
                </c:pt>
                <c:pt idx="2057">
                  <c:v>0.98899999999999999</c:v>
                </c:pt>
                <c:pt idx="2058">
                  <c:v>0.99</c:v>
                </c:pt>
                <c:pt idx="2059">
                  <c:v>0.99099999999999999</c:v>
                </c:pt>
                <c:pt idx="2060">
                  <c:v>0.99099999999999999</c:v>
                </c:pt>
                <c:pt idx="2061">
                  <c:v>0.99099999999999999</c:v>
                </c:pt>
                <c:pt idx="2062">
                  <c:v>0.99</c:v>
                </c:pt>
                <c:pt idx="2063">
                  <c:v>0.98899999999999999</c:v>
                </c:pt>
                <c:pt idx="2064">
                  <c:v>0.98899999999999999</c:v>
                </c:pt>
                <c:pt idx="2065">
                  <c:v>0.98699999999999999</c:v>
                </c:pt>
                <c:pt idx="2066">
                  <c:v>0.98699999999999999</c:v>
                </c:pt>
                <c:pt idx="2067">
                  <c:v>0.98799999999999999</c:v>
                </c:pt>
                <c:pt idx="2068">
                  <c:v>0.99099999999999999</c:v>
                </c:pt>
                <c:pt idx="2069">
                  <c:v>0.99099999999999999</c:v>
                </c:pt>
                <c:pt idx="2070">
                  <c:v>0.99</c:v>
                </c:pt>
                <c:pt idx="2071">
                  <c:v>0.99099999999999999</c:v>
                </c:pt>
                <c:pt idx="2072">
                  <c:v>0.99199999999999999</c:v>
                </c:pt>
                <c:pt idx="2073">
                  <c:v>0.99299999999999999</c:v>
                </c:pt>
                <c:pt idx="2074">
                  <c:v>0.99299999999999999</c:v>
                </c:pt>
                <c:pt idx="2075">
                  <c:v>0.997</c:v>
                </c:pt>
                <c:pt idx="2076">
                  <c:v>1.002</c:v>
                </c:pt>
                <c:pt idx="2077">
                  <c:v>1.0030000000000001</c:v>
                </c:pt>
                <c:pt idx="2078">
                  <c:v>1.002</c:v>
                </c:pt>
                <c:pt idx="2079">
                  <c:v>1.0030000000000001</c:v>
                </c:pt>
                <c:pt idx="2080">
                  <c:v>1.0050000000000001</c:v>
                </c:pt>
                <c:pt idx="2081">
                  <c:v>1.0050000000000001</c:v>
                </c:pt>
                <c:pt idx="2082">
                  <c:v>1.0030000000000001</c:v>
                </c:pt>
                <c:pt idx="2083">
                  <c:v>1.0010000000000001</c:v>
                </c:pt>
                <c:pt idx="2084">
                  <c:v>0.998</c:v>
                </c:pt>
                <c:pt idx="2085">
                  <c:v>1</c:v>
                </c:pt>
                <c:pt idx="2086">
                  <c:v>2.7810000000000001</c:v>
                </c:pt>
                <c:pt idx="2087">
                  <c:v>11.207000000000001</c:v>
                </c:pt>
                <c:pt idx="2088">
                  <c:v>12.334</c:v>
                </c:pt>
                <c:pt idx="2089">
                  <c:v>12.554</c:v>
                </c:pt>
                <c:pt idx="2090">
                  <c:v>12.298</c:v>
                </c:pt>
                <c:pt idx="2091">
                  <c:v>12.247</c:v>
                </c:pt>
                <c:pt idx="2092">
                  <c:v>12.22</c:v>
                </c:pt>
                <c:pt idx="2093">
                  <c:v>14.224</c:v>
                </c:pt>
                <c:pt idx="2094">
                  <c:v>13.546000000000001</c:v>
                </c:pt>
                <c:pt idx="2095">
                  <c:v>12.951000000000001</c:v>
                </c:pt>
                <c:pt idx="2096">
                  <c:v>12.871</c:v>
                </c:pt>
                <c:pt idx="2097">
                  <c:v>12.948</c:v>
                </c:pt>
                <c:pt idx="2098">
                  <c:v>13.066000000000001</c:v>
                </c:pt>
                <c:pt idx="2099">
                  <c:v>14.539</c:v>
                </c:pt>
                <c:pt idx="2100">
                  <c:v>14.974</c:v>
                </c:pt>
                <c:pt idx="2101">
                  <c:v>14.254</c:v>
                </c:pt>
                <c:pt idx="2102">
                  <c:v>14.088000000000001</c:v>
                </c:pt>
                <c:pt idx="2103">
                  <c:v>14.151</c:v>
                </c:pt>
                <c:pt idx="2104">
                  <c:v>14.222</c:v>
                </c:pt>
                <c:pt idx="2105">
                  <c:v>14.285</c:v>
                </c:pt>
                <c:pt idx="2106">
                  <c:v>14.347</c:v>
                </c:pt>
                <c:pt idx="2107">
                  <c:v>14.4</c:v>
                </c:pt>
                <c:pt idx="2108">
                  <c:v>14.448</c:v>
                </c:pt>
                <c:pt idx="2109">
                  <c:v>14.484</c:v>
                </c:pt>
                <c:pt idx="2110">
                  <c:v>14.524000000000001</c:v>
                </c:pt>
                <c:pt idx="2111">
                  <c:v>14.57</c:v>
                </c:pt>
                <c:pt idx="2112">
                  <c:v>14.601000000000001</c:v>
                </c:pt>
                <c:pt idx="2113">
                  <c:v>14.635</c:v>
                </c:pt>
                <c:pt idx="2114">
                  <c:v>14.654</c:v>
                </c:pt>
                <c:pt idx="2115">
                  <c:v>14.687000000000001</c:v>
                </c:pt>
                <c:pt idx="2116">
                  <c:v>14.721</c:v>
                </c:pt>
                <c:pt idx="2117">
                  <c:v>14.752000000000001</c:v>
                </c:pt>
                <c:pt idx="2118">
                  <c:v>14.774000000000001</c:v>
                </c:pt>
                <c:pt idx="2119">
                  <c:v>14.793000000000001</c:v>
                </c:pt>
                <c:pt idx="2120">
                  <c:v>14.829000000000001</c:v>
                </c:pt>
                <c:pt idx="2121">
                  <c:v>14.849</c:v>
                </c:pt>
                <c:pt idx="2122">
                  <c:v>14.875</c:v>
                </c:pt>
                <c:pt idx="2123">
                  <c:v>14.896000000000001</c:v>
                </c:pt>
                <c:pt idx="2124">
                  <c:v>14.922000000000001</c:v>
                </c:pt>
                <c:pt idx="2125">
                  <c:v>14.952</c:v>
                </c:pt>
                <c:pt idx="2126">
                  <c:v>14.965</c:v>
                </c:pt>
                <c:pt idx="2127">
                  <c:v>14.995000000000001</c:v>
                </c:pt>
                <c:pt idx="2128">
                  <c:v>15.015000000000001</c:v>
                </c:pt>
                <c:pt idx="2129">
                  <c:v>15.044</c:v>
                </c:pt>
                <c:pt idx="2130">
                  <c:v>15.063000000000001</c:v>
                </c:pt>
                <c:pt idx="2131">
                  <c:v>15.085000000000001</c:v>
                </c:pt>
                <c:pt idx="2132">
                  <c:v>15.112</c:v>
                </c:pt>
                <c:pt idx="2133">
                  <c:v>15.124000000000001</c:v>
                </c:pt>
                <c:pt idx="2134">
                  <c:v>15.147</c:v>
                </c:pt>
                <c:pt idx="2135">
                  <c:v>15.151</c:v>
                </c:pt>
                <c:pt idx="2136">
                  <c:v>15.168000000000001</c:v>
                </c:pt>
                <c:pt idx="2137">
                  <c:v>15.173</c:v>
                </c:pt>
                <c:pt idx="2138">
                  <c:v>15.19</c:v>
                </c:pt>
                <c:pt idx="2139">
                  <c:v>15.197000000000001</c:v>
                </c:pt>
                <c:pt idx="2140">
                  <c:v>15.207000000000001</c:v>
                </c:pt>
                <c:pt idx="2141">
                  <c:v>15.204000000000001</c:v>
                </c:pt>
                <c:pt idx="2142">
                  <c:v>15.214</c:v>
                </c:pt>
                <c:pt idx="2143">
                  <c:v>15.217000000000001</c:v>
                </c:pt>
                <c:pt idx="2144">
                  <c:v>15.218</c:v>
                </c:pt>
                <c:pt idx="2145">
                  <c:v>15.226000000000001</c:v>
                </c:pt>
                <c:pt idx="2146">
                  <c:v>15.234</c:v>
                </c:pt>
                <c:pt idx="2147">
                  <c:v>15.234</c:v>
                </c:pt>
                <c:pt idx="2148">
                  <c:v>15.231</c:v>
                </c:pt>
                <c:pt idx="2149">
                  <c:v>15.245000000000001</c:v>
                </c:pt>
                <c:pt idx="2150">
                  <c:v>15.248000000000001</c:v>
                </c:pt>
                <c:pt idx="2151">
                  <c:v>15.257</c:v>
                </c:pt>
                <c:pt idx="2152">
                  <c:v>15.254</c:v>
                </c:pt>
                <c:pt idx="2153">
                  <c:v>15.272</c:v>
                </c:pt>
                <c:pt idx="2154">
                  <c:v>15.286</c:v>
                </c:pt>
                <c:pt idx="2155">
                  <c:v>15.296000000000001</c:v>
                </c:pt>
                <c:pt idx="2156">
                  <c:v>15.314</c:v>
                </c:pt>
                <c:pt idx="2157">
                  <c:v>15.349</c:v>
                </c:pt>
                <c:pt idx="2158">
                  <c:v>15.378</c:v>
                </c:pt>
                <c:pt idx="2159">
                  <c:v>15.404</c:v>
                </c:pt>
                <c:pt idx="2160">
                  <c:v>15.431000000000001</c:v>
                </c:pt>
                <c:pt idx="2161">
                  <c:v>15.467000000000001</c:v>
                </c:pt>
                <c:pt idx="2162">
                  <c:v>15.515000000000001</c:v>
                </c:pt>
                <c:pt idx="2163">
                  <c:v>15.577</c:v>
                </c:pt>
                <c:pt idx="2164">
                  <c:v>15.616</c:v>
                </c:pt>
                <c:pt idx="2165">
                  <c:v>15.654</c:v>
                </c:pt>
                <c:pt idx="2166">
                  <c:v>15.691000000000001</c:v>
                </c:pt>
                <c:pt idx="2167">
                  <c:v>15.732000000000001</c:v>
                </c:pt>
                <c:pt idx="2168">
                  <c:v>15.768000000000001</c:v>
                </c:pt>
                <c:pt idx="2169">
                  <c:v>15.792</c:v>
                </c:pt>
                <c:pt idx="2170">
                  <c:v>15.803000000000001</c:v>
                </c:pt>
                <c:pt idx="2171">
                  <c:v>15.81</c:v>
                </c:pt>
                <c:pt idx="2172">
                  <c:v>15.802</c:v>
                </c:pt>
                <c:pt idx="2173">
                  <c:v>15.796000000000001</c:v>
                </c:pt>
                <c:pt idx="2174">
                  <c:v>15.798</c:v>
                </c:pt>
                <c:pt idx="2175">
                  <c:v>15.8</c:v>
                </c:pt>
                <c:pt idx="2176">
                  <c:v>15.798999999999999</c:v>
                </c:pt>
                <c:pt idx="2177">
                  <c:v>15.804</c:v>
                </c:pt>
                <c:pt idx="2178">
                  <c:v>15.81</c:v>
                </c:pt>
                <c:pt idx="2179">
                  <c:v>15.806000000000001</c:v>
                </c:pt>
                <c:pt idx="2180">
                  <c:v>15.805</c:v>
                </c:pt>
                <c:pt idx="2181">
                  <c:v>15.809000000000001</c:v>
                </c:pt>
                <c:pt idx="2182">
                  <c:v>15.809000000000001</c:v>
                </c:pt>
                <c:pt idx="2183">
                  <c:v>15.805</c:v>
                </c:pt>
                <c:pt idx="2184">
                  <c:v>15.805</c:v>
                </c:pt>
                <c:pt idx="2185">
                  <c:v>15.794</c:v>
                </c:pt>
                <c:pt idx="2186">
                  <c:v>15.787000000000001</c:v>
                </c:pt>
                <c:pt idx="2187">
                  <c:v>15.775</c:v>
                </c:pt>
                <c:pt idx="2188">
                  <c:v>15.777000000000001</c:v>
                </c:pt>
                <c:pt idx="2189">
                  <c:v>15.778</c:v>
                </c:pt>
                <c:pt idx="2190">
                  <c:v>15.76</c:v>
                </c:pt>
                <c:pt idx="2191">
                  <c:v>15.753</c:v>
                </c:pt>
                <c:pt idx="2192">
                  <c:v>15.746</c:v>
                </c:pt>
                <c:pt idx="2193">
                  <c:v>15.729000000000001</c:v>
                </c:pt>
                <c:pt idx="2194">
                  <c:v>15.721</c:v>
                </c:pt>
                <c:pt idx="2195">
                  <c:v>15.705</c:v>
                </c:pt>
                <c:pt idx="2196">
                  <c:v>15.692</c:v>
                </c:pt>
                <c:pt idx="2197">
                  <c:v>15.671000000000001</c:v>
                </c:pt>
                <c:pt idx="2198">
                  <c:v>15.656000000000001</c:v>
                </c:pt>
                <c:pt idx="2199">
                  <c:v>15.635</c:v>
                </c:pt>
                <c:pt idx="2200">
                  <c:v>15.616</c:v>
                </c:pt>
                <c:pt idx="2201">
                  <c:v>15.597</c:v>
                </c:pt>
                <c:pt idx="2202">
                  <c:v>15.575000000000001</c:v>
                </c:pt>
                <c:pt idx="2203">
                  <c:v>15.566000000000001</c:v>
                </c:pt>
                <c:pt idx="2204">
                  <c:v>15.553000000000001</c:v>
                </c:pt>
                <c:pt idx="2205">
                  <c:v>15.534000000000001</c:v>
                </c:pt>
                <c:pt idx="2206">
                  <c:v>15.516</c:v>
                </c:pt>
                <c:pt idx="2207">
                  <c:v>15.491</c:v>
                </c:pt>
                <c:pt idx="2208">
                  <c:v>15.473000000000001</c:v>
                </c:pt>
                <c:pt idx="2209">
                  <c:v>15.459</c:v>
                </c:pt>
                <c:pt idx="2210">
                  <c:v>15.446</c:v>
                </c:pt>
                <c:pt idx="2211">
                  <c:v>15.428000000000001</c:v>
                </c:pt>
                <c:pt idx="2212">
                  <c:v>15.411</c:v>
                </c:pt>
                <c:pt idx="2213">
                  <c:v>15.401</c:v>
                </c:pt>
                <c:pt idx="2214">
                  <c:v>15.402000000000001</c:v>
                </c:pt>
                <c:pt idx="2215">
                  <c:v>15.397</c:v>
                </c:pt>
                <c:pt idx="2216">
                  <c:v>15.395</c:v>
                </c:pt>
                <c:pt idx="2217">
                  <c:v>15.393000000000001</c:v>
                </c:pt>
                <c:pt idx="2218">
                  <c:v>15.389000000000001</c:v>
                </c:pt>
                <c:pt idx="2219">
                  <c:v>15.384</c:v>
                </c:pt>
                <c:pt idx="2220">
                  <c:v>15.367000000000001</c:v>
                </c:pt>
                <c:pt idx="2221">
                  <c:v>15.353</c:v>
                </c:pt>
                <c:pt idx="2222">
                  <c:v>15.345000000000001</c:v>
                </c:pt>
                <c:pt idx="2223">
                  <c:v>15.333</c:v>
                </c:pt>
                <c:pt idx="2224">
                  <c:v>15.327</c:v>
                </c:pt>
                <c:pt idx="2225">
                  <c:v>15.322000000000001</c:v>
                </c:pt>
                <c:pt idx="2226">
                  <c:v>15.311</c:v>
                </c:pt>
                <c:pt idx="2227">
                  <c:v>15.298</c:v>
                </c:pt>
                <c:pt idx="2228">
                  <c:v>15.282999999999999</c:v>
                </c:pt>
                <c:pt idx="2229">
                  <c:v>15.268000000000001</c:v>
                </c:pt>
                <c:pt idx="2230">
                  <c:v>15.250999999999999</c:v>
                </c:pt>
                <c:pt idx="2231">
                  <c:v>15.237</c:v>
                </c:pt>
                <c:pt idx="2232">
                  <c:v>15.237</c:v>
                </c:pt>
                <c:pt idx="2233">
                  <c:v>15.227</c:v>
                </c:pt>
                <c:pt idx="2234">
                  <c:v>15.222</c:v>
                </c:pt>
                <c:pt idx="2235">
                  <c:v>15.207000000000001</c:v>
                </c:pt>
                <c:pt idx="2236">
                  <c:v>15.19</c:v>
                </c:pt>
                <c:pt idx="2237">
                  <c:v>15.184000000000001</c:v>
                </c:pt>
                <c:pt idx="2238">
                  <c:v>15.177</c:v>
                </c:pt>
                <c:pt idx="2239">
                  <c:v>15.176</c:v>
                </c:pt>
                <c:pt idx="2240">
                  <c:v>15.168000000000001</c:v>
                </c:pt>
                <c:pt idx="2241">
                  <c:v>15.167</c:v>
                </c:pt>
                <c:pt idx="2242">
                  <c:v>15.159000000000001</c:v>
                </c:pt>
                <c:pt idx="2243">
                  <c:v>15.162000000000001</c:v>
                </c:pt>
                <c:pt idx="2244">
                  <c:v>15.15</c:v>
                </c:pt>
                <c:pt idx="2245">
                  <c:v>15.147</c:v>
                </c:pt>
                <c:pt idx="2246">
                  <c:v>15.129</c:v>
                </c:pt>
                <c:pt idx="2247">
                  <c:v>15.131</c:v>
                </c:pt>
                <c:pt idx="2248">
                  <c:v>15.134</c:v>
                </c:pt>
                <c:pt idx="2249">
                  <c:v>15.132</c:v>
                </c:pt>
                <c:pt idx="2250">
                  <c:v>15.125999999999999</c:v>
                </c:pt>
                <c:pt idx="2251">
                  <c:v>15.124000000000001</c:v>
                </c:pt>
                <c:pt idx="2252">
                  <c:v>15.122</c:v>
                </c:pt>
                <c:pt idx="2253">
                  <c:v>15.118</c:v>
                </c:pt>
                <c:pt idx="2254">
                  <c:v>15.120000000000001</c:v>
                </c:pt>
                <c:pt idx="2255">
                  <c:v>15.108000000000001</c:v>
                </c:pt>
                <c:pt idx="2256">
                  <c:v>15.115</c:v>
                </c:pt>
                <c:pt idx="2257">
                  <c:v>15.098000000000001</c:v>
                </c:pt>
                <c:pt idx="2258">
                  <c:v>15.09</c:v>
                </c:pt>
                <c:pt idx="2259">
                  <c:v>15.08</c:v>
                </c:pt>
                <c:pt idx="2260">
                  <c:v>15.06</c:v>
                </c:pt>
                <c:pt idx="2261">
                  <c:v>15.052</c:v>
                </c:pt>
                <c:pt idx="2262">
                  <c:v>15.032999999999999</c:v>
                </c:pt>
                <c:pt idx="2263">
                  <c:v>15.021000000000001</c:v>
                </c:pt>
                <c:pt idx="2264">
                  <c:v>15.006</c:v>
                </c:pt>
                <c:pt idx="2265">
                  <c:v>14.974</c:v>
                </c:pt>
                <c:pt idx="2266">
                  <c:v>14.957000000000001</c:v>
                </c:pt>
                <c:pt idx="2267">
                  <c:v>14.934000000000001</c:v>
                </c:pt>
                <c:pt idx="2268">
                  <c:v>14.917</c:v>
                </c:pt>
                <c:pt idx="2269">
                  <c:v>14.882</c:v>
                </c:pt>
                <c:pt idx="2270">
                  <c:v>14.875</c:v>
                </c:pt>
                <c:pt idx="2271">
                  <c:v>14.849</c:v>
                </c:pt>
                <c:pt idx="2272">
                  <c:v>14.826000000000001</c:v>
                </c:pt>
                <c:pt idx="2273">
                  <c:v>14.816000000000001</c:v>
                </c:pt>
                <c:pt idx="2274">
                  <c:v>14.803000000000001</c:v>
                </c:pt>
                <c:pt idx="2275">
                  <c:v>14.780000000000001</c:v>
                </c:pt>
                <c:pt idx="2276">
                  <c:v>14.773</c:v>
                </c:pt>
                <c:pt idx="2277">
                  <c:v>14.764000000000001</c:v>
                </c:pt>
                <c:pt idx="2278">
                  <c:v>14.749000000000001</c:v>
                </c:pt>
                <c:pt idx="2279">
                  <c:v>14.733000000000001</c:v>
                </c:pt>
                <c:pt idx="2280">
                  <c:v>14.718</c:v>
                </c:pt>
                <c:pt idx="2281">
                  <c:v>14.705</c:v>
                </c:pt>
                <c:pt idx="2282">
                  <c:v>14.701000000000001</c:v>
                </c:pt>
                <c:pt idx="2283">
                  <c:v>14.691000000000001</c:v>
                </c:pt>
                <c:pt idx="2284">
                  <c:v>14.671000000000001</c:v>
                </c:pt>
                <c:pt idx="2285">
                  <c:v>14.673</c:v>
                </c:pt>
                <c:pt idx="2286">
                  <c:v>14.66</c:v>
                </c:pt>
                <c:pt idx="2287">
                  <c:v>14.652000000000001</c:v>
                </c:pt>
                <c:pt idx="2288">
                  <c:v>14.637</c:v>
                </c:pt>
                <c:pt idx="2289">
                  <c:v>14.622</c:v>
                </c:pt>
                <c:pt idx="2290">
                  <c:v>14.61</c:v>
                </c:pt>
                <c:pt idx="2291">
                  <c:v>14.601000000000001</c:v>
                </c:pt>
                <c:pt idx="2292">
                  <c:v>14.585000000000001</c:v>
                </c:pt>
                <c:pt idx="2293">
                  <c:v>14.565</c:v>
                </c:pt>
                <c:pt idx="2294">
                  <c:v>14.540000000000001</c:v>
                </c:pt>
                <c:pt idx="2295">
                  <c:v>14.523</c:v>
                </c:pt>
                <c:pt idx="2296">
                  <c:v>14.496</c:v>
                </c:pt>
                <c:pt idx="2297">
                  <c:v>14.482000000000001</c:v>
                </c:pt>
                <c:pt idx="2298">
                  <c:v>14.468</c:v>
                </c:pt>
                <c:pt idx="2299">
                  <c:v>14.441000000000001</c:v>
                </c:pt>
                <c:pt idx="2300">
                  <c:v>14.419</c:v>
                </c:pt>
                <c:pt idx="2301">
                  <c:v>14.409000000000001</c:v>
                </c:pt>
                <c:pt idx="2302">
                  <c:v>14.394</c:v>
                </c:pt>
                <c:pt idx="2303">
                  <c:v>14.368</c:v>
                </c:pt>
                <c:pt idx="2304">
                  <c:v>14.352</c:v>
                </c:pt>
                <c:pt idx="2305">
                  <c:v>14.334</c:v>
                </c:pt>
                <c:pt idx="2306">
                  <c:v>14.318</c:v>
                </c:pt>
                <c:pt idx="2307">
                  <c:v>14.309000000000001</c:v>
                </c:pt>
                <c:pt idx="2308">
                  <c:v>14.302</c:v>
                </c:pt>
                <c:pt idx="2309">
                  <c:v>14.289</c:v>
                </c:pt>
                <c:pt idx="2310">
                  <c:v>14.27</c:v>
                </c:pt>
                <c:pt idx="2311">
                  <c:v>14.264000000000001</c:v>
                </c:pt>
                <c:pt idx="2312">
                  <c:v>14.262</c:v>
                </c:pt>
                <c:pt idx="2313">
                  <c:v>14.248000000000001</c:v>
                </c:pt>
                <c:pt idx="2314">
                  <c:v>14.241</c:v>
                </c:pt>
                <c:pt idx="2315">
                  <c:v>14.232000000000001</c:v>
                </c:pt>
                <c:pt idx="2316">
                  <c:v>14.225</c:v>
                </c:pt>
                <c:pt idx="2317">
                  <c:v>14.211</c:v>
                </c:pt>
                <c:pt idx="2318">
                  <c:v>14.209</c:v>
                </c:pt>
                <c:pt idx="2319">
                  <c:v>14.200000000000001</c:v>
                </c:pt>
                <c:pt idx="2320">
                  <c:v>14.191000000000001</c:v>
                </c:pt>
                <c:pt idx="2321">
                  <c:v>14.173</c:v>
                </c:pt>
                <c:pt idx="2322">
                  <c:v>14.157999999999999</c:v>
                </c:pt>
                <c:pt idx="2323">
                  <c:v>14.148</c:v>
                </c:pt>
                <c:pt idx="2324">
                  <c:v>14.145</c:v>
                </c:pt>
                <c:pt idx="2325">
                  <c:v>14.128</c:v>
                </c:pt>
                <c:pt idx="2326">
                  <c:v>14.111000000000001</c:v>
                </c:pt>
                <c:pt idx="2327">
                  <c:v>14.099</c:v>
                </c:pt>
                <c:pt idx="2328">
                  <c:v>14.088000000000001</c:v>
                </c:pt>
                <c:pt idx="2329">
                  <c:v>14.08</c:v>
                </c:pt>
                <c:pt idx="2330">
                  <c:v>14.068</c:v>
                </c:pt>
                <c:pt idx="2331">
                  <c:v>14.056000000000001</c:v>
                </c:pt>
                <c:pt idx="2332">
                  <c:v>14.041</c:v>
                </c:pt>
                <c:pt idx="2333">
                  <c:v>14.039</c:v>
                </c:pt>
                <c:pt idx="2334">
                  <c:v>14.036</c:v>
                </c:pt>
                <c:pt idx="2335">
                  <c:v>14.034000000000001</c:v>
                </c:pt>
                <c:pt idx="2336">
                  <c:v>14.029</c:v>
                </c:pt>
                <c:pt idx="2337">
                  <c:v>14.018000000000001</c:v>
                </c:pt>
                <c:pt idx="2338">
                  <c:v>14.014000000000001</c:v>
                </c:pt>
                <c:pt idx="2339">
                  <c:v>14</c:v>
                </c:pt>
                <c:pt idx="2340">
                  <c:v>13.986000000000001</c:v>
                </c:pt>
                <c:pt idx="2341">
                  <c:v>13.978</c:v>
                </c:pt>
                <c:pt idx="2342">
                  <c:v>13.978</c:v>
                </c:pt>
                <c:pt idx="2343">
                  <c:v>13.959</c:v>
                </c:pt>
                <c:pt idx="2344">
                  <c:v>13.922000000000001</c:v>
                </c:pt>
                <c:pt idx="2345">
                  <c:v>13.903</c:v>
                </c:pt>
                <c:pt idx="2346">
                  <c:v>13.89</c:v>
                </c:pt>
                <c:pt idx="2347">
                  <c:v>13.878</c:v>
                </c:pt>
                <c:pt idx="2348">
                  <c:v>13.853</c:v>
                </c:pt>
                <c:pt idx="2349">
                  <c:v>13.854000000000001</c:v>
                </c:pt>
                <c:pt idx="2350">
                  <c:v>13.843</c:v>
                </c:pt>
                <c:pt idx="2351">
                  <c:v>13.827</c:v>
                </c:pt>
                <c:pt idx="2352">
                  <c:v>13.790000000000001</c:v>
                </c:pt>
                <c:pt idx="2353">
                  <c:v>13.774000000000001</c:v>
                </c:pt>
                <c:pt idx="2354">
                  <c:v>13.757</c:v>
                </c:pt>
                <c:pt idx="2355">
                  <c:v>13.747</c:v>
                </c:pt>
                <c:pt idx="2356">
                  <c:v>13.732000000000001</c:v>
                </c:pt>
                <c:pt idx="2357">
                  <c:v>13.718</c:v>
                </c:pt>
                <c:pt idx="2358">
                  <c:v>13.734</c:v>
                </c:pt>
                <c:pt idx="2359">
                  <c:v>13.732000000000001</c:v>
                </c:pt>
                <c:pt idx="2360">
                  <c:v>13.71</c:v>
                </c:pt>
                <c:pt idx="2361">
                  <c:v>13.704000000000001</c:v>
                </c:pt>
                <c:pt idx="2362">
                  <c:v>13.697000000000001</c:v>
                </c:pt>
                <c:pt idx="2363">
                  <c:v>13.699</c:v>
                </c:pt>
                <c:pt idx="2364">
                  <c:v>13.688000000000001</c:v>
                </c:pt>
                <c:pt idx="2365">
                  <c:v>13.691000000000001</c:v>
                </c:pt>
                <c:pt idx="2366">
                  <c:v>13.692</c:v>
                </c:pt>
                <c:pt idx="2367">
                  <c:v>13.704000000000001</c:v>
                </c:pt>
                <c:pt idx="2368">
                  <c:v>13.712</c:v>
                </c:pt>
                <c:pt idx="2369">
                  <c:v>13.709</c:v>
                </c:pt>
                <c:pt idx="2370">
                  <c:v>13.713000000000001</c:v>
                </c:pt>
                <c:pt idx="2371">
                  <c:v>13.725</c:v>
                </c:pt>
                <c:pt idx="2372">
                  <c:v>13.733000000000001</c:v>
                </c:pt>
                <c:pt idx="2373">
                  <c:v>13.734999999999999</c:v>
                </c:pt>
                <c:pt idx="2374">
                  <c:v>13.754</c:v>
                </c:pt>
                <c:pt idx="2375">
                  <c:v>13.764000000000001</c:v>
                </c:pt>
                <c:pt idx="2376">
                  <c:v>13.772</c:v>
                </c:pt>
                <c:pt idx="2377">
                  <c:v>13.792</c:v>
                </c:pt>
                <c:pt idx="2378">
                  <c:v>13.804</c:v>
                </c:pt>
                <c:pt idx="2379">
                  <c:v>13.817</c:v>
                </c:pt>
                <c:pt idx="2380">
                  <c:v>13.84</c:v>
                </c:pt>
                <c:pt idx="2381">
                  <c:v>13.854000000000001</c:v>
                </c:pt>
                <c:pt idx="2382">
                  <c:v>13.866</c:v>
                </c:pt>
                <c:pt idx="2383">
                  <c:v>13.875</c:v>
                </c:pt>
                <c:pt idx="2384">
                  <c:v>13.898</c:v>
                </c:pt>
                <c:pt idx="2385">
                  <c:v>13.917</c:v>
                </c:pt>
                <c:pt idx="2386">
                  <c:v>13.928000000000001</c:v>
                </c:pt>
                <c:pt idx="2387">
                  <c:v>13.932</c:v>
                </c:pt>
                <c:pt idx="2388">
                  <c:v>13.950000000000001</c:v>
                </c:pt>
                <c:pt idx="2389">
                  <c:v>13.966000000000001</c:v>
                </c:pt>
                <c:pt idx="2390">
                  <c:v>13.977</c:v>
                </c:pt>
                <c:pt idx="2391">
                  <c:v>14</c:v>
                </c:pt>
                <c:pt idx="2392">
                  <c:v>14.013</c:v>
                </c:pt>
                <c:pt idx="2393">
                  <c:v>14.030000000000001</c:v>
                </c:pt>
                <c:pt idx="2394">
                  <c:v>14.044</c:v>
                </c:pt>
                <c:pt idx="2395">
                  <c:v>14.066000000000001</c:v>
                </c:pt>
                <c:pt idx="2396">
                  <c:v>14.081</c:v>
                </c:pt>
                <c:pt idx="2397">
                  <c:v>14.107000000000001</c:v>
                </c:pt>
                <c:pt idx="2398">
                  <c:v>14.121</c:v>
                </c:pt>
                <c:pt idx="2399">
                  <c:v>14.151</c:v>
                </c:pt>
                <c:pt idx="2400">
                  <c:v>14.17</c:v>
                </c:pt>
                <c:pt idx="2401">
                  <c:v>14.192</c:v>
                </c:pt>
                <c:pt idx="2402">
                  <c:v>14.203000000000001</c:v>
                </c:pt>
                <c:pt idx="2403">
                  <c:v>14.216000000000001</c:v>
                </c:pt>
                <c:pt idx="2404">
                  <c:v>14.238</c:v>
                </c:pt>
                <c:pt idx="2405">
                  <c:v>14.249000000000001</c:v>
                </c:pt>
                <c:pt idx="2406">
                  <c:v>14.261000000000001</c:v>
                </c:pt>
                <c:pt idx="2407">
                  <c:v>14.276</c:v>
                </c:pt>
                <c:pt idx="2408">
                  <c:v>14.296000000000001</c:v>
                </c:pt>
                <c:pt idx="2409">
                  <c:v>14.303000000000001</c:v>
                </c:pt>
                <c:pt idx="2410">
                  <c:v>14.319000000000001</c:v>
                </c:pt>
                <c:pt idx="2411">
                  <c:v>14.327</c:v>
                </c:pt>
                <c:pt idx="2412">
                  <c:v>14.339</c:v>
                </c:pt>
                <c:pt idx="2413">
                  <c:v>14.35</c:v>
                </c:pt>
                <c:pt idx="2414">
                  <c:v>14.358000000000001</c:v>
                </c:pt>
                <c:pt idx="2415">
                  <c:v>14.370000000000001</c:v>
                </c:pt>
                <c:pt idx="2416">
                  <c:v>14.382</c:v>
                </c:pt>
                <c:pt idx="2417">
                  <c:v>14.391999999999999</c:v>
                </c:pt>
                <c:pt idx="2418">
                  <c:v>14.395</c:v>
                </c:pt>
                <c:pt idx="2419">
                  <c:v>14.407999999999999</c:v>
                </c:pt>
                <c:pt idx="2420">
                  <c:v>14.417</c:v>
                </c:pt>
                <c:pt idx="2421">
                  <c:v>14.422000000000001</c:v>
                </c:pt>
                <c:pt idx="2422">
                  <c:v>14.428000000000001</c:v>
                </c:pt>
                <c:pt idx="2423">
                  <c:v>14.433</c:v>
                </c:pt>
                <c:pt idx="2424">
                  <c:v>14.438000000000001</c:v>
                </c:pt>
                <c:pt idx="2425">
                  <c:v>14.446</c:v>
                </c:pt>
                <c:pt idx="2426">
                  <c:v>14.447000000000001</c:v>
                </c:pt>
                <c:pt idx="2427">
                  <c:v>14.451000000000001</c:v>
                </c:pt>
                <c:pt idx="2428">
                  <c:v>14.456</c:v>
                </c:pt>
                <c:pt idx="2429">
                  <c:v>14.46</c:v>
                </c:pt>
                <c:pt idx="2430">
                  <c:v>14.455</c:v>
                </c:pt>
                <c:pt idx="2431">
                  <c:v>14.467000000000001</c:v>
                </c:pt>
                <c:pt idx="2432">
                  <c:v>14.467000000000001</c:v>
                </c:pt>
                <c:pt idx="2433">
                  <c:v>14.472</c:v>
                </c:pt>
                <c:pt idx="2434">
                  <c:v>14.468999999999999</c:v>
                </c:pt>
                <c:pt idx="2435">
                  <c:v>14.468</c:v>
                </c:pt>
                <c:pt idx="2436">
                  <c:v>14.476000000000001</c:v>
                </c:pt>
                <c:pt idx="2437">
                  <c:v>14.479000000000001</c:v>
                </c:pt>
                <c:pt idx="2438">
                  <c:v>14.48</c:v>
                </c:pt>
                <c:pt idx="2439">
                  <c:v>14.486000000000001</c:v>
                </c:pt>
                <c:pt idx="2440">
                  <c:v>14.478</c:v>
                </c:pt>
                <c:pt idx="2441">
                  <c:v>14.486000000000001</c:v>
                </c:pt>
                <c:pt idx="2442">
                  <c:v>14.484999999999999</c:v>
                </c:pt>
                <c:pt idx="2443">
                  <c:v>14.484</c:v>
                </c:pt>
                <c:pt idx="2444">
                  <c:v>14.484</c:v>
                </c:pt>
                <c:pt idx="2445">
                  <c:v>14.492000000000001</c:v>
                </c:pt>
                <c:pt idx="2446">
                  <c:v>14.505000000000001</c:v>
                </c:pt>
                <c:pt idx="2447">
                  <c:v>14.505000000000001</c:v>
                </c:pt>
                <c:pt idx="2448">
                  <c:v>14.496</c:v>
                </c:pt>
                <c:pt idx="2449">
                  <c:v>14.507</c:v>
                </c:pt>
                <c:pt idx="2450">
                  <c:v>14.508000000000001</c:v>
                </c:pt>
                <c:pt idx="2451">
                  <c:v>14.513</c:v>
                </c:pt>
                <c:pt idx="2452">
                  <c:v>14.521000000000001</c:v>
                </c:pt>
                <c:pt idx="2453">
                  <c:v>14.528</c:v>
                </c:pt>
                <c:pt idx="2454">
                  <c:v>14.534000000000001</c:v>
                </c:pt>
                <c:pt idx="2455">
                  <c:v>14.535</c:v>
                </c:pt>
                <c:pt idx="2456">
                  <c:v>14.545</c:v>
                </c:pt>
                <c:pt idx="2457">
                  <c:v>14.555</c:v>
                </c:pt>
                <c:pt idx="2458">
                  <c:v>14.566000000000001</c:v>
                </c:pt>
                <c:pt idx="2459">
                  <c:v>14.57</c:v>
                </c:pt>
                <c:pt idx="2460">
                  <c:v>14.59</c:v>
                </c:pt>
                <c:pt idx="2461">
                  <c:v>14.595000000000001</c:v>
                </c:pt>
                <c:pt idx="2462">
                  <c:v>14.599</c:v>
                </c:pt>
                <c:pt idx="2463">
                  <c:v>14.596</c:v>
                </c:pt>
                <c:pt idx="2464">
                  <c:v>14.606</c:v>
                </c:pt>
                <c:pt idx="2465">
                  <c:v>14.613</c:v>
                </c:pt>
                <c:pt idx="2466">
                  <c:v>14.611000000000001</c:v>
                </c:pt>
                <c:pt idx="2467">
                  <c:v>14.627000000000001</c:v>
                </c:pt>
                <c:pt idx="2468">
                  <c:v>14.643000000000001</c:v>
                </c:pt>
                <c:pt idx="2469">
                  <c:v>14.641999999999999</c:v>
                </c:pt>
                <c:pt idx="2470">
                  <c:v>14.648</c:v>
                </c:pt>
                <c:pt idx="2471">
                  <c:v>14.661</c:v>
                </c:pt>
                <c:pt idx="2472">
                  <c:v>14.675000000000001</c:v>
                </c:pt>
                <c:pt idx="2473">
                  <c:v>14.685</c:v>
                </c:pt>
                <c:pt idx="2474">
                  <c:v>14.704000000000001</c:v>
                </c:pt>
                <c:pt idx="2475">
                  <c:v>14.712</c:v>
                </c:pt>
                <c:pt idx="2476">
                  <c:v>14.719000000000001</c:v>
                </c:pt>
                <c:pt idx="2477">
                  <c:v>14.724</c:v>
                </c:pt>
                <c:pt idx="2478">
                  <c:v>14.74</c:v>
                </c:pt>
                <c:pt idx="2479">
                  <c:v>14.75</c:v>
                </c:pt>
                <c:pt idx="2480">
                  <c:v>14.769</c:v>
                </c:pt>
                <c:pt idx="2481">
                  <c:v>14.778</c:v>
                </c:pt>
                <c:pt idx="2482">
                  <c:v>14.792</c:v>
                </c:pt>
                <c:pt idx="2483">
                  <c:v>14.807</c:v>
                </c:pt>
                <c:pt idx="2484">
                  <c:v>14.823</c:v>
                </c:pt>
                <c:pt idx="2485">
                  <c:v>14.839</c:v>
                </c:pt>
                <c:pt idx="2486">
                  <c:v>14.851000000000001</c:v>
                </c:pt>
                <c:pt idx="2487">
                  <c:v>14.867000000000001</c:v>
                </c:pt>
                <c:pt idx="2488">
                  <c:v>14.877000000000001</c:v>
                </c:pt>
                <c:pt idx="2489">
                  <c:v>14.897</c:v>
                </c:pt>
                <c:pt idx="2490">
                  <c:v>14.901</c:v>
                </c:pt>
                <c:pt idx="2491">
                  <c:v>14.907999999999999</c:v>
                </c:pt>
                <c:pt idx="2492">
                  <c:v>14.918000000000001</c:v>
                </c:pt>
                <c:pt idx="2493">
                  <c:v>14.925000000000001</c:v>
                </c:pt>
                <c:pt idx="2494">
                  <c:v>14.939</c:v>
                </c:pt>
                <c:pt idx="2495">
                  <c:v>14.948</c:v>
                </c:pt>
                <c:pt idx="2496">
                  <c:v>14.958</c:v>
                </c:pt>
                <c:pt idx="2497">
                  <c:v>14.964</c:v>
                </c:pt>
                <c:pt idx="2498">
                  <c:v>14.967000000000001</c:v>
                </c:pt>
                <c:pt idx="2499">
                  <c:v>14.966000000000001</c:v>
                </c:pt>
                <c:pt idx="2500">
                  <c:v>14.961</c:v>
                </c:pt>
                <c:pt idx="2501">
                  <c:v>14.953000000000001</c:v>
                </c:pt>
                <c:pt idx="2502">
                  <c:v>14.952</c:v>
                </c:pt>
                <c:pt idx="2503">
                  <c:v>14.957000000000001</c:v>
                </c:pt>
                <c:pt idx="2504">
                  <c:v>14.944000000000001</c:v>
                </c:pt>
                <c:pt idx="2505">
                  <c:v>14.936</c:v>
                </c:pt>
                <c:pt idx="2506">
                  <c:v>14.936</c:v>
                </c:pt>
                <c:pt idx="2507">
                  <c:v>14.927</c:v>
                </c:pt>
                <c:pt idx="2508">
                  <c:v>14.913</c:v>
                </c:pt>
                <c:pt idx="2509">
                  <c:v>14.9</c:v>
                </c:pt>
                <c:pt idx="2510">
                  <c:v>14.891</c:v>
                </c:pt>
                <c:pt idx="2511">
                  <c:v>14.891</c:v>
                </c:pt>
                <c:pt idx="2512">
                  <c:v>14.886000000000001</c:v>
                </c:pt>
                <c:pt idx="2513">
                  <c:v>14.884</c:v>
                </c:pt>
                <c:pt idx="2514">
                  <c:v>14.875999999999999</c:v>
                </c:pt>
                <c:pt idx="2515">
                  <c:v>14.866</c:v>
                </c:pt>
                <c:pt idx="2516">
                  <c:v>14.862</c:v>
                </c:pt>
                <c:pt idx="2517">
                  <c:v>14.854000000000001</c:v>
                </c:pt>
                <c:pt idx="2518">
                  <c:v>14.847</c:v>
                </c:pt>
                <c:pt idx="2519">
                  <c:v>14.853</c:v>
                </c:pt>
                <c:pt idx="2520">
                  <c:v>14.848000000000001</c:v>
                </c:pt>
                <c:pt idx="2521">
                  <c:v>14.836</c:v>
                </c:pt>
                <c:pt idx="2522">
                  <c:v>14.823</c:v>
                </c:pt>
                <c:pt idx="2523">
                  <c:v>14.808</c:v>
                </c:pt>
                <c:pt idx="2524">
                  <c:v>14.796000000000001</c:v>
                </c:pt>
                <c:pt idx="2525">
                  <c:v>14.793000000000001</c:v>
                </c:pt>
                <c:pt idx="2526">
                  <c:v>14.791</c:v>
                </c:pt>
                <c:pt idx="2527">
                  <c:v>14.775</c:v>
                </c:pt>
                <c:pt idx="2528">
                  <c:v>14.777000000000001</c:v>
                </c:pt>
                <c:pt idx="2529">
                  <c:v>14.774000000000001</c:v>
                </c:pt>
                <c:pt idx="2530">
                  <c:v>14.771000000000001</c:v>
                </c:pt>
                <c:pt idx="2531">
                  <c:v>14.766</c:v>
                </c:pt>
                <c:pt idx="2532">
                  <c:v>14.762</c:v>
                </c:pt>
                <c:pt idx="2533">
                  <c:v>14.76</c:v>
                </c:pt>
                <c:pt idx="2534">
                  <c:v>14.757</c:v>
                </c:pt>
                <c:pt idx="2535">
                  <c:v>14.766999999999999</c:v>
                </c:pt>
                <c:pt idx="2536">
                  <c:v>14.766</c:v>
                </c:pt>
                <c:pt idx="2537">
                  <c:v>14.774000000000001</c:v>
                </c:pt>
                <c:pt idx="2538">
                  <c:v>14.758000000000001</c:v>
                </c:pt>
                <c:pt idx="2539">
                  <c:v>14.761000000000001</c:v>
                </c:pt>
                <c:pt idx="2540">
                  <c:v>14.759</c:v>
                </c:pt>
                <c:pt idx="2541">
                  <c:v>14.763</c:v>
                </c:pt>
                <c:pt idx="2542">
                  <c:v>14.759</c:v>
                </c:pt>
                <c:pt idx="2543">
                  <c:v>14.752000000000001</c:v>
                </c:pt>
                <c:pt idx="2544">
                  <c:v>14.750999999999999</c:v>
                </c:pt>
                <c:pt idx="2545">
                  <c:v>14.742000000000001</c:v>
                </c:pt>
                <c:pt idx="2546">
                  <c:v>14.742000000000001</c:v>
                </c:pt>
                <c:pt idx="2547">
                  <c:v>14.743</c:v>
                </c:pt>
                <c:pt idx="2548">
                  <c:v>14.734999999999999</c:v>
                </c:pt>
                <c:pt idx="2549">
                  <c:v>14.734999999999999</c:v>
                </c:pt>
                <c:pt idx="2550">
                  <c:v>14.732000000000001</c:v>
                </c:pt>
                <c:pt idx="2551">
                  <c:v>14.733000000000001</c:v>
                </c:pt>
                <c:pt idx="2552">
                  <c:v>14.718</c:v>
                </c:pt>
                <c:pt idx="2553">
                  <c:v>14.719000000000001</c:v>
                </c:pt>
                <c:pt idx="2554">
                  <c:v>14.709</c:v>
                </c:pt>
                <c:pt idx="2555">
                  <c:v>14.709</c:v>
                </c:pt>
                <c:pt idx="2556">
                  <c:v>14.708</c:v>
                </c:pt>
                <c:pt idx="2557">
                  <c:v>14.700000000000001</c:v>
                </c:pt>
                <c:pt idx="2558">
                  <c:v>14.695</c:v>
                </c:pt>
                <c:pt idx="2559">
                  <c:v>14.688000000000001</c:v>
                </c:pt>
                <c:pt idx="2560">
                  <c:v>14.691000000000001</c:v>
                </c:pt>
                <c:pt idx="2561">
                  <c:v>14.684000000000001</c:v>
                </c:pt>
                <c:pt idx="2562">
                  <c:v>14.683</c:v>
                </c:pt>
                <c:pt idx="2563">
                  <c:v>14.677</c:v>
                </c:pt>
                <c:pt idx="2564">
                  <c:v>14.683</c:v>
                </c:pt>
                <c:pt idx="2565">
                  <c:v>14.679</c:v>
                </c:pt>
                <c:pt idx="2566">
                  <c:v>14.669</c:v>
                </c:pt>
                <c:pt idx="2567">
                  <c:v>14.665000000000001</c:v>
                </c:pt>
                <c:pt idx="2568">
                  <c:v>14.651</c:v>
                </c:pt>
                <c:pt idx="2569">
                  <c:v>14.643000000000001</c:v>
                </c:pt>
                <c:pt idx="2570">
                  <c:v>14.624000000000001</c:v>
                </c:pt>
                <c:pt idx="2571">
                  <c:v>14.611000000000001</c:v>
                </c:pt>
                <c:pt idx="2572">
                  <c:v>14.611000000000001</c:v>
                </c:pt>
                <c:pt idx="2573">
                  <c:v>14.604000000000001</c:v>
                </c:pt>
                <c:pt idx="2574">
                  <c:v>14.61</c:v>
                </c:pt>
                <c:pt idx="2575">
                  <c:v>14.605</c:v>
                </c:pt>
                <c:pt idx="2576">
                  <c:v>14.599</c:v>
                </c:pt>
                <c:pt idx="2577">
                  <c:v>14.599</c:v>
                </c:pt>
                <c:pt idx="2578">
                  <c:v>14.579000000000001</c:v>
                </c:pt>
                <c:pt idx="2579">
                  <c:v>14.576000000000001</c:v>
                </c:pt>
                <c:pt idx="2580">
                  <c:v>14.563000000000001</c:v>
                </c:pt>
                <c:pt idx="2581">
                  <c:v>14.554</c:v>
                </c:pt>
                <c:pt idx="2582">
                  <c:v>14.545</c:v>
                </c:pt>
                <c:pt idx="2583">
                  <c:v>14.540000000000001</c:v>
                </c:pt>
                <c:pt idx="2584">
                  <c:v>14.534000000000001</c:v>
                </c:pt>
                <c:pt idx="2585">
                  <c:v>14.532999999999999</c:v>
                </c:pt>
                <c:pt idx="2586">
                  <c:v>14.519</c:v>
                </c:pt>
                <c:pt idx="2587">
                  <c:v>14.522</c:v>
                </c:pt>
                <c:pt idx="2588">
                  <c:v>14.504</c:v>
                </c:pt>
                <c:pt idx="2589">
                  <c:v>14.504</c:v>
                </c:pt>
                <c:pt idx="2590">
                  <c:v>14.498000000000001</c:v>
                </c:pt>
                <c:pt idx="2591">
                  <c:v>14.484</c:v>
                </c:pt>
                <c:pt idx="2592">
                  <c:v>14.481</c:v>
                </c:pt>
                <c:pt idx="2593">
                  <c:v>14.478</c:v>
                </c:pt>
                <c:pt idx="2594">
                  <c:v>14.477</c:v>
                </c:pt>
                <c:pt idx="2595">
                  <c:v>14.467000000000001</c:v>
                </c:pt>
                <c:pt idx="2596">
                  <c:v>14.462</c:v>
                </c:pt>
                <c:pt idx="2597">
                  <c:v>14.468</c:v>
                </c:pt>
                <c:pt idx="2598">
                  <c:v>14.459</c:v>
                </c:pt>
                <c:pt idx="2599">
                  <c:v>14.458</c:v>
                </c:pt>
                <c:pt idx="2600">
                  <c:v>14.453000000000001</c:v>
                </c:pt>
                <c:pt idx="2601">
                  <c:v>14.450000000000001</c:v>
                </c:pt>
                <c:pt idx="2602">
                  <c:v>14.434000000000001</c:v>
                </c:pt>
                <c:pt idx="2603">
                  <c:v>14.433</c:v>
                </c:pt>
                <c:pt idx="2604">
                  <c:v>14.433</c:v>
                </c:pt>
                <c:pt idx="2605">
                  <c:v>14.423999999999999</c:v>
                </c:pt>
                <c:pt idx="2606">
                  <c:v>14.428000000000001</c:v>
                </c:pt>
                <c:pt idx="2607">
                  <c:v>14.419</c:v>
                </c:pt>
                <c:pt idx="2608">
                  <c:v>14.43</c:v>
                </c:pt>
                <c:pt idx="2609">
                  <c:v>14.423</c:v>
                </c:pt>
                <c:pt idx="2610">
                  <c:v>14.422000000000001</c:v>
                </c:pt>
                <c:pt idx="2611">
                  <c:v>14.412000000000001</c:v>
                </c:pt>
                <c:pt idx="2612">
                  <c:v>14.414</c:v>
                </c:pt>
                <c:pt idx="2613">
                  <c:v>14.415000000000001</c:v>
                </c:pt>
                <c:pt idx="2614">
                  <c:v>14.416</c:v>
                </c:pt>
                <c:pt idx="2615">
                  <c:v>14.421000000000001</c:v>
                </c:pt>
                <c:pt idx="2616">
                  <c:v>14.414</c:v>
                </c:pt>
                <c:pt idx="2617">
                  <c:v>14.41</c:v>
                </c:pt>
                <c:pt idx="2618">
                  <c:v>14.404</c:v>
                </c:pt>
                <c:pt idx="2619">
                  <c:v>14.397</c:v>
                </c:pt>
                <c:pt idx="2620">
                  <c:v>14.398</c:v>
                </c:pt>
                <c:pt idx="2621">
                  <c:v>14.395</c:v>
                </c:pt>
                <c:pt idx="2622">
                  <c:v>14.39</c:v>
                </c:pt>
                <c:pt idx="2623">
                  <c:v>14.385</c:v>
                </c:pt>
                <c:pt idx="2624">
                  <c:v>14.383000000000001</c:v>
                </c:pt>
                <c:pt idx="2625">
                  <c:v>14.386000000000001</c:v>
                </c:pt>
                <c:pt idx="2626">
                  <c:v>14.388</c:v>
                </c:pt>
                <c:pt idx="2627">
                  <c:v>14.395</c:v>
                </c:pt>
                <c:pt idx="2628">
                  <c:v>14.391999999999999</c:v>
                </c:pt>
                <c:pt idx="2629">
                  <c:v>14.397</c:v>
                </c:pt>
                <c:pt idx="2630">
                  <c:v>14.394</c:v>
                </c:pt>
                <c:pt idx="2631">
                  <c:v>14.403</c:v>
                </c:pt>
                <c:pt idx="2632">
                  <c:v>14.412000000000001</c:v>
                </c:pt>
                <c:pt idx="2633">
                  <c:v>14.41</c:v>
                </c:pt>
                <c:pt idx="2634">
                  <c:v>14.417</c:v>
                </c:pt>
                <c:pt idx="2635">
                  <c:v>14.427</c:v>
                </c:pt>
                <c:pt idx="2636">
                  <c:v>14.433</c:v>
                </c:pt>
                <c:pt idx="2637">
                  <c:v>14.441000000000001</c:v>
                </c:pt>
                <c:pt idx="2638">
                  <c:v>14.449</c:v>
                </c:pt>
                <c:pt idx="2639">
                  <c:v>14.453000000000001</c:v>
                </c:pt>
                <c:pt idx="2640">
                  <c:v>14.454000000000001</c:v>
                </c:pt>
                <c:pt idx="2641">
                  <c:v>14.455</c:v>
                </c:pt>
                <c:pt idx="2642">
                  <c:v>14.462</c:v>
                </c:pt>
                <c:pt idx="2643">
                  <c:v>14.465</c:v>
                </c:pt>
                <c:pt idx="2644">
                  <c:v>14.476000000000001</c:v>
                </c:pt>
                <c:pt idx="2645">
                  <c:v>14.475</c:v>
                </c:pt>
                <c:pt idx="2646">
                  <c:v>14.481</c:v>
                </c:pt>
                <c:pt idx="2647">
                  <c:v>14.483000000000001</c:v>
                </c:pt>
                <c:pt idx="2648">
                  <c:v>14.488</c:v>
                </c:pt>
                <c:pt idx="2649">
                  <c:v>14.492000000000001</c:v>
                </c:pt>
                <c:pt idx="2650">
                  <c:v>14.504</c:v>
                </c:pt>
                <c:pt idx="2651">
                  <c:v>14.507</c:v>
                </c:pt>
                <c:pt idx="2652">
                  <c:v>14.522</c:v>
                </c:pt>
                <c:pt idx="2653">
                  <c:v>14.524000000000001</c:v>
                </c:pt>
                <c:pt idx="2654">
                  <c:v>14.535</c:v>
                </c:pt>
                <c:pt idx="2655">
                  <c:v>14.540000000000001</c:v>
                </c:pt>
                <c:pt idx="2656">
                  <c:v>14.548999999999999</c:v>
                </c:pt>
                <c:pt idx="2657">
                  <c:v>14.552</c:v>
                </c:pt>
                <c:pt idx="2658">
                  <c:v>14.56</c:v>
                </c:pt>
                <c:pt idx="2659">
                  <c:v>14.562000000000001</c:v>
                </c:pt>
                <c:pt idx="2660">
                  <c:v>14.561</c:v>
                </c:pt>
                <c:pt idx="2661">
                  <c:v>14.561</c:v>
                </c:pt>
                <c:pt idx="2662">
                  <c:v>14.564</c:v>
                </c:pt>
                <c:pt idx="2663">
                  <c:v>14.572000000000001</c:v>
                </c:pt>
                <c:pt idx="2664">
                  <c:v>14.574</c:v>
                </c:pt>
                <c:pt idx="2665">
                  <c:v>14.578000000000001</c:v>
                </c:pt>
                <c:pt idx="2666">
                  <c:v>14.582000000000001</c:v>
                </c:pt>
                <c:pt idx="2667">
                  <c:v>14.592000000000001</c:v>
                </c:pt>
                <c:pt idx="2668">
                  <c:v>14.596</c:v>
                </c:pt>
                <c:pt idx="2669">
                  <c:v>14.601000000000001</c:v>
                </c:pt>
                <c:pt idx="2670">
                  <c:v>14.605</c:v>
                </c:pt>
                <c:pt idx="2671">
                  <c:v>14.606</c:v>
                </c:pt>
                <c:pt idx="2672">
                  <c:v>14.608000000000001</c:v>
                </c:pt>
                <c:pt idx="2673">
                  <c:v>14.615</c:v>
                </c:pt>
                <c:pt idx="2674">
                  <c:v>14.621</c:v>
                </c:pt>
                <c:pt idx="2675">
                  <c:v>14.621</c:v>
                </c:pt>
                <c:pt idx="2676">
                  <c:v>14.618</c:v>
                </c:pt>
                <c:pt idx="2677">
                  <c:v>14.625999999999999</c:v>
                </c:pt>
                <c:pt idx="2678">
                  <c:v>14.622</c:v>
                </c:pt>
                <c:pt idx="2679">
                  <c:v>14.625</c:v>
                </c:pt>
                <c:pt idx="2680">
                  <c:v>14.63</c:v>
                </c:pt>
                <c:pt idx="2681">
                  <c:v>14.634</c:v>
                </c:pt>
                <c:pt idx="2682">
                  <c:v>14.632</c:v>
                </c:pt>
                <c:pt idx="2683">
                  <c:v>14.629</c:v>
                </c:pt>
                <c:pt idx="2684">
                  <c:v>14.631</c:v>
                </c:pt>
                <c:pt idx="2685">
                  <c:v>14.623000000000001</c:v>
                </c:pt>
                <c:pt idx="2686">
                  <c:v>14.606</c:v>
                </c:pt>
                <c:pt idx="2687">
                  <c:v>14.605</c:v>
                </c:pt>
                <c:pt idx="2688">
                  <c:v>14.608000000000001</c:v>
                </c:pt>
                <c:pt idx="2689">
                  <c:v>14.607000000000001</c:v>
                </c:pt>
                <c:pt idx="2690">
                  <c:v>14.598000000000001</c:v>
                </c:pt>
                <c:pt idx="2691">
                  <c:v>14.596</c:v>
                </c:pt>
                <c:pt idx="2692">
                  <c:v>14.593999999999999</c:v>
                </c:pt>
                <c:pt idx="2693">
                  <c:v>14.593999999999999</c:v>
                </c:pt>
                <c:pt idx="2694">
                  <c:v>14.581</c:v>
                </c:pt>
                <c:pt idx="2695">
                  <c:v>14.577</c:v>
                </c:pt>
                <c:pt idx="2696">
                  <c:v>14.585000000000001</c:v>
                </c:pt>
                <c:pt idx="2697">
                  <c:v>14.572000000000001</c:v>
                </c:pt>
                <c:pt idx="2698">
                  <c:v>14.582000000000001</c:v>
                </c:pt>
                <c:pt idx="2699">
                  <c:v>14.578000000000001</c:v>
                </c:pt>
                <c:pt idx="2700">
                  <c:v>14.579000000000001</c:v>
                </c:pt>
                <c:pt idx="2701">
                  <c:v>14.578000000000001</c:v>
                </c:pt>
                <c:pt idx="2702">
                  <c:v>14.577</c:v>
                </c:pt>
                <c:pt idx="2703">
                  <c:v>14.575000000000001</c:v>
                </c:pt>
                <c:pt idx="2704">
                  <c:v>14.57</c:v>
                </c:pt>
                <c:pt idx="2705">
                  <c:v>14.571</c:v>
                </c:pt>
                <c:pt idx="2706">
                  <c:v>14.565</c:v>
                </c:pt>
                <c:pt idx="2707">
                  <c:v>14.553000000000001</c:v>
                </c:pt>
                <c:pt idx="2708">
                  <c:v>14.553000000000001</c:v>
                </c:pt>
                <c:pt idx="2709">
                  <c:v>14.540000000000001</c:v>
                </c:pt>
                <c:pt idx="2710">
                  <c:v>14.538</c:v>
                </c:pt>
                <c:pt idx="2711">
                  <c:v>14.540000000000001</c:v>
                </c:pt>
                <c:pt idx="2712">
                  <c:v>14.541</c:v>
                </c:pt>
                <c:pt idx="2713">
                  <c:v>14.537000000000001</c:v>
                </c:pt>
                <c:pt idx="2714">
                  <c:v>14.534000000000001</c:v>
                </c:pt>
                <c:pt idx="2715">
                  <c:v>14.527000000000001</c:v>
                </c:pt>
                <c:pt idx="2716">
                  <c:v>14.531000000000001</c:v>
                </c:pt>
                <c:pt idx="2717">
                  <c:v>14.524000000000001</c:v>
                </c:pt>
                <c:pt idx="2718">
                  <c:v>14.516999999999999</c:v>
                </c:pt>
                <c:pt idx="2719">
                  <c:v>14.51</c:v>
                </c:pt>
                <c:pt idx="2720">
                  <c:v>14.508000000000001</c:v>
                </c:pt>
                <c:pt idx="2721">
                  <c:v>14.508000000000001</c:v>
                </c:pt>
                <c:pt idx="2722">
                  <c:v>14.509</c:v>
                </c:pt>
                <c:pt idx="2723">
                  <c:v>14.505000000000001</c:v>
                </c:pt>
                <c:pt idx="2724">
                  <c:v>14.498000000000001</c:v>
                </c:pt>
                <c:pt idx="2725">
                  <c:v>14.499000000000001</c:v>
                </c:pt>
                <c:pt idx="2726">
                  <c:v>14.493</c:v>
                </c:pt>
                <c:pt idx="2727">
                  <c:v>14.491</c:v>
                </c:pt>
                <c:pt idx="2728">
                  <c:v>14.488</c:v>
                </c:pt>
                <c:pt idx="2729">
                  <c:v>14.488</c:v>
                </c:pt>
                <c:pt idx="2730">
                  <c:v>14.479000000000001</c:v>
                </c:pt>
                <c:pt idx="2731">
                  <c:v>14.477</c:v>
                </c:pt>
                <c:pt idx="2732">
                  <c:v>14.47</c:v>
                </c:pt>
                <c:pt idx="2733">
                  <c:v>14.468</c:v>
                </c:pt>
                <c:pt idx="2734">
                  <c:v>14.464</c:v>
                </c:pt>
                <c:pt idx="2735">
                  <c:v>14.455</c:v>
                </c:pt>
                <c:pt idx="2736">
                  <c:v>14.451000000000001</c:v>
                </c:pt>
                <c:pt idx="2737">
                  <c:v>14.452</c:v>
                </c:pt>
                <c:pt idx="2738">
                  <c:v>14.451000000000001</c:v>
                </c:pt>
                <c:pt idx="2739">
                  <c:v>14.450000000000001</c:v>
                </c:pt>
                <c:pt idx="2740">
                  <c:v>14.451000000000001</c:v>
                </c:pt>
                <c:pt idx="2741">
                  <c:v>14.442</c:v>
                </c:pt>
                <c:pt idx="2742">
                  <c:v>14.442</c:v>
                </c:pt>
                <c:pt idx="2743">
                  <c:v>14.448</c:v>
                </c:pt>
                <c:pt idx="2744">
                  <c:v>14.442</c:v>
                </c:pt>
                <c:pt idx="2745">
                  <c:v>14.441000000000001</c:v>
                </c:pt>
                <c:pt idx="2746">
                  <c:v>14.437000000000001</c:v>
                </c:pt>
                <c:pt idx="2747">
                  <c:v>14.436</c:v>
                </c:pt>
                <c:pt idx="2748">
                  <c:v>14.438000000000001</c:v>
                </c:pt>
                <c:pt idx="2749">
                  <c:v>14.44</c:v>
                </c:pt>
                <c:pt idx="2750">
                  <c:v>14.444000000000001</c:v>
                </c:pt>
                <c:pt idx="2751">
                  <c:v>14.445</c:v>
                </c:pt>
                <c:pt idx="2752">
                  <c:v>14.442</c:v>
                </c:pt>
                <c:pt idx="2753">
                  <c:v>14.436</c:v>
                </c:pt>
                <c:pt idx="2754">
                  <c:v>14.42</c:v>
                </c:pt>
                <c:pt idx="2755">
                  <c:v>14.415000000000001</c:v>
                </c:pt>
                <c:pt idx="2756">
                  <c:v>14.394</c:v>
                </c:pt>
                <c:pt idx="2757">
                  <c:v>14.375999999999999</c:v>
                </c:pt>
                <c:pt idx="2758">
                  <c:v>14.35</c:v>
                </c:pt>
                <c:pt idx="2759">
                  <c:v>14.323</c:v>
                </c:pt>
                <c:pt idx="2760">
                  <c:v>14.3</c:v>
                </c:pt>
                <c:pt idx="2761">
                  <c:v>14.257</c:v>
                </c:pt>
                <c:pt idx="2762">
                  <c:v>14.209</c:v>
                </c:pt>
                <c:pt idx="2763">
                  <c:v>14.146000000000001</c:v>
                </c:pt>
                <c:pt idx="2764">
                  <c:v>14.088000000000001</c:v>
                </c:pt>
                <c:pt idx="2765">
                  <c:v>14.009</c:v>
                </c:pt>
                <c:pt idx="2766">
                  <c:v>13.917</c:v>
                </c:pt>
                <c:pt idx="2767">
                  <c:v>13.812000000000001</c:v>
                </c:pt>
                <c:pt idx="2768">
                  <c:v>13.685</c:v>
                </c:pt>
                <c:pt idx="2769">
                  <c:v>13.531000000000001</c:v>
                </c:pt>
                <c:pt idx="2770">
                  <c:v>13.371</c:v>
                </c:pt>
                <c:pt idx="2771">
                  <c:v>13.195</c:v>
                </c:pt>
                <c:pt idx="2772">
                  <c:v>12.989000000000001</c:v>
                </c:pt>
                <c:pt idx="2773">
                  <c:v>12.785</c:v>
                </c:pt>
                <c:pt idx="2774">
                  <c:v>12.544</c:v>
                </c:pt>
                <c:pt idx="2775">
                  <c:v>12.291</c:v>
                </c:pt>
                <c:pt idx="2776">
                  <c:v>12.01</c:v>
                </c:pt>
                <c:pt idx="2777">
                  <c:v>11.688000000000001</c:v>
                </c:pt>
                <c:pt idx="2778">
                  <c:v>11.325000000000001</c:v>
                </c:pt>
                <c:pt idx="2779">
                  <c:v>10.904999999999999</c:v>
                </c:pt>
                <c:pt idx="2780">
                  <c:v>10.459</c:v>
                </c:pt>
                <c:pt idx="2781">
                  <c:v>9.9719999999999995</c:v>
                </c:pt>
                <c:pt idx="2782">
                  <c:v>7.6749999999999998</c:v>
                </c:pt>
                <c:pt idx="2783">
                  <c:v>0.997</c:v>
                </c:pt>
                <c:pt idx="2784">
                  <c:v>0.99299999999999999</c:v>
                </c:pt>
                <c:pt idx="2785">
                  <c:v>0.99199999999999999</c:v>
                </c:pt>
                <c:pt idx="2786">
                  <c:v>0.99299999999999999</c:v>
                </c:pt>
                <c:pt idx="2787">
                  <c:v>0.99399999999999999</c:v>
                </c:pt>
                <c:pt idx="2788">
                  <c:v>0.99299999999999999</c:v>
                </c:pt>
                <c:pt idx="2789">
                  <c:v>0.99099999999999999</c:v>
                </c:pt>
                <c:pt idx="2790">
                  <c:v>0.99299999999999999</c:v>
                </c:pt>
                <c:pt idx="2791">
                  <c:v>0.99299999999999999</c:v>
                </c:pt>
                <c:pt idx="2792">
                  <c:v>0.99399999999999999</c:v>
                </c:pt>
                <c:pt idx="2793">
                  <c:v>0.99399999999999999</c:v>
                </c:pt>
                <c:pt idx="2794">
                  <c:v>0.995</c:v>
                </c:pt>
                <c:pt idx="2795">
                  <c:v>0.995</c:v>
                </c:pt>
                <c:pt idx="2796">
                  <c:v>0.99199999999999999</c:v>
                </c:pt>
                <c:pt idx="2797">
                  <c:v>0.99199999999999999</c:v>
                </c:pt>
                <c:pt idx="2798">
                  <c:v>0.99199999999999999</c:v>
                </c:pt>
                <c:pt idx="2799">
                  <c:v>0.99199999999999999</c:v>
                </c:pt>
                <c:pt idx="2800">
                  <c:v>0.99199999999999999</c:v>
                </c:pt>
                <c:pt idx="2801">
                  <c:v>0.99</c:v>
                </c:pt>
                <c:pt idx="2802">
                  <c:v>0.98899999999999999</c:v>
                </c:pt>
                <c:pt idx="2803">
                  <c:v>0.99099999999999999</c:v>
                </c:pt>
                <c:pt idx="2804">
                  <c:v>0.99199999999999999</c:v>
                </c:pt>
                <c:pt idx="2805">
                  <c:v>0.99199999999999999</c:v>
                </c:pt>
                <c:pt idx="2806">
                  <c:v>0.99299999999999999</c:v>
                </c:pt>
                <c:pt idx="2807">
                  <c:v>0.99099999999999999</c:v>
                </c:pt>
                <c:pt idx="2808">
                  <c:v>0.99299999999999999</c:v>
                </c:pt>
                <c:pt idx="2809">
                  <c:v>0.99299999999999999</c:v>
                </c:pt>
                <c:pt idx="2810">
                  <c:v>0.99299999999999999</c:v>
                </c:pt>
                <c:pt idx="2811">
                  <c:v>0.99299999999999999</c:v>
                </c:pt>
                <c:pt idx="2812">
                  <c:v>0.99399999999999999</c:v>
                </c:pt>
                <c:pt idx="2813">
                  <c:v>0.99399999999999999</c:v>
                </c:pt>
                <c:pt idx="2814">
                  <c:v>0.996</c:v>
                </c:pt>
                <c:pt idx="2815">
                  <c:v>0.998</c:v>
                </c:pt>
                <c:pt idx="2816">
                  <c:v>0.999</c:v>
                </c:pt>
                <c:pt idx="2817">
                  <c:v>0.997</c:v>
                </c:pt>
                <c:pt idx="2818">
                  <c:v>0.995</c:v>
                </c:pt>
                <c:pt idx="2819">
                  <c:v>0.99399999999999999</c:v>
                </c:pt>
                <c:pt idx="2820">
                  <c:v>0.99299999999999999</c:v>
                </c:pt>
                <c:pt idx="2821">
                  <c:v>0.99299999999999999</c:v>
                </c:pt>
                <c:pt idx="2822">
                  <c:v>0.99299999999999999</c:v>
                </c:pt>
                <c:pt idx="2823">
                  <c:v>0.99299999999999999</c:v>
                </c:pt>
                <c:pt idx="2824">
                  <c:v>0.99199999999999999</c:v>
                </c:pt>
                <c:pt idx="2825">
                  <c:v>0.99299999999999999</c:v>
                </c:pt>
                <c:pt idx="2826">
                  <c:v>0.99199999999999999</c:v>
                </c:pt>
                <c:pt idx="2827">
                  <c:v>0.99199999999999999</c:v>
                </c:pt>
                <c:pt idx="2828">
                  <c:v>0.99199999999999999</c:v>
                </c:pt>
                <c:pt idx="2829">
                  <c:v>0.99299999999999999</c:v>
                </c:pt>
                <c:pt idx="2830">
                  <c:v>0.995</c:v>
                </c:pt>
                <c:pt idx="2831">
                  <c:v>0.996</c:v>
                </c:pt>
                <c:pt idx="2832">
                  <c:v>0.996</c:v>
                </c:pt>
                <c:pt idx="2833">
                  <c:v>0.99399999999999999</c:v>
                </c:pt>
                <c:pt idx="2834">
                  <c:v>0.99399999999999999</c:v>
                </c:pt>
                <c:pt idx="2835">
                  <c:v>0.995</c:v>
                </c:pt>
                <c:pt idx="2836">
                  <c:v>0.99399999999999999</c:v>
                </c:pt>
                <c:pt idx="2837">
                  <c:v>0.99399999999999999</c:v>
                </c:pt>
                <c:pt idx="2838">
                  <c:v>0.995</c:v>
                </c:pt>
                <c:pt idx="2839">
                  <c:v>0.997</c:v>
                </c:pt>
                <c:pt idx="2840">
                  <c:v>0.995</c:v>
                </c:pt>
                <c:pt idx="2841">
                  <c:v>0.99399999999999999</c:v>
                </c:pt>
                <c:pt idx="2842">
                  <c:v>0.99299999999999999</c:v>
                </c:pt>
                <c:pt idx="2843">
                  <c:v>0.99399999999999999</c:v>
                </c:pt>
                <c:pt idx="2844">
                  <c:v>0.99399999999999999</c:v>
                </c:pt>
                <c:pt idx="2845">
                  <c:v>0.99299999999999999</c:v>
                </c:pt>
                <c:pt idx="2846">
                  <c:v>0.99299999999999999</c:v>
                </c:pt>
                <c:pt idx="2847">
                  <c:v>0.99299999999999999</c:v>
                </c:pt>
                <c:pt idx="2848">
                  <c:v>0.99099999999999999</c:v>
                </c:pt>
                <c:pt idx="2849">
                  <c:v>0.99099999999999999</c:v>
                </c:pt>
                <c:pt idx="2850">
                  <c:v>0.99099999999999999</c:v>
                </c:pt>
                <c:pt idx="2851">
                  <c:v>0.99099999999999999</c:v>
                </c:pt>
                <c:pt idx="2852">
                  <c:v>0.99099999999999999</c:v>
                </c:pt>
                <c:pt idx="2853">
                  <c:v>0.99199999999999999</c:v>
                </c:pt>
                <c:pt idx="2854">
                  <c:v>0.99199999999999999</c:v>
                </c:pt>
                <c:pt idx="2855">
                  <c:v>0.99199999999999999</c:v>
                </c:pt>
                <c:pt idx="2856">
                  <c:v>0.99199999999999999</c:v>
                </c:pt>
                <c:pt idx="2857">
                  <c:v>0.99099999999999999</c:v>
                </c:pt>
                <c:pt idx="2858">
                  <c:v>0.99099999999999999</c:v>
                </c:pt>
                <c:pt idx="2859">
                  <c:v>0.99</c:v>
                </c:pt>
                <c:pt idx="2860">
                  <c:v>0.99</c:v>
                </c:pt>
                <c:pt idx="2861">
                  <c:v>0.99099999999999999</c:v>
                </c:pt>
                <c:pt idx="2862">
                  <c:v>0.99299999999999999</c:v>
                </c:pt>
                <c:pt idx="2863">
                  <c:v>0.99299999999999999</c:v>
                </c:pt>
                <c:pt idx="2864">
                  <c:v>0.99299999999999999</c:v>
                </c:pt>
                <c:pt idx="2865">
                  <c:v>0.99199999999999999</c:v>
                </c:pt>
                <c:pt idx="2866">
                  <c:v>0.99199999999999999</c:v>
                </c:pt>
                <c:pt idx="2867">
                  <c:v>0.99199999999999999</c:v>
                </c:pt>
                <c:pt idx="2868">
                  <c:v>0.99199999999999999</c:v>
                </c:pt>
                <c:pt idx="2869">
                  <c:v>0.99099999999999999</c:v>
                </c:pt>
                <c:pt idx="2870">
                  <c:v>0.98899999999999999</c:v>
                </c:pt>
                <c:pt idx="2871">
                  <c:v>0.99</c:v>
                </c:pt>
                <c:pt idx="2872">
                  <c:v>0.99</c:v>
                </c:pt>
                <c:pt idx="2873">
                  <c:v>0.99099999999999999</c:v>
                </c:pt>
                <c:pt idx="2874">
                  <c:v>0.99099999999999999</c:v>
                </c:pt>
                <c:pt idx="2875">
                  <c:v>0.99</c:v>
                </c:pt>
                <c:pt idx="2876">
                  <c:v>0.98899999999999999</c:v>
                </c:pt>
                <c:pt idx="2877">
                  <c:v>0.98899999999999999</c:v>
                </c:pt>
                <c:pt idx="2878">
                  <c:v>0.99099999999999999</c:v>
                </c:pt>
                <c:pt idx="2879">
                  <c:v>0.99</c:v>
                </c:pt>
                <c:pt idx="2880">
                  <c:v>0.98899999999999999</c:v>
                </c:pt>
                <c:pt idx="2881">
                  <c:v>0.99099999999999999</c:v>
                </c:pt>
                <c:pt idx="2882">
                  <c:v>0.99</c:v>
                </c:pt>
                <c:pt idx="2883">
                  <c:v>0.99</c:v>
                </c:pt>
                <c:pt idx="2884">
                  <c:v>0.99</c:v>
                </c:pt>
                <c:pt idx="2885">
                  <c:v>0.99</c:v>
                </c:pt>
                <c:pt idx="2886">
                  <c:v>0.99</c:v>
                </c:pt>
                <c:pt idx="2887">
                  <c:v>0.99</c:v>
                </c:pt>
                <c:pt idx="2888">
                  <c:v>0.99</c:v>
                </c:pt>
                <c:pt idx="2889">
                  <c:v>0.99</c:v>
                </c:pt>
                <c:pt idx="2890">
                  <c:v>0.99</c:v>
                </c:pt>
                <c:pt idx="2891">
                  <c:v>0.99099999999999999</c:v>
                </c:pt>
                <c:pt idx="2892">
                  <c:v>0.99</c:v>
                </c:pt>
                <c:pt idx="2893">
                  <c:v>0.99099999999999999</c:v>
                </c:pt>
                <c:pt idx="2894">
                  <c:v>0.98799999999999999</c:v>
                </c:pt>
                <c:pt idx="2895">
                  <c:v>0.99</c:v>
                </c:pt>
                <c:pt idx="2896">
                  <c:v>0.99099999999999999</c:v>
                </c:pt>
                <c:pt idx="2897">
                  <c:v>0.99199999999999999</c:v>
                </c:pt>
                <c:pt idx="2898">
                  <c:v>0.99099999999999999</c:v>
                </c:pt>
                <c:pt idx="2899">
                  <c:v>0.99199999999999999</c:v>
                </c:pt>
                <c:pt idx="2900">
                  <c:v>0.99099999999999999</c:v>
                </c:pt>
                <c:pt idx="2901">
                  <c:v>0.99099999999999999</c:v>
                </c:pt>
                <c:pt idx="2902">
                  <c:v>0.99099999999999999</c:v>
                </c:pt>
                <c:pt idx="2903">
                  <c:v>0.99199999999999999</c:v>
                </c:pt>
                <c:pt idx="2904">
                  <c:v>0.99199999999999999</c:v>
                </c:pt>
                <c:pt idx="2905">
                  <c:v>0.99099999999999999</c:v>
                </c:pt>
                <c:pt idx="2906">
                  <c:v>0.99199999999999999</c:v>
                </c:pt>
                <c:pt idx="2907">
                  <c:v>0.99099999999999999</c:v>
                </c:pt>
                <c:pt idx="2908">
                  <c:v>0.99199999999999999</c:v>
                </c:pt>
                <c:pt idx="2909">
                  <c:v>0.99199999999999999</c:v>
                </c:pt>
                <c:pt idx="2910">
                  <c:v>0.99399999999999999</c:v>
                </c:pt>
                <c:pt idx="2911">
                  <c:v>0.99299999999999999</c:v>
                </c:pt>
                <c:pt idx="2912">
                  <c:v>0.99299999999999999</c:v>
                </c:pt>
                <c:pt idx="2913">
                  <c:v>0.99</c:v>
                </c:pt>
                <c:pt idx="2914">
                  <c:v>0.98899999999999999</c:v>
                </c:pt>
                <c:pt idx="2915">
                  <c:v>0.99099999999999999</c:v>
                </c:pt>
                <c:pt idx="2916">
                  <c:v>0.98899999999999999</c:v>
                </c:pt>
                <c:pt idx="2917">
                  <c:v>0.99</c:v>
                </c:pt>
                <c:pt idx="2918">
                  <c:v>0.99099999999999999</c:v>
                </c:pt>
                <c:pt idx="2919">
                  <c:v>0.99</c:v>
                </c:pt>
                <c:pt idx="2920">
                  <c:v>0.99299999999999999</c:v>
                </c:pt>
                <c:pt idx="2921">
                  <c:v>0.99299999999999999</c:v>
                </c:pt>
                <c:pt idx="2922">
                  <c:v>0.99299999999999999</c:v>
                </c:pt>
                <c:pt idx="2923">
                  <c:v>0.99399999999999999</c:v>
                </c:pt>
                <c:pt idx="2924">
                  <c:v>0.99199999999999999</c:v>
                </c:pt>
                <c:pt idx="2925">
                  <c:v>0.99299999999999999</c:v>
                </c:pt>
                <c:pt idx="2926">
                  <c:v>0.99</c:v>
                </c:pt>
                <c:pt idx="2927">
                  <c:v>0.98899999999999999</c:v>
                </c:pt>
                <c:pt idx="2928">
                  <c:v>0.98899999999999999</c:v>
                </c:pt>
                <c:pt idx="2929">
                  <c:v>0.98899999999999999</c:v>
                </c:pt>
                <c:pt idx="2930">
                  <c:v>0.99</c:v>
                </c:pt>
                <c:pt idx="2931">
                  <c:v>0.98899999999999999</c:v>
                </c:pt>
                <c:pt idx="2932">
                  <c:v>0.99</c:v>
                </c:pt>
                <c:pt idx="2933">
                  <c:v>0.99199999999999999</c:v>
                </c:pt>
                <c:pt idx="2934">
                  <c:v>0.99</c:v>
                </c:pt>
                <c:pt idx="2935">
                  <c:v>0.99099999999999999</c:v>
                </c:pt>
                <c:pt idx="2936">
                  <c:v>0.99</c:v>
                </c:pt>
                <c:pt idx="2937">
                  <c:v>0.99099999999999999</c:v>
                </c:pt>
                <c:pt idx="2938">
                  <c:v>0.99</c:v>
                </c:pt>
                <c:pt idx="2939">
                  <c:v>0.99</c:v>
                </c:pt>
                <c:pt idx="2940">
                  <c:v>0.99099999999999999</c:v>
                </c:pt>
                <c:pt idx="2941">
                  <c:v>0.99099999999999999</c:v>
                </c:pt>
                <c:pt idx="2942">
                  <c:v>0.98899999999999999</c:v>
                </c:pt>
                <c:pt idx="2943">
                  <c:v>0.99</c:v>
                </c:pt>
                <c:pt idx="2944">
                  <c:v>0.99199999999999999</c:v>
                </c:pt>
                <c:pt idx="2945">
                  <c:v>0.99099999999999999</c:v>
                </c:pt>
                <c:pt idx="2946">
                  <c:v>0.99099999999999999</c:v>
                </c:pt>
                <c:pt idx="2947">
                  <c:v>0.99199999999999999</c:v>
                </c:pt>
                <c:pt idx="2948">
                  <c:v>0.99099999999999999</c:v>
                </c:pt>
                <c:pt idx="2949">
                  <c:v>0.99</c:v>
                </c:pt>
                <c:pt idx="2950">
                  <c:v>0.98899999999999999</c:v>
                </c:pt>
                <c:pt idx="2951">
                  <c:v>0.99199999999999999</c:v>
                </c:pt>
                <c:pt idx="2952">
                  <c:v>0.99299999999999999</c:v>
                </c:pt>
                <c:pt idx="2953">
                  <c:v>0.99199999999999999</c:v>
                </c:pt>
                <c:pt idx="2954">
                  <c:v>0.99199999999999999</c:v>
                </c:pt>
                <c:pt idx="2955">
                  <c:v>0.99299999999999999</c:v>
                </c:pt>
                <c:pt idx="2956">
                  <c:v>0.99299999999999999</c:v>
                </c:pt>
                <c:pt idx="2957">
                  <c:v>0.99399999999999999</c:v>
                </c:pt>
                <c:pt idx="2958">
                  <c:v>0.99199999999999999</c:v>
                </c:pt>
                <c:pt idx="2959">
                  <c:v>0.99199999999999999</c:v>
                </c:pt>
                <c:pt idx="2960">
                  <c:v>0.99099999999999999</c:v>
                </c:pt>
                <c:pt idx="2961">
                  <c:v>0.98899999999999999</c:v>
                </c:pt>
                <c:pt idx="2962">
                  <c:v>0.99099999999999999</c:v>
                </c:pt>
                <c:pt idx="2963">
                  <c:v>0.99299999999999999</c:v>
                </c:pt>
                <c:pt idx="2964">
                  <c:v>0.99299999999999999</c:v>
                </c:pt>
                <c:pt idx="2965">
                  <c:v>0.99199999999999999</c:v>
                </c:pt>
                <c:pt idx="2966">
                  <c:v>0.99099999999999999</c:v>
                </c:pt>
                <c:pt idx="2967">
                  <c:v>0.99099999999999999</c:v>
                </c:pt>
                <c:pt idx="2968">
                  <c:v>0.99199999999999999</c:v>
                </c:pt>
                <c:pt idx="2969">
                  <c:v>0.99299999999999999</c:v>
                </c:pt>
                <c:pt idx="2970">
                  <c:v>0.99199999999999999</c:v>
                </c:pt>
                <c:pt idx="2971">
                  <c:v>0.99099999999999999</c:v>
                </c:pt>
                <c:pt idx="2972">
                  <c:v>0.99199999999999999</c:v>
                </c:pt>
                <c:pt idx="2973">
                  <c:v>0.99299999999999999</c:v>
                </c:pt>
                <c:pt idx="2974">
                  <c:v>0.99199999999999999</c:v>
                </c:pt>
                <c:pt idx="2975">
                  <c:v>0.99399999999999999</c:v>
                </c:pt>
                <c:pt idx="2976">
                  <c:v>0.99199999999999999</c:v>
                </c:pt>
                <c:pt idx="2977">
                  <c:v>0.99199999999999999</c:v>
                </c:pt>
                <c:pt idx="2978">
                  <c:v>0.99099999999999999</c:v>
                </c:pt>
                <c:pt idx="2979">
                  <c:v>0.99099999999999999</c:v>
                </c:pt>
                <c:pt idx="2980">
                  <c:v>0.99299999999999999</c:v>
                </c:pt>
                <c:pt idx="2981">
                  <c:v>0.99199999999999999</c:v>
                </c:pt>
                <c:pt idx="2982">
                  <c:v>0.99199999999999999</c:v>
                </c:pt>
                <c:pt idx="2983">
                  <c:v>0.99199999999999999</c:v>
                </c:pt>
                <c:pt idx="2984">
                  <c:v>0.99199999999999999</c:v>
                </c:pt>
                <c:pt idx="2985">
                  <c:v>0.99099999999999999</c:v>
                </c:pt>
                <c:pt idx="2986">
                  <c:v>0.99099999999999999</c:v>
                </c:pt>
                <c:pt idx="2987">
                  <c:v>0.99</c:v>
                </c:pt>
                <c:pt idx="2988">
                  <c:v>0.99</c:v>
                </c:pt>
                <c:pt idx="2989">
                  <c:v>0.99</c:v>
                </c:pt>
                <c:pt idx="2990">
                  <c:v>0.99099999999999999</c:v>
                </c:pt>
                <c:pt idx="2991">
                  <c:v>0.99099999999999999</c:v>
                </c:pt>
                <c:pt idx="2992">
                  <c:v>0.99099999999999999</c:v>
                </c:pt>
                <c:pt idx="2993">
                  <c:v>0.99</c:v>
                </c:pt>
                <c:pt idx="2994">
                  <c:v>0.99199999999999999</c:v>
                </c:pt>
                <c:pt idx="2995">
                  <c:v>0.99299999999999999</c:v>
                </c:pt>
                <c:pt idx="2996">
                  <c:v>0.99399999999999999</c:v>
                </c:pt>
                <c:pt idx="2997">
                  <c:v>0.995</c:v>
                </c:pt>
                <c:pt idx="2998">
                  <c:v>0.99399999999999999</c:v>
                </c:pt>
                <c:pt idx="2999">
                  <c:v>0.99199999999999999</c:v>
                </c:pt>
                <c:pt idx="3000">
                  <c:v>0.99199999999999999</c:v>
                </c:pt>
                <c:pt idx="3001">
                  <c:v>0.99099999999999999</c:v>
                </c:pt>
                <c:pt idx="3002">
                  <c:v>0.99099999999999999</c:v>
                </c:pt>
                <c:pt idx="3003">
                  <c:v>0.99199999999999999</c:v>
                </c:pt>
                <c:pt idx="3004">
                  <c:v>0.99299999999999999</c:v>
                </c:pt>
                <c:pt idx="3005">
                  <c:v>0.99199999999999999</c:v>
                </c:pt>
                <c:pt idx="3006">
                  <c:v>0.99</c:v>
                </c:pt>
                <c:pt idx="3007">
                  <c:v>0.99099999999999999</c:v>
                </c:pt>
                <c:pt idx="3008">
                  <c:v>0.99099999999999999</c:v>
                </c:pt>
                <c:pt idx="3009">
                  <c:v>0.99199999999999999</c:v>
                </c:pt>
                <c:pt idx="3010">
                  <c:v>0.99199999999999999</c:v>
                </c:pt>
                <c:pt idx="3011">
                  <c:v>0.99299999999999999</c:v>
                </c:pt>
                <c:pt idx="3012">
                  <c:v>0.99299999999999999</c:v>
                </c:pt>
                <c:pt idx="3013">
                  <c:v>0.99199999999999999</c:v>
                </c:pt>
                <c:pt idx="3014">
                  <c:v>0.99299999999999999</c:v>
                </c:pt>
                <c:pt idx="3015">
                  <c:v>0.99399999999999999</c:v>
                </c:pt>
                <c:pt idx="3016">
                  <c:v>0.99399999999999999</c:v>
                </c:pt>
                <c:pt idx="3017">
                  <c:v>0.99399999999999999</c:v>
                </c:pt>
                <c:pt idx="3018">
                  <c:v>0.99399999999999999</c:v>
                </c:pt>
                <c:pt idx="3019">
                  <c:v>0.995</c:v>
                </c:pt>
                <c:pt idx="3020">
                  <c:v>0.995</c:v>
                </c:pt>
                <c:pt idx="3021">
                  <c:v>0.995</c:v>
                </c:pt>
                <c:pt idx="3022">
                  <c:v>0.99299999999999999</c:v>
                </c:pt>
                <c:pt idx="3023">
                  <c:v>0.99399999999999999</c:v>
                </c:pt>
                <c:pt idx="3024">
                  <c:v>0.995</c:v>
                </c:pt>
                <c:pt idx="3025">
                  <c:v>0.99399999999999999</c:v>
                </c:pt>
                <c:pt idx="3026">
                  <c:v>0.99299999999999999</c:v>
                </c:pt>
                <c:pt idx="3027">
                  <c:v>0.99299999999999999</c:v>
                </c:pt>
                <c:pt idx="3028">
                  <c:v>0.99099999999999999</c:v>
                </c:pt>
                <c:pt idx="3029">
                  <c:v>0.99099999999999999</c:v>
                </c:pt>
                <c:pt idx="3030">
                  <c:v>0.98899999999999999</c:v>
                </c:pt>
                <c:pt idx="3031">
                  <c:v>0.99</c:v>
                </c:pt>
                <c:pt idx="3032">
                  <c:v>0.99399999999999999</c:v>
                </c:pt>
                <c:pt idx="3033">
                  <c:v>0.99099999999999999</c:v>
                </c:pt>
                <c:pt idx="3034">
                  <c:v>0.99299999999999999</c:v>
                </c:pt>
                <c:pt idx="3035">
                  <c:v>0.99299999999999999</c:v>
                </c:pt>
                <c:pt idx="3036">
                  <c:v>0.99299999999999999</c:v>
                </c:pt>
                <c:pt idx="3037">
                  <c:v>0.99</c:v>
                </c:pt>
                <c:pt idx="3038">
                  <c:v>0.98799999999999999</c:v>
                </c:pt>
                <c:pt idx="3039">
                  <c:v>0.98799999999999999</c:v>
                </c:pt>
                <c:pt idx="3040">
                  <c:v>0.98899999999999999</c:v>
                </c:pt>
                <c:pt idx="3041">
                  <c:v>0.98799999999999999</c:v>
                </c:pt>
                <c:pt idx="3042">
                  <c:v>0.99</c:v>
                </c:pt>
                <c:pt idx="3043">
                  <c:v>0.99099999999999999</c:v>
                </c:pt>
                <c:pt idx="3044">
                  <c:v>0.99</c:v>
                </c:pt>
                <c:pt idx="3045">
                  <c:v>0.98899999999999999</c:v>
                </c:pt>
                <c:pt idx="3046">
                  <c:v>0.99</c:v>
                </c:pt>
                <c:pt idx="3047">
                  <c:v>0.99</c:v>
                </c:pt>
                <c:pt idx="3048">
                  <c:v>0.99099999999999999</c:v>
                </c:pt>
                <c:pt idx="3049">
                  <c:v>0.99299999999999999</c:v>
                </c:pt>
                <c:pt idx="3050">
                  <c:v>0.99299999999999999</c:v>
                </c:pt>
                <c:pt idx="3051">
                  <c:v>0.99299999999999999</c:v>
                </c:pt>
                <c:pt idx="3052">
                  <c:v>0.99299999999999999</c:v>
                </c:pt>
                <c:pt idx="3053">
                  <c:v>0.99099999999999999</c:v>
                </c:pt>
                <c:pt idx="3054">
                  <c:v>0.99199999999999999</c:v>
                </c:pt>
                <c:pt idx="3055">
                  <c:v>0.99099999999999999</c:v>
                </c:pt>
                <c:pt idx="3056">
                  <c:v>0.99099999999999999</c:v>
                </c:pt>
                <c:pt idx="3057">
                  <c:v>0.99199999999999999</c:v>
                </c:pt>
                <c:pt idx="3058">
                  <c:v>0.99399999999999999</c:v>
                </c:pt>
                <c:pt idx="3059">
                  <c:v>0.99299999999999999</c:v>
                </c:pt>
                <c:pt idx="3060">
                  <c:v>0.99199999999999999</c:v>
                </c:pt>
                <c:pt idx="3061">
                  <c:v>0.99</c:v>
                </c:pt>
                <c:pt idx="3062">
                  <c:v>0.99</c:v>
                </c:pt>
                <c:pt idx="3063">
                  <c:v>0.99099999999999999</c:v>
                </c:pt>
                <c:pt idx="3064">
                  <c:v>0.99299999999999999</c:v>
                </c:pt>
                <c:pt idx="3065">
                  <c:v>0.99399999999999999</c:v>
                </c:pt>
                <c:pt idx="3066">
                  <c:v>0.99299999999999999</c:v>
                </c:pt>
                <c:pt idx="3067">
                  <c:v>0.99199999999999999</c:v>
                </c:pt>
                <c:pt idx="3068">
                  <c:v>0.99299999999999999</c:v>
                </c:pt>
                <c:pt idx="3069">
                  <c:v>0.99299999999999999</c:v>
                </c:pt>
                <c:pt idx="3070">
                  <c:v>0.99299999999999999</c:v>
                </c:pt>
                <c:pt idx="3071">
                  <c:v>0.99199999999999999</c:v>
                </c:pt>
                <c:pt idx="3072">
                  <c:v>0.99299999999999999</c:v>
                </c:pt>
                <c:pt idx="3073">
                  <c:v>0.99299999999999999</c:v>
                </c:pt>
                <c:pt idx="3074">
                  <c:v>0.99199999999999999</c:v>
                </c:pt>
                <c:pt idx="3075">
                  <c:v>0.99199999999999999</c:v>
                </c:pt>
                <c:pt idx="3076">
                  <c:v>0.99299999999999999</c:v>
                </c:pt>
                <c:pt idx="3077">
                  <c:v>0.99399999999999999</c:v>
                </c:pt>
                <c:pt idx="3078">
                  <c:v>0.99399999999999999</c:v>
                </c:pt>
                <c:pt idx="3079">
                  <c:v>0.99299999999999999</c:v>
                </c:pt>
                <c:pt idx="3080">
                  <c:v>0.995</c:v>
                </c:pt>
                <c:pt idx="3081">
                  <c:v>0.99399999999999999</c:v>
                </c:pt>
                <c:pt idx="3082">
                  <c:v>0.99199999999999999</c:v>
                </c:pt>
                <c:pt idx="3083">
                  <c:v>0.99299999999999999</c:v>
                </c:pt>
                <c:pt idx="3084">
                  <c:v>0.99199999999999999</c:v>
                </c:pt>
                <c:pt idx="3085">
                  <c:v>0.99199999999999999</c:v>
                </c:pt>
                <c:pt idx="3086">
                  <c:v>0.99199999999999999</c:v>
                </c:pt>
                <c:pt idx="3087">
                  <c:v>0.99199999999999999</c:v>
                </c:pt>
                <c:pt idx="3088">
                  <c:v>0.99299999999999999</c:v>
                </c:pt>
                <c:pt idx="3089">
                  <c:v>0.99199999999999999</c:v>
                </c:pt>
                <c:pt idx="3090">
                  <c:v>0.99</c:v>
                </c:pt>
                <c:pt idx="3091">
                  <c:v>0.99099999999999999</c:v>
                </c:pt>
                <c:pt idx="3092">
                  <c:v>0.99199999999999999</c:v>
                </c:pt>
                <c:pt idx="3093">
                  <c:v>0.99099999999999999</c:v>
                </c:pt>
                <c:pt idx="3094">
                  <c:v>0.98899999999999999</c:v>
                </c:pt>
                <c:pt idx="3095">
                  <c:v>0.98899999999999999</c:v>
                </c:pt>
                <c:pt idx="3096">
                  <c:v>0.99</c:v>
                </c:pt>
                <c:pt idx="3097">
                  <c:v>0.98899999999999999</c:v>
                </c:pt>
                <c:pt idx="3098">
                  <c:v>0.98799999999999999</c:v>
                </c:pt>
                <c:pt idx="3099">
                  <c:v>0.98799999999999999</c:v>
                </c:pt>
                <c:pt idx="3100">
                  <c:v>0.99099999999999999</c:v>
                </c:pt>
                <c:pt idx="3101">
                  <c:v>0.99199999999999999</c:v>
                </c:pt>
                <c:pt idx="3102">
                  <c:v>0.99099999999999999</c:v>
                </c:pt>
                <c:pt idx="3103">
                  <c:v>0.99099999999999999</c:v>
                </c:pt>
                <c:pt idx="3104">
                  <c:v>0.99</c:v>
                </c:pt>
                <c:pt idx="3105">
                  <c:v>0.99</c:v>
                </c:pt>
                <c:pt idx="3106">
                  <c:v>0.98899999999999999</c:v>
                </c:pt>
                <c:pt idx="3107">
                  <c:v>0.99</c:v>
                </c:pt>
                <c:pt idx="3108">
                  <c:v>0.99</c:v>
                </c:pt>
                <c:pt idx="3109">
                  <c:v>0.99</c:v>
                </c:pt>
                <c:pt idx="3110">
                  <c:v>0.99</c:v>
                </c:pt>
                <c:pt idx="3111">
                  <c:v>0.99</c:v>
                </c:pt>
                <c:pt idx="3112">
                  <c:v>0.99099999999999999</c:v>
                </c:pt>
                <c:pt idx="3113">
                  <c:v>0.99</c:v>
                </c:pt>
                <c:pt idx="3114">
                  <c:v>0.98899999999999999</c:v>
                </c:pt>
                <c:pt idx="3115">
                  <c:v>0.99</c:v>
                </c:pt>
                <c:pt idx="3116">
                  <c:v>0.99099999999999999</c:v>
                </c:pt>
                <c:pt idx="3117">
                  <c:v>0.99099999999999999</c:v>
                </c:pt>
                <c:pt idx="3118">
                  <c:v>0.99199999999999999</c:v>
                </c:pt>
                <c:pt idx="3119">
                  <c:v>0.99199999999999999</c:v>
                </c:pt>
                <c:pt idx="3120">
                  <c:v>0.99099999999999999</c:v>
                </c:pt>
                <c:pt idx="3121">
                  <c:v>0.99</c:v>
                </c:pt>
                <c:pt idx="3122">
                  <c:v>0.99099999999999999</c:v>
                </c:pt>
                <c:pt idx="3123">
                  <c:v>0.99</c:v>
                </c:pt>
                <c:pt idx="3124">
                  <c:v>0.99099999999999999</c:v>
                </c:pt>
                <c:pt idx="3125">
                  <c:v>0.99</c:v>
                </c:pt>
                <c:pt idx="3126">
                  <c:v>0.99</c:v>
                </c:pt>
                <c:pt idx="3127">
                  <c:v>0.99199999999999999</c:v>
                </c:pt>
                <c:pt idx="3128">
                  <c:v>0.99299999999999999</c:v>
                </c:pt>
                <c:pt idx="3129">
                  <c:v>0.99399999999999999</c:v>
                </c:pt>
                <c:pt idx="3130">
                  <c:v>0.99199999999999999</c:v>
                </c:pt>
                <c:pt idx="3131">
                  <c:v>0.99199999999999999</c:v>
                </c:pt>
                <c:pt idx="3132">
                  <c:v>0.99099999999999999</c:v>
                </c:pt>
                <c:pt idx="3133">
                  <c:v>0.99</c:v>
                </c:pt>
                <c:pt idx="3134">
                  <c:v>0.99</c:v>
                </c:pt>
                <c:pt idx="3135">
                  <c:v>0.99</c:v>
                </c:pt>
                <c:pt idx="3136">
                  <c:v>0.99</c:v>
                </c:pt>
                <c:pt idx="3137">
                  <c:v>0.99199999999999999</c:v>
                </c:pt>
                <c:pt idx="3138">
                  <c:v>0.99199999999999999</c:v>
                </c:pt>
                <c:pt idx="3139">
                  <c:v>0.99</c:v>
                </c:pt>
                <c:pt idx="3140">
                  <c:v>0.99</c:v>
                </c:pt>
                <c:pt idx="3141">
                  <c:v>0.99199999999999999</c:v>
                </c:pt>
                <c:pt idx="3142">
                  <c:v>0.99199999999999999</c:v>
                </c:pt>
                <c:pt idx="3143">
                  <c:v>0.99299999999999999</c:v>
                </c:pt>
                <c:pt idx="3144">
                  <c:v>0.99399999999999999</c:v>
                </c:pt>
                <c:pt idx="3145">
                  <c:v>0.99299999999999999</c:v>
                </c:pt>
                <c:pt idx="3146">
                  <c:v>0.99199999999999999</c:v>
                </c:pt>
                <c:pt idx="3147">
                  <c:v>0.99199999999999999</c:v>
                </c:pt>
                <c:pt idx="3148">
                  <c:v>0.99199999999999999</c:v>
                </c:pt>
                <c:pt idx="3149">
                  <c:v>0.99199999999999999</c:v>
                </c:pt>
                <c:pt idx="3150">
                  <c:v>0.99099999999999999</c:v>
                </c:pt>
                <c:pt idx="3151">
                  <c:v>0.99099999999999999</c:v>
                </c:pt>
                <c:pt idx="3152">
                  <c:v>0.99</c:v>
                </c:pt>
                <c:pt idx="3153">
                  <c:v>0.99</c:v>
                </c:pt>
                <c:pt idx="3154">
                  <c:v>0.99099999999999999</c:v>
                </c:pt>
                <c:pt idx="3155">
                  <c:v>0.99099999999999999</c:v>
                </c:pt>
                <c:pt idx="3156">
                  <c:v>0.99</c:v>
                </c:pt>
                <c:pt idx="3157">
                  <c:v>0.99</c:v>
                </c:pt>
                <c:pt idx="3158">
                  <c:v>0.99199999999999999</c:v>
                </c:pt>
                <c:pt idx="3159">
                  <c:v>0.99199999999999999</c:v>
                </c:pt>
                <c:pt idx="3160">
                  <c:v>0.99099999999999999</c:v>
                </c:pt>
                <c:pt idx="3161">
                  <c:v>0.99199999999999999</c:v>
                </c:pt>
                <c:pt idx="3162">
                  <c:v>0.99199999999999999</c:v>
                </c:pt>
                <c:pt idx="3163">
                  <c:v>0.99099999999999999</c:v>
                </c:pt>
                <c:pt idx="3164">
                  <c:v>0.99</c:v>
                </c:pt>
                <c:pt idx="3165">
                  <c:v>0.98799999999999999</c:v>
                </c:pt>
                <c:pt idx="3166">
                  <c:v>0.98899999999999999</c:v>
                </c:pt>
                <c:pt idx="3167">
                  <c:v>0.99099999999999999</c:v>
                </c:pt>
                <c:pt idx="3168">
                  <c:v>0.99099999999999999</c:v>
                </c:pt>
                <c:pt idx="3169">
                  <c:v>0.99199999999999999</c:v>
                </c:pt>
                <c:pt idx="3170">
                  <c:v>0.99199999999999999</c:v>
                </c:pt>
                <c:pt idx="3171">
                  <c:v>0.99199999999999999</c:v>
                </c:pt>
                <c:pt idx="3172">
                  <c:v>0.99</c:v>
                </c:pt>
                <c:pt idx="3173">
                  <c:v>0.99</c:v>
                </c:pt>
                <c:pt idx="3174">
                  <c:v>0.99199999999999999</c:v>
                </c:pt>
                <c:pt idx="3175">
                  <c:v>0.99099999999999999</c:v>
                </c:pt>
                <c:pt idx="3176">
                  <c:v>0.99299999999999999</c:v>
                </c:pt>
                <c:pt idx="3177">
                  <c:v>0.99199999999999999</c:v>
                </c:pt>
                <c:pt idx="3178">
                  <c:v>0.99199999999999999</c:v>
                </c:pt>
                <c:pt idx="3179">
                  <c:v>0.99199999999999999</c:v>
                </c:pt>
                <c:pt idx="3180">
                  <c:v>0.99299999999999999</c:v>
                </c:pt>
                <c:pt idx="3181">
                  <c:v>0.99299999999999999</c:v>
                </c:pt>
                <c:pt idx="3182">
                  <c:v>0.99299999999999999</c:v>
                </c:pt>
                <c:pt idx="3183">
                  <c:v>0.99199999999999999</c:v>
                </c:pt>
                <c:pt idx="3184">
                  <c:v>0.99099999999999999</c:v>
                </c:pt>
                <c:pt idx="3185">
                  <c:v>0.99299999999999999</c:v>
                </c:pt>
                <c:pt idx="3186">
                  <c:v>0.99199999999999999</c:v>
                </c:pt>
                <c:pt idx="3187">
                  <c:v>0.99099999999999999</c:v>
                </c:pt>
                <c:pt idx="3188">
                  <c:v>0.99</c:v>
                </c:pt>
                <c:pt idx="3189">
                  <c:v>0.98799999999999999</c:v>
                </c:pt>
                <c:pt idx="3190">
                  <c:v>0.98799999999999999</c:v>
                </c:pt>
                <c:pt idx="3191">
                  <c:v>0.98799999999999999</c:v>
                </c:pt>
                <c:pt idx="3192">
                  <c:v>0.98799999999999999</c:v>
                </c:pt>
                <c:pt idx="3193">
                  <c:v>0.98799999999999999</c:v>
                </c:pt>
                <c:pt idx="3194">
                  <c:v>0.98799999999999999</c:v>
                </c:pt>
                <c:pt idx="3195">
                  <c:v>0.98699999999999999</c:v>
                </c:pt>
                <c:pt idx="3196">
                  <c:v>0.98699999999999999</c:v>
                </c:pt>
                <c:pt idx="3197">
                  <c:v>0.98899999999999999</c:v>
                </c:pt>
                <c:pt idx="3198">
                  <c:v>0.98899999999999999</c:v>
                </c:pt>
                <c:pt idx="3199">
                  <c:v>0.98899999999999999</c:v>
                </c:pt>
                <c:pt idx="3200">
                  <c:v>0.99099999999999999</c:v>
                </c:pt>
                <c:pt idx="3201">
                  <c:v>0.99199999999999999</c:v>
                </c:pt>
                <c:pt idx="3202">
                  <c:v>0.99299999999999999</c:v>
                </c:pt>
                <c:pt idx="3203">
                  <c:v>0.99199999999999999</c:v>
                </c:pt>
                <c:pt idx="3204">
                  <c:v>0.99099999999999999</c:v>
                </c:pt>
                <c:pt idx="3205">
                  <c:v>0.99099999999999999</c:v>
                </c:pt>
                <c:pt idx="3206">
                  <c:v>0.99099999999999999</c:v>
                </c:pt>
                <c:pt idx="3207">
                  <c:v>0.99099999999999999</c:v>
                </c:pt>
                <c:pt idx="3208">
                  <c:v>0.99099999999999999</c:v>
                </c:pt>
                <c:pt idx="3209">
                  <c:v>0.99099999999999999</c:v>
                </c:pt>
                <c:pt idx="3210">
                  <c:v>0.99</c:v>
                </c:pt>
                <c:pt idx="3211">
                  <c:v>0.99099999999999999</c:v>
                </c:pt>
                <c:pt idx="3212">
                  <c:v>0.99</c:v>
                </c:pt>
                <c:pt idx="3213">
                  <c:v>0.99099999999999999</c:v>
                </c:pt>
                <c:pt idx="3214">
                  <c:v>0.98899999999999999</c:v>
                </c:pt>
                <c:pt idx="3215">
                  <c:v>0.98899999999999999</c:v>
                </c:pt>
                <c:pt idx="3216">
                  <c:v>0.99</c:v>
                </c:pt>
                <c:pt idx="3217">
                  <c:v>0.98899999999999999</c:v>
                </c:pt>
                <c:pt idx="3218">
                  <c:v>0.98899999999999999</c:v>
                </c:pt>
                <c:pt idx="3219">
                  <c:v>0.99</c:v>
                </c:pt>
                <c:pt idx="3220">
                  <c:v>0.99</c:v>
                </c:pt>
                <c:pt idx="3221">
                  <c:v>0.99199999999999999</c:v>
                </c:pt>
                <c:pt idx="3222">
                  <c:v>0.99099999999999999</c:v>
                </c:pt>
                <c:pt idx="3223">
                  <c:v>0.99199999999999999</c:v>
                </c:pt>
                <c:pt idx="3224">
                  <c:v>0.99099999999999999</c:v>
                </c:pt>
                <c:pt idx="3225">
                  <c:v>0.99199999999999999</c:v>
                </c:pt>
                <c:pt idx="3226">
                  <c:v>0.99199999999999999</c:v>
                </c:pt>
                <c:pt idx="3227">
                  <c:v>0.99299999999999999</c:v>
                </c:pt>
                <c:pt idx="3228">
                  <c:v>0.99299999999999999</c:v>
                </c:pt>
                <c:pt idx="3229">
                  <c:v>0.99099999999999999</c:v>
                </c:pt>
                <c:pt idx="3230">
                  <c:v>0.99299999999999999</c:v>
                </c:pt>
                <c:pt idx="3231">
                  <c:v>0.99399999999999999</c:v>
                </c:pt>
                <c:pt idx="3232">
                  <c:v>0.99299999999999999</c:v>
                </c:pt>
                <c:pt idx="3233">
                  <c:v>0.99399999999999999</c:v>
                </c:pt>
                <c:pt idx="3234">
                  <c:v>0.995</c:v>
                </c:pt>
                <c:pt idx="3235">
                  <c:v>0.99299999999999999</c:v>
                </c:pt>
                <c:pt idx="3236">
                  <c:v>0.99199999999999999</c:v>
                </c:pt>
                <c:pt idx="3237">
                  <c:v>0.99299999999999999</c:v>
                </c:pt>
                <c:pt idx="3238">
                  <c:v>0.99299999999999999</c:v>
                </c:pt>
                <c:pt idx="3239">
                  <c:v>0.99299999999999999</c:v>
                </c:pt>
                <c:pt idx="3240">
                  <c:v>0.99299999999999999</c:v>
                </c:pt>
                <c:pt idx="3241">
                  <c:v>0.99299999999999999</c:v>
                </c:pt>
                <c:pt idx="3242">
                  <c:v>0.99199999999999999</c:v>
                </c:pt>
                <c:pt idx="3243">
                  <c:v>0.99099999999999999</c:v>
                </c:pt>
                <c:pt idx="3244">
                  <c:v>0.99099999999999999</c:v>
                </c:pt>
                <c:pt idx="3245">
                  <c:v>0.99099999999999999</c:v>
                </c:pt>
                <c:pt idx="3246">
                  <c:v>0.99099999999999999</c:v>
                </c:pt>
                <c:pt idx="3247">
                  <c:v>0.99099999999999999</c:v>
                </c:pt>
                <c:pt idx="3248">
                  <c:v>0.99</c:v>
                </c:pt>
                <c:pt idx="3249">
                  <c:v>0.99099999999999999</c:v>
                </c:pt>
                <c:pt idx="3250">
                  <c:v>0.99099999999999999</c:v>
                </c:pt>
                <c:pt idx="3251">
                  <c:v>0.99</c:v>
                </c:pt>
                <c:pt idx="3252">
                  <c:v>0.99199999999999999</c:v>
                </c:pt>
                <c:pt idx="3253">
                  <c:v>0.99299999999999999</c:v>
                </c:pt>
                <c:pt idx="3254">
                  <c:v>0.99399999999999999</c:v>
                </c:pt>
                <c:pt idx="3255">
                  <c:v>0.99299999999999999</c:v>
                </c:pt>
                <c:pt idx="3256">
                  <c:v>0.99399999999999999</c:v>
                </c:pt>
                <c:pt idx="3257">
                  <c:v>0.99399999999999999</c:v>
                </c:pt>
                <c:pt idx="3258">
                  <c:v>0.995</c:v>
                </c:pt>
                <c:pt idx="3259">
                  <c:v>0.99399999999999999</c:v>
                </c:pt>
                <c:pt idx="3260">
                  <c:v>0.99399999999999999</c:v>
                </c:pt>
                <c:pt idx="3261">
                  <c:v>0.99199999999999999</c:v>
                </c:pt>
                <c:pt idx="3262">
                  <c:v>0.99</c:v>
                </c:pt>
                <c:pt idx="3263">
                  <c:v>0.99</c:v>
                </c:pt>
                <c:pt idx="3264">
                  <c:v>0.99099999999999999</c:v>
                </c:pt>
                <c:pt idx="3265">
                  <c:v>0.99099999999999999</c:v>
                </c:pt>
                <c:pt idx="3266">
                  <c:v>0.99099999999999999</c:v>
                </c:pt>
                <c:pt idx="3267">
                  <c:v>0.99</c:v>
                </c:pt>
                <c:pt idx="3268">
                  <c:v>0.98899999999999999</c:v>
                </c:pt>
                <c:pt idx="3269">
                  <c:v>0.98699999999999999</c:v>
                </c:pt>
                <c:pt idx="3270">
                  <c:v>0.98799999999999999</c:v>
                </c:pt>
                <c:pt idx="3271">
                  <c:v>0.98699999999999999</c:v>
                </c:pt>
                <c:pt idx="3272">
                  <c:v>0.98699999999999999</c:v>
                </c:pt>
                <c:pt idx="3273">
                  <c:v>0.98799999999999999</c:v>
                </c:pt>
                <c:pt idx="3274">
                  <c:v>0.98799999999999999</c:v>
                </c:pt>
                <c:pt idx="3275">
                  <c:v>0.98699999999999999</c:v>
                </c:pt>
                <c:pt idx="3276">
                  <c:v>0.98699999999999999</c:v>
                </c:pt>
                <c:pt idx="3277">
                  <c:v>0.98699999999999999</c:v>
                </c:pt>
                <c:pt idx="3278">
                  <c:v>0.98599999999999999</c:v>
                </c:pt>
                <c:pt idx="3279">
                  <c:v>0.98599999999999999</c:v>
                </c:pt>
                <c:pt idx="3280">
                  <c:v>0.98699999999999999</c:v>
                </c:pt>
                <c:pt idx="3281">
                  <c:v>0.98799999999999999</c:v>
                </c:pt>
                <c:pt idx="3282">
                  <c:v>0.98799999999999999</c:v>
                </c:pt>
                <c:pt idx="3283">
                  <c:v>0.98799999999999999</c:v>
                </c:pt>
                <c:pt idx="3284">
                  <c:v>0.98699999999999999</c:v>
                </c:pt>
                <c:pt idx="3285">
                  <c:v>0.98799999999999999</c:v>
                </c:pt>
                <c:pt idx="3286">
                  <c:v>0.98699999999999999</c:v>
                </c:pt>
                <c:pt idx="3287">
                  <c:v>0.98699999999999999</c:v>
                </c:pt>
                <c:pt idx="3288">
                  <c:v>0.99</c:v>
                </c:pt>
                <c:pt idx="3289">
                  <c:v>0.99099999999999999</c:v>
                </c:pt>
                <c:pt idx="3290">
                  <c:v>0.99099999999999999</c:v>
                </c:pt>
                <c:pt idx="3291">
                  <c:v>0.99</c:v>
                </c:pt>
                <c:pt idx="3292">
                  <c:v>0.98899999999999999</c:v>
                </c:pt>
                <c:pt idx="3293">
                  <c:v>0.98799999999999999</c:v>
                </c:pt>
                <c:pt idx="3294">
                  <c:v>0.98699999999999999</c:v>
                </c:pt>
                <c:pt idx="3295">
                  <c:v>0.98899999999999999</c:v>
                </c:pt>
                <c:pt idx="3296">
                  <c:v>0.98799999999999999</c:v>
                </c:pt>
                <c:pt idx="3297">
                  <c:v>0.98699999999999999</c:v>
                </c:pt>
                <c:pt idx="3298">
                  <c:v>0.98699999999999999</c:v>
                </c:pt>
                <c:pt idx="3299">
                  <c:v>0.98699999999999999</c:v>
                </c:pt>
                <c:pt idx="3300">
                  <c:v>0.98499999999999999</c:v>
                </c:pt>
                <c:pt idx="3301">
                  <c:v>0.98499999999999999</c:v>
                </c:pt>
                <c:pt idx="3302">
                  <c:v>0.98499999999999999</c:v>
                </c:pt>
                <c:pt idx="3303">
                  <c:v>0.98699999999999999</c:v>
                </c:pt>
                <c:pt idx="3304">
                  <c:v>0.98799999999999999</c:v>
                </c:pt>
                <c:pt idx="3305">
                  <c:v>0.98799999999999999</c:v>
                </c:pt>
                <c:pt idx="3306">
                  <c:v>0.98699999999999999</c:v>
                </c:pt>
                <c:pt idx="3307">
                  <c:v>0.98899999999999999</c:v>
                </c:pt>
                <c:pt idx="3308">
                  <c:v>0.98799999999999999</c:v>
                </c:pt>
                <c:pt idx="3309">
                  <c:v>0.98799999999999999</c:v>
                </c:pt>
                <c:pt idx="3310">
                  <c:v>0.98799999999999999</c:v>
                </c:pt>
                <c:pt idx="3311">
                  <c:v>0.98799999999999999</c:v>
                </c:pt>
                <c:pt idx="3312">
                  <c:v>0.98699999999999999</c:v>
                </c:pt>
                <c:pt idx="3313">
                  <c:v>0.98699999999999999</c:v>
                </c:pt>
                <c:pt idx="3314">
                  <c:v>0.98699999999999999</c:v>
                </c:pt>
                <c:pt idx="3315">
                  <c:v>0.98599999999999999</c:v>
                </c:pt>
                <c:pt idx="3316">
                  <c:v>0.98599999999999999</c:v>
                </c:pt>
                <c:pt idx="3317">
                  <c:v>0.98699999999999999</c:v>
                </c:pt>
                <c:pt idx="3318">
                  <c:v>0.98799999999999999</c:v>
                </c:pt>
                <c:pt idx="3319">
                  <c:v>0.98599999999999999</c:v>
                </c:pt>
                <c:pt idx="3320">
                  <c:v>0.98699999999999999</c:v>
                </c:pt>
                <c:pt idx="3321">
                  <c:v>0.98899999999999999</c:v>
                </c:pt>
                <c:pt idx="3322">
                  <c:v>0.98899999999999999</c:v>
                </c:pt>
                <c:pt idx="3323">
                  <c:v>0.98899999999999999</c:v>
                </c:pt>
                <c:pt idx="3324">
                  <c:v>0.99</c:v>
                </c:pt>
                <c:pt idx="3325">
                  <c:v>0.98899999999999999</c:v>
                </c:pt>
                <c:pt idx="3326">
                  <c:v>0.98899999999999999</c:v>
                </c:pt>
                <c:pt idx="3327">
                  <c:v>0.98899999999999999</c:v>
                </c:pt>
                <c:pt idx="3328">
                  <c:v>0.98899999999999999</c:v>
                </c:pt>
                <c:pt idx="3329">
                  <c:v>0.99</c:v>
                </c:pt>
                <c:pt idx="3330">
                  <c:v>0.98699999999999999</c:v>
                </c:pt>
                <c:pt idx="3331">
                  <c:v>0.98799999999999999</c:v>
                </c:pt>
                <c:pt idx="3332">
                  <c:v>0.98799999999999999</c:v>
                </c:pt>
                <c:pt idx="3333">
                  <c:v>0.98899999999999999</c:v>
                </c:pt>
                <c:pt idx="3334">
                  <c:v>0.98899999999999999</c:v>
                </c:pt>
                <c:pt idx="3335">
                  <c:v>0.98799999999999999</c:v>
                </c:pt>
                <c:pt idx="3336">
                  <c:v>0.98899999999999999</c:v>
                </c:pt>
                <c:pt idx="3337">
                  <c:v>0.98899999999999999</c:v>
                </c:pt>
                <c:pt idx="3338">
                  <c:v>0.98699999999999999</c:v>
                </c:pt>
                <c:pt idx="3339">
                  <c:v>0.98799999999999999</c:v>
                </c:pt>
                <c:pt idx="3340">
                  <c:v>0.98899999999999999</c:v>
                </c:pt>
                <c:pt idx="3341">
                  <c:v>0.98799999999999999</c:v>
                </c:pt>
                <c:pt idx="3342">
                  <c:v>0.98799999999999999</c:v>
                </c:pt>
                <c:pt idx="3343">
                  <c:v>0.98799999999999999</c:v>
                </c:pt>
                <c:pt idx="3344">
                  <c:v>0.98899999999999999</c:v>
                </c:pt>
                <c:pt idx="3345">
                  <c:v>0.99</c:v>
                </c:pt>
                <c:pt idx="3346">
                  <c:v>0.99099999999999999</c:v>
                </c:pt>
                <c:pt idx="3347">
                  <c:v>0.99099999999999999</c:v>
                </c:pt>
                <c:pt idx="3348">
                  <c:v>0.98899999999999999</c:v>
                </c:pt>
                <c:pt idx="3349">
                  <c:v>0.98799999999999999</c:v>
                </c:pt>
                <c:pt idx="3350">
                  <c:v>0.98899999999999999</c:v>
                </c:pt>
                <c:pt idx="3351">
                  <c:v>0.99199999999999999</c:v>
                </c:pt>
                <c:pt idx="3352">
                  <c:v>0.99299999999999999</c:v>
                </c:pt>
                <c:pt idx="3353">
                  <c:v>0.99099999999999999</c:v>
                </c:pt>
                <c:pt idx="3354">
                  <c:v>0.99199999999999999</c:v>
                </c:pt>
                <c:pt idx="3355">
                  <c:v>0.99199999999999999</c:v>
                </c:pt>
                <c:pt idx="3356">
                  <c:v>0.99099999999999999</c:v>
                </c:pt>
                <c:pt idx="3357">
                  <c:v>0.99099999999999999</c:v>
                </c:pt>
                <c:pt idx="3358">
                  <c:v>0.99099999999999999</c:v>
                </c:pt>
                <c:pt idx="3359">
                  <c:v>0.99199999999999999</c:v>
                </c:pt>
                <c:pt idx="3360">
                  <c:v>0.99199999999999999</c:v>
                </c:pt>
                <c:pt idx="3361">
                  <c:v>0.98799999999999999</c:v>
                </c:pt>
                <c:pt idx="3362">
                  <c:v>0.98599999999999999</c:v>
                </c:pt>
                <c:pt idx="3363">
                  <c:v>0.98799999999999999</c:v>
                </c:pt>
                <c:pt idx="3364">
                  <c:v>0.98799999999999999</c:v>
                </c:pt>
                <c:pt idx="3365">
                  <c:v>0.98799999999999999</c:v>
                </c:pt>
                <c:pt idx="3366">
                  <c:v>0.99</c:v>
                </c:pt>
                <c:pt idx="3367">
                  <c:v>0.98899999999999999</c:v>
                </c:pt>
                <c:pt idx="3368">
                  <c:v>0.98899999999999999</c:v>
                </c:pt>
                <c:pt idx="3369">
                  <c:v>0.99099999999999999</c:v>
                </c:pt>
                <c:pt idx="3370">
                  <c:v>0.99099999999999999</c:v>
                </c:pt>
                <c:pt idx="3371">
                  <c:v>0.99199999999999999</c:v>
                </c:pt>
                <c:pt idx="3372">
                  <c:v>0.99099999999999999</c:v>
                </c:pt>
                <c:pt idx="3373">
                  <c:v>0.99</c:v>
                </c:pt>
                <c:pt idx="3374">
                  <c:v>0.99</c:v>
                </c:pt>
                <c:pt idx="3375">
                  <c:v>0.98899999999999999</c:v>
                </c:pt>
                <c:pt idx="3376">
                  <c:v>0.98699999999999999</c:v>
                </c:pt>
                <c:pt idx="3377">
                  <c:v>0.98599999999999999</c:v>
                </c:pt>
                <c:pt idx="3378">
                  <c:v>0.98899999999999999</c:v>
                </c:pt>
                <c:pt idx="3379">
                  <c:v>0.98899999999999999</c:v>
                </c:pt>
                <c:pt idx="3380">
                  <c:v>0.98799999999999999</c:v>
                </c:pt>
                <c:pt idx="3381">
                  <c:v>0.98799999999999999</c:v>
                </c:pt>
                <c:pt idx="3382">
                  <c:v>0.98699999999999999</c:v>
                </c:pt>
                <c:pt idx="3383">
                  <c:v>0.98699999999999999</c:v>
                </c:pt>
                <c:pt idx="3384">
                  <c:v>0.98799999999999999</c:v>
                </c:pt>
                <c:pt idx="3385">
                  <c:v>0.98799999999999999</c:v>
                </c:pt>
                <c:pt idx="3386">
                  <c:v>0.98799999999999999</c:v>
                </c:pt>
                <c:pt idx="3387">
                  <c:v>0.98799999999999999</c:v>
                </c:pt>
                <c:pt idx="3388">
                  <c:v>0.98699999999999999</c:v>
                </c:pt>
                <c:pt idx="3389">
                  <c:v>0.98599999999999999</c:v>
                </c:pt>
                <c:pt idx="3390">
                  <c:v>0.98699999999999999</c:v>
                </c:pt>
                <c:pt idx="3391">
                  <c:v>0.995</c:v>
                </c:pt>
                <c:pt idx="3392">
                  <c:v>0.998</c:v>
                </c:pt>
                <c:pt idx="3393">
                  <c:v>0.997</c:v>
                </c:pt>
                <c:pt idx="3394">
                  <c:v>0.997</c:v>
                </c:pt>
                <c:pt idx="3395">
                  <c:v>0.998</c:v>
                </c:pt>
                <c:pt idx="3396">
                  <c:v>0.998</c:v>
                </c:pt>
                <c:pt idx="3397">
                  <c:v>0.997</c:v>
                </c:pt>
                <c:pt idx="3398">
                  <c:v>0.997</c:v>
                </c:pt>
                <c:pt idx="3399">
                  <c:v>0.996</c:v>
                </c:pt>
                <c:pt idx="3400">
                  <c:v>0.997</c:v>
                </c:pt>
                <c:pt idx="3401">
                  <c:v>0.995</c:v>
                </c:pt>
                <c:pt idx="3402">
                  <c:v>5.5129999999999999</c:v>
                </c:pt>
                <c:pt idx="3403">
                  <c:v>10.904</c:v>
                </c:pt>
                <c:pt idx="3404">
                  <c:v>13.006</c:v>
                </c:pt>
                <c:pt idx="3405">
                  <c:v>12.436999999999999</c:v>
                </c:pt>
                <c:pt idx="3406">
                  <c:v>12.259</c:v>
                </c:pt>
                <c:pt idx="3407">
                  <c:v>12.843999999999999</c:v>
                </c:pt>
                <c:pt idx="3408">
                  <c:v>14.062000000000001</c:v>
                </c:pt>
                <c:pt idx="3409">
                  <c:v>13.238</c:v>
                </c:pt>
                <c:pt idx="3410">
                  <c:v>12.866</c:v>
                </c:pt>
                <c:pt idx="3411">
                  <c:v>12.827999999999999</c:v>
                </c:pt>
                <c:pt idx="3412">
                  <c:v>12.894</c:v>
                </c:pt>
                <c:pt idx="3413">
                  <c:v>12.989000000000001</c:v>
                </c:pt>
                <c:pt idx="3414">
                  <c:v>13.107000000000001</c:v>
                </c:pt>
                <c:pt idx="3415">
                  <c:v>13.208</c:v>
                </c:pt>
                <c:pt idx="3416">
                  <c:v>13.308</c:v>
                </c:pt>
                <c:pt idx="3417">
                  <c:v>13.401</c:v>
                </c:pt>
                <c:pt idx="3418">
                  <c:v>15.275</c:v>
                </c:pt>
                <c:pt idx="3419">
                  <c:v>15.08</c:v>
                </c:pt>
                <c:pt idx="3420">
                  <c:v>14.432</c:v>
                </c:pt>
                <c:pt idx="3421">
                  <c:v>14.331</c:v>
                </c:pt>
                <c:pt idx="3422">
                  <c:v>14.377000000000001</c:v>
                </c:pt>
                <c:pt idx="3423">
                  <c:v>14.431000000000001</c:v>
                </c:pt>
                <c:pt idx="3424">
                  <c:v>14.49</c:v>
                </c:pt>
                <c:pt idx="3425">
                  <c:v>14.535</c:v>
                </c:pt>
                <c:pt idx="3426">
                  <c:v>14.585000000000001</c:v>
                </c:pt>
                <c:pt idx="3427">
                  <c:v>14.634</c:v>
                </c:pt>
                <c:pt idx="3428">
                  <c:v>14.676</c:v>
                </c:pt>
                <c:pt idx="3429">
                  <c:v>14.711</c:v>
                </c:pt>
                <c:pt idx="3430">
                  <c:v>14.742000000000001</c:v>
                </c:pt>
                <c:pt idx="3431">
                  <c:v>14.774000000000001</c:v>
                </c:pt>
                <c:pt idx="3432">
                  <c:v>14.814</c:v>
                </c:pt>
                <c:pt idx="3433">
                  <c:v>14.841000000000001</c:v>
                </c:pt>
                <c:pt idx="3434">
                  <c:v>14.863</c:v>
                </c:pt>
                <c:pt idx="3435">
                  <c:v>14.891</c:v>
                </c:pt>
                <c:pt idx="3436">
                  <c:v>14.911</c:v>
                </c:pt>
                <c:pt idx="3437">
                  <c:v>14.936</c:v>
                </c:pt>
                <c:pt idx="3438">
                  <c:v>14.946</c:v>
                </c:pt>
                <c:pt idx="3439">
                  <c:v>14.975</c:v>
                </c:pt>
                <c:pt idx="3440">
                  <c:v>14.982000000000001</c:v>
                </c:pt>
                <c:pt idx="3441">
                  <c:v>15.004</c:v>
                </c:pt>
                <c:pt idx="3442">
                  <c:v>15.024000000000001</c:v>
                </c:pt>
                <c:pt idx="3443">
                  <c:v>15.043000000000001</c:v>
                </c:pt>
                <c:pt idx="3444">
                  <c:v>15.054</c:v>
                </c:pt>
                <c:pt idx="3445">
                  <c:v>15.072000000000001</c:v>
                </c:pt>
                <c:pt idx="3446">
                  <c:v>15.096</c:v>
                </c:pt>
                <c:pt idx="3447">
                  <c:v>15.116</c:v>
                </c:pt>
                <c:pt idx="3448">
                  <c:v>15.120000000000001</c:v>
                </c:pt>
                <c:pt idx="3449">
                  <c:v>15.128</c:v>
                </c:pt>
                <c:pt idx="3450">
                  <c:v>15.145</c:v>
                </c:pt>
                <c:pt idx="3451">
                  <c:v>15.154</c:v>
                </c:pt>
                <c:pt idx="3452">
                  <c:v>15.152000000000001</c:v>
                </c:pt>
                <c:pt idx="3453">
                  <c:v>15.168000000000001</c:v>
                </c:pt>
                <c:pt idx="3454">
                  <c:v>15.173</c:v>
                </c:pt>
                <c:pt idx="3455">
                  <c:v>15.173999999999999</c:v>
                </c:pt>
                <c:pt idx="3456">
                  <c:v>15.179</c:v>
                </c:pt>
                <c:pt idx="3457">
                  <c:v>15.185</c:v>
                </c:pt>
                <c:pt idx="3458">
                  <c:v>15.179</c:v>
                </c:pt>
                <c:pt idx="3459">
                  <c:v>15.202</c:v>
                </c:pt>
                <c:pt idx="3460">
                  <c:v>15.207000000000001</c:v>
                </c:pt>
                <c:pt idx="3461">
                  <c:v>15.207000000000001</c:v>
                </c:pt>
                <c:pt idx="3462">
                  <c:v>15.205</c:v>
                </c:pt>
                <c:pt idx="3463">
                  <c:v>15.21</c:v>
                </c:pt>
                <c:pt idx="3464">
                  <c:v>15.225</c:v>
                </c:pt>
                <c:pt idx="3465">
                  <c:v>15.246</c:v>
                </c:pt>
                <c:pt idx="3466">
                  <c:v>15.261000000000001</c:v>
                </c:pt>
                <c:pt idx="3467">
                  <c:v>15.298999999999999</c:v>
                </c:pt>
                <c:pt idx="3468">
                  <c:v>15.336</c:v>
                </c:pt>
                <c:pt idx="3469">
                  <c:v>15.372</c:v>
                </c:pt>
                <c:pt idx="3470">
                  <c:v>15.403</c:v>
                </c:pt>
                <c:pt idx="3471">
                  <c:v>15.436</c:v>
                </c:pt>
                <c:pt idx="3472">
                  <c:v>15.463000000000001</c:v>
                </c:pt>
                <c:pt idx="3473">
                  <c:v>15.489000000000001</c:v>
                </c:pt>
                <c:pt idx="3474">
                  <c:v>15.528</c:v>
                </c:pt>
                <c:pt idx="3475">
                  <c:v>15.581</c:v>
                </c:pt>
                <c:pt idx="3476">
                  <c:v>15.625</c:v>
                </c:pt>
                <c:pt idx="3477">
                  <c:v>15.652000000000001</c:v>
                </c:pt>
                <c:pt idx="3478">
                  <c:v>15.683</c:v>
                </c:pt>
                <c:pt idx="3479">
                  <c:v>15.707000000000001</c:v>
                </c:pt>
                <c:pt idx="3480">
                  <c:v>15.732000000000001</c:v>
                </c:pt>
                <c:pt idx="3481">
                  <c:v>15.746</c:v>
                </c:pt>
                <c:pt idx="3482">
                  <c:v>15.763</c:v>
                </c:pt>
                <c:pt idx="3483">
                  <c:v>15.758000000000001</c:v>
                </c:pt>
                <c:pt idx="3484">
                  <c:v>15.771000000000001</c:v>
                </c:pt>
                <c:pt idx="3485">
                  <c:v>15.766</c:v>
                </c:pt>
                <c:pt idx="3486">
                  <c:v>15.773</c:v>
                </c:pt>
                <c:pt idx="3487">
                  <c:v>15.769</c:v>
                </c:pt>
                <c:pt idx="3488">
                  <c:v>15.769</c:v>
                </c:pt>
                <c:pt idx="3489">
                  <c:v>15.775</c:v>
                </c:pt>
                <c:pt idx="3490">
                  <c:v>15.759</c:v>
                </c:pt>
                <c:pt idx="3491">
                  <c:v>15.759</c:v>
                </c:pt>
                <c:pt idx="3492">
                  <c:v>15.749000000000001</c:v>
                </c:pt>
                <c:pt idx="3493">
                  <c:v>15.744</c:v>
                </c:pt>
                <c:pt idx="3494">
                  <c:v>15.74</c:v>
                </c:pt>
                <c:pt idx="3495">
                  <c:v>15.731</c:v>
                </c:pt>
                <c:pt idx="3496">
                  <c:v>15.724</c:v>
                </c:pt>
                <c:pt idx="3497">
                  <c:v>15.704000000000001</c:v>
                </c:pt>
                <c:pt idx="3498">
                  <c:v>15.69</c:v>
                </c:pt>
                <c:pt idx="3499">
                  <c:v>15.665000000000001</c:v>
                </c:pt>
                <c:pt idx="3500">
                  <c:v>15.662000000000001</c:v>
                </c:pt>
                <c:pt idx="3501">
                  <c:v>15.647</c:v>
                </c:pt>
                <c:pt idx="3502">
                  <c:v>15.622</c:v>
                </c:pt>
                <c:pt idx="3503">
                  <c:v>15.595000000000001</c:v>
                </c:pt>
                <c:pt idx="3504">
                  <c:v>15.576000000000001</c:v>
                </c:pt>
                <c:pt idx="3505">
                  <c:v>15.551</c:v>
                </c:pt>
                <c:pt idx="3506">
                  <c:v>15.521000000000001</c:v>
                </c:pt>
                <c:pt idx="3507">
                  <c:v>15.503</c:v>
                </c:pt>
                <c:pt idx="3508">
                  <c:v>15.48</c:v>
                </c:pt>
                <c:pt idx="3509">
                  <c:v>15.459</c:v>
                </c:pt>
                <c:pt idx="3510">
                  <c:v>15.433</c:v>
                </c:pt>
                <c:pt idx="3511">
                  <c:v>15.416</c:v>
                </c:pt>
                <c:pt idx="3512">
                  <c:v>15.402000000000001</c:v>
                </c:pt>
                <c:pt idx="3513">
                  <c:v>15.386000000000001</c:v>
                </c:pt>
                <c:pt idx="3514">
                  <c:v>15.378</c:v>
                </c:pt>
                <c:pt idx="3515">
                  <c:v>15.348000000000001</c:v>
                </c:pt>
                <c:pt idx="3516">
                  <c:v>15.323</c:v>
                </c:pt>
                <c:pt idx="3517">
                  <c:v>15.312000000000001</c:v>
                </c:pt>
                <c:pt idx="3518">
                  <c:v>15.290000000000001</c:v>
                </c:pt>
                <c:pt idx="3519">
                  <c:v>15.277000000000001</c:v>
                </c:pt>
                <c:pt idx="3520">
                  <c:v>15.252000000000001</c:v>
                </c:pt>
                <c:pt idx="3521">
                  <c:v>15.232000000000001</c:v>
                </c:pt>
                <c:pt idx="3522">
                  <c:v>15.205</c:v>
                </c:pt>
                <c:pt idx="3523">
                  <c:v>15.194000000000001</c:v>
                </c:pt>
                <c:pt idx="3524">
                  <c:v>15.176</c:v>
                </c:pt>
                <c:pt idx="3525">
                  <c:v>15.16</c:v>
                </c:pt>
                <c:pt idx="3526">
                  <c:v>15.147</c:v>
                </c:pt>
                <c:pt idx="3527">
                  <c:v>15.138</c:v>
                </c:pt>
                <c:pt idx="3528">
                  <c:v>15.128</c:v>
                </c:pt>
                <c:pt idx="3529">
                  <c:v>15.116</c:v>
                </c:pt>
                <c:pt idx="3530">
                  <c:v>15.101000000000001</c:v>
                </c:pt>
                <c:pt idx="3531">
                  <c:v>15.088000000000001</c:v>
                </c:pt>
                <c:pt idx="3532">
                  <c:v>15.077</c:v>
                </c:pt>
                <c:pt idx="3533">
                  <c:v>15.068</c:v>
                </c:pt>
                <c:pt idx="3534">
                  <c:v>15.057</c:v>
                </c:pt>
                <c:pt idx="3535">
                  <c:v>15.057</c:v>
                </c:pt>
                <c:pt idx="3536">
                  <c:v>15.043000000000001</c:v>
                </c:pt>
                <c:pt idx="3537">
                  <c:v>15.038</c:v>
                </c:pt>
                <c:pt idx="3538">
                  <c:v>15.032</c:v>
                </c:pt>
                <c:pt idx="3539">
                  <c:v>15.025</c:v>
                </c:pt>
                <c:pt idx="3540">
                  <c:v>15.02</c:v>
                </c:pt>
                <c:pt idx="3541">
                  <c:v>15.009</c:v>
                </c:pt>
                <c:pt idx="3542">
                  <c:v>15.004</c:v>
                </c:pt>
                <c:pt idx="3543">
                  <c:v>14.991</c:v>
                </c:pt>
                <c:pt idx="3544">
                  <c:v>14.991</c:v>
                </c:pt>
                <c:pt idx="3545">
                  <c:v>14.986000000000001</c:v>
                </c:pt>
                <c:pt idx="3546">
                  <c:v>14.976000000000001</c:v>
                </c:pt>
                <c:pt idx="3547">
                  <c:v>14.962</c:v>
                </c:pt>
                <c:pt idx="3548">
                  <c:v>14.957000000000001</c:v>
                </c:pt>
                <c:pt idx="3549">
                  <c:v>14.951000000000001</c:v>
                </c:pt>
                <c:pt idx="3550">
                  <c:v>14.938000000000001</c:v>
                </c:pt>
                <c:pt idx="3551">
                  <c:v>14.92</c:v>
                </c:pt>
                <c:pt idx="3552">
                  <c:v>14.92</c:v>
                </c:pt>
                <c:pt idx="3553">
                  <c:v>14.905000000000001</c:v>
                </c:pt>
                <c:pt idx="3554">
                  <c:v>14.905000000000001</c:v>
                </c:pt>
                <c:pt idx="3555">
                  <c:v>14.893000000000001</c:v>
                </c:pt>
                <c:pt idx="3556">
                  <c:v>14.881</c:v>
                </c:pt>
                <c:pt idx="3557">
                  <c:v>14.873000000000001</c:v>
                </c:pt>
                <c:pt idx="3558">
                  <c:v>14.858000000000001</c:v>
                </c:pt>
                <c:pt idx="3559">
                  <c:v>14.85</c:v>
                </c:pt>
                <c:pt idx="3560">
                  <c:v>14.843</c:v>
                </c:pt>
                <c:pt idx="3561">
                  <c:v>14.843</c:v>
                </c:pt>
                <c:pt idx="3562">
                  <c:v>14.831</c:v>
                </c:pt>
                <c:pt idx="3563">
                  <c:v>14.829000000000001</c:v>
                </c:pt>
                <c:pt idx="3564">
                  <c:v>14.822000000000001</c:v>
                </c:pt>
                <c:pt idx="3565">
                  <c:v>14.814</c:v>
                </c:pt>
                <c:pt idx="3566">
                  <c:v>14.814</c:v>
                </c:pt>
                <c:pt idx="3567">
                  <c:v>14.793000000000001</c:v>
                </c:pt>
                <c:pt idx="3568">
                  <c:v>14.776</c:v>
                </c:pt>
                <c:pt idx="3569">
                  <c:v>14.771000000000001</c:v>
                </c:pt>
                <c:pt idx="3570">
                  <c:v>14.756</c:v>
                </c:pt>
                <c:pt idx="3571">
                  <c:v>14.739000000000001</c:v>
                </c:pt>
                <c:pt idx="3572">
                  <c:v>14.729000000000001</c:v>
                </c:pt>
                <c:pt idx="3573">
                  <c:v>14.719000000000001</c:v>
                </c:pt>
                <c:pt idx="3574">
                  <c:v>14.719000000000001</c:v>
                </c:pt>
                <c:pt idx="3575">
                  <c:v>14.705</c:v>
                </c:pt>
                <c:pt idx="3576">
                  <c:v>14.694000000000001</c:v>
                </c:pt>
                <c:pt idx="3577">
                  <c:v>14.689</c:v>
                </c:pt>
                <c:pt idx="3578">
                  <c:v>14.689</c:v>
                </c:pt>
                <c:pt idx="3579">
                  <c:v>14.672000000000001</c:v>
                </c:pt>
                <c:pt idx="3580">
                  <c:v>14.672000000000001</c:v>
                </c:pt>
                <c:pt idx="3581">
                  <c:v>14.654</c:v>
                </c:pt>
                <c:pt idx="3582">
                  <c:v>14.654</c:v>
                </c:pt>
                <c:pt idx="3583">
                  <c:v>14.651</c:v>
                </c:pt>
                <c:pt idx="3584">
                  <c:v>14.641999999999999</c:v>
                </c:pt>
                <c:pt idx="3585">
                  <c:v>14.623000000000001</c:v>
                </c:pt>
                <c:pt idx="3586">
                  <c:v>14.623000000000001</c:v>
                </c:pt>
                <c:pt idx="3587">
                  <c:v>14.611000000000001</c:v>
                </c:pt>
                <c:pt idx="3588">
                  <c:v>14.606</c:v>
                </c:pt>
                <c:pt idx="3589">
                  <c:v>14.598000000000001</c:v>
                </c:pt>
                <c:pt idx="3590">
                  <c:v>14.576000000000001</c:v>
                </c:pt>
                <c:pt idx="3591">
                  <c:v>14.574</c:v>
                </c:pt>
                <c:pt idx="3592">
                  <c:v>14.574</c:v>
                </c:pt>
                <c:pt idx="3593">
                  <c:v>14.563000000000001</c:v>
                </c:pt>
                <c:pt idx="3594">
                  <c:v>14.559000000000001</c:v>
                </c:pt>
                <c:pt idx="3595">
                  <c:v>14.539</c:v>
                </c:pt>
                <c:pt idx="3596">
                  <c:v>14.532999999999999</c:v>
                </c:pt>
                <c:pt idx="3597">
                  <c:v>14.532999999999999</c:v>
                </c:pt>
                <c:pt idx="3598">
                  <c:v>14.532999999999999</c:v>
                </c:pt>
                <c:pt idx="3599">
                  <c:v>14.515000000000001</c:v>
                </c:pt>
                <c:pt idx="3600">
                  <c:v>14.515000000000001</c:v>
                </c:pt>
                <c:pt idx="3601">
                  <c:v>14.51</c:v>
                </c:pt>
                <c:pt idx="3602">
                  <c:v>14.494</c:v>
                </c:pt>
                <c:pt idx="3603">
                  <c:v>14.494</c:v>
                </c:pt>
                <c:pt idx="3604">
                  <c:v>14.473000000000001</c:v>
                </c:pt>
                <c:pt idx="3605">
                  <c:v>14.468999999999999</c:v>
                </c:pt>
                <c:pt idx="3606">
                  <c:v>14.465</c:v>
                </c:pt>
                <c:pt idx="3607">
                  <c:v>14.461</c:v>
                </c:pt>
                <c:pt idx="3608">
                  <c:v>14.447000000000001</c:v>
                </c:pt>
                <c:pt idx="3609">
                  <c:v>14.442</c:v>
                </c:pt>
                <c:pt idx="3610">
                  <c:v>14.442</c:v>
                </c:pt>
                <c:pt idx="3611">
                  <c:v>14.44</c:v>
                </c:pt>
                <c:pt idx="3612">
                  <c:v>14.426</c:v>
                </c:pt>
                <c:pt idx="3613">
                  <c:v>14.42</c:v>
                </c:pt>
                <c:pt idx="3614">
                  <c:v>14.407999999999999</c:v>
                </c:pt>
                <c:pt idx="3615">
                  <c:v>14.403</c:v>
                </c:pt>
                <c:pt idx="3616">
                  <c:v>14.407</c:v>
                </c:pt>
                <c:pt idx="3617">
                  <c:v>14.409000000000001</c:v>
                </c:pt>
                <c:pt idx="3618">
                  <c:v>14.409000000000001</c:v>
                </c:pt>
                <c:pt idx="3619">
                  <c:v>14.4</c:v>
                </c:pt>
                <c:pt idx="3620">
                  <c:v>14.394</c:v>
                </c:pt>
                <c:pt idx="3621">
                  <c:v>14.394</c:v>
                </c:pt>
                <c:pt idx="3622">
                  <c:v>14.403</c:v>
                </c:pt>
                <c:pt idx="3623">
                  <c:v>14.403</c:v>
                </c:pt>
                <c:pt idx="3624">
                  <c:v>14.4</c:v>
                </c:pt>
                <c:pt idx="3625">
                  <c:v>14.405000000000001</c:v>
                </c:pt>
                <c:pt idx="3626">
                  <c:v>14.406000000000001</c:v>
                </c:pt>
                <c:pt idx="3627">
                  <c:v>14.406000000000001</c:v>
                </c:pt>
                <c:pt idx="3628">
                  <c:v>14.4</c:v>
                </c:pt>
                <c:pt idx="3629">
                  <c:v>14.403</c:v>
                </c:pt>
                <c:pt idx="3630">
                  <c:v>14.404</c:v>
                </c:pt>
                <c:pt idx="3631">
                  <c:v>14.41</c:v>
                </c:pt>
                <c:pt idx="3632">
                  <c:v>14.412000000000001</c:v>
                </c:pt>
                <c:pt idx="3633">
                  <c:v>14.422000000000001</c:v>
                </c:pt>
                <c:pt idx="3634">
                  <c:v>14.423999999999999</c:v>
                </c:pt>
                <c:pt idx="3635">
                  <c:v>14.423999999999999</c:v>
                </c:pt>
                <c:pt idx="3636">
                  <c:v>14.427</c:v>
                </c:pt>
                <c:pt idx="3637">
                  <c:v>14.436</c:v>
                </c:pt>
                <c:pt idx="3638">
                  <c:v>14.443</c:v>
                </c:pt>
                <c:pt idx="3639">
                  <c:v>14.465</c:v>
                </c:pt>
                <c:pt idx="3640">
                  <c:v>14.465</c:v>
                </c:pt>
                <c:pt idx="3641">
                  <c:v>14.481</c:v>
                </c:pt>
                <c:pt idx="3642">
                  <c:v>14.481</c:v>
                </c:pt>
                <c:pt idx="3643">
                  <c:v>14.489000000000001</c:v>
                </c:pt>
                <c:pt idx="3644">
                  <c:v>14.511000000000001</c:v>
                </c:pt>
                <c:pt idx="3645">
                  <c:v>14.511000000000001</c:v>
                </c:pt>
                <c:pt idx="3646">
                  <c:v>14.523</c:v>
                </c:pt>
                <c:pt idx="3647">
                  <c:v>14.55</c:v>
                </c:pt>
                <c:pt idx="3648">
                  <c:v>14.55</c:v>
                </c:pt>
                <c:pt idx="3649">
                  <c:v>14.563000000000001</c:v>
                </c:pt>
                <c:pt idx="3650">
                  <c:v>14.571</c:v>
                </c:pt>
                <c:pt idx="3651">
                  <c:v>14.58</c:v>
                </c:pt>
                <c:pt idx="3652">
                  <c:v>14.598000000000001</c:v>
                </c:pt>
                <c:pt idx="3653">
                  <c:v>14.598000000000001</c:v>
                </c:pt>
                <c:pt idx="3654">
                  <c:v>14.612</c:v>
                </c:pt>
                <c:pt idx="3655">
                  <c:v>14.612</c:v>
                </c:pt>
                <c:pt idx="3656">
                  <c:v>14.624000000000001</c:v>
                </c:pt>
                <c:pt idx="3657">
                  <c:v>14.627000000000001</c:v>
                </c:pt>
                <c:pt idx="3658">
                  <c:v>14.639000000000001</c:v>
                </c:pt>
                <c:pt idx="3659">
                  <c:v>14.639000000000001</c:v>
                </c:pt>
                <c:pt idx="3660">
                  <c:v>14.641999999999999</c:v>
                </c:pt>
                <c:pt idx="3661">
                  <c:v>14.659000000000001</c:v>
                </c:pt>
                <c:pt idx="3662">
                  <c:v>14.671000000000001</c:v>
                </c:pt>
                <c:pt idx="3663">
                  <c:v>14.68</c:v>
                </c:pt>
                <c:pt idx="3664">
                  <c:v>14.691000000000001</c:v>
                </c:pt>
                <c:pt idx="3665">
                  <c:v>14.691000000000001</c:v>
                </c:pt>
                <c:pt idx="3666">
                  <c:v>14.711</c:v>
                </c:pt>
                <c:pt idx="3667">
                  <c:v>14.719000000000001</c:v>
                </c:pt>
                <c:pt idx="3668">
                  <c:v>14.719000000000001</c:v>
                </c:pt>
                <c:pt idx="3669">
                  <c:v>14.734</c:v>
                </c:pt>
                <c:pt idx="3670">
                  <c:v>14.745000000000001</c:v>
                </c:pt>
                <c:pt idx="3671">
                  <c:v>14.756</c:v>
                </c:pt>
                <c:pt idx="3672">
                  <c:v>14.756</c:v>
                </c:pt>
                <c:pt idx="3673">
                  <c:v>14.759</c:v>
                </c:pt>
                <c:pt idx="3674">
                  <c:v>14.778</c:v>
                </c:pt>
                <c:pt idx="3675">
                  <c:v>14.779</c:v>
                </c:pt>
                <c:pt idx="3676">
                  <c:v>14.779</c:v>
                </c:pt>
                <c:pt idx="3677">
                  <c:v>14.796000000000001</c:v>
                </c:pt>
                <c:pt idx="3678">
                  <c:v>14.804</c:v>
                </c:pt>
                <c:pt idx="3679">
                  <c:v>14.814</c:v>
                </c:pt>
                <c:pt idx="3680">
                  <c:v>14.81</c:v>
                </c:pt>
                <c:pt idx="3681">
                  <c:v>14.823</c:v>
                </c:pt>
                <c:pt idx="3682">
                  <c:v>14.836</c:v>
                </c:pt>
                <c:pt idx="3683">
                  <c:v>14.844000000000001</c:v>
                </c:pt>
                <c:pt idx="3684">
                  <c:v>14.844000000000001</c:v>
                </c:pt>
                <c:pt idx="3685">
                  <c:v>14.838000000000001</c:v>
                </c:pt>
                <c:pt idx="3686">
                  <c:v>14.858000000000001</c:v>
                </c:pt>
                <c:pt idx="3687">
                  <c:v>14.867000000000001</c:v>
                </c:pt>
                <c:pt idx="3688">
                  <c:v>14.875</c:v>
                </c:pt>
                <c:pt idx="3689">
                  <c:v>14.88</c:v>
                </c:pt>
                <c:pt idx="3690">
                  <c:v>14.894</c:v>
                </c:pt>
                <c:pt idx="3691">
                  <c:v>14.894</c:v>
                </c:pt>
                <c:pt idx="3692">
                  <c:v>14.9</c:v>
                </c:pt>
                <c:pt idx="3693">
                  <c:v>14.899000000000001</c:v>
                </c:pt>
                <c:pt idx="3694">
                  <c:v>14.909000000000001</c:v>
                </c:pt>
                <c:pt idx="3695">
                  <c:v>14.907</c:v>
                </c:pt>
                <c:pt idx="3696">
                  <c:v>14.916</c:v>
                </c:pt>
                <c:pt idx="3697">
                  <c:v>14.922000000000001</c:v>
                </c:pt>
                <c:pt idx="3698">
                  <c:v>14.922000000000001</c:v>
                </c:pt>
                <c:pt idx="3699">
                  <c:v>14.929</c:v>
                </c:pt>
                <c:pt idx="3700">
                  <c:v>14.928000000000001</c:v>
                </c:pt>
                <c:pt idx="3701">
                  <c:v>14.937000000000001</c:v>
                </c:pt>
                <c:pt idx="3702">
                  <c:v>14.93</c:v>
                </c:pt>
                <c:pt idx="3703">
                  <c:v>14.932</c:v>
                </c:pt>
                <c:pt idx="3704">
                  <c:v>14.932</c:v>
                </c:pt>
                <c:pt idx="3705">
                  <c:v>14.937000000000001</c:v>
                </c:pt>
                <c:pt idx="3706">
                  <c:v>14.937000000000001</c:v>
                </c:pt>
                <c:pt idx="3707">
                  <c:v>14.937000000000001</c:v>
                </c:pt>
                <c:pt idx="3708">
                  <c:v>14.936</c:v>
                </c:pt>
                <c:pt idx="3709">
                  <c:v>14.931000000000001</c:v>
                </c:pt>
                <c:pt idx="3710">
                  <c:v>14.927</c:v>
                </c:pt>
                <c:pt idx="3711">
                  <c:v>14.925000000000001</c:v>
                </c:pt>
                <c:pt idx="3712">
                  <c:v>14.916</c:v>
                </c:pt>
                <c:pt idx="3713">
                  <c:v>14.903</c:v>
                </c:pt>
                <c:pt idx="3714">
                  <c:v>14.909000000000001</c:v>
                </c:pt>
                <c:pt idx="3715">
                  <c:v>14.894</c:v>
                </c:pt>
                <c:pt idx="3716">
                  <c:v>14.884</c:v>
                </c:pt>
                <c:pt idx="3717">
                  <c:v>14.879</c:v>
                </c:pt>
                <c:pt idx="3718">
                  <c:v>14.875</c:v>
                </c:pt>
                <c:pt idx="3719">
                  <c:v>14.872</c:v>
                </c:pt>
                <c:pt idx="3720">
                  <c:v>14.865</c:v>
                </c:pt>
                <c:pt idx="3721">
                  <c:v>14.86</c:v>
                </c:pt>
                <c:pt idx="3722">
                  <c:v>14.858000000000001</c:v>
                </c:pt>
                <c:pt idx="3723">
                  <c:v>14.86</c:v>
                </c:pt>
                <c:pt idx="3724">
                  <c:v>14.852</c:v>
                </c:pt>
                <c:pt idx="3725">
                  <c:v>14.858000000000001</c:v>
                </c:pt>
                <c:pt idx="3726">
                  <c:v>14.85</c:v>
                </c:pt>
                <c:pt idx="3727">
                  <c:v>14.844000000000001</c:v>
                </c:pt>
                <c:pt idx="3728">
                  <c:v>14.847</c:v>
                </c:pt>
                <c:pt idx="3729">
                  <c:v>14.839</c:v>
                </c:pt>
                <c:pt idx="3730">
                  <c:v>14.835000000000001</c:v>
                </c:pt>
                <c:pt idx="3731">
                  <c:v>14.832000000000001</c:v>
                </c:pt>
                <c:pt idx="3732">
                  <c:v>14.833</c:v>
                </c:pt>
                <c:pt idx="3733">
                  <c:v>14.834</c:v>
                </c:pt>
                <c:pt idx="3734">
                  <c:v>14.82</c:v>
                </c:pt>
                <c:pt idx="3735">
                  <c:v>14.821</c:v>
                </c:pt>
                <c:pt idx="3736">
                  <c:v>14.822000000000001</c:v>
                </c:pt>
                <c:pt idx="3737">
                  <c:v>14.813000000000001</c:v>
                </c:pt>
                <c:pt idx="3738">
                  <c:v>14.801</c:v>
                </c:pt>
                <c:pt idx="3739">
                  <c:v>14.803000000000001</c:v>
                </c:pt>
                <c:pt idx="3740">
                  <c:v>14.796000000000001</c:v>
                </c:pt>
                <c:pt idx="3741">
                  <c:v>14.798999999999999</c:v>
                </c:pt>
                <c:pt idx="3742">
                  <c:v>14.798999999999999</c:v>
                </c:pt>
                <c:pt idx="3743">
                  <c:v>14.795</c:v>
                </c:pt>
                <c:pt idx="3744">
                  <c:v>14.795</c:v>
                </c:pt>
                <c:pt idx="3745">
                  <c:v>14.791</c:v>
                </c:pt>
                <c:pt idx="3746">
                  <c:v>14.788</c:v>
                </c:pt>
                <c:pt idx="3747">
                  <c:v>14.781000000000001</c:v>
                </c:pt>
                <c:pt idx="3748">
                  <c:v>14.781000000000001</c:v>
                </c:pt>
                <c:pt idx="3749">
                  <c:v>14.776</c:v>
                </c:pt>
                <c:pt idx="3750">
                  <c:v>14.776</c:v>
                </c:pt>
                <c:pt idx="3751">
                  <c:v>14.775</c:v>
                </c:pt>
                <c:pt idx="3752">
                  <c:v>14.769</c:v>
                </c:pt>
                <c:pt idx="3753">
                  <c:v>14.778</c:v>
                </c:pt>
                <c:pt idx="3754">
                  <c:v>14.777000000000001</c:v>
                </c:pt>
                <c:pt idx="3755">
                  <c:v>14.774000000000001</c:v>
                </c:pt>
                <c:pt idx="3756">
                  <c:v>14.772</c:v>
                </c:pt>
                <c:pt idx="3757">
                  <c:v>14.779</c:v>
                </c:pt>
                <c:pt idx="3758">
                  <c:v>14.771000000000001</c:v>
                </c:pt>
                <c:pt idx="3759">
                  <c:v>14.775</c:v>
                </c:pt>
                <c:pt idx="3760">
                  <c:v>14.776</c:v>
                </c:pt>
                <c:pt idx="3761">
                  <c:v>14.775</c:v>
                </c:pt>
                <c:pt idx="3762">
                  <c:v>14.768000000000001</c:v>
                </c:pt>
                <c:pt idx="3763">
                  <c:v>14.771000000000001</c:v>
                </c:pt>
                <c:pt idx="3764">
                  <c:v>14.786</c:v>
                </c:pt>
                <c:pt idx="3765">
                  <c:v>14.778</c:v>
                </c:pt>
                <c:pt idx="3766">
                  <c:v>14.776</c:v>
                </c:pt>
                <c:pt idx="3767">
                  <c:v>14.777000000000001</c:v>
                </c:pt>
                <c:pt idx="3768">
                  <c:v>14.780000000000001</c:v>
                </c:pt>
                <c:pt idx="3769">
                  <c:v>14.775</c:v>
                </c:pt>
                <c:pt idx="3770">
                  <c:v>14.784000000000001</c:v>
                </c:pt>
                <c:pt idx="3771">
                  <c:v>14.777000000000001</c:v>
                </c:pt>
                <c:pt idx="3772">
                  <c:v>14.781000000000001</c:v>
                </c:pt>
                <c:pt idx="3773">
                  <c:v>14.787000000000001</c:v>
                </c:pt>
                <c:pt idx="3774">
                  <c:v>14.778</c:v>
                </c:pt>
                <c:pt idx="3775">
                  <c:v>14.779</c:v>
                </c:pt>
                <c:pt idx="3776">
                  <c:v>14.779</c:v>
                </c:pt>
                <c:pt idx="3777">
                  <c:v>14.771000000000001</c:v>
                </c:pt>
                <c:pt idx="3778">
                  <c:v>14.773</c:v>
                </c:pt>
                <c:pt idx="3779">
                  <c:v>14.771000000000001</c:v>
                </c:pt>
                <c:pt idx="3780">
                  <c:v>14.773</c:v>
                </c:pt>
                <c:pt idx="3781">
                  <c:v>14.766</c:v>
                </c:pt>
                <c:pt idx="3782">
                  <c:v>14.752000000000001</c:v>
                </c:pt>
                <c:pt idx="3783">
                  <c:v>14.755000000000001</c:v>
                </c:pt>
                <c:pt idx="3784">
                  <c:v>14.752000000000001</c:v>
                </c:pt>
                <c:pt idx="3785">
                  <c:v>14.747</c:v>
                </c:pt>
                <c:pt idx="3786">
                  <c:v>14.74</c:v>
                </c:pt>
                <c:pt idx="3787">
                  <c:v>14.729000000000001</c:v>
                </c:pt>
                <c:pt idx="3788">
                  <c:v>14.729000000000001</c:v>
                </c:pt>
                <c:pt idx="3789">
                  <c:v>14.723000000000001</c:v>
                </c:pt>
                <c:pt idx="3790">
                  <c:v>14.719000000000001</c:v>
                </c:pt>
                <c:pt idx="3791">
                  <c:v>14.709</c:v>
                </c:pt>
                <c:pt idx="3792">
                  <c:v>14.705</c:v>
                </c:pt>
                <c:pt idx="3793">
                  <c:v>14.707000000000001</c:v>
                </c:pt>
                <c:pt idx="3794">
                  <c:v>14.688000000000001</c:v>
                </c:pt>
                <c:pt idx="3795">
                  <c:v>14.684000000000001</c:v>
                </c:pt>
                <c:pt idx="3796">
                  <c:v>14.679</c:v>
                </c:pt>
                <c:pt idx="3797">
                  <c:v>14.671000000000001</c:v>
                </c:pt>
                <c:pt idx="3798">
                  <c:v>14.664</c:v>
                </c:pt>
                <c:pt idx="3799">
                  <c:v>14.653</c:v>
                </c:pt>
                <c:pt idx="3800">
                  <c:v>14.647</c:v>
                </c:pt>
                <c:pt idx="3801">
                  <c:v>14.641</c:v>
                </c:pt>
                <c:pt idx="3802">
                  <c:v>14.623000000000001</c:v>
                </c:pt>
                <c:pt idx="3803">
                  <c:v>14.620000000000001</c:v>
                </c:pt>
                <c:pt idx="3804">
                  <c:v>14.622</c:v>
                </c:pt>
                <c:pt idx="3805">
                  <c:v>14.618</c:v>
                </c:pt>
                <c:pt idx="3806">
                  <c:v>14.603</c:v>
                </c:pt>
                <c:pt idx="3807">
                  <c:v>14.606</c:v>
                </c:pt>
                <c:pt idx="3808">
                  <c:v>14.6</c:v>
                </c:pt>
                <c:pt idx="3809">
                  <c:v>14.589</c:v>
                </c:pt>
                <c:pt idx="3810">
                  <c:v>14.58</c:v>
                </c:pt>
                <c:pt idx="3811">
                  <c:v>14.569000000000001</c:v>
                </c:pt>
                <c:pt idx="3812">
                  <c:v>14.567</c:v>
                </c:pt>
                <c:pt idx="3813">
                  <c:v>14.561</c:v>
                </c:pt>
                <c:pt idx="3814">
                  <c:v>14.564</c:v>
                </c:pt>
                <c:pt idx="3815">
                  <c:v>14.552</c:v>
                </c:pt>
                <c:pt idx="3816">
                  <c:v>14.547000000000001</c:v>
                </c:pt>
                <c:pt idx="3817">
                  <c:v>14.548999999999999</c:v>
                </c:pt>
                <c:pt idx="3818">
                  <c:v>14.544</c:v>
                </c:pt>
                <c:pt idx="3819">
                  <c:v>14.536</c:v>
                </c:pt>
                <c:pt idx="3820">
                  <c:v>14.526</c:v>
                </c:pt>
                <c:pt idx="3821">
                  <c:v>14.518000000000001</c:v>
                </c:pt>
                <c:pt idx="3822">
                  <c:v>14.509</c:v>
                </c:pt>
                <c:pt idx="3823">
                  <c:v>14.504</c:v>
                </c:pt>
                <c:pt idx="3824">
                  <c:v>14.496</c:v>
                </c:pt>
                <c:pt idx="3825">
                  <c:v>14.493</c:v>
                </c:pt>
                <c:pt idx="3826">
                  <c:v>14.49</c:v>
                </c:pt>
                <c:pt idx="3827">
                  <c:v>14.473000000000001</c:v>
                </c:pt>
                <c:pt idx="3828">
                  <c:v>14.459</c:v>
                </c:pt>
                <c:pt idx="3829">
                  <c:v>14.461</c:v>
                </c:pt>
                <c:pt idx="3830">
                  <c:v>14.461</c:v>
                </c:pt>
                <c:pt idx="3831">
                  <c:v>14.441000000000001</c:v>
                </c:pt>
                <c:pt idx="3832">
                  <c:v>14.436</c:v>
                </c:pt>
                <c:pt idx="3833">
                  <c:v>14.422000000000001</c:v>
                </c:pt>
                <c:pt idx="3834">
                  <c:v>14.421000000000001</c:v>
                </c:pt>
                <c:pt idx="3835">
                  <c:v>14.407</c:v>
                </c:pt>
                <c:pt idx="3836">
                  <c:v>14.4</c:v>
                </c:pt>
                <c:pt idx="3837">
                  <c:v>14.39</c:v>
                </c:pt>
                <c:pt idx="3838">
                  <c:v>14.373000000000001</c:v>
                </c:pt>
                <c:pt idx="3839">
                  <c:v>14.375999999999999</c:v>
                </c:pt>
                <c:pt idx="3840">
                  <c:v>14.373000000000001</c:v>
                </c:pt>
                <c:pt idx="3841">
                  <c:v>14.375</c:v>
                </c:pt>
                <c:pt idx="3842">
                  <c:v>14.365</c:v>
                </c:pt>
                <c:pt idx="3843">
                  <c:v>14.367000000000001</c:v>
                </c:pt>
                <c:pt idx="3844">
                  <c:v>14.359</c:v>
                </c:pt>
                <c:pt idx="3845">
                  <c:v>14.343</c:v>
                </c:pt>
                <c:pt idx="3846">
                  <c:v>14.336</c:v>
                </c:pt>
                <c:pt idx="3847">
                  <c:v>14.331</c:v>
                </c:pt>
                <c:pt idx="3848">
                  <c:v>14.327</c:v>
                </c:pt>
                <c:pt idx="3849">
                  <c:v>14.322000000000001</c:v>
                </c:pt>
                <c:pt idx="3850">
                  <c:v>14.318</c:v>
                </c:pt>
                <c:pt idx="3851">
                  <c:v>14.312000000000001</c:v>
                </c:pt>
                <c:pt idx="3852">
                  <c:v>14.317</c:v>
                </c:pt>
                <c:pt idx="3853">
                  <c:v>14.298</c:v>
                </c:pt>
                <c:pt idx="3854">
                  <c:v>14.298</c:v>
                </c:pt>
                <c:pt idx="3855">
                  <c:v>14.297000000000001</c:v>
                </c:pt>
                <c:pt idx="3856">
                  <c:v>14.296000000000001</c:v>
                </c:pt>
                <c:pt idx="3857">
                  <c:v>14.293000000000001</c:v>
                </c:pt>
                <c:pt idx="3858">
                  <c:v>14.285</c:v>
                </c:pt>
                <c:pt idx="3859">
                  <c:v>14.274000000000001</c:v>
                </c:pt>
                <c:pt idx="3860">
                  <c:v>14.266999999999999</c:v>
                </c:pt>
                <c:pt idx="3861">
                  <c:v>14.263</c:v>
                </c:pt>
                <c:pt idx="3862">
                  <c:v>14.256</c:v>
                </c:pt>
                <c:pt idx="3863">
                  <c:v>14.25</c:v>
                </c:pt>
                <c:pt idx="3864">
                  <c:v>14.244</c:v>
                </c:pt>
                <c:pt idx="3865">
                  <c:v>14.238</c:v>
                </c:pt>
                <c:pt idx="3866">
                  <c:v>14.238</c:v>
                </c:pt>
                <c:pt idx="3867">
                  <c:v>14.244</c:v>
                </c:pt>
                <c:pt idx="3868">
                  <c:v>14.236000000000001</c:v>
                </c:pt>
                <c:pt idx="3869">
                  <c:v>14.231</c:v>
                </c:pt>
                <c:pt idx="3870">
                  <c:v>14.234</c:v>
                </c:pt>
                <c:pt idx="3871">
                  <c:v>14.231</c:v>
                </c:pt>
                <c:pt idx="3872">
                  <c:v>14.221</c:v>
                </c:pt>
                <c:pt idx="3873">
                  <c:v>14.218</c:v>
                </c:pt>
                <c:pt idx="3874">
                  <c:v>14.216000000000001</c:v>
                </c:pt>
                <c:pt idx="3875">
                  <c:v>14.21</c:v>
                </c:pt>
                <c:pt idx="3876">
                  <c:v>14.208</c:v>
                </c:pt>
                <c:pt idx="3877">
                  <c:v>14.209</c:v>
                </c:pt>
                <c:pt idx="3878">
                  <c:v>14.211</c:v>
                </c:pt>
                <c:pt idx="3879">
                  <c:v>14.208</c:v>
                </c:pt>
                <c:pt idx="3880">
                  <c:v>14.214</c:v>
                </c:pt>
                <c:pt idx="3881">
                  <c:v>14.209</c:v>
                </c:pt>
                <c:pt idx="3882">
                  <c:v>14.211</c:v>
                </c:pt>
                <c:pt idx="3883">
                  <c:v>14.211</c:v>
                </c:pt>
                <c:pt idx="3884">
                  <c:v>14.213000000000001</c:v>
                </c:pt>
                <c:pt idx="3885">
                  <c:v>14.221</c:v>
                </c:pt>
                <c:pt idx="3886">
                  <c:v>14.228</c:v>
                </c:pt>
                <c:pt idx="3887">
                  <c:v>14.227</c:v>
                </c:pt>
                <c:pt idx="3888">
                  <c:v>14.227</c:v>
                </c:pt>
                <c:pt idx="3889">
                  <c:v>14.225</c:v>
                </c:pt>
                <c:pt idx="3890">
                  <c:v>14.224</c:v>
                </c:pt>
                <c:pt idx="3891">
                  <c:v>14.222</c:v>
                </c:pt>
                <c:pt idx="3892">
                  <c:v>14.229000000000001</c:v>
                </c:pt>
                <c:pt idx="3893">
                  <c:v>14.231</c:v>
                </c:pt>
                <c:pt idx="3894">
                  <c:v>14.244</c:v>
                </c:pt>
                <c:pt idx="3895">
                  <c:v>14.244</c:v>
                </c:pt>
                <c:pt idx="3896">
                  <c:v>14.248000000000001</c:v>
                </c:pt>
                <c:pt idx="3897">
                  <c:v>14.252000000000001</c:v>
                </c:pt>
                <c:pt idx="3898">
                  <c:v>14.248000000000001</c:v>
                </c:pt>
                <c:pt idx="3899">
                  <c:v>14.254</c:v>
                </c:pt>
                <c:pt idx="3900">
                  <c:v>14.263</c:v>
                </c:pt>
                <c:pt idx="3901">
                  <c:v>14.261000000000001</c:v>
                </c:pt>
                <c:pt idx="3902">
                  <c:v>14.262</c:v>
                </c:pt>
                <c:pt idx="3903">
                  <c:v>14.271000000000001</c:v>
                </c:pt>
                <c:pt idx="3904">
                  <c:v>14.271000000000001</c:v>
                </c:pt>
                <c:pt idx="3905">
                  <c:v>14.282999999999999</c:v>
                </c:pt>
                <c:pt idx="3906">
                  <c:v>14.284000000000001</c:v>
                </c:pt>
                <c:pt idx="3907">
                  <c:v>14.286</c:v>
                </c:pt>
                <c:pt idx="3908">
                  <c:v>14.295</c:v>
                </c:pt>
                <c:pt idx="3909">
                  <c:v>14.306000000000001</c:v>
                </c:pt>
                <c:pt idx="3910">
                  <c:v>14.314</c:v>
                </c:pt>
                <c:pt idx="3911">
                  <c:v>14.316000000000001</c:v>
                </c:pt>
                <c:pt idx="3912">
                  <c:v>14.323</c:v>
                </c:pt>
                <c:pt idx="3913">
                  <c:v>14.329000000000001</c:v>
                </c:pt>
                <c:pt idx="3914">
                  <c:v>14.335000000000001</c:v>
                </c:pt>
                <c:pt idx="3915">
                  <c:v>14.337</c:v>
                </c:pt>
                <c:pt idx="3916">
                  <c:v>14.353</c:v>
                </c:pt>
                <c:pt idx="3917">
                  <c:v>14.356</c:v>
                </c:pt>
                <c:pt idx="3918">
                  <c:v>14.362</c:v>
                </c:pt>
                <c:pt idx="3919">
                  <c:v>14.367000000000001</c:v>
                </c:pt>
                <c:pt idx="3920">
                  <c:v>14.384</c:v>
                </c:pt>
                <c:pt idx="3921">
                  <c:v>14.382</c:v>
                </c:pt>
                <c:pt idx="3922">
                  <c:v>14.39</c:v>
                </c:pt>
                <c:pt idx="3923">
                  <c:v>14.399000000000001</c:v>
                </c:pt>
                <c:pt idx="3924">
                  <c:v>14.412000000000001</c:v>
                </c:pt>
                <c:pt idx="3925">
                  <c:v>14.42</c:v>
                </c:pt>
                <c:pt idx="3926">
                  <c:v>14.423999999999999</c:v>
                </c:pt>
                <c:pt idx="3927">
                  <c:v>14.429</c:v>
                </c:pt>
                <c:pt idx="3928">
                  <c:v>14.426</c:v>
                </c:pt>
                <c:pt idx="3929">
                  <c:v>14.438000000000001</c:v>
                </c:pt>
                <c:pt idx="3930">
                  <c:v>14.447000000000001</c:v>
                </c:pt>
                <c:pt idx="3931">
                  <c:v>14.451000000000001</c:v>
                </c:pt>
                <c:pt idx="3932">
                  <c:v>14.464</c:v>
                </c:pt>
                <c:pt idx="3933">
                  <c:v>14.475</c:v>
                </c:pt>
                <c:pt idx="3934">
                  <c:v>14.482000000000001</c:v>
                </c:pt>
                <c:pt idx="3935">
                  <c:v>14.484</c:v>
                </c:pt>
                <c:pt idx="3936">
                  <c:v>14.492000000000001</c:v>
                </c:pt>
                <c:pt idx="3937">
                  <c:v>14.493</c:v>
                </c:pt>
                <c:pt idx="3938">
                  <c:v>14.511000000000001</c:v>
                </c:pt>
                <c:pt idx="3939">
                  <c:v>14.518000000000001</c:v>
                </c:pt>
                <c:pt idx="3940">
                  <c:v>14.532</c:v>
                </c:pt>
                <c:pt idx="3941">
                  <c:v>14.535</c:v>
                </c:pt>
                <c:pt idx="3942">
                  <c:v>14.540000000000001</c:v>
                </c:pt>
                <c:pt idx="3943">
                  <c:v>14.554</c:v>
                </c:pt>
                <c:pt idx="3944">
                  <c:v>14.553000000000001</c:v>
                </c:pt>
                <c:pt idx="3945">
                  <c:v>14.563000000000001</c:v>
                </c:pt>
                <c:pt idx="3946">
                  <c:v>14.569000000000001</c:v>
                </c:pt>
                <c:pt idx="3947">
                  <c:v>14.58</c:v>
                </c:pt>
                <c:pt idx="3948">
                  <c:v>14.583</c:v>
                </c:pt>
                <c:pt idx="3949">
                  <c:v>14.585000000000001</c:v>
                </c:pt>
                <c:pt idx="3950">
                  <c:v>14.597</c:v>
                </c:pt>
                <c:pt idx="3951">
                  <c:v>14.604000000000001</c:v>
                </c:pt>
                <c:pt idx="3952">
                  <c:v>14.604000000000001</c:v>
                </c:pt>
                <c:pt idx="3953">
                  <c:v>14.620000000000001</c:v>
                </c:pt>
                <c:pt idx="3954">
                  <c:v>14.615</c:v>
                </c:pt>
                <c:pt idx="3955">
                  <c:v>14.619</c:v>
                </c:pt>
                <c:pt idx="3956">
                  <c:v>14.624000000000001</c:v>
                </c:pt>
                <c:pt idx="3957">
                  <c:v>14.623000000000001</c:v>
                </c:pt>
                <c:pt idx="3958">
                  <c:v>14.633000000000001</c:v>
                </c:pt>
                <c:pt idx="3959">
                  <c:v>14.644</c:v>
                </c:pt>
                <c:pt idx="3960">
                  <c:v>14.644</c:v>
                </c:pt>
                <c:pt idx="3961">
                  <c:v>14.649000000000001</c:v>
                </c:pt>
                <c:pt idx="3962">
                  <c:v>14.665000000000001</c:v>
                </c:pt>
                <c:pt idx="3963">
                  <c:v>14.664</c:v>
                </c:pt>
                <c:pt idx="3964">
                  <c:v>14.678000000000001</c:v>
                </c:pt>
                <c:pt idx="3965">
                  <c:v>14.68</c:v>
                </c:pt>
                <c:pt idx="3966">
                  <c:v>14.682</c:v>
                </c:pt>
                <c:pt idx="3967">
                  <c:v>14.696</c:v>
                </c:pt>
                <c:pt idx="3968">
                  <c:v>14.699</c:v>
                </c:pt>
                <c:pt idx="3969">
                  <c:v>14.701000000000001</c:v>
                </c:pt>
                <c:pt idx="3970">
                  <c:v>14.703000000000001</c:v>
                </c:pt>
                <c:pt idx="3971">
                  <c:v>14.71</c:v>
                </c:pt>
                <c:pt idx="3972">
                  <c:v>14.713000000000001</c:v>
                </c:pt>
                <c:pt idx="3973">
                  <c:v>14.715</c:v>
                </c:pt>
                <c:pt idx="3974">
                  <c:v>14.723000000000001</c:v>
                </c:pt>
                <c:pt idx="3975">
                  <c:v>14.724</c:v>
                </c:pt>
                <c:pt idx="3976">
                  <c:v>14.736000000000001</c:v>
                </c:pt>
                <c:pt idx="3977">
                  <c:v>14.739000000000001</c:v>
                </c:pt>
                <c:pt idx="3978">
                  <c:v>14.752000000000001</c:v>
                </c:pt>
                <c:pt idx="3979">
                  <c:v>14.758000000000001</c:v>
                </c:pt>
                <c:pt idx="3980">
                  <c:v>14.77</c:v>
                </c:pt>
                <c:pt idx="3981">
                  <c:v>14.772</c:v>
                </c:pt>
                <c:pt idx="3982">
                  <c:v>14.775</c:v>
                </c:pt>
                <c:pt idx="3983">
                  <c:v>14.782999999999999</c:v>
                </c:pt>
                <c:pt idx="3984">
                  <c:v>14.793000000000001</c:v>
                </c:pt>
                <c:pt idx="3985">
                  <c:v>14.792</c:v>
                </c:pt>
                <c:pt idx="3986">
                  <c:v>14.791</c:v>
                </c:pt>
                <c:pt idx="3987">
                  <c:v>14.803000000000001</c:v>
                </c:pt>
                <c:pt idx="3988">
                  <c:v>14.807</c:v>
                </c:pt>
                <c:pt idx="3989">
                  <c:v>14.797000000000001</c:v>
                </c:pt>
                <c:pt idx="3990">
                  <c:v>14.795</c:v>
                </c:pt>
                <c:pt idx="3991">
                  <c:v>14.789</c:v>
                </c:pt>
                <c:pt idx="3992">
                  <c:v>14.785</c:v>
                </c:pt>
                <c:pt idx="3993">
                  <c:v>14.781000000000001</c:v>
                </c:pt>
                <c:pt idx="3994">
                  <c:v>14.777000000000001</c:v>
                </c:pt>
                <c:pt idx="3995">
                  <c:v>14.782999999999999</c:v>
                </c:pt>
                <c:pt idx="3996">
                  <c:v>14.779</c:v>
                </c:pt>
                <c:pt idx="3997">
                  <c:v>14.772</c:v>
                </c:pt>
                <c:pt idx="3998">
                  <c:v>14.759</c:v>
                </c:pt>
                <c:pt idx="3999">
                  <c:v>14.750999999999999</c:v>
                </c:pt>
                <c:pt idx="4000">
                  <c:v>14.744</c:v>
                </c:pt>
                <c:pt idx="4001">
                  <c:v>14.744</c:v>
                </c:pt>
                <c:pt idx="4002">
                  <c:v>14.737</c:v>
                </c:pt>
                <c:pt idx="4003">
                  <c:v>14.723000000000001</c:v>
                </c:pt>
                <c:pt idx="4004">
                  <c:v>14.714</c:v>
                </c:pt>
                <c:pt idx="4005">
                  <c:v>14.706</c:v>
                </c:pt>
                <c:pt idx="4006">
                  <c:v>14.707000000000001</c:v>
                </c:pt>
                <c:pt idx="4007">
                  <c:v>14.689</c:v>
                </c:pt>
                <c:pt idx="4008">
                  <c:v>14.688000000000001</c:v>
                </c:pt>
                <c:pt idx="4009">
                  <c:v>14.68</c:v>
                </c:pt>
                <c:pt idx="4010">
                  <c:v>14.67</c:v>
                </c:pt>
                <c:pt idx="4011">
                  <c:v>14.662000000000001</c:v>
                </c:pt>
                <c:pt idx="4012">
                  <c:v>14.643000000000001</c:v>
                </c:pt>
                <c:pt idx="4013">
                  <c:v>14.634</c:v>
                </c:pt>
                <c:pt idx="4014">
                  <c:v>14.629</c:v>
                </c:pt>
                <c:pt idx="4015">
                  <c:v>14.617000000000001</c:v>
                </c:pt>
                <c:pt idx="4016">
                  <c:v>14.586</c:v>
                </c:pt>
                <c:pt idx="4017">
                  <c:v>14.576000000000001</c:v>
                </c:pt>
                <c:pt idx="4018">
                  <c:v>14.556000000000001</c:v>
                </c:pt>
                <c:pt idx="4019">
                  <c:v>14.535</c:v>
                </c:pt>
                <c:pt idx="4020">
                  <c:v>14.497</c:v>
                </c:pt>
                <c:pt idx="4021">
                  <c:v>14.465</c:v>
                </c:pt>
                <c:pt idx="4022">
                  <c:v>14.428000000000001</c:v>
                </c:pt>
                <c:pt idx="4023">
                  <c:v>14.379</c:v>
                </c:pt>
                <c:pt idx="4024">
                  <c:v>14.307</c:v>
                </c:pt>
                <c:pt idx="4025">
                  <c:v>14.226000000000001</c:v>
                </c:pt>
                <c:pt idx="4026">
                  <c:v>14.143000000000001</c:v>
                </c:pt>
                <c:pt idx="4027">
                  <c:v>14.032999999999999</c:v>
                </c:pt>
                <c:pt idx="4028">
                  <c:v>13.901</c:v>
                </c:pt>
                <c:pt idx="4029">
                  <c:v>13.739000000000001</c:v>
                </c:pt>
                <c:pt idx="4030">
                  <c:v>13.551</c:v>
                </c:pt>
                <c:pt idx="4031">
                  <c:v>13.343999999999999</c:v>
                </c:pt>
                <c:pt idx="4032">
                  <c:v>13.117000000000001</c:v>
                </c:pt>
                <c:pt idx="4033">
                  <c:v>12.861000000000001</c:v>
                </c:pt>
                <c:pt idx="4034">
                  <c:v>12.620000000000001</c:v>
                </c:pt>
                <c:pt idx="4035">
                  <c:v>12.375999999999999</c:v>
                </c:pt>
                <c:pt idx="4036">
                  <c:v>12.131</c:v>
                </c:pt>
                <c:pt idx="4037">
                  <c:v>11.814</c:v>
                </c:pt>
                <c:pt idx="4038">
                  <c:v>11.428000000000001</c:v>
                </c:pt>
                <c:pt idx="4039">
                  <c:v>10.977</c:v>
                </c:pt>
                <c:pt idx="4040">
                  <c:v>10.482000000000001</c:v>
                </c:pt>
                <c:pt idx="4041">
                  <c:v>9.9670000000000005</c:v>
                </c:pt>
                <c:pt idx="4042">
                  <c:v>7.1459999999999999</c:v>
                </c:pt>
                <c:pt idx="4043">
                  <c:v>0.995</c:v>
                </c:pt>
                <c:pt idx="4044">
                  <c:v>0.99099999999999999</c:v>
                </c:pt>
                <c:pt idx="4045">
                  <c:v>0.99099999999999999</c:v>
                </c:pt>
                <c:pt idx="4046">
                  <c:v>0.99099999999999999</c:v>
                </c:pt>
                <c:pt idx="4047">
                  <c:v>0.99</c:v>
                </c:pt>
                <c:pt idx="4048">
                  <c:v>0.99299999999999999</c:v>
                </c:pt>
                <c:pt idx="4049">
                  <c:v>0.99099999999999999</c:v>
                </c:pt>
                <c:pt idx="4050">
                  <c:v>0.99199999999999999</c:v>
                </c:pt>
                <c:pt idx="4051">
                  <c:v>0.99099999999999999</c:v>
                </c:pt>
                <c:pt idx="4052">
                  <c:v>0.99199999999999999</c:v>
                </c:pt>
                <c:pt idx="4053">
                  <c:v>0.99399999999999999</c:v>
                </c:pt>
                <c:pt idx="4054">
                  <c:v>0.99099999999999999</c:v>
                </c:pt>
                <c:pt idx="4055">
                  <c:v>0.99</c:v>
                </c:pt>
                <c:pt idx="4056">
                  <c:v>0.99</c:v>
                </c:pt>
                <c:pt idx="4057">
                  <c:v>0.99</c:v>
                </c:pt>
                <c:pt idx="4058">
                  <c:v>0.99199999999999999</c:v>
                </c:pt>
                <c:pt idx="4059">
                  <c:v>0.99299999999999999</c:v>
                </c:pt>
                <c:pt idx="4060">
                  <c:v>0.99299999999999999</c:v>
                </c:pt>
                <c:pt idx="4061">
                  <c:v>0.99299999999999999</c:v>
                </c:pt>
                <c:pt idx="4062">
                  <c:v>0.995</c:v>
                </c:pt>
                <c:pt idx="4063">
                  <c:v>0.99399999999999999</c:v>
                </c:pt>
                <c:pt idx="4064">
                  <c:v>0.99299999999999999</c:v>
                </c:pt>
                <c:pt idx="4065">
                  <c:v>0.99199999999999999</c:v>
                </c:pt>
                <c:pt idx="4066">
                  <c:v>0.99199999999999999</c:v>
                </c:pt>
                <c:pt idx="4067">
                  <c:v>0.99099999999999999</c:v>
                </c:pt>
                <c:pt idx="4068">
                  <c:v>0.99199999999999999</c:v>
                </c:pt>
                <c:pt idx="4069">
                  <c:v>0.99199999999999999</c:v>
                </c:pt>
                <c:pt idx="4070">
                  <c:v>0.98899999999999999</c:v>
                </c:pt>
                <c:pt idx="4071">
                  <c:v>0.99</c:v>
                </c:pt>
                <c:pt idx="4072">
                  <c:v>0.99199999999999999</c:v>
                </c:pt>
                <c:pt idx="4073">
                  <c:v>0.98899999999999999</c:v>
                </c:pt>
                <c:pt idx="4074">
                  <c:v>0.98899999999999999</c:v>
                </c:pt>
                <c:pt idx="4075">
                  <c:v>0.98799999999999999</c:v>
                </c:pt>
                <c:pt idx="4076">
                  <c:v>0.98899999999999999</c:v>
                </c:pt>
                <c:pt idx="4077">
                  <c:v>0.99</c:v>
                </c:pt>
                <c:pt idx="4078">
                  <c:v>0.98899999999999999</c:v>
                </c:pt>
                <c:pt idx="4079">
                  <c:v>0.99</c:v>
                </c:pt>
                <c:pt idx="4080">
                  <c:v>0.99099999999999999</c:v>
                </c:pt>
                <c:pt idx="4081">
                  <c:v>0.99</c:v>
                </c:pt>
                <c:pt idx="4082">
                  <c:v>0.99</c:v>
                </c:pt>
                <c:pt idx="4083">
                  <c:v>0.98899999999999999</c:v>
                </c:pt>
                <c:pt idx="4084">
                  <c:v>0.99</c:v>
                </c:pt>
                <c:pt idx="4085">
                  <c:v>0.98899999999999999</c:v>
                </c:pt>
                <c:pt idx="4086">
                  <c:v>0.99</c:v>
                </c:pt>
                <c:pt idx="4087">
                  <c:v>0.99199999999999999</c:v>
                </c:pt>
                <c:pt idx="4088">
                  <c:v>0.99099999999999999</c:v>
                </c:pt>
                <c:pt idx="4089">
                  <c:v>0.99099999999999999</c:v>
                </c:pt>
                <c:pt idx="4090">
                  <c:v>0.99099999999999999</c:v>
                </c:pt>
                <c:pt idx="4091">
                  <c:v>0.99</c:v>
                </c:pt>
                <c:pt idx="4092">
                  <c:v>0.98899999999999999</c:v>
                </c:pt>
                <c:pt idx="4093">
                  <c:v>0.98799999999999999</c:v>
                </c:pt>
                <c:pt idx="4094">
                  <c:v>0.98699999999999999</c:v>
                </c:pt>
                <c:pt idx="4095">
                  <c:v>0.98699999999999999</c:v>
                </c:pt>
                <c:pt idx="4096">
                  <c:v>0.98799999999999999</c:v>
                </c:pt>
                <c:pt idx="4097">
                  <c:v>0.98799999999999999</c:v>
                </c:pt>
                <c:pt idx="4098">
                  <c:v>0.98799999999999999</c:v>
                </c:pt>
                <c:pt idx="4099">
                  <c:v>0.98899999999999999</c:v>
                </c:pt>
                <c:pt idx="4100">
                  <c:v>0.98899999999999999</c:v>
                </c:pt>
                <c:pt idx="4101">
                  <c:v>0.99</c:v>
                </c:pt>
                <c:pt idx="4102">
                  <c:v>0.99</c:v>
                </c:pt>
                <c:pt idx="4103">
                  <c:v>0.99</c:v>
                </c:pt>
                <c:pt idx="4104">
                  <c:v>0.99</c:v>
                </c:pt>
                <c:pt idx="4105">
                  <c:v>0.99</c:v>
                </c:pt>
                <c:pt idx="4106">
                  <c:v>0.98899999999999999</c:v>
                </c:pt>
                <c:pt idx="4107">
                  <c:v>0.98799999999999999</c:v>
                </c:pt>
                <c:pt idx="4108">
                  <c:v>0.98899999999999999</c:v>
                </c:pt>
                <c:pt idx="4109">
                  <c:v>0.99</c:v>
                </c:pt>
                <c:pt idx="4110">
                  <c:v>0.99099999999999999</c:v>
                </c:pt>
                <c:pt idx="4111">
                  <c:v>0.99199999999999999</c:v>
                </c:pt>
                <c:pt idx="4112">
                  <c:v>0.99099999999999999</c:v>
                </c:pt>
                <c:pt idx="4113">
                  <c:v>0.99</c:v>
                </c:pt>
                <c:pt idx="4114">
                  <c:v>0.98899999999999999</c:v>
                </c:pt>
                <c:pt idx="4115">
                  <c:v>0.99</c:v>
                </c:pt>
                <c:pt idx="4116">
                  <c:v>0.99</c:v>
                </c:pt>
                <c:pt idx="4117">
                  <c:v>0.99099999999999999</c:v>
                </c:pt>
                <c:pt idx="4118">
                  <c:v>0.99</c:v>
                </c:pt>
                <c:pt idx="4119">
                  <c:v>0.98899999999999999</c:v>
                </c:pt>
                <c:pt idx="4120">
                  <c:v>0.99</c:v>
                </c:pt>
                <c:pt idx="4121">
                  <c:v>0.99</c:v>
                </c:pt>
                <c:pt idx="4122">
                  <c:v>0.99</c:v>
                </c:pt>
                <c:pt idx="4123">
                  <c:v>0.99099999999999999</c:v>
                </c:pt>
                <c:pt idx="4124">
                  <c:v>0.99199999999999999</c:v>
                </c:pt>
                <c:pt idx="4125">
                  <c:v>0.99099999999999999</c:v>
                </c:pt>
                <c:pt idx="4126">
                  <c:v>0.98799999999999999</c:v>
                </c:pt>
                <c:pt idx="4127">
                  <c:v>0.98899999999999999</c:v>
                </c:pt>
                <c:pt idx="4128">
                  <c:v>0.98899999999999999</c:v>
                </c:pt>
                <c:pt idx="4129">
                  <c:v>0.98799999999999999</c:v>
                </c:pt>
                <c:pt idx="4130">
                  <c:v>0.98799999999999999</c:v>
                </c:pt>
                <c:pt idx="4131">
                  <c:v>0.98899999999999999</c:v>
                </c:pt>
                <c:pt idx="4132">
                  <c:v>0.98899999999999999</c:v>
                </c:pt>
                <c:pt idx="4133">
                  <c:v>0.98699999999999999</c:v>
                </c:pt>
                <c:pt idx="4134">
                  <c:v>0.98499999999999999</c:v>
                </c:pt>
                <c:pt idx="4135">
                  <c:v>0.98699999999999999</c:v>
                </c:pt>
                <c:pt idx="4136">
                  <c:v>0.98899999999999999</c:v>
                </c:pt>
                <c:pt idx="4137">
                  <c:v>0.98799999999999999</c:v>
                </c:pt>
                <c:pt idx="4138">
                  <c:v>0.98699999999999999</c:v>
                </c:pt>
                <c:pt idx="4139">
                  <c:v>0.98599999999999999</c:v>
                </c:pt>
                <c:pt idx="4140">
                  <c:v>0.98599999999999999</c:v>
                </c:pt>
                <c:pt idx="4141">
                  <c:v>0.98699999999999999</c:v>
                </c:pt>
                <c:pt idx="4142">
                  <c:v>0.98699999999999999</c:v>
                </c:pt>
                <c:pt idx="4143">
                  <c:v>0.98699999999999999</c:v>
                </c:pt>
                <c:pt idx="4144">
                  <c:v>0.98799999999999999</c:v>
                </c:pt>
                <c:pt idx="4145">
                  <c:v>0.98799999999999999</c:v>
                </c:pt>
                <c:pt idx="4146">
                  <c:v>0.98899999999999999</c:v>
                </c:pt>
                <c:pt idx="4147">
                  <c:v>0.98899999999999999</c:v>
                </c:pt>
                <c:pt idx="4148">
                  <c:v>0.98899999999999999</c:v>
                </c:pt>
                <c:pt idx="4149">
                  <c:v>0.98799999999999999</c:v>
                </c:pt>
                <c:pt idx="4150">
                  <c:v>0.98799999999999999</c:v>
                </c:pt>
                <c:pt idx="4151">
                  <c:v>0.99</c:v>
                </c:pt>
                <c:pt idx="4152">
                  <c:v>0.98899999999999999</c:v>
                </c:pt>
                <c:pt idx="4153">
                  <c:v>0.98899999999999999</c:v>
                </c:pt>
                <c:pt idx="4154">
                  <c:v>0.98899999999999999</c:v>
                </c:pt>
                <c:pt idx="4155">
                  <c:v>0.99</c:v>
                </c:pt>
                <c:pt idx="4156">
                  <c:v>0.99099999999999999</c:v>
                </c:pt>
                <c:pt idx="4157">
                  <c:v>0.98899999999999999</c:v>
                </c:pt>
                <c:pt idx="4158">
                  <c:v>0.98899999999999999</c:v>
                </c:pt>
                <c:pt idx="4159">
                  <c:v>0.98899999999999999</c:v>
                </c:pt>
                <c:pt idx="4160">
                  <c:v>0.98799999999999999</c:v>
                </c:pt>
                <c:pt idx="4161">
                  <c:v>0.99099999999999999</c:v>
                </c:pt>
                <c:pt idx="4162">
                  <c:v>0.99</c:v>
                </c:pt>
                <c:pt idx="4163">
                  <c:v>0.98899999999999999</c:v>
                </c:pt>
                <c:pt idx="4164">
                  <c:v>0.98799999999999999</c:v>
                </c:pt>
                <c:pt idx="4165">
                  <c:v>0.98899999999999999</c:v>
                </c:pt>
                <c:pt idx="4166">
                  <c:v>0.99</c:v>
                </c:pt>
                <c:pt idx="4167">
                  <c:v>0.98799999999999999</c:v>
                </c:pt>
                <c:pt idx="4168">
                  <c:v>0.98799999999999999</c:v>
                </c:pt>
                <c:pt idx="4169">
                  <c:v>0.98899999999999999</c:v>
                </c:pt>
                <c:pt idx="4170">
                  <c:v>0.99</c:v>
                </c:pt>
                <c:pt idx="4171">
                  <c:v>0.98899999999999999</c:v>
                </c:pt>
                <c:pt idx="4172">
                  <c:v>0.98899999999999999</c:v>
                </c:pt>
                <c:pt idx="4173">
                  <c:v>0.99</c:v>
                </c:pt>
                <c:pt idx="4174">
                  <c:v>0.99</c:v>
                </c:pt>
                <c:pt idx="4175">
                  <c:v>0.99</c:v>
                </c:pt>
                <c:pt idx="4176">
                  <c:v>0.98899999999999999</c:v>
                </c:pt>
                <c:pt idx="4177">
                  <c:v>0.98899999999999999</c:v>
                </c:pt>
                <c:pt idx="4178">
                  <c:v>0.98799999999999999</c:v>
                </c:pt>
                <c:pt idx="4179">
                  <c:v>0.98899999999999999</c:v>
                </c:pt>
                <c:pt idx="4180">
                  <c:v>0.98899999999999999</c:v>
                </c:pt>
                <c:pt idx="4181">
                  <c:v>0.98599999999999999</c:v>
                </c:pt>
                <c:pt idx="4182">
                  <c:v>0.98699999999999999</c:v>
                </c:pt>
                <c:pt idx="4183">
                  <c:v>0.98799999999999999</c:v>
                </c:pt>
                <c:pt idx="4184">
                  <c:v>0.98899999999999999</c:v>
                </c:pt>
                <c:pt idx="4185">
                  <c:v>0.98799999999999999</c:v>
                </c:pt>
                <c:pt idx="4186">
                  <c:v>0.98899999999999999</c:v>
                </c:pt>
                <c:pt idx="4187">
                  <c:v>0.98899999999999999</c:v>
                </c:pt>
                <c:pt idx="4188">
                  <c:v>0.98699999999999999</c:v>
                </c:pt>
                <c:pt idx="4189">
                  <c:v>0.98799999999999999</c:v>
                </c:pt>
                <c:pt idx="4190">
                  <c:v>0.98899999999999999</c:v>
                </c:pt>
                <c:pt idx="4191">
                  <c:v>0.99</c:v>
                </c:pt>
                <c:pt idx="4192">
                  <c:v>0.98899999999999999</c:v>
                </c:pt>
                <c:pt idx="4193">
                  <c:v>0.98799999999999999</c:v>
                </c:pt>
                <c:pt idx="4194">
                  <c:v>0.98699999999999999</c:v>
                </c:pt>
                <c:pt idx="4195">
                  <c:v>0.98799999999999999</c:v>
                </c:pt>
                <c:pt idx="4196">
                  <c:v>0.98699999999999999</c:v>
                </c:pt>
                <c:pt idx="4197">
                  <c:v>0.98799999999999999</c:v>
                </c:pt>
                <c:pt idx="4198">
                  <c:v>0.99</c:v>
                </c:pt>
                <c:pt idx="4199">
                  <c:v>0.98899999999999999</c:v>
                </c:pt>
                <c:pt idx="4200">
                  <c:v>0.99</c:v>
                </c:pt>
                <c:pt idx="4201">
                  <c:v>0.98799999999999999</c:v>
                </c:pt>
                <c:pt idx="4202">
                  <c:v>0.98899999999999999</c:v>
                </c:pt>
                <c:pt idx="4203">
                  <c:v>0.98799999999999999</c:v>
                </c:pt>
                <c:pt idx="4204">
                  <c:v>0.98599999999999999</c:v>
                </c:pt>
                <c:pt idx="4205">
                  <c:v>0.98699999999999999</c:v>
                </c:pt>
                <c:pt idx="4206">
                  <c:v>0.98699999999999999</c:v>
                </c:pt>
                <c:pt idx="4207">
                  <c:v>0.98799999999999999</c:v>
                </c:pt>
                <c:pt idx="4208">
                  <c:v>0.99</c:v>
                </c:pt>
                <c:pt idx="4209">
                  <c:v>0.98899999999999999</c:v>
                </c:pt>
                <c:pt idx="4210">
                  <c:v>0.98899999999999999</c:v>
                </c:pt>
                <c:pt idx="4211">
                  <c:v>0.98899999999999999</c:v>
                </c:pt>
                <c:pt idx="4212">
                  <c:v>0.98899999999999999</c:v>
                </c:pt>
                <c:pt idx="4213">
                  <c:v>0.99</c:v>
                </c:pt>
                <c:pt idx="4214">
                  <c:v>0.98899999999999999</c:v>
                </c:pt>
                <c:pt idx="4215">
                  <c:v>0.98699999999999999</c:v>
                </c:pt>
                <c:pt idx="4216">
                  <c:v>0.98699999999999999</c:v>
                </c:pt>
                <c:pt idx="4217">
                  <c:v>0.98799999999999999</c:v>
                </c:pt>
                <c:pt idx="4218">
                  <c:v>0.98699999999999999</c:v>
                </c:pt>
                <c:pt idx="4219">
                  <c:v>0.98599999999999999</c:v>
                </c:pt>
                <c:pt idx="4220">
                  <c:v>0.98799999999999999</c:v>
                </c:pt>
                <c:pt idx="4221">
                  <c:v>0.98899999999999999</c:v>
                </c:pt>
                <c:pt idx="4222">
                  <c:v>0.98799999999999999</c:v>
                </c:pt>
                <c:pt idx="4223">
                  <c:v>0.98699999999999999</c:v>
                </c:pt>
                <c:pt idx="4224">
                  <c:v>0.99099999999999999</c:v>
                </c:pt>
                <c:pt idx="4225">
                  <c:v>0.99099999999999999</c:v>
                </c:pt>
                <c:pt idx="4226">
                  <c:v>0.99099999999999999</c:v>
                </c:pt>
                <c:pt idx="4227">
                  <c:v>0.99099999999999999</c:v>
                </c:pt>
                <c:pt idx="4228">
                  <c:v>0.99</c:v>
                </c:pt>
                <c:pt idx="4229">
                  <c:v>0.98899999999999999</c:v>
                </c:pt>
                <c:pt idx="4230">
                  <c:v>0.98799999999999999</c:v>
                </c:pt>
                <c:pt idx="4231">
                  <c:v>0.98699999999999999</c:v>
                </c:pt>
                <c:pt idx="4232">
                  <c:v>0.98799999999999999</c:v>
                </c:pt>
                <c:pt idx="4233">
                  <c:v>0.98899999999999999</c:v>
                </c:pt>
                <c:pt idx="4234">
                  <c:v>0.99099999999999999</c:v>
                </c:pt>
                <c:pt idx="4235">
                  <c:v>0.99099999999999999</c:v>
                </c:pt>
                <c:pt idx="4236">
                  <c:v>0.98899999999999999</c:v>
                </c:pt>
                <c:pt idx="4237">
                  <c:v>0.98799999999999999</c:v>
                </c:pt>
                <c:pt idx="4238">
                  <c:v>0.98799999999999999</c:v>
                </c:pt>
                <c:pt idx="4239">
                  <c:v>0.98899999999999999</c:v>
                </c:pt>
                <c:pt idx="4240">
                  <c:v>0.98799999999999999</c:v>
                </c:pt>
                <c:pt idx="4241">
                  <c:v>0.98799999999999999</c:v>
                </c:pt>
                <c:pt idx="4242">
                  <c:v>0.98699999999999999</c:v>
                </c:pt>
                <c:pt idx="4243">
                  <c:v>0.98599999999999999</c:v>
                </c:pt>
                <c:pt idx="4244">
                  <c:v>0.98599999999999999</c:v>
                </c:pt>
                <c:pt idx="4245">
                  <c:v>0.98699999999999999</c:v>
                </c:pt>
                <c:pt idx="4246">
                  <c:v>0.98699999999999999</c:v>
                </c:pt>
                <c:pt idx="4247">
                  <c:v>0.98699999999999999</c:v>
                </c:pt>
                <c:pt idx="4248">
                  <c:v>0.98799999999999999</c:v>
                </c:pt>
                <c:pt idx="4249">
                  <c:v>0.98799999999999999</c:v>
                </c:pt>
                <c:pt idx="4250">
                  <c:v>0.98799999999999999</c:v>
                </c:pt>
                <c:pt idx="4251">
                  <c:v>0.98799999999999999</c:v>
                </c:pt>
                <c:pt idx="4252">
                  <c:v>0.98799999999999999</c:v>
                </c:pt>
                <c:pt idx="4253">
                  <c:v>0.98799999999999999</c:v>
                </c:pt>
                <c:pt idx="4254">
                  <c:v>0.98699999999999999</c:v>
                </c:pt>
                <c:pt idx="4255">
                  <c:v>0.98699999999999999</c:v>
                </c:pt>
                <c:pt idx="4256">
                  <c:v>0.98899999999999999</c:v>
                </c:pt>
                <c:pt idx="4257">
                  <c:v>0.98799999999999999</c:v>
                </c:pt>
                <c:pt idx="4258">
                  <c:v>0.98899999999999999</c:v>
                </c:pt>
                <c:pt idx="4259">
                  <c:v>0.98799999999999999</c:v>
                </c:pt>
                <c:pt idx="4260">
                  <c:v>0.98799999999999999</c:v>
                </c:pt>
                <c:pt idx="4261">
                  <c:v>0.99</c:v>
                </c:pt>
                <c:pt idx="4262">
                  <c:v>0.99</c:v>
                </c:pt>
                <c:pt idx="4263">
                  <c:v>0.98899999999999999</c:v>
                </c:pt>
                <c:pt idx="4264">
                  <c:v>0.99</c:v>
                </c:pt>
                <c:pt idx="4265">
                  <c:v>0.99099999999999999</c:v>
                </c:pt>
                <c:pt idx="4266">
                  <c:v>0.98899999999999999</c:v>
                </c:pt>
                <c:pt idx="4267">
                  <c:v>0.98899999999999999</c:v>
                </c:pt>
                <c:pt idx="4268">
                  <c:v>0.98799999999999999</c:v>
                </c:pt>
                <c:pt idx="4269">
                  <c:v>0.98699999999999999</c:v>
                </c:pt>
                <c:pt idx="4270">
                  <c:v>0.98599999999999999</c:v>
                </c:pt>
                <c:pt idx="4271">
                  <c:v>0.98699999999999999</c:v>
                </c:pt>
                <c:pt idx="4272">
                  <c:v>0.98799999999999999</c:v>
                </c:pt>
                <c:pt idx="4273">
                  <c:v>0.98899999999999999</c:v>
                </c:pt>
                <c:pt idx="4274">
                  <c:v>0.98799999999999999</c:v>
                </c:pt>
                <c:pt idx="4275">
                  <c:v>0.98899999999999999</c:v>
                </c:pt>
                <c:pt idx="4276">
                  <c:v>0.98899999999999999</c:v>
                </c:pt>
                <c:pt idx="4277">
                  <c:v>0.98699999999999999</c:v>
                </c:pt>
                <c:pt idx="4278">
                  <c:v>0.98799999999999999</c:v>
                </c:pt>
                <c:pt idx="4279">
                  <c:v>0.99</c:v>
                </c:pt>
                <c:pt idx="4280">
                  <c:v>0.99</c:v>
                </c:pt>
                <c:pt idx="4281">
                  <c:v>0.99</c:v>
                </c:pt>
                <c:pt idx="4282">
                  <c:v>0.98899999999999999</c:v>
                </c:pt>
                <c:pt idx="4283">
                  <c:v>0.99099999999999999</c:v>
                </c:pt>
                <c:pt idx="4284">
                  <c:v>0.99</c:v>
                </c:pt>
                <c:pt idx="4285">
                  <c:v>0.98899999999999999</c:v>
                </c:pt>
                <c:pt idx="4286">
                  <c:v>0.98899999999999999</c:v>
                </c:pt>
                <c:pt idx="4287">
                  <c:v>0.99099999999999999</c:v>
                </c:pt>
                <c:pt idx="4288">
                  <c:v>0.99199999999999999</c:v>
                </c:pt>
                <c:pt idx="4289">
                  <c:v>0.99099999999999999</c:v>
                </c:pt>
                <c:pt idx="4290">
                  <c:v>0.99099999999999999</c:v>
                </c:pt>
                <c:pt idx="4291">
                  <c:v>0.99299999999999999</c:v>
                </c:pt>
                <c:pt idx="4292">
                  <c:v>0.99199999999999999</c:v>
                </c:pt>
                <c:pt idx="4293">
                  <c:v>0.99199999999999999</c:v>
                </c:pt>
                <c:pt idx="4294">
                  <c:v>0.99199999999999999</c:v>
                </c:pt>
                <c:pt idx="4295">
                  <c:v>0.99199999999999999</c:v>
                </c:pt>
                <c:pt idx="4296">
                  <c:v>0.99299999999999999</c:v>
                </c:pt>
                <c:pt idx="4297">
                  <c:v>0.99</c:v>
                </c:pt>
                <c:pt idx="4298">
                  <c:v>0.99099999999999999</c:v>
                </c:pt>
                <c:pt idx="4299">
                  <c:v>0.99299999999999999</c:v>
                </c:pt>
                <c:pt idx="4300">
                  <c:v>0.99399999999999999</c:v>
                </c:pt>
                <c:pt idx="4301">
                  <c:v>0.995</c:v>
                </c:pt>
                <c:pt idx="4302">
                  <c:v>0.99399999999999999</c:v>
                </c:pt>
                <c:pt idx="4303">
                  <c:v>0.99199999999999999</c:v>
                </c:pt>
                <c:pt idx="4304">
                  <c:v>0.99299999999999999</c:v>
                </c:pt>
                <c:pt idx="4305">
                  <c:v>0.99199999999999999</c:v>
                </c:pt>
                <c:pt idx="4306">
                  <c:v>0.99099999999999999</c:v>
                </c:pt>
                <c:pt idx="4307">
                  <c:v>0.99099999999999999</c:v>
                </c:pt>
                <c:pt idx="4308">
                  <c:v>0.99099999999999999</c:v>
                </c:pt>
                <c:pt idx="4309">
                  <c:v>0.99099999999999999</c:v>
                </c:pt>
                <c:pt idx="4310">
                  <c:v>0.99099999999999999</c:v>
                </c:pt>
                <c:pt idx="4311">
                  <c:v>0.98899999999999999</c:v>
                </c:pt>
                <c:pt idx="4312">
                  <c:v>0.99</c:v>
                </c:pt>
                <c:pt idx="4313">
                  <c:v>0.99099999999999999</c:v>
                </c:pt>
                <c:pt idx="4314">
                  <c:v>0.99199999999999999</c:v>
                </c:pt>
                <c:pt idx="4315">
                  <c:v>0.99199999999999999</c:v>
                </c:pt>
                <c:pt idx="4316">
                  <c:v>0.99099999999999999</c:v>
                </c:pt>
                <c:pt idx="4317">
                  <c:v>0.99199999999999999</c:v>
                </c:pt>
                <c:pt idx="4318">
                  <c:v>0.99199999999999999</c:v>
                </c:pt>
                <c:pt idx="4319">
                  <c:v>0.99099999999999999</c:v>
                </c:pt>
                <c:pt idx="4320">
                  <c:v>0.99</c:v>
                </c:pt>
                <c:pt idx="4321">
                  <c:v>0.99</c:v>
                </c:pt>
                <c:pt idx="4322">
                  <c:v>0.99199999999999999</c:v>
                </c:pt>
                <c:pt idx="4323">
                  <c:v>0.99</c:v>
                </c:pt>
                <c:pt idx="4324">
                  <c:v>0.99</c:v>
                </c:pt>
                <c:pt idx="4325">
                  <c:v>0.98899999999999999</c:v>
                </c:pt>
                <c:pt idx="4326">
                  <c:v>0.99</c:v>
                </c:pt>
                <c:pt idx="4327">
                  <c:v>0.99099999999999999</c:v>
                </c:pt>
                <c:pt idx="4328">
                  <c:v>0.99099999999999999</c:v>
                </c:pt>
                <c:pt idx="4329">
                  <c:v>0.99299999999999999</c:v>
                </c:pt>
                <c:pt idx="4330">
                  <c:v>0.99299999999999999</c:v>
                </c:pt>
                <c:pt idx="4331">
                  <c:v>0.99199999999999999</c:v>
                </c:pt>
                <c:pt idx="4332">
                  <c:v>0.99099999999999999</c:v>
                </c:pt>
                <c:pt idx="4333">
                  <c:v>0.99</c:v>
                </c:pt>
                <c:pt idx="4334">
                  <c:v>0.99</c:v>
                </c:pt>
                <c:pt idx="4335">
                  <c:v>0.99099999999999999</c:v>
                </c:pt>
                <c:pt idx="4336">
                  <c:v>0.99</c:v>
                </c:pt>
                <c:pt idx="4337">
                  <c:v>0.99</c:v>
                </c:pt>
                <c:pt idx="4338">
                  <c:v>0.99</c:v>
                </c:pt>
                <c:pt idx="4339">
                  <c:v>0.99099999999999999</c:v>
                </c:pt>
                <c:pt idx="4340">
                  <c:v>0.99</c:v>
                </c:pt>
                <c:pt idx="4341">
                  <c:v>0.99099999999999999</c:v>
                </c:pt>
                <c:pt idx="4342">
                  <c:v>0.99</c:v>
                </c:pt>
                <c:pt idx="4343">
                  <c:v>0.99</c:v>
                </c:pt>
                <c:pt idx="4344">
                  <c:v>0.98799999999999999</c:v>
                </c:pt>
                <c:pt idx="4345">
                  <c:v>0.98799999999999999</c:v>
                </c:pt>
                <c:pt idx="4346">
                  <c:v>0.99</c:v>
                </c:pt>
                <c:pt idx="4347">
                  <c:v>0.98799999999999999</c:v>
                </c:pt>
                <c:pt idx="4348">
                  <c:v>0.98699999999999999</c:v>
                </c:pt>
                <c:pt idx="4349">
                  <c:v>0.98699999999999999</c:v>
                </c:pt>
                <c:pt idx="4350">
                  <c:v>0.98699999999999999</c:v>
                </c:pt>
                <c:pt idx="4351">
                  <c:v>0.98699999999999999</c:v>
                </c:pt>
                <c:pt idx="4352">
                  <c:v>0.98799999999999999</c:v>
                </c:pt>
                <c:pt idx="4353">
                  <c:v>0.98899999999999999</c:v>
                </c:pt>
                <c:pt idx="4354">
                  <c:v>0.98899999999999999</c:v>
                </c:pt>
                <c:pt idx="4355">
                  <c:v>0.98899999999999999</c:v>
                </c:pt>
                <c:pt idx="4356">
                  <c:v>0.99</c:v>
                </c:pt>
                <c:pt idx="4357">
                  <c:v>0.99</c:v>
                </c:pt>
                <c:pt idx="4358">
                  <c:v>0.99</c:v>
                </c:pt>
                <c:pt idx="4359">
                  <c:v>0.99099999999999999</c:v>
                </c:pt>
                <c:pt idx="4360">
                  <c:v>0.99099999999999999</c:v>
                </c:pt>
                <c:pt idx="4361">
                  <c:v>0.99</c:v>
                </c:pt>
                <c:pt idx="4362">
                  <c:v>0.99299999999999999</c:v>
                </c:pt>
                <c:pt idx="4363">
                  <c:v>0.99299999999999999</c:v>
                </c:pt>
                <c:pt idx="4364">
                  <c:v>0.99199999999999999</c:v>
                </c:pt>
                <c:pt idx="4365">
                  <c:v>0.99199999999999999</c:v>
                </c:pt>
                <c:pt idx="4366">
                  <c:v>0.99099999999999999</c:v>
                </c:pt>
                <c:pt idx="4367">
                  <c:v>0.99299999999999999</c:v>
                </c:pt>
                <c:pt idx="4368">
                  <c:v>0.99299999999999999</c:v>
                </c:pt>
                <c:pt idx="4369">
                  <c:v>0.99199999999999999</c:v>
                </c:pt>
                <c:pt idx="4370">
                  <c:v>0.99099999999999999</c:v>
                </c:pt>
                <c:pt idx="4371">
                  <c:v>0.99199999999999999</c:v>
                </c:pt>
                <c:pt idx="4372">
                  <c:v>0.99099999999999999</c:v>
                </c:pt>
                <c:pt idx="4373">
                  <c:v>0.99</c:v>
                </c:pt>
                <c:pt idx="4374">
                  <c:v>0.99099999999999999</c:v>
                </c:pt>
                <c:pt idx="4375">
                  <c:v>0.99099999999999999</c:v>
                </c:pt>
                <c:pt idx="4376">
                  <c:v>0.99099999999999999</c:v>
                </c:pt>
                <c:pt idx="4377">
                  <c:v>0.98899999999999999</c:v>
                </c:pt>
                <c:pt idx="4378">
                  <c:v>0.98899999999999999</c:v>
                </c:pt>
                <c:pt idx="4379">
                  <c:v>0.98799999999999999</c:v>
                </c:pt>
                <c:pt idx="4380">
                  <c:v>0.98899999999999999</c:v>
                </c:pt>
                <c:pt idx="4381">
                  <c:v>0.98799999999999999</c:v>
                </c:pt>
                <c:pt idx="4382">
                  <c:v>0.98899999999999999</c:v>
                </c:pt>
                <c:pt idx="4383">
                  <c:v>0.98799999999999999</c:v>
                </c:pt>
                <c:pt idx="4384">
                  <c:v>0.98699999999999999</c:v>
                </c:pt>
                <c:pt idx="4385">
                  <c:v>0.98799999999999999</c:v>
                </c:pt>
                <c:pt idx="4386">
                  <c:v>0.98799999999999999</c:v>
                </c:pt>
                <c:pt idx="4387">
                  <c:v>0.98699999999999999</c:v>
                </c:pt>
                <c:pt idx="4388">
                  <c:v>0.99</c:v>
                </c:pt>
                <c:pt idx="4389">
                  <c:v>0.98799999999999999</c:v>
                </c:pt>
                <c:pt idx="4390">
                  <c:v>0.98699999999999999</c:v>
                </c:pt>
                <c:pt idx="4391">
                  <c:v>0.98799999999999999</c:v>
                </c:pt>
                <c:pt idx="4392">
                  <c:v>0.98899999999999999</c:v>
                </c:pt>
                <c:pt idx="4393">
                  <c:v>0.98699999999999999</c:v>
                </c:pt>
                <c:pt idx="4394">
                  <c:v>0.98599999999999999</c:v>
                </c:pt>
                <c:pt idx="4395">
                  <c:v>0.98599999999999999</c:v>
                </c:pt>
                <c:pt idx="4396">
                  <c:v>0.98699999999999999</c:v>
                </c:pt>
                <c:pt idx="4397">
                  <c:v>0.98599999999999999</c:v>
                </c:pt>
                <c:pt idx="4398">
                  <c:v>0.98699999999999999</c:v>
                </c:pt>
                <c:pt idx="4399">
                  <c:v>0.98899999999999999</c:v>
                </c:pt>
                <c:pt idx="4400">
                  <c:v>0.98899999999999999</c:v>
                </c:pt>
                <c:pt idx="4401">
                  <c:v>0.99</c:v>
                </c:pt>
                <c:pt idx="4402">
                  <c:v>0.99</c:v>
                </c:pt>
                <c:pt idx="4403">
                  <c:v>0.99</c:v>
                </c:pt>
                <c:pt idx="4404">
                  <c:v>0.98799999999999999</c:v>
                </c:pt>
                <c:pt idx="4405">
                  <c:v>0.98699999999999999</c:v>
                </c:pt>
                <c:pt idx="4406">
                  <c:v>0.98899999999999999</c:v>
                </c:pt>
                <c:pt idx="4407">
                  <c:v>0.99</c:v>
                </c:pt>
                <c:pt idx="4408">
                  <c:v>0.98899999999999999</c:v>
                </c:pt>
                <c:pt idx="4409">
                  <c:v>0.98899999999999999</c:v>
                </c:pt>
                <c:pt idx="4410">
                  <c:v>0.98899999999999999</c:v>
                </c:pt>
                <c:pt idx="4411">
                  <c:v>0.98799999999999999</c:v>
                </c:pt>
                <c:pt idx="4412">
                  <c:v>0.98899999999999999</c:v>
                </c:pt>
                <c:pt idx="4413">
                  <c:v>0.98799999999999999</c:v>
                </c:pt>
                <c:pt idx="4414">
                  <c:v>0.98899999999999999</c:v>
                </c:pt>
                <c:pt idx="4415">
                  <c:v>0.99199999999999999</c:v>
                </c:pt>
                <c:pt idx="4416">
                  <c:v>0.99099999999999999</c:v>
                </c:pt>
                <c:pt idx="4417">
                  <c:v>0.99</c:v>
                </c:pt>
                <c:pt idx="4418">
                  <c:v>0.99099999999999999</c:v>
                </c:pt>
                <c:pt idx="4419">
                  <c:v>0.99299999999999999</c:v>
                </c:pt>
                <c:pt idx="4420">
                  <c:v>0.99099999999999999</c:v>
                </c:pt>
                <c:pt idx="4421">
                  <c:v>0.99299999999999999</c:v>
                </c:pt>
                <c:pt idx="4422">
                  <c:v>0.99299999999999999</c:v>
                </c:pt>
                <c:pt idx="4423">
                  <c:v>0.99399999999999999</c:v>
                </c:pt>
                <c:pt idx="4424">
                  <c:v>0.99199999999999999</c:v>
                </c:pt>
                <c:pt idx="4425">
                  <c:v>0.99</c:v>
                </c:pt>
                <c:pt idx="4426">
                  <c:v>0.99099999999999999</c:v>
                </c:pt>
                <c:pt idx="4427">
                  <c:v>0.99099999999999999</c:v>
                </c:pt>
                <c:pt idx="4428">
                  <c:v>0.99</c:v>
                </c:pt>
                <c:pt idx="4429">
                  <c:v>0.99099999999999999</c:v>
                </c:pt>
                <c:pt idx="4430">
                  <c:v>0.99099999999999999</c:v>
                </c:pt>
                <c:pt idx="4431">
                  <c:v>0.98799999999999999</c:v>
                </c:pt>
                <c:pt idx="4432">
                  <c:v>0.98699999999999999</c:v>
                </c:pt>
                <c:pt idx="4433">
                  <c:v>0.98699999999999999</c:v>
                </c:pt>
                <c:pt idx="4434">
                  <c:v>0.98499999999999999</c:v>
                </c:pt>
                <c:pt idx="4435">
                  <c:v>0.98499999999999999</c:v>
                </c:pt>
                <c:pt idx="4436">
                  <c:v>0.98499999999999999</c:v>
                </c:pt>
                <c:pt idx="4437">
                  <c:v>0.98699999999999999</c:v>
                </c:pt>
                <c:pt idx="4438">
                  <c:v>0.98699999999999999</c:v>
                </c:pt>
                <c:pt idx="4439">
                  <c:v>0.98699999999999999</c:v>
                </c:pt>
                <c:pt idx="4440">
                  <c:v>0.98699999999999999</c:v>
                </c:pt>
                <c:pt idx="4441">
                  <c:v>0.98699999999999999</c:v>
                </c:pt>
                <c:pt idx="4442">
                  <c:v>0.98499999999999999</c:v>
                </c:pt>
                <c:pt idx="4443">
                  <c:v>0.98599999999999999</c:v>
                </c:pt>
                <c:pt idx="4444">
                  <c:v>0.98699999999999999</c:v>
                </c:pt>
                <c:pt idx="4445">
                  <c:v>0.98799999999999999</c:v>
                </c:pt>
                <c:pt idx="4446">
                  <c:v>0.98699999999999999</c:v>
                </c:pt>
                <c:pt idx="4447">
                  <c:v>0.98899999999999999</c:v>
                </c:pt>
                <c:pt idx="4448">
                  <c:v>0.98899999999999999</c:v>
                </c:pt>
                <c:pt idx="4449">
                  <c:v>0.98899999999999999</c:v>
                </c:pt>
                <c:pt idx="4450">
                  <c:v>0.98799999999999999</c:v>
                </c:pt>
                <c:pt idx="4451">
                  <c:v>0.98699999999999999</c:v>
                </c:pt>
                <c:pt idx="4452">
                  <c:v>0.98699999999999999</c:v>
                </c:pt>
                <c:pt idx="4453">
                  <c:v>0.98599999999999999</c:v>
                </c:pt>
                <c:pt idx="4454">
                  <c:v>0.98499999999999999</c:v>
                </c:pt>
                <c:pt idx="4455">
                  <c:v>0.98699999999999999</c:v>
                </c:pt>
                <c:pt idx="4456">
                  <c:v>0.98799999999999999</c:v>
                </c:pt>
                <c:pt idx="4457">
                  <c:v>0.99</c:v>
                </c:pt>
                <c:pt idx="4458">
                  <c:v>0.98799999999999999</c:v>
                </c:pt>
                <c:pt idx="4459">
                  <c:v>0.98899999999999999</c:v>
                </c:pt>
                <c:pt idx="4460">
                  <c:v>0.98899999999999999</c:v>
                </c:pt>
                <c:pt idx="4461">
                  <c:v>0.98899999999999999</c:v>
                </c:pt>
                <c:pt idx="4462">
                  <c:v>0.99099999999999999</c:v>
                </c:pt>
                <c:pt idx="4463">
                  <c:v>0.99199999999999999</c:v>
                </c:pt>
                <c:pt idx="4464">
                  <c:v>0.99</c:v>
                </c:pt>
                <c:pt idx="4465">
                  <c:v>0.98899999999999999</c:v>
                </c:pt>
                <c:pt idx="4466">
                  <c:v>0.99</c:v>
                </c:pt>
                <c:pt idx="4467">
                  <c:v>0.99</c:v>
                </c:pt>
                <c:pt idx="4468">
                  <c:v>0.99099999999999999</c:v>
                </c:pt>
                <c:pt idx="4469">
                  <c:v>0.99</c:v>
                </c:pt>
                <c:pt idx="4470">
                  <c:v>0.99099999999999999</c:v>
                </c:pt>
                <c:pt idx="4471">
                  <c:v>0.99</c:v>
                </c:pt>
                <c:pt idx="4472">
                  <c:v>0.99</c:v>
                </c:pt>
                <c:pt idx="4473">
                  <c:v>0.99</c:v>
                </c:pt>
                <c:pt idx="4474">
                  <c:v>0.99</c:v>
                </c:pt>
                <c:pt idx="4475">
                  <c:v>0.99099999999999999</c:v>
                </c:pt>
                <c:pt idx="4476">
                  <c:v>0.98899999999999999</c:v>
                </c:pt>
                <c:pt idx="4477">
                  <c:v>0.98899999999999999</c:v>
                </c:pt>
                <c:pt idx="4478">
                  <c:v>0.98899999999999999</c:v>
                </c:pt>
                <c:pt idx="4479">
                  <c:v>0.99</c:v>
                </c:pt>
                <c:pt idx="4480">
                  <c:v>0.98899999999999999</c:v>
                </c:pt>
                <c:pt idx="4481">
                  <c:v>0.99</c:v>
                </c:pt>
                <c:pt idx="4482">
                  <c:v>0.99099999999999999</c:v>
                </c:pt>
                <c:pt idx="4483">
                  <c:v>0.99099999999999999</c:v>
                </c:pt>
                <c:pt idx="4484">
                  <c:v>0.99</c:v>
                </c:pt>
                <c:pt idx="4485">
                  <c:v>0.98899999999999999</c:v>
                </c:pt>
                <c:pt idx="4486">
                  <c:v>0.99</c:v>
                </c:pt>
                <c:pt idx="4487">
                  <c:v>0.98899999999999999</c:v>
                </c:pt>
                <c:pt idx="4488">
                  <c:v>0.98899999999999999</c:v>
                </c:pt>
                <c:pt idx="4489">
                  <c:v>0.98599999999999999</c:v>
                </c:pt>
                <c:pt idx="4490">
                  <c:v>0.98699999999999999</c:v>
                </c:pt>
                <c:pt idx="4491">
                  <c:v>0.98699999999999999</c:v>
                </c:pt>
                <c:pt idx="4492">
                  <c:v>0.98699999999999999</c:v>
                </c:pt>
                <c:pt idx="4493">
                  <c:v>0.98599999999999999</c:v>
                </c:pt>
                <c:pt idx="4494">
                  <c:v>0.98699999999999999</c:v>
                </c:pt>
                <c:pt idx="4495">
                  <c:v>0.98799999999999999</c:v>
                </c:pt>
                <c:pt idx="4496">
                  <c:v>0.98899999999999999</c:v>
                </c:pt>
                <c:pt idx="4497">
                  <c:v>0.98799999999999999</c:v>
                </c:pt>
                <c:pt idx="4498">
                  <c:v>0.98899999999999999</c:v>
                </c:pt>
                <c:pt idx="4499">
                  <c:v>0.98899999999999999</c:v>
                </c:pt>
                <c:pt idx="4500">
                  <c:v>0.98799999999999999</c:v>
                </c:pt>
                <c:pt idx="4501">
                  <c:v>0.99099999999999999</c:v>
                </c:pt>
                <c:pt idx="4502">
                  <c:v>0.99099999999999999</c:v>
                </c:pt>
                <c:pt idx="4503">
                  <c:v>0.99</c:v>
                </c:pt>
                <c:pt idx="4504">
                  <c:v>0.99</c:v>
                </c:pt>
                <c:pt idx="4505">
                  <c:v>0.99199999999999999</c:v>
                </c:pt>
                <c:pt idx="4506">
                  <c:v>0.99</c:v>
                </c:pt>
                <c:pt idx="4507">
                  <c:v>0.99</c:v>
                </c:pt>
                <c:pt idx="4508">
                  <c:v>0.99</c:v>
                </c:pt>
                <c:pt idx="4509">
                  <c:v>0.98899999999999999</c:v>
                </c:pt>
                <c:pt idx="4510">
                  <c:v>0.98799999999999999</c:v>
                </c:pt>
                <c:pt idx="4511">
                  <c:v>0.98899999999999999</c:v>
                </c:pt>
                <c:pt idx="4512">
                  <c:v>0.99099999999999999</c:v>
                </c:pt>
                <c:pt idx="4513">
                  <c:v>0.98799999999999999</c:v>
                </c:pt>
                <c:pt idx="4514">
                  <c:v>0.98899999999999999</c:v>
                </c:pt>
                <c:pt idx="4515">
                  <c:v>0.98899999999999999</c:v>
                </c:pt>
                <c:pt idx="4516">
                  <c:v>0.98799999999999999</c:v>
                </c:pt>
                <c:pt idx="4517">
                  <c:v>0.98799999999999999</c:v>
                </c:pt>
                <c:pt idx="4518">
                  <c:v>0.98799999999999999</c:v>
                </c:pt>
                <c:pt idx="4519">
                  <c:v>0.98899999999999999</c:v>
                </c:pt>
                <c:pt idx="4520">
                  <c:v>0.99</c:v>
                </c:pt>
                <c:pt idx="4521">
                  <c:v>0.99099999999999999</c:v>
                </c:pt>
                <c:pt idx="4522">
                  <c:v>0.99</c:v>
                </c:pt>
                <c:pt idx="4523">
                  <c:v>0.99</c:v>
                </c:pt>
                <c:pt idx="4524">
                  <c:v>0.99</c:v>
                </c:pt>
                <c:pt idx="4525">
                  <c:v>0.98899999999999999</c:v>
                </c:pt>
                <c:pt idx="4526">
                  <c:v>0.99</c:v>
                </c:pt>
                <c:pt idx="4527">
                  <c:v>0.99099999999999999</c:v>
                </c:pt>
                <c:pt idx="4528">
                  <c:v>0.99199999999999999</c:v>
                </c:pt>
                <c:pt idx="4529">
                  <c:v>0.99099999999999999</c:v>
                </c:pt>
                <c:pt idx="4530">
                  <c:v>0.99099999999999999</c:v>
                </c:pt>
                <c:pt idx="4531">
                  <c:v>0.98799999999999999</c:v>
                </c:pt>
                <c:pt idx="4532">
                  <c:v>0.98799999999999999</c:v>
                </c:pt>
                <c:pt idx="4533">
                  <c:v>0.98699999999999999</c:v>
                </c:pt>
                <c:pt idx="4534">
                  <c:v>0.98599999999999999</c:v>
                </c:pt>
                <c:pt idx="4535">
                  <c:v>0.98699999999999999</c:v>
                </c:pt>
                <c:pt idx="4536">
                  <c:v>0.98699999999999999</c:v>
                </c:pt>
                <c:pt idx="4537">
                  <c:v>0.98599999999999999</c:v>
                </c:pt>
                <c:pt idx="4538">
                  <c:v>0.98799999999999999</c:v>
                </c:pt>
                <c:pt idx="4539">
                  <c:v>0.98799999999999999</c:v>
                </c:pt>
                <c:pt idx="4540">
                  <c:v>0.98799999999999999</c:v>
                </c:pt>
                <c:pt idx="4541">
                  <c:v>0.98899999999999999</c:v>
                </c:pt>
                <c:pt idx="4542">
                  <c:v>0.98799999999999999</c:v>
                </c:pt>
                <c:pt idx="4543">
                  <c:v>0.98699999999999999</c:v>
                </c:pt>
                <c:pt idx="4544">
                  <c:v>0.98699999999999999</c:v>
                </c:pt>
                <c:pt idx="4545">
                  <c:v>0.98899999999999999</c:v>
                </c:pt>
                <c:pt idx="4546">
                  <c:v>0.98899999999999999</c:v>
                </c:pt>
                <c:pt idx="4547">
                  <c:v>0.98699999999999999</c:v>
                </c:pt>
                <c:pt idx="4548">
                  <c:v>0.98699999999999999</c:v>
                </c:pt>
                <c:pt idx="4549">
                  <c:v>0.98799999999999999</c:v>
                </c:pt>
                <c:pt idx="4550">
                  <c:v>0.99</c:v>
                </c:pt>
                <c:pt idx="4551">
                  <c:v>0.98599999999999999</c:v>
                </c:pt>
                <c:pt idx="4552">
                  <c:v>0.98599999999999999</c:v>
                </c:pt>
                <c:pt idx="4553">
                  <c:v>0.98599999999999999</c:v>
                </c:pt>
                <c:pt idx="4554">
                  <c:v>0.98699999999999999</c:v>
                </c:pt>
                <c:pt idx="4555">
                  <c:v>0.98699999999999999</c:v>
                </c:pt>
                <c:pt idx="4556">
                  <c:v>0.98799999999999999</c:v>
                </c:pt>
                <c:pt idx="4557">
                  <c:v>0.98899999999999999</c:v>
                </c:pt>
                <c:pt idx="4558">
                  <c:v>0.98899999999999999</c:v>
                </c:pt>
                <c:pt idx="4559">
                  <c:v>0.98899999999999999</c:v>
                </c:pt>
                <c:pt idx="4560">
                  <c:v>0.99099999999999999</c:v>
                </c:pt>
                <c:pt idx="4561">
                  <c:v>0.99</c:v>
                </c:pt>
                <c:pt idx="4562">
                  <c:v>0.99</c:v>
                </c:pt>
                <c:pt idx="4563">
                  <c:v>0.99099999999999999</c:v>
                </c:pt>
                <c:pt idx="4564">
                  <c:v>0.99199999999999999</c:v>
                </c:pt>
                <c:pt idx="4565">
                  <c:v>0.99</c:v>
                </c:pt>
                <c:pt idx="4566">
                  <c:v>0.99</c:v>
                </c:pt>
                <c:pt idx="4567">
                  <c:v>0.99</c:v>
                </c:pt>
                <c:pt idx="4568">
                  <c:v>0.98899999999999999</c:v>
                </c:pt>
                <c:pt idx="4569">
                  <c:v>0.98699999999999999</c:v>
                </c:pt>
                <c:pt idx="4570">
                  <c:v>0.98699999999999999</c:v>
                </c:pt>
                <c:pt idx="4571">
                  <c:v>0.98699999999999999</c:v>
                </c:pt>
                <c:pt idx="4572">
                  <c:v>0.98899999999999999</c:v>
                </c:pt>
                <c:pt idx="4573">
                  <c:v>0.98799999999999999</c:v>
                </c:pt>
                <c:pt idx="4574">
                  <c:v>0.98799999999999999</c:v>
                </c:pt>
                <c:pt idx="4575">
                  <c:v>0.98899999999999999</c:v>
                </c:pt>
                <c:pt idx="4576">
                  <c:v>0.99199999999999999</c:v>
                </c:pt>
                <c:pt idx="4577">
                  <c:v>0.99099999999999999</c:v>
                </c:pt>
                <c:pt idx="4578">
                  <c:v>0.99099999999999999</c:v>
                </c:pt>
                <c:pt idx="4579">
                  <c:v>0.99</c:v>
                </c:pt>
                <c:pt idx="4580">
                  <c:v>0.99</c:v>
                </c:pt>
                <c:pt idx="4581">
                  <c:v>0.99099999999999999</c:v>
                </c:pt>
                <c:pt idx="4582">
                  <c:v>0.99099999999999999</c:v>
                </c:pt>
                <c:pt idx="4583">
                  <c:v>0.99199999999999999</c:v>
                </c:pt>
                <c:pt idx="4584">
                  <c:v>0.99199999999999999</c:v>
                </c:pt>
                <c:pt idx="4585">
                  <c:v>0.99199999999999999</c:v>
                </c:pt>
                <c:pt idx="4586">
                  <c:v>0.99099999999999999</c:v>
                </c:pt>
                <c:pt idx="4587">
                  <c:v>0.98899999999999999</c:v>
                </c:pt>
                <c:pt idx="4588">
                  <c:v>0.98899999999999999</c:v>
                </c:pt>
                <c:pt idx="4589">
                  <c:v>0.98899999999999999</c:v>
                </c:pt>
                <c:pt idx="4590">
                  <c:v>0.98599999999999999</c:v>
                </c:pt>
                <c:pt idx="4591">
                  <c:v>0.98499999999999999</c:v>
                </c:pt>
                <c:pt idx="4592">
                  <c:v>0.98799999999999999</c:v>
                </c:pt>
                <c:pt idx="4593">
                  <c:v>0.99099999999999999</c:v>
                </c:pt>
                <c:pt idx="4594">
                  <c:v>0.99</c:v>
                </c:pt>
                <c:pt idx="4595">
                  <c:v>0.98899999999999999</c:v>
                </c:pt>
                <c:pt idx="4596">
                  <c:v>0.99</c:v>
                </c:pt>
                <c:pt idx="4597">
                  <c:v>0.99199999999999999</c:v>
                </c:pt>
                <c:pt idx="4598">
                  <c:v>0.98899999999999999</c:v>
                </c:pt>
                <c:pt idx="4599">
                  <c:v>0.98899999999999999</c:v>
                </c:pt>
                <c:pt idx="4600">
                  <c:v>0.98899999999999999</c:v>
                </c:pt>
                <c:pt idx="4601">
                  <c:v>0.99099999999999999</c:v>
                </c:pt>
                <c:pt idx="4602">
                  <c:v>0.99</c:v>
                </c:pt>
                <c:pt idx="4603">
                  <c:v>0.98899999999999999</c:v>
                </c:pt>
                <c:pt idx="4604">
                  <c:v>0.99099999999999999</c:v>
                </c:pt>
                <c:pt idx="4605">
                  <c:v>0.99</c:v>
                </c:pt>
                <c:pt idx="4606">
                  <c:v>0.98899999999999999</c:v>
                </c:pt>
                <c:pt idx="4607">
                  <c:v>0.98899999999999999</c:v>
                </c:pt>
                <c:pt idx="4608">
                  <c:v>0.98799999999999999</c:v>
                </c:pt>
                <c:pt idx="4609">
                  <c:v>0.99</c:v>
                </c:pt>
                <c:pt idx="4610">
                  <c:v>0.99199999999999999</c:v>
                </c:pt>
                <c:pt idx="4611">
                  <c:v>0.99199999999999999</c:v>
                </c:pt>
                <c:pt idx="4612">
                  <c:v>0.99399999999999999</c:v>
                </c:pt>
                <c:pt idx="4613">
                  <c:v>0.99399999999999999</c:v>
                </c:pt>
                <c:pt idx="4614">
                  <c:v>0.99199999999999999</c:v>
                </c:pt>
                <c:pt idx="4615">
                  <c:v>0.99299999999999999</c:v>
                </c:pt>
                <c:pt idx="4616">
                  <c:v>0.99399999999999999</c:v>
                </c:pt>
                <c:pt idx="4617">
                  <c:v>0.99299999999999999</c:v>
                </c:pt>
                <c:pt idx="4618">
                  <c:v>0.99199999999999999</c:v>
                </c:pt>
                <c:pt idx="4619">
                  <c:v>0.99199999999999999</c:v>
                </c:pt>
                <c:pt idx="4620">
                  <c:v>0.99099999999999999</c:v>
                </c:pt>
                <c:pt idx="4621">
                  <c:v>0.99</c:v>
                </c:pt>
                <c:pt idx="4622">
                  <c:v>0.99</c:v>
                </c:pt>
                <c:pt idx="4623">
                  <c:v>0.98799999999999999</c:v>
                </c:pt>
                <c:pt idx="4624">
                  <c:v>0.98899999999999999</c:v>
                </c:pt>
                <c:pt idx="4625">
                  <c:v>0.99199999999999999</c:v>
                </c:pt>
                <c:pt idx="4626">
                  <c:v>0.99099999999999999</c:v>
                </c:pt>
                <c:pt idx="4627">
                  <c:v>0.99</c:v>
                </c:pt>
                <c:pt idx="4628">
                  <c:v>0.99099999999999999</c:v>
                </c:pt>
                <c:pt idx="4629">
                  <c:v>0.99299999999999999</c:v>
                </c:pt>
                <c:pt idx="4630">
                  <c:v>0.99199999999999999</c:v>
                </c:pt>
                <c:pt idx="4631">
                  <c:v>0.99199999999999999</c:v>
                </c:pt>
                <c:pt idx="4632">
                  <c:v>0.99099999999999999</c:v>
                </c:pt>
                <c:pt idx="4633">
                  <c:v>0.99</c:v>
                </c:pt>
                <c:pt idx="4634">
                  <c:v>0.99099999999999999</c:v>
                </c:pt>
                <c:pt idx="4635">
                  <c:v>0.99</c:v>
                </c:pt>
                <c:pt idx="4636">
                  <c:v>0.99199999999999999</c:v>
                </c:pt>
                <c:pt idx="4637">
                  <c:v>0.99199999999999999</c:v>
                </c:pt>
                <c:pt idx="4638">
                  <c:v>0.99199999999999999</c:v>
                </c:pt>
                <c:pt idx="4639">
                  <c:v>0.99199999999999999</c:v>
                </c:pt>
                <c:pt idx="4640">
                  <c:v>0.99399999999999999</c:v>
                </c:pt>
                <c:pt idx="4641">
                  <c:v>0.99299999999999999</c:v>
                </c:pt>
                <c:pt idx="4642">
                  <c:v>0.99399999999999999</c:v>
                </c:pt>
                <c:pt idx="4643">
                  <c:v>0.99399999999999999</c:v>
                </c:pt>
                <c:pt idx="4644">
                  <c:v>0.995</c:v>
                </c:pt>
                <c:pt idx="4645">
                  <c:v>0.99399999999999999</c:v>
                </c:pt>
                <c:pt idx="4646">
                  <c:v>0.99399999999999999</c:v>
                </c:pt>
                <c:pt idx="4647">
                  <c:v>0.99299999999999999</c:v>
                </c:pt>
                <c:pt idx="4648">
                  <c:v>0.99299999999999999</c:v>
                </c:pt>
                <c:pt idx="4649">
                  <c:v>0.99199999999999999</c:v>
                </c:pt>
                <c:pt idx="4650">
                  <c:v>0.99299999999999999</c:v>
                </c:pt>
                <c:pt idx="4651">
                  <c:v>0.99399999999999999</c:v>
                </c:pt>
                <c:pt idx="4652">
                  <c:v>0.99199999999999999</c:v>
                </c:pt>
                <c:pt idx="4653">
                  <c:v>0.99199999999999999</c:v>
                </c:pt>
                <c:pt idx="4654">
                  <c:v>0.99199999999999999</c:v>
                </c:pt>
                <c:pt idx="4655">
                  <c:v>0.99099999999999999</c:v>
                </c:pt>
                <c:pt idx="4656">
                  <c:v>0.99299999999999999</c:v>
                </c:pt>
                <c:pt idx="4657">
                  <c:v>0.99199999999999999</c:v>
                </c:pt>
                <c:pt idx="4658">
                  <c:v>0.99199999999999999</c:v>
                </c:pt>
                <c:pt idx="4659">
                  <c:v>0.99199999999999999</c:v>
                </c:pt>
                <c:pt idx="4660">
                  <c:v>0.99199999999999999</c:v>
                </c:pt>
                <c:pt idx="4661">
                  <c:v>0.99299999999999999</c:v>
                </c:pt>
                <c:pt idx="4662">
                  <c:v>0.99299999999999999</c:v>
                </c:pt>
                <c:pt idx="4663">
                  <c:v>0.99399999999999999</c:v>
                </c:pt>
                <c:pt idx="4664">
                  <c:v>0.99399999999999999</c:v>
                </c:pt>
                <c:pt idx="4665">
                  <c:v>0.99299999999999999</c:v>
                </c:pt>
                <c:pt idx="4666">
                  <c:v>0.99399999999999999</c:v>
                </c:pt>
                <c:pt idx="4667">
                  <c:v>0.99299999999999999</c:v>
                </c:pt>
                <c:pt idx="4668">
                  <c:v>0.99199999999999999</c:v>
                </c:pt>
                <c:pt idx="4669">
                  <c:v>0.99099999999999999</c:v>
                </c:pt>
                <c:pt idx="4670">
                  <c:v>0.99399999999999999</c:v>
                </c:pt>
                <c:pt idx="4671">
                  <c:v>0.995</c:v>
                </c:pt>
                <c:pt idx="4672">
                  <c:v>0.99399999999999999</c:v>
                </c:pt>
                <c:pt idx="4673">
                  <c:v>0.99299999999999999</c:v>
                </c:pt>
                <c:pt idx="4674">
                  <c:v>0.99299999999999999</c:v>
                </c:pt>
                <c:pt idx="4675">
                  <c:v>0.99399999999999999</c:v>
                </c:pt>
                <c:pt idx="4676">
                  <c:v>0.99299999999999999</c:v>
                </c:pt>
                <c:pt idx="4677">
                  <c:v>0.99399999999999999</c:v>
                </c:pt>
                <c:pt idx="4678">
                  <c:v>0.99399999999999999</c:v>
                </c:pt>
                <c:pt idx="4679">
                  <c:v>0.99299999999999999</c:v>
                </c:pt>
                <c:pt idx="4680">
                  <c:v>0.99299999999999999</c:v>
                </c:pt>
                <c:pt idx="4681">
                  <c:v>0.99299999999999999</c:v>
                </c:pt>
                <c:pt idx="4682">
                  <c:v>0.99399999999999999</c:v>
                </c:pt>
                <c:pt idx="4683">
                  <c:v>0.99099999999999999</c:v>
                </c:pt>
                <c:pt idx="4684">
                  <c:v>0.99</c:v>
                </c:pt>
                <c:pt idx="4685">
                  <c:v>0.99099999999999999</c:v>
                </c:pt>
                <c:pt idx="4686">
                  <c:v>0.99099999999999999</c:v>
                </c:pt>
                <c:pt idx="4687">
                  <c:v>0.99</c:v>
                </c:pt>
                <c:pt idx="4688">
                  <c:v>0.98899999999999999</c:v>
                </c:pt>
                <c:pt idx="4689">
                  <c:v>0.99</c:v>
                </c:pt>
                <c:pt idx="4690">
                  <c:v>0.99099999999999999</c:v>
                </c:pt>
                <c:pt idx="4691">
                  <c:v>0.99199999999999999</c:v>
                </c:pt>
                <c:pt idx="4692">
                  <c:v>0.99399999999999999</c:v>
                </c:pt>
                <c:pt idx="4693">
                  <c:v>0.99399999999999999</c:v>
                </c:pt>
                <c:pt idx="4694">
                  <c:v>0.99299999999999999</c:v>
                </c:pt>
                <c:pt idx="4695">
                  <c:v>0.99199999999999999</c:v>
                </c:pt>
                <c:pt idx="4696">
                  <c:v>0.99299999999999999</c:v>
                </c:pt>
                <c:pt idx="4697">
                  <c:v>0.99299999999999999</c:v>
                </c:pt>
                <c:pt idx="4698">
                  <c:v>0.99</c:v>
                </c:pt>
                <c:pt idx="4699">
                  <c:v>0.98899999999999999</c:v>
                </c:pt>
                <c:pt idx="4700">
                  <c:v>0.99</c:v>
                </c:pt>
                <c:pt idx="4701">
                  <c:v>0.99199999999999999</c:v>
                </c:pt>
                <c:pt idx="4702">
                  <c:v>0.99199999999999999</c:v>
                </c:pt>
                <c:pt idx="4703">
                  <c:v>1</c:v>
                </c:pt>
                <c:pt idx="4704">
                  <c:v>1.0010000000000001</c:v>
                </c:pt>
                <c:pt idx="4705">
                  <c:v>1.0010000000000001</c:v>
                </c:pt>
                <c:pt idx="4706">
                  <c:v>1.0010000000000001</c:v>
                </c:pt>
                <c:pt idx="4707">
                  <c:v>1.0010000000000001</c:v>
                </c:pt>
                <c:pt idx="4708">
                  <c:v>1.0010000000000001</c:v>
                </c:pt>
                <c:pt idx="4709">
                  <c:v>0.999</c:v>
                </c:pt>
                <c:pt idx="4710">
                  <c:v>0.999</c:v>
                </c:pt>
                <c:pt idx="4711">
                  <c:v>0.999</c:v>
                </c:pt>
                <c:pt idx="4712">
                  <c:v>1</c:v>
                </c:pt>
                <c:pt idx="4713">
                  <c:v>0.999</c:v>
                </c:pt>
                <c:pt idx="4714">
                  <c:v>10.709</c:v>
                </c:pt>
                <c:pt idx="4715">
                  <c:v>11.532</c:v>
                </c:pt>
                <c:pt idx="4716">
                  <c:v>12.797000000000001</c:v>
                </c:pt>
                <c:pt idx="4717">
                  <c:v>12.402000000000001</c:v>
                </c:pt>
                <c:pt idx="4718">
                  <c:v>13.161</c:v>
                </c:pt>
                <c:pt idx="4719">
                  <c:v>14.143000000000001</c:v>
                </c:pt>
                <c:pt idx="4720">
                  <c:v>13.347</c:v>
                </c:pt>
                <c:pt idx="4721">
                  <c:v>12.998000000000001</c:v>
                </c:pt>
                <c:pt idx="4722">
                  <c:v>12.973000000000001</c:v>
                </c:pt>
                <c:pt idx="4723">
                  <c:v>13.015000000000001</c:v>
                </c:pt>
                <c:pt idx="4724">
                  <c:v>13.1</c:v>
                </c:pt>
                <c:pt idx="4725">
                  <c:v>13.209</c:v>
                </c:pt>
                <c:pt idx="4726">
                  <c:v>13.303000000000001</c:v>
                </c:pt>
                <c:pt idx="4727">
                  <c:v>14.163</c:v>
                </c:pt>
                <c:pt idx="4728">
                  <c:v>15.416</c:v>
                </c:pt>
                <c:pt idx="4729">
                  <c:v>14.620000000000001</c:v>
                </c:pt>
                <c:pt idx="4730">
                  <c:v>14.295</c:v>
                </c:pt>
                <c:pt idx="4731">
                  <c:v>14.314</c:v>
                </c:pt>
                <c:pt idx="4732">
                  <c:v>14.374000000000001</c:v>
                </c:pt>
                <c:pt idx="4733">
                  <c:v>14.434000000000001</c:v>
                </c:pt>
                <c:pt idx="4734">
                  <c:v>14.491</c:v>
                </c:pt>
                <c:pt idx="4735">
                  <c:v>14.534000000000001</c:v>
                </c:pt>
                <c:pt idx="4736">
                  <c:v>14.585000000000001</c:v>
                </c:pt>
                <c:pt idx="4737">
                  <c:v>14.634</c:v>
                </c:pt>
                <c:pt idx="4738">
                  <c:v>14.672000000000001</c:v>
                </c:pt>
                <c:pt idx="4739">
                  <c:v>14.711</c:v>
                </c:pt>
                <c:pt idx="4740">
                  <c:v>14.756</c:v>
                </c:pt>
                <c:pt idx="4741">
                  <c:v>14.792</c:v>
                </c:pt>
                <c:pt idx="4742">
                  <c:v>14.825000000000001</c:v>
                </c:pt>
                <c:pt idx="4743">
                  <c:v>14.861000000000001</c:v>
                </c:pt>
                <c:pt idx="4744">
                  <c:v>14.893000000000001</c:v>
                </c:pt>
                <c:pt idx="4745">
                  <c:v>14.914</c:v>
                </c:pt>
                <c:pt idx="4746">
                  <c:v>14.939</c:v>
                </c:pt>
                <c:pt idx="4747">
                  <c:v>14.974</c:v>
                </c:pt>
                <c:pt idx="4748">
                  <c:v>14.998000000000001</c:v>
                </c:pt>
                <c:pt idx="4749">
                  <c:v>15.022</c:v>
                </c:pt>
                <c:pt idx="4750">
                  <c:v>15.040000000000001</c:v>
                </c:pt>
                <c:pt idx="4751">
                  <c:v>15.054</c:v>
                </c:pt>
                <c:pt idx="4752">
                  <c:v>15.069000000000001</c:v>
                </c:pt>
                <c:pt idx="4753">
                  <c:v>15.079000000000001</c:v>
                </c:pt>
                <c:pt idx="4754">
                  <c:v>15.093</c:v>
                </c:pt>
                <c:pt idx="4755">
                  <c:v>15.106</c:v>
                </c:pt>
                <c:pt idx="4756">
                  <c:v>15.127000000000001</c:v>
                </c:pt>
                <c:pt idx="4757">
                  <c:v>15.14</c:v>
                </c:pt>
                <c:pt idx="4758">
                  <c:v>15.143000000000001</c:v>
                </c:pt>
                <c:pt idx="4759">
                  <c:v>15.157999999999999</c:v>
                </c:pt>
                <c:pt idx="4760">
                  <c:v>15.162000000000001</c:v>
                </c:pt>
                <c:pt idx="4761">
                  <c:v>15.179</c:v>
                </c:pt>
                <c:pt idx="4762">
                  <c:v>15.17</c:v>
                </c:pt>
                <c:pt idx="4763">
                  <c:v>15.173</c:v>
                </c:pt>
                <c:pt idx="4764">
                  <c:v>15.182</c:v>
                </c:pt>
                <c:pt idx="4765">
                  <c:v>15.179</c:v>
                </c:pt>
                <c:pt idx="4766">
                  <c:v>15.187000000000001</c:v>
                </c:pt>
                <c:pt idx="4767">
                  <c:v>15.183</c:v>
                </c:pt>
                <c:pt idx="4768">
                  <c:v>15.179</c:v>
                </c:pt>
                <c:pt idx="4769">
                  <c:v>15.18</c:v>
                </c:pt>
                <c:pt idx="4770">
                  <c:v>15.179</c:v>
                </c:pt>
                <c:pt idx="4771">
                  <c:v>15.171000000000001</c:v>
                </c:pt>
                <c:pt idx="4772">
                  <c:v>15.17</c:v>
                </c:pt>
                <c:pt idx="4773">
                  <c:v>15.162000000000001</c:v>
                </c:pt>
                <c:pt idx="4774">
                  <c:v>15.162000000000001</c:v>
                </c:pt>
                <c:pt idx="4775">
                  <c:v>15.161</c:v>
                </c:pt>
                <c:pt idx="4776">
                  <c:v>15.169</c:v>
                </c:pt>
                <c:pt idx="4777">
                  <c:v>15.169</c:v>
                </c:pt>
                <c:pt idx="4778">
                  <c:v>15.167</c:v>
                </c:pt>
                <c:pt idx="4779">
                  <c:v>15.167</c:v>
                </c:pt>
                <c:pt idx="4780">
                  <c:v>15.176</c:v>
                </c:pt>
                <c:pt idx="4781">
                  <c:v>15.193</c:v>
                </c:pt>
                <c:pt idx="4782">
                  <c:v>15.199</c:v>
                </c:pt>
                <c:pt idx="4783">
                  <c:v>15.202</c:v>
                </c:pt>
                <c:pt idx="4784">
                  <c:v>15.22</c:v>
                </c:pt>
                <c:pt idx="4785">
                  <c:v>15.227</c:v>
                </c:pt>
                <c:pt idx="4786">
                  <c:v>15.245000000000001</c:v>
                </c:pt>
                <c:pt idx="4787">
                  <c:v>15.261000000000001</c:v>
                </c:pt>
                <c:pt idx="4788">
                  <c:v>15.280000000000001</c:v>
                </c:pt>
                <c:pt idx="4789">
                  <c:v>15.280000000000001</c:v>
                </c:pt>
                <c:pt idx="4790">
                  <c:v>15.287000000000001</c:v>
                </c:pt>
                <c:pt idx="4791">
                  <c:v>15.304</c:v>
                </c:pt>
                <c:pt idx="4792">
                  <c:v>15.315</c:v>
                </c:pt>
                <c:pt idx="4793">
                  <c:v>15.322000000000001</c:v>
                </c:pt>
                <c:pt idx="4794">
                  <c:v>15.342000000000001</c:v>
                </c:pt>
                <c:pt idx="4795">
                  <c:v>15.354000000000001</c:v>
                </c:pt>
                <c:pt idx="4796">
                  <c:v>15.369</c:v>
                </c:pt>
                <c:pt idx="4797">
                  <c:v>15.384</c:v>
                </c:pt>
                <c:pt idx="4798">
                  <c:v>15.396000000000001</c:v>
                </c:pt>
                <c:pt idx="4799">
                  <c:v>15.399000000000001</c:v>
                </c:pt>
                <c:pt idx="4800">
                  <c:v>15.398</c:v>
                </c:pt>
                <c:pt idx="4801">
                  <c:v>15.401</c:v>
                </c:pt>
                <c:pt idx="4802">
                  <c:v>15.397</c:v>
                </c:pt>
                <c:pt idx="4803">
                  <c:v>15.403</c:v>
                </c:pt>
                <c:pt idx="4804">
                  <c:v>15.402000000000001</c:v>
                </c:pt>
                <c:pt idx="4805">
                  <c:v>15.406000000000001</c:v>
                </c:pt>
                <c:pt idx="4806">
                  <c:v>15.4</c:v>
                </c:pt>
                <c:pt idx="4807">
                  <c:v>15.403</c:v>
                </c:pt>
                <c:pt idx="4808">
                  <c:v>15.4</c:v>
                </c:pt>
                <c:pt idx="4809">
                  <c:v>15.389000000000001</c:v>
                </c:pt>
                <c:pt idx="4810">
                  <c:v>15.391999999999999</c:v>
                </c:pt>
                <c:pt idx="4811">
                  <c:v>15.386000000000001</c:v>
                </c:pt>
                <c:pt idx="4812">
                  <c:v>15.384</c:v>
                </c:pt>
                <c:pt idx="4813">
                  <c:v>15.381</c:v>
                </c:pt>
                <c:pt idx="4814">
                  <c:v>15.370000000000001</c:v>
                </c:pt>
                <c:pt idx="4815">
                  <c:v>15.356</c:v>
                </c:pt>
                <c:pt idx="4816">
                  <c:v>15.355</c:v>
                </c:pt>
                <c:pt idx="4817">
                  <c:v>15.343</c:v>
                </c:pt>
                <c:pt idx="4818">
                  <c:v>15.334</c:v>
                </c:pt>
                <c:pt idx="4819">
                  <c:v>15.328000000000001</c:v>
                </c:pt>
                <c:pt idx="4820">
                  <c:v>15.317</c:v>
                </c:pt>
                <c:pt idx="4821">
                  <c:v>15.311</c:v>
                </c:pt>
                <c:pt idx="4822">
                  <c:v>15.309000000000001</c:v>
                </c:pt>
                <c:pt idx="4823">
                  <c:v>15.305</c:v>
                </c:pt>
                <c:pt idx="4824">
                  <c:v>15.298999999999999</c:v>
                </c:pt>
                <c:pt idx="4825">
                  <c:v>15.287000000000001</c:v>
                </c:pt>
                <c:pt idx="4826">
                  <c:v>15.284000000000001</c:v>
                </c:pt>
                <c:pt idx="4827">
                  <c:v>15.271000000000001</c:v>
                </c:pt>
                <c:pt idx="4828">
                  <c:v>15.272</c:v>
                </c:pt>
                <c:pt idx="4829">
                  <c:v>15.271000000000001</c:v>
                </c:pt>
                <c:pt idx="4830">
                  <c:v>15.263</c:v>
                </c:pt>
                <c:pt idx="4831">
                  <c:v>15.265000000000001</c:v>
                </c:pt>
                <c:pt idx="4832">
                  <c:v>15.268000000000001</c:v>
                </c:pt>
                <c:pt idx="4833">
                  <c:v>15.266</c:v>
                </c:pt>
                <c:pt idx="4834">
                  <c:v>15.26</c:v>
                </c:pt>
                <c:pt idx="4835">
                  <c:v>15.250999999999999</c:v>
                </c:pt>
                <c:pt idx="4836">
                  <c:v>15.246</c:v>
                </c:pt>
                <c:pt idx="4837">
                  <c:v>15.238</c:v>
                </c:pt>
                <c:pt idx="4838">
                  <c:v>15.234999999999999</c:v>
                </c:pt>
                <c:pt idx="4839">
                  <c:v>15.225</c:v>
                </c:pt>
                <c:pt idx="4840">
                  <c:v>15.213000000000001</c:v>
                </c:pt>
                <c:pt idx="4841">
                  <c:v>15.217000000000001</c:v>
                </c:pt>
                <c:pt idx="4842">
                  <c:v>15.212</c:v>
                </c:pt>
                <c:pt idx="4843">
                  <c:v>15.211</c:v>
                </c:pt>
                <c:pt idx="4844">
                  <c:v>15.202</c:v>
                </c:pt>
                <c:pt idx="4845">
                  <c:v>15.200000000000001</c:v>
                </c:pt>
                <c:pt idx="4846">
                  <c:v>15.186</c:v>
                </c:pt>
                <c:pt idx="4847">
                  <c:v>15.177</c:v>
                </c:pt>
                <c:pt idx="4848">
                  <c:v>15.179</c:v>
                </c:pt>
                <c:pt idx="4849">
                  <c:v>15.176</c:v>
                </c:pt>
                <c:pt idx="4850">
                  <c:v>15.168000000000001</c:v>
                </c:pt>
                <c:pt idx="4851">
                  <c:v>15.167</c:v>
                </c:pt>
                <c:pt idx="4852">
                  <c:v>15.165000000000001</c:v>
                </c:pt>
                <c:pt idx="4853">
                  <c:v>15.152000000000001</c:v>
                </c:pt>
                <c:pt idx="4854">
                  <c:v>15.146000000000001</c:v>
                </c:pt>
                <c:pt idx="4855">
                  <c:v>15.139000000000001</c:v>
                </c:pt>
                <c:pt idx="4856">
                  <c:v>15.134</c:v>
                </c:pt>
                <c:pt idx="4857">
                  <c:v>15.125999999999999</c:v>
                </c:pt>
                <c:pt idx="4858">
                  <c:v>15.115</c:v>
                </c:pt>
                <c:pt idx="4859">
                  <c:v>15.11</c:v>
                </c:pt>
                <c:pt idx="4860">
                  <c:v>15.111000000000001</c:v>
                </c:pt>
                <c:pt idx="4861">
                  <c:v>15.105</c:v>
                </c:pt>
                <c:pt idx="4862">
                  <c:v>15.102</c:v>
                </c:pt>
                <c:pt idx="4863">
                  <c:v>15.097</c:v>
                </c:pt>
                <c:pt idx="4864">
                  <c:v>15.096</c:v>
                </c:pt>
                <c:pt idx="4865">
                  <c:v>15.09</c:v>
                </c:pt>
                <c:pt idx="4866">
                  <c:v>15.085000000000001</c:v>
                </c:pt>
                <c:pt idx="4867">
                  <c:v>15.089</c:v>
                </c:pt>
                <c:pt idx="4868">
                  <c:v>15.085000000000001</c:v>
                </c:pt>
                <c:pt idx="4869">
                  <c:v>15.082000000000001</c:v>
                </c:pt>
                <c:pt idx="4870">
                  <c:v>15.078000000000001</c:v>
                </c:pt>
                <c:pt idx="4871">
                  <c:v>15.072000000000001</c:v>
                </c:pt>
                <c:pt idx="4872">
                  <c:v>15.065</c:v>
                </c:pt>
                <c:pt idx="4873">
                  <c:v>15.067</c:v>
                </c:pt>
                <c:pt idx="4874">
                  <c:v>15.067</c:v>
                </c:pt>
                <c:pt idx="4875">
                  <c:v>15.05</c:v>
                </c:pt>
                <c:pt idx="4876">
                  <c:v>15.048</c:v>
                </c:pt>
                <c:pt idx="4877">
                  <c:v>15.048999999999999</c:v>
                </c:pt>
                <c:pt idx="4878">
                  <c:v>15.041</c:v>
                </c:pt>
                <c:pt idx="4879">
                  <c:v>15.041</c:v>
                </c:pt>
                <c:pt idx="4880">
                  <c:v>15.030000000000001</c:v>
                </c:pt>
                <c:pt idx="4881">
                  <c:v>15.021000000000001</c:v>
                </c:pt>
                <c:pt idx="4882">
                  <c:v>15.015000000000001</c:v>
                </c:pt>
                <c:pt idx="4883">
                  <c:v>15.012</c:v>
                </c:pt>
                <c:pt idx="4884">
                  <c:v>14.995000000000001</c:v>
                </c:pt>
                <c:pt idx="4885">
                  <c:v>14.988</c:v>
                </c:pt>
                <c:pt idx="4886">
                  <c:v>14.98</c:v>
                </c:pt>
                <c:pt idx="4887">
                  <c:v>14.98</c:v>
                </c:pt>
                <c:pt idx="4888">
                  <c:v>14.974</c:v>
                </c:pt>
                <c:pt idx="4889">
                  <c:v>14.963000000000001</c:v>
                </c:pt>
                <c:pt idx="4890">
                  <c:v>14.951000000000001</c:v>
                </c:pt>
                <c:pt idx="4891">
                  <c:v>14.945</c:v>
                </c:pt>
                <c:pt idx="4892">
                  <c:v>14.929</c:v>
                </c:pt>
                <c:pt idx="4893">
                  <c:v>14.917</c:v>
                </c:pt>
                <c:pt idx="4894">
                  <c:v>14.912000000000001</c:v>
                </c:pt>
                <c:pt idx="4895">
                  <c:v>14.903</c:v>
                </c:pt>
                <c:pt idx="4896">
                  <c:v>14.886000000000001</c:v>
                </c:pt>
                <c:pt idx="4897">
                  <c:v>14.871</c:v>
                </c:pt>
                <c:pt idx="4898">
                  <c:v>14.857000000000001</c:v>
                </c:pt>
                <c:pt idx="4899">
                  <c:v>14.847</c:v>
                </c:pt>
                <c:pt idx="4900">
                  <c:v>14.835000000000001</c:v>
                </c:pt>
                <c:pt idx="4901">
                  <c:v>14.825000000000001</c:v>
                </c:pt>
                <c:pt idx="4902">
                  <c:v>14.813000000000001</c:v>
                </c:pt>
                <c:pt idx="4903">
                  <c:v>14.805</c:v>
                </c:pt>
                <c:pt idx="4904">
                  <c:v>14.792</c:v>
                </c:pt>
                <c:pt idx="4905">
                  <c:v>14.785</c:v>
                </c:pt>
                <c:pt idx="4906">
                  <c:v>14.772</c:v>
                </c:pt>
                <c:pt idx="4907">
                  <c:v>14.756</c:v>
                </c:pt>
                <c:pt idx="4908">
                  <c:v>14.755000000000001</c:v>
                </c:pt>
                <c:pt idx="4909">
                  <c:v>14.744</c:v>
                </c:pt>
                <c:pt idx="4910">
                  <c:v>14.728</c:v>
                </c:pt>
                <c:pt idx="4911">
                  <c:v>14.717000000000001</c:v>
                </c:pt>
                <c:pt idx="4912">
                  <c:v>14.717000000000001</c:v>
                </c:pt>
                <c:pt idx="4913">
                  <c:v>14.704000000000001</c:v>
                </c:pt>
                <c:pt idx="4914">
                  <c:v>14.697000000000001</c:v>
                </c:pt>
                <c:pt idx="4915">
                  <c:v>14.686</c:v>
                </c:pt>
                <c:pt idx="4916">
                  <c:v>14.684000000000001</c:v>
                </c:pt>
                <c:pt idx="4917">
                  <c:v>14.669</c:v>
                </c:pt>
                <c:pt idx="4918">
                  <c:v>14.648</c:v>
                </c:pt>
                <c:pt idx="4919">
                  <c:v>14.644</c:v>
                </c:pt>
                <c:pt idx="4920">
                  <c:v>14.636000000000001</c:v>
                </c:pt>
                <c:pt idx="4921">
                  <c:v>14.621</c:v>
                </c:pt>
                <c:pt idx="4922">
                  <c:v>14.611000000000001</c:v>
                </c:pt>
                <c:pt idx="4923">
                  <c:v>14.598000000000001</c:v>
                </c:pt>
                <c:pt idx="4924">
                  <c:v>14.603</c:v>
                </c:pt>
                <c:pt idx="4925">
                  <c:v>14.579000000000001</c:v>
                </c:pt>
                <c:pt idx="4926">
                  <c:v>14.569000000000001</c:v>
                </c:pt>
                <c:pt idx="4927">
                  <c:v>14.548999999999999</c:v>
                </c:pt>
                <c:pt idx="4928">
                  <c:v>14.542</c:v>
                </c:pt>
                <c:pt idx="4929">
                  <c:v>14.522</c:v>
                </c:pt>
                <c:pt idx="4930">
                  <c:v>14.507</c:v>
                </c:pt>
                <c:pt idx="4931">
                  <c:v>14.49</c:v>
                </c:pt>
                <c:pt idx="4932">
                  <c:v>14.481</c:v>
                </c:pt>
                <c:pt idx="4933">
                  <c:v>14.465</c:v>
                </c:pt>
                <c:pt idx="4934">
                  <c:v>14.453000000000001</c:v>
                </c:pt>
                <c:pt idx="4935">
                  <c:v>14.442</c:v>
                </c:pt>
                <c:pt idx="4936">
                  <c:v>14.426</c:v>
                </c:pt>
                <c:pt idx="4937">
                  <c:v>14.411</c:v>
                </c:pt>
                <c:pt idx="4938">
                  <c:v>14.386000000000001</c:v>
                </c:pt>
                <c:pt idx="4939">
                  <c:v>14.381</c:v>
                </c:pt>
                <c:pt idx="4940">
                  <c:v>14.366</c:v>
                </c:pt>
                <c:pt idx="4941">
                  <c:v>14.346</c:v>
                </c:pt>
                <c:pt idx="4942">
                  <c:v>14.336</c:v>
                </c:pt>
                <c:pt idx="4943">
                  <c:v>14.321</c:v>
                </c:pt>
                <c:pt idx="4944">
                  <c:v>14.318</c:v>
                </c:pt>
                <c:pt idx="4945">
                  <c:v>14.291</c:v>
                </c:pt>
                <c:pt idx="4946">
                  <c:v>14.278</c:v>
                </c:pt>
                <c:pt idx="4947">
                  <c:v>14.268000000000001</c:v>
                </c:pt>
                <c:pt idx="4948">
                  <c:v>14.253</c:v>
                </c:pt>
                <c:pt idx="4949">
                  <c:v>14.238</c:v>
                </c:pt>
                <c:pt idx="4950">
                  <c:v>14.218</c:v>
                </c:pt>
                <c:pt idx="4951">
                  <c:v>14.199</c:v>
                </c:pt>
                <c:pt idx="4952">
                  <c:v>14.193</c:v>
                </c:pt>
                <c:pt idx="4953">
                  <c:v>14.172000000000001</c:v>
                </c:pt>
                <c:pt idx="4954">
                  <c:v>14.171000000000001</c:v>
                </c:pt>
                <c:pt idx="4955">
                  <c:v>14.154</c:v>
                </c:pt>
                <c:pt idx="4956">
                  <c:v>14.125999999999999</c:v>
                </c:pt>
                <c:pt idx="4957">
                  <c:v>14.123000000000001</c:v>
                </c:pt>
                <c:pt idx="4958">
                  <c:v>14.113</c:v>
                </c:pt>
                <c:pt idx="4959">
                  <c:v>14.096</c:v>
                </c:pt>
                <c:pt idx="4960">
                  <c:v>14.085000000000001</c:v>
                </c:pt>
                <c:pt idx="4961">
                  <c:v>14.076000000000001</c:v>
                </c:pt>
                <c:pt idx="4962">
                  <c:v>14.062000000000001</c:v>
                </c:pt>
                <c:pt idx="4963">
                  <c:v>14.051</c:v>
                </c:pt>
                <c:pt idx="4964">
                  <c:v>14.045</c:v>
                </c:pt>
                <c:pt idx="4965">
                  <c:v>14.037000000000001</c:v>
                </c:pt>
                <c:pt idx="4966">
                  <c:v>14.042</c:v>
                </c:pt>
                <c:pt idx="4967">
                  <c:v>14.029</c:v>
                </c:pt>
                <c:pt idx="4968">
                  <c:v>14.016999999999999</c:v>
                </c:pt>
                <c:pt idx="4969">
                  <c:v>14.003</c:v>
                </c:pt>
                <c:pt idx="4970">
                  <c:v>14.008000000000001</c:v>
                </c:pt>
                <c:pt idx="4971">
                  <c:v>14.000999999999999</c:v>
                </c:pt>
                <c:pt idx="4972">
                  <c:v>13.993</c:v>
                </c:pt>
                <c:pt idx="4973">
                  <c:v>13.982000000000001</c:v>
                </c:pt>
                <c:pt idx="4974">
                  <c:v>13.987</c:v>
                </c:pt>
                <c:pt idx="4975">
                  <c:v>13.988</c:v>
                </c:pt>
                <c:pt idx="4976">
                  <c:v>13.98</c:v>
                </c:pt>
                <c:pt idx="4977">
                  <c:v>13.973000000000001</c:v>
                </c:pt>
                <c:pt idx="4978">
                  <c:v>13.97</c:v>
                </c:pt>
                <c:pt idx="4979">
                  <c:v>13.946</c:v>
                </c:pt>
                <c:pt idx="4980">
                  <c:v>13.934000000000001</c:v>
                </c:pt>
                <c:pt idx="4981">
                  <c:v>13.923999999999999</c:v>
                </c:pt>
                <c:pt idx="4982">
                  <c:v>13.915000000000001</c:v>
                </c:pt>
                <c:pt idx="4983">
                  <c:v>13.927</c:v>
                </c:pt>
                <c:pt idx="4984">
                  <c:v>13.907</c:v>
                </c:pt>
                <c:pt idx="4985">
                  <c:v>13.897</c:v>
                </c:pt>
                <c:pt idx="4986">
                  <c:v>13.891999999999999</c:v>
                </c:pt>
                <c:pt idx="4987">
                  <c:v>13.884</c:v>
                </c:pt>
                <c:pt idx="4988">
                  <c:v>13.873000000000001</c:v>
                </c:pt>
                <c:pt idx="4989">
                  <c:v>13.875</c:v>
                </c:pt>
                <c:pt idx="4990">
                  <c:v>13.870000000000001</c:v>
                </c:pt>
                <c:pt idx="4991">
                  <c:v>13.854000000000001</c:v>
                </c:pt>
                <c:pt idx="4992">
                  <c:v>13.851000000000001</c:v>
                </c:pt>
                <c:pt idx="4993">
                  <c:v>13.855</c:v>
                </c:pt>
                <c:pt idx="4994">
                  <c:v>13.859</c:v>
                </c:pt>
                <c:pt idx="4995">
                  <c:v>13.858000000000001</c:v>
                </c:pt>
                <c:pt idx="4996">
                  <c:v>13.849</c:v>
                </c:pt>
                <c:pt idx="4997">
                  <c:v>13.854000000000001</c:v>
                </c:pt>
                <c:pt idx="4998">
                  <c:v>13.849</c:v>
                </c:pt>
                <c:pt idx="4999">
                  <c:v>13.856</c:v>
                </c:pt>
                <c:pt idx="5000">
                  <c:v>13.857000000000001</c:v>
                </c:pt>
                <c:pt idx="5001">
                  <c:v>13.854000000000001</c:v>
                </c:pt>
                <c:pt idx="5002">
                  <c:v>13.858000000000001</c:v>
                </c:pt>
                <c:pt idx="5003">
                  <c:v>13.858000000000001</c:v>
                </c:pt>
                <c:pt idx="5004">
                  <c:v>13.854000000000001</c:v>
                </c:pt>
                <c:pt idx="5005">
                  <c:v>13.853</c:v>
                </c:pt>
                <c:pt idx="5006">
                  <c:v>13.861000000000001</c:v>
                </c:pt>
                <c:pt idx="5007">
                  <c:v>13.858000000000001</c:v>
                </c:pt>
                <c:pt idx="5008">
                  <c:v>13.862</c:v>
                </c:pt>
                <c:pt idx="5009">
                  <c:v>13.869</c:v>
                </c:pt>
                <c:pt idx="5010">
                  <c:v>13.878</c:v>
                </c:pt>
                <c:pt idx="5011">
                  <c:v>13.88</c:v>
                </c:pt>
                <c:pt idx="5012">
                  <c:v>13.884</c:v>
                </c:pt>
                <c:pt idx="5013">
                  <c:v>13.89</c:v>
                </c:pt>
                <c:pt idx="5014">
                  <c:v>13.889000000000001</c:v>
                </c:pt>
                <c:pt idx="5015">
                  <c:v>13.905000000000001</c:v>
                </c:pt>
                <c:pt idx="5016">
                  <c:v>13.913</c:v>
                </c:pt>
                <c:pt idx="5017">
                  <c:v>13.917</c:v>
                </c:pt>
                <c:pt idx="5018">
                  <c:v>13.92</c:v>
                </c:pt>
                <c:pt idx="5019">
                  <c:v>13.928000000000001</c:v>
                </c:pt>
                <c:pt idx="5020">
                  <c:v>13.939</c:v>
                </c:pt>
                <c:pt idx="5021">
                  <c:v>13.947000000000001</c:v>
                </c:pt>
                <c:pt idx="5022">
                  <c:v>13.954000000000001</c:v>
                </c:pt>
                <c:pt idx="5023">
                  <c:v>13.956</c:v>
                </c:pt>
                <c:pt idx="5024">
                  <c:v>13.968</c:v>
                </c:pt>
                <c:pt idx="5025">
                  <c:v>13.975</c:v>
                </c:pt>
                <c:pt idx="5026">
                  <c:v>13.986000000000001</c:v>
                </c:pt>
                <c:pt idx="5027">
                  <c:v>13.992000000000001</c:v>
                </c:pt>
                <c:pt idx="5028">
                  <c:v>14.012</c:v>
                </c:pt>
                <c:pt idx="5029">
                  <c:v>14.026</c:v>
                </c:pt>
                <c:pt idx="5030">
                  <c:v>14.034000000000001</c:v>
                </c:pt>
                <c:pt idx="5031">
                  <c:v>14.035</c:v>
                </c:pt>
                <c:pt idx="5032">
                  <c:v>14.048</c:v>
                </c:pt>
                <c:pt idx="5033">
                  <c:v>14.057</c:v>
                </c:pt>
                <c:pt idx="5034">
                  <c:v>14.062000000000001</c:v>
                </c:pt>
                <c:pt idx="5035">
                  <c:v>14.08</c:v>
                </c:pt>
                <c:pt idx="5036">
                  <c:v>14.093</c:v>
                </c:pt>
                <c:pt idx="5037">
                  <c:v>14.099</c:v>
                </c:pt>
                <c:pt idx="5038">
                  <c:v>14.102</c:v>
                </c:pt>
                <c:pt idx="5039">
                  <c:v>14.116</c:v>
                </c:pt>
                <c:pt idx="5040">
                  <c:v>14.127000000000001</c:v>
                </c:pt>
                <c:pt idx="5041">
                  <c:v>14.124000000000001</c:v>
                </c:pt>
                <c:pt idx="5042">
                  <c:v>14.128</c:v>
                </c:pt>
                <c:pt idx="5043">
                  <c:v>14.136000000000001</c:v>
                </c:pt>
                <c:pt idx="5044">
                  <c:v>14.137</c:v>
                </c:pt>
                <c:pt idx="5045">
                  <c:v>14.146000000000001</c:v>
                </c:pt>
                <c:pt idx="5046">
                  <c:v>14.153</c:v>
                </c:pt>
                <c:pt idx="5047">
                  <c:v>14.155000000000001</c:v>
                </c:pt>
                <c:pt idx="5048">
                  <c:v>14.154</c:v>
                </c:pt>
                <c:pt idx="5049">
                  <c:v>14.156000000000001</c:v>
                </c:pt>
                <c:pt idx="5050">
                  <c:v>14.16</c:v>
                </c:pt>
                <c:pt idx="5051">
                  <c:v>14.161</c:v>
                </c:pt>
                <c:pt idx="5052">
                  <c:v>14.166</c:v>
                </c:pt>
                <c:pt idx="5053">
                  <c:v>14.165000000000001</c:v>
                </c:pt>
                <c:pt idx="5054">
                  <c:v>14.17</c:v>
                </c:pt>
                <c:pt idx="5055">
                  <c:v>14.175000000000001</c:v>
                </c:pt>
                <c:pt idx="5056">
                  <c:v>14.175000000000001</c:v>
                </c:pt>
                <c:pt idx="5057">
                  <c:v>14.182</c:v>
                </c:pt>
                <c:pt idx="5058">
                  <c:v>14.181000000000001</c:v>
                </c:pt>
                <c:pt idx="5059">
                  <c:v>14.181000000000001</c:v>
                </c:pt>
                <c:pt idx="5060">
                  <c:v>14.18</c:v>
                </c:pt>
                <c:pt idx="5061">
                  <c:v>14.183</c:v>
                </c:pt>
                <c:pt idx="5062">
                  <c:v>14.186</c:v>
                </c:pt>
                <c:pt idx="5063">
                  <c:v>14.191000000000001</c:v>
                </c:pt>
                <c:pt idx="5064">
                  <c:v>14.198</c:v>
                </c:pt>
                <c:pt idx="5065">
                  <c:v>14.196</c:v>
                </c:pt>
                <c:pt idx="5066">
                  <c:v>14.198</c:v>
                </c:pt>
                <c:pt idx="5067">
                  <c:v>14.204000000000001</c:v>
                </c:pt>
                <c:pt idx="5068">
                  <c:v>14.205</c:v>
                </c:pt>
                <c:pt idx="5069">
                  <c:v>14.213000000000001</c:v>
                </c:pt>
                <c:pt idx="5070">
                  <c:v>14.207000000000001</c:v>
                </c:pt>
                <c:pt idx="5071">
                  <c:v>14.215</c:v>
                </c:pt>
                <c:pt idx="5072">
                  <c:v>14.223000000000001</c:v>
                </c:pt>
                <c:pt idx="5073">
                  <c:v>14.224</c:v>
                </c:pt>
                <c:pt idx="5074">
                  <c:v>14.234</c:v>
                </c:pt>
                <c:pt idx="5075">
                  <c:v>14.24</c:v>
                </c:pt>
                <c:pt idx="5076">
                  <c:v>14.249000000000001</c:v>
                </c:pt>
                <c:pt idx="5077">
                  <c:v>14.244</c:v>
                </c:pt>
                <c:pt idx="5078">
                  <c:v>14.254</c:v>
                </c:pt>
                <c:pt idx="5079">
                  <c:v>14.261000000000001</c:v>
                </c:pt>
                <c:pt idx="5080">
                  <c:v>14.269</c:v>
                </c:pt>
                <c:pt idx="5081">
                  <c:v>14.275</c:v>
                </c:pt>
                <c:pt idx="5082">
                  <c:v>14.281000000000001</c:v>
                </c:pt>
                <c:pt idx="5083">
                  <c:v>14.292</c:v>
                </c:pt>
                <c:pt idx="5084">
                  <c:v>14.298999999999999</c:v>
                </c:pt>
                <c:pt idx="5085">
                  <c:v>14.301</c:v>
                </c:pt>
                <c:pt idx="5086">
                  <c:v>14.308</c:v>
                </c:pt>
                <c:pt idx="5087">
                  <c:v>14.31</c:v>
                </c:pt>
                <c:pt idx="5088">
                  <c:v>14.319000000000001</c:v>
                </c:pt>
                <c:pt idx="5089">
                  <c:v>14.325000000000001</c:v>
                </c:pt>
                <c:pt idx="5090">
                  <c:v>14.324</c:v>
                </c:pt>
                <c:pt idx="5091">
                  <c:v>14.329000000000001</c:v>
                </c:pt>
                <c:pt idx="5092">
                  <c:v>14.326000000000001</c:v>
                </c:pt>
                <c:pt idx="5093">
                  <c:v>14.325000000000001</c:v>
                </c:pt>
                <c:pt idx="5094">
                  <c:v>14.331</c:v>
                </c:pt>
                <c:pt idx="5095">
                  <c:v>14.333</c:v>
                </c:pt>
                <c:pt idx="5096">
                  <c:v>14.325000000000001</c:v>
                </c:pt>
                <c:pt idx="5097">
                  <c:v>14.337</c:v>
                </c:pt>
                <c:pt idx="5098">
                  <c:v>14.339</c:v>
                </c:pt>
                <c:pt idx="5099">
                  <c:v>14.341000000000001</c:v>
                </c:pt>
                <c:pt idx="5100">
                  <c:v>14.345000000000001</c:v>
                </c:pt>
                <c:pt idx="5101">
                  <c:v>14.343999999999999</c:v>
                </c:pt>
                <c:pt idx="5102">
                  <c:v>14.35</c:v>
                </c:pt>
                <c:pt idx="5103">
                  <c:v>14.357000000000001</c:v>
                </c:pt>
                <c:pt idx="5104">
                  <c:v>14.369</c:v>
                </c:pt>
                <c:pt idx="5105">
                  <c:v>14.372</c:v>
                </c:pt>
                <c:pt idx="5106">
                  <c:v>14.374000000000001</c:v>
                </c:pt>
                <c:pt idx="5107">
                  <c:v>14.372</c:v>
                </c:pt>
                <c:pt idx="5108">
                  <c:v>14.370000000000001</c:v>
                </c:pt>
                <c:pt idx="5109">
                  <c:v>14.374000000000001</c:v>
                </c:pt>
                <c:pt idx="5110">
                  <c:v>14.379</c:v>
                </c:pt>
                <c:pt idx="5111">
                  <c:v>14.389000000000001</c:v>
                </c:pt>
                <c:pt idx="5112">
                  <c:v>14.387</c:v>
                </c:pt>
                <c:pt idx="5113">
                  <c:v>14.391999999999999</c:v>
                </c:pt>
                <c:pt idx="5114">
                  <c:v>14.405000000000001</c:v>
                </c:pt>
                <c:pt idx="5115">
                  <c:v>14.407</c:v>
                </c:pt>
                <c:pt idx="5116">
                  <c:v>14.412000000000001</c:v>
                </c:pt>
                <c:pt idx="5117">
                  <c:v>14.412000000000001</c:v>
                </c:pt>
                <c:pt idx="5118">
                  <c:v>14.429</c:v>
                </c:pt>
                <c:pt idx="5119">
                  <c:v>14.433</c:v>
                </c:pt>
                <c:pt idx="5120">
                  <c:v>14.437000000000001</c:v>
                </c:pt>
                <c:pt idx="5121">
                  <c:v>14.445</c:v>
                </c:pt>
                <c:pt idx="5122">
                  <c:v>14.447000000000001</c:v>
                </c:pt>
                <c:pt idx="5123">
                  <c:v>14.457000000000001</c:v>
                </c:pt>
                <c:pt idx="5124">
                  <c:v>14.461</c:v>
                </c:pt>
                <c:pt idx="5125">
                  <c:v>14.465</c:v>
                </c:pt>
                <c:pt idx="5126">
                  <c:v>14.472</c:v>
                </c:pt>
                <c:pt idx="5127">
                  <c:v>14.471</c:v>
                </c:pt>
                <c:pt idx="5128">
                  <c:v>14.483000000000001</c:v>
                </c:pt>
                <c:pt idx="5129">
                  <c:v>14.494</c:v>
                </c:pt>
                <c:pt idx="5130">
                  <c:v>14.495000000000001</c:v>
                </c:pt>
                <c:pt idx="5131">
                  <c:v>14.511000000000001</c:v>
                </c:pt>
                <c:pt idx="5132">
                  <c:v>14.521000000000001</c:v>
                </c:pt>
                <c:pt idx="5133">
                  <c:v>14.528</c:v>
                </c:pt>
                <c:pt idx="5134">
                  <c:v>14.532</c:v>
                </c:pt>
                <c:pt idx="5135">
                  <c:v>14.539</c:v>
                </c:pt>
                <c:pt idx="5136">
                  <c:v>14.544</c:v>
                </c:pt>
                <c:pt idx="5137">
                  <c:v>14.548999999999999</c:v>
                </c:pt>
                <c:pt idx="5138">
                  <c:v>14.553000000000001</c:v>
                </c:pt>
                <c:pt idx="5139">
                  <c:v>14.553000000000001</c:v>
                </c:pt>
                <c:pt idx="5140">
                  <c:v>14.556000000000001</c:v>
                </c:pt>
                <c:pt idx="5141">
                  <c:v>14.555</c:v>
                </c:pt>
                <c:pt idx="5142">
                  <c:v>14.554</c:v>
                </c:pt>
                <c:pt idx="5143">
                  <c:v>14.561</c:v>
                </c:pt>
                <c:pt idx="5144">
                  <c:v>14.56</c:v>
                </c:pt>
                <c:pt idx="5145">
                  <c:v>14.558</c:v>
                </c:pt>
                <c:pt idx="5146">
                  <c:v>14.558</c:v>
                </c:pt>
                <c:pt idx="5147">
                  <c:v>14.558</c:v>
                </c:pt>
                <c:pt idx="5148">
                  <c:v>14.569000000000001</c:v>
                </c:pt>
                <c:pt idx="5149">
                  <c:v>14.57</c:v>
                </c:pt>
                <c:pt idx="5150">
                  <c:v>14.563000000000001</c:v>
                </c:pt>
                <c:pt idx="5151">
                  <c:v>14.576000000000001</c:v>
                </c:pt>
                <c:pt idx="5152">
                  <c:v>14.585000000000001</c:v>
                </c:pt>
                <c:pt idx="5153">
                  <c:v>14.583</c:v>
                </c:pt>
                <c:pt idx="5154">
                  <c:v>14.584</c:v>
                </c:pt>
                <c:pt idx="5155">
                  <c:v>14.59</c:v>
                </c:pt>
                <c:pt idx="5156">
                  <c:v>14.584</c:v>
                </c:pt>
                <c:pt idx="5157">
                  <c:v>14.592000000000001</c:v>
                </c:pt>
                <c:pt idx="5158">
                  <c:v>14.579000000000001</c:v>
                </c:pt>
                <c:pt idx="5159">
                  <c:v>14.577</c:v>
                </c:pt>
                <c:pt idx="5160">
                  <c:v>14.579000000000001</c:v>
                </c:pt>
                <c:pt idx="5161">
                  <c:v>14.58</c:v>
                </c:pt>
                <c:pt idx="5162">
                  <c:v>14.578000000000001</c:v>
                </c:pt>
                <c:pt idx="5163">
                  <c:v>14.576000000000001</c:v>
                </c:pt>
                <c:pt idx="5164">
                  <c:v>14.57</c:v>
                </c:pt>
                <c:pt idx="5165">
                  <c:v>14.568</c:v>
                </c:pt>
                <c:pt idx="5166">
                  <c:v>14.566000000000001</c:v>
                </c:pt>
                <c:pt idx="5167">
                  <c:v>14.559000000000001</c:v>
                </c:pt>
                <c:pt idx="5168">
                  <c:v>14.553000000000001</c:v>
                </c:pt>
                <c:pt idx="5169">
                  <c:v>14.554</c:v>
                </c:pt>
                <c:pt idx="5170">
                  <c:v>14.548999999999999</c:v>
                </c:pt>
                <c:pt idx="5171">
                  <c:v>14.558</c:v>
                </c:pt>
                <c:pt idx="5172">
                  <c:v>14.547000000000001</c:v>
                </c:pt>
                <c:pt idx="5173">
                  <c:v>14.539</c:v>
                </c:pt>
                <c:pt idx="5174">
                  <c:v>14.544</c:v>
                </c:pt>
                <c:pt idx="5175">
                  <c:v>14.541</c:v>
                </c:pt>
                <c:pt idx="5176">
                  <c:v>14.540000000000001</c:v>
                </c:pt>
                <c:pt idx="5177">
                  <c:v>14.526</c:v>
                </c:pt>
                <c:pt idx="5178">
                  <c:v>14.523</c:v>
                </c:pt>
                <c:pt idx="5179">
                  <c:v>14.528</c:v>
                </c:pt>
                <c:pt idx="5180">
                  <c:v>14.523</c:v>
                </c:pt>
                <c:pt idx="5181">
                  <c:v>14.521000000000001</c:v>
                </c:pt>
                <c:pt idx="5182">
                  <c:v>14.525</c:v>
                </c:pt>
                <c:pt idx="5183">
                  <c:v>14.515000000000001</c:v>
                </c:pt>
                <c:pt idx="5184">
                  <c:v>14.508000000000001</c:v>
                </c:pt>
                <c:pt idx="5185">
                  <c:v>14.507</c:v>
                </c:pt>
                <c:pt idx="5186">
                  <c:v>14.507</c:v>
                </c:pt>
                <c:pt idx="5187">
                  <c:v>14.51</c:v>
                </c:pt>
                <c:pt idx="5188">
                  <c:v>14.514000000000001</c:v>
                </c:pt>
                <c:pt idx="5189">
                  <c:v>14.515000000000001</c:v>
                </c:pt>
                <c:pt idx="5190">
                  <c:v>14.516999999999999</c:v>
                </c:pt>
                <c:pt idx="5191">
                  <c:v>14.514000000000001</c:v>
                </c:pt>
                <c:pt idx="5192">
                  <c:v>14.505000000000001</c:v>
                </c:pt>
                <c:pt idx="5193">
                  <c:v>14.500999999999999</c:v>
                </c:pt>
                <c:pt idx="5194">
                  <c:v>14.494</c:v>
                </c:pt>
                <c:pt idx="5195">
                  <c:v>14.491</c:v>
                </c:pt>
                <c:pt idx="5196">
                  <c:v>14.484999999999999</c:v>
                </c:pt>
                <c:pt idx="5197">
                  <c:v>14.487</c:v>
                </c:pt>
                <c:pt idx="5198">
                  <c:v>14.483000000000001</c:v>
                </c:pt>
                <c:pt idx="5199">
                  <c:v>14.484</c:v>
                </c:pt>
                <c:pt idx="5200">
                  <c:v>14.482000000000001</c:v>
                </c:pt>
                <c:pt idx="5201">
                  <c:v>14.479000000000001</c:v>
                </c:pt>
                <c:pt idx="5202">
                  <c:v>14.479000000000001</c:v>
                </c:pt>
                <c:pt idx="5203">
                  <c:v>14.478</c:v>
                </c:pt>
                <c:pt idx="5204">
                  <c:v>14.474</c:v>
                </c:pt>
                <c:pt idx="5205">
                  <c:v>14.473000000000001</c:v>
                </c:pt>
                <c:pt idx="5206">
                  <c:v>14.468</c:v>
                </c:pt>
                <c:pt idx="5207">
                  <c:v>14.482000000000001</c:v>
                </c:pt>
                <c:pt idx="5208">
                  <c:v>14.476000000000001</c:v>
                </c:pt>
                <c:pt idx="5209">
                  <c:v>14.475</c:v>
                </c:pt>
                <c:pt idx="5210">
                  <c:v>14.474</c:v>
                </c:pt>
                <c:pt idx="5211">
                  <c:v>14.475</c:v>
                </c:pt>
                <c:pt idx="5212">
                  <c:v>14.466000000000001</c:v>
                </c:pt>
                <c:pt idx="5213">
                  <c:v>14.462</c:v>
                </c:pt>
                <c:pt idx="5214">
                  <c:v>14.468999999999999</c:v>
                </c:pt>
                <c:pt idx="5215">
                  <c:v>14.468999999999999</c:v>
                </c:pt>
                <c:pt idx="5216">
                  <c:v>14.468</c:v>
                </c:pt>
                <c:pt idx="5217">
                  <c:v>14.472</c:v>
                </c:pt>
                <c:pt idx="5218">
                  <c:v>14.468999999999999</c:v>
                </c:pt>
                <c:pt idx="5219">
                  <c:v>14.465</c:v>
                </c:pt>
                <c:pt idx="5220">
                  <c:v>14.461</c:v>
                </c:pt>
                <c:pt idx="5221">
                  <c:v>14.464</c:v>
                </c:pt>
                <c:pt idx="5222">
                  <c:v>14.471</c:v>
                </c:pt>
                <c:pt idx="5223">
                  <c:v>14.462</c:v>
                </c:pt>
                <c:pt idx="5224">
                  <c:v>14.461</c:v>
                </c:pt>
                <c:pt idx="5225">
                  <c:v>14.456</c:v>
                </c:pt>
                <c:pt idx="5226">
                  <c:v>14.46</c:v>
                </c:pt>
                <c:pt idx="5227">
                  <c:v>14.451000000000001</c:v>
                </c:pt>
                <c:pt idx="5228">
                  <c:v>14.450000000000001</c:v>
                </c:pt>
                <c:pt idx="5229">
                  <c:v>14.449</c:v>
                </c:pt>
                <c:pt idx="5230">
                  <c:v>14.445</c:v>
                </c:pt>
                <c:pt idx="5231">
                  <c:v>14.455</c:v>
                </c:pt>
                <c:pt idx="5232">
                  <c:v>14.458</c:v>
                </c:pt>
                <c:pt idx="5233">
                  <c:v>14.457000000000001</c:v>
                </c:pt>
                <c:pt idx="5234">
                  <c:v>14.46</c:v>
                </c:pt>
                <c:pt idx="5235">
                  <c:v>14.455</c:v>
                </c:pt>
                <c:pt idx="5236">
                  <c:v>14.452</c:v>
                </c:pt>
                <c:pt idx="5237">
                  <c:v>14.462</c:v>
                </c:pt>
                <c:pt idx="5238">
                  <c:v>14.454000000000001</c:v>
                </c:pt>
                <c:pt idx="5239">
                  <c:v>14.452</c:v>
                </c:pt>
                <c:pt idx="5240">
                  <c:v>14.46</c:v>
                </c:pt>
                <c:pt idx="5241">
                  <c:v>14.456</c:v>
                </c:pt>
                <c:pt idx="5242">
                  <c:v>14.46</c:v>
                </c:pt>
                <c:pt idx="5243">
                  <c:v>14.463000000000001</c:v>
                </c:pt>
                <c:pt idx="5244">
                  <c:v>14.467000000000001</c:v>
                </c:pt>
                <c:pt idx="5245">
                  <c:v>14.464</c:v>
                </c:pt>
                <c:pt idx="5246">
                  <c:v>14.465</c:v>
                </c:pt>
                <c:pt idx="5247">
                  <c:v>14.465</c:v>
                </c:pt>
                <c:pt idx="5248">
                  <c:v>14.468</c:v>
                </c:pt>
                <c:pt idx="5249">
                  <c:v>14.477</c:v>
                </c:pt>
                <c:pt idx="5250">
                  <c:v>14.483000000000001</c:v>
                </c:pt>
                <c:pt idx="5251">
                  <c:v>14.489000000000001</c:v>
                </c:pt>
                <c:pt idx="5252">
                  <c:v>14.492000000000001</c:v>
                </c:pt>
                <c:pt idx="5253">
                  <c:v>14.49</c:v>
                </c:pt>
                <c:pt idx="5254">
                  <c:v>14.496</c:v>
                </c:pt>
                <c:pt idx="5255">
                  <c:v>14.497</c:v>
                </c:pt>
                <c:pt idx="5256">
                  <c:v>14.511000000000001</c:v>
                </c:pt>
                <c:pt idx="5257">
                  <c:v>14.519</c:v>
                </c:pt>
                <c:pt idx="5258">
                  <c:v>14.52</c:v>
                </c:pt>
                <c:pt idx="5259">
                  <c:v>14.522</c:v>
                </c:pt>
                <c:pt idx="5260">
                  <c:v>14.523</c:v>
                </c:pt>
                <c:pt idx="5261">
                  <c:v>14.521000000000001</c:v>
                </c:pt>
                <c:pt idx="5262">
                  <c:v>14.527000000000001</c:v>
                </c:pt>
                <c:pt idx="5263">
                  <c:v>14.526</c:v>
                </c:pt>
                <c:pt idx="5264">
                  <c:v>14.527000000000001</c:v>
                </c:pt>
                <c:pt idx="5265">
                  <c:v>14.532999999999999</c:v>
                </c:pt>
                <c:pt idx="5266">
                  <c:v>14.547000000000001</c:v>
                </c:pt>
                <c:pt idx="5267">
                  <c:v>14.553000000000001</c:v>
                </c:pt>
                <c:pt idx="5268">
                  <c:v>14.556000000000001</c:v>
                </c:pt>
                <c:pt idx="5269">
                  <c:v>14.557</c:v>
                </c:pt>
                <c:pt idx="5270">
                  <c:v>14.567</c:v>
                </c:pt>
                <c:pt idx="5271">
                  <c:v>14.576000000000001</c:v>
                </c:pt>
                <c:pt idx="5272">
                  <c:v>14.584</c:v>
                </c:pt>
                <c:pt idx="5273">
                  <c:v>14.588000000000001</c:v>
                </c:pt>
                <c:pt idx="5274">
                  <c:v>14.592000000000001</c:v>
                </c:pt>
                <c:pt idx="5275">
                  <c:v>14.601000000000001</c:v>
                </c:pt>
                <c:pt idx="5276">
                  <c:v>14.599</c:v>
                </c:pt>
                <c:pt idx="5277">
                  <c:v>14.604000000000001</c:v>
                </c:pt>
                <c:pt idx="5278">
                  <c:v>14.605</c:v>
                </c:pt>
                <c:pt idx="5279">
                  <c:v>14.604000000000001</c:v>
                </c:pt>
                <c:pt idx="5280">
                  <c:v>14.605</c:v>
                </c:pt>
                <c:pt idx="5281">
                  <c:v>14.612</c:v>
                </c:pt>
                <c:pt idx="5282">
                  <c:v>14.611000000000001</c:v>
                </c:pt>
                <c:pt idx="5283">
                  <c:v>14.608000000000001</c:v>
                </c:pt>
                <c:pt idx="5284">
                  <c:v>14.609</c:v>
                </c:pt>
                <c:pt idx="5285">
                  <c:v>14.614000000000001</c:v>
                </c:pt>
                <c:pt idx="5286">
                  <c:v>14.607000000000001</c:v>
                </c:pt>
                <c:pt idx="5287">
                  <c:v>14.617000000000001</c:v>
                </c:pt>
                <c:pt idx="5288">
                  <c:v>14.616</c:v>
                </c:pt>
                <c:pt idx="5289">
                  <c:v>14.625999999999999</c:v>
                </c:pt>
                <c:pt idx="5290">
                  <c:v>14.623000000000001</c:v>
                </c:pt>
                <c:pt idx="5291">
                  <c:v>14.619</c:v>
                </c:pt>
                <c:pt idx="5292">
                  <c:v>14.620000000000001</c:v>
                </c:pt>
                <c:pt idx="5293">
                  <c:v>14.628</c:v>
                </c:pt>
                <c:pt idx="5294">
                  <c:v>14.621</c:v>
                </c:pt>
                <c:pt idx="5295">
                  <c:v>14.616</c:v>
                </c:pt>
                <c:pt idx="5296">
                  <c:v>14.617000000000001</c:v>
                </c:pt>
                <c:pt idx="5297">
                  <c:v>14.618</c:v>
                </c:pt>
                <c:pt idx="5298">
                  <c:v>14.611000000000001</c:v>
                </c:pt>
                <c:pt idx="5299">
                  <c:v>14.609</c:v>
                </c:pt>
                <c:pt idx="5300">
                  <c:v>14.612</c:v>
                </c:pt>
                <c:pt idx="5301">
                  <c:v>14.607000000000001</c:v>
                </c:pt>
                <c:pt idx="5302">
                  <c:v>14.603</c:v>
                </c:pt>
                <c:pt idx="5303">
                  <c:v>14.597</c:v>
                </c:pt>
                <c:pt idx="5304">
                  <c:v>14.601000000000001</c:v>
                </c:pt>
                <c:pt idx="5305">
                  <c:v>14.599</c:v>
                </c:pt>
                <c:pt idx="5306">
                  <c:v>14.601000000000001</c:v>
                </c:pt>
                <c:pt idx="5307">
                  <c:v>14.597</c:v>
                </c:pt>
                <c:pt idx="5308">
                  <c:v>14.601000000000001</c:v>
                </c:pt>
                <c:pt idx="5309">
                  <c:v>14.591000000000001</c:v>
                </c:pt>
                <c:pt idx="5310">
                  <c:v>14.595000000000001</c:v>
                </c:pt>
                <c:pt idx="5311">
                  <c:v>14.603</c:v>
                </c:pt>
                <c:pt idx="5312">
                  <c:v>14.604000000000001</c:v>
                </c:pt>
                <c:pt idx="5313">
                  <c:v>14.599</c:v>
                </c:pt>
                <c:pt idx="5314">
                  <c:v>14.602</c:v>
                </c:pt>
                <c:pt idx="5315">
                  <c:v>14.6</c:v>
                </c:pt>
                <c:pt idx="5316">
                  <c:v>14.602</c:v>
                </c:pt>
                <c:pt idx="5317">
                  <c:v>14.606</c:v>
                </c:pt>
                <c:pt idx="5318">
                  <c:v>14.614000000000001</c:v>
                </c:pt>
                <c:pt idx="5319">
                  <c:v>14.611000000000001</c:v>
                </c:pt>
                <c:pt idx="5320">
                  <c:v>14.612</c:v>
                </c:pt>
                <c:pt idx="5321">
                  <c:v>14.61</c:v>
                </c:pt>
                <c:pt idx="5322">
                  <c:v>14.616</c:v>
                </c:pt>
                <c:pt idx="5323">
                  <c:v>14.619</c:v>
                </c:pt>
                <c:pt idx="5324">
                  <c:v>14.619</c:v>
                </c:pt>
                <c:pt idx="5325">
                  <c:v>14.609</c:v>
                </c:pt>
                <c:pt idx="5326">
                  <c:v>14.622</c:v>
                </c:pt>
                <c:pt idx="5327">
                  <c:v>14.615</c:v>
                </c:pt>
                <c:pt idx="5328">
                  <c:v>14.612</c:v>
                </c:pt>
                <c:pt idx="5329">
                  <c:v>14.603</c:v>
                </c:pt>
                <c:pt idx="5330">
                  <c:v>14.591000000000001</c:v>
                </c:pt>
                <c:pt idx="5331">
                  <c:v>14.578000000000001</c:v>
                </c:pt>
                <c:pt idx="5332">
                  <c:v>14.564</c:v>
                </c:pt>
                <c:pt idx="5333">
                  <c:v>14.548</c:v>
                </c:pt>
                <c:pt idx="5334">
                  <c:v>14.532</c:v>
                </c:pt>
                <c:pt idx="5335">
                  <c:v>14.507</c:v>
                </c:pt>
                <c:pt idx="5336">
                  <c:v>14.481</c:v>
                </c:pt>
                <c:pt idx="5337">
                  <c:v>14.441000000000001</c:v>
                </c:pt>
                <c:pt idx="5338">
                  <c:v>14.401</c:v>
                </c:pt>
                <c:pt idx="5339">
                  <c:v>14.352</c:v>
                </c:pt>
                <c:pt idx="5340">
                  <c:v>14.306000000000001</c:v>
                </c:pt>
                <c:pt idx="5341">
                  <c:v>14.232000000000001</c:v>
                </c:pt>
                <c:pt idx="5342">
                  <c:v>14.134</c:v>
                </c:pt>
                <c:pt idx="5343">
                  <c:v>14.014000000000001</c:v>
                </c:pt>
                <c:pt idx="5344">
                  <c:v>13.885</c:v>
                </c:pt>
                <c:pt idx="5345">
                  <c:v>13.731</c:v>
                </c:pt>
                <c:pt idx="5346">
                  <c:v>13.547000000000001</c:v>
                </c:pt>
                <c:pt idx="5347">
                  <c:v>13.341000000000001</c:v>
                </c:pt>
                <c:pt idx="5348">
                  <c:v>13.131</c:v>
                </c:pt>
                <c:pt idx="5349">
                  <c:v>12.904</c:v>
                </c:pt>
                <c:pt idx="5350">
                  <c:v>12.681000000000001</c:v>
                </c:pt>
                <c:pt idx="5351">
                  <c:v>12.431000000000001</c:v>
                </c:pt>
                <c:pt idx="5352">
                  <c:v>12.161</c:v>
                </c:pt>
                <c:pt idx="5353">
                  <c:v>11.845000000000001</c:v>
                </c:pt>
                <c:pt idx="5354">
                  <c:v>11.468999999999999</c:v>
                </c:pt>
                <c:pt idx="5355">
                  <c:v>11.025</c:v>
                </c:pt>
                <c:pt idx="5356">
                  <c:v>10.557</c:v>
                </c:pt>
                <c:pt idx="5357">
                  <c:v>10.045999999999999</c:v>
                </c:pt>
                <c:pt idx="5358">
                  <c:v>9.0649999999999995</c:v>
                </c:pt>
                <c:pt idx="5359">
                  <c:v>0.997</c:v>
                </c:pt>
                <c:pt idx="5360">
                  <c:v>0.996</c:v>
                </c:pt>
                <c:pt idx="5361">
                  <c:v>0.995</c:v>
                </c:pt>
                <c:pt idx="5362">
                  <c:v>0.996</c:v>
                </c:pt>
                <c:pt idx="5363">
                  <c:v>0.995</c:v>
                </c:pt>
                <c:pt idx="5364">
                  <c:v>0.996</c:v>
                </c:pt>
                <c:pt idx="5365">
                  <c:v>0.997</c:v>
                </c:pt>
                <c:pt idx="5366">
                  <c:v>0.996</c:v>
                </c:pt>
                <c:pt idx="5367">
                  <c:v>0.999</c:v>
                </c:pt>
                <c:pt idx="5368">
                  <c:v>0.999</c:v>
                </c:pt>
                <c:pt idx="5369">
                  <c:v>0.999</c:v>
                </c:pt>
                <c:pt idx="5370">
                  <c:v>0.998</c:v>
                </c:pt>
                <c:pt idx="5371">
                  <c:v>0.996</c:v>
                </c:pt>
                <c:pt idx="5372">
                  <c:v>0.996</c:v>
                </c:pt>
                <c:pt idx="5373">
                  <c:v>0.99399999999999999</c:v>
                </c:pt>
                <c:pt idx="5374">
                  <c:v>0.99399999999999999</c:v>
                </c:pt>
                <c:pt idx="5375">
                  <c:v>0.99399999999999999</c:v>
                </c:pt>
                <c:pt idx="5376">
                  <c:v>0.99199999999999999</c:v>
                </c:pt>
                <c:pt idx="5377">
                  <c:v>0.99</c:v>
                </c:pt>
                <c:pt idx="5378">
                  <c:v>0.99199999999999999</c:v>
                </c:pt>
                <c:pt idx="5379">
                  <c:v>0.995</c:v>
                </c:pt>
                <c:pt idx="5380">
                  <c:v>0.99199999999999999</c:v>
                </c:pt>
                <c:pt idx="5381">
                  <c:v>0.99099999999999999</c:v>
                </c:pt>
                <c:pt idx="5382">
                  <c:v>0.99099999999999999</c:v>
                </c:pt>
                <c:pt idx="5383">
                  <c:v>0.99199999999999999</c:v>
                </c:pt>
                <c:pt idx="5384">
                  <c:v>0.99199999999999999</c:v>
                </c:pt>
                <c:pt idx="5385">
                  <c:v>0.98899999999999999</c:v>
                </c:pt>
                <c:pt idx="5386">
                  <c:v>0.99</c:v>
                </c:pt>
                <c:pt idx="5387">
                  <c:v>0.99199999999999999</c:v>
                </c:pt>
                <c:pt idx="5388">
                  <c:v>0.99299999999999999</c:v>
                </c:pt>
                <c:pt idx="5389">
                  <c:v>0.99299999999999999</c:v>
                </c:pt>
                <c:pt idx="5390">
                  <c:v>0.99399999999999999</c:v>
                </c:pt>
                <c:pt idx="5391">
                  <c:v>0.99399999999999999</c:v>
                </c:pt>
                <c:pt idx="5392">
                  <c:v>0.995</c:v>
                </c:pt>
                <c:pt idx="5393">
                  <c:v>0.99399999999999999</c:v>
                </c:pt>
                <c:pt idx="5394">
                  <c:v>0.99299999999999999</c:v>
                </c:pt>
                <c:pt idx="5395">
                  <c:v>0.99299999999999999</c:v>
                </c:pt>
                <c:pt idx="5396">
                  <c:v>0.996</c:v>
                </c:pt>
                <c:pt idx="5397">
                  <c:v>0.995</c:v>
                </c:pt>
                <c:pt idx="5398">
                  <c:v>0.995</c:v>
                </c:pt>
                <c:pt idx="5399">
                  <c:v>0.995</c:v>
                </c:pt>
                <c:pt idx="5400">
                  <c:v>0.99399999999999999</c:v>
                </c:pt>
                <c:pt idx="5401">
                  <c:v>0.99399999999999999</c:v>
                </c:pt>
                <c:pt idx="5402">
                  <c:v>0.99399999999999999</c:v>
                </c:pt>
                <c:pt idx="5403">
                  <c:v>0.99399999999999999</c:v>
                </c:pt>
                <c:pt idx="5404">
                  <c:v>0.99299999999999999</c:v>
                </c:pt>
                <c:pt idx="5405">
                  <c:v>0.99299999999999999</c:v>
                </c:pt>
                <c:pt idx="5406">
                  <c:v>0.99399999999999999</c:v>
                </c:pt>
                <c:pt idx="5407">
                  <c:v>0.99399999999999999</c:v>
                </c:pt>
                <c:pt idx="5408">
                  <c:v>0.99299999999999999</c:v>
                </c:pt>
                <c:pt idx="5409">
                  <c:v>0.99399999999999999</c:v>
                </c:pt>
                <c:pt idx="5410">
                  <c:v>0.99399999999999999</c:v>
                </c:pt>
                <c:pt idx="5411">
                  <c:v>0.997</c:v>
                </c:pt>
                <c:pt idx="5412">
                  <c:v>0.995</c:v>
                </c:pt>
                <c:pt idx="5413">
                  <c:v>0.996</c:v>
                </c:pt>
                <c:pt idx="5414">
                  <c:v>0.99399999999999999</c:v>
                </c:pt>
                <c:pt idx="5415">
                  <c:v>0.99399999999999999</c:v>
                </c:pt>
                <c:pt idx="5416">
                  <c:v>0.99399999999999999</c:v>
                </c:pt>
                <c:pt idx="5417">
                  <c:v>0.99399999999999999</c:v>
                </c:pt>
                <c:pt idx="5418">
                  <c:v>0.996</c:v>
                </c:pt>
                <c:pt idx="5419">
                  <c:v>0.99399999999999999</c:v>
                </c:pt>
                <c:pt idx="5420">
                  <c:v>0.99399999999999999</c:v>
                </c:pt>
                <c:pt idx="5421">
                  <c:v>0.99399999999999999</c:v>
                </c:pt>
                <c:pt idx="5422">
                  <c:v>0.99399999999999999</c:v>
                </c:pt>
                <c:pt idx="5423">
                  <c:v>0.99399999999999999</c:v>
                </c:pt>
                <c:pt idx="5424">
                  <c:v>0.99199999999999999</c:v>
                </c:pt>
                <c:pt idx="5425">
                  <c:v>0.99199999999999999</c:v>
                </c:pt>
                <c:pt idx="5426">
                  <c:v>0.99199999999999999</c:v>
                </c:pt>
                <c:pt idx="5427">
                  <c:v>0.99199999999999999</c:v>
                </c:pt>
                <c:pt idx="5428">
                  <c:v>0.99299999999999999</c:v>
                </c:pt>
                <c:pt idx="5429">
                  <c:v>0.99299999999999999</c:v>
                </c:pt>
                <c:pt idx="5430">
                  <c:v>0.99299999999999999</c:v>
                </c:pt>
                <c:pt idx="5431">
                  <c:v>0.99399999999999999</c:v>
                </c:pt>
                <c:pt idx="5432">
                  <c:v>0.99199999999999999</c:v>
                </c:pt>
                <c:pt idx="5433">
                  <c:v>0.99399999999999999</c:v>
                </c:pt>
                <c:pt idx="5434">
                  <c:v>0.995</c:v>
                </c:pt>
                <c:pt idx="5435">
                  <c:v>0.995</c:v>
                </c:pt>
                <c:pt idx="5436">
                  <c:v>0.995</c:v>
                </c:pt>
                <c:pt idx="5437">
                  <c:v>0.99299999999999999</c:v>
                </c:pt>
                <c:pt idx="5438">
                  <c:v>0.99299999999999999</c:v>
                </c:pt>
                <c:pt idx="5439">
                  <c:v>0.99399999999999999</c:v>
                </c:pt>
                <c:pt idx="5440">
                  <c:v>0.995</c:v>
                </c:pt>
                <c:pt idx="5441">
                  <c:v>0.995</c:v>
                </c:pt>
                <c:pt idx="5442">
                  <c:v>0.995</c:v>
                </c:pt>
                <c:pt idx="5443">
                  <c:v>0.996</c:v>
                </c:pt>
                <c:pt idx="5444">
                  <c:v>0.997</c:v>
                </c:pt>
                <c:pt idx="5445">
                  <c:v>0.996</c:v>
                </c:pt>
                <c:pt idx="5446">
                  <c:v>0.996</c:v>
                </c:pt>
                <c:pt idx="5447">
                  <c:v>0.996</c:v>
                </c:pt>
                <c:pt idx="5448">
                  <c:v>0.99399999999999999</c:v>
                </c:pt>
                <c:pt idx="5449">
                  <c:v>0.99199999999999999</c:v>
                </c:pt>
                <c:pt idx="5450">
                  <c:v>0.99199999999999999</c:v>
                </c:pt>
                <c:pt idx="5451">
                  <c:v>0.99199999999999999</c:v>
                </c:pt>
                <c:pt idx="5452">
                  <c:v>0.99099999999999999</c:v>
                </c:pt>
                <c:pt idx="5453">
                  <c:v>0.99099999999999999</c:v>
                </c:pt>
                <c:pt idx="5454">
                  <c:v>0.99299999999999999</c:v>
                </c:pt>
                <c:pt idx="5455">
                  <c:v>0.99399999999999999</c:v>
                </c:pt>
                <c:pt idx="5456">
                  <c:v>0.99299999999999999</c:v>
                </c:pt>
                <c:pt idx="5457">
                  <c:v>0.99199999999999999</c:v>
                </c:pt>
                <c:pt idx="5458">
                  <c:v>0.99399999999999999</c:v>
                </c:pt>
                <c:pt idx="5459">
                  <c:v>0.99399999999999999</c:v>
                </c:pt>
                <c:pt idx="5460">
                  <c:v>0.99199999999999999</c:v>
                </c:pt>
                <c:pt idx="5461">
                  <c:v>0.99399999999999999</c:v>
                </c:pt>
                <c:pt idx="5462">
                  <c:v>0.995</c:v>
                </c:pt>
                <c:pt idx="5463">
                  <c:v>0.995</c:v>
                </c:pt>
                <c:pt idx="5464">
                  <c:v>0.995</c:v>
                </c:pt>
                <c:pt idx="5465">
                  <c:v>0.995</c:v>
                </c:pt>
                <c:pt idx="5466">
                  <c:v>0.995</c:v>
                </c:pt>
                <c:pt idx="5467">
                  <c:v>0.996</c:v>
                </c:pt>
                <c:pt idx="5468">
                  <c:v>0.997</c:v>
                </c:pt>
                <c:pt idx="5469">
                  <c:v>0.995</c:v>
                </c:pt>
                <c:pt idx="5470">
                  <c:v>0.995</c:v>
                </c:pt>
                <c:pt idx="5471">
                  <c:v>0.99299999999999999</c:v>
                </c:pt>
                <c:pt idx="5472">
                  <c:v>0.99299999999999999</c:v>
                </c:pt>
                <c:pt idx="5473">
                  <c:v>0.996</c:v>
                </c:pt>
                <c:pt idx="5474">
                  <c:v>0.996</c:v>
                </c:pt>
                <c:pt idx="5475">
                  <c:v>0.995</c:v>
                </c:pt>
                <c:pt idx="5476">
                  <c:v>0.997</c:v>
                </c:pt>
                <c:pt idx="5477">
                  <c:v>0.997</c:v>
                </c:pt>
                <c:pt idx="5478">
                  <c:v>0.996</c:v>
                </c:pt>
                <c:pt idx="5479">
                  <c:v>0.997</c:v>
                </c:pt>
                <c:pt idx="5480">
                  <c:v>0.997</c:v>
                </c:pt>
                <c:pt idx="5481">
                  <c:v>0.996</c:v>
                </c:pt>
                <c:pt idx="5482">
                  <c:v>0.99399999999999999</c:v>
                </c:pt>
                <c:pt idx="5483">
                  <c:v>0.995</c:v>
                </c:pt>
                <c:pt idx="5484">
                  <c:v>0.996</c:v>
                </c:pt>
                <c:pt idx="5485">
                  <c:v>0.99299999999999999</c:v>
                </c:pt>
                <c:pt idx="5486">
                  <c:v>0.995</c:v>
                </c:pt>
                <c:pt idx="5487">
                  <c:v>0.99399999999999999</c:v>
                </c:pt>
                <c:pt idx="5488">
                  <c:v>0.99399999999999999</c:v>
                </c:pt>
                <c:pt idx="5489">
                  <c:v>0.997</c:v>
                </c:pt>
                <c:pt idx="5490">
                  <c:v>0.996</c:v>
                </c:pt>
                <c:pt idx="5491">
                  <c:v>0.99399999999999999</c:v>
                </c:pt>
                <c:pt idx="5492">
                  <c:v>0.99299999999999999</c:v>
                </c:pt>
                <c:pt idx="5493">
                  <c:v>0.99399999999999999</c:v>
                </c:pt>
                <c:pt idx="5494">
                  <c:v>0.99199999999999999</c:v>
                </c:pt>
                <c:pt idx="5495">
                  <c:v>0.99199999999999999</c:v>
                </c:pt>
                <c:pt idx="5496">
                  <c:v>0.99399999999999999</c:v>
                </c:pt>
                <c:pt idx="5497">
                  <c:v>0.99399999999999999</c:v>
                </c:pt>
                <c:pt idx="5498">
                  <c:v>0.99399999999999999</c:v>
                </c:pt>
                <c:pt idx="5499">
                  <c:v>0.995</c:v>
                </c:pt>
                <c:pt idx="5500">
                  <c:v>0.996</c:v>
                </c:pt>
                <c:pt idx="5501">
                  <c:v>0.995</c:v>
                </c:pt>
                <c:pt idx="5502">
                  <c:v>0.99399999999999999</c:v>
                </c:pt>
                <c:pt idx="5503">
                  <c:v>0.99299999999999999</c:v>
                </c:pt>
                <c:pt idx="5504">
                  <c:v>0.99399999999999999</c:v>
                </c:pt>
                <c:pt idx="5505">
                  <c:v>0.99399999999999999</c:v>
                </c:pt>
                <c:pt idx="5506">
                  <c:v>0.996</c:v>
                </c:pt>
                <c:pt idx="5507">
                  <c:v>0.995</c:v>
                </c:pt>
                <c:pt idx="5508">
                  <c:v>0.99199999999999999</c:v>
                </c:pt>
                <c:pt idx="5509">
                  <c:v>0.99399999999999999</c:v>
                </c:pt>
                <c:pt idx="5510">
                  <c:v>0.99399999999999999</c:v>
                </c:pt>
                <c:pt idx="5511">
                  <c:v>0.99399999999999999</c:v>
                </c:pt>
                <c:pt idx="5512">
                  <c:v>0.995</c:v>
                </c:pt>
                <c:pt idx="5513">
                  <c:v>0.995</c:v>
                </c:pt>
                <c:pt idx="5514">
                  <c:v>0.995</c:v>
                </c:pt>
                <c:pt idx="5515">
                  <c:v>0.996</c:v>
                </c:pt>
                <c:pt idx="5516">
                  <c:v>0.996</c:v>
                </c:pt>
                <c:pt idx="5517">
                  <c:v>0.99399999999999999</c:v>
                </c:pt>
                <c:pt idx="5518">
                  <c:v>0.99299999999999999</c:v>
                </c:pt>
                <c:pt idx="5519">
                  <c:v>0.996</c:v>
                </c:pt>
                <c:pt idx="5520">
                  <c:v>0.99399999999999999</c:v>
                </c:pt>
                <c:pt idx="5521">
                  <c:v>0.99299999999999999</c:v>
                </c:pt>
                <c:pt idx="5522">
                  <c:v>0.99199999999999999</c:v>
                </c:pt>
                <c:pt idx="5523">
                  <c:v>0.995</c:v>
                </c:pt>
                <c:pt idx="5524">
                  <c:v>0.99399999999999999</c:v>
                </c:pt>
                <c:pt idx="5525">
                  <c:v>0.99299999999999999</c:v>
                </c:pt>
                <c:pt idx="5526">
                  <c:v>0.99299999999999999</c:v>
                </c:pt>
                <c:pt idx="5527">
                  <c:v>0.99299999999999999</c:v>
                </c:pt>
                <c:pt idx="5528">
                  <c:v>0.99199999999999999</c:v>
                </c:pt>
                <c:pt idx="5529">
                  <c:v>0.99299999999999999</c:v>
                </c:pt>
                <c:pt idx="5530">
                  <c:v>0.99399999999999999</c:v>
                </c:pt>
                <c:pt idx="5531">
                  <c:v>0.995</c:v>
                </c:pt>
                <c:pt idx="5532">
                  <c:v>0.995</c:v>
                </c:pt>
                <c:pt idx="5533">
                  <c:v>0.995</c:v>
                </c:pt>
                <c:pt idx="5534">
                  <c:v>0.995</c:v>
                </c:pt>
                <c:pt idx="5535">
                  <c:v>0.995</c:v>
                </c:pt>
                <c:pt idx="5536">
                  <c:v>0.99399999999999999</c:v>
                </c:pt>
                <c:pt idx="5537">
                  <c:v>0.99399999999999999</c:v>
                </c:pt>
                <c:pt idx="5538">
                  <c:v>0.995</c:v>
                </c:pt>
                <c:pt idx="5539">
                  <c:v>0.996</c:v>
                </c:pt>
                <c:pt idx="5540">
                  <c:v>0.99399999999999999</c:v>
                </c:pt>
                <c:pt idx="5541">
                  <c:v>0.99399999999999999</c:v>
                </c:pt>
                <c:pt idx="5542">
                  <c:v>0.99399999999999999</c:v>
                </c:pt>
                <c:pt idx="5543">
                  <c:v>0.99299999999999999</c:v>
                </c:pt>
                <c:pt idx="5544">
                  <c:v>0.99399999999999999</c:v>
                </c:pt>
                <c:pt idx="5545">
                  <c:v>0.99399999999999999</c:v>
                </c:pt>
                <c:pt idx="5546">
                  <c:v>0.99399999999999999</c:v>
                </c:pt>
                <c:pt idx="5547">
                  <c:v>0.99399999999999999</c:v>
                </c:pt>
                <c:pt idx="5548">
                  <c:v>0.995</c:v>
                </c:pt>
                <c:pt idx="5549">
                  <c:v>0.996</c:v>
                </c:pt>
                <c:pt idx="5550">
                  <c:v>0.997</c:v>
                </c:pt>
                <c:pt idx="5551">
                  <c:v>0.996</c:v>
                </c:pt>
                <c:pt idx="5552">
                  <c:v>0.997</c:v>
                </c:pt>
                <c:pt idx="5553">
                  <c:v>0.996</c:v>
                </c:pt>
                <c:pt idx="5554">
                  <c:v>0.995</c:v>
                </c:pt>
                <c:pt idx="5555">
                  <c:v>0.995</c:v>
                </c:pt>
                <c:pt idx="5556">
                  <c:v>0.995</c:v>
                </c:pt>
                <c:pt idx="5557">
                  <c:v>0.995</c:v>
                </c:pt>
                <c:pt idx="5558">
                  <c:v>0.99399999999999999</c:v>
                </c:pt>
                <c:pt idx="5559">
                  <c:v>0.99199999999999999</c:v>
                </c:pt>
                <c:pt idx="5560">
                  <c:v>0.99299999999999999</c:v>
                </c:pt>
                <c:pt idx="5561">
                  <c:v>0.99199999999999999</c:v>
                </c:pt>
                <c:pt idx="5562">
                  <c:v>0.99099999999999999</c:v>
                </c:pt>
                <c:pt idx="5563">
                  <c:v>0.99099999999999999</c:v>
                </c:pt>
                <c:pt idx="5564">
                  <c:v>0.99099999999999999</c:v>
                </c:pt>
                <c:pt idx="5565">
                  <c:v>0.99099999999999999</c:v>
                </c:pt>
                <c:pt idx="5566">
                  <c:v>0.99299999999999999</c:v>
                </c:pt>
                <c:pt idx="5567">
                  <c:v>0.99299999999999999</c:v>
                </c:pt>
                <c:pt idx="5568">
                  <c:v>0.99099999999999999</c:v>
                </c:pt>
                <c:pt idx="5569">
                  <c:v>0.99</c:v>
                </c:pt>
                <c:pt idx="5570">
                  <c:v>0.99099999999999999</c:v>
                </c:pt>
                <c:pt idx="5571">
                  <c:v>0.99199999999999999</c:v>
                </c:pt>
                <c:pt idx="5572">
                  <c:v>0.99299999999999999</c:v>
                </c:pt>
                <c:pt idx="5573">
                  <c:v>0.99199999999999999</c:v>
                </c:pt>
                <c:pt idx="5574">
                  <c:v>0.99399999999999999</c:v>
                </c:pt>
                <c:pt idx="5575">
                  <c:v>0.99399999999999999</c:v>
                </c:pt>
                <c:pt idx="5576">
                  <c:v>0.99299999999999999</c:v>
                </c:pt>
                <c:pt idx="5577">
                  <c:v>0.99399999999999999</c:v>
                </c:pt>
                <c:pt idx="5578">
                  <c:v>0.99399999999999999</c:v>
                </c:pt>
                <c:pt idx="5579">
                  <c:v>0.99299999999999999</c:v>
                </c:pt>
                <c:pt idx="5580">
                  <c:v>0.99299999999999999</c:v>
                </c:pt>
                <c:pt idx="5581">
                  <c:v>0.995</c:v>
                </c:pt>
                <c:pt idx="5582">
                  <c:v>0.995</c:v>
                </c:pt>
                <c:pt idx="5583">
                  <c:v>0.995</c:v>
                </c:pt>
                <c:pt idx="5584">
                  <c:v>0.995</c:v>
                </c:pt>
                <c:pt idx="5585">
                  <c:v>0.996</c:v>
                </c:pt>
                <c:pt idx="5586">
                  <c:v>0.996</c:v>
                </c:pt>
                <c:pt idx="5587">
                  <c:v>0.995</c:v>
                </c:pt>
                <c:pt idx="5588">
                  <c:v>0.995</c:v>
                </c:pt>
                <c:pt idx="5589">
                  <c:v>0.995</c:v>
                </c:pt>
                <c:pt idx="5590">
                  <c:v>0.99299999999999999</c:v>
                </c:pt>
                <c:pt idx="5591">
                  <c:v>0.99299999999999999</c:v>
                </c:pt>
                <c:pt idx="5592">
                  <c:v>0.99399999999999999</c:v>
                </c:pt>
                <c:pt idx="5593">
                  <c:v>0.99399999999999999</c:v>
                </c:pt>
                <c:pt idx="5594">
                  <c:v>0.99199999999999999</c:v>
                </c:pt>
                <c:pt idx="5595">
                  <c:v>0.99199999999999999</c:v>
                </c:pt>
                <c:pt idx="5596">
                  <c:v>0.99199999999999999</c:v>
                </c:pt>
                <c:pt idx="5597">
                  <c:v>0.99299999999999999</c:v>
                </c:pt>
                <c:pt idx="5598">
                  <c:v>0.99399999999999999</c:v>
                </c:pt>
                <c:pt idx="5599">
                  <c:v>0.99399999999999999</c:v>
                </c:pt>
                <c:pt idx="5600">
                  <c:v>0.99399999999999999</c:v>
                </c:pt>
                <c:pt idx="5601">
                  <c:v>0.99299999999999999</c:v>
                </c:pt>
                <c:pt idx="5602">
                  <c:v>0.99399999999999999</c:v>
                </c:pt>
                <c:pt idx="5603">
                  <c:v>0.995</c:v>
                </c:pt>
                <c:pt idx="5604">
                  <c:v>0.99199999999999999</c:v>
                </c:pt>
                <c:pt idx="5605">
                  <c:v>0.99099999999999999</c:v>
                </c:pt>
                <c:pt idx="5606">
                  <c:v>0.99199999999999999</c:v>
                </c:pt>
                <c:pt idx="5607">
                  <c:v>0.99199999999999999</c:v>
                </c:pt>
                <c:pt idx="5608">
                  <c:v>0.99199999999999999</c:v>
                </c:pt>
                <c:pt idx="5609">
                  <c:v>0.99199999999999999</c:v>
                </c:pt>
                <c:pt idx="5610">
                  <c:v>0.99199999999999999</c:v>
                </c:pt>
                <c:pt idx="5611">
                  <c:v>0.99299999999999999</c:v>
                </c:pt>
                <c:pt idx="5612">
                  <c:v>0.99299999999999999</c:v>
                </c:pt>
                <c:pt idx="5613">
                  <c:v>0.99199999999999999</c:v>
                </c:pt>
                <c:pt idx="5614">
                  <c:v>0.99399999999999999</c:v>
                </c:pt>
                <c:pt idx="5615">
                  <c:v>0.995</c:v>
                </c:pt>
                <c:pt idx="5616">
                  <c:v>0.99299999999999999</c:v>
                </c:pt>
                <c:pt idx="5617">
                  <c:v>0.99299999999999999</c:v>
                </c:pt>
                <c:pt idx="5618">
                  <c:v>0.99299999999999999</c:v>
                </c:pt>
                <c:pt idx="5619">
                  <c:v>0.99399999999999999</c:v>
                </c:pt>
                <c:pt idx="5620">
                  <c:v>0.99399999999999999</c:v>
                </c:pt>
                <c:pt idx="5621">
                  <c:v>0.99299999999999999</c:v>
                </c:pt>
                <c:pt idx="5622">
                  <c:v>0.99399999999999999</c:v>
                </c:pt>
                <c:pt idx="5623">
                  <c:v>0.99299999999999999</c:v>
                </c:pt>
                <c:pt idx="5624">
                  <c:v>0.99399999999999999</c:v>
                </c:pt>
                <c:pt idx="5625">
                  <c:v>0.99299999999999999</c:v>
                </c:pt>
                <c:pt idx="5626">
                  <c:v>0.99199999999999999</c:v>
                </c:pt>
                <c:pt idx="5627">
                  <c:v>0.99299999999999999</c:v>
                </c:pt>
                <c:pt idx="5628">
                  <c:v>0.99299999999999999</c:v>
                </c:pt>
                <c:pt idx="5629">
                  <c:v>0.99399999999999999</c:v>
                </c:pt>
                <c:pt idx="5630">
                  <c:v>0.99399999999999999</c:v>
                </c:pt>
                <c:pt idx="5631">
                  <c:v>0.995</c:v>
                </c:pt>
                <c:pt idx="5632">
                  <c:v>0.995</c:v>
                </c:pt>
                <c:pt idx="5633">
                  <c:v>0.99299999999999999</c:v>
                </c:pt>
                <c:pt idx="5634">
                  <c:v>0.995</c:v>
                </c:pt>
                <c:pt idx="5635">
                  <c:v>0.995</c:v>
                </c:pt>
                <c:pt idx="5636">
                  <c:v>0.99299999999999999</c:v>
                </c:pt>
                <c:pt idx="5637">
                  <c:v>0.99199999999999999</c:v>
                </c:pt>
                <c:pt idx="5638">
                  <c:v>0.99299999999999999</c:v>
                </c:pt>
                <c:pt idx="5639">
                  <c:v>0.99299999999999999</c:v>
                </c:pt>
                <c:pt idx="5640">
                  <c:v>0.99299999999999999</c:v>
                </c:pt>
                <c:pt idx="5641">
                  <c:v>0.99399999999999999</c:v>
                </c:pt>
                <c:pt idx="5642">
                  <c:v>0.995</c:v>
                </c:pt>
                <c:pt idx="5643">
                  <c:v>0.99399999999999999</c:v>
                </c:pt>
                <c:pt idx="5644">
                  <c:v>0.99299999999999999</c:v>
                </c:pt>
                <c:pt idx="5645">
                  <c:v>0.99299999999999999</c:v>
                </c:pt>
                <c:pt idx="5646">
                  <c:v>0.99199999999999999</c:v>
                </c:pt>
                <c:pt idx="5647">
                  <c:v>0.995</c:v>
                </c:pt>
                <c:pt idx="5648">
                  <c:v>0.99399999999999999</c:v>
                </c:pt>
                <c:pt idx="5649">
                  <c:v>0.995</c:v>
                </c:pt>
                <c:pt idx="5650">
                  <c:v>0.99399999999999999</c:v>
                </c:pt>
                <c:pt idx="5651">
                  <c:v>0.99399999999999999</c:v>
                </c:pt>
                <c:pt idx="5652">
                  <c:v>0.99199999999999999</c:v>
                </c:pt>
                <c:pt idx="5653">
                  <c:v>0.99199999999999999</c:v>
                </c:pt>
                <c:pt idx="5654">
                  <c:v>0.99199999999999999</c:v>
                </c:pt>
                <c:pt idx="5655">
                  <c:v>0.99299999999999999</c:v>
                </c:pt>
                <c:pt idx="5656">
                  <c:v>0.99299999999999999</c:v>
                </c:pt>
                <c:pt idx="5657">
                  <c:v>0.99299999999999999</c:v>
                </c:pt>
                <c:pt idx="5658">
                  <c:v>0.99199999999999999</c:v>
                </c:pt>
                <c:pt idx="5659">
                  <c:v>0.99299999999999999</c:v>
                </c:pt>
                <c:pt idx="5660">
                  <c:v>0.99299999999999999</c:v>
                </c:pt>
                <c:pt idx="5661">
                  <c:v>0.99299999999999999</c:v>
                </c:pt>
                <c:pt idx="5662">
                  <c:v>0.99199999999999999</c:v>
                </c:pt>
                <c:pt idx="5663">
                  <c:v>0.99099999999999999</c:v>
                </c:pt>
                <c:pt idx="5664">
                  <c:v>0.99299999999999999</c:v>
                </c:pt>
                <c:pt idx="5665">
                  <c:v>0.99299999999999999</c:v>
                </c:pt>
                <c:pt idx="5666">
                  <c:v>0.99299999999999999</c:v>
                </c:pt>
                <c:pt idx="5667">
                  <c:v>0.99199999999999999</c:v>
                </c:pt>
                <c:pt idx="5668">
                  <c:v>0.99199999999999999</c:v>
                </c:pt>
                <c:pt idx="5669">
                  <c:v>0.99299999999999999</c:v>
                </c:pt>
                <c:pt idx="5670">
                  <c:v>0.99399999999999999</c:v>
                </c:pt>
                <c:pt idx="5671">
                  <c:v>0.99299999999999999</c:v>
                </c:pt>
                <c:pt idx="5672">
                  <c:v>0.99399999999999999</c:v>
                </c:pt>
                <c:pt idx="5673">
                  <c:v>0.995</c:v>
                </c:pt>
                <c:pt idx="5674">
                  <c:v>0.99299999999999999</c:v>
                </c:pt>
                <c:pt idx="5675">
                  <c:v>0.99399999999999999</c:v>
                </c:pt>
                <c:pt idx="5676">
                  <c:v>0.99399999999999999</c:v>
                </c:pt>
                <c:pt idx="5677">
                  <c:v>0.99299999999999999</c:v>
                </c:pt>
                <c:pt idx="5678">
                  <c:v>0.99299999999999999</c:v>
                </c:pt>
                <c:pt idx="5679">
                  <c:v>0.99299999999999999</c:v>
                </c:pt>
                <c:pt idx="5680">
                  <c:v>0.99299999999999999</c:v>
                </c:pt>
                <c:pt idx="5681">
                  <c:v>0.99299999999999999</c:v>
                </c:pt>
                <c:pt idx="5682">
                  <c:v>0.99299999999999999</c:v>
                </c:pt>
                <c:pt idx="5683">
                  <c:v>0.99299999999999999</c:v>
                </c:pt>
                <c:pt idx="5684">
                  <c:v>0.99099999999999999</c:v>
                </c:pt>
                <c:pt idx="5685">
                  <c:v>0.99099999999999999</c:v>
                </c:pt>
                <c:pt idx="5686">
                  <c:v>0.99099999999999999</c:v>
                </c:pt>
                <c:pt idx="5687">
                  <c:v>0.995</c:v>
                </c:pt>
                <c:pt idx="5688">
                  <c:v>0.995</c:v>
                </c:pt>
                <c:pt idx="5689">
                  <c:v>0.995</c:v>
                </c:pt>
                <c:pt idx="5690">
                  <c:v>0.995</c:v>
                </c:pt>
                <c:pt idx="5691">
                  <c:v>0.995</c:v>
                </c:pt>
                <c:pt idx="5692">
                  <c:v>0.99399999999999999</c:v>
                </c:pt>
                <c:pt idx="5693">
                  <c:v>0.99299999999999999</c:v>
                </c:pt>
                <c:pt idx="5694">
                  <c:v>0.99399999999999999</c:v>
                </c:pt>
                <c:pt idx="5695">
                  <c:v>0.99299999999999999</c:v>
                </c:pt>
                <c:pt idx="5696">
                  <c:v>0.99399999999999999</c:v>
                </c:pt>
                <c:pt idx="5697">
                  <c:v>0.99299999999999999</c:v>
                </c:pt>
                <c:pt idx="5698">
                  <c:v>0.99299999999999999</c:v>
                </c:pt>
                <c:pt idx="5699">
                  <c:v>0.99399999999999999</c:v>
                </c:pt>
                <c:pt idx="5700">
                  <c:v>0.99399999999999999</c:v>
                </c:pt>
                <c:pt idx="5701">
                  <c:v>0.99299999999999999</c:v>
                </c:pt>
                <c:pt idx="5702">
                  <c:v>0.99299999999999999</c:v>
                </c:pt>
                <c:pt idx="5703">
                  <c:v>0.99399999999999999</c:v>
                </c:pt>
                <c:pt idx="5704">
                  <c:v>0.995</c:v>
                </c:pt>
                <c:pt idx="5705">
                  <c:v>0.995</c:v>
                </c:pt>
                <c:pt idx="5706">
                  <c:v>0.99399999999999999</c:v>
                </c:pt>
                <c:pt idx="5707">
                  <c:v>0.995</c:v>
                </c:pt>
                <c:pt idx="5708">
                  <c:v>0.99399999999999999</c:v>
                </c:pt>
                <c:pt idx="5709">
                  <c:v>0.99399999999999999</c:v>
                </c:pt>
                <c:pt idx="5710">
                  <c:v>0.99399999999999999</c:v>
                </c:pt>
                <c:pt idx="5711">
                  <c:v>0.99199999999999999</c:v>
                </c:pt>
                <c:pt idx="5712">
                  <c:v>0.99099999999999999</c:v>
                </c:pt>
                <c:pt idx="5713">
                  <c:v>0.99299999999999999</c:v>
                </c:pt>
                <c:pt idx="5714">
                  <c:v>0.99399999999999999</c:v>
                </c:pt>
                <c:pt idx="5715">
                  <c:v>0.995</c:v>
                </c:pt>
                <c:pt idx="5716">
                  <c:v>0.996</c:v>
                </c:pt>
                <c:pt idx="5717">
                  <c:v>0.996</c:v>
                </c:pt>
                <c:pt idx="5718">
                  <c:v>0.995</c:v>
                </c:pt>
                <c:pt idx="5719">
                  <c:v>0.995</c:v>
                </c:pt>
                <c:pt idx="5720">
                  <c:v>0.99399999999999999</c:v>
                </c:pt>
                <c:pt idx="5721">
                  <c:v>0.99299999999999999</c:v>
                </c:pt>
                <c:pt idx="5722">
                  <c:v>0.99299999999999999</c:v>
                </c:pt>
                <c:pt idx="5723">
                  <c:v>0.99199999999999999</c:v>
                </c:pt>
                <c:pt idx="5724">
                  <c:v>0.99099999999999999</c:v>
                </c:pt>
                <c:pt idx="5725">
                  <c:v>0.99</c:v>
                </c:pt>
                <c:pt idx="5726">
                  <c:v>0.99099999999999999</c:v>
                </c:pt>
                <c:pt idx="5727">
                  <c:v>0.99199999999999999</c:v>
                </c:pt>
                <c:pt idx="5728">
                  <c:v>0.99299999999999999</c:v>
                </c:pt>
                <c:pt idx="5729">
                  <c:v>0.99299999999999999</c:v>
                </c:pt>
                <c:pt idx="5730">
                  <c:v>0.99399999999999999</c:v>
                </c:pt>
                <c:pt idx="5731">
                  <c:v>0.995</c:v>
                </c:pt>
                <c:pt idx="5732">
                  <c:v>0.995</c:v>
                </c:pt>
                <c:pt idx="5733">
                  <c:v>0.99299999999999999</c:v>
                </c:pt>
                <c:pt idx="5734">
                  <c:v>0.995</c:v>
                </c:pt>
                <c:pt idx="5735">
                  <c:v>0.99299999999999999</c:v>
                </c:pt>
                <c:pt idx="5736">
                  <c:v>0.99099999999999999</c:v>
                </c:pt>
                <c:pt idx="5737">
                  <c:v>0.99099999999999999</c:v>
                </c:pt>
                <c:pt idx="5738">
                  <c:v>0.99099999999999999</c:v>
                </c:pt>
                <c:pt idx="5739">
                  <c:v>0.99</c:v>
                </c:pt>
                <c:pt idx="5740">
                  <c:v>0.99099999999999999</c:v>
                </c:pt>
                <c:pt idx="5741">
                  <c:v>0.99099999999999999</c:v>
                </c:pt>
                <c:pt idx="5742">
                  <c:v>0.99199999999999999</c:v>
                </c:pt>
                <c:pt idx="5743">
                  <c:v>0.99399999999999999</c:v>
                </c:pt>
                <c:pt idx="5744">
                  <c:v>0.99399999999999999</c:v>
                </c:pt>
                <c:pt idx="5745">
                  <c:v>0.99199999999999999</c:v>
                </c:pt>
                <c:pt idx="5746">
                  <c:v>0.99299999999999999</c:v>
                </c:pt>
                <c:pt idx="5747">
                  <c:v>0.99099999999999999</c:v>
                </c:pt>
                <c:pt idx="5748">
                  <c:v>0.99199999999999999</c:v>
                </c:pt>
                <c:pt idx="5749">
                  <c:v>0.99199999999999999</c:v>
                </c:pt>
                <c:pt idx="5750">
                  <c:v>0.99199999999999999</c:v>
                </c:pt>
                <c:pt idx="5751">
                  <c:v>0.99199999999999999</c:v>
                </c:pt>
                <c:pt idx="5752">
                  <c:v>0.99199999999999999</c:v>
                </c:pt>
                <c:pt idx="5753">
                  <c:v>0.99199999999999999</c:v>
                </c:pt>
                <c:pt idx="5754">
                  <c:v>0.99399999999999999</c:v>
                </c:pt>
                <c:pt idx="5755">
                  <c:v>0.99199999999999999</c:v>
                </c:pt>
                <c:pt idx="5756">
                  <c:v>0.99099999999999999</c:v>
                </c:pt>
                <c:pt idx="5757">
                  <c:v>0.99</c:v>
                </c:pt>
                <c:pt idx="5758">
                  <c:v>0.99</c:v>
                </c:pt>
                <c:pt idx="5759">
                  <c:v>0.99299999999999999</c:v>
                </c:pt>
                <c:pt idx="5760">
                  <c:v>0.99199999999999999</c:v>
                </c:pt>
                <c:pt idx="5761">
                  <c:v>0.99199999999999999</c:v>
                </c:pt>
                <c:pt idx="5762">
                  <c:v>0.99199999999999999</c:v>
                </c:pt>
                <c:pt idx="5763">
                  <c:v>0.99299999999999999</c:v>
                </c:pt>
                <c:pt idx="5764">
                  <c:v>0.99299999999999999</c:v>
                </c:pt>
                <c:pt idx="5765">
                  <c:v>0.99299999999999999</c:v>
                </c:pt>
                <c:pt idx="5766">
                  <c:v>0.99299999999999999</c:v>
                </c:pt>
                <c:pt idx="5767">
                  <c:v>0.99399999999999999</c:v>
                </c:pt>
                <c:pt idx="5768">
                  <c:v>0.99199999999999999</c:v>
                </c:pt>
                <c:pt idx="5769">
                  <c:v>0.99199999999999999</c:v>
                </c:pt>
                <c:pt idx="5770">
                  <c:v>0.99299999999999999</c:v>
                </c:pt>
                <c:pt idx="5771">
                  <c:v>0.99399999999999999</c:v>
                </c:pt>
                <c:pt idx="5772">
                  <c:v>0.99399999999999999</c:v>
                </c:pt>
                <c:pt idx="5773">
                  <c:v>0.995</c:v>
                </c:pt>
                <c:pt idx="5774">
                  <c:v>0.99299999999999999</c:v>
                </c:pt>
                <c:pt idx="5775">
                  <c:v>0.99299999999999999</c:v>
                </c:pt>
                <c:pt idx="5776">
                  <c:v>0.995</c:v>
                </c:pt>
                <c:pt idx="5777">
                  <c:v>0.996</c:v>
                </c:pt>
                <c:pt idx="5778">
                  <c:v>0.996</c:v>
                </c:pt>
                <c:pt idx="5779">
                  <c:v>0.995</c:v>
                </c:pt>
                <c:pt idx="5780">
                  <c:v>0.995</c:v>
                </c:pt>
                <c:pt idx="5781">
                  <c:v>0.99399999999999999</c:v>
                </c:pt>
                <c:pt idx="5782">
                  <c:v>0.99399999999999999</c:v>
                </c:pt>
                <c:pt idx="5783">
                  <c:v>0.99299999999999999</c:v>
                </c:pt>
                <c:pt idx="5784">
                  <c:v>0.99399999999999999</c:v>
                </c:pt>
                <c:pt idx="5785">
                  <c:v>0.98799999999999999</c:v>
                </c:pt>
                <c:pt idx="5786">
                  <c:v>0.98899999999999999</c:v>
                </c:pt>
                <c:pt idx="5787">
                  <c:v>0.99299999999999999</c:v>
                </c:pt>
                <c:pt idx="5788">
                  <c:v>0.99299999999999999</c:v>
                </c:pt>
                <c:pt idx="5789">
                  <c:v>0.995</c:v>
                </c:pt>
                <c:pt idx="5790">
                  <c:v>0.996</c:v>
                </c:pt>
                <c:pt idx="5791">
                  <c:v>0.997</c:v>
                </c:pt>
                <c:pt idx="5792">
                  <c:v>0.996</c:v>
                </c:pt>
                <c:pt idx="5793">
                  <c:v>0.995</c:v>
                </c:pt>
                <c:pt idx="5794">
                  <c:v>0.995</c:v>
                </c:pt>
                <c:pt idx="5795">
                  <c:v>0.99399999999999999</c:v>
                </c:pt>
                <c:pt idx="5796">
                  <c:v>0.99399999999999999</c:v>
                </c:pt>
                <c:pt idx="5797">
                  <c:v>0.99399999999999999</c:v>
                </c:pt>
                <c:pt idx="5798">
                  <c:v>0.995</c:v>
                </c:pt>
                <c:pt idx="5799">
                  <c:v>0.99399999999999999</c:v>
                </c:pt>
                <c:pt idx="5800">
                  <c:v>0.995</c:v>
                </c:pt>
                <c:pt idx="5801">
                  <c:v>0.995</c:v>
                </c:pt>
                <c:pt idx="5802">
                  <c:v>0.99399999999999999</c:v>
                </c:pt>
                <c:pt idx="5803">
                  <c:v>0.99299999999999999</c:v>
                </c:pt>
                <c:pt idx="5804">
                  <c:v>0.99399999999999999</c:v>
                </c:pt>
                <c:pt idx="5805">
                  <c:v>0.995</c:v>
                </c:pt>
                <c:pt idx="5806">
                  <c:v>0.99399999999999999</c:v>
                </c:pt>
                <c:pt idx="5807">
                  <c:v>0.99099999999999999</c:v>
                </c:pt>
                <c:pt idx="5808">
                  <c:v>0.99299999999999999</c:v>
                </c:pt>
                <c:pt idx="5809">
                  <c:v>0.99299999999999999</c:v>
                </c:pt>
                <c:pt idx="5810">
                  <c:v>0.99099999999999999</c:v>
                </c:pt>
                <c:pt idx="5811">
                  <c:v>0.99099999999999999</c:v>
                </c:pt>
                <c:pt idx="5812">
                  <c:v>0.99099999999999999</c:v>
                </c:pt>
                <c:pt idx="5813">
                  <c:v>0.99</c:v>
                </c:pt>
                <c:pt idx="5814">
                  <c:v>0.99099999999999999</c:v>
                </c:pt>
                <c:pt idx="5815">
                  <c:v>0.99199999999999999</c:v>
                </c:pt>
                <c:pt idx="5816">
                  <c:v>0.99299999999999999</c:v>
                </c:pt>
                <c:pt idx="5817">
                  <c:v>0.995</c:v>
                </c:pt>
                <c:pt idx="5818">
                  <c:v>0.99299999999999999</c:v>
                </c:pt>
                <c:pt idx="5819">
                  <c:v>0.99299999999999999</c:v>
                </c:pt>
                <c:pt idx="5820">
                  <c:v>0.99199999999999999</c:v>
                </c:pt>
                <c:pt idx="5821">
                  <c:v>0.99299999999999999</c:v>
                </c:pt>
                <c:pt idx="5822">
                  <c:v>0.995</c:v>
                </c:pt>
                <c:pt idx="5823">
                  <c:v>0.99399999999999999</c:v>
                </c:pt>
                <c:pt idx="5824">
                  <c:v>0.996</c:v>
                </c:pt>
                <c:pt idx="5825">
                  <c:v>0.996</c:v>
                </c:pt>
                <c:pt idx="5826">
                  <c:v>0.995</c:v>
                </c:pt>
                <c:pt idx="5827">
                  <c:v>0.99399999999999999</c:v>
                </c:pt>
                <c:pt idx="5828">
                  <c:v>0.99399999999999999</c:v>
                </c:pt>
                <c:pt idx="5829">
                  <c:v>0.995</c:v>
                </c:pt>
                <c:pt idx="5830">
                  <c:v>0.99399999999999999</c:v>
                </c:pt>
                <c:pt idx="5831">
                  <c:v>0.99399999999999999</c:v>
                </c:pt>
                <c:pt idx="5832">
                  <c:v>0.99399999999999999</c:v>
                </c:pt>
                <c:pt idx="5833">
                  <c:v>0.995</c:v>
                </c:pt>
                <c:pt idx="5834">
                  <c:v>0.99199999999999999</c:v>
                </c:pt>
                <c:pt idx="5835">
                  <c:v>0.99399999999999999</c:v>
                </c:pt>
                <c:pt idx="5836">
                  <c:v>0.99399999999999999</c:v>
                </c:pt>
                <c:pt idx="5837">
                  <c:v>0.99399999999999999</c:v>
                </c:pt>
                <c:pt idx="5838">
                  <c:v>0.995</c:v>
                </c:pt>
                <c:pt idx="5839">
                  <c:v>0.99299999999999999</c:v>
                </c:pt>
                <c:pt idx="5840">
                  <c:v>0.99399999999999999</c:v>
                </c:pt>
                <c:pt idx="5841">
                  <c:v>0.99199999999999999</c:v>
                </c:pt>
                <c:pt idx="5842">
                  <c:v>0.99299999999999999</c:v>
                </c:pt>
                <c:pt idx="5843">
                  <c:v>0.99299999999999999</c:v>
                </c:pt>
                <c:pt idx="5844">
                  <c:v>0.99099999999999999</c:v>
                </c:pt>
                <c:pt idx="5845">
                  <c:v>0.99199999999999999</c:v>
                </c:pt>
                <c:pt idx="5846">
                  <c:v>0.99099999999999999</c:v>
                </c:pt>
                <c:pt idx="5847">
                  <c:v>0.99</c:v>
                </c:pt>
                <c:pt idx="5848">
                  <c:v>0.99199999999999999</c:v>
                </c:pt>
                <c:pt idx="5849">
                  <c:v>0.99299999999999999</c:v>
                </c:pt>
                <c:pt idx="5850">
                  <c:v>0.99399999999999999</c:v>
                </c:pt>
                <c:pt idx="5851">
                  <c:v>0.995</c:v>
                </c:pt>
                <c:pt idx="5852">
                  <c:v>0.995</c:v>
                </c:pt>
                <c:pt idx="5853">
                  <c:v>0.99399999999999999</c:v>
                </c:pt>
                <c:pt idx="5854">
                  <c:v>0.995</c:v>
                </c:pt>
                <c:pt idx="5855">
                  <c:v>0.995</c:v>
                </c:pt>
                <c:pt idx="5856">
                  <c:v>0.99299999999999999</c:v>
                </c:pt>
                <c:pt idx="5857">
                  <c:v>0.99299999999999999</c:v>
                </c:pt>
                <c:pt idx="5858">
                  <c:v>0.99199999999999999</c:v>
                </c:pt>
                <c:pt idx="5859">
                  <c:v>0.99</c:v>
                </c:pt>
                <c:pt idx="5860">
                  <c:v>0.98899999999999999</c:v>
                </c:pt>
                <c:pt idx="5861">
                  <c:v>0.99199999999999999</c:v>
                </c:pt>
                <c:pt idx="5862">
                  <c:v>0.99299999999999999</c:v>
                </c:pt>
                <c:pt idx="5863">
                  <c:v>0.99299999999999999</c:v>
                </c:pt>
                <c:pt idx="5864">
                  <c:v>0.99299999999999999</c:v>
                </c:pt>
                <c:pt idx="5865">
                  <c:v>0.99199999999999999</c:v>
                </c:pt>
                <c:pt idx="5866">
                  <c:v>0.99399999999999999</c:v>
                </c:pt>
                <c:pt idx="5867">
                  <c:v>0.995</c:v>
                </c:pt>
                <c:pt idx="5868">
                  <c:v>0.996</c:v>
                </c:pt>
                <c:pt idx="5869">
                  <c:v>0.995</c:v>
                </c:pt>
                <c:pt idx="5870">
                  <c:v>0.99199999999999999</c:v>
                </c:pt>
                <c:pt idx="5871">
                  <c:v>0.99099999999999999</c:v>
                </c:pt>
                <c:pt idx="5872">
                  <c:v>0.99099999999999999</c:v>
                </c:pt>
                <c:pt idx="5873">
                  <c:v>0.99199999999999999</c:v>
                </c:pt>
                <c:pt idx="5874">
                  <c:v>0.99199999999999999</c:v>
                </c:pt>
                <c:pt idx="5875">
                  <c:v>0.99299999999999999</c:v>
                </c:pt>
                <c:pt idx="5876">
                  <c:v>0.99399999999999999</c:v>
                </c:pt>
                <c:pt idx="5877">
                  <c:v>0.99299999999999999</c:v>
                </c:pt>
                <c:pt idx="5878">
                  <c:v>0.99299999999999999</c:v>
                </c:pt>
                <c:pt idx="5879">
                  <c:v>0.99399999999999999</c:v>
                </c:pt>
                <c:pt idx="5880">
                  <c:v>0.995</c:v>
                </c:pt>
                <c:pt idx="5881">
                  <c:v>0.995</c:v>
                </c:pt>
                <c:pt idx="5882">
                  <c:v>0.995</c:v>
                </c:pt>
                <c:pt idx="5883">
                  <c:v>0.995</c:v>
                </c:pt>
                <c:pt idx="5884">
                  <c:v>0.995</c:v>
                </c:pt>
                <c:pt idx="5885">
                  <c:v>0.995</c:v>
                </c:pt>
                <c:pt idx="5886">
                  <c:v>0.99399999999999999</c:v>
                </c:pt>
                <c:pt idx="5887">
                  <c:v>0.99299999999999999</c:v>
                </c:pt>
                <c:pt idx="5888">
                  <c:v>0.99299999999999999</c:v>
                </c:pt>
                <c:pt idx="5889">
                  <c:v>0.995</c:v>
                </c:pt>
                <c:pt idx="5890">
                  <c:v>0.99199999999999999</c:v>
                </c:pt>
                <c:pt idx="5891">
                  <c:v>0.99199999999999999</c:v>
                </c:pt>
                <c:pt idx="5892">
                  <c:v>1.004</c:v>
                </c:pt>
                <c:pt idx="5893">
                  <c:v>1.002</c:v>
                </c:pt>
                <c:pt idx="5894">
                  <c:v>1.002</c:v>
                </c:pt>
                <c:pt idx="5895">
                  <c:v>1.0030000000000001</c:v>
                </c:pt>
                <c:pt idx="5896">
                  <c:v>1.0030000000000001</c:v>
                </c:pt>
                <c:pt idx="5897">
                  <c:v>1.002</c:v>
                </c:pt>
                <c:pt idx="5898">
                  <c:v>1.002</c:v>
                </c:pt>
                <c:pt idx="5899">
                  <c:v>1.0010000000000001</c:v>
                </c:pt>
                <c:pt idx="5900">
                  <c:v>1.0010000000000001</c:v>
                </c:pt>
                <c:pt idx="5901">
                  <c:v>1.0030000000000001</c:v>
                </c:pt>
                <c:pt idx="5902">
                  <c:v>1.6320000000000001</c:v>
                </c:pt>
                <c:pt idx="5903">
                  <c:v>13.432</c:v>
                </c:pt>
                <c:pt idx="5904">
                  <c:v>12.021000000000001</c:v>
                </c:pt>
                <c:pt idx="5905">
                  <c:v>12.748000000000001</c:v>
                </c:pt>
                <c:pt idx="5906">
                  <c:v>12.415000000000001</c:v>
                </c:pt>
                <c:pt idx="5907">
                  <c:v>14.198</c:v>
                </c:pt>
                <c:pt idx="5908">
                  <c:v>13.721</c:v>
                </c:pt>
                <c:pt idx="5909">
                  <c:v>13.1</c:v>
                </c:pt>
                <c:pt idx="5910">
                  <c:v>12.966000000000001</c:v>
                </c:pt>
                <c:pt idx="5911">
                  <c:v>12.958</c:v>
                </c:pt>
                <c:pt idx="5912">
                  <c:v>12.999000000000001</c:v>
                </c:pt>
                <c:pt idx="5913">
                  <c:v>13.066000000000001</c:v>
                </c:pt>
                <c:pt idx="5914">
                  <c:v>13.162000000000001</c:v>
                </c:pt>
                <c:pt idx="5915">
                  <c:v>13.266</c:v>
                </c:pt>
                <c:pt idx="5916">
                  <c:v>13.361000000000001</c:v>
                </c:pt>
                <c:pt idx="5917">
                  <c:v>13.450000000000001</c:v>
                </c:pt>
                <c:pt idx="5918">
                  <c:v>15.691000000000001</c:v>
                </c:pt>
                <c:pt idx="5919">
                  <c:v>14.943</c:v>
                </c:pt>
                <c:pt idx="5920">
                  <c:v>14.407999999999999</c:v>
                </c:pt>
                <c:pt idx="5921">
                  <c:v>14.36</c:v>
                </c:pt>
                <c:pt idx="5922">
                  <c:v>14.412000000000001</c:v>
                </c:pt>
                <c:pt idx="5923">
                  <c:v>14.463000000000001</c:v>
                </c:pt>
                <c:pt idx="5924">
                  <c:v>14.508000000000001</c:v>
                </c:pt>
                <c:pt idx="5925">
                  <c:v>14.548</c:v>
                </c:pt>
                <c:pt idx="5926">
                  <c:v>14.592000000000001</c:v>
                </c:pt>
                <c:pt idx="5927">
                  <c:v>14.624000000000001</c:v>
                </c:pt>
                <c:pt idx="5928">
                  <c:v>14.666</c:v>
                </c:pt>
                <c:pt idx="5929">
                  <c:v>14.692</c:v>
                </c:pt>
                <c:pt idx="5930">
                  <c:v>14.73</c:v>
                </c:pt>
                <c:pt idx="5931">
                  <c:v>14.748000000000001</c:v>
                </c:pt>
                <c:pt idx="5932">
                  <c:v>14.778</c:v>
                </c:pt>
                <c:pt idx="5933">
                  <c:v>14.808</c:v>
                </c:pt>
                <c:pt idx="5934">
                  <c:v>14.835000000000001</c:v>
                </c:pt>
                <c:pt idx="5935">
                  <c:v>14.859</c:v>
                </c:pt>
                <c:pt idx="5936">
                  <c:v>14.878</c:v>
                </c:pt>
                <c:pt idx="5937">
                  <c:v>14.901</c:v>
                </c:pt>
                <c:pt idx="5938">
                  <c:v>14.923</c:v>
                </c:pt>
                <c:pt idx="5939">
                  <c:v>14.948</c:v>
                </c:pt>
                <c:pt idx="5940">
                  <c:v>14.966000000000001</c:v>
                </c:pt>
                <c:pt idx="5941">
                  <c:v>14.984</c:v>
                </c:pt>
                <c:pt idx="5942">
                  <c:v>14.974</c:v>
                </c:pt>
                <c:pt idx="5943">
                  <c:v>14.975</c:v>
                </c:pt>
                <c:pt idx="5944">
                  <c:v>14.983000000000001</c:v>
                </c:pt>
                <c:pt idx="5945">
                  <c:v>14.984999999999999</c:v>
                </c:pt>
                <c:pt idx="5946">
                  <c:v>15.000999999999999</c:v>
                </c:pt>
                <c:pt idx="5947">
                  <c:v>15.012</c:v>
                </c:pt>
                <c:pt idx="5948">
                  <c:v>15.023</c:v>
                </c:pt>
                <c:pt idx="5949">
                  <c:v>15.027000000000001</c:v>
                </c:pt>
                <c:pt idx="5950">
                  <c:v>15.047000000000001</c:v>
                </c:pt>
                <c:pt idx="5951">
                  <c:v>15.055</c:v>
                </c:pt>
                <c:pt idx="5952">
                  <c:v>15.062000000000001</c:v>
                </c:pt>
                <c:pt idx="5953">
                  <c:v>15.072000000000001</c:v>
                </c:pt>
                <c:pt idx="5954">
                  <c:v>15.075000000000001</c:v>
                </c:pt>
                <c:pt idx="5955">
                  <c:v>15.086</c:v>
                </c:pt>
                <c:pt idx="5956">
                  <c:v>15.084</c:v>
                </c:pt>
                <c:pt idx="5957">
                  <c:v>15.088000000000001</c:v>
                </c:pt>
                <c:pt idx="5958">
                  <c:v>15.091000000000001</c:v>
                </c:pt>
                <c:pt idx="5959">
                  <c:v>15.086</c:v>
                </c:pt>
                <c:pt idx="5960">
                  <c:v>15.092000000000001</c:v>
                </c:pt>
                <c:pt idx="5961">
                  <c:v>15.094000000000001</c:v>
                </c:pt>
                <c:pt idx="5962">
                  <c:v>15.095000000000001</c:v>
                </c:pt>
                <c:pt idx="5963">
                  <c:v>15.09</c:v>
                </c:pt>
                <c:pt idx="5964">
                  <c:v>15.083</c:v>
                </c:pt>
                <c:pt idx="5965">
                  <c:v>15.087</c:v>
                </c:pt>
                <c:pt idx="5966">
                  <c:v>15.079000000000001</c:v>
                </c:pt>
                <c:pt idx="5967">
                  <c:v>15.081</c:v>
                </c:pt>
                <c:pt idx="5968">
                  <c:v>15.077</c:v>
                </c:pt>
                <c:pt idx="5969">
                  <c:v>15.074</c:v>
                </c:pt>
                <c:pt idx="5970">
                  <c:v>15.073</c:v>
                </c:pt>
                <c:pt idx="5971">
                  <c:v>15.074</c:v>
                </c:pt>
                <c:pt idx="5972">
                  <c:v>15.075000000000001</c:v>
                </c:pt>
                <c:pt idx="5973">
                  <c:v>15.068</c:v>
                </c:pt>
                <c:pt idx="5974">
                  <c:v>15.077</c:v>
                </c:pt>
                <c:pt idx="5975">
                  <c:v>15.079000000000001</c:v>
                </c:pt>
                <c:pt idx="5976">
                  <c:v>15.076000000000001</c:v>
                </c:pt>
                <c:pt idx="5977">
                  <c:v>15.087</c:v>
                </c:pt>
                <c:pt idx="5978">
                  <c:v>15.096</c:v>
                </c:pt>
                <c:pt idx="5979">
                  <c:v>15.095000000000001</c:v>
                </c:pt>
                <c:pt idx="5980">
                  <c:v>15.096</c:v>
                </c:pt>
                <c:pt idx="5981">
                  <c:v>15.098000000000001</c:v>
                </c:pt>
                <c:pt idx="5982">
                  <c:v>15.104000000000001</c:v>
                </c:pt>
                <c:pt idx="5983">
                  <c:v>15.112</c:v>
                </c:pt>
                <c:pt idx="5984">
                  <c:v>15.138</c:v>
                </c:pt>
                <c:pt idx="5985">
                  <c:v>15.147</c:v>
                </c:pt>
                <c:pt idx="5986">
                  <c:v>15.155000000000001</c:v>
                </c:pt>
                <c:pt idx="5987">
                  <c:v>15.166</c:v>
                </c:pt>
                <c:pt idx="5988">
                  <c:v>15.171000000000001</c:v>
                </c:pt>
                <c:pt idx="5989">
                  <c:v>15.184000000000001</c:v>
                </c:pt>
                <c:pt idx="5990">
                  <c:v>15.201000000000001</c:v>
                </c:pt>
                <c:pt idx="5991">
                  <c:v>15.208</c:v>
                </c:pt>
                <c:pt idx="5992">
                  <c:v>15.215</c:v>
                </c:pt>
                <c:pt idx="5993">
                  <c:v>15.21</c:v>
                </c:pt>
                <c:pt idx="5994">
                  <c:v>15.218</c:v>
                </c:pt>
                <c:pt idx="5995">
                  <c:v>15.222</c:v>
                </c:pt>
                <c:pt idx="5996">
                  <c:v>15.227</c:v>
                </c:pt>
                <c:pt idx="5997">
                  <c:v>15.241</c:v>
                </c:pt>
                <c:pt idx="5998">
                  <c:v>15.250999999999999</c:v>
                </c:pt>
                <c:pt idx="5999">
                  <c:v>15.277000000000001</c:v>
                </c:pt>
                <c:pt idx="6000">
                  <c:v>15.284000000000001</c:v>
                </c:pt>
                <c:pt idx="6001">
                  <c:v>15.273</c:v>
                </c:pt>
                <c:pt idx="6002">
                  <c:v>15.277000000000001</c:v>
                </c:pt>
                <c:pt idx="6003">
                  <c:v>15.273</c:v>
                </c:pt>
                <c:pt idx="6004">
                  <c:v>15.266999999999999</c:v>
                </c:pt>
                <c:pt idx="6005">
                  <c:v>15.253</c:v>
                </c:pt>
                <c:pt idx="6006">
                  <c:v>15.246</c:v>
                </c:pt>
                <c:pt idx="6007">
                  <c:v>15.245000000000001</c:v>
                </c:pt>
                <c:pt idx="6008">
                  <c:v>15.233000000000001</c:v>
                </c:pt>
                <c:pt idx="6009">
                  <c:v>15.223000000000001</c:v>
                </c:pt>
                <c:pt idx="6010">
                  <c:v>15.218</c:v>
                </c:pt>
                <c:pt idx="6011">
                  <c:v>15.211</c:v>
                </c:pt>
                <c:pt idx="6012">
                  <c:v>15.198</c:v>
                </c:pt>
                <c:pt idx="6013">
                  <c:v>15.185</c:v>
                </c:pt>
                <c:pt idx="6014">
                  <c:v>15.175000000000001</c:v>
                </c:pt>
                <c:pt idx="6015">
                  <c:v>15.168000000000001</c:v>
                </c:pt>
                <c:pt idx="6016">
                  <c:v>15.159000000000001</c:v>
                </c:pt>
                <c:pt idx="6017">
                  <c:v>15.152000000000001</c:v>
                </c:pt>
                <c:pt idx="6018">
                  <c:v>15.144</c:v>
                </c:pt>
                <c:pt idx="6019">
                  <c:v>15.129</c:v>
                </c:pt>
                <c:pt idx="6020">
                  <c:v>15.127000000000001</c:v>
                </c:pt>
                <c:pt idx="6021">
                  <c:v>15.117000000000001</c:v>
                </c:pt>
                <c:pt idx="6022">
                  <c:v>15.114000000000001</c:v>
                </c:pt>
                <c:pt idx="6023">
                  <c:v>15.109</c:v>
                </c:pt>
                <c:pt idx="6024">
                  <c:v>15.106</c:v>
                </c:pt>
                <c:pt idx="6025">
                  <c:v>15.096</c:v>
                </c:pt>
                <c:pt idx="6026">
                  <c:v>15.098000000000001</c:v>
                </c:pt>
                <c:pt idx="6027">
                  <c:v>15.086</c:v>
                </c:pt>
                <c:pt idx="6028">
                  <c:v>15.073</c:v>
                </c:pt>
                <c:pt idx="6029">
                  <c:v>15.064</c:v>
                </c:pt>
                <c:pt idx="6030">
                  <c:v>15.061</c:v>
                </c:pt>
                <c:pt idx="6031">
                  <c:v>15.061</c:v>
                </c:pt>
                <c:pt idx="6032">
                  <c:v>15.052</c:v>
                </c:pt>
                <c:pt idx="6033">
                  <c:v>15.040000000000001</c:v>
                </c:pt>
                <c:pt idx="6034">
                  <c:v>15.032</c:v>
                </c:pt>
                <c:pt idx="6035">
                  <c:v>15.023</c:v>
                </c:pt>
                <c:pt idx="6036">
                  <c:v>15.016</c:v>
                </c:pt>
                <c:pt idx="6037">
                  <c:v>15.004</c:v>
                </c:pt>
                <c:pt idx="6038">
                  <c:v>14.993</c:v>
                </c:pt>
                <c:pt idx="6039">
                  <c:v>14.984999999999999</c:v>
                </c:pt>
                <c:pt idx="6040">
                  <c:v>14.971</c:v>
                </c:pt>
                <c:pt idx="6041">
                  <c:v>14.976000000000001</c:v>
                </c:pt>
                <c:pt idx="6042">
                  <c:v>14.969000000000001</c:v>
                </c:pt>
                <c:pt idx="6043">
                  <c:v>14.964</c:v>
                </c:pt>
                <c:pt idx="6044">
                  <c:v>14.955</c:v>
                </c:pt>
                <c:pt idx="6045">
                  <c:v>14.96</c:v>
                </c:pt>
                <c:pt idx="6046">
                  <c:v>14.948</c:v>
                </c:pt>
                <c:pt idx="6047">
                  <c:v>14.948</c:v>
                </c:pt>
                <c:pt idx="6048">
                  <c:v>14.949</c:v>
                </c:pt>
                <c:pt idx="6049">
                  <c:v>14.942</c:v>
                </c:pt>
                <c:pt idx="6050">
                  <c:v>14.926</c:v>
                </c:pt>
                <c:pt idx="6051">
                  <c:v>14.922000000000001</c:v>
                </c:pt>
                <c:pt idx="6052">
                  <c:v>14.912000000000001</c:v>
                </c:pt>
                <c:pt idx="6053">
                  <c:v>14.894</c:v>
                </c:pt>
                <c:pt idx="6054">
                  <c:v>14.887</c:v>
                </c:pt>
                <c:pt idx="6055">
                  <c:v>14.878</c:v>
                </c:pt>
                <c:pt idx="6056">
                  <c:v>14.878</c:v>
                </c:pt>
                <c:pt idx="6057">
                  <c:v>14.874000000000001</c:v>
                </c:pt>
                <c:pt idx="6058">
                  <c:v>14.866</c:v>
                </c:pt>
                <c:pt idx="6059">
                  <c:v>14.864000000000001</c:v>
                </c:pt>
                <c:pt idx="6060">
                  <c:v>14.86</c:v>
                </c:pt>
                <c:pt idx="6061">
                  <c:v>14.854000000000001</c:v>
                </c:pt>
                <c:pt idx="6062">
                  <c:v>14.856</c:v>
                </c:pt>
                <c:pt idx="6063">
                  <c:v>14.853</c:v>
                </c:pt>
                <c:pt idx="6064">
                  <c:v>14.85</c:v>
                </c:pt>
                <c:pt idx="6065">
                  <c:v>14.852</c:v>
                </c:pt>
                <c:pt idx="6066">
                  <c:v>14.846</c:v>
                </c:pt>
                <c:pt idx="6067">
                  <c:v>14.845000000000001</c:v>
                </c:pt>
                <c:pt idx="6068">
                  <c:v>14.838000000000001</c:v>
                </c:pt>
                <c:pt idx="6069">
                  <c:v>14.837</c:v>
                </c:pt>
                <c:pt idx="6070">
                  <c:v>14.837</c:v>
                </c:pt>
                <c:pt idx="6071">
                  <c:v>14.833</c:v>
                </c:pt>
                <c:pt idx="6072">
                  <c:v>14.831</c:v>
                </c:pt>
                <c:pt idx="6073">
                  <c:v>14.827</c:v>
                </c:pt>
                <c:pt idx="6074">
                  <c:v>14.815</c:v>
                </c:pt>
                <c:pt idx="6075">
                  <c:v>14.807</c:v>
                </c:pt>
                <c:pt idx="6076">
                  <c:v>14.804</c:v>
                </c:pt>
                <c:pt idx="6077">
                  <c:v>14.793000000000001</c:v>
                </c:pt>
                <c:pt idx="6078">
                  <c:v>14.8</c:v>
                </c:pt>
                <c:pt idx="6079">
                  <c:v>14.792</c:v>
                </c:pt>
                <c:pt idx="6080">
                  <c:v>14.778</c:v>
                </c:pt>
                <c:pt idx="6081">
                  <c:v>14.782</c:v>
                </c:pt>
                <c:pt idx="6082">
                  <c:v>14.776</c:v>
                </c:pt>
                <c:pt idx="6083">
                  <c:v>14.776</c:v>
                </c:pt>
                <c:pt idx="6084">
                  <c:v>14.774000000000001</c:v>
                </c:pt>
                <c:pt idx="6085">
                  <c:v>14.771000000000001</c:v>
                </c:pt>
                <c:pt idx="6086">
                  <c:v>14.774000000000001</c:v>
                </c:pt>
                <c:pt idx="6087">
                  <c:v>14.768000000000001</c:v>
                </c:pt>
                <c:pt idx="6088">
                  <c:v>14.775</c:v>
                </c:pt>
                <c:pt idx="6089">
                  <c:v>14.763</c:v>
                </c:pt>
                <c:pt idx="6090">
                  <c:v>14.750999999999999</c:v>
                </c:pt>
                <c:pt idx="6091">
                  <c:v>14.747</c:v>
                </c:pt>
                <c:pt idx="6092">
                  <c:v>14.744</c:v>
                </c:pt>
                <c:pt idx="6093">
                  <c:v>14.732000000000001</c:v>
                </c:pt>
                <c:pt idx="6094">
                  <c:v>14.732000000000001</c:v>
                </c:pt>
                <c:pt idx="6095">
                  <c:v>14.733000000000001</c:v>
                </c:pt>
                <c:pt idx="6096">
                  <c:v>14.722</c:v>
                </c:pt>
                <c:pt idx="6097">
                  <c:v>14.71</c:v>
                </c:pt>
                <c:pt idx="6098">
                  <c:v>14.702</c:v>
                </c:pt>
                <c:pt idx="6099">
                  <c:v>14.701000000000001</c:v>
                </c:pt>
                <c:pt idx="6100">
                  <c:v>14.691000000000001</c:v>
                </c:pt>
                <c:pt idx="6101">
                  <c:v>14.692</c:v>
                </c:pt>
                <c:pt idx="6102">
                  <c:v>14.69</c:v>
                </c:pt>
                <c:pt idx="6103">
                  <c:v>14.688000000000001</c:v>
                </c:pt>
                <c:pt idx="6104">
                  <c:v>14.691000000000001</c:v>
                </c:pt>
                <c:pt idx="6105">
                  <c:v>14.688000000000001</c:v>
                </c:pt>
                <c:pt idx="6106">
                  <c:v>14.683</c:v>
                </c:pt>
                <c:pt idx="6107">
                  <c:v>14.679</c:v>
                </c:pt>
                <c:pt idx="6108">
                  <c:v>14.673999999999999</c:v>
                </c:pt>
                <c:pt idx="6109">
                  <c:v>14.666</c:v>
                </c:pt>
                <c:pt idx="6110">
                  <c:v>14.657</c:v>
                </c:pt>
                <c:pt idx="6111">
                  <c:v>14.657</c:v>
                </c:pt>
                <c:pt idx="6112">
                  <c:v>14.655000000000001</c:v>
                </c:pt>
                <c:pt idx="6113">
                  <c:v>14.64</c:v>
                </c:pt>
                <c:pt idx="6114">
                  <c:v>14.633000000000001</c:v>
                </c:pt>
                <c:pt idx="6115">
                  <c:v>14.636000000000001</c:v>
                </c:pt>
                <c:pt idx="6116">
                  <c:v>14.635</c:v>
                </c:pt>
                <c:pt idx="6117">
                  <c:v>14.623000000000001</c:v>
                </c:pt>
                <c:pt idx="6118">
                  <c:v>14.622</c:v>
                </c:pt>
                <c:pt idx="6119">
                  <c:v>14.616</c:v>
                </c:pt>
                <c:pt idx="6120">
                  <c:v>14.605</c:v>
                </c:pt>
                <c:pt idx="6121">
                  <c:v>14.605</c:v>
                </c:pt>
                <c:pt idx="6122">
                  <c:v>14.602</c:v>
                </c:pt>
                <c:pt idx="6123">
                  <c:v>14.589</c:v>
                </c:pt>
                <c:pt idx="6124">
                  <c:v>14.585000000000001</c:v>
                </c:pt>
                <c:pt idx="6125">
                  <c:v>14.576000000000001</c:v>
                </c:pt>
                <c:pt idx="6126">
                  <c:v>14.566000000000001</c:v>
                </c:pt>
                <c:pt idx="6127">
                  <c:v>14.565</c:v>
                </c:pt>
                <c:pt idx="6128">
                  <c:v>14.565</c:v>
                </c:pt>
                <c:pt idx="6129">
                  <c:v>14.556000000000001</c:v>
                </c:pt>
                <c:pt idx="6130">
                  <c:v>14.552</c:v>
                </c:pt>
                <c:pt idx="6131">
                  <c:v>14.539</c:v>
                </c:pt>
                <c:pt idx="6132">
                  <c:v>14.532999999999999</c:v>
                </c:pt>
                <c:pt idx="6133">
                  <c:v>14.522</c:v>
                </c:pt>
                <c:pt idx="6134">
                  <c:v>14.529</c:v>
                </c:pt>
                <c:pt idx="6135">
                  <c:v>14.524000000000001</c:v>
                </c:pt>
                <c:pt idx="6136">
                  <c:v>14.519</c:v>
                </c:pt>
                <c:pt idx="6137">
                  <c:v>14.499000000000001</c:v>
                </c:pt>
                <c:pt idx="6138">
                  <c:v>14.499000000000001</c:v>
                </c:pt>
                <c:pt idx="6139">
                  <c:v>14.499000000000001</c:v>
                </c:pt>
                <c:pt idx="6140">
                  <c:v>14.503</c:v>
                </c:pt>
                <c:pt idx="6141">
                  <c:v>14.496</c:v>
                </c:pt>
                <c:pt idx="6142">
                  <c:v>14.482000000000001</c:v>
                </c:pt>
                <c:pt idx="6143">
                  <c:v>14.476000000000001</c:v>
                </c:pt>
                <c:pt idx="6144">
                  <c:v>14.464</c:v>
                </c:pt>
                <c:pt idx="6145">
                  <c:v>14.468</c:v>
                </c:pt>
                <c:pt idx="6146">
                  <c:v>14.459</c:v>
                </c:pt>
                <c:pt idx="6147">
                  <c:v>14.455</c:v>
                </c:pt>
                <c:pt idx="6148">
                  <c:v>14.451000000000001</c:v>
                </c:pt>
                <c:pt idx="6149">
                  <c:v>14.442</c:v>
                </c:pt>
                <c:pt idx="6150">
                  <c:v>14.426</c:v>
                </c:pt>
                <c:pt idx="6151">
                  <c:v>14.426</c:v>
                </c:pt>
                <c:pt idx="6152">
                  <c:v>14.423</c:v>
                </c:pt>
                <c:pt idx="6153">
                  <c:v>14.384</c:v>
                </c:pt>
                <c:pt idx="6154">
                  <c:v>14.379</c:v>
                </c:pt>
                <c:pt idx="6155">
                  <c:v>14.379</c:v>
                </c:pt>
                <c:pt idx="6156">
                  <c:v>14.370000000000001</c:v>
                </c:pt>
                <c:pt idx="6157">
                  <c:v>14.365</c:v>
                </c:pt>
                <c:pt idx="6158">
                  <c:v>14.361000000000001</c:v>
                </c:pt>
                <c:pt idx="6159">
                  <c:v>14.357000000000001</c:v>
                </c:pt>
                <c:pt idx="6160">
                  <c:v>14.349</c:v>
                </c:pt>
                <c:pt idx="6161">
                  <c:v>14.338000000000001</c:v>
                </c:pt>
                <c:pt idx="6162">
                  <c:v>14.326000000000001</c:v>
                </c:pt>
                <c:pt idx="6163">
                  <c:v>14.319000000000001</c:v>
                </c:pt>
                <c:pt idx="6164">
                  <c:v>14.312000000000001</c:v>
                </c:pt>
                <c:pt idx="6165">
                  <c:v>14.312000000000001</c:v>
                </c:pt>
                <c:pt idx="6166">
                  <c:v>14.311</c:v>
                </c:pt>
                <c:pt idx="6167">
                  <c:v>14.316000000000001</c:v>
                </c:pt>
                <c:pt idx="6168">
                  <c:v>14.306000000000001</c:v>
                </c:pt>
                <c:pt idx="6169">
                  <c:v>14.306000000000001</c:v>
                </c:pt>
                <c:pt idx="6170">
                  <c:v>14.316000000000001</c:v>
                </c:pt>
                <c:pt idx="6171">
                  <c:v>14.316000000000001</c:v>
                </c:pt>
                <c:pt idx="6172">
                  <c:v>14.305</c:v>
                </c:pt>
                <c:pt idx="6173">
                  <c:v>14.298</c:v>
                </c:pt>
                <c:pt idx="6174">
                  <c:v>14.301</c:v>
                </c:pt>
                <c:pt idx="6175">
                  <c:v>14.298999999999999</c:v>
                </c:pt>
                <c:pt idx="6176">
                  <c:v>14.298999999999999</c:v>
                </c:pt>
                <c:pt idx="6177">
                  <c:v>14.305</c:v>
                </c:pt>
                <c:pt idx="6178">
                  <c:v>14.303000000000001</c:v>
                </c:pt>
                <c:pt idx="6179">
                  <c:v>14.306000000000001</c:v>
                </c:pt>
                <c:pt idx="6180">
                  <c:v>14.303000000000001</c:v>
                </c:pt>
                <c:pt idx="6181">
                  <c:v>14.3</c:v>
                </c:pt>
                <c:pt idx="6182">
                  <c:v>14.298</c:v>
                </c:pt>
                <c:pt idx="6183">
                  <c:v>14.302</c:v>
                </c:pt>
                <c:pt idx="6184">
                  <c:v>14.295</c:v>
                </c:pt>
                <c:pt idx="6185">
                  <c:v>14.308</c:v>
                </c:pt>
                <c:pt idx="6186">
                  <c:v>14.314</c:v>
                </c:pt>
                <c:pt idx="6187">
                  <c:v>14.314</c:v>
                </c:pt>
                <c:pt idx="6188">
                  <c:v>14.314</c:v>
                </c:pt>
                <c:pt idx="6189">
                  <c:v>14.325000000000001</c:v>
                </c:pt>
                <c:pt idx="6190">
                  <c:v>14.328000000000001</c:v>
                </c:pt>
                <c:pt idx="6191">
                  <c:v>14.328000000000001</c:v>
                </c:pt>
                <c:pt idx="6192">
                  <c:v>14.332000000000001</c:v>
                </c:pt>
                <c:pt idx="6193">
                  <c:v>14.349</c:v>
                </c:pt>
                <c:pt idx="6194">
                  <c:v>14.349</c:v>
                </c:pt>
                <c:pt idx="6195">
                  <c:v>14.346</c:v>
                </c:pt>
                <c:pt idx="6196">
                  <c:v>14.353</c:v>
                </c:pt>
                <c:pt idx="6197">
                  <c:v>14.369</c:v>
                </c:pt>
                <c:pt idx="6198">
                  <c:v>14.375</c:v>
                </c:pt>
                <c:pt idx="6199">
                  <c:v>14.389000000000001</c:v>
                </c:pt>
                <c:pt idx="6200">
                  <c:v>14.393000000000001</c:v>
                </c:pt>
                <c:pt idx="6201">
                  <c:v>14.401</c:v>
                </c:pt>
                <c:pt idx="6202">
                  <c:v>14.411</c:v>
                </c:pt>
                <c:pt idx="6203">
                  <c:v>14.41</c:v>
                </c:pt>
                <c:pt idx="6204">
                  <c:v>14.431000000000001</c:v>
                </c:pt>
                <c:pt idx="6205">
                  <c:v>14.431000000000001</c:v>
                </c:pt>
                <c:pt idx="6206">
                  <c:v>14.437000000000001</c:v>
                </c:pt>
                <c:pt idx="6207">
                  <c:v>14.446</c:v>
                </c:pt>
                <c:pt idx="6208">
                  <c:v>14.461</c:v>
                </c:pt>
                <c:pt idx="6209">
                  <c:v>14.461</c:v>
                </c:pt>
                <c:pt idx="6210">
                  <c:v>14.472</c:v>
                </c:pt>
                <c:pt idx="6211">
                  <c:v>14.467000000000001</c:v>
                </c:pt>
                <c:pt idx="6212">
                  <c:v>14.483000000000001</c:v>
                </c:pt>
                <c:pt idx="6213">
                  <c:v>14.498000000000001</c:v>
                </c:pt>
                <c:pt idx="6214">
                  <c:v>14.498000000000001</c:v>
                </c:pt>
                <c:pt idx="6215">
                  <c:v>14.51</c:v>
                </c:pt>
                <c:pt idx="6216">
                  <c:v>14.519</c:v>
                </c:pt>
                <c:pt idx="6217">
                  <c:v>14.530000000000001</c:v>
                </c:pt>
                <c:pt idx="6218">
                  <c:v>14.538</c:v>
                </c:pt>
                <c:pt idx="6219">
                  <c:v>14.540000000000001</c:v>
                </c:pt>
                <c:pt idx="6220">
                  <c:v>14.543000000000001</c:v>
                </c:pt>
                <c:pt idx="6221">
                  <c:v>14.541</c:v>
                </c:pt>
                <c:pt idx="6222">
                  <c:v>14.553000000000001</c:v>
                </c:pt>
                <c:pt idx="6223">
                  <c:v>14.557</c:v>
                </c:pt>
                <c:pt idx="6224">
                  <c:v>14.554</c:v>
                </c:pt>
                <c:pt idx="6225">
                  <c:v>14.567</c:v>
                </c:pt>
                <c:pt idx="6226">
                  <c:v>14.575000000000001</c:v>
                </c:pt>
                <c:pt idx="6227">
                  <c:v>14.584</c:v>
                </c:pt>
                <c:pt idx="6228">
                  <c:v>14.581</c:v>
                </c:pt>
                <c:pt idx="6229">
                  <c:v>14.59</c:v>
                </c:pt>
                <c:pt idx="6230">
                  <c:v>14.601000000000001</c:v>
                </c:pt>
                <c:pt idx="6231">
                  <c:v>14.607000000000001</c:v>
                </c:pt>
                <c:pt idx="6232">
                  <c:v>14.609</c:v>
                </c:pt>
                <c:pt idx="6233">
                  <c:v>14.609</c:v>
                </c:pt>
                <c:pt idx="6234">
                  <c:v>14.621</c:v>
                </c:pt>
                <c:pt idx="6235">
                  <c:v>14.635</c:v>
                </c:pt>
                <c:pt idx="6236">
                  <c:v>14.64</c:v>
                </c:pt>
                <c:pt idx="6237">
                  <c:v>14.65</c:v>
                </c:pt>
                <c:pt idx="6238">
                  <c:v>14.655000000000001</c:v>
                </c:pt>
                <c:pt idx="6239">
                  <c:v>14.663</c:v>
                </c:pt>
                <c:pt idx="6240">
                  <c:v>14.669</c:v>
                </c:pt>
                <c:pt idx="6241">
                  <c:v>14.681000000000001</c:v>
                </c:pt>
                <c:pt idx="6242">
                  <c:v>14.677</c:v>
                </c:pt>
                <c:pt idx="6243">
                  <c:v>14.687000000000001</c:v>
                </c:pt>
                <c:pt idx="6244">
                  <c:v>14.687000000000001</c:v>
                </c:pt>
                <c:pt idx="6245">
                  <c:v>14.69</c:v>
                </c:pt>
                <c:pt idx="6246">
                  <c:v>14.704000000000001</c:v>
                </c:pt>
                <c:pt idx="6247">
                  <c:v>14.716000000000001</c:v>
                </c:pt>
                <c:pt idx="6248">
                  <c:v>14.722</c:v>
                </c:pt>
                <c:pt idx="6249">
                  <c:v>14.71</c:v>
                </c:pt>
                <c:pt idx="6250">
                  <c:v>14.707000000000001</c:v>
                </c:pt>
                <c:pt idx="6251">
                  <c:v>14.700000000000001</c:v>
                </c:pt>
                <c:pt idx="6252">
                  <c:v>14.691000000000001</c:v>
                </c:pt>
                <c:pt idx="6253">
                  <c:v>14.685</c:v>
                </c:pt>
                <c:pt idx="6254">
                  <c:v>14.67</c:v>
                </c:pt>
                <c:pt idx="6255">
                  <c:v>14.673</c:v>
                </c:pt>
                <c:pt idx="6256">
                  <c:v>14.673999999999999</c:v>
                </c:pt>
                <c:pt idx="6257">
                  <c:v>14.673</c:v>
                </c:pt>
                <c:pt idx="6258">
                  <c:v>14.671000000000001</c:v>
                </c:pt>
                <c:pt idx="6259">
                  <c:v>14.67</c:v>
                </c:pt>
                <c:pt idx="6260">
                  <c:v>14.667</c:v>
                </c:pt>
                <c:pt idx="6261">
                  <c:v>14.673</c:v>
                </c:pt>
                <c:pt idx="6262">
                  <c:v>14.685</c:v>
                </c:pt>
                <c:pt idx="6263">
                  <c:v>14.700000000000001</c:v>
                </c:pt>
                <c:pt idx="6264">
                  <c:v>14.692</c:v>
                </c:pt>
                <c:pt idx="6265">
                  <c:v>14.685</c:v>
                </c:pt>
                <c:pt idx="6266">
                  <c:v>14.683</c:v>
                </c:pt>
                <c:pt idx="6267">
                  <c:v>14.668000000000001</c:v>
                </c:pt>
                <c:pt idx="6268">
                  <c:v>14.676</c:v>
                </c:pt>
                <c:pt idx="6269">
                  <c:v>14.671000000000001</c:v>
                </c:pt>
                <c:pt idx="6270">
                  <c:v>14.671000000000001</c:v>
                </c:pt>
                <c:pt idx="6271">
                  <c:v>14.669</c:v>
                </c:pt>
                <c:pt idx="6272">
                  <c:v>14.666</c:v>
                </c:pt>
                <c:pt idx="6273">
                  <c:v>14.663</c:v>
                </c:pt>
                <c:pt idx="6274">
                  <c:v>14.654</c:v>
                </c:pt>
                <c:pt idx="6275">
                  <c:v>14.659000000000001</c:v>
                </c:pt>
                <c:pt idx="6276">
                  <c:v>14.663</c:v>
                </c:pt>
                <c:pt idx="6277">
                  <c:v>14.665000000000001</c:v>
                </c:pt>
                <c:pt idx="6278">
                  <c:v>14.668000000000001</c:v>
                </c:pt>
                <c:pt idx="6279">
                  <c:v>14.672000000000001</c:v>
                </c:pt>
                <c:pt idx="6280">
                  <c:v>14.664</c:v>
                </c:pt>
                <c:pt idx="6281">
                  <c:v>14.668000000000001</c:v>
                </c:pt>
                <c:pt idx="6282">
                  <c:v>14.678000000000001</c:v>
                </c:pt>
                <c:pt idx="6283">
                  <c:v>14.678000000000001</c:v>
                </c:pt>
                <c:pt idx="6284">
                  <c:v>14.682</c:v>
                </c:pt>
                <c:pt idx="6285">
                  <c:v>14.685</c:v>
                </c:pt>
                <c:pt idx="6286">
                  <c:v>14.678000000000001</c:v>
                </c:pt>
                <c:pt idx="6287">
                  <c:v>14.666</c:v>
                </c:pt>
                <c:pt idx="6288">
                  <c:v>14.666</c:v>
                </c:pt>
                <c:pt idx="6289">
                  <c:v>14.659000000000001</c:v>
                </c:pt>
                <c:pt idx="6290">
                  <c:v>14.651</c:v>
                </c:pt>
                <c:pt idx="6291">
                  <c:v>14.641999999999999</c:v>
                </c:pt>
                <c:pt idx="6292">
                  <c:v>14.634</c:v>
                </c:pt>
                <c:pt idx="6293">
                  <c:v>14.632</c:v>
                </c:pt>
                <c:pt idx="6294">
                  <c:v>14.624000000000001</c:v>
                </c:pt>
                <c:pt idx="6295">
                  <c:v>14.619</c:v>
                </c:pt>
                <c:pt idx="6296">
                  <c:v>14.616</c:v>
                </c:pt>
                <c:pt idx="6297">
                  <c:v>14.603</c:v>
                </c:pt>
                <c:pt idx="6298">
                  <c:v>14.596</c:v>
                </c:pt>
                <c:pt idx="6299">
                  <c:v>14.592000000000001</c:v>
                </c:pt>
                <c:pt idx="6300">
                  <c:v>14.595000000000001</c:v>
                </c:pt>
                <c:pt idx="6301">
                  <c:v>14.593999999999999</c:v>
                </c:pt>
                <c:pt idx="6302">
                  <c:v>14.586</c:v>
                </c:pt>
                <c:pt idx="6303">
                  <c:v>14.587</c:v>
                </c:pt>
                <c:pt idx="6304">
                  <c:v>14.588000000000001</c:v>
                </c:pt>
                <c:pt idx="6305">
                  <c:v>14.585000000000001</c:v>
                </c:pt>
                <c:pt idx="6306">
                  <c:v>14.578000000000001</c:v>
                </c:pt>
                <c:pt idx="6307">
                  <c:v>14.582000000000001</c:v>
                </c:pt>
                <c:pt idx="6308">
                  <c:v>14.582000000000001</c:v>
                </c:pt>
                <c:pt idx="6309">
                  <c:v>14.579000000000001</c:v>
                </c:pt>
                <c:pt idx="6310">
                  <c:v>14.574</c:v>
                </c:pt>
                <c:pt idx="6311">
                  <c:v>14.57</c:v>
                </c:pt>
                <c:pt idx="6312">
                  <c:v>14.558</c:v>
                </c:pt>
                <c:pt idx="6313">
                  <c:v>14.562000000000001</c:v>
                </c:pt>
                <c:pt idx="6314">
                  <c:v>14.553000000000001</c:v>
                </c:pt>
                <c:pt idx="6315">
                  <c:v>14.548</c:v>
                </c:pt>
                <c:pt idx="6316">
                  <c:v>14.540000000000001</c:v>
                </c:pt>
                <c:pt idx="6317">
                  <c:v>14.540000000000001</c:v>
                </c:pt>
                <c:pt idx="6318">
                  <c:v>14.525</c:v>
                </c:pt>
                <c:pt idx="6319">
                  <c:v>14.522</c:v>
                </c:pt>
                <c:pt idx="6320">
                  <c:v>14.513</c:v>
                </c:pt>
                <c:pt idx="6321">
                  <c:v>14.511000000000001</c:v>
                </c:pt>
                <c:pt idx="6322">
                  <c:v>14.504</c:v>
                </c:pt>
                <c:pt idx="6323">
                  <c:v>14.493</c:v>
                </c:pt>
                <c:pt idx="6324">
                  <c:v>14.484999999999999</c:v>
                </c:pt>
                <c:pt idx="6325">
                  <c:v>14.475</c:v>
                </c:pt>
                <c:pt idx="6326">
                  <c:v>14.468</c:v>
                </c:pt>
                <c:pt idx="6327">
                  <c:v>14.472</c:v>
                </c:pt>
                <c:pt idx="6328">
                  <c:v>14.459</c:v>
                </c:pt>
                <c:pt idx="6329">
                  <c:v>14.452</c:v>
                </c:pt>
                <c:pt idx="6330">
                  <c:v>14.447000000000001</c:v>
                </c:pt>
                <c:pt idx="6331">
                  <c:v>14.441000000000001</c:v>
                </c:pt>
                <c:pt idx="6332">
                  <c:v>14.431000000000001</c:v>
                </c:pt>
                <c:pt idx="6333">
                  <c:v>14.426</c:v>
                </c:pt>
                <c:pt idx="6334">
                  <c:v>14.421000000000001</c:v>
                </c:pt>
                <c:pt idx="6335">
                  <c:v>14.414</c:v>
                </c:pt>
                <c:pt idx="6336">
                  <c:v>14.41</c:v>
                </c:pt>
                <c:pt idx="6337">
                  <c:v>14.415000000000001</c:v>
                </c:pt>
                <c:pt idx="6338">
                  <c:v>14.412000000000001</c:v>
                </c:pt>
                <c:pt idx="6339">
                  <c:v>14.412000000000001</c:v>
                </c:pt>
                <c:pt idx="6340">
                  <c:v>14.409000000000001</c:v>
                </c:pt>
                <c:pt idx="6341">
                  <c:v>14.409000000000001</c:v>
                </c:pt>
                <c:pt idx="6342">
                  <c:v>14.394</c:v>
                </c:pt>
                <c:pt idx="6343">
                  <c:v>14.382</c:v>
                </c:pt>
                <c:pt idx="6344">
                  <c:v>14.372</c:v>
                </c:pt>
                <c:pt idx="6345">
                  <c:v>14.375</c:v>
                </c:pt>
                <c:pt idx="6346">
                  <c:v>14.371</c:v>
                </c:pt>
                <c:pt idx="6347">
                  <c:v>14.353</c:v>
                </c:pt>
                <c:pt idx="6348">
                  <c:v>14.345000000000001</c:v>
                </c:pt>
                <c:pt idx="6349">
                  <c:v>14.328000000000001</c:v>
                </c:pt>
                <c:pt idx="6350">
                  <c:v>14.321</c:v>
                </c:pt>
                <c:pt idx="6351">
                  <c:v>14.323</c:v>
                </c:pt>
                <c:pt idx="6352">
                  <c:v>14.316000000000001</c:v>
                </c:pt>
                <c:pt idx="6353">
                  <c:v>14.304</c:v>
                </c:pt>
                <c:pt idx="6354">
                  <c:v>14.294</c:v>
                </c:pt>
                <c:pt idx="6355">
                  <c:v>14.290000000000001</c:v>
                </c:pt>
                <c:pt idx="6356">
                  <c:v>14.285</c:v>
                </c:pt>
                <c:pt idx="6357">
                  <c:v>14.27</c:v>
                </c:pt>
                <c:pt idx="6358">
                  <c:v>14.263</c:v>
                </c:pt>
                <c:pt idx="6359">
                  <c:v>14.259</c:v>
                </c:pt>
                <c:pt idx="6360">
                  <c:v>14.252000000000001</c:v>
                </c:pt>
                <c:pt idx="6361">
                  <c:v>14.243</c:v>
                </c:pt>
                <c:pt idx="6362">
                  <c:v>14.238</c:v>
                </c:pt>
                <c:pt idx="6363">
                  <c:v>14.228</c:v>
                </c:pt>
                <c:pt idx="6364">
                  <c:v>14.214</c:v>
                </c:pt>
                <c:pt idx="6365">
                  <c:v>14.205</c:v>
                </c:pt>
                <c:pt idx="6366">
                  <c:v>14.203000000000001</c:v>
                </c:pt>
                <c:pt idx="6367">
                  <c:v>14.204000000000001</c:v>
                </c:pt>
                <c:pt idx="6368">
                  <c:v>14.199</c:v>
                </c:pt>
                <c:pt idx="6369">
                  <c:v>14.197000000000001</c:v>
                </c:pt>
                <c:pt idx="6370">
                  <c:v>14.191000000000001</c:v>
                </c:pt>
                <c:pt idx="6371">
                  <c:v>14.191000000000001</c:v>
                </c:pt>
                <c:pt idx="6372">
                  <c:v>14.184000000000001</c:v>
                </c:pt>
                <c:pt idx="6373">
                  <c:v>14.189</c:v>
                </c:pt>
                <c:pt idx="6374">
                  <c:v>14.184000000000001</c:v>
                </c:pt>
                <c:pt idx="6375">
                  <c:v>14.176</c:v>
                </c:pt>
                <c:pt idx="6376">
                  <c:v>14.17</c:v>
                </c:pt>
                <c:pt idx="6377">
                  <c:v>14.173</c:v>
                </c:pt>
                <c:pt idx="6378">
                  <c:v>14.166</c:v>
                </c:pt>
                <c:pt idx="6379">
                  <c:v>14.164</c:v>
                </c:pt>
                <c:pt idx="6380">
                  <c:v>14.159000000000001</c:v>
                </c:pt>
                <c:pt idx="6381">
                  <c:v>14.157</c:v>
                </c:pt>
                <c:pt idx="6382">
                  <c:v>14.157999999999999</c:v>
                </c:pt>
                <c:pt idx="6383">
                  <c:v>14.155000000000001</c:v>
                </c:pt>
                <c:pt idx="6384">
                  <c:v>14.161</c:v>
                </c:pt>
                <c:pt idx="6385">
                  <c:v>14.161</c:v>
                </c:pt>
                <c:pt idx="6386">
                  <c:v>14.155000000000001</c:v>
                </c:pt>
                <c:pt idx="6387">
                  <c:v>14.149000000000001</c:v>
                </c:pt>
                <c:pt idx="6388">
                  <c:v>14.146000000000001</c:v>
                </c:pt>
                <c:pt idx="6389">
                  <c:v>14.136000000000001</c:v>
                </c:pt>
                <c:pt idx="6390">
                  <c:v>14.133000000000001</c:v>
                </c:pt>
                <c:pt idx="6391">
                  <c:v>14.136000000000001</c:v>
                </c:pt>
                <c:pt idx="6392">
                  <c:v>14.134</c:v>
                </c:pt>
                <c:pt idx="6393">
                  <c:v>14.143000000000001</c:v>
                </c:pt>
                <c:pt idx="6394">
                  <c:v>14.137</c:v>
                </c:pt>
                <c:pt idx="6395">
                  <c:v>14.139000000000001</c:v>
                </c:pt>
                <c:pt idx="6396">
                  <c:v>14.146000000000001</c:v>
                </c:pt>
                <c:pt idx="6397">
                  <c:v>14.146000000000001</c:v>
                </c:pt>
                <c:pt idx="6398">
                  <c:v>14.144</c:v>
                </c:pt>
                <c:pt idx="6399">
                  <c:v>14.137</c:v>
                </c:pt>
                <c:pt idx="6400">
                  <c:v>14.131</c:v>
                </c:pt>
                <c:pt idx="6401">
                  <c:v>14.13</c:v>
                </c:pt>
                <c:pt idx="6402">
                  <c:v>14.127000000000001</c:v>
                </c:pt>
                <c:pt idx="6403">
                  <c:v>14.124000000000001</c:v>
                </c:pt>
                <c:pt idx="6404">
                  <c:v>14.127000000000001</c:v>
                </c:pt>
                <c:pt idx="6405">
                  <c:v>14.13</c:v>
                </c:pt>
                <c:pt idx="6406">
                  <c:v>14.133000000000001</c:v>
                </c:pt>
                <c:pt idx="6407">
                  <c:v>14.127000000000001</c:v>
                </c:pt>
                <c:pt idx="6408">
                  <c:v>14.131</c:v>
                </c:pt>
                <c:pt idx="6409">
                  <c:v>14.129</c:v>
                </c:pt>
                <c:pt idx="6410">
                  <c:v>14.118</c:v>
                </c:pt>
                <c:pt idx="6411">
                  <c:v>14.121</c:v>
                </c:pt>
                <c:pt idx="6412">
                  <c:v>14.115</c:v>
                </c:pt>
                <c:pt idx="6413">
                  <c:v>14.116</c:v>
                </c:pt>
                <c:pt idx="6414">
                  <c:v>14.122</c:v>
                </c:pt>
                <c:pt idx="6415">
                  <c:v>14.120000000000001</c:v>
                </c:pt>
                <c:pt idx="6416">
                  <c:v>14.122</c:v>
                </c:pt>
                <c:pt idx="6417">
                  <c:v>14.113</c:v>
                </c:pt>
                <c:pt idx="6418">
                  <c:v>14.113</c:v>
                </c:pt>
                <c:pt idx="6419">
                  <c:v>14.109</c:v>
                </c:pt>
                <c:pt idx="6420">
                  <c:v>14.115</c:v>
                </c:pt>
                <c:pt idx="6421">
                  <c:v>14.117000000000001</c:v>
                </c:pt>
                <c:pt idx="6422">
                  <c:v>14.124000000000001</c:v>
                </c:pt>
                <c:pt idx="6423">
                  <c:v>14.122</c:v>
                </c:pt>
                <c:pt idx="6424">
                  <c:v>14.127000000000001</c:v>
                </c:pt>
                <c:pt idx="6425">
                  <c:v>14.120000000000001</c:v>
                </c:pt>
                <c:pt idx="6426">
                  <c:v>14.120000000000001</c:v>
                </c:pt>
                <c:pt idx="6427">
                  <c:v>14.119</c:v>
                </c:pt>
                <c:pt idx="6428">
                  <c:v>14.117000000000001</c:v>
                </c:pt>
                <c:pt idx="6429">
                  <c:v>14.123000000000001</c:v>
                </c:pt>
                <c:pt idx="6430">
                  <c:v>14.124000000000001</c:v>
                </c:pt>
                <c:pt idx="6431">
                  <c:v>14.125</c:v>
                </c:pt>
                <c:pt idx="6432">
                  <c:v>14.124000000000001</c:v>
                </c:pt>
                <c:pt idx="6433">
                  <c:v>14.119</c:v>
                </c:pt>
                <c:pt idx="6434">
                  <c:v>14.123000000000001</c:v>
                </c:pt>
                <c:pt idx="6435">
                  <c:v>14.112</c:v>
                </c:pt>
                <c:pt idx="6436">
                  <c:v>14.107000000000001</c:v>
                </c:pt>
                <c:pt idx="6437">
                  <c:v>14.11</c:v>
                </c:pt>
                <c:pt idx="6438">
                  <c:v>14.102</c:v>
                </c:pt>
                <c:pt idx="6439">
                  <c:v>14.111000000000001</c:v>
                </c:pt>
                <c:pt idx="6440">
                  <c:v>14.104000000000001</c:v>
                </c:pt>
                <c:pt idx="6441">
                  <c:v>14.101000000000001</c:v>
                </c:pt>
                <c:pt idx="6442">
                  <c:v>14.097</c:v>
                </c:pt>
                <c:pt idx="6443">
                  <c:v>14.093999999999999</c:v>
                </c:pt>
                <c:pt idx="6444">
                  <c:v>14.084</c:v>
                </c:pt>
                <c:pt idx="6445">
                  <c:v>14.089</c:v>
                </c:pt>
                <c:pt idx="6446">
                  <c:v>14.096</c:v>
                </c:pt>
                <c:pt idx="6447">
                  <c:v>14.093999999999999</c:v>
                </c:pt>
                <c:pt idx="6448">
                  <c:v>14.093999999999999</c:v>
                </c:pt>
                <c:pt idx="6449">
                  <c:v>14.095000000000001</c:v>
                </c:pt>
                <c:pt idx="6450">
                  <c:v>14.095000000000001</c:v>
                </c:pt>
                <c:pt idx="6451">
                  <c:v>14.095000000000001</c:v>
                </c:pt>
                <c:pt idx="6452">
                  <c:v>14.084</c:v>
                </c:pt>
                <c:pt idx="6453">
                  <c:v>14.096</c:v>
                </c:pt>
                <c:pt idx="6454">
                  <c:v>14.099</c:v>
                </c:pt>
                <c:pt idx="6455">
                  <c:v>14.092000000000001</c:v>
                </c:pt>
                <c:pt idx="6456">
                  <c:v>14.092000000000001</c:v>
                </c:pt>
                <c:pt idx="6457">
                  <c:v>14.092000000000001</c:v>
                </c:pt>
                <c:pt idx="6458">
                  <c:v>14.093</c:v>
                </c:pt>
                <c:pt idx="6459">
                  <c:v>14.091000000000001</c:v>
                </c:pt>
                <c:pt idx="6460">
                  <c:v>14.095000000000001</c:v>
                </c:pt>
                <c:pt idx="6461">
                  <c:v>14.098000000000001</c:v>
                </c:pt>
                <c:pt idx="6462">
                  <c:v>14.102</c:v>
                </c:pt>
                <c:pt idx="6463">
                  <c:v>14.103</c:v>
                </c:pt>
                <c:pt idx="6464">
                  <c:v>14.097</c:v>
                </c:pt>
                <c:pt idx="6465">
                  <c:v>14.101000000000001</c:v>
                </c:pt>
                <c:pt idx="6466">
                  <c:v>14.098000000000001</c:v>
                </c:pt>
                <c:pt idx="6467">
                  <c:v>14.103</c:v>
                </c:pt>
                <c:pt idx="6468">
                  <c:v>14.102</c:v>
                </c:pt>
                <c:pt idx="6469">
                  <c:v>14.114000000000001</c:v>
                </c:pt>
                <c:pt idx="6470">
                  <c:v>14.108000000000001</c:v>
                </c:pt>
                <c:pt idx="6471">
                  <c:v>14.111000000000001</c:v>
                </c:pt>
                <c:pt idx="6472">
                  <c:v>14.114000000000001</c:v>
                </c:pt>
                <c:pt idx="6473">
                  <c:v>14.123000000000001</c:v>
                </c:pt>
                <c:pt idx="6474">
                  <c:v>14.119</c:v>
                </c:pt>
                <c:pt idx="6475">
                  <c:v>14.123000000000001</c:v>
                </c:pt>
                <c:pt idx="6476">
                  <c:v>14.124000000000001</c:v>
                </c:pt>
                <c:pt idx="6477">
                  <c:v>14.132</c:v>
                </c:pt>
                <c:pt idx="6478">
                  <c:v>14.141999999999999</c:v>
                </c:pt>
                <c:pt idx="6479">
                  <c:v>14.146000000000001</c:v>
                </c:pt>
                <c:pt idx="6480">
                  <c:v>14.16</c:v>
                </c:pt>
                <c:pt idx="6481">
                  <c:v>14.163</c:v>
                </c:pt>
                <c:pt idx="6482">
                  <c:v>14.173999999999999</c:v>
                </c:pt>
                <c:pt idx="6483">
                  <c:v>14.176</c:v>
                </c:pt>
                <c:pt idx="6484">
                  <c:v>14.178000000000001</c:v>
                </c:pt>
                <c:pt idx="6485">
                  <c:v>14.188000000000001</c:v>
                </c:pt>
                <c:pt idx="6486">
                  <c:v>14.191000000000001</c:v>
                </c:pt>
                <c:pt idx="6487">
                  <c:v>14.208</c:v>
                </c:pt>
                <c:pt idx="6488">
                  <c:v>14.217000000000001</c:v>
                </c:pt>
                <c:pt idx="6489">
                  <c:v>14.227</c:v>
                </c:pt>
                <c:pt idx="6490">
                  <c:v>14.224</c:v>
                </c:pt>
                <c:pt idx="6491">
                  <c:v>14.244</c:v>
                </c:pt>
                <c:pt idx="6492">
                  <c:v>14.256</c:v>
                </c:pt>
                <c:pt idx="6493">
                  <c:v>14.265000000000001</c:v>
                </c:pt>
                <c:pt idx="6494">
                  <c:v>14.27</c:v>
                </c:pt>
                <c:pt idx="6495">
                  <c:v>14.282999999999999</c:v>
                </c:pt>
                <c:pt idx="6496">
                  <c:v>14.292</c:v>
                </c:pt>
                <c:pt idx="6497">
                  <c:v>14.302</c:v>
                </c:pt>
                <c:pt idx="6498">
                  <c:v>14.312000000000001</c:v>
                </c:pt>
                <c:pt idx="6499">
                  <c:v>14.327</c:v>
                </c:pt>
                <c:pt idx="6500">
                  <c:v>14.324</c:v>
                </c:pt>
                <c:pt idx="6501">
                  <c:v>14.338000000000001</c:v>
                </c:pt>
                <c:pt idx="6502">
                  <c:v>14.352</c:v>
                </c:pt>
                <c:pt idx="6503">
                  <c:v>14.361000000000001</c:v>
                </c:pt>
                <c:pt idx="6504">
                  <c:v>14.373000000000001</c:v>
                </c:pt>
                <c:pt idx="6505">
                  <c:v>14.384</c:v>
                </c:pt>
                <c:pt idx="6506">
                  <c:v>14.384</c:v>
                </c:pt>
                <c:pt idx="6507">
                  <c:v>14.402000000000001</c:v>
                </c:pt>
                <c:pt idx="6508">
                  <c:v>14.402000000000001</c:v>
                </c:pt>
                <c:pt idx="6509">
                  <c:v>14.404</c:v>
                </c:pt>
                <c:pt idx="6510">
                  <c:v>14.416</c:v>
                </c:pt>
                <c:pt idx="6511">
                  <c:v>14.425000000000001</c:v>
                </c:pt>
                <c:pt idx="6512">
                  <c:v>14.435</c:v>
                </c:pt>
                <c:pt idx="6513">
                  <c:v>14.431000000000001</c:v>
                </c:pt>
                <c:pt idx="6514">
                  <c:v>14.44</c:v>
                </c:pt>
                <c:pt idx="6515">
                  <c:v>14.441000000000001</c:v>
                </c:pt>
                <c:pt idx="6516">
                  <c:v>14.453000000000001</c:v>
                </c:pt>
                <c:pt idx="6517">
                  <c:v>14.457000000000001</c:v>
                </c:pt>
                <c:pt idx="6518">
                  <c:v>14.473000000000001</c:v>
                </c:pt>
                <c:pt idx="6519">
                  <c:v>14.482000000000001</c:v>
                </c:pt>
                <c:pt idx="6520">
                  <c:v>14.495000000000001</c:v>
                </c:pt>
                <c:pt idx="6521">
                  <c:v>14.495000000000001</c:v>
                </c:pt>
                <c:pt idx="6522">
                  <c:v>14.508000000000001</c:v>
                </c:pt>
                <c:pt idx="6523">
                  <c:v>14.511000000000001</c:v>
                </c:pt>
                <c:pt idx="6524">
                  <c:v>14.515000000000001</c:v>
                </c:pt>
                <c:pt idx="6525">
                  <c:v>14.511000000000001</c:v>
                </c:pt>
                <c:pt idx="6526">
                  <c:v>14.529</c:v>
                </c:pt>
                <c:pt idx="6527">
                  <c:v>14.536</c:v>
                </c:pt>
                <c:pt idx="6528">
                  <c:v>14.539</c:v>
                </c:pt>
                <c:pt idx="6529">
                  <c:v>14.545</c:v>
                </c:pt>
                <c:pt idx="6530">
                  <c:v>14.551</c:v>
                </c:pt>
                <c:pt idx="6531">
                  <c:v>14.555</c:v>
                </c:pt>
                <c:pt idx="6532">
                  <c:v>14.564</c:v>
                </c:pt>
                <c:pt idx="6533">
                  <c:v>14.564</c:v>
                </c:pt>
                <c:pt idx="6534">
                  <c:v>14.565</c:v>
                </c:pt>
                <c:pt idx="6535">
                  <c:v>14.561</c:v>
                </c:pt>
                <c:pt idx="6536">
                  <c:v>14.566000000000001</c:v>
                </c:pt>
                <c:pt idx="6537">
                  <c:v>14.576000000000001</c:v>
                </c:pt>
                <c:pt idx="6538">
                  <c:v>14.586</c:v>
                </c:pt>
                <c:pt idx="6539">
                  <c:v>14.598000000000001</c:v>
                </c:pt>
                <c:pt idx="6540">
                  <c:v>14.603</c:v>
                </c:pt>
                <c:pt idx="6541">
                  <c:v>14.619</c:v>
                </c:pt>
                <c:pt idx="6542">
                  <c:v>14.625999999999999</c:v>
                </c:pt>
                <c:pt idx="6543">
                  <c:v>14.638</c:v>
                </c:pt>
                <c:pt idx="6544">
                  <c:v>14.646000000000001</c:v>
                </c:pt>
                <c:pt idx="6545">
                  <c:v>14.653</c:v>
                </c:pt>
                <c:pt idx="6546">
                  <c:v>14.657999999999999</c:v>
                </c:pt>
                <c:pt idx="6547">
                  <c:v>14.66</c:v>
                </c:pt>
                <c:pt idx="6548">
                  <c:v>14.668000000000001</c:v>
                </c:pt>
                <c:pt idx="6549">
                  <c:v>14.676</c:v>
                </c:pt>
                <c:pt idx="6550">
                  <c:v>14.689</c:v>
                </c:pt>
                <c:pt idx="6551">
                  <c:v>14.699</c:v>
                </c:pt>
                <c:pt idx="6552">
                  <c:v>14.711</c:v>
                </c:pt>
                <c:pt idx="6553">
                  <c:v>14.72</c:v>
                </c:pt>
                <c:pt idx="6554">
                  <c:v>14.736000000000001</c:v>
                </c:pt>
                <c:pt idx="6555">
                  <c:v>14.747</c:v>
                </c:pt>
                <c:pt idx="6556">
                  <c:v>14.753</c:v>
                </c:pt>
                <c:pt idx="6557">
                  <c:v>14.759</c:v>
                </c:pt>
                <c:pt idx="6558">
                  <c:v>14.766999999999999</c:v>
                </c:pt>
                <c:pt idx="6559">
                  <c:v>14.769</c:v>
                </c:pt>
                <c:pt idx="6560">
                  <c:v>14.775</c:v>
                </c:pt>
                <c:pt idx="6561">
                  <c:v>14.773</c:v>
                </c:pt>
                <c:pt idx="6562">
                  <c:v>14.766999999999999</c:v>
                </c:pt>
                <c:pt idx="6563">
                  <c:v>14.765000000000001</c:v>
                </c:pt>
                <c:pt idx="6564">
                  <c:v>14.771000000000001</c:v>
                </c:pt>
                <c:pt idx="6565">
                  <c:v>14.768000000000001</c:v>
                </c:pt>
                <c:pt idx="6566">
                  <c:v>14.769</c:v>
                </c:pt>
                <c:pt idx="6567">
                  <c:v>14.766999999999999</c:v>
                </c:pt>
                <c:pt idx="6568">
                  <c:v>14.774000000000001</c:v>
                </c:pt>
                <c:pt idx="6569">
                  <c:v>14.775</c:v>
                </c:pt>
                <c:pt idx="6570">
                  <c:v>14.773</c:v>
                </c:pt>
                <c:pt idx="6571">
                  <c:v>14.779</c:v>
                </c:pt>
                <c:pt idx="6572">
                  <c:v>14.789</c:v>
                </c:pt>
                <c:pt idx="6573">
                  <c:v>14.798</c:v>
                </c:pt>
                <c:pt idx="6574">
                  <c:v>14.809000000000001</c:v>
                </c:pt>
                <c:pt idx="6575">
                  <c:v>14.82</c:v>
                </c:pt>
                <c:pt idx="6576">
                  <c:v>14.83</c:v>
                </c:pt>
                <c:pt idx="6577">
                  <c:v>14.835000000000001</c:v>
                </c:pt>
                <c:pt idx="6578">
                  <c:v>14.849</c:v>
                </c:pt>
                <c:pt idx="6579">
                  <c:v>14.865</c:v>
                </c:pt>
                <c:pt idx="6580">
                  <c:v>14.870000000000001</c:v>
                </c:pt>
                <c:pt idx="6581">
                  <c:v>14.88</c:v>
                </c:pt>
                <c:pt idx="6582">
                  <c:v>14.884</c:v>
                </c:pt>
                <c:pt idx="6583">
                  <c:v>14.893000000000001</c:v>
                </c:pt>
                <c:pt idx="6584">
                  <c:v>14.893000000000001</c:v>
                </c:pt>
                <c:pt idx="6585">
                  <c:v>14.898</c:v>
                </c:pt>
                <c:pt idx="6586">
                  <c:v>14.896000000000001</c:v>
                </c:pt>
                <c:pt idx="6587">
                  <c:v>14.91</c:v>
                </c:pt>
                <c:pt idx="6588">
                  <c:v>14.926</c:v>
                </c:pt>
                <c:pt idx="6589">
                  <c:v>14.939</c:v>
                </c:pt>
                <c:pt idx="6590">
                  <c:v>14.951000000000001</c:v>
                </c:pt>
                <c:pt idx="6591">
                  <c:v>14.964</c:v>
                </c:pt>
                <c:pt idx="6592">
                  <c:v>14.962</c:v>
                </c:pt>
                <c:pt idx="6593">
                  <c:v>14.966000000000001</c:v>
                </c:pt>
                <c:pt idx="6594">
                  <c:v>14.97</c:v>
                </c:pt>
                <c:pt idx="6595">
                  <c:v>14.973000000000001</c:v>
                </c:pt>
                <c:pt idx="6596">
                  <c:v>14.973000000000001</c:v>
                </c:pt>
                <c:pt idx="6597">
                  <c:v>14.984</c:v>
                </c:pt>
                <c:pt idx="6598">
                  <c:v>14.983000000000001</c:v>
                </c:pt>
                <c:pt idx="6599">
                  <c:v>14.987</c:v>
                </c:pt>
                <c:pt idx="6600">
                  <c:v>14.984</c:v>
                </c:pt>
                <c:pt idx="6601">
                  <c:v>14.984999999999999</c:v>
                </c:pt>
                <c:pt idx="6602">
                  <c:v>14.987</c:v>
                </c:pt>
                <c:pt idx="6603">
                  <c:v>14.993</c:v>
                </c:pt>
                <c:pt idx="6604">
                  <c:v>14.996</c:v>
                </c:pt>
                <c:pt idx="6605">
                  <c:v>14.999000000000001</c:v>
                </c:pt>
                <c:pt idx="6606">
                  <c:v>15.000999999999999</c:v>
                </c:pt>
                <c:pt idx="6607">
                  <c:v>15.008000000000001</c:v>
                </c:pt>
                <c:pt idx="6608">
                  <c:v>15.008000000000001</c:v>
                </c:pt>
                <c:pt idx="6609">
                  <c:v>15.004</c:v>
                </c:pt>
                <c:pt idx="6610">
                  <c:v>15.005000000000001</c:v>
                </c:pt>
                <c:pt idx="6611">
                  <c:v>15.000999999999999</c:v>
                </c:pt>
                <c:pt idx="6612">
                  <c:v>14.99</c:v>
                </c:pt>
                <c:pt idx="6613">
                  <c:v>14.989000000000001</c:v>
                </c:pt>
                <c:pt idx="6614">
                  <c:v>14.992000000000001</c:v>
                </c:pt>
                <c:pt idx="6615">
                  <c:v>14.989000000000001</c:v>
                </c:pt>
                <c:pt idx="6616">
                  <c:v>14.98</c:v>
                </c:pt>
                <c:pt idx="6617">
                  <c:v>14.966000000000001</c:v>
                </c:pt>
                <c:pt idx="6618">
                  <c:v>14.958</c:v>
                </c:pt>
                <c:pt idx="6619">
                  <c:v>14.946</c:v>
                </c:pt>
                <c:pt idx="6620">
                  <c:v>14.936</c:v>
                </c:pt>
                <c:pt idx="6621">
                  <c:v>14.915000000000001</c:v>
                </c:pt>
                <c:pt idx="6622">
                  <c:v>14.899000000000001</c:v>
                </c:pt>
                <c:pt idx="6623">
                  <c:v>14.884</c:v>
                </c:pt>
                <c:pt idx="6624">
                  <c:v>14.859</c:v>
                </c:pt>
                <c:pt idx="6625">
                  <c:v>14.83</c:v>
                </c:pt>
                <c:pt idx="6626">
                  <c:v>14.8</c:v>
                </c:pt>
                <c:pt idx="6627">
                  <c:v>14.766999999999999</c:v>
                </c:pt>
                <c:pt idx="6628">
                  <c:v>14.722</c:v>
                </c:pt>
                <c:pt idx="6629">
                  <c:v>14.677</c:v>
                </c:pt>
                <c:pt idx="6630">
                  <c:v>14.613</c:v>
                </c:pt>
                <c:pt idx="6631">
                  <c:v>14.540000000000001</c:v>
                </c:pt>
                <c:pt idx="6632">
                  <c:v>14.472</c:v>
                </c:pt>
                <c:pt idx="6633">
                  <c:v>14.385</c:v>
                </c:pt>
                <c:pt idx="6634">
                  <c:v>14.259</c:v>
                </c:pt>
                <c:pt idx="6635">
                  <c:v>14.093999999999999</c:v>
                </c:pt>
                <c:pt idx="6636">
                  <c:v>13.871</c:v>
                </c:pt>
                <c:pt idx="6637">
                  <c:v>13.641999999999999</c:v>
                </c:pt>
                <c:pt idx="6638">
                  <c:v>13.391</c:v>
                </c:pt>
                <c:pt idx="6639">
                  <c:v>13.138</c:v>
                </c:pt>
                <c:pt idx="6640">
                  <c:v>12.886000000000001</c:v>
                </c:pt>
                <c:pt idx="6641">
                  <c:v>12.655000000000001</c:v>
                </c:pt>
                <c:pt idx="6642">
                  <c:v>12.412000000000001</c:v>
                </c:pt>
                <c:pt idx="6643">
                  <c:v>12.123000000000001</c:v>
                </c:pt>
                <c:pt idx="6644">
                  <c:v>11.743</c:v>
                </c:pt>
                <c:pt idx="6645">
                  <c:v>11.307</c:v>
                </c:pt>
                <c:pt idx="6646">
                  <c:v>10.817</c:v>
                </c:pt>
                <c:pt idx="6647">
                  <c:v>10.32</c:v>
                </c:pt>
                <c:pt idx="6648">
                  <c:v>9.8130000000000006</c:v>
                </c:pt>
                <c:pt idx="6649">
                  <c:v>3.3029999999999999</c:v>
                </c:pt>
                <c:pt idx="6650">
                  <c:v>0.999</c:v>
                </c:pt>
                <c:pt idx="6651">
                  <c:v>0.997</c:v>
                </c:pt>
                <c:pt idx="6652">
                  <c:v>0.998</c:v>
                </c:pt>
                <c:pt idx="6653">
                  <c:v>1</c:v>
                </c:pt>
                <c:pt idx="6654">
                  <c:v>0.999</c:v>
                </c:pt>
                <c:pt idx="6655">
                  <c:v>0.997</c:v>
                </c:pt>
                <c:pt idx="6656">
                  <c:v>0.997</c:v>
                </c:pt>
                <c:pt idx="6657">
                  <c:v>0.998</c:v>
                </c:pt>
                <c:pt idx="6658">
                  <c:v>0.999</c:v>
                </c:pt>
                <c:pt idx="6659">
                  <c:v>0.999</c:v>
                </c:pt>
                <c:pt idx="6660">
                  <c:v>0.998</c:v>
                </c:pt>
                <c:pt idx="6661">
                  <c:v>0.999</c:v>
                </c:pt>
                <c:pt idx="6662">
                  <c:v>0.998</c:v>
                </c:pt>
                <c:pt idx="6663">
                  <c:v>0.997</c:v>
                </c:pt>
                <c:pt idx="6664">
                  <c:v>0.997</c:v>
                </c:pt>
                <c:pt idx="6665">
                  <c:v>0.999</c:v>
                </c:pt>
                <c:pt idx="6666">
                  <c:v>1</c:v>
                </c:pt>
                <c:pt idx="6667">
                  <c:v>1</c:v>
                </c:pt>
                <c:pt idx="6668">
                  <c:v>1</c:v>
                </c:pt>
                <c:pt idx="6669">
                  <c:v>1</c:v>
                </c:pt>
                <c:pt idx="6670">
                  <c:v>0.999</c:v>
                </c:pt>
                <c:pt idx="6671">
                  <c:v>0.998</c:v>
                </c:pt>
                <c:pt idx="6672">
                  <c:v>0.998</c:v>
                </c:pt>
                <c:pt idx="6673">
                  <c:v>0.998</c:v>
                </c:pt>
                <c:pt idx="6674">
                  <c:v>0.997</c:v>
                </c:pt>
                <c:pt idx="6675">
                  <c:v>0.995</c:v>
                </c:pt>
                <c:pt idx="6676">
                  <c:v>0.997</c:v>
                </c:pt>
                <c:pt idx="6677">
                  <c:v>0.998</c:v>
                </c:pt>
                <c:pt idx="6678">
                  <c:v>1</c:v>
                </c:pt>
                <c:pt idx="6679">
                  <c:v>0.997</c:v>
                </c:pt>
                <c:pt idx="6680">
                  <c:v>0.997</c:v>
                </c:pt>
                <c:pt idx="6681">
                  <c:v>0.996</c:v>
                </c:pt>
                <c:pt idx="6682">
                  <c:v>0.996</c:v>
                </c:pt>
                <c:pt idx="6683">
                  <c:v>0.996</c:v>
                </c:pt>
                <c:pt idx="6684">
                  <c:v>0.996</c:v>
                </c:pt>
                <c:pt idx="6685">
                  <c:v>0.996</c:v>
                </c:pt>
                <c:pt idx="6686">
                  <c:v>0.997</c:v>
                </c:pt>
                <c:pt idx="6687">
                  <c:v>0.99399999999999999</c:v>
                </c:pt>
                <c:pt idx="6688">
                  <c:v>0.99399999999999999</c:v>
                </c:pt>
                <c:pt idx="6689">
                  <c:v>0.995</c:v>
                </c:pt>
                <c:pt idx="6690">
                  <c:v>0.996</c:v>
                </c:pt>
                <c:pt idx="6691">
                  <c:v>0.995</c:v>
                </c:pt>
                <c:pt idx="6692">
                  <c:v>0.995</c:v>
                </c:pt>
                <c:pt idx="6693">
                  <c:v>0.997</c:v>
                </c:pt>
                <c:pt idx="6694">
                  <c:v>0.998</c:v>
                </c:pt>
                <c:pt idx="6695">
                  <c:v>0.997</c:v>
                </c:pt>
                <c:pt idx="6696">
                  <c:v>0.998</c:v>
                </c:pt>
                <c:pt idx="6697">
                  <c:v>0.998</c:v>
                </c:pt>
                <c:pt idx="6698">
                  <c:v>0.999</c:v>
                </c:pt>
                <c:pt idx="6699">
                  <c:v>0.997</c:v>
                </c:pt>
                <c:pt idx="6700">
                  <c:v>0.995</c:v>
                </c:pt>
                <c:pt idx="6701">
                  <c:v>0.997</c:v>
                </c:pt>
                <c:pt idx="6702">
                  <c:v>0.998</c:v>
                </c:pt>
                <c:pt idx="6703">
                  <c:v>0.999</c:v>
                </c:pt>
                <c:pt idx="6704">
                  <c:v>0.998</c:v>
                </c:pt>
                <c:pt idx="6705">
                  <c:v>0.997</c:v>
                </c:pt>
                <c:pt idx="6706">
                  <c:v>0.996</c:v>
                </c:pt>
                <c:pt idx="6707">
                  <c:v>0.997</c:v>
                </c:pt>
                <c:pt idx="6708">
                  <c:v>0.995</c:v>
                </c:pt>
                <c:pt idx="6709">
                  <c:v>0.996</c:v>
                </c:pt>
                <c:pt idx="6710">
                  <c:v>0.996</c:v>
                </c:pt>
                <c:pt idx="6711">
                  <c:v>0.996</c:v>
                </c:pt>
                <c:pt idx="6712">
                  <c:v>0.996</c:v>
                </c:pt>
                <c:pt idx="6713">
                  <c:v>0.998</c:v>
                </c:pt>
                <c:pt idx="6714">
                  <c:v>0.997</c:v>
                </c:pt>
                <c:pt idx="6715">
                  <c:v>0.998</c:v>
                </c:pt>
                <c:pt idx="6716">
                  <c:v>0.997</c:v>
                </c:pt>
                <c:pt idx="6717">
                  <c:v>0.997</c:v>
                </c:pt>
                <c:pt idx="6718">
                  <c:v>0.996</c:v>
                </c:pt>
                <c:pt idx="6719">
                  <c:v>0.998</c:v>
                </c:pt>
                <c:pt idx="6720">
                  <c:v>0.997</c:v>
                </c:pt>
                <c:pt idx="6721">
                  <c:v>0.997</c:v>
                </c:pt>
                <c:pt idx="6722">
                  <c:v>0.999</c:v>
                </c:pt>
                <c:pt idx="6723">
                  <c:v>0.998</c:v>
                </c:pt>
                <c:pt idx="6724">
                  <c:v>0.997</c:v>
                </c:pt>
                <c:pt idx="6725">
                  <c:v>0.997</c:v>
                </c:pt>
                <c:pt idx="6726">
                  <c:v>0.997</c:v>
                </c:pt>
                <c:pt idx="6727">
                  <c:v>0.996</c:v>
                </c:pt>
                <c:pt idx="6728">
                  <c:v>1</c:v>
                </c:pt>
                <c:pt idx="6729">
                  <c:v>1</c:v>
                </c:pt>
                <c:pt idx="6730">
                  <c:v>1</c:v>
                </c:pt>
                <c:pt idx="6731">
                  <c:v>0.999</c:v>
                </c:pt>
                <c:pt idx="6732">
                  <c:v>0.999</c:v>
                </c:pt>
                <c:pt idx="6733">
                  <c:v>0.995</c:v>
                </c:pt>
                <c:pt idx="6734">
                  <c:v>0.995</c:v>
                </c:pt>
                <c:pt idx="6735">
                  <c:v>0.997</c:v>
                </c:pt>
                <c:pt idx="6736">
                  <c:v>0.997</c:v>
                </c:pt>
                <c:pt idx="6737">
                  <c:v>0.995</c:v>
                </c:pt>
                <c:pt idx="6738">
                  <c:v>0.99399999999999999</c:v>
                </c:pt>
                <c:pt idx="6739">
                  <c:v>0.99399999999999999</c:v>
                </c:pt>
                <c:pt idx="6740">
                  <c:v>0.995</c:v>
                </c:pt>
                <c:pt idx="6741">
                  <c:v>0.995</c:v>
                </c:pt>
                <c:pt idx="6742">
                  <c:v>0.996</c:v>
                </c:pt>
                <c:pt idx="6743">
                  <c:v>0.996</c:v>
                </c:pt>
                <c:pt idx="6744">
                  <c:v>0.995</c:v>
                </c:pt>
                <c:pt idx="6745">
                  <c:v>0.995</c:v>
                </c:pt>
                <c:pt idx="6746">
                  <c:v>0.995</c:v>
                </c:pt>
                <c:pt idx="6747">
                  <c:v>0.99299999999999999</c:v>
                </c:pt>
                <c:pt idx="6748">
                  <c:v>0.99399999999999999</c:v>
                </c:pt>
                <c:pt idx="6749">
                  <c:v>0.99399999999999999</c:v>
                </c:pt>
                <c:pt idx="6750">
                  <c:v>0.995</c:v>
                </c:pt>
                <c:pt idx="6751">
                  <c:v>0.995</c:v>
                </c:pt>
                <c:pt idx="6752">
                  <c:v>0.99399999999999999</c:v>
                </c:pt>
                <c:pt idx="6753">
                  <c:v>0.996</c:v>
                </c:pt>
                <c:pt idx="6754">
                  <c:v>0.997</c:v>
                </c:pt>
                <c:pt idx="6755">
                  <c:v>0.997</c:v>
                </c:pt>
                <c:pt idx="6756">
                  <c:v>0.997</c:v>
                </c:pt>
                <c:pt idx="6757">
                  <c:v>0.995</c:v>
                </c:pt>
                <c:pt idx="6758">
                  <c:v>0.996</c:v>
                </c:pt>
                <c:pt idx="6759">
                  <c:v>0.996</c:v>
                </c:pt>
                <c:pt idx="6760">
                  <c:v>0.998</c:v>
                </c:pt>
                <c:pt idx="6761">
                  <c:v>0.998</c:v>
                </c:pt>
                <c:pt idx="6762">
                  <c:v>0.998</c:v>
                </c:pt>
                <c:pt idx="6763">
                  <c:v>0.996</c:v>
                </c:pt>
                <c:pt idx="6764">
                  <c:v>0.996</c:v>
                </c:pt>
                <c:pt idx="6765">
                  <c:v>0.995</c:v>
                </c:pt>
                <c:pt idx="6766">
                  <c:v>0.996</c:v>
                </c:pt>
                <c:pt idx="6767">
                  <c:v>0.995</c:v>
                </c:pt>
                <c:pt idx="6768">
                  <c:v>0.995</c:v>
                </c:pt>
                <c:pt idx="6769">
                  <c:v>0.996</c:v>
                </c:pt>
                <c:pt idx="6770">
                  <c:v>0.995</c:v>
                </c:pt>
                <c:pt idx="6771">
                  <c:v>0.996</c:v>
                </c:pt>
                <c:pt idx="6772">
                  <c:v>0.99399999999999999</c:v>
                </c:pt>
                <c:pt idx="6773">
                  <c:v>0.995</c:v>
                </c:pt>
                <c:pt idx="6774">
                  <c:v>0.995</c:v>
                </c:pt>
                <c:pt idx="6775">
                  <c:v>0.995</c:v>
                </c:pt>
                <c:pt idx="6776">
                  <c:v>0.99399999999999999</c:v>
                </c:pt>
                <c:pt idx="6777">
                  <c:v>0.99199999999999999</c:v>
                </c:pt>
                <c:pt idx="6778">
                  <c:v>0.99399999999999999</c:v>
                </c:pt>
                <c:pt idx="6779">
                  <c:v>0.995</c:v>
                </c:pt>
                <c:pt idx="6780">
                  <c:v>0.99199999999999999</c:v>
                </c:pt>
                <c:pt idx="6781">
                  <c:v>0.99199999999999999</c:v>
                </c:pt>
                <c:pt idx="6782">
                  <c:v>0.99299999999999999</c:v>
                </c:pt>
                <c:pt idx="6783">
                  <c:v>0.99199999999999999</c:v>
                </c:pt>
                <c:pt idx="6784">
                  <c:v>0.99299999999999999</c:v>
                </c:pt>
                <c:pt idx="6785">
                  <c:v>0.99399999999999999</c:v>
                </c:pt>
                <c:pt idx="6786">
                  <c:v>0.99399999999999999</c:v>
                </c:pt>
                <c:pt idx="6787">
                  <c:v>0.99399999999999999</c:v>
                </c:pt>
                <c:pt idx="6788">
                  <c:v>0.99299999999999999</c:v>
                </c:pt>
                <c:pt idx="6789">
                  <c:v>0.99099999999999999</c:v>
                </c:pt>
                <c:pt idx="6790">
                  <c:v>0.99199999999999999</c:v>
                </c:pt>
                <c:pt idx="6791">
                  <c:v>0.99099999999999999</c:v>
                </c:pt>
                <c:pt idx="6792">
                  <c:v>0.99099999999999999</c:v>
                </c:pt>
                <c:pt idx="6793">
                  <c:v>0.99299999999999999</c:v>
                </c:pt>
                <c:pt idx="6794">
                  <c:v>0.99299999999999999</c:v>
                </c:pt>
                <c:pt idx="6795">
                  <c:v>0.99399999999999999</c:v>
                </c:pt>
                <c:pt idx="6796">
                  <c:v>0.99399999999999999</c:v>
                </c:pt>
                <c:pt idx="6797">
                  <c:v>0.995</c:v>
                </c:pt>
                <c:pt idx="6798">
                  <c:v>0.99399999999999999</c:v>
                </c:pt>
                <c:pt idx="6799">
                  <c:v>0.99299999999999999</c:v>
                </c:pt>
                <c:pt idx="6800">
                  <c:v>0.99399999999999999</c:v>
                </c:pt>
                <c:pt idx="6801">
                  <c:v>0.99399999999999999</c:v>
                </c:pt>
                <c:pt idx="6802">
                  <c:v>0.998</c:v>
                </c:pt>
                <c:pt idx="6803">
                  <c:v>0.998</c:v>
                </c:pt>
                <c:pt idx="6804">
                  <c:v>0.997</c:v>
                </c:pt>
                <c:pt idx="6805">
                  <c:v>1</c:v>
                </c:pt>
                <c:pt idx="6806">
                  <c:v>1</c:v>
                </c:pt>
                <c:pt idx="6807">
                  <c:v>0.999</c:v>
                </c:pt>
                <c:pt idx="6808">
                  <c:v>0.999</c:v>
                </c:pt>
                <c:pt idx="6809">
                  <c:v>0.998</c:v>
                </c:pt>
                <c:pt idx="6810">
                  <c:v>0.998</c:v>
                </c:pt>
                <c:pt idx="6811">
                  <c:v>0.998</c:v>
                </c:pt>
                <c:pt idx="6812">
                  <c:v>0.996</c:v>
                </c:pt>
                <c:pt idx="6813">
                  <c:v>0.995</c:v>
                </c:pt>
                <c:pt idx="6814">
                  <c:v>0.995</c:v>
                </c:pt>
                <c:pt idx="6815">
                  <c:v>0.995</c:v>
                </c:pt>
                <c:pt idx="6816">
                  <c:v>0.995</c:v>
                </c:pt>
                <c:pt idx="6817">
                  <c:v>0.997</c:v>
                </c:pt>
                <c:pt idx="6818">
                  <c:v>0.996</c:v>
                </c:pt>
                <c:pt idx="6819">
                  <c:v>0.996</c:v>
                </c:pt>
                <c:pt idx="6820">
                  <c:v>0.996</c:v>
                </c:pt>
                <c:pt idx="6821">
                  <c:v>0.998</c:v>
                </c:pt>
                <c:pt idx="6822">
                  <c:v>0.997</c:v>
                </c:pt>
                <c:pt idx="6823">
                  <c:v>0.997</c:v>
                </c:pt>
                <c:pt idx="6824">
                  <c:v>0.996</c:v>
                </c:pt>
                <c:pt idx="6825">
                  <c:v>0.996</c:v>
                </c:pt>
                <c:pt idx="6826">
                  <c:v>0.997</c:v>
                </c:pt>
                <c:pt idx="6827">
                  <c:v>0.996</c:v>
                </c:pt>
                <c:pt idx="6828">
                  <c:v>0.996</c:v>
                </c:pt>
                <c:pt idx="6829">
                  <c:v>0.996</c:v>
                </c:pt>
                <c:pt idx="6830">
                  <c:v>0.996</c:v>
                </c:pt>
                <c:pt idx="6831">
                  <c:v>0.995</c:v>
                </c:pt>
                <c:pt idx="6832">
                  <c:v>0.996</c:v>
                </c:pt>
                <c:pt idx="6833">
                  <c:v>0.996</c:v>
                </c:pt>
                <c:pt idx="6834">
                  <c:v>0.99399999999999999</c:v>
                </c:pt>
                <c:pt idx="6835">
                  <c:v>0.99299999999999999</c:v>
                </c:pt>
                <c:pt idx="6836">
                  <c:v>0.995</c:v>
                </c:pt>
                <c:pt idx="6837">
                  <c:v>0.99099999999999999</c:v>
                </c:pt>
                <c:pt idx="6838">
                  <c:v>0.99299999999999999</c:v>
                </c:pt>
                <c:pt idx="6839">
                  <c:v>0.996</c:v>
                </c:pt>
                <c:pt idx="6840">
                  <c:v>0.995</c:v>
                </c:pt>
                <c:pt idx="6841">
                  <c:v>0.99399999999999999</c:v>
                </c:pt>
                <c:pt idx="6842">
                  <c:v>0.995</c:v>
                </c:pt>
                <c:pt idx="6843">
                  <c:v>0.996</c:v>
                </c:pt>
                <c:pt idx="6844">
                  <c:v>0.996</c:v>
                </c:pt>
                <c:pt idx="6845">
                  <c:v>0.997</c:v>
                </c:pt>
                <c:pt idx="6846">
                  <c:v>0.997</c:v>
                </c:pt>
                <c:pt idx="6847">
                  <c:v>0.998</c:v>
                </c:pt>
                <c:pt idx="6848">
                  <c:v>0.996</c:v>
                </c:pt>
                <c:pt idx="6849">
                  <c:v>0.995</c:v>
                </c:pt>
                <c:pt idx="6850">
                  <c:v>0.996</c:v>
                </c:pt>
                <c:pt idx="6851">
                  <c:v>0.997</c:v>
                </c:pt>
                <c:pt idx="6852">
                  <c:v>0.997</c:v>
                </c:pt>
                <c:pt idx="6853">
                  <c:v>0.997</c:v>
                </c:pt>
                <c:pt idx="6854">
                  <c:v>0.998</c:v>
                </c:pt>
                <c:pt idx="6855">
                  <c:v>0.999</c:v>
                </c:pt>
                <c:pt idx="6856">
                  <c:v>0.998</c:v>
                </c:pt>
                <c:pt idx="6857">
                  <c:v>0.997</c:v>
                </c:pt>
                <c:pt idx="6858">
                  <c:v>0.998</c:v>
                </c:pt>
                <c:pt idx="6859">
                  <c:v>0.999</c:v>
                </c:pt>
                <c:pt idx="6860">
                  <c:v>0.998</c:v>
                </c:pt>
                <c:pt idx="6861">
                  <c:v>0.997</c:v>
                </c:pt>
                <c:pt idx="6862">
                  <c:v>0.995</c:v>
                </c:pt>
                <c:pt idx="6863">
                  <c:v>0.995</c:v>
                </c:pt>
                <c:pt idx="6864">
                  <c:v>0.99399999999999999</c:v>
                </c:pt>
                <c:pt idx="6865">
                  <c:v>0.996</c:v>
                </c:pt>
                <c:pt idx="6866">
                  <c:v>0.995</c:v>
                </c:pt>
                <c:pt idx="6867">
                  <c:v>0.996</c:v>
                </c:pt>
                <c:pt idx="6868">
                  <c:v>0.996</c:v>
                </c:pt>
                <c:pt idx="6869">
                  <c:v>0.99399999999999999</c:v>
                </c:pt>
                <c:pt idx="6870">
                  <c:v>0.995</c:v>
                </c:pt>
                <c:pt idx="6871">
                  <c:v>0.996</c:v>
                </c:pt>
                <c:pt idx="6872">
                  <c:v>0.99399999999999999</c:v>
                </c:pt>
                <c:pt idx="6873">
                  <c:v>0.995</c:v>
                </c:pt>
                <c:pt idx="6874">
                  <c:v>0.996</c:v>
                </c:pt>
                <c:pt idx="6875">
                  <c:v>0.996</c:v>
                </c:pt>
                <c:pt idx="6876">
                  <c:v>0.996</c:v>
                </c:pt>
                <c:pt idx="6877">
                  <c:v>0.995</c:v>
                </c:pt>
                <c:pt idx="6878">
                  <c:v>0.995</c:v>
                </c:pt>
                <c:pt idx="6879">
                  <c:v>0.99399999999999999</c:v>
                </c:pt>
                <c:pt idx="6880">
                  <c:v>0.99299999999999999</c:v>
                </c:pt>
                <c:pt idx="6881">
                  <c:v>0.99199999999999999</c:v>
                </c:pt>
                <c:pt idx="6882">
                  <c:v>0.99199999999999999</c:v>
                </c:pt>
                <c:pt idx="6883">
                  <c:v>0.99299999999999999</c:v>
                </c:pt>
                <c:pt idx="6884">
                  <c:v>0.99299999999999999</c:v>
                </c:pt>
                <c:pt idx="6885">
                  <c:v>0.99299999999999999</c:v>
                </c:pt>
                <c:pt idx="6886">
                  <c:v>0.99299999999999999</c:v>
                </c:pt>
                <c:pt idx="6887">
                  <c:v>0.99299999999999999</c:v>
                </c:pt>
                <c:pt idx="6888">
                  <c:v>0.99399999999999999</c:v>
                </c:pt>
                <c:pt idx="6889">
                  <c:v>0.995</c:v>
                </c:pt>
                <c:pt idx="6890">
                  <c:v>0.995</c:v>
                </c:pt>
                <c:pt idx="6891">
                  <c:v>0.996</c:v>
                </c:pt>
                <c:pt idx="6892">
                  <c:v>0.997</c:v>
                </c:pt>
                <c:pt idx="6893">
                  <c:v>0.995</c:v>
                </c:pt>
                <c:pt idx="6894">
                  <c:v>0.997</c:v>
                </c:pt>
                <c:pt idx="6895">
                  <c:v>0.996</c:v>
                </c:pt>
                <c:pt idx="6896">
                  <c:v>0.996</c:v>
                </c:pt>
                <c:pt idx="6897">
                  <c:v>0.995</c:v>
                </c:pt>
                <c:pt idx="6898">
                  <c:v>0.996</c:v>
                </c:pt>
                <c:pt idx="6899">
                  <c:v>0.997</c:v>
                </c:pt>
                <c:pt idx="6900">
                  <c:v>0.995</c:v>
                </c:pt>
                <c:pt idx="6901">
                  <c:v>0.99299999999999999</c:v>
                </c:pt>
                <c:pt idx="6902">
                  <c:v>0.995</c:v>
                </c:pt>
                <c:pt idx="6903">
                  <c:v>0.99399999999999999</c:v>
                </c:pt>
                <c:pt idx="6904">
                  <c:v>0.99199999999999999</c:v>
                </c:pt>
                <c:pt idx="6905">
                  <c:v>0.99099999999999999</c:v>
                </c:pt>
                <c:pt idx="6906">
                  <c:v>0.99299999999999999</c:v>
                </c:pt>
                <c:pt idx="6907">
                  <c:v>0.99399999999999999</c:v>
                </c:pt>
                <c:pt idx="6908">
                  <c:v>0.99199999999999999</c:v>
                </c:pt>
                <c:pt idx="6909">
                  <c:v>0.99099999999999999</c:v>
                </c:pt>
                <c:pt idx="6910">
                  <c:v>0.99299999999999999</c:v>
                </c:pt>
                <c:pt idx="6911">
                  <c:v>0.99399999999999999</c:v>
                </c:pt>
                <c:pt idx="6912">
                  <c:v>0.99399999999999999</c:v>
                </c:pt>
                <c:pt idx="6913">
                  <c:v>0.99399999999999999</c:v>
                </c:pt>
                <c:pt idx="6914">
                  <c:v>0.99399999999999999</c:v>
                </c:pt>
                <c:pt idx="6915">
                  <c:v>0.996</c:v>
                </c:pt>
                <c:pt idx="6916">
                  <c:v>0.997</c:v>
                </c:pt>
                <c:pt idx="6917">
                  <c:v>0.997</c:v>
                </c:pt>
                <c:pt idx="6918">
                  <c:v>0.996</c:v>
                </c:pt>
                <c:pt idx="6919">
                  <c:v>0.996</c:v>
                </c:pt>
                <c:pt idx="6920">
                  <c:v>0.997</c:v>
                </c:pt>
                <c:pt idx="6921">
                  <c:v>0.997</c:v>
                </c:pt>
                <c:pt idx="6922">
                  <c:v>0.997</c:v>
                </c:pt>
                <c:pt idx="6923">
                  <c:v>0.995</c:v>
                </c:pt>
                <c:pt idx="6924">
                  <c:v>0.995</c:v>
                </c:pt>
                <c:pt idx="6925">
                  <c:v>0.99399999999999999</c:v>
                </c:pt>
                <c:pt idx="6926">
                  <c:v>0.99299999999999999</c:v>
                </c:pt>
                <c:pt idx="6927">
                  <c:v>0.99199999999999999</c:v>
                </c:pt>
                <c:pt idx="6928">
                  <c:v>0.99299999999999999</c:v>
                </c:pt>
                <c:pt idx="6929">
                  <c:v>0.99199999999999999</c:v>
                </c:pt>
                <c:pt idx="6930">
                  <c:v>0.99199999999999999</c:v>
                </c:pt>
                <c:pt idx="6931">
                  <c:v>0.99199999999999999</c:v>
                </c:pt>
                <c:pt idx="6932">
                  <c:v>0.99399999999999999</c:v>
                </c:pt>
                <c:pt idx="6933">
                  <c:v>0.995</c:v>
                </c:pt>
                <c:pt idx="6934">
                  <c:v>0.99</c:v>
                </c:pt>
                <c:pt idx="6935">
                  <c:v>0.99199999999999999</c:v>
                </c:pt>
                <c:pt idx="6936">
                  <c:v>0.99399999999999999</c:v>
                </c:pt>
                <c:pt idx="6937">
                  <c:v>0.99399999999999999</c:v>
                </c:pt>
                <c:pt idx="6938">
                  <c:v>0.995</c:v>
                </c:pt>
                <c:pt idx="6939">
                  <c:v>0.996</c:v>
                </c:pt>
                <c:pt idx="6940">
                  <c:v>0.996</c:v>
                </c:pt>
                <c:pt idx="6941">
                  <c:v>0.995</c:v>
                </c:pt>
                <c:pt idx="6942">
                  <c:v>0.995</c:v>
                </c:pt>
                <c:pt idx="6943">
                  <c:v>0.995</c:v>
                </c:pt>
                <c:pt idx="6944">
                  <c:v>0.996</c:v>
                </c:pt>
                <c:pt idx="6945">
                  <c:v>0.998</c:v>
                </c:pt>
                <c:pt idx="6946">
                  <c:v>0.996</c:v>
                </c:pt>
                <c:pt idx="6947">
                  <c:v>0.998</c:v>
                </c:pt>
                <c:pt idx="6948">
                  <c:v>0.998</c:v>
                </c:pt>
                <c:pt idx="6949">
                  <c:v>0.997</c:v>
                </c:pt>
                <c:pt idx="6950">
                  <c:v>0.996</c:v>
                </c:pt>
                <c:pt idx="6951">
                  <c:v>0.995</c:v>
                </c:pt>
                <c:pt idx="6952">
                  <c:v>0.995</c:v>
                </c:pt>
                <c:pt idx="6953">
                  <c:v>0.996</c:v>
                </c:pt>
                <c:pt idx="6954">
                  <c:v>0.997</c:v>
                </c:pt>
                <c:pt idx="6955">
                  <c:v>0.998</c:v>
                </c:pt>
                <c:pt idx="6956">
                  <c:v>0.997</c:v>
                </c:pt>
                <c:pt idx="6957">
                  <c:v>0.99299999999999999</c:v>
                </c:pt>
                <c:pt idx="6958">
                  <c:v>0.99399999999999999</c:v>
                </c:pt>
                <c:pt idx="6959">
                  <c:v>0.996</c:v>
                </c:pt>
                <c:pt idx="6960">
                  <c:v>0.997</c:v>
                </c:pt>
                <c:pt idx="6961">
                  <c:v>0.998</c:v>
                </c:pt>
                <c:pt idx="6962">
                  <c:v>0.998</c:v>
                </c:pt>
                <c:pt idx="6963">
                  <c:v>0.997</c:v>
                </c:pt>
                <c:pt idx="6964">
                  <c:v>0.997</c:v>
                </c:pt>
                <c:pt idx="6965">
                  <c:v>0.996</c:v>
                </c:pt>
                <c:pt idx="6966">
                  <c:v>0.996</c:v>
                </c:pt>
                <c:pt idx="6967">
                  <c:v>0.995</c:v>
                </c:pt>
                <c:pt idx="6968">
                  <c:v>0.996</c:v>
                </c:pt>
                <c:pt idx="6969">
                  <c:v>0.996</c:v>
                </c:pt>
                <c:pt idx="6970">
                  <c:v>0.996</c:v>
                </c:pt>
                <c:pt idx="6971">
                  <c:v>0.99299999999999999</c:v>
                </c:pt>
                <c:pt idx="6972">
                  <c:v>0.99399999999999999</c:v>
                </c:pt>
                <c:pt idx="6973">
                  <c:v>0.995</c:v>
                </c:pt>
                <c:pt idx="6974">
                  <c:v>0.99299999999999999</c:v>
                </c:pt>
                <c:pt idx="6975">
                  <c:v>0.996</c:v>
                </c:pt>
                <c:pt idx="6976">
                  <c:v>0.997</c:v>
                </c:pt>
                <c:pt idx="6977">
                  <c:v>0.997</c:v>
                </c:pt>
                <c:pt idx="6978">
                  <c:v>0.995</c:v>
                </c:pt>
                <c:pt idx="6979">
                  <c:v>0.997</c:v>
                </c:pt>
                <c:pt idx="6980">
                  <c:v>0.997</c:v>
                </c:pt>
                <c:pt idx="6981">
                  <c:v>0.995</c:v>
                </c:pt>
                <c:pt idx="6982">
                  <c:v>0.996</c:v>
                </c:pt>
                <c:pt idx="6983">
                  <c:v>0.997</c:v>
                </c:pt>
                <c:pt idx="6984">
                  <c:v>0.996</c:v>
                </c:pt>
                <c:pt idx="6985">
                  <c:v>0.995</c:v>
                </c:pt>
                <c:pt idx="6986">
                  <c:v>0.995</c:v>
                </c:pt>
                <c:pt idx="6987">
                  <c:v>0.99399999999999999</c:v>
                </c:pt>
                <c:pt idx="6988">
                  <c:v>0.99399999999999999</c:v>
                </c:pt>
                <c:pt idx="6989">
                  <c:v>0.995</c:v>
                </c:pt>
                <c:pt idx="6990">
                  <c:v>0.997</c:v>
                </c:pt>
                <c:pt idx="6991">
                  <c:v>0.997</c:v>
                </c:pt>
                <c:pt idx="6992">
                  <c:v>0.99399999999999999</c:v>
                </c:pt>
                <c:pt idx="6993">
                  <c:v>0.99299999999999999</c:v>
                </c:pt>
                <c:pt idx="6994">
                  <c:v>0.99399999999999999</c:v>
                </c:pt>
                <c:pt idx="6995">
                  <c:v>0.996</c:v>
                </c:pt>
                <c:pt idx="6996">
                  <c:v>0.996</c:v>
                </c:pt>
                <c:pt idx="6997">
                  <c:v>0.995</c:v>
                </c:pt>
                <c:pt idx="6998">
                  <c:v>0.995</c:v>
                </c:pt>
                <c:pt idx="6999">
                  <c:v>0.996</c:v>
                </c:pt>
                <c:pt idx="7000">
                  <c:v>0.996</c:v>
                </c:pt>
                <c:pt idx="7001">
                  <c:v>0.99399999999999999</c:v>
                </c:pt>
                <c:pt idx="7002">
                  <c:v>0.995</c:v>
                </c:pt>
                <c:pt idx="7003">
                  <c:v>0.997</c:v>
                </c:pt>
                <c:pt idx="7004">
                  <c:v>0.996</c:v>
                </c:pt>
                <c:pt idx="7005">
                  <c:v>0.996</c:v>
                </c:pt>
                <c:pt idx="7006">
                  <c:v>0.996</c:v>
                </c:pt>
                <c:pt idx="7007">
                  <c:v>0.996</c:v>
                </c:pt>
                <c:pt idx="7008">
                  <c:v>0.995</c:v>
                </c:pt>
                <c:pt idx="7009">
                  <c:v>0.99299999999999999</c:v>
                </c:pt>
                <c:pt idx="7010">
                  <c:v>0.99299999999999999</c:v>
                </c:pt>
                <c:pt idx="7011">
                  <c:v>0.99399999999999999</c:v>
                </c:pt>
                <c:pt idx="7012">
                  <c:v>0.99299999999999999</c:v>
                </c:pt>
                <c:pt idx="7013">
                  <c:v>0.99199999999999999</c:v>
                </c:pt>
                <c:pt idx="7014">
                  <c:v>0.99199999999999999</c:v>
                </c:pt>
                <c:pt idx="7015">
                  <c:v>0.99199999999999999</c:v>
                </c:pt>
                <c:pt idx="7016">
                  <c:v>0.99299999999999999</c:v>
                </c:pt>
                <c:pt idx="7017">
                  <c:v>0.99299999999999999</c:v>
                </c:pt>
                <c:pt idx="7018">
                  <c:v>0.99299999999999999</c:v>
                </c:pt>
                <c:pt idx="7019">
                  <c:v>0.99299999999999999</c:v>
                </c:pt>
                <c:pt idx="7020">
                  <c:v>0.99299999999999999</c:v>
                </c:pt>
                <c:pt idx="7021">
                  <c:v>0.99399999999999999</c:v>
                </c:pt>
                <c:pt idx="7022">
                  <c:v>0.99399999999999999</c:v>
                </c:pt>
                <c:pt idx="7023">
                  <c:v>0.995</c:v>
                </c:pt>
                <c:pt idx="7024">
                  <c:v>0.996</c:v>
                </c:pt>
                <c:pt idx="7025">
                  <c:v>0.995</c:v>
                </c:pt>
                <c:pt idx="7026">
                  <c:v>0.99399999999999999</c:v>
                </c:pt>
                <c:pt idx="7027">
                  <c:v>0.99299999999999999</c:v>
                </c:pt>
                <c:pt idx="7028">
                  <c:v>0.99299999999999999</c:v>
                </c:pt>
                <c:pt idx="7029">
                  <c:v>0.99299999999999999</c:v>
                </c:pt>
                <c:pt idx="7030">
                  <c:v>0.99399999999999999</c:v>
                </c:pt>
                <c:pt idx="7031">
                  <c:v>0.99399999999999999</c:v>
                </c:pt>
                <c:pt idx="7032">
                  <c:v>0.99399999999999999</c:v>
                </c:pt>
                <c:pt idx="7033">
                  <c:v>0.995</c:v>
                </c:pt>
                <c:pt idx="7034">
                  <c:v>0.99299999999999999</c:v>
                </c:pt>
                <c:pt idx="7035">
                  <c:v>0.99299999999999999</c:v>
                </c:pt>
                <c:pt idx="7036">
                  <c:v>0.99399999999999999</c:v>
                </c:pt>
                <c:pt idx="7037">
                  <c:v>0.995</c:v>
                </c:pt>
                <c:pt idx="7038">
                  <c:v>0.99299999999999999</c:v>
                </c:pt>
                <c:pt idx="7039">
                  <c:v>0.995</c:v>
                </c:pt>
                <c:pt idx="7040">
                  <c:v>0.99199999999999999</c:v>
                </c:pt>
                <c:pt idx="7041">
                  <c:v>0.99299999999999999</c:v>
                </c:pt>
                <c:pt idx="7042">
                  <c:v>0.99199999999999999</c:v>
                </c:pt>
                <c:pt idx="7043">
                  <c:v>0.99199999999999999</c:v>
                </c:pt>
                <c:pt idx="7044">
                  <c:v>0.99399999999999999</c:v>
                </c:pt>
                <c:pt idx="7045">
                  <c:v>0.99199999999999999</c:v>
                </c:pt>
                <c:pt idx="7046">
                  <c:v>0.99199999999999999</c:v>
                </c:pt>
                <c:pt idx="7047">
                  <c:v>0.99399999999999999</c:v>
                </c:pt>
                <c:pt idx="7048">
                  <c:v>0.996</c:v>
                </c:pt>
                <c:pt idx="7049">
                  <c:v>0.996</c:v>
                </c:pt>
                <c:pt idx="7050">
                  <c:v>0.995</c:v>
                </c:pt>
                <c:pt idx="7051">
                  <c:v>0.995</c:v>
                </c:pt>
                <c:pt idx="7052">
                  <c:v>0.995</c:v>
                </c:pt>
                <c:pt idx="7053">
                  <c:v>0.995</c:v>
                </c:pt>
                <c:pt idx="7054">
                  <c:v>0.99399999999999999</c:v>
                </c:pt>
                <c:pt idx="7055">
                  <c:v>0.995</c:v>
                </c:pt>
                <c:pt idx="7056">
                  <c:v>0.997</c:v>
                </c:pt>
                <c:pt idx="7057">
                  <c:v>0.997</c:v>
                </c:pt>
                <c:pt idx="7058">
                  <c:v>0.996</c:v>
                </c:pt>
                <c:pt idx="7059">
                  <c:v>0.996</c:v>
                </c:pt>
                <c:pt idx="7060">
                  <c:v>0.996</c:v>
                </c:pt>
                <c:pt idx="7061">
                  <c:v>0.996</c:v>
                </c:pt>
                <c:pt idx="7062">
                  <c:v>0.99399999999999999</c:v>
                </c:pt>
                <c:pt idx="7063">
                  <c:v>0.99299999999999999</c:v>
                </c:pt>
                <c:pt idx="7064">
                  <c:v>0.99399999999999999</c:v>
                </c:pt>
                <c:pt idx="7065">
                  <c:v>0.99399999999999999</c:v>
                </c:pt>
                <c:pt idx="7066">
                  <c:v>0.99399999999999999</c:v>
                </c:pt>
                <c:pt idx="7067">
                  <c:v>0.99399999999999999</c:v>
                </c:pt>
                <c:pt idx="7068">
                  <c:v>0.995</c:v>
                </c:pt>
                <c:pt idx="7069">
                  <c:v>0.996</c:v>
                </c:pt>
                <c:pt idx="7070">
                  <c:v>0.996</c:v>
                </c:pt>
                <c:pt idx="7071">
                  <c:v>0.996</c:v>
                </c:pt>
                <c:pt idx="7072">
                  <c:v>0.996</c:v>
                </c:pt>
                <c:pt idx="7073">
                  <c:v>0.997</c:v>
                </c:pt>
                <c:pt idx="7074">
                  <c:v>0.997</c:v>
                </c:pt>
                <c:pt idx="7075">
                  <c:v>0.997</c:v>
                </c:pt>
                <c:pt idx="7076">
                  <c:v>0.997</c:v>
                </c:pt>
                <c:pt idx="7077">
                  <c:v>0.997</c:v>
                </c:pt>
                <c:pt idx="7078">
                  <c:v>0.996</c:v>
                </c:pt>
                <c:pt idx="7079">
                  <c:v>0.997</c:v>
                </c:pt>
                <c:pt idx="7080">
                  <c:v>0.998</c:v>
                </c:pt>
                <c:pt idx="7081">
                  <c:v>0.998</c:v>
                </c:pt>
                <c:pt idx="7082">
                  <c:v>0.998</c:v>
                </c:pt>
                <c:pt idx="7083">
                  <c:v>0.995</c:v>
                </c:pt>
                <c:pt idx="7084">
                  <c:v>0.996</c:v>
                </c:pt>
                <c:pt idx="7085">
                  <c:v>0.99399999999999999</c:v>
                </c:pt>
                <c:pt idx="7086">
                  <c:v>0.995</c:v>
                </c:pt>
                <c:pt idx="7087">
                  <c:v>0.996</c:v>
                </c:pt>
                <c:pt idx="7088">
                  <c:v>0.997</c:v>
                </c:pt>
                <c:pt idx="7089">
                  <c:v>0.997</c:v>
                </c:pt>
                <c:pt idx="7090">
                  <c:v>0.998</c:v>
                </c:pt>
                <c:pt idx="7091">
                  <c:v>0.998</c:v>
                </c:pt>
                <c:pt idx="7092">
                  <c:v>0.998</c:v>
                </c:pt>
                <c:pt idx="7093">
                  <c:v>0.995</c:v>
                </c:pt>
                <c:pt idx="7094">
                  <c:v>0.996</c:v>
                </c:pt>
                <c:pt idx="7095">
                  <c:v>0.998</c:v>
                </c:pt>
                <c:pt idx="7096">
                  <c:v>0.996</c:v>
                </c:pt>
                <c:pt idx="7097">
                  <c:v>0.996</c:v>
                </c:pt>
                <c:pt idx="7098">
                  <c:v>0.998</c:v>
                </c:pt>
                <c:pt idx="7099">
                  <c:v>0.995</c:v>
                </c:pt>
                <c:pt idx="7100">
                  <c:v>0.997</c:v>
                </c:pt>
                <c:pt idx="7101">
                  <c:v>0.995</c:v>
                </c:pt>
                <c:pt idx="7102">
                  <c:v>0.997</c:v>
                </c:pt>
                <c:pt idx="7103">
                  <c:v>0.997</c:v>
                </c:pt>
                <c:pt idx="7104">
                  <c:v>0.99399999999999999</c:v>
                </c:pt>
                <c:pt idx="7105">
                  <c:v>0.997</c:v>
                </c:pt>
                <c:pt idx="7106">
                  <c:v>0.999</c:v>
                </c:pt>
                <c:pt idx="7107">
                  <c:v>0.997</c:v>
                </c:pt>
                <c:pt idx="7108">
                  <c:v>0.998</c:v>
                </c:pt>
                <c:pt idx="7109">
                  <c:v>0.998</c:v>
                </c:pt>
                <c:pt idx="7110">
                  <c:v>1</c:v>
                </c:pt>
                <c:pt idx="7111">
                  <c:v>0.998</c:v>
                </c:pt>
                <c:pt idx="7112">
                  <c:v>0.997</c:v>
                </c:pt>
                <c:pt idx="7113">
                  <c:v>0.995</c:v>
                </c:pt>
                <c:pt idx="7114">
                  <c:v>0.997</c:v>
                </c:pt>
                <c:pt idx="7115">
                  <c:v>0.997</c:v>
                </c:pt>
                <c:pt idx="7116">
                  <c:v>0.995</c:v>
                </c:pt>
                <c:pt idx="7117">
                  <c:v>0.99399999999999999</c:v>
                </c:pt>
                <c:pt idx="7118">
                  <c:v>0.995</c:v>
                </c:pt>
                <c:pt idx="7119">
                  <c:v>0.996</c:v>
                </c:pt>
                <c:pt idx="7120">
                  <c:v>0.99199999999999999</c:v>
                </c:pt>
                <c:pt idx="7121">
                  <c:v>0.996</c:v>
                </c:pt>
                <c:pt idx="7122">
                  <c:v>0.99399999999999999</c:v>
                </c:pt>
                <c:pt idx="7123">
                  <c:v>0.99299999999999999</c:v>
                </c:pt>
                <c:pt idx="7124">
                  <c:v>0.99399999999999999</c:v>
                </c:pt>
                <c:pt idx="7125">
                  <c:v>0.995</c:v>
                </c:pt>
                <c:pt idx="7126">
                  <c:v>0.995</c:v>
                </c:pt>
                <c:pt idx="7127">
                  <c:v>0.99299999999999999</c:v>
                </c:pt>
                <c:pt idx="7128">
                  <c:v>0.99199999999999999</c:v>
                </c:pt>
                <c:pt idx="7129">
                  <c:v>0.99299999999999999</c:v>
                </c:pt>
                <c:pt idx="7130">
                  <c:v>0.996</c:v>
                </c:pt>
                <c:pt idx="7131">
                  <c:v>0.996</c:v>
                </c:pt>
                <c:pt idx="7132">
                  <c:v>0.995</c:v>
                </c:pt>
                <c:pt idx="7133">
                  <c:v>0.995</c:v>
                </c:pt>
                <c:pt idx="7134">
                  <c:v>0.99399999999999999</c:v>
                </c:pt>
                <c:pt idx="7135">
                  <c:v>0.995</c:v>
                </c:pt>
                <c:pt idx="7136">
                  <c:v>0.99399999999999999</c:v>
                </c:pt>
                <c:pt idx="7137">
                  <c:v>0.99399999999999999</c:v>
                </c:pt>
                <c:pt idx="7138">
                  <c:v>0.99299999999999999</c:v>
                </c:pt>
                <c:pt idx="7139">
                  <c:v>0.99399999999999999</c:v>
                </c:pt>
                <c:pt idx="7140">
                  <c:v>0.995</c:v>
                </c:pt>
                <c:pt idx="7141">
                  <c:v>0.99299999999999999</c:v>
                </c:pt>
                <c:pt idx="7142">
                  <c:v>0.99399999999999999</c:v>
                </c:pt>
                <c:pt idx="7143">
                  <c:v>0.99299999999999999</c:v>
                </c:pt>
                <c:pt idx="7144">
                  <c:v>0.99199999999999999</c:v>
                </c:pt>
                <c:pt idx="7145">
                  <c:v>0.99199999999999999</c:v>
                </c:pt>
                <c:pt idx="7146">
                  <c:v>0.99399999999999999</c:v>
                </c:pt>
                <c:pt idx="7147">
                  <c:v>0.99299999999999999</c:v>
                </c:pt>
                <c:pt idx="7148">
                  <c:v>0.99399999999999999</c:v>
                </c:pt>
                <c:pt idx="7149">
                  <c:v>0.99399999999999999</c:v>
                </c:pt>
                <c:pt idx="7150">
                  <c:v>0.99399999999999999</c:v>
                </c:pt>
                <c:pt idx="7151">
                  <c:v>0.99399999999999999</c:v>
                </c:pt>
                <c:pt idx="7152">
                  <c:v>0.99399999999999999</c:v>
                </c:pt>
                <c:pt idx="7153">
                  <c:v>0.995</c:v>
                </c:pt>
                <c:pt idx="7154">
                  <c:v>0.99399999999999999</c:v>
                </c:pt>
                <c:pt idx="7155">
                  <c:v>0.995</c:v>
                </c:pt>
                <c:pt idx="7156">
                  <c:v>0.996</c:v>
                </c:pt>
                <c:pt idx="7157">
                  <c:v>0.995</c:v>
                </c:pt>
                <c:pt idx="7158">
                  <c:v>0.99399999999999999</c:v>
                </c:pt>
                <c:pt idx="7159">
                  <c:v>0.996</c:v>
                </c:pt>
                <c:pt idx="7160">
                  <c:v>0.995</c:v>
                </c:pt>
                <c:pt idx="7161">
                  <c:v>0.99399999999999999</c:v>
                </c:pt>
                <c:pt idx="7162">
                  <c:v>0.99299999999999999</c:v>
                </c:pt>
                <c:pt idx="7163">
                  <c:v>0.99199999999999999</c:v>
                </c:pt>
                <c:pt idx="7164">
                  <c:v>0.99199999999999999</c:v>
                </c:pt>
                <c:pt idx="7165">
                  <c:v>0.99299999999999999</c:v>
                </c:pt>
                <c:pt idx="7166">
                  <c:v>0.99199999999999999</c:v>
                </c:pt>
                <c:pt idx="7167">
                  <c:v>0.99199999999999999</c:v>
                </c:pt>
                <c:pt idx="7168">
                  <c:v>0.99099999999999999</c:v>
                </c:pt>
                <c:pt idx="7169">
                  <c:v>0.99</c:v>
                </c:pt>
                <c:pt idx="7170">
                  <c:v>0.98899999999999999</c:v>
                </c:pt>
                <c:pt idx="7171">
                  <c:v>0.99099999999999999</c:v>
                </c:pt>
                <c:pt idx="7172">
                  <c:v>0.99199999999999999</c:v>
                </c:pt>
                <c:pt idx="7173">
                  <c:v>0.99299999999999999</c:v>
                </c:pt>
                <c:pt idx="7174">
                  <c:v>0.99099999999999999</c:v>
                </c:pt>
                <c:pt idx="7175">
                  <c:v>0.99</c:v>
                </c:pt>
                <c:pt idx="7176">
                  <c:v>0.99099999999999999</c:v>
                </c:pt>
                <c:pt idx="7177">
                  <c:v>0.98899999999999999</c:v>
                </c:pt>
                <c:pt idx="7178">
                  <c:v>0.98899999999999999</c:v>
                </c:pt>
                <c:pt idx="7179">
                  <c:v>0.99099999999999999</c:v>
                </c:pt>
                <c:pt idx="7180">
                  <c:v>0.99299999999999999</c:v>
                </c:pt>
                <c:pt idx="7181">
                  <c:v>0.99199999999999999</c:v>
                </c:pt>
                <c:pt idx="7182">
                  <c:v>0.99299999999999999</c:v>
                </c:pt>
                <c:pt idx="7183">
                  <c:v>0.99299999999999999</c:v>
                </c:pt>
                <c:pt idx="7184">
                  <c:v>0.99199999999999999</c:v>
                </c:pt>
                <c:pt idx="7185">
                  <c:v>0.99199999999999999</c:v>
                </c:pt>
                <c:pt idx="7186">
                  <c:v>0.99</c:v>
                </c:pt>
                <c:pt idx="7187">
                  <c:v>0.99</c:v>
                </c:pt>
                <c:pt idx="7188">
                  <c:v>0.98899999999999999</c:v>
                </c:pt>
                <c:pt idx="7189">
                  <c:v>0.98899999999999999</c:v>
                </c:pt>
                <c:pt idx="7190">
                  <c:v>0.99</c:v>
                </c:pt>
                <c:pt idx="7191">
                  <c:v>0.99099999999999999</c:v>
                </c:pt>
                <c:pt idx="7192">
                  <c:v>0.99099999999999999</c:v>
                </c:pt>
                <c:pt idx="7193">
                  <c:v>0.99299999999999999</c:v>
                </c:pt>
                <c:pt idx="7194">
                  <c:v>0.99299999999999999</c:v>
                </c:pt>
                <c:pt idx="7195">
                  <c:v>0.99099999999999999</c:v>
                </c:pt>
                <c:pt idx="7196">
                  <c:v>0.99</c:v>
                </c:pt>
                <c:pt idx="7197">
                  <c:v>0.99099999999999999</c:v>
                </c:pt>
                <c:pt idx="7198">
                  <c:v>0.99099999999999999</c:v>
                </c:pt>
                <c:pt idx="7199">
                  <c:v>0.99199999999999999</c:v>
                </c:pt>
                <c:pt idx="7200">
                  <c:v>0.99299999999999999</c:v>
                </c:pt>
                <c:pt idx="7201">
                  <c:v>0.99299999999999999</c:v>
                </c:pt>
                <c:pt idx="7202">
                  <c:v>0.99299999999999999</c:v>
                </c:pt>
                <c:pt idx="7203">
                  <c:v>0.99299999999999999</c:v>
                </c:pt>
                <c:pt idx="7204">
                  <c:v>0.99399999999999999</c:v>
                </c:pt>
                <c:pt idx="7205">
                  <c:v>0.99099999999999999</c:v>
                </c:pt>
                <c:pt idx="7206">
                  <c:v>0.99</c:v>
                </c:pt>
                <c:pt idx="7207">
                  <c:v>0.99199999999999999</c:v>
                </c:pt>
                <c:pt idx="7208">
                  <c:v>0.99099999999999999</c:v>
                </c:pt>
                <c:pt idx="7209">
                  <c:v>0.99099999999999999</c:v>
                </c:pt>
                <c:pt idx="7210">
                  <c:v>0.996</c:v>
                </c:pt>
                <c:pt idx="7211">
                  <c:v>1.002</c:v>
                </c:pt>
                <c:pt idx="7212">
                  <c:v>1</c:v>
                </c:pt>
                <c:pt idx="7213">
                  <c:v>1.0010000000000001</c:v>
                </c:pt>
                <c:pt idx="7214">
                  <c:v>1.0010000000000001</c:v>
                </c:pt>
                <c:pt idx="7215">
                  <c:v>1</c:v>
                </c:pt>
                <c:pt idx="7216">
                  <c:v>0.998</c:v>
                </c:pt>
                <c:pt idx="7217">
                  <c:v>0.999</c:v>
                </c:pt>
                <c:pt idx="7218">
                  <c:v>1.0010000000000001</c:v>
                </c:pt>
                <c:pt idx="7219">
                  <c:v>1.002</c:v>
                </c:pt>
                <c:pt idx="7220">
                  <c:v>1.0010000000000001</c:v>
                </c:pt>
                <c:pt idx="7221">
                  <c:v>2.0499999999999998</c:v>
                </c:pt>
                <c:pt idx="7222">
                  <c:v>12.124000000000001</c:v>
                </c:pt>
                <c:pt idx="7223">
                  <c:v>11.972</c:v>
                </c:pt>
                <c:pt idx="7224">
                  <c:v>12.711</c:v>
                </c:pt>
                <c:pt idx="7225">
                  <c:v>12.423</c:v>
                </c:pt>
                <c:pt idx="7226">
                  <c:v>12.859</c:v>
                </c:pt>
                <c:pt idx="7227">
                  <c:v>14.287000000000001</c:v>
                </c:pt>
                <c:pt idx="7228">
                  <c:v>13.479000000000001</c:v>
                </c:pt>
                <c:pt idx="7229">
                  <c:v>13.008000000000001</c:v>
                </c:pt>
                <c:pt idx="7230">
                  <c:v>12.968</c:v>
                </c:pt>
                <c:pt idx="7231">
                  <c:v>13.043000000000001</c:v>
                </c:pt>
                <c:pt idx="7232">
                  <c:v>13.149000000000001</c:v>
                </c:pt>
                <c:pt idx="7233">
                  <c:v>13.249000000000001</c:v>
                </c:pt>
                <c:pt idx="7234">
                  <c:v>13.349</c:v>
                </c:pt>
                <c:pt idx="7235">
                  <c:v>13.450000000000001</c:v>
                </c:pt>
                <c:pt idx="7236">
                  <c:v>14.378</c:v>
                </c:pt>
                <c:pt idx="7237">
                  <c:v>15.524000000000001</c:v>
                </c:pt>
                <c:pt idx="7238">
                  <c:v>14.734</c:v>
                </c:pt>
                <c:pt idx="7239">
                  <c:v>14.422000000000001</c:v>
                </c:pt>
                <c:pt idx="7240">
                  <c:v>14.434000000000001</c:v>
                </c:pt>
                <c:pt idx="7241">
                  <c:v>14.478</c:v>
                </c:pt>
                <c:pt idx="7242">
                  <c:v>14.532999999999999</c:v>
                </c:pt>
                <c:pt idx="7243">
                  <c:v>14.587</c:v>
                </c:pt>
                <c:pt idx="7244">
                  <c:v>14.621</c:v>
                </c:pt>
                <c:pt idx="7245">
                  <c:v>14.667</c:v>
                </c:pt>
                <c:pt idx="7246">
                  <c:v>14.718</c:v>
                </c:pt>
                <c:pt idx="7247">
                  <c:v>14.742000000000001</c:v>
                </c:pt>
                <c:pt idx="7248">
                  <c:v>14.771000000000001</c:v>
                </c:pt>
                <c:pt idx="7249">
                  <c:v>14.804</c:v>
                </c:pt>
                <c:pt idx="7250">
                  <c:v>14.841000000000001</c:v>
                </c:pt>
                <c:pt idx="7251">
                  <c:v>14.878</c:v>
                </c:pt>
                <c:pt idx="7252">
                  <c:v>14.897</c:v>
                </c:pt>
                <c:pt idx="7253">
                  <c:v>14.929</c:v>
                </c:pt>
                <c:pt idx="7254">
                  <c:v>14.954000000000001</c:v>
                </c:pt>
                <c:pt idx="7255">
                  <c:v>14.973000000000001</c:v>
                </c:pt>
                <c:pt idx="7256">
                  <c:v>14.988</c:v>
                </c:pt>
                <c:pt idx="7257">
                  <c:v>14.993</c:v>
                </c:pt>
                <c:pt idx="7258">
                  <c:v>15.002000000000001</c:v>
                </c:pt>
                <c:pt idx="7259">
                  <c:v>15.014000000000001</c:v>
                </c:pt>
                <c:pt idx="7260">
                  <c:v>15.031000000000001</c:v>
                </c:pt>
                <c:pt idx="7261">
                  <c:v>15.056000000000001</c:v>
                </c:pt>
                <c:pt idx="7262">
                  <c:v>15.069000000000001</c:v>
                </c:pt>
                <c:pt idx="7263">
                  <c:v>15.101000000000001</c:v>
                </c:pt>
                <c:pt idx="7264">
                  <c:v>15.116</c:v>
                </c:pt>
                <c:pt idx="7265">
                  <c:v>15.136000000000001</c:v>
                </c:pt>
                <c:pt idx="7266">
                  <c:v>15.15</c:v>
                </c:pt>
                <c:pt idx="7267">
                  <c:v>15.17</c:v>
                </c:pt>
                <c:pt idx="7268">
                  <c:v>15.193</c:v>
                </c:pt>
                <c:pt idx="7269">
                  <c:v>15.205</c:v>
                </c:pt>
                <c:pt idx="7270">
                  <c:v>15.221</c:v>
                </c:pt>
                <c:pt idx="7271">
                  <c:v>15.232000000000001</c:v>
                </c:pt>
                <c:pt idx="7272">
                  <c:v>15.252000000000001</c:v>
                </c:pt>
                <c:pt idx="7273">
                  <c:v>15.262</c:v>
                </c:pt>
                <c:pt idx="7274">
                  <c:v>15.275</c:v>
                </c:pt>
                <c:pt idx="7275">
                  <c:v>15.293000000000001</c:v>
                </c:pt>
                <c:pt idx="7276">
                  <c:v>15.295</c:v>
                </c:pt>
                <c:pt idx="7277">
                  <c:v>15.307</c:v>
                </c:pt>
                <c:pt idx="7278">
                  <c:v>15.316000000000001</c:v>
                </c:pt>
                <c:pt idx="7279">
                  <c:v>15.329000000000001</c:v>
                </c:pt>
                <c:pt idx="7280">
                  <c:v>15.339</c:v>
                </c:pt>
                <c:pt idx="7281">
                  <c:v>15.348000000000001</c:v>
                </c:pt>
                <c:pt idx="7282">
                  <c:v>15.356</c:v>
                </c:pt>
                <c:pt idx="7283">
                  <c:v>15.365</c:v>
                </c:pt>
                <c:pt idx="7284">
                  <c:v>15.36</c:v>
                </c:pt>
                <c:pt idx="7285">
                  <c:v>15.357000000000001</c:v>
                </c:pt>
                <c:pt idx="7286">
                  <c:v>15.355</c:v>
                </c:pt>
                <c:pt idx="7287">
                  <c:v>15.356</c:v>
                </c:pt>
                <c:pt idx="7288">
                  <c:v>15.356</c:v>
                </c:pt>
                <c:pt idx="7289">
                  <c:v>15.355</c:v>
                </c:pt>
                <c:pt idx="7290">
                  <c:v>15.344000000000001</c:v>
                </c:pt>
                <c:pt idx="7291">
                  <c:v>15.344000000000001</c:v>
                </c:pt>
                <c:pt idx="7292">
                  <c:v>15.336</c:v>
                </c:pt>
                <c:pt idx="7293">
                  <c:v>15.325000000000001</c:v>
                </c:pt>
                <c:pt idx="7294">
                  <c:v>15.316000000000001</c:v>
                </c:pt>
                <c:pt idx="7295">
                  <c:v>15.316000000000001</c:v>
                </c:pt>
                <c:pt idx="7296">
                  <c:v>15.314</c:v>
                </c:pt>
                <c:pt idx="7297">
                  <c:v>15.327</c:v>
                </c:pt>
                <c:pt idx="7298">
                  <c:v>15.335000000000001</c:v>
                </c:pt>
                <c:pt idx="7299">
                  <c:v>15.34</c:v>
                </c:pt>
                <c:pt idx="7300">
                  <c:v>15.348000000000001</c:v>
                </c:pt>
                <c:pt idx="7301">
                  <c:v>15.355</c:v>
                </c:pt>
                <c:pt idx="7302">
                  <c:v>15.375</c:v>
                </c:pt>
                <c:pt idx="7303">
                  <c:v>15.411</c:v>
                </c:pt>
                <c:pt idx="7304">
                  <c:v>15.452</c:v>
                </c:pt>
                <c:pt idx="7305">
                  <c:v>15.481</c:v>
                </c:pt>
                <c:pt idx="7306">
                  <c:v>15.502000000000001</c:v>
                </c:pt>
                <c:pt idx="7307">
                  <c:v>15.512</c:v>
                </c:pt>
                <c:pt idx="7308">
                  <c:v>15.525</c:v>
                </c:pt>
                <c:pt idx="7309">
                  <c:v>15.55</c:v>
                </c:pt>
                <c:pt idx="7310">
                  <c:v>15.568</c:v>
                </c:pt>
                <c:pt idx="7311">
                  <c:v>15.584</c:v>
                </c:pt>
                <c:pt idx="7312">
                  <c:v>15.591000000000001</c:v>
                </c:pt>
                <c:pt idx="7313">
                  <c:v>15.586</c:v>
                </c:pt>
                <c:pt idx="7314">
                  <c:v>15.592000000000001</c:v>
                </c:pt>
                <c:pt idx="7315">
                  <c:v>15.599</c:v>
                </c:pt>
                <c:pt idx="7316">
                  <c:v>15.609</c:v>
                </c:pt>
                <c:pt idx="7317">
                  <c:v>15.605</c:v>
                </c:pt>
                <c:pt idx="7318">
                  <c:v>15.612</c:v>
                </c:pt>
                <c:pt idx="7319">
                  <c:v>15.596</c:v>
                </c:pt>
                <c:pt idx="7320">
                  <c:v>15.603</c:v>
                </c:pt>
                <c:pt idx="7321">
                  <c:v>15.602</c:v>
                </c:pt>
                <c:pt idx="7322">
                  <c:v>15.595000000000001</c:v>
                </c:pt>
                <c:pt idx="7323">
                  <c:v>15.591000000000001</c:v>
                </c:pt>
                <c:pt idx="7324">
                  <c:v>15.592000000000001</c:v>
                </c:pt>
                <c:pt idx="7325">
                  <c:v>15.575000000000001</c:v>
                </c:pt>
                <c:pt idx="7326">
                  <c:v>15.555</c:v>
                </c:pt>
                <c:pt idx="7327">
                  <c:v>15.552</c:v>
                </c:pt>
                <c:pt idx="7328">
                  <c:v>15.538</c:v>
                </c:pt>
                <c:pt idx="7329">
                  <c:v>15.529</c:v>
                </c:pt>
                <c:pt idx="7330">
                  <c:v>15.518000000000001</c:v>
                </c:pt>
                <c:pt idx="7331">
                  <c:v>15.497</c:v>
                </c:pt>
                <c:pt idx="7332">
                  <c:v>15.477</c:v>
                </c:pt>
                <c:pt idx="7333">
                  <c:v>15.456</c:v>
                </c:pt>
                <c:pt idx="7334">
                  <c:v>15.44</c:v>
                </c:pt>
                <c:pt idx="7335">
                  <c:v>15.419</c:v>
                </c:pt>
                <c:pt idx="7336">
                  <c:v>15.4</c:v>
                </c:pt>
                <c:pt idx="7337">
                  <c:v>15.378</c:v>
                </c:pt>
                <c:pt idx="7338">
                  <c:v>15.35</c:v>
                </c:pt>
                <c:pt idx="7339">
                  <c:v>15.321</c:v>
                </c:pt>
                <c:pt idx="7340">
                  <c:v>15.301</c:v>
                </c:pt>
                <c:pt idx="7341">
                  <c:v>15.281000000000001</c:v>
                </c:pt>
                <c:pt idx="7342">
                  <c:v>15.268000000000001</c:v>
                </c:pt>
                <c:pt idx="7343">
                  <c:v>15.242000000000001</c:v>
                </c:pt>
                <c:pt idx="7344">
                  <c:v>15.223000000000001</c:v>
                </c:pt>
                <c:pt idx="7345">
                  <c:v>15.208</c:v>
                </c:pt>
                <c:pt idx="7346">
                  <c:v>15.187000000000001</c:v>
                </c:pt>
                <c:pt idx="7347">
                  <c:v>15.176</c:v>
                </c:pt>
                <c:pt idx="7348">
                  <c:v>15.156000000000001</c:v>
                </c:pt>
                <c:pt idx="7349">
                  <c:v>15.146000000000001</c:v>
                </c:pt>
                <c:pt idx="7350">
                  <c:v>15.136000000000001</c:v>
                </c:pt>
                <c:pt idx="7351">
                  <c:v>15.122</c:v>
                </c:pt>
                <c:pt idx="7352">
                  <c:v>15.107000000000001</c:v>
                </c:pt>
                <c:pt idx="7353">
                  <c:v>15.108000000000001</c:v>
                </c:pt>
                <c:pt idx="7354">
                  <c:v>15.088000000000001</c:v>
                </c:pt>
                <c:pt idx="7355">
                  <c:v>15.076000000000001</c:v>
                </c:pt>
                <c:pt idx="7356">
                  <c:v>15.063000000000001</c:v>
                </c:pt>
                <c:pt idx="7357">
                  <c:v>15.055</c:v>
                </c:pt>
                <c:pt idx="7358">
                  <c:v>15.036</c:v>
                </c:pt>
                <c:pt idx="7359">
                  <c:v>15.022</c:v>
                </c:pt>
                <c:pt idx="7360">
                  <c:v>15.024000000000001</c:v>
                </c:pt>
                <c:pt idx="7361">
                  <c:v>15.016999999999999</c:v>
                </c:pt>
                <c:pt idx="7362">
                  <c:v>15</c:v>
                </c:pt>
                <c:pt idx="7363">
                  <c:v>14.992000000000001</c:v>
                </c:pt>
                <c:pt idx="7364">
                  <c:v>14.994</c:v>
                </c:pt>
                <c:pt idx="7365">
                  <c:v>14.986000000000001</c:v>
                </c:pt>
                <c:pt idx="7366">
                  <c:v>14.982000000000001</c:v>
                </c:pt>
                <c:pt idx="7367">
                  <c:v>14.968</c:v>
                </c:pt>
                <c:pt idx="7368">
                  <c:v>14.958</c:v>
                </c:pt>
                <c:pt idx="7369">
                  <c:v>14.952</c:v>
                </c:pt>
                <c:pt idx="7370">
                  <c:v>14.953000000000001</c:v>
                </c:pt>
                <c:pt idx="7371">
                  <c:v>14.935</c:v>
                </c:pt>
                <c:pt idx="7372">
                  <c:v>14.926</c:v>
                </c:pt>
                <c:pt idx="7373">
                  <c:v>14.919</c:v>
                </c:pt>
                <c:pt idx="7374">
                  <c:v>14.915000000000001</c:v>
                </c:pt>
                <c:pt idx="7375">
                  <c:v>14.903</c:v>
                </c:pt>
                <c:pt idx="7376">
                  <c:v>14.884</c:v>
                </c:pt>
                <c:pt idx="7377">
                  <c:v>14.873000000000001</c:v>
                </c:pt>
                <c:pt idx="7378">
                  <c:v>14.846</c:v>
                </c:pt>
                <c:pt idx="7379">
                  <c:v>14.843</c:v>
                </c:pt>
                <c:pt idx="7380">
                  <c:v>14.816000000000001</c:v>
                </c:pt>
                <c:pt idx="7381">
                  <c:v>14.8</c:v>
                </c:pt>
                <c:pt idx="7382">
                  <c:v>14.796000000000001</c:v>
                </c:pt>
                <c:pt idx="7383">
                  <c:v>14.780000000000001</c:v>
                </c:pt>
                <c:pt idx="7384">
                  <c:v>14.76</c:v>
                </c:pt>
                <c:pt idx="7385">
                  <c:v>14.739000000000001</c:v>
                </c:pt>
                <c:pt idx="7386">
                  <c:v>14.732000000000001</c:v>
                </c:pt>
                <c:pt idx="7387">
                  <c:v>14.723000000000001</c:v>
                </c:pt>
                <c:pt idx="7388">
                  <c:v>14.706</c:v>
                </c:pt>
                <c:pt idx="7389">
                  <c:v>14.697000000000001</c:v>
                </c:pt>
                <c:pt idx="7390">
                  <c:v>14.696</c:v>
                </c:pt>
                <c:pt idx="7391">
                  <c:v>14.68</c:v>
                </c:pt>
                <c:pt idx="7392">
                  <c:v>14.667</c:v>
                </c:pt>
                <c:pt idx="7393">
                  <c:v>14.66</c:v>
                </c:pt>
                <c:pt idx="7394">
                  <c:v>14.655000000000001</c:v>
                </c:pt>
                <c:pt idx="7395">
                  <c:v>14.637</c:v>
                </c:pt>
                <c:pt idx="7396">
                  <c:v>14.622</c:v>
                </c:pt>
                <c:pt idx="7397">
                  <c:v>14.617000000000001</c:v>
                </c:pt>
                <c:pt idx="7398">
                  <c:v>14.61</c:v>
                </c:pt>
                <c:pt idx="7399">
                  <c:v>14.59</c:v>
                </c:pt>
                <c:pt idx="7400">
                  <c:v>14.584</c:v>
                </c:pt>
                <c:pt idx="7401">
                  <c:v>14.574</c:v>
                </c:pt>
                <c:pt idx="7402">
                  <c:v>14.553000000000001</c:v>
                </c:pt>
                <c:pt idx="7403">
                  <c:v>14.535</c:v>
                </c:pt>
                <c:pt idx="7404">
                  <c:v>14.530000000000001</c:v>
                </c:pt>
                <c:pt idx="7405">
                  <c:v>14.516</c:v>
                </c:pt>
                <c:pt idx="7406">
                  <c:v>14.500999999999999</c:v>
                </c:pt>
                <c:pt idx="7407">
                  <c:v>14.491</c:v>
                </c:pt>
                <c:pt idx="7408">
                  <c:v>14.487</c:v>
                </c:pt>
                <c:pt idx="7409">
                  <c:v>14.479000000000001</c:v>
                </c:pt>
                <c:pt idx="7410">
                  <c:v>14.461</c:v>
                </c:pt>
                <c:pt idx="7411">
                  <c:v>14.458</c:v>
                </c:pt>
                <c:pt idx="7412">
                  <c:v>14.454000000000001</c:v>
                </c:pt>
                <c:pt idx="7413">
                  <c:v>14.446</c:v>
                </c:pt>
                <c:pt idx="7414">
                  <c:v>14.442</c:v>
                </c:pt>
                <c:pt idx="7415">
                  <c:v>14.434000000000001</c:v>
                </c:pt>
                <c:pt idx="7416">
                  <c:v>14.429</c:v>
                </c:pt>
                <c:pt idx="7417">
                  <c:v>14.414</c:v>
                </c:pt>
                <c:pt idx="7418">
                  <c:v>14.4</c:v>
                </c:pt>
                <c:pt idx="7419">
                  <c:v>14.402000000000001</c:v>
                </c:pt>
                <c:pt idx="7420">
                  <c:v>14.387</c:v>
                </c:pt>
                <c:pt idx="7421">
                  <c:v>14.377000000000001</c:v>
                </c:pt>
                <c:pt idx="7422">
                  <c:v>14.361000000000001</c:v>
                </c:pt>
                <c:pt idx="7423">
                  <c:v>14.35</c:v>
                </c:pt>
                <c:pt idx="7424">
                  <c:v>14.337</c:v>
                </c:pt>
                <c:pt idx="7425">
                  <c:v>14.324</c:v>
                </c:pt>
                <c:pt idx="7426">
                  <c:v>14.318</c:v>
                </c:pt>
                <c:pt idx="7427">
                  <c:v>14.292</c:v>
                </c:pt>
                <c:pt idx="7428">
                  <c:v>14.274000000000001</c:v>
                </c:pt>
                <c:pt idx="7429">
                  <c:v>14.257</c:v>
                </c:pt>
                <c:pt idx="7430">
                  <c:v>14.23</c:v>
                </c:pt>
                <c:pt idx="7431">
                  <c:v>14.221</c:v>
                </c:pt>
                <c:pt idx="7432">
                  <c:v>14.203000000000001</c:v>
                </c:pt>
                <c:pt idx="7433">
                  <c:v>14.187000000000001</c:v>
                </c:pt>
                <c:pt idx="7434">
                  <c:v>14.178000000000001</c:v>
                </c:pt>
                <c:pt idx="7435">
                  <c:v>14.157999999999999</c:v>
                </c:pt>
                <c:pt idx="7436">
                  <c:v>14.149000000000001</c:v>
                </c:pt>
                <c:pt idx="7437">
                  <c:v>14.136000000000001</c:v>
                </c:pt>
                <c:pt idx="7438">
                  <c:v>14.132</c:v>
                </c:pt>
                <c:pt idx="7439">
                  <c:v>14.124000000000001</c:v>
                </c:pt>
                <c:pt idx="7440">
                  <c:v>14.118</c:v>
                </c:pt>
                <c:pt idx="7441">
                  <c:v>14.117000000000001</c:v>
                </c:pt>
                <c:pt idx="7442">
                  <c:v>14.117000000000001</c:v>
                </c:pt>
                <c:pt idx="7443">
                  <c:v>14.111000000000001</c:v>
                </c:pt>
                <c:pt idx="7444">
                  <c:v>14.098000000000001</c:v>
                </c:pt>
                <c:pt idx="7445">
                  <c:v>14.1</c:v>
                </c:pt>
                <c:pt idx="7446">
                  <c:v>14.098000000000001</c:v>
                </c:pt>
                <c:pt idx="7447">
                  <c:v>14.091000000000001</c:v>
                </c:pt>
                <c:pt idx="7448">
                  <c:v>14.086</c:v>
                </c:pt>
                <c:pt idx="7449">
                  <c:v>14.087</c:v>
                </c:pt>
                <c:pt idx="7450">
                  <c:v>14.069000000000001</c:v>
                </c:pt>
                <c:pt idx="7451">
                  <c:v>14.056000000000001</c:v>
                </c:pt>
                <c:pt idx="7452">
                  <c:v>14.051</c:v>
                </c:pt>
                <c:pt idx="7453">
                  <c:v>14.057</c:v>
                </c:pt>
                <c:pt idx="7454">
                  <c:v>14.047000000000001</c:v>
                </c:pt>
                <c:pt idx="7455">
                  <c:v>14.035</c:v>
                </c:pt>
                <c:pt idx="7456">
                  <c:v>14.034000000000001</c:v>
                </c:pt>
                <c:pt idx="7457">
                  <c:v>14.034000000000001</c:v>
                </c:pt>
                <c:pt idx="7458">
                  <c:v>14.030000000000001</c:v>
                </c:pt>
                <c:pt idx="7459">
                  <c:v>14.036</c:v>
                </c:pt>
                <c:pt idx="7460">
                  <c:v>14.031000000000001</c:v>
                </c:pt>
                <c:pt idx="7461">
                  <c:v>14.028</c:v>
                </c:pt>
                <c:pt idx="7462">
                  <c:v>14.027000000000001</c:v>
                </c:pt>
                <c:pt idx="7463">
                  <c:v>14.029</c:v>
                </c:pt>
                <c:pt idx="7464">
                  <c:v>14.024000000000001</c:v>
                </c:pt>
                <c:pt idx="7465">
                  <c:v>14.023</c:v>
                </c:pt>
                <c:pt idx="7466">
                  <c:v>14.021000000000001</c:v>
                </c:pt>
                <c:pt idx="7467">
                  <c:v>14.02</c:v>
                </c:pt>
                <c:pt idx="7468">
                  <c:v>14.018000000000001</c:v>
                </c:pt>
                <c:pt idx="7469">
                  <c:v>14.014000000000001</c:v>
                </c:pt>
                <c:pt idx="7470">
                  <c:v>14.005000000000001</c:v>
                </c:pt>
                <c:pt idx="7471">
                  <c:v>13.997</c:v>
                </c:pt>
                <c:pt idx="7472">
                  <c:v>13.994</c:v>
                </c:pt>
                <c:pt idx="7473">
                  <c:v>13.987</c:v>
                </c:pt>
                <c:pt idx="7474">
                  <c:v>13.988</c:v>
                </c:pt>
                <c:pt idx="7475">
                  <c:v>13.984999999999999</c:v>
                </c:pt>
                <c:pt idx="7476">
                  <c:v>13.977</c:v>
                </c:pt>
                <c:pt idx="7477">
                  <c:v>13.968999999999999</c:v>
                </c:pt>
                <c:pt idx="7478">
                  <c:v>13.965</c:v>
                </c:pt>
                <c:pt idx="7479">
                  <c:v>13.972</c:v>
                </c:pt>
                <c:pt idx="7480">
                  <c:v>13.962</c:v>
                </c:pt>
                <c:pt idx="7481">
                  <c:v>13.964</c:v>
                </c:pt>
                <c:pt idx="7482">
                  <c:v>13.962</c:v>
                </c:pt>
                <c:pt idx="7483">
                  <c:v>13.962</c:v>
                </c:pt>
                <c:pt idx="7484">
                  <c:v>13.952</c:v>
                </c:pt>
                <c:pt idx="7485">
                  <c:v>13.951000000000001</c:v>
                </c:pt>
                <c:pt idx="7486">
                  <c:v>13.942</c:v>
                </c:pt>
                <c:pt idx="7487">
                  <c:v>13.942</c:v>
                </c:pt>
                <c:pt idx="7488">
                  <c:v>13.934000000000001</c:v>
                </c:pt>
                <c:pt idx="7489">
                  <c:v>13.923999999999999</c:v>
                </c:pt>
                <c:pt idx="7490">
                  <c:v>13.928000000000001</c:v>
                </c:pt>
                <c:pt idx="7491">
                  <c:v>13.927</c:v>
                </c:pt>
                <c:pt idx="7492">
                  <c:v>13.914</c:v>
                </c:pt>
                <c:pt idx="7493">
                  <c:v>13.92</c:v>
                </c:pt>
                <c:pt idx="7494">
                  <c:v>13.926</c:v>
                </c:pt>
                <c:pt idx="7495">
                  <c:v>13.931000000000001</c:v>
                </c:pt>
                <c:pt idx="7496">
                  <c:v>13.928000000000001</c:v>
                </c:pt>
                <c:pt idx="7497">
                  <c:v>13.929</c:v>
                </c:pt>
                <c:pt idx="7498">
                  <c:v>13.927</c:v>
                </c:pt>
                <c:pt idx="7499">
                  <c:v>13.922000000000001</c:v>
                </c:pt>
                <c:pt idx="7500">
                  <c:v>13.926</c:v>
                </c:pt>
                <c:pt idx="7501">
                  <c:v>13.934000000000001</c:v>
                </c:pt>
                <c:pt idx="7502">
                  <c:v>13.937000000000001</c:v>
                </c:pt>
                <c:pt idx="7503">
                  <c:v>13.932</c:v>
                </c:pt>
                <c:pt idx="7504">
                  <c:v>13.93</c:v>
                </c:pt>
                <c:pt idx="7505">
                  <c:v>13.935</c:v>
                </c:pt>
                <c:pt idx="7506">
                  <c:v>13.93</c:v>
                </c:pt>
                <c:pt idx="7507">
                  <c:v>13.934000000000001</c:v>
                </c:pt>
                <c:pt idx="7508">
                  <c:v>13.936</c:v>
                </c:pt>
                <c:pt idx="7509">
                  <c:v>13.943</c:v>
                </c:pt>
                <c:pt idx="7510">
                  <c:v>13.942</c:v>
                </c:pt>
                <c:pt idx="7511">
                  <c:v>13.943</c:v>
                </c:pt>
                <c:pt idx="7512">
                  <c:v>13.961</c:v>
                </c:pt>
                <c:pt idx="7513">
                  <c:v>13.966000000000001</c:v>
                </c:pt>
                <c:pt idx="7514">
                  <c:v>13.963000000000001</c:v>
                </c:pt>
                <c:pt idx="7515">
                  <c:v>13.962</c:v>
                </c:pt>
                <c:pt idx="7516">
                  <c:v>13.962</c:v>
                </c:pt>
                <c:pt idx="7517">
                  <c:v>13.962</c:v>
                </c:pt>
                <c:pt idx="7518">
                  <c:v>13.965</c:v>
                </c:pt>
                <c:pt idx="7519">
                  <c:v>13.98</c:v>
                </c:pt>
                <c:pt idx="7520">
                  <c:v>13.996</c:v>
                </c:pt>
                <c:pt idx="7521">
                  <c:v>13.994</c:v>
                </c:pt>
                <c:pt idx="7522">
                  <c:v>13.994</c:v>
                </c:pt>
                <c:pt idx="7523">
                  <c:v>14.009</c:v>
                </c:pt>
                <c:pt idx="7524">
                  <c:v>14.019</c:v>
                </c:pt>
                <c:pt idx="7525">
                  <c:v>14.02</c:v>
                </c:pt>
                <c:pt idx="7526">
                  <c:v>14.02</c:v>
                </c:pt>
                <c:pt idx="7527">
                  <c:v>14.030000000000001</c:v>
                </c:pt>
                <c:pt idx="7528">
                  <c:v>14.031000000000001</c:v>
                </c:pt>
                <c:pt idx="7529">
                  <c:v>14.035</c:v>
                </c:pt>
                <c:pt idx="7530">
                  <c:v>14.043000000000001</c:v>
                </c:pt>
                <c:pt idx="7531">
                  <c:v>14.062000000000001</c:v>
                </c:pt>
                <c:pt idx="7532">
                  <c:v>14.059000000000001</c:v>
                </c:pt>
                <c:pt idx="7533">
                  <c:v>14.061</c:v>
                </c:pt>
                <c:pt idx="7534">
                  <c:v>14.063000000000001</c:v>
                </c:pt>
                <c:pt idx="7535">
                  <c:v>14.074</c:v>
                </c:pt>
                <c:pt idx="7536">
                  <c:v>14.079000000000001</c:v>
                </c:pt>
                <c:pt idx="7537">
                  <c:v>14.084</c:v>
                </c:pt>
                <c:pt idx="7538">
                  <c:v>14.089</c:v>
                </c:pt>
                <c:pt idx="7539">
                  <c:v>14.098000000000001</c:v>
                </c:pt>
                <c:pt idx="7540">
                  <c:v>14.1</c:v>
                </c:pt>
                <c:pt idx="7541">
                  <c:v>14.091000000000001</c:v>
                </c:pt>
                <c:pt idx="7542">
                  <c:v>14.093</c:v>
                </c:pt>
                <c:pt idx="7543">
                  <c:v>14.106</c:v>
                </c:pt>
                <c:pt idx="7544">
                  <c:v>14.114000000000001</c:v>
                </c:pt>
                <c:pt idx="7545">
                  <c:v>14.115</c:v>
                </c:pt>
                <c:pt idx="7546">
                  <c:v>14.118</c:v>
                </c:pt>
                <c:pt idx="7547">
                  <c:v>14.121</c:v>
                </c:pt>
                <c:pt idx="7548">
                  <c:v>14.125</c:v>
                </c:pt>
                <c:pt idx="7549">
                  <c:v>14.128</c:v>
                </c:pt>
                <c:pt idx="7550">
                  <c:v>14.134</c:v>
                </c:pt>
                <c:pt idx="7551">
                  <c:v>14.13</c:v>
                </c:pt>
                <c:pt idx="7552">
                  <c:v>14.14</c:v>
                </c:pt>
                <c:pt idx="7553">
                  <c:v>14.148</c:v>
                </c:pt>
                <c:pt idx="7554">
                  <c:v>14.148</c:v>
                </c:pt>
                <c:pt idx="7555">
                  <c:v>14.159000000000001</c:v>
                </c:pt>
                <c:pt idx="7556">
                  <c:v>14.164</c:v>
                </c:pt>
                <c:pt idx="7557">
                  <c:v>14.164</c:v>
                </c:pt>
                <c:pt idx="7558">
                  <c:v>14.163</c:v>
                </c:pt>
                <c:pt idx="7559">
                  <c:v>14.175000000000001</c:v>
                </c:pt>
                <c:pt idx="7560">
                  <c:v>14.184000000000001</c:v>
                </c:pt>
                <c:pt idx="7561">
                  <c:v>14.179</c:v>
                </c:pt>
                <c:pt idx="7562">
                  <c:v>14.179</c:v>
                </c:pt>
                <c:pt idx="7563">
                  <c:v>14.173</c:v>
                </c:pt>
                <c:pt idx="7564">
                  <c:v>14.182</c:v>
                </c:pt>
                <c:pt idx="7565">
                  <c:v>14.185</c:v>
                </c:pt>
                <c:pt idx="7566">
                  <c:v>14.192</c:v>
                </c:pt>
                <c:pt idx="7567">
                  <c:v>14.186</c:v>
                </c:pt>
                <c:pt idx="7568">
                  <c:v>14.193</c:v>
                </c:pt>
                <c:pt idx="7569">
                  <c:v>14.204000000000001</c:v>
                </c:pt>
                <c:pt idx="7570">
                  <c:v>14.202</c:v>
                </c:pt>
                <c:pt idx="7571">
                  <c:v>14.21</c:v>
                </c:pt>
                <c:pt idx="7572">
                  <c:v>14.208</c:v>
                </c:pt>
                <c:pt idx="7573">
                  <c:v>14.203000000000001</c:v>
                </c:pt>
                <c:pt idx="7574">
                  <c:v>14.212</c:v>
                </c:pt>
                <c:pt idx="7575">
                  <c:v>14.209</c:v>
                </c:pt>
                <c:pt idx="7576">
                  <c:v>14.203000000000001</c:v>
                </c:pt>
                <c:pt idx="7577">
                  <c:v>14.212</c:v>
                </c:pt>
                <c:pt idx="7578">
                  <c:v>14.205</c:v>
                </c:pt>
                <c:pt idx="7579">
                  <c:v>14.203000000000001</c:v>
                </c:pt>
                <c:pt idx="7580">
                  <c:v>14.203000000000001</c:v>
                </c:pt>
                <c:pt idx="7581">
                  <c:v>14.197000000000001</c:v>
                </c:pt>
                <c:pt idx="7582">
                  <c:v>14.196</c:v>
                </c:pt>
                <c:pt idx="7583">
                  <c:v>14.195</c:v>
                </c:pt>
                <c:pt idx="7584">
                  <c:v>14.193</c:v>
                </c:pt>
                <c:pt idx="7585">
                  <c:v>14.201000000000001</c:v>
                </c:pt>
                <c:pt idx="7586">
                  <c:v>14.193</c:v>
                </c:pt>
                <c:pt idx="7587">
                  <c:v>14.187000000000001</c:v>
                </c:pt>
                <c:pt idx="7588">
                  <c:v>14.193</c:v>
                </c:pt>
                <c:pt idx="7589">
                  <c:v>14.19</c:v>
                </c:pt>
                <c:pt idx="7590">
                  <c:v>14.186</c:v>
                </c:pt>
                <c:pt idx="7591">
                  <c:v>14.191000000000001</c:v>
                </c:pt>
                <c:pt idx="7592">
                  <c:v>14.192</c:v>
                </c:pt>
                <c:pt idx="7593">
                  <c:v>14.181000000000001</c:v>
                </c:pt>
                <c:pt idx="7594">
                  <c:v>14.178000000000001</c:v>
                </c:pt>
                <c:pt idx="7595">
                  <c:v>14.168000000000001</c:v>
                </c:pt>
                <c:pt idx="7596">
                  <c:v>14.173999999999999</c:v>
                </c:pt>
                <c:pt idx="7597">
                  <c:v>14.178000000000001</c:v>
                </c:pt>
                <c:pt idx="7598">
                  <c:v>14.175000000000001</c:v>
                </c:pt>
                <c:pt idx="7599">
                  <c:v>14.172000000000001</c:v>
                </c:pt>
                <c:pt idx="7600">
                  <c:v>14.171000000000001</c:v>
                </c:pt>
                <c:pt idx="7601">
                  <c:v>14.169</c:v>
                </c:pt>
                <c:pt idx="7602">
                  <c:v>14.168000000000001</c:v>
                </c:pt>
                <c:pt idx="7603">
                  <c:v>14.173</c:v>
                </c:pt>
                <c:pt idx="7604">
                  <c:v>14.17</c:v>
                </c:pt>
                <c:pt idx="7605">
                  <c:v>14.171000000000001</c:v>
                </c:pt>
                <c:pt idx="7606">
                  <c:v>14.17</c:v>
                </c:pt>
                <c:pt idx="7607">
                  <c:v>14.168000000000001</c:v>
                </c:pt>
                <c:pt idx="7608">
                  <c:v>14.168000000000001</c:v>
                </c:pt>
                <c:pt idx="7609">
                  <c:v>14.172000000000001</c:v>
                </c:pt>
                <c:pt idx="7610">
                  <c:v>14.173999999999999</c:v>
                </c:pt>
                <c:pt idx="7611">
                  <c:v>14.173</c:v>
                </c:pt>
                <c:pt idx="7612">
                  <c:v>14.175000000000001</c:v>
                </c:pt>
                <c:pt idx="7613">
                  <c:v>14.169</c:v>
                </c:pt>
                <c:pt idx="7614">
                  <c:v>14.172000000000001</c:v>
                </c:pt>
                <c:pt idx="7615">
                  <c:v>14.17</c:v>
                </c:pt>
                <c:pt idx="7616">
                  <c:v>14.165000000000001</c:v>
                </c:pt>
                <c:pt idx="7617">
                  <c:v>14.163</c:v>
                </c:pt>
                <c:pt idx="7618">
                  <c:v>14.169</c:v>
                </c:pt>
                <c:pt idx="7619">
                  <c:v>14.167</c:v>
                </c:pt>
                <c:pt idx="7620">
                  <c:v>14.171000000000001</c:v>
                </c:pt>
                <c:pt idx="7621">
                  <c:v>14.171000000000001</c:v>
                </c:pt>
                <c:pt idx="7622">
                  <c:v>14.168000000000001</c:v>
                </c:pt>
                <c:pt idx="7623">
                  <c:v>14.159000000000001</c:v>
                </c:pt>
                <c:pt idx="7624">
                  <c:v>14.165000000000001</c:v>
                </c:pt>
                <c:pt idx="7625">
                  <c:v>14.166</c:v>
                </c:pt>
                <c:pt idx="7626">
                  <c:v>14.168000000000001</c:v>
                </c:pt>
                <c:pt idx="7627">
                  <c:v>14.177</c:v>
                </c:pt>
                <c:pt idx="7628">
                  <c:v>14.179</c:v>
                </c:pt>
                <c:pt idx="7629">
                  <c:v>14.179</c:v>
                </c:pt>
                <c:pt idx="7630">
                  <c:v>14.173999999999999</c:v>
                </c:pt>
                <c:pt idx="7631">
                  <c:v>14.181000000000001</c:v>
                </c:pt>
                <c:pt idx="7632">
                  <c:v>14.18</c:v>
                </c:pt>
                <c:pt idx="7633">
                  <c:v>14.177</c:v>
                </c:pt>
                <c:pt idx="7634">
                  <c:v>14.177</c:v>
                </c:pt>
                <c:pt idx="7635">
                  <c:v>14.184000000000001</c:v>
                </c:pt>
                <c:pt idx="7636">
                  <c:v>14.18</c:v>
                </c:pt>
                <c:pt idx="7637">
                  <c:v>14.175000000000001</c:v>
                </c:pt>
                <c:pt idx="7638">
                  <c:v>14.183</c:v>
                </c:pt>
                <c:pt idx="7639">
                  <c:v>14.192</c:v>
                </c:pt>
                <c:pt idx="7640">
                  <c:v>14.185</c:v>
                </c:pt>
                <c:pt idx="7641">
                  <c:v>14.173</c:v>
                </c:pt>
                <c:pt idx="7642">
                  <c:v>14.181000000000001</c:v>
                </c:pt>
                <c:pt idx="7643">
                  <c:v>14.192</c:v>
                </c:pt>
                <c:pt idx="7644">
                  <c:v>14.178000000000001</c:v>
                </c:pt>
                <c:pt idx="7645">
                  <c:v>14.181000000000001</c:v>
                </c:pt>
                <c:pt idx="7646">
                  <c:v>14.185</c:v>
                </c:pt>
                <c:pt idx="7647">
                  <c:v>14.196</c:v>
                </c:pt>
                <c:pt idx="7648">
                  <c:v>14.187000000000001</c:v>
                </c:pt>
                <c:pt idx="7649">
                  <c:v>14.193</c:v>
                </c:pt>
                <c:pt idx="7650">
                  <c:v>14.192</c:v>
                </c:pt>
                <c:pt idx="7651">
                  <c:v>14.192</c:v>
                </c:pt>
                <c:pt idx="7652">
                  <c:v>14.200000000000001</c:v>
                </c:pt>
                <c:pt idx="7653">
                  <c:v>14.199</c:v>
                </c:pt>
                <c:pt idx="7654">
                  <c:v>14.207000000000001</c:v>
                </c:pt>
                <c:pt idx="7655">
                  <c:v>14.214</c:v>
                </c:pt>
                <c:pt idx="7656">
                  <c:v>14.221</c:v>
                </c:pt>
                <c:pt idx="7657">
                  <c:v>14.223000000000001</c:v>
                </c:pt>
                <c:pt idx="7658">
                  <c:v>14.227</c:v>
                </c:pt>
                <c:pt idx="7659">
                  <c:v>14.231</c:v>
                </c:pt>
                <c:pt idx="7660">
                  <c:v>14.229000000000001</c:v>
                </c:pt>
                <c:pt idx="7661">
                  <c:v>14.231</c:v>
                </c:pt>
                <c:pt idx="7662">
                  <c:v>14.231</c:v>
                </c:pt>
                <c:pt idx="7663">
                  <c:v>14.234</c:v>
                </c:pt>
                <c:pt idx="7664">
                  <c:v>14.234999999999999</c:v>
                </c:pt>
                <c:pt idx="7665">
                  <c:v>14.238</c:v>
                </c:pt>
                <c:pt idx="7666">
                  <c:v>14.247</c:v>
                </c:pt>
                <c:pt idx="7667">
                  <c:v>14.247</c:v>
                </c:pt>
                <c:pt idx="7668">
                  <c:v>14.242000000000001</c:v>
                </c:pt>
                <c:pt idx="7669">
                  <c:v>14.256</c:v>
                </c:pt>
                <c:pt idx="7670">
                  <c:v>14.258000000000001</c:v>
                </c:pt>
                <c:pt idx="7671">
                  <c:v>14.264000000000001</c:v>
                </c:pt>
                <c:pt idx="7672">
                  <c:v>14.277000000000001</c:v>
                </c:pt>
                <c:pt idx="7673">
                  <c:v>14.271000000000001</c:v>
                </c:pt>
                <c:pt idx="7674">
                  <c:v>14.269</c:v>
                </c:pt>
                <c:pt idx="7675">
                  <c:v>14.284000000000001</c:v>
                </c:pt>
                <c:pt idx="7676">
                  <c:v>14.282999999999999</c:v>
                </c:pt>
                <c:pt idx="7677">
                  <c:v>14.288</c:v>
                </c:pt>
                <c:pt idx="7678">
                  <c:v>14.287000000000001</c:v>
                </c:pt>
                <c:pt idx="7679">
                  <c:v>14.289</c:v>
                </c:pt>
                <c:pt idx="7680">
                  <c:v>14.294</c:v>
                </c:pt>
                <c:pt idx="7681">
                  <c:v>14.298</c:v>
                </c:pt>
                <c:pt idx="7682">
                  <c:v>14.303000000000001</c:v>
                </c:pt>
                <c:pt idx="7683">
                  <c:v>14.303000000000001</c:v>
                </c:pt>
                <c:pt idx="7684">
                  <c:v>14.305</c:v>
                </c:pt>
                <c:pt idx="7685">
                  <c:v>14.309000000000001</c:v>
                </c:pt>
                <c:pt idx="7686">
                  <c:v>14.31</c:v>
                </c:pt>
                <c:pt idx="7687">
                  <c:v>14.316000000000001</c:v>
                </c:pt>
                <c:pt idx="7688">
                  <c:v>14.328000000000001</c:v>
                </c:pt>
                <c:pt idx="7689">
                  <c:v>14.325000000000001</c:v>
                </c:pt>
                <c:pt idx="7690">
                  <c:v>14.335000000000001</c:v>
                </c:pt>
                <c:pt idx="7691">
                  <c:v>14.335000000000001</c:v>
                </c:pt>
                <c:pt idx="7692">
                  <c:v>14.342000000000001</c:v>
                </c:pt>
                <c:pt idx="7693">
                  <c:v>14.343</c:v>
                </c:pt>
                <c:pt idx="7694">
                  <c:v>14.348000000000001</c:v>
                </c:pt>
                <c:pt idx="7695">
                  <c:v>14.356</c:v>
                </c:pt>
                <c:pt idx="7696">
                  <c:v>14.362</c:v>
                </c:pt>
                <c:pt idx="7697">
                  <c:v>14.36</c:v>
                </c:pt>
                <c:pt idx="7698">
                  <c:v>14.367000000000001</c:v>
                </c:pt>
                <c:pt idx="7699">
                  <c:v>14.375999999999999</c:v>
                </c:pt>
                <c:pt idx="7700">
                  <c:v>14.379</c:v>
                </c:pt>
                <c:pt idx="7701">
                  <c:v>14.39</c:v>
                </c:pt>
                <c:pt idx="7702">
                  <c:v>14.399000000000001</c:v>
                </c:pt>
                <c:pt idx="7703">
                  <c:v>14.393000000000001</c:v>
                </c:pt>
                <c:pt idx="7704">
                  <c:v>14.397</c:v>
                </c:pt>
                <c:pt idx="7705">
                  <c:v>14.407</c:v>
                </c:pt>
                <c:pt idx="7706">
                  <c:v>14.407999999999999</c:v>
                </c:pt>
                <c:pt idx="7707">
                  <c:v>14.42</c:v>
                </c:pt>
                <c:pt idx="7708">
                  <c:v>14.426</c:v>
                </c:pt>
                <c:pt idx="7709">
                  <c:v>14.427</c:v>
                </c:pt>
                <c:pt idx="7710">
                  <c:v>14.428000000000001</c:v>
                </c:pt>
                <c:pt idx="7711">
                  <c:v>14.435</c:v>
                </c:pt>
                <c:pt idx="7712">
                  <c:v>14.434000000000001</c:v>
                </c:pt>
                <c:pt idx="7713">
                  <c:v>14.44</c:v>
                </c:pt>
                <c:pt idx="7714">
                  <c:v>14.450000000000001</c:v>
                </c:pt>
                <c:pt idx="7715">
                  <c:v>14.455</c:v>
                </c:pt>
                <c:pt idx="7716">
                  <c:v>14.464</c:v>
                </c:pt>
                <c:pt idx="7717">
                  <c:v>14.463000000000001</c:v>
                </c:pt>
                <c:pt idx="7718">
                  <c:v>14.463000000000001</c:v>
                </c:pt>
                <c:pt idx="7719">
                  <c:v>14.464</c:v>
                </c:pt>
                <c:pt idx="7720">
                  <c:v>14.468</c:v>
                </c:pt>
                <c:pt idx="7721">
                  <c:v>14.471</c:v>
                </c:pt>
                <c:pt idx="7722">
                  <c:v>14.467000000000001</c:v>
                </c:pt>
                <c:pt idx="7723">
                  <c:v>14.472</c:v>
                </c:pt>
                <c:pt idx="7724">
                  <c:v>14.474</c:v>
                </c:pt>
                <c:pt idx="7725">
                  <c:v>14.482000000000001</c:v>
                </c:pt>
                <c:pt idx="7726">
                  <c:v>14.487</c:v>
                </c:pt>
                <c:pt idx="7727">
                  <c:v>14.486000000000001</c:v>
                </c:pt>
                <c:pt idx="7728">
                  <c:v>14.488</c:v>
                </c:pt>
                <c:pt idx="7729">
                  <c:v>14.497</c:v>
                </c:pt>
                <c:pt idx="7730">
                  <c:v>14.494</c:v>
                </c:pt>
                <c:pt idx="7731">
                  <c:v>14.498000000000001</c:v>
                </c:pt>
                <c:pt idx="7732">
                  <c:v>14.5</c:v>
                </c:pt>
                <c:pt idx="7733">
                  <c:v>14.505000000000001</c:v>
                </c:pt>
                <c:pt idx="7734">
                  <c:v>14.5</c:v>
                </c:pt>
                <c:pt idx="7735">
                  <c:v>14.503</c:v>
                </c:pt>
                <c:pt idx="7736">
                  <c:v>14.504</c:v>
                </c:pt>
                <c:pt idx="7737">
                  <c:v>14.505000000000001</c:v>
                </c:pt>
                <c:pt idx="7738">
                  <c:v>14.509</c:v>
                </c:pt>
                <c:pt idx="7739">
                  <c:v>14.504</c:v>
                </c:pt>
                <c:pt idx="7740">
                  <c:v>14.512</c:v>
                </c:pt>
                <c:pt idx="7741">
                  <c:v>14.519</c:v>
                </c:pt>
                <c:pt idx="7742">
                  <c:v>14.524000000000001</c:v>
                </c:pt>
                <c:pt idx="7743">
                  <c:v>14.519</c:v>
                </c:pt>
                <c:pt idx="7744">
                  <c:v>14.523</c:v>
                </c:pt>
                <c:pt idx="7745">
                  <c:v>14.526</c:v>
                </c:pt>
                <c:pt idx="7746">
                  <c:v>14.522</c:v>
                </c:pt>
                <c:pt idx="7747">
                  <c:v>14.531000000000001</c:v>
                </c:pt>
                <c:pt idx="7748">
                  <c:v>14.528</c:v>
                </c:pt>
                <c:pt idx="7749">
                  <c:v>14.530000000000001</c:v>
                </c:pt>
                <c:pt idx="7750">
                  <c:v>14.529</c:v>
                </c:pt>
                <c:pt idx="7751">
                  <c:v>14.532</c:v>
                </c:pt>
                <c:pt idx="7752">
                  <c:v>14.545</c:v>
                </c:pt>
                <c:pt idx="7753">
                  <c:v>14.538</c:v>
                </c:pt>
                <c:pt idx="7754">
                  <c:v>14.543000000000001</c:v>
                </c:pt>
                <c:pt idx="7755">
                  <c:v>14.539</c:v>
                </c:pt>
                <c:pt idx="7756">
                  <c:v>14.541</c:v>
                </c:pt>
                <c:pt idx="7757">
                  <c:v>14.540000000000001</c:v>
                </c:pt>
                <c:pt idx="7758">
                  <c:v>14.539</c:v>
                </c:pt>
                <c:pt idx="7759">
                  <c:v>14.540000000000001</c:v>
                </c:pt>
                <c:pt idx="7760">
                  <c:v>14.540000000000001</c:v>
                </c:pt>
                <c:pt idx="7761">
                  <c:v>14.548</c:v>
                </c:pt>
                <c:pt idx="7762">
                  <c:v>14.551</c:v>
                </c:pt>
                <c:pt idx="7763">
                  <c:v>14.559000000000001</c:v>
                </c:pt>
                <c:pt idx="7764">
                  <c:v>14.547000000000001</c:v>
                </c:pt>
                <c:pt idx="7765">
                  <c:v>14.546000000000001</c:v>
                </c:pt>
                <c:pt idx="7766">
                  <c:v>14.557</c:v>
                </c:pt>
                <c:pt idx="7767">
                  <c:v>14.56</c:v>
                </c:pt>
                <c:pt idx="7768">
                  <c:v>14.561</c:v>
                </c:pt>
                <c:pt idx="7769">
                  <c:v>14.563000000000001</c:v>
                </c:pt>
                <c:pt idx="7770">
                  <c:v>14.563000000000001</c:v>
                </c:pt>
                <c:pt idx="7771">
                  <c:v>14.572000000000001</c:v>
                </c:pt>
                <c:pt idx="7772">
                  <c:v>14.57</c:v>
                </c:pt>
                <c:pt idx="7773">
                  <c:v>14.563000000000001</c:v>
                </c:pt>
                <c:pt idx="7774">
                  <c:v>14.567</c:v>
                </c:pt>
                <c:pt idx="7775">
                  <c:v>14.574</c:v>
                </c:pt>
                <c:pt idx="7776">
                  <c:v>14.567</c:v>
                </c:pt>
                <c:pt idx="7777">
                  <c:v>14.577</c:v>
                </c:pt>
                <c:pt idx="7778">
                  <c:v>14.574</c:v>
                </c:pt>
                <c:pt idx="7779">
                  <c:v>14.582000000000001</c:v>
                </c:pt>
                <c:pt idx="7780">
                  <c:v>14.582000000000001</c:v>
                </c:pt>
                <c:pt idx="7781">
                  <c:v>14.582000000000001</c:v>
                </c:pt>
                <c:pt idx="7782">
                  <c:v>14.588000000000001</c:v>
                </c:pt>
                <c:pt idx="7783">
                  <c:v>14.592000000000001</c:v>
                </c:pt>
                <c:pt idx="7784">
                  <c:v>14.603</c:v>
                </c:pt>
                <c:pt idx="7785">
                  <c:v>14.598000000000001</c:v>
                </c:pt>
                <c:pt idx="7786">
                  <c:v>14.599</c:v>
                </c:pt>
                <c:pt idx="7787">
                  <c:v>14.598000000000001</c:v>
                </c:pt>
                <c:pt idx="7788">
                  <c:v>14.592000000000001</c:v>
                </c:pt>
                <c:pt idx="7789">
                  <c:v>14.595000000000001</c:v>
                </c:pt>
                <c:pt idx="7790">
                  <c:v>14.597</c:v>
                </c:pt>
                <c:pt idx="7791">
                  <c:v>14.608000000000001</c:v>
                </c:pt>
                <c:pt idx="7792">
                  <c:v>14.608000000000001</c:v>
                </c:pt>
                <c:pt idx="7793">
                  <c:v>14.615</c:v>
                </c:pt>
                <c:pt idx="7794">
                  <c:v>14.620000000000001</c:v>
                </c:pt>
                <c:pt idx="7795">
                  <c:v>14.622</c:v>
                </c:pt>
                <c:pt idx="7796">
                  <c:v>14.625</c:v>
                </c:pt>
                <c:pt idx="7797">
                  <c:v>14.635</c:v>
                </c:pt>
                <c:pt idx="7798">
                  <c:v>14.632</c:v>
                </c:pt>
                <c:pt idx="7799">
                  <c:v>14.641999999999999</c:v>
                </c:pt>
                <c:pt idx="7800">
                  <c:v>14.641999999999999</c:v>
                </c:pt>
                <c:pt idx="7801">
                  <c:v>14.651</c:v>
                </c:pt>
                <c:pt idx="7802">
                  <c:v>14.656000000000001</c:v>
                </c:pt>
                <c:pt idx="7803">
                  <c:v>14.67</c:v>
                </c:pt>
                <c:pt idx="7804">
                  <c:v>14.66</c:v>
                </c:pt>
                <c:pt idx="7805">
                  <c:v>14.666</c:v>
                </c:pt>
                <c:pt idx="7806">
                  <c:v>14.668000000000001</c:v>
                </c:pt>
                <c:pt idx="7807">
                  <c:v>14.68</c:v>
                </c:pt>
                <c:pt idx="7808">
                  <c:v>14.685</c:v>
                </c:pt>
                <c:pt idx="7809">
                  <c:v>14.692</c:v>
                </c:pt>
                <c:pt idx="7810">
                  <c:v>14.696</c:v>
                </c:pt>
                <c:pt idx="7811">
                  <c:v>14.695</c:v>
                </c:pt>
                <c:pt idx="7812">
                  <c:v>14.704000000000001</c:v>
                </c:pt>
                <c:pt idx="7813">
                  <c:v>14.700000000000001</c:v>
                </c:pt>
                <c:pt idx="7814">
                  <c:v>14.692</c:v>
                </c:pt>
                <c:pt idx="7815">
                  <c:v>14.683</c:v>
                </c:pt>
                <c:pt idx="7816">
                  <c:v>14.676</c:v>
                </c:pt>
                <c:pt idx="7817">
                  <c:v>14.67</c:v>
                </c:pt>
                <c:pt idx="7818">
                  <c:v>14.648</c:v>
                </c:pt>
                <c:pt idx="7819">
                  <c:v>14.625999999999999</c:v>
                </c:pt>
                <c:pt idx="7820">
                  <c:v>14.614000000000001</c:v>
                </c:pt>
                <c:pt idx="7821">
                  <c:v>14.602</c:v>
                </c:pt>
                <c:pt idx="7822">
                  <c:v>14.592000000000001</c:v>
                </c:pt>
                <c:pt idx="7823">
                  <c:v>14.561</c:v>
                </c:pt>
                <c:pt idx="7824">
                  <c:v>14.532999999999999</c:v>
                </c:pt>
                <c:pt idx="7825">
                  <c:v>14.492000000000001</c:v>
                </c:pt>
                <c:pt idx="7826">
                  <c:v>14.453000000000001</c:v>
                </c:pt>
                <c:pt idx="7827">
                  <c:v>14.405000000000001</c:v>
                </c:pt>
                <c:pt idx="7828">
                  <c:v>14.337</c:v>
                </c:pt>
                <c:pt idx="7829">
                  <c:v>14.266</c:v>
                </c:pt>
                <c:pt idx="7830">
                  <c:v>14.19</c:v>
                </c:pt>
                <c:pt idx="7831">
                  <c:v>14.082000000000001</c:v>
                </c:pt>
                <c:pt idx="7832">
                  <c:v>13.947000000000001</c:v>
                </c:pt>
                <c:pt idx="7833">
                  <c:v>13.803000000000001</c:v>
                </c:pt>
                <c:pt idx="7834">
                  <c:v>13.623000000000001</c:v>
                </c:pt>
                <c:pt idx="7835">
                  <c:v>13.414</c:v>
                </c:pt>
                <c:pt idx="7836">
                  <c:v>13.204000000000001</c:v>
                </c:pt>
                <c:pt idx="7837">
                  <c:v>12.982000000000001</c:v>
                </c:pt>
                <c:pt idx="7838">
                  <c:v>12.742000000000001</c:v>
                </c:pt>
                <c:pt idx="7839">
                  <c:v>12.498000000000001</c:v>
                </c:pt>
                <c:pt idx="7840">
                  <c:v>12.262</c:v>
                </c:pt>
                <c:pt idx="7841">
                  <c:v>11.967000000000001</c:v>
                </c:pt>
                <c:pt idx="7842">
                  <c:v>11.625999999999999</c:v>
                </c:pt>
                <c:pt idx="7843">
                  <c:v>11.222</c:v>
                </c:pt>
                <c:pt idx="7844">
                  <c:v>10.752000000000001</c:v>
                </c:pt>
                <c:pt idx="7845">
                  <c:v>10.24</c:v>
                </c:pt>
                <c:pt idx="7846">
                  <c:v>9.7360000000000007</c:v>
                </c:pt>
                <c:pt idx="7847">
                  <c:v>2.5870000000000002</c:v>
                </c:pt>
                <c:pt idx="7848">
                  <c:v>1.0050000000000001</c:v>
                </c:pt>
                <c:pt idx="7849">
                  <c:v>1.0050000000000001</c:v>
                </c:pt>
                <c:pt idx="7850">
                  <c:v>1.0050000000000001</c:v>
                </c:pt>
                <c:pt idx="7851">
                  <c:v>1.0050000000000001</c:v>
                </c:pt>
                <c:pt idx="7852">
                  <c:v>1.006</c:v>
                </c:pt>
                <c:pt idx="7853">
                  <c:v>1.006</c:v>
                </c:pt>
                <c:pt idx="7854">
                  <c:v>1.0050000000000001</c:v>
                </c:pt>
                <c:pt idx="7855">
                  <c:v>1.006</c:v>
                </c:pt>
                <c:pt idx="7856">
                  <c:v>1.006</c:v>
                </c:pt>
                <c:pt idx="7857">
                  <c:v>1.006</c:v>
                </c:pt>
                <c:pt idx="7858">
                  <c:v>1.006</c:v>
                </c:pt>
                <c:pt idx="7859">
                  <c:v>1.0070000000000001</c:v>
                </c:pt>
                <c:pt idx="7860">
                  <c:v>1.006</c:v>
                </c:pt>
                <c:pt idx="7861">
                  <c:v>1.0070000000000001</c:v>
                </c:pt>
                <c:pt idx="7862">
                  <c:v>1.0050000000000001</c:v>
                </c:pt>
                <c:pt idx="7863">
                  <c:v>1.0050000000000001</c:v>
                </c:pt>
                <c:pt idx="7864">
                  <c:v>1.0050000000000001</c:v>
                </c:pt>
                <c:pt idx="7865">
                  <c:v>1.0050000000000001</c:v>
                </c:pt>
                <c:pt idx="7866">
                  <c:v>1.0050000000000001</c:v>
                </c:pt>
                <c:pt idx="7867">
                  <c:v>1.004</c:v>
                </c:pt>
                <c:pt idx="7868">
                  <c:v>1.0030000000000001</c:v>
                </c:pt>
                <c:pt idx="7869">
                  <c:v>1.002</c:v>
                </c:pt>
                <c:pt idx="7870">
                  <c:v>1.0010000000000001</c:v>
                </c:pt>
                <c:pt idx="7871">
                  <c:v>1</c:v>
                </c:pt>
                <c:pt idx="7872">
                  <c:v>0.999</c:v>
                </c:pt>
                <c:pt idx="7873">
                  <c:v>1</c:v>
                </c:pt>
                <c:pt idx="7874">
                  <c:v>1.0010000000000001</c:v>
                </c:pt>
                <c:pt idx="7875">
                  <c:v>1.0010000000000001</c:v>
                </c:pt>
                <c:pt idx="7876">
                  <c:v>1</c:v>
                </c:pt>
                <c:pt idx="7877">
                  <c:v>1.0010000000000001</c:v>
                </c:pt>
                <c:pt idx="7878">
                  <c:v>1.0010000000000001</c:v>
                </c:pt>
                <c:pt idx="7879">
                  <c:v>0.999</c:v>
                </c:pt>
                <c:pt idx="7880">
                  <c:v>1</c:v>
                </c:pt>
                <c:pt idx="7881">
                  <c:v>1</c:v>
                </c:pt>
                <c:pt idx="7882">
                  <c:v>1</c:v>
                </c:pt>
                <c:pt idx="7883">
                  <c:v>1</c:v>
                </c:pt>
                <c:pt idx="7884">
                  <c:v>1.002</c:v>
                </c:pt>
                <c:pt idx="7885">
                  <c:v>1.002</c:v>
                </c:pt>
                <c:pt idx="7886">
                  <c:v>1.0010000000000001</c:v>
                </c:pt>
                <c:pt idx="7887">
                  <c:v>1</c:v>
                </c:pt>
                <c:pt idx="7888">
                  <c:v>1</c:v>
                </c:pt>
                <c:pt idx="7889">
                  <c:v>1.0010000000000001</c:v>
                </c:pt>
                <c:pt idx="7890">
                  <c:v>1.0030000000000001</c:v>
                </c:pt>
                <c:pt idx="7891">
                  <c:v>1.0010000000000001</c:v>
                </c:pt>
                <c:pt idx="7892">
                  <c:v>0.999</c:v>
                </c:pt>
                <c:pt idx="7893">
                  <c:v>1.002</c:v>
                </c:pt>
                <c:pt idx="7894">
                  <c:v>1.0010000000000001</c:v>
                </c:pt>
                <c:pt idx="7895">
                  <c:v>1.0010000000000001</c:v>
                </c:pt>
                <c:pt idx="7896">
                  <c:v>1.0010000000000001</c:v>
                </c:pt>
                <c:pt idx="7897">
                  <c:v>1.002</c:v>
                </c:pt>
                <c:pt idx="7898">
                  <c:v>1.0030000000000001</c:v>
                </c:pt>
                <c:pt idx="7899">
                  <c:v>1.0030000000000001</c:v>
                </c:pt>
                <c:pt idx="7900">
                  <c:v>1.002</c:v>
                </c:pt>
                <c:pt idx="7901">
                  <c:v>1.0030000000000001</c:v>
                </c:pt>
                <c:pt idx="7902">
                  <c:v>1.0030000000000001</c:v>
                </c:pt>
                <c:pt idx="7903">
                  <c:v>1.002</c:v>
                </c:pt>
                <c:pt idx="7904">
                  <c:v>1.002</c:v>
                </c:pt>
                <c:pt idx="7905">
                  <c:v>1.0030000000000001</c:v>
                </c:pt>
                <c:pt idx="7906">
                  <c:v>1.002</c:v>
                </c:pt>
                <c:pt idx="7907">
                  <c:v>1.0010000000000001</c:v>
                </c:pt>
                <c:pt idx="7908">
                  <c:v>1.0010000000000001</c:v>
                </c:pt>
                <c:pt idx="7909">
                  <c:v>0.999</c:v>
                </c:pt>
                <c:pt idx="7910">
                  <c:v>0.998</c:v>
                </c:pt>
                <c:pt idx="7911">
                  <c:v>1</c:v>
                </c:pt>
                <c:pt idx="7912">
                  <c:v>1</c:v>
                </c:pt>
                <c:pt idx="7913">
                  <c:v>0.999</c:v>
                </c:pt>
                <c:pt idx="7914">
                  <c:v>1.0010000000000001</c:v>
                </c:pt>
                <c:pt idx="7915">
                  <c:v>1.0010000000000001</c:v>
                </c:pt>
                <c:pt idx="7916">
                  <c:v>1.0010000000000001</c:v>
                </c:pt>
                <c:pt idx="7917">
                  <c:v>1</c:v>
                </c:pt>
                <c:pt idx="7918">
                  <c:v>0.997</c:v>
                </c:pt>
                <c:pt idx="7919">
                  <c:v>0.998</c:v>
                </c:pt>
                <c:pt idx="7920">
                  <c:v>0.999</c:v>
                </c:pt>
                <c:pt idx="7921">
                  <c:v>1</c:v>
                </c:pt>
                <c:pt idx="7922">
                  <c:v>0.999</c:v>
                </c:pt>
                <c:pt idx="7923">
                  <c:v>0.999</c:v>
                </c:pt>
                <c:pt idx="7924">
                  <c:v>0.997</c:v>
                </c:pt>
                <c:pt idx="7925">
                  <c:v>0.999</c:v>
                </c:pt>
                <c:pt idx="7926">
                  <c:v>1</c:v>
                </c:pt>
                <c:pt idx="7927">
                  <c:v>1.002</c:v>
                </c:pt>
                <c:pt idx="7928">
                  <c:v>1.0010000000000001</c:v>
                </c:pt>
                <c:pt idx="7929">
                  <c:v>1.002</c:v>
                </c:pt>
                <c:pt idx="7930">
                  <c:v>1.0010000000000001</c:v>
                </c:pt>
                <c:pt idx="7931">
                  <c:v>0.999</c:v>
                </c:pt>
                <c:pt idx="7932">
                  <c:v>1.0010000000000001</c:v>
                </c:pt>
                <c:pt idx="7933">
                  <c:v>0.999</c:v>
                </c:pt>
                <c:pt idx="7934">
                  <c:v>0.999</c:v>
                </c:pt>
                <c:pt idx="7935">
                  <c:v>1.0010000000000001</c:v>
                </c:pt>
                <c:pt idx="7936">
                  <c:v>1.0030000000000001</c:v>
                </c:pt>
                <c:pt idx="7937">
                  <c:v>1.0030000000000001</c:v>
                </c:pt>
                <c:pt idx="7938">
                  <c:v>1.004</c:v>
                </c:pt>
                <c:pt idx="7939">
                  <c:v>1.002</c:v>
                </c:pt>
                <c:pt idx="7940">
                  <c:v>1.0010000000000001</c:v>
                </c:pt>
                <c:pt idx="7941">
                  <c:v>1.0030000000000001</c:v>
                </c:pt>
                <c:pt idx="7942">
                  <c:v>1.0030000000000001</c:v>
                </c:pt>
                <c:pt idx="7943">
                  <c:v>1.0010000000000001</c:v>
                </c:pt>
                <c:pt idx="7944">
                  <c:v>1</c:v>
                </c:pt>
                <c:pt idx="7945">
                  <c:v>1.0010000000000001</c:v>
                </c:pt>
                <c:pt idx="7946">
                  <c:v>1</c:v>
                </c:pt>
                <c:pt idx="7947">
                  <c:v>1</c:v>
                </c:pt>
                <c:pt idx="7948">
                  <c:v>1.002</c:v>
                </c:pt>
                <c:pt idx="7949">
                  <c:v>1.004</c:v>
                </c:pt>
                <c:pt idx="7950">
                  <c:v>1.004</c:v>
                </c:pt>
                <c:pt idx="7951">
                  <c:v>1.006</c:v>
                </c:pt>
                <c:pt idx="7952">
                  <c:v>1.0030000000000001</c:v>
                </c:pt>
                <c:pt idx="7953">
                  <c:v>1.002</c:v>
                </c:pt>
                <c:pt idx="7954">
                  <c:v>1.002</c:v>
                </c:pt>
                <c:pt idx="7955">
                  <c:v>1</c:v>
                </c:pt>
                <c:pt idx="7956">
                  <c:v>1</c:v>
                </c:pt>
                <c:pt idx="7957">
                  <c:v>1.0010000000000001</c:v>
                </c:pt>
                <c:pt idx="7958">
                  <c:v>1.0030000000000001</c:v>
                </c:pt>
                <c:pt idx="7959">
                  <c:v>1.002</c:v>
                </c:pt>
                <c:pt idx="7960">
                  <c:v>1.0010000000000001</c:v>
                </c:pt>
                <c:pt idx="7961">
                  <c:v>1.002</c:v>
                </c:pt>
                <c:pt idx="7962">
                  <c:v>1.0030000000000001</c:v>
                </c:pt>
                <c:pt idx="7963">
                  <c:v>1</c:v>
                </c:pt>
                <c:pt idx="7964">
                  <c:v>0.999</c:v>
                </c:pt>
                <c:pt idx="7965">
                  <c:v>0.998</c:v>
                </c:pt>
                <c:pt idx="7966">
                  <c:v>0.999</c:v>
                </c:pt>
                <c:pt idx="7967">
                  <c:v>0.998</c:v>
                </c:pt>
                <c:pt idx="7968">
                  <c:v>0.998</c:v>
                </c:pt>
                <c:pt idx="7969">
                  <c:v>1</c:v>
                </c:pt>
                <c:pt idx="7970">
                  <c:v>1.002</c:v>
                </c:pt>
                <c:pt idx="7971">
                  <c:v>1.002</c:v>
                </c:pt>
                <c:pt idx="7972">
                  <c:v>1</c:v>
                </c:pt>
                <c:pt idx="7973">
                  <c:v>1.0010000000000001</c:v>
                </c:pt>
                <c:pt idx="7974">
                  <c:v>1.0030000000000001</c:v>
                </c:pt>
                <c:pt idx="7975">
                  <c:v>1.0030000000000001</c:v>
                </c:pt>
                <c:pt idx="7976">
                  <c:v>1.0030000000000001</c:v>
                </c:pt>
                <c:pt idx="7977">
                  <c:v>1.002</c:v>
                </c:pt>
                <c:pt idx="7978">
                  <c:v>1.0010000000000001</c:v>
                </c:pt>
                <c:pt idx="7979">
                  <c:v>1.002</c:v>
                </c:pt>
                <c:pt idx="7980">
                  <c:v>1.0010000000000001</c:v>
                </c:pt>
                <c:pt idx="7981">
                  <c:v>1.002</c:v>
                </c:pt>
                <c:pt idx="7982">
                  <c:v>1.0030000000000001</c:v>
                </c:pt>
                <c:pt idx="7983">
                  <c:v>1.0030000000000001</c:v>
                </c:pt>
                <c:pt idx="7984">
                  <c:v>1.0030000000000001</c:v>
                </c:pt>
                <c:pt idx="7985">
                  <c:v>1.002</c:v>
                </c:pt>
                <c:pt idx="7986">
                  <c:v>1.0010000000000001</c:v>
                </c:pt>
                <c:pt idx="7987">
                  <c:v>1.0030000000000001</c:v>
                </c:pt>
                <c:pt idx="7988">
                  <c:v>1.0030000000000001</c:v>
                </c:pt>
                <c:pt idx="7989">
                  <c:v>1.002</c:v>
                </c:pt>
                <c:pt idx="7990">
                  <c:v>1.0030000000000001</c:v>
                </c:pt>
                <c:pt idx="7991">
                  <c:v>1</c:v>
                </c:pt>
                <c:pt idx="7992">
                  <c:v>0.999</c:v>
                </c:pt>
                <c:pt idx="7993">
                  <c:v>0.999</c:v>
                </c:pt>
                <c:pt idx="7994">
                  <c:v>1</c:v>
                </c:pt>
                <c:pt idx="7995">
                  <c:v>1.0010000000000001</c:v>
                </c:pt>
                <c:pt idx="7996">
                  <c:v>1</c:v>
                </c:pt>
                <c:pt idx="7997">
                  <c:v>1</c:v>
                </c:pt>
                <c:pt idx="7998">
                  <c:v>1.0010000000000001</c:v>
                </c:pt>
                <c:pt idx="7999">
                  <c:v>1.002</c:v>
                </c:pt>
                <c:pt idx="8000">
                  <c:v>1</c:v>
                </c:pt>
                <c:pt idx="8001">
                  <c:v>0.999</c:v>
                </c:pt>
                <c:pt idx="8002">
                  <c:v>1.0010000000000001</c:v>
                </c:pt>
                <c:pt idx="8003">
                  <c:v>1</c:v>
                </c:pt>
                <c:pt idx="8004">
                  <c:v>0.998</c:v>
                </c:pt>
                <c:pt idx="8005">
                  <c:v>0.998</c:v>
                </c:pt>
                <c:pt idx="8006">
                  <c:v>0.998</c:v>
                </c:pt>
                <c:pt idx="8007">
                  <c:v>0.996</c:v>
                </c:pt>
                <c:pt idx="8008">
                  <c:v>0.996</c:v>
                </c:pt>
                <c:pt idx="8009">
                  <c:v>0.997</c:v>
                </c:pt>
                <c:pt idx="8010">
                  <c:v>0.996</c:v>
                </c:pt>
                <c:pt idx="8011">
                  <c:v>0.997</c:v>
                </c:pt>
                <c:pt idx="8012">
                  <c:v>0.995</c:v>
                </c:pt>
                <c:pt idx="8013">
                  <c:v>0.99399999999999999</c:v>
                </c:pt>
                <c:pt idx="8014">
                  <c:v>0.995</c:v>
                </c:pt>
                <c:pt idx="8015">
                  <c:v>0.996</c:v>
                </c:pt>
                <c:pt idx="8016">
                  <c:v>0.996</c:v>
                </c:pt>
                <c:pt idx="8017">
                  <c:v>0.99399999999999999</c:v>
                </c:pt>
                <c:pt idx="8018">
                  <c:v>0.99399999999999999</c:v>
                </c:pt>
                <c:pt idx="8019">
                  <c:v>0.995</c:v>
                </c:pt>
                <c:pt idx="8020">
                  <c:v>0.997</c:v>
                </c:pt>
                <c:pt idx="8021">
                  <c:v>0.997</c:v>
                </c:pt>
                <c:pt idx="8022">
                  <c:v>0.99399999999999999</c:v>
                </c:pt>
                <c:pt idx="8023">
                  <c:v>0.99399999999999999</c:v>
                </c:pt>
                <c:pt idx="8024">
                  <c:v>0.99399999999999999</c:v>
                </c:pt>
                <c:pt idx="8025">
                  <c:v>0.996</c:v>
                </c:pt>
                <c:pt idx="8026">
                  <c:v>0.997</c:v>
                </c:pt>
                <c:pt idx="8027">
                  <c:v>0.997</c:v>
                </c:pt>
                <c:pt idx="8028">
                  <c:v>0.996</c:v>
                </c:pt>
                <c:pt idx="8029">
                  <c:v>0.995</c:v>
                </c:pt>
                <c:pt idx="8030">
                  <c:v>0.99399999999999999</c:v>
                </c:pt>
                <c:pt idx="8031">
                  <c:v>0.99199999999999999</c:v>
                </c:pt>
                <c:pt idx="8032">
                  <c:v>0.99399999999999999</c:v>
                </c:pt>
                <c:pt idx="8033">
                  <c:v>0.996</c:v>
                </c:pt>
                <c:pt idx="8034">
                  <c:v>0.997</c:v>
                </c:pt>
                <c:pt idx="8035">
                  <c:v>0.997</c:v>
                </c:pt>
                <c:pt idx="8036">
                  <c:v>0.997</c:v>
                </c:pt>
                <c:pt idx="8037">
                  <c:v>0.997</c:v>
                </c:pt>
                <c:pt idx="8038">
                  <c:v>0.998</c:v>
                </c:pt>
                <c:pt idx="8039">
                  <c:v>0.999</c:v>
                </c:pt>
                <c:pt idx="8040">
                  <c:v>0.998</c:v>
                </c:pt>
                <c:pt idx="8041">
                  <c:v>0.999</c:v>
                </c:pt>
                <c:pt idx="8042">
                  <c:v>0.999</c:v>
                </c:pt>
                <c:pt idx="8043">
                  <c:v>0.999</c:v>
                </c:pt>
                <c:pt idx="8044">
                  <c:v>0.998</c:v>
                </c:pt>
                <c:pt idx="8045">
                  <c:v>0.997</c:v>
                </c:pt>
                <c:pt idx="8046">
                  <c:v>0.998</c:v>
                </c:pt>
                <c:pt idx="8047">
                  <c:v>0.999</c:v>
                </c:pt>
                <c:pt idx="8048">
                  <c:v>0.998</c:v>
                </c:pt>
                <c:pt idx="8049">
                  <c:v>0.998</c:v>
                </c:pt>
                <c:pt idx="8050">
                  <c:v>0.998</c:v>
                </c:pt>
                <c:pt idx="8051">
                  <c:v>0.998</c:v>
                </c:pt>
                <c:pt idx="8052">
                  <c:v>0.998</c:v>
                </c:pt>
                <c:pt idx="8053">
                  <c:v>0.996</c:v>
                </c:pt>
                <c:pt idx="8054">
                  <c:v>0.995</c:v>
                </c:pt>
                <c:pt idx="8055">
                  <c:v>0.997</c:v>
                </c:pt>
                <c:pt idx="8056">
                  <c:v>0.998</c:v>
                </c:pt>
                <c:pt idx="8057">
                  <c:v>0.998</c:v>
                </c:pt>
                <c:pt idx="8058">
                  <c:v>0.999</c:v>
                </c:pt>
                <c:pt idx="8059">
                  <c:v>0.999</c:v>
                </c:pt>
                <c:pt idx="8060">
                  <c:v>0.999</c:v>
                </c:pt>
                <c:pt idx="8061">
                  <c:v>0.997</c:v>
                </c:pt>
                <c:pt idx="8062">
                  <c:v>0.997</c:v>
                </c:pt>
                <c:pt idx="8063">
                  <c:v>0.999</c:v>
                </c:pt>
                <c:pt idx="8064">
                  <c:v>0.999</c:v>
                </c:pt>
                <c:pt idx="8065">
                  <c:v>0.998</c:v>
                </c:pt>
                <c:pt idx="8066">
                  <c:v>1.0010000000000001</c:v>
                </c:pt>
                <c:pt idx="8067">
                  <c:v>1.0010000000000001</c:v>
                </c:pt>
                <c:pt idx="8068">
                  <c:v>1</c:v>
                </c:pt>
                <c:pt idx="8069">
                  <c:v>1.002</c:v>
                </c:pt>
                <c:pt idx="8070">
                  <c:v>1.002</c:v>
                </c:pt>
                <c:pt idx="8071">
                  <c:v>0.999</c:v>
                </c:pt>
                <c:pt idx="8072">
                  <c:v>0.999</c:v>
                </c:pt>
                <c:pt idx="8073">
                  <c:v>0.999</c:v>
                </c:pt>
                <c:pt idx="8074">
                  <c:v>0.999</c:v>
                </c:pt>
                <c:pt idx="8075">
                  <c:v>0.999</c:v>
                </c:pt>
                <c:pt idx="8076">
                  <c:v>0.998</c:v>
                </c:pt>
                <c:pt idx="8077">
                  <c:v>0.998</c:v>
                </c:pt>
                <c:pt idx="8078">
                  <c:v>0.997</c:v>
                </c:pt>
                <c:pt idx="8079">
                  <c:v>0.996</c:v>
                </c:pt>
                <c:pt idx="8080">
                  <c:v>0.998</c:v>
                </c:pt>
                <c:pt idx="8081">
                  <c:v>0.998</c:v>
                </c:pt>
                <c:pt idx="8082">
                  <c:v>0.999</c:v>
                </c:pt>
                <c:pt idx="8083">
                  <c:v>1.0010000000000001</c:v>
                </c:pt>
                <c:pt idx="8084">
                  <c:v>1</c:v>
                </c:pt>
                <c:pt idx="8085">
                  <c:v>1.002</c:v>
                </c:pt>
                <c:pt idx="8086">
                  <c:v>1.0010000000000001</c:v>
                </c:pt>
                <c:pt idx="8087">
                  <c:v>1.0010000000000001</c:v>
                </c:pt>
                <c:pt idx="8088">
                  <c:v>1</c:v>
                </c:pt>
                <c:pt idx="8089">
                  <c:v>0.999</c:v>
                </c:pt>
                <c:pt idx="8090">
                  <c:v>1</c:v>
                </c:pt>
                <c:pt idx="8091">
                  <c:v>0.998</c:v>
                </c:pt>
                <c:pt idx="8092">
                  <c:v>0.998</c:v>
                </c:pt>
                <c:pt idx="8093">
                  <c:v>0.998</c:v>
                </c:pt>
                <c:pt idx="8094">
                  <c:v>0.998</c:v>
                </c:pt>
                <c:pt idx="8095">
                  <c:v>0.998</c:v>
                </c:pt>
                <c:pt idx="8096">
                  <c:v>0.997</c:v>
                </c:pt>
                <c:pt idx="8097">
                  <c:v>0.998</c:v>
                </c:pt>
                <c:pt idx="8098">
                  <c:v>0.999</c:v>
                </c:pt>
                <c:pt idx="8099">
                  <c:v>0.998</c:v>
                </c:pt>
                <c:pt idx="8100">
                  <c:v>0.999</c:v>
                </c:pt>
                <c:pt idx="8101">
                  <c:v>0.999</c:v>
                </c:pt>
                <c:pt idx="8102">
                  <c:v>0.999</c:v>
                </c:pt>
                <c:pt idx="8103">
                  <c:v>0.998</c:v>
                </c:pt>
                <c:pt idx="8104">
                  <c:v>0.998</c:v>
                </c:pt>
                <c:pt idx="8105">
                  <c:v>0.996</c:v>
                </c:pt>
                <c:pt idx="8106">
                  <c:v>0.996</c:v>
                </c:pt>
                <c:pt idx="8107">
                  <c:v>0.996</c:v>
                </c:pt>
                <c:pt idx="8108">
                  <c:v>0.997</c:v>
                </c:pt>
                <c:pt idx="8109">
                  <c:v>0.999</c:v>
                </c:pt>
                <c:pt idx="8110">
                  <c:v>0.999</c:v>
                </c:pt>
                <c:pt idx="8111">
                  <c:v>0.999</c:v>
                </c:pt>
                <c:pt idx="8112">
                  <c:v>0.999</c:v>
                </c:pt>
                <c:pt idx="8113">
                  <c:v>1</c:v>
                </c:pt>
                <c:pt idx="8114">
                  <c:v>0.999</c:v>
                </c:pt>
                <c:pt idx="8115">
                  <c:v>0.998</c:v>
                </c:pt>
                <c:pt idx="8116">
                  <c:v>0.999</c:v>
                </c:pt>
                <c:pt idx="8117">
                  <c:v>0.998</c:v>
                </c:pt>
                <c:pt idx="8118">
                  <c:v>0.998</c:v>
                </c:pt>
                <c:pt idx="8119">
                  <c:v>0.997</c:v>
                </c:pt>
                <c:pt idx="8120">
                  <c:v>0.998</c:v>
                </c:pt>
                <c:pt idx="8121">
                  <c:v>0.999</c:v>
                </c:pt>
                <c:pt idx="8122">
                  <c:v>0.999</c:v>
                </c:pt>
                <c:pt idx="8123">
                  <c:v>0.997</c:v>
                </c:pt>
                <c:pt idx="8124">
                  <c:v>0.999</c:v>
                </c:pt>
                <c:pt idx="8125">
                  <c:v>0.998</c:v>
                </c:pt>
                <c:pt idx="8126">
                  <c:v>0.997</c:v>
                </c:pt>
                <c:pt idx="8127">
                  <c:v>0.998</c:v>
                </c:pt>
                <c:pt idx="8128">
                  <c:v>0.998</c:v>
                </c:pt>
                <c:pt idx="8129">
                  <c:v>1.0010000000000001</c:v>
                </c:pt>
                <c:pt idx="8130">
                  <c:v>1</c:v>
                </c:pt>
                <c:pt idx="8131">
                  <c:v>1</c:v>
                </c:pt>
                <c:pt idx="8132">
                  <c:v>0.999</c:v>
                </c:pt>
                <c:pt idx="8133">
                  <c:v>0.999</c:v>
                </c:pt>
                <c:pt idx="8134">
                  <c:v>0.998</c:v>
                </c:pt>
                <c:pt idx="8135">
                  <c:v>0.997</c:v>
                </c:pt>
                <c:pt idx="8136">
                  <c:v>0.999</c:v>
                </c:pt>
                <c:pt idx="8137">
                  <c:v>0.998</c:v>
                </c:pt>
                <c:pt idx="8138">
                  <c:v>0.997</c:v>
                </c:pt>
                <c:pt idx="8139">
                  <c:v>0.999</c:v>
                </c:pt>
                <c:pt idx="8140">
                  <c:v>1</c:v>
                </c:pt>
                <c:pt idx="8141">
                  <c:v>0.999</c:v>
                </c:pt>
                <c:pt idx="8142">
                  <c:v>0.998</c:v>
                </c:pt>
                <c:pt idx="8143">
                  <c:v>0.999</c:v>
                </c:pt>
                <c:pt idx="8144">
                  <c:v>0.997</c:v>
                </c:pt>
                <c:pt idx="8145">
                  <c:v>0.996</c:v>
                </c:pt>
                <c:pt idx="8146">
                  <c:v>0.995</c:v>
                </c:pt>
                <c:pt idx="8147">
                  <c:v>0.996</c:v>
                </c:pt>
                <c:pt idx="8148">
                  <c:v>0.997</c:v>
                </c:pt>
                <c:pt idx="8149">
                  <c:v>0.995</c:v>
                </c:pt>
                <c:pt idx="8150">
                  <c:v>0.996</c:v>
                </c:pt>
                <c:pt idx="8151">
                  <c:v>0.996</c:v>
                </c:pt>
                <c:pt idx="8152">
                  <c:v>0.996</c:v>
                </c:pt>
                <c:pt idx="8153">
                  <c:v>0.998</c:v>
                </c:pt>
                <c:pt idx="8154">
                  <c:v>0.997</c:v>
                </c:pt>
                <c:pt idx="8155">
                  <c:v>0.997</c:v>
                </c:pt>
                <c:pt idx="8156">
                  <c:v>0.998</c:v>
                </c:pt>
                <c:pt idx="8157">
                  <c:v>0.996</c:v>
                </c:pt>
                <c:pt idx="8158">
                  <c:v>0.996</c:v>
                </c:pt>
                <c:pt idx="8159">
                  <c:v>0.996</c:v>
                </c:pt>
                <c:pt idx="8160">
                  <c:v>0.995</c:v>
                </c:pt>
                <c:pt idx="8161">
                  <c:v>0.995</c:v>
                </c:pt>
                <c:pt idx="8162">
                  <c:v>0.996</c:v>
                </c:pt>
                <c:pt idx="8163">
                  <c:v>0.996</c:v>
                </c:pt>
                <c:pt idx="8164">
                  <c:v>0.995</c:v>
                </c:pt>
                <c:pt idx="8165">
                  <c:v>0.99399999999999999</c:v>
                </c:pt>
                <c:pt idx="8166">
                  <c:v>0.997</c:v>
                </c:pt>
                <c:pt idx="8167">
                  <c:v>0.998</c:v>
                </c:pt>
                <c:pt idx="8168">
                  <c:v>0.998</c:v>
                </c:pt>
                <c:pt idx="8169">
                  <c:v>0.999</c:v>
                </c:pt>
                <c:pt idx="8170">
                  <c:v>0.999</c:v>
                </c:pt>
                <c:pt idx="8171">
                  <c:v>0.997</c:v>
                </c:pt>
                <c:pt idx="8172">
                  <c:v>0.998</c:v>
                </c:pt>
                <c:pt idx="8173">
                  <c:v>0.999</c:v>
                </c:pt>
                <c:pt idx="8174">
                  <c:v>0.998</c:v>
                </c:pt>
                <c:pt idx="8175">
                  <c:v>0.998</c:v>
                </c:pt>
                <c:pt idx="8176">
                  <c:v>0.998</c:v>
                </c:pt>
                <c:pt idx="8177">
                  <c:v>0.999</c:v>
                </c:pt>
                <c:pt idx="8178">
                  <c:v>1</c:v>
                </c:pt>
                <c:pt idx="8179">
                  <c:v>1</c:v>
                </c:pt>
                <c:pt idx="8180">
                  <c:v>0.999</c:v>
                </c:pt>
                <c:pt idx="8181">
                  <c:v>1</c:v>
                </c:pt>
                <c:pt idx="8182">
                  <c:v>0.999</c:v>
                </c:pt>
                <c:pt idx="8183">
                  <c:v>0.998</c:v>
                </c:pt>
                <c:pt idx="8184">
                  <c:v>1.0010000000000001</c:v>
                </c:pt>
                <c:pt idx="8185">
                  <c:v>1.0010000000000001</c:v>
                </c:pt>
                <c:pt idx="8186">
                  <c:v>0.999</c:v>
                </c:pt>
                <c:pt idx="8187">
                  <c:v>0.999</c:v>
                </c:pt>
                <c:pt idx="8188">
                  <c:v>1</c:v>
                </c:pt>
                <c:pt idx="8189">
                  <c:v>1.0010000000000001</c:v>
                </c:pt>
                <c:pt idx="8190">
                  <c:v>1</c:v>
                </c:pt>
                <c:pt idx="8191">
                  <c:v>0.999</c:v>
                </c:pt>
                <c:pt idx="8192">
                  <c:v>0.998</c:v>
                </c:pt>
                <c:pt idx="8193">
                  <c:v>0.996</c:v>
                </c:pt>
                <c:pt idx="8194">
                  <c:v>0.996</c:v>
                </c:pt>
                <c:pt idx="8195">
                  <c:v>0.997</c:v>
                </c:pt>
                <c:pt idx="8196">
                  <c:v>0.997</c:v>
                </c:pt>
                <c:pt idx="8197">
                  <c:v>0.996</c:v>
                </c:pt>
                <c:pt idx="8198">
                  <c:v>0.996</c:v>
                </c:pt>
                <c:pt idx="8199">
                  <c:v>0.996</c:v>
                </c:pt>
                <c:pt idx="8200">
                  <c:v>0.997</c:v>
                </c:pt>
                <c:pt idx="8201">
                  <c:v>0.997</c:v>
                </c:pt>
                <c:pt idx="8202">
                  <c:v>0.998</c:v>
                </c:pt>
                <c:pt idx="8203">
                  <c:v>0.999</c:v>
                </c:pt>
                <c:pt idx="8204">
                  <c:v>0.998</c:v>
                </c:pt>
                <c:pt idx="8205">
                  <c:v>0.997</c:v>
                </c:pt>
                <c:pt idx="8206">
                  <c:v>0.997</c:v>
                </c:pt>
                <c:pt idx="8207">
                  <c:v>0.996</c:v>
                </c:pt>
                <c:pt idx="8208">
                  <c:v>0.998</c:v>
                </c:pt>
                <c:pt idx="8209">
                  <c:v>0.996</c:v>
                </c:pt>
                <c:pt idx="8210">
                  <c:v>0.99399999999999999</c:v>
                </c:pt>
                <c:pt idx="8211">
                  <c:v>0.99299999999999999</c:v>
                </c:pt>
                <c:pt idx="8212">
                  <c:v>0.99199999999999999</c:v>
                </c:pt>
                <c:pt idx="8213">
                  <c:v>0.99299999999999999</c:v>
                </c:pt>
                <c:pt idx="8214">
                  <c:v>0.99399999999999999</c:v>
                </c:pt>
                <c:pt idx="8215">
                  <c:v>0.99399999999999999</c:v>
                </c:pt>
                <c:pt idx="8216">
                  <c:v>0.995</c:v>
                </c:pt>
                <c:pt idx="8217">
                  <c:v>0.996</c:v>
                </c:pt>
                <c:pt idx="8218">
                  <c:v>0.99399999999999999</c:v>
                </c:pt>
                <c:pt idx="8219">
                  <c:v>0.99399999999999999</c:v>
                </c:pt>
                <c:pt idx="8220">
                  <c:v>0.99399999999999999</c:v>
                </c:pt>
                <c:pt idx="8221">
                  <c:v>0.99399999999999999</c:v>
                </c:pt>
                <c:pt idx="8222">
                  <c:v>0.99399999999999999</c:v>
                </c:pt>
                <c:pt idx="8223">
                  <c:v>0.99399999999999999</c:v>
                </c:pt>
                <c:pt idx="8224">
                  <c:v>0.995</c:v>
                </c:pt>
                <c:pt idx="8225">
                  <c:v>0.997</c:v>
                </c:pt>
                <c:pt idx="8226">
                  <c:v>0.99399999999999999</c:v>
                </c:pt>
                <c:pt idx="8227">
                  <c:v>0.99399999999999999</c:v>
                </c:pt>
                <c:pt idx="8228">
                  <c:v>0.995</c:v>
                </c:pt>
                <c:pt idx="8229">
                  <c:v>0.995</c:v>
                </c:pt>
                <c:pt idx="8230">
                  <c:v>0.996</c:v>
                </c:pt>
                <c:pt idx="8231">
                  <c:v>0.997</c:v>
                </c:pt>
                <c:pt idx="8232">
                  <c:v>1</c:v>
                </c:pt>
                <c:pt idx="8233">
                  <c:v>1.0010000000000001</c:v>
                </c:pt>
                <c:pt idx="8234">
                  <c:v>1.002</c:v>
                </c:pt>
                <c:pt idx="8235">
                  <c:v>1</c:v>
                </c:pt>
                <c:pt idx="8236">
                  <c:v>1</c:v>
                </c:pt>
                <c:pt idx="8237">
                  <c:v>1.0010000000000001</c:v>
                </c:pt>
                <c:pt idx="8238">
                  <c:v>1.0010000000000001</c:v>
                </c:pt>
                <c:pt idx="8239">
                  <c:v>1.0010000000000001</c:v>
                </c:pt>
                <c:pt idx="8240">
                  <c:v>1.0010000000000001</c:v>
                </c:pt>
                <c:pt idx="8241">
                  <c:v>1.002</c:v>
                </c:pt>
                <c:pt idx="8242">
                  <c:v>1.0010000000000001</c:v>
                </c:pt>
                <c:pt idx="8243">
                  <c:v>1.0010000000000001</c:v>
                </c:pt>
                <c:pt idx="8244">
                  <c:v>1.0010000000000001</c:v>
                </c:pt>
                <c:pt idx="8245">
                  <c:v>1.0010000000000001</c:v>
                </c:pt>
                <c:pt idx="8246">
                  <c:v>1.0010000000000001</c:v>
                </c:pt>
                <c:pt idx="8247">
                  <c:v>1.002</c:v>
                </c:pt>
                <c:pt idx="8248">
                  <c:v>1.0010000000000001</c:v>
                </c:pt>
                <c:pt idx="8249">
                  <c:v>0.999</c:v>
                </c:pt>
                <c:pt idx="8250">
                  <c:v>0.998</c:v>
                </c:pt>
                <c:pt idx="8251">
                  <c:v>0.999</c:v>
                </c:pt>
                <c:pt idx="8252">
                  <c:v>0.999</c:v>
                </c:pt>
                <c:pt idx="8253">
                  <c:v>0.999</c:v>
                </c:pt>
                <c:pt idx="8254">
                  <c:v>0.998</c:v>
                </c:pt>
                <c:pt idx="8255">
                  <c:v>0.999</c:v>
                </c:pt>
                <c:pt idx="8256">
                  <c:v>0.999</c:v>
                </c:pt>
                <c:pt idx="8257">
                  <c:v>0.997</c:v>
                </c:pt>
                <c:pt idx="8258">
                  <c:v>0.997</c:v>
                </c:pt>
                <c:pt idx="8259">
                  <c:v>0.997</c:v>
                </c:pt>
                <c:pt idx="8260">
                  <c:v>0.997</c:v>
                </c:pt>
                <c:pt idx="8261">
                  <c:v>0.996</c:v>
                </c:pt>
                <c:pt idx="8262">
                  <c:v>0.996</c:v>
                </c:pt>
                <c:pt idx="8263">
                  <c:v>0.998</c:v>
                </c:pt>
                <c:pt idx="8264">
                  <c:v>0.997</c:v>
                </c:pt>
                <c:pt idx="8265">
                  <c:v>0.996</c:v>
                </c:pt>
                <c:pt idx="8266">
                  <c:v>0.996</c:v>
                </c:pt>
                <c:pt idx="8267">
                  <c:v>0.998</c:v>
                </c:pt>
                <c:pt idx="8268">
                  <c:v>0.998</c:v>
                </c:pt>
                <c:pt idx="8269">
                  <c:v>0.999</c:v>
                </c:pt>
                <c:pt idx="8270">
                  <c:v>0.998</c:v>
                </c:pt>
                <c:pt idx="8271">
                  <c:v>0.997</c:v>
                </c:pt>
                <c:pt idx="8272">
                  <c:v>0.997</c:v>
                </c:pt>
                <c:pt idx="8273">
                  <c:v>0.996</c:v>
                </c:pt>
                <c:pt idx="8274">
                  <c:v>0.997</c:v>
                </c:pt>
                <c:pt idx="8275">
                  <c:v>0.997</c:v>
                </c:pt>
                <c:pt idx="8276">
                  <c:v>0.996</c:v>
                </c:pt>
                <c:pt idx="8277">
                  <c:v>0.996</c:v>
                </c:pt>
                <c:pt idx="8278">
                  <c:v>0.996</c:v>
                </c:pt>
                <c:pt idx="8279">
                  <c:v>0.997</c:v>
                </c:pt>
                <c:pt idx="8280">
                  <c:v>0.998</c:v>
                </c:pt>
                <c:pt idx="8281">
                  <c:v>0.997</c:v>
                </c:pt>
                <c:pt idx="8282">
                  <c:v>0.996</c:v>
                </c:pt>
                <c:pt idx="8283">
                  <c:v>0.995</c:v>
                </c:pt>
                <c:pt idx="8284">
                  <c:v>0.998</c:v>
                </c:pt>
                <c:pt idx="8285">
                  <c:v>0.997</c:v>
                </c:pt>
                <c:pt idx="8286">
                  <c:v>0.997</c:v>
                </c:pt>
                <c:pt idx="8287">
                  <c:v>0.998</c:v>
                </c:pt>
                <c:pt idx="8288">
                  <c:v>0.998</c:v>
                </c:pt>
                <c:pt idx="8289">
                  <c:v>0.998</c:v>
                </c:pt>
                <c:pt idx="8290">
                  <c:v>0.998</c:v>
                </c:pt>
                <c:pt idx="8291">
                  <c:v>0.998</c:v>
                </c:pt>
                <c:pt idx="8292">
                  <c:v>0.997</c:v>
                </c:pt>
                <c:pt idx="8293">
                  <c:v>0.997</c:v>
                </c:pt>
                <c:pt idx="8294">
                  <c:v>0.998</c:v>
                </c:pt>
                <c:pt idx="8295">
                  <c:v>1</c:v>
                </c:pt>
                <c:pt idx="8296">
                  <c:v>0.999</c:v>
                </c:pt>
                <c:pt idx="8297">
                  <c:v>0.999</c:v>
                </c:pt>
                <c:pt idx="8298">
                  <c:v>0.999</c:v>
                </c:pt>
                <c:pt idx="8299">
                  <c:v>0.998</c:v>
                </c:pt>
                <c:pt idx="8300">
                  <c:v>0.997</c:v>
                </c:pt>
                <c:pt idx="8301">
                  <c:v>0.996</c:v>
                </c:pt>
                <c:pt idx="8302">
                  <c:v>0.996</c:v>
                </c:pt>
                <c:pt idx="8303">
                  <c:v>0.996</c:v>
                </c:pt>
                <c:pt idx="8304">
                  <c:v>0.996</c:v>
                </c:pt>
                <c:pt idx="8305">
                  <c:v>0.995</c:v>
                </c:pt>
                <c:pt idx="8306">
                  <c:v>0.995</c:v>
                </c:pt>
                <c:pt idx="8307">
                  <c:v>0.995</c:v>
                </c:pt>
                <c:pt idx="8308">
                  <c:v>0.995</c:v>
                </c:pt>
                <c:pt idx="8309">
                  <c:v>0.996</c:v>
                </c:pt>
                <c:pt idx="8310">
                  <c:v>0.996</c:v>
                </c:pt>
                <c:pt idx="8311">
                  <c:v>0.998</c:v>
                </c:pt>
                <c:pt idx="8312">
                  <c:v>0.999</c:v>
                </c:pt>
                <c:pt idx="8313">
                  <c:v>0.999</c:v>
                </c:pt>
                <c:pt idx="8314">
                  <c:v>0.999</c:v>
                </c:pt>
                <c:pt idx="8315">
                  <c:v>0.999</c:v>
                </c:pt>
                <c:pt idx="8316">
                  <c:v>1</c:v>
                </c:pt>
                <c:pt idx="8317">
                  <c:v>0.999</c:v>
                </c:pt>
                <c:pt idx="8318">
                  <c:v>0.997</c:v>
                </c:pt>
                <c:pt idx="8319">
                  <c:v>0.997</c:v>
                </c:pt>
                <c:pt idx="8320">
                  <c:v>0.999</c:v>
                </c:pt>
                <c:pt idx="8321">
                  <c:v>1.0010000000000001</c:v>
                </c:pt>
                <c:pt idx="8322">
                  <c:v>0.999</c:v>
                </c:pt>
                <c:pt idx="8323">
                  <c:v>0.998</c:v>
                </c:pt>
                <c:pt idx="8324">
                  <c:v>0.998</c:v>
                </c:pt>
                <c:pt idx="8325">
                  <c:v>0.997</c:v>
                </c:pt>
                <c:pt idx="8326">
                  <c:v>0.995</c:v>
                </c:pt>
                <c:pt idx="8327">
                  <c:v>0.996</c:v>
                </c:pt>
                <c:pt idx="8328">
                  <c:v>0.997</c:v>
                </c:pt>
                <c:pt idx="8329">
                  <c:v>0.996</c:v>
                </c:pt>
                <c:pt idx="8330">
                  <c:v>0.998</c:v>
                </c:pt>
                <c:pt idx="8331">
                  <c:v>0.998</c:v>
                </c:pt>
                <c:pt idx="8332">
                  <c:v>0.998</c:v>
                </c:pt>
                <c:pt idx="8333">
                  <c:v>1</c:v>
                </c:pt>
                <c:pt idx="8334">
                  <c:v>0.998</c:v>
                </c:pt>
                <c:pt idx="8335">
                  <c:v>1</c:v>
                </c:pt>
                <c:pt idx="8336">
                  <c:v>1</c:v>
                </c:pt>
                <c:pt idx="8337">
                  <c:v>0.999</c:v>
                </c:pt>
                <c:pt idx="8338">
                  <c:v>0.999</c:v>
                </c:pt>
                <c:pt idx="8339">
                  <c:v>1</c:v>
                </c:pt>
                <c:pt idx="8340">
                  <c:v>1</c:v>
                </c:pt>
                <c:pt idx="8341">
                  <c:v>1</c:v>
                </c:pt>
                <c:pt idx="8342">
                  <c:v>0.998</c:v>
                </c:pt>
                <c:pt idx="8343">
                  <c:v>0.998</c:v>
                </c:pt>
                <c:pt idx="8344">
                  <c:v>1</c:v>
                </c:pt>
                <c:pt idx="8345">
                  <c:v>0.998</c:v>
                </c:pt>
                <c:pt idx="8346">
                  <c:v>0.997</c:v>
                </c:pt>
                <c:pt idx="8347">
                  <c:v>0.997</c:v>
                </c:pt>
                <c:pt idx="8348">
                  <c:v>0.997</c:v>
                </c:pt>
                <c:pt idx="8349">
                  <c:v>0.997</c:v>
                </c:pt>
                <c:pt idx="8350">
                  <c:v>0.997</c:v>
                </c:pt>
                <c:pt idx="8351">
                  <c:v>0.998</c:v>
                </c:pt>
                <c:pt idx="8352">
                  <c:v>1</c:v>
                </c:pt>
                <c:pt idx="8353">
                  <c:v>0.998</c:v>
                </c:pt>
                <c:pt idx="8354">
                  <c:v>0.997</c:v>
                </c:pt>
                <c:pt idx="8355">
                  <c:v>0.996</c:v>
                </c:pt>
                <c:pt idx="8356">
                  <c:v>0.996</c:v>
                </c:pt>
                <c:pt idx="8357">
                  <c:v>0.996</c:v>
                </c:pt>
                <c:pt idx="8358">
                  <c:v>0.996</c:v>
                </c:pt>
                <c:pt idx="8359">
                  <c:v>0.995</c:v>
                </c:pt>
                <c:pt idx="8360">
                  <c:v>0.995</c:v>
                </c:pt>
                <c:pt idx="8361">
                  <c:v>0.996</c:v>
                </c:pt>
                <c:pt idx="8362">
                  <c:v>0.996</c:v>
                </c:pt>
                <c:pt idx="8363">
                  <c:v>0.997</c:v>
                </c:pt>
                <c:pt idx="8364">
                  <c:v>0.995</c:v>
                </c:pt>
                <c:pt idx="8365">
                  <c:v>0.997</c:v>
                </c:pt>
                <c:pt idx="8366">
                  <c:v>0.998</c:v>
                </c:pt>
                <c:pt idx="8367">
                  <c:v>0.998</c:v>
                </c:pt>
                <c:pt idx="8368">
                  <c:v>0.999</c:v>
                </c:pt>
                <c:pt idx="8369">
                  <c:v>1</c:v>
                </c:pt>
                <c:pt idx="8370">
                  <c:v>1</c:v>
                </c:pt>
                <c:pt idx="8371">
                  <c:v>0.999</c:v>
                </c:pt>
                <c:pt idx="8372">
                  <c:v>0.999</c:v>
                </c:pt>
                <c:pt idx="8373">
                  <c:v>1</c:v>
                </c:pt>
                <c:pt idx="8374">
                  <c:v>1</c:v>
                </c:pt>
                <c:pt idx="8375">
                  <c:v>1</c:v>
                </c:pt>
                <c:pt idx="8376">
                  <c:v>1</c:v>
                </c:pt>
                <c:pt idx="8377">
                  <c:v>0.999</c:v>
                </c:pt>
                <c:pt idx="8378">
                  <c:v>0.999</c:v>
                </c:pt>
                <c:pt idx="8379">
                  <c:v>0.998</c:v>
                </c:pt>
                <c:pt idx="8380">
                  <c:v>0.998</c:v>
                </c:pt>
                <c:pt idx="8381">
                  <c:v>0.998</c:v>
                </c:pt>
                <c:pt idx="8382">
                  <c:v>0.998</c:v>
                </c:pt>
                <c:pt idx="8383">
                  <c:v>0.999</c:v>
                </c:pt>
                <c:pt idx="8384">
                  <c:v>0.998</c:v>
                </c:pt>
                <c:pt idx="8385">
                  <c:v>0.998</c:v>
                </c:pt>
                <c:pt idx="8386">
                  <c:v>0.997</c:v>
                </c:pt>
                <c:pt idx="8387">
                  <c:v>0.995</c:v>
                </c:pt>
                <c:pt idx="8388">
                  <c:v>0.996</c:v>
                </c:pt>
                <c:pt idx="8389">
                  <c:v>0.996</c:v>
                </c:pt>
                <c:pt idx="8390">
                  <c:v>0.998</c:v>
                </c:pt>
                <c:pt idx="8391">
                  <c:v>0.998</c:v>
                </c:pt>
                <c:pt idx="8392">
                  <c:v>0.997</c:v>
                </c:pt>
                <c:pt idx="8393">
                  <c:v>0.998</c:v>
                </c:pt>
                <c:pt idx="8394">
                  <c:v>1</c:v>
                </c:pt>
                <c:pt idx="8395">
                  <c:v>1</c:v>
                </c:pt>
                <c:pt idx="8396">
                  <c:v>1</c:v>
                </c:pt>
                <c:pt idx="8397">
                  <c:v>0.999</c:v>
                </c:pt>
                <c:pt idx="8398">
                  <c:v>1</c:v>
                </c:pt>
                <c:pt idx="8399">
                  <c:v>0.997</c:v>
                </c:pt>
                <c:pt idx="8400">
                  <c:v>0.998</c:v>
                </c:pt>
                <c:pt idx="8401">
                  <c:v>0.997</c:v>
                </c:pt>
                <c:pt idx="8402">
                  <c:v>1</c:v>
                </c:pt>
                <c:pt idx="8403">
                  <c:v>1.0010000000000001</c:v>
                </c:pt>
                <c:pt idx="8404">
                  <c:v>1.0010000000000001</c:v>
                </c:pt>
                <c:pt idx="8405">
                  <c:v>0.999</c:v>
                </c:pt>
                <c:pt idx="8406">
                  <c:v>1</c:v>
                </c:pt>
                <c:pt idx="8407">
                  <c:v>0.999</c:v>
                </c:pt>
                <c:pt idx="8408">
                  <c:v>1</c:v>
                </c:pt>
                <c:pt idx="8409">
                  <c:v>1.0010000000000001</c:v>
                </c:pt>
                <c:pt idx="8410">
                  <c:v>1</c:v>
                </c:pt>
                <c:pt idx="8411">
                  <c:v>0.999</c:v>
                </c:pt>
                <c:pt idx="8412">
                  <c:v>0.999</c:v>
                </c:pt>
                <c:pt idx="8413">
                  <c:v>0.998</c:v>
                </c:pt>
                <c:pt idx="8414">
                  <c:v>0.998</c:v>
                </c:pt>
                <c:pt idx="8415">
                  <c:v>0.999</c:v>
                </c:pt>
                <c:pt idx="8416">
                  <c:v>0.997</c:v>
                </c:pt>
                <c:pt idx="8417">
                  <c:v>0.997</c:v>
                </c:pt>
                <c:pt idx="8418">
                  <c:v>0.997</c:v>
                </c:pt>
                <c:pt idx="8419">
                  <c:v>0.998</c:v>
                </c:pt>
                <c:pt idx="8420">
                  <c:v>0.999</c:v>
                </c:pt>
                <c:pt idx="8421">
                  <c:v>1</c:v>
                </c:pt>
                <c:pt idx="8422">
                  <c:v>1.0010000000000001</c:v>
                </c:pt>
                <c:pt idx="8423">
                  <c:v>1</c:v>
                </c:pt>
                <c:pt idx="8424">
                  <c:v>1.002</c:v>
                </c:pt>
                <c:pt idx="8425">
                  <c:v>1.002</c:v>
                </c:pt>
                <c:pt idx="8426">
                  <c:v>1</c:v>
                </c:pt>
                <c:pt idx="8427">
                  <c:v>1.0010000000000001</c:v>
                </c:pt>
                <c:pt idx="8428">
                  <c:v>0.999</c:v>
                </c:pt>
                <c:pt idx="8429">
                  <c:v>1</c:v>
                </c:pt>
                <c:pt idx="8430">
                  <c:v>1</c:v>
                </c:pt>
                <c:pt idx="8431">
                  <c:v>1.0010000000000001</c:v>
                </c:pt>
                <c:pt idx="8432">
                  <c:v>1</c:v>
                </c:pt>
                <c:pt idx="8433">
                  <c:v>1.0010000000000001</c:v>
                </c:pt>
                <c:pt idx="8434">
                  <c:v>1.002</c:v>
                </c:pt>
                <c:pt idx="8435">
                  <c:v>1.002</c:v>
                </c:pt>
                <c:pt idx="8436">
                  <c:v>1.002</c:v>
                </c:pt>
                <c:pt idx="8437">
                  <c:v>1.002</c:v>
                </c:pt>
                <c:pt idx="8438">
                  <c:v>1.002</c:v>
                </c:pt>
                <c:pt idx="8439">
                  <c:v>1.002</c:v>
                </c:pt>
                <c:pt idx="8440">
                  <c:v>1</c:v>
                </c:pt>
                <c:pt idx="8441">
                  <c:v>1</c:v>
                </c:pt>
                <c:pt idx="8442">
                  <c:v>1</c:v>
                </c:pt>
                <c:pt idx="8443">
                  <c:v>1.002</c:v>
                </c:pt>
                <c:pt idx="8444">
                  <c:v>1.002</c:v>
                </c:pt>
                <c:pt idx="8445">
                  <c:v>1.0010000000000001</c:v>
                </c:pt>
                <c:pt idx="8446">
                  <c:v>1</c:v>
                </c:pt>
                <c:pt idx="8447">
                  <c:v>1.002</c:v>
                </c:pt>
                <c:pt idx="8448">
                  <c:v>1.0030000000000001</c:v>
                </c:pt>
                <c:pt idx="8449">
                  <c:v>1.004</c:v>
                </c:pt>
                <c:pt idx="8450">
                  <c:v>1.004</c:v>
                </c:pt>
                <c:pt idx="8451">
                  <c:v>1.002</c:v>
                </c:pt>
                <c:pt idx="8452">
                  <c:v>1.002</c:v>
                </c:pt>
                <c:pt idx="8453">
                  <c:v>1.0030000000000001</c:v>
                </c:pt>
                <c:pt idx="8454">
                  <c:v>1.002</c:v>
                </c:pt>
                <c:pt idx="8455">
                  <c:v>1.0030000000000001</c:v>
                </c:pt>
                <c:pt idx="8456">
                  <c:v>1.004</c:v>
                </c:pt>
                <c:pt idx="8457">
                  <c:v>1.002</c:v>
                </c:pt>
                <c:pt idx="8458">
                  <c:v>1.0030000000000001</c:v>
                </c:pt>
                <c:pt idx="8459">
                  <c:v>1.0110000000000001</c:v>
                </c:pt>
                <c:pt idx="8460">
                  <c:v>1.012</c:v>
                </c:pt>
                <c:pt idx="8461">
                  <c:v>1.0110000000000001</c:v>
                </c:pt>
                <c:pt idx="8462">
                  <c:v>1.01</c:v>
                </c:pt>
                <c:pt idx="8463">
                  <c:v>1.01</c:v>
                </c:pt>
                <c:pt idx="8464">
                  <c:v>1.012</c:v>
                </c:pt>
                <c:pt idx="8465">
                  <c:v>1.0110000000000001</c:v>
                </c:pt>
                <c:pt idx="8466">
                  <c:v>1.0110000000000001</c:v>
                </c:pt>
                <c:pt idx="8467">
                  <c:v>1.0110000000000001</c:v>
                </c:pt>
                <c:pt idx="8468">
                  <c:v>1.0130000000000001</c:v>
                </c:pt>
                <c:pt idx="8469">
                  <c:v>1.0130000000000001</c:v>
                </c:pt>
                <c:pt idx="8470">
                  <c:v>10.973000000000001</c:v>
                </c:pt>
                <c:pt idx="8471">
                  <c:v>11.721</c:v>
                </c:pt>
                <c:pt idx="8472">
                  <c:v>12.786</c:v>
                </c:pt>
                <c:pt idx="8473">
                  <c:v>12.49</c:v>
                </c:pt>
                <c:pt idx="8474">
                  <c:v>14.442</c:v>
                </c:pt>
                <c:pt idx="8475">
                  <c:v>13.634</c:v>
                </c:pt>
                <c:pt idx="8476">
                  <c:v>13.071</c:v>
                </c:pt>
                <c:pt idx="8477">
                  <c:v>12.967000000000001</c:v>
                </c:pt>
                <c:pt idx="8478">
                  <c:v>12.989000000000001</c:v>
                </c:pt>
                <c:pt idx="8479">
                  <c:v>13.056000000000001</c:v>
                </c:pt>
                <c:pt idx="8480">
                  <c:v>13.133000000000001</c:v>
                </c:pt>
                <c:pt idx="8481">
                  <c:v>13.249000000000001</c:v>
                </c:pt>
                <c:pt idx="8482">
                  <c:v>14.851000000000001</c:v>
                </c:pt>
                <c:pt idx="8483">
                  <c:v>15.057</c:v>
                </c:pt>
                <c:pt idx="8484">
                  <c:v>14.355</c:v>
                </c:pt>
                <c:pt idx="8485">
                  <c:v>14.237</c:v>
                </c:pt>
                <c:pt idx="8486">
                  <c:v>14.293000000000001</c:v>
                </c:pt>
                <c:pt idx="8487">
                  <c:v>14.361000000000001</c:v>
                </c:pt>
                <c:pt idx="8488">
                  <c:v>14.415000000000001</c:v>
                </c:pt>
                <c:pt idx="8489">
                  <c:v>14.467000000000001</c:v>
                </c:pt>
                <c:pt idx="8490">
                  <c:v>14.526</c:v>
                </c:pt>
                <c:pt idx="8491">
                  <c:v>14.581</c:v>
                </c:pt>
                <c:pt idx="8492">
                  <c:v>14.633000000000001</c:v>
                </c:pt>
                <c:pt idx="8493">
                  <c:v>14.673999999999999</c:v>
                </c:pt>
                <c:pt idx="8494">
                  <c:v>14.719000000000001</c:v>
                </c:pt>
                <c:pt idx="8495">
                  <c:v>14.76</c:v>
                </c:pt>
                <c:pt idx="8496">
                  <c:v>14.804</c:v>
                </c:pt>
                <c:pt idx="8497">
                  <c:v>14.846</c:v>
                </c:pt>
                <c:pt idx="8498">
                  <c:v>14.875999999999999</c:v>
                </c:pt>
                <c:pt idx="8499">
                  <c:v>14.906000000000001</c:v>
                </c:pt>
                <c:pt idx="8500">
                  <c:v>14.935</c:v>
                </c:pt>
                <c:pt idx="8501">
                  <c:v>14.961</c:v>
                </c:pt>
                <c:pt idx="8502">
                  <c:v>14.974</c:v>
                </c:pt>
                <c:pt idx="8503">
                  <c:v>14.995000000000001</c:v>
                </c:pt>
                <c:pt idx="8504">
                  <c:v>15.016999999999999</c:v>
                </c:pt>
                <c:pt idx="8505">
                  <c:v>15.040000000000001</c:v>
                </c:pt>
                <c:pt idx="8506">
                  <c:v>15.048999999999999</c:v>
                </c:pt>
                <c:pt idx="8507">
                  <c:v>15.061</c:v>
                </c:pt>
                <c:pt idx="8508">
                  <c:v>15.071</c:v>
                </c:pt>
                <c:pt idx="8509">
                  <c:v>15.083</c:v>
                </c:pt>
                <c:pt idx="8510">
                  <c:v>15.101000000000001</c:v>
                </c:pt>
                <c:pt idx="8511">
                  <c:v>15.117000000000001</c:v>
                </c:pt>
                <c:pt idx="8512">
                  <c:v>15.134</c:v>
                </c:pt>
                <c:pt idx="8513">
                  <c:v>15.146000000000001</c:v>
                </c:pt>
                <c:pt idx="8514">
                  <c:v>15.156000000000001</c:v>
                </c:pt>
                <c:pt idx="8515">
                  <c:v>15.166</c:v>
                </c:pt>
                <c:pt idx="8516">
                  <c:v>15.188000000000001</c:v>
                </c:pt>
                <c:pt idx="8517">
                  <c:v>15.193</c:v>
                </c:pt>
                <c:pt idx="8518">
                  <c:v>15.204000000000001</c:v>
                </c:pt>
                <c:pt idx="8519">
                  <c:v>15.217000000000001</c:v>
                </c:pt>
                <c:pt idx="8520">
                  <c:v>15.227</c:v>
                </c:pt>
                <c:pt idx="8521">
                  <c:v>15.221</c:v>
                </c:pt>
                <c:pt idx="8522">
                  <c:v>15.225</c:v>
                </c:pt>
                <c:pt idx="8523">
                  <c:v>15.228</c:v>
                </c:pt>
                <c:pt idx="8524">
                  <c:v>15.222</c:v>
                </c:pt>
                <c:pt idx="8525">
                  <c:v>15.215</c:v>
                </c:pt>
                <c:pt idx="8526">
                  <c:v>15.219000000000001</c:v>
                </c:pt>
                <c:pt idx="8527">
                  <c:v>15.216000000000001</c:v>
                </c:pt>
                <c:pt idx="8528">
                  <c:v>15.215</c:v>
                </c:pt>
                <c:pt idx="8529">
                  <c:v>15.211</c:v>
                </c:pt>
                <c:pt idx="8530">
                  <c:v>15.212</c:v>
                </c:pt>
                <c:pt idx="8531">
                  <c:v>15.208</c:v>
                </c:pt>
                <c:pt idx="8532">
                  <c:v>15.207000000000001</c:v>
                </c:pt>
                <c:pt idx="8533">
                  <c:v>15.206</c:v>
                </c:pt>
                <c:pt idx="8534">
                  <c:v>15.202</c:v>
                </c:pt>
                <c:pt idx="8535">
                  <c:v>15.21</c:v>
                </c:pt>
                <c:pt idx="8536">
                  <c:v>15.218</c:v>
                </c:pt>
                <c:pt idx="8537">
                  <c:v>15.208</c:v>
                </c:pt>
                <c:pt idx="8538">
                  <c:v>15.208</c:v>
                </c:pt>
                <c:pt idx="8539">
                  <c:v>15.219000000000001</c:v>
                </c:pt>
                <c:pt idx="8540">
                  <c:v>15.227</c:v>
                </c:pt>
                <c:pt idx="8541">
                  <c:v>15.248000000000001</c:v>
                </c:pt>
                <c:pt idx="8542">
                  <c:v>15.271000000000001</c:v>
                </c:pt>
                <c:pt idx="8543">
                  <c:v>15.285</c:v>
                </c:pt>
                <c:pt idx="8544">
                  <c:v>15.308</c:v>
                </c:pt>
                <c:pt idx="8545">
                  <c:v>15.332000000000001</c:v>
                </c:pt>
                <c:pt idx="8546">
                  <c:v>15.358000000000001</c:v>
                </c:pt>
                <c:pt idx="8547">
                  <c:v>15.371</c:v>
                </c:pt>
                <c:pt idx="8548">
                  <c:v>15.372</c:v>
                </c:pt>
                <c:pt idx="8549">
                  <c:v>15.394</c:v>
                </c:pt>
                <c:pt idx="8550">
                  <c:v>15.429</c:v>
                </c:pt>
                <c:pt idx="8551">
                  <c:v>15.464</c:v>
                </c:pt>
                <c:pt idx="8552">
                  <c:v>15.486000000000001</c:v>
                </c:pt>
                <c:pt idx="8553">
                  <c:v>15.503</c:v>
                </c:pt>
                <c:pt idx="8554">
                  <c:v>15.511000000000001</c:v>
                </c:pt>
                <c:pt idx="8555">
                  <c:v>15.523</c:v>
                </c:pt>
                <c:pt idx="8556">
                  <c:v>15.528</c:v>
                </c:pt>
                <c:pt idx="8557">
                  <c:v>15.526</c:v>
                </c:pt>
                <c:pt idx="8558">
                  <c:v>15.536</c:v>
                </c:pt>
                <c:pt idx="8559">
                  <c:v>15.542</c:v>
                </c:pt>
                <c:pt idx="8560">
                  <c:v>15.555</c:v>
                </c:pt>
                <c:pt idx="8561">
                  <c:v>15.555</c:v>
                </c:pt>
                <c:pt idx="8562">
                  <c:v>15.562000000000001</c:v>
                </c:pt>
                <c:pt idx="8563">
                  <c:v>15.573</c:v>
                </c:pt>
                <c:pt idx="8564">
                  <c:v>15.579000000000001</c:v>
                </c:pt>
                <c:pt idx="8565">
                  <c:v>15.583</c:v>
                </c:pt>
                <c:pt idx="8566">
                  <c:v>15.58</c:v>
                </c:pt>
                <c:pt idx="8567">
                  <c:v>15.59</c:v>
                </c:pt>
                <c:pt idx="8568">
                  <c:v>15.592000000000001</c:v>
                </c:pt>
                <c:pt idx="8569">
                  <c:v>15.585000000000001</c:v>
                </c:pt>
                <c:pt idx="8570">
                  <c:v>15.587</c:v>
                </c:pt>
                <c:pt idx="8571">
                  <c:v>15.589</c:v>
                </c:pt>
                <c:pt idx="8572">
                  <c:v>15.598000000000001</c:v>
                </c:pt>
                <c:pt idx="8573">
                  <c:v>15.591000000000001</c:v>
                </c:pt>
                <c:pt idx="8574">
                  <c:v>15.595000000000001</c:v>
                </c:pt>
                <c:pt idx="8575">
                  <c:v>15.585000000000001</c:v>
                </c:pt>
                <c:pt idx="8576">
                  <c:v>15.573</c:v>
                </c:pt>
                <c:pt idx="8577">
                  <c:v>15.563000000000001</c:v>
                </c:pt>
                <c:pt idx="8578">
                  <c:v>15.562000000000001</c:v>
                </c:pt>
                <c:pt idx="8579">
                  <c:v>15.557</c:v>
                </c:pt>
                <c:pt idx="8580">
                  <c:v>15.557</c:v>
                </c:pt>
                <c:pt idx="8581">
                  <c:v>15.558</c:v>
                </c:pt>
                <c:pt idx="8582">
                  <c:v>15.562000000000001</c:v>
                </c:pt>
                <c:pt idx="8583">
                  <c:v>15.556000000000001</c:v>
                </c:pt>
                <c:pt idx="8584">
                  <c:v>15.554</c:v>
                </c:pt>
                <c:pt idx="8585">
                  <c:v>15.554</c:v>
                </c:pt>
                <c:pt idx="8586">
                  <c:v>15.554</c:v>
                </c:pt>
                <c:pt idx="8587">
                  <c:v>15.555</c:v>
                </c:pt>
                <c:pt idx="8588">
                  <c:v>15.55</c:v>
                </c:pt>
                <c:pt idx="8589">
                  <c:v>15.551</c:v>
                </c:pt>
                <c:pt idx="8590">
                  <c:v>15.554</c:v>
                </c:pt>
                <c:pt idx="8591">
                  <c:v>15.559000000000001</c:v>
                </c:pt>
                <c:pt idx="8592">
                  <c:v>15.551</c:v>
                </c:pt>
                <c:pt idx="8593">
                  <c:v>15.539</c:v>
                </c:pt>
                <c:pt idx="8594">
                  <c:v>15.539</c:v>
                </c:pt>
                <c:pt idx="8595">
                  <c:v>15.529</c:v>
                </c:pt>
                <c:pt idx="8596">
                  <c:v>15.527000000000001</c:v>
                </c:pt>
                <c:pt idx="8597">
                  <c:v>15.537000000000001</c:v>
                </c:pt>
                <c:pt idx="8598">
                  <c:v>15.535</c:v>
                </c:pt>
                <c:pt idx="8599">
                  <c:v>15.529</c:v>
                </c:pt>
                <c:pt idx="8600">
                  <c:v>15.518000000000001</c:v>
                </c:pt>
                <c:pt idx="8601">
                  <c:v>15.521000000000001</c:v>
                </c:pt>
                <c:pt idx="8602">
                  <c:v>15.52</c:v>
                </c:pt>
                <c:pt idx="8603">
                  <c:v>15.524000000000001</c:v>
                </c:pt>
                <c:pt idx="8604">
                  <c:v>15.524000000000001</c:v>
                </c:pt>
                <c:pt idx="8605">
                  <c:v>15.521000000000001</c:v>
                </c:pt>
                <c:pt idx="8606">
                  <c:v>15.521000000000001</c:v>
                </c:pt>
                <c:pt idx="8607">
                  <c:v>15.512</c:v>
                </c:pt>
                <c:pt idx="8608">
                  <c:v>15.516</c:v>
                </c:pt>
                <c:pt idx="8609">
                  <c:v>15.516999999999999</c:v>
                </c:pt>
                <c:pt idx="8610">
                  <c:v>15.512</c:v>
                </c:pt>
                <c:pt idx="8611">
                  <c:v>15.512</c:v>
                </c:pt>
                <c:pt idx="8612">
                  <c:v>15.502000000000001</c:v>
                </c:pt>
                <c:pt idx="8613">
                  <c:v>15.498000000000001</c:v>
                </c:pt>
                <c:pt idx="8614">
                  <c:v>15.494</c:v>
                </c:pt>
                <c:pt idx="8615">
                  <c:v>15.496</c:v>
                </c:pt>
                <c:pt idx="8616">
                  <c:v>15.478</c:v>
                </c:pt>
                <c:pt idx="8617">
                  <c:v>15.482000000000001</c:v>
                </c:pt>
                <c:pt idx="8618">
                  <c:v>15.482000000000001</c:v>
                </c:pt>
                <c:pt idx="8619">
                  <c:v>15.479000000000001</c:v>
                </c:pt>
                <c:pt idx="8620">
                  <c:v>15.482000000000001</c:v>
                </c:pt>
                <c:pt idx="8621">
                  <c:v>15.476000000000001</c:v>
                </c:pt>
                <c:pt idx="8622">
                  <c:v>15.474</c:v>
                </c:pt>
                <c:pt idx="8623">
                  <c:v>15.472</c:v>
                </c:pt>
                <c:pt idx="8624">
                  <c:v>15.465</c:v>
                </c:pt>
                <c:pt idx="8625">
                  <c:v>15.461</c:v>
                </c:pt>
                <c:pt idx="8626">
                  <c:v>15.46</c:v>
                </c:pt>
                <c:pt idx="8627">
                  <c:v>15.457000000000001</c:v>
                </c:pt>
                <c:pt idx="8628">
                  <c:v>15.445</c:v>
                </c:pt>
                <c:pt idx="8629">
                  <c:v>15.447000000000001</c:v>
                </c:pt>
                <c:pt idx="8630">
                  <c:v>15.44</c:v>
                </c:pt>
                <c:pt idx="8631">
                  <c:v>15.434000000000001</c:v>
                </c:pt>
                <c:pt idx="8632">
                  <c:v>15.427</c:v>
                </c:pt>
                <c:pt idx="8633">
                  <c:v>15.421000000000001</c:v>
                </c:pt>
                <c:pt idx="8634">
                  <c:v>15.428000000000001</c:v>
                </c:pt>
                <c:pt idx="8635">
                  <c:v>15.432</c:v>
                </c:pt>
                <c:pt idx="8636">
                  <c:v>15.419</c:v>
                </c:pt>
                <c:pt idx="8637">
                  <c:v>15.413</c:v>
                </c:pt>
                <c:pt idx="8638">
                  <c:v>15.409000000000001</c:v>
                </c:pt>
                <c:pt idx="8639">
                  <c:v>15.407999999999999</c:v>
                </c:pt>
                <c:pt idx="8640">
                  <c:v>15.404</c:v>
                </c:pt>
                <c:pt idx="8641">
                  <c:v>15.402000000000001</c:v>
                </c:pt>
                <c:pt idx="8642">
                  <c:v>15.393000000000001</c:v>
                </c:pt>
                <c:pt idx="8643">
                  <c:v>15.402000000000001</c:v>
                </c:pt>
                <c:pt idx="8644">
                  <c:v>15.4</c:v>
                </c:pt>
                <c:pt idx="8645">
                  <c:v>15.394</c:v>
                </c:pt>
                <c:pt idx="8646">
                  <c:v>15.386000000000001</c:v>
                </c:pt>
                <c:pt idx="8647">
                  <c:v>15.388</c:v>
                </c:pt>
                <c:pt idx="8648">
                  <c:v>15.378</c:v>
                </c:pt>
                <c:pt idx="8649">
                  <c:v>15.366</c:v>
                </c:pt>
                <c:pt idx="8650">
                  <c:v>15.371</c:v>
                </c:pt>
                <c:pt idx="8651">
                  <c:v>15.356</c:v>
                </c:pt>
                <c:pt idx="8652">
                  <c:v>15.358000000000001</c:v>
                </c:pt>
                <c:pt idx="8653">
                  <c:v>15.358000000000001</c:v>
                </c:pt>
                <c:pt idx="8654">
                  <c:v>15.35</c:v>
                </c:pt>
                <c:pt idx="8655">
                  <c:v>15.346</c:v>
                </c:pt>
                <c:pt idx="8656">
                  <c:v>15.343</c:v>
                </c:pt>
                <c:pt idx="8657">
                  <c:v>15.33</c:v>
                </c:pt>
                <c:pt idx="8658">
                  <c:v>15.324</c:v>
                </c:pt>
                <c:pt idx="8659">
                  <c:v>15.314</c:v>
                </c:pt>
                <c:pt idx="8660">
                  <c:v>15.316000000000001</c:v>
                </c:pt>
                <c:pt idx="8661">
                  <c:v>15.318</c:v>
                </c:pt>
                <c:pt idx="8662">
                  <c:v>15.309000000000001</c:v>
                </c:pt>
                <c:pt idx="8663">
                  <c:v>15.312000000000001</c:v>
                </c:pt>
                <c:pt idx="8664">
                  <c:v>15.304</c:v>
                </c:pt>
                <c:pt idx="8665">
                  <c:v>15.296000000000001</c:v>
                </c:pt>
                <c:pt idx="8666">
                  <c:v>15.289</c:v>
                </c:pt>
                <c:pt idx="8667">
                  <c:v>15.284000000000001</c:v>
                </c:pt>
                <c:pt idx="8668">
                  <c:v>15.269</c:v>
                </c:pt>
                <c:pt idx="8669">
                  <c:v>15.266999999999999</c:v>
                </c:pt>
                <c:pt idx="8670">
                  <c:v>15.258000000000001</c:v>
                </c:pt>
                <c:pt idx="8671">
                  <c:v>15.248000000000001</c:v>
                </c:pt>
                <c:pt idx="8672">
                  <c:v>15.231</c:v>
                </c:pt>
                <c:pt idx="8673">
                  <c:v>15.228</c:v>
                </c:pt>
                <c:pt idx="8674">
                  <c:v>15.228</c:v>
                </c:pt>
                <c:pt idx="8675">
                  <c:v>15.215</c:v>
                </c:pt>
                <c:pt idx="8676">
                  <c:v>15.200000000000001</c:v>
                </c:pt>
                <c:pt idx="8677">
                  <c:v>15.19</c:v>
                </c:pt>
                <c:pt idx="8678">
                  <c:v>15.188000000000001</c:v>
                </c:pt>
                <c:pt idx="8679">
                  <c:v>15.175000000000001</c:v>
                </c:pt>
                <c:pt idx="8680">
                  <c:v>15.161</c:v>
                </c:pt>
                <c:pt idx="8681">
                  <c:v>15.153</c:v>
                </c:pt>
                <c:pt idx="8682">
                  <c:v>15.145</c:v>
                </c:pt>
                <c:pt idx="8683">
                  <c:v>15.138</c:v>
                </c:pt>
                <c:pt idx="8684">
                  <c:v>15.125</c:v>
                </c:pt>
                <c:pt idx="8685">
                  <c:v>15.111000000000001</c:v>
                </c:pt>
                <c:pt idx="8686">
                  <c:v>15.096</c:v>
                </c:pt>
                <c:pt idx="8687">
                  <c:v>15.088000000000001</c:v>
                </c:pt>
                <c:pt idx="8688">
                  <c:v>15.067</c:v>
                </c:pt>
                <c:pt idx="8689">
                  <c:v>15.055</c:v>
                </c:pt>
                <c:pt idx="8690">
                  <c:v>15.041</c:v>
                </c:pt>
                <c:pt idx="8691">
                  <c:v>15.030000000000001</c:v>
                </c:pt>
                <c:pt idx="8692">
                  <c:v>15.018000000000001</c:v>
                </c:pt>
                <c:pt idx="8693">
                  <c:v>15.009</c:v>
                </c:pt>
                <c:pt idx="8694">
                  <c:v>14.999000000000001</c:v>
                </c:pt>
                <c:pt idx="8695">
                  <c:v>14.989000000000001</c:v>
                </c:pt>
                <c:pt idx="8696">
                  <c:v>14.97</c:v>
                </c:pt>
                <c:pt idx="8697">
                  <c:v>14.954000000000001</c:v>
                </c:pt>
                <c:pt idx="8698">
                  <c:v>14.945</c:v>
                </c:pt>
                <c:pt idx="8699">
                  <c:v>14.922000000000001</c:v>
                </c:pt>
                <c:pt idx="8700">
                  <c:v>14.907</c:v>
                </c:pt>
                <c:pt idx="8701">
                  <c:v>14.897</c:v>
                </c:pt>
                <c:pt idx="8702">
                  <c:v>14.884</c:v>
                </c:pt>
                <c:pt idx="8703">
                  <c:v>14.872</c:v>
                </c:pt>
                <c:pt idx="8704">
                  <c:v>14.851000000000001</c:v>
                </c:pt>
                <c:pt idx="8705">
                  <c:v>14.834</c:v>
                </c:pt>
                <c:pt idx="8706">
                  <c:v>14.827</c:v>
                </c:pt>
                <c:pt idx="8707">
                  <c:v>14.811</c:v>
                </c:pt>
                <c:pt idx="8708">
                  <c:v>14.790000000000001</c:v>
                </c:pt>
                <c:pt idx="8709">
                  <c:v>14.779</c:v>
                </c:pt>
                <c:pt idx="8710">
                  <c:v>14.772</c:v>
                </c:pt>
                <c:pt idx="8711">
                  <c:v>14.756</c:v>
                </c:pt>
                <c:pt idx="8712">
                  <c:v>14.74</c:v>
                </c:pt>
                <c:pt idx="8713">
                  <c:v>14.726000000000001</c:v>
                </c:pt>
                <c:pt idx="8714">
                  <c:v>14.72</c:v>
                </c:pt>
                <c:pt idx="8715">
                  <c:v>14.697000000000001</c:v>
                </c:pt>
                <c:pt idx="8716">
                  <c:v>14.668000000000001</c:v>
                </c:pt>
                <c:pt idx="8717">
                  <c:v>14.645</c:v>
                </c:pt>
                <c:pt idx="8718">
                  <c:v>14.624000000000001</c:v>
                </c:pt>
                <c:pt idx="8719">
                  <c:v>14.603</c:v>
                </c:pt>
                <c:pt idx="8720">
                  <c:v>14.589</c:v>
                </c:pt>
                <c:pt idx="8721">
                  <c:v>14.562000000000001</c:v>
                </c:pt>
                <c:pt idx="8722">
                  <c:v>14.544</c:v>
                </c:pt>
                <c:pt idx="8723">
                  <c:v>14.522</c:v>
                </c:pt>
                <c:pt idx="8724">
                  <c:v>14.493</c:v>
                </c:pt>
                <c:pt idx="8725">
                  <c:v>14.489000000000001</c:v>
                </c:pt>
                <c:pt idx="8726">
                  <c:v>14.474</c:v>
                </c:pt>
                <c:pt idx="8727">
                  <c:v>14.46</c:v>
                </c:pt>
                <c:pt idx="8728">
                  <c:v>14.451000000000001</c:v>
                </c:pt>
                <c:pt idx="8729">
                  <c:v>14.437000000000001</c:v>
                </c:pt>
                <c:pt idx="8730">
                  <c:v>14.417</c:v>
                </c:pt>
                <c:pt idx="8731">
                  <c:v>14.393000000000001</c:v>
                </c:pt>
                <c:pt idx="8732">
                  <c:v>14.393000000000001</c:v>
                </c:pt>
                <c:pt idx="8733">
                  <c:v>14.388</c:v>
                </c:pt>
                <c:pt idx="8734">
                  <c:v>14.388</c:v>
                </c:pt>
                <c:pt idx="8735">
                  <c:v>14.370000000000001</c:v>
                </c:pt>
                <c:pt idx="8736">
                  <c:v>14.365</c:v>
                </c:pt>
                <c:pt idx="8737">
                  <c:v>14.358000000000001</c:v>
                </c:pt>
                <c:pt idx="8738">
                  <c:v>14.343999999999999</c:v>
                </c:pt>
                <c:pt idx="8739">
                  <c:v>14.339</c:v>
                </c:pt>
                <c:pt idx="8740">
                  <c:v>14.341000000000001</c:v>
                </c:pt>
                <c:pt idx="8741">
                  <c:v>14.341000000000001</c:v>
                </c:pt>
                <c:pt idx="8742">
                  <c:v>14.331</c:v>
                </c:pt>
                <c:pt idx="8743">
                  <c:v>14.33</c:v>
                </c:pt>
                <c:pt idx="8744">
                  <c:v>14.323</c:v>
                </c:pt>
                <c:pt idx="8745">
                  <c:v>14.316000000000001</c:v>
                </c:pt>
                <c:pt idx="8746">
                  <c:v>14.31</c:v>
                </c:pt>
                <c:pt idx="8747">
                  <c:v>14.306000000000001</c:v>
                </c:pt>
                <c:pt idx="8748">
                  <c:v>14.306000000000001</c:v>
                </c:pt>
                <c:pt idx="8749">
                  <c:v>14.285</c:v>
                </c:pt>
                <c:pt idx="8750">
                  <c:v>14.280000000000001</c:v>
                </c:pt>
                <c:pt idx="8751">
                  <c:v>14.282</c:v>
                </c:pt>
                <c:pt idx="8752">
                  <c:v>14.276</c:v>
                </c:pt>
                <c:pt idx="8753">
                  <c:v>14.285</c:v>
                </c:pt>
                <c:pt idx="8754">
                  <c:v>14.280000000000001</c:v>
                </c:pt>
                <c:pt idx="8755">
                  <c:v>14.275</c:v>
                </c:pt>
                <c:pt idx="8756">
                  <c:v>14.263</c:v>
                </c:pt>
                <c:pt idx="8757">
                  <c:v>14.269</c:v>
                </c:pt>
                <c:pt idx="8758">
                  <c:v>14.265000000000001</c:v>
                </c:pt>
                <c:pt idx="8759">
                  <c:v>14.275</c:v>
                </c:pt>
                <c:pt idx="8760">
                  <c:v>14.275</c:v>
                </c:pt>
                <c:pt idx="8761">
                  <c:v>14.266999999999999</c:v>
                </c:pt>
                <c:pt idx="8762">
                  <c:v>14.262</c:v>
                </c:pt>
                <c:pt idx="8763">
                  <c:v>14.268000000000001</c:v>
                </c:pt>
                <c:pt idx="8764">
                  <c:v>14.268000000000001</c:v>
                </c:pt>
                <c:pt idx="8765">
                  <c:v>14.268000000000001</c:v>
                </c:pt>
                <c:pt idx="8766">
                  <c:v>14.269</c:v>
                </c:pt>
                <c:pt idx="8767">
                  <c:v>14.273</c:v>
                </c:pt>
                <c:pt idx="8768">
                  <c:v>14.269</c:v>
                </c:pt>
                <c:pt idx="8769">
                  <c:v>14.268000000000001</c:v>
                </c:pt>
                <c:pt idx="8770">
                  <c:v>14.275</c:v>
                </c:pt>
                <c:pt idx="8771">
                  <c:v>14.288</c:v>
                </c:pt>
                <c:pt idx="8772">
                  <c:v>14.290000000000001</c:v>
                </c:pt>
                <c:pt idx="8773">
                  <c:v>14.287000000000001</c:v>
                </c:pt>
                <c:pt idx="8774">
                  <c:v>14.298999999999999</c:v>
                </c:pt>
                <c:pt idx="8775">
                  <c:v>14.301</c:v>
                </c:pt>
                <c:pt idx="8776">
                  <c:v>14.304</c:v>
                </c:pt>
                <c:pt idx="8777">
                  <c:v>14.303000000000001</c:v>
                </c:pt>
                <c:pt idx="8778">
                  <c:v>14.311</c:v>
                </c:pt>
                <c:pt idx="8779">
                  <c:v>14.317</c:v>
                </c:pt>
                <c:pt idx="8780">
                  <c:v>14.313000000000001</c:v>
                </c:pt>
                <c:pt idx="8781">
                  <c:v>14.317</c:v>
                </c:pt>
                <c:pt idx="8782">
                  <c:v>14.318</c:v>
                </c:pt>
                <c:pt idx="8783">
                  <c:v>14.327</c:v>
                </c:pt>
                <c:pt idx="8784">
                  <c:v>14.335000000000001</c:v>
                </c:pt>
                <c:pt idx="8785">
                  <c:v>14.335000000000001</c:v>
                </c:pt>
                <c:pt idx="8786">
                  <c:v>14.34</c:v>
                </c:pt>
                <c:pt idx="8787">
                  <c:v>14.35</c:v>
                </c:pt>
                <c:pt idx="8788">
                  <c:v>14.349</c:v>
                </c:pt>
                <c:pt idx="8789">
                  <c:v>14.354000000000001</c:v>
                </c:pt>
                <c:pt idx="8790">
                  <c:v>14.356</c:v>
                </c:pt>
                <c:pt idx="8791">
                  <c:v>14.359</c:v>
                </c:pt>
                <c:pt idx="8792">
                  <c:v>14.36</c:v>
                </c:pt>
                <c:pt idx="8793">
                  <c:v>14.371</c:v>
                </c:pt>
                <c:pt idx="8794">
                  <c:v>14.375999999999999</c:v>
                </c:pt>
                <c:pt idx="8795">
                  <c:v>14.375</c:v>
                </c:pt>
                <c:pt idx="8796">
                  <c:v>14.381</c:v>
                </c:pt>
                <c:pt idx="8797">
                  <c:v>14.387</c:v>
                </c:pt>
                <c:pt idx="8798">
                  <c:v>14.394</c:v>
                </c:pt>
                <c:pt idx="8799">
                  <c:v>14.396000000000001</c:v>
                </c:pt>
                <c:pt idx="8800">
                  <c:v>14.397</c:v>
                </c:pt>
                <c:pt idx="8801">
                  <c:v>14.398</c:v>
                </c:pt>
                <c:pt idx="8802">
                  <c:v>14.403</c:v>
                </c:pt>
                <c:pt idx="8803">
                  <c:v>14.401</c:v>
                </c:pt>
                <c:pt idx="8804">
                  <c:v>14.393000000000001</c:v>
                </c:pt>
                <c:pt idx="8805">
                  <c:v>14.391999999999999</c:v>
                </c:pt>
                <c:pt idx="8806">
                  <c:v>14.384</c:v>
                </c:pt>
                <c:pt idx="8807">
                  <c:v>14.386000000000001</c:v>
                </c:pt>
                <c:pt idx="8808">
                  <c:v>14.379</c:v>
                </c:pt>
                <c:pt idx="8809">
                  <c:v>14.38</c:v>
                </c:pt>
                <c:pt idx="8810">
                  <c:v>14.381</c:v>
                </c:pt>
                <c:pt idx="8811">
                  <c:v>14.375</c:v>
                </c:pt>
                <c:pt idx="8812">
                  <c:v>14.370000000000001</c:v>
                </c:pt>
                <c:pt idx="8813">
                  <c:v>14.364000000000001</c:v>
                </c:pt>
                <c:pt idx="8814">
                  <c:v>14.365</c:v>
                </c:pt>
                <c:pt idx="8815">
                  <c:v>14.358000000000001</c:v>
                </c:pt>
                <c:pt idx="8816">
                  <c:v>14.352</c:v>
                </c:pt>
                <c:pt idx="8817">
                  <c:v>14.348000000000001</c:v>
                </c:pt>
                <c:pt idx="8818">
                  <c:v>14.338000000000001</c:v>
                </c:pt>
                <c:pt idx="8819">
                  <c:v>14.34</c:v>
                </c:pt>
                <c:pt idx="8820">
                  <c:v>14.329000000000001</c:v>
                </c:pt>
                <c:pt idx="8821">
                  <c:v>14.331</c:v>
                </c:pt>
                <c:pt idx="8822">
                  <c:v>14.328000000000001</c:v>
                </c:pt>
                <c:pt idx="8823">
                  <c:v>14.325000000000001</c:v>
                </c:pt>
                <c:pt idx="8824">
                  <c:v>14.323</c:v>
                </c:pt>
                <c:pt idx="8825">
                  <c:v>14.316000000000001</c:v>
                </c:pt>
                <c:pt idx="8826">
                  <c:v>14.311</c:v>
                </c:pt>
                <c:pt idx="8827">
                  <c:v>14.301</c:v>
                </c:pt>
                <c:pt idx="8828">
                  <c:v>14.291</c:v>
                </c:pt>
                <c:pt idx="8829">
                  <c:v>14.286</c:v>
                </c:pt>
                <c:pt idx="8830">
                  <c:v>14.296000000000001</c:v>
                </c:pt>
                <c:pt idx="8831">
                  <c:v>14.296000000000001</c:v>
                </c:pt>
                <c:pt idx="8832">
                  <c:v>14.295</c:v>
                </c:pt>
                <c:pt idx="8833">
                  <c:v>14.298</c:v>
                </c:pt>
                <c:pt idx="8834">
                  <c:v>14.290000000000001</c:v>
                </c:pt>
                <c:pt idx="8835">
                  <c:v>14.287000000000001</c:v>
                </c:pt>
                <c:pt idx="8836">
                  <c:v>14.291</c:v>
                </c:pt>
                <c:pt idx="8837">
                  <c:v>14.305</c:v>
                </c:pt>
                <c:pt idx="8838">
                  <c:v>14.304</c:v>
                </c:pt>
                <c:pt idx="8839">
                  <c:v>14.303000000000001</c:v>
                </c:pt>
                <c:pt idx="8840">
                  <c:v>14.3</c:v>
                </c:pt>
                <c:pt idx="8841">
                  <c:v>14.313000000000001</c:v>
                </c:pt>
                <c:pt idx="8842">
                  <c:v>14.313000000000001</c:v>
                </c:pt>
                <c:pt idx="8843">
                  <c:v>14.325000000000001</c:v>
                </c:pt>
                <c:pt idx="8844">
                  <c:v>14.325000000000001</c:v>
                </c:pt>
                <c:pt idx="8845">
                  <c:v>14.322000000000001</c:v>
                </c:pt>
                <c:pt idx="8846">
                  <c:v>14.323</c:v>
                </c:pt>
                <c:pt idx="8847">
                  <c:v>14.335000000000001</c:v>
                </c:pt>
                <c:pt idx="8848">
                  <c:v>14.326000000000001</c:v>
                </c:pt>
                <c:pt idx="8849">
                  <c:v>14.334</c:v>
                </c:pt>
                <c:pt idx="8850">
                  <c:v>14.338000000000001</c:v>
                </c:pt>
                <c:pt idx="8851">
                  <c:v>14.347</c:v>
                </c:pt>
                <c:pt idx="8852">
                  <c:v>14.351000000000001</c:v>
                </c:pt>
                <c:pt idx="8853">
                  <c:v>14.359</c:v>
                </c:pt>
                <c:pt idx="8854">
                  <c:v>14.373000000000001</c:v>
                </c:pt>
                <c:pt idx="8855">
                  <c:v>14.368</c:v>
                </c:pt>
                <c:pt idx="8856">
                  <c:v>14.375</c:v>
                </c:pt>
                <c:pt idx="8857">
                  <c:v>14.385</c:v>
                </c:pt>
                <c:pt idx="8858">
                  <c:v>14.391</c:v>
                </c:pt>
                <c:pt idx="8859">
                  <c:v>14.399000000000001</c:v>
                </c:pt>
                <c:pt idx="8860">
                  <c:v>14.403</c:v>
                </c:pt>
                <c:pt idx="8861">
                  <c:v>14.407</c:v>
                </c:pt>
                <c:pt idx="8862">
                  <c:v>14.403</c:v>
                </c:pt>
                <c:pt idx="8863">
                  <c:v>14.422000000000001</c:v>
                </c:pt>
                <c:pt idx="8864">
                  <c:v>14.427</c:v>
                </c:pt>
                <c:pt idx="8865">
                  <c:v>14.433</c:v>
                </c:pt>
                <c:pt idx="8866">
                  <c:v>14.44</c:v>
                </c:pt>
                <c:pt idx="8867">
                  <c:v>14.451000000000001</c:v>
                </c:pt>
                <c:pt idx="8868">
                  <c:v>14.454000000000001</c:v>
                </c:pt>
                <c:pt idx="8869">
                  <c:v>14.463000000000001</c:v>
                </c:pt>
                <c:pt idx="8870">
                  <c:v>14.473000000000001</c:v>
                </c:pt>
                <c:pt idx="8871">
                  <c:v>14.472</c:v>
                </c:pt>
                <c:pt idx="8872">
                  <c:v>14.48</c:v>
                </c:pt>
                <c:pt idx="8873">
                  <c:v>14.486000000000001</c:v>
                </c:pt>
                <c:pt idx="8874">
                  <c:v>14.489000000000001</c:v>
                </c:pt>
                <c:pt idx="8875">
                  <c:v>14.496</c:v>
                </c:pt>
                <c:pt idx="8876">
                  <c:v>14.508000000000001</c:v>
                </c:pt>
                <c:pt idx="8877">
                  <c:v>14.507</c:v>
                </c:pt>
                <c:pt idx="8878">
                  <c:v>14.516999999999999</c:v>
                </c:pt>
                <c:pt idx="8879">
                  <c:v>14.519</c:v>
                </c:pt>
                <c:pt idx="8880">
                  <c:v>14.52</c:v>
                </c:pt>
                <c:pt idx="8881">
                  <c:v>14.524000000000001</c:v>
                </c:pt>
                <c:pt idx="8882">
                  <c:v>14.526</c:v>
                </c:pt>
                <c:pt idx="8883">
                  <c:v>14.531000000000001</c:v>
                </c:pt>
                <c:pt idx="8884">
                  <c:v>14.532</c:v>
                </c:pt>
                <c:pt idx="8885">
                  <c:v>14.529</c:v>
                </c:pt>
                <c:pt idx="8886">
                  <c:v>14.529</c:v>
                </c:pt>
                <c:pt idx="8887">
                  <c:v>14.522</c:v>
                </c:pt>
                <c:pt idx="8888">
                  <c:v>14.526</c:v>
                </c:pt>
                <c:pt idx="8889">
                  <c:v>14.526</c:v>
                </c:pt>
                <c:pt idx="8890">
                  <c:v>14.535</c:v>
                </c:pt>
                <c:pt idx="8891">
                  <c:v>14.535</c:v>
                </c:pt>
                <c:pt idx="8892">
                  <c:v>14.531000000000001</c:v>
                </c:pt>
                <c:pt idx="8893">
                  <c:v>14.532</c:v>
                </c:pt>
                <c:pt idx="8894">
                  <c:v>14.532999999999999</c:v>
                </c:pt>
                <c:pt idx="8895">
                  <c:v>14.531000000000001</c:v>
                </c:pt>
                <c:pt idx="8896">
                  <c:v>14.529</c:v>
                </c:pt>
                <c:pt idx="8897">
                  <c:v>14.532999999999999</c:v>
                </c:pt>
                <c:pt idx="8898">
                  <c:v>14.532999999999999</c:v>
                </c:pt>
                <c:pt idx="8899">
                  <c:v>14.526</c:v>
                </c:pt>
                <c:pt idx="8900">
                  <c:v>14.537000000000001</c:v>
                </c:pt>
                <c:pt idx="8901">
                  <c:v>14.528</c:v>
                </c:pt>
                <c:pt idx="8902">
                  <c:v>14.535</c:v>
                </c:pt>
                <c:pt idx="8903">
                  <c:v>14.531000000000001</c:v>
                </c:pt>
                <c:pt idx="8904">
                  <c:v>14.525</c:v>
                </c:pt>
                <c:pt idx="8905">
                  <c:v>14.521000000000001</c:v>
                </c:pt>
                <c:pt idx="8906">
                  <c:v>14.522</c:v>
                </c:pt>
                <c:pt idx="8907">
                  <c:v>14.524000000000001</c:v>
                </c:pt>
                <c:pt idx="8908">
                  <c:v>14.524000000000001</c:v>
                </c:pt>
                <c:pt idx="8909">
                  <c:v>14.537000000000001</c:v>
                </c:pt>
                <c:pt idx="8910">
                  <c:v>14.530000000000001</c:v>
                </c:pt>
                <c:pt idx="8911">
                  <c:v>14.532999999999999</c:v>
                </c:pt>
                <c:pt idx="8912">
                  <c:v>14.535</c:v>
                </c:pt>
                <c:pt idx="8913">
                  <c:v>14.537000000000001</c:v>
                </c:pt>
                <c:pt idx="8914">
                  <c:v>14.537000000000001</c:v>
                </c:pt>
                <c:pt idx="8915">
                  <c:v>14.535</c:v>
                </c:pt>
                <c:pt idx="8916">
                  <c:v>14.541</c:v>
                </c:pt>
                <c:pt idx="8917">
                  <c:v>14.543000000000001</c:v>
                </c:pt>
                <c:pt idx="8918">
                  <c:v>14.541</c:v>
                </c:pt>
                <c:pt idx="8919">
                  <c:v>14.534000000000001</c:v>
                </c:pt>
                <c:pt idx="8920">
                  <c:v>14.546000000000001</c:v>
                </c:pt>
                <c:pt idx="8921">
                  <c:v>14.546000000000001</c:v>
                </c:pt>
                <c:pt idx="8922">
                  <c:v>14.552</c:v>
                </c:pt>
                <c:pt idx="8923">
                  <c:v>14.559000000000001</c:v>
                </c:pt>
                <c:pt idx="8924">
                  <c:v>14.556000000000001</c:v>
                </c:pt>
                <c:pt idx="8925">
                  <c:v>14.552</c:v>
                </c:pt>
                <c:pt idx="8926">
                  <c:v>14.559000000000001</c:v>
                </c:pt>
                <c:pt idx="8927">
                  <c:v>14.561</c:v>
                </c:pt>
                <c:pt idx="8928">
                  <c:v>14.563000000000001</c:v>
                </c:pt>
                <c:pt idx="8929">
                  <c:v>14.567</c:v>
                </c:pt>
                <c:pt idx="8930">
                  <c:v>14.567</c:v>
                </c:pt>
                <c:pt idx="8931">
                  <c:v>14.558</c:v>
                </c:pt>
                <c:pt idx="8932">
                  <c:v>14.56</c:v>
                </c:pt>
                <c:pt idx="8933">
                  <c:v>14.553000000000001</c:v>
                </c:pt>
                <c:pt idx="8934">
                  <c:v>14.548</c:v>
                </c:pt>
                <c:pt idx="8935">
                  <c:v>14.555</c:v>
                </c:pt>
                <c:pt idx="8936">
                  <c:v>14.55</c:v>
                </c:pt>
                <c:pt idx="8937">
                  <c:v>14.544</c:v>
                </c:pt>
                <c:pt idx="8938">
                  <c:v>14.544</c:v>
                </c:pt>
                <c:pt idx="8939">
                  <c:v>14.531000000000001</c:v>
                </c:pt>
                <c:pt idx="8940">
                  <c:v>14.530000000000001</c:v>
                </c:pt>
                <c:pt idx="8941">
                  <c:v>14.523</c:v>
                </c:pt>
                <c:pt idx="8942">
                  <c:v>14.521000000000001</c:v>
                </c:pt>
                <c:pt idx="8943">
                  <c:v>14.529</c:v>
                </c:pt>
                <c:pt idx="8944">
                  <c:v>14.526</c:v>
                </c:pt>
                <c:pt idx="8945">
                  <c:v>14.527000000000001</c:v>
                </c:pt>
                <c:pt idx="8946">
                  <c:v>14.528</c:v>
                </c:pt>
                <c:pt idx="8947">
                  <c:v>14.526</c:v>
                </c:pt>
                <c:pt idx="8948">
                  <c:v>14.526</c:v>
                </c:pt>
                <c:pt idx="8949">
                  <c:v>14.528</c:v>
                </c:pt>
                <c:pt idx="8950">
                  <c:v>14.516999999999999</c:v>
                </c:pt>
                <c:pt idx="8951">
                  <c:v>14.509</c:v>
                </c:pt>
                <c:pt idx="8952">
                  <c:v>14.507</c:v>
                </c:pt>
                <c:pt idx="8953">
                  <c:v>14.504</c:v>
                </c:pt>
                <c:pt idx="8954">
                  <c:v>14.492000000000001</c:v>
                </c:pt>
                <c:pt idx="8955">
                  <c:v>14.491</c:v>
                </c:pt>
                <c:pt idx="8956">
                  <c:v>14.494</c:v>
                </c:pt>
                <c:pt idx="8957">
                  <c:v>14.49</c:v>
                </c:pt>
                <c:pt idx="8958">
                  <c:v>14.484</c:v>
                </c:pt>
                <c:pt idx="8959">
                  <c:v>14.479000000000001</c:v>
                </c:pt>
                <c:pt idx="8960">
                  <c:v>14.474</c:v>
                </c:pt>
                <c:pt idx="8961">
                  <c:v>14.473000000000001</c:v>
                </c:pt>
                <c:pt idx="8962">
                  <c:v>14.467000000000001</c:v>
                </c:pt>
                <c:pt idx="8963">
                  <c:v>14.463000000000001</c:v>
                </c:pt>
                <c:pt idx="8964">
                  <c:v>14.454000000000001</c:v>
                </c:pt>
                <c:pt idx="8965">
                  <c:v>14.449</c:v>
                </c:pt>
                <c:pt idx="8966">
                  <c:v>14.444000000000001</c:v>
                </c:pt>
                <c:pt idx="8967">
                  <c:v>14.436</c:v>
                </c:pt>
                <c:pt idx="8968">
                  <c:v>14.433</c:v>
                </c:pt>
                <c:pt idx="8969">
                  <c:v>14.437000000000001</c:v>
                </c:pt>
                <c:pt idx="8970">
                  <c:v>14.438000000000001</c:v>
                </c:pt>
                <c:pt idx="8971">
                  <c:v>14.416</c:v>
                </c:pt>
                <c:pt idx="8972">
                  <c:v>14.41</c:v>
                </c:pt>
                <c:pt idx="8973">
                  <c:v>14.413</c:v>
                </c:pt>
                <c:pt idx="8974">
                  <c:v>14.413</c:v>
                </c:pt>
                <c:pt idx="8975">
                  <c:v>14.405000000000001</c:v>
                </c:pt>
                <c:pt idx="8976">
                  <c:v>14.404</c:v>
                </c:pt>
                <c:pt idx="8977">
                  <c:v>14.407999999999999</c:v>
                </c:pt>
                <c:pt idx="8978">
                  <c:v>14.401</c:v>
                </c:pt>
                <c:pt idx="8979">
                  <c:v>14.393000000000001</c:v>
                </c:pt>
                <c:pt idx="8980">
                  <c:v>14.391</c:v>
                </c:pt>
                <c:pt idx="8981">
                  <c:v>14.389000000000001</c:v>
                </c:pt>
                <c:pt idx="8982">
                  <c:v>14.39</c:v>
                </c:pt>
                <c:pt idx="8983">
                  <c:v>14.387</c:v>
                </c:pt>
                <c:pt idx="8984">
                  <c:v>14.391</c:v>
                </c:pt>
                <c:pt idx="8985">
                  <c:v>14.391999999999999</c:v>
                </c:pt>
                <c:pt idx="8986">
                  <c:v>14.387</c:v>
                </c:pt>
                <c:pt idx="8987">
                  <c:v>14.397</c:v>
                </c:pt>
                <c:pt idx="8988">
                  <c:v>14.401</c:v>
                </c:pt>
                <c:pt idx="8989">
                  <c:v>14.398</c:v>
                </c:pt>
                <c:pt idx="8990">
                  <c:v>14.395</c:v>
                </c:pt>
                <c:pt idx="8991">
                  <c:v>14.389000000000001</c:v>
                </c:pt>
                <c:pt idx="8992">
                  <c:v>14.397</c:v>
                </c:pt>
                <c:pt idx="8993">
                  <c:v>14.394</c:v>
                </c:pt>
                <c:pt idx="8994">
                  <c:v>14.389000000000001</c:v>
                </c:pt>
                <c:pt idx="8995">
                  <c:v>14.388</c:v>
                </c:pt>
                <c:pt idx="8996">
                  <c:v>14.388</c:v>
                </c:pt>
                <c:pt idx="8997">
                  <c:v>14.383000000000001</c:v>
                </c:pt>
                <c:pt idx="8998">
                  <c:v>14.381</c:v>
                </c:pt>
                <c:pt idx="8999">
                  <c:v>14.388</c:v>
                </c:pt>
                <c:pt idx="9000">
                  <c:v>14.384</c:v>
                </c:pt>
                <c:pt idx="9001">
                  <c:v>14.389000000000001</c:v>
                </c:pt>
                <c:pt idx="9002">
                  <c:v>14.39</c:v>
                </c:pt>
                <c:pt idx="9003">
                  <c:v>14.391</c:v>
                </c:pt>
                <c:pt idx="9004">
                  <c:v>14.397</c:v>
                </c:pt>
                <c:pt idx="9005">
                  <c:v>14.394</c:v>
                </c:pt>
                <c:pt idx="9006">
                  <c:v>14.403</c:v>
                </c:pt>
                <c:pt idx="9007">
                  <c:v>14.399000000000001</c:v>
                </c:pt>
                <c:pt idx="9008">
                  <c:v>14.394</c:v>
                </c:pt>
                <c:pt idx="9009">
                  <c:v>14.39</c:v>
                </c:pt>
                <c:pt idx="9010">
                  <c:v>14.393000000000001</c:v>
                </c:pt>
                <c:pt idx="9011">
                  <c:v>14.386000000000001</c:v>
                </c:pt>
                <c:pt idx="9012">
                  <c:v>14.383000000000001</c:v>
                </c:pt>
                <c:pt idx="9013">
                  <c:v>14.389000000000001</c:v>
                </c:pt>
                <c:pt idx="9014">
                  <c:v>14.389000000000001</c:v>
                </c:pt>
                <c:pt idx="9015">
                  <c:v>14.397</c:v>
                </c:pt>
                <c:pt idx="9016">
                  <c:v>14.403</c:v>
                </c:pt>
                <c:pt idx="9017">
                  <c:v>14.403</c:v>
                </c:pt>
                <c:pt idx="9018">
                  <c:v>14.407</c:v>
                </c:pt>
                <c:pt idx="9019">
                  <c:v>14.4</c:v>
                </c:pt>
                <c:pt idx="9020">
                  <c:v>14.397</c:v>
                </c:pt>
                <c:pt idx="9021">
                  <c:v>14.402000000000001</c:v>
                </c:pt>
                <c:pt idx="9022">
                  <c:v>14.386000000000001</c:v>
                </c:pt>
                <c:pt idx="9023">
                  <c:v>14.396000000000001</c:v>
                </c:pt>
                <c:pt idx="9024">
                  <c:v>14.396000000000001</c:v>
                </c:pt>
                <c:pt idx="9025">
                  <c:v>14.4</c:v>
                </c:pt>
                <c:pt idx="9026">
                  <c:v>14.397</c:v>
                </c:pt>
                <c:pt idx="9027">
                  <c:v>14.399000000000001</c:v>
                </c:pt>
                <c:pt idx="9028">
                  <c:v>14.399000000000001</c:v>
                </c:pt>
                <c:pt idx="9029">
                  <c:v>14.403</c:v>
                </c:pt>
                <c:pt idx="9030">
                  <c:v>14.403</c:v>
                </c:pt>
                <c:pt idx="9031">
                  <c:v>14.403</c:v>
                </c:pt>
                <c:pt idx="9032">
                  <c:v>14.404</c:v>
                </c:pt>
                <c:pt idx="9033">
                  <c:v>14.407999999999999</c:v>
                </c:pt>
                <c:pt idx="9034">
                  <c:v>14.41</c:v>
                </c:pt>
                <c:pt idx="9035">
                  <c:v>14.41</c:v>
                </c:pt>
                <c:pt idx="9036">
                  <c:v>14.414</c:v>
                </c:pt>
                <c:pt idx="9037">
                  <c:v>14.425000000000001</c:v>
                </c:pt>
                <c:pt idx="9038">
                  <c:v>14.425000000000001</c:v>
                </c:pt>
                <c:pt idx="9039">
                  <c:v>14.433</c:v>
                </c:pt>
                <c:pt idx="9040">
                  <c:v>14.446</c:v>
                </c:pt>
                <c:pt idx="9041">
                  <c:v>14.455</c:v>
                </c:pt>
                <c:pt idx="9042">
                  <c:v>14.458</c:v>
                </c:pt>
                <c:pt idx="9043">
                  <c:v>14.47</c:v>
                </c:pt>
                <c:pt idx="9044">
                  <c:v>14.472</c:v>
                </c:pt>
                <c:pt idx="9045">
                  <c:v>14.48</c:v>
                </c:pt>
                <c:pt idx="9046">
                  <c:v>14.49</c:v>
                </c:pt>
                <c:pt idx="9047">
                  <c:v>14.496</c:v>
                </c:pt>
                <c:pt idx="9048">
                  <c:v>14.505000000000001</c:v>
                </c:pt>
                <c:pt idx="9049">
                  <c:v>14.504</c:v>
                </c:pt>
                <c:pt idx="9050">
                  <c:v>14.506</c:v>
                </c:pt>
                <c:pt idx="9051">
                  <c:v>14.514000000000001</c:v>
                </c:pt>
                <c:pt idx="9052">
                  <c:v>14.519</c:v>
                </c:pt>
                <c:pt idx="9053">
                  <c:v>14.527000000000001</c:v>
                </c:pt>
                <c:pt idx="9054">
                  <c:v>14.532</c:v>
                </c:pt>
                <c:pt idx="9055">
                  <c:v>14.540000000000001</c:v>
                </c:pt>
                <c:pt idx="9056">
                  <c:v>14.543000000000001</c:v>
                </c:pt>
                <c:pt idx="9057">
                  <c:v>14.548999999999999</c:v>
                </c:pt>
                <c:pt idx="9058">
                  <c:v>14.553000000000001</c:v>
                </c:pt>
                <c:pt idx="9059">
                  <c:v>14.553000000000001</c:v>
                </c:pt>
                <c:pt idx="9060">
                  <c:v>14.556000000000001</c:v>
                </c:pt>
                <c:pt idx="9061">
                  <c:v>14.552</c:v>
                </c:pt>
                <c:pt idx="9062">
                  <c:v>14.545</c:v>
                </c:pt>
                <c:pt idx="9063">
                  <c:v>14.542</c:v>
                </c:pt>
                <c:pt idx="9064">
                  <c:v>14.546000000000001</c:v>
                </c:pt>
                <c:pt idx="9065">
                  <c:v>14.542</c:v>
                </c:pt>
                <c:pt idx="9066">
                  <c:v>14.534000000000001</c:v>
                </c:pt>
                <c:pt idx="9067">
                  <c:v>14.540000000000001</c:v>
                </c:pt>
                <c:pt idx="9068">
                  <c:v>14.541</c:v>
                </c:pt>
                <c:pt idx="9069">
                  <c:v>14.532999999999999</c:v>
                </c:pt>
                <c:pt idx="9070">
                  <c:v>14.527000000000001</c:v>
                </c:pt>
                <c:pt idx="9071">
                  <c:v>14.530000000000001</c:v>
                </c:pt>
                <c:pt idx="9072">
                  <c:v>14.529</c:v>
                </c:pt>
                <c:pt idx="9073">
                  <c:v>14.525</c:v>
                </c:pt>
                <c:pt idx="9074">
                  <c:v>14.523</c:v>
                </c:pt>
                <c:pt idx="9075">
                  <c:v>14.525</c:v>
                </c:pt>
                <c:pt idx="9076">
                  <c:v>14.522</c:v>
                </c:pt>
                <c:pt idx="9077">
                  <c:v>14.518000000000001</c:v>
                </c:pt>
                <c:pt idx="9078">
                  <c:v>14.514000000000001</c:v>
                </c:pt>
                <c:pt idx="9079">
                  <c:v>14.507</c:v>
                </c:pt>
                <c:pt idx="9080">
                  <c:v>14.513</c:v>
                </c:pt>
                <c:pt idx="9081">
                  <c:v>14.511000000000001</c:v>
                </c:pt>
                <c:pt idx="9082">
                  <c:v>14.504</c:v>
                </c:pt>
                <c:pt idx="9083">
                  <c:v>14.5</c:v>
                </c:pt>
                <c:pt idx="9084">
                  <c:v>14.507</c:v>
                </c:pt>
                <c:pt idx="9085">
                  <c:v>14.504</c:v>
                </c:pt>
                <c:pt idx="9086">
                  <c:v>14.494</c:v>
                </c:pt>
                <c:pt idx="9087">
                  <c:v>14.487</c:v>
                </c:pt>
                <c:pt idx="9088">
                  <c:v>14.488</c:v>
                </c:pt>
                <c:pt idx="9089">
                  <c:v>14.488</c:v>
                </c:pt>
                <c:pt idx="9090">
                  <c:v>14.484999999999999</c:v>
                </c:pt>
                <c:pt idx="9091">
                  <c:v>14.481</c:v>
                </c:pt>
                <c:pt idx="9092">
                  <c:v>14.478</c:v>
                </c:pt>
                <c:pt idx="9093">
                  <c:v>14.473000000000001</c:v>
                </c:pt>
                <c:pt idx="9094">
                  <c:v>14.474</c:v>
                </c:pt>
                <c:pt idx="9095">
                  <c:v>14.475</c:v>
                </c:pt>
                <c:pt idx="9096">
                  <c:v>14.475</c:v>
                </c:pt>
                <c:pt idx="9097">
                  <c:v>14.467000000000001</c:v>
                </c:pt>
                <c:pt idx="9098">
                  <c:v>14.47</c:v>
                </c:pt>
                <c:pt idx="9099">
                  <c:v>14.476000000000001</c:v>
                </c:pt>
                <c:pt idx="9100">
                  <c:v>14.47</c:v>
                </c:pt>
                <c:pt idx="9101">
                  <c:v>14.467000000000001</c:v>
                </c:pt>
                <c:pt idx="9102">
                  <c:v>14.468999999999999</c:v>
                </c:pt>
                <c:pt idx="9103">
                  <c:v>14.473000000000001</c:v>
                </c:pt>
                <c:pt idx="9104">
                  <c:v>14.468</c:v>
                </c:pt>
                <c:pt idx="9105">
                  <c:v>14.467000000000001</c:v>
                </c:pt>
                <c:pt idx="9106">
                  <c:v>14.465</c:v>
                </c:pt>
                <c:pt idx="9107">
                  <c:v>14.462</c:v>
                </c:pt>
                <c:pt idx="9108">
                  <c:v>14.456</c:v>
                </c:pt>
                <c:pt idx="9109">
                  <c:v>14.458</c:v>
                </c:pt>
                <c:pt idx="9110">
                  <c:v>14.457000000000001</c:v>
                </c:pt>
                <c:pt idx="9111">
                  <c:v>14.46</c:v>
                </c:pt>
                <c:pt idx="9112">
                  <c:v>14.461</c:v>
                </c:pt>
                <c:pt idx="9113">
                  <c:v>14.465</c:v>
                </c:pt>
                <c:pt idx="9114">
                  <c:v>14.462</c:v>
                </c:pt>
                <c:pt idx="9115">
                  <c:v>14.464</c:v>
                </c:pt>
                <c:pt idx="9116">
                  <c:v>14.458</c:v>
                </c:pt>
                <c:pt idx="9117">
                  <c:v>14.454000000000001</c:v>
                </c:pt>
                <c:pt idx="9118">
                  <c:v>14.458</c:v>
                </c:pt>
                <c:pt idx="9119">
                  <c:v>14.463000000000001</c:v>
                </c:pt>
                <c:pt idx="9120">
                  <c:v>14.461</c:v>
                </c:pt>
                <c:pt idx="9121">
                  <c:v>14.458</c:v>
                </c:pt>
                <c:pt idx="9122">
                  <c:v>14.448</c:v>
                </c:pt>
                <c:pt idx="9123">
                  <c:v>14.434000000000001</c:v>
                </c:pt>
                <c:pt idx="9124">
                  <c:v>14.422000000000001</c:v>
                </c:pt>
                <c:pt idx="9125">
                  <c:v>14.4</c:v>
                </c:pt>
                <c:pt idx="9126">
                  <c:v>14.379</c:v>
                </c:pt>
                <c:pt idx="9127">
                  <c:v>14.353</c:v>
                </c:pt>
                <c:pt idx="9128">
                  <c:v>14.33</c:v>
                </c:pt>
                <c:pt idx="9129">
                  <c:v>14.304</c:v>
                </c:pt>
                <c:pt idx="9130">
                  <c:v>14.281000000000001</c:v>
                </c:pt>
                <c:pt idx="9131">
                  <c:v>14.246</c:v>
                </c:pt>
                <c:pt idx="9132">
                  <c:v>14.212</c:v>
                </c:pt>
                <c:pt idx="9133">
                  <c:v>14.161</c:v>
                </c:pt>
                <c:pt idx="9134">
                  <c:v>14.104000000000001</c:v>
                </c:pt>
                <c:pt idx="9135">
                  <c:v>14.039</c:v>
                </c:pt>
                <c:pt idx="9136">
                  <c:v>13.975</c:v>
                </c:pt>
                <c:pt idx="9137">
                  <c:v>13.898</c:v>
                </c:pt>
                <c:pt idx="9138">
                  <c:v>13.805</c:v>
                </c:pt>
                <c:pt idx="9139">
                  <c:v>13.673999999999999</c:v>
                </c:pt>
                <c:pt idx="9140">
                  <c:v>13.532999999999999</c:v>
                </c:pt>
                <c:pt idx="9141">
                  <c:v>13.39</c:v>
                </c:pt>
                <c:pt idx="9142">
                  <c:v>13.22</c:v>
                </c:pt>
                <c:pt idx="9143">
                  <c:v>13.041</c:v>
                </c:pt>
                <c:pt idx="9144">
                  <c:v>12.852</c:v>
                </c:pt>
                <c:pt idx="9145">
                  <c:v>12.628</c:v>
                </c:pt>
                <c:pt idx="9146">
                  <c:v>12.398</c:v>
                </c:pt>
                <c:pt idx="9147">
                  <c:v>12.154</c:v>
                </c:pt>
                <c:pt idx="9148">
                  <c:v>11.888</c:v>
                </c:pt>
                <c:pt idx="9149">
                  <c:v>11.551</c:v>
                </c:pt>
                <c:pt idx="9150">
                  <c:v>11.168000000000001</c:v>
                </c:pt>
                <c:pt idx="9151">
                  <c:v>10.729000000000001</c:v>
                </c:pt>
                <c:pt idx="9152">
                  <c:v>10.244</c:v>
                </c:pt>
                <c:pt idx="9153">
                  <c:v>9.7629999999999999</c:v>
                </c:pt>
                <c:pt idx="9154">
                  <c:v>3.415</c:v>
                </c:pt>
                <c:pt idx="9155">
                  <c:v>1.02</c:v>
                </c:pt>
                <c:pt idx="9156">
                  <c:v>1.02</c:v>
                </c:pt>
                <c:pt idx="9157">
                  <c:v>1.0190000000000001</c:v>
                </c:pt>
                <c:pt idx="9158">
                  <c:v>1.0190000000000001</c:v>
                </c:pt>
                <c:pt idx="9159">
                  <c:v>1.0190000000000001</c:v>
                </c:pt>
                <c:pt idx="9160">
                  <c:v>1.0210000000000001</c:v>
                </c:pt>
                <c:pt idx="9161">
                  <c:v>1.0210000000000001</c:v>
                </c:pt>
                <c:pt idx="9162">
                  <c:v>1.0210000000000001</c:v>
                </c:pt>
                <c:pt idx="9163">
                  <c:v>1.022</c:v>
                </c:pt>
                <c:pt idx="9164">
                  <c:v>1.0210000000000001</c:v>
                </c:pt>
                <c:pt idx="9165">
                  <c:v>1.0210000000000001</c:v>
                </c:pt>
                <c:pt idx="9166">
                  <c:v>1.0230000000000001</c:v>
                </c:pt>
                <c:pt idx="9167">
                  <c:v>1.0230000000000001</c:v>
                </c:pt>
                <c:pt idx="9168">
                  <c:v>1.0230000000000001</c:v>
                </c:pt>
                <c:pt idx="9169">
                  <c:v>1.0230000000000001</c:v>
                </c:pt>
                <c:pt idx="9170">
                  <c:v>1.0210000000000001</c:v>
                </c:pt>
                <c:pt idx="9171">
                  <c:v>1.0210000000000001</c:v>
                </c:pt>
                <c:pt idx="9172">
                  <c:v>1.022</c:v>
                </c:pt>
                <c:pt idx="9173">
                  <c:v>1.022</c:v>
                </c:pt>
                <c:pt idx="9174">
                  <c:v>1.0230000000000001</c:v>
                </c:pt>
                <c:pt idx="9175">
                  <c:v>1.024</c:v>
                </c:pt>
                <c:pt idx="9176">
                  <c:v>1.024</c:v>
                </c:pt>
                <c:pt idx="9177">
                  <c:v>1.024</c:v>
                </c:pt>
                <c:pt idx="9178">
                  <c:v>1.0230000000000001</c:v>
                </c:pt>
                <c:pt idx="9179">
                  <c:v>1.024</c:v>
                </c:pt>
                <c:pt idx="9180">
                  <c:v>1.0249999999999999</c:v>
                </c:pt>
                <c:pt idx="9181">
                  <c:v>1.0230000000000001</c:v>
                </c:pt>
                <c:pt idx="9182">
                  <c:v>1.024</c:v>
                </c:pt>
                <c:pt idx="9183">
                  <c:v>1.0230000000000001</c:v>
                </c:pt>
                <c:pt idx="9184">
                  <c:v>1.0230000000000001</c:v>
                </c:pt>
                <c:pt idx="9185">
                  <c:v>1.022</c:v>
                </c:pt>
                <c:pt idx="9186">
                  <c:v>1.0210000000000001</c:v>
                </c:pt>
                <c:pt idx="9187">
                  <c:v>1.02</c:v>
                </c:pt>
                <c:pt idx="9188">
                  <c:v>1.02</c:v>
                </c:pt>
                <c:pt idx="9189">
                  <c:v>1.0210000000000001</c:v>
                </c:pt>
                <c:pt idx="9190">
                  <c:v>1.022</c:v>
                </c:pt>
                <c:pt idx="9191">
                  <c:v>1.0230000000000001</c:v>
                </c:pt>
                <c:pt idx="9192">
                  <c:v>1.022</c:v>
                </c:pt>
                <c:pt idx="9193">
                  <c:v>1.022</c:v>
                </c:pt>
                <c:pt idx="9194">
                  <c:v>1.024</c:v>
                </c:pt>
                <c:pt idx="9195">
                  <c:v>1.0249999999999999</c:v>
                </c:pt>
                <c:pt idx="9196">
                  <c:v>1.0249999999999999</c:v>
                </c:pt>
                <c:pt idx="9197">
                  <c:v>1.0249999999999999</c:v>
                </c:pt>
                <c:pt idx="9198">
                  <c:v>1.0230000000000001</c:v>
                </c:pt>
                <c:pt idx="9199">
                  <c:v>1.022</c:v>
                </c:pt>
                <c:pt idx="9200">
                  <c:v>1.022</c:v>
                </c:pt>
                <c:pt idx="9201">
                  <c:v>1.022</c:v>
                </c:pt>
                <c:pt idx="9202">
                  <c:v>1.0230000000000001</c:v>
                </c:pt>
                <c:pt idx="9203">
                  <c:v>1.0230000000000001</c:v>
                </c:pt>
                <c:pt idx="9204">
                  <c:v>1.0230000000000001</c:v>
                </c:pt>
                <c:pt idx="9205">
                  <c:v>1.0230000000000001</c:v>
                </c:pt>
                <c:pt idx="9206">
                  <c:v>1.022</c:v>
                </c:pt>
                <c:pt idx="9207">
                  <c:v>1.0210000000000001</c:v>
                </c:pt>
                <c:pt idx="9208">
                  <c:v>1.0190000000000001</c:v>
                </c:pt>
                <c:pt idx="9209">
                  <c:v>1.0210000000000001</c:v>
                </c:pt>
                <c:pt idx="9210">
                  <c:v>1.022</c:v>
                </c:pt>
                <c:pt idx="9211">
                  <c:v>1.0210000000000001</c:v>
                </c:pt>
                <c:pt idx="9212">
                  <c:v>1.02</c:v>
                </c:pt>
                <c:pt idx="9213">
                  <c:v>1.0210000000000001</c:v>
                </c:pt>
                <c:pt idx="9214">
                  <c:v>1.02</c:v>
                </c:pt>
                <c:pt idx="9215">
                  <c:v>1.014</c:v>
                </c:pt>
                <c:pt idx="9216">
                  <c:v>1</c:v>
                </c:pt>
                <c:pt idx="9217">
                  <c:v>1.0030000000000001</c:v>
                </c:pt>
                <c:pt idx="9218">
                  <c:v>1.004</c:v>
                </c:pt>
                <c:pt idx="9219">
                  <c:v>1.0050000000000001</c:v>
                </c:pt>
                <c:pt idx="9220">
                  <c:v>1.006</c:v>
                </c:pt>
                <c:pt idx="9221">
                  <c:v>1.006</c:v>
                </c:pt>
                <c:pt idx="9222">
                  <c:v>1.0050000000000001</c:v>
                </c:pt>
                <c:pt idx="9223">
                  <c:v>1.004</c:v>
                </c:pt>
                <c:pt idx="9224">
                  <c:v>1.0030000000000001</c:v>
                </c:pt>
                <c:pt idx="9225">
                  <c:v>1.002</c:v>
                </c:pt>
                <c:pt idx="9226">
                  <c:v>1.0030000000000001</c:v>
                </c:pt>
                <c:pt idx="9227">
                  <c:v>1.0030000000000001</c:v>
                </c:pt>
                <c:pt idx="9228">
                  <c:v>1.0010000000000001</c:v>
                </c:pt>
                <c:pt idx="9229">
                  <c:v>1.0010000000000001</c:v>
                </c:pt>
                <c:pt idx="9230">
                  <c:v>1.0010000000000001</c:v>
                </c:pt>
                <c:pt idx="9231">
                  <c:v>1.0010000000000001</c:v>
                </c:pt>
                <c:pt idx="9232">
                  <c:v>1.0010000000000001</c:v>
                </c:pt>
                <c:pt idx="9233">
                  <c:v>1.0010000000000001</c:v>
                </c:pt>
                <c:pt idx="9234">
                  <c:v>1.002</c:v>
                </c:pt>
                <c:pt idx="9235">
                  <c:v>1.0010000000000001</c:v>
                </c:pt>
                <c:pt idx="9236">
                  <c:v>1.0010000000000001</c:v>
                </c:pt>
                <c:pt idx="9237">
                  <c:v>1</c:v>
                </c:pt>
                <c:pt idx="9238">
                  <c:v>1</c:v>
                </c:pt>
                <c:pt idx="9239">
                  <c:v>1</c:v>
                </c:pt>
                <c:pt idx="9240">
                  <c:v>1.0010000000000001</c:v>
                </c:pt>
                <c:pt idx="9241">
                  <c:v>1.0010000000000001</c:v>
                </c:pt>
                <c:pt idx="9242">
                  <c:v>1.002</c:v>
                </c:pt>
                <c:pt idx="9243">
                  <c:v>1.002</c:v>
                </c:pt>
                <c:pt idx="9244">
                  <c:v>1.0030000000000001</c:v>
                </c:pt>
                <c:pt idx="9245">
                  <c:v>1.004</c:v>
                </c:pt>
                <c:pt idx="9246">
                  <c:v>1.0050000000000001</c:v>
                </c:pt>
                <c:pt idx="9247">
                  <c:v>1.006</c:v>
                </c:pt>
                <c:pt idx="9248">
                  <c:v>1.002</c:v>
                </c:pt>
                <c:pt idx="9249">
                  <c:v>1.0030000000000001</c:v>
                </c:pt>
                <c:pt idx="9250">
                  <c:v>1.004</c:v>
                </c:pt>
                <c:pt idx="9251">
                  <c:v>1.004</c:v>
                </c:pt>
                <c:pt idx="9252">
                  <c:v>1.0030000000000001</c:v>
                </c:pt>
                <c:pt idx="9253">
                  <c:v>1.004</c:v>
                </c:pt>
                <c:pt idx="9254">
                  <c:v>1.0050000000000001</c:v>
                </c:pt>
                <c:pt idx="9255">
                  <c:v>1.0030000000000001</c:v>
                </c:pt>
                <c:pt idx="9256">
                  <c:v>1.0010000000000001</c:v>
                </c:pt>
                <c:pt idx="9257">
                  <c:v>1.002</c:v>
                </c:pt>
                <c:pt idx="9258">
                  <c:v>1.002</c:v>
                </c:pt>
                <c:pt idx="9259">
                  <c:v>1.002</c:v>
                </c:pt>
                <c:pt idx="9260">
                  <c:v>1.002</c:v>
                </c:pt>
                <c:pt idx="9261">
                  <c:v>1.002</c:v>
                </c:pt>
                <c:pt idx="9262">
                  <c:v>1.002</c:v>
                </c:pt>
                <c:pt idx="9263">
                  <c:v>1.0030000000000001</c:v>
                </c:pt>
                <c:pt idx="9264">
                  <c:v>1.0030000000000001</c:v>
                </c:pt>
                <c:pt idx="9265">
                  <c:v>1.0030000000000001</c:v>
                </c:pt>
                <c:pt idx="9266">
                  <c:v>1.0030000000000001</c:v>
                </c:pt>
                <c:pt idx="9267">
                  <c:v>1.0030000000000001</c:v>
                </c:pt>
                <c:pt idx="9268">
                  <c:v>1.002</c:v>
                </c:pt>
                <c:pt idx="9269">
                  <c:v>1.0010000000000001</c:v>
                </c:pt>
                <c:pt idx="9270">
                  <c:v>1</c:v>
                </c:pt>
                <c:pt idx="9271">
                  <c:v>1.0010000000000001</c:v>
                </c:pt>
                <c:pt idx="9272">
                  <c:v>1.0010000000000001</c:v>
                </c:pt>
                <c:pt idx="9273">
                  <c:v>1</c:v>
                </c:pt>
                <c:pt idx="9274">
                  <c:v>1</c:v>
                </c:pt>
                <c:pt idx="9275">
                  <c:v>1</c:v>
                </c:pt>
                <c:pt idx="9276">
                  <c:v>1.0010000000000001</c:v>
                </c:pt>
                <c:pt idx="9277">
                  <c:v>1.002</c:v>
                </c:pt>
                <c:pt idx="9278">
                  <c:v>1.002</c:v>
                </c:pt>
                <c:pt idx="9279">
                  <c:v>1.002</c:v>
                </c:pt>
                <c:pt idx="9280">
                  <c:v>1.002</c:v>
                </c:pt>
                <c:pt idx="9281">
                  <c:v>1.0030000000000001</c:v>
                </c:pt>
                <c:pt idx="9282">
                  <c:v>1.004</c:v>
                </c:pt>
                <c:pt idx="9283">
                  <c:v>1.0030000000000001</c:v>
                </c:pt>
                <c:pt idx="9284">
                  <c:v>1.0010000000000001</c:v>
                </c:pt>
                <c:pt idx="9285">
                  <c:v>1.0010000000000001</c:v>
                </c:pt>
                <c:pt idx="9286">
                  <c:v>1.002</c:v>
                </c:pt>
                <c:pt idx="9287">
                  <c:v>1.002</c:v>
                </c:pt>
                <c:pt idx="9288">
                  <c:v>1.002</c:v>
                </c:pt>
                <c:pt idx="9289">
                  <c:v>1.0010000000000001</c:v>
                </c:pt>
                <c:pt idx="9290">
                  <c:v>1.002</c:v>
                </c:pt>
                <c:pt idx="9291">
                  <c:v>1.002</c:v>
                </c:pt>
                <c:pt idx="9292">
                  <c:v>1.002</c:v>
                </c:pt>
                <c:pt idx="9293">
                  <c:v>1.0010000000000001</c:v>
                </c:pt>
                <c:pt idx="9294">
                  <c:v>1.0010000000000001</c:v>
                </c:pt>
                <c:pt idx="9295">
                  <c:v>1.0010000000000001</c:v>
                </c:pt>
                <c:pt idx="9296">
                  <c:v>1</c:v>
                </c:pt>
                <c:pt idx="9297">
                  <c:v>1</c:v>
                </c:pt>
                <c:pt idx="9298">
                  <c:v>1.0010000000000001</c:v>
                </c:pt>
                <c:pt idx="9299">
                  <c:v>1</c:v>
                </c:pt>
                <c:pt idx="9300">
                  <c:v>1.0010000000000001</c:v>
                </c:pt>
                <c:pt idx="9301">
                  <c:v>1</c:v>
                </c:pt>
                <c:pt idx="9302">
                  <c:v>1</c:v>
                </c:pt>
                <c:pt idx="9303">
                  <c:v>1</c:v>
                </c:pt>
                <c:pt idx="9304">
                  <c:v>1.0010000000000001</c:v>
                </c:pt>
                <c:pt idx="9305">
                  <c:v>1.002</c:v>
                </c:pt>
                <c:pt idx="9306">
                  <c:v>1.002</c:v>
                </c:pt>
                <c:pt idx="9307">
                  <c:v>0.999</c:v>
                </c:pt>
                <c:pt idx="9308">
                  <c:v>1</c:v>
                </c:pt>
                <c:pt idx="9309">
                  <c:v>1.002</c:v>
                </c:pt>
                <c:pt idx="9310">
                  <c:v>1.002</c:v>
                </c:pt>
                <c:pt idx="9311">
                  <c:v>1.002</c:v>
                </c:pt>
                <c:pt idx="9312">
                  <c:v>1.0030000000000001</c:v>
                </c:pt>
                <c:pt idx="9313">
                  <c:v>1.004</c:v>
                </c:pt>
                <c:pt idx="9314">
                  <c:v>1.004</c:v>
                </c:pt>
                <c:pt idx="9315">
                  <c:v>1.004</c:v>
                </c:pt>
                <c:pt idx="9316">
                  <c:v>1.0030000000000001</c:v>
                </c:pt>
                <c:pt idx="9317">
                  <c:v>1.0030000000000001</c:v>
                </c:pt>
                <c:pt idx="9318">
                  <c:v>1.0030000000000001</c:v>
                </c:pt>
                <c:pt idx="9319">
                  <c:v>1.0030000000000001</c:v>
                </c:pt>
                <c:pt idx="9320">
                  <c:v>1.0030000000000001</c:v>
                </c:pt>
                <c:pt idx="9321">
                  <c:v>1.0010000000000001</c:v>
                </c:pt>
                <c:pt idx="9322">
                  <c:v>1.0010000000000001</c:v>
                </c:pt>
                <c:pt idx="9323">
                  <c:v>1.002</c:v>
                </c:pt>
                <c:pt idx="9324">
                  <c:v>1.002</c:v>
                </c:pt>
                <c:pt idx="9325">
                  <c:v>1.0010000000000001</c:v>
                </c:pt>
                <c:pt idx="9326">
                  <c:v>0.999</c:v>
                </c:pt>
                <c:pt idx="9327">
                  <c:v>0.997</c:v>
                </c:pt>
                <c:pt idx="9328">
                  <c:v>0.997</c:v>
                </c:pt>
                <c:pt idx="9329">
                  <c:v>0.999</c:v>
                </c:pt>
                <c:pt idx="9330">
                  <c:v>1.0010000000000001</c:v>
                </c:pt>
                <c:pt idx="9331">
                  <c:v>1.0010000000000001</c:v>
                </c:pt>
                <c:pt idx="9332">
                  <c:v>1.0010000000000001</c:v>
                </c:pt>
                <c:pt idx="9333">
                  <c:v>1</c:v>
                </c:pt>
                <c:pt idx="9334">
                  <c:v>1</c:v>
                </c:pt>
                <c:pt idx="9335">
                  <c:v>1.0010000000000001</c:v>
                </c:pt>
                <c:pt idx="9336">
                  <c:v>1.002</c:v>
                </c:pt>
                <c:pt idx="9337">
                  <c:v>1.0010000000000001</c:v>
                </c:pt>
                <c:pt idx="9338">
                  <c:v>1</c:v>
                </c:pt>
                <c:pt idx="9339">
                  <c:v>1</c:v>
                </c:pt>
                <c:pt idx="9340">
                  <c:v>1.002</c:v>
                </c:pt>
                <c:pt idx="9341">
                  <c:v>1.0010000000000001</c:v>
                </c:pt>
                <c:pt idx="9342">
                  <c:v>1.002</c:v>
                </c:pt>
                <c:pt idx="9343">
                  <c:v>1.002</c:v>
                </c:pt>
                <c:pt idx="9344">
                  <c:v>1</c:v>
                </c:pt>
                <c:pt idx="9345">
                  <c:v>0.999</c:v>
                </c:pt>
                <c:pt idx="9346">
                  <c:v>0.999</c:v>
                </c:pt>
                <c:pt idx="9347">
                  <c:v>1</c:v>
                </c:pt>
                <c:pt idx="9348">
                  <c:v>1</c:v>
                </c:pt>
                <c:pt idx="9349">
                  <c:v>0.999</c:v>
                </c:pt>
                <c:pt idx="9350">
                  <c:v>1</c:v>
                </c:pt>
                <c:pt idx="9351">
                  <c:v>1</c:v>
                </c:pt>
                <c:pt idx="9352">
                  <c:v>1.0010000000000001</c:v>
                </c:pt>
                <c:pt idx="9353">
                  <c:v>1</c:v>
                </c:pt>
                <c:pt idx="9354">
                  <c:v>1.0010000000000001</c:v>
                </c:pt>
                <c:pt idx="9355">
                  <c:v>1.002</c:v>
                </c:pt>
                <c:pt idx="9356">
                  <c:v>1.0030000000000001</c:v>
                </c:pt>
                <c:pt idx="9357">
                  <c:v>1.0030000000000001</c:v>
                </c:pt>
                <c:pt idx="9358">
                  <c:v>1.002</c:v>
                </c:pt>
                <c:pt idx="9359">
                  <c:v>1.002</c:v>
                </c:pt>
                <c:pt idx="9360">
                  <c:v>1.0010000000000001</c:v>
                </c:pt>
                <c:pt idx="9361">
                  <c:v>1.002</c:v>
                </c:pt>
                <c:pt idx="9362">
                  <c:v>1.002</c:v>
                </c:pt>
                <c:pt idx="9363">
                  <c:v>1.0010000000000001</c:v>
                </c:pt>
                <c:pt idx="9364">
                  <c:v>0.999</c:v>
                </c:pt>
                <c:pt idx="9365">
                  <c:v>0.998</c:v>
                </c:pt>
                <c:pt idx="9366">
                  <c:v>0.999</c:v>
                </c:pt>
                <c:pt idx="9367">
                  <c:v>1.0010000000000001</c:v>
                </c:pt>
                <c:pt idx="9368">
                  <c:v>1.002</c:v>
                </c:pt>
                <c:pt idx="9369">
                  <c:v>1.002</c:v>
                </c:pt>
                <c:pt idx="9370">
                  <c:v>1.002</c:v>
                </c:pt>
                <c:pt idx="9371">
                  <c:v>1.0030000000000001</c:v>
                </c:pt>
                <c:pt idx="9372">
                  <c:v>1.0010000000000001</c:v>
                </c:pt>
                <c:pt idx="9373">
                  <c:v>1.0010000000000001</c:v>
                </c:pt>
                <c:pt idx="9374">
                  <c:v>1.002</c:v>
                </c:pt>
                <c:pt idx="9375">
                  <c:v>1.0030000000000001</c:v>
                </c:pt>
                <c:pt idx="9376">
                  <c:v>1.002</c:v>
                </c:pt>
                <c:pt idx="9377">
                  <c:v>1.0010000000000001</c:v>
                </c:pt>
                <c:pt idx="9378">
                  <c:v>0.999</c:v>
                </c:pt>
                <c:pt idx="9379">
                  <c:v>1</c:v>
                </c:pt>
                <c:pt idx="9380">
                  <c:v>0.999</c:v>
                </c:pt>
                <c:pt idx="9381">
                  <c:v>0.998</c:v>
                </c:pt>
                <c:pt idx="9382">
                  <c:v>0.998</c:v>
                </c:pt>
                <c:pt idx="9383">
                  <c:v>0.997</c:v>
                </c:pt>
                <c:pt idx="9384">
                  <c:v>0.996</c:v>
                </c:pt>
                <c:pt idx="9385">
                  <c:v>0.999</c:v>
                </c:pt>
                <c:pt idx="9386">
                  <c:v>1</c:v>
                </c:pt>
                <c:pt idx="9387">
                  <c:v>1</c:v>
                </c:pt>
                <c:pt idx="9388">
                  <c:v>1.002</c:v>
                </c:pt>
                <c:pt idx="9389">
                  <c:v>1.0030000000000001</c:v>
                </c:pt>
                <c:pt idx="9390">
                  <c:v>1.0030000000000001</c:v>
                </c:pt>
                <c:pt idx="9391">
                  <c:v>1.0030000000000001</c:v>
                </c:pt>
                <c:pt idx="9392">
                  <c:v>1.002</c:v>
                </c:pt>
                <c:pt idx="9393">
                  <c:v>1.002</c:v>
                </c:pt>
                <c:pt idx="9394">
                  <c:v>1.0010000000000001</c:v>
                </c:pt>
                <c:pt idx="9395">
                  <c:v>1.0010000000000001</c:v>
                </c:pt>
                <c:pt idx="9396">
                  <c:v>1.002</c:v>
                </c:pt>
                <c:pt idx="9397">
                  <c:v>1.002</c:v>
                </c:pt>
                <c:pt idx="9398">
                  <c:v>1.0010000000000001</c:v>
                </c:pt>
                <c:pt idx="9399">
                  <c:v>1.002</c:v>
                </c:pt>
                <c:pt idx="9400">
                  <c:v>1.004</c:v>
                </c:pt>
                <c:pt idx="9401">
                  <c:v>1.004</c:v>
                </c:pt>
                <c:pt idx="9402">
                  <c:v>1.004</c:v>
                </c:pt>
                <c:pt idx="9403">
                  <c:v>1.0030000000000001</c:v>
                </c:pt>
                <c:pt idx="9404">
                  <c:v>1.002</c:v>
                </c:pt>
                <c:pt idx="9405">
                  <c:v>1.002</c:v>
                </c:pt>
                <c:pt idx="9406">
                  <c:v>1.002</c:v>
                </c:pt>
                <c:pt idx="9407">
                  <c:v>1.002</c:v>
                </c:pt>
                <c:pt idx="9408">
                  <c:v>1</c:v>
                </c:pt>
                <c:pt idx="9409">
                  <c:v>0.999</c:v>
                </c:pt>
                <c:pt idx="9410">
                  <c:v>0.999</c:v>
                </c:pt>
                <c:pt idx="9411">
                  <c:v>0.998</c:v>
                </c:pt>
                <c:pt idx="9412">
                  <c:v>1</c:v>
                </c:pt>
                <c:pt idx="9413">
                  <c:v>0.999</c:v>
                </c:pt>
                <c:pt idx="9414">
                  <c:v>0.999</c:v>
                </c:pt>
                <c:pt idx="9415">
                  <c:v>0.999</c:v>
                </c:pt>
                <c:pt idx="9416">
                  <c:v>0.998</c:v>
                </c:pt>
                <c:pt idx="9417">
                  <c:v>0.998</c:v>
                </c:pt>
                <c:pt idx="9418">
                  <c:v>0.999</c:v>
                </c:pt>
                <c:pt idx="9419">
                  <c:v>0.999</c:v>
                </c:pt>
                <c:pt idx="9420">
                  <c:v>0.996</c:v>
                </c:pt>
                <c:pt idx="9421">
                  <c:v>0.997</c:v>
                </c:pt>
                <c:pt idx="9422">
                  <c:v>0.998</c:v>
                </c:pt>
                <c:pt idx="9423">
                  <c:v>0.999</c:v>
                </c:pt>
                <c:pt idx="9424">
                  <c:v>0.997</c:v>
                </c:pt>
                <c:pt idx="9425">
                  <c:v>0.998</c:v>
                </c:pt>
                <c:pt idx="9426">
                  <c:v>0.999</c:v>
                </c:pt>
                <c:pt idx="9427">
                  <c:v>0.998</c:v>
                </c:pt>
                <c:pt idx="9428">
                  <c:v>0.999</c:v>
                </c:pt>
                <c:pt idx="9429">
                  <c:v>1</c:v>
                </c:pt>
                <c:pt idx="9430">
                  <c:v>1</c:v>
                </c:pt>
                <c:pt idx="9431">
                  <c:v>0.997</c:v>
                </c:pt>
                <c:pt idx="9432">
                  <c:v>0.995</c:v>
                </c:pt>
                <c:pt idx="9433">
                  <c:v>0.998</c:v>
                </c:pt>
                <c:pt idx="9434">
                  <c:v>0.998</c:v>
                </c:pt>
                <c:pt idx="9435">
                  <c:v>0.999</c:v>
                </c:pt>
                <c:pt idx="9436">
                  <c:v>0.999</c:v>
                </c:pt>
                <c:pt idx="9437">
                  <c:v>1</c:v>
                </c:pt>
                <c:pt idx="9438">
                  <c:v>0.999</c:v>
                </c:pt>
                <c:pt idx="9439">
                  <c:v>0.999</c:v>
                </c:pt>
                <c:pt idx="9440">
                  <c:v>1</c:v>
                </c:pt>
                <c:pt idx="9441">
                  <c:v>1</c:v>
                </c:pt>
                <c:pt idx="9442">
                  <c:v>1</c:v>
                </c:pt>
                <c:pt idx="9443">
                  <c:v>0.999</c:v>
                </c:pt>
                <c:pt idx="9444">
                  <c:v>0.999</c:v>
                </c:pt>
                <c:pt idx="9445">
                  <c:v>1</c:v>
                </c:pt>
                <c:pt idx="9446">
                  <c:v>1.0010000000000001</c:v>
                </c:pt>
                <c:pt idx="9447">
                  <c:v>1.0010000000000001</c:v>
                </c:pt>
                <c:pt idx="9448">
                  <c:v>1.0010000000000001</c:v>
                </c:pt>
                <c:pt idx="9449">
                  <c:v>1.0010000000000001</c:v>
                </c:pt>
                <c:pt idx="9450">
                  <c:v>1.0010000000000001</c:v>
                </c:pt>
                <c:pt idx="9451">
                  <c:v>1.0010000000000001</c:v>
                </c:pt>
                <c:pt idx="9452">
                  <c:v>1.0010000000000001</c:v>
                </c:pt>
                <c:pt idx="9453">
                  <c:v>1.004</c:v>
                </c:pt>
                <c:pt idx="9454">
                  <c:v>1.0050000000000001</c:v>
                </c:pt>
                <c:pt idx="9455">
                  <c:v>1.004</c:v>
                </c:pt>
                <c:pt idx="9456">
                  <c:v>1.002</c:v>
                </c:pt>
                <c:pt idx="9457">
                  <c:v>1.0030000000000001</c:v>
                </c:pt>
                <c:pt idx="9458">
                  <c:v>1.0030000000000001</c:v>
                </c:pt>
                <c:pt idx="9459">
                  <c:v>1.0010000000000001</c:v>
                </c:pt>
                <c:pt idx="9460">
                  <c:v>1.002</c:v>
                </c:pt>
                <c:pt idx="9461">
                  <c:v>1.002</c:v>
                </c:pt>
                <c:pt idx="9462">
                  <c:v>1.0010000000000001</c:v>
                </c:pt>
                <c:pt idx="9463">
                  <c:v>1.0030000000000001</c:v>
                </c:pt>
                <c:pt idx="9464">
                  <c:v>1.004</c:v>
                </c:pt>
                <c:pt idx="9465">
                  <c:v>1.002</c:v>
                </c:pt>
                <c:pt idx="9466">
                  <c:v>1</c:v>
                </c:pt>
                <c:pt idx="9467">
                  <c:v>1</c:v>
                </c:pt>
                <c:pt idx="9468">
                  <c:v>1.0010000000000001</c:v>
                </c:pt>
                <c:pt idx="9469">
                  <c:v>1.0030000000000001</c:v>
                </c:pt>
                <c:pt idx="9470">
                  <c:v>1.004</c:v>
                </c:pt>
                <c:pt idx="9471">
                  <c:v>1.0030000000000001</c:v>
                </c:pt>
                <c:pt idx="9472">
                  <c:v>1.0030000000000001</c:v>
                </c:pt>
                <c:pt idx="9473">
                  <c:v>1.0030000000000001</c:v>
                </c:pt>
                <c:pt idx="9474">
                  <c:v>1.0030000000000001</c:v>
                </c:pt>
                <c:pt idx="9475">
                  <c:v>1.0010000000000001</c:v>
                </c:pt>
                <c:pt idx="9476">
                  <c:v>1</c:v>
                </c:pt>
                <c:pt idx="9477">
                  <c:v>1.0030000000000001</c:v>
                </c:pt>
                <c:pt idx="9478">
                  <c:v>1.002</c:v>
                </c:pt>
                <c:pt idx="9479">
                  <c:v>1.002</c:v>
                </c:pt>
                <c:pt idx="9480">
                  <c:v>1.0010000000000001</c:v>
                </c:pt>
                <c:pt idx="9481">
                  <c:v>1.0010000000000001</c:v>
                </c:pt>
                <c:pt idx="9482">
                  <c:v>1.0010000000000001</c:v>
                </c:pt>
                <c:pt idx="9483">
                  <c:v>1.0010000000000001</c:v>
                </c:pt>
                <c:pt idx="9484">
                  <c:v>1</c:v>
                </c:pt>
                <c:pt idx="9485">
                  <c:v>1</c:v>
                </c:pt>
                <c:pt idx="9486">
                  <c:v>1</c:v>
                </c:pt>
                <c:pt idx="9487">
                  <c:v>1.0010000000000001</c:v>
                </c:pt>
                <c:pt idx="9488">
                  <c:v>1.002</c:v>
                </c:pt>
                <c:pt idx="9489">
                  <c:v>1.002</c:v>
                </c:pt>
                <c:pt idx="9490">
                  <c:v>1.0030000000000001</c:v>
                </c:pt>
                <c:pt idx="9491">
                  <c:v>1.004</c:v>
                </c:pt>
                <c:pt idx="9492">
                  <c:v>1.004</c:v>
                </c:pt>
                <c:pt idx="9493">
                  <c:v>1.0030000000000001</c:v>
                </c:pt>
                <c:pt idx="9494">
                  <c:v>1.0030000000000001</c:v>
                </c:pt>
                <c:pt idx="9495">
                  <c:v>1.0030000000000001</c:v>
                </c:pt>
                <c:pt idx="9496">
                  <c:v>1.002</c:v>
                </c:pt>
                <c:pt idx="9497">
                  <c:v>1.002</c:v>
                </c:pt>
                <c:pt idx="9498">
                  <c:v>1.002</c:v>
                </c:pt>
                <c:pt idx="9499">
                  <c:v>1.0030000000000001</c:v>
                </c:pt>
                <c:pt idx="9500">
                  <c:v>1.002</c:v>
                </c:pt>
                <c:pt idx="9501">
                  <c:v>1.002</c:v>
                </c:pt>
                <c:pt idx="9502">
                  <c:v>1.0010000000000001</c:v>
                </c:pt>
                <c:pt idx="9503">
                  <c:v>1.0010000000000001</c:v>
                </c:pt>
                <c:pt idx="9504">
                  <c:v>1.0010000000000001</c:v>
                </c:pt>
                <c:pt idx="9505">
                  <c:v>1.002</c:v>
                </c:pt>
                <c:pt idx="9506">
                  <c:v>1.002</c:v>
                </c:pt>
                <c:pt idx="9507">
                  <c:v>1.004</c:v>
                </c:pt>
                <c:pt idx="9508">
                  <c:v>1.002</c:v>
                </c:pt>
                <c:pt idx="9509">
                  <c:v>1.002</c:v>
                </c:pt>
                <c:pt idx="9510">
                  <c:v>1</c:v>
                </c:pt>
                <c:pt idx="9511">
                  <c:v>1</c:v>
                </c:pt>
                <c:pt idx="9512">
                  <c:v>1.002</c:v>
                </c:pt>
                <c:pt idx="9513">
                  <c:v>1.002</c:v>
                </c:pt>
                <c:pt idx="9514">
                  <c:v>1.0050000000000001</c:v>
                </c:pt>
                <c:pt idx="9515">
                  <c:v>1.004</c:v>
                </c:pt>
                <c:pt idx="9516">
                  <c:v>1.002</c:v>
                </c:pt>
                <c:pt idx="9517">
                  <c:v>1.0010000000000001</c:v>
                </c:pt>
                <c:pt idx="9518">
                  <c:v>1</c:v>
                </c:pt>
                <c:pt idx="9519">
                  <c:v>1.002</c:v>
                </c:pt>
                <c:pt idx="9520">
                  <c:v>1.002</c:v>
                </c:pt>
                <c:pt idx="9521">
                  <c:v>1.0010000000000001</c:v>
                </c:pt>
                <c:pt idx="9522">
                  <c:v>1</c:v>
                </c:pt>
                <c:pt idx="9523">
                  <c:v>1</c:v>
                </c:pt>
                <c:pt idx="9524">
                  <c:v>1</c:v>
                </c:pt>
                <c:pt idx="9525">
                  <c:v>1</c:v>
                </c:pt>
                <c:pt idx="9526">
                  <c:v>1</c:v>
                </c:pt>
                <c:pt idx="9527">
                  <c:v>1</c:v>
                </c:pt>
                <c:pt idx="9528">
                  <c:v>1</c:v>
                </c:pt>
                <c:pt idx="9529">
                  <c:v>1.0010000000000001</c:v>
                </c:pt>
                <c:pt idx="9530">
                  <c:v>1.0010000000000001</c:v>
                </c:pt>
                <c:pt idx="9531">
                  <c:v>1.002</c:v>
                </c:pt>
                <c:pt idx="9532">
                  <c:v>1.0010000000000001</c:v>
                </c:pt>
                <c:pt idx="9533">
                  <c:v>1.0030000000000001</c:v>
                </c:pt>
                <c:pt idx="9534">
                  <c:v>1.002</c:v>
                </c:pt>
                <c:pt idx="9535">
                  <c:v>1</c:v>
                </c:pt>
                <c:pt idx="9536">
                  <c:v>1</c:v>
                </c:pt>
                <c:pt idx="9537">
                  <c:v>1.0010000000000001</c:v>
                </c:pt>
                <c:pt idx="9538">
                  <c:v>1.0010000000000001</c:v>
                </c:pt>
                <c:pt idx="9539">
                  <c:v>1.002</c:v>
                </c:pt>
                <c:pt idx="9540">
                  <c:v>1.0010000000000001</c:v>
                </c:pt>
                <c:pt idx="9541">
                  <c:v>1.0010000000000001</c:v>
                </c:pt>
                <c:pt idx="9542">
                  <c:v>1.0010000000000001</c:v>
                </c:pt>
                <c:pt idx="9543">
                  <c:v>1.0010000000000001</c:v>
                </c:pt>
                <c:pt idx="9544">
                  <c:v>1.002</c:v>
                </c:pt>
                <c:pt idx="9545">
                  <c:v>1.0010000000000001</c:v>
                </c:pt>
                <c:pt idx="9546">
                  <c:v>1</c:v>
                </c:pt>
                <c:pt idx="9547">
                  <c:v>1.0010000000000001</c:v>
                </c:pt>
                <c:pt idx="9548">
                  <c:v>1.0010000000000001</c:v>
                </c:pt>
                <c:pt idx="9549">
                  <c:v>1.0010000000000001</c:v>
                </c:pt>
                <c:pt idx="9550">
                  <c:v>1.002</c:v>
                </c:pt>
                <c:pt idx="9551">
                  <c:v>1.0010000000000001</c:v>
                </c:pt>
                <c:pt idx="9552">
                  <c:v>1.002</c:v>
                </c:pt>
                <c:pt idx="9553">
                  <c:v>1.0010000000000001</c:v>
                </c:pt>
                <c:pt idx="9554">
                  <c:v>1.0030000000000001</c:v>
                </c:pt>
                <c:pt idx="9555">
                  <c:v>1.0030000000000001</c:v>
                </c:pt>
                <c:pt idx="9556">
                  <c:v>1.0030000000000001</c:v>
                </c:pt>
                <c:pt idx="9557">
                  <c:v>1.002</c:v>
                </c:pt>
                <c:pt idx="9558">
                  <c:v>1.0030000000000001</c:v>
                </c:pt>
                <c:pt idx="9559">
                  <c:v>1.0030000000000001</c:v>
                </c:pt>
                <c:pt idx="9560">
                  <c:v>1.002</c:v>
                </c:pt>
                <c:pt idx="9561">
                  <c:v>1.002</c:v>
                </c:pt>
                <c:pt idx="9562">
                  <c:v>1.0030000000000001</c:v>
                </c:pt>
                <c:pt idx="9563">
                  <c:v>1.002</c:v>
                </c:pt>
                <c:pt idx="9564">
                  <c:v>1</c:v>
                </c:pt>
                <c:pt idx="9565">
                  <c:v>0.999</c:v>
                </c:pt>
                <c:pt idx="9566">
                  <c:v>0.999</c:v>
                </c:pt>
                <c:pt idx="9567">
                  <c:v>0.999</c:v>
                </c:pt>
                <c:pt idx="9568">
                  <c:v>0.999</c:v>
                </c:pt>
                <c:pt idx="9569">
                  <c:v>1</c:v>
                </c:pt>
                <c:pt idx="9570">
                  <c:v>1.0010000000000001</c:v>
                </c:pt>
                <c:pt idx="9571">
                  <c:v>1.0010000000000001</c:v>
                </c:pt>
                <c:pt idx="9572">
                  <c:v>1.002</c:v>
                </c:pt>
                <c:pt idx="9573">
                  <c:v>1.0010000000000001</c:v>
                </c:pt>
                <c:pt idx="9574">
                  <c:v>1.0010000000000001</c:v>
                </c:pt>
                <c:pt idx="9575">
                  <c:v>1.0010000000000001</c:v>
                </c:pt>
                <c:pt idx="9576">
                  <c:v>1.0010000000000001</c:v>
                </c:pt>
                <c:pt idx="9577">
                  <c:v>1.0010000000000001</c:v>
                </c:pt>
                <c:pt idx="9578">
                  <c:v>1.0010000000000001</c:v>
                </c:pt>
                <c:pt idx="9579">
                  <c:v>1.0010000000000001</c:v>
                </c:pt>
                <c:pt idx="9580">
                  <c:v>1.0010000000000001</c:v>
                </c:pt>
                <c:pt idx="9581">
                  <c:v>0.999</c:v>
                </c:pt>
                <c:pt idx="9582">
                  <c:v>0.998</c:v>
                </c:pt>
                <c:pt idx="9583">
                  <c:v>0.999</c:v>
                </c:pt>
                <c:pt idx="9584">
                  <c:v>0.999</c:v>
                </c:pt>
                <c:pt idx="9585">
                  <c:v>1.0010000000000001</c:v>
                </c:pt>
                <c:pt idx="9586">
                  <c:v>0.999</c:v>
                </c:pt>
                <c:pt idx="9587">
                  <c:v>0.999</c:v>
                </c:pt>
                <c:pt idx="9588">
                  <c:v>0.999</c:v>
                </c:pt>
                <c:pt idx="9589">
                  <c:v>0.999</c:v>
                </c:pt>
                <c:pt idx="9590">
                  <c:v>0.998</c:v>
                </c:pt>
                <c:pt idx="9591">
                  <c:v>0.999</c:v>
                </c:pt>
                <c:pt idx="9592">
                  <c:v>1.0010000000000001</c:v>
                </c:pt>
                <c:pt idx="9593">
                  <c:v>1.0010000000000001</c:v>
                </c:pt>
                <c:pt idx="9594">
                  <c:v>1.002</c:v>
                </c:pt>
                <c:pt idx="9595">
                  <c:v>1.0030000000000001</c:v>
                </c:pt>
                <c:pt idx="9596">
                  <c:v>1.004</c:v>
                </c:pt>
                <c:pt idx="9597">
                  <c:v>1.0030000000000001</c:v>
                </c:pt>
                <c:pt idx="9598">
                  <c:v>1.002</c:v>
                </c:pt>
                <c:pt idx="9599">
                  <c:v>1.0010000000000001</c:v>
                </c:pt>
                <c:pt idx="9600">
                  <c:v>1</c:v>
                </c:pt>
                <c:pt idx="9601">
                  <c:v>1</c:v>
                </c:pt>
                <c:pt idx="9602">
                  <c:v>1</c:v>
                </c:pt>
                <c:pt idx="9603">
                  <c:v>0.999</c:v>
                </c:pt>
                <c:pt idx="9604">
                  <c:v>0.999</c:v>
                </c:pt>
                <c:pt idx="9605">
                  <c:v>0.999</c:v>
                </c:pt>
                <c:pt idx="9606">
                  <c:v>1.002</c:v>
                </c:pt>
                <c:pt idx="9607">
                  <c:v>1.002</c:v>
                </c:pt>
                <c:pt idx="9608">
                  <c:v>1.002</c:v>
                </c:pt>
                <c:pt idx="9609">
                  <c:v>1.0030000000000001</c:v>
                </c:pt>
                <c:pt idx="9610">
                  <c:v>1.004</c:v>
                </c:pt>
                <c:pt idx="9611">
                  <c:v>1.0030000000000001</c:v>
                </c:pt>
                <c:pt idx="9612">
                  <c:v>1.002</c:v>
                </c:pt>
                <c:pt idx="9613">
                  <c:v>1.002</c:v>
                </c:pt>
                <c:pt idx="9614">
                  <c:v>1.002</c:v>
                </c:pt>
                <c:pt idx="9615">
                  <c:v>1.004</c:v>
                </c:pt>
                <c:pt idx="9616">
                  <c:v>1.0050000000000001</c:v>
                </c:pt>
                <c:pt idx="9617">
                  <c:v>1.006</c:v>
                </c:pt>
                <c:pt idx="9618">
                  <c:v>1.0050000000000001</c:v>
                </c:pt>
                <c:pt idx="9619">
                  <c:v>1.0050000000000001</c:v>
                </c:pt>
                <c:pt idx="9620">
                  <c:v>1.0050000000000001</c:v>
                </c:pt>
                <c:pt idx="9621">
                  <c:v>1.0050000000000001</c:v>
                </c:pt>
                <c:pt idx="9622">
                  <c:v>1.004</c:v>
                </c:pt>
                <c:pt idx="9623">
                  <c:v>1.004</c:v>
                </c:pt>
                <c:pt idx="9624">
                  <c:v>1.006</c:v>
                </c:pt>
                <c:pt idx="9625">
                  <c:v>1.006</c:v>
                </c:pt>
                <c:pt idx="9626">
                  <c:v>1.006</c:v>
                </c:pt>
                <c:pt idx="9627">
                  <c:v>1.0050000000000001</c:v>
                </c:pt>
                <c:pt idx="9628">
                  <c:v>1.0050000000000001</c:v>
                </c:pt>
                <c:pt idx="9629">
                  <c:v>1.004</c:v>
                </c:pt>
                <c:pt idx="9630">
                  <c:v>1.0010000000000001</c:v>
                </c:pt>
                <c:pt idx="9631">
                  <c:v>1.0010000000000001</c:v>
                </c:pt>
                <c:pt idx="9632">
                  <c:v>1</c:v>
                </c:pt>
                <c:pt idx="9633">
                  <c:v>1.002</c:v>
                </c:pt>
                <c:pt idx="9634">
                  <c:v>1.002</c:v>
                </c:pt>
                <c:pt idx="9635">
                  <c:v>1.002</c:v>
                </c:pt>
                <c:pt idx="9636">
                  <c:v>1.0030000000000001</c:v>
                </c:pt>
                <c:pt idx="9637">
                  <c:v>1.002</c:v>
                </c:pt>
                <c:pt idx="9638">
                  <c:v>1.002</c:v>
                </c:pt>
                <c:pt idx="9639">
                  <c:v>1.0030000000000001</c:v>
                </c:pt>
                <c:pt idx="9640">
                  <c:v>1.002</c:v>
                </c:pt>
                <c:pt idx="9641">
                  <c:v>1.0030000000000001</c:v>
                </c:pt>
                <c:pt idx="9642">
                  <c:v>1.0010000000000001</c:v>
                </c:pt>
                <c:pt idx="9643">
                  <c:v>1.0010000000000001</c:v>
                </c:pt>
                <c:pt idx="9644">
                  <c:v>1</c:v>
                </c:pt>
                <c:pt idx="9645">
                  <c:v>1</c:v>
                </c:pt>
                <c:pt idx="9646">
                  <c:v>1</c:v>
                </c:pt>
                <c:pt idx="9647">
                  <c:v>1</c:v>
                </c:pt>
                <c:pt idx="9648">
                  <c:v>1</c:v>
                </c:pt>
                <c:pt idx="9649">
                  <c:v>1.0010000000000001</c:v>
                </c:pt>
                <c:pt idx="9650">
                  <c:v>1.002</c:v>
                </c:pt>
                <c:pt idx="9651">
                  <c:v>1.004</c:v>
                </c:pt>
                <c:pt idx="9652">
                  <c:v>1.0050000000000001</c:v>
                </c:pt>
                <c:pt idx="9653">
                  <c:v>1.0050000000000001</c:v>
                </c:pt>
                <c:pt idx="9654">
                  <c:v>1.004</c:v>
                </c:pt>
                <c:pt idx="9655">
                  <c:v>1.006</c:v>
                </c:pt>
                <c:pt idx="9656">
                  <c:v>1.006</c:v>
                </c:pt>
                <c:pt idx="9657">
                  <c:v>1.006</c:v>
                </c:pt>
                <c:pt idx="9658">
                  <c:v>1.006</c:v>
                </c:pt>
                <c:pt idx="9659">
                  <c:v>1.006</c:v>
                </c:pt>
                <c:pt idx="9660">
                  <c:v>1.004</c:v>
                </c:pt>
                <c:pt idx="9661">
                  <c:v>1.0030000000000001</c:v>
                </c:pt>
                <c:pt idx="9662">
                  <c:v>1.004</c:v>
                </c:pt>
                <c:pt idx="9663">
                  <c:v>1.006</c:v>
                </c:pt>
                <c:pt idx="9664">
                  <c:v>1.004</c:v>
                </c:pt>
                <c:pt idx="9665">
                  <c:v>1.0030000000000001</c:v>
                </c:pt>
                <c:pt idx="9666">
                  <c:v>1.004</c:v>
                </c:pt>
                <c:pt idx="9667">
                  <c:v>1.006</c:v>
                </c:pt>
                <c:pt idx="9668">
                  <c:v>1.0030000000000001</c:v>
                </c:pt>
                <c:pt idx="9669">
                  <c:v>1.002</c:v>
                </c:pt>
                <c:pt idx="9670">
                  <c:v>1.0030000000000001</c:v>
                </c:pt>
                <c:pt idx="9671">
                  <c:v>1.002</c:v>
                </c:pt>
                <c:pt idx="9672">
                  <c:v>1.0030000000000001</c:v>
                </c:pt>
                <c:pt idx="9673">
                  <c:v>1.004</c:v>
                </c:pt>
                <c:pt idx="9674">
                  <c:v>1.0030000000000001</c:v>
                </c:pt>
                <c:pt idx="9675">
                  <c:v>1.0030000000000001</c:v>
                </c:pt>
                <c:pt idx="9676">
                  <c:v>1.004</c:v>
                </c:pt>
                <c:pt idx="9677">
                  <c:v>1.0050000000000001</c:v>
                </c:pt>
                <c:pt idx="9678">
                  <c:v>1.0050000000000001</c:v>
                </c:pt>
                <c:pt idx="9679">
                  <c:v>1.004</c:v>
                </c:pt>
                <c:pt idx="9680">
                  <c:v>1.0050000000000001</c:v>
                </c:pt>
                <c:pt idx="9681">
                  <c:v>1.006</c:v>
                </c:pt>
                <c:pt idx="9682">
                  <c:v>1.0050000000000001</c:v>
                </c:pt>
                <c:pt idx="9683">
                  <c:v>1.006</c:v>
                </c:pt>
                <c:pt idx="9684">
                  <c:v>1.006</c:v>
                </c:pt>
                <c:pt idx="9685">
                  <c:v>1.0050000000000001</c:v>
                </c:pt>
                <c:pt idx="9686">
                  <c:v>1.0010000000000001</c:v>
                </c:pt>
                <c:pt idx="9687">
                  <c:v>1.0010000000000001</c:v>
                </c:pt>
                <c:pt idx="9688">
                  <c:v>1.0030000000000001</c:v>
                </c:pt>
                <c:pt idx="9689">
                  <c:v>1.002</c:v>
                </c:pt>
                <c:pt idx="9690">
                  <c:v>1.002</c:v>
                </c:pt>
                <c:pt idx="9691">
                  <c:v>1.002</c:v>
                </c:pt>
                <c:pt idx="9692">
                  <c:v>1.0030000000000001</c:v>
                </c:pt>
                <c:pt idx="9693">
                  <c:v>1.002</c:v>
                </c:pt>
                <c:pt idx="9694">
                  <c:v>1.0030000000000001</c:v>
                </c:pt>
                <c:pt idx="9695">
                  <c:v>1.0050000000000001</c:v>
                </c:pt>
                <c:pt idx="9696">
                  <c:v>1.0050000000000001</c:v>
                </c:pt>
                <c:pt idx="9697">
                  <c:v>1.0030000000000001</c:v>
                </c:pt>
                <c:pt idx="9698">
                  <c:v>1.0030000000000001</c:v>
                </c:pt>
                <c:pt idx="9699">
                  <c:v>1.0050000000000001</c:v>
                </c:pt>
                <c:pt idx="9700">
                  <c:v>1.0030000000000001</c:v>
                </c:pt>
                <c:pt idx="9701">
                  <c:v>1.0030000000000001</c:v>
                </c:pt>
                <c:pt idx="9702">
                  <c:v>1.0030000000000001</c:v>
                </c:pt>
                <c:pt idx="9703">
                  <c:v>1.0030000000000001</c:v>
                </c:pt>
                <c:pt idx="9704">
                  <c:v>1.0030000000000001</c:v>
                </c:pt>
                <c:pt idx="9705">
                  <c:v>1.002</c:v>
                </c:pt>
                <c:pt idx="9706">
                  <c:v>1.002</c:v>
                </c:pt>
                <c:pt idx="9707">
                  <c:v>1.0010000000000001</c:v>
                </c:pt>
                <c:pt idx="9708">
                  <c:v>1.0010000000000001</c:v>
                </c:pt>
                <c:pt idx="9709">
                  <c:v>1.002</c:v>
                </c:pt>
                <c:pt idx="9710">
                  <c:v>1.002</c:v>
                </c:pt>
                <c:pt idx="9711">
                  <c:v>1.002</c:v>
                </c:pt>
                <c:pt idx="9712">
                  <c:v>1.0030000000000001</c:v>
                </c:pt>
                <c:pt idx="9713">
                  <c:v>1.004</c:v>
                </c:pt>
                <c:pt idx="9714">
                  <c:v>1.0030000000000001</c:v>
                </c:pt>
                <c:pt idx="9715">
                  <c:v>1.0030000000000001</c:v>
                </c:pt>
                <c:pt idx="9716">
                  <c:v>1.0030000000000001</c:v>
                </c:pt>
                <c:pt idx="9717">
                  <c:v>1.0010000000000001</c:v>
                </c:pt>
                <c:pt idx="9718">
                  <c:v>1.0010000000000001</c:v>
                </c:pt>
                <c:pt idx="9719">
                  <c:v>1.002</c:v>
                </c:pt>
                <c:pt idx="9720">
                  <c:v>1.0030000000000001</c:v>
                </c:pt>
                <c:pt idx="9721">
                  <c:v>1.0030000000000001</c:v>
                </c:pt>
                <c:pt idx="9722">
                  <c:v>1.004</c:v>
                </c:pt>
                <c:pt idx="9723">
                  <c:v>1.004</c:v>
                </c:pt>
                <c:pt idx="9724">
                  <c:v>1.0050000000000001</c:v>
                </c:pt>
                <c:pt idx="9725">
                  <c:v>1.006</c:v>
                </c:pt>
                <c:pt idx="9726">
                  <c:v>1.0050000000000001</c:v>
                </c:pt>
                <c:pt idx="9727">
                  <c:v>1.006</c:v>
                </c:pt>
                <c:pt idx="9728">
                  <c:v>1.0050000000000001</c:v>
                </c:pt>
                <c:pt idx="9729">
                  <c:v>1.0050000000000001</c:v>
                </c:pt>
                <c:pt idx="9730">
                  <c:v>1.0050000000000001</c:v>
                </c:pt>
                <c:pt idx="9731">
                  <c:v>1.0050000000000001</c:v>
                </c:pt>
                <c:pt idx="9732">
                  <c:v>1.0050000000000001</c:v>
                </c:pt>
                <c:pt idx="9733">
                  <c:v>1.004</c:v>
                </c:pt>
                <c:pt idx="9734">
                  <c:v>1.0010000000000001</c:v>
                </c:pt>
                <c:pt idx="9735">
                  <c:v>1.004</c:v>
                </c:pt>
                <c:pt idx="9736">
                  <c:v>1.006</c:v>
                </c:pt>
                <c:pt idx="9737">
                  <c:v>1.0030000000000001</c:v>
                </c:pt>
                <c:pt idx="9738">
                  <c:v>1.0030000000000001</c:v>
                </c:pt>
                <c:pt idx="9739">
                  <c:v>1.004</c:v>
                </c:pt>
                <c:pt idx="9740">
                  <c:v>1.004</c:v>
                </c:pt>
                <c:pt idx="9741">
                  <c:v>1.004</c:v>
                </c:pt>
                <c:pt idx="9742">
                  <c:v>1.004</c:v>
                </c:pt>
                <c:pt idx="9743">
                  <c:v>1.0030000000000001</c:v>
                </c:pt>
                <c:pt idx="9744">
                  <c:v>1.002</c:v>
                </c:pt>
                <c:pt idx="9745">
                  <c:v>1</c:v>
                </c:pt>
                <c:pt idx="9746">
                  <c:v>0.998</c:v>
                </c:pt>
                <c:pt idx="9747">
                  <c:v>1.0010000000000001</c:v>
                </c:pt>
                <c:pt idx="9748">
                  <c:v>1.004</c:v>
                </c:pt>
                <c:pt idx="9749">
                  <c:v>1.0030000000000001</c:v>
                </c:pt>
                <c:pt idx="9750">
                  <c:v>1.004</c:v>
                </c:pt>
                <c:pt idx="9751">
                  <c:v>1.0050000000000001</c:v>
                </c:pt>
                <c:pt idx="9752">
                  <c:v>1.006</c:v>
                </c:pt>
                <c:pt idx="9753">
                  <c:v>1.0050000000000001</c:v>
                </c:pt>
                <c:pt idx="9754">
                  <c:v>1.0050000000000001</c:v>
                </c:pt>
                <c:pt idx="9755">
                  <c:v>1.004</c:v>
                </c:pt>
                <c:pt idx="9756">
                  <c:v>1.0030000000000001</c:v>
                </c:pt>
                <c:pt idx="9757">
                  <c:v>1.004</c:v>
                </c:pt>
                <c:pt idx="9758">
                  <c:v>1.0030000000000001</c:v>
                </c:pt>
                <c:pt idx="9759">
                  <c:v>1.0030000000000001</c:v>
                </c:pt>
                <c:pt idx="9760">
                  <c:v>1.004</c:v>
                </c:pt>
                <c:pt idx="9761">
                  <c:v>1.004</c:v>
                </c:pt>
                <c:pt idx="9762">
                  <c:v>1.004</c:v>
                </c:pt>
                <c:pt idx="9763">
                  <c:v>1.0030000000000001</c:v>
                </c:pt>
                <c:pt idx="9764">
                  <c:v>1.004</c:v>
                </c:pt>
                <c:pt idx="9765">
                  <c:v>1.0050000000000001</c:v>
                </c:pt>
                <c:pt idx="9766">
                  <c:v>1.0050000000000001</c:v>
                </c:pt>
                <c:pt idx="9767">
                  <c:v>1.0050000000000001</c:v>
                </c:pt>
                <c:pt idx="9768">
                  <c:v>1.0050000000000001</c:v>
                </c:pt>
                <c:pt idx="9769">
                  <c:v>1.006</c:v>
                </c:pt>
                <c:pt idx="9770">
                  <c:v>1.004</c:v>
                </c:pt>
                <c:pt idx="9771">
                  <c:v>1.0030000000000001</c:v>
                </c:pt>
                <c:pt idx="9772">
                  <c:v>1.0030000000000001</c:v>
                </c:pt>
                <c:pt idx="9773">
                  <c:v>1.002</c:v>
                </c:pt>
                <c:pt idx="9774">
                  <c:v>1.002</c:v>
                </c:pt>
                <c:pt idx="9775">
                  <c:v>1.002</c:v>
                </c:pt>
                <c:pt idx="9776">
                  <c:v>1.002</c:v>
                </c:pt>
                <c:pt idx="9777">
                  <c:v>1.002</c:v>
                </c:pt>
                <c:pt idx="9778">
                  <c:v>1.002</c:v>
                </c:pt>
                <c:pt idx="9779">
                  <c:v>1</c:v>
                </c:pt>
                <c:pt idx="9780">
                  <c:v>1</c:v>
                </c:pt>
                <c:pt idx="9781">
                  <c:v>1.002</c:v>
                </c:pt>
                <c:pt idx="9782">
                  <c:v>1.0030000000000001</c:v>
                </c:pt>
                <c:pt idx="9783">
                  <c:v>1.0010000000000001</c:v>
                </c:pt>
                <c:pt idx="9784">
                  <c:v>1.0010000000000001</c:v>
                </c:pt>
                <c:pt idx="9785">
                  <c:v>1.0030000000000001</c:v>
                </c:pt>
                <c:pt idx="9786">
                  <c:v>1.002</c:v>
                </c:pt>
                <c:pt idx="9787">
                  <c:v>1.002</c:v>
                </c:pt>
                <c:pt idx="9788">
                  <c:v>1.0030000000000001</c:v>
                </c:pt>
                <c:pt idx="9789">
                  <c:v>1.0030000000000001</c:v>
                </c:pt>
                <c:pt idx="9790">
                  <c:v>1.0030000000000001</c:v>
                </c:pt>
                <c:pt idx="9791">
                  <c:v>1.002</c:v>
                </c:pt>
                <c:pt idx="9792">
                  <c:v>1.0010000000000001</c:v>
                </c:pt>
                <c:pt idx="9793">
                  <c:v>1.0030000000000001</c:v>
                </c:pt>
                <c:pt idx="9794">
                  <c:v>1.002</c:v>
                </c:pt>
                <c:pt idx="9795">
                  <c:v>1.0010000000000001</c:v>
                </c:pt>
                <c:pt idx="9796">
                  <c:v>1.0010000000000001</c:v>
                </c:pt>
                <c:pt idx="9797">
                  <c:v>1.0010000000000001</c:v>
                </c:pt>
                <c:pt idx="9798">
                  <c:v>1.0010000000000001</c:v>
                </c:pt>
                <c:pt idx="9799">
                  <c:v>1.0010000000000001</c:v>
                </c:pt>
                <c:pt idx="9800">
                  <c:v>1.0010000000000001</c:v>
                </c:pt>
                <c:pt idx="9801">
                  <c:v>0.999</c:v>
                </c:pt>
                <c:pt idx="9802">
                  <c:v>0.999</c:v>
                </c:pt>
                <c:pt idx="9803">
                  <c:v>1</c:v>
                </c:pt>
                <c:pt idx="9804">
                  <c:v>1.0010000000000001</c:v>
                </c:pt>
                <c:pt idx="9805">
                  <c:v>1.002</c:v>
                </c:pt>
                <c:pt idx="9806">
                  <c:v>1</c:v>
                </c:pt>
                <c:pt idx="9807">
                  <c:v>1.0010000000000001</c:v>
                </c:pt>
                <c:pt idx="9808">
                  <c:v>0.999</c:v>
                </c:pt>
                <c:pt idx="9809">
                  <c:v>1</c:v>
                </c:pt>
                <c:pt idx="9810">
                  <c:v>0.999</c:v>
                </c:pt>
                <c:pt idx="9811">
                  <c:v>1</c:v>
                </c:pt>
                <c:pt idx="9812">
                  <c:v>1.0010000000000001</c:v>
                </c:pt>
                <c:pt idx="9813">
                  <c:v>1.0010000000000001</c:v>
                </c:pt>
                <c:pt idx="9814">
                  <c:v>1.002</c:v>
                </c:pt>
                <c:pt idx="9815">
                  <c:v>1.0030000000000001</c:v>
                </c:pt>
                <c:pt idx="9816">
                  <c:v>1.0030000000000001</c:v>
                </c:pt>
                <c:pt idx="9817">
                  <c:v>1.0030000000000001</c:v>
                </c:pt>
                <c:pt idx="9818">
                  <c:v>1.002</c:v>
                </c:pt>
                <c:pt idx="9819">
                  <c:v>1.0010000000000001</c:v>
                </c:pt>
                <c:pt idx="9820">
                  <c:v>0.999</c:v>
                </c:pt>
                <c:pt idx="9821">
                  <c:v>0.999</c:v>
                </c:pt>
                <c:pt idx="9822">
                  <c:v>1</c:v>
                </c:pt>
                <c:pt idx="9823">
                  <c:v>1.0010000000000001</c:v>
                </c:pt>
                <c:pt idx="9824">
                  <c:v>1.0010000000000001</c:v>
                </c:pt>
                <c:pt idx="9825">
                  <c:v>1</c:v>
                </c:pt>
                <c:pt idx="9826">
                  <c:v>0.998</c:v>
                </c:pt>
                <c:pt idx="9827">
                  <c:v>1.0010000000000001</c:v>
                </c:pt>
                <c:pt idx="9828">
                  <c:v>1.0010000000000001</c:v>
                </c:pt>
                <c:pt idx="9829">
                  <c:v>1</c:v>
                </c:pt>
                <c:pt idx="9830">
                  <c:v>0.998</c:v>
                </c:pt>
                <c:pt idx="9831">
                  <c:v>0.999</c:v>
                </c:pt>
                <c:pt idx="9832">
                  <c:v>1.002</c:v>
                </c:pt>
                <c:pt idx="9833">
                  <c:v>1.002</c:v>
                </c:pt>
                <c:pt idx="9834">
                  <c:v>1.002</c:v>
                </c:pt>
                <c:pt idx="9835">
                  <c:v>1.002</c:v>
                </c:pt>
                <c:pt idx="9836">
                  <c:v>1.002</c:v>
                </c:pt>
                <c:pt idx="9837">
                  <c:v>1.0010000000000001</c:v>
                </c:pt>
                <c:pt idx="9838">
                  <c:v>1.002</c:v>
                </c:pt>
                <c:pt idx="9839">
                  <c:v>1.002</c:v>
                </c:pt>
                <c:pt idx="9840">
                  <c:v>1.0010000000000001</c:v>
                </c:pt>
                <c:pt idx="9841">
                  <c:v>1</c:v>
                </c:pt>
                <c:pt idx="9842">
                  <c:v>1.002</c:v>
                </c:pt>
                <c:pt idx="9843">
                  <c:v>1.0010000000000001</c:v>
                </c:pt>
                <c:pt idx="9844">
                  <c:v>1.0010000000000001</c:v>
                </c:pt>
                <c:pt idx="9845">
                  <c:v>1.002</c:v>
                </c:pt>
                <c:pt idx="9846">
                  <c:v>1.002</c:v>
                </c:pt>
                <c:pt idx="9847">
                  <c:v>1.0010000000000001</c:v>
                </c:pt>
                <c:pt idx="9848">
                  <c:v>1.0010000000000001</c:v>
                </c:pt>
                <c:pt idx="9849">
                  <c:v>0.999</c:v>
                </c:pt>
                <c:pt idx="9850">
                  <c:v>1.008</c:v>
                </c:pt>
                <c:pt idx="9851">
                  <c:v>1.0090000000000001</c:v>
                </c:pt>
                <c:pt idx="9852">
                  <c:v>1.008</c:v>
                </c:pt>
                <c:pt idx="9853">
                  <c:v>1.01</c:v>
                </c:pt>
                <c:pt idx="9854">
                  <c:v>1.0110000000000001</c:v>
                </c:pt>
                <c:pt idx="9855">
                  <c:v>1.012</c:v>
                </c:pt>
                <c:pt idx="9856">
                  <c:v>1.01</c:v>
                </c:pt>
                <c:pt idx="9857">
                  <c:v>1.0110000000000001</c:v>
                </c:pt>
                <c:pt idx="9858">
                  <c:v>1.0110000000000001</c:v>
                </c:pt>
                <c:pt idx="9859">
                  <c:v>1.012</c:v>
                </c:pt>
                <c:pt idx="9860">
                  <c:v>1.016</c:v>
                </c:pt>
                <c:pt idx="9861">
                  <c:v>11.282999999999999</c:v>
                </c:pt>
                <c:pt idx="9862">
                  <c:v>11.829000000000001</c:v>
                </c:pt>
                <c:pt idx="9863">
                  <c:v>12.718</c:v>
                </c:pt>
                <c:pt idx="9864">
                  <c:v>12.431000000000001</c:v>
                </c:pt>
                <c:pt idx="9865">
                  <c:v>14.417</c:v>
                </c:pt>
                <c:pt idx="9866">
                  <c:v>13.586</c:v>
                </c:pt>
                <c:pt idx="9867">
                  <c:v>13</c:v>
                </c:pt>
                <c:pt idx="9868">
                  <c:v>12.897</c:v>
                </c:pt>
                <c:pt idx="9869">
                  <c:v>12.939</c:v>
                </c:pt>
                <c:pt idx="9870">
                  <c:v>13.014000000000001</c:v>
                </c:pt>
                <c:pt idx="9871">
                  <c:v>13.123000000000001</c:v>
                </c:pt>
                <c:pt idx="9872">
                  <c:v>13.226000000000001</c:v>
                </c:pt>
                <c:pt idx="9873">
                  <c:v>13.311</c:v>
                </c:pt>
                <c:pt idx="9874">
                  <c:v>13.403</c:v>
                </c:pt>
                <c:pt idx="9875">
                  <c:v>13.484</c:v>
                </c:pt>
                <c:pt idx="9876">
                  <c:v>14.733000000000001</c:v>
                </c:pt>
                <c:pt idx="9877">
                  <c:v>15.412000000000001</c:v>
                </c:pt>
                <c:pt idx="9878">
                  <c:v>14.618</c:v>
                </c:pt>
                <c:pt idx="9879">
                  <c:v>14.375</c:v>
                </c:pt>
                <c:pt idx="9880">
                  <c:v>14.402000000000001</c:v>
                </c:pt>
                <c:pt idx="9881">
                  <c:v>14.453000000000001</c:v>
                </c:pt>
                <c:pt idx="9882">
                  <c:v>14.476000000000001</c:v>
                </c:pt>
                <c:pt idx="9883">
                  <c:v>14.497</c:v>
                </c:pt>
                <c:pt idx="9884">
                  <c:v>14.512</c:v>
                </c:pt>
                <c:pt idx="9885">
                  <c:v>14.532999999999999</c:v>
                </c:pt>
                <c:pt idx="9886">
                  <c:v>14.555</c:v>
                </c:pt>
                <c:pt idx="9887">
                  <c:v>14.56</c:v>
                </c:pt>
                <c:pt idx="9888">
                  <c:v>14.569000000000001</c:v>
                </c:pt>
                <c:pt idx="9889">
                  <c:v>14.592000000000001</c:v>
                </c:pt>
                <c:pt idx="9890">
                  <c:v>14.614000000000001</c:v>
                </c:pt>
                <c:pt idx="9891">
                  <c:v>14.644</c:v>
                </c:pt>
                <c:pt idx="9892">
                  <c:v>14.657999999999999</c:v>
                </c:pt>
                <c:pt idx="9893">
                  <c:v>14.684000000000001</c:v>
                </c:pt>
                <c:pt idx="9894">
                  <c:v>14.695</c:v>
                </c:pt>
                <c:pt idx="9895">
                  <c:v>14.718</c:v>
                </c:pt>
                <c:pt idx="9896">
                  <c:v>14.728</c:v>
                </c:pt>
                <c:pt idx="9897">
                  <c:v>14.737</c:v>
                </c:pt>
                <c:pt idx="9898">
                  <c:v>14.756</c:v>
                </c:pt>
                <c:pt idx="9899">
                  <c:v>14.77</c:v>
                </c:pt>
                <c:pt idx="9900">
                  <c:v>14.784000000000001</c:v>
                </c:pt>
                <c:pt idx="9901">
                  <c:v>14.804</c:v>
                </c:pt>
                <c:pt idx="9902">
                  <c:v>14.82</c:v>
                </c:pt>
                <c:pt idx="9903">
                  <c:v>14.834</c:v>
                </c:pt>
                <c:pt idx="9904">
                  <c:v>14.849</c:v>
                </c:pt>
                <c:pt idx="9905">
                  <c:v>14.867000000000001</c:v>
                </c:pt>
                <c:pt idx="9906">
                  <c:v>14.879</c:v>
                </c:pt>
                <c:pt idx="9907">
                  <c:v>14.89</c:v>
                </c:pt>
                <c:pt idx="9908">
                  <c:v>14.921000000000001</c:v>
                </c:pt>
                <c:pt idx="9909">
                  <c:v>14.937000000000001</c:v>
                </c:pt>
                <c:pt idx="9910">
                  <c:v>14.949</c:v>
                </c:pt>
                <c:pt idx="9911">
                  <c:v>14.954000000000001</c:v>
                </c:pt>
                <c:pt idx="9912">
                  <c:v>14.969000000000001</c:v>
                </c:pt>
                <c:pt idx="9913">
                  <c:v>14.984999999999999</c:v>
                </c:pt>
                <c:pt idx="9914">
                  <c:v>14.993</c:v>
                </c:pt>
                <c:pt idx="9915">
                  <c:v>15.011000000000001</c:v>
                </c:pt>
                <c:pt idx="9916">
                  <c:v>15.018000000000001</c:v>
                </c:pt>
                <c:pt idx="9917">
                  <c:v>15.034000000000001</c:v>
                </c:pt>
                <c:pt idx="9918">
                  <c:v>15.046000000000001</c:v>
                </c:pt>
                <c:pt idx="9919">
                  <c:v>15.058</c:v>
                </c:pt>
                <c:pt idx="9920">
                  <c:v>15.075000000000001</c:v>
                </c:pt>
                <c:pt idx="9921">
                  <c:v>15.082000000000001</c:v>
                </c:pt>
                <c:pt idx="9922">
                  <c:v>15.083</c:v>
                </c:pt>
                <c:pt idx="9923">
                  <c:v>15.099</c:v>
                </c:pt>
                <c:pt idx="9924">
                  <c:v>15.108000000000001</c:v>
                </c:pt>
                <c:pt idx="9925">
                  <c:v>15.116</c:v>
                </c:pt>
                <c:pt idx="9926">
                  <c:v>15.125</c:v>
                </c:pt>
                <c:pt idx="9927">
                  <c:v>15.124000000000001</c:v>
                </c:pt>
                <c:pt idx="9928">
                  <c:v>15.119</c:v>
                </c:pt>
                <c:pt idx="9929">
                  <c:v>15.124000000000001</c:v>
                </c:pt>
                <c:pt idx="9930">
                  <c:v>15.128</c:v>
                </c:pt>
                <c:pt idx="9931">
                  <c:v>15.127000000000001</c:v>
                </c:pt>
                <c:pt idx="9932">
                  <c:v>15.123000000000001</c:v>
                </c:pt>
                <c:pt idx="9933">
                  <c:v>15.114000000000001</c:v>
                </c:pt>
                <c:pt idx="9934">
                  <c:v>15.125999999999999</c:v>
                </c:pt>
                <c:pt idx="9935">
                  <c:v>15.117000000000001</c:v>
                </c:pt>
                <c:pt idx="9936">
                  <c:v>15.114000000000001</c:v>
                </c:pt>
                <c:pt idx="9937">
                  <c:v>15.115</c:v>
                </c:pt>
                <c:pt idx="9938">
                  <c:v>15.114000000000001</c:v>
                </c:pt>
                <c:pt idx="9939">
                  <c:v>15.108000000000001</c:v>
                </c:pt>
                <c:pt idx="9940">
                  <c:v>15.099</c:v>
                </c:pt>
                <c:pt idx="9941">
                  <c:v>15.104000000000001</c:v>
                </c:pt>
                <c:pt idx="9942">
                  <c:v>15.107000000000001</c:v>
                </c:pt>
                <c:pt idx="9943">
                  <c:v>15.117000000000001</c:v>
                </c:pt>
                <c:pt idx="9944">
                  <c:v>15.131</c:v>
                </c:pt>
                <c:pt idx="9945">
                  <c:v>15.153</c:v>
                </c:pt>
                <c:pt idx="9946">
                  <c:v>15.155000000000001</c:v>
                </c:pt>
                <c:pt idx="9947">
                  <c:v>15.167</c:v>
                </c:pt>
                <c:pt idx="9948">
                  <c:v>15.18</c:v>
                </c:pt>
                <c:pt idx="9949">
                  <c:v>15.196</c:v>
                </c:pt>
                <c:pt idx="9950">
                  <c:v>15.205</c:v>
                </c:pt>
                <c:pt idx="9951">
                  <c:v>15.224</c:v>
                </c:pt>
                <c:pt idx="9952">
                  <c:v>15.223000000000001</c:v>
                </c:pt>
                <c:pt idx="9953">
                  <c:v>15.232000000000001</c:v>
                </c:pt>
                <c:pt idx="9954">
                  <c:v>15.244</c:v>
                </c:pt>
                <c:pt idx="9955">
                  <c:v>15.248000000000001</c:v>
                </c:pt>
                <c:pt idx="9956">
                  <c:v>15.263</c:v>
                </c:pt>
                <c:pt idx="9957">
                  <c:v>15.272</c:v>
                </c:pt>
                <c:pt idx="9958">
                  <c:v>15.274000000000001</c:v>
                </c:pt>
                <c:pt idx="9959">
                  <c:v>15.294</c:v>
                </c:pt>
                <c:pt idx="9960">
                  <c:v>15.308</c:v>
                </c:pt>
                <c:pt idx="9961">
                  <c:v>15.319000000000001</c:v>
                </c:pt>
                <c:pt idx="9962">
                  <c:v>15.338000000000001</c:v>
                </c:pt>
                <c:pt idx="9963">
                  <c:v>15.341000000000001</c:v>
                </c:pt>
                <c:pt idx="9964">
                  <c:v>15.342000000000001</c:v>
                </c:pt>
                <c:pt idx="9965">
                  <c:v>15.343</c:v>
                </c:pt>
                <c:pt idx="9966">
                  <c:v>15.343</c:v>
                </c:pt>
                <c:pt idx="9967">
                  <c:v>15.344000000000001</c:v>
                </c:pt>
                <c:pt idx="9968">
                  <c:v>15.347</c:v>
                </c:pt>
                <c:pt idx="9969">
                  <c:v>15.344000000000001</c:v>
                </c:pt>
                <c:pt idx="9970">
                  <c:v>15.34</c:v>
                </c:pt>
                <c:pt idx="9971">
                  <c:v>15.343</c:v>
                </c:pt>
                <c:pt idx="9972">
                  <c:v>15.338000000000001</c:v>
                </c:pt>
                <c:pt idx="9973">
                  <c:v>15.333</c:v>
                </c:pt>
                <c:pt idx="9974">
                  <c:v>15.336</c:v>
                </c:pt>
                <c:pt idx="9975">
                  <c:v>15.332000000000001</c:v>
                </c:pt>
                <c:pt idx="9976">
                  <c:v>15.326000000000001</c:v>
                </c:pt>
                <c:pt idx="9977">
                  <c:v>15.324</c:v>
                </c:pt>
                <c:pt idx="9978">
                  <c:v>15.313000000000001</c:v>
                </c:pt>
                <c:pt idx="9979">
                  <c:v>15.308</c:v>
                </c:pt>
                <c:pt idx="9980">
                  <c:v>15.302</c:v>
                </c:pt>
                <c:pt idx="9981">
                  <c:v>15.290000000000001</c:v>
                </c:pt>
                <c:pt idx="9982">
                  <c:v>15.279</c:v>
                </c:pt>
                <c:pt idx="9983">
                  <c:v>15.273</c:v>
                </c:pt>
                <c:pt idx="9984">
                  <c:v>15.272</c:v>
                </c:pt>
                <c:pt idx="9985">
                  <c:v>15.261000000000001</c:v>
                </c:pt>
                <c:pt idx="9986">
                  <c:v>15.253</c:v>
                </c:pt>
                <c:pt idx="9987">
                  <c:v>15.249000000000001</c:v>
                </c:pt>
                <c:pt idx="9988">
                  <c:v>15.241</c:v>
                </c:pt>
                <c:pt idx="9989">
                  <c:v>15.233000000000001</c:v>
                </c:pt>
                <c:pt idx="9990">
                  <c:v>15.225</c:v>
                </c:pt>
                <c:pt idx="9991">
                  <c:v>15.22</c:v>
                </c:pt>
                <c:pt idx="9992">
                  <c:v>15.217000000000001</c:v>
                </c:pt>
                <c:pt idx="9993">
                  <c:v>15.212</c:v>
                </c:pt>
                <c:pt idx="9994">
                  <c:v>15.206</c:v>
                </c:pt>
                <c:pt idx="9995">
                  <c:v>15.195</c:v>
                </c:pt>
                <c:pt idx="9996">
                  <c:v>15.196</c:v>
                </c:pt>
                <c:pt idx="9997">
                  <c:v>15.187000000000001</c:v>
                </c:pt>
                <c:pt idx="9998">
                  <c:v>15.183</c:v>
                </c:pt>
                <c:pt idx="9999">
                  <c:v>15.175000000000001</c:v>
                </c:pt>
                <c:pt idx="10000">
                  <c:v>15.178000000000001</c:v>
                </c:pt>
                <c:pt idx="10001">
                  <c:v>15.169</c:v>
                </c:pt>
                <c:pt idx="10002">
                  <c:v>15.168000000000001</c:v>
                </c:pt>
                <c:pt idx="10003">
                  <c:v>15.168000000000001</c:v>
                </c:pt>
                <c:pt idx="10004">
                  <c:v>15.162000000000001</c:v>
                </c:pt>
                <c:pt idx="10005">
                  <c:v>15.152000000000001</c:v>
                </c:pt>
                <c:pt idx="10006">
                  <c:v>15.15</c:v>
                </c:pt>
                <c:pt idx="10007">
                  <c:v>15.145</c:v>
                </c:pt>
                <c:pt idx="10008">
                  <c:v>15.14</c:v>
                </c:pt>
                <c:pt idx="10009">
                  <c:v>15.141</c:v>
                </c:pt>
                <c:pt idx="10010">
                  <c:v>15.143000000000001</c:v>
                </c:pt>
                <c:pt idx="10011">
                  <c:v>15.143000000000001</c:v>
                </c:pt>
                <c:pt idx="10012">
                  <c:v>15.134</c:v>
                </c:pt>
                <c:pt idx="10013">
                  <c:v>15.141999999999999</c:v>
                </c:pt>
                <c:pt idx="10014">
                  <c:v>15.138</c:v>
                </c:pt>
                <c:pt idx="10015">
                  <c:v>15.137</c:v>
                </c:pt>
                <c:pt idx="10016">
                  <c:v>15.134</c:v>
                </c:pt>
                <c:pt idx="10017">
                  <c:v>15.124000000000001</c:v>
                </c:pt>
                <c:pt idx="10018">
                  <c:v>15.125999999999999</c:v>
                </c:pt>
                <c:pt idx="10019">
                  <c:v>15.127000000000001</c:v>
                </c:pt>
                <c:pt idx="10020">
                  <c:v>15.119</c:v>
                </c:pt>
                <c:pt idx="10021">
                  <c:v>15.112</c:v>
                </c:pt>
                <c:pt idx="10022">
                  <c:v>15.106</c:v>
                </c:pt>
                <c:pt idx="10023">
                  <c:v>15.11</c:v>
                </c:pt>
                <c:pt idx="10024">
                  <c:v>15.116</c:v>
                </c:pt>
                <c:pt idx="10025">
                  <c:v>15.098000000000001</c:v>
                </c:pt>
                <c:pt idx="10026">
                  <c:v>15.095000000000001</c:v>
                </c:pt>
                <c:pt idx="10027">
                  <c:v>15.102</c:v>
                </c:pt>
                <c:pt idx="10028">
                  <c:v>15.102</c:v>
                </c:pt>
                <c:pt idx="10029">
                  <c:v>15.098000000000001</c:v>
                </c:pt>
                <c:pt idx="10030">
                  <c:v>15.096</c:v>
                </c:pt>
                <c:pt idx="10031">
                  <c:v>15.103</c:v>
                </c:pt>
                <c:pt idx="10032">
                  <c:v>15.107000000000001</c:v>
                </c:pt>
                <c:pt idx="10033">
                  <c:v>15.103</c:v>
                </c:pt>
                <c:pt idx="10034">
                  <c:v>15.105</c:v>
                </c:pt>
                <c:pt idx="10035">
                  <c:v>15.103</c:v>
                </c:pt>
                <c:pt idx="10036">
                  <c:v>15.089</c:v>
                </c:pt>
                <c:pt idx="10037">
                  <c:v>15.085000000000001</c:v>
                </c:pt>
                <c:pt idx="10038">
                  <c:v>15.087</c:v>
                </c:pt>
                <c:pt idx="10039">
                  <c:v>15.08</c:v>
                </c:pt>
                <c:pt idx="10040">
                  <c:v>15.076000000000001</c:v>
                </c:pt>
                <c:pt idx="10041">
                  <c:v>15.065</c:v>
                </c:pt>
                <c:pt idx="10042">
                  <c:v>15.073</c:v>
                </c:pt>
                <c:pt idx="10043">
                  <c:v>15.066000000000001</c:v>
                </c:pt>
                <c:pt idx="10044">
                  <c:v>15.057</c:v>
                </c:pt>
                <c:pt idx="10045">
                  <c:v>15.043000000000001</c:v>
                </c:pt>
                <c:pt idx="10046">
                  <c:v>15.037000000000001</c:v>
                </c:pt>
                <c:pt idx="10047">
                  <c:v>15.031000000000001</c:v>
                </c:pt>
                <c:pt idx="10048">
                  <c:v>15.031000000000001</c:v>
                </c:pt>
                <c:pt idx="10049">
                  <c:v>15.022</c:v>
                </c:pt>
                <c:pt idx="10050">
                  <c:v>15.016999999999999</c:v>
                </c:pt>
                <c:pt idx="10051">
                  <c:v>15.014000000000001</c:v>
                </c:pt>
                <c:pt idx="10052">
                  <c:v>15.006</c:v>
                </c:pt>
                <c:pt idx="10053">
                  <c:v>14.996</c:v>
                </c:pt>
                <c:pt idx="10054">
                  <c:v>14.988</c:v>
                </c:pt>
                <c:pt idx="10055">
                  <c:v>14.973000000000001</c:v>
                </c:pt>
                <c:pt idx="10056">
                  <c:v>14.963000000000001</c:v>
                </c:pt>
                <c:pt idx="10057">
                  <c:v>14.961</c:v>
                </c:pt>
                <c:pt idx="10058">
                  <c:v>14.959</c:v>
                </c:pt>
                <c:pt idx="10059">
                  <c:v>14.953000000000001</c:v>
                </c:pt>
                <c:pt idx="10060">
                  <c:v>14.941000000000001</c:v>
                </c:pt>
                <c:pt idx="10061">
                  <c:v>14.929</c:v>
                </c:pt>
                <c:pt idx="10062">
                  <c:v>14.923999999999999</c:v>
                </c:pt>
                <c:pt idx="10063">
                  <c:v>14.921000000000001</c:v>
                </c:pt>
                <c:pt idx="10064">
                  <c:v>14.912000000000001</c:v>
                </c:pt>
                <c:pt idx="10065">
                  <c:v>14.909000000000001</c:v>
                </c:pt>
                <c:pt idx="10066">
                  <c:v>14.896000000000001</c:v>
                </c:pt>
                <c:pt idx="10067">
                  <c:v>14.887</c:v>
                </c:pt>
                <c:pt idx="10068">
                  <c:v>14.873000000000001</c:v>
                </c:pt>
                <c:pt idx="10069">
                  <c:v>14.869</c:v>
                </c:pt>
                <c:pt idx="10070">
                  <c:v>14.864000000000001</c:v>
                </c:pt>
                <c:pt idx="10071">
                  <c:v>14.855</c:v>
                </c:pt>
                <c:pt idx="10072">
                  <c:v>14.848000000000001</c:v>
                </c:pt>
                <c:pt idx="10073">
                  <c:v>14.841000000000001</c:v>
                </c:pt>
                <c:pt idx="10074">
                  <c:v>14.831</c:v>
                </c:pt>
                <c:pt idx="10075">
                  <c:v>14.818</c:v>
                </c:pt>
                <c:pt idx="10076">
                  <c:v>14.807</c:v>
                </c:pt>
                <c:pt idx="10077">
                  <c:v>14.798999999999999</c:v>
                </c:pt>
                <c:pt idx="10078">
                  <c:v>14.791</c:v>
                </c:pt>
                <c:pt idx="10079">
                  <c:v>14.787000000000001</c:v>
                </c:pt>
                <c:pt idx="10080">
                  <c:v>14.785</c:v>
                </c:pt>
                <c:pt idx="10081">
                  <c:v>14.777000000000001</c:v>
                </c:pt>
                <c:pt idx="10082">
                  <c:v>14.764000000000001</c:v>
                </c:pt>
                <c:pt idx="10083">
                  <c:v>14.745000000000001</c:v>
                </c:pt>
                <c:pt idx="10084">
                  <c:v>14.732000000000001</c:v>
                </c:pt>
                <c:pt idx="10085">
                  <c:v>14.716000000000001</c:v>
                </c:pt>
                <c:pt idx="10086">
                  <c:v>14.705</c:v>
                </c:pt>
                <c:pt idx="10087">
                  <c:v>14.696</c:v>
                </c:pt>
                <c:pt idx="10088">
                  <c:v>14.687000000000001</c:v>
                </c:pt>
                <c:pt idx="10089">
                  <c:v>14.675000000000001</c:v>
                </c:pt>
                <c:pt idx="10090">
                  <c:v>14.659000000000001</c:v>
                </c:pt>
                <c:pt idx="10091">
                  <c:v>14.651</c:v>
                </c:pt>
                <c:pt idx="10092">
                  <c:v>14.644</c:v>
                </c:pt>
                <c:pt idx="10093">
                  <c:v>14.632</c:v>
                </c:pt>
                <c:pt idx="10094">
                  <c:v>14.617000000000001</c:v>
                </c:pt>
                <c:pt idx="10095">
                  <c:v>14.607000000000001</c:v>
                </c:pt>
                <c:pt idx="10096">
                  <c:v>14.601000000000001</c:v>
                </c:pt>
                <c:pt idx="10097">
                  <c:v>14.585000000000001</c:v>
                </c:pt>
                <c:pt idx="10098">
                  <c:v>14.578000000000001</c:v>
                </c:pt>
                <c:pt idx="10099">
                  <c:v>14.571</c:v>
                </c:pt>
                <c:pt idx="10100">
                  <c:v>14.563000000000001</c:v>
                </c:pt>
                <c:pt idx="10101">
                  <c:v>14.555</c:v>
                </c:pt>
                <c:pt idx="10102">
                  <c:v>14.546000000000001</c:v>
                </c:pt>
                <c:pt idx="10103">
                  <c:v>14.538</c:v>
                </c:pt>
                <c:pt idx="10104">
                  <c:v>14.535</c:v>
                </c:pt>
                <c:pt idx="10105">
                  <c:v>14.532999999999999</c:v>
                </c:pt>
                <c:pt idx="10106">
                  <c:v>14.526</c:v>
                </c:pt>
                <c:pt idx="10107">
                  <c:v>14.519</c:v>
                </c:pt>
                <c:pt idx="10108">
                  <c:v>14.52</c:v>
                </c:pt>
                <c:pt idx="10109">
                  <c:v>14.516999999999999</c:v>
                </c:pt>
                <c:pt idx="10110">
                  <c:v>14.51</c:v>
                </c:pt>
                <c:pt idx="10111">
                  <c:v>14.506</c:v>
                </c:pt>
                <c:pt idx="10112">
                  <c:v>14.503</c:v>
                </c:pt>
                <c:pt idx="10113">
                  <c:v>14.505000000000001</c:v>
                </c:pt>
                <c:pt idx="10114">
                  <c:v>14.506</c:v>
                </c:pt>
                <c:pt idx="10115">
                  <c:v>14.498000000000001</c:v>
                </c:pt>
                <c:pt idx="10116">
                  <c:v>14.5</c:v>
                </c:pt>
                <c:pt idx="10117">
                  <c:v>14.5</c:v>
                </c:pt>
                <c:pt idx="10118">
                  <c:v>14.499000000000001</c:v>
                </c:pt>
                <c:pt idx="10119">
                  <c:v>14.504</c:v>
                </c:pt>
                <c:pt idx="10120">
                  <c:v>14.499000000000001</c:v>
                </c:pt>
                <c:pt idx="10121">
                  <c:v>14.497</c:v>
                </c:pt>
                <c:pt idx="10122">
                  <c:v>14.492000000000001</c:v>
                </c:pt>
                <c:pt idx="10123">
                  <c:v>14.506</c:v>
                </c:pt>
                <c:pt idx="10124">
                  <c:v>14.51</c:v>
                </c:pt>
                <c:pt idx="10125">
                  <c:v>14.513</c:v>
                </c:pt>
                <c:pt idx="10126">
                  <c:v>14.513</c:v>
                </c:pt>
                <c:pt idx="10127">
                  <c:v>14.506</c:v>
                </c:pt>
                <c:pt idx="10128">
                  <c:v>14.51</c:v>
                </c:pt>
                <c:pt idx="10129">
                  <c:v>14.511000000000001</c:v>
                </c:pt>
                <c:pt idx="10130">
                  <c:v>14.514000000000001</c:v>
                </c:pt>
                <c:pt idx="10131">
                  <c:v>14.521000000000001</c:v>
                </c:pt>
                <c:pt idx="10132">
                  <c:v>14.52</c:v>
                </c:pt>
                <c:pt idx="10133">
                  <c:v>14.521000000000001</c:v>
                </c:pt>
                <c:pt idx="10134">
                  <c:v>14.532</c:v>
                </c:pt>
                <c:pt idx="10135">
                  <c:v>14.522</c:v>
                </c:pt>
                <c:pt idx="10136">
                  <c:v>14.528</c:v>
                </c:pt>
                <c:pt idx="10137">
                  <c:v>14.529</c:v>
                </c:pt>
                <c:pt idx="10138">
                  <c:v>14.526</c:v>
                </c:pt>
                <c:pt idx="10139">
                  <c:v>14.536</c:v>
                </c:pt>
                <c:pt idx="10140">
                  <c:v>14.534000000000001</c:v>
                </c:pt>
                <c:pt idx="10141">
                  <c:v>14.544</c:v>
                </c:pt>
                <c:pt idx="10142">
                  <c:v>14.538</c:v>
                </c:pt>
                <c:pt idx="10143">
                  <c:v>14.541</c:v>
                </c:pt>
                <c:pt idx="10144">
                  <c:v>14.546000000000001</c:v>
                </c:pt>
                <c:pt idx="10145">
                  <c:v>14.554</c:v>
                </c:pt>
                <c:pt idx="10146">
                  <c:v>14.554</c:v>
                </c:pt>
                <c:pt idx="10147">
                  <c:v>14.554</c:v>
                </c:pt>
                <c:pt idx="10148">
                  <c:v>14.548999999999999</c:v>
                </c:pt>
                <c:pt idx="10149">
                  <c:v>14.561</c:v>
                </c:pt>
                <c:pt idx="10150">
                  <c:v>14.556000000000001</c:v>
                </c:pt>
                <c:pt idx="10151">
                  <c:v>14.56</c:v>
                </c:pt>
                <c:pt idx="10152">
                  <c:v>14.561</c:v>
                </c:pt>
                <c:pt idx="10153">
                  <c:v>14.568</c:v>
                </c:pt>
                <c:pt idx="10154">
                  <c:v>14.574</c:v>
                </c:pt>
                <c:pt idx="10155">
                  <c:v>14.571</c:v>
                </c:pt>
                <c:pt idx="10156">
                  <c:v>14.566000000000001</c:v>
                </c:pt>
                <c:pt idx="10157">
                  <c:v>14.571</c:v>
                </c:pt>
                <c:pt idx="10158">
                  <c:v>14.579000000000001</c:v>
                </c:pt>
                <c:pt idx="10159">
                  <c:v>14.592000000000001</c:v>
                </c:pt>
                <c:pt idx="10160">
                  <c:v>14.587</c:v>
                </c:pt>
                <c:pt idx="10161">
                  <c:v>14.58</c:v>
                </c:pt>
                <c:pt idx="10162">
                  <c:v>14.581</c:v>
                </c:pt>
                <c:pt idx="10163">
                  <c:v>14.583</c:v>
                </c:pt>
                <c:pt idx="10164">
                  <c:v>14.59</c:v>
                </c:pt>
                <c:pt idx="10165">
                  <c:v>14.593</c:v>
                </c:pt>
                <c:pt idx="10166">
                  <c:v>14.595000000000001</c:v>
                </c:pt>
                <c:pt idx="10167">
                  <c:v>14.604000000000001</c:v>
                </c:pt>
                <c:pt idx="10168">
                  <c:v>14.599</c:v>
                </c:pt>
                <c:pt idx="10169">
                  <c:v>14.607000000000001</c:v>
                </c:pt>
                <c:pt idx="10170">
                  <c:v>14.601000000000001</c:v>
                </c:pt>
                <c:pt idx="10171">
                  <c:v>14.602</c:v>
                </c:pt>
                <c:pt idx="10172">
                  <c:v>14.602</c:v>
                </c:pt>
                <c:pt idx="10173">
                  <c:v>14.602</c:v>
                </c:pt>
                <c:pt idx="10174">
                  <c:v>14.604000000000001</c:v>
                </c:pt>
                <c:pt idx="10175">
                  <c:v>14.601000000000001</c:v>
                </c:pt>
                <c:pt idx="10176">
                  <c:v>14.59</c:v>
                </c:pt>
                <c:pt idx="10177">
                  <c:v>14.591000000000001</c:v>
                </c:pt>
                <c:pt idx="10178">
                  <c:v>14.604000000000001</c:v>
                </c:pt>
                <c:pt idx="10179">
                  <c:v>14.595000000000001</c:v>
                </c:pt>
                <c:pt idx="10180">
                  <c:v>14.587</c:v>
                </c:pt>
                <c:pt idx="10181">
                  <c:v>14.585000000000001</c:v>
                </c:pt>
                <c:pt idx="10182">
                  <c:v>14.584</c:v>
                </c:pt>
                <c:pt idx="10183">
                  <c:v>14.581</c:v>
                </c:pt>
                <c:pt idx="10184">
                  <c:v>14.579000000000001</c:v>
                </c:pt>
                <c:pt idx="10185">
                  <c:v>14.575000000000001</c:v>
                </c:pt>
                <c:pt idx="10186">
                  <c:v>14.577</c:v>
                </c:pt>
                <c:pt idx="10187">
                  <c:v>14.57</c:v>
                </c:pt>
                <c:pt idx="10188">
                  <c:v>14.567</c:v>
                </c:pt>
                <c:pt idx="10189">
                  <c:v>14.565</c:v>
                </c:pt>
                <c:pt idx="10190">
                  <c:v>14.561</c:v>
                </c:pt>
                <c:pt idx="10191">
                  <c:v>14.558</c:v>
                </c:pt>
                <c:pt idx="10192">
                  <c:v>14.542</c:v>
                </c:pt>
                <c:pt idx="10193">
                  <c:v>14.554</c:v>
                </c:pt>
                <c:pt idx="10194">
                  <c:v>14.553000000000001</c:v>
                </c:pt>
                <c:pt idx="10195">
                  <c:v>14.547000000000001</c:v>
                </c:pt>
                <c:pt idx="10196">
                  <c:v>14.540000000000001</c:v>
                </c:pt>
                <c:pt idx="10197">
                  <c:v>14.539</c:v>
                </c:pt>
                <c:pt idx="10198">
                  <c:v>14.532</c:v>
                </c:pt>
                <c:pt idx="10199">
                  <c:v>14.522</c:v>
                </c:pt>
                <c:pt idx="10200">
                  <c:v>14.509</c:v>
                </c:pt>
                <c:pt idx="10201">
                  <c:v>14.509</c:v>
                </c:pt>
                <c:pt idx="10202">
                  <c:v>14.512</c:v>
                </c:pt>
                <c:pt idx="10203">
                  <c:v>14.514000000000001</c:v>
                </c:pt>
                <c:pt idx="10204">
                  <c:v>14.500999999999999</c:v>
                </c:pt>
                <c:pt idx="10205">
                  <c:v>14.491</c:v>
                </c:pt>
                <c:pt idx="10206">
                  <c:v>14.484999999999999</c:v>
                </c:pt>
                <c:pt idx="10207">
                  <c:v>14.482000000000001</c:v>
                </c:pt>
                <c:pt idx="10208">
                  <c:v>14.473000000000001</c:v>
                </c:pt>
                <c:pt idx="10209">
                  <c:v>14.463000000000001</c:v>
                </c:pt>
                <c:pt idx="10210">
                  <c:v>14.459</c:v>
                </c:pt>
                <c:pt idx="10211">
                  <c:v>14.454000000000001</c:v>
                </c:pt>
                <c:pt idx="10212">
                  <c:v>14.446</c:v>
                </c:pt>
                <c:pt idx="10213">
                  <c:v>14.439</c:v>
                </c:pt>
                <c:pt idx="10214">
                  <c:v>14.429</c:v>
                </c:pt>
                <c:pt idx="10215">
                  <c:v>14.417</c:v>
                </c:pt>
                <c:pt idx="10216">
                  <c:v>14.413</c:v>
                </c:pt>
                <c:pt idx="10217">
                  <c:v>14.412000000000001</c:v>
                </c:pt>
                <c:pt idx="10218">
                  <c:v>14.407999999999999</c:v>
                </c:pt>
                <c:pt idx="10219">
                  <c:v>14.391999999999999</c:v>
                </c:pt>
                <c:pt idx="10220">
                  <c:v>14.391</c:v>
                </c:pt>
                <c:pt idx="10221">
                  <c:v>14.377000000000001</c:v>
                </c:pt>
                <c:pt idx="10222">
                  <c:v>14.374000000000001</c:v>
                </c:pt>
                <c:pt idx="10223">
                  <c:v>14.365</c:v>
                </c:pt>
                <c:pt idx="10224">
                  <c:v>14.365</c:v>
                </c:pt>
                <c:pt idx="10225">
                  <c:v>14.361000000000001</c:v>
                </c:pt>
                <c:pt idx="10226">
                  <c:v>14.353</c:v>
                </c:pt>
                <c:pt idx="10227">
                  <c:v>14.348000000000001</c:v>
                </c:pt>
                <c:pt idx="10228">
                  <c:v>14.343</c:v>
                </c:pt>
                <c:pt idx="10229">
                  <c:v>14.347</c:v>
                </c:pt>
                <c:pt idx="10230">
                  <c:v>14.335000000000001</c:v>
                </c:pt>
                <c:pt idx="10231">
                  <c:v>14.335000000000001</c:v>
                </c:pt>
                <c:pt idx="10232">
                  <c:v>14.336</c:v>
                </c:pt>
                <c:pt idx="10233">
                  <c:v>14.331</c:v>
                </c:pt>
                <c:pt idx="10234">
                  <c:v>14.331</c:v>
                </c:pt>
                <c:pt idx="10235">
                  <c:v>14.336</c:v>
                </c:pt>
                <c:pt idx="10236">
                  <c:v>14.334</c:v>
                </c:pt>
                <c:pt idx="10237">
                  <c:v>14.337</c:v>
                </c:pt>
                <c:pt idx="10238">
                  <c:v>14.334</c:v>
                </c:pt>
                <c:pt idx="10239">
                  <c:v>14.335000000000001</c:v>
                </c:pt>
                <c:pt idx="10240">
                  <c:v>14.333</c:v>
                </c:pt>
                <c:pt idx="10241">
                  <c:v>14.328000000000001</c:v>
                </c:pt>
                <c:pt idx="10242">
                  <c:v>14.32</c:v>
                </c:pt>
                <c:pt idx="10243">
                  <c:v>14.315</c:v>
                </c:pt>
                <c:pt idx="10244">
                  <c:v>14.307</c:v>
                </c:pt>
                <c:pt idx="10245">
                  <c:v>14.309000000000001</c:v>
                </c:pt>
                <c:pt idx="10246">
                  <c:v>14.298999999999999</c:v>
                </c:pt>
                <c:pt idx="10247">
                  <c:v>14.295</c:v>
                </c:pt>
                <c:pt idx="10248">
                  <c:v>14.288</c:v>
                </c:pt>
                <c:pt idx="10249">
                  <c:v>14.284000000000001</c:v>
                </c:pt>
                <c:pt idx="10250">
                  <c:v>14.277000000000001</c:v>
                </c:pt>
                <c:pt idx="10251">
                  <c:v>14.277000000000001</c:v>
                </c:pt>
                <c:pt idx="10252">
                  <c:v>14.276</c:v>
                </c:pt>
                <c:pt idx="10253">
                  <c:v>14.273</c:v>
                </c:pt>
                <c:pt idx="10254">
                  <c:v>14.274000000000001</c:v>
                </c:pt>
                <c:pt idx="10255">
                  <c:v>14.278</c:v>
                </c:pt>
                <c:pt idx="10256">
                  <c:v>14.266999999999999</c:v>
                </c:pt>
                <c:pt idx="10257">
                  <c:v>14.276</c:v>
                </c:pt>
                <c:pt idx="10258">
                  <c:v>14.275</c:v>
                </c:pt>
                <c:pt idx="10259">
                  <c:v>14.27</c:v>
                </c:pt>
                <c:pt idx="10260">
                  <c:v>14.266</c:v>
                </c:pt>
                <c:pt idx="10261">
                  <c:v>14.266</c:v>
                </c:pt>
                <c:pt idx="10262">
                  <c:v>14.266</c:v>
                </c:pt>
                <c:pt idx="10263">
                  <c:v>14.265000000000001</c:v>
                </c:pt>
                <c:pt idx="10264">
                  <c:v>14.266999999999999</c:v>
                </c:pt>
                <c:pt idx="10265">
                  <c:v>14.274000000000001</c:v>
                </c:pt>
                <c:pt idx="10266">
                  <c:v>14.269</c:v>
                </c:pt>
                <c:pt idx="10267">
                  <c:v>14.27</c:v>
                </c:pt>
                <c:pt idx="10268">
                  <c:v>14.265000000000001</c:v>
                </c:pt>
                <c:pt idx="10269">
                  <c:v>14.272</c:v>
                </c:pt>
                <c:pt idx="10270">
                  <c:v>14.268000000000001</c:v>
                </c:pt>
                <c:pt idx="10271">
                  <c:v>14.266999999999999</c:v>
                </c:pt>
                <c:pt idx="10272">
                  <c:v>14.266</c:v>
                </c:pt>
                <c:pt idx="10273">
                  <c:v>14.269</c:v>
                </c:pt>
                <c:pt idx="10274">
                  <c:v>14.282999999999999</c:v>
                </c:pt>
                <c:pt idx="10275">
                  <c:v>14.277000000000001</c:v>
                </c:pt>
                <c:pt idx="10276">
                  <c:v>14.271000000000001</c:v>
                </c:pt>
                <c:pt idx="10277">
                  <c:v>14.279</c:v>
                </c:pt>
                <c:pt idx="10278">
                  <c:v>14.272</c:v>
                </c:pt>
                <c:pt idx="10279">
                  <c:v>14.266999999999999</c:v>
                </c:pt>
                <c:pt idx="10280">
                  <c:v>14.269</c:v>
                </c:pt>
                <c:pt idx="10281">
                  <c:v>14.271000000000001</c:v>
                </c:pt>
                <c:pt idx="10282">
                  <c:v>14.264000000000001</c:v>
                </c:pt>
                <c:pt idx="10283">
                  <c:v>14.266999999999999</c:v>
                </c:pt>
                <c:pt idx="10284">
                  <c:v>14.27</c:v>
                </c:pt>
                <c:pt idx="10285">
                  <c:v>14.257</c:v>
                </c:pt>
                <c:pt idx="10286">
                  <c:v>14.262</c:v>
                </c:pt>
                <c:pt idx="10287">
                  <c:v>14.266</c:v>
                </c:pt>
                <c:pt idx="10288">
                  <c:v>14.258000000000001</c:v>
                </c:pt>
                <c:pt idx="10289">
                  <c:v>14.250999999999999</c:v>
                </c:pt>
                <c:pt idx="10290">
                  <c:v>14.26</c:v>
                </c:pt>
                <c:pt idx="10291">
                  <c:v>14.262</c:v>
                </c:pt>
                <c:pt idx="10292">
                  <c:v>14.258000000000001</c:v>
                </c:pt>
                <c:pt idx="10293">
                  <c:v>14.262</c:v>
                </c:pt>
                <c:pt idx="10294">
                  <c:v>14.274000000000001</c:v>
                </c:pt>
                <c:pt idx="10295">
                  <c:v>14.27</c:v>
                </c:pt>
                <c:pt idx="10296">
                  <c:v>14.271000000000001</c:v>
                </c:pt>
                <c:pt idx="10297">
                  <c:v>14.278</c:v>
                </c:pt>
                <c:pt idx="10298">
                  <c:v>14.277000000000001</c:v>
                </c:pt>
                <c:pt idx="10299">
                  <c:v>14.282999999999999</c:v>
                </c:pt>
                <c:pt idx="10300">
                  <c:v>14.282</c:v>
                </c:pt>
                <c:pt idx="10301">
                  <c:v>14.287000000000001</c:v>
                </c:pt>
                <c:pt idx="10302">
                  <c:v>14.292</c:v>
                </c:pt>
                <c:pt idx="10303">
                  <c:v>14.294</c:v>
                </c:pt>
                <c:pt idx="10304">
                  <c:v>14.298999999999999</c:v>
                </c:pt>
                <c:pt idx="10305">
                  <c:v>14.3</c:v>
                </c:pt>
                <c:pt idx="10306">
                  <c:v>14.311</c:v>
                </c:pt>
                <c:pt idx="10307">
                  <c:v>14.313000000000001</c:v>
                </c:pt>
                <c:pt idx="10308">
                  <c:v>14.309000000000001</c:v>
                </c:pt>
                <c:pt idx="10309">
                  <c:v>14.311</c:v>
                </c:pt>
                <c:pt idx="10310">
                  <c:v>14.315</c:v>
                </c:pt>
                <c:pt idx="10311">
                  <c:v>14.322000000000001</c:v>
                </c:pt>
                <c:pt idx="10312">
                  <c:v>14.332000000000001</c:v>
                </c:pt>
                <c:pt idx="10313">
                  <c:v>14.338000000000001</c:v>
                </c:pt>
                <c:pt idx="10314">
                  <c:v>14.342000000000001</c:v>
                </c:pt>
                <c:pt idx="10315">
                  <c:v>14.345000000000001</c:v>
                </c:pt>
                <c:pt idx="10316">
                  <c:v>14.347</c:v>
                </c:pt>
                <c:pt idx="10317">
                  <c:v>14.362</c:v>
                </c:pt>
                <c:pt idx="10318">
                  <c:v>14.370000000000001</c:v>
                </c:pt>
                <c:pt idx="10319">
                  <c:v>14.375999999999999</c:v>
                </c:pt>
                <c:pt idx="10320">
                  <c:v>14.38</c:v>
                </c:pt>
                <c:pt idx="10321">
                  <c:v>14.389000000000001</c:v>
                </c:pt>
                <c:pt idx="10322">
                  <c:v>14.402000000000001</c:v>
                </c:pt>
                <c:pt idx="10323">
                  <c:v>14.406000000000001</c:v>
                </c:pt>
                <c:pt idx="10324">
                  <c:v>14.412000000000001</c:v>
                </c:pt>
                <c:pt idx="10325">
                  <c:v>14.425000000000001</c:v>
                </c:pt>
                <c:pt idx="10326">
                  <c:v>14.423999999999999</c:v>
                </c:pt>
                <c:pt idx="10327">
                  <c:v>14.433</c:v>
                </c:pt>
                <c:pt idx="10328">
                  <c:v>14.441000000000001</c:v>
                </c:pt>
                <c:pt idx="10329">
                  <c:v>14.443</c:v>
                </c:pt>
                <c:pt idx="10330">
                  <c:v>14.445</c:v>
                </c:pt>
                <c:pt idx="10331">
                  <c:v>14.457000000000001</c:v>
                </c:pt>
                <c:pt idx="10332">
                  <c:v>14.462</c:v>
                </c:pt>
                <c:pt idx="10333">
                  <c:v>14.458</c:v>
                </c:pt>
                <c:pt idx="10334">
                  <c:v>14.462</c:v>
                </c:pt>
                <c:pt idx="10335">
                  <c:v>14.464</c:v>
                </c:pt>
                <c:pt idx="10336">
                  <c:v>14.468999999999999</c:v>
                </c:pt>
                <c:pt idx="10337">
                  <c:v>14.475</c:v>
                </c:pt>
                <c:pt idx="10338">
                  <c:v>14.477</c:v>
                </c:pt>
                <c:pt idx="10339">
                  <c:v>14.479000000000001</c:v>
                </c:pt>
                <c:pt idx="10340">
                  <c:v>14.479000000000001</c:v>
                </c:pt>
                <c:pt idx="10341">
                  <c:v>14.474</c:v>
                </c:pt>
                <c:pt idx="10342">
                  <c:v>14.484</c:v>
                </c:pt>
                <c:pt idx="10343">
                  <c:v>14.479000000000001</c:v>
                </c:pt>
                <c:pt idx="10344">
                  <c:v>14.483000000000001</c:v>
                </c:pt>
                <c:pt idx="10345">
                  <c:v>14.5</c:v>
                </c:pt>
                <c:pt idx="10346">
                  <c:v>14.497</c:v>
                </c:pt>
                <c:pt idx="10347">
                  <c:v>14.489000000000001</c:v>
                </c:pt>
                <c:pt idx="10348">
                  <c:v>14.493</c:v>
                </c:pt>
                <c:pt idx="10349">
                  <c:v>14.494</c:v>
                </c:pt>
                <c:pt idx="10350">
                  <c:v>14.49</c:v>
                </c:pt>
                <c:pt idx="10351">
                  <c:v>14.481</c:v>
                </c:pt>
                <c:pt idx="10352">
                  <c:v>14.479000000000001</c:v>
                </c:pt>
                <c:pt idx="10353">
                  <c:v>14.477</c:v>
                </c:pt>
                <c:pt idx="10354">
                  <c:v>14.48</c:v>
                </c:pt>
                <c:pt idx="10355">
                  <c:v>14.477</c:v>
                </c:pt>
                <c:pt idx="10356">
                  <c:v>14.465</c:v>
                </c:pt>
                <c:pt idx="10357">
                  <c:v>14.466000000000001</c:v>
                </c:pt>
                <c:pt idx="10358">
                  <c:v>14.473000000000001</c:v>
                </c:pt>
                <c:pt idx="10359">
                  <c:v>14.462</c:v>
                </c:pt>
                <c:pt idx="10360">
                  <c:v>14.47</c:v>
                </c:pt>
                <c:pt idx="10361">
                  <c:v>14.472</c:v>
                </c:pt>
                <c:pt idx="10362">
                  <c:v>14.477</c:v>
                </c:pt>
                <c:pt idx="10363">
                  <c:v>14.487</c:v>
                </c:pt>
                <c:pt idx="10364">
                  <c:v>14.484999999999999</c:v>
                </c:pt>
                <c:pt idx="10365">
                  <c:v>14.497</c:v>
                </c:pt>
                <c:pt idx="10366">
                  <c:v>14.494</c:v>
                </c:pt>
                <c:pt idx="10367">
                  <c:v>14.49</c:v>
                </c:pt>
                <c:pt idx="10368">
                  <c:v>14.486000000000001</c:v>
                </c:pt>
                <c:pt idx="10369">
                  <c:v>14.507</c:v>
                </c:pt>
                <c:pt idx="10370">
                  <c:v>14.503</c:v>
                </c:pt>
                <c:pt idx="10371">
                  <c:v>14.507</c:v>
                </c:pt>
                <c:pt idx="10372">
                  <c:v>14.515000000000001</c:v>
                </c:pt>
                <c:pt idx="10373">
                  <c:v>14.523</c:v>
                </c:pt>
                <c:pt idx="10374">
                  <c:v>14.523</c:v>
                </c:pt>
                <c:pt idx="10375">
                  <c:v>14.529</c:v>
                </c:pt>
                <c:pt idx="10376">
                  <c:v>14.537000000000001</c:v>
                </c:pt>
                <c:pt idx="10377">
                  <c:v>14.543000000000001</c:v>
                </c:pt>
                <c:pt idx="10378">
                  <c:v>14.545</c:v>
                </c:pt>
                <c:pt idx="10379">
                  <c:v>14.544</c:v>
                </c:pt>
                <c:pt idx="10380">
                  <c:v>14.545</c:v>
                </c:pt>
                <c:pt idx="10381">
                  <c:v>14.541</c:v>
                </c:pt>
                <c:pt idx="10382">
                  <c:v>14.545</c:v>
                </c:pt>
                <c:pt idx="10383">
                  <c:v>14.552</c:v>
                </c:pt>
                <c:pt idx="10384">
                  <c:v>14.546000000000001</c:v>
                </c:pt>
                <c:pt idx="10385">
                  <c:v>14.552</c:v>
                </c:pt>
                <c:pt idx="10386">
                  <c:v>14.554</c:v>
                </c:pt>
                <c:pt idx="10387">
                  <c:v>14.554</c:v>
                </c:pt>
                <c:pt idx="10388">
                  <c:v>14.567</c:v>
                </c:pt>
                <c:pt idx="10389">
                  <c:v>14.568</c:v>
                </c:pt>
                <c:pt idx="10390">
                  <c:v>14.573</c:v>
                </c:pt>
                <c:pt idx="10391">
                  <c:v>14.565</c:v>
                </c:pt>
                <c:pt idx="10392">
                  <c:v>14.57</c:v>
                </c:pt>
                <c:pt idx="10393">
                  <c:v>14.577</c:v>
                </c:pt>
                <c:pt idx="10394">
                  <c:v>14.57</c:v>
                </c:pt>
                <c:pt idx="10395">
                  <c:v>14.574</c:v>
                </c:pt>
                <c:pt idx="10396">
                  <c:v>14.578000000000001</c:v>
                </c:pt>
                <c:pt idx="10397">
                  <c:v>14.587</c:v>
                </c:pt>
                <c:pt idx="10398">
                  <c:v>14.586</c:v>
                </c:pt>
                <c:pt idx="10399">
                  <c:v>14.593</c:v>
                </c:pt>
                <c:pt idx="10400">
                  <c:v>14.593</c:v>
                </c:pt>
                <c:pt idx="10401">
                  <c:v>14.593</c:v>
                </c:pt>
                <c:pt idx="10402">
                  <c:v>14.588000000000001</c:v>
                </c:pt>
                <c:pt idx="10403">
                  <c:v>14.58</c:v>
                </c:pt>
                <c:pt idx="10404">
                  <c:v>14.579000000000001</c:v>
                </c:pt>
                <c:pt idx="10405">
                  <c:v>14.576000000000001</c:v>
                </c:pt>
                <c:pt idx="10406">
                  <c:v>14.568</c:v>
                </c:pt>
                <c:pt idx="10407">
                  <c:v>14.567</c:v>
                </c:pt>
                <c:pt idx="10408">
                  <c:v>14.563000000000001</c:v>
                </c:pt>
                <c:pt idx="10409">
                  <c:v>14.555</c:v>
                </c:pt>
                <c:pt idx="10410">
                  <c:v>14.552</c:v>
                </c:pt>
                <c:pt idx="10411">
                  <c:v>14.547000000000001</c:v>
                </c:pt>
                <c:pt idx="10412">
                  <c:v>14.544</c:v>
                </c:pt>
                <c:pt idx="10413">
                  <c:v>14.544</c:v>
                </c:pt>
                <c:pt idx="10414">
                  <c:v>14.534000000000001</c:v>
                </c:pt>
                <c:pt idx="10415">
                  <c:v>14.522</c:v>
                </c:pt>
                <c:pt idx="10416">
                  <c:v>14.522</c:v>
                </c:pt>
                <c:pt idx="10417">
                  <c:v>14.504</c:v>
                </c:pt>
                <c:pt idx="10418">
                  <c:v>14.492000000000001</c:v>
                </c:pt>
                <c:pt idx="10419">
                  <c:v>14.468999999999999</c:v>
                </c:pt>
                <c:pt idx="10420">
                  <c:v>14.461</c:v>
                </c:pt>
                <c:pt idx="10421">
                  <c:v>14.443</c:v>
                </c:pt>
                <c:pt idx="10422">
                  <c:v>14.425000000000001</c:v>
                </c:pt>
                <c:pt idx="10423">
                  <c:v>14.397</c:v>
                </c:pt>
                <c:pt idx="10424">
                  <c:v>14.371</c:v>
                </c:pt>
                <c:pt idx="10425">
                  <c:v>14.335000000000001</c:v>
                </c:pt>
                <c:pt idx="10426">
                  <c:v>14.303000000000001</c:v>
                </c:pt>
                <c:pt idx="10427">
                  <c:v>14.268000000000001</c:v>
                </c:pt>
                <c:pt idx="10428">
                  <c:v>14.199</c:v>
                </c:pt>
                <c:pt idx="10429">
                  <c:v>14.124000000000001</c:v>
                </c:pt>
                <c:pt idx="10430">
                  <c:v>14.043000000000001</c:v>
                </c:pt>
                <c:pt idx="10431">
                  <c:v>13.952</c:v>
                </c:pt>
                <c:pt idx="10432">
                  <c:v>13.832000000000001</c:v>
                </c:pt>
                <c:pt idx="10433">
                  <c:v>13.692</c:v>
                </c:pt>
                <c:pt idx="10434">
                  <c:v>13.535</c:v>
                </c:pt>
                <c:pt idx="10435">
                  <c:v>13.353</c:v>
                </c:pt>
                <c:pt idx="10436">
                  <c:v>13.161</c:v>
                </c:pt>
                <c:pt idx="10437">
                  <c:v>12.939</c:v>
                </c:pt>
                <c:pt idx="10438">
                  <c:v>12.721</c:v>
                </c:pt>
                <c:pt idx="10439">
                  <c:v>12.484999999999999</c:v>
                </c:pt>
                <c:pt idx="10440">
                  <c:v>12.24</c:v>
                </c:pt>
                <c:pt idx="10441">
                  <c:v>11.972</c:v>
                </c:pt>
                <c:pt idx="10442">
                  <c:v>11.654999999999999</c:v>
                </c:pt>
                <c:pt idx="10443">
                  <c:v>11.275</c:v>
                </c:pt>
                <c:pt idx="10444">
                  <c:v>10.847</c:v>
                </c:pt>
                <c:pt idx="10445">
                  <c:v>10.359</c:v>
                </c:pt>
                <c:pt idx="10446">
                  <c:v>9.8569999999999993</c:v>
                </c:pt>
                <c:pt idx="10447">
                  <c:v>5.9009999999999998</c:v>
                </c:pt>
                <c:pt idx="10448">
                  <c:v>1.0070000000000001</c:v>
                </c:pt>
                <c:pt idx="10449">
                  <c:v>1.0070000000000001</c:v>
                </c:pt>
                <c:pt idx="10450">
                  <c:v>1.0050000000000001</c:v>
                </c:pt>
                <c:pt idx="10451">
                  <c:v>1.004</c:v>
                </c:pt>
                <c:pt idx="10452">
                  <c:v>1.004</c:v>
                </c:pt>
                <c:pt idx="10453">
                  <c:v>1.0030000000000001</c:v>
                </c:pt>
                <c:pt idx="10454">
                  <c:v>1.002</c:v>
                </c:pt>
                <c:pt idx="10455">
                  <c:v>1.0030000000000001</c:v>
                </c:pt>
                <c:pt idx="10456">
                  <c:v>1.002</c:v>
                </c:pt>
                <c:pt idx="10457">
                  <c:v>1.004</c:v>
                </c:pt>
                <c:pt idx="10458">
                  <c:v>1.0050000000000001</c:v>
                </c:pt>
                <c:pt idx="10459">
                  <c:v>1.0030000000000001</c:v>
                </c:pt>
                <c:pt idx="10460">
                  <c:v>1.0030000000000001</c:v>
                </c:pt>
                <c:pt idx="10461">
                  <c:v>1.002</c:v>
                </c:pt>
                <c:pt idx="10462">
                  <c:v>1.002</c:v>
                </c:pt>
                <c:pt idx="10463">
                  <c:v>1.004</c:v>
                </c:pt>
                <c:pt idx="10464">
                  <c:v>1.004</c:v>
                </c:pt>
                <c:pt idx="10465">
                  <c:v>1.002</c:v>
                </c:pt>
                <c:pt idx="10466">
                  <c:v>1.002</c:v>
                </c:pt>
                <c:pt idx="10467">
                  <c:v>1.002</c:v>
                </c:pt>
                <c:pt idx="10468">
                  <c:v>1.0030000000000001</c:v>
                </c:pt>
                <c:pt idx="10469">
                  <c:v>1.0030000000000001</c:v>
                </c:pt>
                <c:pt idx="10470">
                  <c:v>1.0030000000000001</c:v>
                </c:pt>
                <c:pt idx="10471">
                  <c:v>1.002</c:v>
                </c:pt>
                <c:pt idx="10472">
                  <c:v>1.0010000000000001</c:v>
                </c:pt>
                <c:pt idx="10473">
                  <c:v>1.0010000000000001</c:v>
                </c:pt>
                <c:pt idx="10474">
                  <c:v>1.0010000000000001</c:v>
                </c:pt>
                <c:pt idx="10475">
                  <c:v>1.0010000000000001</c:v>
                </c:pt>
                <c:pt idx="10476">
                  <c:v>1.002</c:v>
                </c:pt>
                <c:pt idx="10477">
                  <c:v>1.002</c:v>
                </c:pt>
                <c:pt idx="10478">
                  <c:v>1.002</c:v>
                </c:pt>
                <c:pt idx="10479">
                  <c:v>1.0030000000000001</c:v>
                </c:pt>
                <c:pt idx="10480">
                  <c:v>1.0030000000000001</c:v>
                </c:pt>
                <c:pt idx="10481">
                  <c:v>1.0010000000000001</c:v>
                </c:pt>
                <c:pt idx="10482">
                  <c:v>1.0010000000000001</c:v>
                </c:pt>
                <c:pt idx="10483">
                  <c:v>1.0010000000000001</c:v>
                </c:pt>
                <c:pt idx="10484">
                  <c:v>1.0010000000000001</c:v>
                </c:pt>
                <c:pt idx="10485">
                  <c:v>1.0010000000000001</c:v>
                </c:pt>
                <c:pt idx="10486">
                  <c:v>1</c:v>
                </c:pt>
                <c:pt idx="10487">
                  <c:v>1.002</c:v>
                </c:pt>
                <c:pt idx="10488">
                  <c:v>1.002</c:v>
                </c:pt>
                <c:pt idx="10489">
                  <c:v>1.002</c:v>
                </c:pt>
                <c:pt idx="10490">
                  <c:v>1.0030000000000001</c:v>
                </c:pt>
                <c:pt idx="10491">
                  <c:v>1.0050000000000001</c:v>
                </c:pt>
                <c:pt idx="10492">
                  <c:v>1.006</c:v>
                </c:pt>
                <c:pt idx="10493">
                  <c:v>1.006</c:v>
                </c:pt>
                <c:pt idx="10494">
                  <c:v>1.006</c:v>
                </c:pt>
                <c:pt idx="10495">
                  <c:v>1.006</c:v>
                </c:pt>
                <c:pt idx="10496">
                  <c:v>1.0050000000000001</c:v>
                </c:pt>
                <c:pt idx="10497">
                  <c:v>1.006</c:v>
                </c:pt>
                <c:pt idx="10498">
                  <c:v>1.0030000000000001</c:v>
                </c:pt>
                <c:pt idx="10499">
                  <c:v>1.004</c:v>
                </c:pt>
                <c:pt idx="10500">
                  <c:v>1.0070000000000001</c:v>
                </c:pt>
                <c:pt idx="10501">
                  <c:v>1.0050000000000001</c:v>
                </c:pt>
                <c:pt idx="10502">
                  <c:v>1.006</c:v>
                </c:pt>
                <c:pt idx="10503">
                  <c:v>1.0070000000000001</c:v>
                </c:pt>
                <c:pt idx="10504">
                  <c:v>1.0050000000000001</c:v>
                </c:pt>
                <c:pt idx="10505">
                  <c:v>1.002</c:v>
                </c:pt>
                <c:pt idx="10506">
                  <c:v>1.002</c:v>
                </c:pt>
                <c:pt idx="10507">
                  <c:v>1.0010000000000001</c:v>
                </c:pt>
                <c:pt idx="10508">
                  <c:v>1.0010000000000001</c:v>
                </c:pt>
                <c:pt idx="10509">
                  <c:v>1.0010000000000001</c:v>
                </c:pt>
                <c:pt idx="10510">
                  <c:v>1.0010000000000001</c:v>
                </c:pt>
                <c:pt idx="10511">
                  <c:v>1.0010000000000001</c:v>
                </c:pt>
                <c:pt idx="10512">
                  <c:v>1.002</c:v>
                </c:pt>
                <c:pt idx="10513">
                  <c:v>1.002</c:v>
                </c:pt>
                <c:pt idx="10514">
                  <c:v>1</c:v>
                </c:pt>
                <c:pt idx="10515">
                  <c:v>1.0010000000000001</c:v>
                </c:pt>
                <c:pt idx="10516">
                  <c:v>1.002</c:v>
                </c:pt>
                <c:pt idx="10517">
                  <c:v>1</c:v>
                </c:pt>
                <c:pt idx="10518">
                  <c:v>1.0010000000000001</c:v>
                </c:pt>
                <c:pt idx="10519">
                  <c:v>0.999</c:v>
                </c:pt>
                <c:pt idx="10520">
                  <c:v>0.999</c:v>
                </c:pt>
                <c:pt idx="10521">
                  <c:v>0.999</c:v>
                </c:pt>
                <c:pt idx="10522">
                  <c:v>0.999</c:v>
                </c:pt>
                <c:pt idx="10523">
                  <c:v>1.0010000000000001</c:v>
                </c:pt>
                <c:pt idx="10524">
                  <c:v>1.0030000000000001</c:v>
                </c:pt>
                <c:pt idx="10525">
                  <c:v>1.004</c:v>
                </c:pt>
                <c:pt idx="10526">
                  <c:v>1.004</c:v>
                </c:pt>
                <c:pt idx="10527">
                  <c:v>1.002</c:v>
                </c:pt>
                <c:pt idx="10528">
                  <c:v>1.0030000000000001</c:v>
                </c:pt>
                <c:pt idx="10529">
                  <c:v>1.0030000000000001</c:v>
                </c:pt>
                <c:pt idx="10530">
                  <c:v>1.002</c:v>
                </c:pt>
                <c:pt idx="10531">
                  <c:v>1.0010000000000001</c:v>
                </c:pt>
                <c:pt idx="10532">
                  <c:v>1</c:v>
                </c:pt>
                <c:pt idx="10533">
                  <c:v>1</c:v>
                </c:pt>
                <c:pt idx="10534">
                  <c:v>1</c:v>
                </c:pt>
                <c:pt idx="10535">
                  <c:v>1.0010000000000001</c:v>
                </c:pt>
                <c:pt idx="10536">
                  <c:v>1.002</c:v>
                </c:pt>
                <c:pt idx="10537">
                  <c:v>1.0010000000000001</c:v>
                </c:pt>
                <c:pt idx="10538">
                  <c:v>0.999</c:v>
                </c:pt>
                <c:pt idx="10539">
                  <c:v>1</c:v>
                </c:pt>
                <c:pt idx="10540">
                  <c:v>1.0010000000000001</c:v>
                </c:pt>
                <c:pt idx="10541">
                  <c:v>1.0010000000000001</c:v>
                </c:pt>
                <c:pt idx="10542">
                  <c:v>0.998</c:v>
                </c:pt>
                <c:pt idx="10543">
                  <c:v>0.999</c:v>
                </c:pt>
                <c:pt idx="10544">
                  <c:v>1.0010000000000001</c:v>
                </c:pt>
                <c:pt idx="10545">
                  <c:v>1.0010000000000001</c:v>
                </c:pt>
                <c:pt idx="10546">
                  <c:v>1</c:v>
                </c:pt>
                <c:pt idx="10547">
                  <c:v>1</c:v>
                </c:pt>
                <c:pt idx="10548">
                  <c:v>1.002</c:v>
                </c:pt>
                <c:pt idx="10549">
                  <c:v>1.0010000000000001</c:v>
                </c:pt>
                <c:pt idx="10550">
                  <c:v>1.0010000000000001</c:v>
                </c:pt>
                <c:pt idx="10551">
                  <c:v>1.0010000000000001</c:v>
                </c:pt>
                <c:pt idx="10552">
                  <c:v>1</c:v>
                </c:pt>
                <c:pt idx="10553">
                  <c:v>1.002</c:v>
                </c:pt>
                <c:pt idx="10554">
                  <c:v>1.0010000000000001</c:v>
                </c:pt>
                <c:pt idx="10555">
                  <c:v>1.0010000000000001</c:v>
                </c:pt>
                <c:pt idx="10556">
                  <c:v>1.002</c:v>
                </c:pt>
                <c:pt idx="10557">
                  <c:v>1.0010000000000001</c:v>
                </c:pt>
                <c:pt idx="10558">
                  <c:v>1.0010000000000001</c:v>
                </c:pt>
                <c:pt idx="10559">
                  <c:v>1.0010000000000001</c:v>
                </c:pt>
                <c:pt idx="10560">
                  <c:v>1.002</c:v>
                </c:pt>
                <c:pt idx="10561">
                  <c:v>1.0030000000000001</c:v>
                </c:pt>
                <c:pt idx="10562">
                  <c:v>1.0010000000000001</c:v>
                </c:pt>
                <c:pt idx="10563">
                  <c:v>1.0010000000000001</c:v>
                </c:pt>
                <c:pt idx="10564">
                  <c:v>1.0010000000000001</c:v>
                </c:pt>
                <c:pt idx="10565">
                  <c:v>0.999</c:v>
                </c:pt>
                <c:pt idx="10566">
                  <c:v>0.998</c:v>
                </c:pt>
                <c:pt idx="10567">
                  <c:v>0.999</c:v>
                </c:pt>
                <c:pt idx="10568">
                  <c:v>0.999</c:v>
                </c:pt>
                <c:pt idx="10569">
                  <c:v>0.998</c:v>
                </c:pt>
                <c:pt idx="10570">
                  <c:v>0.998</c:v>
                </c:pt>
                <c:pt idx="10571">
                  <c:v>1.0010000000000001</c:v>
                </c:pt>
                <c:pt idx="10572">
                  <c:v>1</c:v>
                </c:pt>
                <c:pt idx="10573">
                  <c:v>0.998</c:v>
                </c:pt>
                <c:pt idx="10574">
                  <c:v>1</c:v>
                </c:pt>
                <c:pt idx="10575">
                  <c:v>1</c:v>
                </c:pt>
                <c:pt idx="10576">
                  <c:v>0.999</c:v>
                </c:pt>
                <c:pt idx="10577">
                  <c:v>0.997</c:v>
                </c:pt>
                <c:pt idx="10578">
                  <c:v>0.997</c:v>
                </c:pt>
                <c:pt idx="10579">
                  <c:v>0.997</c:v>
                </c:pt>
                <c:pt idx="10580">
                  <c:v>0.998</c:v>
                </c:pt>
                <c:pt idx="10581">
                  <c:v>0.997</c:v>
                </c:pt>
                <c:pt idx="10582">
                  <c:v>0.999</c:v>
                </c:pt>
                <c:pt idx="10583">
                  <c:v>0.999</c:v>
                </c:pt>
                <c:pt idx="10584">
                  <c:v>0.998</c:v>
                </c:pt>
                <c:pt idx="10585">
                  <c:v>0.998</c:v>
                </c:pt>
                <c:pt idx="10586">
                  <c:v>0.998</c:v>
                </c:pt>
                <c:pt idx="10587">
                  <c:v>1.0010000000000001</c:v>
                </c:pt>
                <c:pt idx="10588">
                  <c:v>1.002</c:v>
                </c:pt>
                <c:pt idx="10589">
                  <c:v>1.002</c:v>
                </c:pt>
                <c:pt idx="10590">
                  <c:v>1.002</c:v>
                </c:pt>
                <c:pt idx="10591">
                  <c:v>1.002</c:v>
                </c:pt>
                <c:pt idx="10592">
                  <c:v>1</c:v>
                </c:pt>
                <c:pt idx="10593">
                  <c:v>1.002</c:v>
                </c:pt>
                <c:pt idx="10594">
                  <c:v>1.0010000000000001</c:v>
                </c:pt>
                <c:pt idx="10595">
                  <c:v>1.0010000000000001</c:v>
                </c:pt>
                <c:pt idx="10596">
                  <c:v>1.002</c:v>
                </c:pt>
                <c:pt idx="10597">
                  <c:v>1.002</c:v>
                </c:pt>
                <c:pt idx="10598">
                  <c:v>1.0010000000000001</c:v>
                </c:pt>
                <c:pt idx="10599">
                  <c:v>1.002</c:v>
                </c:pt>
                <c:pt idx="10600">
                  <c:v>1.002</c:v>
                </c:pt>
                <c:pt idx="10601">
                  <c:v>1.002</c:v>
                </c:pt>
                <c:pt idx="10602">
                  <c:v>1.0010000000000001</c:v>
                </c:pt>
                <c:pt idx="10603">
                  <c:v>1</c:v>
                </c:pt>
                <c:pt idx="10604">
                  <c:v>1.0010000000000001</c:v>
                </c:pt>
                <c:pt idx="10605">
                  <c:v>1.0010000000000001</c:v>
                </c:pt>
                <c:pt idx="10606">
                  <c:v>1.0010000000000001</c:v>
                </c:pt>
                <c:pt idx="10607">
                  <c:v>1.0010000000000001</c:v>
                </c:pt>
                <c:pt idx="10608">
                  <c:v>0.999</c:v>
                </c:pt>
                <c:pt idx="10609">
                  <c:v>0.999</c:v>
                </c:pt>
                <c:pt idx="10610">
                  <c:v>1</c:v>
                </c:pt>
                <c:pt idx="10611">
                  <c:v>1.0010000000000001</c:v>
                </c:pt>
                <c:pt idx="10612">
                  <c:v>1.002</c:v>
                </c:pt>
                <c:pt idx="10613">
                  <c:v>1.0010000000000001</c:v>
                </c:pt>
                <c:pt idx="10614">
                  <c:v>0.998</c:v>
                </c:pt>
                <c:pt idx="10615">
                  <c:v>0.998</c:v>
                </c:pt>
                <c:pt idx="10616">
                  <c:v>0.999</c:v>
                </c:pt>
                <c:pt idx="10617">
                  <c:v>0.998</c:v>
                </c:pt>
                <c:pt idx="10618">
                  <c:v>0.999</c:v>
                </c:pt>
                <c:pt idx="10619">
                  <c:v>1</c:v>
                </c:pt>
                <c:pt idx="10620">
                  <c:v>1</c:v>
                </c:pt>
                <c:pt idx="10621">
                  <c:v>1</c:v>
                </c:pt>
                <c:pt idx="10622">
                  <c:v>0.999</c:v>
                </c:pt>
                <c:pt idx="10623">
                  <c:v>0.997</c:v>
                </c:pt>
                <c:pt idx="10624">
                  <c:v>1.0010000000000001</c:v>
                </c:pt>
                <c:pt idx="10625">
                  <c:v>1.0010000000000001</c:v>
                </c:pt>
                <c:pt idx="10626">
                  <c:v>1</c:v>
                </c:pt>
                <c:pt idx="10627">
                  <c:v>1.0010000000000001</c:v>
                </c:pt>
                <c:pt idx="10628">
                  <c:v>1.0010000000000001</c:v>
                </c:pt>
                <c:pt idx="10629">
                  <c:v>1</c:v>
                </c:pt>
                <c:pt idx="10630">
                  <c:v>1.0010000000000001</c:v>
                </c:pt>
                <c:pt idx="10631">
                  <c:v>1</c:v>
                </c:pt>
                <c:pt idx="10632">
                  <c:v>1</c:v>
                </c:pt>
                <c:pt idx="10633">
                  <c:v>1</c:v>
                </c:pt>
                <c:pt idx="10634">
                  <c:v>1</c:v>
                </c:pt>
                <c:pt idx="10635">
                  <c:v>1</c:v>
                </c:pt>
                <c:pt idx="10636">
                  <c:v>0.999</c:v>
                </c:pt>
                <c:pt idx="10637">
                  <c:v>0.998</c:v>
                </c:pt>
                <c:pt idx="10638">
                  <c:v>0.998</c:v>
                </c:pt>
                <c:pt idx="10639">
                  <c:v>0.998</c:v>
                </c:pt>
                <c:pt idx="10640">
                  <c:v>0.998</c:v>
                </c:pt>
                <c:pt idx="10641">
                  <c:v>0.997</c:v>
                </c:pt>
                <c:pt idx="10642">
                  <c:v>0.997</c:v>
                </c:pt>
                <c:pt idx="10643">
                  <c:v>0.996</c:v>
                </c:pt>
                <c:pt idx="10644">
                  <c:v>0.998</c:v>
                </c:pt>
                <c:pt idx="10645">
                  <c:v>0.998</c:v>
                </c:pt>
                <c:pt idx="10646">
                  <c:v>0.999</c:v>
                </c:pt>
                <c:pt idx="10647">
                  <c:v>0.997</c:v>
                </c:pt>
                <c:pt idx="10648">
                  <c:v>0.997</c:v>
                </c:pt>
                <c:pt idx="10649">
                  <c:v>0.999</c:v>
                </c:pt>
                <c:pt idx="10650">
                  <c:v>0.999</c:v>
                </c:pt>
                <c:pt idx="10651">
                  <c:v>1</c:v>
                </c:pt>
                <c:pt idx="10652">
                  <c:v>1</c:v>
                </c:pt>
                <c:pt idx="10653">
                  <c:v>1</c:v>
                </c:pt>
                <c:pt idx="10654">
                  <c:v>0.999</c:v>
                </c:pt>
                <c:pt idx="10655">
                  <c:v>0.998</c:v>
                </c:pt>
                <c:pt idx="10656">
                  <c:v>0.998</c:v>
                </c:pt>
                <c:pt idx="10657">
                  <c:v>0.997</c:v>
                </c:pt>
                <c:pt idx="10658">
                  <c:v>0.997</c:v>
                </c:pt>
                <c:pt idx="10659">
                  <c:v>0.999</c:v>
                </c:pt>
                <c:pt idx="10660">
                  <c:v>0.999</c:v>
                </c:pt>
                <c:pt idx="10661">
                  <c:v>0.999</c:v>
                </c:pt>
                <c:pt idx="10662">
                  <c:v>1.0010000000000001</c:v>
                </c:pt>
                <c:pt idx="10663">
                  <c:v>1</c:v>
                </c:pt>
                <c:pt idx="10664">
                  <c:v>1</c:v>
                </c:pt>
                <c:pt idx="10665">
                  <c:v>1.0010000000000001</c:v>
                </c:pt>
                <c:pt idx="10666">
                  <c:v>1.0030000000000001</c:v>
                </c:pt>
                <c:pt idx="10667">
                  <c:v>1.0030000000000001</c:v>
                </c:pt>
                <c:pt idx="10668">
                  <c:v>0.999</c:v>
                </c:pt>
                <c:pt idx="10669">
                  <c:v>0.999</c:v>
                </c:pt>
                <c:pt idx="10670">
                  <c:v>1</c:v>
                </c:pt>
                <c:pt idx="10671">
                  <c:v>0.999</c:v>
                </c:pt>
                <c:pt idx="10672">
                  <c:v>0.999</c:v>
                </c:pt>
                <c:pt idx="10673">
                  <c:v>0.999</c:v>
                </c:pt>
                <c:pt idx="10674">
                  <c:v>0.999</c:v>
                </c:pt>
                <c:pt idx="10675">
                  <c:v>0.999</c:v>
                </c:pt>
                <c:pt idx="10676">
                  <c:v>0.998</c:v>
                </c:pt>
                <c:pt idx="10677">
                  <c:v>0.999</c:v>
                </c:pt>
                <c:pt idx="10678">
                  <c:v>0.999</c:v>
                </c:pt>
                <c:pt idx="10679">
                  <c:v>0.998</c:v>
                </c:pt>
                <c:pt idx="10680">
                  <c:v>0.996</c:v>
                </c:pt>
                <c:pt idx="10681">
                  <c:v>0.996</c:v>
                </c:pt>
                <c:pt idx="10682">
                  <c:v>0.998</c:v>
                </c:pt>
                <c:pt idx="10683">
                  <c:v>0.998</c:v>
                </c:pt>
                <c:pt idx="10684">
                  <c:v>0.998</c:v>
                </c:pt>
                <c:pt idx="10685">
                  <c:v>0.999</c:v>
                </c:pt>
                <c:pt idx="10686">
                  <c:v>0.997</c:v>
                </c:pt>
                <c:pt idx="10687">
                  <c:v>0.998</c:v>
                </c:pt>
                <c:pt idx="10688">
                  <c:v>0.999</c:v>
                </c:pt>
                <c:pt idx="10689">
                  <c:v>0.999</c:v>
                </c:pt>
                <c:pt idx="10690">
                  <c:v>0.999</c:v>
                </c:pt>
                <c:pt idx="10691">
                  <c:v>0.998</c:v>
                </c:pt>
                <c:pt idx="10692">
                  <c:v>0.998</c:v>
                </c:pt>
                <c:pt idx="10693">
                  <c:v>1</c:v>
                </c:pt>
                <c:pt idx="10694">
                  <c:v>1</c:v>
                </c:pt>
                <c:pt idx="10695">
                  <c:v>0.999</c:v>
                </c:pt>
                <c:pt idx="10696">
                  <c:v>0.999</c:v>
                </c:pt>
                <c:pt idx="10697">
                  <c:v>1</c:v>
                </c:pt>
                <c:pt idx="10698">
                  <c:v>1.0010000000000001</c:v>
                </c:pt>
                <c:pt idx="10699">
                  <c:v>1</c:v>
                </c:pt>
                <c:pt idx="10700">
                  <c:v>1.0010000000000001</c:v>
                </c:pt>
                <c:pt idx="10701">
                  <c:v>1.0010000000000001</c:v>
                </c:pt>
                <c:pt idx="10702">
                  <c:v>1</c:v>
                </c:pt>
                <c:pt idx="10703">
                  <c:v>1.002</c:v>
                </c:pt>
                <c:pt idx="10704">
                  <c:v>1.002</c:v>
                </c:pt>
                <c:pt idx="10705">
                  <c:v>1.002</c:v>
                </c:pt>
                <c:pt idx="10706">
                  <c:v>1.0010000000000001</c:v>
                </c:pt>
                <c:pt idx="10707">
                  <c:v>1</c:v>
                </c:pt>
                <c:pt idx="10708">
                  <c:v>1</c:v>
                </c:pt>
                <c:pt idx="10709">
                  <c:v>1</c:v>
                </c:pt>
                <c:pt idx="10710">
                  <c:v>0.999</c:v>
                </c:pt>
                <c:pt idx="10711">
                  <c:v>0.998</c:v>
                </c:pt>
                <c:pt idx="10712">
                  <c:v>1</c:v>
                </c:pt>
                <c:pt idx="10713">
                  <c:v>1.0010000000000001</c:v>
                </c:pt>
                <c:pt idx="10714">
                  <c:v>0.999</c:v>
                </c:pt>
                <c:pt idx="10715">
                  <c:v>0.998</c:v>
                </c:pt>
                <c:pt idx="10716">
                  <c:v>0.999</c:v>
                </c:pt>
                <c:pt idx="10717">
                  <c:v>0.999</c:v>
                </c:pt>
                <c:pt idx="10718">
                  <c:v>0.998</c:v>
                </c:pt>
                <c:pt idx="10719">
                  <c:v>0.998</c:v>
                </c:pt>
                <c:pt idx="10720">
                  <c:v>0.999</c:v>
                </c:pt>
                <c:pt idx="10721">
                  <c:v>0.998</c:v>
                </c:pt>
                <c:pt idx="10722">
                  <c:v>0.998</c:v>
                </c:pt>
                <c:pt idx="10723">
                  <c:v>0.998</c:v>
                </c:pt>
                <c:pt idx="10724">
                  <c:v>0.998</c:v>
                </c:pt>
                <c:pt idx="10725">
                  <c:v>0.999</c:v>
                </c:pt>
                <c:pt idx="10726">
                  <c:v>0.999</c:v>
                </c:pt>
                <c:pt idx="10727">
                  <c:v>0.999</c:v>
                </c:pt>
                <c:pt idx="10728">
                  <c:v>1.0010000000000001</c:v>
                </c:pt>
                <c:pt idx="10729">
                  <c:v>1</c:v>
                </c:pt>
                <c:pt idx="10730">
                  <c:v>1</c:v>
                </c:pt>
                <c:pt idx="10731">
                  <c:v>1</c:v>
                </c:pt>
                <c:pt idx="10732">
                  <c:v>1</c:v>
                </c:pt>
                <c:pt idx="10733">
                  <c:v>1</c:v>
                </c:pt>
                <c:pt idx="10734">
                  <c:v>1.0010000000000001</c:v>
                </c:pt>
                <c:pt idx="10735">
                  <c:v>1</c:v>
                </c:pt>
                <c:pt idx="10736">
                  <c:v>1</c:v>
                </c:pt>
                <c:pt idx="10737">
                  <c:v>1</c:v>
                </c:pt>
                <c:pt idx="10738">
                  <c:v>1</c:v>
                </c:pt>
                <c:pt idx="10739">
                  <c:v>1.0010000000000001</c:v>
                </c:pt>
                <c:pt idx="10740">
                  <c:v>1.002</c:v>
                </c:pt>
                <c:pt idx="10741">
                  <c:v>1.002</c:v>
                </c:pt>
                <c:pt idx="10742">
                  <c:v>1.0050000000000001</c:v>
                </c:pt>
                <c:pt idx="10743">
                  <c:v>1.0050000000000001</c:v>
                </c:pt>
                <c:pt idx="10744">
                  <c:v>1.0030000000000001</c:v>
                </c:pt>
                <c:pt idx="10745">
                  <c:v>1.002</c:v>
                </c:pt>
                <c:pt idx="10746">
                  <c:v>1.002</c:v>
                </c:pt>
                <c:pt idx="10747">
                  <c:v>0.999</c:v>
                </c:pt>
                <c:pt idx="10748">
                  <c:v>0.999</c:v>
                </c:pt>
                <c:pt idx="10749">
                  <c:v>1</c:v>
                </c:pt>
                <c:pt idx="10750">
                  <c:v>1</c:v>
                </c:pt>
                <c:pt idx="10751">
                  <c:v>1.002</c:v>
                </c:pt>
                <c:pt idx="10752">
                  <c:v>1.002</c:v>
                </c:pt>
                <c:pt idx="10753">
                  <c:v>1.002</c:v>
                </c:pt>
                <c:pt idx="10754">
                  <c:v>1.0010000000000001</c:v>
                </c:pt>
                <c:pt idx="10755">
                  <c:v>1</c:v>
                </c:pt>
                <c:pt idx="10756">
                  <c:v>1</c:v>
                </c:pt>
                <c:pt idx="10757">
                  <c:v>1</c:v>
                </c:pt>
                <c:pt idx="10758">
                  <c:v>1.0010000000000001</c:v>
                </c:pt>
                <c:pt idx="10759">
                  <c:v>1.002</c:v>
                </c:pt>
                <c:pt idx="10760">
                  <c:v>1.002</c:v>
                </c:pt>
                <c:pt idx="10761">
                  <c:v>0.999</c:v>
                </c:pt>
                <c:pt idx="10762">
                  <c:v>1.0010000000000001</c:v>
                </c:pt>
                <c:pt idx="10763">
                  <c:v>1.0010000000000001</c:v>
                </c:pt>
                <c:pt idx="10764">
                  <c:v>1.002</c:v>
                </c:pt>
                <c:pt idx="10765">
                  <c:v>0.999</c:v>
                </c:pt>
                <c:pt idx="10766">
                  <c:v>0.999</c:v>
                </c:pt>
                <c:pt idx="10767">
                  <c:v>0.998</c:v>
                </c:pt>
                <c:pt idx="10768">
                  <c:v>1</c:v>
                </c:pt>
                <c:pt idx="10769">
                  <c:v>1</c:v>
                </c:pt>
                <c:pt idx="10770">
                  <c:v>1</c:v>
                </c:pt>
                <c:pt idx="10771">
                  <c:v>1</c:v>
                </c:pt>
                <c:pt idx="10772">
                  <c:v>1.0010000000000001</c:v>
                </c:pt>
                <c:pt idx="10773">
                  <c:v>1.0010000000000001</c:v>
                </c:pt>
                <c:pt idx="10774">
                  <c:v>1</c:v>
                </c:pt>
                <c:pt idx="10775">
                  <c:v>1.0030000000000001</c:v>
                </c:pt>
                <c:pt idx="10776">
                  <c:v>1.002</c:v>
                </c:pt>
                <c:pt idx="10777">
                  <c:v>1.0010000000000001</c:v>
                </c:pt>
                <c:pt idx="10778">
                  <c:v>1.0010000000000001</c:v>
                </c:pt>
                <c:pt idx="10779">
                  <c:v>1.0010000000000001</c:v>
                </c:pt>
                <c:pt idx="10780">
                  <c:v>1.0010000000000001</c:v>
                </c:pt>
                <c:pt idx="10781">
                  <c:v>1</c:v>
                </c:pt>
                <c:pt idx="10782">
                  <c:v>0.999</c:v>
                </c:pt>
                <c:pt idx="10783">
                  <c:v>0.999</c:v>
                </c:pt>
                <c:pt idx="10784">
                  <c:v>1</c:v>
                </c:pt>
                <c:pt idx="10785">
                  <c:v>0.998</c:v>
                </c:pt>
                <c:pt idx="10786">
                  <c:v>1</c:v>
                </c:pt>
                <c:pt idx="10787">
                  <c:v>1</c:v>
                </c:pt>
                <c:pt idx="10788">
                  <c:v>0.999</c:v>
                </c:pt>
                <c:pt idx="10789">
                  <c:v>0.999</c:v>
                </c:pt>
                <c:pt idx="10790">
                  <c:v>0.999</c:v>
                </c:pt>
                <c:pt idx="10791">
                  <c:v>1.0010000000000001</c:v>
                </c:pt>
                <c:pt idx="10792">
                  <c:v>1</c:v>
                </c:pt>
                <c:pt idx="10793">
                  <c:v>0.999</c:v>
                </c:pt>
                <c:pt idx="10794">
                  <c:v>1</c:v>
                </c:pt>
                <c:pt idx="10795">
                  <c:v>1</c:v>
                </c:pt>
                <c:pt idx="10796">
                  <c:v>1</c:v>
                </c:pt>
                <c:pt idx="10797">
                  <c:v>0.999</c:v>
                </c:pt>
                <c:pt idx="10798">
                  <c:v>1.0010000000000001</c:v>
                </c:pt>
                <c:pt idx="10799">
                  <c:v>1</c:v>
                </c:pt>
                <c:pt idx="10800">
                  <c:v>1</c:v>
                </c:pt>
                <c:pt idx="10801">
                  <c:v>0.999</c:v>
                </c:pt>
                <c:pt idx="10802">
                  <c:v>1</c:v>
                </c:pt>
                <c:pt idx="10803">
                  <c:v>1</c:v>
                </c:pt>
                <c:pt idx="10804">
                  <c:v>1</c:v>
                </c:pt>
                <c:pt idx="10805">
                  <c:v>1</c:v>
                </c:pt>
                <c:pt idx="10806">
                  <c:v>1.0010000000000001</c:v>
                </c:pt>
                <c:pt idx="10807">
                  <c:v>1</c:v>
                </c:pt>
                <c:pt idx="10808">
                  <c:v>1</c:v>
                </c:pt>
                <c:pt idx="10809">
                  <c:v>1</c:v>
                </c:pt>
                <c:pt idx="10810">
                  <c:v>0.999</c:v>
                </c:pt>
                <c:pt idx="10811">
                  <c:v>1</c:v>
                </c:pt>
                <c:pt idx="10812">
                  <c:v>1</c:v>
                </c:pt>
                <c:pt idx="10813">
                  <c:v>1</c:v>
                </c:pt>
                <c:pt idx="10814">
                  <c:v>1</c:v>
                </c:pt>
                <c:pt idx="10815">
                  <c:v>1</c:v>
                </c:pt>
                <c:pt idx="10816">
                  <c:v>0.999</c:v>
                </c:pt>
                <c:pt idx="10817">
                  <c:v>1.002</c:v>
                </c:pt>
                <c:pt idx="10818">
                  <c:v>1.002</c:v>
                </c:pt>
                <c:pt idx="10819">
                  <c:v>1</c:v>
                </c:pt>
                <c:pt idx="10820">
                  <c:v>1.0010000000000001</c:v>
                </c:pt>
                <c:pt idx="10821">
                  <c:v>1</c:v>
                </c:pt>
                <c:pt idx="10822">
                  <c:v>1.0010000000000001</c:v>
                </c:pt>
                <c:pt idx="10823">
                  <c:v>1.002</c:v>
                </c:pt>
                <c:pt idx="10824">
                  <c:v>1.002</c:v>
                </c:pt>
                <c:pt idx="10825">
                  <c:v>1.0010000000000001</c:v>
                </c:pt>
                <c:pt idx="10826">
                  <c:v>1</c:v>
                </c:pt>
                <c:pt idx="10827">
                  <c:v>1</c:v>
                </c:pt>
                <c:pt idx="10828">
                  <c:v>1.0010000000000001</c:v>
                </c:pt>
                <c:pt idx="10829">
                  <c:v>1.0010000000000001</c:v>
                </c:pt>
                <c:pt idx="10830">
                  <c:v>1</c:v>
                </c:pt>
                <c:pt idx="10831">
                  <c:v>0.999</c:v>
                </c:pt>
                <c:pt idx="10832">
                  <c:v>0.997</c:v>
                </c:pt>
                <c:pt idx="10833">
                  <c:v>0.999</c:v>
                </c:pt>
                <c:pt idx="10834">
                  <c:v>0.999</c:v>
                </c:pt>
                <c:pt idx="10835">
                  <c:v>1</c:v>
                </c:pt>
                <c:pt idx="10836">
                  <c:v>1.0030000000000001</c:v>
                </c:pt>
                <c:pt idx="10837">
                  <c:v>1.0030000000000001</c:v>
                </c:pt>
                <c:pt idx="10838">
                  <c:v>1.0010000000000001</c:v>
                </c:pt>
                <c:pt idx="10839">
                  <c:v>1</c:v>
                </c:pt>
                <c:pt idx="10840">
                  <c:v>1</c:v>
                </c:pt>
                <c:pt idx="10841">
                  <c:v>1</c:v>
                </c:pt>
                <c:pt idx="10842">
                  <c:v>0.998</c:v>
                </c:pt>
                <c:pt idx="10843">
                  <c:v>0.998</c:v>
                </c:pt>
                <c:pt idx="10844">
                  <c:v>1</c:v>
                </c:pt>
                <c:pt idx="10845">
                  <c:v>1</c:v>
                </c:pt>
                <c:pt idx="10846">
                  <c:v>1</c:v>
                </c:pt>
                <c:pt idx="10847">
                  <c:v>1</c:v>
                </c:pt>
                <c:pt idx="10848">
                  <c:v>1.0010000000000001</c:v>
                </c:pt>
                <c:pt idx="10849">
                  <c:v>1</c:v>
                </c:pt>
                <c:pt idx="10850">
                  <c:v>0.999</c:v>
                </c:pt>
                <c:pt idx="10851">
                  <c:v>1.002</c:v>
                </c:pt>
                <c:pt idx="10852">
                  <c:v>1.002</c:v>
                </c:pt>
                <c:pt idx="10853">
                  <c:v>1.0010000000000001</c:v>
                </c:pt>
                <c:pt idx="10854">
                  <c:v>1</c:v>
                </c:pt>
                <c:pt idx="10855">
                  <c:v>1</c:v>
                </c:pt>
                <c:pt idx="10856">
                  <c:v>1</c:v>
                </c:pt>
                <c:pt idx="10857">
                  <c:v>1</c:v>
                </c:pt>
                <c:pt idx="10858">
                  <c:v>1</c:v>
                </c:pt>
                <c:pt idx="10859">
                  <c:v>0.999</c:v>
                </c:pt>
                <c:pt idx="10860">
                  <c:v>0.998</c:v>
                </c:pt>
                <c:pt idx="10861">
                  <c:v>0.996</c:v>
                </c:pt>
                <c:pt idx="10862">
                  <c:v>0.998</c:v>
                </c:pt>
                <c:pt idx="10863">
                  <c:v>0.999</c:v>
                </c:pt>
                <c:pt idx="10864">
                  <c:v>0.999</c:v>
                </c:pt>
                <c:pt idx="10865">
                  <c:v>0.999</c:v>
                </c:pt>
                <c:pt idx="10866">
                  <c:v>1</c:v>
                </c:pt>
                <c:pt idx="10867">
                  <c:v>1</c:v>
                </c:pt>
                <c:pt idx="10868">
                  <c:v>1</c:v>
                </c:pt>
                <c:pt idx="10869">
                  <c:v>1.002</c:v>
                </c:pt>
                <c:pt idx="10870">
                  <c:v>1.0030000000000001</c:v>
                </c:pt>
                <c:pt idx="10871">
                  <c:v>1.0030000000000001</c:v>
                </c:pt>
                <c:pt idx="10872">
                  <c:v>1.002</c:v>
                </c:pt>
                <c:pt idx="10873">
                  <c:v>1</c:v>
                </c:pt>
                <c:pt idx="10874">
                  <c:v>1</c:v>
                </c:pt>
                <c:pt idx="10875">
                  <c:v>1.0010000000000001</c:v>
                </c:pt>
                <c:pt idx="10876">
                  <c:v>1.0010000000000001</c:v>
                </c:pt>
                <c:pt idx="10877">
                  <c:v>1.0010000000000001</c:v>
                </c:pt>
                <c:pt idx="10878">
                  <c:v>1.0010000000000001</c:v>
                </c:pt>
                <c:pt idx="10879">
                  <c:v>1.0010000000000001</c:v>
                </c:pt>
                <c:pt idx="10880">
                  <c:v>1</c:v>
                </c:pt>
                <c:pt idx="10881">
                  <c:v>1</c:v>
                </c:pt>
                <c:pt idx="10882">
                  <c:v>1</c:v>
                </c:pt>
                <c:pt idx="10883">
                  <c:v>0.999</c:v>
                </c:pt>
                <c:pt idx="10884">
                  <c:v>0.999</c:v>
                </c:pt>
                <c:pt idx="10885">
                  <c:v>0.997</c:v>
                </c:pt>
                <c:pt idx="10886">
                  <c:v>0.998</c:v>
                </c:pt>
                <c:pt idx="10887">
                  <c:v>0.997</c:v>
                </c:pt>
                <c:pt idx="10888">
                  <c:v>0.997</c:v>
                </c:pt>
                <c:pt idx="10889">
                  <c:v>0.997</c:v>
                </c:pt>
                <c:pt idx="10890">
                  <c:v>0.997</c:v>
                </c:pt>
                <c:pt idx="10891">
                  <c:v>0.999</c:v>
                </c:pt>
                <c:pt idx="10892">
                  <c:v>0.998</c:v>
                </c:pt>
                <c:pt idx="10893">
                  <c:v>0.997</c:v>
                </c:pt>
                <c:pt idx="10894">
                  <c:v>0.998</c:v>
                </c:pt>
                <c:pt idx="10895">
                  <c:v>0.997</c:v>
                </c:pt>
                <c:pt idx="10896">
                  <c:v>0.998</c:v>
                </c:pt>
                <c:pt idx="10897">
                  <c:v>0.999</c:v>
                </c:pt>
                <c:pt idx="10898">
                  <c:v>0.999</c:v>
                </c:pt>
                <c:pt idx="10899">
                  <c:v>0.998</c:v>
                </c:pt>
                <c:pt idx="10900">
                  <c:v>0.998</c:v>
                </c:pt>
                <c:pt idx="10901">
                  <c:v>0.998</c:v>
                </c:pt>
                <c:pt idx="10902">
                  <c:v>0.999</c:v>
                </c:pt>
                <c:pt idx="10903">
                  <c:v>0.999</c:v>
                </c:pt>
                <c:pt idx="10904">
                  <c:v>0.997</c:v>
                </c:pt>
                <c:pt idx="10905">
                  <c:v>0.997</c:v>
                </c:pt>
                <c:pt idx="10906">
                  <c:v>0.998</c:v>
                </c:pt>
                <c:pt idx="10907">
                  <c:v>0.998</c:v>
                </c:pt>
                <c:pt idx="10908">
                  <c:v>0.996</c:v>
                </c:pt>
                <c:pt idx="10909">
                  <c:v>0.997</c:v>
                </c:pt>
                <c:pt idx="10910">
                  <c:v>0.998</c:v>
                </c:pt>
                <c:pt idx="10911">
                  <c:v>0.998</c:v>
                </c:pt>
                <c:pt idx="10912">
                  <c:v>0.998</c:v>
                </c:pt>
                <c:pt idx="10913">
                  <c:v>0.998</c:v>
                </c:pt>
                <c:pt idx="10914">
                  <c:v>0.998</c:v>
                </c:pt>
                <c:pt idx="10915">
                  <c:v>0.999</c:v>
                </c:pt>
                <c:pt idx="10916">
                  <c:v>0.999</c:v>
                </c:pt>
                <c:pt idx="10917">
                  <c:v>0.998</c:v>
                </c:pt>
                <c:pt idx="10918">
                  <c:v>0.999</c:v>
                </c:pt>
                <c:pt idx="10919">
                  <c:v>0.997</c:v>
                </c:pt>
                <c:pt idx="10920">
                  <c:v>0.997</c:v>
                </c:pt>
                <c:pt idx="10921">
                  <c:v>0.995</c:v>
                </c:pt>
                <c:pt idx="10922">
                  <c:v>0.996</c:v>
                </c:pt>
                <c:pt idx="10923">
                  <c:v>0.998</c:v>
                </c:pt>
                <c:pt idx="10924">
                  <c:v>0.999</c:v>
                </c:pt>
                <c:pt idx="10925">
                  <c:v>0.999</c:v>
                </c:pt>
                <c:pt idx="10926">
                  <c:v>0.999</c:v>
                </c:pt>
                <c:pt idx="10927">
                  <c:v>1</c:v>
                </c:pt>
                <c:pt idx="10928">
                  <c:v>0.998</c:v>
                </c:pt>
                <c:pt idx="10929">
                  <c:v>0.997</c:v>
                </c:pt>
                <c:pt idx="10930">
                  <c:v>0.998</c:v>
                </c:pt>
                <c:pt idx="10931">
                  <c:v>0.999</c:v>
                </c:pt>
                <c:pt idx="10932">
                  <c:v>0.998</c:v>
                </c:pt>
                <c:pt idx="10933">
                  <c:v>1</c:v>
                </c:pt>
                <c:pt idx="10934">
                  <c:v>1.0010000000000001</c:v>
                </c:pt>
                <c:pt idx="10935">
                  <c:v>1.002</c:v>
                </c:pt>
                <c:pt idx="10936">
                  <c:v>1.0010000000000001</c:v>
                </c:pt>
                <c:pt idx="10937">
                  <c:v>0.999</c:v>
                </c:pt>
                <c:pt idx="10938">
                  <c:v>1</c:v>
                </c:pt>
                <c:pt idx="10939">
                  <c:v>1</c:v>
                </c:pt>
                <c:pt idx="10940">
                  <c:v>0.999</c:v>
                </c:pt>
                <c:pt idx="10941">
                  <c:v>0.998</c:v>
                </c:pt>
                <c:pt idx="10942">
                  <c:v>0.999</c:v>
                </c:pt>
                <c:pt idx="10943">
                  <c:v>1.0010000000000001</c:v>
                </c:pt>
                <c:pt idx="10944">
                  <c:v>0.999</c:v>
                </c:pt>
                <c:pt idx="10945">
                  <c:v>0.998</c:v>
                </c:pt>
                <c:pt idx="10946">
                  <c:v>0.998</c:v>
                </c:pt>
                <c:pt idx="10947">
                  <c:v>0.998</c:v>
                </c:pt>
                <c:pt idx="10948">
                  <c:v>0.997</c:v>
                </c:pt>
                <c:pt idx="10949">
                  <c:v>0.998</c:v>
                </c:pt>
                <c:pt idx="10950">
                  <c:v>1</c:v>
                </c:pt>
                <c:pt idx="10951">
                  <c:v>1.0010000000000001</c:v>
                </c:pt>
                <c:pt idx="10952">
                  <c:v>1.0010000000000001</c:v>
                </c:pt>
                <c:pt idx="10953">
                  <c:v>1</c:v>
                </c:pt>
                <c:pt idx="10954">
                  <c:v>1</c:v>
                </c:pt>
                <c:pt idx="10955">
                  <c:v>1</c:v>
                </c:pt>
                <c:pt idx="10956">
                  <c:v>1.0010000000000001</c:v>
                </c:pt>
                <c:pt idx="10957">
                  <c:v>1</c:v>
                </c:pt>
                <c:pt idx="10958">
                  <c:v>1</c:v>
                </c:pt>
                <c:pt idx="10959">
                  <c:v>1</c:v>
                </c:pt>
                <c:pt idx="10960">
                  <c:v>1</c:v>
                </c:pt>
                <c:pt idx="10961">
                  <c:v>0.999</c:v>
                </c:pt>
                <c:pt idx="10962">
                  <c:v>0.999</c:v>
                </c:pt>
                <c:pt idx="10963">
                  <c:v>1</c:v>
                </c:pt>
                <c:pt idx="10964">
                  <c:v>1</c:v>
                </c:pt>
                <c:pt idx="10965">
                  <c:v>1</c:v>
                </c:pt>
                <c:pt idx="10966">
                  <c:v>1.0010000000000001</c:v>
                </c:pt>
                <c:pt idx="10967">
                  <c:v>1.0010000000000001</c:v>
                </c:pt>
                <c:pt idx="10968">
                  <c:v>1</c:v>
                </c:pt>
                <c:pt idx="10969">
                  <c:v>0.999</c:v>
                </c:pt>
                <c:pt idx="10970">
                  <c:v>0.999</c:v>
                </c:pt>
                <c:pt idx="10971">
                  <c:v>0.999</c:v>
                </c:pt>
                <c:pt idx="10972">
                  <c:v>0.998</c:v>
                </c:pt>
                <c:pt idx="10973">
                  <c:v>0.998</c:v>
                </c:pt>
                <c:pt idx="10974">
                  <c:v>0.999</c:v>
                </c:pt>
                <c:pt idx="10975">
                  <c:v>1.0010000000000001</c:v>
                </c:pt>
                <c:pt idx="10976">
                  <c:v>0.999</c:v>
                </c:pt>
                <c:pt idx="10977">
                  <c:v>0.998</c:v>
                </c:pt>
                <c:pt idx="10978">
                  <c:v>0.998</c:v>
                </c:pt>
                <c:pt idx="10979">
                  <c:v>0.998</c:v>
                </c:pt>
                <c:pt idx="10980">
                  <c:v>0.998</c:v>
                </c:pt>
                <c:pt idx="10981">
                  <c:v>0.998</c:v>
                </c:pt>
                <c:pt idx="10982">
                  <c:v>0.999</c:v>
                </c:pt>
                <c:pt idx="10983">
                  <c:v>1.0010000000000001</c:v>
                </c:pt>
                <c:pt idx="10984">
                  <c:v>1.002</c:v>
                </c:pt>
                <c:pt idx="10985">
                  <c:v>1.0010000000000001</c:v>
                </c:pt>
                <c:pt idx="10986">
                  <c:v>1.0010000000000001</c:v>
                </c:pt>
                <c:pt idx="10987">
                  <c:v>1</c:v>
                </c:pt>
                <c:pt idx="10988">
                  <c:v>1</c:v>
                </c:pt>
                <c:pt idx="10989">
                  <c:v>1</c:v>
                </c:pt>
                <c:pt idx="10990">
                  <c:v>1.002</c:v>
                </c:pt>
                <c:pt idx="10991">
                  <c:v>1.0030000000000001</c:v>
                </c:pt>
                <c:pt idx="10992">
                  <c:v>1.0030000000000001</c:v>
                </c:pt>
                <c:pt idx="10993">
                  <c:v>1.002</c:v>
                </c:pt>
                <c:pt idx="10994">
                  <c:v>1.0010000000000001</c:v>
                </c:pt>
                <c:pt idx="10995">
                  <c:v>1</c:v>
                </c:pt>
                <c:pt idx="10996">
                  <c:v>1.002</c:v>
                </c:pt>
                <c:pt idx="10997">
                  <c:v>1.0010000000000001</c:v>
                </c:pt>
                <c:pt idx="10998">
                  <c:v>1.0010000000000001</c:v>
                </c:pt>
                <c:pt idx="10999">
                  <c:v>1.0030000000000001</c:v>
                </c:pt>
                <c:pt idx="11000">
                  <c:v>1.0030000000000001</c:v>
                </c:pt>
                <c:pt idx="11001">
                  <c:v>1.0010000000000001</c:v>
                </c:pt>
                <c:pt idx="11002">
                  <c:v>1.0010000000000001</c:v>
                </c:pt>
                <c:pt idx="11003">
                  <c:v>1.0010000000000001</c:v>
                </c:pt>
                <c:pt idx="11004">
                  <c:v>1.002</c:v>
                </c:pt>
                <c:pt idx="11005">
                  <c:v>1.0010000000000001</c:v>
                </c:pt>
                <c:pt idx="11006">
                  <c:v>0.999</c:v>
                </c:pt>
                <c:pt idx="11007">
                  <c:v>0.999</c:v>
                </c:pt>
                <c:pt idx="11008">
                  <c:v>1</c:v>
                </c:pt>
                <c:pt idx="11009">
                  <c:v>0.999</c:v>
                </c:pt>
                <c:pt idx="11010">
                  <c:v>0.998</c:v>
                </c:pt>
                <c:pt idx="11011">
                  <c:v>0.998</c:v>
                </c:pt>
                <c:pt idx="11012">
                  <c:v>1</c:v>
                </c:pt>
                <c:pt idx="11013">
                  <c:v>0.998</c:v>
                </c:pt>
                <c:pt idx="11014">
                  <c:v>1</c:v>
                </c:pt>
                <c:pt idx="11015">
                  <c:v>1.0010000000000001</c:v>
                </c:pt>
                <c:pt idx="11016">
                  <c:v>1.0010000000000001</c:v>
                </c:pt>
                <c:pt idx="11017">
                  <c:v>1.0010000000000001</c:v>
                </c:pt>
                <c:pt idx="11018">
                  <c:v>1.0010000000000001</c:v>
                </c:pt>
                <c:pt idx="11019">
                  <c:v>1.0010000000000001</c:v>
                </c:pt>
                <c:pt idx="11020">
                  <c:v>1.002</c:v>
                </c:pt>
                <c:pt idx="11021">
                  <c:v>1.0010000000000001</c:v>
                </c:pt>
                <c:pt idx="11022">
                  <c:v>1.002</c:v>
                </c:pt>
                <c:pt idx="11023">
                  <c:v>1.002</c:v>
                </c:pt>
                <c:pt idx="11024">
                  <c:v>1.002</c:v>
                </c:pt>
                <c:pt idx="11025">
                  <c:v>0.999</c:v>
                </c:pt>
                <c:pt idx="11026">
                  <c:v>0.999</c:v>
                </c:pt>
                <c:pt idx="11027">
                  <c:v>1.0010000000000001</c:v>
                </c:pt>
                <c:pt idx="11028">
                  <c:v>1.002</c:v>
                </c:pt>
                <c:pt idx="11029">
                  <c:v>1.002</c:v>
                </c:pt>
                <c:pt idx="11030">
                  <c:v>1.0030000000000001</c:v>
                </c:pt>
                <c:pt idx="11031">
                  <c:v>1.002</c:v>
                </c:pt>
                <c:pt idx="11032">
                  <c:v>1</c:v>
                </c:pt>
                <c:pt idx="11033">
                  <c:v>0.999</c:v>
                </c:pt>
                <c:pt idx="11034">
                  <c:v>0.999</c:v>
                </c:pt>
                <c:pt idx="11035">
                  <c:v>0.999</c:v>
                </c:pt>
                <c:pt idx="11036">
                  <c:v>1.0010000000000001</c:v>
                </c:pt>
                <c:pt idx="11037">
                  <c:v>1</c:v>
                </c:pt>
                <c:pt idx="11038">
                  <c:v>1.002</c:v>
                </c:pt>
                <c:pt idx="11039">
                  <c:v>1.002</c:v>
                </c:pt>
                <c:pt idx="11040">
                  <c:v>1.0010000000000001</c:v>
                </c:pt>
                <c:pt idx="11041">
                  <c:v>1.0010000000000001</c:v>
                </c:pt>
                <c:pt idx="11042">
                  <c:v>1.002</c:v>
                </c:pt>
                <c:pt idx="11043">
                  <c:v>1.002</c:v>
                </c:pt>
                <c:pt idx="11044">
                  <c:v>1.004</c:v>
                </c:pt>
                <c:pt idx="11045">
                  <c:v>1.004</c:v>
                </c:pt>
                <c:pt idx="11046">
                  <c:v>1.004</c:v>
                </c:pt>
                <c:pt idx="11047">
                  <c:v>1.0050000000000001</c:v>
                </c:pt>
                <c:pt idx="11048">
                  <c:v>1.0050000000000001</c:v>
                </c:pt>
                <c:pt idx="11049">
                  <c:v>1.0030000000000001</c:v>
                </c:pt>
                <c:pt idx="11050">
                  <c:v>1</c:v>
                </c:pt>
                <c:pt idx="11051">
                  <c:v>1</c:v>
                </c:pt>
                <c:pt idx="11052">
                  <c:v>1.002</c:v>
                </c:pt>
                <c:pt idx="11053">
                  <c:v>1.0030000000000001</c:v>
                </c:pt>
                <c:pt idx="11054">
                  <c:v>1.004</c:v>
                </c:pt>
                <c:pt idx="11055">
                  <c:v>1.004</c:v>
                </c:pt>
                <c:pt idx="11056">
                  <c:v>1.004</c:v>
                </c:pt>
                <c:pt idx="11057">
                  <c:v>1.004</c:v>
                </c:pt>
                <c:pt idx="11058">
                  <c:v>1.0050000000000001</c:v>
                </c:pt>
                <c:pt idx="11059">
                  <c:v>1.004</c:v>
                </c:pt>
                <c:pt idx="11060">
                  <c:v>1.0030000000000001</c:v>
                </c:pt>
                <c:pt idx="11061">
                  <c:v>1.0030000000000001</c:v>
                </c:pt>
                <c:pt idx="11062">
                  <c:v>1.002</c:v>
                </c:pt>
                <c:pt idx="11063">
                  <c:v>1.0010000000000001</c:v>
                </c:pt>
                <c:pt idx="11064">
                  <c:v>1</c:v>
                </c:pt>
                <c:pt idx="11065">
                  <c:v>1.0010000000000001</c:v>
                </c:pt>
                <c:pt idx="11066">
                  <c:v>0.999</c:v>
                </c:pt>
                <c:pt idx="11067">
                  <c:v>1</c:v>
                </c:pt>
                <c:pt idx="11068">
                  <c:v>1</c:v>
                </c:pt>
                <c:pt idx="11069">
                  <c:v>1.002</c:v>
                </c:pt>
                <c:pt idx="11070">
                  <c:v>1.002</c:v>
                </c:pt>
                <c:pt idx="11071">
                  <c:v>1.002</c:v>
                </c:pt>
                <c:pt idx="11072">
                  <c:v>1</c:v>
                </c:pt>
                <c:pt idx="11073">
                  <c:v>1.0010000000000001</c:v>
                </c:pt>
                <c:pt idx="11074">
                  <c:v>1.0030000000000001</c:v>
                </c:pt>
                <c:pt idx="11075">
                  <c:v>1.002</c:v>
                </c:pt>
                <c:pt idx="11076">
                  <c:v>1</c:v>
                </c:pt>
                <c:pt idx="11077">
                  <c:v>0.998</c:v>
                </c:pt>
                <c:pt idx="11078">
                  <c:v>0.999</c:v>
                </c:pt>
                <c:pt idx="11079">
                  <c:v>1</c:v>
                </c:pt>
                <c:pt idx="11080">
                  <c:v>1</c:v>
                </c:pt>
                <c:pt idx="11081">
                  <c:v>1</c:v>
                </c:pt>
                <c:pt idx="11082">
                  <c:v>0.999</c:v>
                </c:pt>
                <c:pt idx="11083">
                  <c:v>1</c:v>
                </c:pt>
                <c:pt idx="11084">
                  <c:v>1</c:v>
                </c:pt>
                <c:pt idx="11085">
                  <c:v>1.0010000000000001</c:v>
                </c:pt>
                <c:pt idx="11086">
                  <c:v>1.0010000000000001</c:v>
                </c:pt>
                <c:pt idx="11087">
                  <c:v>1</c:v>
                </c:pt>
                <c:pt idx="11088">
                  <c:v>0.998</c:v>
                </c:pt>
                <c:pt idx="11089">
                  <c:v>0.998</c:v>
                </c:pt>
                <c:pt idx="11090">
                  <c:v>0.997</c:v>
                </c:pt>
                <c:pt idx="11091">
                  <c:v>0.999</c:v>
                </c:pt>
                <c:pt idx="11092">
                  <c:v>0.999</c:v>
                </c:pt>
                <c:pt idx="11093">
                  <c:v>0.998</c:v>
                </c:pt>
                <c:pt idx="11094">
                  <c:v>0.998</c:v>
                </c:pt>
                <c:pt idx="11095">
                  <c:v>0.999</c:v>
                </c:pt>
                <c:pt idx="11096">
                  <c:v>1</c:v>
                </c:pt>
                <c:pt idx="11097">
                  <c:v>1.0010000000000001</c:v>
                </c:pt>
                <c:pt idx="11098">
                  <c:v>1</c:v>
                </c:pt>
                <c:pt idx="11099">
                  <c:v>0.999</c:v>
                </c:pt>
                <c:pt idx="11100">
                  <c:v>1</c:v>
                </c:pt>
                <c:pt idx="11101">
                  <c:v>1.0010000000000001</c:v>
                </c:pt>
                <c:pt idx="11102">
                  <c:v>1.0010000000000001</c:v>
                </c:pt>
                <c:pt idx="11103">
                  <c:v>1.0030000000000001</c:v>
                </c:pt>
                <c:pt idx="11104">
                  <c:v>1.002</c:v>
                </c:pt>
                <c:pt idx="11105">
                  <c:v>1.0010000000000001</c:v>
                </c:pt>
                <c:pt idx="11106">
                  <c:v>1</c:v>
                </c:pt>
                <c:pt idx="11107">
                  <c:v>1.0010000000000001</c:v>
                </c:pt>
                <c:pt idx="11108">
                  <c:v>1.0010000000000001</c:v>
                </c:pt>
                <c:pt idx="11109">
                  <c:v>1.002</c:v>
                </c:pt>
                <c:pt idx="11110">
                  <c:v>1.002</c:v>
                </c:pt>
                <c:pt idx="11111">
                  <c:v>1.0030000000000001</c:v>
                </c:pt>
                <c:pt idx="11112">
                  <c:v>1.0010000000000001</c:v>
                </c:pt>
                <c:pt idx="11113">
                  <c:v>1.0010000000000001</c:v>
                </c:pt>
                <c:pt idx="11114">
                  <c:v>0.999</c:v>
                </c:pt>
                <c:pt idx="11115">
                  <c:v>0.998</c:v>
                </c:pt>
                <c:pt idx="11116">
                  <c:v>0.999</c:v>
                </c:pt>
                <c:pt idx="11117">
                  <c:v>1.0010000000000001</c:v>
                </c:pt>
                <c:pt idx="11118">
                  <c:v>1</c:v>
                </c:pt>
                <c:pt idx="11119">
                  <c:v>1.0010000000000001</c:v>
                </c:pt>
                <c:pt idx="11120">
                  <c:v>1.0010000000000001</c:v>
                </c:pt>
                <c:pt idx="11121">
                  <c:v>1.0010000000000001</c:v>
                </c:pt>
                <c:pt idx="11122">
                  <c:v>0.998</c:v>
                </c:pt>
                <c:pt idx="11123">
                  <c:v>0.999</c:v>
                </c:pt>
                <c:pt idx="11124">
                  <c:v>1.0010000000000001</c:v>
                </c:pt>
                <c:pt idx="11125">
                  <c:v>1</c:v>
                </c:pt>
                <c:pt idx="11126">
                  <c:v>0.999</c:v>
                </c:pt>
                <c:pt idx="11127">
                  <c:v>1</c:v>
                </c:pt>
                <c:pt idx="11128">
                  <c:v>0.997</c:v>
                </c:pt>
                <c:pt idx="11129">
                  <c:v>0.999</c:v>
                </c:pt>
                <c:pt idx="11130">
                  <c:v>0.999</c:v>
                </c:pt>
                <c:pt idx="11131">
                  <c:v>0.999</c:v>
                </c:pt>
                <c:pt idx="11132">
                  <c:v>1</c:v>
                </c:pt>
                <c:pt idx="11133">
                  <c:v>1</c:v>
                </c:pt>
                <c:pt idx="11134">
                  <c:v>0.999</c:v>
                </c:pt>
                <c:pt idx="11135">
                  <c:v>0.999</c:v>
                </c:pt>
                <c:pt idx="11136">
                  <c:v>0.998</c:v>
                </c:pt>
                <c:pt idx="11137">
                  <c:v>0.999</c:v>
                </c:pt>
                <c:pt idx="11138">
                  <c:v>1</c:v>
                </c:pt>
                <c:pt idx="11139">
                  <c:v>1.0010000000000001</c:v>
                </c:pt>
                <c:pt idx="11140">
                  <c:v>1</c:v>
                </c:pt>
                <c:pt idx="11141">
                  <c:v>0.999</c:v>
                </c:pt>
                <c:pt idx="11142">
                  <c:v>0.999</c:v>
                </c:pt>
                <c:pt idx="11143">
                  <c:v>0.997</c:v>
                </c:pt>
                <c:pt idx="11144">
                  <c:v>0.996</c:v>
                </c:pt>
                <c:pt idx="11145">
                  <c:v>0.998</c:v>
                </c:pt>
                <c:pt idx="11146">
                  <c:v>1.0010000000000001</c:v>
                </c:pt>
                <c:pt idx="11147">
                  <c:v>1.0090000000000001</c:v>
                </c:pt>
                <c:pt idx="11148">
                  <c:v>1.0070000000000001</c:v>
                </c:pt>
                <c:pt idx="11149">
                  <c:v>1.008</c:v>
                </c:pt>
                <c:pt idx="11150">
                  <c:v>1.0090000000000001</c:v>
                </c:pt>
                <c:pt idx="11151">
                  <c:v>1.008</c:v>
                </c:pt>
                <c:pt idx="11152">
                  <c:v>1.008</c:v>
                </c:pt>
                <c:pt idx="11153">
                  <c:v>1.0090000000000001</c:v>
                </c:pt>
                <c:pt idx="11154">
                  <c:v>1.0070000000000001</c:v>
                </c:pt>
                <c:pt idx="11155">
                  <c:v>1.006</c:v>
                </c:pt>
                <c:pt idx="11156">
                  <c:v>1.0070000000000001</c:v>
                </c:pt>
                <c:pt idx="11157">
                  <c:v>1.0070000000000001</c:v>
                </c:pt>
                <c:pt idx="11158">
                  <c:v>9.0779999999999994</c:v>
                </c:pt>
                <c:pt idx="11159">
                  <c:v>11.035</c:v>
                </c:pt>
                <c:pt idx="11160">
                  <c:v>12.835000000000001</c:v>
                </c:pt>
                <c:pt idx="11161">
                  <c:v>12.292</c:v>
                </c:pt>
                <c:pt idx="11162">
                  <c:v>12.207000000000001</c:v>
                </c:pt>
                <c:pt idx="11163">
                  <c:v>12.151</c:v>
                </c:pt>
                <c:pt idx="11164">
                  <c:v>12.131</c:v>
                </c:pt>
                <c:pt idx="11165">
                  <c:v>13.394</c:v>
                </c:pt>
                <c:pt idx="11166">
                  <c:v>13.823</c:v>
                </c:pt>
                <c:pt idx="11167">
                  <c:v>13.104000000000001</c:v>
                </c:pt>
                <c:pt idx="11168">
                  <c:v>12.949</c:v>
                </c:pt>
                <c:pt idx="11169">
                  <c:v>13.038</c:v>
                </c:pt>
                <c:pt idx="11170">
                  <c:v>13.124000000000001</c:v>
                </c:pt>
                <c:pt idx="11171">
                  <c:v>13.21</c:v>
                </c:pt>
                <c:pt idx="11172">
                  <c:v>13.290000000000001</c:v>
                </c:pt>
                <c:pt idx="11173">
                  <c:v>13.370000000000001</c:v>
                </c:pt>
                <c:pt idx="11174">
                  <c:v>13.44</c:v>
                </c:pt>
                <c:pt idx="11175">
                  <c:v>13.503</c:v>
                </c:pt>
                <c:pt idx="11176">
                  <c:v>13.565</c:v>
                </c:pt>
                <c:pt idx="11177">
                  <c:v>13.623000000000001</c:v>
                </c:pt>
                <c:pt idx="11178">
                  <c:v>13.671000000000001</c:v>
                </c:pt>
                <c:pt idx="11179">
                  <c:v>13.725</c:v>
                </c:pt>
                <c:pt idx="11180">
                  <c:v>15.552</c:v>
                </c:pt>
                <c:pt idx="11181">
                  <c:v>15.312000000000001</c:v>
                </c:pt>
                <c:pt idx="11182">
                  <c:v>14.593999999999999</c:v>
                </c:pt>
                <c:pt idx="11183">
                  <c:v>14.464</c:v>
                </c:pt>
                <c:pt idx="11184">
                  <c:v>14.478</c:v>
                </c:pt>
                <c:pt idx="11185">
                  <c:v>14.488</c:v>
                </c:pt>
                <c:pt idx="11186">
                  <c:v>14.503</c:v>
                </c:pt>
                <c:pt idx="11187">
                  <c:v>14.529</c:v>
                </c:pt>
                <c:pt idx="11188">
                  <c:v>14.546000000000001</c:v>
                </c:pt>
                <c:pt idx="11189">
                  <c:v>14.571</c:v>
                </c:pt>
                <c:pt idx="11190">
                  <c:v>14.582000000000001</c:v>
                </c:pt>
                <c:pt idx="11191">
                  <c:v>14.604000000000001</c:v>
                </c:pt>
                <c:pt idx="11192">
                  <c:v>14.612</c:v>
                </c:pt>
                <c:pt idx="11193">
                  <c:v>14.631</c:v>
                </c:pt>
                <c:pt idx="11194">
                  <c:v>14.648</c:v>
                </c:pt>
                <c:pt idx="11195">
                  <c:v>14.666</c:v>
                </c:pt>
                <c:pt idx="11196">
                  <c:v>14.679</c:v>
                </c:pt>
                <c:pt idx="11197">
                  <c:v>14.689</c:v>
                </c:pt>
                <c:pt idx="11198">
                  <c:v>14.695</c:v>
                </c:pt>
                <c:pt idx="11199">
                  <c:v>14.713000000000001</c:v>
                </c:pt>
                <c:pt idx="11200">
                  <c:v>14.724</c:v>
                </c:pt>
                <c:pt idx="11201">
                  <c:v>14.741</c:v>
                </c:pt>
                <c:pt idx="11202">
                  <c:v>14.75</c:v>
                </c:pt>
                <c:pt idx="11203">
                  <c:v>14.766</c:v>
                </c:pt>
                <c:pt idx="11204">
                  <c:v>14.775</c:v>
                </c:pt>
                <c:pt idx="11205">
                  <c:v>14.786</c:v>
                </c:pt>
                <c:pt idx="11206">
                  <c:v>14.802</c:v>
                </c:pt>
                <c:pt idx="11207">
                  <c:v>14.817</c:v>
                </c:pt>
                <c:pt idx="11208">
                  <c:v>14.83</c:v>
                </c:pt>
                <c:pt idx="11209">
                  <c:v>14.837</c:v>
                </c:pt>
                <c:pt idx="11210">
                  <c:v>14.84</c:v>
                </c:pt>
                <c:pt idx="11211">
                  <c:v>14.846</c:v>
                </c:pt>
                <c:pt idx="11212">
                  <c:v>14.853</c:v>
                </c:pt>
                <c:pt idx="11213">
                  <c:v>14.867000000000001</c:v>
                </c:pt>
                <c:pt idx="11214">
                  <c:v>14.878</c:v>
                </c:pt>
                <c:pt idx="11215">
                  <c:v>14.884</c:v>
                </c:pt>
                <c:pt idx="11216">
                  <c:v>14.885</c:v>
                </c:pt>
                <c:pt idx="11217">
                  <c:v>14.882</c:v>
                </c:pt>
                <c:pt idx="11218">
                  <c:v>14.889000000000001</c:v>
                </c:pt>
                <c:pt idx="11219">
                  <c:v>14.897</c:v>
                </c:pt>
                <c:pt idx="11220">
                  <c:v>14.9</c:v>
                </c:pt>
                <c:pt idx="11221">
                  <c:v>14.905000000000001</c:v>
                </c:pt>
                <c:pt idx="11222">
                  <c:v>14.901</c:v>
                </c:pt>
                <c:pt idx="11223">
                  <c:v>14.901</c:v>
                </c:pt>
                <c:pt idx="11224">
                  <c:v>14.903</c:v>
                </c:pt>
                <c:pt idx="11225">
                  <c:v>14.905000000000001</c:v>
                </c:pt>
                <c:pt idx="11226">
                  <c:v>14.915000000000001</c:v>
                </c:pt>
                <c:pt idx="11227">
                  <c:v>14.92</c:v>
                </c:pt>
                <c:pt idx="11228">
                  <c:v>14.932</c:v>
                </c:pt>
                <c:pt idx="11229">
                  <c:v>14.933</c:v>
                </c:pt>
                <c:pt idx="11230">
                  <c:v>14.931000000000001</c:v>
                </c:pt>
                <c:pt idx="11231">
                  <c:v>14.936</c:v>
                </c:pt>
                <c:pt idx="11232">
                  <c:v>14.938000000000001</c:v>
                </c:pt>
                <c:pt idx="11233">
                  <c:v>14.945</c:v>
                </c:pt>
                <c:pt idx="11234">
                  <c:v>14.953000000000001</c:v>
                </c:pt>
                <c:pt idx="11235">
                  <c:v>14.964</c:v>
                </c:pt>
                <c:pt idx="11236">
                  <c:v>14.964</c:v>
                </c:pt>
                <c:pt idx="11237">
                  <c:v>14.964</c:v>
                </c:pt>
                <c:pt idx="11238">
                  <c:v>14.969000000000001</c:v>
                </c:pt>
                <c:pt idx="11239">
                  <c:v>14.973000000000001</c:v>
                </c:pt>
                <c:pt idx="11240">
                  <c:v>14.979000000000001</c:v>
                </c:pt>
                <c:pt idx="11241">
                  <c:v>14.981</c:v>
                </c:pt>
                <c:pt idx="11242">
                  <c:v>14.981</c:v>
                </c:pt>
                <c:pt idx="11243">
                  <c:v>14.98</c:v>
                </c:pt>
                <c:pt idx="11244">
                  <c:v>14.989000000000001</c:v>
                </c:pt>
                <c:pt idx="11245">
                  <c:v>14.994</c:v>
                </c:pt>
                <c:pt idx="11246">
                  <c:v>14.997</c:v>
                </c:pt>
                <c:pt idx="11247">
                  <c:v>15.002000000000001</c:v>
                </c:pt>
                <c:pt idx="11248">
                  <c:v>15.011000000000001</c:v>
                </c:pt>
                <c:pt idx="11249">
                  <c:v>15.027000000000001</c:v>
                </c:pt>
                <c:pt idx="11250">
                  <c:v>15.037000000000001</c:v>
                </c:pt>
                <c:pt idx="11251">
                  <c:v>15.05</c:v>
                </c:pt>
                <c:pt idx="11252">
                  <c:v>15.044</c:v>
                </c:pt>
                <c:pt idx="11253">
                  <c:v>15.045</c:v>
                </c:pt>
                <c:pt idx="11254">
                  <c:v>15.057</c:v>
                </c:pt>
                <c:pt idx="11255">
                  <c:v>15.059000000000001</c:v>
                </c:pt>
                <c:pt idx="11256">
                  <c:v>15.069000000000001</c:v>
                </c:pt>
                <c:pt idx="11257">
                  <c:v>15.074</c:v>
                </c:pt>
                <c:pt idx="11258">
                  <c:v>15.077</c:v>
                </c:pt>
                <c:pt idx="11259">
                  <c:v>15.081</c:v>
                </c:pt>
                <c:pt idx="11260">
                  <c:v>15.082000000000001</c:v>
                </c:pt>
                <c:pt idx="11261">
                  <c:v>15.09</c:v>
                </c:pt>
                <c:pt idx="11262">
                  <c:v>15.096</c:v>
                </c:pt>
                <c:pt idx="11263">
                  <c:v>15.098000000000001</c:v>
                </c:pt>
                <c:pt idx="11264">
                  <c:v>15.094000000000001</c:v>
                </c:pt>
                <c:pt idx="11265">
                  <c:v>15.107000000000001</c:v>
                </c:pt>
                <c:pt idx="11266">
                  <c:v>15.108000000000001</c:v>
                </c:pt>
                <c:pt idx="11267">
                  <c:v>15.111000000000001</c:v>
                </c:pt>
                <c:pt idx="11268">
                  <c:v>15.117000000000001</c:v>
                </c:pt>
                <c:pt idx="11269">
                  <c:v>15.119</c:v>
                </c:pt>
                <c:pt idx="11270">
                  <c:v>15.127000000000001</c:v>
                </c:pt>
                <c:pt idx="11271">
                  <c:v>15.129</c:v>
                </c:pt>
                <c:pt idx="11272">
                  <c:v>15.141999999999999</c:v>
                </c:pt>
                <c:pt idx="11273">
                  <c:v>15.148</c:v>
                </c:pt>
                <c:pt idx="11274">
                  <c:v>15.16</c:v>
                </c:pt>
                <c:pt idx="11275">
                  <c:v>15.159000000000001</c:v>
                </c:pt>
                <c:pt idx="11276">
                  <c:v>15.169</c:v>
                </c:pt>
                <c:pt idx="11277">
                  <c:v>15.171000000000001</c:v>
                </c:pt>
                <c:pt idx="11278">
                  <c:v>15.163</c:v>
                </c:pt>
                <c:pt idx="11279">
                  <c:v>15.165000000000001</c:v>
                </c:pt>
                <c:pt idx="11280">
                  <c:v>15.17</c:v>
                </c:pt>
                <c:pt idx="11281">
                  <c:v>15.159000000000001</c:v>
                </c:pt>
                <c:pt idx="11282">
                  <c:v>15.157</c:v>
                </c:pt>
                <c:pt idx="11283">
                  <c:v>15.159000000000001</c:v>
                </c:pt>
                <c:pt idx="11284">
                  <c:v>15.157</c:v>
                </c:pt>
                <c:pt idx="11285">
                  <c:v>15.151</c:v>
                </c:pt>
                <c:pt idx="11286">
                  <c:v>15.155000000000001</c:v>
                </c:pt>
                <c:pt idx="11287">
                  <c:v>15.151</c:v>
                </c:pt>
                <c:pt idx="11288">
                  <c:v>15.153</c:v>
                </c:pt>
                <c:pt idx="11289">
                  <c:v>15.137</c:v>
                </c:pt>
                <c:pt idx="11290">
                  <c:v>15.137</c:v>
                </c:pt>
                <c:pt idx="11291">
                  <c:v>15.133000000000001</c:v>
                </c:pt>
                <c:pt idx="11292">
                  <c:v>15.127000000000001</c:v>
                </c:pt>
                <c:pt idx="11293">
                  <c:v>15.124000000000001</c:v>
                </c:pt>
                <c:pt idx="11294">
                  <c:v>15.120000000000001</c:v>
                </c:pt>
                <c:pt idx="11295">
                  <c:v>15.122</c:v>
                </c:pt>
                <c:pt idx="11296">
                  <c:v>15.111000000000001</c:v>
                </c:pt>
                <c:pt idx="11297">
                  <c:v>15.11</c:v>
                </c:pt>
                <c:pt idx="11298">
                  <c:v>15.109</c:v>
                </c:pt>
                <c:pt idx="11299">
                  <c:v>15.108000000000001</c:v>
                </c:pt>
                <c:pt idx="11300">
                  <c:v>15.103</c:v>
                </c:pt>
                <c:pt idx="11301">
                  <c:v>15.107000000000001</c:v>
                </c:pt>
                <c:pt idx="11302">
                  <c:v>15.102</c:v>
                </c:pt>
                <c:pt idx="11303">
                  <c:v>15.095000000000001</c:v>
                </c:pt>
                <c:pt idx="11304">
                  <c:v>15.096</c:v>
                </c:pt>
                <c:pt idx="11305">
                  <c:v>15.089</c:v>
                </c:pt>
                <c:pt idx="11306">
                  <c:v>15.086</c:v>
                </c:pt>
                <c:pt idx="11307">
                  <c:v>15.077</c:v>
                </c:pt>
                <c:pt idx="11308">
                  <c:v>15.079000000000001</c:v>
                </c:pt>
                <c:pt idx="11309">
                  <c:v>15.07</c:v>
                </c:pt>
                <c:pt idx="11310">
                  <c:v>15.076000000000001</c:v>
                </c:pt>
                <c:pt idx="11311">
                  <c:v>15.071</c:v>
                </c:pt>
                <c:pt idx="11312">
                  <c:v>15.068</c:v>
                </c:pt>
                <c:pt idx="11313">
                  <c:v>15.067</c:v>
                </c:pt>
                <c:pt idx="11314">
                  <c:v>15.06</c:v>
                </c:pt>
                <c:pt idx="11315">
                  <c:v>15.054</c:v>
                </c:pt>
                <c:pt idx="11316">
                  <c:v>15.045</c:v>
                </c:pt>
                <c:pt idx="11317">
                  <c:v>15.043000000000001</c:v>
                </c:pt>
                <c:pt idx="11318">
                  <c:v>15.032</c:v>
                </c:pt>
                <c:pt idx="11319">
                  <c:v>15.025</c:v>
                </c:pt>
                <c:pt idx="11320">
                  <c:v>15.016</c:v>
                </c:pt>
                <c:pt idx="11321">
                  <c:v>15.006</c:v>
                </c:pt>
                <c:pt idx="11322">
                  <c:v>15.009</c:v>
                </c:pt>
                <c:pt idx="11323">
                  <c:v>15.009</c:v>
                </c:pt>
                <c:pt idx="11324">
                  <c:v>15.000999999999999</c:v>
                </c:pt>
                <c:pt idx="11325">
                  <c:v>15</c:v>
                </c:pt>
                <c:pt idx="11326">
                  <c:v>14.996</c:v>
                </c:pt>
                <c:pt idx="11327">
                  <c:v>14.986000000000001</c:v>
                </c:pt>
                <c:pt idx="11328">
                  <c:v>14.988</c:v>
                </c:pt>
                <c:pt idx="11329">
                  <c:v>14.983000000000001</c:v>
                </c:pt>
                <c:pt idx="11330">
                  <c:v>14.982000000000001</c:v>
                </c:pt>
                <c:pt idx="11331">
                  <c:v>14.984</c:v>
                </c:pt>
                <c:pt idx="11332">
                  <c:v>14.987</c:v>
                </c:pt>
                <c:pt idx="11333">
                  <c:v>14.983000000000001</c:v>
                </c:pt>
                <c:pt idx="11334">
                  <c:v>14.981</c:v>
                </c:pt>
                <c:pt idx="11335">
                  <c:v>14.977</c:v>
                </c:pt>
                <c:pt idx="11336">
                  <c:v>14.982000000000001</c:v>
                </c:pt>
                <c:pt idx="11337">
                  <c:v>14.968</c:v>
                </c:pt>
                <c:pt idx="11338">
                  <c:v>14.958</c:v>
                </c:pt>
                <c:pt idx="11339">
                  <c:v>14.958</c:v>
                </c:pt>
                <c:pt idx="11340">
                  <c:v>14.949</c:v>
                </c:pt>
                <c:pt idx="11341">
                  <c:v>14.941000000000001</c:v>
                </c:pt>
                <c:pt idx="11342">
                  <c:v>14.929</c:v>
                </c:pt>
                <c:pt idx="11343">
                  <c:v>14.926</c:v>
                </c:pt>
                <c:pt idx="11344">
                  <c:v>14.914</c:v>
                </c:pt>
                <c:pt idx="11345">
                  <c:v>14.9</c:v>
                </c:pt>
                <c:pt idx="11346">
                  <c:v>14.902000000000001</c:v>
                </c:pt>
                <c:pt idx="11347">
                  <c:v>14.891</c:v>
                </c:pt>
                <c:pt idx="11348">
                  <c:v>14.881</c:v>
                </c:pt>
                <c:pt idx="11349">
                  <c:v>14.872</c:v>
                </c:pt>
                <c:pt idx="11350">
                  <c:v>14.858000000000001</c:v>
                </c:pt>
                <c:pt idx="11351">
                  <c:v>14.849</c:v>
                </c:pt>
                <c:pt idx="11352">
                  <c:v>14.84</c:v>
                </c:pt>
                <c:pt idx="11353">
                  <c:v>14.839</c:v>
                </c:pt>
                <c:pt idx="11354">
                  <c:v>14.828000000000001</c:v>
                </c:pt>
                <c:pt idx="11355">
                  <c:v>14.831</c:v>
                </c:pt>
                <c:pt idx="11356">
                  <c:v>14.822000000000001</c:v>
                </c:pt>
                <c:pt idx="11357">
                  <c:v>14.817</c:v>
                </c:pt>
                <c:pt idx="11358">
                  <c:v>14.807</c:v>
                </c:pt>
                <c:pt idx="11359">
                  <c:v>14.806000000000001</c:v>
                </c:pt>
                <c:pt idx="11360">
                  <c:v>14.803000000000001</c:v>
                </c:pt>
                <c:pt idx="11361">
                  <c:v>14.798</c:v>
                </c:pt>
                <c:pt idx="11362">
                  <c:v>14.778</c:v>
                </c:pt>
                <c:pt idx="11363">
                  <c:v>14.763</c:v>
                </c:pt>
                <c:pt idx="11364">
                  <c:v>14.757</c:v>
                </c:pt>
                <c:pt idx="11365">
                  <c:v>14.75</c:v>
                </c:pt>
                <c:pt idx="11366">
                  <c:v>14.746</c:v>
                </c:pt>
                <c:pt idx="11367">
                  <c:v>14.73</c:v>
                </c:pt>
                <c:pt idx="11368">
                  <c:v>14.722</c:v>
                </c:pt>
                <c:pt idx="11369">
                  <c:v>14.718</c:v>
                </c:pt>
                <c:pt idx="11370">
                  <c:v>14.708</c:v>
                </c:pt>
                <c:pt idx="11371">
                  <c:v>14.700000000000001</c:v>
                </c:pt>
                <c:pt idx="11372">
                  <c:v>14.689</c:v>
                </c:pt>
                <c:pt idx="11373">
                  <c:v>14.673</c:v>
                </c:pt>
                <c:pt idx="11374">
                  <c:v>14.664</c:v>
                </c:pt>
                <c:pt idx="11375">
                  <c:v>14.653</c:v>
                </c:pt>
                <c:pt idx="11376">
                  <c:v>14.647</c:v>
                </c:pt>
                <c:pt idx="11377">
                  <c:v>14.641</c:v>
                </c:pt>
                <c:pt idx="11378">
                  <c:v>14.625999999999999</c:v>
                </c:pt>
                <c:pt idx="11379">
                  <c:v>14.612</c:v>
                </c:pt>
                <c:pt idx="11380">
                  <c:v>14.607000000000001</c:v>
                </c:pt>
                <c:pt idx="11381">
                  <c:v>14.599</c:v>
                </c:pt>
                <c:pt idx="11382">
                  <c:v>14.589</c:v>
                </c:pt>
                <c:pt idx="11383">
                  <c:v>14.589</c:v>
                </c:pt>
                <c:pt idx="11384">
                  <c:v>14.58</c:v>
                </c:pt>
                <c:pt idx="11385">
                  <c:v>14.565</c:v>
                </c:pt>
                <c:pt idx="11386">
                  <c:v>14.56</c:v>
                </c:pt>
                <c:pt idx="11387">
                  <c:v>14.556000000000001</c:v>
                </c:pt>
                <c:pt idx="11388">
                  <c:v>14.541</c:v>
                </c:pt>
                <c:pt idx="11389">
                  <c:v>14.537000000000001</c:v>
                </c:pt>
                <c:pt idx="11390">
                  <c:v>14.536</c:v>
                </c:pt>
                <c:pt idx="11391">
                  <c:v>14.529</c:v>
                </c:pt>
                <c:pt idx="11392">
                  <c:v>14.523</c:v>
                </c:pt>
                <c:pt idx="11393">
                  <c:v>14.519</c:v>
                </c:pt>
                <c:pt idx="11394">
                  <c:v>14.516</c:v>
                </c:pt>
                <c:pt idx="11395">
                  <c:v>14.503</c:v>
                </c:pt>
                <c:pt idx="11396">
                  <c:v>14.507</c:v>
                </c:pt>
                <c:pt idx="11397">
                  <c:v>14.502000000000001</c:v>
                </c:pt>
                <c:pt idx="11398">
                  <c:v>14.493</c:v>
                </c:pt>
                <c:pt idx="11399">
                  <c:v>14.495000000000001</c:v>
                </c:pt>
                <c:pt idx="11400">
                  <c:v>14.495000000000001</c:v>
                </c:pt>
                <c:pt idx="11401">
                  <c:v>14.49</c:v>
                </c:pt>
                <c:pt idx="11402">
                  <c:v>14.488</c:v>
                </c:pt>
                <c:pt idx="11403">
                  <c:v>14.488</c:v>
                </c:pt>
                <c:pt idx="11404">
                  <c:v>14.483000000000001</c:v>
                </c:pt>
                <c:pt idx="11405">
                  <c:v>14.48</c:v>
                </c:pt>
                <c:pt idx="11406">
                  <c:v>14.478</c:v>
                </c:pt>
                <c:pt idx="11407">
                  <c:v>14.479000000000001</c:v>
                </c:pt>
                <c:pt idx="11408">
                  <c:v>14.466000000000001</c:v>
                </c:pt>
                <c:pt idx="11409">
                  <c:v>14.468</c:v>
                </c:pt>
                <c:pt idx="11410">
                  <c:v>14.459</c:v>
                </c:pt>
                <c:pt idx="11411">
                  <c:v>14.461</c:v>
                </c:pt>
                <c:pt idx="11412">
                  <c:v>14.454000000000001</c:v>
                </c:pt>
                <c:pt idx="11413">
                  <c:v>14.452</c:v>
                </c:pt>
                <c:pt idx="11414">
                  <c:v>14.445</c:v>
                </c:pt>
                <c:pt idx="11415">
                  <c:v>14.426</c:v>
                </c:pt>
                <c:pt idx="11416">
                  <c:v>14.43</c:v>
                </c:pt>
                <c:pt idx="11417">
                  <c:v>14.422000000000001</c:v>
                </c:pt>
                <c:pt idx="11418">
                  <c:v>14.414</c:v>
                </c:pt>
                <c:pt idx="11419">
                  <c:v>14.413</c:v>
                </c:pt>
                <c:pt idx="11420">
                  <c:v>14.396000000000001</c:v>
                </c:pt>
                <c:pt idx="11421">
                  <c:v>14.393000000000001</c:v>
                </c:pt>
                <c:pt idx="11422">
                  <c:v>14.389000000000001</c:v>
                </c:pt>
                <c:pt idx="11423">
                  <c:v>14.384</c:v>
                </c:pt>
                <c:pt idx="11424">
                  <c:v>14.368</c:v>
                </c:pt>
                <c:pt idx="11425">
                  <c:v>14.362</c:v>
                </c:pt>
                <c:pt idx="11426">
                  <c:v>14.364000000000001</c:v>
                </c:pt>
                <c:pt idx="11427">
                  <c:v>14.357000000000001</c:v>
                </c:pt>
                <c:pt idx="11428">
                  <c:v>14.349</c:v>
                </c:pt>
                <c:pt idx="11429">
                  <c:v>14.343</c:v>
                </c:pt>
                <c:pt idx="11430">
                  <c:v>14.337</c:v>
                </c:pt>
                <c:pt idx="11431">
                  <c:v>14.33</c:v>
                </c:pt>
                <c:pt idx="11432">
                  <c:v>14.332000000000001</c:v>
                </c:pt>
                <c:pt idx="11433">
                  <c:v>14.333</c:v>
                </c:pt>
                <c:pt idx="11434">
                  <c:v>14.327</c:v>
                </c:pt>
                <c:pt idx="11435">
                  <c:v>14.321</c:v>
                </c:pt>
                <c:pt idx="11436">
                  <c:v>14.323</c:v>
                </c:pt>
                <c:pt idx="11437">
                  <c:v>14.318</c:v>
                </c:pt>
                <c:pt idx="11438">
                  <c:v>14.31</c:v>
                </c:pt>
                <c:pt idx="11439">
                  <c:v>14.323</c:v>
                </c:pt>
                <c:pt idx="11440">
                  <c:v>14.323</c:v>
                </c:pt>
                <c:pt idx="11441">
                  <c:v>14.321</c:v>
                </c:pt>
                <c:pt idx="11442">
                  <c:v>14.32</c:v>
                </c:pt>
                <c:pt idx="11443">
                  <c:v>14.321</c:v>
                </c:pt>
                <c:pt idx="11444">
                  <c:v>14.317</c:v>
                </c:pt>
                <c:pt idx="11445">
                  <c:v>14.318</c:v>
                </c:pt>
                <c:pt idx="11446">
                  <c:v>14.321</c:v>
                </c:pt>
                <c:pt idx="11447">
                  <c:v>14.317</c:v>
                </c:pt>
                <c:pt idx="11448">
                  <c:v>14.317</c:v>
                </c:pt>
                <c:pt idx="11449">
                  <c:v>14.319000000000001</c:v>
                </c:pt>
                <c:pt idx="11450">
                  <c:v>14.321</c:v>
                </c:pt>
                <c:pt idx="11451">
                  <c:v>14.317</c:v>
                </c:pt>
                <c:pt idx="11452">
                  <c:v>14.317</c:v>
                </c:pt>
                <c:pt idx="11453">
                  <c:v>14.319000000000001</c:v>
                </c:pt>
                <c:pt idx="11454">
                  <c:v>14.313000000000001</c:v>
                </c:pt>
                <c:pt idx="11455">
                  <c:v>14.318</c:v>
                </c:pt>
                <c:pt idx="11456">
                  <c:v>14.327</c:v>
                </c:pt>
                <c:pt idx="11457">
                  <c:v>14.33</c:v>
                </c:pt>
                <c:pt idx="11458">
                  <c:v>14.334</c:v>
                </c:pt>
                <c:pt idx="11459">
                  <c:v>14.333</c:v>
                </c:pt>
                <c:pt idx="11460">
                  <c:v>14.336</c:v>
                </c:pt>
                <c:pt idx="11461">
                  <c:v>14.345000000000001</c:v>
                </c:pt>
                <c:pt idx="11462">
                  <c:v>14.348000000000001</c:v>
                </c:pt>
                <c:pt idx="11463">
                  <c:v>14.36</c:v>
                </c:pt>
                <c:pt idx="11464">
                  <c:v>14.362</c:v>
                </c:pt>
                <c:pt idx="11465">
                  <c:v>14.361000000000001</c:v>
                </c:pt>
                <c:pt idx="11466">
                  <c:v>14.371</c:v>
                </c:pt>
                <c:pt idx="11467">
                  <c:v>14.375999999999999</c:v>
                </c:pt>
                <c:pt idx="11468">
                  <c:v>14.394</c:v>
                </c:pt>
                <c:pt idx="11469">
                  <c:v>14.396000000000001</c:v>
                </c:pt>
                <c:pt idx="11470">
                  <c:v>14.399000000000001</c:v>
                </c:pt>
                <c:pt idx="11471">
                  <c:v>14.407999999999999</c:v>
                </c:pt>
                <c:pt idx="11472">
                  <c:v>14.418000000000001</c:v>
                </c:pt>
                <c:pt idx="11473">
                  <c:v>14.412000000000001</c:v>
                </c:pt>
                <c:pt idx="11474">
                  <c:v>14.426</c:v>
                </c:pt>
                <c:pt idx="11475">
                  <c:v>14.43</c:v>
                </c:pt>
                <c:pt idx="11476">
                  <c:v>14.44</c:v>
                </c:pt>
                <c:pt idx="11477">
                  <c:v>14.446</c:v>
                </c:pt>
                <c:pt idx="11478">
                  <c:v>14.447000000000001</c:v>
                </c:pt>
                <c:pt idx="11479">
                  <c:v>14.456</c:v>
                </c:pt>
                <c:pt idx="11480">
                  <c:v>14.458</c:v>
                </c:pt>
                <c:pt idx="11481">
                  <c:v>14.46</c:v>
                </c:pt>
                <c:pt idx="11482">
                  <c:v>14.468</c:v>
                </c:pt>
                <c:pt idx="11483">
                  <c:v>14.476000000000001</c:v>
                </c:pt>
                <c:pt idx="11484">
                  <c:v>14.484</c:v>
                </c:pt>
                <c:pt idx="11485">
                  <c:v>14.484999999999999</c:v>
                </c:pt>
                <c:pt idx="11486">
                  <c:v>14.489000000000001</c:v>
                </c:pt>
                <c:pt idx="11487">
                  <c:v>14.49</c:v>
                </c:pt>
                <c:pt idx="11488">
                  <c:v>14.498000000000001</c:v>
                </c:pt>
                <c:pt idx="11489">
                  <c:v>14.495000000000001</c:v>
                </c:pt>
                <c:pt idx="11490">
                  <c:v>14.502000000000001</c:v>
                </c:pt>
                <c:pt idx="11491">
                  <c:v>14.513</c:v>
                </c:pt>
                <c:pt idx="11492">
                  <c:v>14.52</c:v>
                </c:pt>
                <c:pt idx="11493">
                  <c:v>14.521000000000001</c:v>
                </c:pt>
                <c:pt idx="11494">
                  <c:v>14.526</c:v>
                </c:pt>
                <c:pt idx="11495">
                  <c:v>14.522</c:v>
                </c:pt>
                <c:pt idx="11496">
                  <c:v>14.536</c:v>
                </c:pt>
                <c:pt idx="11497">
                  <c:v>14.538</c:v>
                </c:pt>
                <c:pt idx="11498">
                  <c:v>14.534000000000001</c:v>
                </c:pt>
                <c:pt idx="11499">
                  <c:v>14.548</c:v>
                </c:pt>
                <c:pt idx="11500">
                  <c:v>14.553000000000001</c:v>
                </c:pt>
                <c:pt idx="11501">
                  <c:v>14.558</c:v>
                </c:pt>
                <c:pt idx="11502">
                  <c:v>14.561</c:v>
                </c:pt>
                <c:pt idx="11503">
                  <c:v>14.56</c:v>
                </c:pt>
                <c:pt idx="11504">
                  <c:v>14.562000000000001</c:v>
                </c:pt>
                <c:pt idx="11505">
                  <c:v>14.582000000000001</c:v>
                </c:pt>
                <c:pt idx="11506">
                  <c:v>14.579000000000001</c:v>
                </c:pt>
                <c:pt idx="11507">
                  <c:v>14.59</c:v>
                </c:pt>
                <c:pt idx="11508">
                  <c:v>14.579000000000001</c:v>
                </c:pt>
                <c:pt idx="11509">
                  <c:v>14.586</c:v>
                </c:pt>
                <c:pt idx="11510">
                  <c:v>14.582000000000001</c:v>
                </c:pt>
                <c:pt idx="11511">
                  <c:v>14.574</c:v>
                </c:pt>
                <c:pt idx="11512">
                  <c:v>14.578000000000001</c:v>
                </c:pt>
                <c:pt idx="11513">
                  <c:v>14.583</c:v>
                </c:pt>
                <c:pt idx="11514">
                  <c:v>14.577</c:v>
                </c:pt>
                <c:pt idx="11515">
                  <c:v>14.572000000000001</c:v>
                </c:pt>
                <c:pt idx="11516">
                  <c:v>14.571</c:v>
                </c:pt>
                <c:pt idx="11517">
                  <c:v>14.563000000000001</c:v>
                </c:pt>
                <c:pt idx="11518">
                  <c:v>14.567</c:v>
                </c:pt>
                <c:pt idx="11519">
                  <c:v>14.569000000000001</c:v>
                </c:pt>
                <c:pt idx="11520">
                  <c:v>14.566000000000001</c:v>
                </c:pt>
                <c:pt idx="11521">
                  <c:v>14.566000000000001</c:v>
                </c:pt>
                <c:pt idx="11522">
                  <c:v>14.559000000000001</c:v>
                </c:pt>
                <c:pt idx="11523">
                  <c:v>14.562000000000001</c:v>
                </c:pt>
                <c:pt idx="11524">
                  <c:v>14.564</c:v>
                </c:pt>
                <c:pt idx="11525">
                  <c:v>14.564</c:v>
                </c:pt>
                <c:pt idx="11526">
                  <c:v>14.571</c:v>
                </c:pt>
                <c:pt idx="11527">
                  <c:v>14.563000000000001</c:v>
                </c:pt>
                <c:pt idx="11528">
                  <c:v>14.562000000000001</c:v>
                </c:pt>
                <c:pt idx="11529">
                  <c:v>14.563000000000001</c:v>
                </c:pt>
                <c:pt idx="11530">
                  <c:v>14.56</c:v>
                </c:pt>
                <c:pt idx="11531">
                  <c:v>14.563000000000001</c:v>
                </c:pt>
                <c:pt idx="11532">
                  <c:v>14.558</c:v>
                </c:pt>
                <c:pt idx="11533">
                  <c:v>14.556000000000001</c:v>
                </c:pt>
                <c:pt idx="11534">
                  <c:v>14.561</c:v>
                </c:pt>
                <c:pt idx="11535">
                  <c:v>14.554</c:v>
                </c:pt>
                <c:pt idx="11536">
                  <c:v>14.547000000000001</c:v>
                </c:pt>
                <c:pt idx="11537">
                  <c:v>14.542</c:v>
                </c:pt>
                <c:pt idx="11538">
                  <c:v>14.545</c:v>
                </c:pt>
                <c:pt idx="11539">
                  <c:v>14.542</c:v>
                </c:pt>
                <c:pt idx="11540">
                  <c:v>14.537000000000001</c:v>
                </c:pt>
                <c:pt idx="11541">
                  <c:v>14.542</c:v>
                </c:pt>
                <c:pt idx="11542">
                  <c:v>14.55</c:v>
                </c:pt>
                <c:pt idx="11543">
                  <c:v>14.555</c:v>
                </c:pt>
                <c:pt idx="11544">
                  <c:v>14.556000000000001</c:v>
                </c:pt>
                <c:pt idx="11545">
                  <c:v>14.559000000000001</c:v>
                </c:pt>
                <c:pt idx="11546">
                  <c:v>14.565</c:v>
                </c:pt>
                <c:pt idx="11547">
                  <c:v>14.56</c:v>
                </c:pt>
                <c:pt idx="11548">
                  <c:v>14.555</c:v>
                </c:pt>
                <c:pt idx="11549">
                  <c:v>14.565</c:v>
                </c:pt>
                <c:pt idx="11550">
                  <c:v>14.57</c:v>
                </c:pt>
                <c:pt idx="11551">
                  <c:v>14.577</c:v>
                </c:pt>
                <c:pt idx="11552">
                  <c:v>14.576000000000001</c:v>
                </c:pt>
                <c:pt idx="11553">
                  <c:v>14.577</c:v>
                </c:pt>
                <c:pt idx="11554">
                  <c:v>14.585000000000001</c:v>
                </c:pt>
                <c:pt idx="11555">
                  <c:v>14.588000000000001</c:v>
                </c:pt>
                <c:pt idx="11556">
                  <c:v>14.598000000000001</c:v>
                </c:pt>
                <c:pt idx="11557">
                  <c:v>14.598000000000001</c:v>
                </c:pt>
                <c:pt idx="11558">
                  <c:v>14.602</c:v>
                </c:pt>
                <c:pt idx="11559">
                  <c:v>14.6</c:v>
                </c:pt>
                <c:pt idx="11560">
                  <c:v>14.604000000000001</c:v>
                </c:pt>
                <c:pt idx="11561">
                  <c:v>14.603</c:v>
                </c:pt>
                <c:pt idx="11562">
                  <c:v>14.61</c:v>
                </c:pt>
                <c:pt idx="11563">
                  <c:v>14.615</c:v>
                </c:pt>
                <c:pt idx="11564">
                  <c:v>14.624000000000001</c:v>
                </c:pt>
                <c:pt idx="11565">
                  <c:v>14.622</c:v>
                </c:pt>
                <c:pt idx="11566">
                  <c:v>14.628</c:v>
                </c:pt>
                <c:pt idx="11567">
                  <c:v>14.624000000000001</c:v>
                </c:pt>
                <c:pt idx="11568">
                  <c:v>14.627000000000001</c:v>
                </c:pt>
                <c:pt idx="11569">
                  <c:v>14.631</c:v>
                </c:pt>
                <c:pt idx="11570">
                  <c:v>14.634</c:v>
                </c:pt>
                <c:pt idx="11571">
                  <c:v>14.638</c:v>
                </c:pt>
                <c:pt idx="11572">
                  <c:v>14.64</c:v>
                </c:pt>
                <c:pt idx="11573">
                  <c:v>14.644</c:v>
                </c:pt>
                <c:pt idx="11574">
                  <c:v>14.643000000000001</c:v>
                </c:pt>
                <c:pt idx="11575">
                  <c:v>14.641999999999999</c:v>
                </c:pt>
                <c:pt idx="11576">
                  <c:v>14.637</c:v>
                </c:pt>
                <c:pt idx="11577">
                  <c:v>14.641</c:v>
                </c:pt>
                <c:pt idx="11578">
                  <c:v>14.647</c:v>
                </c:pt>
                <c:pt idx="11579">
                  <c:v>14.647</c:v>
                </c:pt>
                <c:pt idx="11580">
                  <c:v>14.647</c:v>
                </c:pt>
                <c:pt idx="11581">
                  <c:v>14.649000000000001</c:v>
                </c:pt>
                <c:pt idx="11582">
                  <c:v>14.653</c:v>
                </c:pt>
                <c:pt idx="11583">
                  <c:v>14.645</c:v>
                </c:pt>
                <c:pt idx="11584">
                  <c:v>14.65</c:v>
                </c:pt>
                <c:pt idx="11585">
                  <c:v>14.654</c:v>
                </c:pt>
                <c:pt idx="11586">
                  <c:v>14.655000000000001</c:v>
                </c:pt>
                <c:pt idx="11587">
                  <c:v>14.653</c:v>
                </c:pt>
                <c:pt idx="11588">
                  <c:v>14.647</c:v>
                </c:pt>
                <c:pt idx="11589">
                  <c:v>14.652000000000001</c:v>
                </c:pt>
                <c:pt idx="11590">
                  <c:v>14.641</c:v>
                </c:pt>
                <c:pt idx="11591">
                  <c:v>14.644</c:v>
                </c:pt>
                <c:pt idx="11592">
                  <c:v>14.649000000000001</c:v>
                </c:pt>
                <c:pt idx="11593">
                  <c:v>14.643000000000001</c:v>
                </c:pt>
                <c:pt idx="11594">
                  <c:v>14.643000000000001</c:v>
                </c:pt>
                <c:pt idx="11595">
                  <c:v>14.645</c:v>
                </c:pt>
                <c:pt idx="11596">
                  <c:v>14.64</c:v>
                </c:pt>
                <c:pt idx="11597">
                  <c:v>14.649000000000001</c:v>
                </c:pt>
                <c:pt idx="11598">
                  <c:v>14.649000000000001</c:v>
                </c:pt>
                <c:pt idx="11599">
                  <c:v>14.646000000000001</c:v>
                </c:pt>
                <c:pt idx="11600">
                  <c:v>14.647</c:v>
                </c:pt>
                <c:pt idx="11601">
                  <c:v>14.646000000000001</c:v>
                </c:pt>
                <c:pt idx="11602">
                  <c:v>14.649000000000001</c:v>
                </c:pt>
                <c:pt idx="11603">
                  <c:v>14.654</c:v>
                </c:pt>
                <c:pt idx="11604">
                  <c:v>14.648</c:v>
                </c:pt>
                <c:pt idx="11605">
                  <c:v>14.657999999999999</c:v>
                </c:pt>
                <c:pt idx="11606">
                  <c:v>14.652000000000001</c:v>
                </c:pt>
                <c:pt idx="11607">
                  <c:v>14.645</c:v>
                </c:pt>
                <c:pt idx="11608">
                  <c:v>14.645</c:v>
                </c:pt>
                <c:pt idx="11609">
                  <c:v>14.647</c:v>
                </c:pt>
                <c:pt idx="11610">
                  <c:v>14.631</c:v>
                </c:pt>
                <c:pt idx="11611">
                  <c:v>14.634</c:v>
                </c:pt>
                <c:pt idx="11612">
                  <c:v>14.633000000000001</c:v>
                </c:pt>
                <c:pt idx="11613">
                  <c:v>14.625999999999999</c:v>
                </c:pt>
                <c:pt idx="11614">
                  <c:v>14.629</c:v>
                </c:pt>
                <c:pt idx="11615">
                  <c:v>14.620000000000001</c:v>
                </c:pt>
                <c:pt idx="11616">
                  <c:v>14.618</c:v>
                </c:pt>
                <c:pt idx="11617">
                  <c:v>14.620000000000001</c:v>
                </c:pt>
                <c:pt idx="11618">
                  <c:v>14.613</c:v>
                </c:pt>
                <c:pt idx="11619">
                  <c:v>14.617000000000001</c:v>
                </c:pt>
                <c:pt idx="11620">
                  <c:v>14.614000000000001</c:v>
                </c:pt>
                <c:pt idx="11621">
                  <c:v>14.620000000000001</c:v>
                </c:pt>
                <c:pt idx="11622">
                  <c:v>14.615</c:v>
                </c:pt>
                <c:pt idx="11623">
                  <c:v>14.627000000000001</c:v>
                </c:pt>
                <c:pt idx="11624">
                  <c:v>14.623000000000001</c:v>
                </c:pt>
                <c:pt idx="11625">
                  <c:v>14.625999999999999</c:v>
                </c:pt>
                <c:pt idx="11626">
                  <c:v>14.617000000000001</c:v>
                </c:pt>
                <c:pt idx="11627">
                  <c:v>14.619</c:v>
                </c:pt>
                <c:pt idx="11628">
                  <c:v>14.617000000000001</c:v>
                </c:pt>
                <c:pt idx="11629">
                  <c:v>14.617000000000001</c:v>
                </c:pt>
                <c:pt idx="11630">
                  <c:v>14.619</c:v>
                </c:pt>
                <c:pt idx="11631">
                  <c:v>14.617000000000001</c:v>
                </c:pt>
                <c:pt idx="11632">
                  <c:v>14.616</c:v>
                </c:pt>
                <c:pt idx="11633">
                  <c:v>14.616</c:v>
                </c:pt>
                <c:pt idx="11634">
                  <c:v>14.606</c:v>
                </c:pt>
                <c:pt idx="11635">
                  <c:v>14.612</c:v>
                </c:pt>
                <c:pt idx="11636">
                  <c:v>14.614000000000001</c:v>
                </c:pt>
                <c:pt idx="11637">
                  <c:v>14.611000000000001</c:v>
                </c:pt>
                <c:pt idx="11638">
                  <c:v>14.611000000000001</c:v>
                </c:pt>
                <c:pt idx="11639">
                  <c:v>14.607000000000001</c:v>
                </c:pt>
                <c:pt idx="11640">
                  <c:v>14.615</c:v>
                </c:pt>
                <c:pt idx="11641">
                  <c:v>14.606</c:v>
                </c:pt>
                <c:pt idx="11642">
                  <c:v>14.609</c:v>
                </c:pt>
                <c:pt idx="11643">
                  <c:v>14.614000000000001</c:v>
                </c:pt>
                <c:pt idx="11644">
                  <c:v>14.616</c:v>
                </c:pt>
                <c:pt idx="11645">
                  <c:v>14.612</c:v>
                </c:pt>
                <c:pt idx="11646">
                  <c:v>14.605</c:v>
                </c:pt>
                <c:pt idx="11647">
                  <c:v>14.614000000000001</c:v>
                </c:pt>
                <c:pt idx="11648">
                  <c:v>14.615</c:v>
                </c:pt>
                <c:pt idx="11649">
                  <c:v>14.616</c:v>
                </c:pt>
                <c:pt idx="11650">
                  <c:v>14.609</c:v>
                </c:pt>
                <c:pt idx="11651">
                  <c:v>14.605</c:v>
                </c:pt>
                <c:pt idx="11652">
                  <c:v>14.612</c:v>
                </c:pt>
                <c:pt idx="11653">
                  <c:v>14.616</c:v>
                </c:pt>
                <c:pt idx="11654">
                  <c:v>14.611000000000001</c:v>
                </c:pt>
                <c:pt idx="11655">
                  <c:v>14.616</c:v>
                </c:pt>
                <c:pt idx="11656">
                  <c:v>14.615</c:v>
                </c:pt>
                <c:pt idx="11657">
                  <c:v>14.602</c:v>
                </c:pt>
                <c:pt idx="11658">
                  <c:v>14.605</c:v>
                </c:pt>
                <c:pt idx="11659">
                  <c:v>14.609</c:v>
                </c:pt>
                <c:pt idx="11660">
                  <c:v>14.603</c:v>
                </c:pt>
                <c:pt idx="11661">
                  <c:v>14.604000000000001</c:v>
                </c:pt>
                <c:pt idx="11662">
                  <c:v>14.602</c:v>
                </c:pt>
                <c:pt idx="11663">
                  <c:v>14.599</c:v>
                </c:pt>
                <c:pt idx="11664">
                  <c:v>14.6</c:v>
                </c:pt>
                <c:pt idx="11665">
                  <c:v>14.595000000000001</c:v>
                </c:pt>
                <c:pt idx="11666">
                  <c:v>14.597</c:v>
                </c:pt>
                <c:pt idx="11667">
                  <c:v>14.589</c:v>
                </c:pt>
                <c:pt idx="11668">
                  <c:v>14.591000000000001</c:v>
                </c:pt>
                <c:pt idx="11669">
                  <c:v>14.584</c:v>
                </c:pt>
                <c:pt idx="11670">
                  <c:v>14.585000000000001</c:v>
                </c:pt>
                <c:pt idx="11671">
                  <c:v>14.581</c:v>
                </c:pt>
                <c:pt idx="11672">
                  <c:v>14.576000000000001</c:v>
                </c:pt>
                <c:pt idx="11673">
                  <c:v>14.572000000000001</c:v>
                </c:pt>
                <c:pt idx="11674">
                  <c:v>14.572000000000001</c:v>
                </c:pt>
                <c:pt idx="11675">
                  <c:v>14.577</c:v>
                </c:pt>
                <c:pt idx="11676">
                  <c:v>14.575000000000001</c:v>
                </c:pt>
                <c:pt idx="11677">
                  <c:v>14.582000000000001</c:v>
                </c:pt>
                <c:pt idx="11678">
                  <c:v>14.587</c:v>
                </c:pt>
                <c:pt idx="11679">
                  <c:v>14.583</c:v>
                </c:pt>
                <c:pt idx="11680">
                  <c:v>14.587</c:v>
                </c:pt>
                <c:pt idx="11681">
                  <c:v>14.591000000000001</c:v>
                </c:pt>
                <c:pt idx="11682">
                  <c:v>14.587</c:v>
                </c:pt>
                <c:pt idx="11683">
                  <c:v>14.597</c:v>
                </c:pt>
                <c:pt idx="11684">
                  <c:v>14.603</c:v>
                </c:pt>
                <c:pt idx="11685">
                  <c:v>14.598000000000001</c:v>
                </c:pt>
                <c:pt idx="11686">
                  <c:v>14.602</c:v>
                </c:pt>
                <c:pt idx="11687">
                  <c:v>14.601000000000001</c:v>
                </c:pt>
                <c:pt idx="11688">
                  <c:v>14.601000000000001</c:v>
                </c:pt>
                <c:pt idx="11689">
                  <c:v>14.598000000000001</c:v>
                </c:pt>
                <c:pt idx="11690">
                  <c:v>14.604000000000001</c:v>
                </c:pt>
                <c:pt idx="11691">
                  <c:v>14.603</c:v>
                </c:pt>
                <c:pt idx="11692">
                  <c:v>14.603</c:v>
                </c:pt>
                <c:pt idx="11693">
                  <c:v>14.608000000000001</c:v>
                </c:pt>
                <c:pt idx="11694">
                  <c:v>14.614000000000001</c:v>
                </c:pt>
                <c:pt idx="11695">
                  <c:v>14.616</c:v>
                </c:pt>
                <c:pt idx="11696">
                  <c:v>14.617000000000001</c:v>
                </c:pt>
                <c:pt idx="11697">
                  <c:v>14.623000000000001</c:v>
                </c:pt>
                <c:pt idx="11698">
                  <c:v>14.621</c:v>
                </c:pt>
                <c:pt idx="11699">
                  <c:v>14.623000000000001</c:v>
                </c:pt>
                <c:pt idx="11700">
                  <c:v>14.619</c:v>
                </c:pt>
                <c:pt idx="11701">
                  <c:v>14.621</c:v>
                </c:pt>
                <c:pt idx="11702">
                  <c:v>14.619</c:v>
                </c:pt>
                <c:pt idx="11703">
                  <c:v>14.623000000000001</c:v>
                </c:pt>
                <c:pt idx="11704">
                  <c:v>14.625999999999999</c:v>
                </c:pt>
                <c:pt idx="11705">
                  <c:v>14.623000000000001</c:v>
                </c:pt>
                <c:pt idx="11706">
                  <c:v>14.624000000000001</c:v>
                </c:pt>
                <c:pt idx="11707">
                  <c:v>14.627000000000001</c:v>
                </c:pt>
                <c:pt idx="11708">
                  <c:v>14.627000000000001</c:v>
                </c:pt>
                <c:pt idx="11709">
                  <c:v>14.628</c:v>
                </c:pt>
                <c:pt idx="11710">
                  <c:v>14.625</c:v>
                </c:pt>
                <c:pt idx="11711">
                  <c:v>14.629</c:v>
                </c:pt>
                <c:pt idx="11712">
                  <c:v>14.637</c:v>
                </c:pt>
                <c:pt idx="11713">
                  <c:v>14.633000000000001</c:v>
                </c:pt>
                <c:pt idx="11714">
                  <c:v>14.624000000000001</c:v>
                </c:pt>
                <c:pt idx="11715">
                  <c:v>14.627000000000001</c:v>
                </c:pt>
                <c:pt idx="11716">
                  <c:v>14.625999999999999</c:v>
                </c:pt>
                <c:pt idx="11717">
                  <c:v>14.6</c:v>
                </c:pt>
                <c:pt idx="11718">
                  <c:v>14.587</c:v>
                </c:pt>
                <c:pt idx="11719">
                  <c:v>14.563000000000001</c:v>
                </c:pt>
                <c:pt idx="11720">
                  <c:v>14.544</c:v>
                </c:pt>
                <c:pt idx="11721">
                  <c:v>14.532999999999999</c:v>
                </c:pt>
                <c:pt idx="11722">
                  <c:v>14.522</c:v>
                </c:pt>
                <c:pt idx="11723">
                  <c:v>14.495000000000001</c:v>
                </c:pt>
                <c:pt idx="11724">
                  <c:v>14.456</c:v>
                </c:pt>
                <c:pt idx="11725">
                  <c:v>14.423999999999999</c:v>
                </c:pt>
                <c:pt idx="11726">
                  <c:v>14.396000000000001</c:v>
                </c:pt>
                <c:pt idx="11727">
                  <c:v>14.347</c:v>
                </c:pt>
                <c:pt idx="11728">
                  <c:v>14.289</c:v>
                </c:pt>
                <c:pt idx="11729">
                  <c:v>14.218</c:v>
                </c:pt>
                <c:pt idx="11730">
                  <c:v>14.136000000000001</c:v>
                </c:pt>
                <c:pt idx="11731">
                  <c:v>14.028</c:v>
                </c:pt>
                <c:pt idx="11732">
                  <c:v>13.894</c:v>
                </c:pt>
                <c:pt idx="11733">
                  <c:v>13.748000000000001</c:v>
                </c:pt>
                <c:pt idx="11734">
                  <c:v>13.577</c:v>
                </c:pt>
                <c:pt idx="11735">
                  <c:v>13.375999999999999</c:v>
                </c:pt>
                <c:pt idx="11736">
                  <c:v>13.178000000000001</c:v>
                </c:pt>
                <c:pt idx="11737">
                  <c:v>12.96</c:v>
                </c:pt>
                <c:pt idx="11738">
                  <c:v>12.739000000000001</c:v>
                </c:pt>
                <c:pt idx="11739">
                  <c:v>12.516</c:v>
                </c:pt>
                <c:pt idx="11740">
                  <c:v>12.263</c:v>
                </c:pt>
                <c:pt idx="11741">
                  <c:v>11.984</c:v>
                </c:pt>
                <c:pt idx="11742">
                  <c:v>11.635</c:v>
                </c:pt>
                <c:pt idx="11743">
                  <c:v>11.244</c:v>
                </c:pt>
                <c:pt idx="11744">
                  <c:v>10.805</c:v>
                </c:pt>
                <c:pt idx="11745">
                  <c:v>10.316000000000001</c:v>
                </c:pt>
                <c:pt idx="11746">
                  <c:v>9.8070000000000004</c:v>
                </c:pt>
                <c:pt idx="11747">
                  <c:v>4.5430000000000001</c:v>
                </c:pt>
                <c:pt idx="11748">
                  <c:v>1.008</c:v>
                </c:pt>
                <c:pt idx="11749">
                  <c:v>1.008</c:v>
                </c:pt>
                <c:pt idx="11750">
                  <c:v>1.0070000000000001</c:v>
                </c:pt>
                <c:pt idx="11751">
                  <c:v>1.0070000000000001</c:v>
                </c:pt>
                <c:pt idx="11752">
                  <c:v>1.0070000000000001</c:v>
                </c:pt>
                <c:pt idx="11753">
                  <c:v>1.0070000000000001</c:v>
                </c:pt>
                <c:pt idx="11754">
                  <c:v>1.006</c:v>
                </c:pt>
                <c:pt idx="11755">
                  <c:v>1.006</c:v>
                </c:pt>
                <c:pt idx="11756">
                  <c:v>1.006</c:v>
                </c:pt>
                <c:pt idx="11757">
                  <c:v>1.006</c:v>
                </c:pt>
                <c:pt idx="11758">
                  <c:v>1.006</c:v>
                </c:pt>
                <c:pt idx="11759">
                  <c:v>1.0050000000000001</c:v>
                </c:pt>
                <c:pt idx="11760">
                  <c:v>1.004</c:v>
                </c:pt>
                <c:pt idx="11761">
                  <c:v>1.006</c:v>
                </c:pt>
                <c:pt idx="11762">
                  <c:v>1.008</c:v>
                </c:pt>
                <c:pt idx="11763">
                  <c:v>1.008</c:v>
                </c:pt>
                <c:pt idx="11764">
                  <c:v>1.008</c:v>
                </c:pt>
                <c:pt idx="11765">
                  <c:v>1.008</c:v>
                </c:pt>
                <c:pt idx="11766">
                  <c:v>1.0090000000000001</c:v>
                </c:pt>
                <c:pt idx="11767">
                  <c:v>1.0090000000000001</c:v>
                </c:pt>
                <c:pt idx="11768">
                  <c:v>1.008</c:v>
                </c:pt>
                <c:pt idx="11769">
                  <c:v>1.006</c:v>
                </c:pt>
                <c:pt idx="11770">
                  <c:v>1.006</c:v>
                </c:pt>
                <c:pt idx="11771">
                  <c:v>1.0070000000000001</c:v>
                </c:pt>
                <c:pt idx="11772">
                  <c:v>1.008</c:v>
                </c:pt>
                <c:pt idx="11773">
                  <c:v>1.008</c:v>
                </c:pt>
                <c:pt idx="11774">
                  <c:v>1.01</c:v>
                </c:pt>
                <c:pt idx="11775">
                  <c:v>1.0110000000000001</c:v>
                </c:pt>
                <c:pt idx="11776">
                  <c:v>1.008</c:v>
                </c:pt>
                <c:pt idx="11777">
                  <c:v>1.0090000000000001</c:v>
                </c:pt>
                <c:pt idx="11778">
                  <c:v>1.0090000000000001</c:v>
                </c:pt>
                <c:pt idx="11779">
                  <c:v>1.008</c:v>
                </c:pt>
                <c:pt idx="11780">
                  <c:v>1.008</c:v>
                </c:pt>
                <c:pt idx="11781">
                  <c:v>1.008</c:v>
                </c:pt>
                <c:pt idx="11782">
                  <c:v>1.0070000000000001</c:v>
                </c:pt>
                <c:pt idx="11783">
                  <c:v>1.008</c:v>
                </c:pt>
                <c:pt idx="11784">
                  <c:v>1.006</c:v>
                </c:pt>
                <c:pt idx="11785">
                  <c:v>1.0070000000000001</c:v>
                </c:pt>
                <c:pt idx="11786">
                  <c:v>1.0070000000000001</c:v>
                </c:pt>
                <c:pt idx="11787">
                  <c:v>1.008</c:v>
                </c:pt>
                <c:pt idx="11788">
                  <c:v>1.0070000000000001</c:v>
                </c:pt>
                <c:pt idx="11789">
                  <c:v>1.008</c:v>
                </c:pt>
                <c:pt idx="11790">
                  <c:v>1.01</c:v>
                </c:pt>
                <c:pt idx="11791">
                  <c:v>1.01</c:v>
                </c:pt>
                <c:pt idx="11792">
                  <c:v>1.0090000000000001</c:v>
                </c:pt>
                <c:pt idx="11793">
                  <c:v>1.0090000000000001</c:v>
                </c:pt>
                <c:pt idx="11794">
                  <c:v>1.008</c:v>
                </c:pt>
                <c:pt idx="11795">
                  <c:v>1.008</c:v>
                </c:pt>
                <c:pt idx="11796">
                  <c:v>1.0070000000000001</c:v>
                </c:pt>
                <c:pt idx="11797">
                  <c:v>1.0070000000000001</c:v>
                </c:pt>
                <c:pt idx="11798">
                  <c:v>1.006</c:v>
                </c:pt>
                <c:pt idx="11799">
                  <c:v>1.0050000000000001</c:v>
                </c:pt>
                <c:pt idx="11800">
                  <c:v>1.0050000000000001</c:v>
                </c:pt>
                <c:pt idx="11801">
                  <c:v>1.006</c:v>
                </c:pt>
                <c:pt idx="11802">
                  <c:v>1.006</c:v>
                </c:pt>
                <c:pt idx="11803">
                  <c:v>1.006</c:v>
                </c:pt>
                <c:pt idx="11804">
                  <c:v>1.006</c:v>
                </c:pt>
                <c:pt idx="11805">
                  <c:v>1.0070000000000001</c:v>
                </c:pt>
                <c:pt idx="11806">
                  <c:v>1.0070000000000001</c:v>
                </c:pt>
                <c:pt idx="11807">
                  <c:v>1.0070000000000001</c:v>
                </c:pt>
                <c:pt idx="11808">
                  <c:v>1.0050000000000001</c:v>
                </c:pt>
                <c:pt idx="11809">
                  <c:v>1.0070000000000001</c:v>
                </c:pt>
                <c:pt idx="11810">
                  <c:v>1.008</c:v>
                </c:pt>
                <c:pt idx="11811">
                  <c:v>1.008</c:v>
                </c:pt>
                <c:pt idx="11812">
                  <c:v>1.006</c:v>
                </c:pt>
                <c:pt idx="11813">
                  <c:v>1.0050000000000001</c:v>
                </c:pt>
                <c:pt idx="11814">
                  <c:v>1.0050000000000001</c:v>
                </c:pt>
                <c:pt idx="11815">
                  <c:v>1.006</c:v>
                </c:pt>
                <c:pt idx="11816">
                  <c:v>1.006</c:v>
                </c:pt>
                <c:pt idx="11817">
                  <c:v>1.0050000000000001</c:v>
                </c:pt>
                <c:pt idx="11818">
                  <c:v>1.006</c:v>
                </c:pt>
                <c:pt idx="11819">
                  <c:v>1.0070000000000001</c:v>
                </c:pt>
                <c:pt idx="11820">
                  <c:v>1.008</c:v>
                </c:pt>
                <c:pt idx="11821">
                  <c:v>1.008</c:v>
                </c:pt>
                <c:pt idx="11822">
                  <c:v>1.008</c:v>
                </c:pt>
                <c:pt idx="11823">
                  <c:v>1.0070000000000001</c:v>
                </c:pt>
                <c:pt idx="11824">
                  <c:v>1.0070000000000001</c:v>
                </c:pt>
                <c:pt idx="11825">
                  <c:v>1.006</c:v>
                </c:pt>
                <c:pt idx="11826">
                  <c:v>1.006</c:v>
                </c:pt>
                <c:pt idx="11827">
                  <c:v>1.0070000000000001</c:v>
                </c:pt>
                <c:pt idx="11828">
                  <c:v>1.0070000000000001</c:v>
                </c:pt>
                <c:pt idx="11829">
                  <c:v>1.008</c:v>
                </c:pt>
                <c:pt idx="11830">
                  <c:v>1.006</c:v>
                </c:pt>
                <c:pt idx="11831">
                  <c:v>1.006</c:v>
                </c:pt>
                <c:pt idx="11832">
                  <c:v>1.008</c:v>
                </c:pt>
                <c:pt idx="11833">
                  <c:v>1.0070000000000001</c:v>
                </c:pt>
                <c:pt idx="11834">
                  <c:v>1.004</c:v>
                </c:pt>
                <c:pt idx="11835">
                  <c:v>1.004</c:v>
                </c:pt>
                <c:pt idx="11836">
                  <c:v>1.006</c:v>
                </c:pt>
                <c:pt idx="11837">
                  <c:v>1.0070000000000001</c:v>
                </c:pt>
                <c:pt idx="11838">
                  <c:v>1.0050000000000001</c:v>
                </c:pt>
                <c:pt idx="11839">
                  <c:v>1.006</c:v>
                </c:pt>
                <c:pt idx="11840">
                  <c:v>1.006</c:v>
                </c:pt>
                <c:pt idx="11841">
                  <c:v>1.0070000000000001</c:v>
                </c:pt>
                <c:pt idx="11842">
                  <c:v>1.008</c:v>
                </c:pt>
                <c:pt idx="11843">
                  <c:v>1.008</c:v>
                </c:pt>
                <c:pt idx="11844">
                  <c:v>1.0090000000000001</c:v>
                </c:pt>
                <c:pt idx="11845">
                  <c:v>1.0090000000000001</c:v>
                </c:pt>
                <c:pt idx="11846">
                  <c:v>1.0090000000000001</c:v>
                </c:pt>
                <c:pt idx="11847">
                  <c:v>1.008</c:v>
                </c:pt>
                <c:pt idx="11848">
                  <c:v>1.0070000000000001</c:v>
                </c:pt>
                <c:pt idx="11849">
                  <c:v>1.0090000000000001</c:v>
                </c:pt>
                <c:pt idx="11850">
                  <c:v>1.008</c:v>
                </c:pt>
                <c:pt idx="11851">
                  <c:v>1.008</c:v>
                </c:pt>
                <c:pt idx="11852">
                  <c:v>1.0090000000000001</c:v>
                </c:pt>
                <c:pt idx="11853">
                  <c:v>1.008</c:v>
                </c:pt>
                <c:pt idx="11854">
                  <c:v>1.008</c:v>
                </c:pt>
                <c:pt idx="11855">
                  <c:v>1.008</c:v>
                </c:pt>
                <c:pt idx="11856">
                  <c:v>1.0090000000000001</c:v>
                </c:pt>
                <c:pt idx="11857">
                  <c:v>1.0090000000000001</c:v>
                </c:pt>
                <c:pt idx="11858">
                  <c:v>1.01</c:v>
                </c:pt>
                <c:pt idx="11859">
                  <c:v>1.01</c:v>
                </c:pt>
                <c:pt idx="11860">
                  <c:v>1.008</c:v>
                </c:pt>
                <c:pt idx="11861">
                  <c:v>1.008</c:v>
                </c:pt>
                <c:pt idx="11862">
                  <c:v>1.008</c:v>
                </c:pt>
                <c:pt idx="11863">
                  <c:v>1.0070000000000001</c:v>
                </c:pt>
                <c:pt idx="11864">
                  <c:v>1.0070000000000001</c:v>
                </c:pt>
                <c:pt idx="11865">
                  <c:v>1.0070000000000001</c:v>
                </c:pt>
                <c:pt idx="11866">
                  <c:v>1.008</c:v>
                </c:pt>
                <c:pt idx="11867">
                  <c:v>1.0090000000000001</c:v>
                </c:pt>
                <c:pt idx="11868">
                  <c:v>1.008</c:v>
                </c:pt>
                <c:pt idx="11869">
                  <c:v>1.008</c:v>
                </c:pt>
                <c:pt idx="11870">
                  <c:v>1.0090000000000001</c:v>
                </c:pt>
                <c:pt idx="11871">
                  <c:v>1.0090000000000001</c:v>
                </c:pt>
                <c:pt idx="11872">
                  <c:v>1.008</c:v>
                </c:pt>
                <c:pt idx="11873">
                  <c:v>1.0070000000000001</c:v>
                </c:pt>
                <c:pt idx="11874">
                  <c:v>1.008</c:v>
                </c:pt>
                <c:pt idx="11875">
                  <c:v>1.008</c:v>
                </c:pt>
                <c:pt idx="11876">
                  <c:v>1.008</c:v>
                </c:pt>
                <c:pt idx="11877">
                  <c:v>1.0090000000000001</c:v>
                </c:pt>
                <c:pt idx="11878">
                  <c:v>1.0090000000000001</c:v>
                </c:pt>
                <c:pt idx="11879">
                  <c:v>1.008</c:v>
                </c:pt>
                <c:pt idx="11880">
                  <c:v>1.0070000000000001</c:v>
                </c:pt>
                <c:pt idx="11881">
                  <c:v>1.008</c:v>
                </c:pt>
                <c:pt idx="11882">
                  <c:v>1.008</c:v>
                </c:pt>
                <c:pt idx="11883">
                  <c:v>1.0070000000000001</c:v>
                </c:pt>
                <c:pt idx="11884">
                  <c:v>1.0070000000000001</c:v>
                </c:pt>
                <c:pt idx="11885">
                  <c:v>1.0070000000000001</c:v>
                </c:pt>
                <c:pt idx="11886">
                  <c:v>1.008</c:v>
                </c:pt>
                <c:pt idx="11887">
                  <c:v>1.008</c:v>
                </c:pt>
                <c:pt idx="11888">
                  <c:v>1.008</c:v>
                </c:pt>
                <c:pt idx="11889">
                  <c:v>1.0070000000000001</c:v>
                </c:pt>
                <c:pt idx="11890">
                  <c:v>1.0090000000000001</c:v>
                </c:pt>
                <c:pt idx="11891">
                  <c:v>1.0070000000000001</c:v>
                </c:pt>
                <c:pt idx="11892">
                  <c:v>1.0070000000000001</c:v>
                </c:pt>
                <c:pt idx="11893">
                  <c:v>1.008</c:v>
                </c:pt>
                <c:pt idx="11894">
                  <c:v>1.0070000000000001</c:v>
                </c:pt>
                <c:pt idx="11895">
                  <c:v>1.0050000000000001</c:v>
                </c:pt>
                <c:pt idx="11896">
                  <c:v>1.004</c:v>
                </c:pt>
                <c:pt idx="11897">
                  <c:v>1.0070000000000001</c:v>
                </c:pt>
                <c:pt idx="11898">
                  <c:v>1.0070000000000001</c:v>
                </c:pt>
                <c:pt idx="11899">
                  <c:v>1.0070000000000001</c:v>
                </c:pt>
                <c:pt idx="11900">
                  <c:v>1.008</c:v>
                </c:pt>
                <c:pt idx="11901">
                  <c:v>1.0090000000000001</c:v>
                </c:pt>
                <c:pt idx="11902">
                  <c:v>1.0070000000000001</c:v>
                </c:pt>
                <c:pt idx="11903">
                  <c:v>1.0070000000000001</c:v>
                </c:pt>
                <c:pt idx="11904">
                  <c:v>1.01</c:v>
                </c:pt>
                <c:pt idx="11905">
                  <c:v>1.0090000000000001</c:v>
                </c:pt>
                <c:pt idx="11906">
                  <c:v>1.0090000000000001</c:v>
                </c:pt>
                <c:pt idx="11907">
                  <c:v>1.0090000000000001</c:v>
                </c:pt>
                <c:pt idx="11908">
                  <c:v>1.0090000000000001</c:v>
                </c:pt>
                <c:pt idx="11909">
                  <c:v>1.0090000000000001</c:v>
                </c:pt>
                <c:pt idx="11910">
                  <c:v>1.0090000000000001</c:v>
                </c:pt>
                <c:pt idx="11911">
                  <c:v>1.0090000000000001</c:v>
                </c:pt>
                <c:pt idx="11912">
                  <c:v>1.008</c:v>
                </c:pt>
                <c:pt idx="11913">
                  <c:v>1.006</c:v>
                </c:pt>
                <c:pt idx="11914">
                  <c:v>1.006</c:v>
                </c:pt>
                <c:pt idx="11915">
                  <c:v>1.008</c:v>
                </c:pt>
                <c:pt idx="11916">
                  <c:v>1.0070000000000001</c:v>
                </c:pt>
                <c:pt idx="11917">
                  <c:v>1.008</c:v>
                </c:pt>
                <c:pt idx="11918">
                  <c:v>1.0070000000000001</c:v>
                </c:pt>
                <c:pt idx="11919">
                  <c:v>1.0070000000000001</c:v>
                </c:pt>
                <c:pt idx="11920">
                  <c:v>1.006</c:v>
                </c:pt>
                <c:pt idx="11921">
                  <c:v>1.0050000000000001</c:v>
                </c:pt>
                <c:pt idx="11922">
                  <c:v>1.006</c:v>
                </c:pt>
                <c:pt idx="11923">
                  <c:v>1.0050000000000001</c:v>
                </c:pt>
                <c:pt idx="11924">
                  <c:v>1.004</c:v>
                </c:pt>
                <c:pt idx="11925">
                  <c:v>1.0050000000000001</c:v>
                </c:pt>
                <c:pt idx="11926">
                  <c:v>1.0050000000000001</c:v>
                </c:pt>
                <c:pt idx="11927">
                  <c:v>1.0070000000000001</c:v>
                </c:pt>
                <c:pt idx="11928">
                  <c:v>1.008</c:v>
                </c:pt>
                <c:pt idx="11929">
                  <c:v>1.0070000000000001</c:v>
                </c:pt>
                <c:pt idx="11930">
                  <c:v>1.0070000000000001</c:v>
                </c:pt>
                <c:pt idx="11931">
                  <c:v>1.006</c:v>
                </c:pt>
                <c:pt idx="11932">
                  <c:v>1.0050000000000001</c:v>
                </c:pt>
                <c:pt idx="11933">
                  <c:v>1.0050000000000001</c:v>
                </c:pt>
                <c:pt idx="11934">
                  <c:v>1.004</c:v>
                </c:pt>
                <c:pt idx="11935">
                  <c:v>1.004</c:v>
                </c:pt>
                <c:pt idx="11936">
                  <c:v>1.0050000000000001</c:v>
                </c:pt>
                <c:pt idx="11937">
                  <c:v>1.0050000000000001</c:v>
                </c:pt>
                <c:pt idx="11938">
                  <c:v>1.006</c:v>
                </c:pt>
                <c:pt idx="11939">
                  <c:v>1.0070000000000001</c:v>
                </c:pt>
                <c:pt idx="11940">
                  <c:v>1.0070000000000001</c:v>
                </c:pt>
                <c:pt idx="11941">
                  <c:v>1.006</c:v>
                </c:pt>
                <c:pt idx="11942">
                  <c:v>1.006</c:v>
                </c:pt>
                <c:pt idx="11943">
                  <c:v>1.0070000000000001</c:v>
                </c:pt>
                <c:pt idx="11944">
                  <c:v>1.0050000000000001</c:v>
                </c:pt>
                <c:pt idx="11945">
                  <c:v>1.0050000000000001</c:v>
                </c:pt>
                <c:pt idx="11946">
                  <c:v>1.006</c:v>
                </c:pt>
                <c:pt idx="11947">
                  <c:v>1.0050000000000001</c:v>
                </c:pt>
                <c:pt idx="11948">
                  <c:v>1.0030000000000001</c:v>
                </c:pt>
                <c:pt idx="11949">
                  <c:v>1.002</c:v>
                </c:pt>
                <c:pt idx="11950">
                  <c:v>1.004</c:v>
                </c:pt>
                <c:pt idx="11951">
                  <c:v>1.004</c:v>
                </c:pt>
                <c:pt idx="11952">
                  <c:v>1.0050000000000001</c:v>
                </c:pt>
                <c:pt idx="11953">
                  <c:v>1.0050000000000001</c:v>
                </c:pt>
                <c:pt idx="11954">
                  <c:v>1.006</c:v>
                </c:pt>
                <c:pt idx="11955">
                  <c:v>1.006</c:v>
                </c:pt>
                <c:pt idx="11956">
                  <c:v>1.0050000000000001</c:v>
                </c:pt>
                <c:pt idx="11957">
                  <c:v>1.0050000000000001</c:v>
                </c:pt>
                <c:pt idx="11958">
                  <c:v>1.006</c:v>
                </c:pt>
                <c:pt idx="11959">
                  <c:v>1.0050000000000001</c:v>
                </c:pt>
                <c:pt idx="11960">
                  <c:v>1.006</c:v>
                </c:pt>
                <c:pt idx="11961">
                  <c:v>1.0050000000000001</c:v>
                </c:pt>
                <c:pt idx="11962">
                  <c:v>1.006</c:v>
                </c:pt>
                <c:pt idx="11963">
                  <c:v>1.0050000000000001</c:v>
                </c:pt>
                <c:pt idx="11964">
                  <c:v>1.006</c:v>
                </c:pt>
                <c:pt idx="11965">
                  <c:v>1.006</c:v>
                </c:pt>
                <c:pt idx="11966">
                  <c:v>1.006</c:v>
                </c:pt>
                <c:pt idx="11967">
                  <c:v>1.004</c:v>
                </c:pt>
                <c:pt idx="11968">
                  <c:v>1.004</c:v>
                </c:pt>
                <c:pt idx="11969">
                  <c:v>1.0050000000000001</c:v>
                </c:pt>
                <c:pt idx="11970">
                  <c:v>1.002</c:v>
                </c:pt>
                <c:pt idx="11971">
                  <c:v>1.004</c:v>
                </c:pt>
                <c:pt idx="11972">
                  <c:v>1.004</c:v>
                </c:pt>
                <c:pt idx="11973">
                  <c:v>1.0050000000000001</c:v>
                </c:pt>
                <c:pt idx="11974">
                  <c:v>1.0050000000000001</c:v>
                </c:pt>
                <c:pt idx="11975">
                  <c:v>1.0070000000000001</c:v>
                </c:pt>
                <c:pt idx="11976">
                  <c:v>1.0070000000000001</c:v>
                </c:pt>
                <c:pt idx="11977">
                  <c:v>1.006</c:v>
                </c:pt>
                <c:pt idx="11978">
                  <c:v>1.0070000000000001</c:v>
                </c:pt>
                <c:pt idx="11979">
                  <c:v>1.008</c:v>
                </c:pt>
                <c:pt idx="11980">
                  <c:v>1.006</c:v>
                </c:pt>
                <c:pt idx="11981">
                  <c:v>1.0050000000000001</c:v>
                </c:pt>
                <c:pt idx="11982">
                  <c:v>1.006</c:v>
                </c:pt>
                <c:pt idx="11983">
                  <c:v>1.004</c:v>
                </c:pt>
                <c:pt idx="11984">
                  <c:v>1.004</c:v>
                </c:pt>
                <c:pt idx="11985">
                  <c:v>1.004</c:v>
                </c:pt>
                <c:pt idx="11986">
                  <c:v>1.004</c:v>
                </c:pt>
                <c:pt idx="11987">
                  <c:v>1.0050000000000001</c:v>
                </c:pt>
                <c:pt idx="11988">
                  <c:v>1.004</c:v>
                </c:pt>
                <c:pt idx="11989">
                  <c:v>1.0030000000000001</c:v>
                </c:pt>
                <c:pt idx="11990">
                  <c:v>1.004</c:v>
                </c:pt>
                <c:pt idx="11991">
                  <c:v>1.0050000000000001</c:v>
                </c:pt>
                <c:pt idx="11992">
                  <c:v>1.004</c:v>
                </c:pt>
                <c:pt idx="11993">
                  <c:v>1.004</c:v>
                </c:pt>
                <c:pt idx="11994">
                  <c:v>1.004</c:v>
                </c:pt>
                <c:pt idx="11995">
                  <c:v>1.0050000000000001</c:v>
                </c:pt>
                <c:pt idx="11996">
                  <c:v>1.006</c:v>
                </c:pt>
                <c:pt idx="11997">
                  <c:v>1.006</c:v>
                </c:pt>
                <c:pt idx="11998">
                  <c:v>1.0050000000000001</c:v>
                </c:pt>
                <c:pt idx="11999">
                  <c:v>1.008</c:v>
                </c:pt>
                <c:pt idx="12000">
                  <c:v>1.0070000000000001</c:v>
                </c:pt>
                <c:pt idx="12001">
                  <c:v>1.0070000000000001</c:v>
                </c:pt>
                <c:pt idx="12002">
                  <c:v>1.008</c:v>
                </c:pt>
                <c:pt idx="12003">
                  <c:v>1.0070000000000001</c:v>
                </c:pt>
                <c:pt idx="12004">
                  <c:v>1.0050000000000001</c:v>
                </c:pt>
                <c:pt idx="12005">
                  <c:v>1.0050000000000001</c:v>
                </c:pt>
                <c:pt idx="12006">
                  <c:v>1.004</c:v>
                </c:pt>
                <c:pt idx="12007">
                  <c:v>1.0050000000000001</c:v>
                </c:pt>
                <c:pt idx="12008">
                  <c:v>1.0050000000000001</c:v>
                </c:pt>
                <c:pt idx="12009">
                  <c:v>1.004</c:v>
                </c:pt>
                <c:pt idx="12010">
                  <c:v>1.0050000000000001</c:v>
                </c:pt>
                <c:pt idx="12011">
                  <c:v>1.0050000000000001</c:v>
                </c:pt>
                <c:pt idx="12012">
                  <c:v>1.0050000000000001</c:v>
                </c:pt>
                <c:pt idx="12013">
                  <c:v>1.004</c:v>
                </c:pt>
                <c:pt idx="12014">
                  <c:v>1.004</c:v>
                </c:pt>
                <c:pt idx="12015">
                  <c:v>1.006</c:v>
                </c:pt>
                <c:pt idx="12016">
                  <c:v>1.006</c:v>
                </c:pt>
                <c:pt idx="12017">
                  <c:v>1.0070000000000001</c:v>
                </c:pt>
                <c:pt idx="12018">
                  <c:v>1.006</c:v>
                </c:pt>
                <c:pt idx="12019">
                  <c:v>1.0050000000000001</c:v>
                </c:pt>
                <c:pt idx="12020">
                  <c:v>1.006</c:v>
                </c:pt>
                <c:pt idx="12021">
                  <c:v>1.006</c:v>
                </c:pt>
                <c:pt idx="12022">
                  <c:v>1.006</c:v>
                </c:pt>
                <c:pt idx="12023">
                  <c:v>1.006</c:v>
                </c:pt>
                <c:pt idx="12024">
                  <c:v>1.006</c:v>
                </c:pt>
                <c:pt idx="12025">
                  <c:v>1.006</c:v>
                </c:pt>
                <c:pt idx="12026">
                  <c:v>1.0050000000000001</c:v>
                </c:pt>
                <c:pt idx="12027">
                  <c:v>1.006</c:v>
                </c:pt>
                <c:pt idx="12028">
                  <c:v>1.0070000000000001</c:v>
                </c:pt>
                <c:pt idx="12029">
                  <c:v>1.006</c:v>
                </c:pt>
                <c:pt idx="12030">
                  <c:v>1.006</c:v>
                </c:pt>
                <c:pt idx="12031">
                  <c:v>1.008</c:v>
                </c:pt>
                <c:pt idx="12032">
                  <c:v>1.0070000000000001</c:v>
                </c:pt>
                <c:pt idx="12033">
                  <c:v>1.0070000000000001</c:v>
                </c:pt>
                <c:pt idx="12034">
                  <c:v>1.006</c:v>
                </c:pt>
                <c:pt idx="12035">
                  <c:v>1.0050000000000001</c:v>
                </c:pt>
                <c:pt idx="12036">
                  <c:v>1.004</c:v>
                </c:pt>
                <c:pt idx="12037">
                  <c:v>1.0030000000000001</c:v>
                </c:pt>
                <c:pt idx="12038">
                  <c:v>1.004</c:v>
                </c:pt>
                <c:pt idx="12039">
                  <c:v>1.0030000000000001</c:v>
                </c:pt>
                <c:pt idx="12040">
                  <c:v>1.002</c:v>
                </c:pt>
                <c:pt idx="12041">
                  <c:v>1.0030000000000001</c:v>
                </c:pt>
                <c:pt idx="12042">
                  <c:v>1.002</c:v>
                </c:pt>
                <c:pt idx="12043">
                  <c:v>1.002</c:v>
                </c:pt>
                <c:pt idx="12044">
                  <c:v>1.0030000000000001</c:v>
                </c:pt>
                <c:pt idx="12045">
                  <c:v>1.004</c:v>
                </c:pt>
                <c:pt idx="12046">
                  <c:v>1.0030000000000001</c:v>
                </c:pt>
                <c:pt idx="12047">
                  <c:v>1.0030000000000001</c:v>
                </c:pt>
                <c:pt idx="12048">
                  <c:v>1.004</c:v>
                </c:pt>
                <c:pt idx="12049">
                  <c:v>1.0050000000000001</c:v>
                </c:pt>
                <c:pt idx="12050">
                  <c:v>1.004</c:v>
                </c:pt>
                <c:pt idx="12051">
                  <c:v>1.002</c:v>
                </c:pt>
                <c:pt idx="12052">
                  <c:v>1.002</c:v>
                </c:pt>
                <c:pt idx="12053">
                  <c:v>1.0030000000000001</c:v>
                </c:pt>
                <c:pt idx="12054">
                  <c:v>1.0030000000000001</c:v>
                </c:pt>
                <c:pt idx="12055">
                  <c:v>1.0010000000000001</c:v>
                </c:pt>
                <c:pt idx="12056">
                  <c:v>1.0010000000000001</c:v>
                </c:pt>
                <c:pt idx="12057">
                  <c:v>1.002</c:v>
                </c:pt>
                <c:pt idx="12058">
                  <c:v>1.0030000000000001</c:v>
                </c:pt>
                <c:pt idx="12059">
                  <c:v>1.002</c:v>
                </c:pt>
                <c:pt idx="12060">
                  <c:v>1.0010000000000001</c:v>
                </c:pt>
                <c:pt idx="12061">
                  <c:v>1.002</c:v>
                </c:pt>
                <c:pt idx="12062">
                  <c:v>1.0030000000000001</c:v>
                </c:pt>
                <c:pt idx="12063">
                  <c:v>1.002</c:v>
                </c:pt>
                <c:pt idx="12064">
                  <c:v>1.0030000000000001</c:v>
                </c:pt>
                <c:pt idx="12065">
                  <c:v>1.0030000000000001</c:v>
                </c:pt>
                <c:pt idx="12066">
                  <c:v>1.002</c:v>
                </c:pt>
                <c:pt idx="12067">
                  <c:v>1.002</c:v>
                </c:pt>
                <c:pt idx="12068">
                  <c:v>1.0010000000000001</c:v>
                </c:pt>
                <c:pt idx="12069">
                  <c:v>1.0030000000000001</c:v>
                </c:pt>
                <c:pt idx="12070">
                  <c:v>1.0030000000000001</c:v>
                </c:pt>
                <c:pt idx="12071">
                  <c:v>1.004</c:v>
                </c:pt>
                <c:pt idx="12072">
                  <c:v>1.0030000000000001</c:v>
                </c:pt>
                <c:pt idx="12073">
                  <c:v>1.002</c:v>
                </c:pt>
                <c:pt idx="12074">
                  <c:v>1.004</c:v>
                </c:pt>
                <c:pt idx="12075">
                  <c:v>1.0050000000000001</c:v>
                </c:pt>
                <c:pt idx="12076">
                  <c:v>1.004</c:v>
                </c:pt>
                <c:pt idx="12077">
                  <c:v>1.004</c:v>
                </c:pt>
                <c:pt idx="12078">
                  <c:v>1.004</c:v>
                </c:pt>
                <c:pt idx="12079">
                  <c:v>1.002</c:v>
                </c:pt>
                <c:pt idx="12080">
                  <c:v>1.0010000000000001</c:v>
                </c:pt>
                <c:pt idx="12081">
                  <c:v>1.0010000000000001</c:v>
                </c:pt>
                <c:pt idx="12082">
                  <c:v>1.0030000000000001</c:v>
                </c:pt>
                <c:pt idx="12083">
                  <c:v>1</c:v>
                </c:pt>
                <c:pt idx="12084">
                  <c:v>1.0010000000000001</c:v>
                </c:pt>
                <c:pt idx="12085">
                  <c:v>1.0030000000000001</c:v>
                </c:pt>
                <c:pt idx="12086">
                  <c:v>1.004</c:v>
                </c:pt>
                <c:pt idx="12087">
                  <c:v>1.004</c:v>
                </c:pt>
                <c:pt idx="12088">
                  <c:v>1.006</c:v>
                </c:pt>
                <c:pt idx="12089">
                  <c:v>1.004</c:v>
                </c:pt>
                <c:pt idx="12090">
                  <c:v>1.0050000000000001</c:v>
                </c:pt>
                <c:pt idx="12091">
                  <c:v>1.0050000000000001</c:v>
                </c:pt>
                <c:pt idx="12092">
                  <c:v>1.004</c:v>
                </c:pt>
                <c:pt idx="12093">
                  <c:v>1.0030000000000001</c:v>
                </c:pt>
                <c:pt idx="12094">
                  <c:v>1.004</c:v>
                </c:pt>
                <c:pt idx="12095">
                  <c:v>1.002</c:v>
                </c:pt>
                <c:pt idx="12096">
                  <c:v>1.002</c:v>
                </c:pt>
                <c:pt idx="12097">
                  <c:v>1.004</c:v>
                </c:pt>
                <c:pt idx="12098">
                  <c:v>1.0050000000000001</c:v>
                </c:pt>
                <c:pt idx="12099">
                  <c:v>1.0050000000000001</c:v>
                </c:pt>
                <c:pt idx="12100">
                  <c:v>1.002</c:v>
                </c:pt>
                <c:pt idx="12101">
                  <c:v>1.0030000000000001</c:v>
                </c:pt>
                <c:pt idx="12102">
                  <c:v>1.0030000000000001</c:v>
                </c:pt>
                <c:pt idx="12103">
                  <c:v>1.004</c:v>
                </c:pt>
                <c:pt idx="12104">
                  <c:v>1.004</c:v>
                </c:pt>
                <c:pt idx="12105">
                  <c:v>1.0030000000000001</c:v>
                </c:pt>
                <c:pt idx="12106">
                  <c:v>1.0030000000000001</c:v>
                </c:pt>
                <c:pt idx="12107">
                  <c:v>1.002</c:v>
                </c:pt>
                <c:pt idx="12108">
                  <c:v>1.0010000000000001</c:v>
                </c:pt>
                <c:pt idx="12109">
                  <c:v>1</c:v>
                </c:pt>
                <c:pt idx="12110">
                  <c:v>1.0010000000000001</c:v>
                </c:pt>
                <c:pt idx="12111">
                  <c:v>1.002</c:v>
                </c:pt>
                <c:pt idx="12112">
                  <c:v>1.0010000000000001</c:v>
                </c:pt>
                <c:pt idx="12113">
                  <c:v>1.0010000000000001</c:v>
                </c:pt>
                <c:pt idx="12114">
                  <c:v>1.0010000000000001</c:v>
                </c:pt>
                <c:pt idx="12115">
                  <c:v>1.002</c:v>
                </c:pt>
                <c:pt idx="12116">
                  <c:v>1.0010000000000001</c:v>
                </c:pt>
                <c:pt idx="12117">
                  <c:v>1.0010000000000001</c:v>
                </c:pt>
                <c:pt idx="12118">
                  <c:v>1.0010000000000001</c:v>
                </c:pt>
                <c:pt idx="12119">
                  <c:v>1.002</c:v>
                </c:pt>
                <c:pt idx="12120">
                  <c:v>1.0030000000000001</c:v>
                </c:pt>
                <c:pt idx="12121">
                  <c:v>1.004</c:v>
                </c:pt>
                <c:pt idx="12122">
                  <c:v>1.004</c:v>
                </c:pt>
                <c:pt idx="12123">
                  <c:v>1.004</c:v>
                </c:pt>
                <c:pt idx="12124">
                  <c:v>1.004</c:v>
                </c:pt>
                <c:pt idx="12125">
                  <c:v>1.004</c:v>
                </c:pt>
                <c:pt idx="12126">
                  <c:v>1.004</c:v>
                </c:pt>
                <c:pt idx="12127">
                  <c:v>1.004</c:v>
                </c:pt>
                <c:pt idx="12128">
                  <c:v>1.002</c:v>
                </c:pt>
                <c:pt idx="12129">
                  <c:v>1.0010000000000001</c:v>
                </c:pt>
                <c:pt idx="12130">
                  <c:v>1.0030000000000001</c:v>
                </c:pt>
                <c:pt idx="12131">
                  <c:v>1.004</c:v>
                </c:pt>
                <c:pt idx="12132">
                  <c:v>1.0050000000000001</c:v>
                </c:pt>
                <c:pt idx="12133">
                  <c:v>1.006</c:v>
                </c:pt>
                <c:pt idx="12134">
                  <c:v>1.0050000000000001</c:v>
                </c:pt>
                <c:pt idx="12135">
                  <c:v>1.0050000000000001</c:v>
                </c:pt>
                <c:pt idx="12136">
                  <c:v>1.004</c:v>
                </c:pt>
                <c:pt idx="12137">
                  <c:v>1.004</c:v>
                </c:pt>
                <c:pt idx="12138">
                  <c:v>1.0050000000000001</c:v>
                </c:pt>
                <c:pt idx="12139">
                  <c:v>1.0050000000000001</c:v>
                </c:pt>
                <c:pt idx="12140">
                  <c:v>1.006</c:v>
                </c:pt>
                <c:pt idx="12141">
                  <c:v>1.006</c:v>
                </c:pt>
                <c:pt idx="12142">
                  <c:v>1.006</c:v>
                </c:pt>
                <c:pt idx="12143">
                  <c:v>1.006</c:v>
                </c:pt>
                <c:pt idx="12144">
                  <c:v>1.0070000000000001</c:v>
                </c:pt>
                <c:pt idx="12145">
                  <c:v>1.0050000000000001</c:v>
                </c:pt>
                <c:pt idx="12146">
                  <c:v>1.006</c:v>
                </c:pt>
                <c:pt idx="12147">
                  <c:v>1.0070000000000001</c:v>
                </c:pt>
                <c:pt idx="12148">
                  <c:v>1.0070000000000001</c:v>
                </c:pt>
                <c:pt idx="12149">
                  <c:v>1.0070000000000001</c:v>
                </c:pt>
                <c:pt idx="12150">
                  <c:v>1.006</c:v>
                </c:pt>
                <c:pt idx="12151">
                  <c:v>1.006</c:v>
                </c:pt>
                <c:pt idx="12152">
                  <c:v>1.0070000000000001</c:v>
                </c:pt>
                <c:pt idx="12153">
                  <c:v>1.006</c:v>
                </c:pt>
                <c:pt idx="12154">
                  <c:v>1.008</c:v>
                </c:pt>
                <c:pt idx="12155">
                  <c:v>1.008</c:v>
                </c:pt>
                <c:pt idx="12156">
                  <c:v>1.0090000000000001</c:v>
                </c:pt>
                <c:pt idx="12157">
                  <c:v>1.0090000000000001</c:v>
                </c:pt>
                <c:pt idx="12158">
                  <c:v>1.01</c:v>
                </c:pt>
                <c:pt idx="12159">
                  <c:v>1.01</c:v>
                </c:pt>
                <c:pt idx="12160">
                  <c:v>1.01</c:v>
                </c:pt>
                <c:pt idx="12161">
                  <c:v>1.01</c:v>
                </c:pt>
                <c:pt idx="12162">
                  <c:v>1.0090000000000001</c:v>
                </c:pt>
                <c:pt idx="12163">
                  <c:v>1.0090000000000001</c:v>
                </c:pt>
                <c:pt idx="12164">
                  <c:v>1.008</c:v>
                </c:pt>
                <c:pt idx="12165">
                  <c:v>1.0070000000000001</c:v>
                </c:pt>
                <c:pt idx="12166">
                  <c:v>1.0070000000000001</c:v>
                </c:pt>
                <c:pt idx="12167">
                  <c:v>1.0070000000000001</c:v>
                </c:pt>
                <c:pt idx="12168">
                  <c:v>1.0070000000000001</c:v>
                </c:pt>
                <c:pt idx="12169">
                  <c:v>1.008</c:v>
                </c:pt>
                <c:pt idx="12170">
                  <c:v>1.008</c:v>
                </c:pt>
                <c:pt idx="12171">
                  <c:v>1.008</c:v>
                </c:pt>
                <c:pt idx="12172">
                  <c:v>1.0070000000000001</c:v>
                </c:pt>
                <c:pt idx="12173">
                  <c:v>1.0070000000000001</c:v>
                </c:pt>
                <c:pt idx="12174">
                  <c:v>1.0070000000000001</c:v>
                </c:pt>
                <c:pt idx="12175">
                  <c:v>1.008</c:v>
                </c:pt>
                <c:pt idx="12176">
                  <c:v>1.008</c:v>
                </c:pt>
                <c:pt idx="12177">
                  <c:v>1.008</c:v>
                </c:pt>
                <c:pt idx="12178">
                  <c:v>1.0070000000000001</c:v>
                </c:pt>
                <c:pt idx="12179">
                  <c:v>1.0070000000000001</c:v>
                </c:pt>
                <c:pt idx="12180">
                  <c:v>1.0070000000000001</c:v>
                </c:pt>
                <c:pt idx="12181">
                  <c:v>1.008</c:v>
                </c:pt>
                <c:pt idx="12182">
                  <c:v>1.008</c:v>
                </c:pt>
                <c:pt idx="12183">
                  <c:v>1.0090000000000001</c:v>
                </c:pt>
                <c:pt idx="12184">
                  <c:v>1.0090000000000001</c:v>
                </c:pt>
                <c:pt idx="12185">
                  <c:v>1.0090000000000001</c:v>
                </c:pt>
                <c:pt idx="12186">
                  <c:v>1.01</c:v>
                </c:pt>
                <c:pt idx="12187">
                  <c:v>1.01</c:v>
                </c:pt>
                <c:pt idx="12188">
                  <c:v>1.0090000000000001</c:v>
                </c:pt>
                <c:pt idx="12189">
                  <c:v>1.0070000000000001</c:v>
                </c:pt>
                <c:pt idx="12190">
                  <c:v>1.0070000000000001</c:v>
                </c:pt>
                <c:pt idx="12191">
                  <c:v>1.006</c:v>
                </c:pt>
                <c:pt idx="12192">
                  <c:v>1.006</c:v>
                </c:pt>
                <c:pt idx="12193">
                  <c:v>1.006</c:v>
                </c:pt>
                <c:pt idx="12194">
                  <c:v>1.006</c:v>
                </c:pt>
                <c:pt idx="12195">
                  <c:v>1.004</c:v>
                </c:pt>
                <c:pt idx="12196">
                  <c:v>1.004</c:v>
                </c:pt>
                <c:pt idx="12197">
                  <c:v>1.0070000000000001</c:v>
                </c:pt>
                <c:pt idx="12198">
                  <c:v>1.0070000000000001</c:v>
                </c:pt>
                <c:pt idx="12199">
                  <c:v>1.006</c:v>
                </c:pt>
                <c:pt idx="12200">
                  <c:v>1.006</c:v>
                </c:pt>
                <c:pt idx="12201">
                  <c:v>1.0050000000000001</c:v>
                </c:pt>
                <c:pt idx="12202">
                  <c:v>1.0070000000000001</c:v>
                </c:pt>
                <c:pt idx="12203">
                  <c:v>1.008</c:v>
                </c:pt>
                <c:pt idx="12204">
                  <c:v>1.01</c:v>
                </c:pt>
                <c:pt idx="12205">
                  <c:v>1.0110000000000001</c:v>
                </c:pt>
                <c:pt idx="12206">
                  <c:v>1.01</c:v>
                </c:pt>
                <c:pt idx="12207">
                  <c:v>1.0090000000000001</c:v>
                </c:pt>
                <c:pt idx="12208">
                  <c:v>1.0090000000000001</c:v>
                </c:pt>
                <c:pt idx="12209">
                  <c:v>1.008</c:v>
                </c:pt>
                <c:pt idx="12210">
                  <c:v>1.0090000000000001</c:v>
                </c:pt>
                <c:pt idx="12211">
                  <c:v>1.008</c:v>
                </c:pt>
                <c:pt idx="12212">
                  <c:v>1.008</c:v>
                </c:pt>
                <c:pt idx="12213">
                  <c:v>1.008</c:v>
                </c:pt>
                <c:pt idx="12214">
                  <c:v>1.0070000000000001</c:v>
                </c:pt>
                <c:pt idx="12215">
                  <c:v>1.006</c:v>
                </c:pt>
                <c:pt idx="12216">
                  <c:v>1.0070000000000001</c:v>
                </c:pt>
                <c:pt idx="12217">
                  <c:v>1.0050000000000001</c:v>
                </c:pt>
                <c:pt idx="12218">
                  <c:v>1.006</c:v>
                </c:pt>
                <c:pt idx="12219">
                  <c:v>1.0070000000000001</c:v>
                </c:pt>
                <c:pt idx="12220">
                  <c:v>1.0070000000000001</c:v>
                </c:pt>
                <c:pt idx="12221">
                  <c:v>1.0070000000000001</c:v>
                </c:pt>
                <c:pt idx="12222">
                  <c:v>1.008</c:v>
                </c:pt>
                <c:pt idx="12223">
                  <c:v>1.0070000000000001</c:v>
                </c:pt>
                <c:pt idx="12224">
                  <c:v>1.006</c:v>
                </c:pt>
                <c:pt idx="12225">
                  <c:v>1.006</c:v>
                </c:pt>
                <c:pt idx="12226">
                  <c:v>1.0070000000000001</c:v>
                </c:pt>
                <c:pt idx="12227">
                  <c:v>1.0070000000000001</c:v>
                </c:pt>
                <c:pt idx="12228">
                  <c:v>1.008</c:v>
                </c:pt>
                <c:pt idx="12229">
                  <c:v>1.008</c:v>
                </c:pt>
                <c:pt idx="12230">
                  <c:v>1.0090000000000001</c:v>
                </c:pt>
                <c:pt idx="12231">
                  <c:v>1.008</c:v>
                </c:pt>
                <c:pt idx="12232">
                  <c:v>1.008</c:v>
                </c:pt>
                <c:pt idx="12233">
                  <c:v>1.008</c:v>
                </c:pt>
                <c:pt idx="12234">
                  <c:v>1.008</c:v>
                </c:pt>
                <c:pt idx="12235">
                  <c:v>1.008</c:v>
                </c:pt>
                <c:pt idx="12236">
                  <c:v>1.0090000000000001</c:v>
                </c:pt>
                <c:pt idx="12237">
                  <c:v>1.008</c:v>
                </c:pt>
                <c:pt idx="12238">
                  <c:v>1.008</c:v>
                </c:pt>
                <c:pt idx="12239">
                  <c:v>1.008</c:v>
                </c:pt>
                <c:pt idx="12240">
                  <c:v>1.0090000000000001</c:v>
                </c:pt>
                <c:pt idx="12241">
                  <c:v>1.0090000000000001</c:v>
                </c:pt>
                <c:pt idx="12242">
                  <c:v>1.0110000000000001</c:v>
                </c:pt>
                <c:pt idx="12243">
                  <c:v>1.0090000000000001</c:v>
                </c:pt>
                <c:pt idx="12244">
                  <c:v>1.008</c:v>
                </c:pt>
                <c:pt idx="12245">
                  <c:v>1.008</c:v>
                </c:pt>
                <c:pt idx="12246">
                  <c:v>1.01</c:v>
                </c:pt>
                <c:pt idx="12247">
                  <c:v>1.01</c:v>
                </c:pt>
                <c:pt idx="12248">
                  <c:v>1.01</c:v>
                </c:pt>
                <c:pt idx="12249">
                  <c:v>1.01</c:v>
                </c:pt>
                <c:pt idx="12250">
                  <c:v>1.01</c:v>
                </c:pt>
                <c:pt idx="12251">
                  <c:v>1.01</c:v>
                </c:pt>
                <c:pt idx="12252">
                  <c:v>1.0090000000000001</c:v>
                </c:pt>
                <c:pt idx="12253">
                  <c:v>1.008</c:v>
                </c:pt>
                <c:pt idx="12254">
                  <c:v>1.008</c:v>
                </c:pt>
                <c:pt idx="12255">
                  <c:v>1.0090000000000001</c:v>
                </c:pt>
                <c:pt idx="12256">
                  <c:v>1.01</c:v>
                </c:pt>
                <c:pt idx="12257">
                  <c:v>1.0090000000000001</c:v>
                </c:pt>
                <c:pt idx="12258">
                  <c:v>1.0090000000000001</c:v>
                </c:pt>
                <c:pt idx="12259">
                  <c:v>1.01</c:v>
                </c:pt>
                <c:pt idx="12260">
                  <c:v>1.01</c:v>
                </c:pt>
                <c:pt idx="12261">
                  <c:v>1.0090000000000001</c:v>
                </c:pt>
                <c:pt idx="12262">
                  <c:v>1.01</c:v>
                </c:pt>
                <c:pt idx="12263">
                  <c:v>1.0110000000000001</c:v>
                </c:pt>
                <c:pt idx="12264">
                  <c:v>1.0110000000000001</c:v>
                </c:pt>
                <c:pt idx="12265">
                  <c:v>1.0090000000000001</c:v>
                </c:pt>
                <c:pt idx="12266">
                  <c:v>1.0090000000000001</c:v>
                </c:pt>
                <c:pt idx="12267">
                  <c:v>1.01</c:v>
                </c:pt>
                <c:pt idx="12268">
                  <c:v>1.0110000000000001</c:v>
                </c:pt>
                <c:pt idx="12269">
                  <c:v>1.0090000000000001</c:v>
                </c:pt>
                <c:pt idx="12270">
                  <c:v>1.008</c:v>
                </c:pt>
                <c:pt idx="12271">
                  <c:v>1.01</c:v>
                </c:pt>
                <c:pt idx="12272">
                  <c:v>1.008</c:v>
                </c:pt>
                <c:pt idx="12273">
                  <c:v>1.008</c:v>
                </c:pt>
                <c:pt idx="12274">
                  <c:v>1.0090000000000001</c:v>
                </c:pt>
                <c:pt idx="12275">
                  <c:v>1.0090000000000001</c:v>
                </c:pt>
                <c:pt idx="12276">
                  <c:v>1.01</c:v>
                </c:pt>
                <c:pt idx="12277">
                  <c:v>1.0090000000000001</c:v>
                </c:pt>
                <c:pt idx="12278">
                  <c:v>1.01</c:v>
                </c:pt>
                <c:pt idx="12279">
                  <c:v>1.01</c:v>
                </c:pt>
                <c:pt idx="12280">
                  <c:v>1.0090000000000001</c:v>
                </c:pt>
                <c:pt idx="12281">
                  <c:v>1.0070000000000001</c:v>
                </c:pt>
                <c:pt idx="12282">
                  <c:v>1.006</c:v>
                </c:pt>
                <c:pt idx="12283">
                  <c:v>1.0070000000000001</c:v>
                </c:pt>
                <c:pt idx="12284">
                  <c:v>1.0050000000000001</c:v>
                </c:pt>
                <c:pt idx="12285">
                  <c:v>1.0050000000000001</c:v>
                </c:pt>
                <c:pt idx="12286">
                  <c:v>1.006</c:v>
                </c:pt>
                <c:pt idx="12287">
                  <c:v>1.006</c:v>
                </c:pt>
                <c:pt idx="12288">
                  <c:v>1.006</c:v>
                </c:pt>
                <c:pt idx="12289">
                  <c:v>1.0070000000000001</c:v>
                </c:pt>
                <c:pt idx="12290">
                  <c:v>1.006</c:v>
                </c:pt>
                <c:pt idx="12291">
                  <c:v>1.0050000000000001</c:v>
                </c:pt>
                <c:pt idx="12292">
                  <c:v>1.0050000000000001</c:v>
                </c:pt>
                <c:pt idx="12293">
                  <c:v>1.006</c:v>
                </c:pt>
                <c:pt idx="12294">
                  <c:v>1.006</c:v>
                </c:pt>
                <c:pt idx="12295">
                  <c:v>1.006</c:v>
                </c:pt>
                <c:pt idx="12296">
                  <c:v>1.0070000000000001</c:v>
                </c:pt>
                <c:pt idx="12297">
                  <c:v>1.0090000000000001</c:v>
                </c:pt>
                <c:pt idx="12298">
                  <c:v>1.0090000000000001</c:v>
                </c:pt>
                <c:pt idx="12299">
                  <c:v>1.0090000000000001</c:v>
                </c:pt>
                <c:pt idx="12300">
                  <c:v>1.008</c:v>
                </c:pt>
                <c:pt idx="12301">
                  <c:v>1.008</c:v>
                </c:pt>
                <c:pt idx="12302">
                  <c:v>1.008</c:v>
                </c:pt>
                <c:pt idx="12303">
                  <c:v>1.0070000000000001</c:v>
                </c:pt>
                <c:pt idx="12304">
                  <c:v>1.008</c:v>
                </c:pt>
                <c:pt idx="12305">
                  <c:v>1.0090000000000001</c:v>
                </c:pt>
                <c:pt idx="12306">
                  <c:v>1.0090000000000001</c:v>
                </c:pt>
                <c:pt idx="12307">
                  <c:v>1.008</c:v>
                </c:pt>
                <c:pt idx="12308">
                  <c:v>1.0090000000000001</c:v>
                </c:pt>
                <c:pt idx="12309">
                  <c:v>1.0090000000000001</c:v>
                </c:pt>
                <c:pt idx="12310">
                  <c:v>1.0090000000000001</c:v>
                </c:pt>
                <c:pt idx="12311">
                  <c:v>1.01</c:v>
                </c:pt>
                <c:pt idx="12312">
                  <c:v>1.0090000000000001</c:v>
                </c:pt>
                <c:pt idx="12313">
                  <c:v>1.0090000000000001</c:v>
                </c:pt>
                <c:pt idx="12314">
                  <c:v>1.0090000000000001</c:v>
                </c:pt>
                <c:pt idx="12315">
                  <c:v>1.0110000000000001</c:v>
                </c:pt>
                <c:pt idx="12316">
                  <c:v>1.0110000000000001</c:v>
                </c:pt>
                <c:pt idx="12317">
                  <c:v>1.0110000000000001</c:v>
                </c:pt>
                <c:pt idx="12318">
                  <c:v>1.01</c:v>
                </c:pt>
                <c:pt idx="12319">
                  <c:v>1.01</c:v>
                </c:pt>
                <c:pt idx="12320">
                  <c:v>1.008</c:v>
                </c:pt>
                <c:pt idx="12321">
                  <c:v>1.0070000000000001</c:v>
                </c:pt>
                <c:pt idx="12322">
                  <c:v>1.0050000000000001</c:v>
                </c:pt>
                <c:pt idx="12323">
                  <c:v>1.006</c:v>
                </c:pt>
                <c:pt idx="12324">
                  <c:v>1.006</c:v>
                </c:pt>
                <c:pt idx="12325">
                  <c:v>1.006</c:v>
                </c:pt>
                <c:pt idx="12326">
                  <c:v>1.008</c:v>
                </c:pt>
                <c:pt idx="12327">
                  <c:v>1.01</c:v>
                </c:pt>
                <c:pt idx="12328">
                  <c:v>1.01</c:v>
                </c:pt>
                <c:pt idx="12329">
                  <c:v>1.0090000000000001</c:v>
                </c:pt>
                <c:pt idx="12330">
                  <c:v>1.0090000000000001</c:v>
                </c:pt>
                <c:pt idx="12331">
                  <c:v>1.0090000000000001</c:v>
                </c:pt>
                <c:pt idx="12332">
                  <c:v>1.008</c:v>
                </c:pt>
                <c:pt idx="12333">
                  <c:v>1.0070000000000001</c:v>
                </c:pt>
                <c:pt idx="12334">
                  <c:v>1.0070000000000001</c:v>
                </c:pt>
                <c:pt idx="12335">
                  <c:v>1.008</c:v>
                </c:pt>
                <c:pt idx="12336">
                  <c:v>1.008</c:v>
                </c:pt>
                <c:pt idx="12337">
                  <c:v>1.0070000000000001</c:v>
                </c:pt>
                <c:pt idx="12338">
                  <c:v>1.008</c:v>
                </c:pt>
                <c:pt idx="12339">
                  <c:v>1.008</c:v>
                </c:pt>
                <c:pt idx="12340">
                  <c:v>1.0070000000000001</c:v>
                </c:pt>
                <c:pt idx="12341">
                  <c:v>1.0070000000000001</c:v>
                </c:pt>
                <c:pt idx="12342">
                  <c:v>1.0070000000000001</c:v>
                </c:pt>
                <c:pt idx="12343">
                  <c:v>1.0090000000000001</c:v>
                </c:pt>
                <c:pt idx="12344">
                  <c:v>1.008</c:v>
                </c:pt>
                <c:pt idx="12345">
                  <c:v>1.0070000000000001</c:v>
                </c:pt>
                <c:pt idx="12346">
                  <c:v>1.0070000000000001</c:v>
                </c:pt>
                <c:pt idx="12347">
                  <c:v>1.008</c:v>
                </c:pt>
                <c:pt idx="12348">
                  <c:v>1.008</c:v>
                </c:pt>
                <c:pt idx="12349">
                  <c:v>1.008</c:v>
                </c:pt>
                <c:pt idx="12350">
                  <c:v>1.0090000000000001</c:v>
                </c:pt>
                <c:pt idx="12351">
                  <c:v>1.0110000000000001</c:v>
                </c:pt>
                <c:pt idx="12352">
                  <c:v>1.0110000000000001</c:v>
                </c:pt>
                <c:pt idx="12353">
                  <c:v>1.0090000000000001</c:v>
                </c:pt>
                <c:pt idx="12354">
                  <c:v>1.0090000000000001</c:v>
                </c:pt>
                <c:pt idx="12355">
                  <c:v>1.0090000000000001</c:v>
                </c:pt>
                <c:pt idx="12356">
                  <c:v>1.008</c:v>
                </c:pt>
                <c:pt idx="12357">
                  <c:v>1.0070000000000001</c:v>
                </c:pt>
                <c:pt idx="12358">
                  <c:v>1.0070000000000001</c:v>
                </c:pt>
                <c:pt idx="12359">
                  <c:v>1.008</c:v>
                </c:pt>
                <c:pt idx="12360">
                  <c:v>1.008</c:v>
                </c:pt>
                <c:pt idx="12361">
                  <c:v>1.008</c:v>
                </c:pt>
                <c:pt idx="12362">
                  <c:v>1.01</c:v>
                </c:pt>
                <c:pt idx="12363">
                  <c:v>1.008</c:v>
                </c:pt>
                <c:pt idx="12364">
                  <c:v>1.0090000000000001</c:v>
                </c:pt>
                <c:pt idx="12365">
                  <c:v>1.0090000000000001</c:v>
                </c:pt>
                <c:pt idx="12366">
                  <c:v>1.0090000000000001</c:v>
                </c:pt>
                <c:pt idx="12367">
                  <c:v>1.0090000000000001</c:v>
                </c:pt>
                <c:pt idx="12368">
                  <c:v>1.008</c:v>
                </c:pt>
                <c:pt idx="12369">
                  <c:v>1.0090000000000001</c:v>
                </c:pt>
                <c:pt idx="12370">
                  <c:v>1.01</c:v>
                </c:pt>
                <c:pt idx="12371">
                  <c:v>1.0090000000000001</c:v>
                </c:pt>
                <c:pt idx="12372">
                  <c:v>1.008</c:v>
                </c:pt>
                <c:pt idx="12373">
                  <c:v>1.008</c:v>
                </c:pt>
                <c:pt idx="12374">
                  <c:v>1.008</c:v>
                </c:pt>
                <c:pt idx="12375">
                  <c:v>1.008</c:v>
                </c:pt>
                <c:pt idx="12376">
                  <c:v>1.0070000000000001</c:v>
                </c:pt>
                <c:pt idx="12377">
                  <c:v>1.006</c:v>
                </c:pt>
                <c:pt idx="12378">
                  <c:v>1.0070000000000001</c:v>
                </c:pt>
                <c:pt idx="12379">
                  <c:v>1.0070000000000001</c:v>
                </c:pt>
                <c:pt idx="12380">
                  <c:v>1.0070000000000001</c:v>
                </c:pt>
                <c:pt idx="12381">
                  <c:v>1.0070000000000001</c:v>
                </c:pt>
                <c:pt idx="12382">
                  <c:v>1.0070000000000001</c:v>
                </c:pt>
                <c:pt idx="12383">
                  <c:v>1.008</c:v>
                </c:pt>
                <c:pt idx="12384">
                  <c:v>1.0070000000000001</c:v>
                </c:pt>
                <c:pt idx="12385">
                  <c:v>1.008</c:v>
                </c:pt>
                <c:pt idx="12386">
                  <c:v>1.008</c:v>
                </c:pt>
                <c:pt idx="12387">
                  <c:v>1.008</c:v>
                </c:pt>
                <c:pt idx="12388">
                  <c:v>1.0090000000000001</c:v>
                </c:pt>
                <c:pt idx="12389">
                  <c:v>1.008</c:v>
                </c:pt>
                <c:pt idx="12390">
                  <c:v>1.008</c:v>
                </c:pt>
                <c:pt idx="12391">
                  <c:v>1.0090000000000001</c:v>
                </c:pt>
                <c:pt idx="12392">
                  <c:v>1.01</c:v>
                </c:pt>
                <c:pt idx="12393">
                  <c:v>1.0090000000000001</c:v>
                </c:pt>
                <c:pt idx="12394">
                  <c:v>1.0090000000000001</c:v>
                </c:pt>
                <c:pt idx="12395">
                  <c:v>1.01</c:v>
                </c:pt>
                <c:pt idx="12396">
                  <c:v>1.01</c:v>
                </c:pt>
                <c:pt idx="12397">
                  <c:v>1.01</c:v>
                </c:pt>
                <c:pt idx="12398">
                  <c:v>1.0090000000000001</c:v>
                </c:pt>
                <c:pt idx="12399">
                  <c:v>1.0090000000000001</c:v>
                </c:pt>
                <c:pt idx="12400">
                  <c:v>1.008</c:v>
                </c:pt>
                <c:pt idx="12401">
                  <c:v>1.008</c:v>
                </c:pt>
                <c:pt idx="12402">
                  <c:v>1.0090000000000001</c:v>
                </c:pt>
                <c:pt idx="12403">
                  <c:v>1.0110000000000001</c:v>
                </c:pt>
                <c:pt idx="12404">
                  <c:v>1.012</c:v>
                </c:pt>
                <c:pt idx="12405">
                  <c:v>1.012</c:v>
                </c:pt>
                <c:pt idx="12406">
                  <c:v>1.012</c:v>
                </c:pt>
                <c:pt idx="12407">
                  <c:v>1.0110000000000001</c:v>
                </c:pt>
                <c:pt idx="12408">
                  <c:v>1.01</c:v>
                </c:pt>
                <c:pt idx="12409">
                  <c:v>1.0070000000000001</c:v>
                </c:pt>
                <c:pt idx="12410">
                  <c:v>1.0070000000000001</c:v>
                </c:pt>
                <c:pt idx="12411">
                  <c:v>1.0070000000000001</c:v>
                </c:pt>
                <c:pt idx="12412">
                  <c:v>1.008</c:v>
                </c:pt>
                <c:pt idx="12413">
                  <c:v>1.008</c:v>
                </c:pt>
                <c:pt idx="12414">
                  <c:v>1.008</c:v>
                </c:pt>
                <c:pt idx="12415">
                  <c:v>1.008</c:v>
                </c:pt>
                <c:pt idx="12416">
                  <c:v>1.008</c:v>
                </c:pt>
                <c:pt idx="12417">
                  <c:v>1.0090000000000001</c:v>
                </c:pt>
                <c:pt idx="12418">
                  <c:v>1.008</c:v>
                </c:pt>
                <c:pt idx="12419">
                  <c:v>1.01</c:v>
                </c:pt>
                <c:pt idx="12420">
                  <c:v>1.0110000000000001</c:v>
                </c:pt>
                <c:pt idx="12421">
                  <c:v>1.0090000000000001</c:v>
                </c:pt>
                <c:pt idx="12422">
                  <c:v>1.0110000000000001</c:v>
                </c:pt>
                <c:pt idx="12423">
                  <c:v>1.0110000000000001</c:v>
                </c:pt>
                <c:pt idx="12424">
                  <c:v>1.012</c:v>
                </c:pt>
                <c:pt idx="12425">
                  <c:v>1.0150000000000001</c:v>
                </c:pt>
                <c:pt idx="12426">
                  <c:v>1.014</c:v>
                </c:pt>
                <c:pt idx="12427">
                  <c:v>1.014</c:v>
                </c:pt>
                <c:pt idx="12428">
                  <c:v>1.014</c:v>
                </c:pt>
                <c:pt idx="12429">
                  <c:v>1.0130000000000001</c:v>
                </c:pt>
                <c:pt idx="12430">
                  <c:v>1.0110000000000001</c:v>
                </c:pt>
                <c:pt idx="12431">
                  <c:v>1.01</c:v>
                </c:pt>
                <c:pt idx="12432">
                  <c:v>1.012</c:v>
                </c:pt>
                <c:pt idx="12433">
                  <c:v>1.0110000000000001</c:v>
                </c:pt>
                <c:pt idx="12434">
                  <c:v>1.01</c:v>
                </c:pt>
                <c:pt idx="12435">
                  <c:v>1.008</c:v>
                </c:pt>
                <c:pt idx="12436">
                  <c:v>1.0090000000000001</c:v>
                </c:pt>
                <c:pt idx="12437">
                  <c:v>1.01</c:v>
                </c:pt>
                <c:pt idx="12438">
                  <c:v>1.0110000000000001</c:v>
                </c:pt>
                <c:pt idx="12439">
                  <c:v>1.0110000000000001</c:v>
                </c:pt>
                <c:pt idx="12440">
                  <c:v>1.01</c:v>
                </c:pt>
                <c:pt idx="12441">
                  <c:v>1.0090000000000001</c:v>
                </c:pt>
                <c:pt idx="12442">
                  <c:v>1.0090000000000001</c:v>
                </c:pt>
                <c:pt idx="12443">
                  <c:v>1.01</c:v>
                </c:pt>
                <c:pt idx="12444">
                  <c:v>1.01</c:v>
                </c:pt>
                <c:pt idx="12445">
                  <c:v>1.01</c:v>
                </c:pt>
                <c:pt idx="12446">
                  <c:v>1.01</c:v>
                </c:pt>
                <c:pt idx="12447">
                  <c:v>1.012</c:v>
                </c:pt>
                <c:pt idx="12448">
                  <c:v>1.012</c:v>
                </c:pt>
                <c:pt idx="12449">
                  <c:v>1.0110000000000001</c:v>
                </c:pt>
                <c:pt idx="12450">
                  <c:v>1.0090000000000001</c:v>
                </c:pt>
                <c:pt idx="12451">
                  <c:v>1.0110000000000001</c:v>
                </c:pt>
                <c:pt idx="12452">
                  <c:v>1.012</c:v>
                </c:pt>
                <c:pt idx="12453">
                  <c:v>1.0110000000000001</c:v>
                </c:pt>
                <c:pt idx="12454">
                  <c:v>1.01</c:v>
                </c:pt>
                <c:pt idx="12455">
                  <c:v>1.0110000000000001</c:v>
                </c:pt>
                <c:pt idx="12456">
                  <c:v>1.012</c:v>
                </c:pt>
                <c:pt idx="12457">
                  <c:v>1.012</c:v>
                </c:pt>
                <c:pt idx="12458">
                  <c:v>1.0110000000000001</c:v>
                </c:pt>
                <c:pt idx="12459">
                  <c:v>1.01</c:v>
                </c:pt>
                <c:pt idx="12460">
                  <c:v>1.01</c:v>
                </c:pt>
                <c:pt idx="12461">
                  <c:v>1.0090000000000001</c:v>
                </c:pt>
                <c:pt idx="12462">
                  <c:v>1.01</c:v>
                </c:pt>
                <c:pt idx="12463">
                  <c:v>1.01</c:v>
                </c:pt>
                <c:pt idx="12464">
                  <c:v>1.01</c:v>
                </c:pt>
                <c:pt idx="12465">
                  <c:v>1.008</c:v>
                </c:pt>
                <c:pt idx="12466">
                  <c:v>1.008</c:v>
                </c:pt>
                <c:pt idx="12467">
                  <c:v>1.0090000000000001</c:v>
                </c:pt>
                <c:pt idx="12468">
                  <c:v>1.0090000000000001</c:v>
                </c:pt>
                <c:pt idx="12469">
                  <c:v>1.0090000000000001</c:v>
                </c:pt>
                <c:pt idx="12470">
                  <c:v>1.0090000000000001</c:v>
                </c:pt>
                <c:pt idx="12471">
                  <c:v>1.01</c:v>
                </c:pt>
                <c:pt idx="12472">
                  <c:v>1.0090000000000001</c:v>
                </c:pt>
                <c:pt idx="12473">
                  <c:v>1.01</c:v>
                </c:pt>
                <c:pt idx="12474">
                  <c:v>1.0110000000000001</c:v>
                </c:pt>
                <c:pt idx="12475">
                  <c:v>1.01</c:v>
                </c:pt>
                <c:pt idx="12476">
                  <c:v>1.0090000000000001</c:v>
                </c:pt>
                <c:pt idx="12477">
                  <c:v>1.0090000000000001</c:v>
                </c:pt>
                <c:pt idx="12478">
                  <c:v>1.008</c:v>
                </c:pt>
                <c:pt idx="12479">
                  <c:v>1.008</c:v>
                </c:pt>
                <c:pt idx="12480">
                  <c:v>1.008</c:v>
                </c:pt>
                <c:pt idx="12481">
                  <c:v>1.008</c:v>
                </c:pt>
                <c:pt idx="12482">
                  <c:v>1.0090000000000001</c:v>
                </c:pt>
                <c:pt idx="12483">
                  <c:v>1.0090000000000001</c:v>
                </c:pt>
                <c:pt idx="12484">
                  <c:v>1.008</c:v>
                </c:pt>
                <c:pt idx="12485">
                  <c:v>1.0090000000000001</c:v>
                </c:pt>
                <c:pt idx="12486">
                  <c:v>1.0090000000000001</c:v>
                </c:pt>
                <c:pt idx="12487">
                  <c:v>1.01</c:v>
                </c:pt>
                <c:pt idx="12488">
                  <c:v>1.0090000000000001</c:v>
                </c:pt>
                <c:pt idx="12489">
                  <c:v>1.0090000000000001</c:v>
                </c:pt>
                <c:pt idx="12490">
                  <c:v>1.012</c:v>
                </c:pt>
                <c:pt idx="12491">
                  <c:v>1.012</c:v>
                </c:pt>
                <c:pt idx="12492">
                  <c:v>1.012</c:v>
                </c:pt>
                <c:pt idx="12493">
                  <c:v>1.02</c:v>
                </c:pt>
                <c:pt idx="12494">
                  <c:v>1.0230000000000001</c:v>
                </c:pt>
                <c:pt idx="12495">
                  <c:v>1.0230000000000001</c:v>
                </c:pt>
                <c:pt idx="12496">
                  <c:v>1.0230000000000001</c:v>
                </c:pt>
                <c:pt idx="12497">
                  <c:v>1.024</c:v>
                </c:pt>
                <c:pt idx="12498">
                  <c:v>1.024</c:v>
                </c:pt>
                <c:pt idx="12499">
                  <c:v>1.0230000000000001</c:v>
                </c:pt>
                <c:pt idx="12500">
                  <c:v>1.022</c:v>
                </c:pt>
                <c:pt idx="12501">
                  <c:v>1.022</c:v>
                </c:pt>
                <c:pt idx="12502">
                  <c:v>1.0210000000000001</c:v>
                </c:pt>
                <c:pt idx="12503">
                  <c:v>1.0190000000000001</c:v>
                </c:pt>
                <c:pt idx="12504">
                  <c:v>11.263</c:v>
                </c:pt>
                <c:pt idx="12505">
                  <c:v>11.285</c:v>
                </c:pt>
                <c:pt idx="12506">
                  <c:v>12.887</c:v>
                </c:pt>
                <c:pt idx="12507">
                  <c:v>13.244</c:v>
                </c:pt>
                <c:pt idx="12508">
                  <c:v>14.308</c:v>
                </c:pt>
                <c:pt idx="12509">
                  <c:v>13.455</c:v>
                </c:pt>
                <c:pt idx="12510">
                  <c:v>13.051</c:v>
                </c:pt>
                <c:pt idx="12511">
                  <c:v>13.004</c:v>
                </c:pt>
                <c:pt idx="12512">
                  <c:v>13.016999999999999</c:v>
                </c:pt>
                <c:pt idx="12513">
                  <c:v>13.065</c:v>
                </c:pt>
                <c:pt idx="12514">
                  <c:v>13.163</c:v>
                </c:pt>
                <c:pt idx="12515">
                  <c:v>13.272</c:v>
                </c:pt>
                <c:pt idx="12516">
                  <c:v>13.363</c:v>
                </c:pt>
                <c:pt idx="12517">
                  <c:v>13.450000000000001</c:v>
                </c:pt>
                <c:pt idx="12518">
                  <c:v>15.306000000000001</c:v>
                </c:pt>
                <c:pt idx="12519">
                  <c:v>15.124000000000001</c:v>
                </c:pt>
                <c:pt idx="12520">
                  <c:v>14.447000000000001</c:v>
                </c:pt>
                <c:pt idx="12521">
                  <c:v>14.351000000000001</c:v>
                </c:pt>
                <c:pt idx="12522">
                  <c:v>14.397</c:v>
                </c:pt>
                <c:pt idx="12523">
                  <c:v>14.450000000000001</c:v>
                </c:pt>
                <c:pt idx="12524">
                  <c:v>14.487</c:v>
                </c:pt>
                <c:pt idx="12525">
                  <c:v>14.532999999999999</c:v>
                </c:pt>
                <c:pt idx="12526">
                  <c:v>14.579000000000001</c:v>
                </c:pt>
                <c:pt idx="12527">
                  <c:v>14.6</c:v>
                </c:pt>
                <c:pt idx="12528">
                  <c:v>14.614000000000001</c:v>
                </c:pt>
                <c:pt idx="12529">
                  <c:v>14.618</c:v>
                </c:pt>
                <c:pt idx="12530">
                  <c:v>14.617000000000001</c:v>
                </c:pt>
                <c:pt idx="12531">
                  <c:v>14.637</c:v>
                </c:pt>
                <c:pt idx="12532">
                  <c:v>14.653</c:v>
                </c:pt>
                <c:pt idx="12533">
                  <c:v>14.671000000000001</c:v>
                </c:pt>
                <c:pt idx="12534">
                  <c:v>14.687000000000001</c:v>
                </c:pt>
                <c:pt idx="12535">
                  <c:v>14.709</c:v>
                </c:pt>
                <c:pt idx="12536">
                  <c:v>14.721</c:v>
                </c:pt>
                <c:pt idx="12537">
                  <c:v>14.73</c:v>
                </c:pt>
                <c:pt idx="12538">
                  <c:v>14.738</c:v>
                </c:pt>
                <c:pt idx="12539">
                  <c:v>14.75</c:v>
                </c:pt>
                <c:pt idx="12540">
                  <c:v>14.761000000000001</c:v>
                </c:pt>
                <c:pt idx="12541">
                  <c:v>14.766</c:v>
                </c:pt>
                <c:pt idx="12542">
                  <c:v>14.775</c:v>
                </c:pt>
                <c:pt idx="12543">
                  <c:v>14.786</c:v>
                </c:pt>
                <c:pt idx="12544">
                  <c:v>14.8</c:v>
                </c:pt>
                <c:pt idx="12545">
                  <c:v>14.812000000000001</c:v>
                </c:pt>
                <c:pt idx="12546">
                  <c:v>14.822000000000001</c:v>
                </c:pt>
                <c:pt idx="12547">
                  <c:v>14.83</c:v>
                </c:pt>
                <c:pt idx="12548">
                  <c:v>14.844000000000001</c:v>
                </c:pt>
                <c:pt idx="12549">
                  <c:v>14.86</c:v>
                </c:pt>
                <c:pt idx="12550">
                  <c:v>14.875</c:v>
                </c:pt>
                <c:pt idx="12551">
                  <c:v>14.891999999999999</c:v>
                </c:pt>
                <c:pt idx="12552">
                  <c:v>14.912000000000001</c:v>
                </c:pt>
                <c:pt idx="12553">
                  <c:v>14.929</c:v>
                </c:pt>
                <c:pt idx="12554">
                  <c:v>14.944000000000001</c:v>
                </c:pt>
                <c:pt idx="12555">
                  <c:v>14.959</c:v>
                </c:pt>
                <c:pt idx="12556">
                  <c:v>14.966000000000001</c:v>
                </c:pt>
                <c:pt idx="12557">
                  <c:v>14.984</c:v>
                </c:pt>
                <c:pt idx="12558">
                  <c:v>14.997</c:v>
                </c:pt>
                <c:pt idx="12559">
                  <c:v>15.007</c:v>
                </c:pt>
                <c:pt idx="12560">
                  <c:v>15.02</c:v>
                </c:pt>
                <c:pt idx="12561">
                  <c:v>15.031000000000001</c:v>
                </c:pt>
                <c:pt idx="12562">
                  <c:v>15.042</c:v>
                </c:pt>
                <c:pt idx="12563">
                  <c:v>15.058</c:v>
                </c:pt>
                <c:pt idx="12564">
                  <c:v>15.08</c:v>
                </c:pt>
                <c:pt idx="12565">
                  <c:v>15.088000000000001</c:v>
                </c:pt>
                <c:pt idx="12566">
                  <c:v>15.098000000000001</c:v>
                </c:pt>
                <c:pt idx="12567">
                  <c:v>15.103</c:v>
                </c:pt>
                <c:pt idx="12568">
                  <c:v>15.118</c:v>
                </c:pt>
                <c:pt idx="12569">
                  <c:v>15.127000000000001</c:v>
                </c:pt>
                <c:pt idx="12570">
                  <c:v>15.147</c:v>
                </c:pt>
                <c:pt idx="12571">
                  <c:v>15.152000000000001</c:v>
                </c:pt>
                <c:pt idx="12572">
                  <c:v>15.163</c:v>
                </c:pt>
                <c:pt idx="12573">
                  <c:v>15.175000000000001</c:v>
                </c:pt>
                <c:pt idx="12574">
                  <c:v>15.185</c:v>
                </c:pt>
                <c:pt idx="12575">
                  <c:v>15.192</c:v>
                </c:pt>
                <c:pt idx="12576">
                  <c:v>15.202</c:v>
                </c:pt>
                <c:pt idx="12577">
                  <c:v>15.211</c:v>
                </c:pt>
                <c:pt idx="12578">
                  <c:v>15.219000000000001</c:v>
                </c:pt>
                <c:pt idx="12579">
                  <c:v>15.226000000000001</c:v>
                </c:pt>
                <c:pt idx="12580">
                  <c:v>15.227</c:v>
                </c:pt>
                <c:pt idx="12581">
                  <c:v>15.225</c:v>
                </c:pt>
                <c:pt idx="12582">
                  <c:v>15.23</c:v>
                </c:pt>
                <c:pt idx="12583">
                  <c:v>15.241</c:v>
                </c:pt>
                <c:pt idx="12584">
                  <c:v>15.236000000000001</c:v>
                </c:pt>
                <c:pt idx="12585">
                  <c:v>15.232000000000001</c:v>
                </c:pt>
                <c:pt idx="12586">
                  <c:v>15.246</c:v>
                </c:pt>
                <c:pt idx="12587">
                  <c:v>15.249000000000001</c:v>
                </c:pt>
                <c:pt idx="12588">
                  <c:v>15.245000000000001</c:v>
                </c:pt>
                <c:pt idx="12589">
                  <c:v>15.239000000000001</c:v>
                </c:pt>
                <c:pt idx="12590">
                  <c:v>15.246</c:v>
                </c:pt>
                <c:pt idx="12591">
                  <c:v>15.244</c:v>
                </c:pt>
                <c:pt idx="12592">
                  <c:v>15.253</c:v>
                </c:pt>
                <c:pt idx="12593">
                  <c:v>15.261000000000001</c:v>
                </c:pt>
                <c:pt idx="12594">
                  <c:v>15.274000000000001</c:v>
                </c:pt>
                <c:pt idx="12595">
                  <c:v>15.284000000000001</c:v>
                </c:pt>
                <c:pt idx="12596">
                  <c:v>15.294</c:v>
                </c:pt>
                <c:pt idx="12597">
                  <c:v>15.321</c:v>
                </c:pt>
                <c:pt idx="12598">
                  <c:v>15.336</c:v>
                </c:pt>
                <c:pt idx="12599">
                  <c:v>15.355</c:v>
                </c:pt>
                <c:pt idx="12600">
                  <c:v>15.374000000000001</c:v>
                </c:pt>
                <c:pt idx="12601">
                  <c:v>15.393000000000001</c:v>
                </c:pt>
                <c:pt idx="12602">
                  <c:v>15.409000000000001</c:v>
                </c:pt>
                <c:pt idx="12603">
                  <c:v>15.429</c:v>
                </c:pt>
                <c:pt idx="12604">
                  <c:v>15.434000000000001</c:v>
                </c:pt>
                <c:pt idx="12605">
                  <c:v>15.457000000000001</c:v>
                </c:pt>
                <c:pt idx="12606">
                  <c:v>15.5</c:v>
                </c:pt>
                <c:pt idx="12607">
                  <c:v>15.524000000000001</c:v>
                </c:pt>
                <c:pt idx="12608">
                  <c:v>15.559000000000001</c:v>
                </c:pt>
                <c:pt idx="12609">
                  <c:v>15.568</c:v>
                </c:pt>
                <c:pt idx="12610">
                  <c:v>15.578000000000001</c:v>
                </c:pt>
                <c:pt idx="12611">
                  <c:v>15.577</c:v>
                </c:pt>
                <c:pt idx="12612">
                  <c:v>15.576000000000001</c:v>
                </c:pt>
                <c:pt idx="12613">
                  <c:v>15.588000000000001</c:v>
                </c:pt>
                <c:pt idx="12614">
                  <c:v>15.59</c:v>
                </c:pt>
                <c:pt idx="12615">
                  <c:v>15.593</c:v>
                </c:pt>
                <c:pt idx="12616">
                  <c:v>15.588000000000001</c:v>
                </c:pt>
                <c:pt idx="12617">
                  <c:v>15.597</c:v>
                </c:pt>
                <c:pt idx="12618">
                  <c:v>15.595000000000001</c:v>
                </c:pt>
                <c:pt idx="12619">
                  <c:v>15.592000000000001</c:v>
                </c:pt>
                <c:pt idx="12620">
                  <c:v>15.591000000000001</c:v>
                </c:pt>
                <c:pt idx="12621">
                  <c:v>15.587</c:v>
                </c:pt>
                <c:pt idx="12622">
                  <c:v>15.586</c:v>
                </c:pt>
                <c:pt idx="12623">
                  <c:v>15.589</c:v>
                </c:pt>
                <c:pt idx="12624">
                  <c:v>15.589</c:v>
                </c:pt>
                <c:pt idx="12625">
                  <c:v>15.582000000000001</c:v>
                </c:pt>
                <c:pt idx="12626">
                  <c:v>15.587</c:v>
                </c:pt>
                <c:pt idx="12627">
                  <c:v>15.595000000000001</c:v>
                </c:pt>
                <c:pt idx="12628">
                  <c:v>15.592000000000001</c:v>
                </c:pt>
                <c:pt idx="12629">
                  <c:v>15.585000000000001</c:v>
                </c:pt>
                <c:pt idx="12630">
                  <c:v>15.569000000000001</c:v>
                </c:pt>
                <c:pt idx="12631">
                  <c:v>15.564</c:v>
                </c:pt>
                <c:pt idx="12632">
                  <c:v>15.558</c:v>
                </c:pt>
                <c:pt idx="12633">
                  <c:v>15.553000000000001</c:v>
                </c:pt>
                <c:pt idx="12634">
                  <c:v>15.539</c:v>
                </c:pt>
                <c:pt idx="12635">
                  <c:v>15.539</c:v>
                </c:pt>
                <c:pt idx="12636">
                  <c:v>15.542</c:v>
                </c:pt>
                <c:pt idx="12637">
                  <c:v>15.534000000000001</c:v>
                </c:pt>
                <c:pt idx="12638">
                  <c:v>15.532</c:v>
                </c:pt>
                <c:pt idx="12639">
                  <c:v>15.529</c:v>
                </c:pt>
                <c:pt idx="12640">
                  <c:v>15.527000000000001</c:v>
                </c:pt>
                <c:pt idx="12641">
                  <c:v>15.513</c:v>
                </c:pt>
                <c:pt idx="12642">
                  <c:v>15.513</c:v>
                </c:pt>
                <c:pt idx="12643">
                  <c:v>15.507</c:v>
                </c:pt>
                <c:pt idx="12644">
                  <c:v>15.5</c:v>
                </c:pt>
                <c:pt idx="12645">
                  <c:v>15.499000000000001</c:v>
                </c:pt>
                <c:pt idx="12646">
                  <c:v>15.492000000000001</c:v>
                </c:pt>
                <c:pt idx="12647">
                  <c:v>15.484</c:v>
                </c:pt>
                <c:pt idx="12648">
                  <c:v>15.475</c:v>
                </c:pt>
                <c:pt idx="12649">
                  <c:v>15.474</c:v>
                </c:pt>
                <c:pt idx="12650">
                  <c:v>15.471</c:v>
                </c:pt>
                <c:pt idx="12651">
                  <c:v>15.464</c:v>
                </c:pt>
                <c:pt idx="12652">
                  <c:v>15.448</c:v>
                </c:pt>
                <c:pt idx="12653">
                  <c:v>15.445</c:v>
                </c:pt>
                <c:pt idx="12654">
                  <c:v>15.447000000000001</c:v>
                </c:pt>
                <c:pt idx="12655">
                  <c:v>15.443</c:v>
                </c:pt>
                <c:pt idx="12656">
                  <c:v>15.444000000000001</c:v>
                </c:pt>
                <c:pt idx="12657">
                  <c:v>15.434000000000001</c:v>
                </c:pt>
                <c:pt idx="12658">
                  <c:v>15.425000000000001</c:v>
                </c:pt>
                <c:pt idx="12659">
                  <c:v>15.423999999999999</c:v>
                </c:pt>
                <c:pt idx="12660">
                  <c:v>15.415000000000001</c:v>
                </c:pt>
                <c:pt idx="12661">
                  <c:v>15.407999999999999</c:v>
                </c:pt>
                <c:pt idx="12662">
                  <c:v>15.406000000000001</c:v>
                </c:pt>
                <c:pt idx="12663">
                  <c:v>15.406000000000001</c:v>
                </c:pt>
                <c:pt idx="12664">
                  <c:v>15.404</c:v>
                </c:pt>
                <c:pt idx="12665">
                  <c:v>15.398</c:v>
                </c:pt>
                <c:pt idx="12666">
                  <c:v>15.396000000000001</c:v>
                </c:pt>
                <c:pt idx="12667">
                  <c:v>15.39</c:v>
                </c:pt>
                <c:pt idx="12668">
                  <c:v>15.383000000000001</c:v>
                </c:pt>
                <c:pt idx="12669">
                  <c:v>15.378</c:v>
                </c:pt>
                <c:pt idx="12670">
                  <c:v>15.374000000000001</c:v>
                </c:pt>
                <c:pt idx="12671">
                  <c:v>15.373000000000001</c:v>
                </c:pt>
                <c:pt idx="12672">
                  <c:v>15.374000000000001</c:v>
                </c:pt>
                <c:pt idx="12673">
                  <c:v>15.368</c:v>
                </c:pt>
                <c:pt idx="12674">
                  <c:v>15.362</c:v>
                </c:pt>
                <c:pt idx="12675">
                  <c:v>15.35</c:v>
                </c:pt>
                <c:pt idx="12676">
                  <c:v>15.345000000000001</c:v>
                </c:pt>
                <c:pt idx="12677">
                  <c:v>15.357000000000001</c:v>
                </c:pt>
                <c:pt idx="12678">
                  <c:v>15.343</c:v>
                </c:pt>
                <c:pt idx="12679">
                  <c:v>15.336</c:v>
                </c:pt>
                <c:pt idx="12680">
                  <c:v>15.337</c:v>
                </c:pt>
                <c:pt idx="12681">
                  <c:v>15.336</c:v>
                </c:pt>
                <c:pt idx="12682">
                  <c:v>15.319000000000001</c:v>
                </c:pt>
                <c:pt idx="12683">
                  <c:v>15.322000000000001</c:v>
                </c:pt>
                <c:pt idx="12684">
                  <c:v>15.311</c:v>
                </c:pt>
                <c:pt idx="12685">
                  <c:v>15.315</c:v>
                </c:pt>
                <c:pt idx="12686">
                  <c:v>15.301</c:v>
                </c:pt>
                <c:pt idx="12687">
                  <c:v>15.296000000000001</c:v>
                </c:pt>
                <c:pt idx="12688">
                  <c:v>15.298</c:v>
                </c:pt>
                <c:pt idx="12689">
                  <c:v>15.293000000000001</c:v>
                </c:pt>
                <c:pt idx="12690">
                  <c:v>15.291</c:v>
                </c:pt>
                <c:pt idx="12691">
                  <c:v>15.282</c:v>
                </c:pt>
                <c:pt idx="12692">
                  <c:v>15.274000000000001</c:v>
                </c:pt>
                <c:pt idx="12693">
                  <c:v>15.268000000000001</c:v>
                </c:pt>
                <c:pt idx="12694">
                  <c:v>15.271000000000001</c:v>
                </c:pt>
                <c:pt idx="12695">
                  <c:v>15.26</c:v>
                </c:pt>
                <c:pt idx="12696">
                  <c:v>15.255000000000001</c:v>
                </c:pt>
                <c:pt idx="12697">
                  <c:v>15.250999999999999</c:v>
                </c:pt>
                <c:pt idx="12698">
                  <c:v>15.252000000000001</c:v>
                </c:pt>
                <c:pt idx="12699">
                  <c:v>15.25</c:v>
                </c:pt>
                <c:pt idx="12700">
                  <c:v>15.246</c:v>
                </c:pt>
                <c:pt idx="12701">
                  <c:v>15.241</c:v>
                </c:pt>
                <c:pt idx="12702">
                  <c:v>15.24</c:v>
                </c:pt>
                <c:pt idx="12703">
                  <c:v>15.238</c:v>
                </c:pt>
                <c:pt idx="12704">
                  <c:v>15.24</c:v>
                </c:pt>
                <c:pt idx="12705">
                  <c:v>15.238</c:v>
                </c:pt>
                <c:pt idx="12706">
                  <c:v>15.242000000000001</c:v>
                </c:pt>
                <c:pt idx="12707">
                  <c:v>15.231</c:v>
                </c:pt>
                <c:pt idx="12708">
                  <c:v>15.215</c:v>
                </c:pt>
                <c:pt idx="12709">
                  <c:v>15.203000000000001</c:v>
                </c:pt>
                <c:pt idx="12710">
                  <c:v>15.201000000000001</c:v>
                </c:pt>
                <c:pt idx="12711">
                  <c:v>15.191000000000001</c:v>
                </c:pt>
                <c:pt idx="12712">
                  <c:v>15.178000000000001</c:v>
                </c:pt>
                <c:pt idx="12713">
                  <c:v>15.178000000000001</c:v>
                </c:pt>
                <c:pt idx="12714">
                  <c:v>15.169</c:v>
                </c:pt>
                <c:pt idx="12715">
                  <c:v>15.164</c:v>
                </c:pt>
                <c:pt idx="12716">
                  <c:v>15.162000000000001</c:v>
                </c:pt>
                <c:pt idx="12717">
                  <c:v>15.155000000000001</c:v>
                </c:pt>
                <c:pt idx="12718">
                  <c:v>15.149000000000001</c:v>
                </c:pt>
                <c:pt idx="12719">
                  <c:v>15.141</c:v>
                </c:pt>
                <c:pt idx="12720">
                  <c:v>15.13</c:v>
                </c:pt>
                <c:pt idx="12721">
                  <c:v>15.117000000000001</c:v>
                </c:pt>
                <c:pt idx="12722">
                  <c:v>15.114000000000001</c:v>
                </c:pt>
                <c:pt idx="12723">
                  <c:v>15.1</c:v>
                </c:pt>
                <c:pt idx="12724">
                  <c:v>15.088000000000001</c:v>
                </c:pt>
                <c:pt idx="12725">
                  <c:v>15.081</c:v>
                </c:pt>
                <c:pt idx="12726">
                  <c:v>15.075000000000001</c:v>
                </c:pt>
                <c:pt idx="12727">
                  <c:v>15.068</c:v>
                </c:pt>
                <c:pt idx="12728">
                  <c:v>15.065</c:v>
                </c:pt>
                <c:pt idx="12729">
                  <c:v>15.065</c:v>
                </c:pt>
                <c:pt idx="12730">
                  <c:v>15.062000000000001</c:v>
                </c:pt>
                <c:pt idx="12731">
                  <c:v>15.055</c:v>
                </c:pt>
                <c:pt idx="12732">
                  <c:v>15.048999999999999</c:v>
                </c:pt>
                <c:pt idx="12733">
                  <c:v>15.034000000000001</c:v>
                </c:pt>
                <c:pt idx="12734">
                  <c:v>15.038</c:v>
                </c:pt>
                <c:pt idx="12735">
                  <c:v>15.038</c:v>
                </c:pt>
                <c:pt idx="12736">
                  <c:v>15.028</c:v>
                </c:pt>
                <c:pt idx="12737">
                  <c:v>15.023</c:v>
                </c:pt>
                <c:pt idx="12738">
                  <c:v>15.022</c:v>
                </c:pt>
                <c:pt idx="12739">
                  <c:v>15.016999999999999</c:v>
                </c:pt>
                <c:pt idx="12740">
                  <c:v>15.015000000000001</c:v>
                </c:pt>
                <c:pt idx="12741">
                  <c:v>15.01</c:v>
                </c:pt>
                <c:pt idx="12742">
                  <c:v>15.005000000000001</c:v>
                </c:pt>
                <c:pt idx="12743">
                  <c:v>15.004</c:v>
                </c:pt>
                <c:pt idx="12744">
                  <c:v>14.999000000000001</c:v>
                </c:pt>
                <c:pt idx="12745">
                  <c:v>14.994</c:v>
                </c:pt>
                <c:pt idx="12746">
                  <c:v>14.986000000000001</c:v>
                </c:pt>
                <c:pt idx="12747">
                  <c:v>14.981</c:v>
                </c:pt>
                <c:pt idx="12748">
                  <c:v>14.976000000000001</c:v>
                </c:pt>
                <c:pt idx="12749">
                  <c:v>14.968</c:v>
                </c:pt>
                <c:pt idx="12750">
                  <c:v>14.952</c:v>
                </c:pt>
                <c:pt idx="12751">
                  <c:v>14.945</c:v>
                </c:pt>
                <c:pt idx="12752">
                  <c:v>14.941000000000001</c:v>
                </c:pt>
                <c:pt idx="12753">
                  <c:v>14.918000000000001</c:v>
                </c:pt>
                <c:pt idx="12754">
                  <c:v>14.913</c:v>
                </c:pt>
                <c:pt idx="12755">
                  <c:v>14.9</c:v>
                </c:pt>
                <c:pt idx="12756">
                  <c:v>14.889000000000001</c:v>
                </c:pt>
                <c:pt idx="12757">
                  <c:v>14.875999999999999</c:v>
                </c:pt>
                <c:pt idx="12758">
                  <c:v>14.866</c:v>
                </c:pt>
                <c:pt idx="12759">
                  <c:v>14.853</c:v>
                </c:pt>
                <c:pt idx="12760">
                  <c:v>14.844000000000001</c:v>
                </c:pt>
                <c:pt idx="12761">
                  <c:v>14.832000000000001</c:v>
                </c:pt>
                <c:pt idx="12762">
                  <c:v>14.831</c:v>
                </c:pt>
                <c:pt idx="12763">
                  <c:v>14.819000000000001</c:v>
                </c:pt>
                <c:pt idx="12764">
                  <c:v>14.809000000000001</c:v>
                </c:pt>
                <c:pt idx="12765">
                  <c:v>14.791</c:v>
                </c:pt>
                <c:pt idx="12766">
                  <c:v>14.776</c:v>
                </c:pt>
                <c:pt idx="12767">
                  <c:v>14.773</c:v>
                </c:pt>
                <c:pt idx="12768">
                  <c:v>14.757</c:v>
                </c:pt>
                <c:pt idx="12769">
                  <c:v>14.747</c:v>
                </c:pt>
                <c:pt idx="12770">
                  <c:v>14.737</c:v>
                </c:pt>
                <c:pt idx="12771">
                  <c:v>14.726000000000001</c:v>
                </c:pt>
                <c:pt idx="12772">
                  <c:v>14.718</c:v>
                </c:pt>
                <c:pt idx="12773">
                  <c:v>14.709</c:v>
                </c:pt>
                <c:pt idx="12774">
                  <c:v>14.697000000000001</c:v>
                </c:pt>
                <c:pt idx="12775">
                  <c:v>14.694000000000001</c:v>
                </c:pt>
                <c:pt idx="12776">
                  <c:v>14.677</c:v>
                </c:pt>
                <c:pt idx="12777">
                  <c:v>14.654</c:v>
                </c:pt>
                <c:pt idx="12778">
                  <c:v>14.638</c:v>
                </c:pt>
                <c:pt idx="12779">
                  <c:v>14.633000000000001</c:v>
                </c:pt>
                <c:pt idx="12780">
                  <c:v>14.625999999999999</c:v>
                </c:pt>
                <c:pt idx="12781">
                  <c:v>14.617000000000001</c:v>
                </c:pt>
                <c:pt idx="12782">
                  <c:v>14.616</c:v>
                </c:pt>
                <c:pt idx="12783">
                  <c:v>14.61</c:v>
                </c:pt>
                <c:pt idx="12784">
                  <c:v>14.599</c:v>
                </c:pt>
                <c:pt idx="12785">
                  <c:v>14.584</c:v>
                </c:pt>
                <c:pt idx="12786">
                  <c:v>14.57</c:v>
                </c:pt>
                <c:pt idx="12787">
                  <c:v>14.562000000000001</c:v>
                </c:pt>
                <c:pt idx="12788">
                  <c:v>14.568</c:v>
                </c:pt>
                <c:pt idx="12789">
                  <c:v>14.558</c:v>
                </c:pt>
                <c:pt idx="12790">
                  <c:v>14.543000000000001</c:v>
                </c:pt>
                <c:pt idx="12791">
                  <c:v>14.547000000000001</c:v>
                </c:pt>
                <c:pt idx="12792">
                  <c:v>14.528</c:v>
                </c:pt>
                <c:pt idx="12793">
                  <c:v>14.515000000000001</c:v>
                </c:pt>
                <c:pt idx="12794">
                  <c:v>14.509</c:v>
                </c:pt>
                <c:pt idx="12795">
                  <c:v>14.503</c:v>
                </c:pt>
                <c:pt idx="12796">
                  <c:v>14.495000000000001</c:v>
                </c:pt>
                <c:pt idx="12797">
                  <c:v>14.479000000000001</c:v>
                </c:pt>
                <c:pt idx="12798">
                  <c:v>14.478</c:v>
                </c:pt>
                <c:pt idx="12799">
                  <c:v>14.46</c:v>
                </c:pt>
                <c:pt idx="12800">
                  <c:v>14.452</c:v>
                </c:pt>
                <c:pt idx="12801">
                  <c:v>14.436</c:v>
                </c:pt>
                <c:pt idx="12802">
                  <c:v>14.435</c:v>
                </c:pt>
                <c:pt idx="12803">
                  <c:v>14.43</c:v>
                </c:pt>
                <c:pt idx="12804">
                  <c:v>14.418000000000001</c:v>
                </c:pt>
                <c:pt idx="12805">
                  <c:v>14.41</c:v>
                </c:pt>
                <c:pt idx="12806">
                  <c:v>14.407</c:v>
                </c:pt>
                <c:pt idx="12807">
                  <c:v>14.394</c:v>
                </c:pt>
                <c:pt idx="12808">
                  <c:v>14.386000000000001</c:v>
                </c:pt>
                <c:pt idx="12809">
                  <c:v>14.38</c:v>
                </c:pt>
                <c:pt idx="12810">
                  <c:v>14.369</c:v>
                </c:pt>
                <c:pt idx="12811">
                  <c:v>14.370000000000001</c:v>
                </c:pt>
                <c:pt idx="12812">
                  <c:v>14.362</c:v>
                </c:pt>
                <c:pt idx="12813">
                  <c:v>14.363</c:v>
                </c:pt>
                <c:pt idx="12814">
                  <c:v>14.363</c:v>
                </c:pt>
                <c:pt idx="12815">
                  <c:v>14.363</c:v>
                </c:pt>
                <c:pt idx="12816">
                  <c:v>14.361000000000001</c:v>
                </c:pt>
                <c:pt idx="12817">
                  <c:v>14.348000000000001</c:v>
                </c:pt>
                <c:pt idx="12818">
                  <c:v>14.343999999999999</c:v>
                </c:pt>
                <c:pt idx="12819">
                  <c:v>14.348000000000001</c:v>
                </c:pt>
                <c:pt idx="12820">
                  <c:v>14.338000000000001</c:v>
                </c:pt>
                <c:pt idx="12821">
                  <c:v>14.334</c:v>
                </c:pt>
                <c:pt idx="12822">
                  <c:v>14.332000000000001</c:v>
                </c:pt>
                <c:pt idx="12823">
                  <c:v>14.33</c:v>
                </c:pt>
                <c:pt idx="12824">
                  <c:v>14.323</c:v>
                </c:pt>
                <c:pt idx="12825">
                  <c:v>14.319000000000001</c:v>
                </c:pt>
                <c:pt idx="12826">
                  <c:v>14.32</c:v>
                </c:pt>
                <c:pt idx="12827">
                  <c:v>14.324</c:v>
                </c:pt>
                <c:pt idx="12828">
                  <c:v>14.321</c:v>
                </c:pt>
                <c:pt idx="12829">
                  <c:v>14.32</c:v>
                </c:pt>
                <c:pt idx="12830">
                  <c:v>14.328000000000001</c:v>
                </c:pt>
                <c:pt idx="12831">
                  <c:v>14.334</c:v>
                </c:pt>
                <c:pt idx="12832">
                  <c:v>14.34</c:v>
                </c:pt>
                <c:pt idx="12833">
                  <c:v>14.339</c:v>
                </c:pt>
                <c:pt idx="12834">
                  <c:v>14.347</c:v>
                </c:pt>
                <c:pt idx="12835">
                  <c:v>14.347</c:v>
                </c:pt>
                <c:pt idx="12836">
                  <c:v>14.346</c:v>
                </c:pt>
                <c:pt idx="12837">
                  <c:v>14.338000000000001</c:v>
                </c:pt>
                <c:pt idx="12838">
                  <c:v>14.337</c:v>
                </c:pt>
                <c:pt idx="12839">
                  <c:v>14.333</c:v>
                </c:pt>
                <c:pt idx="12840">
                  <c:v>14.34</c:v>
                </c:pt>
                <c:pt idx="12841">
                  <c:v>14.345000000000001</c:v>
                </c:pt>
                <c:pt idx="12842">
                  <c:v>14.349</c:v>
                </c:pt>
                <c:pt idx="12843">
                  <c:v>14.353</c:v>
                </c:pt>
                <c:pt idx="12844">
                  <c:v>14.349</c:v>
                </c:pt>
                <c:pt idx="12845">
                  <c:v>14.352</c:v>
                </c:pt>
                <c:pt idx="12846">
                  <c:v>14.364000000000001</c:v>
                </c:pt>
                <c:pt idx="12847">
                  <c:v>14.370000000000001</c:v>
                </c:pt>
                <c:pt idx="12848">
                  <c:v>14.362</c:v>
                </c:pt>
                <c:pt idx="12849">
                  <c:v>14.364000000000001</c:v>
                </c:pt>
                <c:pt idx="12850">
                  <c:v>14.374000000000001</c:v>
                </c:pt>
                <c:pt idx="12851">
                  <c:v>14.384</c:v>
                </c:pt>
                <c:pt idx="12852">
                  <c:v>14.385</c:v>
                </c:pt>
                <c:pt idx="12853">
                  <c:v>14.387</c:v>
                </c:pt>
                <c:pt idx="12854">
                  <c:v>14.394</c:v>
                </c:pt>
                <c:pt idx="12855">
                  <c:v>14.404</c:v>
                </c:pt>
                <c:pt idx="12856">
                  <c:v>14.402000000000001</c:v>
                </c:pt>
                <c:pt idx="12857">
                  <c:v>14.401</c:v>
                </c:pt>
                <c:pt idx="12858">
                  <c:v>14.415000000000001</c:v>
                </c:pt>
                <c:pt idx="12859">
                  <c:v>14.42</c:v>
                </c:pt>
                <c:pt idx="12860">
                  <c:v>14.433</c:v>
                </c:pt>
                <c:pt idx="12861">
                  <c:v>14.446</c:v>
                </c:pt>
                <c:pt idx="12862">
                  <c:v>14.458</c:v>
                </c:pt>
                <c:pt idx="12863">
                  <c:v>14.457000000000001</c:v>
                </c:pt>
                <c:pt idx="12864">
                  <c:v>14.465</c:v>
                </c:pt>
                <c:pt idx="12865">
                  <c:v>14.472</c:v>
                </c:pt>
                <c:pt idx="12866">
                  <c:v>14.477</c:v>
                </c:pt>
                <c:pt idx="12867">
                  <c:v>14.478</c:v>
                </c:pt>
                <c:pt idx="12868">
                  <c:v>14.484</c:v>
                </c:pt>
                <c:pt idx="12869">
                  <c:v>14.482000000000001</c:v>
                </c:pt>
                <c:pt idx="12870">
                  <c:v>14.492000000000001</c:v>
                </c:pt>
                <c:pt idx="12871">
                  <c:v>14.49</c:v>
                </c:pt>
                <c:pt idx="12872">
                  <c:v>14.484</c:v>
                </c:pt>
                <c:pt idx="12873">
                  <c:v>14.484</c:v>
                </c:pt>
                <c:pt idx="12874">
                  <c:v>14.478</c:v>
                </c:pt>
                <c:pt idx="12875">
                  <c:v>14.478</c:v>
                </c:pt>
                <c:pt idx="12876">
                  <c:v>14.49</c:v>
                </c:pt>
                <c:pt idx="12877">
                  <c:v>14.481</c:v>
                </c:pt>
                <c:pt idx="12878">
                  <c:v>14.493</c:v>
                </c:pt>
                <c:pt idx="12879">
                  <c:v>14.493</c:v>
                </c:pt>
                <c:pt idx="12880">
                  <c:v>14.494</c:v>
                </c:pt>
                <c:pt idx="12881">
                  <c:v>14.493</c:v>
                </c:pt>
                <c:pt idx="12882">
                  <c:v>14.495000000000001</c:v>
                </c:pt>
                <c:pt idx="12883">
                  <c:v>14.5</c:v>
                </c:pt>
                <c:pt idx="12884">
                  <c:v>14.497</c:v>
                </c:pt>
                <c:pt idx="12885">
                  <c:v>14.493</c:v>
                </c:pt>
                <c:pt idx="12886">
                  <c:v>14.502000000000001</c:v>
                </c:pt>
                <c:pt idx="12887">
                  <c:v>14.5</c:v>
                </c:pt>
                <c:pt idx="12888">
                  <c:v>14.5</c:v>
                </c:pt>
                <c:pt idx="12889">
                  <c:v>14.497</c:v>
                </c:pt>
                <c:pt idx="12890">
                  <c:v>14.497</c:v>
                </c:pt>
                <c:pt idx="12891">
                  <c:v>14.5</c:v>
                </c:pt>
                <c:pt idx="12892">
                  <c:v>14.497</c:v>
                </c:pt>
                <c:pt idx="12893">
                  <c:v>14.507</c:v>
                </c:pt>
                <c:pt idx="12894">
                  <c:v>14.51</c:v>
                </c:pt>
                <c:pt idx="12895">
                  <c:v>14.519</c:v>
                </c:pt>
                <c:pt idx="12896">
                  <c:v>14.524000000000001</c:v>
                </c:pt>
                <c:pt idx="12897">
                  <c:v>14.52</c:v>
                </c:pt>
                <c:pt idx="12898">
                  <c:v>14.519</c:v>
                </c:pt>
                <c:pt idx="12899">
                  <c:v>14.524000000000001</c:v>
                </c:pt>
                <c:pt idx="12900">
                  <c:v>14.535</c:v>
                </c:pt>
                <c:pt idx="12901">
                  <c:v>14.535</c:v>
                </c:pt>
                <c:pt idx="12902">
                  <c:v>14.541</c:v>
                </c:pt>
                <c:pt idx="12903">
                  <c:v>14.55</c:v>
                </c:pt>
                <c:pt idx="12904">
                  <c:v>14.547000000000001</c:v>
                </c:pt>
                <c:pt idx="12905">
                  <c:v>14.558</c:v>
                </c:pt>
                <c:pt idx="12906">
                  <c:v>14.557</c:v>
                </c:pt>
                <c:pt idx="12907">
                  <c:v>14.566000000000001</c:v>
                </c:pt>
                <c:pt idx="12908">
                  <c:v>14.569000000000001</c:v>
                </c:pt>
                <c:pt idx="12909">
                  <c:v>14.574</c:v>
                </c:pt>
                <c:pt idx="12910">
                  <c:v>14.59</c:v>
                </c:pt>
                <c:pt idx="12911">
                  <c:v>14.591000000000001</c:v>
                </c:pt>
                <c:pt idx="12912">
                  <c:v>14.596</c:v>
                </c:pt>
                <c:pt idx="12913">
                  <c:v>14.599</c:v>
                </c:pt>
                <c:pt idx="12914">
                  <c:v>14.607000000000001</c:v>
                </c:pt>
                <c:pt idx="12915">
                  <c:v>14.604000000000001</c:v>
                </c:pt>
                <c:pt idx="12916">
                  <c:v>14.615</c:v>
                </c:pt>
                <c:pt idx="12917">
                  <c:v>14.619</c:v>
                </c:pt>
                <c:pt idx="12918">
                  <c:v>14.623000000000001</c:v>
                </c:pt>
                <c:pt idx="12919">
                  <c:v>14.625999999999999</c:v>
                </c:pt>
                <c:pt idx="12920">
                  <c:v>14.633000000000001</c:v>
                </c:pt>
                <c:pt idx="12921">
                  <c:v>14.636000000000001</c:v>
                </c:pt>
                <c:pt idx="12922">
                  <c:v>14.636000000000001</c:v>
                </c:pt>
                <c:pt idx="12923">
                  <c:v>14.641999999999999</c:v>
                </c:pt>
                <c:pt idx="12924">
                  <c:v>14.641999999999999</c:v>
                </c:pt>
                <c:pt idx="12925">
                  <c:v>14.648</c:v>
                </c:pt>
                <c:pt idx="12926">
                  <c:v>14.648</c:v>
                </c:pt>
                <c:pt idx="12927">
                  <c:v>14.655000000000001</c:v>
                </c:pt>
                <c:pt idx="12928">
                  <c:v>14.659000000000001</c:v>
                </c:pt>
                <c:pt idx="12929">
                  <c:v>14.656000000000001</c:v>
                </c:pt>
                <c:pt idx="12930">
                  <c:v>14.655000000000001</c:v>
                </c:pt>
                <c:pt idx="12931">
                  <c:v>14.663</c:v>
                </c:pt>
                <c:pt idx="12932">
                  <c:v>14.663</c:v>
                </c:pt>
                <c:pt idx="12933">
                  <c:v>14.668000000000001</c:v>
                </c:pt>
                <c:pt idx="12934">
                  <c:v>14.668000000000001</c:v>
                </c:pt>
                <c:pt idx="12935">
                  <c:v>14.667</c:v>
                </c:pt>
                <c:pt idx="12936">
                  <c:v>14.665000000000001</c:v>
                </c:pt>
                <c:pt idx="12937">
                  <c:v>14.669</c:v>
                </c:pt>
                <c:pt idx="12938">
                  <c:v>14.673</c:v>
                </c:pt>
                <c:pt idx="12939">
                  <c:v>14.672000000000001</c:v>
                </c:pt>
                <c:pt idx="12940">
                  <c:v>14.681000000000001</c:v>
                </c:pt>
                <c:pt idx="12941">
                  <c:v>14.686</c:v>
                </c:pt>
                <c:pt idx="12942">
                  <c:v>14.685</c:v>
                </c:pt>
                <c:pt idx="12943">
                  <c:v>14.686</c:v>
                </c:pt>
                <c:pt idx="12944">
                  <c:v>14.69</c:v>
                </c:pt>
                <c:pt idx="12945">
                  <c:v>14.697000000000001</c:v>
                </c:pt>
                <c:pt idx="12946">
                  <c:v>14.699</c:v>
                </c:pt>
                <c:pt idx="12947">
                  <c:v>14.701000000000001</c:v>
                </c:pt>
                <c:pt idx="12948">
                  <c:v>14.706</c:v>
                </c:pt>
                <c:pt idx="12949">
                  <c:v>14.705</c:v>
                </c:pt>
                <c:pt idx="12950">
                  <c:v>14.709</c:v>
                </c:pt>
                <c:pt idx="12951">
                  <c:v>14.712</c:v>
                </c:pt>
                <c:pt idx="12952">
                  <c:v>14.715</c:v>
                </c:pt>
                <c:pt idx="12953">
                  <c:v>14.717000000000001</c:v>
                </c:pt>
                <c:pt idx="12954">
                  <c:v>14.726000000000001</c:v>
                </c:pt>
                <c:pt idx="12955">
                  <c:v>14.723000000000001</c:v>
                </c:pt>
                <c:pt idx="12956">
                  <c:v>14.724</c:v>
                </c:pt>
                <c:pt idx="12957">
                  <c:v>14.728</c:v>
                </c:pt>
                <c:pt idx="12958">
                  <c:v>14.727</c:v>
                </c:pt>
                <c:pt idx="12959">
                  <c:v>14.733000000000001</c:v>
                </c:pt>
                <c:pt idx="12960">
                  <c:v>14.732000000000001</c:v>
                </c:pt>
                <c:pt idx="12961">
                  <c:v>14.734</c:v>
                </c:pt>
                <c:pt idx="12962">
                  <c:v>14.74</c:v>
                </c:pt>
                <c:pt idx="12963">
                  <c:v>14.739000000000001</c:v>
                </c:pt>
                <c:pt idx="12964">
                  <c:v>14.746</c:v>
                </c:pt>
                <c:pt idx="12965">
                  <c:v>14.749000000000001</c:v>
                </c:pt>
                <c:pt idx="12966">
                  <c:v>14.756</c:v>
                </c:pt>
                <c:pt idx="12967">
                  <c:v>14.762</c:v>
                </c:pt>
                <c:pt idx="12968">
                  <c:v>14.759</c:v>
                </c:pt>
                <c:pt idx="12969">
                  <c:v>14.761000000000001</c:v>
                </c:pt>
                <c:pt idx="12970">
                  <c:v>14.774000000000001</c:v>
                </c:pt>
                <c:pt idx="12971">
                  <c:v>14.776</c:v>
                </c:pt>
                <c:pt idx="12972">
                  <c:v>14.778</c:v>
                </c:pt>
                <c:pt idx="12973">
                  <c:v>14.786</c:v>
                </c:pt>
                <c:pt idx="12974">
                  <c:v>14.787000000000001</c:v>
                </c:pt>
                <c:pt idx="12975">
                  <c:v>14.793000000000001</c:v>
                </c:pt>
                <c:pt idx="12976">
                  <c:v>14.792</c:v>
                </c:pt>
                <c:pt idx="12977">
                  <c:v>14.794</c:v>
                </c:pt>
                <c:pt idx="12978">
                  <c:v>14.803000000000001</c:v>
                </c:pt>
                <c:pt idx="12979">
                  <c:v>14.809000000000001</c:v>
                </c:pt>
                <c:pt idx="12980">
                  <c:v>14.808</c:v>
                </c:pt>
                <c:pt idx="12981">
                  <c:v>14.812000000000001</c:v>
                </c:pt>
                <c:pt idx="12982">
                  <c:v>14.815</c:v>
                </c:pt>
                <c:pt idx="12983">
                  <c:v>14.814</c:v>
                </c:pt>
                <c:pt idx="12984">
                  <c:v>14.813000000000001</c:v>
                </c:pt>
                <c:pt idx="12985">
                  <c:v>14.812000000000001</c:v>
                </c:pt>
                <c:pt idx="12986">
                  <c:v>14.819000000000001</c:v>
                </c:pt>
                <c:pt idx="12987">
                  <c:v>14.816000000000001</c:v>
                </c:pt>
                <c:pt idx="12988">
                  <c:v>14.816000000000001</c:v>
                </c:pt>
                <c:pt idx="12989">
                  <c:v>14.815</c:v>
                </c:pt>
                <c:pt idx="12990">
                  <c:v>14.822000000000001</c:v>
                </c:pt>
                <c:pt idx="12991">
                  <c:v>14.819000000000001</c:v>
                </c:pt>
                <c:pt idx="12992">
                  <c:v>14.812000000000001</c:v>
                </c:pt>
                <c:pt idx="12993">
                  <c:v>14.82</c:v>
                </c:pt>
                <c:pt idx="12994">
                  <c:v>14.818</c:v>
                </c:pt>
                <c:pt idx="12995">
                  <c:v>14.824</c:v>
                </c:pt>
                <c:pt idx="12996">
                  <c:v>14.821</c:v>
                </c:pt>
                <c:pt idx="12997">
                  <c:v>14.822000000000001</c:v>
                </c:pt>
                <c:pt idx="12998">
                  <c:v>14.824</c:v>
                </c:pt>
                <c:pt idx="12999">
                  <c:v>14.822000000000001</c:v>
                </c:pt>
                <c:pt idx="13000">
                  <c:v>14.822000000000001</c:v>
                </c:pt>
                <c:pt idx="13001">
                  <c:v>14.828000000000001</c:v>
                </c:pt>
                <c:pt idx="13002">
                  <c:v>14.83</c:v>
                </c:pt>
                <c:pt idx="13003">
                  <c:v>14.824</c:v>
                </c:pt>
                <c:pt idx="13004">
                  <c:v>14.822000000000001</c:v>
                </c:pt>
                <c:pt idx="13005">
                  <c:v>14.83</c:v>
                </c:pt>
                <c:pt idx="13006">
                  <c:v>14.826000000000001</c:v>
                </c:pt>
                <c:pt idx="13007">
                  <c:v>14.824</c:v>
                </c:pt>
                <c:pt idx="13008">
                  <c:v>14.824</c:v>
                </c:pt>
                <c:pt idx="13009">
                  <c:v>14.814</c:v>
                </c:pt>
                <c:pt idx="13010">
                  <c:v>14.818</c:v>
                </c:pt>
                <c:pt idx="13011">
                  <c:v>14.808</c:v>
                </c:pt>
                <c:pt idx="13012">
                  <c:v>14.812000000000001</c:v>
                </c:pt>
                <c:pt idx="13013">
                  <c:v>14.816000000000001</c:v>
                </c:pt>
                <c:pt idx="13014">
                  <c:v>14.818</c:v>
                </c:pt>
                <c:pt idx="13015">
                  <c:v>14.814</c:v>
                </c:pt>
                <c:pt idx="13016">
                  <c:v>14.801</c:v>
                </c:pt>
                <c:pt idx="13017">
                  <c:v>14.806000000000001</c:v>
                </c:pt>
                <c:pt idx="13018">
                  <c:v>14.801</c:v>
                </c:pt>
                <c:pt idx="13019">
                  <c:v>14.804</c:v>
                </c:pt>
                <c:pt idx="13020">
                  <c:v>14.802</c:v>
                </c:pt>
                <c:pt idx="13021">
                  <c:v>14.805</c:v>
                </c:pt>
                <c:pt idx="13022">
                  <c:v>14.807</c:v>
                </c:pt>
                <c:pt idx="13023">
                  <c:v>14.812000000000001</c:v>
                </c:pt>
                <c:pt idx="13024">
                  <c:v>14.809000000000001</c:v>
                </c:pt>
                <c:pt idx="13025">
                  <c:v>14.809000000000001</c:v>
                </c:pt>
                <c:pt idx="13026">
                  <c:v>14.81</c:v>
                </c:pt>
                <c:pt idx="13027">
                  <c:v>14.812000000000001</c:v>
                </c:pt>
                <c:pt idx="13028">
                  <c:v>14.805</c:v>
                </c:pt>
                <c:pt idx="13029">
                  <c:v>14.817</c:v>
                </c:pt>
                <c:pt idx="13030">
                  <c:v>14.814</c:v>
                </c:pt>
                <c:pt idx="13031">
                  <c:v>14.802</c:v>
                </c:pt>
                <c:pt idx="13032">
                  <c:v>14.805</c:v>
                </c:pt>
                <c:pt idx="13033">
                  <c:v>14.807</c:v>
                </c:pt>
                <c:pt idx="13034">
                  <c:v>14.816000000000001</c:v>
                </c:pt>
                <c:pt idx="13035">
                  <c:v>14.82</c:v>
                </c:pt>
                <c:pt idx="13036">
                  <c:v>14.821</c:v>
                </c:pt>
                <c:pt idx="13037">
                  <c:v>14.815</c:v>
                </c:pt>
                <c:pt idx="13038">
                  <c:v>14.818</c:v>
                </c:pt>
                <c:pt idx="13039">
                  <c:v>14.827</c:v>
                </c:pt>
                <c:pt idx="13040">
                  <c:v>14.83</c:v>
                </c:pt>
                <c:pt idx="13041">
                  <c:v>14.826000000000001</c:v>
                </c:pt>
                <c:pt idx="13042">
                  <c:v>14.818</c:v>
                </c:pt>
                <c:pt idx="13043">
                  <c:v>14.817</c:v>
                </c:pt>
                <c:pt idx="13044">
                  <c:v>14.824</c:v>
                </c:pt>
                <c:pt idx="13045">
                  <c:v>14.82</c:v>
                </c:pt>
                <c:pt idx="13046">
                  <c:v>14.816000000000001</c:v>
                </c:pt>
                <c:pt idx="13047">
                  <c:v>14.823</c:v>
                </c:pt>
                <c:pt idx="13048">
                  <c:v>14.822000000000001</c:v>
                </c:pt>
                <c:pt idx="13049">
                  <c:v>14.83</c:v>
                </c:pt>
                <c:pt idx="13050">
                  <c:v>14.823</c:v>
                </c:pt>
                <c:pt idx="13051">
                  <c:v>14.833</c:v>
                </c:pt>
                <c:pt idx="13052">
                  <c:v>14.848000000000001</c:v>
                </c:pt>
                <c:pt idx="13053">
                  <c:v>14.84</c:v>
                </c:pt>
                <c:pt idx="13054">
                  <c:v>14.85</c:v>
                </c:pt>
                <c:pt idx="13055">
                  <c:v>14.85</c:v>
                </c:pt>
                <c:pt idx="13056">
                  <c:v>14.847</c:v>
                </c:pt>
                <c:pt idx="13057">
                  <c:v>14.856</c:v>
                </c:pt>
                <c:pt idx="13058">
                  <c:v>14.856</c:v>
                </c:pt>
                <c:pt idx="13059">
                  <c:v>14.848000000000001</c:v>
                </c:pt>
                <c:pt idx="13060">
                  <c:v>14.853</c:v>
                </c:pt>
                <c:pt idx="13061">
                  <c:v>14.847</c:v>
                </c:pt>
                <c:pt idx="13062">
                  <c:v>14.849</c:v>
                </c:pt>
                <c:pt idx="13063">
                  <c:v>14.849</c:v>
                </c:pt>
                <c:pt idx="13064">
                  <c:v>14.841000000000001</c:v>
                </c:pt>
                <c:pt idx="13065">
                  <c:v>14.847</c:v>
                </c:pt>
                <c:pt idx="13066">
                  <c:v>14.841000000000001</c:v>
                </c:pt>
                <c:pt idx="13067">
                  <c:v>14.842000000000001</c:v>
                </c:pt>
                <c:pt idx="13068">
                  <c:v>14.839</c:v>
                </c:pt>
                <c:pt idx="13069">
                  <c:v>14.851000000000001</c:v>
                </c:pt>
                <c:pt idx="13070">
                  <c:v>14.842000000000001</c:v>
                </c:pt>
                <c:pt idx="13071">
                  <c:v>14.836</c:v>
                </c:pt>
                <c:pt idx="13072">
                  <c:v>14.833</c:v>
                </c:pt>
                <c:pt idx="13073">
                  <c:v>14.827</c:v>
                </c:pt>
                <c:pt idx="13074">
                  <c:v>14.82</c:v>
                </c:pt>
                <c:pt idx="13075">
                  <c:v>14.802</c:v>
                </c:pt>
                <c:pt idx="13076">
                  <c:v>14.788</c:v>
                </c:pt>
                <c:pt idx="13077">
                  <c:v>14.772</c:v>
                </c:pt>
                <c:pt idx="13078">
                  <c:v>14.764000000000001</c:v>
                </c:pt>
                <c:pt idx="13079">
                  <c:v>14.750999999999999</c:v>
                </c:pt>
                <c:pt idx="13080">
                  <c:v>14.732000000000001</c:v>
                </c:pt>
                <c:pt idx="13081">
                  <c:v>14.707000000000001</c:v>
                </c:pt>
                <c:pt idx="13082">
                  <c:v>14.68</c:v>
                </c:pt>
                <c:pt idx="13083">
                  <c:v>14.646000000000001</c:v>
                </c:pt>
                <c:pt idx="13084">
                  <c:v>14.615</c:v>
                </c:pt>
                <c:pt idx="13085">
                  <c:v>14.582000000000001</c:v>
                </c:pt>
                <c:pt idx="13086">
                  <c:v>14.535</c:v>
                </c:pt>
                <c:pt idx="13087">
                  <c:v>14.478</c:v>
                </c:pt>
                <c:pt idx="13088">
                  <c:v>14.401</c:v>
                </c:pt>
                <c:pt idx="13089">
                  <c:v>14.307</c:v>
                </c:pt>
                <c:pt idx="13090">
                  <c:v>14.187000000000001</c:v>
                </c:pt>
                <c:pt idx="13091">
                  <c:v>14.045</c:v>
                </c:pt>
                <c:pt idx="13092">
                  <c:v>13.879</c:v>
                </c:pt>
                <c:pt idx="13093">
                  <c:v>13.687000000000001</c:v>
                </c:pt>
                <c:pt idx="13094">
                  <c:v>13.461</c:v>
                </c:pt>
                <c:pt idx="13095">
                  <c:v>13.222</c:v>
                </c:pt>
                <c:pt idx="13096">
                  <c:v>12.976000000000001</c:v>
                </c:pt>
                <c:pt idx="13097">
                  <c:v>12.725</c:v>
                </c:pt>
                <c:pt idx="13098">
                  <c:v>12.483000000000001</c:v>
                </c:pt>
                <c:pt idx="13099">
                  <c:v>12.209</c:v>
                </c:pt>
                <c:pt idx="13100">
                  <c:v>11.89</c:v>
                </c:pt>
                <c:pt idx="13101">
                  <c:v>11.483000000000001</c:v>
                </c:pt>
                <c:pt idx="13102">
                  <c:v>11.036</c:v>
                </c:pt>
                <c:pt idx="13103">
                  <c:v>10.541</c:v>
                </c:pt>
                <c:pt idx="13104">
                  <c:v>10.040000000000001</c:v>
                </c:pt>
                <c:pt idx="13105">
                  <c:v>7.1640000000000006</c:v>
                </c:pt>
                <c:pt idx="13106">
                  <c:v>1.0150000000000001</c:v>
                </c:pt>
                <c:pt idx="13107">
                  <c:v>1.0170000000000001</c:v>
                </c:pt>
                <c:pt idx="13108">
                  <c:v>1.0150000000000001</c:v>
                </c:pt>
                <c:pt idx="13109">
                  <c:v>1.0150000000000001</c:v>
                </c:pt>
                <c:pt idx="13110">
                  <c:v>1.0150000000000001</c:v>
                </c:pt>
                <c:pt idx="13111">
                  <c:v>1.0150000000000001</c:v>
                </c:pt>
                <c:pt idx="13112">
                  <c:v>1.018</c:v>
                </c:pt>
                <c:pt idx="13113">
                  <c:v>1.0170000000000001</c:v>
                </c:pt>
                <c:pt idx="13114">
                  <c:v>1.018</c:v>
                </c:pt>
                <c:pt idx="13115">
                  <c:v>1.018</c:v>
                </c:pt>
                <c:pt idx="13116">
                  <c:v>1.0170000000000001</c:v>
                </c:pt>
                <c:pt idx="13117">
                  <c:v>1.0170000000000001</c:v>
                </c:pt>
                <c:pt idx="13118">
                  <c:v>1.018</c:v>
                </c:pt>
                <c:pt idx="13119">
                  <c:v>1.016</c:v>
                </c:pt>
                <c:pt idx="13120">
                  <c:v>1.016</c:v>
                </c:pt>
                <c:pt idx="13121">
                  <c:v>1.0170000000000001</c:v>
                </c:pt>
                <c:pt idx="13122">
                  <c:v>1.016</c:v>
                </c:pt>
                <c:pt idx="13123">
                  <c:v>1.016</c:v>
                </c:pt>
                <c:pt idx="13124">
                  <c:v>1.016</c:v>
                </c:pt>
                <c:pt idx="13125">
                  <c:v>1.018</c:v>
                </c:pt>
                <c:pt idx="13126">
                  <c:v>1.0190000000000001</c:v>
                </c:pt>
                <c:pt idx="13127">
                  <c:v>1.018</c:v>
                </c:pt>
                <c:pt idx="13128">
                  <c:v>1.016</c:v>
                </c:pt>
                <c:pt idx="13129">
                  <c:v>1.016</c:v>
                </c:pt>
                <c:pt idx="13130">
                  <c:v>1.016</c:v>
                </c:pt>
                <c:pt idx="13131">
                  <c:v>1.016</c:v>
                </c:pt>
                <c:pt idx="13132">
                  <c:v>1.016</c:v>
                </c:pt>
                <c:pt idx="13133">
                  <c:v>1.0150000000000001</c:v>
                </c:pt>
                <c:pt idx="13134">
                  <c:v>1.014</c:v>
                </c:pt>
                <c:pt idx="13135">
                  <c:v>1.0130000000000001</c:v>
                </c:pt>
                <c:pt idx="13136">
                  <c:v>1.014</c:v>
                </c:pt>
                <c:pt idx="13137">
                  <c:v>1.0130000000000001</c:v>
                </c:pt>
                <c:pt idx="13138">
                  <c:v>1.014</c:v>
                </c:pt>
                <c:pt idx="13139">
                  <c:v>1.014</c:v>
                </c:pt>
                <c:pt idx="13140">
                  <c:v>1.0150000000000001</c:v>
                </c:pt>
                <c:pt idx="13141">
                  <c:v>1.0150000000000001</c:v>
                </c:pt>
                <c:pt idx="13142">
                  <c:v>1.0150000000000001</c:v>
                </c:pt>
                <c:pt idx="13143">
                  <c:v>1.014</c:v>
                </c:pt>
                <c:pt idx="13144">
                  <c:v>1.0150000000000001</c:v>
                </c:pt>
                <c:pt idx="13145">
                  <c:v>1.016</c:v>
                </c:pt>
                <c:pt idx="13146">
                  <c:v>1.016</c:v>
                </c:pt>
                <c:pt idx="13147">
                  <c:v>1.014</c:v>
                </c:pt>
                <c:pt idx="13148">
                  <c:v>1.0130000000000001</c:v>
                </c:pt>
                <c:pt idx="13149">
                  <c:v>1.012</c:v>
                </c:pt>
                <c:pt idx="13150">
                  <c:v>1.012</c:v>
                </c:pt>
                <c:pt idx="13151">
                  <c:v>1.0150000000000001</c:v>
                </c:pt>
                <c:pt idx="13152">
                  <c:v>1.016</c:v>
                </c:pt>
                <c:pt idx="13153">
                  <c:v>1.0170000000000001</c:v>
                </c:pt>
                <c:pt idx="13154">
                  <c:v>1.016</c:v>
                </c:pt>
                <c:pt idx="13155">
                  <c:v>1.0170000000000001</c:v>
                </c:pt>
                <c:pt idx="13156">
                  <c:v>1.0170000000000001</c:v>
                </c:pt>
                <c:pt idx="13157">
                  <c:v>1.018</c:v>
                </c:pt>
                <c:pt idx="13158">
                  <c:v>1.0190000000000001</c:v>
                </c:pt>
                <c:pt idx="13159">
                  <c:v>1.018</c:v>
                </c:pt>
                <c:pt idx="13160">
                  <c:v>1.016</c:v>
                </c:pt>
                <c:pt idx="13161">
                  <c:v>1.0170000000000001</c:v>
                </c:pt>
                <c:pt idx="13162">
                  <c:v>1.0170000000000001</c:v>
                </c:pt>
                <c:pt idx="13163">
                  <c:v>1.016</c:v>
                </c:pt>
                <c:pt idx="13164">
                  <c:v>1.0150000000000001</c:v>
                </c:pt>
                <c:pt idx="13165">
                  <c:v>1.0150000000000001</c:v>
                </c:pt>
                <c:pt idx="13166">
                  <c:v>1.016</c:v>
                </c:pt>
                <c:pt idx="13167">
                  <c:v>1.018</c:v>
                </c:pt>
                <c:pt idx="13168">
                  <c:v>1.018</c:v>
                </c:pt>
                <c:pt idx="13169">
                  <c:v>1.0150000000000001</c:v>
                </c:pt>
                <c:pt idx="13170">
                  <c:v>1.014</c:v>
                </c:pt>
                <c:pt idx="13171">
                  <c:v>1.014</c:v>
                </c:pt>
                <c:pt idx="13172">
                  <c:v>1.014</c:v>
                </c:pt>
                <c:pt idx="13173">
                  <c:v>1.0130000000000001</c:v>
                </c:pt>
                <c:pt idx="13174">
                  <c:v>1.014</c:v>
                </c:pt>
                <c:pt idx="13175">
                  <c:v>1.012</c:v>
                </c:pt>
                <c:pt idx="13176">
                  <c:v>1.0110000000000001</c:v>
                </c:pt>
                <c:pt idx="13177">
                  <c:v>1.0110000000000001</c:v>
                </c:pt>
                <c:pt idx="13178">
                  <c:v>1.01</c:v>
                </c:pt>
                <c:pt idx="13179">
                  <c:v>1.0090000000000001</c:v>
                </c:pt>
                <c:pt idx="13180">
                  <c:v>1.0090000000000001</c:v>
                </c:pt>
                <c:pt idx="13181">
                  <c:v>1.0110000000000001</c:v>
                </c:pt>
                <c:pt idx="13182">
                  <c:v>1.0110000000000001</c:v>
                </c:pt>
                <c:pt idx="13183">
                  <c:v>1.01</c:v>
                </c:pt>
                <c:pt idx="13184">
                  <c:v>1.0110000000000001</c:v>
                </c:pt>
                <c:pt idx="13185">
                  <c:v>1.0110000000000001</c:v>
                </c:pt>
                <c:pt idx="13186">
                  <c:v>1.01</c:v>
                </c:pt>
                <c:pt idx="13187">
                  <c:v>1.01</c:v>
                </c:pt>
                <c:pt idx="13188">
                  <c:v>1.0090000000000001</c:v>
                </c:pt>
                <c:pt idx="13189">
                  <c:v>1.0110000000000001</c:v>
                </c:pt>
                <c:pt idx="13190">
                  <c:v>1.0130000000000001</c:v>
                </c:pt>
                <c:pt idx="13191">
                  <c:v>1.0130000000000001</c:v>
                </c:pt>
                <c:pt idx="13192">
                  <c:v>1.014</c:v>
                </c:pt>
                <c:pt idx="13193">
                  <c:v>1.0150000000000001</c:v>
                </c:pt>
                <c:pt idx="13194">
                  <c:v>1.0150000000000001</c:v>
                </c:pt>
                <c:pt idx="13195">
                  <c:v>1.0150000000000001</c:v>
                </c:pt>
                <c:pt idx="13196">
                  <c:v>1.014</c:v>
                </c:pt>
                <c:pt idx="13197">
                  <c:v>1.0150000000000001</c:v>
                </c:pt>
                <c:pt idx="13198">
                  <c:v>1.0150000000000001</c:v>
                </c:pt>
                <c:pt idx="13199">
                  <c:v>1.0130000000000001</c:v>
                </c:pt>
                <c:pt idx="13200">
                  <c:v>1.0130000000000001</c:v>
                </c:pt>
                <c:pt idx="13201">
                  <c:v>1.012</c:v>
                </c:pt>
                <c:pt idx="13202">
                  <c:v>1.012</c:v>
                </c:pt>
                <c:pt idx="13203">
                  <c:v>1.014</c:v>
                </c:pt>
                <c:pt idx="13204">
                  <c:v>1.0110000000000001</c:v>
                </c:pt>
                <c:pt idx="13205">
                  <c:v>1.0110000000000001</c:v>
                </c:pt>
                <c:pt idx="13206">
                  <c:v>1.0130000000000001</c:v>
                </c:pt>
                <c:pt idx="13207">
                  <c:v>1.0130000000000001</c:v>
                </c:pt>
                <c:pt idx="13208">
                  <c:v>1.0130000000000001</c:v>
                </c:pt>
                <c:pt idx="13209">
                  <c:v>1.0130000000000001</c:v>
                </c:pt>
                <c:pt idx="13210">
                  <c:v>1.0130000000000001</c:v>
                </c:pt>
                <c:pt idx="13211">
                  <c:v>1.012</c:v>
                </c:pt>
                <c:pt idx="13212">
                  <c:v>1.01</c:v>
                </c:pt>
                <c:pt idx="13213">
                  <c:v>1.01</c:v>
                </c:pt>
                <c:pt idx="13214">
                  <c:v>1.012</c:v>
                </c:pt>
                <c:pt idx="13215">
                  <c:v>1.0130000000000001</c:v>
                </c:pt>
                <c:pt idx="13216">
                  <c:v>1.012</c:v>
                </c:pt>
                <c:pt idx="13217">
                  <c:v>1.012</c:v>
                </c:pt>
                <c:pt idx="13218">
                  <c:v>1.012</c:v>
                </c:pt>
                <c:pt idx="13219">
                  <c:v>1.0110000000000001</c:v>
                </c:pt>
                <c:pt idx="13220">
                  <c:v>1.0130000000000001</c:v>
                </c:pt>
                <c:pt idx="13221">
                  <c:v>1.014</c:v>
                </c:pt>
                <c:pt idx="13222">
                  <c:v>1.014</c:v>
                </c:pt>
                <c:pt idx="13223">
                  <c:v>1.014</c:v>
                </c:pt>
                <c:pt idx="13224">
                  <c:v>1.014</c:v>
                </c:pt>
                <c:pt idx="13225">
                  <c:v>1.014</c:v>
                </c:pt>
                <c:pt idx="13226">
                  <c:v>1.0130000000000001</c:v>
                </c:pt>
                <c:pt idx="13227">
                  <c:v>1.0130000000000001</c:v>
                </c:pt>
                <c:pt idx="13228">
                  <c:v>1.0110000000000001</c:v>
                </c:pt>
                <c:pt idx="13229">
                  <c:v>1.0110000000000001</c:v>
                </c:pt>
                <c:pt idx="13230">
                  <c:v>1.0130000000000001</c:v>
                </c:pt>
                <c:pt idx="13231">
                  <c:v>1.014</c:v>
                </c:pt>
                <c:pt idx="13232">
                  <c:v>1.014</c:v>
                </c:pt>
                <c:pt idx="13233">
                  <c:v>1.014</c:v>
                </c:pt>
                <c:pt idx="13234">
                  <c:v>1.0130000000000001</c:v>
                </c:pt>
                <c:pt idx="13235">
                  <c:v>1.014</c:v>
                </c:pt>
                <c:pt idx="13236">
                  <c:v>1.0150000000000001</c:v>
                </c:pt>
                <c:pt idx="13237">
                  <c:v>1.0150000000000001</c:v>
                </c:pt>
                <c:pt idx="13238">
                  <c:v>1.014</c:v>
                </c:pt>
                <c:pt idx="13239">
                  <c:v>1.014</c:v>
                </c:pt>
                <c:pt idx="13240">
                  <c:v>1.0130000000000001</c:v>
                </c:pt>
                <c:pt idx="13241">
                  <c:v>1.0130000000000001</c:v>
                </c:pt>
                <c:pt idx="13242">
                  <c:v>1.0130000000000001</c:v>
                </c:pt>
                <c:pt idx="13243">
                  <c:v>1.0130000000000001</c:v>
                </c:pt>
                <c:pt idx="13244">
                  <c:v>1.0130000000000001</c:v>
                </c:pt>
                <c:pt idx="13245">
                  <c:v>1.0130000000000001</c:v>
                </c:pt>
                <c:pt idx="13246">
                  <c:v>1.014</c:v>
                </c:pt>
                <c:pt idx="13247">
                  <c:v>1.014</c:v>
                </c:pt>
                <c:pt idx="13248">
                  <c:v>1.0150000000000001</c:v>
                </c:pt>
                <c:pt idx="13249">
                  <c:v>1.0150000000000001</c:v>
                </c:pt>
                <c:pt idx="13250">
                  <c:v>1.0150000000000001</c:v>
                </c:pt>
                <c:pt idx="13251">
                  <c:v>1.0150000000000001</c:v>
                </c:pt>
                <c:pt idx="13252">
                  <c:v>1.0150000000000001</c:v>
                </c:pt>
                <c:pt idx="13253">
                  <c:v>1.014</c:v>
                </c:pt>
                <c:pt idx="13254">
                  <c:v>1.014</c:v>
                </c:pt>
                <c:pt idx="13255">
                  <c:v>1.014</c:v>
                </c:pt>
                <c:pt idx="13256">
                  <c:v>1.0130000000000001</c:v>
                </c:pt>
                <c:pt idx="13257">
                  <c:v>1.0130000000000001</c:v>
                </c:pt>
                <c:pt idx="13258">
                  <c:v>1.014</c:v>
                </c:pt>
                <c:pt idx="13259">
                  <c:v>1.014</c:v>
                </c:pt>
                <c:pt idx="13260">
                  <c:v>1.0150000000000001</c:v>
                </c:pt>
                <c:pt idx="13261">
                  <c:v>1.0150000000000001</c:v>
                </c:pt>
                <c:pt idx="13262">
                  <c:v>1.014</c:v>
                </c:pt>
                <c:pt idx="13263">
                  <c:v>1.014</c:v>
                </c:pt>
                <c:pt idx="13264">
                  <c:v>1.014</c:v>
                </c:pt>
                <c:pt idx="13265">
                  <c:v>1.014</c:v>
                </c:pt>
                <c:pt idx="13266">
                  <c:v>1.0110000000000001</c:v>
                </c:pt>
                <c:pt idx="13267">
                  <c:v>1.0110000000000001</c:v>
                </c:pt>
                <c:pt idx="13268">
                  <c:v>1.0110000000000001</c:v>
                </c:pt>
                <c:pt idx="13269">
                  <c:v>1.0130000000000001</c:v>
                </c:pt>
                <c:pt idx="13270">
                  <c:v>1.014</c:v>
                </c:pt>
                <c:pt idx="13271">
                  <c:v>1.0150000000000001</c:v>
                </c:pt>
                <c:pt idx="13272">
                  <c:v>1.0150000000000001</c:v>
                </c:pt>
                <c:pt idx="13273">
                  <c:v>1.0150000000000001</c:v>
                </c:pt>
                <c:pt idx="13274">
                  <c:v>1.0150000000000001</c:v>
                </c:pt>
                <c:pt idx="13275">
                  <c:v>1.0150000000000001</c:v>
                </c:pt>
                <c:pt idx="13276">
                  <c:v>1.014</c:v>
                </c:pt>
                <c:pt idx="13277">
                  <c:v>1.0130000000000001</c:v>
                </c:pt>
                <c:pt idx="13278">
                  <c:v>1.0130000000000001</c:v>
                </c:pt>
                <c:pt idx="13279">
                  <c:v>1.012</c:v>
                </c:pt>
                <c:pt idx="13280">
                  <c:v>1.0150000000000001</c:v>
                </c:pt>
                <c:pt idx="13281">
                  <c:v>1.0170000000000001</c:v>
                </c:pt>
                <c:pt idx="13282">
                  <c:v>1.016</c:v>
                </c:pt>
                <c:pt idx="13283">
                  <c:v>1.016</c:v>
                </c:pt>
                <c:pt idx="13284">
                  <c:v>1.0170000000000001</c:v>
                </c:pt>
                <c:pt idx="13285">
                  <c:v>1.018</c:v>
                </c:pt>
                <c:pt idx="13286">
                  <c:v>1.0170000000000001</c:v>
                </c:pt>
                <c:pt idx="13287">
                  <c:v>1.0150000000000001</c:v>
                </c:pt>
                <c:pt idx="13288">
                  <c:v>1.0150000000000001</c:v>
                </c:pt>
                <c:pt idx="13289">
                  <c:v>1.0150000000000001</c:v>
                </c:pt>
                <c:pt idx="13290">
                  <c:v>1.016</c:v>
                </c:pt>
                <c:pt idx="13291">
                  <c:v>1.0150000000000001</c:v>
                </c:pt>
                <c:pt idx="13292">
                  <c:v>1.0150000000000001</c:v>
                </c:pt>
                <c:pt idx="13293">
                  <c:v>1.0150000000000001</c:v>
                </c:pt>
                <c:pt idx="13294">
                  <c:v>1.0150000000000001</c:v>
                </c:pt>
                <c:pt idx="13295">
                  <c:v>1.0150000000000001</c:v>
                </c:pt>
                <c:pt idx="13296">
                  <c:v>1.0150000000000001</c:v>
                </c:pt>
                <c:pt idx="13297">
                  <c:v>1.0150000000000001</c:v>
                </c:pt>
                <c:pt idx="13298">
                  <c:v>1.014</c:v>
                </c:pt>
                <c:pt idx="13299">
                  <c:v>1.0130000000000001</c:v>
                </c:pt>
                <c:pt idx="13300">
                  <c:v>1.0130000000000001</c:v>
                </c:pt>
                <c:pt idx="13301">
                  <c:v>1.012</c:v>
                </c:pt>
                <c:pt idx="13302">
                  <c:v>1.012</c:v>
                </c:pt>
                <c:pt idx="13303">
                  <c:v>1.012</c:v>
                </c:pt>
                <c:pt idx="13304">
                  <c:v>1.012</c:v>
                </c:pt>
                <c:pt idx="13305">
                  <c:v>1.014</c:v>
                </c:pt>
                <c:pt idx="13306">
                  <c:v>1.016</c:v>
                </c:pt>
                <c:pt idx="13307">
                  <c:v>1.018</c:v>
                </c:pt>
                <c:pt idx="13308">
                  <c:v>1.016</c:v>
                </c:pt>
                <c:pt idx="13309">
                  <c:v>1.016</c:v>
                </c:pt>
                <c:pt idx="13310">
                  <c:v>1.018</c:v>
                </c:pt>
                <c:pt idx="13311">
                  <c:v>1.018</c:v>
                </c:pt>
                <c:pt idx="13312">
                  <c:v>1.018</c:v>
                </c:pt>
                <c:pt idx="13313">
                  <c:v>1.0170000000000001</c:v>
                </c:pt>
                <c:pt idx="13314">
                  <c:v>1.0170000000000001</c:v>
                </c:pt>
                <c:pt idx="13315">
                  <c:v>1.016</c:v>
                </c:pt>
                <c:pt idx="13316">
                  <c:v>1.016</c:v>
                </c:pt>
                <c:pt idx="13317">
                  <c:v>1.0130000000000001</c:v>
                </c:pt>
                <c:pt idx="13318">
                  <c:v>1.0150000000000001</c:v>
                </c:pt>
                <c:pt idx="13319">
                  <c:v>1.0150000000000001</c:v>
                </c:pt>
                <c:pt idx="13320">
                  <c:v>1.0150000000000001</c:v>
                </c:pt>
                <c:pt idx="13321">
                  <c:v>1.0150000000000001</c:v>
                </c:pt>
                <c:pt idx="13322">
                  <c:v>1.014</c:v>
                </c:pt>
                <c:pt idx="13323">
                  <c:v>1.014</c:v>
                </c:pt>
                <c:pt idx="13324">
                  <c:v>1.014</c:v>
                </c:pt>
                <c:pt idx="13325">
                  <c:v>1.0150000000000001</c:v>
                </c:pt>
                <c:pt idx="13326">
                  <c:v>1.014</c:v>
                </c:pt>
                <c:pt idx="13327">
                  <c:v>1.014</c:v>
                </c:pt>
                <c:pt idx="13328">
                  <c:v>1.014</c:v>
                </c:pt>
                <c:pt idx="13329">
                  <c:v>1.0130000000000001</c:v>
                </c:pt>
                <c:pt idx="13330">
                  <c:v>1.014</c:v>
                </c:pt>
                <c:pt idx="13331">
                  <c:v>1.014</c:v>
                </c:pt>
                <c:pt idx="13332">
                  <c:v>1.0130000000000001</c:v>
                </c:pt>
                <c:pt idx="13333">
                  <c:v>1.0130000000000001</c:v>
                </c:pt>
                <c:pt idx="13334">
                  <c:v>1.014</c:v>
                </c:pt>
                <c:pt idx="13335">
                  <c:v>1.016</c:v>
                </c:pt>
                <c:pt idx="13336">
                  <c:v>1.0170000000000001</c:v>
                </c:pt>
                <c:pt idx="13337">
                  <c:v>1.016</c:v>
                </c:pt>
                <c:pt idx="13338">
                  <c:v>1.016</c:v>
                </c:pt>
                <c:pt idx="13339">
                  <c:v>1.014</c:v>
                </c:pt>
                <c:pt idx="13340">
                  <c:v>1.0150000000000001</c:v>
                </c:pt>
                <c:pt idx="13341">
                  <c:v>1.0150000000000001</c:v>
                </c:pt>
                <c:pt idx="13342">
                  <c:v>1.0130000000000001</c:v>
                </c:pt>
                <c:pt idx="13343">
                  <c:v>1.0130000000000001</c:v>
                </c:pt>
                <c:pt idx="13344">
                  <c:v>1.0130000000000001</c:v>
                </c:pt>
                <c:pt idx="13345">
                  <c:v>1.0130000000000001</c:v>
                </c:pt>
                <c:pt idx="13346">
                  <c:v>1.012</c:v>
                </c:pt>
                <c:pt idx="13347">
                  <c:v>1.012</c:v>
                </c:pt>
                <c:pt idx="13348">
                  <c:v>1.0130000000000001</c:v>
                </c:pt>
                <c:pt idx="13349">
                  <c:v>1.012</c:v>
                </c:pt>
                <c:pt idx="13350">
                  <c:v>1.014</c:v>
                </c:pt>
                <c:pt idx="13351">
                  <c:v>1.014</c:v>
                </c:pt>
                <c:pt idx="13352">
                  <c:v>1.0130000000000001</c:v>
                </c:pt>
                <c:pt idx="13353">
                  <c:v>1.012</c:v>
                </c:pt>
                <c:pt idx="13354">
                  <c:v>1.012</c:v>
                </c:pt>
                <c:pt idx="13355">
                  <c:v>1.0110000000000001</c:v>
                </c:pt>
                <c:pt idx="13356">
                  <c:v>1.0090000000000001</c:v>
                </c:pt>
                <c:pt idx="13357">
                  <c:v>1.0110000000000001</c:v>
                </c:pt>
                <c:pt idx="13358">
                  <c:v>1.0110000000000001</c:v>
                </c:pt>
                <c:pt idx="13359">
                  <c:v>1.012</c:v>
                </c:pt>
                <c:pt idx="13360">
                  <c:v>1.0130000000000001</c:v>
                </c:pt>
                <c:pt idx="13361">
                  <c:v>1.014</c:v>
                </c:pt>
                <c:pt idx="13362">
                  <c:v>1.0150000000000001</c:v>
                </c:pt>
                <c:pt idx="13363">
                  <c:v>1.014</c:v>
                </c:pt>
                <c:pt idx="13364">
                  <c:v>1.014</c:v>
                </c:pt>
                <c:pt idx="13365">
                  <c:v>1.014</c:v>
                </c:pt>
                <c:pt idx="13366">
                  <c:v>1.0150000000000001</c:v>
                </c:pt>
                <c:pt idx="13367">
                  <c:v>1.0150000000000001</c:v>
                </c:pt>
                <c:pt idx="13368">
                  <c:v>1.0150000000000001</c:v>
                </c:pt>
                <c:pt idx="13369">
                  <c:v>1.014</c:v>
                </c:pt>
                <c:pt idx="13370">
                  <c:v>1.0150000000000001</c:v>
                </c:pt>
                <c:pt idx="13371">
                  <c:v>1.0150000000000001</c:v>
                </c:pt>
                <c:pt idx="13372">
                  <c:v>1.016</c:v>
                </c:pt>
                <c:pt idx="13373">
                  <c:v>1.0150000000000001</c:v>
                </c:pt>
                <c:pt idx="13374">
                  <c:v>1.0170000000000001</c:v>
                </c:pt>
                <c:pt idx="13375">
                  <c:v>1.0170000000000001</c:v>
                </c:pt>
                <c:pt idx="13376">
                  <c:v>1.014</c:v>
                </c:pt>
                <c:pt idx="13377">
                  <c:v>1.0130000000000001</c:v>
                </c:pt>
                <c:pt idx="13378">
                  <c:v>1.012</c:v>
                </c:pt>
                <c:pt idx="13379">
                  <c:v>1.0130000000000001</c:v>
                </c:pt>
                <c:pt idx="13380">
                  <c:v>1.012</c:v>
                </c:pt>
                <c:pt idx="13381">
                  <c:v>1.012</c:v>
                </c:pt>
                <c:pt idx="13382">
                  <c:v>1.0110000000000001</c:v>
                </c:pt>
                <c:pt idx="13383">
                  <c:v>1.012</c:v>
                </c:pt>
                <c:pt idx="13384">
                  <c:v>1.012</c:v>
                </c:pt>
                <c:pt idx="13385">
                  <c:v>1.0110000000000001</c:v>
                </c:pt>
                <c:pt idx="13386">
                  <c:v>1.0110000000000001</c:v>
                </c:pt>
                <c:pt idx="13387">
                  <c:v>1.0110000000000001</c:v>
                </c:pt>
                <c:pt idx="13388">
                  <c:v>1.012</c:v>
                </c:pt>
                <c:pt idx="13389">
                  <c:v>1.012</c:v>
                </c:pt>
                <c:pt idx="13390">
                  <c:v>1.0150000000000001</c:v>
                </c:pt>
                <c:pt idx="13391">
                  <c:v>1.0150000000000001</c:v>
                </c:pt>
                <c:pt idx="13392">
                  <c:v>1.014</c:v>
                </c:pt>
                <c:pt idx="13393">
                  <c:v>1.014</c:v>
                </c:pt>
                <c:pt idx="13394">
                  <c:v>1.0150000000000001</c:v>
                </c:pt>
                <c:pt idx="13395">
                  <c:v>1.0150000000000001</c:v>
                </c:pt>
                <c:pt idx="13396">
                  <c:v>1.0150000000000001</c:v>
                </c:pt>
                <c:pt idx="13397">
                  <c:v>1.016</c:v>
                </c:pt>
                <c:pt idx="13398">
                  <c:v>1.0150000000000001</c:v>
                </c:pt>
                <c:pt idx="13399">
                  <c:v>1.014</c:v>
                </c:pt>
                <c:pt idx="13400">
                  <c:v>1.0130000000000001</c:v>
                </c:pt>
                <c:pt idx="13401">
                  <c:v>1.0130000000000001</c:v>
                </c:pt>
                <c:pt idx="13402">
                  <c:v>1.012</c:v>
                </c:pt>
                <c:pt idx="13403">
                  <c:v>1.0130000000000001</c:v>
                </c:pt>
                <c:pt idx="13404">
                  <c:v>1.014</c:v>
                </c:pt>
                <c:pt idx="13405">
                  <c:v>1.0130000000000001</c:v>
                </c:pt>
                <c:pt idx="13406">
                  <c:v>1.014</c:v>
                </c:pt>
                <c:pt idx="13407">
                  <c:v>1.0170000000000001</c:v>
                </c:pt>
                <c:pt idx="13408">
                  <c:v>1.0170000000000001</c:v>
                </c:pt>
                <c:pt idx="13409">
                  <c:v>1.016</c:v>
                </c:pt>
                <c:pt idx="13410">
                  <c:v>1.0170000000000001</c:v>
                </c:pt>
                <c:pt idx="13411">
                  <c:v>1.016</c:v>
                </c:pt>
                <c:pt idx="13412">
                  <c:v>1.014</c:v>
                </c:pt>
                <c:pt idx="13413">
                  <c:v>1.0130000000000001</c:v>
                </c:pt>
                <c:pt idx="13414">
                  <c:v>1.012</c:v>
                </c:pt>
                <c:pt idx="13415">
                  <c:v>1.014</c:v>
                </c:pt>
                <c:pt idx="13416">
                  <c:v>1.014</c:v>
                </c:pt>
                <c:pt idx="13417">
                  <c:v>1.016</c:v>
                </c:pt>
                <c:pt idx="13418">
                  <c:v>1.014</c:v>
                </c:pt>
                <c:pt idx="13419">
                  <c:v>1.012</c:v>
                </c:pt>
                <c:pt idx="13420">
                  <c:v>1.012</c:v>
                </c:pt>
                <c:pt idx="13421">
                  <c:v>1.014</c:v>
                </c:pt>
                <c:pt idx="13422">
                  <c:v>1.014</c:v>
                </c:pt>
                <c:pt idx="13423">
                  <c:v>1.0130000000000001</c:v>
                </c:pt>
                <c:pt idx="13424">
                  <c:v>1.0130000000000001</c:v>
                </c:pt>
                <c:pt idx="13425">
                  <c:v>1.0150000000000001</c:v>
                </c:pt>
                <c:pt idx="13426">
                  <c:v>1.014</c:v>
                </c:pt>
                <c:pt idx="13427">
                  <c:v>1.0130000000000001</c:v>
                </c:pt>
                <c:pt idx="13428">
                  <c:v>1.014</c:v>
                </c:pt>
                <c:pt idx="13429">
                  <c:v>1.0150000000000001</c:v>
                </c:pt>
                <c:pt idx="13430">
                  <c:v>1.014</c:v>
                </c:pt>
                <c:pt idx="13431">
                  <c:v>1.0150000000000001</c:v>
                </c:pt>
                <c:pt idx="13432">
                  <c:v>1.016</c:v>
                </c:pt>
                <c:pt idx="13433">
                  <c:v>1.0170000000000001</c:v>
                </c:pt>
                <c:pt idx="13434">
                  <c:v>1.016</c:v>
                </c:pt>
                <c:pt idx="13435">
                  <c:v>1.016</c:v>
                </c:pt>
                <c:pt idx="13436">
                  <c:v>1.0150000000000001</c:v>
                </c:pt>
                <c:pt idx="13437">
                  <c:v>1.016</c:v>
                </c:pt>
                <c:pt idx="13438">
                  <c:v>1.0170000000000001</c:v>
                </c:pt>
                <c:pt idx="13439">
                  <c:v>1.016</c:v>
                </c:pt>
                <c:pt idx="13440">
                  <c:v>1.0150000000000001</c:v>
                </c:pt>
                <c:pt idx="13441">
                  <c:v>1.0150000000000001</c:v>
                </c:pt>
                <c:pt idx="13442">
                  <c:v>1.0110000000000001</c:v>
                </c:pt>
                <c:pt idx="13443">
                  <c:v>1.012</c:v>
                </c:pt>
                <c:pt idx="13444">
                  <c:v>1.012</c:v>
                </c:pt>
                <c:pt idx="13445">
                  <c:v>1.01</c:v>
                </c:pt>
                <c:pt idx="13446">
                  <c:v>1.01</c:v>
                </c:pt>
                <c:pt idx="13447">
                  <c:v>1.01</c:v>
                </c:pt>
                <c:pt idx="13448">
                  <c:v>1.0090000000000001</c:v>
                </c:pt>
                <c:pt idx="13449">
                  <c:v>1.01</c:v>
                </c:pt>
                <c:pt idx="13450">
                  <c:v>1.01</c:v>
                </c:pt>
                <c:pt idx="13451">
                  <c:v>1.01</c:v>
                </c:pt>
                <c:pt idx="13452">
                  <c:v>1.0110000000000001</c:v>
                </c:pt>
                <c:pt idx="13453">
                  <c:v>1.0110000000000001</c:v>
                </c:pt>
                <c:pt idx="13454">
                  <c:v>1.0110000000000001</c:v>
                </c:pt>
                <c:pt idx="13455">
                  <c:v>1.012</c:v>
                </c:pt>
                <c:pt idx="13456">
                  <c:v>1.014</c:v>
                </c:pt>
                <c:pt idx="13457">
                  <c:v>1.014</c:v>
                </c:pt>
                <c:pt idx="13458">
                  <c:v>1.014</c:v>
                </c:pt>
                <c:pt idx="13459">
                  <c:v>1.016</c:v>
                </c:pt>
                <c:pt idx="13460">
                  <c:v>1.0170000000000001</c:v>
                </c:pt>
                <c:pt idx="13461">
                  <c:v>1.0170000000000001</c:v>
                </c:pt>
                <c:pt idx="13462">
                  <c:v>1.0150000000000001</c:v>
                </c:pt>
                <c:pt idx="13463">
                  <c:v>1.0150000000000001</c:v>
                </c:pt>
                <c:pt idx="13464">
                  <c:v>1.016</c:v>
                </c:pt>
                <c:pt idx="13465">
                  <c:v>1.016</c:v>
                </c:pt>
                <c:pt idx="13466">
                  <c:v>1.0150000000000001</c:v>
                </c:pt>
                <c:pt idx="13467">
                  <c:v>1.014</c:v>
                </c:pt>
                <c:pt idx="13468">
                  <c:v>1.016</c:v>
                </c:pt>
                <c:pt idx="13469">
                  <c:v>1.0150000000000001</c:v>
                </c:pt>
                <c:pt idx="13470">
                  <c:v>1.0130000000000001</c:v>
                </c:pt>
                <c:pt idx="13471">
                  <c:v>1.012</c:v>
                </c:pt>
                <c:pt idx="13472">
                  <c:v>1.0130000000000001</c:v>
                </c:pt>
                <c:pt idx="13473">
                  <c:v>1.0150000000000001</c:v>
                </c:pt>
                <c:pt idx="13474">
                  <c:v>1.0130000000000001</c:v>
                </c:pt>
                <c:pt idx="13475">
                  <c:v>1.014</c:v>
                </c:pt>
                <c:pt idx="13476">
                  <c:v>1.0150000000000001</c:v>
                </c:pt>
                <c:pt idx="13477">
                  <c:v>1.0150000000000001</c:v>
                </c:pt>
                <c:pt idx="13478">
                  <c:v>1.014</c:v>
                </c:pt>
                <c:pt idx="13479">
                  <c:v>1.014</c:v>
                </c:pt>
                <c:pt idx="13480">
                  <c:v>1.0130000000000001</c:v>
                </c:pt>
                <c:pt idx="13481">
                  <c:v>1.0130000000000001</c:v>
                </c:pt>
                <c:pt idx="13482">
                  <c:v>1.0130000000000001</c:v>
                </c:pt>
                <c:pt idx="13483">
                  <c:v>1.0130000000000001</c:v>
                </c:pt>
                <c:pt idx="13484">
                  <c:v>1.014</c:v>
                </c:pt>
                <c:pt idx="13485">
                  <c:v>1.0130000000000001</c:v>
                </c:pt>
                <c:pt idx="13486">
                  <c:v>1.0130000000000001</c:v>
                </c:pt>
                <c:pt idx="13487">
                  <c:v>1.016</c:v>
                </c:pt>
                <c:pt idx="13488">
                  <c:v>1.018</c:v>
                </c:pt>
                <c:pt idx="13489">
                  <c:v>1.018</c:v>
                </c:pt>
                <c:pt idx="13490">
                  <c:v>1.016</c:v>
                </c:pt>
                <c:pt idx="13491">
                  <c:v>1.0150000000000001</c:v>
                </c:pt>
                <c:pt idx="13492">
                  <c:v>1.014</c:v>
                </c:pt>
                <c:pt idx="13493">
                  <c:v>1.014</c:v>
                </c:pt>
                <c:pt idx="13494">
                  <c:v>1.014</c:v>
                </c:pt>
                <c:pt idx="13495">
                  <c:v>1.014</c:v>
                </c:pt>
                <c:pt idx="13496">
                  <c:v>1.016</c:v>
                </c:pt>
                <c:pt idx="13497">
                  <c:v>1.0150000000000001</c:v>
                </c:pt>
                <c:pt idx="13498">
                  <c:v>1.0150000000000001</c:v>
                </c:pt>
                <c:pt idx="13499">
                  <c:v>1.0170000000000001</c:v>
                </c:pt>
                <c:pt idx="13500">
                  <c:v>1.0170000000000001</c:v>
                </c:pt>
                <c:pt idx="13501">
                  <c:v>1.0150000000000001</c:v>
                </c:pt>
                <c:pt idx="13502">
                  <c:v>1.0150000000000001</c:v>
                </c:pt>
                <c:pt idx="13503">
                  <c:v>1.0150000000000001</c:v>
                </c:pt>
                <c:pt idx="13504">
                  <c:v>1.014</c:v>
                </c:pt>
                <c:pt idx="13505">
                  <c:v>1.012</c:v>
                </c:pt>
                <c:pt idx="13506">
                  <c:v>1.0130000000000001</c:v>
                </c:pt>
                <c:pt idx="13507">
                  <c:v>1.014</c:v>
                </c:pt>
                <c:pt idx="13508">
                  <c:v>1.012</c:v>
                </c:pt>
                <c:pt idx="13509">
                  <c:v>1.014</c:v>
                </c:pt>
                <c:pt idx="13510">
                  <c:v>1.014</c:v>
                </c:pt>
                <c:pt idx="13511">
                  <c:v>1.0130000000000001</c:v>
                </c:pt>
                <c:pt idx="13512">
                  <c:v>1.0130000000000001</c:v>
                </c:pt>
                <c:pt idx="13513">
                  <c:v>1.014</c:v>
                </c:pt>
                <c:pt idx="13514">
                  <c:v>1.012</c:v>
                </c:pt>
                <c:pt idx="13515">
                  <c:v>1.0110000000000001</c:v>
                </c:pt>
                <c:pt idx="13516">
                  <c:v>1.01</c:v>
                </c:pt>
                <c:pt idx="13517">
                  <c:v>1.012</c:v>
                </c:pt>
                <c:pt idx="13518">
                  <c:v>1.0130000000000001</c:v>
                </c:pt>
                <c:pt idx="13519">
                  <c:v>1.012</c:v>
                </c:pt>
                <c:pt idx="13520">
                  <c:v>1.014</c:v>
                </c:pt>
                <c:pt idx="13521">
                  <c:v>1.014</c:v>
                </c:pt>
                <c:pt idx="13522">
                  <c:v>1.014</c:v>
                </c:pt>
                <c:pt idx="13523">
                  <c:v>1.0130000000000001</c:v>
                </c:pt>
                <c:pt idx="13524">
                  <c:v>1.0130000000000001</c:v>
                </c:pt>
                <c:pt idx="13525">
                  <c:v>1.0130000000000001</c:v>
                </c:pt>
                <c:pt idx="13526">
                  <c:v>1.0130000000000001</c:v>
                </c:pt>
                <c:pt idx="13527">
                  <c:v>1.0110000000000001</c:v>
                </c:pt>
                <c:pt idx="13528">
                  <c:v>1.012</c:v>
                </c:pt>
                <c:pt idx="13529">
                  <c:v>1.0130000000000001</c:v>
                </c:pt>
                <c:pt idx="13530">
                  <c:v>1.0130000000000001</c:v>
                </c:pt>
                <c:pt idx="13531">
                  <c:v>1.0130000000000001</c:v>
                </c:pt>
                <c:pt idx="13532">
                  <c:v>1.0150000000000001</c:v>
                </c:pt>
                <c:pt idx="13533">
                  <c:v>1.016</c:v>
                </c:pt>
                <c:pt idx="13534">
                  <c:v>1.012</c:v>
                </c:pt>
                <c:pt idx="13535">
                  <c:v>1.0110000000000001</c:v>
                </c:pt>
                <c:pt idx="13536">
                  <c:v>1.014</c:v>
                </c:pt>
                <c:pt idx="13537">
                  <c:v>1.014</c:v>
                </c:pt>
                <c:pt idx="13538">
                  <c:v>1.0130000000000001</c:v>
                </c:pt>
                <c:pt idx="13539">
                  <c:v>1.014</c:v>
                </c:pt>
                <c:pt idx="13540">
                  <c:v>1.0150000000000001</c:v>
                </c:pt>
                <c:pt idx="13541">
                  <c:v>1.0150000000000001</c:v>
                </c:pt>
                <c:pt idx="13542">
                  <c:v>1.0150000000000001</c:v>
                </c:pt>
                <c:pt idx="13543">
                  <c:v>1.014</c:v>
                </c:pt>
                <c:pt idx="13544">
                  <c:v>1.0130000000000001</c:v>
                </c:pt>
                <c:pt idx="13545">
                  <c:v>1.014</c:v>
                </c:pt>
                <c:pt idx="13546">
                  <c:v>1.014</c:v>
                </c:pt>
                <c:pt idx="13547">
                  <c:v>1.012</c:v>
                </c:pt>
                <c:pt idx="13548">
                  <c:v>1.012</c:v>
                </c:pt>
                <c:pt idx="13549">
                  <c:v>1.012</c:v>
                </c:pt>
                <c:pt idx="13550">
                  <c:v>1.0130000000000001</c:v>
                </c:pt>
                <c:pt idx="13551">
                  <c:v>1.0150000000000001</c:v>
                </c:pt>
                <c:pt idx="13552">
                  <c:v>1.016</c:v>
                </c:pt>
                <c:pt idx="13553">
                  <c:v>1.016</c:v>
                </c:pt>
                <c:pt idx="13554">
                  <c:v>1.0170000000000001</c:v>
                </c:pt>
                <c:pt idx="13555">
                  <c:v>1.0170000000000001</c:v>
                </c:pt>
                <c:pt idx="13556">
                  <c:v>1.0170000000000001</c:v>
                </c:pt>
                <c:pt idx="13557">
                  <c:v>1.016</c:v>
                </c:pt>
                <c:pt idx="13558">
                  <c:v>1.0170000000000001</c:v>
                </c:pt>
                <c:pt idx="13559">
                  <c:v>1.016</c:v>
                </c:pt>
                <c:pt idx="13560">
                  <c:v>1.0150000000000001</c:v>
                </c:pt>
                <c:pt idx="13561">
                  <c:v>1.016</c:v>
                </c:pt>
                <c:pt idx="13562">
                  <c:v>1.016</c:v>
                </c:pt>
                <c:pt idx="13563">
                  <c:v>1.016</c:v>
                </c:pt>
                <c:pt idx="13564">
                  <c:v>1.0150000000000001</c:v>
                </c:pt>
                <c:pt idx="13565">
                  <c:v>1.0170000000000001</c:v>
                </c:pt>
                <c:pt idx="13566">
                  <c:v>1.016</c:v>
                </c:pt>
                <c:pt idx="13567">
                  <c:v>1.0170000000000001</c:v>
                </c:pt>
                <c:pt idx="13568">
                  <c:v>1.0170000000000001</c:v>
                </c:pt>
                <c:pt idx="13569">
                  <c:v>1.0170000000000001</c:v>
                </c:pt>
                <c:pt idx="13570">
                  <c:v>1.016</c:v>
                </c:pt>
                <c:pt idx="13571">
                  <c:v>1.0170000000000001</c:v>
                </c:pt>
                <c:pt idx="13572">
                  <c:v>1.0170000000000001</c:v>
                </c:pt>
                <c:pt idx="13573">
                  <c:v>1.0150000000000001</c:v>
                </c:pt>
                <c:pt idx="13574">
                  <c:v>1.0150000000000001</c:v>
                </c:pt>
                <c:pt idx="13575">
                  <c:v>1.0150000000000001</c:v>
                </c:pt>
                <c:pt idx="13576">
                  <c:v>1.014</c:v>
                </c:pt>
                <c:pt idx="13577">
                  <c:v>1.014</c:v>
                </c:pt>
                <c:pt idx="13578">
                  <c:v>1.014</c:v>
                </c:pt>
                <c:pt idx="13579">
                  <c:v>1.0130000000000001</c:v>
                </c:pt>
                <c:pt idx="13580">
                  <c:v>1.0130000000000001</c:v>
                </c:pt>
                <c:pt idx="13581">
                  <c:v>1.0110000000000001</c:v>
                </c:pt>
                <c:pt idx="13582">
                  <c:v>1.012</c:v>
                </c:pt>
                <c:pt idx="13583">
                  <c:v>1.01</c:v>
                </c:pt>
                <c:pt idx="13584">
                  <c:v>1.01</c:v>
                </c:pt>
                <c:pt idx="13585">
                  <c:v>1.008</c:v>
                </c:pt>
                <c:pt idx="13586">
                  <c:v>1.01</c:v>
                </c:pt>
                <c:pt idx="13587">
                  <c:v>1.01</c:v>
                </c:pt>
                <c:pt idx="13588">
                  <c:v>1.0130000000000001</c:v>
                </c:pt>
                <c:pt idx="13589">
                  <c:v>1.012</c:v>
                </c:pt>
                <c:pt idx="13590">
                  <c:v>1.0130000000000001</c:v>
                </c:pt>
                <c:pt idx="13591">
                  <c:v>1.0130000000000001</c:v>
                </c:pt>
                <c:pt idx="13592">
                  <c:v>1.0130000000000001</c:v>
                </c:pt>
                <c:pt idx="13593">
                  <c:v>1.0130000000000001</c:v>
                </c:pt>
                <c:pt idx="13594">
                  <c:v>1.012</c:v>
                </c:pt>
                <c:pt idx="13595">
                  <c:v>1.014</c:v>
                </c:pt>
                <c:pt idx="13596">
                  <c:v>1.014</c:v>
                </c:pt>
                <c:pt idx="13597">
                  <c:v>1.0130000000000001</c:v>
                </c:pt>
                <c:pt idx="13598">
                  <c:v>1.014</c:v>
                </c:pt>
                <c:pt idx="13599">
                  <c:v>1.012</c:v>
                </c:pt>
                <c:pt idx="13600">
                  <c:v>1.012</c:v>
                </c:pt>
                <c:pt idx="13601">
                  <c:v>1.014</c:v>
                </c:pt>
                <c:pt idx="13602">
                  <c:v>1.0150000000000001</c:v>
                </c:pt>
                <c:pt idx="13603">
                  <c:v>1.016</c:v>
                </c:pt>
                <c:pt idx="13604">
                  <c:v>1.016</c:v>
                </c:pt>
                <c:pt idx="13605">
                  <c:v>1.0150000000000001</c:v>
                </c:pt>
                <c:pt idx="13606">
                  <c:v>1.0150000000000001</c:v>
                </c:pt>
                <c:pt idx="13607">
                  <c:v>1.0130000000000001</c:v>
                </c:pt>
                <c:pt idx="13608">
                  <c:v>1.012</c:v>
                </c:pt>
                <c:pt idx="13609">
                  <c:v>1.0130000000000001</c:v>
                </c:pt>
                <c:pt idx="13610">
                  <c:v>1.012</c:v>
                </c:pt>
                <c:pt idx="13611">
                  <c:v>1.0130000000000001</c:v>
                </c:pt>
                <c:pt idx="13612">
                  <c:v>1.0130000000000001</c:v>
                </c:pt>
                <c:pt idx="13613">
                  <c:v>1.0130000000000001</c:v>
                </c:pt>
                <c:pt idx="13614">
                  <c:v>1.014</c:v>
                </c:pt>
                <c:pt idx="13615">
                  <c:v>1.014</c:v>
                </c:pt>
                <c:pt idx="13616">
                  <c:v>1.0130000000000001</c:v>
                </c:pt>
                <c:pt idx="13617">
                  <c:v>1.0130000000000001</c:v>
                </c:pt>
                <c:pt idx="13618">
                  <c:v>1.012</c:v>
                </c:pt>
                <c:pt idx="13619">
                  <c:v>1.012</c:v>
                </c:pt>
                <c:pt idx="13620">
                  <c:v>1.0130000000000001</c:v>
                </c:pt>
                <c:pt idx="13621">
                  <c:v>1.0150000000000001</c:v>
                </c:pt>
                <c:pt idx="13622">
                  <c:v>1.016</c:v>
                </c:pt>
                <c:pt idx="13623">
                  <c:v>1.016</c:v>
                </c:pt>
                <c:pt idx="13624">
                  <c:v>1.0170000000000001</c:v>
                </c:pt>
                <c:pt idx="13625">
                  <c:v>1.016</c:v>
                </c:pt>
                <c:pt idx="13626">
                  <c:v>1.014</c:v>
                </c:pt>
                <c:pt idx="13627">
                  <c:v>1.014</c:v>
                </c:pt>
                <c:pt idx="13628">
                  <c:v>1.014</c:v>
                </c:pt>
                <c:pt idx="13629">
                  <c:v>1.016</c:v>
                </c:pt>
                <c:pt idx="13630">
                  <c:v>1.0150000000000001</c:v>
                </c:pt>
                <c:pt idx="13631">
                  <c:v>1.0130000000000001</c:v>
                </c:pt>
                <c:pt idx="13632">
                  <c:v>1.014</c:v>
                </c:pt>
                <c:pt idx="13633">
                  <c:v>1.0130000000000001</c:v>
                </c:pt>
                <c:pt idx="13634">
                  <c:v>1.0110000000000001</c:v>
                </c:pt>
                <c:pt idx="13635">
                  <c:v>1.0110000000000001</c:v>
                </c:pt>
                <c:pt idx="13636">
                  <c:v>1.0130000000000001</c:v>
                </c:pt>
                <c:pt idx="13637">
                  <c:v>1.012</c:v>
                </c:pt>
                <c:pt idx="13638">
                  <c:v>1.012</c:v>
                </c:pt>
                <c:pt idx="13639">
                  <c:v>1.012</c:v>
                </c:pt>
                <c:pt idx="13640">
                  <c:v>1.012</c:v>
                </c:pt>
                <c:pt idx="13641">
                  <c:v>1.012</c:v>
                </c:pt>
                <c:pt idx="13642">
                  <c:v>1.012</c:v>
                </c:pt>
                <c:pt idx="13643">
                  <c:v>1.0130000000000001</c:v>
                </c:pt>
                <c:pt idx="13644">
                  <c:v>1.014</c:v>
                </c:pt>
                <c:pt idx="13645">
                  <c:v>1.0110000000000001</c:v>
                </c:pt>
                <c:pt idx="13646">
                  <c:v>1.012</c:v>
                </c:pt>
                <c:pt idx="13647">
                  <c:v>1.0130000000000001</c:v>
                </c:pt>
                <c:pt idx="13648">
                  <c:v>1.0130000000000001</c:v>
                </c:pt>
                <c:pt idx="13649">
                  <c:v>1.012</c:v>
                </c:pt>
                <c:pt idx="13650">
                  <c:v>1.0130000000000001</c:v>
                </c:pt>
                <c:pt idx="13651">
                  <c:v>1.0130000000000001</c:v>
                </c:pt>
                <c:pt idx="13652">
                  <c:v>1.0150000000000001</c:v>
                </c:pt>
                <c:pt idx="13653">
                  <c:v>1.0130000000000001</c:v>
                </c:pt>
                <c:pt idx="13654">
                  <c:v>1.0110000000000001</c:v>
                </c:pt>
                <c:pt idx="13655">
                  <c:v>1.0110000000000001</c:v>
                </c:pt>
                <c:pt idx="13656">
                  <c:v>1.0110000000000001</c:v>
                </c:pt>
                <c:pt idx="13657">
                  <c:v>1.0130000000000001</c:v>
                </c:pt>
                <c:pt idx="13658">
                  <c:v>1.0110000000000001</c:v>
                </c:pt>
                <c:pt idx="13659">
                  <c:v>1.012</c:v>
                </c:pt>
                <c:pt idx="13660">
                  <c:v>1.0130000000000001</c:v>
                </c:pt>
                <c:pt idx="13661">
                  <c:v>1.0130000000000001</c:v>
                </c:pt>
                <c:pt idx="13662">
                  <c:v>1.012</c:v>
                </c:pt>
                <c:pt idx="13663">
                  <c:v>1.01</c:v>
                </c:pt>
                <c:pt idx="13664">
                  <c:v>1.012</c:v>
                </c:pt>
                <c:pt idx="13665">
                  <c:v>1.012</c:v>
                </c:pt>
                <c:pt idx="13666">
                  <c:v>1.012</c:v>
                </c:pt>
                <c:pt idx="13667">
                  <c:v>1.0130000000000001</c:v>
                </c:pt>
                <c:pt idx="13668">
                  <c:v>1.012</c:v>
                </c:pt>
                <c:pt idx="13669">
                  <c:v>1.012</c:v>
                </c:pt>
                <c:pt idx="13670">
                  <c:v>1.014</c:v>
                </c:pt>
                <c:pt idx="13671">
                  <c:v>1.0130000000000001</c:v>
                </c:pt>
                <c:pt idx="13672">
                  <c:v>1.012</c:v>
                </c:pt>
                <c:pt idx="13673">
                  <c:v>1.012</c:v>
                </c:pt>
                <c:pt idx="13674">
                  <c:v>1.012</c:v>
                </c:pt>
                <c:pt idx="13675">
                  <c:v>1.012</c:v>
                </c:pt>
                <c:pt idx="13676">
                  <c:v>1.0130000000000001</c:v>
                </c:pt>
                <c:pt idx="13677">
                  <c:v>1.0130000000000001</c:v>
                </c:pt>
                <c:pt idx="13678">
                  <c:v>1.0130000000000001</c:v>
                </c:pt>
                <c:pt idx="13679">
                  <c:v>1.012</c:v>
                </c:pt>
                <c:pt idx="13680">
                  <c:v>1.014</c:v>
                </c:pt>
                <c:pt idx="13681">
                  <c:v>1.0150000000000001</c:v>
                </c:pt>
                <c:pt idx="13682">
                  <c:v>1.016</c:v>
                </c:pt>
                <c:pt idx="13683">
                  <c:v>1.014</c:v>
                </c:pt>
                <c:pt idx="13684">
                  <c:v>1.0150000000000001</c:v>
                </c:pt>
                <c:pt idx="13685">
                  <c:v>1.0150000000000001</c:v>
                </c:pt>
                <c:pt idx="13686">
                  <c:v>1.0150000000000001</c:v>
                </c:pt>
                <c:pt idx="13687">
                  <c:v>1.0150000000000001</c:v>
                </c:pt>
                <c:pt idx="13688">
                  <c:v>1.0150000000000001</c:v>
                </c:pt>
                <c:pt idx="13689">
                  <c:v>1.0130000000000001</c:v>
                </c:pt>
                <c:pt idx="13690">
                  <c:v>1.0130000000000001</c:v>
                </c:pt>
                <c:pt idx="13691">
                  <c:v>1.0130000000000001</c:v>
                </c:pt>
                <c:pt idx="13692">
                  <c:v>1.0130000000000001</c:v>
                </c:pt>
                <c:pt idx="13693">
                  <c:v>1.014</c:v>
                </c:pt>
                <c:pt idx="13694">
                  <c:v>1.014</c:v>
                </c:pt>
                <c:pt idx="13695">
                  <c:v>1.014</c:v>
                </c:pt>
                <c:pt idx="13696">
                  <c:v>1.0150000000000001</c:v>
                </c:pt>
                <c:pt idx="13697">
                  <c:v>1.0130000000000001</c:v>
                </c:pt>
                <c:pt idx="13698">
                  <c:v>1.014</c:v>
                </c:pt>
                <c:pt idx="13699">
                  <c:v>1.0170000000000001</c:v>
                </c:pt>
                <c:pt idx="13700">
                  <c:v>1.016</c:v>
                </c:pt>
                <c:pt idx="13701">
                  <c:v>1.014</c:v>
                </c:pt>
                <c:pt idx="13702">
                  <c:v>1.0130000000000001</c:v>
                </c:pt>
                <c:pt idx="13703">
                  <c:v>1.0130000000000001</c:v>
                </c:pt>
                <c:pt idx="13704">
                  <c:v>1.014</c:v>
                </c:pt>
                <c:pt idx="13705">
                  <c:v>1.014</c:v>
                </c:pt>
                <c:pt idx="13706">
                  <c:v>1.0150000000000001</c:v>
                </c:pt>
                <c:pt idx="13707">
                  <c:v>1.014</c:v>
                </c:pt>
                <c:pt idx="13708">
                  <c:v>1.0150000000000001</c:v>
                </c:pt>
                <c:pt idx="13709">
                  <c:v>1.0150000000000001</c:v>
                </c:pt>
                <c:pt idx="13710">
                  <c:v>1.016</c:v>
                </c:pt>
                <c:pt idx="13711">
                  <c:v>1.0150000000000001</c:v>
                </c:pt>
                <c:pt idx="13712">
                  <c:v>1.0150000000000001</c:v>
                </c:pt>
                <c:pt idx="13713">
                  <c:v>1.0150000000000001</c:v>
                </c:pt>
                <c:pt idx="13714">
                  <c:v>1.0130000000000001</c:v>
                </c:pt>
                <c:pt idx="13715">
                  <c:v>1.0130000000000001</c:v>
                </c:pt>
                <c:pt idx="13716">
                  <c:v>1.012</c:v>
                </c:pt>
                <c:pt idx="13717">
                  <c:v>1.012</c:v>
                </c:pt>
                <c:pt idx="13718">
                  <c:v>1.0110000000000001</c:v>
                </c:pt>
                <c:pt idx="13719">
                  <c:v>1.0110000000000001</c:v>
                </c:pt>
                <c:pt idx="13720">
                  <c:v>1.0130000000000001</c:v>
                </c:pt>
                <c:pt idx="13721">
                  <c:v>1.012</c:v>
                </c:pt>
                <c:pt idx="13722">
                  <c:v>1.012</c:v>
                </c:pt>
                <c:pt idx="13723">
                  <c:v>1.012</c:v>
                </c:pt>
                <c:pt idx="13724">
                  <c:v>1.012</c:v>
                </c:pt>
                <c:pt idx="13725">
                  <c:v>1.0110000000000001</c:v>
                </c:pt>
                <c:pt idx="13726">
                  <c:v>1.0090000000000001</c:v>
                </c:pt>
                <c:pt idx="13727">
                  <c:v>1.0090000000000001</c:v>
                </c:pt>
                <c:pt idx="13728">
                  <c:v>1.0090000000000001</c:v>
                </c:pt>
                <c:pt idx="13729">
                  <c:v>1.01</c:v>
                </c:pt>
                <c:pt idx="13730">
                  <c:v>1.0110000000000001</c:v>
                </c:pt>
                <c:pt idx="13731">
                  <c:v>1.0110000000000001</c:v>
                </c:pt>
                <c:pt idx="13732">
                  <c:v>1.012</c:v>
                </c:pt>
                <c:pt idx="13733">
                  <c:v>1.0130000000000001</c:v>
                </c:pt>
                <c:pt idx="13734">
                  <c:v>1.0130000000000001</c:v>
                </c:pt>
                <c:pt idx="13735">
                  <c:v>1.014</c:v>
                </c:pt>
                <c:pt idx="13736">
                  <c:v>1.016</c:v>
                </c:pt>
                <c:pt idx="13737">
                  <c:v>1.016</c:v>
                </c:pt>
                <c:pt idx="13738">
                  <c:v>1.0150000000000001</c:v>
                </c:pt>
                <c:pt idx="13739">
                  <c:v>1.016</c:v>
                </c:pt>
                <c:pt idx="13740">
                  <c:v>1.0170000000000001</c:v>
                </c:pt>
                <c:pt idx="13741">
                  <c:v>1.0170000000000001</c:v>
                </c:pt>
                <c:pt idx="13742">
                  <c:v>1.0170000000000001</c:v>
                </c:pt>
                <c:pt idx="13743">
                  <c:v>1.0150000000000001</c:v>
                </c:pt>
                <c:pt idx="13744">
                  <c:v>1.0150000000000001</c:v>
                </c:pt>
                <c:pt idx="13745">
                  <c:v>1.0150000000000001</c:v>
                </c:pt>
                <c:pt idx="13746">
                  <c:v>1.014</c:v>
                </c:pt>
                <c:pt idx="13747">
                  <c:v>1.0150000000000001</c:v>
                </c:pt>
                <c:pt idx="13748">
                  <c:v>1.014</c:v>
                </c:pt>
                <c:pt idx="13749">
                  <c:v>1.0130000000000001</c:v>
                </c:pt>
                <c:pt idx="13750">
                  <c:v>1.0130000000000001</c:v>
                </c:pt>
                <c:pt idx="13751">
                  <c:v>1.014</c:v>
                </c:pt>
                <c:pt idx="13752">
                  <c:v>1.0130000000000001</c:v>
                </c:pt>
                <c:pt idx="13753">
                  <c:v>1.012</c:v>
                </c:pt>
                <c:pt idx="13754">
                  <c:v>1.0110000000000001</c:v>
                </c:pt>
                <c:pt idx="13755">
                  <c:v>1.0110000000000001</c:v>
                </c:pt>
                <c:pt idx="13756">
                  <c:v>1.0110000000000001</c:v>
                </c:pt>
                <c:pt idx="13757">
                  <c:v>1.01</c:v>
                </c:pt>
                <c:pt idx="13758">
                  <c:v>1.01</c:v>
                </c:pt>
                <c:pt idx="13759">
                  <c:v>1.01</c:v>
                </c:pt>
                <c:pt idx="13760">
                  <c:v>1.0090000000000001</c:v>
                </c:pt>
                <c:pt idx="13761">
                  <c:v>1.0090000000000001</c:v>
                </c:pt>
                <c:pt idx="13762">
                  <c:v>1.0190000000000001</c:v>
                </c:pt>
                <c:pt idx="13763">
                  <c:v>1.018</c:v>
                </c:pt>
                <c:pt idx="13764">
                  <c:v>1.0190000000000001</c:v>
                </c:pt>
                <c:pt idx="13765">
                  <c:v>1.0190000000000001</c:v>
                </c:pt>
                <c:pt idx="13766">
                  <c:v>1.018</c:v>
                </c:pt>
                <c:pt idx="13767">
                  <c:v>1.0190000000000001</c:v>
                </c:pt>
                <c:pt idx="13768">
                  <c:v>1.02</c:v>
                </c:pt>
                <c:pt idx="13769">
                  <c:v>1.0190000000000001</c:v>
                </c:pt>
                <c:pt idx="13770">
                  <c:v>1.02</c:v>
                </c:pt>
                <c:pt idx="13771">
                  <c:v>1.02</c:v>
                </c:pt>
                <c:pt idx="13772">
                  <c:v>1.02</c:v>
                </c:pt>
                <c:pt idx="13773">
                  <c:v>8.9</c:v>
                </c:pt>
                <c:pt idx="13774">
                  <c:v>11.097</c:v>
                </c:pt>
                <c:pt idx="13775">
                  <c:v>12.889000000000001</c:v>
                </c:pt>
                <c:pt idx="13776">
                  <c:v>12.401</c:v>
                </c:pt>
                <c:pt idx="13777">
                  <c:v>12.321</c:v>
                </c:pt>
                <c:pt idx="13778">
                  <c:v>12.317</c:v>
                </c:pt>
                <c:pt idx="13779">
                  <c:v>13.102</c:v>
                </c:pt>
                <c:pt idx="13780">
                  <c:v>14.167</c:v>
                </c:pt>
                <c:pt idx="13781">
                  <c:v>13.381</c:v>
                </c:pt>
                <c:pt idx="13782">
                  <c:v>13.11</c:v>
                </c:pt>
                <c:pt idx="13783">
                  <c:v>13.169</c:v>
                </c:pt>
                <c:pt idx="13784">
                  <c:v>13.255000000000001</c:v>
                </c:pt>
                <c:pt idx="13785">
                  <c:v>13.33</c:v>
                </c:pt>
                <c:pt idx="13786">
                  <c:v>13.402000000000001</c:v>
                </c:pt>
                <c:pt idx="13787">
                  <c:v>13.48</c:v>
                </c:pt>
                <c:pt idx="13788">
                  <c:v>13.558</c:v>
                </c:pt>
                <c:pt idx="13789">
                  <c:v>13.625999999999999</c:v>
                </c:pt>
                <c:pt idx="13790">
                  <c:v>13.696</c:v>
                </c:pt>
                <c:pt idx="13791">
                  <c:v>14.184000000000001</c:v>
                </c:pt>
                <c:pt idx="13792">
                  <c:v>15.895</c:v>
                </c:pt>
                <c:pt idx="13793">
                  <c:v>14.998000000000001</c:v>
                </c:pt>
                <c:pt idx="13794">
                  <c:v>14.535</c:v>
                </c:pt>
                <c:pt idx="13795">
                  <c:v>14.496</c:v>
                </c:pt>
                <c:pt idx="13796">
                  <c:v>14.508000000000001</c:v>
                </c:pt>
                <c:pt idx="13797">
                  <c:v>14.527000000000001</c:v>
                </c:pt>
                <c:pt idx="13798">
                  <c:v>14.541</c:v>
                </c:pt>
                <c:pt idx="13799">
                  <c:v>14.554</c:v>
                </c:pt>
                <c:pt idx="13800">
                  <c:v>14.568</c:v>
                </c:pt>
                <c:pt idx="13801">
                  <c:v>14.6</c:v>
                </c:pt>
                <c:pt idx="13802">
                  <c:v>14.627000000000001</c:v>
                </c:pt>
                <c:pt idx="13803">
                  <c:v>14.648</c:v>
                </c:pt>
                <c:pt idx="13804">
                  <c:v>14.671000000000001</c:v>
                </c:pt>
                <c:pt idx="13805">
                  <c:v>14.694000000000001</c:v>
                </c:pt>
                <c:pt idx="13806">
                  <c:v>14.711</c:v>
                </c:pt>
                <c:pt idx="13807">
                  <c:v>14.737</c:v>
                </c:pt>
                <c:pt idx="13808">
                  <c:v>14.757</c:v>
                </c:pt>
                <c:pt idx="13809">
                  <c:v>14.761000000000001</c:v>
                </c:pt>
                <c:pt idx="13810">
                  <c:v>14.779</c:v>
                </c:pt>
                <c:pt idx="13811">
                  <c:v>14.794</c:v>
                </c:pt>
                <c:pt idx="13812">
                  <c:v>14.812000000000001</c:v>
                </c:pt>
                <c:pt idx="13813">
                  <c:v>14.825000000000001</c:v>
                </c:pt>
                <c:pt idx="13814">
                  <c:v>14.845000000000001</c:v>
                </c:pt>
                <c:pt idx="13815">
                  <c:v>14.865</c:v>
                </c:pt>
                <c:pt idx="13816">
                  <c:v>14.882</c:v>
                </c:pt>
                <c:pt idx="13817">
                  <c:v>14.894</c:v>
                </c:pt>
                <c:pt idx="13818">
                  <c:v>14.91</c:v>
                </c:pt>
                <c:pt idx="13819">
                  <c:v>14.923999999999999</c:v>
                </c:pt>
                <c:pt idx="13820">
                  <c:v>14.934000000000001</c:v>
                </c:pt>
                <c:pt idx="13821">
                  <c:v>14.942</c:v>
                </c:pt>
                <c:pt idx="13822">
                  <c:v>14.961</c:v>
                </c:pt>
                <c:pt idx="13823">
                  <c:v>14.972</c:v>
                </c:pt>
                <c:pt idx="13824">
                  <c:v>14.984</c:v>
                </c:pt>
                <c:pt idx="13825">
                  <c:v>14.998000000000001</c:v>
                </c:pt>
                <c:pt idx="13826">
                  <c:v>15.011000000000001</c:v>
                </c:pt>
                <c:pt idx="13827">
                  <c:v>15.022</c:v>
                </c:pt>
                <c:pt idx="13828">
                  <c:v>15.037000000000001</c:v>
                </c:pt>
                <c:pt idx="13829">
                  <c:v>15.041</c:v>
                </c:pt>
                <c:pt idx="13830">
                  <c:v>15.064</c:v>
                </c:pt>
                <c:pt idx="13831">
                  <c:v>15.077</c:v>
                </c:pt>
                <c:pt idx="13832">
                  <c:v>15.082000000000001</c:v>
                </c:pt>
                <c:pt idx="13833">
                  <c:v>15.093</c:v>
                </c:pt>
                <c:pt idx="13834">
                  <c:v>15.107000000000001</c:v>
                </c:pt>
                <c:pt idx="13835">
                  <c:v>15.121</c:v>
                </c:pt>
                <c:pt idx="13836">
                  <c:v>15.127000000000001</c:v>
                </c:pt>
                <c:pt idx="13837">
                  <c:v>15.141999999999999</c:v>
                </c:pt>
                <c:pt idx="13838">
                  <c:v>15.156000000000001</c:v>
                </c:pt>
                <c:pt idx="13839">
                  <c:v>15.165000000000001</c:v>
                </c:pt>
                <c:pt idx="13840">
                  <c:v>15.171000000000001</c:v>
                </c:pt>
                <c:pt idx="13841">
                  <c:v>15.178000000000001</c:v>
                </c:pt>
                <c:pt idx="13842">
                  <c:v>15.193</c:v>
                </c:pt>
                <c:pt idx="13843">
                  <c:v>15.207000000000001</c:v>
                </c:pt>
                <c:pt idx="13844">
                  <c:v>15.211</c:v>
                </c:pt>
                <c:pt idx="13845">
                  <c:v>15.218</c:v>
                </c:pt>
                <c:pt idx="13846">
                  <c:v>15.223000000000001</c:v>
                </c:pt>
                <c:pt idx="13847">
                  <c:v>15.229000000000001</c:v>
                </c:pt>
                <c:pt idx="13848">
                  <c:v>15.231</c:v>
                </c:pt>
                <c:pt idx="13849">
                  <c:v>15.234</c:v>
                </c:pt>
                <c:pt idx="13850">
                  <c:v>15.242000000000001</c:v>
                </c:pt>
                <c:pt idx="13851">
                  <c:v>15.236000000000001</c:v>
                </c:pt>
                <c:pt idx="13852">
                  <c:v>15.245000000000001</c:v>
                </c:pt>
                <c:pt idx="13853">
                  <c:v>15.247</c:v>
                </c:pt>
                <c:pt idx="13854">
                  <c:v>15.247</c:v>
                </c:pt>
                <c:pt idx="13855">
                  <c:v>15.243</c:v>
                </c:pt>
                <c:pt idx="13856">
                  <c:v>15.252000000000001</c:v>
                </c:pt>
                <c:pt idx="13857">
                  <c:v>15.259</c:v>
                </c:pt>
                <c:pt idx="13858">
                  <c:v>15.269</c:v>
                </c:pt>
                <c:pt idx="13859">
                  <c:v>15.278</c:v>
                </c:pt>
                <c:pt idx="13860">
                  <c:v>15.307</c:v>
                </c:pt>
                <c:pt idx="13861">
                  <c:v>15.325000000000001</c:v>
                </c:pt>
                <c:pt idx="13862">
                  <c:v>15.344000000000001</c:v>
                </c:pt>
                <c:pt idx="13863">
                  <c:v>15.370000000000001</c:v>
                </c:pt>
                <c:pt idx="13864">
                  <c:v>15.396000000000001</c:v>
                </c:pt>
                <c:pt idx="13865">
                  <c:v>15.416</c:v>
                </c:pt>
                <c:pt idx="13866">
                  <c:v>15.454000000000001</c:v>
                </c:pt>
                <c:pt idx="13867">
                  <c:v>15.486000000000001</c:v>
                </c:pt>
                <c:pt idx="13868">
                  <c:v>15.532999999999999</c:v>
                </c:pt>
                <c:pt idx="13869">
                  <c:v>15.555</c:v>
                </c:pt>
                <c:pt idx="13870">
                  <c:v>15.569000000000001</c:v>
                </c:pt>
                <c:pt idx="13871">
                  <c:v>15.572000000000001</c:v>
                </c:pt>
                <c:pt idx="13872">
                  <c:v>15.584</c:v>
                </c:pt>
                <c:pt idx="13873">
                  <c:v>15.596</c:v>
                </c:pt>
                <c:pt idx="13874">
                  <c:v>15.601000000000001</c:v>
                </c:pt>
                <c:pt idx="13875">
                  <c:v>15.610000000000001</c:v>
                </c:pt>
                <c:pt idx="13876">
                  <c:v>15.624000000000001</c:v>
                </c:pt>
                <c:pt idx="13877">
                  <c:v>15.641</c:v>
                </c:pt>
                <c:pt idx="13878">
                  <c:v>15.646000000000001</c:v>
                </c:pt>
                <c:pt idx="13879">
                  <c:v>15.652000000000001</c:v>
                </c:pt>
                <c:pt idx="13880">
                  <c:v>15.654</c:v>
                </c:pt>
                <c:pt idx="13881">
                  <c:v>15.655000000000001</c:v>
                </c:pt>
                <c:pt idx="13882">
                  <c:v>15.657999999999999</c:v>
                </c:pt>
                <c:pt idx="13883">
                  <c:v>15.655000000000001</c:v>
                </c:pt>
                <c:pt idx="13884">
                  <c:v>15.657</c:v>
                </c:pt>
                <c:pt idx="13885">
                  <c:v>15.647</c:v>
                </c:pt>
                <c:pt idx="13886">
                  <c:v>15.639000000000001</c:v>
                </c:pt>
                <c:pt idx="13887">
                  <c:v>15.629</c:v>
                </c:pt>
                <c:pt idx="13888">
                  <c:v>15.632</c:v>
                </c:pt>
                <c:pt idx="13889">
                  <c:v>15.627000000000001</c:v>
                </c:pt>
                <c:pt idx="13890">
                  <c:v>15.615</c:v>
                </c:pt>
                <c:pt idx="13891">
                  <c:v>15.610000000000001</c:v>
                </c:pt>
                <c:pt idx="13892">
                  <c:v>15.606</c:v>
                </c:pt>
                <c:pt idx="13893">
                  <c:v>15.598000000000001</c:v>
                </c:pt>
                <c:pt idx="13894">
                  <c:v>15.586</c:v>
                </c:pt>
                <c:pt idx="13895">
                  <c:v>15.578000000000001</c:v>
                </c:pt>
                <c:pt idx="13896">
                  <c:v>15.574</c:v>
                </c:pt>
                <c:pt idx="13897">
                  <c:v>15.557</c:v>
                </c:pt>
                <c:pt idx="13898">
                  <c:v>15.548999999999999</c:v>
                </c:pt>
                <c:pt idx="13899">
                  <c:v>15.539</c:v>
                </c:pt>
                <c:pt idx="13900">
                  <c:v>15.526</c:v>
                </c:pt>
                <c:pt idx="13901">
                  <c:v>15.513</c:v>
                </c:pt>
                <c:pt idx="13902">
                  <c:v>15.51</c:v>
                </c:pt>
                <c:pt idx="13903">
                  <c:v>15.496</c:v>
                </c:pt>
                <c:pt idx="13904">
                  <c:v>15.487</c:v>
                </c:pt>
                <c:pt idx="13905">
                  <c:v>15.474</c:v>
                </c:pt>
                <c:pt idx="13906">
                  <c:v>15.466000000000001</c:v>
                </c:pt>
                <c:pt idx="13907">
                  <c:v>15.454000000000001</c:v>
                </c:pt>
                <c:pt idx="13908">
                  <c:v>15.444000000000001</c:v>
                </c:pt>
                <c:pt idx="13909">
                  <c:v>15.438000000000001</c:v>
                </c:pt>
                <c:pt idx="13910">
                  <c:v>15.432</c:v>
                </c:pt>
                <c:pt idx="13911">
                  <c:v>15.419</c:v>
                </c:pt>
                <c:pt idx="13912">
                  <c:v>15.412000000000001</c:v>
                </c:pt>
                <c:pt idx="13913">
                  <c:v>15.401</c:v>
                </c:pt>
                <c:pt idx="13914">
                  <c:v>15.402000000000001</c:v>
                </c:pt>
                <c:pt idx="13915">
                  <c:v>15.389000000000001</c:v>
                </c:pt>
                <c:pt idx="13916">
                  <c:v>15.389000000000001</c:v>
                </c:pt>
                <c:pt idx="13917">
                  <c:v>15.379</c:v>
                </c:pt>
                <c:pt idx="13918">
                  <c:v>15.375999999999999</c:v>
                </c:pt>
                <c:pt idx="13919">
                  <c:v>15.377000000000001</c:v>
                </c:pt>
                <c:pt idx="13920">
                  <c:v>15.369</c:v>
                </c:pt>
                <c:pt idx="13921">
                  <c:v>15.366</c:v>
                </c:pt>
                <c:pt idx="13922">
                  <c:v>15.36</c:v>
                </c:pt>
                <c:pt idx="13923">
                  <c:v>15.361000000000001</c:v>
                </c:pt>
                <c:pt idx="13924">
                  <c:v>15.353</c:v>
                </c:pt>
                <c:pt idx="13925">
                  <c:v>15.34</c:v>
                </c:pt>
                <c:pt idx="13926">
                  <c:v>15.327</c:v>
                </c:pt>
                <c:pt idx="13927">
                  <c:v>15.322000000000001</c:v>
                </c:pt>
                <c:pt idx="13928">
                  <c:v>15.312000000000001</c:v>
                </c:pt>
                <c:pt idx="13929">
                  <c:v>15.303000000000001</c:v>
                </c:pt>
                <c:pt idx="13930">
                  <c:v>15.303000000000001</c:v>
                </c:pt>
                <c:pt idx="13931">
                  <c:v>15.290000000000001</c:v>
                </c:pt>
                <c:pt idx="13932">
                  <c:v>15.289</c:v>
                </c:pt>
                <c:pt idx="13933">
                  <c:v>15.281000000000001</c:v>
                </c:pt>
                <c:pt idx="13934">
                  <c:v>15.281000000000001</c:v>
                </c:pt>
                <c:pt idx="13935">
                  <c:v>15.275</c:v>
                </c:pt>
                <c:pt idx="13936">
                  <c:v>15.262</c:v>
                </c:pt>
                <c:pt idx="13937">
                  <c:v>15.264000000000001</c:v>
                </c:pt>
                <c:pt idx="13938">
                  <c:v>15.257</c:v>
                </c:pt>
                <c:pt idx="13939">
                  <c:v>15.248000000000001</c:v>
                </c:pt>
                <c:pt idx="13940">
                  <c:v>15.244</c:v>
                </c:pt>
                <c:pt idx="13941">
                  <c:v>15.241</c:v>
                </c:pt>
                <c:pt idx="13942">
                  <c:v>15.233000000000001</c:v>
                </c:pt>
                <c:pt idx="13943">
                  <c:v>15.234</c:v>
                </c:pt>
                <c:pt idx="13944">
                  <c:v>15.222</c:v>
                </c:pt>
                <c:pt idx="13945">
                  <c:v>15.217000000000001</c:v>
                </c:pt>
                <c:pt idx="13946">
                  <c:v>15.212</c:v>
                </c:pt>
                <c:pt idx="13947">
                  <c:v>15.201000000000001</c:v>
                </c:pt>
                <c:pt idx="13948">
                  <c:v>15.195</c:v>
                </c:pt>
                <c:pt idx="13949">
                  <c:v>15.18</c:v>
                </c:pt>
                <c:pt idx="13950">
                  <c:v>15.18</c:v>
                </c:pt>
                <c:pt idx="13951">
                  <c:v>15.168000000000001</c:v>
                </c:pt>
                <c:pt idx="13952">
                  <c:v>15.155000000000001</c:v>
                </c:pt>
                <c:pt idx="13953">
                  <c:v>15.144</c:v>
                </c:pt>
                <c:pt idx="13954">
                  <c:v>15.144</c:v>
                </c:pt>
                <c:pt idx="13955">
                  <c:v>15.144</c:v>
                </c:pt>
                <c:pt idx="13956">
                  <c:v>15.13</c:v>
                </c:pt>
                <c:pt idx="13957">
                  <c:v>15.123000000000001</c:v>
                </c:pt>
                <c:pt idx="13958">
                  <c:v>15.117000000000001</c:v>
                </c:pt>
                <c:pt idx="13959">
                  <c:v>15.117000000000001</c:v>
                </c:pt>
                <c:pt idx="13960">
                  <c:v>15.111000000000001</c:v>
                </c:pt>
                <c:pt idx="13961">
                  <c:v>15.098000000000001</c:v>
                </c:pt>
                <c:pt idx="13962">
                  <c:v>15.082000000000001</c:v>
                </c:pt>
                <c:pt idx="13963">
                  <c:v>15.08</c:v>
                </c:pt>
                <c:pt idx="13964">
                  <c:v>15.055</c:v>
                </c:pt>
                <c:pt idx="13965">
                  <c:v>15.048</c:v>
                </c:pt>
                <c:pt idx="13966">
                  <c:v>15.034000000000001</c:v>
                </c:pt>
                <c:pt idx="13967">
                  <c:v>15.032</c:v>
                </c:pt>
                <c:pt idx="13968">
                  <c:v>15.013</c:v>
                </c:pt>
                <c:pt idx="13969">
                  <c:v>14.993</c:v>
                </c:pt>
                <c:pt idx="13970">
                  <c:v>14.981</c:v>
                </c:pt>
                <c:pt idx="13971">
                  <c:v>14.965</c:v>
                </c:pt>
                <c:pt idx="13972">
                  <c:v>14.946</c:v>
                </c:pt>
                <c:pt idx="13973">
                  <c:v>14.934000000000001</c:v>
                </c:pt>
                <c:pt idx="13974">
                  <c:v>14.912000000000001</c:v>
                </c:pt>
                <c:pt idx="13975">
                  <c:v>14.9</c:v>
                </c:pt>
                <c:pt idx="13976">
                  <c:v>14.891</c:v>
                </c:pt>
                <c:pt idx="13977">
                  <c:v>14.870000000000001</c:v>
                </c:pt>
                <c:pt idx="13978">
                  <c:v>14.848000000000001</c:v>
                </c:pt>
                <c:pt idx="13979">
                  <c:v>14.83</c:v>
                </c:pt>
                <c:pt idx="13980">
                  <c:v>14.81</c:v>
                </c:pt>
                <c:pt idx="13981">
                  <c:v>14.794</c:v>
                </c:pt>
                <c:pt idx="13982">
                  <c:v>14.771000000000001</c:v>
                </c:pt>
                <c:pt idx="13983">
                  <c:v>14.754</c:v>
                </c:pt>
                <c:pt idx="13984">
                  <c:v>14.743</c:v>
                </c:pt>
                <c:pt idx="13985">
                  <c:v>14.722</c:v>
                </c:pt>
                <c:pt idx="13986">
                  <c:v>14.702</c:v>
                </c:pt>
                <c:pt idx="13987">
                  <c:v>14.687000000000001</c:v>
                </c:pt>
                <c:pt idx="13988">
                  <c:v>14.678000000000001</c:v>
                </c:pt>
                <c:pt idx="13989">
                  <c:v>14.669</c:v>
                </c:pt>
                <c:pt idx="13990">
                  <c:v>14.649000000000001</c:v>
                </c:pt>
                <c:pt idx="13991">
                  <c:v>14.641999999999999</c:v>
                </c:pt>
                <c:pt idx="13992">
                  <c:v>14.634</c:v>
                </c:pt>
                <c:pt idx="13993">
                  <c:v>14.627000000000001</c:v>
                </c:pt>
                <c:pt idx="13994">
                  <c:v>14.599</c:v>
                </c:pt>
                <c:pt idx="13995">
                  <c:v>14.598000000000001</c:v>
                </c:pt>
                <c:pt idx="13996">
                  <c:v>14.588000000000001</c:v>
                </c:pt>
                <c:pt idx="13997">
                  <c:v>14.575000000000001</c:v>
                </c:pt>
                <c:pt idx="13998">
                  <c:v>14.564</c:v>
                </c:pt>
                <c:pt idx="13999">
                  <c:v>14.557</c:v>
                </c:pt>
                <c:pt idx="14000">
                  <c:v>14.545</c:v>
                </c:pt>
                <c:pt idx="14001">
                  <c:v>14.541</c:v>
                </c:pt>
                <c:pt idx="14002">
                  <c:v>14.524000000000001</c:v>
                </c:pt>
                <c:pt idx="14003">
                  <c:v>14.514000000000001</c:v>
                </c:pt>
                <c:pt idx="14004">
                  <c:v>14.507</c:v>
                </c:pt>
                <c:pt idx="14005">
                  <c:v>14.497</c:v>
                </c:pt>
                <c:pt idx="14006">
                  <c:v>14.489000000000001</c:v>
                </c:pt>
                <c:pt idx="14007">
                  <c:v>14.481</c:v>
                </c:pt>
                <c:pt idx="14008">
                  <c:v>14.472</c:v>
                </c:pt>
                <c:pt idx="14009">
                  <c:v>14.457000000000001</c:v>
                </c:pt>
                <c:pt idx="14010">
                  <c:v>14.444000000000001</c:v>
                </c:pt>
                <c:pt idx="14011">
                  <c:v>14.436</c:v>
                </c:pt>
                <c:pt idx="14012">
                  <c:v>14.429</c:v>
                </c:pt>
                <c:pt idx="14013">
                  <c:v>14.422000000000001</c:v>
                </c:pt>
                <c:pt idx="14014">
                  <c:v>14.407999999999999</c:v>
                </c:pt>
                <c:pt idx="14015">
                  <c:v>14.388</c:v>
                </c:pt>
                <c:pt idx="14016">
                  <c:v>14.366</c:v>
                </c:pt>
                <c:pt idx="14017">
                  <c:v>14.347</c:v>
                </c:pt>
                <c:pt idx="14018">
                  <c:v>14.338000000000001</c:v>
                </c:pt>
                <c:pt idx="14019">
                  <c:v>14.328000000000001</c:v>
                </c:pt>
                <c:pt idx="14020">
                  <c:v>14.326000000000001</c:v>
                </c:pt>
                <c:pt idx="14021">
                  <c:v>14.313000000000001</c:v>
                </c:pt>
                <c:pt idx="14022">
                  <c:v>14.316000000000001</c:v>
                </c:pt>
                <c:pt idx="14023">
                  <c:v>14.305</c:v>
                </c:pt>
                <c:pt idx="14024">
                  <c:v>14.292</c:v>
                </c:pt>
                <c:pt idx="14025">
                  <c:v>14.281000000000001</c:v>
                </c:pt>
                <c:pt idx="14026">
                  <c:v>14.281000000000001</c:v>
                </c:pt>
                <c:pt idx="14027">
                  <c:v>14.280000000000001</c:v>
                </c:pt>
                <c:pt idx="14028">
                  <c:v>14.279</c:v>
                </c:pt>
                <c:pt idx="14029">
                  <c:v>14.277000000000001</c:v>
                </c:pt>
                <c:pt idx="14030">
                  <c:v>14.279</c:v>
                </c:pt>
                <c:pt idx="14031">
                  <c:v>14.274000000000001</c:v>
                </c:pt>
                <c:pt idx="14032">
                  <c:v>14.27</c:v>
                </c:pt>
                <c:pt idx="14033">
                  <c:v>14.266</c:v>
                </c:pt>
                <c:pt idx="14034">
                  <c:v>14.259</c:v>
                </c:pt>
                <c:pt idx="14035">
                  <c:v>14.257</c:v>
                </c:pt>
                <c:pt idx="14036">
                  <c:v>14.25</c:v>
                </c:pt>
                <c:pt idx="14037">
                  <c:v>14.250999999999999</c:v>
                </c:pt>
                <c:pt idx="14038">
                  <c:v>14.245000000000001</c:v>
                </c:pt>
                <c:pt idx="14039">
                  <c:v>14.253</c:v>
                </c:pt>
                <c:pt idx="14040">
                  <c:v>14.241</c:v>
                </c:pt>
                <c:pt idx="14041">
                  <c:v>14.24</c:v>
                </c:pt>
                <c:pt idx="14042">
                  <c:v>14.238</c:v>
                </c:pt>
                <c:pt idx="14043">
                  <c:v>14.241</c:v>
                </c:pt>
                <c:pt idx="14044">
                  <c:v>14.252000000000001</c:v>
                </c:pt>
                <c:pt idx="14045">
                  <c:v>14.254</c:v>
                </c:pt>
                <c:pt idx="14046">
                  <c:v>14.254</c:v>
                </c:pt>
                <c:pt idx="14047">
                  <c:v>14.250999999999999</c:v>
                </c:pt>
                <c:pt idx="14048">
                  <c:v>14.252000000000001</c:v>
                </c:pt>
                <c:pt idx="14049">
                  <c:v>14.257</c:v>
                </c:pt>
                <c:pt idx="14050">
                  <c:v>14.262</c:v>
                </c:pt>
                <c:pt idx="14051">
                  <c:v>14.257</c:v>
                </c:pt>
                <c:pt idx="14052">
                  <c:v>14.263</c:v>
                </c:pt>
                <c:pt idx="14053">
                  <c:v>14.275</c:v>
                </c:pt>
                <c:pt idx="14054">
                  <c:v>14.275</c:v>
                </c:pt>
                <c:pt idx="14055">
                  <c:v>14.273</c:v>
                </c:pt>
                <c:pt idx="14056">
                  <c:v>14.266</c:v>
                </c:pt>
                <c:pt idx="14057">
                  <c:v>14.27</c:v>
                </c:pt>
                <c:pt idx="14058">
                  <c:v>14.268000000000001</c:v>
                </c:pt>
                <c:pt idx="14059">
                  <c:v>14.261000000000001</c:v>
                </c:pt>
                <c:pt idx="14060">
                  <c:v>14.265000000000001</c:v>
                </c:pt>
                <c:pt idx="14061">
                  <c:v>14.277000000000001</c:v>
                </c:pt>
                <c:pt idx="14062">
                  <c:v>14.280000000000001</c:v>
                </c:pt>
                <c:pt idx="14063">
                  <c:v>14.286</c:v>
                </c:pt>
                <c:pt idx="14064">
                  <c:v>14.282</c:v>
                </c:pt>
                <c:pt idx="14065">
                  <c:v>14.285</c:v>
                </c:pt>
                <c:pt idx="14066">
                  <c:v>14.282</c:v>
                </c:pt>
                <c:pt idx="14067">
                  <c:v>14.272</c:v>
                </c:pt>
                <c:pt idx="14068">
                  <c:v>14.277000000000001</c:v>
                </c:pt>
                <c:pt idx="14069">
                  <c:v>14.279</c:v>
                </c:pt>
                <c:pt idx="14070">
                  <c:v>14.291</c:v>
                </c:pt>
                <c:pt idx="14071">
                  <c:v>14.298</c:v>
                </c:pt>
                <c:pt idx="14072">
                  <c:v>14.301</c:v>
                </c:pt>
                <c:pt idx="14073">
                  <c:v>14.298</c:v>
                </c:pt>
                <c:pt idx="14074">
                  <c:v>14.294</c:v>
                </c:pt>
                <c:pt idx="14075">
                  <c:v>14.3</c:v>
                </c:pt>
                <c:pt idx="14076">
                  <c:v>14.307</c:v>
                </c:pt>
                <c:pt idx="14077">
                  <c:v>14.322000000000001</c:v>
                </c:pt>
                <c:pt idx="14078">
                  <c:v>14.32</c:v>
                </c:pt>
                <c:pt idx="14079">
                  <c:v>14.317</c:v>
                </c:pt>
                <c:pt idx="14080">
                  <c:v>14.327</c:v>
                </c:pt>
                <c:pt idx="14081">
                  <c:v>14.328000000000001</c:v>
                </c:pt>
                <c:pt idx="14082">
                  <c:v>14.332000000000001</c:v>
                </c:pt>
                <c:pt idx="14083">
                  <c:v>14.337</c:v>
                </c:pt>
                <c:pt idx="14084">
                  <c:v>14.342000000000001</c:v>
                </c:pt>
                <c:pt idx="14085">
                  <c:v>14.349</c:v>
                </c:pt>
                <c:pt idx="14086">
                  <c:v>14.355</c:v>
                </c:pt>
                <c:pt idx="14087">
                  <c:v>14.363</c:v>
                </c:pt>
                <c:pt idx="14088">
                  <c:v>14.358000000000001</c:v>
                </c:pt>
                <c:pt idx="14089">
                  <c:v>14.368</c:v>
                </c:pt>
                <c:pt idx="14090">
                  <c:v>14.369</c:v>
                </c:pt>
                <c:pt idx="14091">
                  <c:v>14.375999999999999</c:v>
                </c:pt>
                <c:pt idx="14092">
                  <c:v>14.383000000000001</c:v>
                </c:pt>
                <c:pt idx="14093">
                  <c:v>14.391999999999999</c:v>
                </c:pt>
                <c:pt idx="14094">
                  <c:v>14.396000000000001</c:v>
                </c:pt>
                <c:pt idx="14095">
                  <c:v>14.398</c:v>
                </c:pt>
                <c:pt idx="14096">
                  <c:v>14.41</c:v>
                </c:pt>
                <c:pt idx="14097">
                  <c:v>14.409000000000001</c:v>
                </c:pt>
                <c:pt idx="14098">
                  <c:v>14.411</c:v>
                </c:pt>
                <c:pt idx="14099">
                  <c:v>14.416</c:v>
                </c:pt>
                <c:pt idx="14100">
                  <c:v>14.422000000000001</c:v>
                </c:pt>
                <c:pt idx="14101">
                  <c:v>14.427</c:v>
                </c:pt>
                <c:pt idx="14102">
                  <c:v>14.433</c:v>
                </c:pt>
                <c:pt idx="14103">
                  <c:v>14.445</c:v>
                </c:pt>
                <c:pt idx="14104">
                  <c:v>14.454000000000001</c:v>
                </c:pt>
                <c:pt idx="14105">
                  <c:v>14.451000000000001</c:v>
                </c:pt>
                <c:pt idx="14106">
                  <c:v>14.465</c:v>
                </c:pt>
                <c:pt idx="14107">
                  <c:v>14.464</c:v>
                </c:pt>
                <c:pt idx="14108">
                  <c:v>14.467000000000001</c:v>
                </c:pt>
                <c:pt idx="14109">
                  <c:v>14.472</c:v>
                </c:pt>
                <c:pt idx="14110">
                  <c:v>14.483000000000001</c:v>
                </c:pt>
                <c:pt idx="14111">
                  <c:v>14.483000000000001</c:v>
                </c:pt>
                <c:pt idx="14112">
                  <c:v>14.489000000000001</c:v>
                </c:pt>
                <c:pt idx="14113">
                  <c:v>14.5</c:v>
                </c:pt>
                <c:pt idx="14114">
                  <c:v>14.503</c:v>
                </c:pt>
                <c:pt idx="14115">
                  <c:v>14.514000000000001</c:v>
                </c:pt>
                <c:pt idx="14116">
                  <c:v>14.513</c:v>
                </c:pt>
                <c:pt idx="14117">
                  <c:v>14.521000000000001</c:v>
                </c:pt>
                <c:pt idx="14118">
                  <c:v>14.530000000000001</c:v>
                </c:pt>
                <c:pt idx="14119">
                  <c:v>14.546000000000001</c:v>
                </c:pt>
                <c:pt idx="14120">
                  <c:v>14.538</c:v>
                </c:pt>
                <c:pt idx="14121">
                  <c:v>14.547000000000001</c:v>
                </c:pt>
                <c:pt idx="14122">
                  <c:v>14.556000000000001</c:v>
                </c:pt>
                <c:pt idx="14123">
                  <c:v>14.553000000000001</c:v>
                </c:pt>
                <c:pt idx="14124">
                  <c:v>14.558</c:v>
                </c:pt>
                <c:pt idx="14125">
                  <c:v>14.572000000000001</c:v>
                </c:pt>
                <c:pt idx="14126">
                  <c:v>14.566000000000001</c:v>
                </c:pt>
                <c:pt idx="14127">
                  <c:v>14.571</c:v>
                </c:pt>
                <c:pt idx="14128">
                  <c:v>14.574</c:v>
                </c:pt>
                <c:pt idx="14129">
                  <c:v>14.584</c:v>
                </c:pt>
                <c:pt idx="14130">
                  <c:v>14.586</c:v>
                </c:pt>
                <c:pt idx="14131">
                  <c:v>14.591000000000001</c:v>
                </c:pt>
                <c:pt idx="14132">
                  <c:v>14.6</c:v>
                </c:pt>
                <c:pt idx="14133">
                  <c:v>14.602</c:v>
                </c:pt>
                <c:pt idx="14134">
                  <c:v>14.597</c:v>
                </c:pt>
                <c:pt idx="14135">
                  <c:v>14.59</c:v>
                </c:pt>
                <c:pt idx="14136">
                  <c:v>14.603</c:v>
                </c:pt>
                <c:pt idx="14137">
                  <c:v>14.605</c:v>
                </c:pt>
                <c:pt idx="14138">
                  <c:v>14.598000000000001</c:v>
                </c:pt>
                <c:pt idx="14139">
                  <c:v>14.599</c:v>
                </c:pt>
                <c:pt idx="14140">
                  <c:v>14.603</c:v>
                </c:pt>
                <c:pt idx="14141">
                  <c:v>14.611000000000001</c:v>
                </c:pt>
                <c:pt idx="14142">
                  <c:v>14.615</c:v>
                </c:pt>
                <c:pt idx="14143">
                  <c:v>14.621</c:v>
                </c:pt>
                <c:pt idx="14144">
                  <c:v>14.622</c:v>
                </c:pt>
                <c:pt idx="14145">
                  <c:v>14.627000000000001</c:v>
                </c:pt>
                <c:pt idx="14146">
                  <c:v>14.619</c:v>
                </c:pt>
                <c:pt idx="14147">
                  <c:v>14.620000000000001</c:v>
                </c:pt>
                <c:pt idx="14148">
                  <c:v>14.625</c:v>
                </c:pt>
                <c:pt idx="14149">
                  <c:v>14.627000000000001</c:v>
                </c:pt>
                <c:pt idx="14150">
                  <c:v>14.632</c:v>
                </c:pt>
                <c:pt idx="14151">
                  <c:v>14.63</c:v>
                </c:pt>
                <c:pt idx="14152">
                  <c:v>14.637</c:v>
                </c:pt>
                <c:pt idx="14153">
                  <c:v>14.634</c:v>
                </c:pt>
                <c:pt idx="14154">
                  <c:v>14.633000000000001</c:v>
                </c:pt>
                <c:pt idx="14155">
                  <c:v>14.632</c:v>
                </c:pt>
                <c:pt idx="14156">
                  <c:v>14.64</c:v>
                </c:pt>
                <c:pt idx="14157">
                  <c:v>14.649000000000001</c:v>
                </c:pt>
                <c:pt idx="14158">
                  <c:v>14.652000000000001</c:v>
                </c:pt>
                <c:pt idx="14159">
                  <c:v>14.651</c:v>
                </c:pt>
                <c:pt idx="14160">
                  <c:v>14.645</c:v>
                </c:pt>
                <c:pt idx="14161">
                  <c:v>14.655000000000001</c:v>
                </c:pt>
                <c:pt idx="14162">
                  <c:v>14.657</c:v>
                </c:pt>
                <c:pt idx="14163">
                  <c:v>14.662000000000001</c:v>
                </c:pt>
                <c:pt idx="14164">
                  <c:v>14.663</c:v>
                </c:pt>
                <c:pt idx="14165">
                  <c:v>14.667</c:v>
                </c:pt>
                <c:pt idx="14166">
                  <c:v>14.664</c:v>
                </c:pt>
                <c:pt idx="14167">
                  <c:v>14.656000000000001</c:v>
                </c:pt>
                <c:pt idx="14168">
                  <c:v>14.659000000000001</c:v>
                </c:pt>
                <c:pt idx="14169">
                  <c:v>14.651</c:v>
                </c:pt>
                <c:pt idx="14170">
                  <c:v>14.655000000000001</c:v>
                </c:pt>
                <c:pt idx="14171">
                  <c:v>14.659000000000001</c:v>
                </c:pt>
                <c:pt idx="14172">
                  <c:v>14.661</c:v>
                </c:pt>
                <c:pt idx="14173">
                  <c:v>14.661</c:v>
                </c:pt>
                <c:pt idx="14174">
                  <c:v>14.662000000000001</c:v>
                </c:pt>
                <c:pt idx="14175">
                  <c:v>14.652000000000001</c:v>
                </c:pt>
                <c:pt idx="14176">
                  <c:v>14.656000000000001</c:v>
                </c:pt>
                <c:pt idx="14177">
                  <c:v>14.661</c:v>
                </c:pt>
                <c:pt idx="14178">
                  <c:v>14.657999999999999</c:v>
                </c:pt>
                <c:pt idx="14179">
                  <c:v>14.663</c:v>
                </c:pt>
                <c:pt idx="14180">
                  <c:v>14.67</c:v>
                </c:pt>
                <c:pt idx="14181">
                  <c:v>14.67</c:v>
                </c:pt>
                <c:pt idx="14182">
                  <c:v>14.67</c:v>
                </c:pt>
                <c:pt idx="14183">
                  <c:v>14.676</c:v>
                </c:pt>
                <c:pt idx="14184">
                  <c:v>14.676</c:v>
                </c:pt>
                <c:pt idx="14185">
                  <c:v>14.681000000000001</c:v>
                </c:pt>
                <c:pt idx="14186">
                  <c:v>14.68</c:v>
                </c:pt>
                <c:pt idx="14187">
                  <c:v>14.682</c:v>
                </c:pt>
                <c:pt idx="14188">
                  <c:v>14.685</c:v>
                </c:pt>
                <c:pt idx="14189">
                  <c:v>14.683</c:v>
                </c:pt>
                <c:pt idx="14190">
                  <c:v>14.679</c:v>
                </c:pt>
                <c:pt idx="14191">
                  <c:v>14.677</c:v>
                </c:pt>
                <c:pt idx="14192">
                  <c:v>14.682</c:v>
                </c:pt>
                <c:pt idx="14193">
                  <c:v>14.687000000000001</c:v>
                </c:pt>
                <c:pt idx="14194">
                  <c:v>14.685</c:v>
                </c:pt>
                <c:pt idx="14195">
                  <c:v>14.683</c:v>
                </c:pt>
                <c:pt idx="14196">
                  <c:v>14.698</c:v>
                </c:pt>
                <c:pt idx="14197">
                  <c:v>14.693</c:v>
                </c:pt>
                <c:pt idx="14198">
                  <c:v>14.69</c:v>
                </c:pt>
                <c:pt idx="14199">
                  <c:v>14.692</c:v>
                </c:pt>
                <c:pt idx="14200">
                  <c:v>14.691000000000001</c:v>
                </c:pt>
                <c:pt idx="14201">
                  <c:v>14.69</c:v>
                </c:pt>
                <c:pt idx="14202">
                  <c:v>14.68</c:v>
                </c:pt>
                <c:pt idx="14203">
                  <c:v>14.686</c:v>
                </c:pt>
                <c:pt idx="14204">
                  <c:v>14.68</c:v>
                </c:pt>
                <c:pt idx="14205">
                  <c:v>14.673999999999999</c:v>
                </c:pt>
                <c:pt idx="14206">
                  <c:v>14.678000000000001</c:v>
                </c:pt>
                <c:pt idx="14207">
                  <c:v>14.681000000000001</c:v>
                </c:pt>
                <c:pt idx="14208">
                  <c:v>14.68</c:v>
                </c:pt>
                <c:pt idx="14209">
                  <c:v>14.679</c:v>
                </c:pt>
                <c:pt idx="14210">
                  <c:v>14.68</c:v>
                </c:pt>
                <c:pt idx="14211">
                  <c:v>14.682</c:v>
                </c:pt>
                <c:pt idx="14212">
                  <c:v>14.69</c:v>
                </c:pt>
                <c:pt idx="14213">
                  <c:v>14.686</c:v>
                </c:pt>
                <c:pt idx="14214">
                  <c:v>14.686</c:v>
                </c:pt>
                <c:pt idx="14215">
                  <c:v>14.689</c:v>
                </c:pt>
                <c:pt idx="14216">
                  <c:v>14.688000000000001</c:v>
                </c:pt>
                <c:pt idx="14217">
                  <c:v>14.688000000000001</c:v>
                </c:pt>
                <c:pt idx="14218">
                  <c:v>14.681000000000001</c:v>
                </c:pt>
                <c:pt idx="14219">
                  <c:v>14.69</c:v>
                </c:pt>
                <c:pt idx="14220">
                  <c:v>14.700000000000001</c:v>
                </c:pt>
                <c:pt idx="14221">
                  <c:v>14.699</c:v>
                </c:pt>
                <c:pt idx="14222">
                  <c:v>14.696</c:v>
                </c:pt>
                <c:pt idx="14223">
                  <c:v>14.705</c:v>
                </c:pt>
                <c:pt idx="14224">
                  <c:v>14.702</c:v>
                </c:pt>
                <c:pt idx="14225">
                  <c:v>14.702</c:v>
                </c:pt>
                <c:pt idx="14226">
                  <c:v>14.706</c:v>
                </c:pt>
                <c:pt idx="14227">
                  <c:v>14.707000000000001</c:v>
                </c:pt>
                <c:pt idx="14228">
                  <c:v>14.704000000000001</c:v>
                </c:pt>
                <c:pt idx="14229">
                  <c:v>14.697000000000001</c:v>
                </c:pt>
                <c:pt idx="14230">
                  <c:v>14.707000000000001</c:v>
                </c:pt>
                <c:pt idx="14231">
                  <c:v>14.712</c:v>
                </c:pt>
                <c:pt idx="14232">
                  <c:v>14.713000000000001</c:v>
                </c:pt>
                <c:pt idx="14233">
                  <c:v>14.711</c:v>
                </c:pt>
                <c:pt idx="14234">
                  <c:v>14.713000000000001</c:v>
                </c:pt>
                <c:pt idx="14235">
                  <c:v>14.711</c:v>
                </c:pt>
                <c:pt idx="14236">
                  <c:v>14.714</c:v>
                </c:pt>
                <c:pt idx="14237">
                  <c:v>14.709</c:v>
                </c:pt>
                <c:pt idx="14238">
                  <c:v>14.714</c:v>
                </c:pt>
                <c:pt idx="14239">
                  <c:v>14.719000000000001</c:v>
                </c:pt>
                <c:pt idx="14240">
                  <c:v>14.712</c:v>
                </c:pt>
                <c:pt idx="14241">
                  <c:v>14.719000000000001</c:v>
                </c:pt>
                <c:pt idx="14242">
                  <c:v>14.723000000000001</c:v>
                </c:pt>
                <c:pt idx="14243">
                  <c:v>14.726000000000001</c:v>
                </c:pt>
                <c:pt idx="14244">
                  <c:v>14.725</c:v>
                </c:pt>
                <c:pt idx="14245">
                  <c:v>14.732000000000001</c:v>
                </c:pt>
                <c:pt idx="14246">
                  <c:v>14.73</c:v>
                </c:pt>
                <c:pt idx="14247">
                  <c:v>14.733000000000001</c:v>
                </c:pt>
                <c:pt idx="14248">
                  <c:v>14.733000000000001</c:v>
                </c:pt>
                <c:pt idx="14249">
                  <c:v>14.732000000000001</c:v>
                </c:pt>
                <c:pt idx="14250">
                  <c:v>14.734</c:v>
                </c:pt>
                <c:pt idx="14251">
                  <c:v>14.733000000000001</c:v>
                </c:pt>
                <c:pt idx="14252">
                  <c:v>14.734</c:v>
                </c:pt>
                <c:pt idx="14253">
                  <c:v>14.736000000000001</c:v>
                </c:pt>
                <c:pt idx="14254">
                  <c:v>14.74</c:v>
                </c:pt>
                <c:pt idx="14255">
                  <c:v>14.742000000000001</c:v>
                </c:pt>
                <c:pt idx="14256">
                  <c:v>14.747</c:v>
                </c:pt>
                <c:pt idx="14257">
                  <c:v>14.747</c:v>
                </c:pt>
                <c:pt idx="14258">
                  <c:v>14.744</c:v>
                </c:pt>
                <c:pt idx="14259">
                  <c:v>14.752000000000001</c:v>
                </c:pt>
                <c:pt idx="14260">
                  <c:v>14.752000000000001</c:v>
                </c:pt>
                <c:pt idx="14261">
                  <c:v>14.750999999999999</c:v>
                </c:pt>
                <c:pt idx="14262">
                  <c:v>14.749000000000001</c:v>
                </c:pt>
                <c:pt idx="14263">
                  <c:v>14.752000000000001</c:v>
                </c:pt>
                <c:pt idx="14264">
                  <c:v>14.761000000000001</c:v>
                </c:pt>
                <c:pt idx="14265">
                  <c:v>14.763</c:v>
                </c:pt>
                <c:pt idx="14266">
                  <c:v>14.76</c:v>
                </c:pt>
                <c:pt idx="14267">
                  <c:v>14.758000000000001</c:v>
                </c:pt>
                <c:pt idx="14268">
                  <c:v>14.765000000000001</c:v>
                </c:pt>
                <c:pt idx="14269">
                  <c:v>14.759</c:v>
                </c:pt>
                <c:pt idx="14270">
                  <c:v>14.742000000000001</c:v>
                </c:pt>
                <c:pt idx="14271">
                  <c:v>14.754</c:v>
                </c:pt>
                <c:pt idx="14272">
                  <c:v>14.756</c:v>
                </c:pt>
                <c:pt idx="14273">
                  <c:v>14.757</c:v>
                </c:pt>
                <c:pt idx="14274">
                  <c:v>14.755000000000001</c:v>
                </c:pt>
                <c:pt idx="14275">
                  <c:v>14.754</c:v>
                </c:pt>
                <c:pt idx="14276">
                  <c:v>14.759</c:v>
                </c:pt>
                <c:pt idx="14277">
                  <c:v>14.75</c:v>
                </c:pt>
                <c:pt idx="14278">
                  <c:v>14.746</c:v>
                </c:pt>
                <c:pt idx="14279">
                  <c:v>14.749000000000001</c:v>
                </c:pt>
                <c:pt idx="14280">
                  <c:v>14.746</c:v>
                </c:pt>
                <c:pt idx="14281">
                  <c:v>14.745000000000001</c:v>
                </c:pt>
                <c:pt idx="14282">
                  <c:v>14.738</c:v>
                </c:pt>
                <c:pt idx="14283">
                  <c:v>14.747</c:v>
                </c:pt>
                <c:pt idx="14284">
                  <c:v>14.746</c:v>
                </c:pt>
                <c:pt idx="14285">
                  <c:v>14.74</c:v>
                </c:pt>
                <c:pt idx="14286">
                  <c:v>14.739000000000001</c:v>
                </c:pt>
                <c:pt idx="14287">
                  <c:v>14.741</c:v>
                </c:pt>
                <c:pt idx="14288">
                  <c:v>14.743</c:v>
                </c:pt>
                <c:pt idx="14289">
                  <c:v>14.734999999999999</c:v>
                </c:pt>
                <c:pt idx="14290">
                  <c:v>14.741</c:v>
                </c:pt>
                <c:pt idx="14291">
                  <c:v>14.745000000000001</c:v>
                </c:pt>
                <c:pt idx="14292">
                  <c:v>14.741</c:v>
                </c:pt>
                <c:pt idx="14293">
                  <c:v>14.745000000000001</c:v>
                </c:pt>
                <c:pt idx="14294">
                  <c:v>14.745000000000001</c:v>
                </c:pt>
                <c:pt idx="14295">
                  <c:v>14.742000000000001</c:v>
                </c:pt>
                <c:pt idx="14296">
                  <c:v>14.743</c:v>
                </c:pt>
                <c:pt idx="14297">
                  <c:v>14.744</c:v>
                </c:pt>
                <c:pt idx="14298">
                  <c:v>14.739000000000001</c:v>
                </c:pt>
                <c:pt idx="14299">
                  <c:v>14.737</c:v>
                </c:pt>
                <c:pt idx="14300">
                  <c:v>14.734</c:v>
                </c:pt>
                <c:pt idx="14301">
                  <c:v>14.732000000000001</c:v>
                </c:pt>
                <c:pt idx="14302">
                  <c:v>14.74</c:v>
                </c:pt>
                <c:pt idx="14303">
                  <c:v>14.747</c:v>
                </c:pt>
                <c:pt idx="14304">
                  <c:v>14.746</c:v>
                </c:pt>
                <c:pt idx="14305">
                  <c:v>14.746</c:v>
                </c:pt>
                <c:pt idx="14306">
                  <c:v>14.745000000000001</c:v>
                </c:pt>
                <c:pt idx="14307">
                  <c:v>14.742000000000001</c:v>
                </c:pt>
                <c:pt idx="14308">
                  <c:v>14.741</c:v>
                </c:pt>
                <c:pt idx="14309">
                  <c:v>14.743</c:v>
                </c:pt>
                <c:pt idx="14310">
                  <c:v>14.741</c:v>
                </c:pt>
                <c:pt idx="14311">
                  <c:v>14.739000000000001</c:v>
                </c:pt>
                <c:pt idx="14312">
                  <c:v>14.737</c:v>
                </c:pt>
                <c:pt idx="14313">
                  <c:v>14.739000000000001</c:v>
                </c:pt>
                <c:pt idx="14314">
                  <c:v>14.739000000000001</c:v>
                </c:pt>
                <c:pt idx="14315">
                  <c:v>14.734999999999999</c:v>
                </c:pt>
                <c:pt idx="14316">
                  <c:v>14.724</c:v>
                </c:pt>
                <c:pt idx="14317">
                  <c:v>14.725</c:v>
                </c:pt>
                <c:pt idx="14318">
                  <c:v>14.724</c:v>
                </c:pt>
                <c:pt idx="14319">
                  <c:v>14.721</c:v>
                </c:pt>
                <c:pt idx="14320">
                  <c:v>14.718</c:v>
                </c:pt>
                <c:pt idx="14321">
                  <c:v>14.715</c:v>
                </c:pt>
                <c:pt idx="14322">
                  <c:v>14.721</c:v>
                </c:pt>
                <c:pt idx="14323">
                  <c:v>14.714</c:v>
                </c:pt>
                <c:pt idx="14324">
                  <c:v>14.721</c:v>
                </c:pt>
                <c:pt idx="14325">
                  <c:v>14.72</c:v>
                </c:pt>
                <c:pt idx="14326">
                  <c:v>14.725</c:v>
                </c:pt>
                <c:pt idx="14327">
                  <c:v>14.728</c:v>
                </c:pt>
                <c:pt idx="14328">
                  <c:v>14.731</c:v>
                </c:pt>
                <c:pt idx="14329">
                  <c:v>14.741</c:v>
                </c:pt>
                <c:pt idx="14330">
                  <c:v>14.737</c:v>
                </c:pt>
                <c:pt idx="14331">
                  <c:v>14.74</c:v>
                </c:pt>
                <c:pt idx="14332">
                  <c:v>14.744</c:v>
                </c:pt>
                <c:pt idx="14333">
                  <c:v>14.742000000000001</c:v>
                </c:pt>
                <c:pt idx="14334">
                  <c:v>14.74</c:v>
                </c:pt>
                <c:pt idx="14335">
                  <c:v>14.733000000000001</c:v>
                </c:pt>
                <c:pt idx="14336">
                  <c:v>14.728</c:v>
                </c:pt>
                <c:pt idx="14337">
                  <c:v>14.700000000000001</c:v>
                </c:pt>
                <c:pt idx="14338">
                  <c:v>14.683</c:v>
                </c:pt>
                <c:pt idx="14339">
                  <c:v>14.664</c:v>
                </c:pt>
                <c:pt idx="14340">
                  <c:v>14.643000000000001</c:v>
                </c:pt>
                <c:pt idx="14341">
                  <c:v>14.623000000000001</c:v>
                </c:pt>
                <c:pt idx="14342">
                  <c:v>14.604000000000001</c:v>
                </c:pt>
                <c:pt idx="14343">
                  <c:v>14.579000000000001</c:v>
                </c:pt>
                <c:pt idx="14344">
                  <c:v>14.548</c:v>
                </c:pt>
                <c:pt idx="14345">
                  <c:v>14.518000000000001</c:v>
                </c:pt>
                <c:pt idx="14346">
                  <c:v>14.49</c:v>
                </c:pt>
                <c:pt idx="14347">
                  <c:v>14.431000000000001</c:v>
                </c:pt>
                <c:pt idx="14348">
                  <c:v>14.375</c:v>
                </c:pt>
                <c:pt idx="14349">
                  <c:v>14.309000000000001</c:v>
                </c:pt>
                <c:pt idx="14350">
                  <c:v>14.229000000000001</c:v>
                </c:pt>
                <c:pt idx="14351">
                  <c:v>14.115</c:v>
                </c:pt>
                <c:pt idx="14352">
                  <c:v>13.979000000000001</c:v>
                </c:pt>
                <c:pt idx="14353">
                  <c:v>13.82</c:v>
                </c:pt>
                <c:pt idx="14354">
                  <c:v>13.64</c:v>
                </c:pt>
                <c:pt idx="14355">
                  <c:v>13.44</c:v>
                </c:pt>
                <c:pt idx="14356">
                  <c:v>13.23</c:v>
                </c:pt>
                <c:pt idx="14357">
                  <c:v>13.01</c:v>
                </c:pt>
                <c:pt idx="14358">
                  <c:v>12.769</c:v>
                </c:pt>
                <c:pt idx="14359">
                  <c:v>12.526</c:v>
                </c:pt>
                <c:pt idx="14360">
                  <c:v>12.280000000000001</c:v>
                </c:pt>
                <c:pt idx="14361">
                  <c:v>11.971</c:v>
                </c:pt>
                <c:pt idx="14362">
                  <c:v>11.612</c:v>
                </c:pt>
                <c:pt idx="14363">
                  <c:v>11.208</c:v>
                </c:pt>
                <c:pt idx="14364">
                  <c:v>10.741</c:v>
                </c:pt>
                <c:pt idx="14365">
                  <c:v>10.245000000000001</c:v>
                </c:pt>
                <c:pt idx="14366">
                  <c:v>9.7439999999999998</c:v>
                </c:pt>
                <c:pt idx="14367">
                  <c:v>2.4700000000000002</c:v>
                </c:pt>
                <c:pt idx="14368">
                  <c:v>1.0190000000000001</c:v>
                </c:pt>
                <c:pt idx="14369">
                  <c:v>1.0190000000000001</c:v>
                </c:pt>
                <c:pt idx="14370">
                  <c:v>1.0190000000000001</c:v>
                </c:pt>
                <c:pt idx="14371">
                  <c:v>1.02</c:v>
                </c:pt>
                <c:pt idx="14372">
                  <c:v>1.018</c:v>
                </c:pt>
                <c:pt idx="14373">
                  <c:v>1.0190000000000001</c:v>
                </c:pt>
                <c:pt idx="14374">
                  <c:v>1.018</c:v>
                </c:pt>
                <c:pt idx="14375">
                  <c:v>1.018</c:v>
                </c:pt>
                <c:pt idx="14376">
                  <c:v>1.018</c:v>
                </c:pt>
                <c:pt idx="14377">
                  <c:v>1.018</c:v>
                </c:pt>
                <c:pt idx="14378">
                  <c:v>1.0170000000000001</c:v>
                </c:pt>
                <c:pt idx="14379">
                  <c:v>1.018</c:v>
                </c:pt>
                <c:pt idx="14380">
                  <c:v>1.0170000000000001</c:v>
                </c:pt>
                <c:pt idx="14381">
                  <c:v>1.016</c:v>
                </c:pt>
                <c:pt idx="14382">
                  <c:v>1.018</c:v>
                </c:pt>
                <c:pt idx="14383">
                  <c:v>1.0190000000000001</c:v>
                </c:pt>
                <c:pt idx="14384">
                  <c:v>1.0190000000000001</c:v>
                </c:pt>
                <c:pt idx="14385">
                  <c:v>1.018</c:v>
                </c:pt>
                <c:pt idx="14386">
                  <c:v>1.018</c:v>
                </c:pt>
                <c:pt idx="14387">
                  <c:v>1.0190000000000001</c:v>
                </c:pt>
                <c:pt idx="14388">
                  <c:v>1.0170000000000001</c:v>
                </c:pt>
                <c:pt idx="14389">
                  <c:v>1.0170000000000001</c:v>
                </c:pt>
                <c:pt idx="14390">
                  <c:v>1.0190000000000001</c:v>
                </c:pt>
                <c:pt idx="14391">
                  <c:v>1.018</c:v>
                </c:pt>
                <c:pt idx="14392">
                  <c:v>1.016</c:v>
                </c:pt>
                <c:pt idx="14393">
                  <c:v>1.0150000000000001</c:v>
                </c:pt>
                <c:pt idx="14394">
                  <c:v>1.016</c:v>
                </c:pt>
                <c:pt idx="14395">
                  <c:v>1.0150000000000001</c:v>
                </c:pt>
                <c:pt idx="14396">
                  <c:v>1.0150000000000001</c:v>
                </c:pt>
                <c:pt idx="14397">
                  <c:v>1.016</c:v>
                </c:pt>
                <c:pt idx="14398">
                  <c:v>1.016</c:v>
                </c:pt>
                <c:pt idx="14399">
                  <c:v>1.0170000000000001</c:v>
                </c:pt>
                <c:pt idx="14400">
                  <c:v>1.0170000000000001</c:v>
                </c:pt>
                <c:pt idx="14401">
                  <c:v>1.0170000000000001</c:v>
                </c:pt>
                <c:pt idx="14402">
                  <c:v>1.016</c:v>
                </c:pt>
                <c:pt idx="14403">
                  <c:v>1.0170000000000001</c:v>
                </c:pt>
                <c:pt idx="14404">
                  <c:v>1.018</c:v>
                </c:pt>
                <c:pt idx="14405">
                  <c:v>1.018</c:v>
                </c:pt>
                <c:pt idx="14406">
                  <c:v>1.016</c:v>
                </c:pt>
                <c:pt idx="14407">
                  <c:v>1.0150000000000001</c:v>
                </c:pt>
                <c:pt idx="14408">
                  <c:v>1.016</c:v>
                </c:pt>
                <c:pt idx="14409">
                  <c:v>1.016</c:v>
                </c:pt>
                <c:pt idx="14410">
                  <c:v>1.0150000000000001</c:v>
                </c:pt>
                <c:pt idx="14411">
                  <c:v>1.0150000000000001</c:v>
                </c:pt>
                <c:pt idx="14412">
                  <c:v>1.014</c:v>
                </c:pt>
                <c:pt idx="14413">
                  <c:v>1.0130000000000001</c:v>
                </c:pt>
                <c:pt idx="14414">
                  <c:v>1.0150000000000001</c:v>
                </c:pt>
                <c:pt idx="14415">
                  <c:v>1.0150000000000001</c:v>
                </c:pt>
                <c:pt idx="14416">
                  <c:v>1.016</c:v>
                </c:pt>
                <c:pt idx="14417">
                  <c:v>1.0150000000000001</c:v>
                </c:pt>
                <c:pt idx="14418">
                  <c:v>1.016</c:v>
                </c:pt>
                <c:pt idx="14419">
                  <c:v>1.0170000000000001</c:v>
                </c:pt>
                <c:pt idx="14420">
                  <c:v>1.0190000000000001</c:v>
                </c:pt>
                <c:pt idx="14421">
                  <c:v>1.0190000000000001</c:v>
                </c:pt>
                <c:pt idx="14422">
                  <c:v>1.0170000000000001</c:v>
                </c:pt>
                <c:pt idx="14423">
                  <c:v>1.018</c:v>
                </c:pt>
                <c:pt idx="14424">
                  <c:v>1.0170000000000001</c:v>
                </c:pt>
                <c:pt idx="14425">
                  <c:v>1.016</c:v>
                </c:pt>
                <c:pt idx="14426">
                  <c:v>1.0170000000000001</c:v>
                </c:pt>
                <c:pt idx="14427">
                  <c:v>1.0170000000000001</c:v>
                </c:pt>
                <c:pt idx="14428">
                  <c:v>1.016</c:v>
                </c:pt>
                <c:pt idx="14429">
                  <c:v>1.0150000000000001</c:v>
                </c:pt>
                <c:pt idx="14430">
                  <c:v>1.0150000000000001</c:v>
                </c:pt>
                <c:pt idx="14431">
                  <c:v>1.0150000000000001</c:v>
                </c:pt>
                <c:pt idx="14432">
                  <c:v>1.016</c:v>
                </c:pt>
                <c:pt idx="14433">
                  <c:v>1.0170000000000001</c:v>
                </c:pt>
                <c:pt idx="14434">
                  <c:v>1.0170000000000001</c:v>
                </c:pt>
                <c:pt idx="14435">
                  <c:v>1.016</c:v>
                </c:pt>
                <c:pt idx="14436">
                  <c:v>1.0170000000000001</c:v>
                </c:pt>
                <c:pt idx="14437">
                  <c:v>1.018</c:v>
                </c:pt>
                <c:pt idx="14438">
                  <c:v>1.018</c:v>
                </c:pt>
                <c:pt idx="14439">
                  <c:v>1.016</c:v>
                </c:pt>
                <c:pt idx="14440">
                  <c:v>1.016</c:v>
                </c:pt>
                <c:pt idx="14441">
                  <c:v>1.0150000000000001</c:v>
                </c:pt>
                <c:pt idx="14442">
                  <c:v>1.016</c:v>
                </c:pt>
                <c:pt idx="14443">
                  <c:v>1.0170000000000001</c:v>
                </c:pt>
                <c:pt idx="14444">
                  <c:v>1.0170000000000001</c:v>
                </c:pt>
                <c:pt idx="14445">
                  <c:v>1.016</c:v>
                </c:pt>
                <c:pt idx="14446">
                  <c:v>1.0170000000000001</c:v>
                </c:pt>
                <c:pt idx="14447">
                  <c:v>1.016</c:v>
                </c:pt>
                <c:pt idx="14448">
                  <c:v>1.016</c:v>
                </c:pt>
                <c:pt idx="14449">
                  <c:v>1.0150000000000001</c:v>
                </c:pt>
                <c:pt idx="14450">
                  <c:v>1.014</c:v>
                </c:pt>
                <c:pt idx="14451">
                  <c:v>1.0130000000000001</c:v>
                </c:pt>
                <c:pt idx="14452">
                  <c:v>1.0150000000000001</c:v>
                </c:pt>
                <c:pt idx="14453">
                  <c:v>1.0150000000000001</c:v>
                </c:pt>
                <c:pt idx="14454">
                  <c:v>1.0130000000000001</c:v>
                </c:pt>
                <c:pt idx="14455">
                  <c:v>1.0130000000000001</c:v>
                </c:pt>
                <c:pt idx="14456">
                  <c:v>1.0150000000000001</c:v>
                </c:pt>
                <c:pt idx="14457">
                  <c:v>1.016</c:v>
                </c:pt>
                <c:pt idx="14458">
                  <c:v>1.018</c:v>
                </c:pt>
                <c:pt idx="14459">
                  <c:v>1.0190000000000001</c:v>
                </c:pt>
                <c:pt idx="14460">
                  <c:v>1.018</c:v>
                </c:pt>
                <c:pt idx="14461">
                  <c:v>1.016</c:v>
                </c:pt>
                <c:pt idx="14462">
                  <c:v>1.016</c:v>
                </c:pt>
                <c:pt idx="14463">
                  <c:v>1.016</c:v>
                </c:pt>
                <c:pt idx="14464">
                  <c:v>1.0170000000000001</c:v>
                </c:pt>
                <c:pt idx="14465">
                  <c:v>1.018</c:v>
                </c:pt>
                <c:pt idx="14466">
                  <c:v>1.016</c:v>
                </c:pt>
                <c:pt idx="14467">
                  <c:v>1.0150000000000001</c:v>
                </c:pt>
                <c:pt idx="14468">
                  <c:v>1.0170000000000001</c:v>
                </c:pt>
                <c:pt idx="14469">
                  <c:v>1.0170000000000001</c:v>
                </c:pt>
                <c:pt idx="14470">
                  <c:v>1.018</c:v>
                </c:pt>
                <c:pt idx="14471">
                  <c:v>1.018</c:v>
                </c:pt>
                <c:pt idx="14472">
                  <c:v>1.018</c:v>
                </c:pt>
                <c:pt idx="14473">
                  <c:v>1.02</c:v>
                </c:pt>
                <c:pt idx="14474">
                  <c:v>1.02</c:v>
                </c:pt>
                <c:pt idx="14475">
                  <c:v>1.0170000000000001</c:v>
                </c:pt>
                <c:pt idx="14476">
                  <c:v>1.016</c:v>
                </c:pt>
                <c:pt idx="14477">
                  <c:v>1.014</c:v>
                </c:pt>
                <c:pt idx="14478">
                  <c:v>1.014</c:v>
                </c:pt>
                <c:pt idx="14479">
                  <c:v>1.0170000000000001</c:v>
                </c:pt>
                <c:pt idx="14480">
                  <c:v>1.016</c:v>
                </c:pt>
                <c:pt idx="14481">
                  <c:v>1.016</c:v>
                </c:pt>
                <c:pt idx="14482">
                  <c:v>1.0150000000000001</c:v>
                </c:pt>
                <c:pt idx="14483">
                  <c:v>1.016</c:v>
                </c:pt>
                <c:pt idx="14484">
                  <c:v>1.016</c:v>
                </c:pt>
                <c:pt idx="14485">
                  <c:v>1.016</c:v>
                </c:pt>
                <c:pt idx="14486">
                  <c:v>1.016</c:v>
                </c:pt>
                <c:pt idx="14487">
                  <c:v>1.0170000000000001</c:v>
                </c:pt>
                <c:pt idx="14488">
                  <c:v>1.0170000000000001</c:v>
                </c:pt>
                <c:pt idx="14489">
                  <c:v>1.016</c:v>
                </c:pt>
                <c:pt idx="14490">
                  <c:v>1.016</c:v>
                </c:pt>
                <c:pt idx="14491">
                  <c:v>1.0150000000000001</c:v>
                </c:pt>
                <c:pt idx="14492">
                  <c:v>1.014</c:v>
                </c:pt>
                <c:pt idx="14493">
                  <c:v>1.0150000000000001</c:v>
                </c:pt>
                <c:pt idx="14494">
                  <c:v>1.0170000000000001</c:v>
                </c:pt>
                <c:pt idx="14495">
                  <c:v>1.018</c:v>
                </c:pt>
                <c:pt idx="14496">
                  <c:v>1.018</c:v>
                </c:pt>
                <c:pt idx="14497">
                  <c:v>1.018</c:v>
                </c:pt>
                <c:pt idx="14498">
                  <c:v>1.0190000000000001</c:v>
                </c:pt>
                <c:pt idx="14499">
                  <c:v>1.018</c:v>
                </c:pt>
                <c:pt idx="14500">
                  <c:v>1.018</c:v>
                </c:pt>
                <c:pt idx="14501">
                  <c:v>1.0170000000000001</c:v>
                </c:pt>
                <c:pt idx="14502">
                  <c:v>1.018</c:v>
                </c:pt>
                <c:pt idx="14503">
                  <c:v>1.0170000000000001</c:v>
                </c:pt>
                <c:pt idx="14504">
                  <c:v>1.0170000000000001</c:v>
                </c:pt>
                <c:pt idx="14505">
                  <c:v>1.016</c:v>
                </c:pt>
                <c:pt idx="14506">
                  <c:v>1.0170000000000001</c:v>
                </c:pt>
                <c:pt idx="14507">
                  <c:v>1.0170000000000001</c:v>
                </c:pt>
                <c:pt idx="14508">
                  <c:v>1.0170000000000001</c:v>
                </c:pt>
                <c:pt idx="14509">
                  <c:v>1.0170000000000001</c:v>
                </c:pt>
                <c:pt idx="14510">
                  <c:v>1.018</c:v>
                </c:pt>
                <c:pt idx="14511">
                  <c:v>1.018</c:v>
                </c:pt>
                <c:pt idx="14512">
                  <c:v>1.0170000000000001</c:v>
                </c:pt>
                <c:pt idx="14513">
                  <c:v>1.018</c:v>
                </c:pt>
                <c:pt idx="14514">
                  <c:v>1.018</c:v>
                </c:pt>
                <c:pt idx="14515">
                  <c:v>1.018</c:v>
                </c:pt>
                <c:pt idx="14516">
                  <c:v>1.018</c:v>
                </c:pt>
                <c:pt idx="14517">
                  <c:v>1.0170000000000001</c:v>
                </c:pt>
                <c:pt idx="14518">
                  <c:v>1.0190000000000001</c:v>
                </c:pt>
                <c:pt idx="14519">
                  <c:v>1.018</c:v>
                </c:pt>
                <c:pt idx="14520">
                  <c:v>1.0170000000000001</c:v>
                </c:pt>
                <c:pt idx="14521">
                  <c:v>1.0170000000000001</c:v>
                </c:pt>
                <c:pt idx="14522">
                  <c:v>1.0170000000000001</c:v>
                </c:pt>
                <c:pt idx="14523">
                  <c:v>1.016</c:v>
                </c:pt>
                <c:pt idx="14524">
                  <c:v>1.0150000000000001</c:v>
                </c:pt>
                <c:pt idx="14525">
                  <c:v>1.0150000000000001</c:v>
                </c:pt>
                <c:pt idx="14526">
                  <c:v>1.016</c:v>
                </c:pt>
                <c:pt idx="14527">
                  <c:v>1.0150000000000001</c:v>
                </c:pt>
                <c:pt idx="14528">
                  <c:v>1.0150000000000001</c:v>
                </c:pt>
                <c:pt idx="14529">
                  <c:v>1.016</c:v>
                </c:pt>
                <c:pt idx="14530">
                  <c:v>1.016</c:v>
                </c:pt>
                <c:pt idx="14531">
                  <c:v>1.016</c:v>
                </c:pt>
                <c:pt idx="14532">
                  <c:v>1.016</c:v>
                </c:pt>
                <c:pt idx="14533">
                  <c:v>1.0170000000000001</c:v>
                </c:pt>
                <c:pt idx="14534">
                  <c:v>1.0170000000000001</c:v>
                </c:pt>
                <c:pt idx="14535">
                  <c:v>1.018</c:v>
                </c:pt>
                <c:pt idx="14536">
                  <c:v>1.016</c:v>
                </c:pt>
                <c:pt idx="14537">
                  <c:v>1.0170000000000001</c:v>
                </c:pt>
                <c:pt idx="14538">
                  <c:v>1.0170000000000001</c:v>
                </c:pt>
                <c:pt idx="14539">
                  <c:v>1.0150000000000001</c:v>
                </c:pt>
                <c:pt idx="14540">
                  <c:v>1.0150000000000001</c:v>
                </c:pt>
                <c:pt idx="14541">
                  <c:v>1.0170000000000001</c:v>
                </c:pt>
                <c:pt idx="14542">
                  <c:v>1.0170000000000001</c:v>
                </c:pt>
                <c:pt idx="14543">
                  <c:v>1.018</c:v>
                </c:pt>
                <c:pt idx="14544">
                  <c:v>1.018</c:v>
                </c:pt>
                <c:pt idx="14545">
                  <c:v>1.0190000000000001</c:v>
                </c:pt>
                <c:pt idx="14546">
                  <c:v>1.0170000000000001</c:v>
                </c:pt>
                <c:pt idx="14547">
                  <c:v>1.018</c:v>
                </c:pt>
                <c:pt idx="14548">
                  <c:v>1.016</c:v>
                </c:pt>
                <c:pt idx="14549">
                  <c:v>1.016</c:v>
                </c:pt>
                <c:pt idx="14550">
                  <c:v>1.0170000000000001</c:v>
                </c:pt>
                <c:pt idx="14551">
                  <c:v>1.0170000000000001</c:v>
                </c:pt>
                <c:pt idx="14552">
                  <c:v>1.0170000000000001</c:v>
                </c:pt>
                <c:pt idx="14553">
                  <c:v>1.016</c:v>
                </c:pt>
                <c:pt idx="14554">
                  <c:v>1.0150000000000001</c:v>
                </c:pt>
                <c:pt idx="14555">
                  <c:v>1.0150000000000001</c:v>
                </c:pt>
                <c:pt idx="14556">
                  <c:v>1.0170000000000001</c:v>
                </c:pt>
                <c:pt idx="14557">
                  <c:v>1.0170000000000001</c:v>
                </c:pt>
                <c:pt idx="14558">
                  <c:v>1.014</c:v>
                </c:pt>
                <c:pt idx="14559">
                  <c:v>1.0150000000000001</c:v>
                </c:pt>
                <c:pt idx="14560">
                  <c:v>1.016</c:v>
                </c:pt>
                <c:pt idx="14561">
                  <c:v>1.0150000000000001</c:v>
                </c:pt>
                <c:pt idx="14562">
                  <c:v>1.0150000000000001</c:v>
                </c:pt>
                <c:pt idx="14563">
                  <c:v>1.0150000000000001</c:v>
                </c:pt>
                <c:pt idx="14564">
                  <c:v>1.016</c:v>
                </c:pt>
                <c:pt idx="14565">
                  <c:v>1.016</c:v>
                </c:pt>
                <c:pt idx="14566">
                  <c:v>1.014</c:v>
                </c:pt>
                <c:pt idx="14567">
                  <c:v>1.014</c:v>
                </c:pt>
                <c:pt idx="14568">
                  <c:v>1.0150000000000001</c:v>
                </c:pt>
                <c:pt idx="14569">
                  <c:v>1.0150000000000001</c:v>
                </c:pt>
                <c:pt idx="14570">
                  <c:v>1.016</c:v>
                </c:pt>
                <c:pt idx="14571">
                  <c:v>1.016</c:v>
                </c:pt>
                <c:pt idx="14572">
                  <c:v>1.0150000000000001</c:v>
                </c:pt>
                <c:pt idx="14573">
                  <c:v>1.016</c:v>
                </c:pt>
                <c:pt idx="14574">
                  <c:v>1.018</c:v>
                </c:pt>
                <c:pt idx="14575">
                  <c:v>1.018</c:v>
                </c:pt>
                <c:pt idx="14576">
                  <c:v>1.02</c:v>
                </c:pt>
                <c:pt idx="14577">
                  <c:v>1.018</c:v>
                </c:pt>
                <c:pt idx="14578">
                  <c:v>1.018</c:v>
                </c:pt>
                <c:pt idx="14579">
                  <c:v>1.0190000000000001</c:v>
                </c:pt>
                <c:pt idx="14580">
                  <c:v>1.0190000000000001</c:v>
                </c:pt>
                <c:pt idx="14581">
                  <c:v>1.0190000000000001</c:v>
                </c:pt>
                <c:pt idx="14582">
                  <c:v>1.018</c:v>
                </c:pt>
                <c:pt idx="14583">
                  <c:v>1.0190000000000001</c:v>
                </c:pt>
                <c:pt idx="14584">
                  <c:v>1.0170000000000001</c:v>
                </c:pt>
                <c:pt idx="14585">
                  <c:v>1.016</c:v>
                </c:pt>
                <c:pt idx="14586">
                  <c:v>1.0170000000000001</c:v>
                </c:pt>
                <c:pt idx="14587">
                  <c:v>1.016</c:v>
                </c:pt>
                <c:pt idx="14588">
                  <c:v>1.0150000000000001</c:v>
                </c:pt>
                <c:pt idx="14589">
                  <c:v>1.016</c:v>
                </c:pt>
                <c:pt idx="14590">
                  <c:v>1.016</c:v>
                </c:pt>
                <c:pt idx="14591">
                  <c:v>1.0150000000000001</c:v>
                </c:pt>
                <c:pt idx="14592">
                  <c:v>1.016</c:v>
                </c:pt>
                <c:pt idx="14593">
                  <c:v>1.0170000000000001</c:v>
                </c:pt>
                <c:pt idx="14594">
                  <c:v>1.016</c:v>
                </c:pt>
                <c:pt idx="14595">
                  <c:v>1.0150000000000001</c:v>
                </c:pt>
                <c:pt idx="14596">
                  <c:v>1.0150000000000001</c:v>
                </c:pt>
                <c:pt idx="14597">
                  <c:v>1.0150000000000001</c:v>
                </c:pt>
                <c:pt idx="14598">
                  <c:v>1.014</c:v>
                </c:pt>
                <c:pt idx="14599">
                  <c:v>1.0150000000000001</c:v>
                </c:pt>
                <c:pt idx="14600">
                  <c:v>1.0150000000000001</c:v>
                </c:pt>
                <c:pt idx="14601">
                  <c:v>1.0150000000000001</c:v>
                </c:pt>
                <c:pt idx="14602">
                  <c:v>1.016</c:v>
                </c:pt>
                <c:pt idx="14603">
                  <c:v>1.016</c:v>
                </c:pt>
                <c:pt idx="14604">
                  <c:v>1.0170000000000001</c:v>
                </c:pt>
                <c:pt idx="14605">
                  <c:v>1.0150000000000001</c:v>
                </c:pt>
                <c:pt idx="14606">
                  <c:v>1.0150000000000001</c:v>
                </c:pt>
                <c:pt idx="14607">
                  <c:v>1.0150000000000001</c:v>
                </c:pt>
                <c:pt idx="14608">
                  <c:v>1.0150000000000001</c:v>
                </c:pt>
                <c:pt idx="14609">
                  <c:v>1.0150000000000001</c:v>
                </c:pt>
                <c:pt idx="14610">
                  <c:v>1.014</c:v>
                </c:pt>
                <c:pt idx="14611">
                  <c:v>1.0130000000000001</c:v>
                </c:pt>
                <c:pt idx="14612">
                  <c:v>1.014</c:v>
                </c:pt>
                <c:pt idx="14613">
                  <c:v>1.0130000000000001</c:v>
                </c:pt>
                <c:pt idx="14614">
                  <c:v>1.0130000000000001</c:v>
                </c:pt>
                <c:pt idx="14615">
                  <c:v>1.0130000000000001</c:v>
                </c:pt>
                <c:pt idx="14616">
                  <c:v>1.012</c:v>
                </c:pt>
                <c:pt idx="14617">
                  <c:v>1.012</c:v>
                </c:pt>
                <c:pt idx="14618">
                  <c:v>1.012</c:v>
                </c:pt>
                <c:pt idx="14619">
                  <c:v>1.0130000000000001</c:v>
                </c:pt>
                <c:pt idx="14620">
                  <c:v>1.0130000000000001</c:v>
                </c:pt>
                <c:pt idx="14621">
                  <c:v>1.0150000000000001</c:v>
                </c:pt>
                <c:pt idx="14622">
                  <c:v>1.016</c:v>
                </c:pt>
                <c:pt idx="14623">
                  <c:v>1.0150000000000001</c:v>
                </c:pt>
                <c:pt idx="14624">
                  <c:v>1.0150000000000001</c:v>
                </c:pt>
                <c:pt idx="14625">
                  <c:v>1.014</c:v>
                </c:pt>
                <c:pt idx="14626">
                  <c:v>1.012</c:v>
                </c:pt>
                <c:pt idx="14627">
                  <c:v>1.012</c:v>
                </c:pt>
                <c:pt idx="14628">
                  <c:v>1.014</c:v>
                </c:pt>
                <c:pt idx="14629">
                  <c:v>1.0150000000000001</c:v>
                </c:pt>
                <c:pt idx="14630">
                  <c:v>1.0130000000000001</c:v>
                </c:pt>
                <c:pt idx="14631">
                  <c:v>1.014</c:v>
                </c:pt>
                <c:pt idx="14632">
                  <c:v>1.014</c:v>
                </c:pt>
                <c:pt idx="14633">
                  <c:v>1.0130000000000001</c:v>
                </c:pt>
                <c:pt idx="14634">
                  <c:v>1.014</c:v>
                </c:pt>
                <c:pt idx="14635">
                  <c:v>1.0150000000000001</c:v>
                </c:pt>
                <c:pt idx="14636">
                  <c:v>1.0150000000000001</c:v>
                </c:pt>
                <c:pt idx="14637">
                  <c:v>1.0150000000000001</c:v>
                </c:pt>
                <c:pt idx="14638">
                  <c:v>1.0150000000000001</c:v>
                </c:pt>
                <c:pt idx="14639">
                  <c:v>1.016</c:v>
                </c:pt>
                <c:pt idx="14640">
                  <c:v>1.018</c:v>
                </c:pt>
                <c:pt idx="14641">
                  <c:v>1.0170000000000001</c:v>
                </c:pt>
                <c:pt idx="14642">
                  <c:v>1.0170000000000001</c:v>
                </c:pt>
                <c:pt idx="14643">
                  <c:v>1.0170000000000001</c:v>
                </c:pt>
                <c:pt idx="14644">
                  <c:v>1.016</c:v>
                </c:pt>
                <c:pt idx="14645">
                  <c:v>1.016</c:v>
                </c:pt>
                <c:pt idx="14646">
                  <c:v>1.0150000000000001</c:v>
                </c:pt>
                <c:pt idx="14647">
                  <c:v>1.0130000000000001</c:v>
                </c:pt>
                <c:pt idx="14648">
                  <c:v>1.012</c:v>
                </c:pt>
                <c:pt idx="14649">
                  <c:v>1.0130000000000001</c:v>
                </c:pt>
                <c:pt idx="14650">
                  <c:v>1.0150000000000001</c:v>
                </c:pt>
                <c:pt idx="14651">
                  <c:v>1.016</c:v>
                </c:pt>
                <c:pt idx="14652">
                  <c:v>1.0170000000000001</c:v>
                </c:pt>
                <c:pt idx="14653">
                  <c:v>1.016</c:v>
                </c:pt>
                <c:pt idx="14654">
                  <c:v>1.014</c:v>
                </c:pt>
                <c:pt idx="14655">
                  <c:v>1.0150000000000001</c:v>
                </c:pt>
                <c:pt idx="14656">
                  <c:v>1.0130000000000001</c:v>
                </c:pt>
                <c:pt idx="14657">
                  <c:v>1.0130000000000001</c:v>
                </c:pt>
                <c:pt idx="14658">
                  <c:v>1.0130000000000001</c:v>
                </c:pt>
                <c:pt idx="14659">
                  <c:v>1.014</c:v>
                </c:pt>
                <c:pt idx="14660">
                  <c:v>1.014</c:v>
                </c:pt>
                <c:pt idx="14661">
                  <c:v>1.014</c:v>
                </c:pt>
                <c:pt idx="14662">
                  <c:v>1.0130000000000001</c:v>
                </c:pt>
                <c:pt idx="14663">
                  <c:v>1.014</c:v>
                </c:pt>
                <c:pt idx="14664">
                  <c:v>1.0150000000000001</c:v>
                </c:pt>
                <c:pt idx="14665">
                  <c:v>1.0150000000000001</c:v>
                </c:pt>
                <c:pt idx="14666">
                  <c:v>1.016</c:v>
                </c:pt>
                <c:pt idx="14667">
                  <c:v>1.016</c:v>
                </c:pt>
                <c:pt idx="14668">
                  <c:v>1.014</c:v>
                </c:pt>
                <c:pt idx="14669">
                  <c:v>1.0130000000000001</c:v>
                </c:pt>
                <c:pt idx="14670">
                  <c:v>1.0150000000000001</c:v>
                </c:pt>
                <c:pt idx="14671">
                  <c:v>1.0130000000000001</c:v>
                </c:pt>
                <c:pt idx="14672">
                  <c:v>1.0130000000000001</c:v>
                </c:pt>
                <c:pt idx="14673">
                  <c:v>1.014</c:v>
                </c:pt>
                <c:pt idx="14674">
                  <c:v>1.016</c:v>
                </c:pt>
                <c:pt idx="14675">
                  <c:v>1.0150000000000001</c:v>
                </c:pt>
                <c:pt idx="14676">
                  <c:v>1.014</c:v>
                </c:pt>
                <c:pt idx="14677">
                  <c:v>1.014</c:v>
                </c:pt>
                <c:pt idx="14678">
                  <c:v>1.014</c:v>
                </c:pt>
                <c:pt idx="14679">
                  <c:v>1.0150000000000001</c:v>
                </c:pt>
                <c:pt idx="14680">
                  <c:v>1.0150000000000001</c:v>
                </c:pt>
                <c:pt idx="14681">
                  <c:v>1.014</c:v>
                </c:pt>
                <c:pt idx="14682">
                  <c:v>1.0150000000000001</c:v>
                </c:pt>
                <c:pt idx="14683">
                  <c:v>1.0150000000000001</c:v>
                </c:pt>
                <c:pt idx="14684">
                  <c:v>1.014</c:v>
                </c:pt>
                <c:pt idx="14685">
                  <c:v>1.014</c:v>
                </c:pt>
                <c:pt idx="14686">
                  <c:v>1.014</c:v>
                </c:pt>
                <c:pt idx="14687">
                  <c:v>1.014</c:v>
                </c:pt>
                <c:pt idx="14688">
                  <c:v>1.014</c:v>
                </c:pt>
                <c:pt idx="14689">
                  <c:v>1.0150000000000001</c:v>
                </c:pt>
                <c:pt idx="14690">
                  <c:v>1.0150000000000001</c:v>
                </c:pt>
                <c:pt idx="14691">
                  <c:v>1.014</c:v>
                </c:pt>
                <c:pt idx="14692">
                  <c:v>1.0150000000000001</c:v>
                </c:pt>
                <c:pt idx="14693">
                  <c:v>1.0150000000000001</c:v>
                </c:pt>
                <c:pt idx="14694">
                  <c:v>1.0150000000000001</c:v>
                </c:pt>
                <c:pt idx="14695">
                  <c:v>1.016</c:v>
                </c:pt>
                <c:pt idx="14696">
                  <c:v>1.016</c:v>
                </c:pt>
                <c:pt idx="14697">
                  <c:v>1.016</c:v>
                </c:pt>
                <c:pt idx="14698">
                  <c:v>1.016</c:v>
                </c:pt>
                <c:pt idx="14699">
                  <c:v>1.016</c:v>
                </c:pt>
                <c:pt idx="14700">
                  <c:v>1.0150000000000001</c:v>
                </c:pt>
                <c:pt idx="14701">
                  <c:v>1.016</c:v>
                </c:pt>
                <c:pt idx="14702">
                  <c:v>1.016</c:v>
                </c:pt>
                <c:pt idx="14703">
                  <c:v>1.016</c:v>
                </c:pt>
                <c:pt idx="14704">
                  <c:v>1.016</c:v>
                </c:pt>
                <c:pt idx="14705">
                  <c:v>1.016</c:v>
                </c:pt>
                <c:pt idx="14706">
                  <c:v>1.0150000000000001</c:v>
                </c:pt>
                <c:pt idx="14707">
                  <c:v>1.0150000000000001</c:v>
                </c:pt>
                <c:pt idx="14708">
                  <c:v>1.014</c:v>
                </c:pt>
                <c:pt idx="14709">
                  <c:v>1.0150000000000001</c:v>
                </c:pt>
                <c:pt idx="14710">
                  <c:v>1.0150000000000001</c:v>
                </c:pt>
                <c:pt idx="14711">
                  <c:v>1.014</c:v>
                </c:pt>
                <c:pt idx="14712">
                  <c:v>1.016</c:v>
                </c:pt>
                <c:pt idx="14713">
                  <c:v>1.0170000000000001</c:v>
                </c:pt>
                <c:pt idx="14714">
                  <c:v>1.016</c:v>
                </c:pt>
                <c:pt idx="14715">
                  <c:v>1.0150000000000001</c:v>
                </c:pt>
                <c:pt idx="14716">
                  <c:v>1.0150000000000001</c:v>
                </c:pt>
                <c:pt idx="14717">
                  <c:v>1.0150000000000001</c:v>
                </c:pt>
                <c:pt idx="14718">
                  <c:v>1.0150000000000001</c:v>
                </c:pt>
                <c:pt idx="14719">
                  <c:v>1.0150000000000001</c:v>
                </c:pt>
                <c:pt idx="14720">
                  <c:v>1.0150000000000001</c:v>
                </c:pt>
                <c:pt idx="14721">
                  <c:v>1.016</c:v>
                </c:pt>
                <c:pt idx="14722">
                  <c:v>1.016</c:v>
                </c:pt>
                <c:pt idx="14723">
                  <c:v>1.016</c:v>
                </c:pt>
                <c:pt idx="14724">
                  <c:v>1.016</c:v>
                </c:pt>
                <c:pt idx="14725">
                  <c:v>1.016</c:v>
                </c:pt>
                <c:pt idx="14726">
                  <c:v>1.0150000000000001</c:v>
                </c:pt>
                <c:pt idx="14727">
                  <c:v>1.0150000000000001</c:v>
                </c:pt>
                <c:pt idx="14728">
                  <c:v>1.014</c:v>
                </c:pt>
                <c:pt idx="14729">
                  <c:v>1.014</c:v>
                </c:pt>
                <c:pt idx="14730">
                  <c:v>1.014</c:v>
                </c:pt>
                <c:pt idx="14731">
                  <c:v>1.0130000000000001</c:v>
                </c:pt>
                <c:pt idx="14732">
                  <c:v>1.0130000000000001</c:v>
                </c:pt>
                <c:pt idx="14733">
                  <c:v>1.014</c:v>
                </c:pt>
                <c:pt idx="14734">
                  <c:v>1.012</c:v>
                </c:pt>
                <c:pt idx="14735">
                  <c:v>1.0130000000000001</c:v>
                </c:pt>
                <c:pt idx="14736">
                  <c:v>1.0130000000000001</c:v>
                </c:pt>
                <c:pt idx="14737">
                  <c:v>1.0130000000000001</c:v>
                </c:pt>
                <c:pt idx="14738">
                  <c:v>1.012</c:v>
                </c:pt>
                <c:pt idx="14739">
                  <c:v>1.014</c:v>
                </c:pt>
                <c:pt idx="14740">
                  <c:v>1.0150000000000001</c:v>
                </c:pt>
                <c:pt idx="14741">
                  <c:v>1.0150000000000001</c:v>
                </c:pt>
                <c:pt idx="14742">
                  <c:v>1.0150000000000001</c:v>
                </c:pt>
                <c:pt idx="14743">
                  <c:v>1.0150000000000001</c:v>
                </c:pt>
                <c:pt idx="14744">
                  <c:v>1.016</c:v>
                </c:pt>
                <c:pt idx="14745">
                  <c:v>1.0150000000000001</c:v>
                </c:pt>
                <c:pt idx="14746">
                  <c:v>1.014</c:v>
                </c:pt>
                <c:pt idx="14747">
                  <c:v>1.016</c:v>
                </c:pt>
                <c:pt idx="14748">
                  <c:v>1.016</c:v>
                </c:pt>
                <c:pt idx="14749">
                  <c:v>1.016</c:v>
                </c:pt>
                <c:pt idx="14750">
                  <c:v>1.0170000000000001</c:v>
                </c:pt>
                <c:pt idx="14751">
                  <c:v>1.0150000000000001</c:v>
                </c:pt>
                <c:pt idx="14752">
                  <c:v>1.0150000000000001</c:v>
                </c:pt>
                <c:pt idx="14753">
                  <c:v>1.014</c:v>
                </c:pt>
                <c:pt idx="14754">
                  <c:v>1.0150000000000001</c:v>
                </c:pt>
                <c:pt idx="14755">
                  <c:v>1.0150000000000001</c:v>
                </c:pt>
                <c:pt idx="14756">
                  <c:v>1.014</c:v>
                </c:pt>
                <c:pt idx="14757">
                  <c:v>1.014</c:v>
                </c:pt>
                <c:pt idx="14758">
                  <c:v>1.0130000000000001</c:v>
                </c:pt>
                <c:pt idx="14759">
                  <c:v>1.0130000000000001</c:v>
                </c:pt>
                <c:pt idx="14760">
                  <c:v>1.0150000000000001</c:v>
                </c:pt>
                <c:pt idx="14761">
                  <c:v>1.0150000000000001</c:v>
                </c:pt>
                <c:pt idx="14762">
                  <c:v>1.016</c:v>
                </c:pt>
                <c:pt idx="14763">
                  <c:v>1.016</c:v>
                </c:pt>
                <c:pt idx="14764">
                  <c:v>1.0150000000000001</c:v>
                </c:pt>
                <c:pt idx="14765">
                  <c:v>1.016</c:v>
                </c:pt>
                <c:pt idx="14766">
                  <c:v>1.0150000000000001</c:v>
                </c:pt>
                <c:pt idx="14767">
                  <c:v>1.0150000000000001</c:v>
                </c:pt>
                <c:pt idx="14768">
                  <c:v>1.016</c:v>
                </c:pt>
                <c:pt idx="14769">
                  <c:v>1.016</c:v>
                </c:pt>
                <c:pt idx="14770">
                  <c:v>1.016</c:v>
                </c:pt>
                <c:pt idx="14771">
                  <c:v>1.0150000000000001</c:v>
                </c:pt>
                <c:pt idx="14772">
                  <c:v>1.014</c:v>
                </c:pt>
                <c:pt idx="14773">
                  <c:v>1.016</c:v>
                </c:pt>
                <c:pt idx="14774">
                  <c:v>1.0170000000000001</c:v>
                </c:pt>
                <c:pt idx="14775">
                  <c:v>1.0170000000000001</c:v>
                </c:pt>
                <c:pt idx="14776">
                  <c:v>1.018</c:v>
                </c:pt>
                <c:pt idx="14777">
                  <c:v>1.0170000000000001</c:v>
                </c:pt>
                <c:pt idx="14778">
                  <c:v>1.0190000000000001</c:v>
                </c:pt>
                <c:pt idx="14779">
                  <c:v>1.018</c:v>
                </c:pt>
                <c:pt idx="14780">
                  <c:v>1.016</c:v>
                </c:pt>
                <c:pt idx="14781">
                  <c:v>1.0170000000000001</c:v>
                </c:pt>
                <c:pt idx="14782">
                  <c:v>1.016</c:v>
                </c:pt>
                <c:pt idx="14783">
                  <c:v>1.0150000000000001</c:v>
                </c:pt>
                <c:pt idx="14784">
                  <c:v>1.0150000000000001</c:v>
                </c:pt>
                <c:pt idx="14785">
                  <c:v>1.0150000000000001</c:v>
                </c:pt>
                <c:pt idx="14786">
                  <c:v>1.0150000000000001</c:v>
                </c:pt>
                <c:pt idx="14787">
                  <c:v>1.0150000000000001</c:v>
                </c:pt>
                <c:pt idx="14788">
                  <c:v>1.0150000000000001</c:v>
                </c:pt>
                <c:pt idx="14789">
                  <c:v>1.014</c:v>
                </c:pt>
                <c:pt idx="14790">
                  <c:v>1.0130000000000001</c:v>
                </c:pt>
                <c:pt idx="14791">
                  <c:v>1.0150000000000001</c:v>
                </c:pt>
                <c:pt idx="14792">
                  <c:v>1.016</c:v>
                </c:pt>
                <c:pt idx="14793">
                  <c:v>1.0150000000000001</c:v>
                </c:pt>
                <c:pt idx="14794">
                  <c:v>1.0150000000000001</c:v>
                </c:pt>
                <c:pt idx="14795">
                  <c:v>1.014</c:v>
                </c:pt>
                <c:pt idx="14796">
                  <c:v>1.004</c:v>
                </c:pt>
                <c:pt idx="14797">
                  <c:v>1.01</c:v>
                </c:pt>
                <c:pt idx="14798">
                  <c:v>1.01</c:v>
                </c:pt>
                <c:pt idx="14799">
                  <c:v>1.0110000000000001</c:v>
                </c:pt>
                <c:pt idx="14800">
                  <c:v>1.0110000000000001</c:v>
                </c:pt>
                <c:pt idx="14801">
                  <c:v>1.012</c:v>
                </c:pt>
                <c:pt idx="14802">
                  <c:v>1.012</c:v>
                </c:pt>
                <c:pt idx="14803">
                  <c:v>1.0130000000000001</c:v>
                </c:pt>
                <c:pt idx="14804">
                  <c:v>1.014</c:v>
                </c:pt>
                <c:pt idx="14805">
                  <c:v>1.0130000000000001</c:v>
                </c:pt>
                <c:pt idx="14806">
                  <c:v>1.014</c:v>
                </c:pt>
                <c:pt idx="14807">
                  <c:v>1.016</c:v>
                </c:pt>
                <c:pt idx="14808">
                  <c:v>1.0150000000000001</c:v>
                </c:pt>
                <c:pt idx="14809">
                  <c:v>1.014</c:v>
                </c:pt>
                <c:pt idx="14810">
                  <c:v>1.0150000000000001</c:v>
                </c:pt>
                <c:pt idx="14811">
                  <c:v>1.016</c:v>
                </c:pt>
                <c:pt idx="14812">
                  <c:v>1.0170000000000001</c:v>
                </c:pt>
                <c:pt idx="14813">
                  <c:v>1.0190000000000001</c:v>
                </c:pt>
                <c:pt idx="14814">
                  <c:v>1.0190000000000001</c:v>
                </c:pt>
                <c:pt idx="14815">
                  <c:v>1.0190000000000001</c:v>
                </c:pt>
                <c:pt idx="14816">
                  <c:v>1.0190000000000001</c:v>
                </c:pt>
                <c:pt idx="14817">
                  <c:v>1.018</c:v>
                </c:pt>
                <c:pt idx="14818">
                  <c:v>1.0170000000000001</c:v>
                </c:pt>
                <c:pt idx="14819">
                  <c:v>1.018</c:v>
                </c:pt>
                <c:pt idx="14820">
                  <c:v>1.0170000000000001</c:v>
                </c:pt>
                <c:pt idx="14821">
                  <c:v>1.0170000000000001</c:v>
                </c:pt>
                <c:pt idx="14822">
                  <c:v>1.016</c:v>
                </c:pt>
                <c:pt idx="14823">
                  <c:v>1.0170000000000001</c:v>
                </c:pt>
                <c:pt idx="14824">
                  <c:v>1.0170000000000001</c:v>
                </c:pt>
                <c:pt idx="14825">
                  <c:v>1.016</c:v>
                </c:pt>
                <c:pt idx="14826">
                  <c:v>1.016</c:v>
                </c:pt>
                <c:pt idx="14827">
                  <c:v>1.016</c:v>
                </c:pt>
                <c:pt idx="14828">
                  <c:v>1.016</c:v>
                </c:pt>
                <c:pt idx="14829">
                  <c:v>1.016</c:v>
                </c:pt>
                <c:pt idx="14830">
                  <c:v>1.0150000000000001</c:v>
                </c:pt>
                <c:pt idx="14831">
                  <c:v>1.0150000000000001</c:v>
                </c:pt>
                <c:pt idx="14832">
                  <c:v>1.0150000000000001</c:v>
                </c:pt>
                <c:pt idx="14833">
                  <c:v>1.016</c:v>
                </c:pt>
                <c:pt idx="14834">
                  <c:v>1.016</c:v>
                </c:pt>
                <c:pt idx="14835">
                  <c:v>1.0150000000000001</c:v>
                </c:pt>
                <c:pt idx="14836">
                  <c:v>1.0130000000000001</c:v>
                </c:pt>
                <c:pt idx="14837">
                  <c:v>1.016</c:v>
                </c:pt>
                <c:pt idx="14838">
                  <c:v>1.0170000000000001</c:v>
                </c:pt>
                <c:pt idx="14839">
                  <c:v>1.0190000000000001</c:v>
                </c:pt>
                <c:pt idx="14840">
                  <c:v>1.0190000000000001</c:v>
                </c:pt>
                <c:pt idx="14841">
                  <c:v>1.0190000000000001</c:v>
                </c:pt>
                <c:pt idx="14842">
                  <c:v>1.018</c:v>
                </c:pt>
                <c:pt idx="14843">
                  <c:v>1.0170000000000001</c:v>
                </c:pt>
                <c:pt idx="14844">
                  <c:v>1.0170000000000001</c:v>
                </c:pt>
                <c:pt idx="14845">
                  <c:v>1.0170000000000001</c:v>
                </c:pt>
                <c:pt idx="14846">
                  <c:v>1.018</c:v>
                </c:pt>
                <c:pt idx="14847">
                  <c:v>1.018</c:v>
                </c:pt>
                <c:pt idx="14848">
                  <c:v>1.018</c:v>
                </c:pt>
                <c:pt idx="14849">
                  <c:v>1.0170000000000001</c:v>
                </c:pt>
                <c:pt idx="14850">
                  <c:v>1.0170000000000001</c:v>
                </c:pt>
                <c:pt idx="14851">
                  <c:v>1.0170000000000001</c:v>
                </c:pt>
                <c:pt idx="14852">
                  <c:v>1.0170000000000001</c:v>
                </c:pt>
                <c:pt idx="14853">
                  <c:v>1.0170000000000001</c:v>
                </c:pt>
                <c:pt idx="14854">
                  <c:v>1.0150000000000001</c:v>
                </c:pt>
                <c:pt idx="14855">
                  <c:v>1.0150000000000001</c:v>
                </c:pt>
                <c:pt idx="14856">
                  <c:v>1.014</c:v>
                </c:pt>
                <c:pt idx="14857">
                  <c:v>1.014</c:v>
                </c:pt>
                <c:pt idx="14858">
                  <c:v>1.0150000000000001</c:v>
                </c:pt>
                <c:pt idx="14859">
                  <c:v>1.0150000000000001</c:v>
                </c:pt>
                <c:pt idx="14860">
                  <c:v>1.0150000000000001</c:v>
                </c:pt>
                <c:pt idx="14861">
                  <c:v>1.0170000000000001</c:v>
                </c:pt>
                <c:pt idx="14862">
                  <c:v>1.016</c:v>
                </c:pt>
                <c:pt idx="14863">
                  <c:v>1.016</c:v>
                </c:pt>
                <c:pt idx="14864">
                  <c:v>1.016</c:v>
                </c:pt>
                <c:pt idx="14865">
                  <c:v>1.016</c:v>
                </c:pt>
                <c:pt idx="14866">
                  <c:v>1.0150000000000001</c:v>
                </c:pt>
                <c:pt idx="14867">
                  <c:v>1.0150000000000001</c:v>
                </c:pt>
                <c:pt idx="14868">
                  <c:v>1.014</c:v>
                </c:pt>
                <c:pt idx="14869">
                  <c:v>1.014</c:v>
                </c:pt>
                <c:pt idx="14870">
                  <c:v>1.0150000000000001</c:v>
                </c:pt>
                <c:pt idx="14871">
                  <c:v>1.0150000000000001</c:v>
                </c:pt>
                <c:pt idx="14872">
                  <c:v>1.016</c:v>
                </c:pt>
                <c:pt idx="14873">
                  <c:v>1.0150000000000001</c:v>
                </c:pt>
                <c:pt idx="14874">
                  <c:v>1.016</c:v>
                </c:pt>
                <c:pt idx="14875">
                  <c:v>1.018</c:v>
                </c:pt>
                <c:pt idx="14876">
                  <c:v>1.0190000000000001</c:v>
                </c:pt>
                <c:pt idx="14877">
                  <c:v>1.0190000000000001</c:v>
                </c:pt>
                <c:pt idx="14878">
                  <c:v>1.018</c:v>
                </c:pt>
                <c:pt idx="14879">
                  <c:v>1.0170000000000001</c:v>
                </c:pt>
                <c:pt idx="14880">
                  <c:v>1.018</c:v>
                </c:pt>
                <c:pt idx="14881">
                  <c:v>1.0170000000000001</c:v>
                </c:pt>
                <c:pt idx="14882">
                  <c:v>1.0170000000000001</c:v>
                </c:pt>
                <c:pt idx="14883">
                  <c:v>1.016</c:v>
                </c:pt>
                <c:pt idx="14884">
                  <c:v>1.0170000000000001</c:v>
                </c:pt>
                <c:pt idx="14885">
                  <c:v>1.016</c:v>
                </c:pt>
                <c:pt idx="14886">
                  <c:v>1.014</c:v>
                </c:pt>
                <c:pt idx="14887">
                  <c:v>1.0150000000000001</c:v>
                </c:pt>
                <c:pt idx="14888">
                  <c:v>1.016</c:v>
                </c:pt>
                <c:pt idx="14889">
                  <c:v>1.016</c:v>
                </c:pt>
                <c:pt idx="14890">
                  <c:v>1.0150000000000001</c:v>
                </c:pt>
                <c:pt idx="14891">
                  <c:v>1.014</c:v>
                </c:pt>
                <c:pt idx="14892">
                  <c:v>1.016</c:v>
                </c:pt>
                <c:pt idx="14893">
                  <c:v>1.016</c:v>
                </c:pt>
                <c:pt idx="14894">
                  <c:v>1.0170000000000001</c:v>
                </c:pt>
                <c:pt idx="14895">
                  <c:v>1.018</c:v>
                </c:pt>
                <c:pt idx="14896">
                  <c:v>1.016</c:v>
                </c:pt>
                <c:pt idx="14897">
                  <c:v>1.0150000000000001</c:v>
                </c:pt>
                <c:pt idx="14898">
                  <c:v>1.0130000000000001</c:v>
                </c:pt>
                <c:pt idx="14899">
                  <c:v>1.0150000000000001</c:v>
                </c:pt>
                <c:pt idx="14900">
                  <c:v>1.0170000000000001</c:v>
                </c:pt>
                <c:pt idx="14901">
                  <c:v>1.016</c:v>
                </c:pt>
                <c:pt idx="14902">
                  <c:v>1.0150000000000001</c:v>
                </c:pt>
                <c:pt idx="14903">
                  <c:v>1.016</c:v>
                </c:pt>
                <c:pt idx="14904">
                  <c:v>1.016</c:v>
                </c:pt>
                <c:pt idx="14905">
                  <c:v>1.016</c:v>
                </c:pt>
                <c:pt idx="14906">
                  <c:v>1.0170000000000001</c:v>
                </c:pt>
                <c:pt idx="14907">
                  <c:v>1.0170000000000001</c:v>
                </c:pt>
                <c:pt idx="14908">
                  <c:v>1.016</c:v>
                </c:pt>
                <c:pt idx="14909">
                  <c:v>1.016</c:v>
                </c:pt>
                <c:pt idx="14910">
                  <c:v>1.0150000000000001</c:v>
                </c:pt>
                <c:pt idx="14911">
                  <c:v>1.014</c:v>
                </c:pt>
                <c:pt idx="14912">
                  <c:v>1.014</c:v>
                </c:pt>
                <c:pt idx="14913">
                  <c:v>1.016</c:v>
                </c:pt>
                <c:pt idx="14914">
                  <c:v>1.014</c:v>
                </c:pt>
                <c:pt idx="14915">
                  <c:v>1.0150000000000001</c:v>
                </c:pt>
                <c:pt idx="14916">
                  <c:v>1.0150000000000001</c:v>
                </c:pt>
                <c:pt idx="14917">
                  <c:v>1.014</c:v>
                </c:pt>
                <c:pt idx="14918">
                  <c:v>1.0150000000000001</c:v>
                </c:pt>
                <c:pt idx="14919">
                  <c:v>1.016</c:v>
                </c:pt>
                <c:pt idx="14920">
                  <c:v>1.016</c:v>
                </c:pt>
                <c:pt idx="14921">
                  <c:v>1.0150000000000001</c:v>
                </c:pt>
                <c:pt idx="14922">
                  <c:v>1.0150000000000001</c:v>
                </c:pt>
                <c:pt idx="14923">
                  <c:v>1.0130000000000001</c:v>
                </c:pt>
                <c:pt idx="14924">
                  <c:v>1.0130000000000001</c:v>
                </c:pt>
                <c:pt idx="14925">
                  <c:v>1.0130000000000001</c:v>
                </c:pt>
                <c:pt idx="14926">
                  <c:v>1.012</c:v>
                </c:pt>
                <c:pt idx="14927">
                  <c:v>1.014</c:v>
                </c:pt>
                <c:pt idx="14928">
                  <c:v>1.014</c:v>
                </c:pt>
                <c:pt idx="14929">
                  <c:v>1.0130000000000001</c:v>
                </c:pt>
                <c:pt idx="14930">
                  <c:v>1.0130000000000001</c:v>
                </c:pt>
                <c:pt idx="14931">
                  <c:v>1.014</c:v>
                </c:pt>
                <c:pt idx="14932">
                  <c:v>1.014</c:v>
                </c:pt>
                <c:pt idx="14933">
                  <c:v>1.0130000000000001</c:v>
                </c:pt>
                <c:pt idx="14934">
                  <c:v>1.0130000000000001</c:v>
                </c:pt>
                <c:pt idx="14935">
                  <c:v>1.014</c:v>
                </c:pt>
                <c:pt idx="14936">
                  <c:v>1.0130000000000001</c:v>
                </c:pt>
                <c:pt idx="14937">
                  <c:v>1.0130000000000001</c:v>
                </c:pt>
                <c:pt idx="14938">
                  <c:v>1.014</c:v>
                </c:pt>
                <c:pt idx="14939">
                  <c:v>1.014</c:v>
                </c:pt>
                <c:pt idx="14940">
                  <c:v>1.014</c:v>
                </c:pt>
                <c:pt idx="14941">
                  <c:v>1.012</c:v>
                </c:pt>
                <c:pt idx="14942">
                  <c:v>1.014</c:v>
                </c:pt>
                <c:pt idx="14943">
                  <c:v>1.014</c:v>
                </c:pt>
                <c:pt idx="14944">
                  <c:v>1.014</c:v>
                </c:pt>
                <c:pt idx="14945">
                  <c:v>1.0150000000000001</c:v>
                </c:pt>
                <c:pt idx="14946">
                  <c:v>1.0150000000000001</c:v>
                </c:pt>
                <c:pt idx="14947">
                  <c:v>1.016</c:v>
                </c:pt>
                <c:pt idx="14948">
                  <c:v>1.014</c:v>
                </c:pt>
                <c:pt idx="14949">
                  <c:v>1.0130000000000001</c:v>
                </c:pt>
                <c:pt idx="14950">
                  <c:v>1.0130000000000001</c:v>
                </c:pt>
                <c:pt idx="14951">
                  <c:v>1.0130000000000001</c:v>
                </c:pt>
                <c:pt idx="14952">
                  <c:v>1.0130000000000001</c:v>
                </c:pt>
                <c:pt idx="14953">
                  <c:v>1.014</c:v>
                </c:pt>
                <c:pt idx="14954">
                  <c:v>1.0130000000000001</c:v>
                </c:pt>
                <c:pt idx="14955">
                  <c:v>1.0130000000000001</c:v>
                </c:pt>
                <c:pt idx="14956">
                  <c:v>1.0130000000000001</c:v>
                </c:pt>
                <c:pt idx="14957">
                  <c:v>1.014</c:v>
                </c:pt>
                <c:pt idx="14958">
                  <c:v>1.014</c:v>
                </c:pt>
                <c:pt idx="14959">
                  <c:v>1.0130000000000001</c:v>
                </c:pt>
                <c:pt idx="14960">
                  <c:v>1.0110000000000001</c:v>
                </c:pt>
                <c:pt idx="14961">
                  <c:v>1.0130000000000001</c:v>
                </c:pt>
                <c:pt idx="14962">
                  <c:v>1.012</c:v>
                </c:pt>
                <c:pt idx="14963">
                  <c:v>1.012</c:v>
                </c:pt>
                <c:pt idx="14964">
                  <c:v>1.012</c:v>
                </c:pt>
                <c:pt idx="14965">
                  <c:v>1.014</c:v>
                </c:pt>
                <c:pt idx="14966">
                  <c:v>1.0130000000000001</c:v>
                </c:pt>
                <c:pt idx="14967">
                  <c:v>1.0130000000000001</c:v>
                </c:pt>
                <c:pt idx="14968">
                  <c:v>1.014</c:v>
                </c:pt>
                <c:pt idx="14969">
                  <c:v>1.0150000000000001</c:v>
                </c:pt>
                <c:pt idx="14970">
                  <c:v>1.0170000000000001</c:v>
                </c:pt>
                <c:pt idx="14971">
                  <c:v>1.014</c:v>
                </c:pt>
                <c:pt idx="14972">
                  <c:v>1.0130000000000001</c:v>
                </c:pt>
                <c:pt idx="14973">
                  <c:v>1.014</c:v>
                </c:pt>
                <c:pt idx="14974">
                  <c:v>1.0150000000000001</c:v>
                </c:pt>
                <c:pt idx="14975">
                  <c:v>1.0150000000000001</c:v>
                </c:pt>
                <c:pt idx="14976">
                  <c:v>1.0150000000000001</c:v>
                </c:pt>
                <c:pt idx="14977">
                  <c:v>1.016</c:v>
                </c:pt>
                <c:pt idx="14978">
                  <c:v>1.0150000000000001</c:v>
                </c:pt>
                <c:pt idx="14979">
                  <c:v>1.0150000000000001</c:v>
                </c:pt>
                <c:pt idx="14980">
                  <c:v>1.014</c:v>
                </c:pt>
                <c:pt idx="14981">
                  <c:v>1.014</c:v>
                </c:pt>
                <c:pt idx="14982">
                  <c:v>1.014</c:v>
                </c:pt>
                <c:pt idx="14983">
                  <c:v>1.0150000000000001</c:v>
                </c:pt>
                <c:pt idx="14984">
                  <c:v>1.016</c:v>
                </c:pt>
                <c:pt idx="14985">
                  <c:v>1.0150000000000001</c:v>
                </c:pt>
                <c:pt idx="14986">
                  <c:v>1.016</c:v>
                </c:pt>
                <c:pt idx="14987">
                  <c:v>1.016</c:v>
                </c:pt>
                <c:pt idx="14988">
                  <c:v>1.016</c:v>
                </c:pt>
                <c:pt idx="14989">
                  <c:v>1.016</c:v>
                </c:pt>
                <c:pt idx="14990">
                  <c:v>1.0150000000000001</c:v>
                </c:pt>
                <c:pt idx="14991">
                  <c:v>1.0150000000000001</c:v>
                </c:pt>
                <c:pt idx="14992">
                  <c:v>1.016</c:v>
                </c:pt>
                <c:pt idx="14993">
                  <c:v>1.016</c:v>
                </c:pt>
                <c:pt idx="14994">
                  <c:v>1.016</c:v>
                </c:pt>
                <c:pt idx="14995">
                  <c:v>1.0170000000000001</c:v>
                </c:pt>
                <c:pt idx="14996">
                  <c:v>1.016</c:v>
                </c:pt>
                <c:pt idx="14997">
                  <c:v>1.0150000000000001</c:v>
                </c:pt>
                <c:pt idx="14998">
                  <c:v>1.014</c:v>
                </c:pt>
                <c:pt idx="14999">
                  <c:v>1.0130000000000001</c:v>
                </c:pt>
                <c:pt idx="15000">
                  <c:v>1.012</c:v>
                </c:pt>
                <c:pt idx="15001">
                  <c:v>1.0130000000000001</c:v>
                </c:pt>
                <c:pt idx="15002">
                  <c:v>1.0130000000000001</c:v>
                </c:pt>
                <c:pt idx="15003">
                  <c:v>1.0150000000000001</c:v>
                </c:pt>
                <c:pt idx="15004">
                  <c:v>1.0150000000000001</c:v>
                </c:pt>
                <c:pt idx="15005">
                  <c:v>1.016</c:v>
                </c:pt>
                <c:pt idx="15006">
                  <c:v>1.016</c:v>
                </c:pt>
                <c:pt idx="15007">
                  <c:v>1.0150000000000001</c:v>
                </c:pt>
                <c:pt idx="15008">
                  <c:v>1.0150000000000001</c:v>
                </c:pt>
                <c:pt idx="15009">
                  <c:v>1.0150000000000001</c:v>
                </c:pt>
                <c:pt idx="15010">
                  <c:v>1.0150000000000001</c:v>
                </c:pt>
                <c:pt idx="15011">
                  <c:v>1.0150000000000001</c:v>
                </c:pt>
                <c:pt idx="15012">
                  <c:v>1.0150000000000001</c:v>
                </c:pt>
                <c:pt idx="15013">
                  <c:v>1.0150000000000001</c:v>
                </c:pt>
                <c:pt idx="15014">
                  <c:v>1.0150000000000001</c:v>
                </c:pt>
                <c:pt idx="15015">
                  <c:v>1.0150000000000001</c:v>
                </c:pt>
                <c:pt idx="15016">
                  <c:v>1.0150000000000001</c:v>
                </c:pt>
                <c:pt idx="15017">
                  <c:v>1.014</c:v>
                </c:pt>
                <c:pt idx="15018">
                  <c:v>1.0150000000000001</c:v>
                </c:pt>
                <c:pt idx="15019">
                  <c:v>1.0150000000000001</c:v>
                </c:pt>
                <c:pt idx="15020">
                  <c:v>1.014</c:v>
                </c:pt>
                <c:pt idx="15021">
                  <c:v>1.0130000000000001</c:v>
                </c:pt>
                <c:pt idx="15022">
                  <c:v>1.014</c:v>
                </c:pt>
                <c:pt idx="15023">
                  <c:v>1.0130000000000001</c:v>
                </c:pt>
                <c:pt idx="15024">
                  <c:v>1.014</c:v>
                </c:pt>
                <c:pt idx="15025">
                  <c:v>1.0150000000000001</c:v>
                </c:pt>
                <c:pt idx="15026">
                  <c:v>1.014</c:v>
                </c:pt>
                <c:pt idx="15027">
                  <c:v>1.0130000000000001</c:v>
                </c:pt>
                <c:pt idx="15028">
                  <c:v>1.014</c:v>
                </c:pt>
                <c:pt idx="15029">
                  <c:v>1.0130000000000001</c:v>
                </c:pt>
                <c:pt idx="15030">
                  <c:v>1.014</c:v>
                </c:pt>
                <c:pt idx="15031">
                  <c:v>1.0150000000000001</c:v>
                </c:pt>
                <c:pt idx="15032">
                  <c:v>1.0150000000000001</c:v>
                </c:pt>
                <c:pt idx="15033">
                  <c:v>1.0150000000000001</c:v>
                </c:pt>
                <c:pt idx="15034">
                  <c:v>1.014</c:v>
                </c:pt>
                <c:pt idx="15035">
                  <c:v>1.014</c:v>
                </c:pt>
                <c:pt idx="15036">
                  <c:v>1.0130000000000001</c:v>
                </c:pt>
                <c:pt idx="15037">
                  <c:v>1.0150000000000001</c:v>
                </c:pt>
                <c:pt idx="15038">
                  <c:v>1.014</c:v>
                </c:pt>
                <c:pt idx="15039">
                  <c:v>1.0150000000000001</c:v>
                </c:pt>
                <c:pt idx="15040">
                  <c:v>1.014</c:v>
                </c:pt>
                <c:pt idx="15041">
                  <c:v>1.0150000000000001</c:v>
                </c:pt>
                <c:pt idx="15042">
                  <c:v>1.014</c:v>
                </c:pt>
                <c:pt idx="15043">
                  <c:v>1.016</c:v>
                </c:pt>
                <c:pt idx="15044">
                  <c:v>1.016</c:v>
                </c:pt>
                <c:pt idx="15045">
                  <c:v>1.016</c:v>
                </c:pt>
                <c:pt idx="15046">
                  <c:v>1.016</c:v>
                </c:pt>
                <c:pt idx="15047">
                  <c:v>1.0170000000000001</c:v>
                </c:pt>
                <c:pt idx="15048">
                  <c:v>1.0150000000000001</c:v>
                </c:pt>
                <c:pt idx="15049">
                  <c:v>1.016</c:v>
                </c:pt>
                <c:pt idx="15050">
                  <c:v>1.0150000000000001</c:v>
                </c:pt>
                <c:pt idx="15051">
                  <c:v>1.0150000000000001</c:v>
                </c:pt>
                <c:pt idx="15052">
                  <c:v>1.0150000000000001</c:v>
                </c:pt>
                <c:pt idx="15053">
                  <c:v>1.014</c:v>
                </c:pt>
                <c:pt idx="15054">
                  <c:v>1.0150000000000001</c:v>
                </c:pt>
                <c:pt idx="15055">
                  <c:v>1.0170000000000001</c:v>
                </c:pt>
                <c:pt idx="15056">
                  <c:v>1.0170000000000001</c:v>
                </c:pt>
                <c:pt idx="15057">
                  <c:v>1.0190000000000001</c:v>
                </c:pt>
                <c:pt idx="15058">
                  <c:v>1.018</c:v>
                </c:pt>
                <c:pt idx="15059">
                  <c:v>1.0170000000000001</c:v>
                </c:pt>
                <c:pt idx="15060">
                  <c:v>1.016</c:v>
                </c:pt>
                <c:pt idx="15061">
                  <c:v>1.0170000000000001</c:v>
                </c:pt>
                <c:pt idx="15062">
                  <c:v>1.018</c:v>
                </c:pt>
                <c:pt idx="15063">
                  <c:v>1.018</c:v>
                </c:pt>
                <c:pt idx="15064">
                  <c:v>1.018</c:v>
                </c:pt>
                <c:pt idx="15065">
                  <c:v>1.018</c:v>
                </c:pt>
                <c:pt idx="15066">
                  <c:v>1.018</c:v>
                </c:pt>
                <c:pt idx="15067">
                  <c:v>1.0170000000000001</c:v>
                </c:pt>
                <c:pt idx="15068">
                  <c:v>1.0190000000000001</c:v>
                </c:pt>
                <c:pt idx="15069">
                  <c:v>1.018</c:v>
                </c:pt>
                <c:pt idx="15070">
                  <c:v>1.0170000000000001</c:v>
                </c:pt>
                <c:pt idx="15071">
                  <c:v>1.0170000000000001</c:v>
                </c:pt>
                <c:pt idx="15072">
                  <c:v>1.0170000000000001</c:v>
                </c:pt>
                <c:pt idx="15073">
                  <c:v>1.016</c:v>
                </c:pt>
                <c:pt idx="15074">
                  <c:v>1.0170000000000001</c:v>
                </c:pt>
                <c:pt idx="15075">
                  <c:v>1.018</c:v>
                </c:pt>
                <c:pt idx="15076">
                  <c:v>1.0170000000000001</c:v>
                </c:pt>
                <c:pt idx="15077">
                  <c:v>1.0170000000000001</c:v>
                </c:pt>
                <c:pt idx="15078">
                  <c:v>1.0170000000000001</c:v>
                </c:pt>
                <c:pt idx="15079">
                  <c:v>1.018</c:v>
                </c:pt>
                <c:pt idx="15080">
                  <c:v>1.0170000000000001</c:v>
                </c:pt>
                <c:pt idx="15081">
                  <c:v>1.016</c:v>
                </c:pt>
                <c:pt idx="15082">
                  <c:v>1.016</c:v>
                </c:pt>
                <c:pt idx="15083">
                  <c:v>1.018</c:v>
                </c:pt>
                <c:pt idx="15084">
                  <c:v>1.018</c:v>
                </c:pt>
                <c:pt idx="15085">
                  <c:v>1.0170000000000001</c:v>
                </c:pt>
                <c:pt idx="15086">
                  <c:v>1.0170000000000001</c:v>
                </c:pt>
                <c:pt idx="15087">
                  <c:v>1.0170000000000001</c:v>
                </c:pt>
                <c:pt idx="15088">
                  <c:v>1.016</c:v>
                </c:pt>
                <c:pt idx="15089">
                  <c:v>1.0170000000000001</c:v>
                </c:pt>
                <c:pt idx="15090">
                  <c:v>1.0170000000000001</c:v>
                </c:pt>
                <c:pt idx="15091">
                  <c:v>1.0170000000000001</c:v>
                </c:pt>
                <c:pt idx="15092">
                  <c:v>1.016</c:v>
                </c:pt>
                <c:pt idx="15093">
                  <c:v>1.014</c:v>
                </c:pt>
                <c:pt idx="15094">
                  <c:v>1.014</c:v>
                </c:pt>
                <c:pt idx="15095">
                  <c:v>1.014</c:v>
                </c:pt>
                <c:pt idx="15096">
                  <c:v>1.016</c:v>
                </c:pt>
                <c:pt idx="15097">
                  <c:v>1.016</c:v>
                </c:pt>
                <c:pt idx="15098">
                  <c:v>1.0150000000000001</c:v>
                </c:pt>
                <c:pt idx="15099">
                  <c:v>1.0150000000000001</c:v>
                </c:pt>
                <c:pt idx="15100">
                  <c:v>1.0150000000000001</c:v>
                </c:pt>
                <c:pt idx="15101">
                  <c:v>1.016</c:v>
                </c:pt>
                <c:pt idx="15102">
                  <c:v>1.018</c:v>
                </c:pt>
                <c:pt idx="15103">
                  <c:v>1.018</c:v>
                </c:pt>
                <c:pt idx="15104">
                  <c:v>1.018</c:v>
                </c:pt>
                <c:pt idx="15105">
                  <c:v>1.0170000000000001</c:v>
                </c:pt>
                <c:pt idx="15106">
                  <c:v>1.018</c:v>
                </c:pt>
                <c:pt idx="15107">
                  <c:v>1.018</c:v>
                </c:pt>
                <c:pt idx="15108">
                  <c:v>1.0170000000000001</c:v>
                </c:pt>
                <c:pt idx="15109">
                  <c:v>1.0170000000000001</c:v>
                </c:pt>
                <c:pt idx="15110">
                  <c:v>1.016</c:v>
                </c:pt>
                <c:pt idx="15111">
                  <c:v>1.016</c:v>
                </c:pt>
                <c:pt idx="15112">
                  <c:v>1.016</c:v>
                </c:pt>
                <c:pt idx="15113">
                  <c:v>1.016</c:v>
                </c:pt>
                <c:pt idx="15114">
                  <c:v>1.016</c:v>
                </c:pt>
                <c:pt idx="15115">
                  <c:v>1.016</c:v>
                </c:pt>
                <c:pt idx="15116">
                  <c:v>1.0170000000000001</c:v>
                </c:pt>
                <c:pt idx="15117">
                  <c:v>1.018</c:v>
                </c:pt>
                <c:pt idx="15118">
                  <c:v>1.0190000000000001</c:v>
                </c:pt>
                <c:pt idx="15119">
                  <c:v>1.0190000000000001</c:v>
                </c:pt>
                <c:pt idx="15120">
                  <c:v>1.0170000000000001</c:v>
                </c:pt>
                <c:pt idx="15121">
                  <c:v>1.016</c:v>
                </c:pt>
                <c:pt idx="15122">
                  <c:v>1.016</c:v>
                </c:pt>
                <c:pt idx="15123">
                  <c:v>1.0170000000000001</c:v>
                </c:pt>
                <c:pt idx="15124">
                  <c:v>1.0150000000000001</c:v>
                </c:pt>
                <c:pt idx="15125">
                  <c:v>1.0150000000000001</c:v>
                </c:pt>
                <c:pt idx="15126">
                  <c:v>1.016</c:v>
                </c:pt>
                <c:pt idx="15127">
                  <c:v>1.0170000000000001</c:v>
                </c:pt>
                <c:pt idx="15128">
                  <c:v>1.016</c:v>
                </c:pt>
                <c:pt idx="15129">
                  <c:v>1.0170000000000001</c:v>
                </c:pt>
                <c:pt idx="15130">
                  <c:v>1.0170000000000001</c:v>
                </c:pt>
                <c:pt idx="15131">
                  <c:v>1.016</c:v>
                </c:pt>
                <c:pt idx="15132">
                  <c:v>1.016</c:v>
                </c:pt>
                <c:pt idx="15133">
                  <c:v>1.0150000000000001</c:v>
                </c:pt>
                <c:pt idx="15134">
                  <c:v>1.0150000000000001</c:v>
                </c:pt>
                <c:pt idx="15135">
                  <c:v>1.016</c:v>
                </c:pt>
                <c:pt idx="15136">
                  <c:v>1.0170000000000001</c:v>
                </c:pt>
                <c:pt idx="15137">
                  <c:v>1.0170000000000001</c:v>
                </c:pt>
                <c:pt idx="15138">
                  <c:v>1.0170000000000001</c:v>
                </c:pt>
                <c:pt idx="15139">
                  <c:v>1.018</c:v>
                </c:pt>
                <c:pt idx="15140">
                  <c:v>1.018</c:v>
                </c:pt>
                <c:pt idx="15141">
                  <c:v>1.018</c:v>
                </c:pt>
                <c:pt idx="15142">
                  <c:v>1.0190000000000001</c:v>
                </c:pt>
                <c:pt idx="15143">
                  <c:v>1.018</c:v>
                </c:pt>
                <c:pt idx="15144">
                  <c:v>1.0170000000000001</c:v>
                </c:pt>
                <c:pt idx="15145">
                  <c:v>1.016</c:v>
                </c:pt>
                <c:pt idx="15146">
                  <c:v>1.016</c:v>
                </c:pt>
                <c:pt idx="15147">
                  <c:v>1.016</c:v>
                </c:pt>
                <c:pt idx="15148">
                  <c:v>1.0150000000000001</c:v>
                </c:pt>
                <c:pt idx="15149">
                  <c:v>1.0150000000000001</c:v>
                </c:pt>
                <c:pt idx="15150">
                  <c:v>1.016</c:v>
                </c:pt>
                <c:pt idx="15151">
                  <c:v>1.0170000000000001</c:v>
                </c:pt>
                <c:pt idx="15152">
                  <c:v>1.018</c:v>
                </c:pt>
                <c:pt idx="15153">
                  <c:v>1.018</c:v>
                </c:pt>
                <c:pt idx="15154">
                  <c:v>1.0190000000000001</c:v>
                </c:pt>
                <c:pt idx="15155">
                  <c:v>1.018</c:v>
                </c:pt>
                <c:pt idx="15156">
                  <c:v>1.0170000000000001</c:v>
                </c:pt>
                <c:pt idx="15157">
                  <c:v>1.016</c:v>
                </c:pt>
                <c:pt idx="15158">
                  <c:v>1.0150000000000001</c:v>
                </c:pt>
                <c:pt idx="15159">
                  <c:v>1.014</c:v>
                </c:pt>
                <c:pt idx="15160">
                  <c:v>1.0130000000000001</c:v>
                </c:pt>
                <c:pt idx="15161">
                  <c:v>1.014</c:v>
                </c:pt>
                <c:pt idx="15162">
                  <c:v>1.014</c:v>
                </c:pt>
                <c:pt idx="15163">
                  <c:v>1.0130000000000001</c:v>
                </c:pt>
                <c:pt idx="15164">
                  <c:v>1.014</c:v>
                </c:pt>
                <c:pt idx="15165">
                  <c:v>1.0150000000000001</c:v>
                </c:pt>
                <c:pt idx="15166">
                  <c:v>1.016</c:v>
                </c:pt>
                <c:pt idx="15167">
                  <c:v>1.0170000000000001</c:v>
                </c:pt>
                <c:pt idx="15168">
                  <c:v>1.0170000000000001</c:v>
                </c:pt>
                <c:pt idx="15169">
                  <c:v>1.018</c:v>
                </c:pt>
                <c:pt idx="15170">
                  <c:v>1.0170000000000001</c:v>
                </c:pt>
                <c:pt idx="15171">
                  <c:v>1.016</c:v>
                </c:pt>
                <c:pt idx="15172">
                  <c:v>1.016</c:v>
                </c:pt>
                <c:pt idx="15173">
                  <c:v>1.016</c:v>
                </c:pt>
                <c:pt idx="15174">
                  <c:v>1.016</c:v>
                </c:pt>
                <c:pt idx="15175">
                  <c:v>1.014</c:v>
                </c:pt>
                <c:pt idx="15176">
                  <c:v>1.014</c:v>
                </c:pt>
                <c:pt idx="15177">
                  <c:v>1.016</c:v>
                </c:pt>
                <c:pt idx="15178">
                  <c:v>1.018</c:v>
                </c:pt>
                <c:pt idx="15179">
                  <c:v>1.0170000000000001</c:v>
                </c:pt>
                <c:pt idx="15180">
                  <c:v>1.0170000000000001</c:v>
                </c:pt>
                <c:pt idx="15181">
                  <c:v>1.018</c:v>
                </c:pt>
                <c:pt idx="15182">
                  <c:v>1.018</c:v>
                </c:pt>
                <c:pt idx="15183">
                  <c:v>1.0190000000000001</c:v>
                </c:pt>
                <c:pt idx="15184">
                  <c:v>1.018</c:v>
                </c:pt>
                <c:pt idx="15185">
                  <c:v>1.0170000000000001</c:v>
                </c:pt>
                <c:pt idx="15186">
                  <c:v>1.016</c:v>
                </c:pt>
                <c:pt idx="15187">
                  <c:v>1.018</c:v>
                </c:pt>
                <c:pt idx="15188">
                  <c:v>1.018</c:v>
                </c:pt>
                <c:pt idx="15189">
                  <c:v>1.0190000000000001</c:v>
                </c:pt>
                <c:pt idx="15190">
                  <c:v>1.02</c:v>
                </c:pt>
                <c:pt idx="15191">
                  <c:v>1.0190000000000001</c:v>
                </c:pt>
                <c:pt idx="15192">
                  <c:v>1.018</c:v>
                </c:pt>
                <c:pt idx="15193">
                  <c:v>1.0190000000000001</c:v>
                </c:pt>
                <c:pt idx="15194">
                  <c:v>1.0190000000000001</c:v>
                </c:pt>
                <c:pt idx="15195">
                  <c:v>1.0190000000000001</c:v>
                </c:pt>
                <c:pt idx="15196">
                  <c:v>1.0170000000000001</c:v>
                </c:pt>
                <c:pt idx="15197">
                  <c:v>1.016</c:v>
                </c:pt>
                <c:pt idx="15198">
                  <c:v>1.0170000000000001</c:v>
                </c:pt>
                <c:pt idx="15199">
                  <c:v>1.0170000000000001</c:v>
                </c:pt>
                <c:pt idx="15200">
                  <c:v>1.02</c:v>
                </c:pt>
                <c:pt idx="15201">
                  <c:v>1.026</c:v>
                </c:pt>
                <c:pt idx="15202">
                  <c:v>1.024</c:v>
                </c:pt>
                <c:pt idx="15203">
                  <c:v>1.024</c:v>
                </c:pt>
                <c:pt idx="15204">
                  <c:v>1.024</c:v>
                </c:pt>
                <c:pt idx="15205">
                  <c:v>1.0269999999999999</c:v>
                </c:pt>
                <c:pt idx="15206">
                  <c:v>1.0269999999999999</c:v>
                </c:pt>
                <c:pt idx="15207">
                  <c:v>1.026</c:v>
                </c:pt>
                <c:pt idx="15208">
                  <c:v>1.0249999999999999</c:v>
                </c:pt>
                <c:pt idx="15209">
                  <c:v>1.0230000000000001</c:v>
                </c:pt>
                <c:pt idx="15210">
                  <c:v>1.0230000000000001</c:v>
                </c:pt>
                <c:pt idx="15211">
                  <c:v>7.76</c:v>
                </c:pt>
                <c:pt idx="15212">
                  <c:v>10.962</c:v>
                </c:pt>
                <c:pt idx="15213">
                  <c:v>13.014000000000001</c:v>
                </c:pt>
                <c:pt idx="15214">
                  <c:v>12.514000000000001</c:v>
                </c:pt>
                <c:pt idx="15215">
                  <c:v>12.422000000000001</c:v>
                </c:pt>
                <c:pt idx="15216">
                  <c:v>13.74</c:v>
                </c:pt>
                <c:pt idx="15217">
                  <c:v>14.066000000000001</c:v>
                </c:pt>
                <c:pt idx="15218">
                  <c:v>13.24</c:v>
                </c:pt>
                <c:pt idx="15219">
                  <c:v>13.031000000000001</c:v>
                </c:pt>
                <c:pt idx="15220">
                  <c:v>13.097</c:v>
                </c:pt>
                <c:pt idx="15221">
                  <c:v>13.193</c:v>
                </c:pt>
                <c:pt idx="15222">
                  <c:v>13.278</c:v>
                </c:pt>
                <c:pt idx="15223">
                  <c:v>13.377000000000001</c:v>
                </c:pt>
                <c:pt idx="15224">
                  <c:v>13.464</c:v>
                </c:pt>
                <c:pt idx="15225">
                  <c:v>13.547000000000001</c:v>
                </c:pt>
                <c:pt idx="15226">
                  <c:v>13.631</c:v>
                </c:pt>
                <c:pt idx="15227">
                  <c:v>13.705</c:v>
                </c:pt>
                <c:pt idx="15228">
                  <c:v>15.388</c:v>
                </c:pt>
                <c:pt idx="15229">
                  <c:v>15.447000000000001</c:v>
                </c:pt>
                <c:pt idx="15230">
                  <c:v>14.700000000000001</c:v>
                </c:pt>
                <c:pt idx="15231">
                  <c:v>14.56</c:v>
                </c:pt>
                <c:pt idx="15232">
                  <c:v>14.564</c:v>
                </c:pt>
                <c:pt idx="15233">
                  <c:v>14.564</c:v>
                </c:pt>
                <c:pt idx="15234">
                  <c:v>14.574</c:v>
                </c:pt>
                <c:pt idx="15235">
                  <c:v>14.573</c:v>
                </c:pt>
                <c:pt idx="15236">
                  <c:v>14.58</c:v>
                </c:pt>
                <c:pt idx="15237">
                  <c:v>14.591000000000001</c:v>
                </c:pt>
                <c:pt idx="15238">
                  <c:v>14.607000000000001</c:v>
                </c:pt>
                <c:pt idx="15239">
                  <c:v>14.615</c:v>
                </c:pt>
                <c:pt idx="15240">
                  <c:v>14.634</c:v>
                </c:pt>
                <c:pt idx="15241">
                  <c:v>14.646000000000001</c:v>
                </c:pt>
                <c:pt idx="15242">
                  <c:v>14.663</c:v>
                </c:pt>
                <c:pt idx="15243">
                  <c:v>14.673999999999999</c:v>
                </c:pt>
                <c:pt idx="15244">
                  <c:v>14.676</c:v>
                </c:pt>
                <c:pt idx="15245">
                  <c:v>14.668000000000001</c:v>
                </c:pt>
                <c:pt idx="15246">
                  <c:v>14.667</c:v>
                </c:pt>
                <c:pt idx="15247">
                  <c:v>14.667</c:v>
                </c:pt>
                <c:pt idx="15248">
                  <c:v>14.673</c:v>
                </c:pt>
                <c:pt idx="15249">
                  <c:v>14.683</c:v>
                </c:pt>
                <c:pt idx="15250">
                  <c:v>14.691000000000001</c:v>
                </c:pt>
                <c:pt idx="15251">
                  <c:v>14.700000000000001</c:v>
                </c:pt>
                <c:pt idx="15252">
                  <c:v>14.716000000000001</c:v>
                </c:pt>
                <c:pt idx="15253">
                  <c:v>14.728</c:v>
                </c:pt>
                <c:pt idx="15254">
                  <c:v>14.742000000000001</c:v>
                </c:pt>
                <c:pt idx="15255">
                  <c:v>14.756</c:v>
                </c:pt>
                <c:pt idx="15256">
                  <c:v>14.774000000000001</c:v>
                </c:pt>
                <c:pt idx="15257">
                  <c:v>14.782</c:v>
                </c:pt>
                <c:pt idx="15258">
                  <c:v>14.779</c:v>
                </c:pt>
                <c:pt idx="15259">
                  <c:v>14.792</c:v>
                </c:pt>
                <c:pt idx="15260">
                  <c:v>14.798</c:v>
                </c:pt>
                <c:pt idx="15261">
                  <c:v>14.812000000000001</c:v>
                </c:pt>
                <c:pt idx="15262">
                  <c:v>14.824</c:v>
                </c:pt>
                <c:pt idx="15263">
                  <c:v>14.836</c:v>
                </c:pt>
                <c:pt idx="15264">
                  <c:v>14.84</c:v>
                </c:pt>
                <c:pt idx="15265">
                  <c:v>14.842000000000001</c:v>
                </c:pt>
                <c:pt idx="15266">
                  <c:v>14.852</c:v>
                </c:pt>
                <c:pt idx="15267">
                  <c:v>14.866</c:v>
                </c:pt>
                <c:pt idx="15268">
                  <c:v>14.875999999999999</c:v>
                </c:pt>
                <c:pt idx="15269">
                  <c:v>14.879</c:v>
                </c:pt>
                <c:pt idx="15270">
                  <c:v>14.89</c:v>
                </c:pt>
                <c:pt idx="15271">
                  <c:v>14.896000000000001</c:v>
                </c:pt>
                <c:pt idx="15272">
                  <c:v>14.904</c:v>
                </c:pt>
                <c:pt idx="15273">
                  <c:v>14.914</c:v>
                </c:pt>
                <c:pt idx="15274">
                  <c:v>14.921000000000001</c:v>
                </c:pt>
                <c:pt idx="15275">
                  <c:v>14.927</c:v>
                </c:pt>
                <c:pt idx="15276">
                  <c:v>14.939</c:v>
                </c:pt>
                <c:pt idx="15277">
                  <c:v>14.945</c:v>
                </c:pt>
                <c:pt idx="15278">
                  <c:v>14.952</c:v>
                </c:pt>
                <c:pt idx="15279">
                  <c:v>14.964</c:v>
                </c:pt>
                <c:pt idx="15280">
                  <c:v>14.968</c:v>
                </c:pt>
                <c:pt idx="15281">
                  <c:v>14.969000000000001</c:v>
                </c:pt>
                <c:pt idx="15282">
                  <c:v>14.976000000000001</c:v>
                </c:pt>
                <c:pt idx="15283">
                  <c:v>14.975</c:v>
                </c:pt>
                <c:pt idx="15284">
                  <c:v>14.987</c:v>
                </c:pt>
                <c:pt idx="15285">
                  <c:v>14.993</c:v>
                </c:pt>
                <c:pt idx="15286">
                  <c:v>15</c:v>
                </c:pt>
                <c:pt idx="15287">
                  <c:v>14.995000000000001</c:v>
                </c:pt>
                <c:pt idx="15288">
                  <c:v>14.994</c:v>
                </c:pt>
                <c:pt idx="15289">
                  <c:v>15.002000000000001</c:v>
                </c:pt>
                <c:pt idx="15290">
                  <c:v>15.01</c:v>
                </c:pt>
                <c:pt idx="15291">
                  <c:v>15.013</c:v>
                </c:pt>
                <c:pt idx="15292">
                  <c:v>15.016999999999999</c:v>
                </c:pt>
                <c:pt idx="15293">
                  <c:v>15.021000000000001</c:v>
                </c:pt>
                <c:pt idx="15294">
                  <c:v>15.016999999999999</c:v>
                </c:pt>
                <c:pt idx="15295">
                  <c:v>15.016999999999999</c:v>
                </c:pt>
                <c:pt idx="15296">
                  <c:v>15.02</c:v>
                </c:pt>
                <c:pt idx="15297">
                  <c:v>15.024000000000001</c:v>
                </c:pt>
                <c:pt idx="15298">
                  <c:v>15.021000000000001</c:v>
                </c:pt>
                <c:pt idx="15299">
                  <c:v>15.011000000000001</c:v>
                </c:pt>
                <c:pt idx="15300">
                  <c:v>15.008000000000001</c:v>
                </c:pt>
                <c:pt idx="15301">
                  <c:v>15.01</c:v>
                </c:pt>
                <c:pt idx="15302">
                  <c:v>15.008000000000001</c:v>
                </c:pt>
                <c:pt idx="15303">
                  <c:v>14.999000000000001</c:v>
                </c:pt>
                <c:pt idx="15304">
                  <c:v>15</c:v>
                </c:pt>
                <c:pt idx="15305">
                  <c:v>15.002000000000001</c:v>
                </c:pt>
                <c:pt idx="15306">
                  <c:v>15</c:v>
                </c:pt>
                <c:pt idx="15307">
                  <c:v>15.003</c:v>
                </c:pt>
                <c:pt idx="15308">
                  <c:v>15.005000000000001</c:v>
                </c:pt>
                <c:pt idx="15309">
                  <c:v>15.01</c:v>
                </c:pt>
                <c:pt idx="15310">
                  <c:v>14.999000000000001</c:v>
                </c:pt>
                <c:pt idx="15311">
                  <c:v>14.991</c:v>
                </c:pt>
                <c:pt idx="15312">
                  <c:v>14.995000000000001</c:v>
                </c:pt>
                <c:pt idx="15313">
                  <c:v>14.999000000000001</c:v>
                </c:pt>
                <c:pt idx="15314">
                  <c:v>14.99</c:v>
                </c:pt>
                <c:pt idx="15315">
                  <c:v>14.988</c:v>
                </c:pt>
                <c:pt idx="15316">
                  <c:v>14.984</c:v>
                </c:pt>
                <c:pt idx="15317">
                  <c:v>14.97</c:v>
                </c:pt>
                <c:pt idx="15318">
                  <c:v>14.966000000000001</c:v>
                </c:pt>
                <c:pt idx="15319">
                  <c:v>14.959</c:v>
                </c:pt>
                <c:pt idx="15320">
                  <c:v>14.955</c:v>
                </c:pt>
                <c:pt idx="15321">
                  <c:v>14.947000000000001</c:v>
                </c:pt>
                <c:pt idx="15322">
                  <c:v>14.947000000000001</c:v>
                </c:pt>
                <c:pt idx="15323">
                  <c:v>14.938000000000001</c:v>
                </c:pt>
                <c:pt idx="15324">
                  <c:v>14.931000000000001</c:v>
                </c:pt>
                <c:pt idx="15325">
                  <c:v>14.923</c:v>
                </c:pt>
                <c:pt idx="15326">
                  <c:v>14.925000000000001</c:v>
                </c:pt>
                <c:pt idx="15327">
                  <c:v>14.92</c:v>
                </c:pt>
                <c:pt idx="15328">
                  <c:v>14.914</c:v>
                </c:pt>
                <c:pt idx="15329">
                  <c:v>14.911</c:v>
                </c:pt>
                <c:pt idx="15330">
                  <c:v>14.92</c:v>
                </c:pt>
                <c:pt idx="15331">
                  <c:v>14.918000000000001</c:v>
                </c:pt>
                <c:pt idx="15332">
                  <c:v>14.913</c:v>
                </c:pt>
                <c:pt idx="15333">
                  <c:v>14.911</c:v>
                </c:pt>
                <c:pt idx="15334">
                  <c:v>14.919</c:v>
                </c:pt>
                <c:pt idx="15335">
                  <c:v>14.92</c:v>
                </c:pt>
                <c:pt idx="15336">
                  <c:v>14.925000000000001</c:v>
                </c:pt>
                <c:pt idx="15337">
                  <c:v>14.923</c:v>
                </c:pt>
                <c:pt idx="15338">
                  <c:v>14.917</c:v>
                </c:pt>
                <c:pt idx="15339">
                  <c:v>14.915000000000001</c:v>
                </c:pt>
                <c:pt idx="15340">
                  <c:v>14.915000000000001</c:v>
                </c:pt>
                <c:pt idx="15341">
                  <c:v>14.92</c:v>
                </c:pt>
                <c:pt idx="15342">
                  <c:v>14.92</c:v>
                </c:pt>
                <c:pt idx="15343">
                  <c:v>14.93</c:v>
                </c:pt>
                <c:pt idx="15344">
                  <c:v>14.932</c:v>
                </c:pt>
                <c:pt idx="15345">
                  <c:v>14.931000000000001</c:v>
                </c:pt>
                <c:pt idx="15346">
                  <c:v>14.938000000000001</c:v>
                </c:pt>
                <c:pt idx="15347">
                  <c:v>14.933</c:v>
                </c:pt>
                <c:pt idx="15348">
                  <c:v>14.94</c:v>
                </c:pt>
                <c:pt idx="15349">
                  <c:v>14.944000000000001</c:v>
                </c:pt>
                <c:pt idx="15350">
                  <c:v>14.947000000000001</c:v>
                </c:pt>
                <c:pt idx="15351">
                  <c:v>14.946</c:v>
                </c:pt>
                <c:pt idx="15352">
                  <c:v>14.944000000000001</c:v>
                </c:pt>
                <c:pt idx="15353">
                  <c:v>14.949</c:v>
                </c:pt>
                <c:pt idx="15354">
                  <c:v>14.949</c:v>
                </c:pt>
                <c:pt idx="15355">
                  <c:v>14.952</c:v>
                </c:pt>
                <c:pt idx="15356">
                  <c:v>14.952</c:v>
                </c:pt>
                <c:pt idx="15357">
                  <c:v>14.945</c:v>
                </c:pt>
                <c:pt idx="15358">
                  <c:v>14.956</c:v>
                </c:pt>
                <c:pt idx="15359">
                  <c:v>14.956</c:v>
                </c:pt>
                <c:pt idx="15360">
                  <c:v>14.956</c:v>
                </c:pt>
                <c:pt idx="15361">
                  <c:v>14.951000000000001</c:v>
                </c:pt>
                <c:pt idx="15362">
                  <c:v>14.945</c:v>
                </c:pt>
                <c:pt idx="15363">
                  <c:v>14.959</c:v>
                </c:pt>
                <c:pt idx="15364">
                  <c:v>14.958</c:v>
                </c:pt>
                <c:pt idx="15365">
                  <c:v>14.958</c:v>
                </c:pt>
                <c:pt idx="15366">
                  <c:v>14.958</c:v>
                </c:pt>
                <c:pt idx="15367">
                  <c:v>14.968</c:v>
                </c:pt>
                <c:pt idx="15368">
                  <c:v>14.963000000000001</c:v>
                </c:pt>
                <c:pt idx="15369">
                  <c:v>14.963000000000001</c:v>
                </c:pt>
                <c:pt idx="15370">
                  <c:v>14.97</c:v>
                </c:pt>
                <c:pt idx="15371">
                  <c:v>14.969000000000001</c:v>
                </c:pt>
                <c:pt idx="15372">
                  <c:v>14.968</c:v>
                </c:pt>
                <c:pt idx="15373">
                  <c:v>14.97</c:v>
                </c:pt>
                <c:pt idx="15374">
                  <c:v>14.967000000000001</c:v>
                </c:pt>
                <c:pt idx="15375">
                  <c:v>14.967000000000001</c:v>
                </c:pt>
                <c:pt idx="15376">
                  <c:v>14.963000000000001</c:v>
                </c:pt>
                <c:pt idx="15377">
                  <c:v>14.971</c:v>
                </c:pt>
                <c:pt idx="15378">
                  <c:v>14.971</c:v>
                </c:pt>
                <c:pt idx="15379">
                  <c:v>14.971</c:v>
                </c:pt>
                <c:pt idx="15380">
                  <c:v>14.971</c:v>
                </c:pt>
                <c:pt idx="15381">
                  <c:v>14.98</c:v>
                </c:pt>
                <c:pt idx="15382">
                  <c:v>14.98</c:v>
                </c:pt>
                <c:pt idx="15383">
                  <c:v>14.97</c:v>
                </c:pt>
                <c:pt idx="15384">
                  <c:v>14.97</c:v>
                </c:pt>
                <c:pt idx="15385">
                  <c:v>14.97</c:v>
                </c:pt>
                <c:pt idx="15386">
                  <c:v>14.971</c:v>
                </c:pt>
                <c:pt idx="15387">
                  <c:v>14.971</c:v>
                </c:pt>
                <c:pt idx="15388">
                  <c:v>14.968</c:v>
                </c:pt>
                <c:pt idx="15389">
                  <c:v>14.964</c:v>
                </c:pt>
                <c:pt idx="15390">
                  <c:v>14.964</c:v>
                </c:pt>
                <c:pt idx="15391">
                  <c:v>14.961</c:v>
                </c:pt>
                <c:pt idx="15392">
                  <c:v>14.96</c:v>
                </c:pt>
                <c:pt idx="15393">
                  <c:v>14.953000000000001</c:v>
                </c:pt>
                <c:pt idx="15394">
                  <c:v>14.953000000000001</c:v>
                </c:pt>
                <c:pt idx="15395">
                  <c:v>14.951000000000001</c:v>
                </c:pt>
                <c:pt idx="15396">
                  <c:v>14.946</c:v>
                </c:pt>
                <c:pt idx="15397">
                  <c:v>14.951000000000001</c:v>
                </c:pt>
                <c:pt idx="15398">
                  <c:v>14.948</c:v>
                </c:pt>
                <c:pt idx="15399">
                  <c:v>14.942</c:v>
                </c:pt>
                <c:pt idx="15400">
                  <c:v>14.946</c:v>
                </c:pt>
                <c:pt idx="15401">
                  <c:v>14.946</c:v>
                </c:pt>
                <c:pt idx="15402">
                  <c:v>14.948</c:v>
                </c:pt>
                <c:pt idx="15403">
                  <c:v>14.951000000000001</c:v>
                </c:pt>
                <c:pt idx="15404">
                  <c:v>14.947000000000001</c:v>
                </c:pt>
                <c:pt idx="15405">
                  <c:v>14.943</c:v>
                </c:pt>
                <c:pt idx="15406">
                  <c:v>14.938000000000001</c:v>
                </c:pt>
                <c:pt idx="15407">
                  <c:v>14.931000000000001</c:v>
                </c:pt>
                <c:pt idx="15408">
                  <c:v>14.927</c:v>
                </c:pt>
                <c:pt idx="15409">
                  <c:v>14.929</c:v>
                </c:pt>
                <c:pt idx="15410">
                  <c:v>14.921000000000001</c:v>
                </c:pt>
                <c:pt idx="15411">
                  <c:v>14.917</c:v>
                </c:pt>
                <c:pt idx="15412">
                  <c:v>14.91</c:v>
                </c:pt>
                <c:pt idx="15413">
                  <c:v>14.91</c:v>
                </c:pt>
                <c:pt idx="15414">
                  <c:v>14.903</c:v>
                </c:pt>
                <c:pt idx="15415">
                  <c:v>14.901</c:v>
                </c:pt>
                <c:pt idx="15416">
                  <c:v>14.895</c:v>
                </c:pt>
                <c:pt idx="15417">
                  <c:v>14.895</c:v>
                </c:pt>
                <c:pt idx="15418">
                  <c:v>14.893000000000001</c:v>
                </c:pt>
                <c:pt idx="15419">
                  <c:v>14.893000000000001</c:v>
                </c:pt>
                <c:pt idx="15420">
                  <c:v>14.893000000000001</c:v>
                </c:pt>
                <c:pt idx="15421">
                  <c:v>14.893000000000001</c:v>
                </c:pt>
                <c:pt idx="15422">
                  <c:v>14.894</c:v>
                </c:pt>
                <c:pt idx="15423">
                  <c:v>14.896000000000001</c:v>
                </c:pt>
                <c:pt idx="15424">
                  <c:v>14.902000000000001</c:v>
                </c:pt>
                <c:pt idx="15425">
                  <c:v>14.895</c:v>
                </c:pt>
                <c:pt idx="15426">
                  <c:v>14.889000000000001</c:v>
                </c:pt>
                <c:pt idx="15427">
                  <c:v>14.889000000000001</c:v>
                </c:pt>
                <c:pt idx="15428">
                  <c:v>14.895</c:v>
                </c:pt>
                <c:pt idx="15429">
                  <c:v>14.896000000000001</c:v>
                </c:pt>
                <c:pt idx="15430">
                  <c:v>14.898</c:v>
                </c:pt>
                <c:pt idx="15431">
                  <c:v>14.898</c:v>
                </c:pt>
                <c:pt idx="15432">
                  <c:v>14.894</c:v>
                </c:pt>
                <c:pt idx="15433">
                  <c:v>14.887</c:v>
                </c:pt>
                <c:pt idx="15434">
                  <c:v>14.891</c:v>
                </c:pt>
                <c:pt idx="15435">
                  <c:v>14.89</c:v>
                </c:pt>
                <c:pt idx="15436">
                  <c:v>14.878</c:v>
                </c:pt>
                <c:pt idx="15437">
                  <c:v>14.866</c:v>
                </c:pt>
                <c:pt idx="15438">
                  <c:v>14.871</c:v>
                </c:pt>
                <c:pt idx="15439">
                  <c:v>14.867000000000001</c:v>
                </c:pt>
                <c:pt idx="15440">
                  <c:v>14.856</c:v>
                </c:pt>
                <c:pt idx="15441">
                  <c:v>14.852</c:v>
                </c:pt>
                <c:pt idx="15442">
                  <c:v>14.848000000000001</c:v>
                </c:pt>
                <c:pt idx="15443">
                  <c:v>14.833</c:v>
                </c:pt>
                <c:pt idx="15444">
                  <c:v>14.822000000000001</c:v>
                </c:pt>
                <c:pt idx="15445">
                  <c:v>14.827</c:v>
                </c:pt>
                <c:pt idx="15446">
                  <c:v>14.821</c:v>
                </c:pt>
                <c:pt idx="15447">
                  <c:v>14.814</c:v>
                </c:pt>
                <c:pt idx="15448">
                  <c:v>14.806000000000001</c:v>
                </c:pt>
                <c:pt idx="15449">
                  <c:v>14.808</c:v>
                </c:pt>
                <c:pt idx="15450">
                  <c:v>14.804</c:v>
                </c:pt>
                <c:pt idx="15451">
                  <c:v>14.804</c:v>
                </c:pt>
                <c:pt idx="15452">
                  <c:v>14.795</c:v>
                </c:pt>
                <c:pt idx="15453">
                  <c:v>14.794</c:v>
                </c:pt>
                <c:pt idx="15454">
                  <c:v>14.786</c:v>
                </c:pt>
                <c:pt idx="15455">
                  <c:v>14.787000000000001</c:v>
                </c:pt>
                <c:pt idx="15456">
                  <c:v>14.780000000000001</c:v>
                </c:pt>
                <c:pt idx="15457">
                  <c:v>14.774000000000001</c:v>
                </c:pt>
                <c:pt idx="15458">
                  <c:v>14.778</c:v>
                </c:pt>
                <c:pt idx="15459">
                  <c:v>14.765000000000001</c:v>
                </c:pt>
                <c:pt idx="15460">
                  <c:v>14.758000000000001</c:v>
                </c:pt>
                <c:pt idx="15461">
                  <c:v>14.759</c:v>
                </c:pt>
                <c:pt idx="15462">
                  <c:v>14.747</c:v>
                </c:pt>
                <c:pt idx="15463">
                  <c:v>14.739000000000001</c:v>
                </c:pt>
                <c:pt idx="15464">
                  <c:v>14.732000000000001</c:v>
                </c:pt>
                <c:pt idx="15465">
                  <c:v>14.733000000000001</c:v>
                </c:pt>
                <c:pt idx="15466">
                  <c:v>14.722</c:v>
                </c:pt>
                <c:pt idx="15467">
                  <c:v>14.714</c:v>
                </c:pt>
                <c:pt idx="15468">
                  <c:v>14.703000000000001</c:v>
                </c:pt>
                <c:pt idx="15469">
                  <c:v>14.699</c:v>
                </c:pt>
                <c:pt idx="15470">
                  <c:v>14.695</c:v>
                </c:pt>
                <c:pt idx="15471">
                  <c:v>14.687000000000001</c:v>
                </c:pt>
                <c:pt idx="15472">
                  <c:v>14.683</c:v>
                </c:pt>
                <c:pt idx="15473">
                  <c:v>14.672000000000001</c:v>
                </c:pt>
                <c:pt idx="15474">
                  <c:v>14.657999999999999</c:v>
                </c:pt>
                <c:pt idx="15475">
                  <c:v>14.657999999999999</c:v>
                </c:pt>
                <c:pt idx="15476">
                  <c:v>14.651</c:v>
                </c:pt>
                <c:pt idx="15477">
                  <c:v>14.654</c:v>
                </c:pt>
                <c:pt idx="15478">
                  <c:v>14.65</c:v>
                </c:pt>
                <c:pt idx="15479">
                  <c:v>14.646000000000001</c:v>
                </c:pt>
                <c:pt idx="15480">
                  <c:v>14.633000000000001</c:v>
                </c:pt>
                <c:pt idx="15481">
                  <c:v>14.636000000000001</c:v>
                </c:pt>
                <c:pt idx="15482">
                  <c:v>14.628</c:v>
                </c:pt>
                <c:pt idx="15483">
                  <c:v>14.620000000000001</c:v>
                </c:pt>
                <c:pt idx="15484">
                  <c:v>14.614000000000001</c:v>
                </c:pt>
                <c:pt idx="15485">
                  <c:v>14.609</c:v>
                </c:pt>
                <c:pt idx="15486">
                  <c:v>14.607000000000001</c:v>
                </c:pt>
                <c:pt idx="15487">
                  <c:v>14.593</c:v>
                </c:pt>
                <c:pt idx="15488">
                  <c:v>14.59</c:v>
                </c:pt>
                <c:pt idx="15489">
                  <c:v>14.586</c:v>
                </c:pt>
                <c:pt idx="15490">
                  <c:v>14.586</c:v>
                </c:pt>
                <c:pt idx="15491">
                  <c:v>14.582000000000001</c:v>
                </c:pt>
                <c:pt idx="15492">
                  <c:v>14.573</c:v>
                </c:pt>
                <c:pt idx="15493">
                  <c:v>14.569000000000001</c:v>
                </c:pt>
                <c:pt idx="15494">
                  <c:v>14.569000000000001</c:v>
                </c:pt>
                <c:pt idx="15495">
                  <c:v>14.563000000000001</c:v>
                </c:pt>
                <c:pt idx="15496">
                  <c:v>14.557</c:v>
                </c:pt>
                <c:pt idx="15497">
                  <c:v>14.555</c:v>
                </c:pt>
                <c:pt idx="15498">
                  <c:v>14.547000000000001</c:v>
                </c:pt>
                <c:pt idx="15499">
                  <c:v>14.543000000000001</c:v>
                </c:pt>
                <c:pt idx="15500">
                  <c:v>14.543000000000001</c:v>
                </c:pt>
                <c:pt idx="15501">
                  <c:v>14.539</c:v>
                </c:pt>
                <c:pt idx="15502">
                  <c:v>14.537000000000001</c:v>
                </c:pt>
                <c:pt idx="15503">
                  <c:v>14.528</c:v>
                </c:pt>
                <c:pt idx="15504">
                  <c:v>14.518000000000001</c:v>
                </c:pt>
                <c:pt idx="15505">
                  <c:v>14.513</c:v>
                </c:pt>
                <c:pt idx="15506">
                  <c:v>14.521000000000001</c:v>
                </c:pt>
                <c:pt idx="15507">
                  <c:v>14.515000000000001</c:v>
                </c:pt>
                <c:pt idx="15508">
                  <c:v>14.513</c:v>
                </c:pt>
                <c:pt idx="15509">
                  <c:v>14.51</c:v>
                </c:pt>
                <c:pt idx="15510">
                  <c:v>14.497</c:v>
                </c:pt>
                <c:pt idx="15511">
                  <c:v>14.499000000000001</c:v>
                </c:pt>
                <c:pt idx="15512">
                  <c:v>14.484999999999999</c:v>
                </c:pt>
                <c:pt idx="15513">
                  <c:v>14.476000000000001</c:v>
                </c:pt>
                <c:pt idx="15514">
                  <c:v>14.467000000000001</c:v>
                </c:pt>
                <c:pt idx="15515">
                  <c:v>14.471</c:v>
                </c:pt>
                <c:pt idx="15516">
                  <c:v>14.464</c:v>
                </c:pt>
                <c:pt idx="15517">
                  <c:v>14.458</c:v>
                </c:pt>
                <c:pt idx="15518">
                  <c:v>14.447000000000001</c:v>
                </c:pt>
                <c:pt idx="15519">
                  <c:v>14.446</c:v>
                </c:pt>
                <c:pt idx="15520">
                  <c:v>14.436</c:v>
                </c:pt>
                <c:pt idx="15521">
                  <c:v>14.423999999999999</c:v>
                </c:pt>
                <c:pt idx="15522">
                  <c:v>14.429</c:v>
                </c:pt>
                <c:pt idx="15523">
                  <c:v>14.42</c:v>
                </c:pt>
                <c:pt idx="15524">
                  <c:v>14.412000000000001</c:v>
                </c:pt>
                <c:pt idx="15525">
                  <c:v>14.403</c:v>
                </c:pt>
                <c:pt idx="15526">
                  <c:v>14.402000000000001</c:v>
                </c:pt>
                <c:pt idx="15527">
                  <c:v>14.41</c:v>
                </c:pt>
                <c:pt idx="15528">
                  <c:v>14.398</c:v>
                </c:pt>
                <c:pt idx="15529">
                  <c:v>14.397</c:v>
                </c:pt>
                <c:pt idx="15530">
                  <c:v>14.39</c:v>
                </c:pt>
                <c:pt idx="15531">
                  <c:v>14.394</c:v>
                </c:pt>
                <c:pt idx="15532">
                  <c:v>14.393000000000001</c:v>
                </c:pt>
                <c:pt idx="15533">
                  <c:v>14.386000000000001</c:v>
                </c:pt>
                <c:pt idx="15534">
                  <c:v>14.384</c:v>
                </c:pt>
                <c:pt idx="15535">
                  <c:v>14.381</c:v>
                </c:pt>
                <c:pt idx="15536">
                  <c:v>14.386000000000001</c:v>
                </c:pt>
                <c:pt idx="15537">
                  <c:v>14.388</c:v>
                </c:pt>
                <c:pt idx="15538">
                  <c:v>14.386000000000001</c:v>
                </c:pt>
                <c:pt idx="15539">
                  <c:v>14.378</c:v>
                </c:pt>
                <c:pt idx="15540">
                  <c:v>14.382</c:v>
                </c:pt>
                <c:pt idx="15541">
                  <c:v>14.378</c:v>
                </c:pt>
                <c:pt idx="15542">
                  <c:v>14.374000000000001</c:v>
                </c:pt>
                <c:pt idx="15543">
                  <c:v>14.372</c:v>
                </c:pt>
                <c:pt idx="15544">
                  <c:v>14.372</c:v>
                </c:pt>
                <c:pt idx="15545">
                  <c:v>14.369</c:v>
                </c:pt>
                <c:pt idx="15546">
                  <c:v>14.359</c:v>
                </c:pt>
                <c:pt idx="15547">
                  <c:v>14.366</c:v>
                </c:pt>
                <c:pt idx="15548">
                  <c:v>14.370000000000001</c:v>
                </c:pt>
                <c:pt idx="15549">
                  <c:v>14.359</c:v>
                </c:pt>
                <c:pt idx="15550">
                  <c:v>14.357000000000001</c:v>
                </c:pt>
                <c:pt idx="15551">
                  <c:v>14.366</c:v>
                </c:pt>
                <c:pt idx="15552">
                  <c:v>14.36</c:v>
                </c:pt>
                <c:pt idx="15553">
                  <c:v>14.357000000000001</c:v>
                </c:pt>
                <c:pt idx="15554">
                  <c:v>14.353</c:v>
                </c:pt>
                <c:pt idx="15555">
                  <c:v>14.358000000000001</c:v>
                </c:pt>
                <c:pt idx="15556">
                  <c:v>14.352</c:v>
                </c:pt>
                <c:pt idx="15557">
                  <c:v>14.359</c:v>
                </c:pt>
                <c:pt idx="15558">
                  <c:v>14.357000000000001</c:v>
                </c:pt>
                <c:pt idx="15559">
                  <c:v>14.36</c:v>
                </c:pt>
                <c:pt idx="15560">
                  <c:v>14.364000000000001</c:v>
                </c:pt>
                <c:pt idx="15561">
                  <c:v>14.349</c:v>
                </c:pt>
                <c:pt idx="15562">
                  <c:v>14.352</c:v>
                </c:pt>
                <c:pt idx="15563">
                  <c:v>14.358000000000001</c:v>
                </c:pt>
                <c:pt idx="15564">
                  <c:v>14.352</c:v>
                </c:pt>
                <c:pt idx="15565">
                  <c:v>14.343</c:v>
                </c:pt>
                <c:pt idx="15566">
                  <c:v>14.346</c:v>
                </c:pt>
                <c:pt idx="15567">
                  <c:v>14.34</c:v>
                </c:pt>
                <c:pt idx="15568">
                  <c:v>14.331</c:v>
                </c:pt>
                <c:pt idx="15569">
                  <c:v>14.322000000000001</c:v>
                </c:pt>
                <c:pt idx="15570">
                  <c:v>14.325000000000001</c:v>
                </c:pt>
                <c:pt idx="15571">
                  <c:v>14.328000000000001</c:v>
                </c:pt>
                <c:pt idx="15572">
                  <c:v>14.321</c:v>
                </c:pt>
                <c:pt idx="15573">
                  <c:v>14.319000000000001</c:v>
                </c:pt>
                <c:pt idx="15574">
                  <c:v>14.319000000000001</c:v>
                </c:pt>
                <c:pt idx="15575">
                  <c:v>14.321</c:v>
                </c:pt>
                <c:pt idx="15576">
                  <c:v>14.318</c:v>
                </c:pt>
                <c:pt idx="15577">
                  <c:v>14.319000000000001</c:v>
                </c:pt>
                <c:pt idx="15578">
                  <c:v>14.319000000000001</c:v>
                </c:pt>
                <c:pt idx="15579">
                  <c:v>14.317</c:v>
                </c:pt>
                <c:pt idx="15580">
                  <c:v>14.315</c:v>
                </c:pt>
                <c:pt idx="15581">
                  <c:v>14.317</c:v>
                </c:pt>
                <c:pt idx="15582">
                  <c:v>14.317</c:v>
                </c:pt>
                <c:pt idx="15583">
                  <c:v>14.318</c:v>
                </c:pt>
                <c:pt idx="15584">
                  <c:v>14.317</c:v>
                </c:pt>
                <c:pt idx="15585">
                  <c:v>14.322000000000001</c:v>
                </c:pt>
                <c:pt idx="15586">
                  <c:v>14.328000000000001</c:v>
                </c:pt>
                <c:pt idx="15587">
                  <c:v>14.333</c:v>
                </c:pt>
                <c:pt idx="15588">
                  <c:v>14.331</c:v>
                </c:pt>
                <c:pt idx="15589">
                  <c:v>14.331</c:v>
                </c:pt>
                <c:pt idx="15590">
                  <c:v>14.332000000000001</c:v>
                </c:pt>
                <c:pt idx="15591">
                  <c:v>14.329000000000001</c:v>
                </c:pt>
                <c:pt idx="15592">
                  <c:v>14.322000000000001</c:v>
                </c:pt>
                <c:pt idx="15593">
                  <c:v>14.323</c:v>
                </c:pt>
                <c:pt idx="15594">
                  <c:v>14.322000000000001</c:v>
                </c:pt>
                <c:pt idx="15595">
                  <c:v>14.319000000000001</c:v>
                </c:pt>
                <c:pt idx="15596">
                  <c:v>14.32</c:v>
                </c:pt>
                <c:pt idx="15597">
                  <c:v>14.325000000000001</c:v>
                </c:pt>
                <c:pt idx="15598">
                  <c:v>14.332000000000001</c:v>
                </c:pt>
                <c:pt idx="15599">
                  <c:v>14.326000000000001</c:v>
                </c:pt>
                <c:pt idx="15600">
                  <c:v>14.327</c:v>
                </c:pt>
                <c:pt idx="15601">
                  <c:v>14.332000000000001</c:v>
                </c:pt>
                <c:pt idx="15602">
                  <c:v>14.335000000000001</c:v>
                </c:pt>
                <c:pt idx="15603">
                  <c:v>14.338000000000001</c:v>
                </c:pt>
                <c:pt idx="15604">
                  <c:v>14.334</c:v>
                </c:pt>
                <c:pt idx="15605">
                  <c:v>14.333</c:v>
                </c:pt>
                <c:pt idx="15606">
                  <c:v>14.33</c:v>
                </c:pt>
                <c:pt idx="15607">
                  <c:v>14.328000000000001</c:v>
                </c:pt>
                <c:pt idx="15608">
                  <c:v>14.325000000000001</c:v>
                </c:pt>
                <c:pt idx="15609">
                  <c:v>14.328000000000001</c:v>
                </c:pt>
                <c:pt idx="15610">
                  <c:v>14.325000000000001</c:v>
                </c:pt>
                <c:pt idx="15611">
                  <c:v>14.32</c:v>
                </c:pt>
                <c:pt idx="15612">
                  <c:v>14.325000000000001</c:v>
                </c:pt>
                <c:pt idx="15613">
                  <c:v>14.322000000000001</c:v>
                </c:pt>
                <c:pt idx="15614">
                  <c:v>14.325000000000001</c:v>
                </c:pt>
                <c:pt idx="15615">
                  <c:v>14.324</c:v>
                </c:pt>
                <c:pt idx="15616">
                  <c:v>14.325000000000001</c:v>
                </c:pt>
                <c:pt idx="15617">
                  <c:v>14.33</c:v>
                </c:pt>
                <c:pt idx="15618">
                  <c:v>14.33</c:v>
                </c:pt>
                <c:pt idx="15619">
                  <c:v>14.33</c:v>
                </c:pt>
                <c:pt idx="15620">
                  <c:v>14.331</c:v>
                </c:pt>
                <c:pt idx="15621">
                  <c:v>14.332000000000001</c:v>
                </c:pt>
                <c:pt idx="15622">
                  <c:v>14.338000000000001</c:v>
                </c:pt>
                <c:pt idx="15623">
                  <c:v>14.337</c:v>
                </c:pt>
                <c:pt idx="15624">
                  <c:v>14.343999999999999</c:v>
                </c:pt>
                <c:pt idx="15625">
                  <c:v>14.345000000000001</c:v>
                </c:pt>
                <c:pt idx="15626">
                  <c:v>14.353</c:v>
                </c:pt>
                <c:pt idx="15627">
                  <c:v>14.35</c:v>
                </c:pt>
                <c:pt idx="15628">
                  <c:v>14.35</c:v>
                </c:pt>
                <c:pt idx="15629">
                  <c:v>14.353</c:v>
                </c:pt>
                <c:pt idx="15630">
                  <c:v>14.363</c:v>
                </c:pt>
                <c:pt idx="15631">
                  <c:v>14.372</c:v>
                </c:pt>
                <c:pt idx="15632">
                  <c:v>14.372</c:v>
                </c:pt>
                <c:pt idx="15633">
                  <c:v>14.381</c:v>
                </c:pt>
                <c:pt idx="15634">
                  <c:v>14.379</c:v>
                </c:pt>
                <c:pt idx="15635">
                  <c:v>14.379</c:v>
                </c:pt>
                <c:pt idx="15636">
                  <c:v>14.384</c:v>
                </c:pt>
                <c:pt idx="15637">
                  <c:v>14.386000000000001</c:v>
                </c:pt>
                <c:pt idx="15638">
                  <c:v>14.387</c:v>
                </c:pt>
                <c:pt idx="15639">
                  <c:v>14.393000000000001</c:v>
                </c:pt>
                <c:pt idx="15640">
                  <c:v>14.398</c:v>
                </c:pt>
                <c:pt idx="15641">
                  <c:v>14.402000000000001</c:v>
                </c:pt>
                <c:pt idx="15642">
                  <c:v>14.41</c:v>
                </c:pt>
                <c:pt idx="15643">
                  <c:v>14.42</c:v>
                </c:pt>
                <c:pt idx="15644">
                  <c:v>14.427</c:v>
                </c:pt>
                <c:pt idx="15645">
                  <c:v>14.423</c:v>
                </c:pt>
                <c:pt idx="15646">
                  <c:v>14.427</c:v>
                </c:pt>
                <c:pt idx="15647">
                  <c:v>14.436</c:v>
                </c:pt>
                <c:pt idx="15648">
                  <c:v>14.448</c:v>
                </c:pt>
                <c:pt idx="15649">
                  <c:v>14.451000000000001</c:v>
                </c:pt>
                <c:pt idx="15650">
                  <c:v>14.454000000000001</c:v>
                </c:pt>
                <c:pt idx="15651">
                  <c:v>14.456</c:v>
                </c:pt>
                <c:pt idx="15652">
                  <c:v>14.462</c:v>
                </c:pt>
                <c:pt idx="15653">
                  <c:v>14.466000000000001</c:v>
                </c:pt>
                <c:pt idx="15654">
                  <c:v>14.471</c:v>
                </c:pt>
                <c:pt idx="15655">
                  <c:v>14.47</c:v>
                </c:pt>
                <c:pt idx="15656">
                  <c:v>14.479000000000001</c:v>
                </c:pt>
                <c:pt idx="15657">
                  <c:v>14.476000000000001</c:v>
                </c:pt>
                <c:pt idx="15658">
                  <c:v>14.478</c:v>
                </c:pt>
                <c:pt idx="15659">
                  <c:v>14.488</c:v>
                </c:pt>
                <c:pt idx="15660">
                  <c:v>14.487</c:v>
                </c:pt>
                <c:pt idx="15661">
                  <c:v>14.488</c:v>
                </c:pt>
                <c:pt idx="15662">
                  <c:v>14.495000000000001</c:v>
                </c:pt>
                <c:pt idx="15663">
                  <c:v>14.492000000000001</c:v>
                </c:pt>
                <c:pt idx="15664">
                  <c:v>14.496</c:v>
                </c:pt>
                <c:pt idx="15665">
                  <c:v>14.498000000000001</c:v>
                </c:pt>
                <c:pt idx="15666">
                  <c:v>14.498000000000001</c:v>
                </c:pt>
                <c:pt idx="15667">
                  <c:v>14.504</c:v>
                </c:pt>
                <c:pt idx="15668">
                  <c:v>14.505000000000001</c:v>
                </c:pt>
                <c:pt idx="15669">
                  <c:v>14.506</c:v>
                </c:pt>
                <c:pt idx="15670">
                  <c:v>14.511000000000001</c:v>
                </c:pt>
                <c:pt idx="15671">
                  <c:v>14.515000000000001</c:v>
                </c:pt>
                <c:pt idx="15672">
                  <c:v>14.514000000000001</c:v>
                </c:pt>
                <c:pt idx="15673">
                  <c:v>14.516</c:v>
                </c:pt>
                <c:pt idx="15674">
                  <c:v>14.527000000000001</c:v>
                </c:pt>
                <c:pt idx="15675">
                  <c:v>14.525</c:v>
                </c:pt>
                <c:pt idx="15676">
                  <c:v>14.523</c:v>
                </c:pt>
                <c:pt idx="15677">
                  <c:v>14.531000000000001</c:v>
                </c:pt>
                <c:pt idx="15678">
                  <c:v>14.529</c:v>
                </c:pt>
                <c:pt idx="15679">
                  <c:v>14.529</c:v>
                </c:pt>
                <c:pt idx="15680">
                  <c:v>14.530000000000001</c:v>
                </c:pt>
                <c:pt idx="15681">
                  <c:v>14.525</c:v>
                </c:pt>
                <c:pt idx="15682">
                  <c:v>14.525</c:v>
                </c:pt>
                <c:pt idx="15683">
                  <c:v>14.530000000000001</c:v>
                </c:pt>
                <c:pt idx="15684">
                  <c:v>14.531000000000001</c:v>
                </c:pt>
                <c:pt idx="15685">
                  <c:v>14.538</c:v>
                </c:pt>
                <c:pt idx="15686">
                  <c:v>14.534000000000001</c:v>
                </c:pt>
                <c:pt idx="15687">
                  <c:v>14.537000000000001</c:v>
                </c:pt>
                <c:pt idx="15688">
                  <c:v>14.532</c:v>
                </c:pt>
                <c:pt idx="15689">
                  <c:v>14.535</c:v>
                </c:pt>
                <c:pt idx="15690">
                  <c:v>14.526</c:v>
                </c:pt>
                <c:pt idx="15691">
                  <c:v>14.527000000000001</c:v>
                </c:pt>
                <c:pt idx="15692">
                  <c:v>14.519</c:v>
                </c:pt>
                <c:pt idx="15693">
                  <c:v>14.527000000000001</c:v>
                </c:pt>
                <c:pt idx="15694">
                  <c:v>14.522</c:v>
                </c:pt>
                <c:pt idx="15695">
                  <c:v>14.512</c:v>
                </c:pt>
                <c:pt idx="15696">
                  <c:v>14.516999999999999</c:v>
                </c:pt>
                <c:pt idx="15697">
                  <c:v>14.513</c:v>
                </c:pt>
                <c:pt idx="15698">
                  <c:v>14.515000000000001</c:v>
                </c:pt>
                <c:pt idx="15699">
                  <c:v>14.509</c:v>
                </c:pt>
                <c:pt idx="15700">
                  <c:v>14.507</c:v>
                </c:pt>
                <c:pt idx="15701">
                  <c:v>14.506</c:v>
                </c:pt>
                <c:pt idx="15702">
                  <c:v>14.502000000000001</c:v>
                </c:pt>
                <c:pt idx="15703">
                  <c:v>14.499000000000001</c:v>
                </c:pt>
                <c:pt idx="15704">
                  <c:v>14.494</c:v>
                </c:pt>
                <c:pt idx="15705">
                  <c:v>14.492000000000001</c:v>
                </c:pt>
                <c:pt idx="15706">
                  <c:v>14.488</c:v>
                </c:pt>
                <c:pt idx="15707">
                  <c:v>14.484999999999999</c:v>
                </c:pt>
                <c:pt idx="15708">
                  <c:v>14.478</c:v>
                </c:pt>
                <c:pt idx="15709">
                  <c:v>14.472</c:v>
                </c:pt>
                <c:pt idx="15710">
                  <c:v>14.466000000000001</c:v>
                </c:pt>
                <c:pt idx="15711">
                  <c:v>14.467000000000001</c:v>
                </c:pt>
                <c:pt idx="15712">
                  <c:v>14.465</c:v>
                </c:pt>
                <c:pt idx="15713">
                  <c:v>14.455</c:v>
                </c:pt>
                <c:pt idx="15714">
                  <c:v>14.454000000000001</c:v>
                </c:pt>
                <c:pt idx="15715">
                  <c:v>14.450000000000001</c:v>
                </c:pt>
                <c:pt idx="15716">
                  <c:v>14.450000000000001</c:v>
                </c:pt>
                <c:pt idx="15717">
                  <c:v>14.442</c:v>
                </c:pt>
                <c:pt idx="15718">
                  <c:v>14.439</c:v>
                </c:pt>
                <c:pt idx="15719">
                  <c:v>14.437000000000001</c:v>
                </c:pt>
                <c:pt idx="15720">
                  <c:v>14.43</c:v>
                </c:pt>
                <c:pt idx="15721">
                  <c:v>14.429</c:v>
                </c:pt>
                <c:pt idx="15722">
                  <c:v>14.429</c:v>
                </c:pt>
                <c:pt idx="15723">
                  <c:v>14.425000000000001</c:v>
                </c:pt>
                <c:pt idx="15724">
                  <c:v>14.42</c:v>
                </c:pt>
                <c:pt idx="15725">
                  <c:v>14.423999999999999</c:v>
                </c:pt>
                <c:pt idx="15726">
                  <c:v>14.428000000000001</c:v>
                </c:pt>
                <c:pt idx="15727">
                  <c:v>14.426</c:v>
                </c:pt>
                <c:pt idx="15728">
                  <c:v>14.418000000000001</c:v>
                </c:pt>
                <c:pt idx="15729">
                  <c:v>14.419</c:v>
                </c:pt>
                <c:pt idx="15730">
                  <c:v>14.425000000000001</c:v>
                </c:pt>
                <c:pt idx="15731">
                  <c:v>14.417</c:v>
                </c:pt>
                <c:pt idx="15732">
                  <c:v>14.413</c:v>
                </c:pt>
                <c:pt idx="15733">
                  <c:v>14.418000000000001</c:v>
                </c:pt>
                <c:pt idx="15734">
                  <c:v>14.41</c:v>
                </c:pt>
                <c:pt idx="15735">
                  <c:v>14.409000000000001</c:v>
                </c:pt>
                <c:pt idx="15736">
                  <c:v>14.412000000000001</c:v>
                </c:pt>
                <c:pt idx="15737">
                  <c:v>14.406000000000001</c:v>
                </c:pt>
                <c:pt idx="15738">
                  <c:v>14.404</c:v>
                </c:pt>
                <c:pt idx="15739">
                  <c:v>14.402000000000001</c:v>
                </c:pt>
                <c:pt idx="15740">
                  <c:v>14.393000000000001</c:v>
                </c:pt>
                <c:pt idx="15741">
                  <c:v>14.401</c:v>
                </c:pt>
                <c:pt idx="15742">
                  <c:v>14.4</c:v>
                </c:pt>
                <c:pt idx="15743">
                  <c:v>14.4</c:v>
                </c:pt>
                <c:pt idx="15744">
                  <c:v>14.401</c:v>
                </c:pt>
                <c:pt idx="15745">
                  <c:v>14.405000000000001</c:v>
                </c:pt>
                <c:pt idx="15746">
                  <c:v>14.403</c:v>
                </c:pt>
                <c:pt idx="15747">
                  <c:v>14.406000000000001</c:v>
                </c:pt>
                <c:pt idx="15748">
                  <c:v>14.409000000000001</c:v>
                </c:pt>
                <c:pt idx="15749">
                  <c:v>14.415000000000001</c:v>
                </c:pt>
                <c:pt idx="15750">
                  <c:v>14.411</c:v>
                </c:pt>
                <c:pt idx="15751">
                  <c:v>14.419</c:v>
                </c:pt>
                <c:pt idx="15752">
                  <c:v>14.419</c:v>
                </c:pt>
                <c:pt idx="15753">
                  <c:v>14.419</c:v>
                </c:pt>
                <c:pt idx="15754">
                  <c:v>14.421000000000001</c:v>
                </c:pt>
                <c:pt idx="15755">
                  <c:v>14.415000000000001</c:v>
                </c:pt>
                <c:pt idx="15756">
                  <c:v>14.427</c:v>
                </c:pt>
                <c:pt idx="15757">
                  <c:v>14.425000000000001</c:v>
                </c:pt>
                <c:pt idx="15758">
                  <c:v>14.433</c:v>
                </c:pt>
                <c:pt idx="15759">
                  <c:v>14.44</c:v>
                </c:pt>
                <c:pt idx="15760">
                  <c:v>14.439</c:v>
                </c:pt>
                <c:pt idx="15761">
                  <c:v>14.443</c:v>
                </c:pt>
                <c:pt idx="15762">
                  <c:v>14.443</c:v>
                </c:pt>
                <c:pt idx="15763">
                  <c:v>14.447000000000001</c:v>
                </c:pt>
                <c:pt idx="15764">
                  <c:v>14.454000000000001</c:v>
                </c:pt>
                <c:pt idx="15765">
                  <c:v>14.466000000000001</c:v>
                </c:pt>
                <c:pt idx="15766">
                  <c:v>14.47</c:v>
                </c:pt>
                <c:pt idx="15767">
                  <c:v>14.475</c:v>
                </c:pt>
                <c:pt idx="15768">
                  <c:v>14.477</c:v>
                </c:pt>
                <c:pt idx="15769">
                  <c:v>14.479000000000001</c:v>
                </c:pt>
                <c:pt idx="15770">
                  <c:v>14.484</c:v>
                </c:pt>
                <c:pt idx="15771">
                  <c:v>14.483000000000001</c:v>
                </c:pt>
                <c:pt idx="15772">
                  <c:v>14.484</c:v>
                </c:pt>
                <c:pt idx="15773">
                  <c:v>14.491</c:v>
                </c:pt>
                <c:pt idx="15774">
                  <c:v>14.505000000000001</c:v>
                </c:pt>
                <c:pt idx="15775">
                  <c:v>14.51</c:v>
                </c:pt>
                <c:pt idx="15776">
                  <c:v>14.51</c:v>
                </c:pt>
                <c:pt idx="15777">
                  <c:v>14.497</c:v>
                </c:pt>
                <c:pt idx="15778">
                  <c:v>14.499000000000001</c:v>
                </c:pt>
                <c:pt idx="15779">
                  <c:v>14.514000000000001</c:v>
                </c:pt>
                <c:pt idx="15780">
                  <c:v>14.527000000000001</c:v>
                </c:pt>
                <c:pt idx="15781">
                  <c:v>14.519</c:v>
                </c:pt>
                <c:pt idx="15782">
                  <c:v>14.516999999999999</c:v>
                </c:pt>
                <c:pt idx="15783">
                  <c:v>14.518000000000001</c:v>
                </c:pt>
                <c:pt idx="15784">
                  <c:v>14.530000000000001</c:v>
                </c:pt>
                <c:pt idx="15785">
                  <c:v>14.526</c:v>
                </c:pt>
                <c:pt idx="15786">
                  <c:v>14.522</c:v>
                </c:pt>
                <c:pt idx="15787">
                  <c:v>14.527000000000001</c:v>
                </c:pt>
                <c:pt idx="15788">
                  <c:v>14.543000000000001</c:v>
                </c:pt>
                <c:pt idx="15789">
                  <c:v>14.541</c:v>
                </c:pt>
                <c:pt idx="15790">
                  <c:v>14.544</c:v>
                </c:pt>
                <c:pt idx="15791">
                  <c:v>14.548</c:v>
                </c:pt>
                <c:pt idx="15792">
                  <c:v>14.557</c:v>
                </c:pt>
                <c:pt idx="15793">
                  <c:v>14.557</c:v>
                </c:pt>
                <c:pt idx="15794">
                  <c:v>14.55</c:v>
                </c:pt>
                <c:pt idx="15795">
                  <c:v>14.558</c:v>
                </c:pt>
                <c:pt idx="15796">
                  <c:v>14.564</c:v>
                </c:pt>
                <c:pt idx="15797">
                  <c:v>14.564</c:v>
                </c:pt>
                <c:pt idx="15798">
                  <c:v>14.565</c:v>
                </c:pt>
                <c:pt idx="15799">
                  <c:v>14.57</c:v>
                </c:pt>
                <c:pt idx="15800">
                  <c:v>14.579000000000001</c:v>
                </c:pt>
                <c:pt idx="15801">
                  <c:v>14.582000000000001</c:v>
                </c:pt>
                <c:pt idx="15802">
                  <c:v>14.586</c:v>
                </c:pt>
                <c:pt idx="15803">
                  <c:v>14.597</c:v>
                </c:pt>
                <c:pt idx="15804">
                  <c:v>14.595000000000001</c:v>
                </c:pt>
                <c:pt idx="15805">
                  <c:v>14.602</c:v>
                </c:pt>
                <c:pt idx="15806">
                  <c:v>14.608000000000001</c:v>
                </c:pt>
                <c:pt idx="15807">
                  <c:v>14.604000000000001</c:v>
                </c:pt>
                <c:pt idx="15808">
                  <c:v>14.607000000000001</c:v>
                </c:pt>
                <c:pt idx="15809">
                  <c:v>14.605</c:v>
                </c:pt>
                <c:pt idx="15810">
                  <c:v>14.607000000000001</c:v>
                </c:pt>
                <c:pt idx="15811">
                  <c:v>14.605</c:v>
                </c:pt>
                <c:pt idx="15812">
                  <c:v>14.616</c:v>
                </c:pt>
                <c:pt idx="15813">
                  <c:v>14.616</c:v>
                </c:pt>
                <c:pt idx="15814">
                  <c:v>14.623000000000001</c:v>
                </c:pt>
                <c:pt idx="15815">
                  <c:v>14.624000000000001</c:v>
                </c:pt>
                <c:pt idx="15816">
                  <c:v>14.632</c:v>
                </c:pt>
                <c:pt idx="15817">
                  <c:v>14.627000000000001</c:v>
                </c:pt>
                <c:pt idx="15818">
                  <c:v>14.625</c:v>
                </c:pt>
                <c:pt idx="15819">
                  <c:v>14.633000000000001</c:v>
                </c:pt>
                <c:pt idx="15820">
                  <c:v>14.637</c:v>
                </c:pt>
                <c:pt idx="15821">
                  <c:v>14.638</c:v>
                </c:pt>
                <c:pt idx="15822">
                  <c:v>14.641999999999999</c:v>
                </c:pt>
                <c:pt idx="15823">
                  <c:v>14.644</c:v>
                </c:pt>
                <c:pt idx="15824">
                  <c:v>14.645</c:v>
                </c:pt>
                <c:pt idx="15825">
                  <c:v>14.647</c:v>
                </c:pt>
                <c:pt idx="15826">
                  <c:v>14.649000000000001</c:v>
                </c:pt>
                <c:pt idx="15827">
                  <c:v>14.649000000000001</c:v>
                </c:pt>
                <c:pt idx="15828">
                  <c:v>14.657</c:v>
                </c:pt>
                <c:pt idx="15829">
                  <c:v>14.66</c:v>
                </c:pt>
                <c:pt idx="15830">
                  <c:v>14.662000000000001</c:v>
                </c:pt>
                <c:pt idx="15831">
                  <c:v>14.668000000000001</c:v>
                </c:pt>
                <c:pt idx="15832">
                  <c:v>14.665000000000001</c:v>
                </c:pt>
                <c:pt idx="15833">
                  <c:v>14.67</c:v>
                </c:pt>
                <c:pt idx="15834">
                  <c:v>14.669</c:v>
                </c:pt>
                <c:pt idx="15835">
                  <c:v>14.673999999999999</c:v>
                </c:pt>
                <c:pt idx="15836">
                  <c:v>14.679</c:v>
                </c:pt>
                <c:pt idx="15837">
                  <c:v>14.681000000000001</c:v>
                </c:pt>
                <c:pt idx="15838">
                  <c:v>14.684000000000001</c:v>
                </c:pt>
                <c:pt idx="15839">
                  <c:v>14.687000000000001</c:v>
                </c:pt>
                <c:pt idx="15840">
                  <c:v>14.683</c:v>
                </c:pt>
                <c:pt idx="15841">
                  <c:v>14.686</c:v>
                </c:pt>
                <c:pt idx="15842">
                  <c:v>14.69</c:v>
                </c:pt>
                <c:pt idx="15843">
                  <c:v>14.698</c:v>
                </c:pt>
                <c:pt idx="15844">
                  <c:v>14.696</c:v>
                </c:pt>
                <c:pt idx="15845">
                  <c:v>14.700000000000001</c:v>
                </c:pt>
                <c:pt idx="15846">
                  <c:v>14.703000000000001</c:v>
                </c:pt>
                <c:pt idx="15847">
                  <c:v>14.706</c:v>
                </c:pt>
                <c:pt idx="15848">
                  <c:v>14.702</c:v>
                </c:pt>
                <c:pt idx="15849">
                  <c:v>14.693</c:v>
                </c:pt>
                <c:pt idx="15850">
                  <c:v>14.697000000000001</c:v>
                </c:pt>
                <c:pt idx="15851">
                  <c:v>14.705</c:v>
                </c:pt>
                <c:pt idx="15852">
                  <c:v>14.701000000000001</c:v>
                </c:pt>
                <c:pt idx="15853">
                  <c:v>14.711</c:v>
                </c:pt>
                <c:pt idx="15854">
                  <c:v>14.715</c:v>
                </c:pt>
                <c:pt idx="15855">
                  <c:v>14.718</c:v>
                </c:pt>
                <c:pt idx="15856">
                  <c:v>14.728</c:v>
                </c:pt>
                <c:pt idx="15857">
                  <c:v>14.736000000000001</c:v>
                </c:pt>
                <c:pt idx="15858">
                  <c:v>14.733000000000001</c:v>
                </c:pt>
                <c:pt idx="15859">
                  <c:v>14.748000000000001</c:v>
                </c:pt>
                <c:pt idx="15860">
                  <c:v>14.759</c:v>
                </c:pt>
                <c:pt idx="15861">
                  <c:v>14.76</c:v>
                </c:pt>
                <c:pt idx="15862">
                  <c:v>14.76</c:v>
                </c:pt>
                <c:pt idx="15863">
                  <c:v>14.772</c:v>
                </c:pt>
                <c:pt idx="15864">
                  <c:v>14.778</c:v>
                </c:pt>
                <c:pt idx="15865">
                  <c:v>14.781000000000001</c:v>
                </c:pt>
                <c:pt idx="15866">
                  <c:v>14.780000000000001</c:v>
                </c:pt>
                <c:pt idx="15867">
                  <c:v>14.778</c:v>
                </c:pt>
                <c:pt idx="15868">
                  <c:v>14.782</c:v>
                </c:pt>
                <c:pt idx="15869">
                  <c:v>14.790000000000001</c:v>
                </c:pt>
                <c:pt idx="15870">
                  <c:v>14.798999999999999</c:v>
                </c:pt>
                <c:pt idx="15871">
                  <c:v>14.8</c:v>
                </c:pt>
                <c:pt idx="15872">
                  <c:v>14.805</c:v>
                </c:pt>
                <c:pt idx="15873">
                  <c:v>14.809000000000001</c:v>
                </c:pt>
                <c:pt idx="15874">
                  <c:v>14.821</c:v>
                </c:pt>
                <c:pt idx="15875">
                  <c:v>14.831</c:v>
                </c:pt>
                <c:pt idx="15876">
                  <c:v>14.844000000000001</c:v>
                </c:pt>
                <c:pt idx="15877">
                  <c:v>14.849</c:v>
                </c:pt>
                <c:pt idx="15878">
                  <c:v>14.854000000000001</c:v>
                </c:pt>
                <c:pt idx="15879">
                  <c:v>14.863</c:v>
                </c:pt>
                <c:pt idx="15880">
                  <c:v>14.866</c:v>
                </c:pt>
                <c:pt idx="15881">
                  <c:v>14.873000000000001</c:v>
                </c:pt>
                <c:pt idx="15882">
                  <c:v>14.874000000000001</c:v>
                </c:pt>
                <c:pt idx="15883">
                  <c:v>14.88</c:v>
                </c:pt>
                <c:pt idx="15884">
                  <c:v>14.885</c:v>
                </c:pt>
                <c:pt idx="15885">
                  <c:v>14.877000000000001</c:v>
                </c:pt>
                <c:pt idx="15886">
                  <c:v>14.888</c:v>
                </c:pt>
                <c:pt idx="15887">
                  <c:v>14.891</c:v>
                </c:pt>
                <c:pt idx="15888">
                  <c:v>14.888</c:v>
                </c:pt>
                <c:pt idx="15889">
                  <c:v>14.896000000000001</c:v>
                </c:pt>
                <c:pt idx="15890">
                  <c:v>14.894</c:v>
                </c:pt>
                <c:pt idx="15891">
                  <c:v>14.907999999999999</c:v>
                </c:pt>
                <c:pt idx="15892">
                  <c:v>14.907</c:v>
                </c:pt>
                <c:pt idx="15893">
                  <c:v>14.911</c:v>
                </c:pt>
                <c:pt idx="15894">
                  <c:v>14.917</c:v>
                </c:pt>
                <c:pt idx="15895">
                  <c:v>14.923</c:v>
                </c:pt>
                <c:pt idx="15896">
                  <c:v>14.922000000000001</c:v>
                </c:pt>
                <c:pt idx="15897">
                  <c:v>14.922000000000001</c:v>
                </c:pt>
                <c:pt idx="15898">
                  <c:v>14.926</c:v>
                </c:pt>
                <c:pt idx="15899">
                  <c:v>14.93</c:v>
                </c:pt>
                <c:pt idx="15900">
                  <c:v>14.934000000000001</c:v>
                </c:pt>
                <c:pt idx="15901">
                  <c:v>14.943</c:v>
                </c:pt>
                <c:pt idx="15902">
                  <c:v>14.945</c:v>
                </c:pt>
                <c:pt idx="15903">
                  <c:v>14.939</c:v>
                </c:pt>
                <c:pt idx="15904">
                  <c:v>14.935</c:v>
                </c:pt>
                <c:pt idx="15905">
                  <c:v>14.935</c:v>
                </c:pt>
                <c:pt idx="15906">
                  <c:v>14.934000000000001</c:v>
                </c:pt>
                <c:pt idx="15907">
                  <c:v>14.933</c:v>
                </c:pt>
                <c:pt idx="15908">
                  <c:v>14.929</c:v>
                </c:pt>
                <c:pt idx="15909">
                  <c:v>14.931000000000001</c:v>
                </c:pt>
                <c:pt idx="15910">
                  <c:v>14.936</c:v>
                </c:pt>
                <c:pt idx="15911">
                  <c:v>14.923999999999999</c:v>
                </c:pt>
                <c:pt idx="15912">
                  <c:v>14.922000000000001</c:v>
                </c:pt>
                <c:pt idx="15913">
                  <c:v>14.918000000000001</c:v>
                </c:pt>
                <c:pt idx="15914">
                  <c:v>14.916</c:v>
                </c:pt>
                <c:pt idx="15915">
                  <c:v>14.909000000000001</c:v>
                </c:pt>
                <c:pt idx="15916">
                  <c:v>14.917</c:v>
                </c:pt>
                <c:pt idx="15917">
                  <c:v>14.913</c:v>
                </c:pt>
                <c:pt idx="15918">
                  <c:v>14.917</c:v>
                </c:pt>
                <c:pt idx="15919">
                  <c:v>14.914</c:v>
                </c:pt>
                <c:pt idx="15920">
                  <c:v>14.915000000000001</c:v>
                </c:pt>
                <c:pt idx="15921">
                  <c:v>14.907</c:v>
                </c:pt>
                <c:pt idx="15922">
                  <c:v>14.91</c:v>
                </c:pt>
                <c:pt idx="15923">
                  <c:v>14.914</c:v>
                </c:pt>
                <c:pt idx="15924">
                  <c:v>14.91</c:v>
                </c:pt>
                <c:pt idx="15925">
                  <c:v>14.914</c:v>
                </c:pt>
                <c:pt idx="15926">
                  <c:v>14.91</c:v>
                </c:pt>
                <c:pt idx="15927">
                  <c:v>14.912000000000001</c:v>
                </c:pt>
                <c:pt idx="15928">
                  <c:v>14.907999999999999</c:v>
                </c:pt>
                <c:pt idx="15929">
                  <c:v>14.898</c:v>
                </c:pt>
                <c:pt idx="15930">
                  <c:v>14.893000000000001</c:v>
                </c:pt>
                <c:pt idx="15931">
                  <c:v>14.888</c:v>
                </c:pt>
                <c:pt idx="15932">
                  <c:v>14.884</c:v>
                </c:pt>
                <c:pt idx="15933">
                  <c:v>14.868</c:v>
                </c:pt>
                <c:pt idx="15934">
                  <c:v>14.867000000000001</c:v>
                </c:pt>
                <c:pt idx="15935">
                  <c:v>14.865</c:v>
                </c:pt>
                <c:pt idx="15936">
                  <c:v>14.862</c:v>
                </c:pt>
                <c:pt idx="15937">
                  <c:v>14.861000000000001</c:v>
                </c:pt>
                <c:pt idx="15938">
                  <c:v>14.862</c:v>
                </c:pt>
                <c:pt idx="15939">
                  <c:v>14.856</c:v>
                </c:pt>
                <c:pt idx="15940">
                  <c:v>14.848000000000001</c:v>
                </c:pt>
                <c:pt idx="15941">
                  <c:v>14.841000000000001</c:v>
                </c:pt>
                <c:pt idx="15942">
                  <c:v>14.84</c:v>
                </c:pt>
                <c:pt idx="15943">
                  <c:v>14.843</c:v>
                </c:pt>
                <c:pt idx="15944">
                  <c:v>14.832000000000001</c:v>
                </c:pt>
                <c:pt idx="15945">
                  <c:v>14.824</c:v>
                </c:pt>
                <c:pt idx="15946">
                  <c:v>14.823</c:v>
                </c:pt>
                <c:pt idx="15947">
                  <c:v>14.815</c:v>
                </c:pt>
                <c:pt idx="15948">
                  <c:v>14.818</c:v>
                </c:pt>
                <c:pt idx="15949">
                  <c:v>14.805</c:v>
                </c:pt>
                <c:pt idx="15950">
                  <c:v>14.807</c:v>
                </c:pt>
                <c:pt idx="15951">
                  <c:v>14.798999999999999</c:v>
                </c:pt>
                <c:pt idx="15952">
                  <c:v>14.794</c:v>
                </c:pt>
                <c:pt idx="15953">
                  <c:v>14.797000000000001</c:v>
                </c:pt>
                <c:pt idx="15954">
                  <c:v>14.794</c:v>
                </c:pt>
                <c:pt idx="15955">
                  <c:v>14.794</c:v>
                </c:pt>
                <c:pt idx="15956">
                  <c:v>14.791</c:v>
                </c:pt>
                <c:pt idx="15957">
                  <c:v>14.791</c:v>
                </c:pt>
                <c:pt idx="15958">
                  <c:v>14.785</c:v>
                </c:pt>
                <c:pt idx="15959">
                  <c:v>14.789</c:v>
                </c:pt>
                <c:pt idx="15960">
                  <c:v>14.786</c:v>
                </c:pt>
                <c:pt idx="15961">
                  <c:v>14.790000000000001</c:v>
                </c:pt>
                <c:pt idx="15962">
                  <c:v>14.787000000000001</c:v>
                </c:pt>
                <c:pt idx="15963">
                  <c:v>14.790000000000001</c:v>
                </c:pt>
                <c:pt idx="15964">
                  <c:v>14.787000000000001</c:v>
                </c:pt>
                <c:pt idx="15965">
                  <c:v>14.782999999999999</c:v>
                </c:pt>
                <c:pt idx="15966">
                  <c:v>14.789</c:v>
                </c:pt>
                <c:pt idx="15967">
                  <c:v>14.786</c:v>
                </c:pt>
                <c:pt idx="15968">
                  <c:v>14.785</c:v>
                </c:pt>
                <c:pt idx="15969">
                  <c:v>14.781000000000001</c:v>
                </c:pt>
                <c:pt idx="15970">
                  <c:v>14.784000000000001</c:v>
                </c:pt>
                <c:pt idx="15971">
                  <c:v>14.777000000000001</c:v>
                </c:pt>
                <c:pt idx="15972">
                  <c:v>14.778</c:v>
                </c:pt>
                <c:pt idx="15973">
                  <c:v>14.776</c:v>
                </c:pt>
                <c:pt idx="15974">
                  <c:v>14.782999999999999</c:v>
                </c:pt>
                <c:pt idx="15975">
                  <c:v>14.773</c:v>
                </c:pt>
                <c:pt idx="15976">
                  <c:v>14.758000000000001</c:v>
                </c:pt>
                <c:pt idx="15977">
                  <c:v>14.764000000000001</c:v>
                </c:pt>
                <c:pt idx="15978">
                  <c:v>14.766</c:v>
                </c:pt>
                <c:pt idx="15979">
                  <c:v>14.771000000000001</c:v>
                </c:pt>
                <c:pt idx="15980">
                  <c:v>14.771000000000001</c:v>
                </c:pt>
                <c:pt idx="15981">
                  <c:v>14.766</c:v>
                </c:pt>
                <c:pt idx="15982">
                  <c:v>14.764000000000001</c:v>
                </c:pt>
                <c:pt idx="15983">
                  <c:v>14.762</c:v>
                </c:pt>
                <c:pt idx="15984">
                  <c:v>14.761000000000001</c:v>
                </c:pt>
                <c:pt idx="15985">
                  <c:v>14.759</c:v>
                </c:pt>
                <c:pt idx="15986">
                  <c:v>14.762</c:v>
                </c:pt>
                <c:pt idx="15987">
                  <c:v>14.758000000000001</c:v>
                </c:pt>
                <c:pt idx="15988">
                  <c:v>14.759</c:v>
                </c:pt>
                <c:pt idx="15989">
                  <c:v>14.76</c:v>
                </c:pt>
                <c:pt idx="15990">
                  <c:v>14.766999999999999</c:v>
                </c:pt>
                <c:pt idx="15991">
                  <c:v>14.762</c:v>
                </c:pt>
                <c:pt idx="15992">
                  <c:v>14.759</c:v>
                </c:pt>
                <c:pt idx="15993">
                  <c:v>14.763</c:v>
                </c:pt>
                <c:pt idx="15994">
                  <c:v>14.756</c:v>
                </c:pt>
                <c:pt idx="15995">
                  <c:v>14.759</c:v>
                </c:pt>
                <c:pt idx="15996">
                  <c:v>14.761000000000001</c:v>
                </c:pt>
                <c:pt idx="15997">
                  <c:v>14.755000000000001</c:v>
                </c:pt>
                <c:pt idx="15998">
                  <c:v>14.75</c:v>
                </c:pt>
                <c:pt idx="15999">
                  <c:v>14.758000000000001</c:v>
                </c:pt>
                <c:pt idx="16000">
                  <c:v>14.762</c:v>
                </c:pt>
                <c:pt idx="16001">
                  <c:v>14.756</c:v>
                </c:pt>
                <c:pt idx="16002">
                  <c:v>14.754</c:v>
                </c:pt>
                <c:pt idx="16003">
                  <c:v>14.749000000000001</c:v>
                </c:pt>
                <c:pt idx="16004">
                  <c:v>14.754</c:v>
                </c:pt>
                <c:pt idx="16005">
                  <c:v>14.753</c:v>
                </c:pt>
                <c:pt idx="16006">
                  <c:v>14.749000000000001</c:v>
                </c:pt>
                <c:pt idx="16007">
                  <c:v>14.743</c:v>
                </c:pt>
                <c:pt idx="16008">
                  <c:v>14.739000000000001</c:v>
                </c:pt>
                <c:pt idx="16009">
                  <c:v>14.743</c:v>
                </c:pt>
                <c:pt idx="16010">
                  <c:v>14.739000000000001</c:v>
                </c:pt>
                <c:pt idx="16011">
                  <c:v>14.736000000000001</c:v>
                </c:pt>
                <c:pt idx="16012">
                  <c:v>14.739000000000001</c:v>
                </c:pt>
                <c:pt idx="16013">
                  <c:v>14.731</c:v>
                </c:pt>
                <c:pt idx="16014">
                  <c:v>14.721</c:v>
                </c:pt>
                <c:pt idx="16015">
                  <c:v>14.72</c:v>
                </c:pt>
                <c:pt idx="16016">
                  <c:v>14.721</c:v>
                </c:pt>
                <c:pt idx="16017">
                  <c:v>14.722</c:v>
                </c:pt>
                <c:pt idx="16018">
                  <c:v>14.714</c:v>
                </c:pt>
                <c:pt idx="16019">
                  <c:v>14.706</c:v>
                </c:pt>
                <c:pt idx="16020">
                  <c:v>14.706</c:v>
                </c:pt>
                <c:pt idx="16021">
                  <c:v>14.702</c:v>
                </c:pt>
                <c:pt idx="16022">
                  <c:v>14.688000000000001</c:v>
                </c:pt>
                <c:pt idx="16023">
                  <c:v>14.686</c:v>
                </c:pt>
                <c:pt idx="16024">
                  <c:v>14.686</c:v>
                </c:pt>
                <c:pt idx="16025">
                  <c:v>14.679</c:v>
                </c:pt>
                <c:pt idx="16026">
                  <c:v>14.671000000000001</c:v>
                </c:pt>
                <c:pt idx="16027">
                  <c:v>14.665000000000001</c:v>
                </c:pt>
                <c:pt idx="16028">
                  <c:v>14.665000000000001</c:v>
                </c:pt>
                <c:pt idx="16029">
                  <c:v>14.66</c:v>
                </c:pt>
                <c:pt idx="16030">
                  <c:v>14.649000000000001</c:v>
                </c:pt>
                <c:pt idx="16031">
                  <c:v>14.64</c:v>
                </c:pt>
                <c:pt idx="16032">
                  <c:v>14.637</c:v>
                </c:pt>
                <c:pt idx="16033">
                  <c:v>14.625</c:v>
                </c:pt>
                <c:pt idx="16034">
                  <c:v>14.631</c:v>
                </c:pt>
                <c:pt idx="16035">
                  <c:v>14.615</c:v>
                </c:pt>
                <c:pt idx="16036">
                  <c:v>14.609</c:v>
                </c:pt>
                <c:pt idx="16037">
                  <c:v>14.602</c:v>
                </c:pt>
                <c:pt idx="16038">
                  <c:v>14.599</c:v>
                </c:pt>
                <c:pt idx="16039">
                  <c:v>14.593999999999999</c:v>
                </c:pt>
                <c:pt idx="16040">
                  <c:v>14.582000000000001</c:v>
                </c:pt>
                <c:pt idx="16041">
                  <c:v>14.578000000000001</c:v>
                </c:pt>
                <c:pt idx="16042">
                  <c:v>14.569000000000001</c:v>
                </c:pt>
                <c:pt idx="16043">
                  <c:v>14.563000000000001</c:v>
                </c:pt>
                <c:pt idx="16044">
                  <c:v>14.565</c:v>
                </c:pt>
                <c:pt idx="16045">
                  <c:v>14.565</c:v>
                </c:pt>
                <c:pt idx="16046">
                  <c:v>14.559000000000001</c:v>
                </c:pt>
                <c:pt idx="16047">
                  <c:v>14.554</c:v>
                </c:pt>
                <c:pt idx="16048">
                  <c:v>14.551</c:v>
                </c:pt>
                <c:pt idx="16049">
                  <c:v>14.545</c:v>
                </c:pt>
                <c:pt idx="16050">
                  <c:v>14.537000000000001</c:v>
                </c:pt>
                <c:pt idx="16051">
                  <c:v>14.538</c:v>
                </c:pt>
                <c:pt idx="16052">
                  <c:v>14.528</c:v>
                </c:pt>
                <c:pt idx="16053">
                  <c:v>14.52</c:v>
                </c:pt>
                <c:pt idx="16054">
                  <c:v>14.513</c:v>
                </c:pt>
                <c:pt idx="16055">
                  <c:v>14.507</c:v>
                </c:pt>
                <c:pt idx="16056">
                  <c:v>14.503</c:v>
                </c:pt>
                <c:pt idx="16057">
                  <c:v>14.493</c:v>
                </c:pt>
                <c:pt idx="16058">
                  <c:v>14.482000000000001</c:v>
                </c:pt>
                <c:pt idx="16059">
                  <c:v>14.482000000000001</c:v>
                </c:pt>
                <c:pt idx="16060">
                  <c:v>14.481</c:v>
                </c:pt>
                <c:pt idx="16061">
                  <c:v>14.474</c:v>
                </c:pt>
                <c:pt idx="16062">
                  <c:v>14.464</c:v>
                </c:pt>
                <c:pt idx="16063">
                  <c:v>14.47</c:v>
                </c:pt>
                <c:pt idx="16064">
                  <c:v>14.459</c:v>
                </c:pt>
                <c:pt idx="16065">
                  <c:v>14.446</c:v>
                </c:pt>
                <c:pt idx="16066">
                  <c:v>14.452</c:v>
                </c:pt>
                <c:pt idx="16067">
                  <c:v>14.451000000000001</c:v>
                </c:pt>
                <c:pt idx="16068">
                  <c:v>14.450000000000001</c:v>
                </c:pt>
                <c:pt idx="16069">
                  <c:v>14.445</c:v>
                </c:pt>
                <c:pt idx="16070">
                  <c:v>14.446</c:v>
                </c:pt>
                <c:pt idx="16071">
                  <c:v>14.444000000000001</c:v>
                </c:pt>
                <c:pt idx="16072">
                  <c:v>14.441000000000001</c:v>
                </c:pt>
                <c:pt idx="16073">
                  <c:v>14.435</c:v>
                </c:pt>
                <c:pt idx="16074">
                  <c:v>14.432</c:v>
                </c:pt>
                <c:pt idx="16075">
                  <c:v>14.431000000000001</c:v>
                </c:pt>
                <c:pt idx="16076">
                  <c:v>14.431000000000001</c:v>
                </c:pt>
                <c:pt idx="16077">
                  <c:v>14.427</c:v>
                </c:pt>
                <c:pt idx="16078">
                  <c:v>14.432</c:v>
                </c:pt>
                <c:pt idx="16079">
                  <c:v>14.425000000000001</c:v>
                </c:pt>
                <c:pt idx="16080">
                  <c:v>14.428000000000001</c:v>
                </c:pt>
                <c:pt idx="16081">
                  <c:v>14.425000000000001</c:v>
                </c:pt>
                <c:pt idx="16082">
                  <c:v>14.429</c:v>
                </c:pt>
                <c:pt idx="16083">
                  <c:v>14.428000000000001</c:v>
                </c:pt>
                <c:pt idx="16084">
                  <c:v>14.418000000000001</c:v>
                </c:pt>
                <c:pt idx="16085">
                  <c:v>14.419</c:v>
                </c:pt>
                <c:pt idx="16086">
                  <c:v>14.427</c:v>
                </c:pt>
                <c:pt idx="16087">
                  <c:v>14.423999999999999</c:v>
                </c:pt>
                <c:pt idx="16088">
                  <c:v>14.418000000000001</c:v>
                </c:pt>
                <c:pt idx="16089">
                  <c:v>14.361000000000001</c:v>
                </c:pt>
                <c:pt idx="16090">
                  <c:v>14.374000000000001</c:v>
                </c:pt>
                <c:pt idx="16091">
                  <c:v>14.378</c:v>
                </c:pt>
                <c:pt idx="16092">
                  <c:v>14.365</c:v>
                </c:pt>
                <c:pt idx="16093">
                  <c:v>14.36</c:v>
                </c:pt>
                <c:pt idx="16094">
                  <c:v>14.361000000000001</c:v>
                </c:pt>
                <c:pt idx="16095">
                  <c:v>14.365</c:v>
                </c:pt>
                <c:pt idx="16096">
                  <c:v>14.355</c:v>
                </c:pt>
                <c:pt idx="16097">
                  <c:v>14.357000000000001</c:v>
                </c:pt>
                <c:pt idx="16098">
                  <c:v>14.35</c:v>
                </c:pt>
                <c:pt idx="16099">
                  <c:v>14.352</c:v>
                </c:pt>
                <c:pt idx="16100">
                  <c:v>14.356</c:v>
                </c:pt>
                <c:pt idx="16101">
                  <c:v>14.352</c:v>
                </c:pt>
                <c:pt idx="16102">
                  <c:v>14.355</c:v>
                </c:pt>
                <c:pt idx="16103">
                  <c:v>14.357000000000001</c:v>
                </c:pt>
                <c:pt idx="16104">
                  <c:v>14.354000000000001</c:v>
                </c:pt>
                <c:pt idx="16105">
                  <c:v>14.358000000000001</c:v>
                </c:pt>
                <c:pt idx="16106">
                  <c:v>14.364000000000001</c:v>
                </c:pt>
                <c:pt idx="16107">
                  <c:v>14.362</c:v>
                </c:pt>
                <c:pt idx="16108">
                  <c:v>14.365</c:v>
                </c:pt>
                <c:pt idx="16109">
                  <c:v>14.369</c:v>
                </c:pt>
                <c:pt idx="16110">
                  <c:v>14.366</c:v>
                </c:pt>
                <c:pt idx="16111">
                  <c:v>14.368</c:v>
                </c:pt>
                <c:pt idx="16112">
                  <c:v>14.372</c:v>
                </c:pt>
                <c:pt idx="16113">
                  <c:v>14.375</c:v>
                </c:pt>
                <c:pt idx="16114">
                  <c:v>14.372</c:v>
                </c:pt>
                <c:pt idx="16115">
                  <c:v>14.375999999999999</c:v>
                </c:pt>
                <c:pt idx="16116">
                  <c:v>14.375999999999999</c:v>
                </c:pt>
                <c:pt idx="16117">
                  <c:v>14.379</c:v>
                </c:pt>
                <c:pt idx="16118">
                  <c:v>14.384</c:v>
                </c:pt>
                <c:pt idx="16119">
                  <c:v>14.388</c:v>
                </c:pt>
                <c:pt idx="16120">
                  <c:v>14.389000000000001</c:v>
                </c:pt>
                <c:pt idx="16121">
                  <c:v>14.394</c:v>
                </c:pt>
                <c:pt idx="16122">
                  <c:v>14.386000000000001</c:v>
                </c:pt>
                <c:pt idx="16123">
                  <c:v>14.381</c:v>
                </c:pt>
                <c:pt idx="16124">
                  <c:v>14.38</c:v>
                </c:pt>
                <c:pt idx="16125">
                  <c:v>14.383000000000001</c:v>
                </c:pt>
                <c:pt idx="16126">
                  <c:v>14.384</c:v>
                </c:pt>
                <c:pt idx="16127">
                  <c:v>14.375999999999999</c:v>
                </c:pt>
                <c:pt idx="16128">
                  <c:v>14.375</c:v>
                </c:pt>
                <c:pt idx="16129">
                  <c:v>14.369</c:v>
                </c:pt>
                <c:pt idx="16130">
                  <c:v>14.371</c:v>
                </c:pt>
                <c:pt idx="16131">
                  <c:v>14.370000000000001</c:v>
                </c:pt>
                <c:pt idx="16132">
                  <c:v>14.36</c:v>
                </c:pt>
                <c:pt idx="16133">
                  <c:v>14.363</c:v>
                </c:pt>
                <c:pt idx="16134">
                  <c:v>14.365</c:v>
                </c:pt>
                <c:pt idx="16135">
                  <c:v>14.367000000000001</c:v>
                </c:pt>
                <c:pt idx="16136">
                  <c:v>14.366</c:v>
                </c:pt>
                <c:pt idx="16137">
                  <c:v>14.366</c:v>
                </c:pt>
                <c:pt idx="16138">
                  <c:v>14.367000000000001</c:v>
                </c:pt>
                <c:pt idx="16139">
                  <c:v>14.364000000000001</c:v>
                </c:pt>
                <c:pt idx="16140">
                  <c:v>14.362</c:v>
                </c:pt>
                <c:pt idx="16141">
                  <c:v>14.369</c:v>
                </c:pt>
                <c:pt idx="16142">
                  <c:v>14.375</c:v>
                </c:pt>
                <c:pt idx="16143">
                  <c:v>14.38</c:v>
                </c:pt>
                <c:pt idx="16144">
                  <c:v>14.374000000000001</c:v>
                </c:pt>
                <c:pt idx="16145">
                  <c:v>14.373000000000001</c:v>
                </c:pt>
                <c:pt idx="16146">
                  <c:v>14.375999999999999</c:v>
                </c:pt>
                <c:pt idx="16147">
                  <c:v>14.378</c:v>
                </c:pt>
                <c:pt idx="16148">
                  <c:v>14.379</c:v>
                </c:pt>
                <c:pt idx="16149">
                  <c:v>14.375999999999999</c:v>
                </c:pt>
                <c:pt idx="16150">
                  <c:v>14.374000000000001</c:v>
                </c:pt>
                <c:pt idx="16151">
                  <c:v>14.372</c:v>
                </c:pt>
                <c:pt idx="16152">
                  <c:v>14.367000000000001</c:v>
                </c:pt>
                <c:pt idx="16153">
                  <c:v>14.363</c:v>
                </c:pt>
                <c:pt idx="16154">
                  <c:v>14.367000000000001</c:v>
                </c:pt>
                <c:pt idx="16155">
                  <c:v>14.369</c:v>
                </c:pt>
                <c:pt idx="16156">
                  <c:v>14.366</c:v>
                </c:pt>
                <c:pt idx="16157">
                  <c:v>14.361000000000001</c:v>
                </c:pt>
                <c:pt idx="16158">
                  <c:v>14.355</c:v>
                </c:pt>
                <c:pt idx="16159">
                  <c:v>14.358000000000001</c:v>
                </c:pt>
                <c:pt idx="16160">
                  <c:v>14.356</c:v>
                </c:pt>
                <c:pt idx="16161">
                  <c:v>14.352</c:v>
                </c:pt>
                <c:pt idx="16162">
                  <c:v>14.351000000000001</c:v>
                </c:pt>
                <c:pt idx="16163">
                  <c:v>14.358000000000001</c:v>
                </c:pt>
                <c:pt idx="16164">
                  <c:v>14.355</c:v>
                </c:pt>
                <c:pt idx="16165">
                  <c:v>14.35</c:v>
                </c:pt>
                <c:pt idx="16166">
                  <c:v>14.343</c:v>
                </c:pt>
                <c:pt idx="16167">
                  <c:v>14.355</c:v>
                </c:pt>
                <c:pt idx="16168">
                  <c:v>14.353</c:v>
                </c:pt>
                <c:pt idx="16169">
                  <c:v>14.351000000000001</c:v>
                </c:pt>
                <c:pt idx="16170">
                  <c:v>14.35</c:v>
                </c:pt>
                <c:pt idx="16171">
                  <c:v>14.354000000000001</c:v>
                </c:pt>
                <c:pt idx="16172">
                  <c:v>14.349</c:v>
                </c:pt>
                <c:pt idx="16173">
                  <c:v>14.346</c:v>
                </c:pt>
                <c:pt idx="16174">
                  <c:v>14.351000000000001</c:v>
                </c:pt>
                <c:pt idx="16175">
                  <c:v>14.346</c:v>
                </c:pt>
                <c:pt idx="16176">
                  <c:v>14.348000000000001</c:v>
                </c:pt>
                <c:pt idx="16177">
                  <c:v>14.35</c:v>
                </c:pt>
                <c:pt idx="16178">
                  <c:v>14.343999999999999</c:v>
                </c:pt>
                <c:pt idx="16179">
                  <c:v>14.346</c:v>
                </c:pt>
                <c:pt idx="16180">
                  <c:v>14.351000000000001</c:v>
                </c:pt>
                <c:pt idx="16181">
                  <c:v>14.343999999999999</c:v>
                </c:pt>
                <c:pt idx="16182">
                  <c:v>14.343</c:v>
                </c:pt>
                <c:pt idx="16183">
                  <c:v>14.356</c:v>
                </c:pt>
                <c:pt idx="16184">
                  <c:v>14.347</c:v>
                </c:pt>
                <c:pt idx="16185">
                  <c:v>14.349</c:v>
                </c:pt>
                <c:pt idx="16186">
                  <c:v>14.355</c:v>
                </c:pt>
                <c:pt idx="16187">
                  <c:v>14.357000000000001</c:v>
                </c:pt>
                <c:pt idx="16188">
                  <c:v>14.347</c:v>
                </c:pt>
                <c:pt idx="16189">
                  <c:v>14.349</c:v>
                </c:pt>
                <c:pt idx="16190">
                  <c:v>14.358000000000001</c:v>
                </c:pt>
                <c:pt idx="16191">
                  <c:v>14.352</c:v>
                </c:pt>
                <c:pt idx="16192">
                  <c:v>14.349</c:v>
                </c:pt>
                <c:pt idx="16193">
                  <c:v>14.35</c:v>
                </c:pt>
                <c:pt idx="16194">
                  <c:v>14.351000000000001</c:v>
                </c:pt>
                <c:pt idx="16195">
                  <c:v>14.35</c:v>
                </c:pt>
                <c:pt idx="16196">
                  <c:v>14.347</c:v>
                </c:pt>
                <c:pt idx="16197">
                  <c:v>14.343</c:v>
                </c:pt>
                <c:pt idx="16198">
                  <c:v>14.351000000000001</c:v>
                </c:pt>
                <c:pt idx="16199">
                  <c:v>14.348000000000001</c:v>
                </c:pt>
                <c:pt idx="16200">
                  <c:v>14.341000000000001</c:v>
                </c:pt>
                <c:pt idx="16201">
                  <c:v>14.343999999999999</c:v>
                </c:pt>
                <c:pt idx="16202">
                  <c:v>14.34</c:v>
                </c:pt>
                <c:pt idx="16203">
                  <c:v>14.343999999999999</c:v>
                </c:pt>
                <c:pt idx="16204">
                  <c:v>14.341000000000001</c:v>
                </c:pt>
                <c:pt idx="16205">
                  <c:v>14.345000000000001</c:v>
                </c:pt>
                <c:pt idx="16206">
                  <c:v>14.34</c:v>
                </c:pt>
                <c:pt idx="16207">
                  <c:v>14.347</c:v>
                </c:pt>
                <c:pt idx="16208">
                  <c:v>14.349</c:v>
                </c:pt>
                <c:pt idx="16209">
                  <c:v>14.352</c:v>
                </c:pt>
                <c:pt idx="16210">
                  <c:v>14.357000000000001</c:v>
                </c:pt>
                <c:pt idx="16211">
                  <c:v>14.355</c:v>
                </c:pt>
                <c:pt idx="16212">
                  <c:v>14.359</c:v>
                </c:pt>
                <c:pt idx="16213">
                  <c:v>14.353</c:v>
                </c:pt>
                <c:pt idx="16214">
                  <c:v>14.359</c:v>
                </c:pt>
                <c:pt idx="16215">
                  <c:v>14.361000000000001</c:v>
                </c:pt>
                <c:pt idx="16216">
                  <c:v>14.364000000000001</c:v>
                </c:pt>
                <c:pt idx="16217">
                  <c:v>14.371</c:v>
                </c:pt>
                <c:pt idx="16218">
                  <c:v>14.369</c:v>
                </c:pt>
                <c:pt idx="16219">
                  <c:v>14.370000000000001</c:v>
                </c:pt>
                <c:pt idx="16220">
                  <c:v>14.372</c:v>
                </c:pt>
                <c:pt idx="16221">
                  <c:v>14.374000000000001</c:v>
                </c:pt>
                <c:pt idx="16222">
                  <c:v>14.382</c:v>
                </c:pt>
                <c:pt idx="16223">
                  <c:v>14.377000000000001</c:v>
                </c:pt>
                <c:pt idx="16224">
                  <c:v>14.378</c:v>
                </c:pt>
                <c:pt idx="16225">
                  <c:v>14.377000000000001</c:v>
                </c:pt>
                <c:pt idx="16226">
                  <c:v>14.38</c:v>
                </c:pt>
                <c:pt idx="16227">
                  <c:v>14.373000000000001</c:v>
                </c:pt>
                <c:pt idx="16228">
                  <c:v>14.369</c:v>
                </c:pt>
                <c:pt idx="16229">
                  <c:v>14.375</c:v>
                </c:pt>
                <c:pt idx="16230">
                  <c:v>14.377000000000001</c:v>
                </c:pt>
                <c:pt idx="16231">
                  <c:v>14.381</c:v>
                </c:pt>
                <c:pt idx="16232">
                  <c:v>14.382</c:v>
                </c:pt>
                <c:pt idx="16233">
                  <c:v>14.378</c:v>
                </c:pt>
                <c:pt idx="16234">
                  <c:v>14.379</c:v>
                </c:pt>
                <c:pt idx="16235">
                  <c:v>14.383000000000001</c:v>
                </c:pt>
                <c:pt idx="16236">
                  <c:v>14.381</c:v>
                </c:pt>
                <c:pt idx="16237">
                  <c:v>14.378</c:v>
                </c:pt>
                <c:pt idx="16238">
                  <c:v>14.386000000000001</c:v>
                </c:pt>
                <c:pt idx="16239">
                  <c:v>14.387</c:v>
                </c:pt>
                <c:pt idx="16240">
                  <c:v>14.391</c:v>
                </c:pt>
                <c:pt idx="16241">
                  <c:v>14.39</c:v>
                </c:pt>
                <c:pt idx="16242">
                  <c:v>14.39</c:v>
                </c:pt>
                <c:pt idx="16243">
                  <c:v>14.394</c:v>
                </c:pt>
                <c:pt idx="16244">
                  <c:v>14.391</c:v>
                </c:pt>
                <c:pt idx="16245">
                  <c:v>14.393000000000001</c:v>
                </c:pt>
                <c:pt idx="16246">
                  <c:v>14.404</c:v>
                </c:pt>
                <c:pt idx="16247">
                  <c:v>14.402000000000001</c:v>
                </c:pt>
                <c:pt idx="16248">
                  <c:v>14.407999999999999</c:v>
                </c:pt>
                <c:pt idx="16249">
                  <c:v>14.409000000000001</c:v>
                </c:pt>
                <c:pt idx="16250">
                  <c:v>14.404</c:v>
                </c:pt>
                <c:pt idx="16251">
                  <c:v>14.407999999999999</c:v>
                </c:pt>
                <c:pt idx="16252">
                  <c:v>14.403</c:v>
                </c:pt>
                <c:pt idx="16253">
                  <c:v>14.397</c:v>
                </c:pt>
                <c:pt idx="16254">
                  <c:v>14.405000000000001</c:v>
                </c:pt>
                <c:pt idx="16255">
                  <c:v>14.407999999999999</c:v>
                </c:pt>
                <c:pt idx="16256">
                  <c:v>14.407</c:v>
                </c:pt>
                <c:pt idx="16257">
                  <c:v>14.406000000000001</c:v>
                </c:pt>
                <c:pt idx="16258">
                  <c:v>14.4</c:v>
                </c:pt>
                <c:pt idx="16259">
                  <c:v>14.402000000000001</c:v>
                </c:pt>
                <c:pt idx="16260">
                  <c:v>14.404</c:v>
                </c:pt>
                <c:pt idx="16261">
                  <c:v>14.396000000000001</c:v>
                </c:pt>
                <c:pt idx="16262">
                  <c:v>14.399000000000001</c:v>
                </c:pt>
                <c:pt idx="16263">
                  <c:v>14.393000000000001</c:v>
                </c:pt>
                <c:pt idx="16264">
                  <c:v>14.391</c:v>
                </c:pt>
                <c:pt idx="16265">
                  <c:v>14.394</c:v>
                </c:pt>
                <c:pt idx="16266">
                  <c:v>14.393000000000001</c:v>
                </c:pt>
                <c:pt idx="16267">
                  <c:v>14.391999999999999</c:v>
                </c:pt>
                <c:pt idx="16268">
                  <c:v>14.389000000000001</c:v>
                </c:pt>
                <c:pt idx="16269">
                  <c:v>14.393000000000001</c:v>
                </c:pt>
                <c:pt idx="16270">
                  <c:v>14.388</c:v>
                </c:pt>
                <c:pt idx="16271">
                  <c:v>14.39</c:v>
                </c:pt>
                <c:pt idx="16272">
                  <c:v>14.386000000000001</c:v>
                </c:pt>
                <c:pt idx="16273">
                  <c:v>14.384</c:v>
                </c:pt>
                <c:pt idx="16274">
                  <c:v>14.383000000000001</c:v>
                </c:pt>
                <c:pt idx="16275">
                  <c:v>14.38</c:v>
                </c:pt>
                <c:pt idx="16276">
                  <c:v>14.384</c:v>
                </c:pt>
                <c:pt idx="16277">
                  <c:v>14.383000000000001</c:v>
                </c:pt>
                <c:pt idx="16278">
                  <c:v>14.381</c:v>
                </c:pt>
                <c:pt idx="16279">
                  <c:v>14.375999999999999</c:v>
                </c:pt>
                <c:pt idx="16280">
                  <c:v>14.383000000000001</c:v>
                </c:pt>
                <c:pt idx="16281">
                  <c:v>14.384</c:v>
                </c:pt>
                <c:pt idx="16282">
                  <c:v>14.388</c:v>
                </c:pt>
                <c:pt idx="16283">
                  <c:v>14.39</c:v>
                </c:pt>
                <c:pt idx="16284">
                  <c:v>14.394</c:v>
                </c:pt>
                <c:pt idx="16285">
                  <c:v>14.402000000000001</c:v>
                </c:pt>
                <c:pt idx="16286">
                  <c:v>14.395</c:v>
                </c:pt>
                <c:pt idx="16287">
                  <c:v>14.396000000000001</c:v>
                </c:pt>
                <c:pt idx="16288">
                  <c:v>14.406000000000001</c:v>
                </c:pt>
                <c:pt idx="16289">
                  <c:v>14.41</c:v>
                </c:pt>
                <c:pt idx="16290">
                  <c:v>14.414</c:v>
                </c:pt>
                <c:pt idx="16291">
                  <c:v>14.413</c:v>
                </c:pt>
                <c:pt idx="16292">
                  <c:v>14.419</c:v>
                </c:pt>
                <c:pt idx="16293">
                  <c:v>14.413</c:v>
                </c:pt>
                <c:pt idx="16294">
                  <c:v>14.41</c:v>
                </c:pt>
                <c:pt idx="16295">
                  <c:v>14.419</c:v>
                </c:pt>
                <c:pt idx="16296">
                  <c:v>14.426</c:v>
                </c:pt>
                <c:pt idx="16297">
                  <c:v>14.43</c:v>
                </c:pt>
                <c:pt idx="16298">
                  <c:v>14.421000000000001</c:v>
                </c:pt>
                <c:pt idx="16299">
                  <c:v>14.432</c:v>
                </c:pt>
                <c:pt idx="16300">
                  <c:v>14.433</c:v>
                </c:pt>
                <c:pt idx="16301">
                  <c:v>14.428000000000001</c:v>
                </c:pt>
                <c:pt idx="16302">
                  <c:v>14.423</c:v>
                </c:pt>
                <c:pt idx="16303">
                  <c:v>14.428000000000001</c:v>
                </c:pt>
                <c:pt idx="16304">
                  <c:v>14.431000000000001</c:v>
                </c:pt>
                <c:pt idx="16305">
                  <c:v>14.428000000000001</c:v>
                </c:pt>
                <c:pt idx="16306">
                  <c:v>14.423999999999999</c:v>
                </c:pt>
                <c:pt idx="16307">
                  <c:v>14.426</c:v>
                </c:pt>
                <c:pt idx="16308">
                  <c:v>14.438000000000001</c:v>
                </c:pt>
                <c:pt idx="16309">
                  <c:v>14.434000000000001</c:v>
                </c:pt>
                <c:pt idx="16310">
                  <c:v>14.427</c:v>
                </c:pt>
                <c:pt idx="16311">
                  <c:v>14.441000000000001</c:v>
                </c:pt>
                <c:pt idx="16312">
                  <c:v>14.437000000000001</c:v>
                </c:pt>
                <c:pt idx="16313">
                  <c:v>14.44</c:v>
                </c:pt>
                <c:pt idx="16314">
                  <c:v>14.442</c:v>
                </c:pt>
                <c:pt idx="16315">
                  <c:v>14.443</c:v>
                </c:pt>
                <c:pt idx="16316">
                  <c:v>14.446</c:v>
                </c:pt>
                <c:pt idx="16317">
                  <c:v>14.443</c:v>
                </c:pt>
                <c:pt idx="16318">
                  <c:v>14.449</c:v>
                </c:pt>
                <c:pt idx="16319">
                  <c:v>14.457000000000001</c:v>
                </c:pt>
                <c:pt idx="16320">
                  <c:v>14.458</c:v>
                </c:pt>
                <c:pt idx="16321">
                  <c:v>14.450000000000001</c:v>
                </c:pt>
                <c:pt idx="16322">
                  <c:v>14.453000000000001</c:v>
                </c:pt>
                <c:pt idx="16323">
                  <c:v>14.457000000000001</c:v>
                </c:pt>
                <c:pt idx="16324">
                  <c:v>14.462</c:v>
                </c:pt>
                <c:pt idx="16325">
                  <c:v>14.458</c:v>
                </c:pt>
                <c:pt idx="16326">
                  <c:v>14.468999999999999</c:v>
                </c:pt>
                <c:pt idx="16327">
                  <c:v>14.475</c:v>
                </c:pt>
                <c:pt idx="16328">
                  <c:v>14.48</c:v>
                </c:pt>
                <c:pt idx="16329">
                  <c:v>14.47</c:v>
                </c:pt>
                <c:pt idx="16330">
                  <c:v>14.472</c:v>
                </c:pt>
                <c:pt idx="16331">
                  <c:v>14.473000000000001</c:v>
                </c:pt>
                <c:pt idx="16332">
                  <c:v>14.481</c:v>
                </c:pt>
                <c:pt idx="16333">
                  <c:v>14.481</c:v>
                </c:pt>
                <c:pt idx="16334">
                  <c:v>14.486000000000001</c:v>
                </c:pt>
                <c:pt idx="16335">
                  <c:v>14.486000000000001</c:v>
                </c:pt>
                <c:pt idx="16336">
                  <c:v>14.484999999999999</c:v>
                </c:pt>
                <c:pt idx="16337">
                  <c:v>14.484</c:v>
                </c:pt>
                <c:pt idx="16338">
                  <c:v>14.49</c:v>
                </c:pt>
                <c:pt idx="16339">
                  <c:v>14.492000000000001</c:v>
                </c:pt>
                <c:pt idx="16340">
                  <c:v>14.487</c:v>
                </c:pt>
                <c:pt idx="16341">
                  <c:v>14.495000000000001</c:v>
                </c:pt>
                <c:pt idx="16342">
                  <c:v>14.499000000000001</c:v>
                </c:pt>
                <c:pt idx="16343">
                  <c:v>14.492000000000001</c:v>
                </c:pt>
                <c:pt idx="16344">
                  <c:v>14.495000000000001</c:v>
                </c:pt>
                <c:pt idx="16345">
                  <c:v>14.505000000000001</c:v>
                </c:pt>
                <c:pt idx="16346">
                  <c:v>14.503</c:v>
                </c:pt>
                <c:pt idx="16347">
                  <c:v>14.503</c:v>
                </c:pt>
                <c:pt idx="16348">
                  <c:v>14.504</c:v>
                </c:pt>
                <c:pt idx="16349">
                  <c:v>14.507</c:v>
                </c:pt>
                <c:pt idx="16350">
                  <c:v>14.508000000000001</c:v>
                </c:pt>
                <c:pt idx="16351">
                  <c:v>14.509</c:v>
                </c:pt>
                <c:pt idx="16352">
                  <c:v>14.514000000000001</c:v>
                </c:pt>
                <c:pt idx="16353">
                  <c:v>14.51</c:v>
                </c:pt>
                <c:pt idx="16354">
                  <c:v>14.516</c:v>
                </c:pt>
                <c:pt idx="16355">
                  <c:v>14.518000000000001</c:v>
                </c:pt>
                <c:pt idx="16356">
                  <c:v>14.516999999999999</c:v>
                </c:pt>
                <c:pt idx="16357">
                  <c:v>14.521000000000001</c:v>
                </c:pt>
                <c:pt idx="16358">
                  <c:v>14.516</c:v>
                </c:pt>
                <c:pt idx="16359">
                  <c:v>14.516</c:v>
                </c:pt>
                <c:pt idx="16360">
                  <c:v>14.514000000000001</c:v>
                </c:pt>
                <c:pt idx="16361">
                  <c:v>14.507</c:v>
                </c:pt>
                <c:pt idx="16362">
                  <c:v>14.512</c:v>
                </c:pt>
                <c:pt idx="16363">
                  <c:v>14.516999999999999</c:v>
                </c:pt>
                <c:pt idx="16364">
                  <c:v>14.528</c:v>
                </c:pt>
                <c:pt idx="16365">
                  <c:v>14.516999999999999</c:v>
                </c:pt>
                <c:pt idx="16366">
                  <c:v>14.514000000000001</c:v>
                </c:pt>
                <c:pt idx="16367">
                  <c:v>14.516</c:v>
                </c:pt>
                <c:pt idx="16368">
                  <c:v>14.531000000000001</c:v>
                </c:pt>
                <c:pt idx="16369">
                  <c:v>14.526</c:v>
                </c:pt>
                <c:pt idx="16370">
                  <c:v>14.524000000000001</c:v>
                </c:pt>
                <c:pt idx="16371">
                  <c:v>14.538</c:v>
                </c:pt>
                <c:pt idx="16372">
                  <c:v>14.536</c:v>
                </c:pt>
                <c:pt idx="16373">
                  <c:v>14.548</c:v>
                </c:pt>
                <c:pt idx="16374">
                  <c:v>14.551</c:v>
                </c:pt>
                <c:pt idx="16375">
                  <c:v>14.558</c:v>
                </c:pt>
                <c:pt idx="16376">
                  <c:v>14.562000000000001</c:v>
                </c:pt>
                <c:pt idx="16377">
                  <c:v>14.569000000000001</c:v>
                </c:pt>
                <c:pt idx="16378">
                  <c:v>14.563000000000001</c:v>
                </c:pt>
                <c:pt idx="16379">
                  <c:v>14.567</c:v>
                </c:pt>
                <c:pt idx="16380">
                  <c:v>14.57</c:v>
                </c:pt>
                <c:pt idx="16381">
                  <c:v>14.573</c:v>
                </c:pt>
                <c:pt idx="16382">
                  <c:v>14.576000000000001</c:v>
                </c:pt>
                <c:pt idx="16383">
                  <c:v>14.582000000000001</c:v>
                </c:pt>
                <c:pt idx="16384">
                  <c:v>14.585000000000001</c:v>
                </c:pt>
                <c:pt idx="16385">
                  <c:v>14.592000000000001</c:v>
                </c:pt>
                <c:pt idx="16386">
                  <c:v>14.593</c:v>
                </c:pt>
                <c:pt idx="16387">
                  <c:v>14.593999999999999</c:v>
                </c:pt>
                <c:pt idx="16388">
                  <c:v>14.597</c:v>
                </c:pt>
                <c:pt idx="16389">
                  <c:v>14.603</c:v>
                </c:pt>
                <c:pt idx="16390">
                  <c:v>14.602</c:v>
                </c:pt>
                <c:pt idx="16391">
                  <c:v>14.599</c:v>
                </c:pt>
                <c:pt idx="16392">
                  <c:v>14.608000000000001</c:v>
                </c:pt>
                <c:pt idx="16393">
                  <c:v>14.613</c:v>
                </c:pt>
                <c:pt idx="16394">
                  <c:v>14.612</c:v>
                </c:pt>
                <c:pt idx="16395">
                  <c:v>14.616</c:v>
                </c:pt>
                <c:pt idx="16396">
                  <c:v>14.615</c:v>
                </c:pt>
                <c:pt idx="16397">
                  <c:v>14.615</c:v>
                </c:pt>
                <c:pt idx="16398">
                  <c:v>14.618</c:v>
                </c:pt>
                <c:pt idx="16399">
                  <c:v>14.622</c:v>
                </c:pt>
                <c:pt idx="16400">
                  <c:v>14.622</c:v>
                </c:pt>
                <c:pt idx="16401">
                  <c:v>14.622</c:v>
                </c:pt>
                <c:pt idx="16402">
                  <c:v>14.618</c:v>
                </c:pt>
                <c:pt idx="16403">
                  <c:v>14.617000000000001</c:v>
                </c:pt>
                <c:pt idx="16404">
                  <c:v>14.622</c:v>
                </c:pt>
                <c:pt idx="16405">
                  <c:v>14.624000000000001</c:v>
                </c:pt>
                <c:pt idx="16406">
                  <c:v>14.631</c:v>
                </c:pt>
                <c:pt idx="16407">
                  <c:v>14.637</c:v>
                </c:pt>
                <c:pt idx="16408">
                  <c:v>14.635</c:v>
                </c:pt>
                <c:pt idx="16409">
                  <c:v>14.64</c:v>
                </c:pt>
                <c:pt idx="16410">
                  <c:v>14.641</c:v>
                </c:pt>
                <c:pt idx="16411">
                  <c:v>14.64</c:v>
                </c:pt>
                <c:pt idx="16412">
                  <c:v>14.641999999999999</c:v>
                </c:pt>
                <c:pt idx="16413">
                  <c:v>14.637</c:v>
                </c:pt>
                <c:pt idx="16414">
                  <c:v>14.641</c:v>
                </c:pt>
                <c:pt idx="16415">
                  <c:v>14.641999999999999</c:v>
                </c:pt>
                <c:pt idx="16416">
                  <c:v>14.639000000000001</c:v>
                </c:pt>
                <c:pt idx="16417">
                  <c:v>14.639000000000001</c:v>
                </c:pt>
                <c:pt idx="16418">
                  <c:v>14.64</c:v>
                </c:pt>
                <c:pt idx="16419">
                  <c:v>14.636000000000001</c:v>
                </c:pt>
                <c:pt idx="16420">
                  <c:v>14.64</c:v>
                </c:pt>
                <c:pt idx="16421">
                  <c:v>14.644</c:v>
                </c:pt>
                <c:pt idx="16422">
                  <c:v>14.639000000000001</c:v>
                </c:pt>
                <c:pt idx="16423">
                  <c:v>14.639000000000001</c:v>
                </c:pt>
                <c:pt idx="16424">
                  <c:v>14.646000000000001</c:v>
                </c:pt>
                <c:pt idx="16425">
                  <c:v>14.638</c:v>
                </c:pt>
                <c:pt idx="16426">
                  <c:v>14.641999999999999</c:v>
                </c:pt>
                <c:pt idx="16427">
                  <c:v>14.64</c:v>
                </c:pt>
                <c:pt idx="16428">
                  <c:v>14.643000000000001</c:v>
                </c:pt>
                <c:pt idx="16429">
                  <c:v>14.644</c:v>
                </c:pt>
                <c:pt idx="16430">
                  <c:v>14.646000000000001</c:v>
                </c:pt>
                <c:pt idx="16431">
                  <c:v>14.645</c:v>
                </c:pt>
                <c:pt idx="16432">
                  <c:v>14.648</c:v>
                </c:pt>
                <c:pt idx="16433">
                  <c:v>14.647</c:v>
                </c:pt>
                <c:pt idx="16434">
                  <c:v>14.647</c:v>
                </c:pt>
                <c:pt idx="16435">
                  <c:v>14.651</c:v>
                </c:pt>
                <c:pt idx="16436">
                  <c:v>14.65</c:v>
                </c:pt>
                <c:pt idx="16437">
                  <c:v>14.653</c:v>
                </c:pt>
                <c:pt idx="16438">
                  <c:v>14.653</c:v>
                </c:pt>
                <c:pt idx="16439">
                  <c:v>14.648</c:v>
                </c:pt>
                <c:pt idx="16440">
                  <c:v>14.648</c:v>
                </c:pt>
                <c:pt idx="16441">
                  <c:v>14.65</c:v>
                </c:pt>
                <c:pt idx="16442">
                  <c:v>14.663</c:v>
                </c:pt>
                <c:pt idx="16443">
                  <c:v>14.654</c:v>
                </c:pt>
                <c:pt idx="16444">
                  <c:v>14.644</c:v>
                </c:pt>
                <c:pt idx="16445">
                  <c:v>14.651</c:v>
                </c:pt>
                <c:pt idx="16446">
                  <c:v>14.656000000000001</c:v>
                </c:pt>
                <c:pt idx="16447">
                  <c:v>14.657</c:v>
                </c:pt>
                <c:pt idx="16448">
                  <c:v>14.654</c:v>
                </c:pt>
                <c:pt idx="16449">
                  <c:v>14.648</c:v>
                </c:pt>
                <c:pt idx="16450">
                  <c:v>14.656000000000001</c:v>
                </c:pt>
                <c:pt idx="16451">
                  <c:v>14.655000000000001</c:v>
                </c:pt>
                <c:pt idx="16452">
                  <c:v>14.647</c:v>
                </c:pt>
                <c:pt idx="16453">
                  <c:v>14.652000000000001</c:v>
                </c:pt>
                <c:pt idx="16454">
                  <c:v>14.651</c:v>
                </c:pt>
                <c:pt idx="16455">
                  <c:v>14.639000000000001</c:v>
                </c:pt>
                <c:pt idx="16456">
                  <c:v>14.637</c:v>
                </c:pt>
                <c:pt idx="16457">
                  <c:v>14.63</c:v>
                </c:pt>
                <c:pt idx="16458">
                  <c:v>14.624000000000001</c:v>
                </c:pt>
                <c:pt idx="16459">
                  <c:v>14.623000000000001</c:v>
                </c:pt>
                <c:pt idx="16460">
                  <c:v>14.620000000000001</c:v>
                </c:pt>
                <c:pt idx="16461">
                  <c:v>14.618</c:v>
                </c:pt>
                <c:pt idx="16462">
                  <c:v>14.608000000000001</c:v>
                </c:pt>
                <c:pt idx="16463">
                  <c:v>14.61</c:v>
                </c:pt>
                <c:pt idx="16464">
                  <c:v>14.61</c:v>
                </c:pt>
                <c:pt idx="16465">
                  <c:v>14.607000000000001</c:v>
                </c:pt>
                <c:pt idx="16466">
                  <c:v>14.601000000000001</c:v>
                </c:pt>
                <c:pt idx="16467">
                  <c:v>14.598000000000001</c:v>
                </c:pt>
                <c:pt idx="16468">
                  <c:v>14.593999999999999</c:v>
                </c:pt>
                <c:pt idx="16469">
                  <c:v>14.593</c:v>
                </c:pt>
                <c:pt idx="16470">
                  <c:v>14.591000000000001</c:v>
                </c:pt>
                <c:pt idx="16471">
                  <c:v>14.592000000000001</c:v>
                </c:pt>
                <c:pt idx="16472">
                  <c:v>14.588000000000001</c:v>
                </c:pt>
                <c:pt idx="16473">
                  <c:v>14.587</c:v>
                </c:pt>
                <c:pt idx="16474">
                  <c:v>14.579000000000001</c:v>
                </c:pt>
                <c:pt idx="16475">
                  <c:v>14.57</c:v>
                </c:pt>
                <c:pt idx="16476">
                  <c:v>14.571</c:v>
                </c:pt>
                <c:pt idx="16477">
                  <c:v>14.574</c:v>
                </c:pt>
                <c:pt idx="16478">
                  <c:v>14.567</c:v>
                </c:pt>
                <c:pt idx="16479">
                  <c:v>14.569000000000001</c:v>
                </c:pt>
                <c:pt idx="16480">
                  <c:v>14.564</c:v>
                </c:pt>
                <c:pt idx="16481">
                  <c:v>14.557</c:v>
                </c:pt>
                <c:pt idx="16482">
                  <c:v>14.551</c:v>
                </c:pt>
                <c:pt idx="16483">
                  <c:v>14.555</c:v>
                </c:pt>
                <c:pt idx="16484">
                  <c:v>14.545</c:v>
                </c:pt>
                <c:pt idx="16485">
                  <c:v>14.544</c:v>
                </c:pt>
                <c:pt idx="16486">
                  <c:v>14.538</c:v>
                </c:pt>
                <c:pt idx="16487">
                  <c:v>14.541</c:v>
                </c:pt>
                <c:pt idx="16488">
                  <c:v>14.538</c:v>
                </c:pt>
                <c:pt idx="16489">
                  <c:v>14.539</c:v>
                </c:pt>
                <c:pt idx="16490">
                  <c:v>14.528</c:v>
                </c:pt>
                <c:pt idx="16491">
                  <c:v>14.523</c:v>
                </c:pt>
                <c:pt idx="16492">
                  <c:v>14.529</c:v>
                </c:pt>
                <c:pt idx="16493">
                  <c:v>14.531000000000001</c:v>
                </c:pt>
                <c:pt idx="16494">
                  <c:v>14.527000000000001</c:v>
                </c:pt>
                <c:pt idx="16495">
                  <c:v>14.52</c:v>
                </c:pt>
                <c:pt idx="16496">
                  <c:v>14.516999999999999</c:v>
                </c:pt>
                <c:pt idx="16497">
                  <c:v>14.516</c:v>
                </c:pt>
                <c:pt idx="16498">
                  <c:v>14.509</c:v>
                </c:pt>
                <c:pt idx="16499">
                  <c:v>14.513</c:v>
                </c:pt>
                <c:pt idx="16500">
                  <c:v>14.506</c:v>
                </c:pt>
                <c:pt idx="16501">
                  <c:v>14.508000000000001</c:v>
                </c:pt>
                <c:pt idx="16502">
                  <c:v>14.519</c:v>
                </c:pt>
                <c:pt idx="16503">
                  <c:v>14.512</c:v>
                </c:pt>
                <c:pt idx="16504">
                  <c:v>14.513</c:v>
                </c:pt>
                <c:pt idx="16505">
                  <c:v>14.502000000000001</c:v>
                </c:pt>
                <c:pt idx="16506">
                  <c:v>14.505000000000001</c:v>
                </c:pt>
                <c:pt idx="16507">
                  <c:v>14.498000000000001</c:v>
                </c:pt>
                <c:pt idx="16508">
                  <c:v>14.493</c:v>
                </c:pt>
                <c:pt idx="16509">
                  <c:v>14.484999999999999</c:v>
                </c:pt>
                <c:pt idx="16510">
                  <c:v>14.493</c:v>
                </c:pt>
                <c:pt idx="16511">
                  <c:v>14.492000000000001</c:v>
                </c:pt>
                <c:pt idx="16512">
                  <c:v>14.482000000000001</c:v>
                </c:pt>
                <c:pt idx="16513">
                  <c:v>14.483000000000001</c:v>
                </c:pt>
                <c:pt idx="16514">
                  <c:v>14.477</c:v>
                </c:pt>
                <c:pt idx="16515">
                  <c:v>14.475</c:v>
                </c:pt>
                <c:pt idx="16516">
                  <c:v>14.476000000000001</c:v>
                </c:pt>
                <c:pt idx="16517">
                  <c:v>14.479000000000001</c:v>
                </c:pt>
                <c:pt idx="16518">
                  <c:v>14.473000000000001</c:v>
                </c:pt>
                <c:pt idx="16519">
                  <c:v>14.471</c:v>
                </c:pt>
                <c:pt idx="16520">
                  <c:v>14.473000000000001</c:v>
                </c:pt>
                <c:pt idx="16521">
                  <c:v>14.467000000000001</c:v>
                </c:pt>
                <c:pt idx="16522">
                  <c:v>14.464</c:v>
                </c:pt>
                <c:pt idx="16523">
                  <c:v>14.468</c:v>
                </c:pt>
                <c:pt idx="16524">
                  <c:v>14.456</c:v>
                </c:pt>
                <c:pt idx="16525">
                  <c:v>14.452</c:v>
                </c:pt>
                <c:pt idx="16526">
                  <c:v>14.452</c:v>
                </c:pt>
                <c:pt idx="16527">
                  <c:v>14.438000000000001</c:v>
                </c:pt>
                <c:pt idx="16528">
                  <c:v>14.438000000000001</c:v>
                </c:pt>
                <c:pt idx="16529">
                  <c:v>14.435</c:v>
                </c:pt>
                <c:pt idx="16530">
                  <c:v>14.441000000000001</c:v>
                </c:pt>
                <c:pt idx="16531">
                  <c:v>14.433</c:v>
                </c:pt>
                <c:pt idx="16532">
                  <c:v>14.435</c:v>
                </c:pt>
                <c:pt idx="16533">
                  <c:v>14.43</c:v>
                </c:pt>
                <c:pt idx="16534">
                  <c:v>14.432</c:v>
                </c:pt>
                <c:pt idx="16535">
                  <c:v>14.419</c:v>
                </c:pt>
                <c:pt idx="16536">
                  <c:v>14.423999999999999</c:v>
                </c:pt>
                <c:pt idx="16537">
                  <c:v>14.416</c:v>
                </c:pt>
                <c:pt idx="16538">
                  <c:v>14.412000000000001</c:v>
                </c:pt>
                <c:pt idx="16539">
                  <c:v>14.406000000000001</c:v>
                </c:pt>
                <c:pt idx="16540">
                  <c:v>14.407999999999999</c:v>
                </c:pt>
                <c:pt idx="16541">
                  <c:v>14.403</c:v>
                </c:pt>
                <c:pt idx="16542">
                  <c:v>14.389000000000001</c:v>
                </c:pt>
                <c:pt idx="16543">
                  <c:v>14.387</c:v>
                </c:pt>
                <c:pt idx="16544">
                  <c:v>14.379</c:v>
                </c:pt>
                <c:pt idx="16545">
                  <c:v>14.375</c:v>
                </c:pt>
                <c:pt idx="16546">
                  <c:v>14.368</c:v>
                </c:pt>
                <c:pt idx="16547">
                  <c:v>14.365</c:v>
                </c:pt>
                <c:pt idx="16548">
                  <c:v>14.363</c:v>
                </c:pt>
                <c:pt idx="16549">
                  <c:v>14.356</c:v>
                </c:pt>
                <c:pt idx="16550">
                  <c:v>14.356</c:v>
                </c:pt>
                <c:pt idx="16551">
                  <c:v>14.355</c:v>
                </c:pt>
                <c:pt idx="16552">
                  <c:v>14.353</c:v>
                </c:pt>
                <c:pt idx="16553">
                  <c:v>14.341000000000001</c:v>
                </c:pt>
                <c:pt idx="16554">
                  <c:v>14.333</c:v>
                </c:pt>
                <c:pt idx="16555">
                  <c:v>14.328000000000001</c:v>
                </c:pt>
                <c:pt idx="16556">
                  <c:v>14.327</c:v>
                </c:pt>
                <c:pt idx="16557">
                  <c:v>14.324</c:v>
                </c:pt>
                <c:pt idx="16558">
                  <c:v>14.316000000000001</c:v>
                </c:pt>
                <c:pt idx="16559">
                  <c:v>14.314</c:v>
                </c:pt>
                <c:pt idx="16560">
                  <c:v>14.312000000000001</c:v>
                </c:pt>
                <c:pt idx="16561">
                  <c:v>14.303000000000001</c:v>
                </c:pt>
                <c:pt idx="16562">
                  <c:v>14.297000000000001</c:v>
                </c:pt>
                <c:pt idx="16563">
                  <c:v>14.298999999999999</c:v>
                </c:pt>
                <c:pt idx="16564">
                  <c:v>14.291</c:v>
                </c:pt>
                <c:pt idx="16565">
                  <c:v>14.289</c:v>
                </c:pt>
                <c:pt idx="16566">
                  <c:v>14.288</c:v>
                </c:pt>
                <c:pt idx="16567">
                  <c:v>14.278</c:v>
                </c:pt>
                <c:pt idx="16568">
                  <c:v>14.272</c:v>
                </c:pt>
                <c:pt idx="16569">
                  <c:v>14.271000000000001</c:v>
                </c:pt>
                <c:pt idx="16570">
                  <c:v>14.259</c:v>
                </c:pt>
                <c:pt idx="16571">
                  <c:v>14.253</c:v>
                </c:pt>
                <c:pt idx="16572">
                  <c:v>14.252000000000001</c:v>
                </c:pt>
                <c:pt idx="16573">
                  <c:v>14.246</c:v>
                </c:pt>
                <c:pt idx="16574">
                  <c:v>14.236000000000001</c:v>
                </c:pt>
                <c:pt idx="16575">
                  <c:v>14.229000000000001</c:v>
                </c:pt>
                <c:pt idx="16576">
                  <c:v>14.217000000000001</c:v>
                </c:pt>
                <c:pt idx="16577">
                  <c:v>14.214</c:v>
                </c:pt>
                <c:pt idx="16578">
                  <c:v>14.206</c:v>
                </c:pt>
                <c:pt idx="16579">
                  <c:v>14.202</c:v>
                </c:pt>
                <c:pt idx="16580">
                  <c:v>14.194000000000001</c:v>
                </c:pt>
                <c:pt idx="16581">
                  <c:v>14.187000000000001</c:v>
                </c:pt>
                <c:pt idx="16582">
                  <c:v>14.187000000000001</c:v>
                </c:pt>
                <c:pt idx="16583">
                  <c:v>14.18</c:v>
                </c:pt>
                <c:pt idx="16584">
                  <c:v>14.173999999999999</c:v>
                </c:pt>
                <c:pt idx="16585">
                  <c:v>14.167</c:v>
                </c:pt>
                <c:pt idx="16586">
                  <c:v>14.162000000000001</c:v>
                </c:pt>
                <c:pt idx="16587">
                  <c:v>14.154</c:v>
                </c:pt>
                <c:pt idx="16588">
                  <c:v>14.151</c:v>
                </c:pt>
                <c:pt idx="16589">
                  <c:v>14.133000000000001</c:v>
                </c:pt>
                <c:pt idx="16590">
                  <c:v>14.136000000000001</c:v>
                </c:pt>
                <c:pt idx="16591">
                  <c:v>14.131</c:v>
                </c:pt>
                <c:pt idx="16592">
                  <c:v>14.127000000000001</c:v>
                </c:pt>
                <c:pt idx="16593">
                  <c:v>14.115</c:v>
                </c:pt>
                <c:pt idx="16594">
                  <c:v>14.114000000000001</c:v>
                </c:pt>
                <c:pt idx="16595">
                  <c:v>14.108000000000001</c:v>
                </c:pt>
                <c:pt idx="16596">
                  <c:v>14.093999999999999</c:v>
                </c:pt>
                <c:pt idx="16597">
                  <c:v>14.101000000000001</c:v>
                </c:pt>
                <c:pt idx="16598">
                  <c:v>14.106</c:v>
                </c:pt>
                <c:pt idx="16599">
                  <c:v>14.105</c:v>
                </c:pt>
                <c:pt idx="16600">
                  <c:v>14.093999999999999</c:v>
                </c:pt>
                <c:pt idx="16601">
                  <c:v>14.097</c:v>
                </c:pt>
                <c:pt idx="16602">
                  <c:v>14.087</c:v>
                </c:pt>
                <c:pt idx="16603">
                  <c:v>14.086</c:v>
                </c:pt>
                <c:pt idx="16604">
                  <c:v>14.084</c:v>
                </c:pt>
                <c:pt idx="16605">
                  <c:v>14.075000000000001</c:v>
                </c:pt>
                <c:pt idx="16606">
                  <c:v>14.072000000000001</c:v>
                </c:pt>
                <c:pt idx="16607">
                  <c:v>14.072000000000001</c:v>
                </c:pt>
                <c:pt idx="16608">
                  <c:v>14.072000000000001</c:v>
                </c:pt>
                <c:pt idx="16609">
                  <c:v>14.06</c:v>
                </c:pt>
                <c:pt idx="16610">
                  <c:v>14.066000000000001</c:v>
                </c:pt>
                <c:pt idx="16611">
                  <c:v>14.058</c:v>
                </c:pt>
                <c:pt idx="16612">
                  <c:v>14.056000000000001</c:v>
                </c:pt>
                <c:pt idx="16613">
                  <c:v>14.053000000000001</c:v>
                </c:pt>
                <c:pt idx="16614">
                  <c:v>14.051</c:v>
                </c:pt>
                <c:pt idx="16615">
                  <c:v>14.056000000000001</c:v>
                </c:pt>
                <c:pt idx="16616">
                  <c:v>14.048999999999999</c:v>
                </c:pt>
                <c:pt idx="16617">
                  <c:v>14.037000000000001</c:v>
                </c:pt>
                <c:pt idx="16618">
                  <c:v>14.046000000000001</c:v>
                </c:pt>
                <c:pt idx="16619">
                  <c:v>14.042</c:v>
                </c:pt>
                <c:pt idx="16620">
                  <c:v>14.032999999999999</c:v>
                </c:pt>
                <c:pt idx="16621">
                  <c:v>14.028</c:v>
                </c:pt>
                <c:pt idx="16622">
                  <c:v>14.025</c:v>
                </c:pt>
                <c:pt idx="16623">
                  <c:v>14.023</c:v>
                </c:pt>
                <c:pt idx="16624">
                  <c:v>14.015000000000001</c:v>
                </c:pt>
                <c:pt idx="16625">
                  <c:v>14.011000000000001</c:v>
                </c:pt>
                <c:pt idx="16626">
                  <c:v>14.016999999999999</c:v>
                </c:pt>
                <c:pt idx="16627">
                  <c:v>14.008000000000001</c:v>
                </c:pt>
                <c:pt idx="16628">
                  <c:v>14.006</c:v>
                </c:pt>
                <c:pt idx="16629">
                  <c:v>14.003</c:v>
                </c:pt>
                <c:pt idx="16630">
                  <c:v>13.995000000000001</c:v>
                </c:pt>
                <c:pt idx="16631">
                  <c:v>13.99</c:v>
                </c:pt>
                <c:pt idx="16632">
                  <c:v>13.999000000000001</c:v>
                </c:pt>
                <c:pt idx="16633">
                  <c:v>13.996</c:v>
                </c:pt>
                <c:pt idx="16634">
                  <c:v>13.987</c:v>
                </c:pt>
                <c:pt idx="16635">
                  <c:v>13.988</c:v>
                </c:pt>
                <c:pt idx="16636">
                  <c:v>13.98</c:v>
                </c:pt>
                <c:pt idx="16637">
                  <c:v>13.976000000000001</c:v>
                </c:pt>
                <c:pt idx="16638">
                  <c:v>13.978</c:v>
                </c:pt>
                <c:pt idx="16639">
                  <c:v>13.982000000000001</c:v>
                </c:pt>
                <c:pt idx="16640">
                  <c:v>13.971</c:v>
                </c:pt>
                <c:pt idx="16641">
                  <c:v>13.962</c:v>
                </c:pt>
                <c:pt idx="16642">
                  <c:v>13.961</c:v>
                </c:pt>
                <c:pt idx="16643">
                  <c:v>13.972</c:v>
                </c:pt>
                <c:pt idx="16644">
                  <c:v>13.975</c:v>
                </c:pt>
                <c:pt idx="16645">
                  <c:v>13.968</c:v>
                </c:pt>
                <c:pt idx="16646">
                  <c:v>13.968</c:v>
                </c:pt>
                <c:pt idx="16647">
                  <c:v>13.968</c:v>
                </c:pt>
                <c:pt idx="16648">
                  <c:v>13.964</c:v>
                </c:pt>
                <c:pt idx="16649">
                  <c:v>13.964</c:v>
                </c:pt>
                <c:pt idx="16650">
                  <c:v>13.963000000000001</c:v>
                </c:pt>
                <c:pt idx="16651">
                  <c:v>13.965</c:v>
                </c:pt>
                <c:pt idx="16652">
                  <c:v>13.968999999999999</c:v>
                </c:pt>
                <c:pt idx="16653">
                  <c:v>13.968999999999999</c:v>
                </c:pt>
                <c:pt idx="16654">
                  <c:v>13.968</c:v>
                </c:pt>
                <c:pt idx="16655">
                  <c:v>13.963000000000001</c:v>
                </c:pt>
                <c:pt idx="16656">
                  <c:v>13.955</c:v>
                </c:pt>
                <c:pt idx="16657">
                  <c:v>13.96</c:v>
                </c:pt>
                <c:pt idx="16658">
                  <c:v>13.957000000000001</c:v>
                </c:pt>
                <c:pt idx="16659">
                  <c:v>13.956</c:v>
                </c:pt>
                <c:pt idx="16660">
                  <c:v>13.958</c:v>
                </c:pt>
                <c:pt idx="16661">
                  <c:v>13.958</c:v>
                </c:pt>
                <c:pt idx="16662">
                  <c:v>13.965</c:v>
                </c:pt>
                <c:pt idx="16663">
                  <c:v>13.965</c:v>
                </c:pt>
                <c:pt idx="16664">
                  <c:v>13.961</c:v>
                </c:pt>
                <c:pt idx="16665">
                  <c:v>13.96</c:v>
                </c:pt>
                <c:pt idx="16666">
                  <c:v>13.964</c:v>
                </c:pt>
                <c:pt idx="16667">
                  <c:v>13.968</c:v>
                </c:pt>
                <c:pt idx="16668">
                  <c:v>13.971</c:v>
                </c:pt>
                <c:pt idx="16669">
                  <c:v>13.966000000000001</c:v>
                </c:pt>
                <c:pt idx="16670">
                  <c:v>13.963000000000001</c:v>
                </c:pt>
                <c:pt idx="16671">
                  <c:v>13.966000000000001</c:v>
                </c:pt>
                <c:pt idx="16672">
                  <c:v>13.967000000000001</c:v>
                </c:pt>
                <c:pt idx="16673">
                  <c:v>13.974</c:v>
                </c:pt>
                <c:pt idx="16674">
                  <c:v>13.968999999999999</c:v>
                </c:pt>
                <c:pt idx="16675">
                  <c:v>13.973000000000001</c:v>
                </c:pt>
                <c:pt idx="16676">
                  <c:v>13.976000000000001</c:v>
                </c:pt>
                <c:pt idx="16677">
                  <c:v>13.983000000000001</c:v>
                </c:pt>
                <c:pt idx="16678">
                  <c:v>13.984</c:v>
                </c:pt>
                <c:pt idx="16679">
                  <c:v>13.986000000000001</c:v>
                </c:pt>
                <c:pt idx="16680">
                  <c:v>13.988</c:v>
                </c:pt>
                <c:pt idx="16681">
                  <c:v>13.988</c:v>
                </c:pt>
                <c:pt idx="16682">
                  <c:v>13.998000000000001</c:v>
                </c:pt>
                <c:pt idx="16683">
                  <c:v>13.996</c:v>
                </c:pt>
                <c:pt idx="16684">
                  <c:v>13.99</c:v>
                </c:pt>
                <c:pt idx="16685">
                  <c:v>13.994</c:v>
                </c:pt>
                <c:pt idx="16686">
                  <c:v>13.991</c:v>
                </c:pt>
                <c:pt idx="16687">
                  <c:v>13.984999999999999</c:v>
                </c:pt>
                <c:pt idx="16688">
                  <c:v>13.995000000000001</c:v>
                </c:pt>
                <c:pt idx="16689">
                  <c:v>14.002000000000001</c:v>
                </c:pt>
                <c:pt idx="16690">
                  <c:v>13.996</c:v>
                </c:pt>
                <c:pt idx="16691">
                  <c:v>13.992000000000001</c:v>
                </c:pt>
                <c:pt idx="16692">
                  <c:v>13.989000000000001</c:v>
                </c:pt>
                <c:pt idx="16693">
                  <c:v>13.993</c:v>
                </c:pt>
                <c:pt idx="16694">
                  <c:v>13.992000000000001</c:v>
                </c:pt>
                <c:pt idx="16695">
                  <c:v>13.99</c:v>
                </c:pt>
                <c:pt idx="16696">
                  <c:v>13.997</c:v>
                </c:pt>
                <c:pt idx="16697">
                  <c:v>13.994</c:v>
                </c:pt>
                <c:pt idx="16698">
                  <c:v>13.989000000000001</c:v>
                </c:pt>
                <c:pt idx="16699">
                  <c:v>13.989000000000001</c:v>
                </c:pt>
                <c:pt idx="16700">
                  <c:v>13.991</c:v>
                </c:pt>
                <c:pt idx="16701">
                  <c:v>13.99</c:v>
                </c:pt>
                <c:pt idx="16702">
                  <c:v>13.987</c:v>
                </c:pt>
                <c:pt idx="16703">
                  <c:v>13.989000000000001</c:v>
                </c:pt>
                <c:pt idx="16704">
                  <c:v>13.984</c:v>
                </c:pt>
                <c:pt idx="16705">
                  <c:v>13.981</c:v>
                </c:pt>
                <c:pt idx="16706">
                  <c:v>13.979000000000001</c:v>
                </c:pt>
                <c:pt idx="16707">
                  <c:v>13.976000000000001</c:v>
                </c:pt>
                <c:pt idx="16708">
                  <c:v>13.981</c:v>
                </c:pt>
                <c:pt idx="16709">
                  <c:v>13.983000000000001</c:v>
                </c:pt>
                <c:pt idx="16710">
                  <c:v>13.984999999999999</c:v>
                </c:pt>
                <c:pt idx="16711">
                  <c:v>13.983000000000001</c:v>
                </c:pt>
                <c:pt idx="16712">
                  <c:v>13.987</c:v>
                </c:pt>
                <c:pt idx="16713">
                  <c:v>13.993</c:v>
                </c:pt>
                <c:pt idx="16714">
                  <c:v>13.997</c:v>
                </c:pt>
                <c:pt idx="16715">
                  <c:v>13.997</c:v>
                </c:pt>
                <c:pt idx="16716">
                  <c:v>13.995000000000001</c:v>
                </c:pt>
                <c:pt idx="16717">
                  <c:v>13.997</c:v>
                </c:pt>
                <c:pt idx="16718">
                  <c:v>13.995000000000001</c:v>
                </c:pt>
                <c:pt idx="16719">
                  <c:v>14.003</c:v>
                </c:pt>
                <c:pt idx="16720">
                  <c:v>13.998000000000001</c:v>
                </c:pt>
                <c:pt idx="16721">
                  <c:v>14.002000000000001</c:v>
                </c:pt>
                <c:pt idx="16722">
                  <c:v>14.000999999999999</c:v>
                </c:pt>
                <c:pt idx="16723">
                  <c:v>14.006</c:v>
                </c:pt>
                <c:pt idx="16724">
                  <c:v>14.011000000000001</c:v>
                </c:pt>
                <c:pt idx="16725">
                  <c:v>14.018000000000001</c:v>
                </c:pt>
                <c:pt idx="16726">
                  <c:v>14.016999999999999</c:v>
                </c:pt>
                <c:pt idx="16727">
                  <c:v>14.016999999999999</c:v>
                </c:pt>
                <c:pt idx="16728">
                  <c:v>14.019</c:v>
                </c:pt>
                <c:pt idx="16729">
                  <c:v>14.025</c:v>
                </c:pt>
                <c:pt idx="16730">
                  <c:v>14.030000000000001</c:v>
                </c:pt>
                <c:pt idx="16731">
                  <c:v>14.030000000000001</c:v>
                </c:pt>
                <c:pt idx="16732">
                  <c:v>14.035</c:v>
                </c:pt>
                <c:pt idx="16733">
                  <c:v>14.035</c:v>
                </c:pt>
                <c:pt idx="16734">
                  <c:v>14.040000000000001</c:v>
                </c:pt>
                <c:pt idx="16735">
                  <c:v>14.048</c:v>
                </c:pt>
                <c:pt idx="16736">
                  <c:v>14.05</c:v>
                </c:pt>
                <c:pt idx="16737">
                  <c:v>14.053000000000001</c:v>
                </c:pt>
                <c:pt idx="16738">
                  <c:v>14.062000000000001</c:v>
                </c:pt>
                <c:pt idx="16739">
                  <c:v>14.065</c:v>
                </c:pt>
                <c:pt idx="16740">
                  <c:v>14.066000000000001</c:v>
                </c:pt>
                <c:pt idx="16741">
                  <c:v>14.062000000000001</c:v>
                </c:pt>
                <c:pt idx="16742">
                  <c:v>14.067</c:v>
                </c:pt>
                <c:pt idx="16743">
                  <c:v>14.069000000000001</c:v>
                </c:pt>
                <c:pt idx="16744">
                  <c:v>14.072000000000001</c:v>
                </c:pt>
                <c:pt idx="16745">
                  <c:v>14.074</c:v>
                </c:pt>
                <c:pt idx="16746">
                  <c:v>14.074</c:v>
                </c:pt>
                <c:pt idx="16747">
                  <c:v>14.08</c:v>
                </c:pt>
                <c:pt idx="16748">
                  <c:v>14.086</c:v>
                </c:pt>
                <c:pt idx="16749">
                  <c:v>14.089</c:v>
                </c:pt>
                <c:pt idx="16750">
                  <c:v>14.082000000000001</c:v>
                </c:pt>
                <c:pt idx="16751">
                  <c:v>14.082000000000001</c:v>
                </c:pt>
                <c:pt idx="16752">
                  <c:v>14.092000000000001</c:v>
                </c:pt>
                <c:pt idx="16753">
                  <c:v>14.096</c:v>
                </c:pt>
                <c:pt idx="16754">
                  <c:v>14.097</c:v>
                </c:pt>
                <c:pt idx="16755">
                  <c:v>14.101000000000001</c:v>
                </c:pt>
                <c:pt idx="16756">
                  <c:v>14.107000000000001</c:v>
                </c:pt>
                <c:pt idx="16757">
                  <c:v>14.107000000000001</c:v>
                </c:pt>
                <c:pt idx="16758">
                  <c:v>14.112</c:v>
                </c:pt>
                <c:pt idx="16759">
                  <c:v>14.11</c:v>
                </c:pt>
                <c:pt idx="16760">
                  <c:v>14.121</c:v>
                </c:pt>
                <c:pt idx="16761">
                  <c:v>14.119</c:v>
                </c:pt>
                <c:pt idx="16762">
                  <c:v>14.121</c:v>
                </c:pt>
                <c:pt idx="16763">
                  <c:v>14.128</c:v>
                </c:pt>
                <c:pt idx="16764">
                  <c:v>14.128</c:v>
                </c:pt>
                <c:pt idx="16765">
                  <c:v>14.132</c:v>
                </c:pt>
                <c:pt idx="16766">
                  <c:v>14.13</c:v>
                </c:pt>
                <c:pt idx="16767">
                  <c:v>14.138</c:v>
                </c:pt>
                <c:pt idx="16768">
                  <c:v>14.137</c:v>
                </c:pt>
                <c:pt idx="16769">
                  <c:v>14.135</c:v>
                </c:pt>
                <c:pt idx="16770">
                  <c:v>14.144</c:v>
                </c:pt>
                <c:pt idx="16771">
                  <c:v>14.143000000000001</c:v>
                </c:pt>
                <c:pt idx="16772">
                  <c:v>14.145</c:v>
                </c:pt>
                <c:pt idx="16773">
                  <c:v>14.146000000000001</c:v>
                </c:pt>
                <c:pt idx="16774">
                  <c:v>14.146000000000001</c:v>
                </c:pt>
                <c:pt idx="16775">
                  <c:v>14.143000000000001</c:v>
                </c:pt>
                <c:pt idx="16776">
                  <c:v>14.143000000000001</c:v>
                </c:pt>
                <c:pt idx="16777">
                  <c:v>14.141</c:v>
                </c:pt>
                <c:pt idx="16778">
                  <c:v>14.143000000000001</c:v>
                </c:pt>
                <c:pt idx="16779">
                  <c:v>14.141</c:v>
                </c:pt>
                <c:pt idx="16780">
                  <c:v>14.145</c:v>
                </c:pt>
                <c:pt idx="16781">
                  <c:v>14.14</c:v>
                </c:pt>
                <c:pt idx="16782">
                  <c:v>14.144</c:v>
                </c:pt>
                <c:pt idx="16783">
                  <c:v>14.137</c:v>
                </c:pt>
                <c:pt idx="16784">
                  <c:v>14.133000000000001</c:v>
                </c:pt>
                <c:pt idx="16785">
                  <c:v>14.134</c:v>
                </c:pt>
                <c:pt idx="16786">
                  <c:v>14.133000000000001</c:v>
                </c:pt>
                <c:pt idx="16787">
                  <c:v>14.138</c:v>
                </c:pt>
                <c:pt idx="16788">
                  <c:v>14.133000000000001</c:v>
                </c:pt>
                <c:pt idx="16789">
                  <c:v>14.131</c:v>
                </c:pt>
                <c:pt idx="16790">
                  <c:v>14.131</c:v>
                </c:pt>
                <c:pt idx="16791">
                  <c:v>14.13</c:v>
                </c:pt>
                <c:pt idx="16792">
                  <c:v>14.128</c:v>
                </c:pt>
                <c:pt idx="16793">
                  <c:v>14.132</c:v>
                </c:pt>
                <c:pt idx="16794">
                  <c:v>14.128</c:v>
                </c:pt>
                <c:pt idx="16795">
                  <c:v>14.128</c:v>
                </c:pt>
                <c:pt idx="16796">
                  <c:v>14.135</c:v>
                </c:pt>
                <c:pt idx="16797">
                  <c:v>14.136000000000001</c:v>
                </c:pt>
                <c:pt idx="16798">
                  <c:v>14.141</c:v>
                </c:pt>
                <c:pt idx="16799">
                  <c:v>14.138</c:v>
                </c:pt>
                <c:pt idx="16800">
                  <c:v>14.14</c:v>
                </c:pt>
                <c:pt idx="16801">
                  <c:v>14.136000000000001</c:v>
                </c:pt>
                <c:pt idx="16802">
                  <c:v>14.141999999999999</c:v>
                </c:pt>
                <c:pt idx="16803">
                  <c:v>14.139000000000001</c:v>
                </c:pt>
                <c:pt idx="16804">
                  <c:v>14.148</c:v>
                </c:pt>
                <c:pt idx="16805">
                  <c:v>14.152000000000001</c:v>
                </c:pt>
                <c:pt idx="16806">
                  <c:v>14.157999999999999</c:v>
                </c:pt>
                <c:pt idx="16807">
                  <c:v>14.157999999999999</c:v>
                </c:pt>
                <c:pt idx="16808">
                  <c:v>14.173999999999999</c:v>
                </c:pt>
                <c:pt idx="16809">
                  <c:v>14.175000000000001</c:v>
                </c:pt>
                <c:pt idx="16810">
                  <c:v>14.178000000000001</c:v>
                </c:pt>
                <c:pt idx="16811">
                  <c:v>14.183</c:v>
                </c:pt>
                <c:pt idx="16812">
                  <c:v>14.183</c:v>
                </c:pt>
                <c:pt idx="16813">
                  <c:v>14.182</c:v>
                </c:pt>
                <c:pt idx="16814">
                  <c:v>14.194000000000001</c:v>
                </c:pt>
                <c:pt idx="16815">
                  <c:v>14.204000000000001</c:v>
                </c:pt>
                <c:pt idx="16816">
                  <c:v>14.202</c:v>
                </c:pt>
                <c:pt idx="16817">
                  <c:v>14.204000000000001</c:v>
                </c:pt>
                <c:pt idx="16818">
                  <c:v>14.212</c:v>
                </c:pt>
                <c:pt idx="16819">
                  <c:v>14.214</c:v>
                </c:pt>
                <c:pt idx="16820">
                  <c:v>14.216000000000001</c:v>
                </c:pt>
                <c:pt idx="16821">
                  <c:v>14.22</c:v>
                </c:pt>
                <c:pt idx="16822">
                  <c:v>14.227</c:v>
                </c:pt>
                <c:pt idx="16823">
                  <c:v>14.234</c:v>
                </c:pt>
                <c:pt idx="16824">
                  <c:v>14.241</c:v>
                </c:pt>
                <c:pt idx="16825">
                  <c:v>14.247</c:v>
                </c:pt>
                <c:pt idx="16826">
                  <c:v>14.253</c:v>
                </c:pt>
                <c:pt idx="16827">
                  <c:v>14.249000000000001</c:v>
                </c:pt>
                <c:pt idx="16828">
                  <c:v>14.253</c:v>
                </c:pt>
                <c:pt idx="16829">
                  <c:v>14.259</c:v>
                </c:pt>
                <c:pt idx="16830">
                  <c:v>14.269</c:v>
                </c:pt>
                <c:pt idx="16831">
                  <c:v>14.266</c:v>
                </c:pt>
                <c:pt idx="16832">
                  <c:v>14.264000000000001</c:v>
                </c:pt>
                <c:pt idx="16833">
                  <c:v>14.266999999999999</c:v>
                </c:pt>
                <c:pt idx="16834">
                  <c:v>14.271000000000001</c:v>
                </c:pt>
                <c:pt idx="16835">
                  <c:v>14.275</c:v>
                </c:pt>
                <c:pt idx="16836">
                  <c:v>14.277000000000001</c:v>
                </c:pt>
                <c:pt idx="16837">
                  <c:v>14.282999999999999</c:v>
                </c:pt>
                <c:pt idx="16838">
                  <c:v>14.282999999999999</c:v>
                </c:pt>
                <c:pt idx="16839">
                  <c:v>14.284000000000001</c:v>
                </c:pt>
                <c:pt idx="16840">
                  <c:v>14.290000000000001</c:v>
                </c:pt>
                <c:pt idx="16841">
                  <c:v>14.297000000000001</c:v>
                </c:pt>
                <c:pt idx="16842">
                  <c:v>14.298</c:v>
                </c:pt>
                <c:pt idx="16843">
                  <c:v>14.297000000000001</c:v>
                </c:pt>
                <c:pt idx="16844">
                  <c:v>14.298</c:v>
                </c:pt>
                <c:pt idx="16845">
                  <c:v>14.309000000000001</c:v>
                </c:pt>
                <c:pt idx="16846">
                  <c:v>14.311</c:v>
                </c:pt>
                <c:pt idx="16847">
                  <c:v>14.308</c:v>
                </c:pt>
                <c:pt idx="16848">
                  <c:v>14.322000000000001</c:v>
                </c:pt>
                <c:pt idx="16849">
                  <c:v>14.328000000000001</c:v>
                </c:pt>
                <c:pt idx="16850">
                  <c:v>14.326000000000001</c:v>
                </c:pt>
                <c:pt idx="16851">
                  <c:v>14.336</c:v>
                </c:pt>
                <c:pt idx="16852">
                  <c:v>14.341000000000001</c:v>
                </c:pt>
                <c:pt idx="16853">
                  <c:v>14.342000000000001</c:v>
                </c:pt>
                <c:pt idx="16854">
                  <c:v>14.347</c:v>
                </c:pt>
                <c:pt idx="16855">
                  <c:v>14.356</c:v>
                </c:pt>
                <c:pt idx="16856">
                  <c:v>14.365</c:v>
                </c:pt>
                <c:pt idx="16857">
                  <c:v>14.374000000000001</c:v>
                </c:pt>
                <c:pt idx="16858">
                  <c:v>14.372</c:v>
                </c:pt>
                <c:pt idx="16859">
                  <c:v>14.371</c:v>
                </c:pt>
                <c:pt idx="16860">
                  <c:v>14.38</c:v>
                </c:pt>
                <c:pt idx="16861">
                  <c:v>14.378</c:v>
                </c:pt>
                <c:pt idx="16862">
                  <c:v>14.384</c:v>
                </c:pt>
                <c:pt idx="16863">
                  <c:v>14.401</c:v>
                </c:pt>
                <c:pt idx="16864">
                  <c:v>14.404</c:v>
                </c:pt>
                <c:pt idx="16865">
                  <c:v>14.404</c:v>
                </c:pt>
                <c:pt idx="16866">
                  <c:v>14.417</c:v>
                </c:pt>
                <c:pt idx="16867">
                  <c:v>14.42</c:v>
                </c:pt>
                <c:pt idx="16868">
                  <c:v>14.426</c:v>
                </c:pt>
                <c:pt idx="16869">
                  <c:v>14.427</c:v>
                </c:pt>
                <c:pt idx="16870">
                  <c:v>14.425000000000001</c:v>
                </c:pt>
                <c:pt idx="16871">
                  <c:v>14.435</c:v>
                </c:pt>
                <c:pt idx="16872">
                  <c:v>14.434000000000001</c:v>
                </c:pt>
                <c:pt idx="16873">
                  <c:v>14.441000000000001</c:v>
                </c:pt>
                <c:pt idx="16874">
                  <c:v>14.439</c:v>
                </c:pt>
                <c:pt idx="16875">
                  <c:v>14.442</c:v>
                </c:pt>
                <c:pt idx="16876">
                  <c:v>14.446</c:v>
                </c:pt>
                <c:pt idx="16877">
                  <c:v>14.442</c:v>
                </c:pt>
                <c:pt idx="16878">
                  <c:v>14.449</c:v>
                </c:pt>
                <c:pt idx="16879">
                  <c:v>14.455</c:v>
                </c:pt>
                <c:pt idx="16880">
                  <c:v>14.458</c:v>
                </c:pt>
                <c:pt idx="16881">
                  <c:v>14.465</c:v>
                </c:pt>
                <c:pt idx="16882">
                  <c:v>14.464</c:v>
                </c:pt>
                <c:pt idx="16883">
                  <c:v>14.466000000000001</c:v>
                </c:pt>
                <c:pt idx="16884">
                  <c:v>14.466000000000001</c:v>
                </c:pt>
                <c:pt idx="16885">
                  <c:v>14.463000000000001</c:v>
                </c:pt>
                <c:pt idx="16886">
                  <c:v>14.466000000000001</c:v>
                </c:pt>
                <c:pt idx="16887">
                  <c:v>14.457000000000001</c:v>
                </c:pt>
                <c:pt idx="16888">
                  <c:v>14.478</c:v>
                </c:pt>
                <c:pt idx="16889">
                  <c:v>14.472</c:v>
                </c:pt>
                <c:pt idx="16890">
                  <c:v>14.474</c:v>
                </c:pt>
                <c:pt idx="16891">
                  <c:v>14.482000000000001</c:v>
                </c:pt>
                <c:pt idx="16892">
                  <c:v>14.481</c:v>
                </c:pt>
                <c:pt idx="16893">
                  <c:v>14.487</c:v>
                </c:pt>
                <c:pt idx="16894">
                  <c:v>14.487</c:v>
                </c:pt>
                <c:pt idx="16895">
                  <c:v>14.478</c:v>
                </c:pt>
                <c:pt idx="16896">
                  <c:v>14.484999999999999</c:v>
                </c:pt>
                <c:pt idx="16897">
                  <c:v>14.484</c:v>
                </c:pt>
                <c:pt idx="16898">
                  <c:v>14.487</c:v>
                </c:pt>
                <c:pt idx="16899">
                  <c:v>14.486000000000001</c:v>
                </c:pt>
                <c:pt idx="16900">
                  <c:v>14.499000000000001</c:v>
                </c:pt>
                <c:pt idx="16901">
                  <c:v>14.491</c:v>
                </c:pt>
                <c:pt idx="16902">
                  <c:v>14.484</c:v>
                </c:pt>
                <c:pt idx="16903">
                  <c:v>14.481</c:v>
                </c:pt>
                <c:pt idx="16904">
                  <c:v>14.478</c:v>
                </c:pt>
                <c:pt idx="16905">
                  <c:v>14.483000000000001</c:v>
                </c:pt>
                <c:pt idx="16906">
                  <c:v>14.481</c:v>
                </c:pt>
                <c:pt idx="16907">
                  <c:v>14.474</c:v>
                </c:pt>
                <c:pt idx="16908">
                  <c:v>14.487</c:v>
                </c:pt>
                <c:pt idx="16909">
                  <c:v>14.486000000000001</c:v>
                </c:pt>
                <c:pt idx="16910">
                  <c:v>14.472</c:v>
                </c:pt>
                <c:pt idx="16911">
                  <c:v>14.472</c:v>
                </c:pt>
                <c:pt idx="16912">
                  <c:v>14.476000000000001</c:v>
                </c:pt>
                <c:pt idx="16913">
                  <c:v>14.468</c:v>
                </c:pt>
                <c:pt idx="16914">
                  <c:v>14.46</c:v>
                </c:pt>
                <c:pt idx="16915">
                  <c:v>14.462</c:v>
                </c:pt>
                <c:pt idx="16916">
                  <c:v>14.468</c:v>
                </c:pt>
                <c:pt idx="16917">
                  <c:v>14.459</c:v>
                </c:pt>
                <c:pt idx="16918">
                  <c:v>14.462</c:v>
                </c:pt>
                <c:pt idx="16919">
                  <c:v>14.465</c:v>
                </c:pt>
                <c:pt idx="16920">
                  <c:v>14.462</c:v>
                </c:pt>
                <c:pt idx="16921">
                  <c:v>14.459</c:v>
                </c:pt>
                <c:pt idx="16922">
                  <c:v>14.461</c:v>
                </c:pt>
                <c:pt idx="16923">
                  <c:v>14.464</c:v>
                </c:pt>
                <c:pt idx="16924">
                  <c:v>14.462</c:v>
                </c:pt>
                <c:pt idx="16925">
                  <c:v>14.454000000000001</c:v>
                </c:pt>
                <c:pt idx="16926">
                  <c:v>14.455</c:v>
                </c:pt>
                <c:pt idx="16927">
                  <c:v>14.466000000000001</c:v>
                </c:pt>
                <c:pt idx="16928">
                  <c:v>14.455</c:v>
                </c:pt>
                <c:pt idx="16929">
                  <c:v>14.450000000000001</c:v>
                </c:pt>
                <c:pt idx="16930">
                  <c:v>14.463000000000001</c:v>
                </c:pt>
                <c:pt idx="16931">
                  <c:v>14.461</c:v>
                </c:pt>
                <c:pt idx="16932">
                  <c:v>14.454000000000001</c:v>
                </c:pt>
                <c:pt idx="16933">
                  <c:v>14.456</c:v>
                </c:pt>
                <c:pt idx="16934">
                  <c:v>14.451000000000001</c:v>
                </c:pt>
                <c:pt idx="16935">
                  <c:v>14.450000000000001</c:v>
                </c:pt>
                <c:pt idx="16936">
                  <c:v>14.456</c:v>
                </c:pt>
                <c:pt idx="16937">
                  <c:v>14.450000000000001</c:v>
                </c:pt>
                <c:pt idx="16938">
                  <c:v>14.451000000000001</c:v>
                </c:pt>
                <c:pt idx="16939">
                  <c:v>14.446</c:v>
                </c:pt>
                <c:pt idx="16940">
                  <c:v>14.447000000000001</c:v>
                </c:pt>
                <c:pt idx="16941">
                  <c:v>14.449</c:v>
                </c:pt>
                <c:pt idx="16942">
                  <c:v>14.448</c:v>
                </c:pt>
                <c:pt idx="16943">
                  <c:v>14.451000000000001</c:v>
                </c:pt>
                <c:pt idx="16944">
                  <c:v>14.447000000000001</c:v>
                </c:pt>
                <c:pt idx="16945">
                  <c:v>14.444000000000001</c:v>
                </c:pt>
                <c:pt idx="16946">
                  <c:v>14.442</c:v>
                </c:pt>
                <c:pt idx="16947">
                  <c:v>14.438000000000001</c:v>
                </c:pt>
                <c:pt idx="16948">
                  <c:v>14.448</c:v>
                </c:pt>
                <c:pt idx="16949">
                  <c:v>14.44</c:v>
                </c:pt>
                <c:pt idx="16950">
                  <c:v>14.436</c:v>
                </c:pt>
                <c:pt idx="16951">
                  <c:v>14.442</c:v>
                </c:pt>
                <c:pt idx="16952">
                  <c:v>14.438000000000001</c:v>
                </c:pt>
                <c:pt idx="16953">
                  <c:v>14.437000000000001</c:v>
                </c:pt>
                <c:pt idx="16954">
                  <c:v>14.431000000000001</c:v>
                </c:pt>
                <c:pt idx="16955">
                  <c:v>14.427</c:v>
                </c:pt>
                <c:pt idx="16956">
                  <c:v>14.426</c:v>
                </c:pt>
                <c:pt idx="16957">
                  <c:v>14.428000000000001</c:v>
                </c:pt>
                <c:pt idx="16958">
                  <c:v>14.42</c:v>
                </c:pt>
                <c:pt idx="16959">
                  <c:v>14.417</c:v>
                </c:pt>
                <c:pt idx="16960">
                  <c:v>14.42</c:v>
                </c:pt>
                <c:pt idx="16961">
                  <c:v>14.423999999999999</c:v>
                </c:pt>
                <c:pt idx="16962">
                  <c:v>14.425000000000001</c:v>
                </c:pt>
                <c:pt idx="16963">
                  <c:v>14.417</c:v>
                </c:pt>
                <c:pt idx="16964">
                  <c:v>14.422000000000001</c:v>
                </c:pt>
                <c:pt idx="16965">
                  <c:v>14.421000000000001</c:v>
                </c:pt>
                <c:pt idx="16966">
                  <c:v>14.421000000000001</c:v>
                </c:pt>
                <c:pt idx="16967">
                  <c:v>14.414</c:v>
                </c:pt>
                <c:pt idx="16968">
                  <c:v>14.422000000000001</c:v>
                </c:pt>
                <c:pt idx="16969">
                  <c:v>14.422000000000001</c:v>
                </c:pt>
                <c:pt idx="16970">
                  <c:v>14.423</c:v>
                </c:pt>
                <c:pt idx="16971">
                  <c:v>14.421000000000001</c:v>
                </c:pt>
                <c:pt idx="16972">
                  <c:v>14.423</c:v>
                </c:pt>
                <c:pt idx="16973">
                  <c:v>14.416</c:v>
                </c:pt>
                <c:pt idx="16974">
                  <c:v>14.415000000000001</c:v>
                </c:pt>
                <c:pt idx="16975">
                  <c:v>14.418000000000001</c:v>
                </c:pt>
                <c:pt idx="16976">
                  <c:v>14.412000000000001</c:v>
                </c:pt>
                <c:pt idx="16977">
                  <c:v>14.405000000000001</c:v>
                </c:pt>
                <c:pt idx="16978">
                  <c:v>14.411</c:v>
                </c:pt>
                <c:pt idx="16979">
                  <c:v>14.404</c:v>
                </c:pt>
                <c:pt idx="16980">
                  <c:v>14.396000000000001</c:v>
                </c:pt>
                <c:pt idx="16981">
                  <c:v>14.393000000000001</c:v>
                </c:pt>
                <c:pt idx="16982">
                  <c:v>14.39</c:v>
                </c:pt>
                <c:pt idx="16983">
                  <c:v>14.389000000000001</c:v>
                </c:pt>
                <c:pt idx="16984">
                  <c:v>14.384</c:v>
                </c:pt>
                <c:pt idx="16985">
                  <c:v>14.383000000000001</c:v>
                </c:pt>
                <c:pt idx="16986">
                  <c:v>14.386000000000001</c:v>
                </c:pt>
                <c:pt idx="16987">
                  <c:v>14.383000000000001</c:v>
                </c:pt>
                <c:pt idx="16988">
                  <c:v>14.378</c:v>
                </c:pt>
                <c:pt idx="16989">
                  <c:v>14.377000000000001</c:v>
                </c:pt>
                <c:pt idx="16990">
                  <c:v>14.38</c:v>
                </c:pt>
                <c:pt idx="16991">
                  <c:v>14.374000000000001</c:v>
                </c:pt>
                <c:pt idx="16992">
                  <c:v>14.383000000000001</c:v>
                </c:pt>
                <c:pt idx="16993">
                  <c:v>14.375999999999999</c:v>
                </c:pt>
                <c:pt idx="16994">
                  <c:v>14.375999999999999</c:v>
                </c:pt>
                <c:pt idx="16995">
                  <c:v>14.371</c:v>
                </c:pt>
                <c:pt idx="16996">
                  <c:v>14.374000000000001</c:v>
                </c:pt>
                <c:pt idx="16997">
                  <c:v>14.371</c:v>
                </c:pt>
                <c:pt idx="16998">
                  <c:v>14.365</c:v>
                </c:pt>
                <c:pt idx="16999">
                  <c:v>14.36</c:v>
                </c:pt>
                <c:pt idx="17000">
                  <c:v>14.365</c:v>
                </c:pt>
                <c:pt idx="17001">
                  <c:v>14.36</c:v>
                </c:pt>
                <c:pt idx="17002">
                  <c:v>14.36</c:v>
                </c:pt>
                <c:pt idx="17003">
                  <c:v>14.358000000000001</c:v>
                </c:pt>
                <c:pt idx="17004">
                  <c:v>14.351000000000001</c:v>
                </c:pt>
                <c:pt idx="17005">
                  <c:v>14.353</c:v>
                </c:pt>
                <c:pt idx="17006">
                  <c:v>14.345000000000001</c:v>
                </c:pt>
                <c:pt idx="17007">
                  <c:v>14.342000000000001</c:v>
                </c:pt>
                <c:pt idx="17008">
                  <c:v>14.343</c:v>
                </c:pt>
                <c:pt idx="17009">
                  <c:v>14.345000000000001</c:v>
                </c:pt>
                <c:pt idx="17010">
                  <c:v>14.339</c:v>
                </c:pt>
                <c:pt idx="17011">
                  <c:v>14.336</c:v>
                </c:pt>
                <c:pt idx="17012">
                  <c:v>14.343</c:v>
                </c:pt>
                <c:pt idx="17013">
                  <c:v>14.34</c:v>
                </c:pt>
                <c:pt idx="17014">
                  <c:v>14.339</c:v>
                </c:pt>
                <c:pt idx="17015">
                  <c:v>14.337</c:v>
                </c:pt>
                <c:pt idx="17016">
                  <c:v>14.335000000000001</c:v>
                </c:pt>
                <c:pt idx="17017">
                  <c:v>14.34</c:v>
                </c:pt>
                <c:pt idx="17018">
                  <c:v>14.337</c:v>
                </c:pt>
                <c:pt idx="17019">
                  <c:v>14.326000000000001</c:v>
                </c:pt>
                <c:pt idx="17020">
                  <c:v>14.336</c:v>
                </c:pt>
                <c:pt idx="17021">
                  <c:v>14.32</c:v>
                </c:pt>
                <c:pt idx="17022">
                  <c:v>14.322000000000001</c:v>
                </c:pt>
                <c:pt idx="17023">
                  <c:v>14.309000000000001</c:v>
                </c:pt>
                <c:pt idx="17024">
                  <c:v>14.286</c:v>
                </c:pt>
                <c:pt idx="17025">
                  <c:v>14.273</c:v>
                </c:pt>
                <c:pt idx="17026">
                  <c:v>14.268000000000001</c:v>
                </c:pt>
                <c:pt idx="17027">
                  <c:v>14.246</c:v>
                </c:pt>
                <c:pt idx="17028">
                  <c:v>14.23</c:v>
                </c:pt>
                <c:pt idx="17029">
                  <c:v>14.221</c:v>
                </c:pt>
                <c:pt idx="17030">
                  <c:v>14.204000000000001</c:v>
                </c:pt>
                <c:pt idx="17031">
                  <c:v>14.169</c:v>
                </c:pt>
                <c:pt idx="17032">
                  <c:v>14.131</c:v>
                </c:pt>
                <c:pt idx="17033">
                  <c:v>14.098000000000001</c:v>
                </c:pt>
                <c:pt idx="17034">
                  <c:v>14.051</c:v>
                </c:pt>
                <c:pt idx="17035">
                  <c:v>13.997</c:v>
                </c:pt>
                <c:pt idx="17036">
                  <c:v>13.927</c:v>
                </c:pt>
                <c:pt idx="17037">
                  <c:v>13.837</c:v>
                </c:pt>
                <c:pt idx="17038">
                  <c:v>13.74</c:v>
                </c:pt>
                <c:pt idx="17039">
                  <c:v>13.622</c:v>
                </c:pt>
                <c:pt idx="17040">
                  <c:v>13.481</c:v>
                </c:pt>
                <c:pt idx="17041">
                  <c:v>13.326000000000001</c:v>
                </c:pt>
                <c:pt idx="17042">
                  <c:v>13.147</c:v>
                </c:pt>
                <c:pt idx="17043">
                  <c:v>12.959</c:v>
                </c:pt>
                <c:pt idx="17044">
                  <c:v>12.76</c:v>
                </c:pt>
                <c:pt idx="17045">
                  <c:v>12.530000000000001</c:v>
                </c:pt>
                <c:pt idx="17046">
                  <c:v>12.285</c:v>
                </c:pt>
                <c:pt idx="17047">
                  <c:v>12.02</c:v>
                </c:pt>
                <c:pt idx="17048">
                  <c:v>11.750999999999999</c:v>
                </c:pt>
                <c:pt idx="17049">
                  <c:v>11.448</c:v>
                </c:pt>
                <c:pt idx="17050">
                  <c:v>11.099</c:v>
                </c:pt>
                <c:pt idx="17051">
                  <c:v>10.701000000000001</c:v>
                </c:pt>
                <c:pt idx="17052">
                  <c:v>10.271000000000001</c:v>
                </c:pt>
                <c:pt idx="17053">
                  <c:v>9.8179999999999996</c:v>
                </c:pt>
                <c:pt idx="17054">
                  <c:v>3.883</c:v>
                </c:pt>
                <c:pt idx="17055">
                  <c:v>1.016</c:v>
                </c:pt>
                <c:pt idx="17056">
                  <c:v>1.0170000000000001</c:v>
                </c:pt>
                <c:pt idx="17057">
                  <c:v>1.0150000000000001</c:v>
                </c:pt>
                <c:pt idx="17058">
                  <c:v>1.0150000000000001</c:v>
                </c:pt>
                <c:pt idx="17059">
                  <c:v>1.016</c:v>
                </c:pt>
                <c:pt idx="17060">
                  <c:v>1.016</c:v>
                </c:pt>
                <c:pt idx="17061">
                  <c:v>1.014</c:v>
                </c:pt>
                <c:pt idx="17062">
                  <c:v>1.0130000000000001</c:v>
                </c:pt>
                <c:pt idx="17063">
                  <c:v>1.014</c:v>
                </c:pt>
                <c:pt idx="17064">
                  <c:v>1.0150000000000001</c:v>
                </c:pt>
                <c:pt idx="17065">
                  <c:v>1.0150000000000001</c:v>
                </c:pt>
                <c:pt idx="17066">
                  <c:v>1.016</c:v>
                </c:pt>
                <c:pt idx="17067">
                  <c:v>1.0150000000000001</c:v>
                </c:pt>
                <c:pt idx="17068">
                  <c:v>1.0150000000000001</c:v>
                </c:pt>
                <c:pt idx="17069">
                  <c:v>1.0130000000000001</c:v>
                </c:pt>
                <c:pt idx="17070">
                  <c:v>1.014</c:v>
                </c:pt>
                <c:pt idx="17071">
                  <c:v>1.014</c:v>
                </c:pt>
                <c:pt idx="17072">
                  <c:v>1.0130000000000001</c:v>
                </c:pt>
                <c:pt idx="17073">
                  <c:v>1.012</c:v>
                </c:pt>
                <c:pt idx="17074">
                  <c:v>1.014</c:v>
                </c:pt>
                <c:pt idx="17075">
                  <c:v>1.016</c:v>
                </c:pt>
                <c:pt idx="17076">
                  <c:v>1.016</c:v>
                </c:pt>
                <c:pt idx="17077">
                  <c:v>1.0150000000000001</c:v>
                </c:pt>
                <c:pt idx="17078">
                  <c:v>1.0150000000000001</c:v>
                </c:pt>
                <c:pt idx="17079">
                  <c:v>1.0150000000000001</c:v>
                </c:pt>
                <c:pt idx="17080">
                  <c:v>1.014</c:v>
                </c:pt>
                <c:pt idx="17081">
                  <c:v>1.0130000000000001</c:v>
                </c:pt>
                <c:pt idx="17082">
                  <c:v>1.0150000000000001</c:v>
                </c:pt>
                <c:pt idx="17083">
                  <c:v>1.016</c:v>
                </c:pt>
                <c:pt idx="17084">
                  <c:v>1.0150000000000001</c:v>
                </c:pt>
                <c:pt idx="17085">
                  <c:v>1.014</c:v>
                </c:pt>
                <c:pt idx="17086">
                  <c:v>1.014</c:v>
                </c:pt>
                <c:pt idx="17087">
                  <c:v>1.014</c:v>
                </c:pt>
                <c:pt idx="17088">
                  <c:v>1.0150000000000001</c:v>
                </c:pt>
                <c:pt idx="17089">
                  <c:v>1.0170000000000001</c:v>
                </c:pt>
                <c:pt idx="17090">
                  <c:v>1.016</c:v>
                </c:pt>
                <c:pt idx="17091">
                  <c:v>1.0150000000000001</c:v>
                </c:pt>
                <c:pt idx="17092">
                  <c:v>1.0150000000000001</c:v>
                </c:pt>
                <c:pt idx="17093">
                  <c:v>1.0150000000000001</c:v>
                </c:pt>
                <c:pt idx="17094">
                  <c:v>1.016</c:v>
                </c:pt>
                <c:pt idx="17095">
                  <c:v>1.016</c:v>
                </c:pt>
                <c:pt idx="17096">
                  <c:v>1.0150000000000001</c:v>
                </c:pt>
                <c:pt idx="17097">
                  <c:v>1.0150000000000001</c:v>
                </c:pt>
                <c:pt idx="17098">
                  <c:v>1.014</c:v>
                </c:pt>
                <c:pt idx="17099">
                  <c:v>1.014</c:v>
                </c:pt>
                <c:pt idx="17100">
                  <c:v>1.0150000000000001</c:v>
                </c:pt>
                <c:pt idx="17101">
                  <c:v>1.0150000000000001</c:v>
                </c:pt>
                <c:pt idx="17102">
                  <c:v>1.016</c:v>
                </c:pt>
                <c:pt idx="17103">
                  <c:v>1.016</c:v>
                </c:pt>
                <c:pt idx="17104">
                  <c:v>1.0170000000000001</c:v>
                </c:pt>
                <c:pt idx="17105">
                  <c:v>1.018</c:v>
                </c:pt>
                <c:pt idx="17106">
                  <c:v>1.0170000000000001</c:v>
                </c:pt>
                <c:pt idx="17107">
                  <c:v>1.016</c:v>
                </c:pt>
                <c:pt idx="17108">
                  <c:v>1.016</c:v>
                </c:pt>
                <c:pt idx="17109">
                  <c:v>1.016</c:v>
                </c:pt>
                <c:pt idx="17110">
                  <c:v>1.016</c:v>
                </c:pt>
                <c:pt idx="17111">
                  <c:v>1.014</c:v>
                </c:pt>
                <c:pt idx="17112">
                  <c:v>1.0150000000000001</c:v>
                </c:pt>
                <c:pt idx="17113">
                  <c:v>1.016</c:v>
                </c:pt>
                <c:pt idx="17114">
                  <c:v>1.016</c:v>
                </c:pt>
                <c:pt idx="17115">
                  <c:v>1.016</c:v>
                </c:pt>
                <c:pt idx="17116">
                  <c:v>1.016</c:v>
                </c:pt>
                <c:pt idx="17117">
                  <c:v>1.014</c:v>
                </c:pt>
                <c:pt idx="17118">
                  <c:v>1.0150000000000001</c:v>
                </c:pt>
                <c:pt idx="17119">
                  <c:v>1.0150000000000001</c:v>
                </c:pt>
                <c:pt idx="17120">
                  <c:v>1.0150000000000001</c:v>
                </c:pt>
                <c:pt idx="17121">
                  <c:v>1.016</c:v>
                </c:pt>
                <c:pt idx="17122">
                  <c:v>1.016</c:v>
                </c:pt>
                <c:pt idx="17123">
                  <c:v>1.016</c:v>
                </c:pt>
                <c:pt idx="17124">
                  <c:v>1.014</c:v>
                </c:pt>
                <c:pt idx="17125">
                  <c:v>1.014</c:v>
                </c:pt>
                <c:pt idx="17126">
                  <c:v>1.016</c:v>
                </c:pt>
                <c:pt idx="17127">
                  <c:v>1.0170000000000001</c:v>
                </c:pt>
                <c:pt idx="17128">
                  <c:v>1.0190000000000001</c:v>
                </c:pt>
                <c:pt idx="17129">
                  <c:v>1.0170000000000001</c:v>
                </c:pt>
                <c:pt idx="17130">
                  <c:v>1.016</c:v>
                </c:pt>
                <c:pt idx="17131">
                  <c:v>1.0170000000000001</c:v>
                </c:pt>
                <c:pt idx="17132">
                  <c:v>1.0170000000000001</c:v>
                </c:pt>
                <c:pt idx="17133">
                  <c:v>1.018</c:v>
                </c:pt>
                <c:pt idx="17134">
                  <c:v>1.0190000000000001</c:v>
                </c:pt>
                <c:pt idx="17135">
                  <c:v>1.0190000000000001</c:v>
                </c:pt>
                <c:pt idx="17136">
                  <c:v>1.018</c:v>
                </c:pt>
                <c:pt idx="17137">
                  <c:v>1.0170000000000001</c:v>
                </c:pt>
                <c:pt idx="17138">
                  <c:v>1.0150000000000001</c:v>
                </c:pt>
                <c:pt idx="17139">
                  <c:v>1.014</c:v>
                </c:pt>
                <c:pt idx="17140">
                  <c:v>1.0130000000000001</c:v>
                </c:pt>
                <c:pt idx="17141">
                  <c:v>1.0130000000000001</c:v>
                </c:pt>
                <c:pt idx="17142">
                  <c:v>1.0130000000000001</c:v>
                </c:pt>
                <c:pt idx="17143">
                  <c:v>1.0150000000000001</c:v>
                </c:pt>
                <c:pt idx="17144">
                  <c:v>1.0150000000000001</c:v>
                </c:pt>
                <c:pt idx="17145">
                  <c:v>1.016</c:v>
                </c:pt>
                <c:pt idx="17146">
                  <c:v>1.0150000000000001</c:v>
                </c:pt>
                <c:pt idx="17147">
                  <c:v>1.014</c:v>
                </c:pt>
                <c:pt idx="17148">
                  <c:v>1.016</c:v>
                </c:pt>
                <c:pt idx="17149">
                  <c:v>1.016</c:v>
                </c:pt>
                <c:pt idx="17150">
                  <c:v>1.0170000000000001</c:v>
                </c:pt>
                <c:pt idx="17151">
                  <c:v>1.014</c:v>
                </c:pt>
                <c:pt idx="17152">
                  <c:v>1.014</c:v>
                </c:pt>
                <c:pt idx="17153">
                  <c:v>1.0150000000000001</c:v>
                </c:pt>
                <c:pt idx="17154">
                  <c:v>1.0150000000000001</c:v>
                </c:pt>
                <c:pt idx="17155">
                  <c:v>1.014</c:v>
                </c:pt>
                <c:pt idx="17156">
                  <c:v>1.0150000000000001</c:v>
                </c:pt>
                <c:pt idx="17157">
                  <c:v>1.0170000000000001</c:v>
                </c:pt>
                <c:pt idx="17158">
                  <c:v>1.016</c:v>
                </c:pt>
                <c:pt idx="17159">
                  <c:v>1.014</c:v>
                </c:pt>
                <c:pt idx="17160">
                  <c:v>1.0150000000000001</c:v>
                </c:pt>
                <c:pt idx="17161">
                  <c:v>1.0150000000000001</c:v>
                </c:pt>
                <c:pt idx="17162">
                  <c:v>1.016</c:v>
                </c:pt>
                <c:pt idx="17163">
                  <c:v>1.014</c:v>
                </c:pt>
                <c:pt idx="17164">
                  <c:v>1.0170000000000001</c:v>
                </c:pt>
                <c:pt idx="17165">
                  <c:v>1.018</c:v>
                </c:pt>
                <c:pt idx="17166">
                  <c:v>1.0170000000000001</c:v>
                </c:pt>
                <c:pt idx="17167">
                  <c:v>1.0150000000000001</c:v>
                </c:pt>
                <c:pt idx="17168">
                  <c:v>1.016</c:v>
                </c:pt>
                <c:pt idx="17169">
                  <c:v>1.018</c:v>
                </c:pt>
                <c:pt idx="17170">
                  <c:v>1.0170000000000001</c:v>
                </c:pt>
                <c:pt idx="17171">
                  <c:v>1.0150000000000001</c:v>
                </c:pt>
                <c:pt idx="17172">
                  <c:v>1.016</c:v>
                </c:pt>
                <c:pt idx="17173">
                  <c:v>1.018</c:v>
                </c:pt>
                <c:pt idx="17174">
                  <c:v>1.0170000000000001</c:v>
                </c:pt>
                <c:pt idx="17175">
                  <c:v>1.0150000000000001</c:v>
                </c:pt>
                <c:pt idx="17176">
                  <c:v>1.0170000000000001</c:v>
                </c:pt>
                <c:pt idx="17177">
                  <c:v>1.018</c:v>
                </c:pt>
                <c:pt idx="17178">
                  <c:v>1.0150000000000001</c:v>
                </c:pt>
                <c:pt idx="17179">
                  <c:v>1.0150000000000001</c:v>
                </c:pt>
                <c:pt idx="17180">
                  <c:v>1.0170000000000001</c:v>
                </c:pt>
                <c:pt idx="17181">
                  <c:v>1.0170000000000001</c:v>
                </c:pt>
                <c:pt idx="17182">
                  <c:v>1.0150000000000001</c:v>
                </c:pt>
                <c:pt idx="17183">
                  <c:v>1.0150000000000001</c:v>
                </c:pt>
                <c:pt idx="17184">
                  <c:v>1.014</c:v>
                </c:pt>
                <c:pt idx="17185">
                  <c:v>1.014</c:v>
                </c:pt>
                <c:pt idx="17186">
                  <c:v>1.0130000000000001</c:v>
                </c:pt>
                <c:pt idx="17187">
                  <c:v>1.012</c:v>
                </c:pt>
                <c:pt idx="17188">
                  <c:v>1.012</c:v>
                </c:pt>
                <c:pt idx="17189">
                  <c:v>1.012</c:v>
                </c:pt>
                <c:pt idx="17190">
                  <c:v>1.014</c:v>
                </c:pt>
                <c:pt idx="17191">
                  <c:v>1.0130000000000001</c:v>
                </c:pt>
                <c:pt idx="17192">
                  <c:v>1.014</c:v>
                </c:pt>
                <c:pt idx="17193">
                  <c:v>1.014</c:v>
                </c:pt>
                <c:pt idx="17194">
                  <c:v>1.012</c:v>
                </c:pt>
                <c:pt idx="17195">
                  <c:v>1.014</c:v>
                </c:pt>
                <c:pt idx="17196">
                  <c:v>1.0150000000000001</c:v>
                </c:pt>
                <c:pt idx="17197">
                  <c:v>1.0150000000000001</c:v>
                </c:pt>
                <c:pt idx="17198">
                  <c:v>1.014</c:v>
                </c:pt>
                <c:pt idx="17199">
                  <c:v>1.012</c:v>
                </c:pt>
                <c:pt idx="17200">
                  <c:v>1.014</c:v>
                </c:pt>
                <c:pt idx="17201">
                  <c:v>1.0150000000000001</c:v>
                </c:pt>
                <c:pt idx="17202">
                  <c:v>1.0150000000000001</c:v>
                </c:pt>
                <c:pt idx="17203">
                  <c:v>1.014</c:v>
                </c:pt>
                <c:pt idx="17204">
                  <c:v>1.016</c:v>
                </c:pt>
                <c:pt idx="17205">
                  <c:v>1.016</c:v>
                </c:pt>
                <c:pt idx="17206">
                  <c:v>1.016</c:v>
                </c:pt>
                <c:pt idx="17207">
                  <c:v>1.0170000000000001</c:v>
                </c:pt>
                <c:pt idx="17208">
                  <c:v>1.0170000000000001</c:v>
                </c:pt>
                <c:pt idx="17209">
                  <c:v>1.016</c:v>
                </c:pt>
                <c:pt idx="17210">
                  <c:v>1.0170000000000001</c:v>
                </c:pt>
                <c:pt idx="17211">
                  <c:v>1.0170000000000001</c:v>
                </c:pt>
                <c:pt idx="17212">
                  <c:v>1.016</c:v>
                </c:pt>
                <c:pt idx="17213">
                  <c:v>1.016</c:v>
                </c:pt>
                <c:pt idx="17214">
                  <c:v>1.0150000000000001</c:v>
                </c:pt>
                <c:pt idx="17215">
                  <c:v>1.014</c:v>
                </c:pt>
                <c:pt idx="17216">
                  <c:v>1.0150000000000001</c:v>
                </c:pt>
                <c:pt idx="17217">
                  <c:v>1.0110000000000001</c:v>
                </c:pt>
                <c:pt idx="17218">
                  <c:v>1.012</c:v>
                </c:pt>
                <c:pt idx="17219">
                  <c:v>1.012</c:v>
                </c:pt>
                <c:pt idx="17220">
                  <c:v>1.012</c:v>
                </c:pt>
                <c:pt idx="17221">
                  <c:v>1.0130000000000001</c:v>
                </c:pt>
                <c:pt idx="17222">
                  <c:v>1.014</c:v>
                </c:pt>
                <c:pt idx="17223">
                  <c:v>1.0150000000000001</c:v>
                </c:pt>
                <c:pt idx="17224">
                  <c:v>1.0130000000000001</c:v>
                </c:pt>
                <c:pt idx="17225">
                  <c:v>1.014</c:v>
                </c:pt>
                <c:pt idx="17226">
                  <c:v>1.0150000000000001</c:v>
                </c:pt>
                <c:pt idx="17227">
                  <c:v>1.014</c:v>
                </c:pt>
                <c:pt idx="17228">
                  <c:v>1.012</c:v>
                </c:pt>
                <c:pt idx="17229">
                  <c:v>1.012</c:v>
                </c:pt>
                <c:pt idx="17230">
                  <c:v>1.0130000000000001</c:v>
                </c:pt>
                <c:pt idx="17231">
                  <c:v>1.0130000000000001</c:v>
                </c:pt>
                <c:pt idx="17232">
                  <c:v>1.014</c:v>
                </c:pt>
                <c:pt idx="17233">
                  <c:v>1.014</c:v>
                </c:pt>
                <c:pt idx="17234">
                  <c:v>1.0150000000000001</c:v>
                </c:pt>
                <c:pt idx="17235">
                  <c:v>1.0150000000000001</c:v>
                </c:pt>
                <c:pt idx="17236">
                  <c:v>1.014</c:v>
                </c:pt>
                <c:pt idx="17237">
                  <c:v>1.0130000000000001</c:v>
                </c:pt>
                <c:pt idx="17238">
                  <c:v>1.012</c:v>
                </c:pt>
                <c:pt idx="17239">
                  <c:v>1.0110000000000001</c:v>
                </c:pt>
                <c:pt idx="17240">
                  <c:v>1.0110000000000001</c:v>
                </c:pt>
                <c:pt idx="17241">
                  <c:v>1.012</c:v>
                </c:pt>
                <c:pt idx="17242">
                  <c:v>1.014</c:v>
                </c:pt>
                <c:pt idx="17243">
                  <c:v>1.0130000000000001</c:v>
                </c:pt>
                <c:pt idx="17244">
                  <c:v>1.014</c:v>
                </c:pt>
                <c:pt idx="17245">
                  <c:v>1.014</c:v>
                </c:pt>
                <c:pt idx="17246">
                  <c:v>1.0130000000000001</c:v>
                </c:pt>
                <c:pt idx="17247">
                  <c:v>1.012</c:v>
                </c:pt>
                <c:pt idx="17248">
                  <c:v>1.0110000000000001</c:v>
                </c:pt>
                <c:pt idx="17249">
                  <c:v>1.012</c:v>
                </c:pt>
                <c:pt idx="17250">
                  <c:v>1.0130000000000001</c:v>
                </c:pt>
                <c:pt idx="17251">
                  <c:v>1.0130000000000001</c:v>
                </c:pt>
                <c:pt idx="17252">
                  <c:v>1.0110000000000001</c:v>
                </c:pt>
                <c:pt idx="17253">
                  <c:v>1.0110000000000001</c:v>
                </c:pt>
                <c:pt idx="17254">
                  <c:v>1.01</c:v>
                </c:pt>
                <c:pt idx="17255">
                  <c:v>1.012</c:v>
                </c:pt>
                <c:pt idx="17256">
                  <c:v>1.012</c:v>
                </c:pt>
                <c:pt idx="17257">
                  <c:v>1.0130000000000001</c:v>
                </c:pt>
                <c:pt idx="17258">
                  <c:v>1.0130000000000001</c:v>
                </c:pt>
                <c:pt idx="17259">
                  <c:v>1.0130000000000001</c:v>
                </c:pt>
                <c:pt idx="17260">
                  <c:v>1.0150000000000001</c:v>
                </c:pt>
                <c:pt idx="17261">
                  <c:v>1.0150000000000001</c:v>
                </c:pt>
                <c:pt idx="17262">
                  <c:v>1.0130000000000001</c:v>
                </c:pt>
                <c:pt idx="17263">
                  <c:v>1.012</c:v>
                </c:pt>
                <c:pt idx="17264">
                  <c:v>1.0130000000000001</c:v>
                </c:pt>
                <c:pt idx="17265">
                  <c:v>1.012</c:v>
                </c:pt>
                <c:pt idx="17266">
                  <c:v>1.0110000000000001</c:v>
                </c:pt>
                <c:pt idx="17267">
                  <c:v>1.01</c:v>
                </c:pt>
                <c:pt idx="17268">
                  <c:v>1.0110000000000001</c:v>
                </c:pt>
                <c:pt idx="17269">
                  <c:v>1.0110000000000001</c:v>
                </c:pt>
                <c:pt idx="17270">
                  <c:v>1.01</c:v>
                </c:pt>
                <c:pt idx="17271">
                  <c:v>1.0110000000000001</c:v>
                </c:pt>
                <c:pt idx="17272">
                  <c:v>1.0110000000000001</c:v>
                </c:pt>
                <c:pt idx="17273">
                  <c:v>1.01</c:v>
                </c:pt>
                <c:pt idx="17274">
                  <c:v>1.01</c:v>
                </c:pt>
                <c:pt idx="17275">
                  <c:v>1.0110000000000001</c:v>
                </c:pt>
                <c:pt idx="17276">
                  <c:v>1.012</c:v>
                </c:pt>
                <c:pt idx="17277">
                  <c:v>1.0110000000000001</c:v>
                </c:pt>
                <c:pt idx="17278">
                  <c:v>1.0110000000000001</c:v>
                </c:pt>
                <c:pt idx="17279">
                  <c:v>1.01</c:v>
                </c:pt>
                <c:pt idx="17280">
                  <c:v>1.012</c:v>
                </c:pt>
                <c:pt idx="17281">
                  <c:v>1.012</c:v>
                </c:pt>
                <c:pt idx="17282">
                  <c:v>1.0110000000000001</c:v>
                </c:pt>
                <c:pt idx="17283">
                  <c:v>1.01</c:v>
                </c:pt>
                <c:pt idx="17284">
                  <c:v>1.01</c:v>
                </c:pt>
                <c:pt idx="17285">
                  <c:v>1.01</c:v>
                </c:pt>
                <c:pt idx="17286">
                  <c:v>1.0070000000000001</c:v>
                </c:pt>
                <c:pt idx="17287">
                  <c:v>1.008</c:v>
                </c:pt>
                <c:pt idx="17288">
                  <c:v>1.0090000000000001</c:v>
                </c:pt>
                <c:pt idx="17289">
                  <c:v>1.01</c:v>
                </c:pt>
                <c:pt idx="17290">
                  <c:v>1.0110000000000001</c:v>
                </c:pt>
                <c:pt idx="17291">
                  <c:v>1.012</c:v>
                </c:pt>
                <c:pt idx="17292">
                  <c:v>1.012</c:v>
                </c:pt>
                <c:pt idx="17293">
                  <c:v>1.0130000000000001</c:v>
                </c:pt>
                <c:pt idx="17294">
                  <c:v>1.012</c:v>
                </c:pt>
                <c:pt idx="17295">
                  <c:v>1.012</c:v>
                </c:pt>
                <c:pt idx="17296">
                  <c:v>1.01</c:v>
                </c:pt>
                <c:pt idx="17297">
                  <c:v>1.012</c:v>
                </c:pt>
                <c:pt idx="17298">
                  <c:v>1.0130000000000001</c:v>
                </c:pt>
                <c:pt idx="17299">
                  <c:v>1.0110000000000001</c:v>
                </c:pt>
                <c:pt idx="17300">
                  <c:v>1.012</c:v>
                </c:pt>
                <c:pt idx="17301">
                  <c:v>1.014</c:v>
                </c:pt>
                <c:pt idx="17302">
                  <c:v>1.014</c:v>
                </c:pt>
                <c:pt idx="17303">
                  <c:v>1.0110000000000001</c:v>
                </c:pt>
                <c:pt idx="17304">
                  <c:v>1.0110000000000001</c:v>
                </c:pt>
                <c:pt idx="17305">
                  <c:v>1.01</c:v>
                </c:pt>
                <c:pt idx="17306">
                  <c:v>1.0110000000000001</c:v>
                </c:pt>
                <c:pt idx="17307">
                  <c:v>1.012</c:v>
                </c:pt>
                <c:pt idx="17308">
                  <c:v>1.0130000000000001</c:v>
                </c:pt>
                <c:pt idx="17309">
                  <c:v>1.0130000000000001</c:v>
                </c:pt>
                <c:pt idx="17310">
                  <c:v>1.012</c:v>
                </c:pt>
                <c:pt idx="17311">
                  <c:v>1.0130000000000001</c:v>
                </c:pt>
                <c:pt idx="17312">
                  <c:v>1.012</c:v>
                </c:pt>
                <c:pt idx="17313">
                  <c:v>1.012</c:v>
                </c:pt>
                <c:pt idx="17314">
                  <c:v>1.012</c:v>
                </c:pt>
                <c:pt idx="17315">
                  <c:v>1.012</c:v>
                </c:pt>
                <c:pt idx="17316">
                  <c:v>1.0110000000000001</c:v>
                </c:pt>
                <c:pt idx="17317">
                  <c:v>1.012</c:v>
                </c:pt>
                <c:pt idx="17318">
                  <c:v>1.0130000000000001</c:v>
                </c:pt>
                <c:pt idx="17319">
                  <c:v>1.0150000000000001</c:v>
                </c:pt>
                <c:pt idx="17320">
                  <c:v>1.014</c:v>
                </c:pt>
                <c:pt idx="17321">
                  <c:v>1.0150000000000001</c:v>
                </c:pt>
                <c:pt idx="17322">
                  <c:v>1.0150000000000001</c:v>
                </c:pt>
                <c:pt idx="17323">
                  <c:v>1.014</c:v>
                </c:pt>
                <c:pt idx="17324">
                  <c:v>1.0130000000000001</c:v>
                </c:pt>
                <c:pt idx="17325">
                  <c:v>1.0110000000000001</c:v>
                </c:pt>
                <c:pt idx="17326">
                  <c:v>1.0090000000000001</c:v>
                </c:pt>
                <c:pt idx="17327">
                  <c:v>1.0090000000000001</c:v>
                </c:pt>
                <c:pt idx="17328">
                  <c:v>1.01</c:v>
                </c:pt>
                <c:pt idx="17329">
                  <c:v>1.0090000000000001</c:v>
                </c:pt>
                <c:pt idx="17330">
                  <c:v>1.01</c:v>
                </c:pt>
                <c:pt idx="17331">
                  <c:v>1.01</c:v>
                </c:pt>
                <c:pt idx="17332">
                  <c:v>1.008</c:v>
                </c:pt>
                <c:pt idx="17333">
                  <c:v>1.008</c:v>
                </c:pt>
                <c:pt idx="17334">
                  <c:v>1.01</c:v>
                </c:pt>
                <c:pt idx="17335">
                  <c:v>1.012</c:v>
                </c:pt>
                <c:pt idx="17336">
                  <c:v>1.012</c:v>
                </c:pt>
                <c:pt idx="17337">
                  <c:v>1.0130000000000001</c:v>
                </c:pt>
                <c:pt idx="17338">
                  <c:v>1.014</c:v>
                </c:pt>
                <c:pt idx="17339">
                  <c:v>1.012</c:v>
                </c:pt>
                <c:pt idx="17340">
                  <c:v>1.012</c:v>
                </c:pt>
                <c:pt idx="17341">
                  <c:v>1.012</c:v>
                </c:pt>
                <c:pt idx="17342">
                  <c:v>1.012</c:v>
                </c:pt>
                <c:pt idx="17343">
                  <c:v>1.0130000000000001</c:v>
                </c:pt>
                <c:pt idx="17344">
                  <c:v>1.012</c:v>
                </c:pt>
                <c:pt idx="17345">
                  <c:v>1.0110000000000001</c:v>
                </c:pt>
                <c:pt idx="17346">
                  <c:v>1.01</c:v>
                </c:pt>
                <c:pt idx="17347">
                  <c:v>1.01</c:v>
                </c:pt>
                <c:pt idx="17348">
                  <c:v>1.01</c:v>
                </c:pt>
                <c:pt idx="17349">
                  <c:v>1.012</c:v>
                </c:pt>
                <c:pt idx="17350">
                  <c:v>1.0110000000000001</c:v>
                </c:pt>
                <c:pt idx="17351">
                  <c:v>1.012</c:v>
                </c:pt>
                <c:pt idx="17352">
                  <c:v>1.0110000000000001</c:v>
                </c:pt>
                <c:pt idx="17353">
                  <c:v>1.012</c:v>
                </c:pt>
                <c:pt idx="17354">
                  <c:v>1.012</c:v>
                </c:pt>
                <c:pt idx="17355">
                  <c:v>1.0110000000000001</c:v>
                </c:pt>
                <c:pt idx="17356">
                  <c:v>1.0110000000000001</c:v>
                </c:pt>
                <c:pt idx="17357">
                  <c:v>1.0130000000000001</c:v>
                </c:pt>
                <c:pt idx="17358">
                  <c:v>1.014</c:v>
                </c:pt>
                <c:pt idx="17359">
                  <c:v>1.0130000000000001</c:v>
                </c:pt>
                <c:pt idx="17360">
                  <c:v>1.0110000000000001</c:v>
                </c:pt>
                <c:pt idx="17361">
                  <c:v>1.0110000000000001</c:v>
                </c:pt>
                <c:pt idx="17362">
                  <c:v>1.0110000000000001</c:v>
                </c:pt>
                <c:pt idx="17363">
                  <c:v>1.012</c:v>
                </c:pt>
                <c:pt idx="17364">
                  <c:v>1.012</c:v>
                </c:pt>
                <c:pt idx="17365">
                  <c:v>1.012</c:v>
                </c:pt>
                <c:pt idx="17366">
                  <c:v>1.012</c:v>
                </c:pt>
                <c:pt idx="17367">
                  <c:v>1.0110000000000001</c:v>
                </c:pt>
                <c:pt idx="17368">
                  <c:v>1.012</c:v>
                </c:pt>
                <c:pt idx="17369">
                  <c:v>1.012</c:v>
                </c:pt>
                <c:pt idx="17370">
                  <c:v>1.0110000000000001</c:v>
                </c:pt>
                <c:pt idx="17371">
                  <c:v>1.01</c:v>
                </c:pt>
                <c:pt idx="17372">
                  <c:v>1.0110000000000001</c:v>
                </c:pt>
                <c:pt idx="17373">
                  <c:v>1.01</c:v>
                </c:pt>
                <c:pt idx="17374">
                  <c:v>1.01</c:v>
                </c:pt>
                <c:pt idx="17375">
                  <c:v>1.01</c:v>
                </c:pt>
                <c:pt idx="17376">
                  <c:v>1.0110000000000001</c:v>
                </c:pt>
                <c:pt idx="17377">
                  <c:v>1.012</c:v>
                </c:pt>
                <c:pt idx="17378">
                  <c:v>1.0110000000000001</c:v>
                </c:pt>
                <c:pt idx="17379">
                  <c:v>1.0110000000000001</c:v>
                </c:pt>
                <c:pt idx="17380">
                  <c:v>1.01</c:v>
                </c:pt>
                <c:pt idx="17381">
                  <c:v>1.0090000000000001</c:v>
                </c:pt>
                <c:pt idx="17382">
                  <c:v>1.008</c:v>
                </c:pt>
                <c:pt idx="17383">
                  <c:v>1.008</c:v>
                </c:pt>
                <c:pt idx="17384">
                  <c:v>1.008</c:v>
                </c:pt>
                <c:pt idx="17385">
                  <c:v>1.0090000000000001</c:v>
                </c:pt>
                <c:pt idx="17386">
                  <c:v>1.01</c:v>
                </c:pt>
                <c:pt idx="17387">
                  <c:v>1.0090000000000001</c:v>
                </c:pt>
                <c:pt idx="17388">
                  <c:v>1.01</c:v>
                </c:pt>
                <c:pt idx="17389">
                  <c:v>1.0110000000000001</c:v>
                </c:pt>
                <c:pt idx="17390">
                  <c:v>1.012</c:v>
                </c:pt>
                <c:pt idx="17391">
                  <c:v>1.0110000000000001</c:v>
                </c:pt>
                <c:pt idx="17392">
                  <c:v>1.0110000000000001</c:v>
                </c:pt>
                <c:pt idx="17393">
                  <c:v>1.01</c:v>
                </c:pt>
                <c:pt idx="17394">
                  <c:v>1.0110000000000001</c:v>
                </c:pt>
                <c:pt idx="17395">
                  <c:v>1.012</c:v>
                </c:pt>
                <c:pt idx="17396">
                  <c:v>1.0110000000000001</c:v>
                </c:pt>
                <c:pt idx="17397">
                  <c:v>1.012</c:v>
                </c:pt>
                <c:pt idx="17398">
                  <c:v>1.0130000000000001</c:v>
                </c:pt>
                <c:pt idx="17399">
                  <c:v>1.0130000000000001</c:v>
                </c:pt>
                <c:pt idx="17400">
                  <c:v>1.0130000000000001</c:v>
                </c:pt>
                <c:pt idx="17401">
                  <c:v>1.014</c:v>
                </c:pt>
                <c:pt idx="17402">
                  <c:v>1.014</c:v>
                </c:pt>
                <c:pt idx="17403">
                  <c:v>1.014</c:v>
                </c:pt>
                <c:pt idx="17404">
                  <c:v>1.014</c:v>
                </c:pt>
                <c:pt idx="17405">
                  <c:v>1.012</c:v>
                </c:pt>
                <c:pt idx="17406">
                  <c:v>1.0130000000000001</c:v>
                </c:pt>
                <c:pt idx="17407">
                  <c:v>1.0130000000000001</c:v>
                </c:pt>
                <c:pt idx="17408">
                  <c:v>1.0130000000000001</c:v>
                </c:pt>
                <c:pt idx="17409">
                  <c:v>1.012</c:v>
                </c:pt>
                <c:pt idx="17410">
                  <c:v>1.0130000000000001</c:v>
                </c:pt>
                <c:pt idx="17411">
                  <c:v>1.0130000000000001</c:v>
                </c:pt>
                <c:pt idx="17412">
                  <c:v>1.0130000000000001</c:v>
                </c:pt>
                <c:pt idx="17413">
                  <c:v>1.012</c:v>
                </c:pt>
                <c:pt idx="17414">
                  <c:v>1.012</c:v>
                </c:pt>
                <c:pt idx="17415">
                  <c:v>1.0130000000000001</c:v>
                </c:pt>
                <c:pt idx="17416">
                  <c:v>1.0110000000000001</c:v>
                </c:pt>
                <c:pt idx="17417">
                  <c:v>1.01</c:v>
                </c:pt>
                <c:pt idx="17418">
                  <c:v>1.0110000000000001</c:v>
                </c:pt>
                <c:pt idx="17419">
                  <c:v>1.0110000000000001</c:v>
                </c:pt>
                <c:pt idx="17420">
                  <c:v>1.012</c:v>
                </c:pt>
                <c:pt idx="17421">
                  <c:v>1.012</c:v>
                </c:pt>
                <c:pt idx="17422">
                  <c:v>1.01</c:v>
                </c:pt>
                <c:pt idx="17423">
                  <c:v>1.01</c:v>
                </c:pt>
                <c:pt idx="17424">
                  <c:v>1.0110000000000001</c:v>
                </c:pt>
                <c:pt idx="17425">
                  <c:v>1.012</c:v>
                </c:pt>
                <c:pt idx="17426">
                  <c:v>1.012</c:v>
                </c:pt>
                <c:pt idx="17427">
                  <c:v>1.0110000000000001</c:v>
                </c:pt>
                <c:pt idx="17428">
                  <c:v>1.01</c:v>
                </c:pt>
                <c:pt idx="17429">
                  <c:v>1.0110000000000001</c:v>
                </c:pt>
                <c:pt idx="17430">
                  <c:v>1.0130000000000001</c:v>
                </c:pt>
                <c:pt idx="17431">
                  <c:v>1.012</c:v>
                </c:pt>
                <c:pt idx="17432">
                  <c:v>1.01</c:v>
                </c:pt>
                <c:pt idx="17433">
                  <c:v>1.0110000000000001</c:v>
                </c:pt>
                <c:pt idx="17434">
                  <c:v>1.0130000000000001</c:v>
                </c:pt>
                <c:pt idx="17435">
                  <c:v>1.012</c:v>
                </c:pt>
                <c:pt idx="17436">
                  <c:v>1.0130000000000001</c:v>
                </c:pt>
                <c:pt idx="17437">
                  <c:v>1.014</c:v>
                </c:pt>
                <c:pt idx="17438">
                  <c:v>1.0130000000000001</c:v>
                </c:pt>
                <c:pt idx="17439">
                  <c:v>1.0110000000000001</c:v>
                </c:pt>
                <c:pt idx="17440">
                  <c:v>1.01</c:v>
                </c:pt>
                <c:pt idx="17441">
                  <c:v>1.0110000000000001</c:v>
                </c:pt>
                <c:pt idx="17442">
                  <c:v>1.0110000000000001</c:v>
                </c:pt>
                <c:pt idx="17443">
                  <c:v>1.0110000000000001</c:v>
                </c:pt>
                <c:pt idx="17444">
                  <c:v>1.0110000000000001</c:v>
                </c:pt>
                <c:pt idx="17445">
                  <c:v>1.01</c:v>
                </c:pt>
                <c:pt idx="17446">
                  <c:v>1.01</c:v>
                </c:pt>
                <c:pt idx="17447">
                  <c:v>1.0090000000000001</c:v>
                </c:pt>
                <c:pt idx="17448">
                  <c:v>1.0090000000000001</c:v>
                </c:pt>
                <c:pt idx="17449">
                  <c:v>1.0110000000000001</c:v>
                </c:pt>
                <c:pt idx="17450">
                  <c:v>1.0110000000000001</c:v>
                </c:pt>
                <c:pt idx="17451">
                  <c:v>1.0110000000000001</c:v>
                </c:pt>
                <c:pt idx="17452">
                  <c:v>1.012</c:v>
                </c:pt>
                <c:pt idx="17453">
                  <c:v>1.012</c:v>
                </c:pt>
                <c:pt idx="17454">
                  <c:v>1.012</c:v>
                </c:pt>
                <c:pt idx="17455">
                  <c:v>1.0110000000000001</c:v>
                </c:pt>
                <c:pt idx="17456">
                  <c:v>1.0110000000000001</c:v>
                </c:pt>
                <c:pt idx="17457">
                  <c:v>1.01</c:v>
                </c:pt>
                <c:pt idx="17458">
                  <c:v>1.008</c:v>
                </c:pt>
                <c:pt idx="17459">
                  <c:v>1.01</c:v>
                </c:pt>
                <c:pt idx="17460">
                  <c:v>1.012</c:v>
                </c:pt>
                <c:pt idx="17461">
                  <c:v>1.0110000000000001</c:v>
                </c:pt>
                <c:pt idx="17462">
                  <c:v>1.0110000000000001</c:v>
                </c:pt>
                <c:pt idx="17463">
                  <c:v>1.0110000000000001</c:v>
                </c:pt>
                <c:pt idx="17464">
                  <c:v>1.0130000000000001</c:v>
                </c:pt>
                <c:pt idx="17465">
                  <c:v>1.0130000000000001</c:v>
                </c:pt>
                <c:pt idx="17466">
                  <c:v>1.0130000000000001</c:v>
                </c:pt>
                <c:pt idx="17467">
                  <c:v>1.0150000000000001</c:v>
                </c:pt>
                <c:pt idx="17468">
                  <c:v>1.0150000000000001</c:v>
                </c:pt>
                <c:pt idx="17469">
                  <c:v>1.014</c:v>
                </c:pt>
                <c:pt idx="17470">
                  <c:v>1.014</c:v>
                </c:pt>
                <c:pt idx="17471">
                  <c:v>1.014</c:v>
                </c:pt>
                <c:pt idx="17472">
                  <c:v>1.0110000000000001</c:v>
                </c:pt>
                <c:pt idx="17473">
                  <c:v>1.0090000000000001</c:v>
                </c:pt>
                <c:pt idx="17474">
                  <c:v>1.01</c:v>
                </c:pt>
                <c:pt idx="17475">
                  <c:v>1.01</c:v>
                </c:pt>
                <c:pt idx="17476">
                  <c:v>1.0110000000000001</c:v>
                </c:pt>
                <c:pt idx="17477">
                  <c:v>1.0110000000000001</c:v>
                </c:pt>
                <c:pt idx="17478">
                  <c:v>1.012</c:v>
                </c:pt>
                <c:pt idx="17479">
                  <c:v>1.0130000000000001</c:v>
                </c:pt>
                <c:pt idx="17480">
                  <c:v>1.014</c:v>
                </c:pt>
                <c:pt idx="17481">
                  <c:v>1.0130000000000001</c:v>
                </c:pt>
                <c:pt idx="17482">
                  <c:v>1.012</c:v>
                </c:pt>
                <c:pt idx="17483">
                  <c:v>1.012</c:v>
                </c:pt>
                <c:pt idx="17484">
                  <c:v>1.012</c:v>
                </c:pt>
                <c:pt idx="17485">
                  <c:v>1.0110000000000001</c:v>
                </c:pt>
                <c:pt idx="17486">
                  <c:v>1.01</c:v>
                </c:pt>
                <c:pt idx="17487">
                  <c:v>1.0090000000000001</c:v>
                </c:pt>
                <c:pt idx="17488">
                  <c:v>1.0110000000000001</c:v>
                </c:pt>
                <c:pt idx="17489">
                  <c:v>1.012</c:v>
                </c:pt>
                <c:pt idx="17490">
                  <c:v>1.012</c:v>
                </c:pt>
                <c:pt idx="17491">
                  <c:v>1.014</c:v>
                </c:pt>
                <c:pt idx="17492">
                  <c:v>1.0130000000000001</c:v>
                </c:pt>
                <c:pt idx="17493">
                  <c:v>1.0130000000000001</c:v>
                </c:pt>
                <c:pt idx="17494">
                  <c:v>1.0130000000000001</c:v>
                </c:pt>
                <c:pt idx="17495">
                  <c:v>1.014</c:v>
                </c:pt>
                <c:pt idx="17496">
                  <c:v>1.0130000000000001</c:v>
                </c:pt>
                <c:pt idx="17497">
                  <c:v>1.012</c:v>
                </c:pt>
                <c:pt idx="17498">
                  <c:v>1.012</c:v>
                </c:pt>
                <c:pt idx="17499">
                  <c:v>1.014</c:v>
                </c:pt>
                <c:pt idx="17500">
                  <c:v>1.014</c:v>
                </c:pt>
                <c:pt idx="17501">
                  <c:v>1.0150000000000001</c:v>
                </c:pt>
                <c:pt idx="17502">
                  <c:v>1.014</c:v>
                </c:pt>
                <c:pt idx="17503">
                  <c:v>1.0130000000000001</c:v>
                </c:pt>
                <c:pt idx="17504">
                  <c:v>1.014</c:v>
                </c:pt>
                <c:pt idx="17505">
                  <c:v>1.014</c:v>
                </c:pt>
                <c:pt idx="17506">
                  <c:v>1.014</c:v>
                </c:pt>
                <c:pt idx="17507">
                  <c:v>1.0130000000000001</c:v>
                </c:pt>
                <c:pt idx="17508">
                  <c:v>1.0130000000000001</c:v>
                </c:pt>
                <c:pt idx="17509">
                  <c:v>1.012</c:v>
                </c:pt>
                <c:pt idx="17510">
                  <c:v>1.0110000000000001</c:v>
                </c:pt>
                <c:pt idx="17511">
                  <c:v>1.01</c:v>
                </c:pt>
                <c:pt idx="17512">
                  <c:v>1.01</c:v>
                </c:pt>
                <c:pt idx="17513">
                  <c:v>1.01</c:v>
                </c:pt>
                <c:pt idx="17514">
                  <c:v>1.01</c:v>
                </c:pt>
                <c:pt idx="17515">
                  <c:v>1.0090000000000001</c:v>
                </c:pt>
                <c:pt idx="17516">
                  <c:v>1.0090000000000001</c:v>
                </c:pt>
                <c:pt idx="17517">
                  <c:v>1.01</c:v>
                </c:pt>
                <c:pt idx="17518">
                  <c:v>1.01</c:v>
                </c:pt>
                <c:pt idx="17519">
                  <c:v>1.0110000000000001</c:v>
                </c:pt>
                <c:pt idx="17520">
                  <c:v>1.0110000000000001</c:v>
                </c:pt>
                <c:pt idx="17521">
                  <c:v>1.0110000000000001</c:v>
                </c:pt>
                <c:pt idx="17522">
                  <c:v>1.0110000000000001</c:v>
                </c:pt>
                <c:pt idx="17523">
                  <c:v>1.0110000000000001</c:v>
                </c:pt>
                <c:pt idx="17524">
                  <c:v>1.0090000000000001</c:v>
                </c:pt>
                <c:pt idx="17525">
                  <c:v>1.0090000000000001</c:v>
                </c:pt>
                <c:pt idx="17526">
                  <c:v>1.01</c:v>
                </c:pt>
                <c:pt idx="17527">
                  <c:v>1.0110000000000001</c:v>
                </c:pt>
                <c:pt idx="17528">
                  <c:v>1.0110000000000001</c:v>
                </c:pt>
                <c:pt idx="17529">
                  <c:v>1.0110000000000001</c:v>
                </c:pt>
                <c:pt idx="17530">
                  <c:v>1.012</c:v>
                </c:pt>
                <c:pt idx="17531">
                  <c:v>1.0110000000000001</c:v>
                </c:pt>
                <c:pt idx="17532">
                  <c:v>1.0110000000000001</c:v>
                </c:pt>
                <c:pt idx="17533">
                  <c:v>1.0110000000000001</c:v>
                </c:pt>
                <c:pt idx="17534">
                  <c:v>1.01</c:v>
                </c:pt>
                <c:pt idx="17535">
                  <c:v>1.0110000000000001</c:v>
                </c:pt>
                <c:pt idx="17536">
                  <c:v>1.01</c:v>
                </c:pt>
                <c:pt idx="17537">
                  <c:v>1.012</c:v>
                </c:pt>
                <c:pt idx="17538">
                  <c:v>1.012</c:v>
                </c:pt>
                <c:pt idx="17539">
                  <c:v>1.012</c:v>
                </c:pt>
                <c:pt idx="17540">
                  <c:v>1.014</c:v>
                </c:pt>
                <c:pt idx="17541">
                  <c:v>1.014</c:v>
                </c:pt>
                <c:pt idx="17542">
                  <c:v>1.014</c:v>
                </c:pt>
                <c:pt idx="17543">
                  <c:v>1.0130000000000001</c:v>
                </c:pt>
                <c:pt idx="17544">
                  <c:v>1.0130000000000001</c:v>
                </c:pt>
                <c:pt idx="17545">
                  <c:v>1.012</c:v>
                </c:pt>
                <c:pt idx="17546">
                  <c:v>1.012</c:v>
                </c:pt>
                <c:pt idx="17547">
                  <c:v>1.0130000000000001</c:v>
                </c:pt>
                <c:pt idx="17548">
                  <c:v>1.014</c:v>
                </c:pt>
                <c:pt idx="17549">
                  <c:v>1.0130000000000001</c:v>
                </c:pt>
                <c:pt idx="17550">
                  <c:v>1.0130000000000001</c:v>
                </c:pt>
                <c:pt idx="17551">
                  <c:v>1.0130000000000001</c:v>
                </c:pt>
                <c:pt idx="17552">
                  <c:v>1.0150000000000001</c:v>
                </c:pt>
                <c:pt idx="17553">
                  <c:v>1.014</c:v>
                </c:pt>
                <c:pt idx="17554">
                  <c:v>1.014</c:v>
                </c:pt>
                <c:pt idx="17555">
                  <c:v>1.0130000000000001</c:v>
                </c:pt>
                <c:pt idx="17556">
                  <c:v>1.014</c:v>
                </c:pt>
                <c:pt idx="17557">
                  <c:v>1.014</c:v>
                </c:pt>
                <c:pt idx="17558">
                  <c:v>1.0150000000000001</c:v>
                </c:pt>
                <c:pt idx="17559">
                  <c:v>1.014</c:v>
                </c:pt>
                <c:pt idx="17560">
                  <c:v>1.0150000000000001</c:v>
                </c:pt>
                <c:pt idx="17561">
                  <c:v>1.014</c:v>
                </c:pt>
                <c:pt idx="17562">
                  <c:v>1.014</c:v>
                </c:pt>
                <c:pt idx="17563">
                  <c:v>1.0130000000000001</c:v>
                </c:pt>
                <c:pt idx="17564">
                  <c:v>1.0130000000000001</c:v>
                </c:pt>
                <c:pt idx="17565">
                  <c:v>1.0130000000000001</c:v>
                </c:pt>
                <c:pt idx="17566">
                  <c:v>1.0150000000000001</c:v>
                </c:pt>
                <c:pt idx="17567">
                  <c:v>1.014</c:v>
                </c:pt>
                <c:pt idx="17568">
                  <c:v>1.012</c:v>
                </c:pt>
                <c:pt idx="17569">
                  <c:v>1.012</c:v>
                </c:pt>
                <c:pt idx="17570">
                  <c:v>1.014</c:v>
                </c:pt>
                <c:pt idx="17571">
                  <c:v>1.0130000000000001</c:v>
                </c:pt>
                <c:pt idx="17572">
                  <c:v>1.012</c:v>
                </c:pt>
                <c:pt idx="17573">
                  <c:v>1.0130000000000001</c:v>
                </c:pt>
                <c:pt idx="17574">
                  <c:v>1.0110000000000001</c:v>
                </c:pt>
                <c:pt idx="17575">
                  <c:v>1.01</c:v>
                </c:pt>
                <c:pt idx="17576">
                  <c:v>1.0110000000000001</c:v>
                </c:pt>
                <c:pt idx="17577">
                  <c:v>1.012</c:v>
                </c:pt>
                <c:pt idx="17578">
                  <c:v>1.0130000000000001</c:v>
                </c:pt>
                <c:pt idx="17579">
                  <c:v>1.0130000000000001</c:v>
                </c:pt>
                <c:pt idx="17580">
                  <c:v>1.0130000000000001</c:v>
                </c:pt>
                <c:pt idx="17581">
                  <c:v>1.014</c:v>
                </c:pt>
                <c:pt idx="17582">
                  <c:v>1.0130000000000001</c:v>
                </c:pt>
                <c:pt idx="17583">
                  <c:v>1.0110000000000001</c:v>
                </c:pt>
                <c:pt idx="17584">
                  <c:v>1.0090000000000001</c:v>
                </c:pt>
                <c:pt idx="17585">
                  <c:v>1.01</c:v>
                </c:pt>
                <c:pt idx="17586">
                  <c:v>1.01</c:v>
                </c:pt>
                <c:pt idx="17587">
                  <c:v>1.0110000000000001</c:v>
                </c:pt>
                <c:pt idx="17588">
                  <c:v>1.0130000000000001</c:v>
                </c:pt>
                <c:pt idx="17589">
                  <c:v>1.0130000000000001</c:v>
                </c:pt>
                <c:pt idx="17590">
                  <c:v>1.012</c:v>
                </c:pt>
                <c:pt idx="17591">
                  <c:v>1.0110000000000001</c:v>
                </c:pt>
                <c:pt idx="17592">
                  <c:v>1.0110000000000001</c:v>
                </c:pt>
                <c:pt idx="17593">
                  <c:v>1.0110000000000001</c:v>
                </c:pt>
                <c:pt idx="17594">
                  <c:v>1.0110000000000001</c:v>
                </c:pt>
                <c:pt idx="17595">
                  <c:v>1.012</c:v>
                </c:pt>
                <c:pt idx="17596">
                  <c:v>1.0130000000000001</c:v>
                </c:pt>
                <c:pt idx="17597">
                  <c:v>1.012</c:v>
                </c:pt>
                <c:pt idx="17598">
                  <c:v>1.0110000000000001</c:v>
                </c:pt>
                <c:pt idx="17599">
                  <c:v>1.012</c:v>
                </c:pt>
                <c:pt idx="17600">
                  <c:v>1.0110000000000001</c:v>
                </c:pt>
                <c:pt idx="17601">
                  <c:v>1.0110000000000001</c:v>
                </c:pt>
                <c:pt idx="17602">
                  <c:v>1.0110000000000001</c:v>
                </c:pt>
                <c:pt idx="17603">
                  <c:v>1.012</c:v>
                </c:pt>
                <c:pt idx="17604">
                  <c:v>1.012</c:v>
                </c:pt>
                <c:pt idx="17605">
                  <c:v>1.01</c:v>
                </c:pt>
                <c:pt idx="17606">
                  <c:v>1.01</c:v>
                </c:pt>
                <c:pt idx="17607">
                  <c:v>1.01</c:v>
                </c:pt>
                <c:pt idx="17608">
                  <c:v>1.0110000000000001</c:v>
                </c:pt>
                <c:pt idx="17609">
                  <c:v>1.01</c:v>
                </c:pt>
                <c:pt idx="17610">
                  <c:v>1.01</c:v>
                </c:pt>
                <c:pt idx="17611">
                  <c:v>1.0110000000000001</c:v>
                </c:pt>
                <c:pt idx="17612">
                  <c:v>1.012</c:v>
                </c:pt>
                <c:pt idx="17613">
                  <c:v>1.0110000000000001</c:v>
                </c:pt>
                <c:pt idx="17614">
                  <c:v>1.012</c:v>
                </c:pt>
                <c:pt idx="17615">
                  <c:v>1.014</c:v>
                </c:pt>
                <c:pt idx="17616">
                  <c:v>1.016</c:v>
                </c:pt>
                <c:pt idx="17617">
                  <c:v>1.0150000000000001</c:v>
                </c:pt>
                <c:pt idx="17618">
                  <c:v>1.014</c:v>
                </c:pt>
                <c:pt idx="17619">
                  <c:v>1.0130000000000001</c:v>
                </c:pt>
                <c:pt idx="17620">
                  <c:v>1.0110000000000001</c:v>
                </c:pt>
                <c:pt idx="17621">
                  <c:v>1.0110000000000001</c:v>
                </c:pt>
                <c:pt idx="17622">
                  <c:v>1.012</c:v>
                </c:pt>
                <c:pt idx="17623">
                  <c:v>1.012</c:v>
                </c:pt>
                <c:pt idx="17624">
                  <c:v>1.012</c:v>
                </c:pt>
                <c:pt idx="17625">
                  <c:v>1.012</c:v>
                </c:pt>
                <c:pt idx="17626">
                  <c:v>1.012</c:v>
                </c:pt>
                <c:pt idx="17627">
                  <c:v>1.012</c:v>
                </c:pt>
                <c:pt idx="17628">
                  <c:v>1.0110000000000001</c:v>
                </c:pt>
                <c:pt idx="17629">
                  <c:v>1.0130000000000001</c:v>
                </c:pt>
                <c:pt idx="17630">
                  <c:v>1.012</c:v>
                </c:pt>
                <c:pt idx="17631">
                  <c:v>1.012</c:v>
                </c:pt>
                <c:pt idx="17632">
                  <c:v>1.0110000000000001</c:v>
                </c:pt>
                <c:pt idx="17633">
                  <c:v>1.012</c:v>
                </c:pt>
                <c:pt idx="17634">
                  <c:v>1.012</c:v>
                </c:pt>
                <c:pt idx="17635">
                  <c:v>1.012</c:v>
                </c:pt>
                <c:pt idx="17636">
                  <c:v>1.012</c:v>
                </c:pt>
                <c:pt idx="17637">
                  <c:v>1.014</c:v>
                </c:pt>
                <c:pt idx="17638">
                  <c:v>1.0130000000000001</c:v>
                </c:pt>
                <c:pt idx="17639">
                  <c:v>1.014</c:v>
                </c:pt>
                <c:pt idx="17640">
                  <c:v>1.0130000000000001</c:v>
                </c:pt>
                <c:pt idx="17641">
                  <c:v>1.0130000000000001</c:v>
                </c:pt>
                <c:pt idx="17642">
                  <c:v>1.014</c:v>
                </c:pt>
                <c:pt idx="17643">
                  <c:v>1.012</c:v>
                </c:pt>
                <c:pt idx="17644">
                  <c:v>1.012</c:v>
                </c:pt>
                <c:pt idx="17645">
                  <c:v>1.0130000000000001</c:v>
                </c:pt>
                <c:pt idx="17646">
                  <c:v>1.012</c:v>
                </c:pt>
                <c:pt idx="17647">
                  <c:v>1.0110000000000001</c:v>
                </c:pt>
                <c:pt idx="17648">
                  <c:v>1.012</c:v>
                </c:pt>
                <c:pt idx="17649">
                  <c:v>1.0130000000000001</c:v>
                </c:pt>
                <c:pt idx="17650">
                  <c:v>1.012</c:v>
                </c:pt>
                <c:pt idx="17651">
                  <c:v>1.012</c:v>
                </c:pt>
                <c:pt idx="17652">
                  <c:v>1.0130000000000001</c:v>
                </c:pt>
                <c:pt idx="17653">
                  <c:v>1.012</c:v>
                </c:pt>
                <c:pt idx="17654">
                  <c:v>1.012</c:v>
                </c:pt>
                <c:pt idx="17655">
                  <c:v>1.012</c:v>
                </c:pt>
                <c:pt idx="17656">
                  <c:v>1.012</c:v>
                </c:pt>
                <c:pt idx="17657">
                  <c:v>1.012</c:v>
                </c:pt>
                <c:pt idx="17658">
                  <c:v>1.012</c:v>
                </c:pt>
                <c:pt idx="17659">
                  <c:v>1.012</c:v>
                </c:pt>
                <c:pt idx="17660">
                  <c:v>1.012</c:v>
                </c:pt>
                <c:pt idx="17661">
                  <c:v>1.012</c:v>
                </c:pt>
                <c:pt idx="17662">
                  <c:v>1.0110000000000001</c:v>
                </c:pt>
                <c:pt idx="17663">
                  <c:v>1.0110000000000001</c:v>
                </c:pt>
                <c:pt idx="17664">
                  <c:v>1.0110000000000001</c:v>
                </c:pt>
                <c:pt idx="17665">
                  <c:v>1.01</c:v>
                </c:pt>
                <c:pt idx="17666">
                  <c:v>1.0090000000000001</c:v>
                </c:pt>
                <c:pt idx="17667">
                  <c:v>1.01</c:v>
                </c:pt>
                <c:pt idx="17668">
                  <c:v>1.012</c:v>
                </c:pt>
                <c:pt idx="17669">
                  <c:v>1.0110000000000001</c:v>
                </c:pt>
                <c:pt idx="17670">
                  <c:v>1.012</c:v>
                </c:pt>
                <c:pt idx="17671">
                  <c:v>1.0130000000000001</c:v>
                </c:pt>
                <c:pt idx="17672">
                  <c:v>1.0130000000000001</c:v>
                </c:pt>
                <c:pt idx="17673">
                  <c:v>1.012</c:v>
                </c:pt>
                <c:pt idx="17674">
                  <c:v>1.012</c:v>
                </c:pt>
                <c:pt idx="17675">
                  <c:v>1.012</c:v>
                </c:pt>
                <c:pt idx="17676">
                  <c:v>1.0110000000000001</c:v>
                </c:pt>
                <c:pt idx="17677">
                  <c:v>1.0110000000000001</c:v>
                </c:pt>
                <c:pt idx="17678">
                  <c:v>1.012</c:v>
                </c:pt>
                <c:pt idx="17679">
                  <c:v>1.0110000000000001</c:v>
                </c:pt>
                <c:pt idx="17680">
                  <c:v>1.012</c:v>
                </c:pt>
                <c:pt idx="17681">
                  <c:v>1.0130000000000001</c:v>
                </c:pt>
                <c:pt idx="17682">
                  <c:v>1.014</c:v>
                </c:pt>
                <c:pt idx="17683">
                  <c:v>1.0110000000000001</c:v>
                </c:pt>
                <c:pt idx="17684">
                  <c:v>1.0130000000000001</c:v>
                </c:pt>
                <c:pt idx="17685">
                  <c:v>1.0130000000000001</c:v>
                </c:pt>
                <c:pt idx="17686">
                  <c:v>1.012</c:v>
                </c:pt>
                <c:pt idx="17687">
                  <c:v>1.012</c:v>
                </c:pt>
                <c:pt idx="17688">
                  <c:v>1.012</c:v>
                </c:pt>
                <c:pt idx="17689">
                  <c:v>1.0130000000000001</c:v>
                </c:pt>
                <c:pt idx="17690">
                  <c:v>1.0110000000000001</c:v>
                </c:pt>
                <c:pt idx="17691">
                  <c:v>1.0110000000000001</c:v>
                </c:pt>
                <c:pt idx="17692">
                  <c:v>1.01</c:v>
                </c:pt>
                <c:pt idx="17693">
                  <c:v>1.0110000000000001</c:v>
                </c:pt>
                <c:pt idx="17694">
                  <c:v>1.0110000000000001</c:v>
                </c:pt>
                <c:pt idx="17695">
                  <c:v>1.012</c:v>
                </c:pt>
                <c:pt idx="17696">
                  <c:v>1.012</c:v>
                </c:pt>
                <c:pt idx="17697">
                  <c:v>1.0130000000000001</c:v>
                </c:pt>
                <c:pt idx="17698">
                  <c:v>1.014</c:v>
                </c:pt>
                <c:pt idx="17699">
                  <c:v>1.0130000000000001</c:v>
                </c:pt>
                <c:pt idx="17700">
                  <c:v>1.012</c:v>
                </c:pt>
                <c:pt idx="17701">
                  <c:v>1.012</c:v>
                </c:pt>
                <c:pt idx="17702">
                  <c:v>1.012</c:v>
                </c:pt>
                <c:pt idx="17703">
                  <c:v>1.014</c:v>
                </c:pt>
                <c:pt idx="17704">
                  <c:v>1.0150000000000001</c:v>
                </c:pt>
                <c:pt idx="17705">
                  <c:v>1.0130000000000001</c:v>
                </c:pt>
                <c:pt idx="17706">
                  <c:v>1.012</c:v>
                </c:pt>
                <c:pt idx="17707">
                  <c:v>1.0110000000000001</c:v>
                </c:pt>
                <c:pt idx="17708">
                  <c:v>1.012</c:v>
                </c:pt>
                <c:pt idx="17709">
                  <c:v>1.012</c:v>
                </c:pt>
                <c:pt idx="17710">
                  <c:v>1.01</c:v>
                </c:pt>
                <c:pt idx="17711">
                  <c:v>1.012</c:v>
                </c:pt>
                <c:pt idx="17712">
                  <c:v>1.0130000000000001</c:v>
                </c:pt>
                <c:pt idx="17713">
                  <c:v>1.012</c:v>
                </c:pt>
                <c:pt idx="17714">
                  <c:v>1.012</c:v>
                </c:pt>
                <c:pt idx="17715">
                  <c:v>1.0130000000000001</c:v>
                </c:pt>
                <c:pt idx="17716">
                  <c:v>1.012</c:v>
                </c:pt>
                <c:pt idx="17717">
                  <c:v>1.014</c:v>
                </c:pt>
                <c:pt idx="17718">
                  <c:v>1.014</c:v>
                </c:pt>
                <c:pt idx="17719">
                  <c:v>1.0130000000000001</c:v>
                </c:pt>
                <c:pt idx="17720">
                  <c:v>1.0130000000000001</c:v>
                </c:pt>
                <c:pt idx="17721">
                  <c:v>1.0150000000000001</c:v>
                </c:pt>
                <c:pt idx="17722">
                  <c:v>1.0130000000000001</c:v>
                </c:pt>
                <c:pt idx="17723">
                  <c:v>1.012</c:v>
                </c:pt>
                <c:pt idx="17724">
                  <c:v>1.0130000000000001</c:v>
                </c:pt>
                <c:pt idx="17725">
                  <c:v>1.0130000000000001</c:v>
                </c:pt>
                <c:pt idx="17726">
                  <c:v>1.014</c:v>
                </c:pt>
                <c:pt idx="17727">
                  <c:v>1.014</c:v>
                </c:pt>
                <c:pt idx="17728">
                  <c:v>1.0150000000000001</c:v>
                </c:pt>
                <c:pt idx="17729">
                  <c:v>1.016</c:v>
                </c:pt>
                <c:pt idx="17730">
                  <c:v>1.0150000000000001</c:v>
                </c:pt>
                <c:pt idx="17731">
                  <c:v>1.014</c:v>
                </c:pt>
                <c:pt idx="17732">
                  <c:v>1.012</c:v>
                </c:pt>
                <c:pt idx="17733">
                  <c:v>1.012</c:v>
                </c:pt>
                <c:pt idx="17734">
                  <c:v>1.0130000000000001</c:v>
                </c:pt>
                <c:pt idx="17735">
                  <c:v>1.012</c:v>
                </c:pt>
                <c:pt idx="17736">
                  <c:v>1.0130000000000001</c:v>
                </c:pt>
                <c:pt idx="17737">
                  <c:v>1.0130000000000001</c:v>
                </c:pt>
                <c:pt idx="17738">
                  <c:v>1.014</c:v>
                </c:pt>
                <c:pt idx="17739">
                  <c:v>1.0130000000000001</c:v>
                </c:pt>
                <c:pt idx="17740">
                  <c:v>1.014</c:v>
                </c:pt>
                <c:pt idx="17741">
                  <c:v>1.0130000000000001</c:v>
                </c:pt>
                <c:pt idx="17742">
                  <c:v>1.014</c:v>
                </c:pt>
                <c:pt idx="17743">
                  <c:v>1.0130000000000001</c:v>
                </c:pt>
                <c:pt idx="17744">
                  <c:v>1.0110000000000001</c:v>
                </c:pt>
                <c:pt idx="17745">
                  <c:v>1.012</c:v>
                </c:pt>
                <c:pt idx="17746">
                  <c:v>1.012</c:v>
                </c:pt>
                <c:pt idx="17747">
                  <c:v>1.01</c:v>
                </c:pt>
                <c:pt idx="17748">
                  <c:v>1.01</c:v>
                </c:pt>
                <c:pt idx="17749">
                  <c:v>1.0110000000000001</c:v>
                </c:pt>
                <c:pt idx="17750">
                  <c:v>1.0110000000000001</c:v>
                </c:pt>
                <c:pt idx="17751">
                  <c:v>1.01</c:v>
                </c:pt>
                <c:pt idx="17752">
                  <c:v>1.0110000000000001</c:v>
                </c:pt>
                <c:pt idx="17753">
                  <c:v>1.0110000000000001</c:v>
                </c:pt>
                <c:pt idx="17754">
                  <c:v>1.0110000000000001</c:v>
                </c:pt>
                <c:pt idx="17755">
                  <c:v>1.0090000000000001</c:v>
                </c:pt>
                <c:pt idx="17756">
                  <c:v>1.0090000000000001</c:v>
                </c:pt>
                <c:pt idx="17757">
                  <c:v>1.01</c:v>
                </c:pt>
                <c:pt idx="17758">
                  <c:v>1.01</c:v>
                </c:pt>
                <c:pt idx="17759">
                  <c:v>1.01</c:v>
                </c:pt>
                <c:pt idx="17760">
                  <c:v>1.0110000000000001</c:v>
                </c:pt>
                <c:pt idx="17761">
                  <c:v>1.012</c:v>
                </c:pt>
                <c:pt idx="17762">
                  <c:v>1.012</c:v>
                </c:pt>
                <c:pt idx="17763">
                  <c:v>1.0110000000000001</c:v>
                </c:pt>
                <c:pt idx="17764">
                  <c:v>1.0110000000000001</c:v>
                </c:pt>
                <c:pt idx="17765">
                  <c:v>1.012</c:v>
                </c:pt>
                <c:pt idx="17766">
                  <c:v>1.012</c:v>
                </c:pt>
                <c:pt idx="17767">
                  <c:v>1.0110000000000001</c:v>
                </c:pt>
                <c:pt idx="17768">
                  <c:v>1.012</c:v>
                </c:pt>
                <c:pt idx="17769">
                  <c:v>1.0130000000000001</c:v>
                </c:pt>
                <c:pt idx="17770">
                  <c:v>1.0130000000000001</c:v>
                </c:pt>
                <c:pt idx="17771">
                  <c:v>1.0110000000000001</c:v>
                </c:pt>
                <c:pt idx="17772">
                  <c:v>1.0110000000000001</c:v>
                </c:pt>
                <c:pt idx="17773">
                  <c:v>1.0110000000000001</c:v>
                </c:pt>
                <c:pt idx="17774">
                  <c:v>1.01</c:v>
                </c:pt>
                <c:pt idx="17775">
                  <c:v>1.01</c:v>
                </c:pt>
                <c:pt idx="17776">
                  <c:v>1.0110000000000001</c:v>
                </c:pt>
                <c:pt idx="17777">
                  <c:v>1.0130000000000001</c:v>
                </c:pt>
                <c:pt idx="17778">
                  <c:v>1.014</c:v>
                </c:pt>
                <c:pt idx="17779">
                  <c:v>1.0150000000000001</c:v>
                </c:pt>
                <c:pt idx="17780">
                  <c:v>1.016</c:v>
                </c:pt>
                <c:pt idx="17781">
                  <c:v>1.0150000000000001</c:v>
                </c:pt>
                <c:pt idx="17782">
                  <c:v>1.0150000000000001</c:v>
                </c:pt>
                <c:pt idx="17783">
                  <c:v>1.014</c:v>
                </c:pt>
                <c:pt idx="17784">
                  <c:v>1.0130000000000001</c:v>
                </c:pt>
                <c:pt idx="17785">
                  <c:v>1.014</c:v>
                </c:pt>
                <c:pt idx="17786">
                  <c:v>1.0130000000000001</c:v>
                </c:pt>
                <c:pt idx="17787">
                  <c:v>1.0130000000000001</c:v>
                </c:pt>
                <c:pt idx="17788">
                  <c:v>1.014</c:v>
                </c:pt>
                <c:pt idx="17789">
                  <c:v>1.014</c:v>
                </c:pt>
                <c:pt idx="17790">
                  <c:v>1.014</c:v>
                </c:pt>
                <c:pt idx="17791">
                  <c:v>1.0130000000000001</c:v>
                </c:pt>
                <c:pt idx="17792">
                  <c:v>1.012</c:v>
                </c:pt>
                <c:pt idx="17793">
                  <c:v>1.0130000000000001</c:v>
                </c:pt>
                <c:pt idx="17794">
                  <c:v>1.0130000000000001</c:v>
                </c:pt>
                <c:pt idx="17795">
                  <c:v>1.0110000000000001</c:v>
                </c:pt>
                <c:pt idx="17796">
                  <c:v>1.01</c:v>
                </c:pt>
                <c:pt idx="17797">
                  <c:v>1.0110000000000001</c:v>
                </c:pt>
                <c:pt idx="17798">
                  <c:v>1.0130000000000001</c:v>
                </c:pt>
                <c:pt idx="17799">
                  <c:v>1.014</c:v>
                </c:pt>
                <c:pt idx="17800">
                  <c:v>1.016</c:v>
                </c:pt>
                <c:pt idx="17801">
                  <c:v>1.0150000000000001</c:v>
                </c:pt>
                <c:pt idx="17802">
                  <c:v>1.0150000000000001</c:v>
                </c:pt>
                <c:pt idx="17803">
                  <c:v>1.0150000000000001</c:v>
                </c:pt>
                <c:pt idx="17804">
                  <c:v>1.016</c:v>
                </c:pt>
                <c:pt idx="17805">
                  <c:v>1.0150000000000001</c:v>
                </c:pt>
                <c:pt idx="17806">
                  <c:v>1.0150000000000001</c:v>
                </c:pt>
                <c:pt idx="17807">
                  <c:v>1.014</c:v>
                </c:pt>
                <c:pt idx="17808">
                  <c:v>1.0130000000000001</c:v>
                </c:pt>
                <c:pt idx="17809">
                  <c:v>1.0130000000000001</c:v>
                </c:pt>
                <c:pt idx="17810">
                  <c:v>1.012</c:v>
                </c:pt>
                <c:pt idx="17811">
                  <c:v>1.0110000000000001</c:v>
                </c:pt>
                <c:pt idx="17812">
                  <c:v>1.0130000000000001</c:v>
                </c:pt>
                <c:pt idx="17813">
                  <c:v>1.012</c:v>
                </c:pt>
                <c:pt idx="17814">
                  <c:v>1.012</c:v>
                </c:pt>
                <c:pt idx="17815">
                  <c:v>1.012</c:v>
                </c:pt>
                <c:pt idx="17816">
                  <c:v>1.0110000000000001</c:v>
                </c:pt>
                <c:pt idx="17817">
                  <c:v>1.012</c:v>
                </c:pt>
                <c:pt idx="17818">
                  <c:v>1.0130000000000001</c:v>
                </c:pt>
                <c:pt idx="17819">
                  <c:v>1.0130000000000001</c:v>
                </c:pt>
                <c:pt idx="17820">
                  <c:v>1.0130000000000001</c:v>
                </c:pt>
                <c:pt idx="17821">
                  <c:v>1.012</c:v>
                </c:pt>
                <c:pt idx="17822">
                  <c:v>1.012</c:v>
                </c:pt>
                <c:pt idx="17823">
                  <c:v>1.012</c:v>
                </c:pt>
                <c:pt idx="17824">
                  <c:v>1.012</c:v>
                </c:pt>
                <c:pt idx="17825">
                  <c:v>1.0110000000000001</c:v>
                </c:pt>
                <c:pt idx="17826">
                  <c:v>1.0110000000000001</c:v>
                </c:pt>
                <c:pt idx="17827">
                  <c:v>1.0110000000000001</c:v>
                </c:pt>
                <c:pt idx="17828">
                  <c:v>1.0110000000000001</c:v>
                </c:pt>
                <c:pt idx="17829">
                  <c:v>1.0110000000000001</c:v>
                </c:pt>
                <c:pt idx="17830">
                  <c:v>1.0110000000000001</c:v>
                </c:pt>
                <c:pt idx="17831">
                  <c:v>1.0110000000000001</c:v>
                </c:pt>
                <c:pt idx="17832">
                  <c:v>1.012</c:v>
                </c:pt>
                <c:pt idx="17833">
                  <c:v>1.012</c:v>
                </c:pt>
                <c:pt idx="17834">
                  <c:v>1.0110000000000001</c:v>
                </c:pt>
                <c:pt idx="17835">
                  <c:v>1.0110000000000001</c:v>
                </c:pt>
                <c:pt idx="17836">
                  <c:v>1.012</c:v>
                </c:pt>
                <c:pt idx="17837">
                  <c:v>1.012</c:v>
                </c:pt>
                <c:pt idx="17838">
                  <c:v>1.0110000000000001</c:v>
                </c:pt>
                <c:pt idx="17839">
                  <c:v>1.012</c:v>
                </c:pt>
                <c:pt idx="17840">
                  <c:v>1.012</c:v>
                </c:pt>
                <c:pt idx="17841">
                  <c:v>1.012</c:v>
                </c:pt>
                <c:pt idx="17842">
                  <c:v>1.0110000000000001</c:v>
                </c:pt>
                <c:pt idx="17843">
                  <c:v>1.012</c:v>
                </c:pt>
                <c:pt idx="17844">
                  <c:v>1.012</c:v>
                </c:pt>
                <c:pt idx="17845">
                  <c:v>1.012</c:v>
                </c:pt>
                <c:pt idx="17846">
                  <c:v>1.014</c:v>
                </c:pt>
                <c:pt idx="17847">
                  <c:v>1.014</c:v>
                </c:pt>
                <c:pt idx="17848">
                  <c:v>1.0130000000000001</c:v>
                </c:pt>
                <c:pt idx="17849">
                  <c:v>1.012</c:v>
                </c:pt>
                <c:pt idx="17850">
                  <c:v>1.0130000000000001</c:v>
                </c:pt>
                <c:pt idx="17851">
                  <c:v>1.014</c:v>
                </c:pt>
                <c:pt idx="17852">
                  <c:v>1.0150000000000001</c:v>
                </c:pt>
                <c:pt idx="17853">
                  <c:v>1.014</c:v>
                </c:pt>
                <c:pt idx="17854">
                  <c:v>1.0110000000000001</c:v>
                </c:pt>
                <c:pt idx="17855">
                  <c:v>1.012</c:v>
                </c:pt>
                <c:pt idx="17856">
                  <c:v>1.0130000000000001</c:v>
                </c:pt>
                <c:pt idx="17857">
                  <c:v>1.012</c:v>
                </c:pt>
                <c:pt idx="17858">
                  <c:v>1.012</c:v>
                </c:pt>
                <c:pt idx="17859">
                  <c:v>1.0130000000000001</c:v>
                </c:pt>
                <c:pt idx="17860">
                  <c:v>1.0130000000000001</c:v>
                </c:pt>
                <c:pt idx="17861">
                  <c:v>1.012</c:v>
                </c:pt>
                <c:pt idx="17862">
                  <c:v>1.0110000000000001</c:v>
                </c:pt>
                <c:pt idx="17863">
                  <c:v>1.01</c:v>
                </c:pt>
                <c:pt idx="17864">
                  <c:v>1.0090000000000001</c:v>
                </c:pt>
                <c:pt idx="17865">
                  <c:v>1.008</c:v>
                </c:pt>
                <c:pt idx="17866">
                  <c:v>1.0090000000000001</c:v>
                </c:pt>
                <c:pt idx="17867">
                  <c:v>1.008</c:v>
                </c:pt>
                <c:pt idx="17868">
                  <c:v>1.0090000000000001</c:v>
                </c:pt>
                <c:pt idx="17869">
                  <c:v>1.01</c:v>
                </c:pt>
                <c:pt idx="17870">
                  <c:v>1.0110000000000001</c:v>
                </c:pt>
                <c:pt idx="17871">
                  <c:v>1.012</c:v>
                </c:pt>
                <c:pt idx="17872">
                  <c:v>1.0110000000000001</c:v>
                </c:pt>
                <c:pt idx="17873">
                  <c:v>1.012</c:v>
                </c:pt>
                <c:pt idx="17874">
                  <c:v>1.012</c:v>
                </c:pt>
                <c:pt idx="17875">
                  <c:v>1.012</c:v>
                </c:pt>
                <c:pt idx="17876">
                  <c:v>1.012</c:v>
                </c:pt>
                <c:pt idx="17877">
                  <c:v>1.0110000000000001</c:v>
                </c:pt>
                <c:pt idx="17878">
                  <c:v>1.012</c:v>
                </c:pt>
                <c:pt idx="17879">
                  <c:v>1.0130000000000001</c:v>
                </c:pt>
                <c:pt idx="17880">
                  <c:v>1.014</c:v>
                </c:pt>
                <c:pt idx="17881">
                  <c:v>1.0130000000000001</c:v>
                </c:pt>
                <c:pt idx="17882">
                  <c:v>1.012</c:v>
                </c:pt>
                <c:pt idx="17883">
                  <c:v>1.012</c:v>
                </c:pt>
                <c:pt idx="17884">
                  <c:v>1.0110000000000001</c:v>
                </c:pt>
                <c:pt idx="17885">
                  <c:v>1.012</c:v>
                </c:pt>
                <c:pt idx="17886">
                  <c:v>1.012</c:v>
                </c:pt>
                <c:pt idx="17887">
                  <c:v>1.0130000000000001</c:v>
                </c:pt>
                <c:pt idx="17888">
                  <c:v>1.014</c:v>
                </c:pt>
                <c:pt idx="17889">
                  <c:v>1.0150000000000001</c:v>
                </c:pt>
                <c:pt idx="17890">
                  <c:v>1.0150000000000001</c:v>
                </c:pt>
                <c:pt idx="17891">
                  <c:v>1.014</c:v>
                </c:pt>
                <c:pt idx="17892">
                  <c:v>1.014</c:v>
                </c:pt>
                <c:pt idx="17893">
                  <c:v>1.0130000000000001</c:v>
                </c:pt>
                <c:pt idx="17894">
                  <c:v>1.0130000000000001</c:v>
                </c:pt>
                <c:pt idx="17895">
                  <c:v>1.012</c:v>
                </c:pt>
                <c:pt idx="17896">
                  <c:v>1.0130000000000001</c:v>
                </c:pt>
                <c:pt idx="17897">
                  <c:v>1.012</c:v>
                </c:pt>
                <c:pt idx="17898">
                  <c:v>1.012</c:v>
                </c:pt>
                <c:pt idx="17899">
                  <c:v>1.0130000000000001</c:v>
                </c:pt>
                <c:pt idx="17900">
                  <c:v>1.014</c:v>
                </c:pt>
                <c:pt idx="17901">
                  <c:v>1.0130000000000001</c:v>
                </c:pt>
                <c:pt idx="17902">
                  <c:v>1.0130000000000001</c:v>
                </c:pt>
                <c:pt idx="17903">
                  <c:v>1.014</c:v>
                </c:pt>
                <c:pt idx="17904">
                  <c:v>1.0130000000000001</c:v>
                </c:pt>
                <c:pt idx="17905">
                  <c:v>1.014</c:v>
                </c:pt>
                <c:pt idx="17906">
                  <c:v>1.0130000000000001</c:v>
                </c:pt>
                <c:pt idx="17907">
                  <c:v>1.0130000000000001</c:v>
                </c:pt>
                <c:pt idx="17908">
                  <c:v>1.014</c:v>
                </c:pt>
                <c:pt idx="17909">
                  <c:v>1.014</c:v>
                </c:pt>
                <c:pt idx="17910">
                  <c:v>1.012</c:v>
                </c:pt>
                <c:pt idx="17911">
                  <c:v>1.0110000000000001</c:v>
                </c:pt>
                <c:pt idx="17912">
                  <c:v>1.0110000000000001</c:v>
                </c:pt>
                <c:pt idx="17913">
                  <c:v>1.0110000000000001</c:v>
                </c:pt>
                <c:pt idx="17914">
                  <c:v>1.0110000000000001</c:v>
                </c:pt>
                <c:pt idx="17915">
                  <c:v>1.01</c:v>
                </c:pt>
                <c:pt idx="17916">
                  <c:v>1.008</c:v>
                </c:pt>
                <c:pt idx="17917">
                  <c:v>1.0090000000000001</c:v>
                </c:pt>
                <c:pt idx="17918">
                  <c:v>1.0090000000000001</c:v>
                </c:pt>
                <c:pt idx="17919">
                  <c:v>1.01</c:v>
                </c:pt>
                <c:pt idx="17920">
                  <c:v>1.012</c:v>
                </c:pt>
                <c:pt idx="17921">
                  <c:v>1.0130000000000001</c:v>
                </c:pt>
                <c:pt idx="17922">
                  <c:v>1.0110000000000001</c:v>
                </c:pt>
                <c:pt idx="17923">
                  <c:v>1.0110000000000001</c:v>
                </c:pt>
                <c:pt idx="17924">
                  <c:v>1.0110000000000001</c:v>
                </c:pt>
                <c:pt idx="17925">
                  <c:v>1.012</c:v>
                </c:pt>
                <c:pt idx="17926">
                  <c:v>1.0130000000000001</c:v>
                </c:pt>
                <c:pt idx="17927">
                  <c:v>1.014</c:v>
                </c:pt>
                <c:pt idx="17928">
                  <c:v>1.0130000000000001</c:v>
                </c:pt>
                <c:pt idx="17929">
                  <c:v>1.012</c:v>
                </c:pt>
                <c:pt idx="17930">
                  <c:v>1.012</c:v>
                </c:pt>
                <c:pt idx="17931">
                  <c:v>1.0110000000000001</c:v>
                </c:pt>
                <c:pt idx="17932">
                  <c:v>1.01</c:v>
                </c:pt>
                <c:pt idx="17933">
                  <c:v>1.0110000000000001</c:v>
                </c:pt>
                <c:pt idx="17934">
                  <c:v>1.012</c:v>
                </c:pt>
                <c:pt idx="17935">
                  <c:v>1.0110000000000001</c:v>
                </c:pt>
                <c:pt idx="17936">
                  <c:v>1.01</c:v>
                </c:pt>
                <c:pt idx="17937">
                  <c:v>1.0090000000000001</c:v>
                </c:pt>
                <c:pt idx="17938">
                  <c:v>1.0090000000000001</c:v>
                </c:pt>
                <c:pt idx="17939">
                  <c:v>1.008</c:v>
                </c:pt>
                <c:pt idx="17940">
                  <c:v>1.008</c:v>
                </c:pt>
                <c:pt idx="17941">
                  <c:v>1.008</c:v>
                </c:pt>
                <c:pt idx="17942">
                  <c:v>1.008</c:v>
                </c:pt>
                <c:pt idx="17943">
                  <c:v>1.008</c:v>
                </c:pt>
                <c:pt idx="17944">
                  <c:v>1.0090000000000001</c:v>
                </c:pt>
                <c:pt idx="17945">
                  <c:v>1.01</c:v>
                </c:pt>
                <c:pt idx="17946">
                  <c:v>1.01</c:v>
                </c:pt>
                <c:pt idx="17947">
                  <c:v>1.01</c:v>
                </c:pt>
                <c:pt idx="17948">
                  <c:v>1.01</c:v>
                </c:pt>
                <c:pt idx="17949">
                  <c:v>1.0110000000000001</c:v>
                </c:pt>
                <c:pt idx="17950">
                  <c:v>1.0110000000000001</c:v>
                </c:pt>
                <c:pt idx="17951">
                  <c:v>1.012</c:v>
                </c:pt>
                <c:pt idx="17952">
                  <c:v>1.012</c:v>
                </c:pt>
                <c:pt idx="17953">
                  <c:v>1.014</c:v>
                </c:pt>
                <c:pt idx="17954">
                  <c:v>1.0130000000000001</c:v>
                </c:pt>
                <c:pt idx="17955">
                  <c:v>1.0110000000000001</c:v>
                </c:pt>
                <c:pt idx="17956">
                  <c:v>1.0110000000000001</c:v>
                </c:pt>
                <c:pt idx="17957">
                  <c:v>1.01</c:v>
                </c:pt>
                <c:pt idx="17958">
                  <c:v>1.0110000000000001</c:v>
                </c:pt>
                <c:pt idx="17959">
                  <c:v>1.0110000000000001</c:v>
                </c:pt>
                <c:pt idx="17960">
                  <c:v>1.012</c:v>
                </c:pt>
                <c:pt idx="17961">
                  <c:v>1.0130000000000001</c:v>
                </c:pt>
                <c:pt idx="17962">
                  <c:v>1.0130000000000001</c:v>
                </c:pt>
                <c:pt idx="17963">
                  <c:v>1.014</c:v>
                </c:pt>
                <c:pt idx="17964">
                  <c:v>1.014</c:v>
                </c:pt>
                <c:pt idx="17965">
                  <c:v>1.012</c:v>
                </c:pt>
                <c:pt idx="17966">
                  <c:v>1.012</c:v>
                </c:pt>
                <c:pt idx="17967">
                  <c:v>1.012</c:v>
                </c:pt>
                <c:pt idx="17968">
                  <c:v>1.0110000000000001</c:v>
                </c:pt>
                <c:pt idx="17969">
                  <c:v>1.0110000000000001</c:v>
                </c:pt>
                <c:pt idx="17970">
                  <c:v>1.0110000000000001</c:v>
                </c:pt>
                <c:pt idx="17971">
                  <c:v>1.012</c:v>
                </c:pt>
                <c:pt idx="17972">
                  <c:v>1.0110000000000001</c:v>
                </c:pt>
                <c:pt idx="17973">
                  <c:v>1.0110000000000001</c:v>
                </c:pt>
                <c:pt idx="17974">
                  <c:v>1.012</c:v>
                </c:pt>
                <c:pt idx="17975">
                  <c:v>1.01</c:v>
                </c:pt>
                <c:pt idx="17976">
                  <c:v>1.012</c:v>
                </c:pt>
                <c:pt idx="17977">
                  <c:v>1.0130000000000001</c:v>
                </c:pt>
                <c:pt idx="17978">
                  <c:v>1.0130000000000001</c:v>
                </c:pt>
                <c:pt idx="17979">
                  <c:v>1.012</c:v>
                </c:pt>
                <c:pt idx="17980">
                  <c:v>1.0130000000000001</c:v>
                </c:pt>
                <c:pt idx="17981">
                  <c:v>1.0130000000000001</c:v>
                </c:pt>
                <c:pt idx="17982">
                  <c:v>1.012</c:v>
                </c:pt>
                <c:pt idx="17983">
                  <c:v>1.0110000000000001</c:v>
                </c:pt>
                <c:pt idx="17984">
                  <c:v>1.0130000000000001</c:v>
                </c:pt>
                <c:pt idx="17985">
                  <c:v>1.0130000000000001</c:v>
                </c:pt>
                <c:pt idx="17986">
                  <c:v>1.012</c:v>
                </c:pt>
                <c:pt idx="17987">
                  <c:v>1.0110000000000001</c:v>
                </c:pt>
                <c:pt idx="17988">
                  <c:v>1.0110000000000001</c:v>
                </c:pt>
                <c:pt idx="17989">
                  <c:v>1.0110000000000001</c:v>
                </c:pt>
                <c:pt idx="17990">
                  <c:v>1.012</c:v>
                </c:pt>
                <c:pt idx="17991">
                  <c:v>1.012</c:v>
                </c:pt>
                <c:pt idx="17992">
                  <c:v>1.012</c:v>
                </c:pt>
                <c:pt idx="17993">
                  <c:v>1.0090000000000001</c:v>
                </c:pt>
                <c:pt idx="17994">
                  <c:v>1.008</c:v>
                </c:pt>
                <c:pt idx="17995">
                  <c:v>1.0090000000000001</c:v>
                </c:pt>
                <c:pt idx="17996">
                  <c:v>1.01</c:v>
                </c:pt>
                <c:pt idx="17997">
                  <c:v>1.01</c:v>
                </c:pt>
                <c:pt idx="17998">
                  <c:v>1.0110000000000001</c:v>
                </c:pt>
                <c:pt idx="17999">
                  <c:v>1.0110000000000001</c:v>
                </c:pt>
                <c:pt idx="18000">
                  <c:v>1.0150000000000001</c:v>
                </c:pt>
                <c:pt idx="18001">
                  <c:v>1.0230000000000001</c:v>
                </c:pt>
                <c:pt idx="18002">
                  <c:v>1.024</c:v>
                </c:pt>
                <c:pt idx="18003">
                  <c:v>1.024</c:v>
                </c:pt>
                <c:pt idx="18004">
                  <c:v>1.0230000000000001</c:v>
                </c:pt>
                <c:pt idx="18005">
                  <c:v>1.022</c:v>
                </c:pt>
                <c:pt idx="18006">
                  <c:v>1.0210000000000001</c:v>
                </c:pt>
                <c:pt idx="18007">
                  <c:v>1.02</c:v>
                </c:pt>
                <c:pt idx="18008">
                  <c:v>1.0190000000000001</c:v>
                </c:pt>
                <c:pt idx="18009">
                  <c:v>3.117</c:v>
                </c:pt>
                <c:pt idx="18010">
                  <c:v>11.319000000000001</c:v>
                </c:pt>
                <c:pt idx="18011">
                  <c:v>12.231</c:v>
                </c:pt>
                <c:pt idx="18012">
                  <c:v>12.44</c:v>
                </c:pt>
                <c:pt idx="18013">
                  <c:v>12.218999999999999</c:v>
                </c:pt>
                <c:pt idx="18014">
                  <c:v>12.208</c:v>
                </c:pt>
                <c:pt idx="18015">
                  <c:v>12.224</c:v>
                </c:pt>
                <c:pt idx="18016">
                  <c:v>12.228</c:v>
                </c:pt>
                <c:pt idx="18017">
                  <c:v>12.250999999999999</c:v>
                </c:pt>
                <c:pt idx="18018">
                  <c:v>12.264000000000001</c:v>
                </c:pt>
                <c:pt idx="18019">
                  <c:v>12.297000000000001</c:v>
                </c:pt>
                <c:pt idx="18020">
                  <c:v>12.385</c:v>
                </c:pt>
                <c:pt idx="18021">
                  <c:v>14.31</c:v>
                </c:pt>
                <c:pt idx="18022">
                  <c:v>14.007</c:v>
                </c:pt>
                <c:pt idx="18023">
                  <c:v>13.397</c:v>
                </c:pt>
                <c:pt idx="18024">
                  <c:v>13.326000000000001</c:v>
                </c:pt>
                <c:pt idx="18025">
                  <c:v>13.388</c:v>
                </c:pt>
                <c:pt idx="18026">
                  <c:v>13.448</c:v>
                </c:pt>
                <c:pt idx="18027">
                  <c:v>13.509</c:v>
                </c:pt>
                <c:pt idx="18028">
                  <c:v>13.571</c:v>
                </c:pt>
                <c:pt idx="18029">
                  <c:v>13.620000000000001</c:v>
                </c:pt>
                <c:pt idx="18030">
                  <c:v>13.869</c:v>
                </c:pt>
                <c:pt idx="18031">
                  <c:v>15.89</c:v>
                </c:pt>
                <c:pt idx="18032">
                  <c:v>15.006</c:v>
                </c:pt>
                <c:pt idx="18033">
                  <c:v>14.493</c:v>
                </c:pt>
                <c:pt idx="18034">
                  <c:v>14.451000000000001</c:v>
                </c:pt>
                <c:pt idx="18035">
                  <c:v>14.478</c:v>
                </c:pt>
                <c:pt idx="18036">
                  <c:v>14.494</c:v>
                </c:pt>
                <c:pt idx="18037">
                  <c:v>14.523</c:v>
                </c:pt>
                <c:pt idx="18038">
                  <c:v>14.548999999999999</c:v>
                </c:pt>
                <c:pt idx="18039">
                  <c:v>14.568</c:v>
                </c:pt>
                <c:pt idx="18040">
                  <c:v>14.593</c:v>
                </c:pt>
                <c:pt idx="18041">
                  <c:v>14.61</c:v>
                </c:pt>
                <c:pt idx="18042">
                  <c:v>14.627000000000001</c:v>
                </c:pt>
                <c:pt idx="18043">
                  <c:v>14.653</c:v>
                </c:pt>
                <c:pt idx="18044">
                  <c:v>14.662000000000001</c:v>
                </c:pt>
                <c:pt idx="18045">
                  <c:v>14.688000000000001</c:v>
                </c:pt>
                <c:pt idx="18046">
                  <c:v>14.711</c:v>
                </c:pt>
                <c:pt idx="18047">
                  <c:v>14.728</c:v>
                </c:pt>
                <c:pt idx="18048">
                  <c:v>14.731</c:v>
                </c:pt>
                <c:pt idx="18049">
                  <c:v>14.75</c:v>
                </c:pt>
                <c:pt idx="18050">
                  <c:v>14.762</c:v>
                </c:pt>
                <c:pt idx="18051">
                  <c:v>14.775</c:v>
                </c:pt>
                <c:pt idx="18052">
                  <c:v>14.793000000000001</c:v>
                </c:pt>
                <c:pt idx="18053">
                  <c:v>14.801</c:v>
                </c:pt>
                <c:pt idx="18054">
                  <c:v>14.819000000000001</c:v>
                </c:pt>
                <c:pt idx="18055">
                  <c:v>14.827</c:v>
                </c:pt>
                <c:pt idx="18056">
                  <c:v>14.84</c:v>
                </c:pt>
                <c:pt idx="18057">
                  <c:v>14.853</c:v>
                </c:pt>
                <c:pt idx="18058">
                  <c:v>14.867000000000001</c:v>
                </c:pt>
                <c:pt idx="18059">
                  <c:v>14.867000000000001</c:v>
                </c:pt>
                <c:pt idx="18060">
                  <c:v>14.874000000000001</c:v>
                </c:pt>
                <c:pt idx="18061">
                  <c:v>14.875999999999999</c:v>
                </c:pt>
                <c:pt idx="18062">
                  <c:v>14.878</c:v>
                </c:pt>
                <c:pt idx="18063">
                  <c:v>14.88</c:v>
                </c:pt>
                <c:pt idx="18064">
                  <c:v>14.89</c:v>
                </c:pt>
                <c:pt idx="18065">
                  <c:v>14.889000000000001</c:v>
                </c:pt>
                <c:pt idx="18066">
                  <c:v>14.882</c:v>
                </c:pt>
                <c:pt idx="18067">
                  <c:v>14.886000000000001</c:v>
                </c:pt>
                <c:pt idx="18068">
                  <c:v>14.888</c:v>
                </c:pt>
                <c:pt idx="18069">
                  <c:v>14.893000000000001</c:v>
                </c:pt>
                <c:pt idx="18070">
                  <c:v>14.885</c:v>
                </c:pt>
                <c:pt idx="18071">
                  <c:v>14.886000000000001</c:v>
                </c:pt>
                <c:pt idx="18072">
                  <c:v>14.889000000000001</c:v>
                </c:pt>
                <c:pt idx="18073">
                  <c:v>14.881</c:v>
                </c:pt>
                <c:pt idx="18074">
                  <c:v>14.884</c:v>
                </c:pt>
                <c:pt idx="18075">
                  <c:v>14.896000000000001</c:v>
                </c:pt>
                <c:pt idx="18076">
                  <c:v>14.912000000000001</c:v>
                </c:pt>
                <c:pt idx="18077">
                  <c:v>14.93</c:v>
                </c:pt>
                <c:pt idx="18078">
                  <c:v>14.962</c:v>
                </c:pt>
                <c:pt idx="18079">
                  <c:v>14.977</c:v>
                </c:pt>
                <c:pt idx="18080">
                  <c:v>15.000999999999999</c:v>
                </c:pt>
                <c:pt idx="18081">
                  <c:v>15.023</c:v>
                </c:pt>
                <c:pt idx="18082">
                  <c:v>15.047000000000001</c:v>
                </c:pt>
                <c:pt idx="18083">
                  <c:v>15.069000000000001</c:v>
                </c:pt>
                <c:pt idx="18084">
                  <c:v>15.105</c:v>
                </c:pt>
                <c:pt idx="18085">
                  <c:v>15.163</c:v>
                </c:pt>
                <c:pt idx="18086">
                  <c:v>15.192</c:v>
                </c:pt>
                <c:pt idx="18087">
                  <c:v>15.205</c:v>
                </c:pt>
                <c:pt idx="18088">
                  <c:v>15.215</c:v>
                </c:pt>
                <c:pt idx="18089">
                  <c:v>15.232000000000001</c:v>
                </c:pt>
                <c:pt idx="18090">
                  <c:v>15.254</c:v>
                </c:pt>
                <c:pt idx="18091">
                  <c:v>15.272</c:v>
                </c:pt>
                <c:pt idx="18092">
                  <c:v>15.290000000000001</c:v>
                </c:pt>
                <c:pt idx="18093">
                  <c:v>15.298</c:v>
                </c:pt>
                <c:pt idx="18094">
                  <c:v>15.304</c:v>
                </c:pt>
                <c:pt idx="18095">
                  <c:v>15.308</c:v>
                </c:pt>
                <c:pt idx="18096">
                  <c:v>15.321</c:v>
                </c:pt>
                <c:pt idx="18097">
                  <c:v>15.321</c:v>
                </c:pt>
                <c:pt idx="18098">
                  <c:v>15.33</c:v>
                </c:pt>
                <c:pt idx="18099">
                  <c:v>15.33</c:v>
                </c:pt>
                <c:pt idx="18100">
                  <c:v>15.33</c:v>
                </c:pt>
                <c:pt idx="18101">
                  <c:v>15.332000000000001</c:v>
                </c:pt>
                <c:pt idx="18102">
                  <c:v>15.321</c:v>
                </c:pt>
                <c:pt idx="18103">
                  <c:v>15.313000000000001</c:v>
                </c:pt>
                <c:pt idx="18104">
                  <c:v>15.309000000000001</c:v>
                </c:pt>
                <c:pt idx="18105">
                  <c:v>15.305</c:v>
                </c:pt>
                <c:pt idx="18106">
                  <c:v>15.304</c:v>
                </c:pt>
                <c:pt idx="18107">
                  <c:v>15.307</c:v>
                </c:pt>
                <c:pt idx="18108">
                  <c:v>15.302</c:v>
                </c:pt>
                <c:pt idx="18109">
                  <c:v>15.292</c:v>
                </c:pt>
                <c:pt idx="18110">
                  <c:v>15.281000000000001</c:v>
                </c:pt>
                <c:pt idx="18111">
                  <c:v>15.266</c:v>
                </c:pt>
                <c:pt idx="18112">
                  <c:v>15.259</c:v>
                </c:pt>
                <c:pt idx="18113">
                  <c:v>15.246</c:v>
                </c:pt>
                <c:pt idx="18114">
                  <c:v>15.232000000000001</c:v>
                </c:pt>
                <c:pt idx="18115">
                  <c:v>15.222</c:v>
                </c:pt>
                <c:pt idx="18116">
                  <c:v>15.198</c:v>
                </c:pt>
                <c:pt idx="18117">
                  <c:v>15.187000000000001</c:v>
                </c:pt>
                <c:pt idx="18118">
                  <c:v>15.184000000000001</c:v>
                </c:pt>
                <c:pt idx="18119">
                  <c:v>15.175000000000001</c:v>
                </c:pt>
                <c:pt idx="18120">
                  <c:v>15.164</c:v>
                </c:pt>
                <c:pt idx="18121">
                  <c:v>15.146000000000001</c:v>
                </c:pt>
                <c:pt idx="18122">
                  <c:v>15.132</c:v>
                </c:pt>
                <c:pt idx="18123">
                  <c:v>15.124000000000001</c:v>
                </c:pt>
                <c:pt idx="18124">
                  <c:v>15.121</c:v>
                </c:pt>
                <c:pt idx="18125">
                  <c:v>15.109</c:v>
                </c:pt>
                <c:pt idx="18126">
                  <c:v>15.103</c:v>
                </c:pt>
                <c:pt idx="18127">
                  <c:v>15.094000000000001</c:v>
                </c:pt>
                <c:pt idx="18128">
                  <c:v>15.081</c:v>
                </c:pt>
                <c:pt idx="18129">
                  <c:v>15.079000000000001</c:v>
                </c:pt>
                <c:pt idx="18130">
                  <c:v>15.075000000000001</c:v>
                </c:pt>
                <c:pt idx="18131">
                  <c:v>15.069000000000001</c:v>
                </c:pt>
                <c:pt idx="18132">
                  <c:v>15.072000000000001</c:v>
                </c:pt>
                <c:pt idx="18133">
                  <c:v>15.066000000000001</c:v>
                </c:pt>
                <c:pt idx="18134">
                  <c:v>15.058</c:v>
                </c:pt>
                <c:pt idx="18135">
                  <c:v>15.054</c:v>
                </c:pt>
                <c:pt idx="18136">
                  <c:v>15.046000000000001</c:v>
                </c:pt>
                <c:pt idx="18137">
                  <c:v>15.027000000000001</c:v>
                </c:pt>
                <c:pt idx="18138">
                  <c:v>15.029</c:v>
                </c:pt>
                <c:pt idx="18139">
                  <c:v>15.018000000000001</c:v>
                </c:pt>
                <c:pt idx="18140">
                  <c:v>15.015000000000001</c:v>
                </c:pt>
                <c:pt idx="18141">
                  <c:v>15.009</c:v>
                </c:pt>
                <c:pt idx="18142">
                  <c:v>15.005000000000001</c:v>
                </c:pt>
                <c:pt idx="18143">
                  <c:v>14.999000000000001</c:v>
                </c:pt>
                <c:pt idx="18144">
                  <c:v>14.998000000000001</c:v>
                </c:pt>
                <c:pt idx="18145">
                  <c:v>14.997</c:v>
                </c:pt>
                <c:pt idx="18146">
                  <c:v>14.99</c:v>
                </c:pt>
                <c:pt idx="18147">
                  <c:v>14.986000000000001</c:v>
                </c:pt>
                <c:pt idx="18148">
                  <c:v>14.978</c:v>
                </c:pt>
                <c:pt idx="18149">
                  <c:v>14.978</c:v>
                </c:pt>
                <c:pt idx="18150">
                  <c:v>14.972</c:v>
                </c:pt>
                <c:pt idx="18151">
                  <c:v>14.964</c:v>
                </c:pt>
                <c:pt idx="18152">
                  <c:v>14.966000000000001</c:v>
                </c:pt>
                <c:pt idx="18153">
                  <c:v>14.964</c:v>
                </c:pt>
                <c:pt idx="18154">
                  <c:v>14.955</c:v>
                </c:pt>
                <c:pt idx="18155">
                  <c:v>14.943</c:v>
                </c:pt>
                <c:pt idx="18156">
                  <c:v>14.939</c:v>
                </c:pt>
                <c:pt idx="18157">
                  <c:v>14.932</c:v>
                </c:pt>
                <c:pt idx="18158">
                  <c:v>14.917</c:v>
                </c:pt>
                <c:pt idx="18159">
                  <c:v>14.911</c:v>
                </c:pt>
                <c:pt idx="18160">
                  <c:v>14.912000000000001</c:v>
                </c:pt>
                <c:pt idx="18161">
                  <c:v>14.9</c:v>
                </c:pt>
                <c:pt idx="18162">
                  <c:v>14.89</c:v>
                </c:pt>
                <c:pt idx="18163">
                  <c:v>14.889000000000001</c:v>
                </c:pt>
                <c:pt idx="18164">
                  <c:v>14.879</c:v>
                </c:pt>
                <c:pt idx="18165">
                  <c:v>14.877000000000001</c:v>
                </c:pt>
                <c:pt idx="18166">
                  <c:v>14.871</c:v>
                </c:pt>
                <c:pt idx="18167">
                  <c:v>14.865</c:v>
                </c:pt>
                <c:pt idx="18168">
                  <c:v>14.86</c:v>
                </c:pt>
                <c:pt idx="18169">
                  <c:v>14.849</c:v>
                </c:pt>
                <c:pt idx="18170">
                  <c:v>14.854000000000001</c:v>
                </c:pt>
                <c:pt idx="18171">
                  <c:v>14.846</c:v>
                </c:pt>
                <c:pt idx="18172">
                  <c:v>14.848000000000001</c:v>
                </c:pt>
                <c:pt idx="18173">
                  <c:v>14.848000000000001</c:v>
                </c:pt>
                <c:pt idx="18174">
                  <c:v>14.843</c:v>
                </c:pt>
                <c:pt idx="18175">
                  <c:v>14.841000000000001</c:v>
                </c:pt>
                <c:pt idx="18176">
                  <c:v>14.834</c:v>
                </c:pt>
                <c:pt idx="18177">
                  <c:v>14.827</c:v>
                </c:pt>
                <c:pt idx="18178">
                  <c:v>14.822000000000001</c:v>
                </c:pt>
                <c:pt idx="18179">
                  <c:v>14.816000000000001</c:v>
                </c:pt>
                <c:pt idx="18180">
                  <c:v>14.814</c:v>
                </c:pt>
                <c:pt idx="18181">
                  <c:v>14.816000000000001</c:v>
                </c:pt>
                <c:pt idx="18182">
                  <c:v>14.813000000000001</c:v>
                </c:pt>
                <c:pt idx="18183">
                  <c:v>14.804</c:v>
                </c:pt>
                <c:pt idx="18184">
                  <c:v>14.795</c:v>
                </c:pt>
                <c:pt idx="18185">
                  <c:v>14.794</c:v>
                </c:pt>
                <c:pt idx="18186">
                  <c:v>14.781000000000001</c:v>
                </c:pt>
                <c:pt idx="18187">
                  <c:v>14.769</c:v>
                </c:pt>
                <c:pt idx="18188">
                  <c:v>14.765000000000001</c:v>
                </c:pt>
                <c:pt idx="18189">
                  <c:v>14.757</c:v>
                </c:pt>
                <c:pt idx="18190">
                  <c:v>14.747</c:v>
                </c:pt>
                <c:pt idx="18191">
                  <c:v>14.727</c:v>
                </c:pt>
                <c:pt idx="18192">
                  <c:v>14.716000000000001</c:v>
                </c:pt>
                <c:pt idx="18193">
                  <c:v>14.71</c:v>
                </c:pt>
                <c:pt idx="18194">
                  <c:v>14.69</c:v>
                </c:pt>
                <c:pt idx="18195">
                  <c:v>14.679</c:v>
                </c:pt>
                <c:pt idx="18196">
                  <c:v>14.665000000000001</c:v>
                </c:pt>
                <c:pt idx="18197">
                  <c:v>14.64</c:v>
                </c:pt>
                <c:pt idx="18198">
                  <c:v>14.627000000000001</c:v>
                </c:pt>
                <c:pt idx="18199">
                  <c:v>14.606</c:v>
                </c:pt>
                <c:pt idx="18200">
                  <c:v>14.587</c:v>
                </c:pt>
                <c:pt idx="18201">
                  <c:v>14.566000000000001</c:v>
                </c:pt>
                <c:pt idx="18202">
                  <c:v>14.555</c:v>
                </c:pt>
                <c:pt idx="18203">
                  <c:v>14.529</c:v>
                </c:pt>
                <c:pt idx="18204">
                  <c:v>14.528</c:v>
                </c:pt>
                <c:pt idx="18205">
                  <c:v>14.519</c:v>
                </c:pt>
                <c:pt idx="18206">
                  <c:v>14.497</c:v>
                </c:pt>
                <c:pt idx="18207">
                  <c:v>14.474</c:v>
                </c:pt>
                <c:pt idx="18208">
                  <c:v>14.46</c:v>
                </c:pt>
                <c:pt idx="18209">
                  <c:v>14.455</c:v>
                </c:pt>
                <c:pt idx="18210">
                  <c:v>14.435</c:v>
                </c:pt>
                <c:pt idx="18211">
                  <c:v>14.425000000000001</c:v>
                </c:pt>
                <c:pt idx="18212">
                  <c:v>14.411</c:v>
                </c:pt>
                <c:pt idx="18213">
                  <c:v>14.404</c:v>
                </c:pt>
                <c:pt idx="18214">
                  <c:v>14.399000000000001</c:v>
                </c:pt>
                <c:pt idx="18215">
                  <c:v>14.389000000000001</c:v>
                </c:pt>
                <c:pt idx="18216">
                  <c:v>14.383000000000001</c:v>
                </c:pt>
                <c:pt idx="18217">
                  <c:v>14.370000000000001</c:v>
                </c:pt>
                <c:pt idx="18218">
                  <c:v>14.357000000000001</c:v>
                </c:pt>
                <c:pt idx="18219">
                  <c:v>14.347</c:v>
                </c:pt>
                <c:pt idx="18220">
                  <c:v>14.338000000000001</c:v>
                </c:pt>
                <c:pt idx="18221">
                  <c:v>14.33</c:v>
                </c:pt>
                <c:pt idx="18222">
                  <c:v>14.323</c:v>
                </c:pt>
                <c:pt idx="18223">
                  <c:v>14.308</c:v>
                </c:pt>
                <c:pt idx="18224">
                  <c:v>14.298999999999999</c:v>
                </c:pt>
                <c:pt idx="18225">
                  <c:v>14.292</c:v>
                </c:pt>
                <c:pt idx="18226">
                  <c:v>14.277000000000001</c:v>
                </c:pt>
                <c:pt idx="18227">
                  <c:v>14.262</c:v>
                </c:pt>
                <c:pt idx="18228">
                  <c:v>14.263</c:v>
                </c:pt>
                <c:pt idx="18229">
                  <c:v>14.25</c:v>
                </c:pt>
                <c:pt idx="18230">
                  <c:v>14.243</c:v>
                </c:pt>
                <c:pt idx="18231">
                  <c:v>14.231</c:v>
                </c:pt>
                <c:pt idx="18232">
                  <c:v>14.213000000000001</c:v>
                </c:pt>
                <c:pt idx="18233">
                  <c:v>14.206</c:v>
                </c:pt>
                <c:pt idx="18234">
                  <c:v>14.206</c:v>
                </c:pt>
                <c:pt idx="18235">
                  <c:v>14.198</c:v>
                </c:pt>
                <c:pt idx="18236">
                  <c:v>14.192</c:v>
                </c:pt>
                <c:pt idx="18237">
                  <c:v>14.185</c:v>
                </c:pt>
                <c:pt idx="18238">
                  <c:v>14.169</c:v>
                </c:pt>
                <c:pt idx="18239">
                  <c:v>14.155000000000001</c:v>
                </c:pt>
                <c:pt idx="18240">
                  <c:v>14.146000000000001</c:v>
                </c:pt>
                <c:pt idx="18241">
                  <c:v>14.13</c:v>
                </c:pt>
                <c:pt idx="18242">
                  <c:v>14.125</c:v>
                </c:pt>
                <c:pt idx="18243">
                  <c:v>14.117000000000001</c:v>
                </c:pt>
                <c:pt idx="18244">
                  <c:v>14.113</c:v>
                </c:pt>
                <c:pt idx="18245">
                  <c:v>14.098000000000001</c:v>
                </c:pt>
                <c:pt idx="18246">
                  <c:v>14.086</c:v>
                </c:pt>
                <c:pt idx="18247">
                  <c:v>14.08</c:v>
                </c:pt>
                <c:pt idx="18248">
                  <c:v>14.071</c:v>
                </c:pt>
                <c:pt idx="18249">
                  <c:v>14.062000000000001</c:v>
                </c:pt>
                <c:pt idx="18250">
                  <c:v>14.058</c:v>
                </c:pt>
                <c:pt idx="18251">
                  <c:v>14.052</c:v>
                </c:pt>
                <c:pt idx="18252">
                  <c:v>14.040000000000001</c:v>
                </c:pt>
                <c:pt idx="18253">
                  <c:v>14.030000000000001</c:v>
                </c:pt>
                <c:pt idx="18254">
                  <c:v>14.025</c:v>
                </c:pt>
                <c:pt idx="18255">
                  <c:v>14.019</c:v>
                </c:pt>
                <c:pt idx="18256">
                  <c:v>14.016</c:v>
                </c:pt>
                <c:pt idx="18257">
                  <c:v>14.023</c:v>
                </c:pt>
                <c:pt idx="18258">
                  <c:v>14.019</c:v>
                </c:pt>
                <c:pt idx="18259">
                  <c:v>14.003</c:v>
                </c:pt>
                <c:pt idx="18260">
                  <c:v>13.993</c:v>
                </c:pt>
                <c:pt idx="18261">
                  <c:v>13.997</c:v>
                </c:pt>
                <c:pt idx="18262">
                  <c:v>13.997</c:v>
                </c:pt>
                <c:pt idx="18263">
                  <c:v>13.997</c:v>
                </c:pt>
                <c:pt idx="18264">
                  <c:v>13.986000000000001</c:v>
                </c:pt>
                <c:pt idx="18265">
                  <c:v>13.977</c:v>
                </c:pt>
                <c:pt idx="18266">
                  <c:v>13.977</c:v>
                </c:pt>
                <c:pt idx="18267">
                  <c:v>13.952999999999999</c:v>
                </c:pt>
                <c:pt idx="18268">
                  <c:v>13.952999999999999</c:v>
                </c:pt>
                <c:pt idx="18269">
                  <c:v>13.951000000000001</c:v>
                </c:pt>
                <c:pt idx="18270">
                  <c:v>13.950000000000001</c:v>
                </c:pt>
                <c:pt idx="18271">
                  <c:v>13.943</c:v>
                </c:pt>
                <c:pt idx="18272">
                  <c:v>13.943</c:v>
                </c:pt>
                <c:pt idx="18273">
                  <c:v>13.934000000000001</c:v>
                </c:pt>
                <c:pt idx="18274">
                  <c:v>13.934000000000001</c:v>
                </c:pt>
                <c:pt idx="18275">
                  <c:v>13.925000000000001</c:v>
                </c:pt>
                <c:pt idx="18276">
                  <c:v>13.921000000000001</c:v>
                </c:pt>
                <c:pt idx="18277">
                  <c:v>13.922000000000001</c:v>
                </c:pt>
                <c:pt idx="18278">
                  <c:v>13.918000000000001</c:v>
                </c:pt>
                <c:pt idx="18279">
                  <c:v>13.918000000000001</c:v>
                </c:pt>
                <c:pt idx="18280">
                  <c:v>13.92</c:v>
                </c:pt>
                <c:pt idx="18281">
                  <c:v>13.916</c:v>
                </c:pt>
                <c:pt idx="18282">
                  <c:v>13.916</c:v>
                </c:pt>
                <c:pt idx="18283">
                  <c:v>13.914</c:v>
                </c:pt>
                <c:pt idx="18284">
                  <c:v>13.903</c:v>
                </c:pt>
                <c:pt idx="18285">
                  <c:v>13.899000000000001</c:v>
                </c:pt>
                <c:pt idx="18286">
                  <c:v>13.897</c:v>
                </c:pt>
                <c:pt idx="18287">
                  <c:v>13.894</c:v>
                </c:pt>
                <c:pt idx="18288">
                  <c:v>13.903</c:v>
                </c:pt>
                <c:pt idx="18289">
                  <c:v>13.894</c:v>
                </c:pt>
                <c:pt idx="18290">
                  <c:v>13.894</c:v>
                </c:pt>
                <c:pt idx="18291">
                  <c:v>13.886000000000001</c:v>
                </c:pt>
                <c:pt idx="18292">
                  <c:v>13.886000000000001</c:v>
                </c:pt>
                <c:pt idx="18293">
                  <c:v>13.878</c:v>
                </c:pt>
                <c:pt idx="18294">
                  <c:v>13.871</c:v>
                </c:pt>
                <c:pt idx="18295">
                  <c:v>13.866</c:v>
                </c:pt>
                <c:pt idx="18296">
                  <c:v>13.866</c:v>
                </c:pt>
                <c:pt idx="18297">
                  <c:v>13.867000000000001</c:v>
                </c:pt>
                <c:pt idx="18298">
                  <c:v>13.865</c:v>
                </c:pt>
                <c:pt idx="18299">
                  <c:v>13.861000000000001</c:v>
                </c:pt>
                <c:pt idx="18300">
                  <c:v>13.856</c:v>
                </c:pt>
                <c:pt idx="18301">
                  <c:v>13.857000000000001</c:v>
                </c:pt>
                <c:pt idx="18302">
                  <c:v>13.852</c:v>
                </c:pt>
                <c:pt idx="18303">
                  <c:v>13.852</c:v>
                </c:pt>
                <c:pt idx="18304">
                  <c:v>13.855</c:v>
                </c:pt>
                <c:pt idx="18305">
                  <c:v>13.855</c:v>
                </c:pt>
                <c:pt idx="18306">
                  <c:v>13.853</c:v>
                </c:pt>
                <c:pt idx="18307">
                  <c:v>13.851000000000001</c:v>
                </c:pt>
                <c:pt idx="18308">
                  <c:v>13.857000000000001</c:v>
                </c:pt>
                <c:pt idx="18309">
                  <c:v>13.855</c:v>
                </c:pt>
                <c:pt idx="18310">
                  <c:v>13.859</c:v>
                </c:pt>
                <c:pt idx="18311">
                  <c:v>13.859</c:v>
                </c:pt>
                <c:pt idx="18312">
                  <c:v>13.86</c:v>
                </c:pt>
                <c:pt idx="18313">
                  <c:v>13.86</c:v>
                </c:pt>
                <c:pt idx="18314">
                  <c:v>13.856</c:v>
                </c:pt>
                <c:pt idx="18315">
                  <c:v>13.857000000000001</c:v>
                </c:pt>
                <c:pt idx="18316">
                  <c:v>13.857000000000001</c:v>
                </c:pt>
                <c:pt idx="18317">
                  <c:v>13.864000000000001</c:v>
                </c:pt>
                <c:pt idx="18318">
                  <c:v>13.862</c:v>
                </c:pt>
                <c:pt idx="18319">
                  <c:v>13.868</c:v>
                </c:pt>
                <c:pt idx="18320">
                  <c:v>13.857000000000001</c:v>
                </c:pt>
                <c:pt idx="18321">
                  <c:v>13.866</c:v>
                </c:pt>
                <c:pt idx="18322">
                  <c:v>13.875</c:v>
                </c:pt>
                <c:pt idx="18323">
                  <c:v>13.875</c:v>
                </c:pt>
                <c:pt idx="18324">
                  <c:v>13.877000000000001</c:v>
                </c:pt>
                <c:pt idx="18325">
                  <c:v>13.883000000000001</c:v>
                </c:pt>
                <c:pt idx="18326">
                  <c:v>13.885</c:v>
                </c:pt>
                <c:pt idx="18327">
                  <c:v>13.881</c:v>
                </c:pt>
                <c:pt idx="18328">
                  <c:v>13.89</c:v>
                </c:pt>
                <c:pt idx="18329">
                  <c:v>13.888</c:v>
                </c:pt>
                <c:pt idx="18330">
                  <c:v>13.889000000000001</c:v>
                </c:pt>
                <c:pt idx="18331">
                  <c:v>13.888</c:v>
                </c:pt>
                <c:pt idx="18332">
                  <c:v>13.893000000000001</c:v>
                </c:pt>
                <c:pt idx="18333">
                  <c:v>13.891999999999999</c:v>
                </c:pt>
                <c:pt idx="18334">
                  <c:v>13.901</c:v>
                </c:pt>
                <c:pt idx="18335">
                  <c:v>13.906000000000001</c:v>
                </c:pt>
                <c:pt idx="18336">
                  <c:v>13.896000000000001</c:v>
                </c:pt>
                <c:pt idx="18337">
                  <c:v>13.899000000000001</c:v>
                </c:pt>
                <c:pt idx="18338">
                  <c:v>13.906000000000001</c:v>
                </c:pt>
                <c:pt idx="18339">
                  <c:v>13.907999999999999</c:v>
                </c:pt>
                <c:pt idx="18340">
                  <c:v>13.917</c:v>
                </c:pt>
                <c:pt idx="18341">
                  <c:v>13.916</c:v>
                </c:pt>
                <c:pt idx="18342">
                  <c:v>13.917</c:v>
                </c:pt>
                <c:pt idx="18343">
                  <c:v>13.917</c:v>
                </c:pt>
                <c:pt idx="18344">
                  <c:v>13.92</c:v>
                </c:pt>
                <c:pt idx="18345">
                  <c:v>13.922000000000001</c:v>
                </c:pt>
                <c:pt idx="18346">
                  <c:v>13.926</c:v>
                </c:pt>
                <c:pt idx="18347">
                  <c:v>13.928000000000001</c:v>
                </c:pt>
                <c:pt idx="18348">
                  <c:v>13.929</c:v>
                </c:pt>
                <c:pt idx="18349">
                  <c:v>13.931000000000001</c:v>
                </c:pt>
                <c:pt idx="18350">
                  <c:v>13.936</c:v>
                </c:pt>
                <c:pt idx="18351">
                  <c:v>13.936</c:v>
                </c:pt>
                <c:pt idx="18352">
                  <c:v>13.946</c:v>
                </c:pt>
                <c:pt idx="18353">
                  <c:v>13.949</c:v>
                </c:pt>
                <c:pt idx="18354">
                  <c:v>13.950000000000001</c:v>
                </c:pt>
                <c:pt idx="18355">
                  <c:v>13.957000000000001</c:v>
                </c:pt>
                <c:pt idx="18356">
                  <c:v>13.963000000000001</c:v>
                </c:pt>
                <c:pt idx="18357">
                  <c:v>13.962</c:v>
                </c:pt>
                <c:pt idx="18358">
                  <c:v>13.962</c:v>
                </c:pt>
                <c:pt idx="18359">
                  <c:v>13.967000000000001</c:v>
                </c:pt>
                <c:pt idx="18360">
                  <c:v>13.977</c:v>
                </c:pt>
                <c:pt idx="18361">
                  <c:v>13.98</c:v>
                </c:pt>
                <c:pt idx="18362">
                  <c:v>13.978</c:v>
                </c:pt>
                <c:pt idx="18363">
                  <c:v>13.983000000000001</c:v>
                </c:pt>
                <c:pt idx="18364">
                  <c:v>13.988</c:v>
                </c:pt>
                <c:pt idx="18365">
                  <c:v>13.993</c:v>
                </c:pt>
                <c:pt idx="18366">
                  <c:v>13.991</c:v>
                </c:pt>
                <c:pt idx="18367">
                  <c:v>13.991</c:v>
                </c:pt>
                <c:pt idx="18368">
                  <c:v>13.995000000000001</c:v>
                </c:pt>
                <c:pt idx="18369">
                  <c:v>13.999000000000001</c:v>
                </c:pt>
                <c:pt idx="18370">
                  <c:v>13.997</c:v>
                </c:pt>
                <c:pt idx="18371">
                  <c:v>14.002000000000001</c:v>
                </c:pt>
                <c:pt idx="18372">
                  <c:v>14.003</c:v>
                </c:pt>
                <c:pt idx="18373">
                  <c:v>14.011000000000001</c:v>
                </c:pt>
                <c:pt idx="18374">
                  <c:v>14.016</c:v>
                </c:pt>
                <c:pt idx="18375">
                  <c:v>14.011000000000001</c:v>
                </c:pt>
                <c:pt idx="18376">
                  <c:v>14.018000000000001</c:v>
                </c:pt>
                <c:pt idx="18377">
                  <c:v>14.023</c:v>
                </c:pt>
                <c:pt idx="18378">
                  <c:v>14.025</c:v>
                </c:pt>
                <c:pt idx="18379">
                  <c:v>14.027000000000001</c:v>
                </c:pt>
                <c:pt idx="18380">
                  <c:v>14.026</c:v>
                </c:pt>
                <c:pt idx="18381">
                  <c:v>14.029</c:v>
                </c:pt>
                <c:pt idx="18382">
                  <c:v>14.032</c:v>
                </c:pt>
                <c:pt idx="18383">
                  <c:v>14.041</c:v>
                </c:pt>
                <c:pt idx="18384">
                  <c:v>14.043000000000001</c:v>
                </c:pt>
                <c:pt idx="18385">
                  <c:v>14.041</c:v>
                </c:pt>
                <c:pt idx="18386">
                  <c:v>14.047000000000001</c:v>
                </c:pt>
                <c:pt idx="18387">
                  <c:v>14.051</c:v>
                </c:pt>
                <c:pt idx="18388">
                  <c:v>14.055</c:v>
                </c:pt>
                <c:pt idx="18389">
                  <c:v>14.053000000000001</c:v>
                </c:pt>
                <c:pt idx="18390">
                  <c:v>14.058</c:v>
                </c:pt>
                <c:pt idx="18391">
                  <c:v>14.055</c:v>
                </c:pt>
                <c:pt idx="18392">
                  <c:v>14.06</c:v>
                </c:pt>
                <c:pt idx="18393">
                  <c:v>14.068</c:v>
                </c:pt>
                <c:pt idx="18394">
                  <c:v>14.071</c:v>
                </c:pt>
                <c:pt idx="18395">
                  <c:v>14.064</c:v>
                </c:pt>
                <c:pt idx="18396">
                  <c:v>14.066000000000001</c:v>
                </c:pt>
                <c:pt idx="18397">
                  <c:v>14.071</c:v>
                </c:pt>
                <c:pt idx="18398">
                  <c:v>14.071</c:v>
                </c:pt>
                <c:pt idx="18399">
                  <c:v>14.072000000000001</c:v>
                </c:pt>
                <c:pt idx="18400">
                  <c:v>14.078000000000001</c:v>
                </c:pt>
                <c:pt idx="18401">
                  <c:v>14.079000000000001</c:v>
                </c:pt>
                <c:pt idx="18402">
                  <c:v>14.081</c:v>
                </c:pt>
                <c:pt idx="18403">
                  <c:v>14.081</c:v>
                </c:pt>
                <c:pt idx="18404">
                  <c:v>14.078000000000001</c:v>
                </c:pt>
                <c:pt idx="18405">
                  <c:v>14.085000000000001</c:v>
                </c:pt>
                <c:pt idx="18406">
                  <c:v>14.084</c:v>
                </c:pt>
                <c:pt idx="18407">
                  <c:v>14.085000000000001</c:v>
                </c:pt>
                <c:pt idx="18408">
                  <c:v>14.084</c:v>
                </c:pt>
                <c:pt idx="18409">
                  <c:v>14.095000000000001</c:v>
                </c:pt>
                <c:pt idx="18410">
                  <c:v>14.088000000000001</c:v>
                </c:pt>
                <c:pt idx="18411">
                  <c:v>14.096</c:v>
                </c:pt>
                <c:pt idx="18412">
                  <c:v>14.098000000000001</c:v>
                </c:pt>
                <c:pt idx="18413">
                  <c:v>14.098000000000001</c:v>
                </c:pt>
                <c:pt idx="18414">
                  <c:v>14.101000000000001</c:v>
                </c:pt>
                <c:pt idx="18415">
                  <c:v>14.111000000000001</c:v>
                </c:pt>
                <c:pt idx="18416">
                  <c:v>14.112</c:v>
                </c:pt>
                <c:pt idx="18417">
                  <c:v>14.109</c:v>
                </c:pt>
                <c:pt idx="18418">
                  <c:v>14.115</c:v>
                </c:pt>
                <c:pt idx="18419">
                  <c:v>14.113</c:v>
                </c:pt>
                <c:pt idx="18420">
                  <c:v>14.114000000000001</c:v>
                </c:pt>
                <c:pt idx="18421">
                  <c:v>14.120000000000001</c:v>
                </c:pt>
                <c:pt idx="18422">
                  <c:v>14.125999999999999</c:v>
                </c:pt>
                <c:pt idx="18423">
                  <c:v>14.128</c:v>
                </c:pt>
                <c:pt idx="18424">
                  <c:v>14.125999999999999</c:v>
                </c:pt>
                <c:pt idx="18425">
                  <c:v>14.122</c:v>
                </c:pt>
                <c:pt idx="18426">
                  <c:v>14.128</c:v>
                </c:pt>
                <c:pt idx="18427">
                  <c:v>14.134</c:v>
                </c:pt>
                <c:pt idx="18428">
                  <c:v>14.138</c:v>
                </c:pt>
                <c:pt idx="18429">
                  <c:v>14.135</c:v>
                </c:pt>
                <c:pt idx="18430">
                  <c:v>14.137</c:v>
                </c:pt>
                <c:pt idx="18431">
                  <c:v>14.139000000000001</c:v>
                </c:pt>
                <c:pt idx="18432">
                  <c:v>14.146000000000001</c:v>
                </c:pt>
                <c:pt idx="18433">
                  <c:v>14.141999999999999</c:v>
                </c:pt>
                <c:pt idx="18434">
                  <c:v>14.141</c:v>
                </c:pt>
                <c:pt idx="18435">
                  <c:v>14.146000000000001</c:v>
                </c:pt>
                <c:pt idx="18436">
                  <c:v>14.15</c:v>
                </c:pt>
                <c:pt idx="18437">
                  <c:v>14.143000000000001</c:v>
                </c:pt>
                <c:pt idx="18438">
                  <c:v>14.144</c:v>
                </c:pt>
                <c:pt idx="18439">
                  <c:v>14.146000000000001</c:v>
                </c:pt>
                <c:pt idx="18440">
                  <c:v>14.148</c:v>
                </c:pt>
                <c:pt idx="18441">
                  <c:v>14.152000000000001</c:v>
                </c:pt>
                <c:pt idx="18442">
                  <c:v>14.155000000000001</c:v>
                </c:pt>
                <c:pt idx="18443">
                  <c:v>14.152000000000001</c:v>
                </c:pt>
                <c:pt idx="18444">
                  <c:v>14.155000000000001</c:v>
                </c:pt>
                <c:pt idx="18445">
                  <c:v>14.157</c:v>
                </c:pt>
                <c:pt idx="18446">
                  <c:v>14.152000000000001</c:v>
                </c:pt>
                <c:pt idx="18447">
                  <c:v>14.145</c:v>
                </c:pt>
                <c:pt idx="18448">
                  <c:v>14.152000000000001</c:v>
                </c:pt>
                <c:pt idx="18449">
                  <c:v>14.157999999999999</c:v>
                </c:pt>
                <c:pt idx="18450">
                  <c:v>14.163</c:v>
                </c:pt>
                <c:pt idx="18451">
                  <c:v>14.164</c:v>
                </c:pt>
                <c:pt idx="18452">
                  <c:v>14.163</c:v>
                </c:pt>
                <c:pt idx="18453">
                  <c:v>14.167</c:v>
                </c:pt>
                <c:pt idx="18454">
                  <c:v>14.165000000000001</c:v>
                </c:pt>
                <c:pt idx="18455">
                  <c:v>14.169</c:v>
                </c:pt>
                <c:pt idx="18456">
                  <c:v>14.17</c:v>
                </c:pt>
                <c:pt idx="18457">
                  <c:v>14.173</c:v>
                </c:pt>
                <c:pt idx="18458">
                  <c:v>14.173999999999999</c:v>
                </c:pt>
                <c:pt idx="18459">
                  <c:v>14.175000000000001</c:v>
                </c:pt>
                <c:pt idx="18460">
                  <c:v>14.176</c:v>
                </c:pt>
                <c:pt idx="18461">
                  <c:v>14.169</c:v>
                </c:pt>
                <c:pt idx="18462">
                  <c:v>14.176</c:v>
                </c:pt>
                <c:pt idx="18463">
                  <c:v>14.18</c:v>
                </c:pt>
                <c:pt idx="18464">
                  <c:v>14.182</c:v>
                </c:pt>
                <c:pt idx="18465">
                  <c:v>14.181000000000001</c:v>
                </c:pt>
                <c:pt idx="18466">
                  <c:v>14.191000000000001</c:v>
                </c:pt>
                <c:pt idx="18467">
                  <c:v>14.187000000000001</c:v>
                </c:pt>
                <c:pt idx="18468">
                  <c:v>14.189</c:v>
                </c:pt>
                <c:pt idx="18469">
                  <c:v>14.192</c:v>
                </c:pt>
                <c:pt idx="18470">
                  <c:v>14.199</c:v>
                </c:pt>
                <c:pt idx="18471">
                  <c:v>14.204000000000001</c:v>
                </c:pt>
                <c:pt idx="18472">
                  <c:v>14.203000000000001</c:v>
                </c:pt>
                <c:pt idx="18473">
                  <c:v>14.207000000000001</c:v>
                </c:pt>
                <c:pt idx="18474">
                  <c:v>14.206</c:v>
                </c:pt>
                <c:pt idx="18475">
                  <c:v>14.211</c:v>
                </c:pt>
                <c:pt idx="18476">
                  <c:v>14.216000000000001</c:v>
                </c:pt>
                <c:pt idx="18477">
                  <c:v>14.214</c:v>
                </c:pt>
                <c:pt idx="18478">
                  <c:v>14.211</c:v>
                </c:pt>
                <c:pt idx="18479">
                  <c:v>14.217000000000001</c:v>
                </c:pt>
                <c:pt idx="18480">
                  <c:v>14.217000000000001</c:v>
                </c:pt>
                <c:pt idx="18481">
                  <c:v>14.218999999999999</c:v>
                </c:pt>
                <c:pt idx="18482">
                  <c:v>14.222</c:v>
                </c:pt>
                <c:pt idx="18483">
                  <c:v>14.218</c:v>
                </c:pt>
                <c:pt idx="18484">
                  <c:v>14.218999999999999</c:v>
                </c:pt>
                <c:pt idx="18485">
                  <c:v>14.226000000000001</c:v>
                </c:pt>
                <c:pt idx="18486">
                  <c:v>14.223000000000001</c:v>
                </c:pt>
                <c:pt idx="18487">
                  <c:v>14.223000000000001</c:v>
                </c:pt>
                <c:pt idx="18488">
                  <c:v>14.223000000000001</c:v>
                </c:pt>
                <c:pt idx="18489">
                  <c:v>14.228</c:v>
                </c:pt>
                <c:pt idx="18490">
                  <c:v>14.227</c:v>
                </c:pt>
                <c:pt idx="18491">
                  <c:v>14.227</c:v>
                </c:pt>
                <c:pt idx="18492">
                  <c:v>14.229000000000001</c:v>
                </c:pt>
                <c:pt idx="18493">
                  <c:v>14.232000000000001</c:v>
                </c:pt>
                <c:pt idx="18494">
                  <c:v>14.234999999999999</c:v>
                </c:pt>
                <c:pt idx="18495">
                  <c:v>14.232000000000001</c:v>
                </c:pt>
                <c:pt idx="18496">
                  <c:v>14.234999999999999</c:v>
                </c:pt>
                <c:pt idx="18497">
                  <c:v>14.239000000000001</c:v>
                </c:pt>
                <c:pt idx="18498">
                  <c:v>14.239000000000001</c:v>
                </c:pt>
                <c:pt idx="18499">
                  <c:v>14.243</c:v>
                </c:pt>
                <c:pt idx="18500">
                  <c:v>14.244</c:v>
                </c:pt>
                <c:pt idx="18501">
                  <c:v>14.248000000000001</c:v>
                </c:pt>
                <c:pt idx="18502">
                  <c:v>14.252000000000001</c:v>
                </c:pt>
                <c:pt idx="18503">
                  <c:v>14.244</c:v>
                </c:pt>
                <c:pt idx="18504">
                  <c:v>14.248000000000001</c:v>
                </c:pt>
                <c:pt idx="18505">
                  <c:v>14.248000000000001</c:v>
                </c:pt>
                <c:pt idx="18506">
                  <c:v>14.255000000000001</c:v>
                </c:pt>
                <c:pt idx="18507">
                  <c:v>14.25</c:v>
                </c:pt>
                <c:pt idx="18508">
                  <c:v>14.254</c:v>
                </c:pt>
                <c:pt idx="18509">
                  <c:v>14.255000000000001</c:v>
                </c:pt>
                <c:pt idx="18510">
                  <c:v>14.258000000000001</c:v>
                </c:pt>
                <c:pt idx="18511">
                  <c:v>14.258000000000001</c:v>
                </c:pt>
                <c:pt idx="18512">
                  <c:v>14.264000000000001</c:v>
                </c:pt>
                <c:pt idx="18513">
                  <c:v>14.262</c:v>
                </c:pt>
                <c:pt idx="18514">
                  <c:v>14.262</c:v>
                </c:pt>
                <c:pt idx="18515">
                  <c:v>14.269</c:v>
                </c:pt>
                <c:pt idx="18516">
                  <c:v>14.265000000000001</c:v>
                </c:pt>
                <c:pt idx="18517">
                  <c:v>14.266999999999999</c:v>
                </c:pt>
                <c:pt idx="18518">
                  <c:v>14.275</c:v>
                </c:pt>
                <c:pt idx="18519">
                  <c:v>14.274000000000001</c:v>
                </c:pt>
                <c:pt idx="18520">
                  <c:v>14.272</c:v>
                </c:pt>
                <c:pt idx="18521">
                  <c:v>14.273</c:v>
                </c:pt>
                <c:pt idx="18522">
                  <c:v>14.266999999999999</c:v>
                </c:pt>
                <c:pt idx="18523">
                  <c:v>14.280000000000001</c:v>
                </c:pt>
                <c:pt idx="18524">
                  <c:v>14.279</c:v>
                </c:pt>
                <c:pt idx="18525">
                  <c:v>14.285</c:v>
                </c:pt>
                <c:pt idx="18526">
                  <c:v>14.288</c:v>
                </c:pt>
                <c:pt idx="18527">
                  <c:v>14.288</c:v>
                </c:pt>
                <c:pt idx="18528">
                  <c:v>14.286</c:v>
                </c:pt>
                <c:pt idx="18529">
                  <c:v>14.281000000000001</c:v>
                </c:pt>
                <c:pt idx="18530">
                  <c:v>14.286</c:v>
                </c:pt>
                <c:pt idx="18531">
                  <c:v>14.279</c:v>
                </c:pt>
                <c:pt idx="18532">
                  <c:v>14.277000000000001</c:v>
                </c:pt>
                <c:pt idx="18533">
                  <c:v>14.279</c:v>
                </c:pt>
                <c:pt idx="18534">
                  <c:v>14.276</c:v>
                </c:pt>
                <c:pt idx="18535">
                  <c:v>14.279</c:v>
                </c:pt>
                <c:pt idx="18536">
                  <c:v>14.272</c:v>
                </c:pt>
                <c:pt idx="18537">
                  <c:v>14.279</c:v>
                </c:pt>
                <c:pt idx="18538">
                  <c:v>14.275</c:v>
                </c:pt>
                <c:pt idx="18539">
                  <c:v>14.277000000000001</c:v>
                </c:pt>
                <c:pt idx="18540">
                  <c:v>14.273</c:v>
                </c:pt>
                <c:pt idx="18541">
                  <c:v>14.271000000000001</c:v>
                </c:pt>
                <c:pt idx="18542">
                  <c:v>14.275</c:v>
                </c:pt>
                <c:pt idx="18543">
                  <c:v>14.273</c:v>
                </c:pt>
                <c:pt idx="18544">
                  <c:v>14.272</c:v>
                </c:pt>
                <c:pt idx="18545">
                  <c:v>14.264000000000001</c:v>
                </c:pt>
                <c:pt idx="18546">
                  <c:v>14.266</c:v>
                </c:pt>
                <c:pt idx="18547">
                  <c:v>14.263</c:v>
                </c:pt>
                <c:pt idx="18548">
                  <c:v>14.266</c:v>
                </c:pt>
                <c:pt idx="18549">
                  <c:v>14.265000000000001</c:v>
                </c:pt>
                <c:pt idx="18550">
                  <c:v>14.263</c:v>
                </c:pt>
                <c:pt idx="18551">
                  <c:v>14.263</c:v>
                </c:pt>
                <c:pt idx="18552">
                  <c:v>14.266</c:v>
                </c:pt>
                <c:pt idx="18553">
                  <c:v>14.261000000000001</c:v>
                </c:pt>
                <c:pt idx="18554">
                  <c:v>14.264000000000001</c:v>
                </c:pt>
                <c:pt idx="18555">
                  <c:v>14.266</c:v>
                </c:pt>
                <c:pt idx="18556">
                  <c:v>14.261000000000001</c:v>
                </c:pt>
                <c:pt idx="18557">
                  <c:v>14.261000000000001</c:v>
                </c:pt>
                <c:pt idx="18558">
                  <c:v>14.266999999999999</c:v>
                </c:pt>
                <c:pt idx="18559">
                  <c:v>14.264000000000001</c:v>
                </c:pt>
                <c:pt idx="18560">
                  <c:v>14.27</c:v>
                </c:pt>
                <c:pt idx="18561">
                  <c:v>14.264000000000001</c:v>
                </c:pt>
                <c:pt idx="18562">
                  <c:v>14.266</c:v>
                </c:pt>
                <c:pt idx="18563">
                  <c:v>14.264000000000001</c:v>
                </c:pt>
                <c:pt idx="18564">
                  <c:v>14.264000000000001</c:v>
                </c:pt>
                <c:pt idx="18565">
                  <c:v>14.262</c:v>
                </c:pt>
                <c:pt idx="18566">
                  <c:v>14.26</c:v>
                </c:pt>
                <c:pt idx="18567">
                  <c:v>14.25</c:v>
                </c:pt>
                <c:pt idx="18568">
                  <c:v>14.233000000000001</c:v>
                </c:pt>
                <c:pt idx="18569">
                  <c:v>14.222</c:v>
                </c:pt>
                <c:pt idx="18570">
                  <c:v>14.215</c:v>
                </c:pt>
                <c:pt idx="18571">
                  <c:v>14.205</c:v>
                </c:pt>
                <c:pt idx="18572">
                  <c:v>14.198</c:v>
                </c:pt>
                <c:pt idx="18573">
                  <c:v>14.187000000000001</c:v>
                </c:pt>
                <c:pt idx="18574">
                  <c:v>14.167</c:v>
                </c:pt>
                <c:pt idx="18575">
                  <c:v>14.152000000000001</c:v>
                </c:pt>
                <c:pt idx="18576">
                  <c:v>14.127000000000001</c:v>
                </c:pt>
                <c:pt idx="18577">
                  <c:v>14.096</c:v>
                </c:pt>
                <c:pt idx="18578">
                  <c:v>14.068</c:v>
                </c:pt>
                <c:pt idx="18579">
                  <c:v>14.040000000000001</c:v>
                </c:pt>
                <c:pt idx="18580">
                  <c:v>13.991</c:v>
                </c:pt>
                <c:pt idx="18581">
                  <c:v>13.941000000000001</c:v>
                </c:pt>
                <c:pt idx="18582">
                  <c:v>13.868</c:v>
                </c:pt>
                <c:pt idx="18583">
                  <c:v>13.782999999999999</c:v>
                </c:pt>
                <c:pt idx="18584">
                  <c:v>13.675000000000001</c:v>
                </c:pt>
                <c:pt idx="18585">
                  <c:v>13.545</c:v>
                </c:pt>
                <c:pt idx="18586">
                  <c:v>13.406000000000001</c:v>
                </c:pt>
                <c:pt idx="18587">
                  <c:v>13.258000000000001</c:v>
                </c:pt>
                <c:pt idx="18588">
                  <c:v>13.095000000000001</c:v>
                </c:pt>
                <c:pt idx="18589">
                  <c:v>12.92</c:v>
                </c:pt>
                <c:pt idx="18590">
                  <c:v>12.723000000000001</c:v>
                </c:pt>
                <c:pt idx="18591">
                  <c:v>12.518000000000001</c:v>
                </c:pt>
                <c:pt idx="18592">
                  <c:v>12.306000000000001</c:v>
                </c:pt>
                <c:pt idx="18593">
                  <c:v>12.076000000000001</c:v>
                </c:pt>
                <c:pt idx="18594">
                  <c:v>11.831</c:v>
                </c:pt>
                <c:pt idx="18595">
                  <c:v>11.524000000000001</c:v>
                </c:pt>
                <c:pt idx="18596">
                  <c:v>11.170999999999999</c:v>
                </c:pt>
                <c:pt idx="18597">
                  <c:v>10.763999999999999</c:v>
                </c:pt>
                <c:pt idx="18598">
                  <c:v>10.311</c:v>
                </c:pt>
                <c:pt idx="18599">
                  <c:v>9.8109999999999999</c:v>
                </c:pt>
                <c:pt idx="18600">
                  <c:v>3.5960000000000001</c:v>
                </c:pt>
                <c:pt idx="18601">
                  <c:v>1.0230000000000001</c:v>
                </c:pt>
                <c:pt idx="18602">
                  <c:v>1.0230000000000001</c:v>
                </c:pt>
                <c:pt idx="18603">
                  <c:v>1.0230000000000001</c:v>
                </c:pt>
                <c:pt idx="18604">
                  <c:v>1.022</c:v>
                </c:pt>
                <c:pt idx="18605">
                  <c:v>1.02</c:v>
                </c:pt>
                <c:pt idx="18606">
                  <c:v>1.0210000000000001</c:v>
                </c:pt>
                <c:pt idx="18607">
                  <c:v>1.0210000000000001</c:v>
                </c:pt>
                <c:pt idx="18608">
                  <c:v>1.0210000000000001</c:v>
                </c:pt>
                <c:pt idx="18609">
                  <c:v>1.022</c:v>
                </c:pt>
                <c:pt idx="18610">
                  <c:v>1.022</c:v>
                </c:pt>
                <c:pt idx="18611">
                  <c:v>1.0230000000000001</c:v>
                </c:pt>
                <c:pt idx="18612">
                  <c:v>1.0230000000000001</c:v>
                </c:pt>
                <c:pt idx="18613">
                  <c:v>1.022</c:v>
                </c:pt>
                <c:pt idx="18614">
                  <c:v>1.0230000000000001</c:v>
                </c:pt>
                <c:pt idx="18615">
                  <c:v>1.024</c:v>
                </c:pt>
                <c:pt idx="18616">
                  <c:v>1.0230000000000001</c:v>
                </c:pt>
                <c:pt idx="18617">
                  <c:v>1.0230000000000001</c:v>
                </c:pt>
                <c:pt idx="18618">
                  <c:v>1.024</c:v>
                </c:pt>
                <c:pt idx="18619">
                  <c:v>1.024</c:v>
                </c:pt>
                <c:pt idx="18620">
                  <c:v>1.022</c:v>
                </c:pt>
                <c:pt idx="18621">
                  <c:v>1.024</c:v>
                </c:pt>
                <c:pt idx="18622">
                  <c:v>1.0249999999999999</c:v>
                </c:pt>
                <c:pt idx="18623">
                  <c:v>1.022</c:v>
                </c:pt>
                <c:pt idx="18624">
                  <c:v>1.02</c:v>
                </c:pt>
                <c:pt idx="18625">
                  <c:v>1.022</c:v>
                </c:pt>
                <c:pt idx="18626">
                  <c:v>1.0230000000000001</c:v>
                </c:pt>
                <c:pt idx="18627">
                  <c:v>1.022</c:v>
                </c:pt>
                <c:pt idx="18628">
                  <c:v>1.0230000000000001</c:v>
                </c:pt>
                <c:pt idx="18629">
                  <c:v>1.0230000000000001</c:v>
                </c:pt>
                <c:pt idx="18630">
                  <c:v>1.022</c:v>
                </c:pt>
                <c:pt idx="18631">
                  <c:v>1.0190000000000001</c:v>
                </c:pt>
                <c:pt idx="18632">
                  <c:v>1.0190000000000001</c:v>
                </c:pt>
                <c:pt idx="18633">
                  <c:v>1.0210000000000001</c:v>
                </c:pt>
                <c:pt idx="18634">
                  <c:v>1.022</c:v>
                </c:pt>
                <c:pt idx="18635">
                  <c:v>1.02</c:v>
                </c:pt>
                <c:pt idx="18636">
                  <c:v>1.0190000000000001</c:v>
                </c:pt>
                <c:pt idx="18637">
                  <c:v>1.0210000000000001</c:v>
                </c:pt>
                <c:pt idx="18638">
                  <c:v>1.0210000000000001</c:v>
                </c:pt>
                <c:pt idx="18639">
                  <c:v>1.0210000000000001</c:v>
                </c:pt>
                <c:pt idx="18640">
                  <c:v>1.02</c:v>
                </c:pt>
                <c:pt idx="18641">
                  <c:v>1.0210000000000001</c:v>
                </c:pt>
                <c:pt idx="18642">
                  <c:v>1.02</c:v>
                </c:pt>
                <c:pt idx="18643">
                  <c:v>1.02</c:v>
                </c:pt>
                <c:pt idx="18644">
                  <c:v>1.02</c:v>
                </c:pt>
                <c:pt idx="18645">
                  <c:v>1.0210000000000001</c:v>
                </c:pt>
                <c:pt idx="18646">
                  <c:v>1.0210000000000001</c:v>
                </c:pt>
                <c:pt idx="18647">
                  <c:v>1.02</c:v>
                </c:pt>
                <c:pt idx="18648">
                  <c:v>1.0210000000000001</c:v>
                </c:pt>
                <c:pt idx="18649">
                  <c:v>1.0210000000000001</c:v>
                </c:pt>
                <c:pt idx="18650">
                  <c:v>1.0210000000000001</c:v>
                </c:pt>
                <c:pt idx="18651">
                  <c:v>1.02</c:v>
                </c:pt>
                <c:pt idx="18652">
                  <c:v>1.02</c:v>
                </c:pt>
                <c:pt idx="18653">
                  <c:v>1.0210000000000001</c:v>
                </c:pt>
                <c:pt idx="18654">
                  <c:v>1.0210000000000001</c:v>
                </c:pt>
                <c:pt idx="18655">
                  <c:v>1.02</c:v>
                </c:pt>
                <c:pt idx="18656">
                  <c:v>1.02</c:v>
                </c:pt>
                <c:pt idx="18657">
                  <c:v>1.0210000000000001</c:v>
                </c:pt>
                <c:pt idx="18658">
                  <c:v>1.022</c:v>
                </c:pt>
                <c:pt idx="18659">
                  <c:v>1.022</c:v>
                </c:pt>
                <c:pt idx="18660">
                  <c:v>1.022</c:v>
                </c:pt>
                <c:pt idx="18661">
                  <c:v>1.022</c:v>
                </c:pt>
                <c:pt idx="18662">
                  <c:v>1.0210000000000001</c:v>
                </c:pt>
                <c:pt idx="18663">
                  <c:v>1.0210000000000001</c:v>
                </c:pt>
                <c:pt idx="18664">
                  <c:v>1.0210000000000001</c:v>
                </c:pt>
                <c:pt idx="18665">
                  <c:v>1.02</c:v>
                </c:pt>
                <c:pt idx="18666">
                  <c:v>1.02</c:v>
                </c:pt>
                <c:pt idx="18667">
                  <c:v>1.018</c:v>
                </c:pt>
                <c:pt idx="18668">
                  <c:v>1.018</c:v>
                </c:pt>
                <c:pt idx="18669">
                  <c:v>1.0170000000000001</c:v>
                </c:pt>
                <c:pt idx="18670">
                  <c:v>1.0190000000000001</c:v>
                </c:pt>
                <c:pt idx="18671">
                  <c:v>1.02</c:v>
                </c:pt>
                <c:pt idx="18672">
                  <c:v>1.0190000000000001</c:v>
                </c:pt>
                <c:pt idx="18673">
                  <c:v>1.0190000000000001</c:v>
                </c:pt>
                <c:pt idx="18674">
                  <c:v>1.0190000000000001</c:v>
                </c:pt>
                <c:pt idx="18675">
                  <c:v>1.0190000000000001</c:v>
                </c:pt>
                <c:pt idx="18676">
                  <c:v>1.0210000000000001</c:v>
                </c:pt>
                <c:pt idx="18677">
                  <c:v>1.02</c:v>
                </c:pt>
                <c:pt idx="18678">
                  <c:v>1.02</c:v>
                </c:pt>
                <c:pt idx="18679">
                  <c:v>1.0190000000000001</c:v>
                </c:pt>
                <c:pt idx="18680">
                  <c:v>1.0190000000000001</c:v>
                </c:pt>
                <c:pt idx="18681">
                  <c:v>1.0190000000000001</c:v>
                </c:pt>
                <c:pt idx="18682">
                  <c:v>1.0210000000000001</c:v>
                </c:pt>
                <c:pt idx="18683">
                  <c:v>1.02</c:v>
                </c:pt>
                <c:pt idx="18684">
                  <c:v>1.0190000000000001</c:v>
                </c:pt>
                <c:pt idx="18685">
                  <c:v>1.0190000000000001</c:v>
                </c:pt>
                <c:pt idx="18686">
                  <c:v>1.0190000000000001</c:v>
                </c:pt>
                <c:pt idx="18687">
                  <c:v>1.02</c:v>
                </c:pt>
                <c:pt idx="18688">
                  <c:v>1.02</c:v>
                </c:pt>
                <c:pt idx="18689">
                  <c:v>1.0210000000000001</c:v>
                </c:pt>
                <c:pt idx="18690">
                  <c:v>1.022</c:v>
                </c:pt>
                <c:pt idx="18691">
                  <c:v>1.022</c:v>
                </c:pt>
                <c:pt idx="18692">
                  <c:v>1.022</c:v>
                </c:pt>
                <c:pt idx="18693">
                  <c:v>1.0210000000000001</c:v>
                </c:pt>
                <c:pt idx="18694">
                  <c:v>1.022</c:v>
                </c:pt>
                <c:pt idx="18695">
                  <c:v>1.0210000000000001</c:v>
                </c:pt>
                <c:pt idx="18696">
                  <c:v>1.0210000000000001</c:v>
                </c:pt>
                <c:pt idx="18697">
                  <c:v>1.0210000000000001</c:v>
                </c:pt>
                <c:pt idx="18698">
                  <c:v>1.0230000000000001</c:v>
                </c:pt>
                <c:pt idx="18699">
                  <c:v>1.022</c:v>
                </c:pt>
                <c:pt idx="18700">
                  <c:v>1.022</c:v>
                </c:pt>
                <c:pt idx="18701">
                  <c:v>1.0210000000000001</c:v>
                </c:pt>
                <c:pt idx="18702">
                  <c:v>1.0210000000000001</c:v>
                </c:pt>
                <c:pt idx="18703">
                  <c:v>1.0210000000000001</c:v>
                </c:pt>
                <c:pt idx="18704">
                  <c:v>1.02</c:v>
                </c:pt>
                <c:pt idx="18705">
                  <c:v>1.02</c:v>
                </c:pt>
                <c:pt idx="18706">
                  <c:v>1.0190000000000001</c:v>
                </c:pt>
                <c:pt idx="18707">
                  <c:v>1.0190000000000001</c:v>
                </c:pt>
                <c:pt idx="18708">
                  <c:v>1.0190000000000001</c:v>
                </c:pt>
                <c:pt idx="18709">
                  <c:v>1.02</c:v>
                </c:pt>
                <c:pt idx="18710">
                  <c:v>1.0190000000000001</c:v>
                </c:pt>
                <c:pt idx="18711">
                  <c:v>1.02</c:v>
                </c:pt>
                <c:pt idx="18712">
                  <c:v>1.0210000000000001</c:v>
                </c:pt>
                <c:pt idx="18713">
                  <c:v>1.022</c:v>
                </c:pt>
                <c:pt idx="18714">
                  <c:v>1.0210000000000001</c:v>
                </c:pt>
                <c:pt idx="18715">
                  <c:v>1.0210000000000001</c:v>
                </c:pt>
                <c:pt idx="18716">
                  <c:v>1.0210000000000001</c:v>
                </c:pt>
                <c:pt idx="18717">
                  <c:v>1.02</c:v>
                </c:pt>
                <c:pt idx="18718">
                  <c:v>1.0190000000000001</c:v>
                </c:pt>
                <c:pt idx="18719">
                  <c:v>1.02</c:v>
                </c:pt>
                <c:pt idx="18720">
                  <c:v>1.0190000000000001</c:v>
                </c:pt>
                <c:pt idx="18721">
                  <c:v>1.02</c:v>
                </c:pt>
                <c:pt idx="18722">
                  <c:v>1.0190000000000001</c:v>
                </c:pt>
                <c:pt idx="18723">
                  <c:v>1.0190000000000001</c:v>
                </c:pt>
                <c:pt idx="18724">
                  <c:v>1.0190000000000001</c:v>
                </c:pt>
                <c:pt idx="18725">
                  <c:v>1.018</c:v>
                </c:pt>
                <c:pt idx="18726">
                  <c:v>1.0210000000000001</c:v>
                </c:pt>
                <c:pt idx="18727">
                  <c:v>1.0210000000000001</c:v>
                </c:pt>
                <c:pt idx="18728">
                  <c:v>1.022</c:v>
                </c:pt>
                <c:pt idx="18729">
                  <c:v>1.022</c:v>
                </c:pt>
                <c:pt idx="18730">
                  <c:v>1.022</c:v>
                </c:pt>
                <c:pt idx="18731">
                  <c:v>1.022</c:v>
                </c:pt>
                <c:pt idx="18732">
                  <c:v>1.0230000000000001</c:v>
                </c:pt>
                <c:pt idx="18733">
                  <c:v>1.022</c:v>
                </c:pt>
                <c:pt idx="18734">
                  <c:v>1.022</c:v>
                </c:pt>
                <c:pt idx="18735">
                  <c:v>1.024</c:v>
                </c:pt>
                <c:pt idx="18736">
                  <c:v>1.024</c:v>
                </c:pt>
                <c:pt idx="18737">
                  <c:v>1.0210000000000001</c:v>
                </c:pt>
                <c:pt idx="18738">
                  <c:v>1.022</c:v>
                </c:pt>
                <c:pt idx="18739">
                  <c:v>1.0230000000000001</c:v>
                </c:pt>
                <c:pt idx="18740">
                  <c:v>1.022</c:v>
                </c:pt>
                <c:pt idx="18741">
                  <c:v>1.022</c:v>
                </c:pt>
                <c:pt idx="18742">
                  <c:v>1.022</c:v>
                </c:pt>
                <c:pt idx="18743">
                  <c:v>1.022</c:v>
                </c:pt>
                <c:pt idx="18744">
                  <c:v>1.0230000000000001</c:v>
                </c:pt>
                <c:pt idx="18745">
                  <c:v>1.0210000000000001</c:v>
                </c:pt>
                <c:pt idx="18746">
                  <c:v>1.02</c:v>
                </c:pt>
                <c:pt idx="18747">
                  <c:v>1.0210000000000001</c:v>
                </c:pt>
                <c:pt idx="18748">
                  <c:v>1.0210000000000001</c:v>
                </c:pt>
                <c:pt idx="18749">
                  <c:v>1.0210000000000001</c:v>
                </c:pt>
                <c:pt idx="18750">
                  <c:v>1.02</c:v>
                </c:pt>
                <c:pt idx="18751">
                  <c:v>1.0190000000000001</c:v>
                </c:pt>
                <c:pt idx="18752">
                  <c:v>1.02</c:v>
                </c:pt>
                <c:pt idx="18753">
                  <c:v>1.018</c:v>
                </c:pt>
                <c:pt idx="18754">
                  <c:v>1.018</c:v>
                </c:pt>
                <c:pt idx="18755">
                  <c:v>1.0190000000000001</c:v>
                </c:pt>
                <c:pt idx="18756">
                  <c:v>1.0190000000000001</c:v>
                </c:pt>
                <c:pt idx="18757">
                  <c:v>1.0190000000000001</c:v>
                </c:pt>
                <c:pt idx="18758">
                  <c:v>1.0210000000000001</c:v>
                </c:pt>
                <c:pt idx="18759">
                  <c:v>1.0210000000000001</c:v>
                </c:pt>
                <c:pt idx="18760">
                  <c:v>1.0190000000000001</c:v>
                </c:pt>
                <c:pt idx="18761">
                  <c:v>1.0190000000000001</c:v>
                </c:pt>
                <c:pt idx="18762">
                  <c:v>1.0190000000000001</c:v>
                </c:pt>
                <c:pt idx="18763">
                  <c:v>1.02</c:v>
                </c:pt>
                <c:pt idx="18764">
                  <c:v>1.02</c:v>
                </c:pt>
                <c:pt idx="18765">
                  <c:v>1.0190000000000001</c:v>
                </c:pt>
                <c:pt idx="18766">
                  <c:v>1.0190000000000001</c:v>
                </c:pt>
                <c:pt idx="18767">
                  <c:v>1.0190000000000001</c:v>
                </c:pt>
                <c:pt idx="18768">
                  <c:v>1.0190000000000001</c:v>
                </c:pt>
                <c:pt idx="18769">
                  <c:v>1.0170000000000001</c:v>
                </c:pt>
                <c:pt idx="18770">
                  <c:v>1.0170000000000001</c:v>
                </c:pt>
                <c:pt idx="18771">
                  <c:v>1.0190000000000001</c:v>
                </c:pt>
                <c:pt idx="18772">
                  <c:v>1.02</c:v>
                </c:pt>
                <c:pt idx="18773">
                  <c:v>1.02</c:v>
                </c:pt>
                <c:pt idx="18774">
                  <c:v>1.02</c:v>
                </c:pt>
                <c:pt idx="18775">
                  <c:v>1.022</c:v>
                </c:pt>
                <c:pt idx="18776">
                  <c:v>1.022</c:v>
                </c:pt>
                <c:pt idx="18777">
                  <c:v>1.02</c:v>
                </c:pt>
                <c:pt idx="18778">
                  <c:v>1.02</c:v>
                </c:pt>
                <c:pt idx="18779">
                  <c:v>1.02</c:v>
                </c:pt>
                <c:pt idx="18780">
                  <c:v>1.02</c:v>
                </c:pt>
                <c:pt idx="18781">
                  <c:v>1.02</c:v>
                </c:pt>
                <c:pt idx="18782">
                  <c:v>1.02</c:v>
                </c:pt>
                <c:pt idx="18783">
                  <c:v>1.018</c:v>
                </c:pt>
                <c:pt idx="18784">
                  <c:v>1.018</c:v>
                </c:pt>
                <c:pt idx="18785">
                  <c:v>1.0190000000000001</c:v>
                </c:pt>
                <c:pt idx="18786">
                  <c:v>1.018</c:v>
                </c:pt>
                <c:pt idx="18787">
                  <c:v>1.02</c:v>
                </c:pt>
                <c:pt idx="18788">
                  <c:v>1.022</c:v>
                </c:pt>
                <c:pt idx="18789">
                  <c:v>1.0210000000000001</c:v>
                </c:pt>
                <c:pt idx="18790">
                  <c:v>1.02</c:v>
                </c:pt>
                <c:pt idx="18791">
                  <c:v>1.02</c:v>
                </c:pt>
                <c:pt idx="18792">
                  <c:v>1.018</c:v>
                </c:pt>
                <c:pt idx="18793">
                  <c:v>1.0170000000000001</c:v>
                </c:pt>
                <c:pt idx="18794">
                  <c:v>1.016</c:v>
                </c:pt>
                <c:pt idx="18795">
                  <c:v>1.0170000000000001</c:v>
                </c:pt>
                <c:pt idx="18796">
                  <c:v>1.016</c:v>
                </c:pt>
                <c:pt idx="18797">
                  <c:v>1.0170000000000001</c:v>
                </c:pt>
                <c:pt idx="18798">
                  <c:v>1.0190000000000001</c:v>
                </c:pt>
                <c:pt idx="18799">
                  <c:v>1.0190000000000001</c:v>
                </c:pt>
                <c:pt idx="18800">
                  <c:v>1.02</c:v>
                </c:pt>
                <c:pt idx="18801">
                  <c:v>1.0210000000000001</c:v>
                </c:pt>
                <c:pt idx="18802">
                  <c:v>1.02</c:v>
                </c:pt>
                <c:pt idx="18803">
                  <c:v>1.0210000000000001</c:v>
                </c:pt>
                <c:pt idx="18804">
                  <c:v>1.02</c:v>
                </c:pt>
                <c:pt idx="18805">
                  <c:v>1.02</c:v>
                </c:pt>
                <c:pt idx="18806">
                  <c:v>1.02</c:v>
                </c:pt>
                <c:pt idx="18807">
                  <c:v>1.02</c:v>
                </c:pt>
                <c:pt idx="18808">
                  <c:v>1.02</c:v>
                </c:pt>
                <c:pt idx="18809">
                  <c:v>1.018</c:v>
                </c:pt>
                <c:pt idx="18810">
                  <c:v>1.0190000000000001</c:v>
                </c:pt>
                <c:pt idx="18811">
                  <c:v>1.02</c:v>
                </c:pt>
                <c:pt idx="18812">
                  <c:v>1.0210000000000001</c:v>
                </c:pt>
                <c:pt idx="18813">
                  <c:v>1.0210000000000001</c:v>
                </c:pt>
                <c:pt idx="18814">
                  <c:v>1.018</c:v>
                </c:pt>
                <c:pt idx="18815">
                  <c:v>1.0190000000000001</c:v>
                </c:pt>
                <c:pt idx="18816">
                  <c:v>1.0210000000000001</c:v>
                </c:pt>
                <c:pt idx="18817">
                  <c:v>1.0230000000000001</c:v>
                </c:pt>
                <c:pt idx="18818">
                  <c:v>1.0230000000000001</c:v>
                </c:pt>
                <c:pt idx="18819">
                  <c:v>1.022</c:v>
                </c:pt>
                <c:pt idx="18820">
                  <c:v>1.022</c:v>
                </c:pt>
                <c:pt idx="18821">
                  <c:v>1.022</c:v>
                </c:pt>
                <c:pt idx="18822">
                  <c:v>1.022</c:v>
                </c:pt>
                <c:pt idx="18823">
                  <c:v>1.022</c:v>
                </c:pt>
                <c:pt idx="18824">
                  <c:v>1.0210000000000001</c:v>
                </c:pt>
                <c:pt idx="18825">
                  <c:v>1.018</c:v>
                </c:pt>
                <c:pt idx="18826">
                  <c:v>1.018</c:v>
                </c:pt>
                <c:pt idx="18827">
                  <c:v>1.018</c:v>
                </c:pt>
                <c:pt idx="18828">
                  <c:v>1.018</c:v>
                </c:pt>
                <c:pt idx="18829">
                  <c:v>1.0170000000000001</c:v>
                </c:pt>
                <c:pt idx="18830">
                  <c:v>1.016</c:v>
                </c:pt>
                <c:pt idx="18831">
                  <c:v>1.0150000000000001</c:v>
                </c:pt>
                <c:pt idx="18832">
                  <c:v>1.016</c:v>
                </c:pt>
                <c:pt idx="18833">
                  <c:v>1.0170000000000001</c:v>
                </c:pt>
                <c:pt idx="18834">
                  <c:v>1.0170000000000001</c:v>
                </c:pt>
                <c:pt idx="18835">
                  <c:v>1.0190000000000001</c:v>
                </c:pt>
                <c:pt idx="18836">
                  <c:v>1.02</c:v>
                </c:pt>
                <c:pt idx="18837">
                  <c:v>1.0210000000000001</c:v>
                </c:pt>
                <c:pt idx="18838">
                  <c:v>1.022</c:v>
                </c:pt>
                <c:pt idx="18839">
                  <c:v>1.02</c:v>
                </c:pt>
                <c:pt idx="18840">
                  <c:v>1.02</c:v>
                </c:pt>
                <c:pt idx="18841">
                  <c:v>1.0190000000000001</c:v>
                </c:pt>
                <c:pt idx="18842">
                  <c:v>1.02</c:v>
                </c:pt>
                <c:pt idx="18843">
                  <c:v>1.018</c:v>
                </c:pt>
                <c:pt idx="18844">
                  <c:v>1.0190000000000001</c:v>
                </c:pt>
                <c:pt idx="18845">
                  <c:v>1.0210000000000001</c:v>
                </c:pt>
                <c:pt idx="18846">
                  <c:v>1.02</c:v>
                </c:pt>
                <c:pt idx="18847">
                  <c:v>1.0210000000000001</c:v>
                </c:pt>
                <c:pt idx="18848">
                  <c:v>1.0210000000000001</c:v>
                </c:pt>
                <c:pt idx="18849">
                  <c:v>1.02</c:v>
                </c:pt>
                <c:pt idx="18850">
                  <c:v>1.0190000000000001</c:v>
                </c:pt>
                <c:pt idx="18851">
                  <c:v>1.0170000000000001</c:v>
                </c:pt>
                <c:pt idx="18852">
                  <c:v>1.016</c:v>
                </c:pt>
                <c:pt idx="18853">
                  <c:v>1.016</c:v>
                </c:pt>
                <c:pt idx="18854">
                  <c:v>1.016</c:v>
                </c:pt>
                <c:pt idx="18855">
                  <c:v>1.0150000000000001</c:v>
                </c:pt>
                <c:pt idx="18856">
                  <c:v>1.0150000000000001</c:v>
                </c:pt>
                <c:pt idx="18857">
                  <c:v>1.016</c:v>
                </c:pt>
                <c:pt idx="18858">
                  <c:v>1.016</c:v>
                </c:pt>
                <c:pt idx="18859">
                  <c:v>1.016</c:v>
                </c:pt>
                <c:pt idx="18860">
                  <c:v>1.016</c:v>
                </c:pt>
                <c:pt idx="18861">
                  <c:v>1.016</c:v>
                </c:pt>
                <c:pt idx="18862">
                  <c:v>1.0170000000000001</c:v>
                </c:pt>
                <c:pt idx="18863">
                  <c:v>1.016</c:v>
                </c:pt>
                <c:pt idx="18864">
                  <c:v>1.016</c:v>
                </c:pt>
                <c:pt idx="18865">
                  <c:v>1.0170000000000001</c:v>
                </c:pt>
                <c:pt idx="18866">
                  <c:v>1.016</c:v>
                </c:pt>
                <c:pt idx="18867">
                  <c:v>1.0170000000000001</c:v>
                </c:pt>
                <c:pt idx="18868">
                  <c:v>1.0170000000000001</c:v>
                </c:pt>
                <c:pt idx="18869">
                  <c:v>1.018</c:v>
                </c:pt>
                <c:pt idx="18870">
                  <c:v>1.0170000000000001</c:v>
                </c:pt>
                <c:pt idx="18871">
                  <c:v>1.0170000000000001</c:v>
                </c:pt>
                <c:pt idx="18872">
                  <c:v>1.0170000000000001</c:v>
                </c:pt>
                <c:pt idx="18873">
                  <c:v>1.016</c:v>
                </c:pt>
                <c:pt idx="18874">
                  <c:v>1.016</c:v>
                </c:pt>
                <c:pt idx="18875">
                  <c:v>1.016</c:v>
                </c:pt>
                <c:pt idx="18876">
                  <c:v>1.018</c:v>
                </c:pt>
                <c:pt idx="18877">
                  <c:v>1.0170000000000001</c:v>
                </c:pt>
                <c:pt idx="18878">
                  <c:v>1.016</c:v>
                </c:pt>
                <c:pt idx="18879">
                  <c:v>1.018</c:v>
                </c:pt>
                <c:pt idx="18880">
                  <c:v>1.018</c:v>
                </c:pt>
                <c:pt idx="18881">
                  <c:v>1.0190000000000001</c:v>
                </c:pt>
                <c:pt idx="18882">
                  <c:v>1.018</c:v>
                </c:pt>
                <c:pt idx="18883">
                  <c:v>1.0170000000000001</c:v>
                </c:pt>
                <c:pt idx="18884">
                  <c:v>1.0150000000000001</c:v>
                </c:pt>
                <c:pt idx="18885">
                  <c:v>1.0150000000000001</c:v>
                </c:pt>
                <c:pt idx="18886">
                  <c:v>1.018</c:v>
                </c:pt>
                <c:pt idx="18887">
                  <c:v>1.018</c:v>
                </c:pt>
                <c:pt idx="18888">
                  <c:v>1.0170000000000001</c:v>
                </c:pt>
                <c:pt idx="18889">
                  <c:v>1.018</c:v>
                </c:pt>
                <c:pt idx="18890">
                  <c:v>1.018</c:v>
                </c:pt>
                <c:pt idx="18891">
                  <c:v>1.016</c:v>
                </c:pt>
                <c:pt idx="18892">
                  <c:v>1.014</c:v>
                </c:pt>
                <c:pt idx="18893">
                  <c:v>1.0150000000000001</c:v>
                </c:pt>
                <c:pt idx="18894">
                  <c:v>1.016</c:v>
                </c:pt>
                <c:pt idx="18895">
                  <c:v>1.0150000000000001</c:v>
                </c:pt>
                <c:pt idx="18896">
                  <c:v>1.0150000000000001</c:v>
                </c:pt>
                <c:pt idx="18897">
                  <c:v>1.0150000000000001</c:v>
                </c:pt>
                <c:pt idx="18898">
                  <c:v>1.0170000000000001</c:v>
                </c:pt>
                <c:pt idx="18899">
                  <c:v>1.0170000000000001</c:v>
                </c:pt>
                <c:pt idx="18900">
                  <c:v>1.016</c:v>
                </c:pt>
                <c:pt idx="18901">
                  <c:v>1.0170000000000001</c:v>
                </c:pt>
                <c:pt idx="18902">
                  <c:v>1.0190000000000001</c:v>
                </c:pt>
                <c:pt idx="18903">
                  <c:v>1.0190000000000001</c:v>
                </c:pt>
                <c:pt idx="18904">
                  <c:v>1.018</c:v>
                </c:pt>
                <c:pt idx="18905">
                  <c:v>1.018</c:v>
                </c:pt>
                <c:pt idx="18906">
                  <c:v>1.018</c:v>
                </c:pt>
                <c:pt idx="18907">
                  <c:v>1.0170000000000001</c:v>
                </c:pt>
                <c:pt idx="18908">
                  <c:v>1.0150000000000001</c:v>
                </c:pt>
                <c:pt idx="18909">
                  <c:v>1.014</c:v>
                </c:pt>
                <c:pt idx="18910">
                  <c:v>1.014</c:v>
                </c:pt>
                <c:pt idx="18911">
                  <c:v>1.014</c:v>
                </c:pt>
                <c:pt idx="18912">
                  <c:v>1.014</c:v>
                </c:pt>
                <c:pt idx="18913">
                  <c:v>1.0150000000000001</c:v>
                </c:pt>
                <c:pt idx="18914">
                  <c:v>1.0150000000000001</c:v>
                </c:pt>
                <c:pt idx="18915">
                  <c:v>1.016</c:v>
                </c:pt>
                <c:pt idx="18916">
                  <c:v>1.016</c:v>
                </c:pt>
                <c:pt idx="18917">
                  <c:v>1.016</c:v>
                </c:pt>
                <c:pt idx="18918">
                  <c:v>1.0170000000000001</c:v>
                </c:pt>
                <c:pt idx="18919">
                  <c:v>1.018</c:v>
                </c:pt>
                <c:pt idx="18920">
                  <c:v>1.018</c:v>
                </c:pt>
                <c:pt idx="18921">
                  <c:v>1.018</c:v>
                </c:pt>
                <c:pt idx="18922">
                  <c:v>1.018</c:v>
                </c:pt>
                <c:pt idx="18923">
                  <c:v>1.018</c:v>
                </c:pt>
                <c:pt idx="18924">
                  <c:v>1.0170000000000001</c:v>
                </c:pt>
                <c:pt idx="18925">
                  <c:v>1.0170000000000001</c:v>
                </c:pt>
                <c:pt idx="18926">
                  <c:v>1.016</c:v>
                </c:pt>
                <c:pt idx="18927">
                  <c:v>1.018</c:v>
                </c:pt>
                <c:pt idx="18928">
                  <c:v>1.018</c:v>
                </c:pt>
                <c:pt idx="18929">
                  <c:v>1.0190000000000001</c:v>
                </c:pt>
                <c:pt idx="18930">
                  <c:v>1.0190000000000001</c:v>
                </c:pt>
                <c:pt idx="18931">
                  <c:v>1.0190000000000001</c:v>
                </c:pt>
                <c:pt idx="18932">
                  <c:v>1.02</c:v>
                </c:pt>
                <c:pt idx="18933">
                  <c:v>1.0190000000000001</c:v>
                </c:pt>
                <c:pt idx="18934">
                  <c:v>1.0190000000000001</c:v>
                </c:pt>
                <c:pt idx="18935">
                  <c:v>1.02</c:v>
                </c:pt>
                <c:pt idx="18936">
                  <c:v>1.0210000000000001</c:v>
                </c:pt>
                <c:pt idx="18937">
                  <c:v>1.02</c:v>
                </c:pt>
                <c:pt idx="18938">
                  <c:v>1.02</c:v>
                </c:pt>
                <c:pt idx="18939">
                  <c:v>1.0210000000000001</c:v>
                </c:pt>
                <c:pt idx="18940">
                  <c:v>1.02</c:v>
                </c:pt>
                <c:pt idx="18941">
                  <c:v>1.0190000000000001</c:v>
                </c:pt>
                <c:pt idx="18942">
                  <c:v>1.018</c:v>
                </c:pt>
                <c:pt idx="18943">
                  <c:v>1.0170000000000001</c:v>
                </c:pt>
                <c:pt idx="18944">
                  <c:v>1.0170000000000001</c:v>
                </c:pt>
                <c:pt idx="18945">
                  <c:v>1.018</c:v>
                </c:pt>
                <c:pt idx="18946">
                  <c:v>1.018</c:v>
                </c:pt>
                <c:pt idx="18947">
                  <c:v>1.018</c:v>
                </c:pt>
                <c:pt idx="18948">
                  <c:v>1.018</c:v>
                </c:pt>
                <c:pt idx="18949">
                  <c:v>1.0190000000000001</c:v>
                </c:pt>
                <c:pt idx="18950">
                  <c:v>1.0210000000000001</c:v>
                </c:pt>
                <c:pt idx="18951">
                  <c:v>1.022</c:v>
                </c:pt>
                <c:pt idx="18952">
                  <c:v>1.022</c:v>
                </c:pt>
                <c:pt idx="18953">
                  <c:v>1.0210000000000001</c:v>
                </c:pt>
                <c:pt idx="18954">
                  <c:v>1.0210000000000001</c:v>
                </c:pt>
                <c:pt idx="18955">
                  <c:v>1.02</c:v>
                </c:pt>
                <c:pt idx="18956">
                  <c:v>1.02</c:v>
                </c:pt>
                <c:pt idx="18957">
                  <c:v>1.018</c:v>
                </c:pt>
                <c:pt idx="18958">
                  <c:v>1.0190000000000001</c:v>
                </c:pt>
                <c:pt idx="18959">
                  <c:v>1.0210000000000001</c:v>
                </c:pt>
                <c:pt idx="18960">
                  <c:v>1.022</c:v>
                </c:pt>
                <c:pt idx="18961">
                  <c:v>1.022</c:v>
                </c:pt>
                <c:pt idx="18962">
                  <c:v>1.022</c:v>
                </c:pt>
                <c:pt idx="18963">
                  <c:v>1.022</c:v>
                </c:pt>
                <c:pt idx="18964">
                  <c:v>1.022</c:v>
                </c:pt>
                <c:pt idx="18965">
                  <c:v>1.0210000000000001</c:v>
                </c:pt>
                <c:pt idx="18966">
                  <c:v>1.022</c:v>
                </c:pt>
                <c:pt idx="18967">
                  <c:v>1.0210000000000001</c:v>
                </c:pt>
                <c:pt idx="18968">
                  <c:v>1.0190000000000001</c:v>
                </c:pt>
                <c:pt idx="18969">
                  <c:v>1.02</c:v>
                </c:pt>
                <c:pt idx="18970">
                  <c:v>1.018</c:v>
                </c:pt>
                <c:pt idx="18971">
                  <c:v>1.0190000000000001</c:v>
                </c:pt>
                <c:pt idx="18972">
                  <c:v>1.0190000000000001</c:v>
                </c:pt>
                <c:pt idx="18973">
                  <c:v>1.0190000000000001</c:v>
                </c:pt>
                <c:pt idx="18974">
                  <c:v>1.018</c:v>
                </c:pt>
                <c:pt idx="18975">
                  <c:v>1.018</c:v>
                </c:pt>
                <c:pt idx="18976">
                  <c:v>1.0170000000000001</c:v>
                </c:pt>
                <c:pt idx="18977">
                  <c:v>1.016</c:v>
                </c:pt>
                <c:pt idx="18978">
                  <c:v>1.016</c:v>
                </c:pt>
                <c:pt idx="18979">
                  <c:v>1.016</c:v>
                </c:pt>
                <c:pt idx="18980">
                  <c:v>1.016</c:v>
                </c:pt>
                <c:pt idx="18981">
                  <c:v>1.016</c:v>
                </c:pt>
                <c:pt idx="18982">
                  <c:v>1.016</c:v>
                </c:pt>
                <c:pt idx="18983">
                  <c:v>1.0170000000000001</c:v>
                </c:pt>
                <c:pt idx="18984">
                  <c:v>1.018</c:v>
                </c:pt>
                <c:pt idx="18985">
                  <c:v>1.0170000000000001</c:v>
                </c:pt>
                <c:pt idx="18986">
                  <c:v>1.016</c:v>
                </c:pt>
                <c:pt idx="18987">
                  <c:v>1.0190000000000001</c:v>
                </c:pt>
                <c:pt idx="18988">
                  <c:v>1.018</c:v>
                </c:pt>
                <c:pt idx="18989">
                  <c:v>1.0170000000000001</c:v>
                </c:pt>
                <c:pt idx="18990">
                  <c:v>1.018</c:v>
                </c:pt>
                <c:pt idx="18991">
                  <c:v>1.0190000000000001</c:v>
                </c:pt>
                <c:pt idx="18992">
                  <c:v>1.0190000000000001</c:v>
                </c:pt>
                <c:pt idx="18993">
                  <c:v>1.018</c:v>
                </c:pt>
                <c:pt idx="18994">
                  <c:v>1.0170000000000001</c:v>
                </c:pt>
                <c:pt idx="18995">
                  <c:v>1.018</c:v>
                </c:pt>
                <c:pt idx="18996">
                  <c:v>1.018</c:v>
                </c:pt>
                <c:pt idx="18997">
                  <c:v>1.0170000000000001</c:v>
                </c:pt>
                <c:pt idx="18998">
                  <c:v>1.016</c:v>
                </c:pt>
                <c:pt idx="18999">
                  <c:v>1.0170000000000001</c:v>
                </c:pt>
                <c:pt idx="19000">
                  <c:v>1.016</c:v>
                </c:pt>
                <c:pt idx="19001">
                  <c:v>1.0150000000000001</c:v>
                </c:pt>
                <c:pt idx="19002">
                  <c:v>1.0150000000000001</c:v>
                </c:pt>
                <c:pt idx="19003">
                  <c:v>1.016</c:v>
                </c:pt>
                <c:pt idx="19004">
                  <c:v>1.0170000000000001</c:v>
                </c:pt>
                <c:pt idx="19005">
                  <c:v>1.0170000000000001</c:v>
                </c:pt>
                <c:pt idx="19006">
                  <c:v>1.018</c:v>
                </c:pt>
                <c:pt idx="19007">
                  <c:v>1.018</c:v>
                </c:pt>
                <c:pt idx="19008">
                  <c:v>1.016</c:v>
                </c:pt>
                <c:pt idx="19009">
                  <c:v>1.016</c:v>
                </c:pt>
                <c:pt idx="19010">
                  <c:v>1.0170000000000001</c:v>
                </c:pt>
                <c:pt idx="19011">
                  <c:v>1.018</c:v>
                </c:pt>
                <c:pt idx="19012">
                  <c:v>1.018</c:v>
                </c:pt>
                <c:pt idx="19013">
                  <c:v>1.0170000000000001</c:v>
                </c:pt>
                <c:pt idx="19014">
                  <c:v>1.0150000000000001</c:v>
                </c:pt>
                <c:pt idx="19015">
                  <c:v>1.014</c:v>
                </c:pt>
                <c:pt idx="19016">
                  <c:v>1.0130000000000001</c:v>
                </c:pt>
                <c:pt idx="19017">
                  <c:v>1.014</c:v>
                </c:pt>
                <c:pt idx="19018">
                  <c:v>1.0150000000000001</c:v>
                </c:pt>
                <c:pt idx="19019">
                  <c:v>1.0150000000000001</c:v>
                </c:pt>
                <c:pt idx="19020">
                  <c:v>1.0150000000000001</c:v>
                </c:pt>
                <c:pt idx="19021">
                  <c:v>1.0150000000000001</c:v>
                </c:pt>
                <c:pt idx="19022">
                  <c:v>1.016</c:v>
                </c:pt>
                <c:pt idx="19023">
                  <c:v>1.0150000000000001</c:v>
                </c:pt>
                <c:pt idx="19024">
                  <c:v>1.0150000000000001</c:v>
                </c:pt>
                <c:pt idx="19025">
                  <c:v>1.016</c:v>
                </c:pt>
                <c:pt idx="19026">
                  <c:v>1.0170000000000001</c:v>
                </c:pt>
                <c:pt idx="19027">
                  <c:v>1.0170000000000001</c:v>
                </c:pt>
                <c:pt idx="19028">
                  <c:v>1.0170000000000001</c:v>
                </c:pt>
                <c:pt idx="19029">
                  <c:v>1.016</c:v>
                </c:pt>
                <c:pt idx="19030">
                  <c:v>1.016</c:v>
                </c:pt>
                <c:pt idx="19031">
                  <c:v>1.016</c:v>
                </c:pt>
                <c:pt idx="19032">
                  <c:v>1.016</c:v>
                </c:pt>
                <c:pt idx="19033">
                  <c:v>1.016</c:v>
                </c:pt>
                <c:pt idx="19034">
                  <c:v>1.0170000000000001</c:v>
                </c:pt>
                <c:pt idx="19035">
                  <c:v>1.0170000000000001</c:v>
                </c:pt>
                <c:pt idx="19036">
                  <c:v>1.018</c:v>
                </c:pt>
                <c:pt idx="19037">
                  <c:v>1.0190000000000001</c:v>
                </c:pt>
                <c:pt idx="19038">
                  <c:v>1.0190000000000001</c:v>
                </c:pt>
                <c:pt idx="19039">
                  <c:v>1.0190000000000001</c:v>
                </c:pt>
                <c:pt idx="19040">
                  <c:v>1.0170000000000001</c:v>
                </c:pt>
                <c:pt idx="19041">
                  <c:v>1.018</c:v>
                </c:pt>
                <c:pt idx="19042">
                  <c:v>1.0190000000000001</c:v>
                </c:pt>
                <c:pt idx="19043">
                  <c:v>1.018</c:v>
                </c:pt>
                <c:pt idx="19044">
                  <c:v>1.016</c:v>
                </c:pt>
                <c:pt idx="19045">
                  <c:v>1.0170000000000001</c:v>
                </c:pt>
                <c:pt idx="19046">
                  <c:v>1.018</c:v>
                </c:pt>
                <c:pt idx="19047">
                  <c:v>1.0170000000000001</c:v>
                </c:pt>
                <c:pt idx="19048">
                  <c:v>1.016</c:v>
                </c:pt>
                <c:pt idx="19049">
                  <c:v>1.018</c:v>
                </c:pt>
                <c:pt idx="19050">
                  <c:v>1.018</c:v>
                </c:pt>
                <c:pt idx="19051">
                  <c:v>1.0150000000000001</c:v>
                </c:pt>
                <c:pt idx="19052">
                  <c:v>1.014</c:v>
                </c:pt>
                <c:pt idx="19053">
                  <c:v>1.0150000000000001</c:v>
                </c:pt>
                <c:pt idx="19054">
                  <c:v>1.016</c:v>
                </c:pt>
                <c:pt idx="19055">
                  <c:v>1.0170000000000001</c:v>
                </c:pt>
                <c:pt idx="19056">
                  <c:v>1.0170000000000001</c:v>
                </c:pt>
                <c:pt idx="19057">
                  <c:v>1.0190000000000001</c:v>
                </c:pt>
                <c:pt idx="19058">
                  <c:v>1.0190000000000001</c:v>
                </c:pt>
                <c:pt idx="19059">
                  <c:v>1.018</c:v>
                </c:pt>
                <c:pt idx="19060">
                  <c:v>1.018</c:v>
                </c:pt>
                <c:pt idx="19061">
                  <c:v>1.018</c:v>
                </c:pt>
                <c:pt idx="19062">
                  <c:v>1.018</c:v>
                </c:pt>
                <c:pt idx="19063">
                  <c:v>1.016</c:v>
                </c:pt>
                <c:pt idx="19064">
                  <c:v>1.0150000000000001</c:v>
                </c:pt>
                <c:pt idx="19065">
                  <c:v>1.0150000000000001</c:v>
                </c:pt>
                <c:pt idx="19066">
                  <c:v>1.016</c:v>
                </c:pt>
                <c:pt idx="19067">
                  <c:v>1.0170000000000001</c:v>
                </c:pt>
                <c:pt idx="19068">
                  <c:v>1.018</c:v>
                </c:pt>
                <c:pt idx="19069">
                  <c:v>1.0190000000000001</c:v>
                </c:pt>
                <c:pt idx="19070">
                  <c:v>1.018</c:v>
                </c:pt>
                <c:pt idx="19071">
                  <c:v>1.0190000000000001</c:v>
                </c:pt>
                <c:pt idx="19072">
                  <c:v>1.0190000000000001</c:v>
                </c:pt>
                <c:pt idx="19073">
                  <c:v>1.02</c:v>
                </c:pt>
                <c:pt idx="19074">
                  <c:v>1.0190000000000001</c:v>
                </c:pt>
                <c:pt idx="19075">
                  <c:v>1.018</c:v>
                </c:pt>
                <c:pt idx="19076">
                  <c:v>1.018</c:v>
                </c:pt>
                <c:pt idx="19077">
                  <c:v>1.018</c:v>
                </c:pt>
                <c:pt idx="19078">
                  <c:v>1.018</c:v>
                </c:pt>
                <c:pt idx="19079">
                  <c:v>1.0170000000000001</c:v>
                </c:pt>
                <c:pt idx="19080">
                  <c:v>1.0170000000000001</c:v>
                </c:pt>
                <c:pt idx="19081">
                  <c:v>1.0170000000000001</c:v>
                </c:pt>
                <c:pt idx="19082">
                  <c:v>1.0170000000000001</c:v>
                </c:pt>
                <c:pt idx="19083">
                  <c:v>1.0170000000000001</c:v>
                </c:pt>
                <c:pt idx="19084">
                  <c:v>1.0170000000000001</c:v>
                </c:pt>
                <c:pt idx="19085">
                  <c:v>1.018</c:v>
                </c:pt>
                <c:pt idx="19086">
                  <c:v>1.0190000000000001</c:v>
                </c:pt>
                <c:pt idx="19087">
                  <c:v>1.02</c:v>
                </c:pt>
                <c:pt idx="19088">
                  <c:v>1.018</c:v>
                </c:pt>
                <c:pt idx="19089">
                  <c:v>1.0170000000000001</c:v>
                </c:pt>
                <c:pt idx="19090">
                  <c:v>1.016</c:v>
                </c:pt>
                <c:pt idx="19091">
                  <c:v>1.0130000000000001</c:v>
                </c:pt>
                <c:pt idx="19092">
                  <c:v>1.014</c:v>
                </c:pt>
                <c:pt idx="19093">
                  <c:v>1.0150000000000001</c:v>
                </c:pt>
                <c:pt idx="19094">
                  <c:v>1.016</c:v>
                </c:pt>
                <c:pt idx="19095">
                  <c:v>1.016</c:v>
                </c:pt>
                <c:pt idx="19096">
                  <c:v>1.0170000000000001</c:v>
                </c:pt>
                <c:pt idx="19097">
                  <c:v>1.016</c:v>
                </c:pt>
                <c:pt idx="19098">
                  <c:v>1.0150000000000001</c:v>
                </c:pt>
                <c:pt idx="19099">
                  <c:v>1.018</c:v>
                </c:pt>
                <c:pt idx="19100">
                  <c:v>1.018</c:v>
                </c:pt>
                <c:pt idx="19101">
                  <c:v>1.0170000000000001</c:v>
                </c:pt>
                <c:pt idx="19102">
                  <c:v>1.016</c:v>
                </c:pt>
                <c:pt idx="19103">
                  <c:v>1.016</c:v>
                </c:pt>
                <c:pt idx="19104">
                  <c:v>1.0170000000000001</c:v>
                </c:pt>
                <c:pt idx="19105">
                  <c:v>1.0150000000000001</c:v>
                </c:pt>
                <c:pt idx="19106">
                  <c:v>1.016</c:v>
                </c:pt>
                <c:pt idx="19107">
                  <c:v>1.016</c:v>
                </c:pt>
                <c:pt idx="19108">
                  <c:v>1.0170000000000001</c:v>
                </c:pt>
                <c:pt idx="19109">
                  <c:v>1.016</c:v>
                </c:pt>
                <c:pt idx="19110">
                  <c:v>1.016</c:v>
                </c:pt>
                <c:pt idx="19111">
                  <c:v>1.0170000000000001</c:v>
                </c:pt>
                <c:pt idx="19112">
                  <c:v>1.0170000000000001</c:v>
                </c:pt>
                <c:pt idx="19113">
                  <c:v>1.016</c:v>
                </c:pt>
                <c:pt idx="19114">
                  <c:v>1.0150000000000001</c:v>
                </c:pt>
                <c:pt idx="19115">
                  <c:v>1.0150000000000001</c:v>
                </c:pt>
                <c:pt idx="19116">
                  <c:v>1.0130000000000001</c:v>
                </c:pt>
                <c:pt idx="19117">
                  <c:v>1.014</c:v>
                </c:pt>
                <c:pt idx="19118">
                  <c:v>1.014</c:v>
                </c:pt>
                <c:pt idx="19119">
                  <c:v>1.0150000000000001</c:v>
                </c:pt>
                <c:pt idx="19120">
                  <c:v>1.0150000000000001</c:v>
                </c:pt>
                <c:pt idx="19121">
                  <c:v>1.0150000000000001</c:v>
                </c:pt>
                <c:pt idx="19122">
                  <c:v>1.014</c:v>
                </c:pt>
                <c:pt idx="19123">
                  <c:v>1.0150000000000001</c:v>
                </c:pt>
                <c:pt idx="19124">
                  <c:v>1.0150000000000001</c:v>
                </c:pt>
                <c:pt idx="19125">
                  <c:v>1.0150000000000001</c:v>
                </c:pt>
                <c:pt idx="19126">
                  <c:v>1.0150000000000001</c:v>
                </c:pt>
                <c:pt idx="19127">
                  <c:v>1.0170000000000001</c:v>
                </c:pt>
                <c:pt idx="19128">
                  <c:v>1.016</c:v>
                </c:pt>
                <c:pt idx="19129">
                  <c:v>1.014</c:v>
                </c:pt>
                <c:pt idx="19130">
                  <c:v>1.014</c:v>
                </c:pt>
                <c:pt idx="19131">
                  <c:v>1.014</c:v>
                </c:pt>
                <c:pt idx="19132">
                  <c:v>1.0150000000000001</c:v>
                </c:pt>
                <c:pt idx="19133">
                  <c:v>1.014</c:v>
                </c:pt>
                <c:pt idx="19134">
                  <c:v>1.014</c:v>
                </c:pt>
                <c:pt idx="19135">
                  <c:v>1.014</c:v>
                </c:pt>
                <c:pt idx="19136">
                  <c:v>1.014</c:v>
                </c:pt>
                <c:pt idx="19137">
                  <c:v>1.014</c:v>
                </c:pt>
                <c:pt idx="19138">
                  <c:v>1.014</c:v>
                </c:pt>
                <c:pt idx="19139">
                  <c:v>1.0130000000000001</c:v>
                </c:pt>
                <c:pt idx="19140">
                  <c:v>1.014</c:v>
                </c:pt>
                <c:pt idx="19141">
                  <c:v>1.0150000000000001</c:v>
                </c:pt>
                <c:pt idx="19142">
                  <c:v>1.0150000000000001</c:v>
                </c:pt>
                <c:pt idx="19143">
                  <c:v>1.0150000000000001</c:v>
                </c:pt>
                <c:pt idx="19144">
                  <c:v>1.0170000000000001</c:v>
                </c:pt>
                <c:pt idx="19145">
                  <c:v>1.0170000000000001</c:v>
                </c:pt>
                <c:pt idx="19146">
                  <c:v>1.0170000000000001</c:v>
                </c:pt>
                <c:pt idx="19147">
                  <c:v>1.0170000000000001</c:v>
                </c:pt>
                <c:pt idx="19148">
                  <c:v>1.016</c:v>
                </c:pt>
                <c:pt idx="19149">
                  <c:v>1.018</c:v>
                </c:pt>
                <c:pt idx="19150">
                  <c:v>1.0170000000000001</c:v>
                </c:pt>
                <c:pt idx="19151">
                  <c:v>1.016</c:v>
                </c:pt>
                <c:pt idx="19152">
                  <c:v>1.0150000000000001</c:v>
                </c:pt>
                <c:pt idx="19153">
                  <c:v>1.016</c:v>
                </c:pt>
                <c:pt idx="19154">
                  <c:v>1.016</c:v>
                </c:pt>
                <c:pt idx="19155">
                  <c:v>1.016</c:v>
                </c:pt>
                <c:pt idx="19156">
                  <c:v>1.0170000000000001</c:v>
                </c:pt>
                <c:pt idx="19157">
                  <c:v>1.0170000000000001</c:v>
                </c:pt>
                <c:pt idx="19158">
                  <c:v>1.0170000000000001</c:v>
                </c:pt>
                <c:pt idx="19159">
                  <c:v>1.0170000000000001</c:v>
                </c:pt>
                <c:pt idx="19160">
                  <c:v>1.0170000000000001</c:v>
                </c:pt>
                <c:pt idx="19161">
                  <c:v>1.0150000000000001</c:v>
                </c:pt>
                <c:pt idx="19162">
                  <c:v>1.0170000000000001</c:v>
                </c:pt>
                <c:pt idx="19163">
                  <c:v>1.016</c:v>
                </c:pt>
                <c:pt idx="19164">
                  <c:v>1.0150000000000001</c:v>
                </c:pt>
                <c:pt idx="19165">
                  <c:v>1.0150000000000001</c:v>
                </c:pt>
                <c:pt idx="19166">
                  <c:v>1.014</c:v>
                </c:pt>
                <c:pt idx="19167">
                  <c:v>1.016</c:v>
                </c:pt>
                <c:pt idx="19168">
                  <c:v>1.0150000000000001</c:v>
                </c:pt>
                <c:pt idx="19169">
                  <c:v>1.016</c:v>
                </c:pt>
                <c:pt idx="19170">
                  <c:v>1.0150000000000001</c:v>
                </c:pt>
                <c:pt idx="19171">
                  <c:v>1.0170000000000001</c:v>
                </c:pt>
                <c:pt idx="19172">
                  <c:v>1.0170000000000001</c:v>
                </c:pt>
                <c:pt idx="19173">
                  <c:v>1.0170000000000001</c:v>
                </c:pt>
                <c:pt idx="19174">
                  <c:v>1.0170000000000001</c:v>
                </c:pt>
                <c:pt idx="19175">
                  <c:v>1.018</c:v>
                </c:pt>
                <c:pt idx="19176">
                  <c:v>1.0170000000000001</c:v>
                </c:pt>
                <c:pt idx="19177">
                  <c:v>1.016</c:v>
                </c:pt>
                <c:pt idx="19178">
                  <c:v>1.016</c:v>
                </c:pt>
                <c:pt idx="19179">
                  <c:v>1.016</c:v>
                </c:pt>
                <c:pt idx="19180">
                  <c:v>1.016</c:v>
                </c:pt>
                <c:pt idx="19181">
                  <c:v>1.018</c:v>
                </c:pt>
                <c:pt idx="19182">
                  <c:v>1.0190000000000001</c:v>
                </c:pt>
                <c:pt idx="19183">
                  <c:v>1.0190000000000001</c:v>
                </c:pt>
                <c:pt idx="19184">
                  <c:v>1.0170000000000001</c:v>
                </c:pt>
                <c:pt idx="19185">
                  <c:v>1.016</c:v>
                </c:pt>
                <c:pt idx="19186">
                  <c:v>1.0170000000000001</c:v>
                </c:pt>
                <c:pt idx="19187">
                  <c:v>1.016</c:v>
                </c:pt>
                <c:pt idx="19188">
                  <c:v>1.014</c:v>
                </c:pt>
                <c:pt idx="19189">
                  <c:v>1.0170000000000001</c:v>
                </c:pt>
                <c:pt idx="19190">
                  <c:v>1.0150000000000001</c:v>
                </c:pt>
                <c:pt idx="19191">
                  <c:v>1.0150000000000001</c:v>
                </c:pt>
                <c:pt idx="19192">
                  <c:v>1.0170000000000001</c:v>
                </c:pt>
                <c:pt idx="19193">
                  <c:v>1.0190000000000001</c:v>
                </c:pt>
                <c:pt idx="19194">
                  <c:v>1.018</c:v>
                </c:pt>
                <c:pt idx="19195">
                  <c:v>1.018</c:v>
                </c:pt>
                <c:pt idx="19196">
                  <c:v>1.0170000000000001</c:v>
                </c:pt>
                <c:pt idx="19197">
                  <c:v>1.0170000000000001</c:v>
                </c:pt>
                <c:pt idx="19198">
                  <c:v>1.0170000000000001</c:v>
                </c:pt>
                <c:pt idx="19199">
                  <c:v>1.0170000000000001</c:v>
                </c:pt>
                <c:pt idx="19200">
                  <c:v>1.0170000000000001</c:v>
                </c:pt>
                <c:pt idx="19201">
                  <c:v>1.016</c:v>
                </c:pt>
                <c:pt idx="19202">
                  <c:v>1.0150000000000001</c:v>
                </c:pt>
                <c:pt idx="19203">
                  <c:v>1.0150000000000001</c:v>
                </c:pt>
                <c:pt idx="19204">
                  <c:v>1.0170000000000001</c:v>
                </c:pt>
                <c:pt idx="19205">
                  <c:v>1.0170000000000001</c:v>
                </c:pt>
                <c:pt idx="19206">
                  <c:v>1.016</c:v>
                </c:pt>
                <c:pt idx="19207">
                  <c:v>1.0170000000000001</c:v>
                </c:pt>
                <c:pt idx="19208">
                  <c:v>1.0170000000000001</c:v>
                </c:pt>
                <c:pt idx="19209">
                  <c:v>1.018</c:v>
                </c:pt>
                <c:pt idx="19210">
                  <c:v>1.018</c:v>
                </c:pt>
                <c:pt idx="19211">
                  <c:v>1.018</c:v>
                </c:pt>
                <c:pt idx="19212">
                  <c:v>1.0170000000000001</c:v>
                </c:pt>
                <c:pt idx="19213">
                  <c:v>1.0190000000000001</c:v>
                </c:pt>
                <c:pt idx="19214">
                  <c:v>1.0170000000000001</c:v>
                </c:pt>
                <c:pt idx="19215">
                  <c:v>1.0170000000000001</c:v>
                </c:pt>
                <c:pt idx="19216">
                  <c:v>1.016</c:v>
                </c:pt>
                <c:pt idx="19217">
                  <c:v>1.018</c:v>
                </c:pt>
                <c:pt idx="19218">
                  <c:v>1.018</c:v>
                </c:pt>
                <c:pt idx="19219">
                  <c:v>1.016</c:v>
                </c:pt>
                <c:pt idx="19220">
                  <c:v>1.0170000000000001</c:v>
                </c:pt>
                <c:pt idx="19221">
                  <c:v>1.016</c:v>
                </c:pt>
                <c:pt idx="19222">
                  <c:v>1.0150000000000001</c:v>
                </c:pt>
                <c:pt idx="19223">
                  <c:v>1.014</c:v>
                </c:pt>
                <c:pt idx="19224">
                  <c:v>1.0150000000000001</c:v>
                </c:pt>
                <c:pt idx="19225">
                  <c:v>1.0150000000000001</c:v>
                </c:pt>
                <c:pt idx="19226">
                  <c:v>1.0150000000000001</c:v>
                </c:pt>
                <c:pt idx="19227">
                  <c:v>1.0170000000000001</c:v>
                </c:pt>
                <c:pt idx="19228">
                  <c:v>1.018</c:v>
                </c:pt>
                <c:pt idx="19229">
                  <c:v>1.018</c:v>
                </c:pt>
                <c:pt idx="19230">
                  <c:v>1.02</c:v>
                </c:pt>
                <c:pt idx="19231">
                  <c:v>1.018</c:v>
                </c:pt>
                <c:pt idx="19232">
                  <c:v>1.016</c:v>
                </c:pt>
                <c:pt idx="19233">
                  <c:v>1.0150000000000001</c:v>
                </c:pt>
                <c:pt idx="19234">
                  <c:v>1.018</c:v>
                </c:pt>
                <c:pt idx="19235">
                  <c:v>1.0170000000000001</c:v>
                </c:pt>
                <c:pt idx="19236">
                  <c:v>1.016</c:v>
                </c:pt>
                <c:pt idx="19237">
                  <c:v>1.0190000000000001</c:v>
                </c:pt>
                <c:pt idx="19238">
                  <c:v>1.018</c:v>
                </c:pt>
                <c:pt idx="19239">
                  <c:v>1.018</c:v>
                </c:pt>
                <c:pt idx="19240">
                  <c:v>1.0190000000000001</c:v>
                </c:pt>
                <c:pt idx="19241">
                  <c:v>1.0190000000000001</c:v>
                </c:pt>
                <c:pt idx="19242">
                  <c:v>1.0170000000000001</c:v>
                </c:pt>
                <c:pt idx="19243">
                  <c:v>1.016</c:v>
                </c:pt>
                <c:pt idx="19244">
                  <c:v>1.016</c:v>
                </c:pt>
                <c:pt idx="19245">
                  <c:v>1.014</c:v>
                </c:pt>
                <c:pt idx="19246">
                  <c:v>1.0150000000000001</c:v>
                </c:pt>
                <c:pt idx="19247">
                  <c:v>1.016</c:v>
                </c:pt>
                <c:pt idx="19248">
                  <c:v>1.0150000000000001</c:v>
                </c:pt>
                <c:pt idx="19249">
                  <c:v>1.016</c:v>
                </c:pt>
                <c:pt idx="19250">
                  <c:v>1.016</c:v>
                </c:pt>
                <c:pt idx="19251">
                  <c:v>1.0170000000000001</c:v>
                </c:pt>
                <c:pt idx="19252">
                  <c:v>1.0190000000000001</c:v>
                </c:pt>
                <c:pt idx="19253">
                  <c:v>1.02</c:v>
                </c:pt>
                <c:pt idx="19254">
                  <c:v>1.02</c:v>
                </c:pt>
                <c:pt idx="19255">
                  <c:v>1.0210000000000001</c:v>
                </c:pt>
                <c:pt idx="19256">
                  <c:v>1.02</c:v>
                </c:pt>
                <c:pt idx="19257">
                  <c:v>1.0190000000000001</c:v>
                </c:pt>
                <c:pt idx="19258">
                  <c:v>1.02</c:v>
                </c:pt>
                <c:pt idx="19259">
                  <c:v>1.0190000000000001</c:v>
                </c:pt>
                <c:pt idx="19260">
                  <c:v>1.02</c:v>
                </c:pt>
                <c:pt idx="19261">
                  <c:v>1.02</c:v>
                </c:pt>
                <c:pt idx="19262">
                  <c:v>1.0190000000000001</c:v>
                </c:pt>
                <c:pt idx="19263">
                  <c:v>1.018</c:v>
                </c:pt>
                <c:pt idx="19264">
                  <c:v>1.0190000000000001</c:v>
                </c:pt>
                <c:pt idx="19265">
                  <c:v>1.0190000000000001</c:v>
                </c:pt>
                <c:pt idx="19266">
                  <c:v>1.0190000000000001</c:v>
                </c:pt>
                <c:pt idx="19267">
                  <c:v>1.0190000000000001</c:v>
                </c:pt>
                <c:pt idx="19268">
                  <c:v>1.0190000000000001</c:v>
                </c:pt>
                <c:pt idx="19269">
                  <c:v>1.0170000000000001</c:v>
                </c:pt>
                <c:pt idx="19270">
                  <c:v>1.016</c:v>
                </c:pt>
                <c:pt idx="19271">
                  <c:v>1.016</c:v>
                </c:pt>
                <c:pt idx="19272">
                  <c:v>1.0150000000000001</c:v>
                </c:pt>
                <c:pt idx="19273">
                  <c:v>1.0170000000000001</c:v>
                </c:pt>
                <c:pt idx="19274">
                  <c:v>1.016</c:v>
                </c:pt>
                <c:pt idx="19275">
                  <c:v>1.0150000000000001</c:v>
                </c:pt>
                <c:pt idx="19276">
                  <c:v>1.0170000000000001</c:v>
                </c:pt>
                <c:pt idx="19277">
                  <c:v>1.0170000000000001</c:v>
                </c:pt>
                <c:pt idx="19278">
                  <c:v>1.016</c:v>
                </c:pt>
                <c:pt idx="19279">
                  <c:v>1.0170000000000001</c:v>
                </c:pt>
                <c:pt idx="19280">
                  <c:v>1.0190000000000001</c:v>
                </c:pt>
                <c:pt idx="19281">
                  <c:v>1.0170000000000001</c:v>
                </c:pt>
                <c:pt idx="19282">
                  <c:v>1.018</c:v>
                </c:pt>
                <c:pt idx="19283">
                  <c:v>1.0190000000000001</c:v>
                </c:pt>
                <c:pt idx="19284">
                  <c:v>1.02</c:v>
                </c:pt>
                <c:pt idx="19285">
                  <c:v>1.018</c:v>
                </c:pt>
                <c:pt idx="19286">
                  <c:v>1.0170000000000001</c:v>
                </c:pt>
                <c:pt idx="19287">
                  <c:v>1.016</c:v>
                </c:pt>
                <c:pt idx="19288">
                  <c:v>1.0170000000000001</c:v>
                </c:pt>
                <c:pt idx="19289">
                  <c:v>1.018</c:v>
                </c:pt>
                <c:pt idx="19290">
                  <c:v>1.016</c:v>
                </c:pt>
                <c:pt idx="19291">
                  <c:v>1.0150000000000001</c:v>
                </c:pt>
                <c:pt idx="19292">
                  <c:v>1.014</c:v>
                </c:pt>
                <c:pt idx="19293">
                  <c:v>1.016</c:v>
                </c:pt>
                <c:pt idx="19294">
                  <c:v>1.0170000000000001</c:v>
                </c:pt>
                <c:pt idx="19295">
                  <c:v>1.018</c:v>
                </c:pt>
                <c:pt idx="19296">
                  <c:v>1.018</c:v>
                </c:pt>
                <c:pt idx="19297">
                  <c:v>1.018</c:v>
                </c:pt>
                <c:pt idx="19298">
                  <c:v>1.0170000000000001</c:v>
                </c:pt>
                <c:pt idx="19299">
                  <c:v>1.016</c:v>
                </c:pt>
                <c:pt idx="19300">
                  <c:v>1.0150000000000001</c:v>
                </c:pt>
                <c:pt idx="19301">
                  <c:v>1.0170000000000001</c:v>
                </c:pt>
                <c:pt idx="19302">
                  <c:v>1.0150000000000001</c:v>
                </c:pt>
                <c:pt idx="19303">
                  <c:v>1.014</c:v>
                </c:pt>
                <c:pt idx="19304">
                  <c:v>1.016</c:v>
                </c:pt>
                <c:pt idx="19305">
                  <c:v>1.0170000000000001</c:v>
                </c:pt>
                <c:pt idx="19306">
                  <c:v>1.016</c:v>
                </c:pt>
                <c:pt idx="19307">
                  <c:v>1.016</c:v>
                </c:pt>
                <c:pt idx="19308">
                  <c:v>1.0170000000000001</c:v>
                </c:pt>
                <c:pt idx="19309">
                  <c:v>1.016</c:v>
                </c:pt>
                <c:pt idx="19310">
                  <c:v>1.016</c:v>
                </c:pt>
                <c:pt idx="19311">
                  <c:v>1.016</c:v>
                </c:pt>
                <c:pt idx="19312">
                  <c:v>1.0150000000000001</c:v>
                </c:pt>
                <c:pt idx="19313">
                  <c:v>1.016</c:v>
                </c:pt>
                <c:pt idx="19314">
                  <c:v>1.0150000000000001</c:v>
                </c:pt>
                <c:pt idx="19315">
                  <c:v>1.0150000000000001</c:v>
                </c:pt>
                <c:pt idx="19316">
                  <c:v>1.014</c:v>
                </c:pt>
                <c:pt idx="19317">
                  <c:v>1.014</c:v>
                </c:pt>
                <c:pt idx="19318">
                  <c:v>1.0150000000000001</c:v>
                </c:pt>
                <c:pt idx="19319">
                  <c:v>1.014</c:v>
                </c:pt>
                <c:pt idx="19320">
                  <c:v>1.0130000000000001</c:v>
                </c:pt>
                <c:pt idx="19321">
                  <c:v>1.0130000000000001</c:v>
                </c:pt>
                <c:pt idx="19322">
                  <c:v>1.014</c:v>
                </c:pt>
                <c:pt idx="19323">
                  <c:v>1.0150000000000001</c:v>
                </c:pt>
                <c:pt idx="19324">
                  <c:v>1.016</c:v>
                </c:pt>
                <c:pt idx="19325">
                  <c:v>1.0150000000000001</c:v>
                </c:pt>
                <c:pt idx="19326">
                  <c:v>1.016</c:v>
                </c:pt>
                <c:pt idx="19327">
                  <c:v>1.0150000000000001</c:v>
                </c:pt>
                <c:pt idx="19328">
                  <c:v>1.0150000000000001</c:v>
                </c:pt>
                <c:pt idx="19329">
                  <c:v>1.0150000000000001</c:v>
                </c:pt>
                <c:pt idx="19330">
                  <c:v>1.014</c:v>
                </c:pt>
                <c:pt idx="19331">
                  <c:v>1.0150000000000001</c:v>
                </c:pt>
                <c:pt idx="19332">
                  <c:v>1.0150000000000001</c:v>
                </c:pt>
                <c:pt idx="19333">
                  <c:v>1.0150000000000001</c:v>
                </c:pt>
                <c:pt idx="19334">
                  <c:v>1.016</c:v>
                </c:pt>
                <c:pt idx="19335">
                  <c:v>1.016</c:v>
                </c:pt>
                <c:pt idx="19336">
                  <c:v>1.0150000000000001</c:v>
                </c:pt>
                <c:pt idx="19337">
                  <c:v>1.016</c:v>
                </c:pt>
                <c:pt idx="19338">
                  <c:v>1.016</c:v>
                </c:pt>
                <c:pt idx="19339">
                  <c:v>1.0150000000000001</c:v>
                </c:pt>
                <c:pt idx="19340">
                  <c:v>1.016</c:v>
                </c:pt>
                <c:pt idx="19341">
                  <c:v>1.016</c:v>
                </c:pt>
                <c:pt idx="19342">
                  <c:v>1.016</c:v>
                </c:pt>
                <c:pt idx="19343">
                  <c:v>1.016</c:v>
                </c:pt>
                <c:pt idx="19344">
                  <c:v>1.016</c:v>
                </c:pt>
                <c:pt idx="19345">
                  <c:v>1.014</c:v>
                </c:pt>
                <c:pt idx="19346">
                  <c:v>1.0130000000000001</c:v>
                </c:pt>
                <c:pt idx="19347">
                  <c:v>1.0130000000000001</c:v>
                </c:pt>
                <c:pt idx="19348">
                  <c:v>1.014</c:v>
                </c:pt>
                <c:pt idx="19349">
                  <c:v>1.014</c:v>
                </c:pt>
                <c:pt idx="19350">
                  <c:v>1.0170000000000001</c:v>
                </c:pt>
                <c:pt idx="19351">
                  <c:v>1.014</c:v>
                </c:pt>
                <c:pt idx="19352">
                  <c:v>1.0130000000000001</c:v>
                </c:pt>
                <c:pt idx="19353">
                  <c:v>1.014</c:v>
                </c:pt>
                <c:pt idx="19354">
                  <c:v>1.0130000000000001</c:v>
                </c:pt>
                <c:pt idx="19355">
                  <c:v>1.014</c:v>
                </c:pt>
                <c:pt idx="19356">
                  <c:v>1.0150000000000001</c:v>
                </c:pt>
                <c:pt idx="19357">
                  <c:v>1.016</c:v>
                </c:pt>
                <c:pt idx="19358">
                  <c:v>1.016</c:v>
                </c:pt>
                <c:pt idx="19359">
                  <c:v>1.016</c:v>
                </c:pt>
                <c:pt idx="19360">
                  <c:v>1.0150000000000001</c:v>
                </c:pt>
                <c:pt idx="19361">
                  <c:v>1.016</c:v>
                </c:pt>
                <c:pt idx="19362">
                  <c:v>1.016</c:v>
                </c:pt>
                <c:pt idx="19363">
                  <c:v>1.016</c:v>
                </c:pt>
                <c:pt idx="19364">
                  <c:v>1.0150000000000001</c:v>
                </c:pt>
                <c:pt idx="19365">
                  <c:v>1.0150000000000001</c:v>
                </c:pt>
                <c:pt idx="19366">
                  <c:v>1.016</c:v>
                </c:pt>
                <c:pt idx="19367">
                  <c:v>1.016</c:v>
                </c:pt>
                <c:pt idx="19368">
                  <c:v>1.0150000000000001</c:v>
                </c:pt>
                <c:pt idx="19369">
                  <c:v>1.0150000000000001</c:v>
                </c:pt>
                <c:pt idx="19370">
                  <c:v>1.0170000000000001</c:v>
                </c:pt>
                <c:pt idx="19371">
                  <c:v>1.018</c:v>
                </c:pt>
                <c:pt idx="19372">
                  <c:v>1.0170000000000001</c:v>
                </c:pt>
                <c:pt idx="19373">
                  <c:v>1.0170000000000001</c:v>
                </c:pt>
                <c:pt idx="19374">
                  <c:v>1.0170000000000001</c:v>
                </c:pt>
                <c:pt idx="19375">
                  <c:v>1.014</c:v>
                </c:pt>
                <c:pt idx="19376">
                  <c:v>1.0130000000000001</c:v>
                </c:pt>
                <c:pt idx="19377">
                  <c:v>1.014</c:v>
                </c:pt>
                <c:pt idx="19378">
                  <c:v>1.0150000000000001</c:v>
                </c:pt>
                <c:pt idx="19379">
                  <c:v>1.014</c:v>
                </c:pt>
                <c:pt idx="19380">
                  <c:v>1.016</c:v>
                </c:pt>
                <c:pt idx="19381">
                  <c:v>1.0170000000000001</c:v>
                </c:pt>
                <c:pt idx="19382">
                  <c:v>1.018</c:v>
                </c:pt>
                <c:pt idx="19383">
                  <c:v>1.018</c:v>
                </c:pt>
                <c:pt idx="19384">
                  <c:v>1.018</c:v>
                </c:pt>
                <c:pt idx="19385">
                  <c:v>1.0170000000000001</c:v>
                </c:pt>
                <c:pt idx="19386">
                  <c:v>1.016</c:v>
                </c:pt>
                <c:pt idx="19387">
                  <c:v>1.016</c:v>
                </c:pt>
                <c:pt idx="19388">
                  <c:v>1.0150000000000001</c:v>
                </c:pt>
                <c:pt idx="19389">
                  <c:v>1.014</c:v>
                </c:pt>
                <c:pt idx="19390">
                  <c:v>1.0150000000000001</c:v>
                </c:pt>
                <c:pt idx="19391">
                  <c:v>1.014</c:v>
                </c:pt>
                <c:pt idx="19392">
                  <c:v>1.014</c:v>
                </c:pt>
                <c:pt idx="19393">
                  <c:v>1.0130000000000001</c:v>
                </c:pt>
                <c:pt idx="19394">
                  <c:v>1.014</c:v>
                </c:pt>
                <c:pt idx="19395">
                  <c:v>1.014</c:v>
                </c:pt>
                <c:pt idx="19396">
                  <c:v>1.014</c:v>
                </c:pt>
                <c:pt idx="19397">
                  <c:v>1.0150000000000001</c:v>
                </c:pt>
                <c:pt idx="19398">
                  <c:v>1.016</c:v>
                </c:pt>
                <c:pt idx="19399">
                  <c:v>1.0170000000000001</c:v>
                </c:pt>
                <c:pt idx="19400">
                  <c:v>1.0170000000000001</c:v>
                </c:pt>
                <c:pt idx="19401">
                  <c:v>1.0170000000000001</c:v>
                </c:pt>
                <c:pt idx="19402">
                  <c:v>1.016</c:v>
                </c:pt>
                <c:pt idx="19403">
                  <c:v>1.016</c:v>
                </c:pt>
                <c:pt idx="19404">
                  <c:v>1.0150000000000001</c:v>
                </c:pt>
                <c:pt idx="19405">
                  <c:v>1.0130000000000001</c:v>
                </c:pt>
                <c:pt idx="19406">
                  <c:v>1.0130000000000001</c:v>
                </c:pt>
                <c:pt idx="19407">
                  <c:v>1.012</c:v>
                </c:pt>
                <c:pt idx="19408">
                  <c:v>1.012</c:v>
                </c:pt>
                <c:pt idx="19409">
                  <c:v>1.012</c:v>
                </c:pt>
                <c:pt idx="19410">
                  <c:v>1.0130000000000001</c:v>
                </c:pt>
                <c:pt idx="19411">
                  <c:v>1.014</c:v>
                </c:pt>
                <c:pt idx="19412">
                  <c:v>1.014</c:v>
                </c:pt>
                <c:pt idx="19413">
                  <c:v>1.014</c:v>
                </c:pt>
                <c:pt idx="19414">
                  <c:v>1.0130000000000001</c:v>
                </c:pt>
                <c:pt idx="19415">
                  <c:v>1.0130000000000001</c:v>
                </c:pt>
                <c:pt idx="19416">
                  <c:v>1.0130000000000001</c:v>
                </c:pt>
                <c:pt idx="19417">
                  <c:v>1.0130000000000001</c:v>
                </c:pt>
                <c:pt idx="19418">
                  <c:v>1.0130000000000001</c:v>
                </c:pt>
                <c:pt idx="19419">
                  <c:v>1.0150000000000001</c:v>
                </c:pt>
                <c:pt idx="19420">
                  <c:v>1.0150000000000001</c:v>
                </c:pt>
                <c:pt idx="19421">
                  <c:v>1.0150000000000001</c:v>
                </c:pt>
                <c:pt idx="19422">
                  <c:v>1.0150000000000001</c:v>
                </c:pt>
                <c:pt idx="19423">
                  <c:v>1.014</c:v>
                </c:pt>
                <c:pt idx="19424">
                  <c:v>1.014</c:v>
                </c:pt>
                <c:pt idx="19425">
                  <c:v>1.014</c:v>
                </c:pt>
                <c:pt idx="19426">
                  <c:v>1.0130000000000001</c:v>
                </c:pt>
                <c:pt idx="19427">
                  <c:v>1.012</c:v>
                </c:pt>
                <c:pt idx="19428">
                  <c:v>1.0130000000000001</c:v>
                </c:pt>
                <c:pt idx="19429">
                  <c:v>1.014</c:v>
                </c:pt>
                <c:pt idx="19430">
                  <c:v>1.0150000000000001</c:v>
                </c:pt>
                <c:pt idx="19431">
                  <c:v>1.016</c:v>
                </c:pt>
                <c:pt idx="19432">
                  <c:v>1.0170000000000001</c:v>
                </c:pt>
                <c:pt idx="19433">
                  <c:v>1.016</c:v>
                </c:pt>
                <c:pt idx="19434">
                  <c:v>1.014</c:v>
                </c:pt>
                <c:pt idx="19435">
                  <c:v>1.012</c:v>
                </c:pt>
                <c:pt idx="19436">
                  <c:v>1.012</c:v>
                </c:pt>
                <c:pt idx="19437">
                  <c:v>1.014</c:v>
                </c:pt>
                <c:pt idx="19438">
                  <c:v>1.016</c:v>
                </c:pt>
                <c:pt idx="19439">
                  <c:v>1.0130000000000001</c:v>
                </c:pt>
                <c:pt idx="19440">
                  <c:v>1.0130000000000001</c:v>
                </c:pt>
                <c:pt idx="19441">
                  <c:v>1.0150000000000001</c:v>
                </c:pt>
                <c:pt idx="19442">
                  <c:v>1.014</c:v>
                </c:pt>
                <c:pt idx="19443">
                  <c:v>1.014</c:v>
                </c:pt>
                <c:pt idx="19444">
                  <c:v>1.0130000000000001</c:v>
                </c:pt>
                <c:pt idx="19445">
                  <c:v>1.012</c:v>
                </c:pt>
                <c:pt idx="19446">
                  <c:v>1.0130000000000001</c:v>
                </c:pt>
                <c:pt idx="19447">
                  <c:v>1.012</c:v>
                </c:pt>
                <c:pt idx="19448">
                  <c:v>1.014</c:v>
                </c:pt>
                <c:pt idx="19449">
                  <c:v>1.014</c:v>
                </c:pt>
                <c:pt idx="19450">
                  <c:v>1.0150000000000001</c:v>
                </c:pt>
                <c:pt idx="19451">
                  <c:v>1.0150000000000001</c:v>
                </c:pt>
                <c:pt idx="19452">
                  <c:v>1.0150000000000001</c:v>
                </c:pt>
                <c:pt idx="19453">
                  <c:v>1.0150000000000001</c:v>
                </c:pt>
                <c:pt idx="19454">
                  <c:v>1.0170000000000001</c:v>
                </c:pt>
                <c:pt idx="19455">
                  <c:v>1.018</c:v>
                </c:pt>
                <c:pt idx="19456">
                  <c:v>1.0170000000000001</c:v>
                </c:pt>
                <c:pt idx="19457">
                  <c:v>1.018</c:v>
                </c:pt>
                <c:pt idx="19458">
                  <c:v>1.0190000000000001</c:v>
                </c:pt>
                <c:pt idx="19459">
                  <c:v>1.018</c:v>
                </c:pt>
                <c:pt idx="19460">
                  <c:v>1.0190000000000001</c:v>
                </c:pt>
                <c:pt idx="19461">
                  <c:v>1.0170000000000001</c:v>
                </c:pt>
                <c:pt idx="19462">
                  <c:v>1.018</c:v>
                </c:pt>
                <c:pt idx="19463">
                  <c:v>1.018</c:v>
                </c:pt>
                <c:pt idx="19464">
                  <c:v>1.0170000000000001</c:v>
                </c:pt>
                <c:pt idx="19465">
                  <c:v>1.0170000000000001</c:v>
                </c:pt>
                <c:pt idx="19466">
                  <c:v>1.016</c:v>
                </c:pt>
                <c:pt idx="19467">
                  <c:v>1.0170000000000001</c:v>
                </c:pt>
                <c:pt idx="19468">
                  <c:v>1.0150000000000001</c:v>
                </c:pt>
                <c:pt idx="19469">
                  <c:v>1.014</c:v>
                </c:pt>
                <c:pt idx="19470">
                  <c:v>1.014</c:v>
                </c:pt>
                <c:pt idx="19471">
                  <c:v>1.0150000000000001</c:v>
                </c:pt>
                <c:pt idx="19472">
                  <c:v>1.0150000000000001</c:v>
                </c:pt>
                <c:pt idx="19473">
                  <c:v>1.014</c:v>
                </c:pt>
                <c:pt idx="19474">
                  <c:v>1.014</c:v>
                </c:pt>
                <c:pt idx="19475">
                  <c:v>1.0150000000000001</c:v>
                </c:pt>
                <c:pt idx="19476">
                  <c:v>1.0130000000000001</c:v>
                </c:pt>
                <c:pt idx="19477">
                  <c:v>1.014</c:v>
                </c:pt>
                <c:pt idx="19478">
                  <c:v>1.0150000000000001</c:v>
                </c:pt>
                <c:pt idx="19479">
                  <c:v>1.016</c:v>
                </c:pt>
                <c:pt idx="19480">
                  <c:v>1.0150000000000001</c:v>
                </c:pt>
                <c:pt idx="19481">
                  <c:v>1.014</c:v>
                </c:pt>
                <c:pt idx="19482">
                  <c:v>1.014</c:v>
                </c:pt>
                <c:pt idx="19483">
                  <c:v>1.016</c:v>
                </c:pt>
                <c:pt idx="19484">
                  <c:v>1.0150000000000001</c:v>
                </c:pt>
                <c:pt idx="19485">
                  <c:v>1.014</c:v>
                </c:pt>
                <c:pt idx="19486">
                  <c:v>1.014</c:v>
                </c:pt>
                <c:pt idx="19487">
                  <c:v>1.0150000000000001</c:v>
                </c:pt>
                <c:pt idx="19488">
                  <c:v>1.016</c:v>
                </c:pt>
                <c:pt idx="19489">
                  <c:v>1.0130000000000001</c:v>
                </c:pt>
                <c:pt idx="19490">
                  <c:v>1.0130000000000001</c:v>
                </c:pt>
                <c:pt idx="19491">
                  <c:v>1.0150000000000001</c:v>
                </c:pt>
                <c:pt idx="19492">
                  <c:v>1.016</c:v>
                </c:pt>
                <c:pt idx="19493">
                  <c:v>1.014</c:v>
                </c:pt>
                <c:pt idx="19494">
                  <c:v>1.0150000000000001</c:v>
                </c:pt>
                <c:pt idx="19495">
                  <c:v>1.0150000000000001</c:v>
                </c:pt>
                <c:pt idx="19496">
                  <c:v>1.014</c:v>
                </c:pt>
                <c:pt idx="19497">
                  <c:v>1.012</c:v>
                </c:pt>
                <c:pt idx="19498">
                  <c:v>1.012</c:v>
                </c:pt>
                <c:pt idx="19499">
                  <c:v>1.014</c:v>
                </c:pt>
                <c:pt idx="19500">
                  <c:v>1.0130000000000001</c:v>
                </c:pt>
                <c:pt idx="19501">
                  <c:v>1.012</c:v>
                </c:pt>
                <c:pt idx="19502">
                  <c:v>1.0130000000000001</c:v>
                </c:pt>
                <c:pt idx="19503">
                  <c:v>1.014</c:v>
                </c:pt>
                <c:pt idx="19504">
                  <c:v>1.0150000000000001</c:v>
                </c:pt>
                <c:pt idx="19505">
                  <c:v>1.016</c:v>
                </c:pt>
                <c:pt idx="19506">
                  <c:v>1.014</c:v>
                </c:pt>
                <c:pt idx="19507">
                  <c:v>1.014</c:v>
                </c:pt>
                <c:pt idx="19508">
                  <c:v>1.0150000000000001</c:v>
                </c:pt>
                <c:pt idx="19509">
                  <c:v>1.0150000000000001</c:v>
                </c:pt>
                <c:pt idx="19510">
                  <c:v>1.0150000000000001</c:v>
                </c:pt>
                <c:pt idx="19511">
                  <c:v>1.0150000000000001</c:v>
                </c:pt>
                <c:pt idx="19512">
                  <c:v>1.016</c:v>
                </c:pt>
                <c:pt idx="19513">
                  <c:v>1.0130000000000001</c:v>
                </c:pt>
                <c:pt idx="19514">
                  <c:v>1.012</c:v>
                </c:pt>
                <c:pt idx="19515">
                  <c:v>1.0130000000000001</c:v>
                </c:pt>
                <c:pt idx="19516">
                  <c:v>1.0130000000000001</c:v>
                </c:pt>
                <c:pt idx="19517">
                  <c:v>1.0130000000000001</c:v>
                </c:pt>
                <c:pt idx="19518">
                  <c:v>1.014</c:v>
                </c:pt>
                <c:pt idx="19519">
                  <c:v>1.0150000000000001</c:v>
                </c:pt>
                <c:pt idx="19520">
                  <c:v>1.0150000000000001</c:v>
                </c:pt>
                <c:pt idx="19521">
                  <c:v>1.0150000000000001</c:v>
                </c:pt>
                <c:pt idx="19522">
                  <c:v>1.016</c:v>
                </c:pt>
                <c:pt idx="19523">
                  <c:v>1.0170000000000001</c:v>
                </c:pt>
                <c:pt idx="19524">
                  <c:v>1.0170000000000001</c:v>
                </c:pt>
                <c:pt idx="19525">
                  <c:v>1.0150000000000001</c:v>
                </c:pt>
                <c:pt idx="19526">
                  <c:v>1.0150000000000001</c:v>
                </c:pt>
                <c:pt idx="19527">
                  <c:v>1.016</c:v>
                </c:pt>
                <c:pt idx="19528">
                  <c:v>1.016</c:v>
                </c:pt>
                <c:pt idx="19529">
                  <c:v>1.0130000000000001</c:v>
                </c:pt>
                <c:pt idx="19530">
                  <c:v>1.012</c:v>
                </c:pt>
                <c:pt idx="19531">
                  <c:v>1.0130000000000001</c:v>
                </c:pt>
                <c:pt idx="19532">
                  <c:v>1.0150000000000001</c:v>
                </c:pt>
                <c:pt idx="19533">
                  <c:v>1.014</c:v>
                </c:pt>
                <c:pt idx="19534">
                  <c:v>1.012</c:v>
                </c:pt>
                <c:pt idx="19535">
                  <c:v>1.014</c:v>
                </c:pt>
                <c:pt idx="19536">
                  <c:v>1.0150000000000001</c:v>
                </c:pt>
                <c:pt idx="19537">
                  <c:v>1.012</c:v>
                </c:pt>
                <c:pt idx="19538">
                  <c:v>1.014</c:v>
                </c:pt>
                <c:pt idx="19539">
                  <c:v>1.0150000000000001</c:v>
                </c:pt>
                <c:pt idx="19540">
                  <c:v>1.0150000000000001</c:v>
                </c:pt>
                <c:pt idx="19541">
                  <c:v>1.0150000000000001</c:v>
                </c:pt>
                <c:pt idx="19542">
                  <c:v>1.016</c:v>
                </c:pt>
                <c:pt idx="19543">
                  <c:v>1.0170000000000001</c:v>
                </c:pt>
                <c:pt idx="19544">
                  <c:v>1.016</c:v>
                </c:pt>
                <c:pt idx="19545">
                  <c:v>1.0130000000000001</c:v>
                </c:pt>
                <c:pt idx="19546">
                  <c:v>1.014</c:v>
                </c:pt>
                <c:pt idx="19547">
                  <c:v>1.016</c:v>
                </c:pt>
                <c:pt idx="19548">
                  <c:v>1.0150000000000001</c:v>
                </c:pt>
                <c:pt idx="19549">
                  <c:v>1.014</c:v>
                </c:pt>
                <c:pt idx="19550">
                  <c:v>1.0150000000000001</c:v>
                </c:pt>
                <c:pt idx="19551">
                  <c:v>1.014</c:v>
                </c:pt>
                <c:pt idx="19552">
                  <c:v>1.012</c:v>
                </c:pt>
                <c:pt idx="19553">
                  <c:v>1.0110000000000001</c:v>
                </c:pt>
                <c:pt idx="19554">
                  <c:v>1.012</c:v>
                </c:pt>
                <c:pt idx="19555">
                  <c:v>1.0130000000000001</c:v>
                </c:pt>
                <c:pt idx="19556">
                  <c:v>1.012</c:v>
                </c:pt>
                <c:pt idx="19557">
                  <c:v>1.012</c:v>
                </c:pt>
                <c:pt idx="19558">
                  <c:v>1.014</c:v>
                </c:pt>
                <c:pt idx="19559">
                  <c:v>1.0150000000000001</c:v>
                </c:pt>
                <c:pt idx="19560">
                  <c:v>1.016</c:v>
                </c:pt>
                <c:pt idx="19561">
                  <c:v>1.0150000000000001</c:v>
                </c:pt>
                <c:pt idx="19562">
                  <c:v>1.014</c:v>
                </c:pt>
                <c:pt idx="19563">
                  <c:v>1.014</c:v>
                </c:pt>
                <c:pt idx="19564">
                  <c:v>1.0150000000000001</c:v>
                </c:pt>
                <c:pt idx="19565">
                  <c:v>1.0150000000000001</c:v>
                </c:pt>
                <c:pt idx="19566">
                  <c:v>1.016</c:v>
                </c:pt>
                <c:pt idx="19567">
                  <c:v>1.0150000000000001</c:v>
                </c:pt>
                <c:pt idx="19568">
                  <c:v>1.0150000000000001</c:v>
                </c:pt>
                <c:pt idx="19569">
                  <c:v>1.014</c:v>
                </c:pt>
                <c:pt idx="19570">
                  <c:v>1.0130000000000001</c:v>
                </c:pt>
                <c:pt idx="19571">
                  <c:v>1.014</c:v>
                </c:pt>
                <c:pt idx="19572">
                  <c:v>1.0130000000000001</c:v>
                </c:pt>
                <c:pt idx="19573">
                  <c:v>1.012</c:v>
                </c:pt>
                <c:pt idx="19574">
                  <c:v>1.0130000000000001</c:v>
                </c:pt>
                <c:pt idx="19575">
                  <c:v>1.0130000000000001</c:v>
                </c:pt>
                <c:pt idx="19576">
                  <c:v>1.014</c:v>
                </c:pt>
                <c:pt idx="19577">
                  <c:v>1.0150000000000001</c:v>
                </c:pt>
                <c:pt idx="19578">
                  <c:v>1.0150000000000001</c:v>
                </c:pt>
                <c:pt idx="19579">
                  <c:v>1.014</c:v>
                </c:pt>
                <c:pt idx="19580">
                  <c:v>1.0130000000000001</c:v>
                </c:pt>
                <c:pt idx="19581">
                  <c:v>1.014</c:v>
                </c:pt>
                <c:pt idx="19582">
                  <c:v>1.014</c:v>
                </c:pt>
                <c:pt idx="19583">
                  <c:v>1.0150000000000001</c:v>
                </c:pt>
                <c:pt idx="19584">
                  <c:v>1.0150000000000001</c:v>
                </c:pt>
                <c:pt idx="19585">
                  <c:v>1.0150000000000001</c:v>
                </c:pt>
                <c:pt idx="19586">
                  <c:v>1.0150000000000001</c:v>
                </c:pt>
                <c:pt idx="19587">
                  <c:v>1.014</c:v>
                </c:pt>
                <c:pt idx="19588">
                  <c:v>1.014</c:v>
                </c:pt>
                <c:pt idx="19589">
                  <c:v>1.016</c:v>
                </c:pt>
                <c:pt idx="19590">
                  <c:v>1.0130000000000001</c:v>
                </c:pt>
                <c:pt idx="19591">
                  <c:v>1.0130000000000001</c:v>
                </c:pt>
                <c:pt idx="19592">
                  <c:v>1.014</c:v>
                </c:pt>
                <c:pt idx="19593">
                  <c:v>1.016</c:v>
                </c:pt>
                <c:pt idx="19594">
                  <c:v>1.0150000000000001</c:v>
                </c:pt>
                <c:pt idx="19595">
                  <c:v>1.0150000000000001</c:v>
                </c:pt>
                <c:pt idx="19596">
                  <c:v>1.0150000000000001</c:v>
                </c:pt>
                <c:pt idx="19597">
                  <c:v>1.0150000000000001</c:v>
                </c:pt>
                <c:pt idx="19598">
                  <c:v>1.0130000000000001</c:v>
                </c:pt>
                <c:pt idx="19599">
                  <c:v>1.012</c:v>
                </c:pt>
                <c:pt idx="19600">
                  <c:v>1.014</c:v>
                </c:pt>
                <c:pt idx="19601">
                  <c:v>1.0150000000000001</c:v>
                </c:pt>
                <c:pt idx="19602">
                  <c:v>1.014</c:v>
                </c:pt>
                <c:pt idx="19603">
                  <c:v>1.0150000000000001</c:v>
                </c:pt>
                <c:pt idx="19604">
                  <c:v>1.016</c:v>
                </c:pt>
                <c:pt idx="19605">
                  <c:v>1.016</c:v>
                </c:pt>
                <c:pt idx="19606">
                  <c:v>1.0170000000000001</c:v>
                </c:pt>
                <c:pt idx="19607">
                  <c:v>1.016</c:v>
                </c:pt>
                <c:pt idx="19608">
                  <c:v>1.016</c:v>
                </c:pt>
                <c:pt idx="19609">
                  <c:v>1.016</c:v>
                </c:pt>
                <c:pt idx="19610">
                  <c:v>1.016</c:v>
                </c:pt>
                <c:pt idx="19611">
                  <c:v>1.0150000000000001</c:v>
                </c:pt>
                <c:pt idx="19612">
                  <c:v>1.0130000000000001</c:v>
                </c:pt>
                <c:pt idx="19613">
                  <c:v>1.0130000000000001</c:v>
                </c:pt>
                <c:pt idx="19614">
                  <c:v>1.0130000000000001</c:v>
                </c:pt>
                <c:pt idx="19615">
                  <c:v>1.014</c:v>
                </c:pt>
                <c:pt idx="19616">
                  <c:v>1.0130000000000001</c:v>
                </c:pt>
                <c:pt idx="19617">
                  <c:v>1.0130000000000001</c:v>
                </c:pt>
                <c:pt idx="19618">
                  <c:v>1.014</c:v>
                </c:pt>
                <c:pt idx="19619">
                  <c:v>1.0130000000000001</c:v>
                </c:pt>
                <c:pt idx="19620">
                  <c:v>1.014</c:v>
                </c:pt>
                <c:pt idx="19621">
                  <c:v>1.0150000000000001</c:v>
                </c:pt>
                <c:pt idx="19622">
                  <c:v>1.0150000000000001</c:v>
                </c:pt>
                <c:pt idx="19623">
                  <c:v>1.014</c:v>
                </c:pt>
                <c:pt idx="19624">
                  <c:v>1.0130000000000001</c:v>
                </c:pt>
                <c:pt idx="19625">
                  <c:v>1.0150000000000001</c:v>
                </c:pt>
                <c:pt idx="19626">
                  <c:v>1.014</c:v>
                </c:pt>
                <c:pt idx="19627">
                  <c:v>1.014</c:v>
                </c:pt>
                <c:pt idx="19628">
                  <c:v>1.0150000000000001</c:v>
                </c:pt>
                <c:pt idx="19629">
                  <c:v>1.014</c:v>
                </c:pt>
                <c:pt idx="19630">
                  <c:v>1.014</c:v>
                </c:pt>
                <c:pt idx="19631">
                  <c:v>1.014</c:v>
                </c:pt>
                <c:pt idx="19632">
                  <c:v>1.014</c:v>
                </c:pt>
                <c:pt idx="19633">
                  <c:v>1.016</c:v>
                </c:pt>
                <c:pt idx="19634">
                  <c:v>1.016</c:v>
                </c:pt>
                <c:pt idx="19635">
                  <c:v>1.0150000000000001</c:v>
                </c:pt>
                <c:pt idx="19636">
                  <c:v>1.0170000000000001</c:v>
                </c:pt>
                <c:pt idx="19637">
                  <c:v>1.016</c:v>
                </c:pt>
                <c:pt idx="19638">
                  <c:v>1.014</c:v>
                </c:pt>
                <c:pt idx="19639">
                  <c:v>1.014</c:v>
                </c:pt>
                <c:pt idx="19640">
                  <c:v>1.0130000000000001</c:v>
                </c:pt>
                <c:pt idx="19641">
                  <c:v>1.014</c:v>
                </c:pt>
                <c:pt idx="19642">
                  <c:v>1.014</c:v>
                </c:pt>
                <c:pt idx="19643">
                  <c:v>1.014</c:v>
                </c:pt>
                <c:pt idx="19644">
                  <c:v>1.0130000000000001</c:v>
                </c:pt>
                <c:pt idx="19645">
                  <c:v>1.012</c:v>
                </c:pt>
                <c:pt idx="19646">
                  <c:v>1.012</c:v>
                </c:pt>
                <c:pt idx="19647">
                  <c:v>1.0130000000000001</c:v>
                </c:pt>
                <c:pt idx="19648">
                  <c:v>1.0130000000000001</c:v>
                </c:pt>
                <c:pt idx="19649">
                  <c:v>1.012</c:v>
                </c:pt>
                <c:pt idx="19650">
                  <c:v>1.012</c:v>
                </c:pt>
                <c:pt idx="19651">
                  <c:v>1.012</c:v>
                </c:pt>
                <c:pt idx="19652">
                  <c:v>1.012</c:v>
                </c:pt>
                <c:pt idx="19653">
                  <c:v>1.0130000000000001</c:v>
                </c:pt>
                <c:pt idx="19654">
                  <c:v>1.0130000000000001</c:v>
                </c:pt>
                <c:pt idx="19655">
                  <c:v>1.0130000000000001</c:v>
                </c:pt>
                <c:pt idx="19656">
                  <c:v>1.0130000000000001</c:v>
                </c:pt>
                <c:pt idx="19657">
                  <c:v>1.0130000000000001</c:v>
                </c:pt>
                <c:pt idx="19658">
                  <c:v>1.014</c:v>
                </c:pt>
                <c:pt idx="19659">
                  <c:v>1.0130000000000001</c:v>
                </c:pt>
                <c:pt idx="19660">
                  <c:v>1.0130000000000001</c:v>
                </c:pt>
                <c:pt idx="19661">
                  <c:v>1.0130000000000001</c:v>
                </c:pt>
                <c:pt idx="19662">
                  <c:v>1.014</c:v>
                </c:pt>
                <c:pt idx="19663">
                  <c:v>1.0130000000000001</c:v>
                </c:pt>
                <c:pt idx="19664">
                  <c:v>1.012</c:v>
                </c:pt>
                <c:pt idx="19665">
                  <c:v>1.0130000000000001</c:v>
                </c:pt>
                <c:pt idx="19666">
                  <c:v>1.014</c:v>
                </c:pt>
                <c:pt idx="19667">
                  <c:v>1.014</c:v>
                </c:pt>
                <c:pt idx="19668">
                  <c:v>1.014</c:v>
                </c:pt>
                <c:pt idx="19669">
                  <c:v>1.014</c:v>
                </c:pt>
                <c:pt idx="19670">
                  <c:v>1.0150000000000001</c:v>
                </c:pt>
                <c:pt idx="19671">
                  <c:v>1.0130000000000001</c:v>
                </c:pt>
                <c:pt idx="19672">
                  <c:v>1.014</c:v>
                </c:pt>
                <c:pt idx="19673">
                  <c:v>1.024</c:v>
                </c:pt>
                <c:pt idx="19674">
                  <c:v>1.026</c:v>
                </c:pt>
                <c:pt idx="19675">
                  <c:v>1.0249999999999999</c:v>
                </c:pt>
                <c:pt idx="19676">
                  <c:v>1.0249999999999999</c:v>
                </c:pt>
                <c:pt idx="19677">
                  <c:v>1.024</c:v>
                </c:pt>
                <c:pt idx="19678">
                  <c:v>1.0230000000000001</c:v>
                </c:pt>
                <c:pt idx="19679">
                  <c:v>1.0230000000000001</c:v>
                </c:pt>
                <c:pt idx="19680">
                  <c:v>1.0230000000000001</c:v>
                </c:pt>
                <c:pt idx="19681">
                  <c:v>4.5640000000000001</c:v>
                </c:pt>
                <c:pt idx="19682">
                  <c:v>11.116</c:v>
                </c:pt>
                <c:pt idx="19683">
                  <c:v>12.435</c:v>
                </c:pt>
                <c:pt idx="19684">
                  <c:v>12.139000000000001</c:v>
                </c:pt>
                <c:pt idx="19685">
                  <c:v>11.991</c:v>
                </c:pt>
                <c:pt idx="19686">
                  <c:v>11.987</c:v>
                </c:pt>
                <c:pt idx="19687">
                  <c:v>12.006</c:v>
                </c:pt>
                <c:pt idx="19688">
                  <c:v>12.029</c:v>
                </c:pt>
                <c:pt idx="19689">
                  <c:v>12.043000000000001</c:v>
                </c:pt>
                <c:pt idx="19690">
                  <c:v>12.058</c:v>
                </c:pt>
                <c:pt idx="19691">
                  <c:v>12.098000000000001</c:v>
                </c:pt>
                <c:pt idx="19692">
                  <c:v>12.169</c:v>
                </c:pt>
                <c:pt idx="19693">
                  <c:v>12.252000000000001</c:v>
                </c:pt>
                <c:pt idx="19694">
                  <c:v>12.331</c:v>
                </c:pt>
                <c:pt idx="19695">
                  <c:v>12.415000000000001</c:v>
                </c:pt>
                <c:pt idx="19696">
                  <c:v>12.494</c:v>
                </c:pt>
                <c:pt idx="19697">
                  <c:v>12.57</c:v>
                </c:pt>
                <c:pt idx="19698">
                  <c:v>13.084</c:v>
                </c:pt>
                <c:pt idx="19699">
                  <c:v>14.72</c:v>
                </c:pt>
                <c:pt idx="19700">
                  <c:v>13.923</c:v>
                </c:pt>
                <c:pt idx="19701">
                  <c:v>13.51</c:v>
                </c:pt>
                <c:pt idx="19702">
                  <c:v>13.498000000000001</c:v>
                </c:pt>
                <c:pt idx="19703">
                  <c:v>13.535</c:v>
                </c:pt>
                <c:pt idx="19704">
                  <c:v>13.58</c:v>
                </c:pt>
                <c:pt idx="19705">
                  <c:v>13.621</c:v>
                </c:pt>
                <c:pt idx="19706">
                  <c:v>13.666</c:v>
                </c:pt>
                <c:pt idx="19707">
                  <c:v>13.695</c:v>
                </c:pt>
                <c:pt idx="19708">
                  <c:v>13.734999999999999</c:v>
                </c:pt>
                <c:pt idx="19709">
                  <c:v>13.77</c:v>
                </c:pt>
                <c:pt idx="19710">
                  <c:v>13.801</c:v>
                </c:pt>
                <c:pt idx="19711">
                  <c:v>13.835000000000001</c:v>
                </c:pt>
                <c:pt idx="19712">
                  <c:v>13.867000000000001</c:v>
                </c:pt>
                <c:pt idx="19713">
                  <c:v>16.039000000000001</c:v>
                </c:pt>
                <c:pt idx="19714">
                  <c:v>15.257</c:v>
                </c:pt>
                <c:pt idx="19715">
                  <c:v>14.649000000000001</c:v>
                </c:pt>
                <c:pt idx="19716">
                  <c:v>14.572000000000001</c:v>
                </c:pt>
                <c:pt idx="19717">
                  <c:v>14.57</c:v>
                </c:pt>
                <c:pt idx="19718">
                  <c:v>14.583</c:v>
                </c:pt>
                <c:pt idx="19719">
                  <c:v>14.599</c:v>
                </c:pt>
                <c:pt idx="19720">
                  <c:v>14.601000000000001</c:v>
                </c:pt>
                <c:pt idx="19721">
                  <c:v>14.612</c:v>
                </c:pt>
                <c:pt idx="19722">
                  <c:v>14.624000000000001</c:v>
                </c:pt>
                <c:pt idx="19723">
                  <c:v>14.635</c:v>
                </c:pt>
                <c:pt idx="19724">
                  <c:v>14.647</c:v>
                </c:pt>
                <c:pt idx="19725">
                  <c:v>14.666</c:v>
                </c:pt>
                <c:pt idx="19726">
                  <c:v>14.679</c:v>
                </c:pt>
                <c:pt idx="19727">
                  <c:v>14.688000000000001</c:v>
                </c:pt>
                <c:pt idx="19728">
                  <c:v>14.707000000000001</c:v>
                </c:pt>
                <c:pt idx="19729">
                  <c:v>14.718</c:v>
                </c:pt>
                <c:pt idx="19730">
                  <c:v>14.731</c:v>
                </c:pt>
                <c:pt idx="19731">
                  <c:v>14.747</c:v>
                </c:pt>
                <c:pt idx="19732">
                  <c:v>14.758000000000001</c:v>
                </c:pt>
                <c:pt idx="19733">
                  <c:v>14.762</c:v>
                </c:pt>
                <c:pt idx="19734">
                  <c:v>14.772</c:v>
                </c:pt>
                <c:pt idx="19735">
                  <c:v>14.782999999999999</c:v>
                </c:pt>
                <c:pt idx="19736">
                  <c:v>14.784000000000001</c:v>
                </c:pt>
                <c:pt idx="19737">
                  <c:v>14.784000000000001</c:v>
                </c:pt>
                <c:pt idx="19738">
                  <c:v>14.801</c:v>
                </c:pt>
                <c:pt idx="19739">
                  <c:v>14.806000000000001</c:v>
                </c:pt>
                <c:pt idx="19740">
                  <c:v>14.809000000000001</c:v>
                </c:pt>
                <c:pt idx="19741">
                  <c:v>14.804</c:v>
                </c:pt>
                <c:pt idx="19742">
                  <c:v>14.803000000000001</c:v>
                </c:pt>
                <c:pt idx="19743">
                  <c:v>14.796000000000001</c:v>
                </c:pt>
                <c:pt idx="19744">
                  <c:v>14.805</c:v>
                </c:pt>
                <c:pt idx="19745">
                  <c:v>14.803000000000001</c:v>
                </c:pt>
                <c:pt idx="19746">
                  <c:v>14.82</c:v>
                </c:pt>
                <c:pt idx="19747">
                  <c:v>14.831</c:v>
                </c:pt>
                <c:pt idx="19748">
                  <c:v>14.845000000000001</c:v>
                </c:pt>
                <c:pt idx="19749">
                  <c:v>14.867000000000001</c:v>
                </c:pt>
                <c:pt idx="19750">
                  <c:v>14.9</c:v>
                </c:pt>
                <c:pt idx="19751">
                  <c:v>14.926</c:v>
                </c:pt>
                <c:pt idx="19752">
                  <c:v>14.952</c:v>
                </c:pt>
                <c:pt idx="19753">
                  <c:v>14.971</c:v>
                </c:pt>
                <c:pt idx="19754">
                  <c:v>14.993</c:v>
                </c:pt>
                <c:pt idx="19755">
                  <c:v>15.038</c:v>
                </c:pt>
                <c:pt idx="19756">
                  <c:v>15.1</c:v>
                </c:pt>
                <c:pt idx="19757">
                  <c:v>15.133000000000001</c:v>
                </c:pt>
                <c:pt idx="19758">
                  <c:v>15.145</c:v>
                </c:pt>
                <c:pt idx="19759">
                  <c:v>15.165000000000001</c:v>
                </c:pt>
                <c:pt idx="19760">
                  <c:v>15.199</c:v>
                </c:pt>
                <c:pt idx="19761">
                  <c:v>15.22</c:v>
                </c:pt>
                <c:pt idx="19762">
                  <c:v>15.250999999999999</c:v>
                </c:pt>
                <c:pt idx="19763">
                  <c:v>15.26</c:v>
                </c:pt>
                <c:pt idx="19764">
                  <c:v>15.263</c:v>
                </c:pt>
                <c:pt idx="19765">
                  <c:v>15.26</c:v>
                </c:pt>
                <c:pt idx="19766">
                  <c:v>15.27</c:v>
                </c:pt>
                <c:pt idx="19767">
                  <c:v>15.272</c:v>
                </c:pt>
                <c:pt idx="19768">
                  <c:v>15.284000000000001</c:v>
                </c:pt>
                <c:pt idx="19769">
                  <c:v>15.273</c:v>
                </c:pt>
                <c:pt idx="19770">
                  <c:v>15.26</c:v>
                </c:pt>
                <c:pt idx="19771">
                  <c:v>15.259</c:v>
                </c:pt>
                <c:pt idx="19772">
                  <c:v>15.258000000000001</c:v>
                </c:pt>
                <c:pt idx="19773">
                  <c:v>15.250999999999999</c:v>
                </c:pt>
                <c:pt idx="19774">
                  <c:v>15.246</c:v>
                </c:pt>
                <c:pt idx="19775">
                  <c:v>15.255000000000001</c:v>
                </c:pt>
                <c:pt idx="19776">
                  <c:v>15.248000000000001</c:v>
                </c:pt>
                <c:pt idx="19777">
                  <c:v>15.238</c:v>
                </c:pt>
                <c:pt idx="19778">
                  <c:v>15.239000000000001</c:v>
                </c:pt>
                <c:pt idx="19779">
                  <c:v>15.229000000000001</c:v>
                </c:pt>
                <c:pt idx="19780">
                  <c:v>15.22</c:v>
                </c:pt>
                <c:pt idx="19781">
                  <c:v>15.207000000000001</c:v>
                </c:pt>
                <c:pt idx="19782">
                  <c:v>15.201000000000001</c:v>
                </c:pt>
                <c:pt idx="19783">
                  <c:v>15.193</c:v>
                </c:pt>
                <c:pt idx="19784">
                  <c:v>15.184000000000001</c:v>
                </c:pt>
                <c:pt idx="19785">
                  <c:v>15.169</c:v>
                </c:pt>
                <c:pt idx="19786">
                  <c:v>15.151</c:v>
                </c:pt>
                <c:pt idx="19787">
                  <c:v>15.131</c:v>
                </c:pt>
                <c:pt idx="19788">
                  <c:v>15.119</c:v>
                </c:pt>
                <c:pt idx="19789">
                  <c:v>15.108000000000001</c:v>
                </c:pt>
                <c:pt idx="19790">
                  <c:v>15.093</c:v>
                </c:pt>
                <c:pt idx="19791">
                  <c:v>15.071</c:v>
                </c:pt>
                <c:pt idx="19792">
                  <c:v>15.064</c:v>
                </c:pt>
                <c:pt idx="19793">
                  <c:v>15.053000000000001</c:v>
                </c:pt>
                <c:pt idx="19794">
                  <c:v>15.034000000000001</c:v>
                </c:pt>
                <c:pt idx="19795">
                  <c:v>15.030000000000001</c:v>
                </c:pt>
                <c:pt idx="19796">
                  <c:v>15.023</c:v>
                </c:pt>
                <c:pt idx="19797">
                  <c:v>15.008000000000001</c:v>
                </c:pt>
                <c:pt idx="19798">
                  <c:v>15.01</c:v>
                </c:pt>
                <c:pt idx="19799">
                  <c:v>15.007</c:v>
                </c:pt>
                <c:pt idx="19800">
                  <c:v>15.005000000000001</c:v>
                </c:pt>
                <c:pt idx="19801">
                  <c:v>14.994</c:v>
                </c:pt>
                <c:pt idx="19802">
                  <c:v>14.991</c:v>
                </c:pt>
                <c:pt idx="19803">
                  <c:v>14.982000000000001</c:v>
                </c:pt>
                <c:pt idx="19804">
                  <c:v>14.974</c:v>
                </c:pt>
                <c:pt idx="19805">
                  <c:v>14.958</c:v>
                </c:pt>
                <c:pt idx="19806">
                  <c:v>14.958</c:v>
                </c:pt>
                <c:pt idx="19807">
                  <c:v>14.958</c:v>
                </c:pt>
                <c:pt idx="19808">
                  <c:v>14.946</c:v>
                </c:pt>
                <c:pt idx="19809">
                  <c:v>14.94</c:v>
                </c:pt>
                <c:pt idx="19810">
                  <c:v>14.936</c:v>
                </c:pt>
                <c:pt idx="19811">
                  <c:v>14.937000000000001</c:v>
                </c:pt>
                <c:pt idx="19812">
                  <c:v>14.925000000000001</c:v>
                </c:pt>
                <c:pt idx="19813">
                  <c:v>14.913</c:v>
                </c:pt>
                <c:pt idx="19814">
                  <c:v>14.907999999999999</c:v>
                </c:pt>
                <c:pt idx="19815">
                  <c:v>14.903</c:v>
                </c:pt>
                <c:pt idx="19816">
                  <c:v>14.904</c:v>
                </c:pt>
                <c:pt idx="19817">
                  <c:v>14.895</c:v>
                </c:pt>
                <c:pt idx="19818">
                  <c:v>14.881</c:v>
                </c:pt>
                <c:pt idx="19819">
                  <c:v>14.875999999999999</c:v>
                </c:pt>
                <c:pt idx="19820">
                  <c:v>14.875999999999999</c:v>
                </c:pt>
                <c:pt idx="19821">
                  <c:v>14.868</c:v>
                </c:pt>
                <c:pt idx="19822">
                  <c:v>14.868</c:v>
                </c:pt>
                <c:pt idx="19823">
                  <c:v>14.855</c:v>
                </c:pt>
                <c:pt idx="19824">
                  <c:v>14.846</c:v>
                </c:pt>
                <c:pt idx="19825">
                  <c:v>14.843</c:v>
                </c:pt>
                <c:pt idx="19826">
                  <c:v>14.839</c:v>
                </c:pt>
                <c:pt idx="19827">
                  <c:v>14.829000000000001</c:v>
                </c:pt>
                <c:pt idx="19828">
                  <c:v>14.819000000000001</c:v>
                </c:pt>
                <c:pt idx="19829">
                  <c:v>14.812000000000001</c:v>
                </c:pt>
                <c:pt idx="19830">
                  <c:v>14.806000000000001</c:v>
                </c:pt>
                <c:pt idx="19831">
                  <c:v>14.790000000000001</c:v>
                </c:pt>
                <c:pt idx="19832">
                  <c:v>14.789</c:v>
                </c:pt>
                <c:pt idx="19833">
                  <c:v>14.772</c:v>
                </c:pt>
                <c:pt idx="19834">
                  <c:v>14.774000000000001</c:v>
                </c:pt>
                <c:pt idx="19835">
                  <c:v>14.765000000000001</c:v>
                </c:pt>
                <c:pt idx="19836">
                  <c:v>14.758000000000001</c:v>
                </c:pt>
                <c:pt idx="19837">
                  <c:v>14.762</c:v>
                </c:pt>
                <c:pt idx="19838">
                  <c:v>14.757</c:v>
                </c:pt>
                <c:pt idx="19839">
                  <c:v>14.753</c:v>
                </c:pt>
                <c:pt idx="19840">
                  <c:v>14.755000000000001</c:v>
                </c:pt>
                <c:pt idx="19841">
                  <c:v>14.752000000000001</c:v>
                </c:pt>
                <c:pt idx="19842">
                  <c:v>14.744</c:v>
                </c:pt>
                <c:pt idx="19843">
                  <c:v>14.738</c:v>
                </c:pt>
                <c:pt idx="19844">
                  <c:v>14.738</c:v>
                </c:pt>
                <c:pt idx="19845">
                  <c:v>14.726000000000001</c:v>
                </c:pt>
                <c:pt idx="19846">
                  <c:v>14.718</c:v>
                </c:pt>
                <c:pt idx="19847">
                  <c:v>14.711</c:v>
                </c:pt>
                <c:pt idx="19848">
                  <c:v>14.715</c:v>
                </c:pt>
                <c:pt idx="19849">
                  <c:v>14.715</c:v>
                </c:pt>
                <c:pt idx="19850">
                  <c:v>14.703000000000001</c:v>
                </c:pt>
                <c:pt idx="19851">
                  <c:v>14.696</c:v>
                </c:pt>
                <c:pt idx="19852">
                  <c:v>14.68</c:v>
                </c:pt>
                <c:pt idx="19853">
                  <c:v>14.683</c:v>
                </c:pt>
                <c:pt idx="19854">
                  <c:v>14.67</c:v>
                </c:pt>
                <c:pt idx="19855">
                  <c:v>14.659000000000001</c:v>
                </c:pt>
                <c:pt idx="19856">
                  <c:v>14.652000000000001</c:v>
                </c:pt>
                <c:pt idx="19857">
                  <c:v>14.637</c:v>
                </c:pt>
                <c:pt idx="19858">
                  <c:v>14.627000000000001</c:v>
                </c:pt>
                <c:pt idx="19859">
                  <c:v>14.608000000000001</c:v>
                </c:pt>
                <c:pt idx="19860">
                  <c:v>14.591000000000001</c:v>
                </c:pt>
                <c:pt idx="19861">
                  <c:v>14.572000000000001</c:v>
                </c:pt>
                <c:pt idx="19862">
                  <c:v>14.547000000000001</c:v>
                </c:pt>
                <c:pt idx="19863">
                  <c:v>14.536</c:v>
                </c:pt>
                <c:pt idx="19864">
                  <c:v>14.513</c:v>
                </c:pt>
                <c:pt idx="19865">
                  <c:v>14.487</c:v>
                </c:pt>
                <c:pt idx="19866">
                  <c:v>14.46</c:v>
                </c:pt>
                <c:pt idx="19867">
                  <c:v>14.439</c:v>
                </c:pt>
                <c:pt idx="19868">
                  <c:v>14.426</c:v>
                </c:pt>
                <c:pt idx="19869">
                  <c:v>14.412000000000001</c:v>
                </c:pt>
                <c:pt idx="19870">
                  <c:v>14.393000000000001</c:v>
                </c:pt>
                <c:pt idx="19871">
                  <c:v>14.369</c:v>
                </c:pt>
                <c:pt idx="19872">
                  <c:v>14.361000000000001</c:v>
                </c:pt>
                <c:pt idx="19873">
                  <c:v>14.35</c:v>
                </c:pt>
                <c:pt idx="19874">
                  <c:v>14.338000000000001</c:v>
                </c:pt>
                <c:pt idx="19875">
                  <c:v>14.321</c:v>
                </c:pt>
                <c:pt idx="19876">
                  <c:v>14.305</c:v>
                </c:pt>
                <c:pt idx="19877">
                  <c:v>14.287000000000001</c:v>
                </c:pt>
                <c:pt idx="19878">
                  <c:v>14.271000000000001</c:v>
                </c:pt>
                <c:pt idx="19879">
                  <c:v>14.263</c:v>
                </c:pt>
                <c:pt idx="19880">
                  <c:v>14.261000000000001</c:v>
                </c:pt>
                <c:pt idx="19881">
                  <c:v>14.250999999999999</c:v>
                </c:pt>
                <c:pt idx="19882">
                  <c:v>14.232000000000001</c:v>
                </c:pt>
                <c:pt idx="19883">
                  <c:v>14.212</c:v>
                </c:pt>
                <c:pt idx="19884">
                  <c:v>14.206</c:v>
                </c:pt>
                <c:pt idx="19885">
                  <c:v>14.192</c:v>
                </c:pt>
                <c:pt idx="19886">
                  <c:v>14.183</c:v>
                </c:pt>
                <c:pt idx="19887">
                  <c:v>14.169</c:v>
                </c:pt>
                <c:pt idx="19888">
                  <c:v>14.168000000000001</c:v>
                </c:pt>
                <c:pt idx="19889">
                  <c:v>14.155000000000001</c:v>
                </c:pt>
                <c:pt idx="19890">
                  <c:v>14.137</c:v>
                </c:pt>
                <c:pt idx="19891">
                  <c:v>14.138</c:v>
                </c:pt>
                <c:pt idx="19892">
                  <c:v>14.127000000000001</c:v>
                </c:pt>
                <c:pt idx="19893">
                  <c:v>14.115</c:v>
                </c:pt>
                <c:pt idx="19894">
                  <c:v>14.095000000000001</c:v>
                </c:pt>
                <c:pt idx="19895">
                  <c:v>14.084</c:v>
                </c:pt>
                <c:pt idx="19896">
                  <c:v>14.081</c:v>
                </c:pt>
                <c:pt idx="19897">
                  <c:v>14.077</c:v>
                </c:pt>
                <c:pt idx="19898">
                  <c:v>14.067</c:v>
                </c:pt>
                <c:pt idx="19899">
                  <c:v>14.046000000000001</c:v>
                </c:pt>
                <c:pt idx="19900">
                  <c:v>14.038</c:v>
                </c:pt>
                <c:pt idx="19901">
                  <c:v>14.032</c:v>
                </c:pt>
                <c:pt idx="19902">
                  <c:v>14.014000000000001</c:v>
                </c:pt>
                <c:pt idx="19903">
                  <c:v>14.002000000000001</c:v>
                </c:pt>
                <c:pt idx="19904">
                  <c:v>13.993</c:v>
                </c:pt>
                <c:pt idx="19905">
                  <c:v>13.988</c:v>
                </c:pt>
                <c:pt idx="19906">
                  <c:v>13.978</c:v>
                </c:pt>
                <c:pt idx="19907">
                  <c:v>13.964</c:v>
                </c:pt>
                <c:pt idx="19908">
                  <c:v>13.956</c:v>
                </c:pt>
                <c:pt idx="19909">
                  <c:v>13.943</c:v>
                </c:pt>
                <c:pt idx="19910">
                  <c:v>13.936</c:v>
                </c:pt>
                <c:pt idx="19911">
                  <c:v>13.925000000000001</c:v>
                </c:pt>
                <c:pt idx="19912">
                  <c:v>13.913</c:v>
                </c:pt>
                <c:pt idx="19913">
                  <c:v>13.907999999999999</c:v>
                </c:pt>
                <c:pt idx="19914">
                  <c:v>13.904</c:v>
                </c:pt>
                <c:pt idx="19915">
                  <c:v>13.898</c:v>
                </c:pt>
                <c:pt idx="19916">
                  <c:v>13.888</c:v>
                </c:pt>
                <c:pt idx="19917">
                  <c:v>13.878</c:v>
                </c:pt>
                <c:pt idx="19918">
                  <c:v>13.865</c:v>
                </c:pt>
                <c:pt idx="19919">
                  <c:v>13.854000000000001</c:v>
                </c:pt>
                <c:pt idx="19920">
                  <c:v>13.854000000000001</c:v>
                </c:pt>
                <c:pt idx="19921">
                  <c:v>13.854000000000001</c:v>
                </c:pt>
                <c:pt idx="19922">
                  <c:v>13.852</c:v>
                </c:pt>
                <c:pt idx="19923">
                  <c:v>13.843999999999999</c:v>
                </c:pt>
                <c:pt idx="19924">
                  <c:v>13.829000000000001</c:v>
                </c:pt>
                <c:pt idx="19925">
                  <c:v>13.825000000000001</c:v>
                </c:pt>
                <c:pt idx="19926">
                  <c:v>13.822000000000001</c:v>
                </c:pt>
                <c:pt idx="19927">
                  <c:v>13.815</c:v>
                </c:pt>
                <c:pt idx="19928">
                  <c:v>13.808</c:v>
                </c:pt>
                <c:pt idx="19929">
                  <c:v>13.812000000000001</c:v>
                </c:pt>
                <c:pt idx="19930">
                  <c:v>13.807</c:v>
                </c:pt>
                <c:pt idx="19931">
                  <c:v>13.792</c:v>
                </c:pt>
                <c:pt idx="19932">
                  <c:v>13.784000000000001</c:v>
                </c:pt>
                <c:pt idx="19933">
                  <c:v>13.788</c:v>
                </c:pt>
                <c:pt idx="19934">
                  <c:v>13.791</c:v>
                </c:pt>
                <c:pt idx="19935">
                  <c:v>13.792</c:v>
                </c:pt>
                <c:pt idx="19936">
                  <c:v>13.786</c:v>
                </c:pt>
                <c:pt idx="19937">
                  <c:v>13.774000000000001</c:v>
                </c:pt>
                <c:pt idx="19938">
                  <c:v>13.773</c:v>
                </c:pt>
                <c:pt idx="19939">
                  <c:v>13.779</c:v>
                </c:pt>
                <c:pt idx="19940">
                  <c:v>13.777000000000001</c:v>
                </c:pt>
                <c:pt idx="19941">
                  <c:v>13.780000000000001</c:v>
                </c:pt>
                <c:pt idx="19942">
                  <c:v>13.780000000000001</c:v>
                </c:pt>
                <c:pt idx="19943">
                  <c:v>13.772</c:v>
                </c:pt>
                <c:pt idx="19944">
                  <c:v>13.77</c:v>
                </c:pt>
                <c:pt idx="19945">
                  <c:v>13.763</c:v>
                </c:pt>
                <c:pt idx="19946">
                  <c:v>13.754</c:v>
                </c:pt>
                <c:pt idx="19947">
                  <c:v>13.756</c:v>
                </c:pt>
                <c:pt idx="19948">
                  <c:v>13.76</c:v>
                </c:pt>
                <c:pt idx="19949">
                  <c:v>13.763</c:v>
                </c:pt>
                <c:pt idx="19950">
                  <c:v>13.761000000000001</c:v>
                </c:pt>
                <c:pt idx="19951">
                  <c:v>13.759</c:v>
                </c:pt>
                <c:pt idx="19952">
                  <c:v>13.752000000000001</c:v>
                </c:pt>
                <c:pt idx="19953">
                  <c:v>13.752000000000001</c:v>
                </c:pt>
                <c:pt idx="19954">
                  <c:v>13.746</c:v>
                </c:pt>
                <c:pt idx="19955">
                  <c:v>13.743</c:v>
                </c:pt>
                <c:pt idx="19956">
                  <c:v>13.738</c:v>
                </c:pt>
                <c:pt idx="19957">
                  <c:v>13.738</c:v>
                </c:pt>
                <c:pt idx="19958">
                  <c:v>13.73</c:v>
                </c:pt>
                <c:pt idx="19959">
                  <c:v>13.74</c:v>
                </c:pt>
                <c:pt idx="19960">
                  <c:v>13.733000000000001</c:v>
                </c:pt>
                <c:pt idx="19961">
                  <c:v>13.726000000000001</c:v>
                </c:pt>
                <c:pt idx="19962">
                  <c:v>13.724</c:v>
                </c:pt>
                <c:pt idx="19963">
                  <c:v>13.724</c:v>
                </c:pt>
                <c:pt idx="19964">
                  <c:v>13.715</c:v>
                </c:pt>
                <c:pt idx="19965">
                  <c:v>13.723000000000001</c:v>
                </c:pt>
                <c:pt idx="19966">
                  <c:v>13.722</c:v>
                </c:pt>
                <c:pt idx="19967">
                  <c:v>13.722</c:v>
                </c:pt>
                <c:pt idx="19968">
                  <c:v>13.722</c:v>
                </c:pt>
                <c:pt idx="19969">
                  <c:v>13.718999999999999</c:v>
                </c:pt>
                <c:pt idx="19970">
                  <c:v>13.726000000000001</c:v>
                </c:pt>
                <c:pt idx="19971">
                  <c:v>13.72</c:v>
                </c:pt>
                <c:pt idx="19972">
                  <c:v>13.718</c:v>
                </c:pt>
                <c:pt idx="19973">
                  <c:v>13.722</c:v>
                </c:pt>
                <c:pt idx="19974">
                  <c:v>13.724</c:v>
                </c:pt>
                <c:pt idx="19975">
                  <c:v>13.726000000000001</c:v>
                </c:pt>
                <c:pt idx="19976">
                  <c:v>13.727</c:v>
                </c:pt>
                <c:pt idx="19977">
                  <c:v>13.726000000000001</c:v>
                </c:pt>
                <c:pt idx="19978">
                  <c:v>13.725</c:v>
                </c:pt>
                <c:pt idx="19979">
                  <c:v>13.72</c:v>
                </c:pt>
                <c:pt idx="19980">
                  <c:v>13.728</c:v>
                </c:pt>
                <c:pt idx="19981">
                  <c:v>13.726000000000001</c:v>
                </c:pt>
                <c:pt idx="19982">
                  <c:v>13.727</c:v>
                </c:pt>
                <c:pt idx="19983">
                  <c:v>13.733000000000001</c:v>
                </c:pt>
                <c:pt idx="19984">
                  <c:v>13.729000000000001</c:v>
                </c:pt>
                <c:pt idx="19985">
                  <c:v>13.724</c:v>
                </c:pt>
                <c:pt idx="19986">
                  <c:v>13.728</c:v>
                </c:pt>
                <c:pt idx="19987">
                  <c:v>13.723000000000001</c:v>
                </c:pt>
                <c:pt idx="19988">
                  <c:v>13.728</c:v>
                </c:pt>
                <c:pt idx="19989">
                  <c:v>13.729000000000001</c:v>
                </c:pt>
                <c:pt idx="19990">
                  <c:v>13.728</c:v>
                </c:pt>
                <c:pt idx="19991">
                  <c:v>13.733000000000001</c:v>
                </c:pt>
                <c:pt idx="19992">
                  <c:v>13.737</c:v>
                </c:pt>
                <c:pt idx="19993">
                  <c:v>13.736000000000001</c:v>
                </c:pt>
                <c:pt idx="19994">
                  <c:v>13.73</c:v>
                </c:pt>
                <c:pt idx="19995">
                  <c:v>13.74</c:v>
                </c:pt>
                <c:pt idx="19996">
                  <c:v>13.747</c:v>
                </c:pt>
                <c:pt idx="19997">
                  <c:v>13.75</c:v>
                </c:pt>
                <c:pt idx="19998">
                  <c:v>13.749000000000001</c:v>
                </c:pt>
                <c:pt idx="19999">
                  <c:v>13.747</c:v>
                </c:pt>
                <c:pt idx="20000">
                  <c:v>13.754</c:v>
                </c:pt>
                <c:pt idx="20001">
                  <c:v>13.763</c:v>
                </c:pt>
                <c:pt idx="20002">
                  <c:v>13.756</c:v>
                </c:pt>
                <c:pt idx="20003">
                  <c:v>13.754</c:v>
                </c:pt>
                <c:pt idx="20004">
                  <c:v>13.762</c:v>
                </c:pt>
                <c:pt idx="20005">
                  <c:v>13.759</c:v>
                </c:pt>
                <c:pt idx="20006">
                  <c:v>13.763</c:v>
                </c:pt>
                <c:pt idx="20007">
                  <c:v>13.765000000000001</c:v>
                </c:pt>
                <c:pt idx="20008">
                  <c:v>13.761000000000001</c:v>
                </c:pt>
                <c:pt idx="20009">
                  <c:v>13.765000000000001</c:v>
                </c:pt>
                <c:pt idx="20010">
                  <c:v>13.772</c:v>
                </c:pt>
                <c:pt idx="20011">
                  <c:v>13.774000000000001</c:v>
                </c:pt>
                <c:pt idx="20012">
                  <c:v>13.77</c:v>
                </c:pt>
                <c:pt idx="20013">
                  <c:v>13.771000000000001</c:v>
                </c:pt>
                <c:pt idx="20014">
                  <c:v>13.774000000000001</c:v>
                </c:pt>
                <c:pt idx="20015">
                  <c:v>13.772</c:v>
                </c:pt>
                <c:pt idx="20016">
                  <c:v>13.784000000000001</c:v>
                </c:pt>
                <c:pt idx="20017">
                  <c:v>13.787000000000001</c:v>
                </c:pt>
                <c:pt idx="20018">
                  <c:v>13.782</c:v>
                </c:pt>
                <c:pt idx="20019">
                  <c:v>13.784000000000001</c:v>
                </c:pt>
                <c:pt idx="20020">
                  <c:v>13.790000000000001</c:v>
                </c:pt>
                <c:pt idx="20021">
                  <c:v>13.790000000000001</c:v>
                </c:pt>
                <c:pt idx="20022">
                  <c:v>13.789</c:v>
                </c:pt>
                <c:pt idx="20023">
                  <c:v>13.786</c:v>
                </c:pt>
                <c:pt idx="20024">
                  <c:v>13.785</c:v>
                </c:pt>
                <c:pt idx="20025">
                  <c:v>13.793000000000001</c:v>
                </c:pt>
                <c:pt idx="20026">
                  <c:v>13.806000000000001</c:v>
                </c:pt>
                <c:pt idx="20027">
                  <c:v>13.81</c:v>
                </c:pt>
                <c:pt idx="20028">
                  <c:v>13.801</c:v>
                </c:pt>
                <c:pt idx="20029">
                  <c:v>13.81</c:v>
                </c:pt>
                <c:pt idx="20030">
                  <c:v>13.809000000000001</c:v>
                </c:pt>
                <c:pt idx="20031">
                  <c:v>13.812000000000001</c:v>
                </c:pt>
                <c:pt idx="20032">
                  <c:v>13.809000000000001</c:v>
                </c:pt>
                <c:pt idx="20033">
                  <c:v>13.818</c:v>
                </c:pt>
                <c:pt idx="20034">
                  <c:v>13.825000000000001</c:v>
                </c:pt>
                <c:pt idx="20035">
                  <c:v>13.82</c:v>
                </c:pt>
                <c:pt idx="20036">
                  <c:v>13.826000000000001</c:v>
                </c:pt>
                <c:pt idx="20037">
                  <c:v>13.834</c:v>
                </c:pt>
                <c:pt idx="20038">
                  <c:v>13.835000000000001</c:v>
                </c:pt>
                <c:pt idx="20039">
                  <c:v>13.83</c:v>
                </c:pt>
                <c:pt idx="20040">
                  <c:v>13.836</c:v>
                </c:pt>
                <c:pt idx="20041">
                  <c:v>13.84</c:v>
                </c:pt>
                <c:pt idx="20042">
                  <c:v>13.843999999999999</c:v>
                </c:pt>
                <c:pt idx="20043">
                  <c:v>13.846</c:v>
                </c:pt>
                <c:pt idx="20044">
                  <c:v>13.848000000000001</c:v>
                </c:pt>
                <c:pt idx="20045">
                  <c:v>13.843999999999999</c:v>
                </c:pt>
                <c:pt idx="20046">
                  <c:v>13.847</c:v>
                </c:pt>
                <c:pt idx="20047">
                  <c:v>13.85</c:v>
                </c:pt>
                <c:pt idx="20048">
                  <c:v>13.854000000000001</c:v>
                </c:pt>
                <c:pt idx="20049">
                  <c:v>13.856</c:v>
                </c:pt>
                <c:pt idx="20050">
                  <c:v>13.858000000000001</c:v>
                </c:pt>
                <c:pt idx="20051">
                  <c:v>13.865</c:v>
                </c:pt>
                <c:pt idx="20052">
                  <c:v>13.862</c:v>
                </c:pt>
                <c:pt idx="20053">
                  <c:v>13.865</c:v>
                </c:pt>
                <c:pt idx="20054">
                  <c:v>13.865</c:v>
                </c:pt>
                <c:pt idx="20055">
                  <c:v>13.871</c:v>
                </c:pt>
                <c:pt idx="20056">
                  <c:v>13.870000000000001</c:v>
                </c:pt>
                <c:pt idx="20057">
                  <c:v>13.870000000000001</c:v>
                </c:pt>
                <c:pt idx="20058">
                  <c:v>13.877000000000001</c:v>
                </c:pt>
                <c:pt idx="20059">
                  <c:v>13.873000000000001</c:v>
                </c:pt>
                <c:pt idx="20060">
                  <c:v>13.874000000000001</c:v>
                </c:pt>
                <c:pt idx="20061">
                  <c:v>13.878</c:v>
                </c:pt>
                <c:pt idx="20062">
                  <c:v>13.885</c:v>
                </c:pt>
                <c:pt idx="20063">
                  <c:v>13.884</c:v>
                </c:pt>
                <c:pt idx="20064">
                  <c:v>13.884</c:v>
                </c:pt>
                <c:pt idx="20065">
                  <c:v>13.882</c:v>
                </c:pt>
                <c:pt idx="20066">
                  <c:v>13.885</c:v>
                </c:pt>
                <c:pt idx="20067">
                  <c:v>13.887</c:v>
                </c:pt>
                <c:pt idx="20068">
                  <c:v>13.887</c:v>
                </c:pt>
                <c:pt idx="20069">
                  <c:v>13.887</c:v>
                </c:pt>
                <c:pt idx="20070">
                  <c:v>13.881</c:v>
                </c:pt>
                <c:pt idx="20071">
                  <c:v>13.886000000000001</c:v>
                </c:pt>
                <c:pt idx="20072">
                  <c:v>13.888</c:v>
                </c:pt>
                <c:pt idx="20073">
                  <c:v>13.896000000000001</c:v>
                </c:pt>
                <c:pt idx="20074">
                  <c:v>13.896000000000001</c:v>
                </c:pt>
                <c:pt idx="20075">
                  <c:v>13.891999999999999</c:v>
                </c:pt>
                <c:pt idx="20076">
                  <c:v>13.889000000000001</c:v>
                </c:pt>
                <c:pt idx="20077">
                  <c:v>13.899000000000001</c:v>
                </c:pt>
                <c:pt idx="20078">
                  <c:v>13.899000000000001</c:v>
                </c:pt>
                <c:pt idx="20079">
                  <c:v>13.898</c:v>
                </c:pt>
                <c:pt idx="20080">
                  <c:v>13.891</c:v>
                </c:pt>
                <c:pt idx="20081">
                  <c:v>13.894</c:v>
                </c:pt>
                <c:pt idx="20082">
                  <c:v>13.9</c:v>
                </c:pt>
                <c:pt idx="20083">
                  <c:v>13.902000000000001</c:v>
                </c:pt>
                <c:pt idx="20084">
                  <c:v>13.9</c:v>
                </c:pt>
                <c:pt idx="20085">
                  <c:v>13.903</c:v>
                </c:pt>
                <c:pt idx="20086">
                  <c:v>13.911</c:v>
                </c:pt>
                <c:pt idx="20087">
                  <c:v>13.911</c:v>
                </c:pt>
                <c:pt idx="20088">
                  <c:v>13.907999999999999</c:v>
                </c:pt>
                <c:pt idx="20089">
                  <c:v>13.913</c:v>
                </c:pt>
                <c:pt idx="20090">
                  <c:v>13.918000000000001</c:v>
                </c:pt>
                <c:pt idx="20091">
                  <c:v>13.923</c:v>
                </c:pt>
                <c:pt idx="20092">
                  <c:v>13.92</c:v>
                </c:pt>
                <c:pt idx="20093">
                  <c:v>13.917</c:v>
                </c:pt>
                <c:pt idx="20094">
                  <c:v>13.917</c:v>
                </c:pt>
                <c:pt idx="20095">
                  <c:v>13.919</c:v>
                </c:pt>
                <c:pt idx="20096">
                  <c:v>13.918000000000001</c:v>
                </c:pt>
                <c:pt idx="20097">
                  <c:v>13.93</c:v>
                </c:pt>
                <c:pt idx="20098">
                  <c:v>13.93</c:v>
                </c:pt>
                <c:pt idx="20099">
                  <c:v>13.93</c:v>
                </c:pt>
                <c:pt idx="20100">
                  <c:v>13.932</c:v>
                </c:pt>
                <c:pt idx="20101">
                  <c:v>13.932</c:v>
                </c:pt>
                <c:pt idx="20102">
                  <c:v>13.939</c:v>
                </c:pt>
                <c:pt idx="20103">
                  <c:v>13.944000000000001</c:v>
                </c:pt>
                <c:pt idx="20104">
                  <c:v>13.938000000000001</c:v>
                </c:pt>
                <c:pt idx="20105">
                  <c:v>13.934000000000001</c:v>
                </c:pt>
                <c:pt idx="20106">
                  <c:v>13.938000000000001</c:v>
                </c:pt>
                <c:pt idx="20107">
                  <c:v>13.936</c:v>
                </c:pt>
                <c:pt idx="20108">
                  <c:v>13.935</c:v>
                </c:pt>
                <c:pt idx="20109">
                  <c:v>13.939</c:v>
                </c:pt>
                <c:pt idx="20110">
                  <c:v>13.941000000000001</c:v>
                </c:pt>
                <c:pt idx="20111">
                  <c:v>13.943</c:v>
                </c:pt>
                <c:pt idx="20112">
                  <c:v>13.946</c:v>
                </c:pt>
                <c:pt idx="20113">
                  <c:v>13.948</c:v>
                </c:pt>
                <c:pt idx="20114">
                  <c:v>13.942</c:v>
                </c:pt>
                <c:pt idx="20115">
                  <c:v>13.938000000000001</c:v>
                </c:pt>
                <c:pt idx="20116">
                  <c:v>13.938000000000001</c:v>
                </c:pt>
                <c:pt idx="20117">
                  <c:v>13.947000000000001</c:v>
                </c:pt>
                <c:pt idx="20118">
                  <c:v>13.951000000000001</c:v>
                </c:pt>
                <c:pt idx="20119">
                  <c:v>13.949</c:v>
                </c:pt>
                <c:pt idx="20120">
                  <c:v>13.952999999999999</c:v>
                </c:pt>
                <c:pt idx="20121">
                  <c:v>13.96</c:v>
                </c:pt>
                <c:pt idx="20122">
                  <c:v>13.954000000000001</c:v>
                </c:pt>
                <c:pt idx="20123">
                  <c:v>13.96</c:v>
                </c:pt>
                <c:pt idx="20124">
                  <c:v>13.952999999999999</c:v>
                </c:pt>
                <c:pt idx="20125">
                  <c:v>13.955</c:v>
                </c:pt>
                <c:pt idx="20126">
                  <c:v>13.958</c:v>
                </c:pt>
                <c:pt idx="20127">
                  <c:v>13.962</c:v>
                </c:pt>
                <c:pt idx="20128">
                  <c:v>13.966000000000001</c:v>
                </c:pt>
                <c:pt idx="20129">
                  <c:v>13.967000000000001</c:v>
                </c:pt>
                <c:pt idx="20130">
                  <c:v>13.968999999999999</c:v>
                </c:pt>
                <c:pt idx="20131">
                  <c:v>13.973000000000001</c:v>
                </c:pt>
                <c:pt idx="20132">
                  <c:v>13.978</c:v>
                </c:pt>
                <c:pt idx="20133">
                  <c:v>13.98</c:v>
                </c:pt>
                <c:pt idx="20134">
                  <c:v>13.98</c:v>
                </c:pt>
                <c:pt idx="20135">
                  <c:v>13.977</c:v>
                </c:pt>
                <c:pt idx="20136">
                  <c:v>13.984</c:v>
                </c:pt>
                <c:pt idx="20137">
                  <c:v>13.974</c:v>
                </c:pt>
                <c:pt idx="20138">
                  <c:v>13.98</c:v>
                </c:pt>
                <c:pt idx="20139">
                  <c:v>13.986000000000001</c:v>
                </c:pt>
                <c:pt idx="20140">
                  <c:v>13.979000000000001</c:v>
                </c:pt>
                <c:pt idx="20141">
                  <c:v>13.984</c:v>
                </c:pt>
                <c:pt idx="20142">
                  <c:v>13.98</c:v>
                </c:pt>
                <c:pt idx="20143">
                  <c:v>13.984</c:v>
                </c:pt>
                <c:pt idx="20144">
                  <c:v>13.987</c:v>
                </c:pt>
                <c:pt idx="20145">
                  <c:v>13.99</c:v>
                </c:pt>
                <c:pt idx="20146">
                  <c:v>13.993</c:v>
                </c:pt>
                <c:pt idx="20147">
                  <c:v>14.003</c:v>
                </c:pt>
                <c:pt idx="20148">
                  <c:v>13.994</c:v>
                </c:pt>
                <c:pt idx="20149">
                  <c:v>14.002000000000001</c:v>
                </c:pt>
                <c:pt idx="20150">
                  <c:v>14.008000000000001</c:v>
                </c:pt>
                <c:pt idx="20151">
                  <c:v>14.01</c:v>
                </c:pt>
                <c:pt idx="20152">
                  <c:v>14.005000000000001</c:v>
                </c:pt>
                <c:pt idx="20153">
                  <c:v>14.003</c:v>
                </c:pt>
                <c:pt idx="20154">
                  <c:v>14.009</c:v>
                </c:pt>
                <c:pt idx="20155">
                  <c:v>14.008000000000001</c:v>
                </c:pt>
                <c:pt idx="20156">
                  <c:v>14.004</c:v>
                </c:pt>
                <c:pt idx="20157">
                  <c:v>14.005000000000001</c:v>
                </c:pt>
                <c:pt idx="20158">
                  <c:v>14.014000000000001</c:v>
                </c:pt>
                <c:pt idx="20159">
                  <c:v>14.015000000000001</c:v>
                </c:pt>
                <c:pt idx="20160">
                  <c:v>14.016</c:v>
                </c:pt>
                <c:pt idx="20161">
                  <c:v>14.019</c:v>
                </c:pt>
                <c:pt idx="20162">
                  <c:v>14.018000000000001</c:v>
                </c:pt>
                <c:pt idx="20163">
                  <c:v>14.022</c:v>
                </c:pt>
                <c:pt idx="20164">
                  <c:v>14.015000000000001</c:v>
                </c:pt>
                <c:pt idx="20165">
                  <c:v>14.025</c:v>
                </c:pt>
                <c:pt idx="20166">
                  <c:v>14.027000000000001</c:v>
                </c:pt>
                <c:pt idx="20167">
                  <c:v>14.022</c:v>
                </c:pt>
                <c:pt idx="20168">
                  <c:v>14.022</c:v>
                </c:pt>
                <c:pt idx="20169">
                  <c:v>14.02</c:v>
                </c:pt>
                <c:pt idx="20170">
                  <c:v>14.021000000000001</c:v>
                </c:pt>
                <c:pt idx="20171">
                  <c:v>14.024000000000001</c:v>
                </c:pt>
                <c:pt idx="20172">
                  <c:v>14.024000000000001</c:v>
                </c:pt>
                <c:pt idx="20173">
                  <c:v>14.023</c:v>
                </c:pt>
                <c:pt idx="20174">
                  <c:v>14.025</c:v>
                </c:pt>
                <c:pt idx="20175">
                  <c:v>14.024000000000001</c:v>
                </c:pt>
                <c:pt idx="20176">
                  <c:v>14.02</c:v>
                </c:pt>
                <c:pt idx="20177">
                  <c:v>14.027000000000001</c:v>
                </c:pt>
                <c:pt idx="20178">
                  <c:v>14.032999999999999</c:v>
                </c:pt>
                <c:pt idx="20179">
                  <c:v>14.026</c:v>
                </c:pt>
                <c:pt idx="20180">
                  <c:v>14.023</c:v>
                </c:pt>
                <c:pt idx="20181">
                  <c:v>14.016</c:v>
                </c:pt>
                <c:pt idx="20182">
                  <c:v>14.005000000000001</c:v>
                </c:pt>
                <c:pt idx="20183">
                  <c:v>13.974</c:v>
                </c:pt>
                <c:pt idx="20184">
                  <c:v>13.962</c:v>
                </c:pt>
                <c:pt idx="20185">
                  <c:v>13.941000000000001</c:v>
                </c:pt>
                <c:pt idx="20186">
                  <c:v>13.923999999999999</c:v>
                </c:pt>
                <c:pt idx="20187">
                  <c:v>13.9</c:v>
                </c:pt>
                <c:pt idx="20188">
                  <c:v>13.872</c:v>
                </c:pt>
                <c:pt idx="20189">
                  <c:v>13.854000000000001</c:v>
                </c:pt>
                <c:pt idx="20190">
                  <c:v>13.816000000000001</c:v>
                </c:pt>
                <c:pt idx="20191">
                  <c:v>13.765000000000001</c:v>
                </c:pt>
                <c:pt idx="20192">
                  <c:v>13.71</c:v>
                </c:pt>
                <c:pt idx="20193">
                  <c:v>13.647</c:v>
                </c:pt>
                <c:pt idx="20194">
                  <c:v>13.571</c:v>
                </c:pt>
                <c:pt idx="20195">
                  <c:v>13.48</c:v>
                </c:pt>
                <c:pt idx="20196">
                  <c:v>13.375999999999999</c:v>
                </c:pt>
                <c:pt idx="20197">
                  <c:v>13.257</c:v>
                </c:pt>
                <c:pt idx="20198">
                  <c:v>13.119</c:v>
                </c:pt>
                <c:pt idx="20199">
                  <c:v>12.984</c:v>
                </c:pt>
                <c:pt idx="20200">
                  <c:v>12.834</c:v>
                </c:pt>
                <c:pt idx="20201">
                  <c:v>12.68</c:v>
                </c:pt>
                <c:pt idx="20202">
                  <c:v>12.513</c:v>
                </c:pt>
                <c:pt idx="20203">
                  <c:v>12.322000000000001</c:v>
                </c:pt>
                <c:pt idx="20204">
                  <c:v>12.113</c:v>
                </c:pt>
                <c:pt idx="20205">
                  <c:v>11.884</c:v>
                </c:pt>
                <c:pt idx="20206">
                  <c:v>11.612</c:v>
                </c:pt>
                <c:pt idx="20207">
                  <c:v>11.269</c:v>
                </c:pt>
                <c:pt idx="20208">
                  <c:v>10.866</c:v>
                </c:pt>
                <c:pt idx="20209">
                  <c:v>10.419</c:v>
                </c:pt>
                <c:pt idx="20210">
                  <c:v>9.923</c:v>
                </c:pt>
                <c:pt idx="20211">
                  <c:v>6.0860000000000003</c:v>
                </c:pt>
                <c:pt idx="20212">
                  <c:v>1.02</c:v>
                </c:pt>
                <c:pt idx="20213">
                  <c:v>1.02</c:v>
                </c:pt>
                <c:pt idx="20214">
                  <c:v>1.0210000000000001</c:v>
                </c:pt>
                <c:pt idx="20215">
                  <c:v>1.02</c:v>
                </c:pt>
                <c:pt idx="20216">
                  <c:v>1.0210000000000001</c:v>
                </c:pt>
                <c:pt idx="20217">
                  <c:v>1.0210000000000001</c:v>
                </c:pt>
                <c:pt idx="20218">
                  <c:v>1.0210000000000001</c:v>
                </c:pt>
                <c:pt idx="20219">
                  <c:v>1.02</c:v>
                </c:pt>
                <c:pt idx="20220">
                  <c:v>1.0210000000000001</c:v>
                </c:pt>
                <c:pt idx="20221">
                  <c:v>1.02</c:v>
                </c:pt>
                <c:pt idx="20222">
                  <c:v>1.02</c:v>
                </c:pt>
                <c:pt idx="20223">
                  <c:v>1.02</c:v>
                </c:pt>
                <c:pt idx="20224">
                  <c:v>1.02</c:v>
                </c:pt>
                <c:pt idx="20225">
                  <c:v>1.022</c:v>
                </c:pt>
                <c:pt idx="20226">
                  <c:v>1.0210000000000001</c:v>
                </c:pt>
                <c:pt idx="20227">
                  <c:v>1.02</c:v>
                </c:pt>
                <c:pt idx="20228">
                  <c:v>1.0190000000000001</c:v>
                </c:pt>
                <c:pt idx="20229">
                  <c:v>1.0210000000000001</c:v>
                </c:pt>
                <c:pt idx="20230">
                  <c:v>1.022</c:v>
                </c:pt>
                <c:pt idx="20231">
                  <c:v>1.0210000000000001</c:v>
                </c:pt>
                <c:pt idx="20232">
                  <c:v>1.022</c:v>
                </c:pt>
                <c:pt idx="20233">
                  <c:v>1.022</c:v>
                </c:pt>
                <c:pt idx="20234">
                  <c:v>1.0210000000000001</c:v>
                </c:pt>
                <c:pt idx="20235">
                  <c:v>1.02</c:v>
                </c:pt>
                <c:pt idx="20236">
                  <c:v>1.022</c:v>
                </c:pt>
                <c:pt idx="20237">
                  <c:v>1.022</c:v>
                </c:pt>
                <c:pt idx="20238">
                  <c:v>1.0210000000000001</c:v>
                </c:pt>
                <c:pt idx="20239">
                  <c:v>1.022</c:v>
                </c:pt>
                <c:pt idx="20240">
                  <c:v>1.0230000000000001</c:v>
                </c:pt>
                <c:pt idx="20241">
                  <c:v>1.0210000000000001</c:v>
                </c:pt>
                <c:pt idx="20242">
                  <c:v>1.0210000000000001</c:v>
                </c:pt>
                <c:pt idx="20243">
                  <c:v>1.0230000000000001</c:v>
                </c:pt>
                <c:pt idx="20244">
                  <c:v>1.0230000000000001</c:v>
                </c:pt>
                <c:pt idx="20245">
                  <c:v>1.0230000000000001</c:v>
                </c:pt>
                <c:pt idx="20246">
                  <c:v>1.0230000000000001</c:v>
                </c:pt>
                <c:pt idx="20247">
                  <c:v>1.0230000000000001</c:v>
                </c:pt>
                <c:pt idx="20248">
                  <c:v>1.0230000000000001</c:v>
                </c:pt>
                <c:pt idx="20249">
                  <c:v>1.0230000000000001</c:v>
                </c:pt>
                <c:pt idx="20250">
                  <c:v>1.0230000000000001</c:v>
                </c:pt>
                <c:pt idx="20251">
                  <c:v>1.0230000000000001</c:v>
                </c:pt>
                <c:pt idx="20252">
                  <c:v>1.0210000000000001</c:v>
                </c:pt>
                <c:pt idx="20253">
                  <c:v>1.0210000000000001</c:v>
                </c:pt>
                <c:pt idx="20254">
                  <c:v>1.022</c:v>
                </c:pt>
                <c:pt idx="20255">
                  <c:v>1.022</c:v>
                </c:pt>
                <c:pt idx="20256">
                  <c:v>1.022</c:v>
                </c:pt>
                <c:pt idx="20257">
                  <c:v>1.022</c:v>
                </c:pt>
                <c:pt idx="20258">
                  <c:v>1.0230000000000001</c:v>
                </c:pt>
                <c:pt idx="20259">
                  <c:v>1.0230000000000001</c:v>
                </c:pt>
                <c:pt idx="20260">
                  <c:v>1.0230000000000001</c:v>
                </c:pt>
                <c:pt idx="20261">
                  <c:v>1.024</c:v>
                </c:pt>
                <c:pt idx="20262">
                  <c:v>1.0230000000000001</c:v>
                </c:pt>
                <c:pt idx="20263">
                  <c:v>1.0230000000000001</c:v>
                </c:pt>
                <c:pt idx="20264">
                  <c:v>1.022</c:v>
                </c:pt>
                <c:pt idx="20265">
                  <c:v>1.0230000000000001</c:v>
                </c:pt>
                <c:pt idx="20266">
                  <c:v>1.022</c:v>
                </c:pt>
                <c:pt idx="20267">
                  <c:v>1.022</c:v>
                </c:pt>
                <c:pt idx="20268">
                  <c:v>1.0210000000000001</c:v>
                </c:pt>
                <c:pt idx="20269">
                  <c:v>1.022</c:v>
                </c:pt>
                <c:pt idx="20270">
                  <c:v>1.022</c:v>
                </c:pt>
                <c:pt idx="20271">
                  <c:v>1.022</c:v>
                </c:pt>
                <c:pt idx="20272">
                  <c:v>1.0230000000000001</c:v>
                </c:pt>
                <c:pt idx="20273">
                  <c:v>1.022</c:v>
                </c:pt>
                <c:pt idx="20274">
                  <c:v>1.0210000000000001</c:v>
                </c:pt>
                <c:pt idx="20275">
                  <c:v>1.0190000000000001</c:v>
                </c:pt>
                <c:pt idx="20276">
                  <c:v>1.0210000000000001</c:v>
                </c:pt>
                <c:pt idx="20277">
                  <c:v>1.0210000000000001</c:v>
                </c:pt>
                <c:pt idx="20278">
                  <c:v>1.02</c:v>
                </c:pt>
                <c:pt idx="20279">
                  <c:v>1.0210000000000001</c:v>
                </c:pt>
                <c:pt idx="20280">
                  <c:v>1.022</c:v>
                </c:pt>
                <c:pt idx="20281">
                  <c:v>1.022</c:v>
                </c:pt>
                <c:pt idx="20282">
                  <c:v>1.022</c:v>
                </c:pt>
                <c:pt idx="20283">
                  <c:v>1.0210000000000001</c:v>
                </c:pt>
                <c:pt idx="20284">
                  <c:v>1.022</c:v>
                </c:pt>
                <c:pt idx="20285">
                  <c:v>1.02</c:v>
                </c:pt>
                <c:pt idx="20286">
                  <c:v>1.0210000000000001</c:v>
                </c:pt>
                <c:pt idx="20287">
                  <c:v>1.022</c:v>
                </c:pt>
                <c:pt idx="20288">
                  <c:v>1.0210000000000001</c:v>
                </c:pt>
                <c:pt idx="20289">
                  <c:v>1.02</c:v>
                </c:pt>
                <c:pt idx="20290">
                  <c:v>1.0190000000000001</c:v>
                </c:pt>
                <c:pt idx="20291">
                  <c:v>1.022</c:v>
                </c:pt>
                <c:pt idx="20292">
                  <c:v>1.0210000000000001</c:v>
                </c:pt>
                <c:pt idx="20293">
                  <c:v>1.022</c:v>
                </c:pt>
                <c:pt idx="20294">
                  <c:v>1.022</c:v>
                </c:pt>
                <c:pt idx="20295">
                  <c:v>1.0230000000000001</c:v>
                </c:pt>
                <c:pt idx="20296">
                  <c:v>1.0210000000000001</c:v>
                </c:pt>
                <c:pt idx="20297">
                  <c:v>1.02</c:v>
                </c:pt>
                <c:pt idx="20298">
                  <c:v>1.0230000000000001</c:v>
                </c:pt>
                <c:pt idx="20299">
                  <c:v>1.0210000000000001</c:v>
                </c:pt>
                <c:pt idx="20300">
                  <c:v>1.02</c:v>
                </c:pt>
                <c:pt idx="20301">
                  <c:v>1.02</c:v>
                </c:pt>
                <c:pt idx="20302">
                  <c:v>1.0210000000000001</c:v>
                </c:pt>
                <c:pt idx="20303">
                  <c:v>1.0190000000000001</c:v>
                </c:pt>
                <c:pt idx="20304">
                  <c:v>1.0170000000000001</c:v>
                </c:pt>
                <c:pt idx="20305">
                  <c:v>1.0170000000000001</c:v>
                </c:pt>
                <c:pt idx="20306">
                  <c:v>1.018</c:v>
                </c:pt>
                <c:pt idx="20307">
                  <c:v>1.018</c:v>
                </c:pt>
                <c:pt idx="20308">
                  <c:v>1.018</c:v>
                </c:pt>
                <c:pt idx="20309">
                  <c:v>1.018</c:v>
                </c:pt>
                <c:pt idx="20310">
                  <c:v>1.02</c:v>
                </c:pt>
                <c:pt idx="20311">
                  <c:v>1.0210000000000001</c:v>
                </c:pt>
                <c:pt idx="20312">
                  <c:v>1.0190000000000001</c:v>
                </c:pt>
                <c:pt idx="20313">
                  <c:v>1.02</c:v>
                </c:pt>
                <c:pt idx="20314">
                  <c:v>1.0210000000000001</c:v>
                </c:pt>
                <c:pt idx="20315">
                  <c:v>1.0210000000000001</c:v>
                </c:pt>
                <c:pt idx="20316">
                  <c:v>1.0210000000000001</c:v>
                </c:pt>
                <c:pt idx="20317">
                  <c:v>1.022</c:v>
                </c:pt>
                <c:pt idx="20318">
                  <c:v>1.0210000000000001</c:v>
                </c:pt>
                <c:pt idx="20319">
                  <c:v>1.0210000000000001</c:v>
                </c:pt>
                <c:pt idx="20320">
                  <c:v>1.0210000000000001</c:v>
                </c:pt>
                <c:pt idx="20321">
                  <c:v>1.02</c:v>
                </c:pt>
                <c:pt idx="20322">
                  <c:v>1.02</c:v>
                </c:pt>
                <c:pt idx="20323">
                  <c:v>1.0190000000000001</c:v>
                </c:pt>
                <c:pt idx="20324">
                  <c:v>1.018</c:v>
                </c:pt>
                <c:pt idx="20325">
                  <c:v>1.0190000000000001</c:v>
                </c:pt>
                <c:pt idx="20326">
                  <c:v>1.0190000000000001</c:v>
                </c:pt>
                <c:pt idx="20327">
                  <c:v>1.0170000000000001</c:v>
                </c:pt>
                <c:pt idx="20328">
                  <c:v>1.018</c:v>
                </c:pt>
                <c:pt idx="20329">
                  <c:v>1.0190000000000001</c:v>
                </c:pt>
                <c:pt idx="20330">
                  <c:v>1.0190000000000001</c:v>
                </c:pt>
                <c:pt idx="20331">
                  <c:v>1.02</c:v>
                </c:pt>
                <c:pt idx="20332">
                  <c:v>1.0190000000000001</c:v>
                </c:pt>
                <c:pt idx="20333">
                  <c:v>1.02</c:v>
                </c:pt>
                <c:pt idx="20334">
                  <c:v>1.0190000000000001</c:v>
                </c:pt>
                <c:pt idx="20335">
                  <c:v>1.018</c:v>
                </c:pt>
                <c:pt idx="20336">
                  <c:v>1.0190000000000001</c:v>
                </c:pt>
                <c:pt idx="20337">
                  <c:v>1.0190000000000001</c:v>
                </c:pt>
                <c:pt idx="20338">
                  <c:v>1.018</c:v>
                </c:pt>
                <c:pt idx="20339">
                  <c:v>1.018</c:v>
                </c:pt>
                <c:pt idx="20340">
                  <c:v>1.018</c:v>
                </c:pt>
                <c:pt idx="20341">
                  <c:v>1.0190000000000001</c:v>
                </c:pt>
                <c:pt idx="20342">
                  <c:v>1.02</c:v>
                </c:pt>
                <c:pt idx="20343">
                  <c:v>1.0190000000000001</c:v>
                </c:pt>
                <c:pt idx="20344">
                  <c:v>1.018</c:v>
                </c:pt>
                <c:pt idx="20345">
                  <c:v>1.018</c:v>
                </c:pt>
                <c:pt idx="20346">
                  <c:v>1.02</c:v>
                </c:pt>
                <c:pt idx="20347">
                  <c:v>1.0190000000000001</c:v>
                </c:pt>
                <c:pt idx="20348">
                  <c:v>1.018</c:v>
                </c:pt>
                <c:pt idx="20349">
                  <c:v>1.018</c:v>
                </c:pt>
                <c:pt idx="20350">
                  <c:v>1.0190000000000001</c:v>
                </c:pt>
                <c:pt idx="20351">
                  <c:v>1.0190000000000001</c:v>
                </c:pt>
                <c:pt idx="20352">
                  <c:v>1.0190000000000001</c:v>
                </c:pt>
                <c:pt idx="20353">
                  <c:v>1.018</c:v>
                </c:pt>
                <c:pt idx="20354">
                  <c:v>1.018</c:v>
                </c:pt>
                <c:pt idx="20355">
                  <c:v>1.0190000000000001</c:v>
                </c:pt>
                <c:pt idx="20356">
                  <c:v>1.02</c:v>
                </c:pt>
                <c:pt idx="20357">
                  <c:v>1.0210000000000001</c:v>
                </c:pt>
                <c:pt idx="20358">
                  <c:v>1.0210000000000001</c:v>
                </c:pt>
                <c:pt idx="20359">
                  <c:v>1.0210000000000001</c:v>
                </c:pt>
                <c:pt idx="20360">
                  <c:v>1.0210000000000001</c:v>
                </c:pt>
                <c:pt idx="20361">
                  <c:v>1.0210000000000001</c:v>
                </c:pt>
                <c:pt idx="20362">
                  <c:v>1.02</c:v>
                </c:pt>
                <c:pt idx="20363">
                  <c:v>1.0190000000000001</c:v>
                </c:pt>
                <c:pt idx="20364">
                  <c:v>1.018</c:v>
                </c:pt>
                <c:pt idx="20365">
                  <c:v>1.0190000000000001</c:v>
                </c:pt>
                <c:pt idx="20366">
                  <c:v>1.0190000000000001</c:v>
                </c:pt>
                <c:pt idx="20367">
                  <c:v>1.0190000000000001</c:v>
                </c:pt>
                <c:pt idx="20368">
                  <c:v>1.0190000000000001</c:v>
                </c:pt>
                <c:pt idx="20369">
                  <c:v>1.02</c:v>
                </c:pt>
                <c:pt idx="20370">
                  <c:v>1.02</c:v>
                </c:pt>
                <c:pt idx="20371">
                  <c:v>1.0190000000000001</c:v>
                </c:pt>
                <c:pt idx="20372">
                  <c:v>1.0210000000000001</c:v>
                </c:pt>
                <c:pt idx="20373">
                  <c:v>1.0210000000000001</c:v>
                </c:pt>
                <c:pt idx="20374">
                  <c:v>1.0210000000000001</c:v>
                </c:pt>
                <c:pt idx="20375">
                  <c:v>1.0210000000000001</c:v>
                </c:pt>
                <c:pt idx="20376">
                  <c:v>1.02</c:v>
                </c:pt>
                <c:pt idx="20377">
                  <c:v>1.0210000000000001</c:v>
                </c:pt>
                <c:pt idx="20378">
                  <c:v>1.0210000000000001</c:v>
                </c:pt>
                <c:pt idx="20379">
                  <c:v>1.0190000000000001</c:v>
                </c:pt>
                <c:pt idx="20380">
                  <c:v>1.0190000000000001</c:v>
                </c:pt>
                <c:pt idx="20381">
                  <c:v>1.0190000000000001</c:v>
                </c:pt>
                <c:pt idx="20382">
                  <c:v>1.018</c:v>
                </c:pt>
                <c:pt idx="20383">
                  <c:v>1.0190000000000001</c:v>
                </c:pt>
                <c:pt idx="20384">
                  <c:v>1.018</c:v>
                </c:pt>
                <c:pt idx="20385">
                  <c:v>1.018</c:v>
                </c:pt>
                <c:pt idx="20386">
                  <c:v>1.0190000000000001</c:v>
                </c:pt>
                <c:pt idx="20387">
                  <c:v>1.018</c:v>
                </c:pt>
                <c:pt idx="20388">
                  <c:v>1.0170000000000001</c:v>
                </c:pt>
                <c:pt idx="20389">
                  <c:v>1.016</c:v>
                </c:pt>
                <c:pt idx="20390">
                  <c:v>1.018</c:v>
                </c:pt>
                <c:pt idx="20391">
                  <c:v>1.0190000000000001</c:v>
                </c:pt>
                <c:pt idx="20392">
                  <c:v>1.0170000000000001</c:v>
                </c:pt>
                <c:pt idx="20393">
                  <c:v>1.016</c:v>
                </c:pt>
                <c:pt idx="20394">
                  <c:v>1.016</c:v>
                </c:pt>
                <c:pt idx="20395">
                  <c:v>1.018</c:v>
                </c:pt>
                <c:pt idx="20396">
                  <c:v>1.0190000000000001</c:v>
                </c:pt>
                <c:pt idx="20397">
                  <c:v>1.018</c:v>
                </c:pt>
                <c:pt idx="20398">
                  <c:v>1.018</c:v>
                </c:pt>
                <c:pt idx="20399">
                  <c:v>1.018</c:v>
                </c:pt>
                <c:pt idx="20400">
                  <c:v>1.0190000000000001</c:v>
                </c:pt>
                <c:pt idx="20401">
                  <c:v>1.018</c:v>
                </c:pt>
                <c:pt idx="20402">
                  <c:v>1.016</c:v>
                </c:pt>
                <c:pt idx="20403">
                  <c:v>1.0170000000000001</c:v>
                </c:pt>
                <c:pt idx="20404">
                  <c:v>1.018</c:v>
                </c:pt>
                <c:pt idx="20405">
                  <c:v>1.02</c:v>
                </c:pt>
                <c:pt idx="20406">
                  <c:v>1.02</c:v>
                </c:pt>
                <c:pt idx="20407">
                  <c:v>1.02</c:v>
                </c:pt>
                <c:pt idx="20408">
                  <c:v>1.0210000000000001</c:v>
                </c:pt>
                <c:pt idx="20409">
                  <c:v>1.0210000000000001</c:v>
                </c:pt>
                <c:pt idx="20410">
                  <c:v>1.0190000000000001</c:v>
                </c:pt>
                <c:pt idx="20411">
                  <c:v>1.02</c:v>
                </c:pt>
                <c:pt idx="20412">
                  <c:v>1.0210000000000001</c:v>
                </c:pt>
                <c:pt idx="20413">
                  <c:v>1.02</c:v>
                </c:pt>
                <c:pt idx="20414">
                  <c:v>1.02</c:v>
                </c:pt>
                <c:pt idx="20415">
                  <c:v>1.022</c:v>
                </c:pt>
                <c:pt idx="20416">
                  <c:v>1.0210000000000001</c:v>
                </c:pt>
                <c:pt idx="20417">
                  <c:v>1.018</c:v>
                </c:pt>
                <c:pt idx="20418">
                  <c:v>1.0170000000000001</c:v>
                </c:pt>
                <c:pt idx="20419">
                  <c:v>1.018</c:v>
                </c:pt>
                <c:pt idx="20420">
                  <c:v>1.02</c:v>
                </c:pt>
                <c:pt idx="20421">
                  <c:v>1.0190000000000001</c:v>
                </c:pt>
                <c:pt idx="20422">
                  <c:v>1.0190000000000001</c:v>
                </c:pt>
                <c:pt idx="20423">
                  <c:v>1.0190000000000001</c:v>
                </c:pt>
                <c:pt idx="20424">
                  <c:v>1.018</c:v>
                </c:pt>
                <c:pt idx="20425">
                  <c:v>1.016</c:v>
                </c:pt>
                <c:pt idx="20426">
                  <c:v>1.0150000000000001</c:v>
                </c:pt>
                <c:pt idx="20427">
                  <c:v>1.016</c:v>
                </c:pt>
                <c:pt idx="20428">
                  <c:v>1.0170000000000001</c:v>
                </c:pt>
                <c:pt idx="20429">
                  <c:v>1.0170000000000001</c:v>
                </c:pt>
                <c:pt idx="20430">
                  <c:v>1.018</c:v>
                </c:pt>
                <c:pt idx="20431">
                  <c:v>1.0190000000000001</c:v>
                </c:pt>
                <c:pt idx="20432">
                  <c:v>1.018</c:v>
                </c:pt>
                <c:pt idx="20433">
                  <c:v>1.0170000000000001</c:v>
                </c:pt>
                <c:pt idx="20434">
                  <c:v>1.0170000000000001</c:v>
                </c:pt>
                <c:pt idx="20435">
                  <c:v>1.0170000000000001</c:v>
                </c:pt>
                <c:pt idx="20436">
                  <c:v>1.0170000000000001</c:v>
                </c:pt>
                <c:pt idx="20437">
                  <c:v>1.016</c:v>
                </c:pt>
                <c:pt idx="20438">
                  <c:v>1.0170000000000001</c:v>
                </c:pt>
                <c:pt idx="20439">
                  <c:v>1.018</c:v>
                </c:pt>
                <c:pt idx="20440">
                  <c:v>1.018</c:v>
                </c:pt>
                <c:pt idx="20441">
                  <c:v>1.018</c:v>
                </c:pt>
                <c:pt idx="20442">
                  <c:v>1.018</c:v>
                </c:pt>
                <c:pt idx="20443">
                  <c:v>1.018</c:v>
                </c:pt>
                <c:pt idx="20444">
                  <c:v>1.018</c:v>
                </c:pt>
                <c:pt idx="20445">
                  <c:v>1.016</c:v>
                </c:pt>
                <c:pt idx="20446">
                  <c:v>1.018</c:v>
                </c:pt>
                <c:pt idx="20447">
                  <c:v>1.018</c:v>
                </c:pt>
                <c:pt idx="20448">
                  <c:v>1.0170000000000001</c:v>
                </c:pt>
                <c:pt idx="20449">
                  <c:v>1.016</c:v>
                </c:pt>
                <c:pt idx="20450">
                  <c:v>1.0150000000000001</c:v>
                </c:pt>
                <c:pt idx="20451">
                  <c:v>1.016</c:v>
                </c:pt>
                <c:pt idx="20452">
                  <c:v>1.016</c:v>
                </c:pt>
                <c:pt idx="20453">
                  <c:v>1.016</c:v>
                </c:pt>
                <c:pt idx="20454">
                  <c:v>1.0170000000000001</c:v>
                </c:pt>
                <c:pt idx="20455">
                  <c:v>1.018</c:v>
                </c:pt>
                <c:pt idx="20456">
                  <c:v>1.018</c:v>
                </c:pt>
                <c:pt idx="20457">
                  <c:v>1.0190000000000001</c:v>
                </c:pt>
                <c:pt idx="20458">
                  <c:v>1.018</c:v>
                </c:pt>
                <c:pt idx="20459">
                  <c:v>1.0190000000000001</c:v>
                </c:pt>
                <c:pt idx="20460">
                  <c:v>1.018</c:v>
                </c:pt>
                <c:pt idx="20461">
                  <c:v>1.0170000000000001</c:v>
                </c:pt>
                <c:pt idx="20462">
                  <c:v>1.016</c:v>
                </c:pt>
                <c:pt idx="20463">
                  <c:v>1.016</c:v>
                </c:pt>
                <c:pt idx="20464">
                  <c:v>1.016</c:v>
                </c:pt>
                <c:pt idx="20465">
                  <c:v>1.018</c:v>
                </c:pt>
                <c:pt idx="20466">
                  <c:v>1.0190000000000001</c:v>
                </c:pt>
                <c:pt idx="20467">
                  <c:v>1.02</c:v>
                </c:pt>
                <c:pt idx="20468">
                  <c:v>1.02</c:v>
                </c:pt>
                <c:pt idx="20469">
                  <c:v>1.018</c:v>
                </c:pt>
                <c:pt idx="20470">
                  <c:v>1.018</c:v>
                </c:pt>
                <c:pt idx="20471">
                  <c:v>1.0170000000000001</c:v>
                </c:pt>
                <c:pt idx="20472">
                  <c:v>1.0170000000000001</c:v>
                </c:pt>
                <c:pt idx="20473">
                  <c:v>1.0170000000000001</c:v>
                </c:pt>
                <c:pt idx="20474">
                  <c:v>1.016</c:v>
                </c:pt>
                <c:pt idx="20475">
                  <c:v>1.016</c:v>
                </c:pt>
                <c:pt idx="20476">
                  <c:v>1.016</c:v>
                </c:pt>
                <c:pt idx="20477">
                  <c:v>1.016</c:v>
                </c:pt>
                <c:pt idx="20478">
                  <c:v>1.016</c:v>
                </c:pt>
                <c:pt idx="20479">
                  <c:v>1.016</c:v>
                </c:pt>
                <c:pt idx="20480">
                  <c:v>1.0150000000000001</c:v>
                </c:pt>
                <c:pt idx="20481">
                  <c:v>1.016</c:v>
                </c:pt>
                <c:pt idx="20482">
                  <c:v>1.0170000000000001</c:v>
                </c:pt>
                <c:pt idx="20483">
                  <c:v>1.0170000000000001</c:v>
                </c:pt>
                <c:pt idx="20484">
                  <c:v>1.018</c:v>
                </c:pt>
                <c:pt idx="20485">
                  <c:v>1.0170000000000001</c:v>
                </c:pt>
                <c:pt idx="20486">
                  <c:v>1.016</c:v>
                </c:pt>
                <c:pt idx="20487">
                  <c:v>1.016</c:v>
                </c:pt>
                <c:pt idx="20488">
                  <c:v>1.016</c:v>
                </c:pt>
                <c:pt idx="20489">
                  <c:v>1.018</c:v>
                </c:pt>
                <c:pt idx="20490">
                  <c:v>1.0190000000000001</c:v>
                </c:pt>
                <c:pt idx="20491">
                  <c:v>1.0190000000000001</c:v>
                </c:pt>
                <c:pt idx="20492">
                  <c:v>1.0190000000000001</c:v>
                </c:pt>
                <c:pt idx="20493">
                  <c:v>1.0190000000000001</c:v>
                </c:pt>
                <c:pt idx="20494">
                  <c:v>1.0190000000000001</c:v>
                </c:pt>
                <c:pt idx="20495">
                  <c:v>1.0190000000000001</c:v>
                </c:pt>
                <c:pt idx="20496">
                  <c:v>1.018</c:v>
                </c:pt>
                <c:pt idx="20497">
                  <c:v>1.0170000000000001</c:v>
                </c:pt>
                <c:pt idx="20498">
                  <c:v>1.018</c:v>
                </c:pt>
                <c:pt idx="20499">
                  <c:v>1.018</c:v>
                </c:pt>
                <c:pt idx="20500">
                  <c:v>1.016</c:v>
                </c:pt>
                <c:pt idx="20501">
                  <c:v>1.0170000000000001</c:v>
                </c:pt>
                <c:pt idx="20502">
                  <c:v>1.0170000000000001</c:v>
                </c:pt>
                <c:pt idx="20503">
                  <c:v>1.016</c:v>
                </c:pt>
                <c:pt idx="20504">
                  <c:v>1.0170000000000001</c:v>
                </c:pt>
                <c:pt idx="20505">
                  <c:v>1.018</c:v>
                </c:pt>
                <c:pt idx="20506">
                  <c:v>1.0170000000000001</c:v>
                </c:pt>
                <c:pt idx="20507">
                  <c:v>1.0150000000000001</c:v>
                </c:pt>
                <c:pt idx="20508">
                  <c:v>1.0150000000000001</c:v>
                </c:pt>
                <c:pt idx="20509">
                  <c:v>1.014</c:v>
                </c:pt>
                <c:pt idx="20510">
                  <c:v>1.0150000000000001</c:v>
                </c:pt>
                <c:pt idx="20511">
                  <c:v>1.0150000000000001</c:v>
                </c:pt>
                <c:pt idx="20512">
                  <c:v>1.014</c:v>
                </c:pt>
                <c:pt idx="20513">
                  <c:v>1.0150000000000001</c:v>
                </c:pt>
                <c:pt idx="20514">
                  <c:v>1.016</c:v>
                </c:pt>
                <c:pt idx="20515">
                  <c:v>1.016</c:v>
                </c:pt>
                <c:pt idx="20516">
                  <c:v>1.016</c:v>
                </c:pt>
                <c:pt idx="20517">
                  <c:v>1.018</c:v>
                </c:pt>
                <c:pt idx="20518">
                  <c:v>1.018</c:v>
                </c:pt>
                <c:pt idx="20519">
                  <c:v>1.0170000000000001</c:v>
                </c:pt>
                <c:pt idx="20520">
                  <c:v>1.016</c:v>
                </c:pt>
                <c:pt idx="20521">
                  <c:v>1.016</c:v>
                </c:pt>
                <c:pt idx="20522">
                  <c:v>1.016</c:v>
                </c:pt>
                <c:pt idx="20523">
                  <c:v>1.0170000000000001</c:v>
                </c:pt>
                <c:pt idx="20524">
                  <c:v>1.0170000000000001</c:v>
                </c:pt>
                <c:pt idx="20525">
                  <c:v>1.0170000000000001</c:v>
                </c:pt>
                <c:pt idx="20526">
                  <c:v>1.0170000000000001</c:v>
                </c:pt>
                <c:pt idx="20527">
                  <c:v>1.018</c:v>
                </c:pt>
                <c:pt idx="20528">
                  <c:v>1.018</c:v>
                </c:pt>
                <c:pt idx="20529">
                  <c:v>1.0190000000000001</c:v>
                </c:pt>
                <c:pt idx="20530">
                  <c:v>1.018</c:v>
                </c:pt>
                <c:pt idx="20531">
                  <c:v>1.0190000000000001</c:v>
                </c:pt>
                <c:pt idx="20532">
                  <c:v>1.0190000000000001</c:v>
                </c:pt>
                <c:pt idx="20533">
                  <c:v>1.0190000000000001</c:v>
                </c:pt>
                <c:pt idx="20534">
                  <c:v>1.016</c:v>
                </c:pt>
                <c:pt idx="20535">
                  <c:v>1.0170000000000001</c:v>
                </c:pt>
                <c:pt idx="20536">
                  <c:v>1.0190000000000001</c:v>
                </c:pt>
                <c:pt idx="20537">
                  <c:v>1.018</c:v>
                </c:pt>
                <c:pt idx="20538">
                  <c:v>1.0150000000000001</c:v>
                </c:pt>
                <c:pt idx="20539">
                  <c:v>1.0150000000000001</c:v>
                </c:pt>
                <c:pt idx="20540">
                  <c:v>1.0170000000000001</c:v>
                </c:pt>
                <c:pt idx="20541">
                  <c:v>1.018</c:v>
                </c:pt>
                <c:pt idx="20542">
                  <c:v>1.018</c:v>
                </c:pt>
                <c:pt idx="20543">
                  <c:v>1.0190000000000001</c:v>
                </c:pt>
                <c:pt idx="20544">
                  <c:v>1.02</c:v>
                </c:pt>
                <c:pt idx="20545">
                  <c:v>1.0190000000000001</c:v>
                </c:pt>
                <c:pt idx="20546">
                  <c:v>1.02</c:v>
                </c:pt>
                <c:pt idx="20547">
                  <c:v>1.02</c:v>
                </c:pt>
                <c:pt idx="20548">
                  <c:v>1.02</c:v>
                </c:pt>
                <c:pt idx="20549">
                  <c:v>1.0210000000000001</c:v>
                </c:pt>
                <c:pt idx="20550">
                  <c:v>1.02</c:v>
                </c:pt>
                <c:pt idx="20551">
                  <c:v>1.02</c:v>
                </c:pt>
                <c:pt idx="20552">
                  <c:v>1.02</c:v>
                </c:pt>
                <c:pt idx="20553">
                  <c:v>1.0190000000000001</c:v>
                </c:pt>
                <c:pt idx="20554">
                  <c:v>1.0170000000000001</c:v>
                </c:pt>
                <c:pt idx="20555">
                  <c:v>1.0150000000000001</c:v>
                </c:pt>
                <c:pt idx="20556">
                  <c:v>1.0150000000000001</c:v>
                </c:pt>
                <c:pt idx="20557">
                  <c:v>1.0150000000000001</c:v>
                </c:pt>
                <c:pt idx="20558">
                  <c:v>1.018</c:v>
                </c:pt>
                <c:pt idx="20559">
                  <c:v>1.018</c:v>
                </c:pt>
                <c:pt idx="20560">
                  <c:v>1.018</c:v>
                </c:pt>
                <c:pt idx="20561">
                  <c:v>1.018</c:v>
                </c:pt>
                <c:pt idx="20562">
                  <c:v>1.016</c:v>
                </c:pt>
                <c:pt idx="20563">
                  <c:v>1.0150000000000001</c:v>
                </c:pt>
                <c:pt idx="20564">
                  <c:v>1.0150000000000001</c:v>
                </c:pt>
                <c:pt idx="20565">
                  <c:v>1.016</c:v>
                </c:pt>
                <c:pt idx="20566">
                  <c:v>1.016</c:v>
                </c:pt>
                <c:pt idx="20567">
                  <c:v>1.016</c:v>
                </c:pt>
                <c:pt idx="20568">
                  <c:v>1.0170000000000001</c:v>
                </c:pt>
                <c:pt idx="20569">
                  <c:v>1.016</c:v>
                </c:pt>
                <c:pt idx="20570">
                  <c:v>1.016</c:v>
                </c:pt>
                <c:pt idx="20571">
                  <c:v>1.016</c:v>
                </c:pt>
                <c:pt idx="20572">
                  <c:v>1.016</c:v>
                </c:pt>
                <c:pt idx="20573">
                  <c:v>1.016</c:v>
                </c:pt>
                <c:pt idx="20574">
                  <c:v>1.016</c:v>
                </c:pt>
                <c:pt idx="20575">
                  <c:v>1.0170000000000001</c:v>
                </c:pt>
                <c:pt idx="20576">
                  <c:v>1.018</c:v>
                </c:pt>
                <c:pt idx="20577">
                  <c:v>1.018</c:v>
                </c:pt>
                <c:pt idx="20578">
                  <c:v>1.018</c:v>
                </c:pt>
                <c:pt idx="20579">
                  <c:v>1.018</c:v>
                </c:pt>
                <c:pt idx="20580">
                  <c:v>1.018</c:v>
                </c:pt>
                <c:pt idx="20581">
                  <c:v>1.018</c:v>
                </c:pt>
                <c:pt idx="20582">
                  <c:v>1.018</c:v>
                </c:pt>
                <c:pt idx="20583">
                  <c:v>1.018</c:v>
                </c:pt>
                <c:pt idx="20584">
                  <c:v>1.0170000000000001</c:v>
                </c:pt>
                <c:pt idx="20585">
                  <c:v>1.018</c:v>
                </c:pt>
                <c:pt idx="20586">
                  <c:v>1.018</c:v>
                </c:pt>
                <c:pt idx="20587">
                  <c:v>1.0190000000000001</c:v>
                </c:pt>
                <c:pt idx="20588">
                  <c:v>1.0190000000000001</c:v>
                </c:pt>
                <c:pt idx="20589">
                  <c:v>1.018</c:v>
                </c:pt>
                <c:pt idx="20590">
                  <c:v>1.016</c:v>
                </c:pt>
                <c:pt idx="20591">
                  <c:v>1.016</c:v>
                </c:pt>
                <c:pt idx="20592">
                  <c:v>1.0170000000000001</c:v>
                </c:pt>
                <c:pt idx="20593">
                  <c:v>1.0170000000000001</c:v>
                </c:pt>
                <c:pt idx="20594">
                  <c:v>1.016</c:v>
                </c:pt>
                <c:pt idx="20595">
                  <c:v>1.0150000000000001</c:v>
                </c:pt>
                <c:pt idx="20596">
                  <c:v>1.0150000000000001</c:v>
                </c:pt>
                <c:pt idx="20597">
                  <c:v>1.016</c:v>
                </c:pt>
                <c:pt idx="20598">
                  <c:v>1.0150000000000001</c:v>
                </c:pt>
                <c:pt idx="20599">
                  <c:v>1.014</c:v>
                </c:pt>
                <c:pt idx="20600">
                  <c:v>1.016</c:v>
                </c:pt>
                <c:pt idx="20601">
                  <c:v>1.016</c:v>
                </c:pt>
                <c:pt idx="20602">
                  <c:v>1.016</c:v>
                </c:pt>
                <c:pt idx="20603">
                  <c:v>1.0150000000000001</c:v>
                </c:pt>
                <c:pt idx="20604">
                  <c:v>1.0150000000000001</c:v>
                </c:pt>
                <c:pt idx="20605">
                  <c:v>1.014</c:v>
                </c:pt>
                <c:pt idx="20606">
                  <c:v>1.0150000000000001</c:v>
                </c:pt>
                <c:pt idx="20607">
                  <c:v>1.0150000000000001</c:v>
                </c:pt>
                <c:pt idx="20608">
                  <c:v>1.014</c:v>
                </c:pt>
                <c:pt idx="20609">
                  <c:v>1.0150000000000001</c:v>
                </c:pt>
                <c:pt idx="20610">
                  <c:v>1.014</c:v>
                </c:pt>
                <c:pt idx="20611">
                  <c:v>1.0150000000000001</c:v>
                </c:pt>
                <c:pt idx="20612">
                  <c:v>1.016</c:v>
                </c:pt>
                <c:pt idx="20613">
                  <c:v>1.0170000000000001</c:v>
                </c:pt>
                <c:pt idx="20614">
                  <c:v>1.018</c:v>
                </c:pt>
                <c:pt idx="20615">
                  <c:v>1.0170000000000001</c:v>
                </c:pt>
                <c:pt idx="20616">
                  <c:v>1.0170000000000001</c:v>
                </c:pt>
                <c:pt idx="20617">
                  <c:v>1.0170000000000001</c:v>
                </c:pt>
                <c:pt idx="20618">
                  <c:v>1.0170000000000001</c:v>
                </c:pt>
                <c:pt idx="20619">
                  <c:v>1.0170000000000001</c:v>
                </c:pt>
                <c:pt idx="20620">
                  <c:v>1.0170000000000001</c:v>
                </c:pt>
                <c:pt idx="20621">
                  <c:v>1.0170000000000001</c:v>
                </c:pt>
                <c:pt idx="20622">
                  <c:v>1.0170000000000001</c:v>
                </c:pt>
                <c:pt idx="20623">
                  <c:v>1.0150000000000001</c:v>
                </c:pt>
                <c:pt idx="20624">
                  <c:v>1.014</c:v>
                </c:pt>
                <c:pt idx="20625">
                  <c:v>1.014</c:v>
                </c:pt>
                <c:pt idx="20626">
                  <c:v>1.014</c:v>
                </c:pt>
                <c:pt idx="20627">
                  <c:v>1.0150000000000001</c:v>
                </c:pt>
                <c:pt idx="20628">
                  <c:v>1.0150000000000001</c:v>
                </c:pt>
                <c:pt idx="20629">
                  <c:v>1.0150000000000001</c:v>
                </c:pt>
                <c:pt idx="20630">
                  <c:v>1.0150000000000001</c:v>
                </c:pt>
                <c:pt idx="20631">
                  <c:v>1.014</c:v>
                </c:pt>
                <c:pt idx="20632">
                  <c:v>1.0130000000000001</c:v>
                </c:pt>
                <c:pt idx="20633">
                  <c:v>1.014</c:v>
                </c:pt>
                <c:pt idx="20634">
                  <c:v>1.0150000000000001</c:v>
                </c:pt>
                <c:pt idx="20635">
                  <c:v>1.0170000000000001</c:v>
                </c:pt>
                <c:pt idx="20636">
                  <c:v>1.016</c:v>
                </c:pt>
                <c:pt idx="20637">
                  <c:v>1.016</c:v>
                </c:pt>
                <c:pt idx="20638">
                  <c:v>1.018</c:v>
                </c:pt>
                <c:pt idx="20639">
                  <c:v>1.0170000000000001</c:v>
                </c:pt>
                <c:pt idx="20640">
                  <c:v>1.016</c:v>
                </c:pt>
                <c:pt idx="20641">
                  <c:v>1.0170000000000001</c:v>
                </c:pt>
                <c:pt idx="20642">
                  <c:v>1.0170000000000001</c:v>
                </c:pt>
                <c:pt idx="20643">
                  <c:v>1.016</c:v>
                </c:pt>
                <c:pt idx="20644">
                  <c:v>1.0150000000000001</c:v>
                </c:pt>
                <c:pt idx="20645">
                  <c:v>1.0150000000000001</c:v>
                </c:pt>
                <c:pt idx="20646">
                  <c:v>1.0150000000000001</c:v>
                </c:pt>
                <c:pt idx="20647">
                  <c:v>1.014</c:v>
                </c:pt>
                <c:pt idx="20648">
                  <c:v>1.0150000000000001</c:v>
                </c:pt>
                <c:pt idx="20649">
                  <c:v>1.0150000000000001</c:v>
                </c:pt>
                <c:pt idx="20650">
                  <c:v>1.0150000000000001</c:v>
                </c:pt>
                <c:pt idx="20651">
                  <c:v>1.0150000000000001</c:v>
                </c:pt>
                <c:pt idx="20652">
                  <c:v>1.016</c:v>
                </c:pt>
                <c:pt idx="20653">
                  <c:v>1.0150000000000001</c:v>
                </c:pt>
                <c:pt idx="20654">
                  <c:v>1.016</c:v>
                </c:pt>
                <c:pt idx="20655">
                  <c:v>1.016</c:v>
                </c:pt>
                <c:pt idx="20656">
                  <c:v>1.0170000000000001</c:v>
                </c:pt>
                <c:pt idx="20657">
                  <c:v>1.016</c:v>
                </c:pt>
                <c:pt idx="20658">
                  <c:v>1.0170000000000001</c:v>
                </c:pt>
                <c:pt idx="20659">
                  <c:v>1.018</c:v>
                </c:pt>
                <c:pt idx="20660">
                  <c:v>1.0190000000000001</c:v>
                </c:pt>
                <c:pt idx="20661">
                  <c:v>1.018</c:v>
                </c:pt>
                <c:pt idx="20662">
                  <c:v>1.018</c:v>
                </c:pt>
                <c:pt idx="20663">
                  <c:v>1.0170000000000001</c:v>
                </c:pt>
                <c:pt idx="20664">
                  <c:v>1.0170000000000001</c:v>
                </c:pt>
                <c:pt idx="20665">
                  <c:v>1.016</c:v>
                </c:pt>
                <c:pt idx="20666">
                  <c:v>1.0170000000000001</c:v>
                </c:pt>
                <c:pt idx="20667">
                  <c:v>1.0150000000000001</c:v>
                </c:pt>
                <c:pt idx="20668">
                  <c:v>1.0150000000000001</c:v>
                </c:pt>
                <c:pt idx="20669">
                  <c:v>1.016</c:v>
                </c:pt>
                <c:pt idx="20670">
                  <c:v>1.016</c:v>
                </c:pt>
                <c:pt idx="20671">
                  <c:v>1.016</c:v>
                </c:pt>
                <c:pt idx="20672">
                  <c:v>1.0170000000000001</c:v>
                </c:pt>
                <c:pt idx="20673">
                  <c:v>1.016</c:v>
                </c:pt>
                <c:pt idx="20674">
                  <c:v>1.0130000000000001</c:v>
                </c:pt>
                <c:pt idx="20675">
                  <c:v>1.014</c:v>
                </c:pt>
                <c:pt idx="20676">
                  <c:v>1.0150000000000001</c:v>
                </c:pt>
                <c:pt idx="20677">
                  <c:v>1.0130000000000001</c:v>
                </c:pt>
                <c:pt idx="20678">
                  <c:v>1.014</c:v>
                </c:pt>
                <c:pt idx="20679">
                  <c:v>1.0150000000000001</c:v>
                </c:pt>
                <c:pt idx="20680">
                  <c:v>1.0150000000000001</c:v>
                </c:pt>
                <c:pt idx="20681">
                  <c:v>1.016</c:v>
                </c:pt>
                <c:pt idx="20682">
                  <c:v>1.0170000000000001</c:v>
                </c:pt>
                <c:pt idx="20683">
                  <c:v>1.0170000000000001</c:v>
                </c:pt>
                <c:pt idx="20684">
                  <c:v>1.0170000000000001</c:v>
                </c:pt>
                <c:pt idx="20685">
                  <c:v>1.0170000000000001</c:v>
                </c:pt>
                <c:pt idx="20686">
                  <c:v>1.0150000000000001</c:v>
                </c:pt>
                <c:pt idx="20687">
                  <c:v>1.014</c:v>
                </c:pt>
                <c:pt idx="20688">
                  <c:v>1.014</c:v>
                </c:pt>
                <c:pt idx="20689">
                  <c:v>1.0150000000000001</c:v>
                </c:pt>
                <c:pt idx="20690">
                  <c:v>1.0150000000000001</c:v>
                </c:pt>
                <c:pt idx="20691">
                  <c:v>1.014</c:v>
                </c:pt>
                <c:pt idx="20692">
                  <c:v>1.014</c:v>
                </c:pt>
                <c:pt idx="20693">
                  <c:v>1.0150000000000001</c:v>
                </c:pt>
                <c:pt idx="20694">
                  <c:v>1.0150000000000001</c:v>
                </c:pt>
                <c:pt idx="20695">
                  <c:v>1.014</c:v>
                </c:pt>
                <c:pt idx="20696">
                  <c:v>1.014</c:v>
                </c:pt>
                <c:pt idx="20697">
                  <c:v>1.014</c:v>
                </c:pt>
                <c:pt idx="20698">
                  <c:v>1.0150000000000001</c:v>
                </c:pt>
                <c:pt idx="20699">
                  <c:v>1.014</c:v>
                </c:pt>
                <c:pt idx="20700">
                  <c:v>1.0130000000000001</c:v>
                </c:pt>
                <c:pt idx="20701">
                  <c:v>1.014</c:v>
                </c:pt>
                <c:pt idx="20702">
                  <c:v>1.0130000000000001</c:v>
                </c:pt>
                <c:pt idx="20703">
                  <c:v>1.0150000000000001</c:v>
                </c:pt>
                <c:pt idx="20704">
                  <c:v>1.014</c:v>
                </c:pt>
                <c:pt idx="20705">
                  <c:v>1.014</c:v>
                </c:pt>
                <c:pt idx="20706">
                  <c:v>1.014</c:v>
                </c:pt>
                <c:pt idx="20707">
                  <c:v>1.0150000000000001</c:v>
                </c:pt>
                <c:pt idx="20708">
                  <c:v>1.0150000000000001</c:v>
                </c:pt>
                <c:pt idx="20709">
                  <c:v>1.0150000000000001</c:v>
                </c:pt>
                <c:pt idx="20710">
                  <c:v>1.016</c:v>
                </c:pt>
                <c:pt idx="20711">
                  <c:v>1.016</c:v>
                </c:pt>
                <c:pt idx="20712">
                  <c:v>1.016</c:v>
                </c:pt>
                <c:pt idx="20713">
                  <c:v>1.014</c:v>
                </c:pt>
                <c:pt idx="20714">
                  <c:v>1.016</c:v>
                </c:pt>
                <c:pt idx="20715">
                  <c:v>1.0150000000000001</c:v>
                </c:pt>
                <c:pt idx="20716">
                  <c:v>1.016</c:v>
                </c:pt>
                <c:pt idx="20717">
                  <c:v>1.016</c:v>
                </c:pt>
                <c:pt idx="20718">
                  <c:v>1.016</c:v>
                </c:pt>
                <c:pt idx="20719">
                  <c:v>1.0170000000000001</c:v>
                </c:pt>
                <c:pt idx="20720">
                  <c:v>1.016</c:v>
                </c:pt>
                <c:pt idx="20721">
                  <c:v>1.0150000000000001</c:v>
                </c:pt>
                <c:pt idx="20722">
                  <c:v>1.0150000000000001</c:v>
                </c:pt>
                <c:pt idx="20723">
                  <c:v>1.0150000000000001</c:v>
                </c:pt>
                <c:pt idx="20724">
                  <c:v>1.0150000000000001</c:v>
                </c:pt>
                <c:pt idx="20725">
                  <c:v>1.016</c:v>
                </c:pt>
                <c:pt idx="20726">
                  <c:v>1.016</c:v>
                </c:pt>
                <c:pt idx="20727">
                  <c:v>1.0150000000000001</c:v>
                </c:pt>
                <c:pt idx="20728">
                  <c:v>1.016</c:v>
                </c:pt>
                <c:pt idx="20729">
                  <c:v>1.0170000000000001</c:v>
                </c:pt>
                <c:pt idx="20730">
                  <c:v>1.018</c:v>
                </c:pt>
                <c:pt idx="20731">
                  <c:v>1.018</c:v>
                </c:pt>
                <c:pt idx="20732">
                  <c:v>1.0150000000000001</c:v>
                </c:pt>
                <c:pt idx="20733">
                  <c:v>1.016</c:v>
                </c:pt>
                <c:pt idx="20734">
                  <c:v>1.016</c:v>
                </c:pt>
                <c:pt idx="20735">
                  <c:v>1.016</c:v>
                </c:pt>
                <c:pt idx="20736">
                  <c:v>1.0170000000000001</c:v>
                </c:pt>
                <c:pt idx="20737">
                  <c:v>1.018</c:v>
                </c:pt>
                <c:pt idx="20738">
                  <c:v>1.018</c:v>
                </c:pt>
                <c:pt idx="20739">
                  <c:v>1.018</c:v>
                </c:pt>
                <c:pt idx="20740">
                  <c:v>1.016</c:v>
                </c:pt>
                <c:pt idx="20741">
                  <c:v>1.0150000000000001</c:v>
                </c:pt>
                <c:pt idx="20742">
                  <c:v>1.0150000000000001</c:v>
                </c:pt>
                <c:pt idx="20743">
                  <c:v>1.016</c:v>
                </c:pt>
                <c:pt idx="20744">
                  <c:v>1.0170000000000001</c:v>
                </c:pt>
                <c:pt idx="20745">
                  <c:v>1.0150000000000001</c:v>
                </c:pt>
                <c:pt idx="20746">
                  <c:v>1.0130000000000001</c:v>
                </c:pt>
                <c:pt idx="20747">
                  <c:v>1.0150000000000001</c:v>
                </c:pt>
                <c:pt idx="20748">
                  <c:v>1.0150000000000001</c:v>
                </c:pt>
                <c:pt idx="20749">
                  <c:v>1.0150000000000001</c:v>
                </c:pt>
                <c:pt idx="20750">
                  <c:v>1.0150000000000001</c:v>
                </c:pt>
                <c:pt idx="20751">
                  <c:v>1.0150000000000001</c:v>
                </c:pt>
                <c:pt idx="20752">
                  <c:v>1.014</c:v>
                </c:pt>
                <c:pt idx="20753">
                  <c:v>1.0130000000000001</c:v>
                </c:pt>
                <c:pt idx="20754">
                  <c:v>1.0130000000000001</c:v>
                </c:pt>
                <c:pt idx="20755">
                  <c:v>1.0130000000000001</c:v>
                </c:pt>
                <c:pt idx="20756">
                  <c:v>1.0130000000000001</c:v>
                </c:pt>
                <c:pt idx="20757">
                  <c:v>1.014</c:v>
                </c:pt>
                <c:pt idx="20758">
                  <c:v>1.0150000000000001</c:v>
                </c:pt>
                <c:pt idx="20759">
                  <c:v>1.014</c:v>
                </c:pt>
                <c:pt idx="20760">
                  <c:v>1.012</c:v>
                </c:pt>
                <c:pt idx="20761">
                  <c:v>1.0130000000000001</c:v>
                </c:pt>
                <c:pt idx="20762">
                  <c:v>1.014</c:v>
                </c:pt>
                <c:pt idx="20763">
                  <c:v>1.0150000000000001</c:v>
                </c:pt>
                <c:pt idx="20764">
                  <c:v>1.014</c:v>
                </c:pt>
                <c:pt idx="20765">
                  <c:v>1.014</c:v>
                </c:pt>
                <c:pt idx="20766">
                  <c:v>1.0130000000000001</c:v>
                </c:pt>
                <c:pt idx="20767">
                  <c:v>1.0130000000000001</c:v>
                </c:pt>
                <c:pt idx="20768">
                  <c:v>1.014</c:v>
                </c:pt>
                <c:pt idx="20769">
                  <c:v>1.0150000000000001</c:v>
                </c:pt>
                <c:pt idx="20770">
                  <c:v>1.0150000000000001</c:v>
                </c:pt>
                <c:pt idx="20771">
                  <c:v>1.0150000000000001</c:v>
                </c:pt>
                <c:pt idx="20772">
                  <c:v>1.016</c:v>
                </c:pt>
                <c:pt idx="20773">
                  <c:v>1.0150000000000001</c:v>
                </c:pt>
                <c:pt idx="20774">
                  <c:v>1.016</c:v>
                </c:pt>
                <c:pt idx="20775">
                  <c:v>1.014</c:v>
                </c:pt>
                <c:pt idx="20776">
                  <c:v>1.014</c:v>
                </c:pt>
                <c:pt idx="20777">
                  <c:v>1.0130000000000001</c:v>
                </c:pt>
                <c:pt idx="20778">
                  <c:v>1.0130000000000001</c:v>
                </c:pt>
                <c:pt idx="20779">
                  <c:v>1.0130000000000001</c:v>
                </c:pt>
                <c:pt idx="20780">
                  <c:v>1.014</c:v>
                </c:pt>
                <c:pt idx="20781">
                  <c:v>1.014</c:v>
                </c:pt>
                <c:pt idx="20782">
                  <c:v>1.014</c:v>
                </c:pt>
                <c:pt idx="20783">
                  <c:v>1.0150000000000001</c:v>
                </c:pt>
                <c:pt idx="20784">
                  <c:v>1.0150000000000001</c:v>
                </c:pt>
                <c:pt idx="20785">
                  <c:v>1.014</c:v>
                </c:pt>
                <c:pt idx="20786">
                  <c:v>1.014</c:v>
                </c:pt>
                <c:pt idx="20787">
                  <c:v>1.014</c:v>
                </c:pt>
                <c:pt idx="20788">
                  <c:v>1.0170000000000001</c:v>
                </c:pt>
                <c:pt idx="20789">
                  <c:v>1.0170000000000001</c:v>
                </c:pt>
                <c:pt idx="20790">
                  <c:v>1.0170000000000001</c:v>
                </c:pt>
                <c:pt idx="20791">
                  <c:v>1.016</c:v>
                </c:pt>
                <c:pt idx="20792">
                  <c:v>1.0150000000000001</c:v>
                </c:pt>
                <c:pt idx="20793">
                  <c:v>1.016</c:v>
                </c:pt>
                <c:pt idx="20794">
                  <c:v>1.0170000000000001</c:v>
                </c:pt>
                <c:pt idx="20795">
                  <c:v>1.0170000000000001</c:v>
                </c:pt>
                <c:pt idx="20796">
                  <c:v>1.016</c:v>
                </c:pt>
                <c:pt idx="20797">
                  <c:v>1.016</c:v>
                </c:pt>
                <c:pt idx="20798">
                  <c:v>1.016</c:v>
                </c:pt>
                <c:pt idx="20799">
                  <c:v>1.016</c:v>
                </c:pt>
                <c:pt idx="20800">
                  <c:v>1.016</c:v>
                </c:pt>
                <c:pt idx="20801">
                  <c:v>1.016</c:v>
                </c:pt>
                <c:pt idx="20802">
                  <c:v>1.0150000000000001</c:v>
                </c:pt>
                <c:pt idx="20803">
                  <c:v>1.0150000000000001</c:v>
                </c:pt>
                <c:pt idx="20804">
                  <c:v>1.016</c:v>
                </c:pt>
                <c:pt idx="20805">
                  <c:v>1.016</c:v>
                </c:pt>
                <c:pt idx="20806">
                  <c:v>1.0150000000000001</c:v>
                </c:pt>
                <c:pt idx="20807">
                  <c:v>1.0150000000000001</c:v>
                </c:pt>
                <c:pt idx="20808">
                  <c:v>1.0150000000000001</c:v>
                </c:pt>
                <c:pt idx="20809">
                  <c:v>1.0150000000000001</c:v>
                </c:pt>
                <c:pt idx="20810">
                  <c:v>1.012</c:v>
                </c:pt>
                <c:pt idx="20811">
                  <c:v>1.0130000000000001</c:v>
                </c:pt>
                <c:pt idx="20812">
                  <c:v>1.0150000000000001</c:v>
                </c:pt>
                <c:pt idx="20813">
                  <c:v>1.0150000000000001</c:v>
                </c:pt>
                <c:pt idx="20814">
                  <c:v>1.0150000000000001</c:v>
                </c:pt>
                <c:pt idx="20815">
                  <c:v>1.0150000000000001</c:v>
                </c:pt>
                <c:pt idx="20816">
                  <c:v>1.016</c:v>
                </c:pt>
                <c:pt idx="20817">
                  <c:v>1.0150000000000001</c:v>
                </c:pt>
                <c:pt idx="20818">
                  <c:v>1.0150000000000001</c:v>
                </c:pt>
                <c:pt idx="20819">
                  <c:v>1.014</c:v>
                </c:pt>
                <c:pt idx="20820">
                  <c:v>1.0130000000000001</c:v>
                </c:pt>
                <c:pt idx="20821">
                  <c:v>1.012</c:v>
                </c:pt>
                <c:pt idx="20822">
                  <c:v>1.012</c:v>
                </c:pt>
                <c:pt idx="20823">
                  <c:v>1.012</c:v>
                </c:pt>
                <c:pt idx="20824">
                  <c:v>1.0150000000000001</c:v>
                </c:pt>
                <c:pt idx="20825">
                  <c:v>1.0150000000000001</c:v>
                </c:pt>
                <c:pt idx="20826">
                  <c:v>1.016</c:v>
                </c:pt>
                <c:pt idx="20827">
                  <c:v>1.0170000000000001</c:v>
                </c:pt>
                <c:pt idx="20828">
                  <c:v>1.0170000000000001</c:v>
                </c:pt>
                <c:pt idx="20829">
                  <c:v>1.016</c:v>
                </c:pt>
                <c:pt idx="20830">
                  <c:v>1.016</c:v>
                </c:pt>
                <c:pt idx="20831">
                  <c:v>1.0150000000000001</c:v>
                </c:pt>
                <c:pt idx="20832">
                  <c:v>1.016</c:v>
                </c:pt>
                <c:pt idx="20833">
                  <c:v>1.018</c:v>
                </c:pt>
                <c:pt idx="20834">
                  <c:v>1.016</c:v>
                </c:pt>
                <c:pt idx="20835">
                  <c:v>1.0170000000000001</c:v>
                </c:pt>
                <c:pt idx="20836">
                  <c:v>1.014</c:v>
                </c:pt>
                <c:pt idx="20837">
                  <c:v>1.0130000000000001</c:v>
                </c:pt>
                <c:pt idx="20838">
                  <c:v>1.0150000000000001</c:v>
                </c:pt>
                <c:pt idx="20839">
                  <c:v>1.016</c:v>
                </c:pt>
                <c:pt idx="20840">
                  <c:v>1.0170000000000001</c:v>
                </c:pt>
                <c:pt idx="20841">
                  <c:v>1.016</c:v>
                </c:pt>
                <c:pt idx="20842">
                  <c:v>1.0150000000000001</c:v>
                </c:pt>
                <c:pt idx="20843">
                  <c:v>1.0150000000000001</c:v>
                </c:pt>
                <c:pt idx="20844">
                  <c:v>1.0170000000000001</c:v>
                </c:pt>
                <c:pt idx="20845">
                  <c:v>1.016</c:v>
                </c:pt>
                <c:pt idx="20846">
                  <c:v>1.0150000000000001</c:v>
                </c:pt>
                <c:pt idx="20847">
                  <c:v>1.0150000000000001</c:v>
                </c:pt>
                <c:pt idx="20848">
                  <c:v>1.014</c:v>
                </c:pt>
                <c:pt idx="20849">
                  <c:v>1.014</c:v>
                </c:pt>
                <c:pt idx="20850">
                  <c:v>1.014</c:v>
                </c:pt>
                <c:pt idx="20851">
                  <c:v>1.012</c:v>
                </c:pt>
                <c:pt idx="20852">
                  <c:v>1.012</c:v>
                </c:pt>
                <c:pt idx="20853">
                  <c:v>1.0130000000000001</c:v>
                </c:pt>
                <c:pt idx="20854">
                  <c:v>1.0130000000000001</c:v>
                </c:pt>
                <c:pt idx="20855">
                  <c:v>1.0130000000000001</c:v>
                </c:pt>
                <c:pt idx="20856">
                  <c:v>1.0130000000000001</c:v>
                </c:pt>
                <c:pt idx="20857">
                  <c:v>1.0150000000000001</c:v>
                </c:pt>
                <c:pt idx="20858">
                  <c:v>1.014</c:v>
                </c:pt>
                <c:pt idx="20859">
                  <c:v>1.0150000000000001</c:v>
                </c:pt>
                <c:pt idx="20860">
                  <c:v>1.016</c:v>
                </c:pt>
                <c:pt idx="20861">
                  <c:v>1.0170000000000001</c:v>
                </c:pt>
                <c:pt idx="20862">
                  <c:v>1.0170000000000001</c:v>
                </c:pt>
                <c:pt idx="20863">
                  <c:v>1.0170000000000001</c:v>
                </c:pt>
                <c:pt idx="20864">
                  <c:v>1.018</c:v>
                </c:pt>
                <c:pt idx="20865">
                  <c:v>1.0170000000000001</c:v>
                </c:pt>
                <c:pt idx="20866">
                  <c:v>1.014</c:v>
                </c:pt>
                <c:pt idx="20867">
                  <c:v>1.0150000000000001</c:v>
                </c:pt>
                <c:pt idx="20868">
                  <c:v>1.0150000000000001</c:v>
                </c:pt>
                <c:pt idx="20869">
                  <c:v>1.014</c:v>
                </c:pt>
                <c:pt idx="20870">
                  <c:v>1.0130000000000001</c:v>
                </c:pt>
                <c:pt idx="20871">
                  <c:v>1.016</c:v>
                </c:pt>
                <c:pt idx="20872">
                  <c:v>1.016</c:v>
                </c:pt>
                <c:pt idx="20873">
                  <c:v>1.0150000000000001</c:v>
                </c:pt>
                <c:pt idx="20874">
                  <c:v>1.0150000000000001</c:v>
                </c:pt>
                <c:pt idx="20875">
                  <c:v>1.0150000000000001</c:v>
                </c:pt>
                <c:pt idx="20876">
                  <c:v>1.016</c:v>
                </c:pt>
                <c:pt idx="20877">
                  <c:v>1.016</c:v>
                </c:pt>
                <c:pt idx="20878">
                  <c:v>1.0170000000000001</c:v>
                </c:pt>
                <c:pt idx="20879">
                  <c:v>1.0170000000000001</c:v>
                </c:pt>
                <c:pt idx="20880">
                  <c:v>1.016</c:v>
                </c:pt>
                <c:pt idx="20881">
                  <c:v>1.016</c:v>
                </c:pt>
                <c:pt idx="20882">
                  <c:v>1.0150000000000001</c:v>
                </c:pt>
                <c:pt idx="20883">
                  <c:v>1.0150000000000001</c:v>
                </c:pt>
                <c:pt idx="20884">
                  <c:v>1.014</c:v>
                </c:pt>
                <c:pt idx="20885">
                  <c:v>1.0150000000000001</c:v>
                </c:pt>
                <c:pt idx="20886">
                  <c:v>1.0150000000000001</c:v>
                </c:pt>
                <c:pt idx="20887">
                  <c:v>1.0150000000000001</c:v>
                </c:pt>
                <c:pt idx="20888">
                  <c:v>1.0150000000000001</c:v>
                </c:pt>
                <c:pt idx="20889">
                  <c:v>1.014</c:v>
                </c:pt>
                <c:pt idx="20890">
                  <c:v>1.0130000000000001</c:v>
                </c:pt>
                <c:pt idx="20891">
                  <c:v>1.012</c:v>
                </c:pt>
                <c:pt idx="20892">
                  <c:v>1.014</c:v>
                </c:pt>
                <c:pt idx="20893">
                  <c:v>1.014</c:v>
                </c:pt>
                <c:pt idx="20894">
                  <c:v>1.014</c:v>
                </c:pt>
                <c:pt idx="20895">
                  <c:v>1.0150000000000001</c:v>
                </c:pt>
                <c:pt idx="20896">
                  <c:v>1.014</c:v>
                </c:pt>
                <c:pt idx="20897">
                  <c:v>1.0150000000000001</c:v>
                </c:pt>
                <c:pt idx="20898">
                  <c:v>1.014</c:v>
                </c:pt>
                <c:pt idx="20899">
                  <c:v>1.0150000000000001</c:v>
                </c:pt>
                <c:pt idx="20900">
                  <c:v>1.016</c:v>
                </c:pt>
                <c:pt idx="20901">
                  <c:v>1.0150000000000001</c:v>
                </c:pt>
                <c:pt idx="20902">
                  <c:v>1.0150000000000001</c:v>
                </c:pt>
                <c:pt idx="20903">
                  <c:v>1.0150000000000001</c:v>
                </c:pt>
                <c:pt idx="20904">
                  <c:v>1.016</c:v>
                </c:pt>
                <c:pt idx="20905">
                  <c:v>1.016</c:v>
                </c:pt>
                <c:pt idx="20906">
                  <c:v>1.016</c:v>
                </c:pt>
                <c:pt idx="20907">
                  <c:v>1.0150000000000001</c:v>
                </c:pt>
                <c:pt idx="20908">
                  <c:v>1.0150000000000001</c:v>
                </c:pt>
                <c:pt idx="20909">
                  <c:v>1.0150000000000001</c:v>
                </c:pt>
                <c:pt idx="20910">
                  <c:v>1.014</c:v>
                </c:pt>
                <c:pt idx="20911">
                  <c:v>1.0130000000000001</c:v>
                </c:pt>
                <c:pt idx="20912">
                  <c:v>1.014</c:v>
                </c:pt>
                <c:pt idx="20913">
                  <c:v>1.016</c:v>
                </c:pt>
                <c:pt idx="20914">
                  <c:v>1.0170000000000001</c:v>
                </c:pt>
                <c:pt idx="20915">
                  <c:v>1.016</c:v>
                </c:pt>
                <c:pt idx="20916">
                  <c:v>1.0150000000000001</c:v>
                </c:pt>
                <c:pt idx="20917">
                  <c:v>1.0150000000000001</c:v>
                </c:pt>
                <c:pt idx="20918">
                  <c:v>1.0150000000000001</c:v>
                </c:pt>
                <c:pt idx="20919">
                  <c:v>1.0150000000000001</c:v>
                </c:pt>
                <c:pt idx="20920">
                  <c:v>1.0150000000000001</c:v>
                </c:pt>
                <c:pt idx="20921">
                  <c:v>1.016</c:v>
                </c:pt>
                <c:pt idx="20922">
                  <c:v>1.018</c:v>
                </c:pt>
                <c:pt idx="20923">
                  <c:v>1.0170000000000001</c:v>
                </c:pt>
                <c:pt idx="20924">
                  <c:v>1.0170000000000001</c:v>
                </c:pt>
                <c:pt idx="20925">
                  <c:v>1.018</c:v>
                </c:pt>
                <c:pt idx="20926">
                  <c:v>1.018</c:v>
                </c:pt>
                <c:pt idx="20927">
                  <c:v>1.0170000000000001</c:v>
                </c:pt>
                <c:pt idx="20928">
                  <c:v>1.0170000000000001</c:v>
                </c:pt>
                <c:pt idx="20929">
                  <c:v>1.0170000000000001</c:v>
                </c:pt>
                <c:pt idx="20930">
                  <c:v>1.0170000000000001</c:v>
                </c:pt>
                <c:pt idx="20931">
                  <c:v>1.016</c:v>
                </c:pt>
                <c:pt idx="20932">
                  <c:v>1.0150000000000001</c:v>
                </c:pt>
                <c:pt idx="20933">
                  <c:v>1.0150000000000001</c:v>
                </c:pt>
                <c:pt idx="20934">
                  <c:v>1.016</c:v>
                </c:pt>
                <c:pt idx="20935">
                  <c:v>1.0150000000000001</c:v>
                </c:pt>
                <c:pt idx="20936">
                  <c:v>1.0150000000000001</c:v>
                </c:pt>
                <c:pt idx="20937">
                  <c:v>1.0150000000000001</c:v>
                </c:pt>
                <c:pt idx="20938">
                  <c:v>1.0150000000000001</c:v>
                </c:pt>
                <c:pt idx="20939">
                  <c:v>1.016</c:v>
                </c:pt>
                <c:pt idx="20940">
                  <c:v>1.016</c:v>
                </c:pt>
                <c:pt idx="20941">
                  <c:v>1.016</c:v>
                </c:pt>
                <c:pt idx="20942">
                  <c:v>1.0170000000000001</c:v>
                </c:pt>
                <c:pt idx="20943">
                  <c:v>1.018</c:v>
                </c:pt>
                <c:pt idx="20944">
                  <c:v>1.018</c:v>
                </c:pt>
                <c:pt idx="20945">
                  <c:v>1.018</c:v>
                </c:pt>
                <c:pt idx="20946">
                  <c:v>1.018</c:v>
                </c:pt>
                <c:pt idx="20947">
                  <c:v>1.016</c:v>
                </c:pt>
                <c:pt idx="20948">
                  <c:v>1.016</c:v>
                </c:pt>
                <c:pt idx="20949">
                  <c:v>1.0170000000000001</c:v>
                </c:pt>
                <c:pt idx="20950">
                  <c:v>1.0170000000000001</c:v>
                </c:pt>
                <c:pt idx="20951">
                  <c:v>1.016</c:v>
                </c:pt>
                <c:pt idx="20952">
                  <c:v>1.016</c:v>
                </c:pt>
                <c:pt idx="20953">
                  <c:v>1.0170000000000001</c:v>
                </c:pt>
                <c:pt idx="20954">
                  <c:v>1.0170000000000001</c:v>
                </c:pt>
                <c:pt idx="20955">
                  <c:v>1.018</c:v>
                </c:pt>
                <c:pt idx="20956">
                  <c:v>1.0170000000000001</c:v>
                </c:pt>
                <c:pt idx="20957">
                  <c:v>1.0170000000000001</c:v>
                </c:pt>
                <c:pt idx="20958">
                  <c:v>1.0170000000000001</c:v>
                </c:pt>
                <c:pt idx="20959">
                  <c:v>1.0170000000000001</c:v>
                </c:pt>
                <c:pt idx="20960">
                  <c:v>1.016</c:v>
                </c:pt>
                <c:pt idx="20961">
                  <c:v>1.0170000000000001</c:v>
                </c:pt>
                <c:pt idx="20962">
                  <c:v>1.016</c:v>
                </c:pt>
                <c:pt idx="20963">
                  <c:v>1.016</c:v>
                </c:pt>
                <c:pt idx="20964">
                  <c:v>1.0170000000000001</c:v>
                </c:pt>
                <c:pt idx="20965">
                  <c:v>1.016</c:v>
                </c:pt>
                <c:pt idx="20966">
                  <c:v>1.016</c:v>
                </c:pt>
                <c:pt idx="20967">
                  <c:v>1.0170000000000001</c:v>
                </c:pt>
                <c:pt idx="20968">
                  <c:v>1.018</c:v>
                </c:pt>
                <c:pt idx="20969">
                  <c:v>1.018</c:v>
                </c:pt>
                <c:pt idx="20970">
                  <c:v>1.018</c:v>
                </c:pt>
                <c:pt idx="20971">
                  <c:v>1.0190000000000001</c:v>
                </c:pt>
                <c:pt idx="20972">
                  <c:v>1.0190000000000001</c:v>
                </c:pt>
                <c:pt idx="20973">
                  <c:v>1.018</c:v>
                </c:pt>
                <c:pt idx="20974">
                  <c:v>1.0170000000000001</c:v>
                </c:pt>
                <c:pt idx="20975">
                  <c:v>1.0170000000000001</c:v>
                </c:pt>
                <c:pt idx="20976">
                  <c:v>1.0170000000000001</c:v>
                </c:pt>
                <c:pt idx="20977">
                  <c:v>1.016</c:v>
                </c:pt>
                <c:pt idx="20978">
                  <c:v>1.016</c:v>
                </c:pt>
                <c:pt idx="20979">
                  <c:v>1.018</c:v>
                </c:pt>
                <c:pt idx="20980">
                  <c:v>1.018</c:v>
                </c:pt>
                <c:pt idx="20981">
                  <c:v>1.018</c:v>
                </c:pt>
                <c:pt idx="20982">
                  <c:v>1.0170000000000001</c:v>
                </c:pt>
                <c:pt idx="20983">
                  <c:v>1.0170000000000001</c:v>
                </c:pt>
                <c:pt idx="20984">
                  <c:v>1.0170000000000001</c:v>
                </c:pt>
                <c:pt idx="20985">
                  <c:v>1.0170000000000001</c:v>
                </c:pt>
                <c:pt idx="20986">
                  <c:v>1.0150000000000001</c:v>
                </c:pt>
                <c:pt idx="20987">
                  <c:v>1.0150000000000001</c:v>
                </c:pt>
                <c:pt idx="20988">
                  <c:v>1.016</c:v>
                </c:pt>
                <c:pt idx="20989">
                  <c:v>1.0150000000000001</c:v>
                </c:pt>
                <c:pt idx="20990">
                  <c:v>1.0150000000000001</c:v>
                </c:pt>
                <c:pt idx="20991">
                  <c:v>1.0150000000000001</c:v>
                </c:pt>
                <c:pt idx="20992">
                  <c:v>1.0150000000000001</c:v>
                </c:pt>
                <c:pt idx="20993">
                  <c:v>1.0150000000000001</c:v>
                </c:pt>
                <c:pt idx="20994">
                  <c:v>1.0150000000000001</c:v>
                </c:pt>
                <c:pt idx="20995">
                  <c:v>1.0170000000000001</c:v>
                </c:pt>
                <c:pt idx="20996">
                  <c:v>1.0170000000000001</c:v>
                </c:pt>
                <c:pt idx="20997">
                  <c:v>1.0150000000000001</c:v>
                </c:pt>
                <c:pt idx="20998">
                  <c:v>1.0170000000000001</c:v>
                </c:pt>
                <c:pt idx="20999">
                  <c:v>1.0170000000000001</c:v>
                </c:pt>
                <c:pt idx="21000">
                  <c:v>1.018</c:v>
                </c:pt>
                <c:pt idx="21001">
                  <c:v>1.0170000000000001</c:v>
                </c:pt>
                <c:pt idx="21002">
                  <c:v>1.016</c:v>
                </c:pt>
                <c:pt idx="21003">
                  <c:v>1.018</c:v>
                </c:pt>
                <c:pt idx="21004">
                  <c:v>1.0190000000000001</c:v>
                </c:pt>
                <c:pt idx="21005">
                  <c:v>1.018</c:v>
                </c:pt>
                <c:pt idx="21006">
                  <c:v>1.016</c:v>
                </c:pt>
                <c:pt idx="21007">
                  <c:v>1.016</c:v>
                </c:pt>
                <c:pt idx="21008">
                  <c:v>1.016</c:v>
                </c:pt>
                <c:pt idx="21009">
                  <c:v>1.0170000000000001</c:v>
                </c:pt>
                <c:pt idx="21010">
                  <c:v>1.0170000000000001</c:v>
                </c:pt>
                <c:pt idx="21011">
                  <c:v>1.018</c:v>
                </c:pt>
                <c:pt idx="21012">
                  <c:v>1.0170000000000001</c:v>
                </c:pt>
                <c:pt idx="21013">
                  <c:v>1.0170000000000001</c:v>
                </c:pt>
                <c:pt idx="21014">
                  <c:v>1.0170000000000001</c:v>
                </c:pt>
                <c:pt idx="21015">
                  <c:v>1.0190000000000001</c:v>
                </c:pt>
                <c:pt idx="21016">
                  <c:v>1.0190000000000001</c:v>
                </c:pt>
                <c:pt idx="21017">
                  <c:v>1.018</c:v>
                </c:pt>
                <c:pt idx="21018">
                  <c:v>1.018</c:v>
                </c:pt>
                <c:pt idx="21019">
                  <c:v>1.018</c:v>
                </c:pt>
                <c:pt idx="21020">
                  <c:v>1.018</c:v>
                </c:pt>
                <c:pt idx="21021">
                  <c:v>1.016</c:v>
                </c:pt>
                <c:pt idx="21022">
                  <c:v>1.016</c:v>
                </c:pt>
                <c:pt idx="21023">
                  <c:v>1.0170000000000001</c:v>
                </c:pt>
                <c:pt idx="21024">
                  <c:v>1.0170000000000001</c:v>
                </c:pt>
                <c:pt idx="21025">
                  <c:v>1.016</c:v>
                </c:pt>
                <c:pt idx="21026">
                  <c:v>1.0170000000000001</c:v>
                </c:pt>
                <c:pt idx="21027">
                  <c:v>1.018</c:v>
                </c:pt>
                <c:pt idx="21028">
                  <c:v>1.0190000000000001</c:v>
                </c:pt>
                <c:pt idx="21029">
                  <c:v>1.0190000000000001</c:v>
                </c:pt>
                <c:pt idx="21030">
                  <c:v>1.018</c:v>
                </c:pt>
                <c:pt idx="21031">
                  <c:v>1.02</c:v>
                </c:pt>
                <c:pt idx="21032">
                  <c:v>1.0190000000000001</c:v>
                </c:pt>
                <c:pt idx="21033">
                  <c:v>1.018</c:v>
                </c:pt>
                <c:pt idx="21034">
                  <c:v>1.018</c:v>
                </c:pt>
                <c:pt idx="21035">
                  <c:v>1.018</c:v>
                </c:pt>
                <c:pt idx="21036">
                  <c:v>1.0190000000000001</c:v>
                </c:pt>
                <c:pt idx="21037">
                  <c:v>1.018</c:v>
                </c:pt>
                <c:pt idx="21038">
                  <c:v>1.016</c:v>
                </c:pt>
                <c:pt idx="21039">
                  <c:v>1.016</c:v>
                </c:pt>
                <c:pt idx="21040">
                  <c:v>1.0170000000000001</c:v>
                </c:pt>
                <c:pt idx="21041">
                  <c:v>1.016</c:v>
                </c:pt>
                <c:pt idx="21042">
                  <c:v>1.016</c:v>
                </c:pt>
                <c:pt idx="21043">
                  <c:v>1.0170000000000001</c:v>
                </c:pt>
                <c:pt idx="21044">
                  <c:v>1.0170000000000001</c:v>
                </c:pt>
                <c:pt idx="21045">
                  <c:v>1.0170000000000001</c:v>
                </c:pt>
                <c:pt idx="21046">
                  <c:v>1.016</c:v>
                </c:pt>
                <c:pt idx="21047">
                  <c:v>1.0150000000000001</c:v>
                </c:pt>
                <c:pt idx="21048">
                  <c:v>1.016</c:v>
                </c:pt>
                <c:pt idx="21049">
                  <c:v>1.016</c:v>
                </c:pt>
                <c:pt idx="21050">
                  <c:v>1.016</c:v>
                </c:pt>
                <c:pt idx="21051">
                  <c:v>1.0170000000000001</c:v>
                </c:pt>
                <c:pt idx="21052">
                  <c:v>1.0170000000000001</c:v>
                </c:pt>
                <c:pt idx="21053">
                  <c:v>1.018</c:v>
                </c:pt>
                <c:pt idx="21054">
                  <c:v>1.0170000000000001</c:v>
                </c:pt>
                <c:pt idx="21055">
                  <c:v>1.0170000000000001</c:v>
                </c:pt>
                <c:pt idx="21056">
                  <c:v>1.0170000000000001</c:v>
                </c:pt>
                <c:pt idx="21057">
                  <c:v>1.0190000000000001</c:v>
                </c:pt>
                <c:pt idx="21058">
                  <c:v>1.0170000000000001</c:v>
                </c:pt>
                <c:pt idx="21059">
                  <c:v>1.016</c:v>
                </c:pt>
                <c:pt idx="21060">
                  <c:v>1.016</c:v>
                </c:pt>
                <c:pt idx="21061">
                  <c:v>1.0170000000000001</c:v>
                </c:pt>
                <c:pt idx="21062">
                  <c:v>1.016</c:v>
                </c:pt>
                <c:pt idx="21063">
                  <c:v>1.0150000000000001</c:v>
                </c:pt>
                <c:pt idx="21064">
                  <c:v>1.016</c:v>
                </c:pt>
                <c:pt idx="21065">
                  <c:v>1.016</c:v>
                </c:pt>
                <c:pt idx="21066">
                  <c:v>1.016</c:v>
                </c:pt>
                <c:pt idx="21067">
                  <c:v>1.0150000000000001</c:v>
                </c:pt>
                <c:pt idx="21068">
                  <c:v>1.0150000000000001</c:v>
                </c:pt>
                <c:pt idx="21069">
                  <c:v>1.0170000000000001</c:v>
                </c:pt>
                <c:pt idx="21070">
                  <c:v>1.0170000000000001</c:v>
                </c:pt>
                <c:pt idx="21071">
                  <c:v>1.0170000000000001</c:v>
                </c:pt>
                <c:pt idx="21072">
                  <c:v>1.016</c:v>
                </c:pt>
                <c:pt idx="21073">
                  <c:v>1.016</c:v>
                </c:pt>
                <c:pt idx="21074">
                  <c:v>1.016</c:v>
                </c:pt>
                <c:pt idx="21075">
                  <c:v>1.016</c:v>
                </c:pt>
                <c:pt idx="21076">
                  <c:v>1.016</c:v>
                </c:pt>
                <c:pt idx="21077">
                  <c:v>1.0170000000000001</c:v>
                </c:pt>
                <c:pt idx="21078">
                  <c:v>1.0170000000000001</c:v>
                </c:pt>
                <c:pt idx="21079">
                  <c:v>1.0170000000000001</c:v>
                </c:pt>
                <c:pt idx="21080">
                  <c:v>1.016</c:v>
                </c:pt>
                <c:pt idx="21081">
                  <c:v>1.016</c:v>
                </c:pt>
                <c:pt idx="21082">
                  <c:v>1.016</c:v>
                </c:pt>
                <c:pt idx="21083">
                  <c:v>1.016</c:v>
                </c:pt>
                <c:pt idx="21084">
                  <c:v>1.016</c:v>
                </c:pt>
                <c:pt idx="21085">
                  <c:v>1.0170000000000001</c:v>
                </c:pt>
                <c:pt idx="21086">
                  <c:v>1.018</c:v>
                </c:pt>
                <c:pt idx="21087">
                  <c:v>1.018</c:v>
                </c:pt>
                <c:pt idx="21088">
                  <c:v>1.0170000000000001</c:v>
                </c:pt>
                <c:pt idx="21089">
                  <c:v>1.016</c:v>
                </c:pt>
                <c:pt idx="21090">
                  <c:v>1.016</c:v>
                </c:pt>
                <c:pt idx="21091">
                  <c:v>1.0170000000000001</c:v>
                </c:pt>
                <c:pt idx="21092">
                  <c:v>1.018</c:v>
                </c:pt>
                <c:pt idx="21093">
                  <c:v>1.018</c:v>
                </c:pt>
                <c:pt idx="21094">
                  <c:v>1.0190000000000001</c:v>
                </c:pt>
                <c:pt idx="21095">
                  <c:v>1.0190000000000001</c:v>
                </c:pt>
                <c:pt idx="21096">
                  <c:v>1.0170000000000001</c:v>
                </c:pt>
                <c:pt idx="21097">
                  <c:v>1.016</c:v>
                </c:pt>
                <c:pt idx="21098">
                  <c:v>1.016</c:v>
                </c:pt>
                <c:pt idx="21099">
                  <c:v>1.0170000000000001</c:v>
                </c:pt>
                <c:pt idx="21100">
                  <c:v>1.0150000000000001</c:v>
                </c:pt>
                <c:pt idx="21101">
                  <c:v>1.0150000000000001</c:v>
                </c:pt>
                <c:pt idx="21102">
                  <c:v>1.016</c:v>
                </c:pt>
                <c:pt idx="21103">
                  <c:v>1.016</c:v>
                </c:pt>
                <c:pt idx="21104">
                  <c:v>1.0150000000000001</c:v>
                </c:pt>
                <c:pt idx="21105">
                  <c:v>1.0150000000000001</c:v>
                </c:pt>
                <c:pt idx="21106">
                  <c:v>1.016</c:v>
                </c:pt>
                <c:pt idx="21107">
                  <c:v>1.016</c:v>
                </c:pt>
                <c:pt idx="21108">
                  <c:v>1.016</c:v>
                </c:pt>
                <c:pt idx="21109">
                  <c:v>1.0150000000000001</c:v>
                </c:pt>
                <c:pt idx="21110">
                  <c:v>1.0150000000000001</c:v>
                </c:pt>
                <c:pt idx="21111">
                  <c:v>1.0170000000000001</c:v>
                </c:pt>
                <c:pt idx="21112">
                  <c:v>1.018</c:v>
                </c:pt>
                <c:pt idx="21113">
                  <c:v>1.016</c:v>
                </c:pt>
                <c:pt idx="21114">
                  <c:v>1.0170000000000001</c:v>
                </c:pt>
                <c:pt idx="21115">
                  <c:v>1.0170000000000001</c:v>
                </c:pt>
                <c:pt idx="21116">
                  <c:v>1.016</c:v>
                </c:pt>
                <c:pt idx="21117">
                  <c:v>1.016</c:v>
                </c:pt>
                <c:pt idx="21118">
                  <c:v>1.0170000000000001</c:v>
                </c:pt>
                <c:pt idx="21119">
                  <c:v>1.018</c:v>
                </c:pt>
                <c:pt idx="21120">
                  <c:v>1.0190000000000001</c:v>
                </c:pt>
                <c:pt idx="21121">
                  <c:v>1.0190000000000001</c:v>
                </c:pt>
                <c:pt idx="21122">
                  <c:v>1.0190000000000001</c:v>
                </c:pt>
                <c:pt idx="21123">
                  <c:v>1.0190000000000001</c:v>
                </c:pt>
                <c:pt idx="21124">
                  <c:v>1.018</c:v>
                </c:pt>
                <c:pt idx="21125">
                  <c:v>1.0170000000000001</c:v>
                </c:pt>
                <c:pt idx="21126">
                  <c:v>1.0170000000000001</c:v>
                </c:pt>
                <c:pt idx="21127">
                  <c:v>1.016</c:v>
                </c:pt>
                <c:pt idx="21128">
                  <c:v>1.016</c:v>
                </c:pt>
                <c:pt idx="21129">
                  <c:v>1.0150000000000001</c:v>
                </c:pt>
                <c:pt idx="21130">
                  <c:v>1.0130000000000001</c:v>
                </c:pt>
                <c:pt idx="21131">
                  <c:v>1.0130000000000001</c:v>
                </c:pt>
                <c:pt idx="21132">
                  <c:v>1.014</c:v>
                </c:pt>
                <c:pt idx="21133">
                  <c:v>1.0130000000000001</c:v>
                </c:pt>
                <c:pt idx="21134">
                  <c:v>1.014</c:v>
                </c:pt>
                <c:pt idx="21135">
                  <c:v>1.016</c:v>
                </c:pt>
                <c:pt idx="21136">
                  <c:v>1.016</c:v>
                </c:pt>
                <c:pt idx="21137">
                  <c:v>1.014</c:v>
                </c:pt>
                <c:pt idx="21138">
                  <c:v>1.0150000000000001</c:v>
                </c:pt>
                <c:pt idx="21139">
                  <c:v>1.0170000000000001</c:v>
                </c:pt>
                <c:pt idx="21140">
                  <c:v>1.016</c:v>
                </c:pt>
                <c:pt idx="21141">
                  <c:v>1.016</c:v>
                </c:pt>
                <c:pt idx="21142">
                  <c:v>1.016</c:v>
                </c:pt>
                <c:pt idx="21143">
                  <c:v>1.0170000000000001</c:v>
                </c:pt>
                <c:pt idx="21144">
                  <c:v>1.0190000000000001</c:v>
                </c:pt>
                <c:pt idx="21145">
                  <c:v>1.0190000000000001</c:v>
                </c:pt>
                <c:pt idx="21146">
                  <c:v>1.018</c:v>
                </c:pt>
                <c:pt idx="21147">
                  <c:v>1.016</c:v>
                </c:pt>
                <c:pt idx="21148">
                  <c:v>1.0170000000000001</c:v>
                </c:pt>
                <c:pt idx="21149">
                  <c:v>1.016</c:v>
                </c:pt>
                <c:pt idx="21150">
                  <c:v>1.018</c:v>
                </c:pt>
                <c:pt idx="21151">
                  <c:v>1.0190000000000001</c:v>
                </c:pt>
                <c:pt idx="21152">
                  <c:v>1.018</c:v>
                </c:pt>
                <c:pt idx="21153">
                  <c:v>1.018</c:v>
                </c:pt>
                <c:pt idx="21154">
                  <c:v>1.0190000000000001</c:v>
                </c:pt>
                <c:pt idx="21155">
                  <c:v>1.0190000000000001</c:v>
                </c:pt>
                <c:pt idx="21156">
                  <c:v>1.0190000000000001</c:v>
                </c:pt>
                <c:pt idx="21157">
                  <c:v>1.0170000000000001</c:v>
                </c:pt>
                <c:pt idx="21158">
                  <c:v>1.016</c:v>
                </c:pt>
                <c:pt idx="21159">
                  <c:v>1.0170000000000001</c:v>
                </c:pt>
                <c:pt idx="21160">
                  <c:v>1.018</c:v>
                </c:pt>
                <c:pt idx="21161">
                  <c:v>1.018</c:v>
                </c:pt>
                <c:pt idx="21162">
                  <c:v>1.0150000000000001</c:v>
                </c:pt>
                <c:pt idx="21163">
                  <c:v>1.016</c:v>
                </c:pt>
                <c:pt idx="21164">
                  <c:v>1.016</c:v>
                </c:pt>
                <c:pt idx="21165">
                  <c:v>1.016</c:v>
                </c:pt>
                <c:pt idx="21166">
                  <c:v>1.0170000000000001</c:v>
                </c:pt>
                <c:pt idx="21167">
                  <c:v>1.016</c:v>
                </c:pt>
                <c:pt idx="21168">
                  <c:v>1.0170000000000001</c:v>
                </c:pt>
                <c:pt idx="21169">
                  <c:v>1.0170000000000001</c:v>
                </c:pt>
                <c:pt idx="21170">
                  <c:v>1.016</c:v>
                </c:pt>
                <c:pt idx="21171">
                  <c:v>1.016</c:v>
                </c:pt>
                <c:pt idx="21172">
                  <c:v>1.016</c:v>
                </c:pt>
                <c:pt idx="21173">
                  <c:v>1.0150000000000001</c:v>
                </c:pt>
                <c:pt idx="21174">
                  <c:v>1.016</c:v>
                </c:pt>
                <c:pt idx="21175">
                  <c:v>1.016</c:v>
                </c:pt>
                <c:pt idx="21176">
                  <c:v>1.016</c:v>
                </c:pt>
                <c:pt idx="21177">
                  <c:v>1.018</c:v>
                </c:pt>
                <c:pt idx="21178">
                  <c:v>1.018</c:v>
                </c:pt>
                <c:pt idx="21179">
                  <c:v>1.018</c:v>
                </c:pt>
                <c:pt idx="21180">
                  <c:v>1.0170000000000001</c:v>
                </c:pt>
                <c:pt idx="21181">
                  <c:v>1.0170000000000001</c:v>
                </c:pt>
                <c:pt idx="21182">
                  <c:v>1.018</c:v>
                </c:pt>
                <c:pt idx="21183">
                  <c:v>1.016</c:v>
                </c:pt>
                <c:pt idx="21184">
                  <c:v>1.0170000000000001</c:v>
                </c:pt>
                <c:pt idx="21185">
                  <c:v>1.018</c:v>
                </c:pt>
                <c:pt idx="21186">
                  <c:v>1.018</c:v>
                </c:pt>
                <c:pt idx="21187">
                  <c:v>1.0170000000000001</c:v>
                </c:pt>
                <c:pt idx="21188">
                  <c:v>1.0170000000000001</c:v>
                </c:pt>
                <c:pt idx="21189">
                  <c:v>1.0170000000000001</c:v>
                </c:pt>
                <c:pt idx="21190">
                  <c:v>1.0170000000000001</c:v>
                </c:pt>
                <c:pt idx="21191">
                  <c:v>1.0170000000000001</c:v>
                </c:pt>
                <c:pt idx="21192">
                  <c:v>1.0170000000000001</c:v>
                </c:pt>
                <c:pt idx="21193">
                  <c:v>1.016</c:v>
                </c:pt>
                <c:pt idx="21194">
                  <c:v>1.018</c:v>
                </c:pt>
                <c:pt idx="21195">
                  <c:v>1.0190000000000001</c:v>
                </c:pt>
                <c:pt idx="21196">
                  <c:v>1.018</c:v>
                </c:pt>
                <c:pt idx="21197">
                  <c:v>1.0170000000000001</c:v>
                </c:pt>
                <c:pt idx="21198">
                  <c:v>1.0190000000000001</c:v>
                </c:pt>
                <c:pt idx="21199">
                  <c:v>1.018</c:v>
                </c:pt>
                <c:pt idx="21200">
                  <c:v>1.0170000000000001</c:v>
                </c:pt>
                <c:pt idx="21201">
                  <c:v>1.0170000000000001</c:v>
                </c:pt>
                <c:pt idx="21202">
                  <c:v>1.018</c:v>
                </c:pt>
                <c:pt idx="21203">
                  <c:v>1.018</c:v>
                </c:pt>
                <c:pt idx="21204">
                  <c:v>1.018</c:v>
                </c:pt>
                <c:pt idx="21205">
                  <c:v>1.016</c:v>
                </c:pt>
                <c:pt idx="21206">
                  <c:v>1.016</c:v>
                </c:pt>
                <c:pt idx="21207">
                  <c:v>1.0170000000000001</c:v>
                </c:pt>
                <c:pt idx="21208">
                  <c:v>1.018</c:v>
                </c:pt>
                <c:pt idx="21209">
                  <c:v>1.0170000000000001</c:v>
                </c:pt>
                <c:pt idx="21210">
                  <c:v>1.0170000000000001</c:v>
                </c:pt>
                <c:pt idx="21211">
                  <c:v>1.016</c:v>
                </c:pt>
                <c:pt idx="21212">
                  <c:v>1.0170000000000001</c:v>
                </c:pt>
                <c:pt idx="21213">
                  <c:v>1.0170000000000001</c:v>
                </c:pt>
                <c:pt idx="21214">
                  <c:v>1.0170000000000001</c:v>
                </c:pt>
                <c:pt idx="21215">
                  <c:v>1.0170000000000001</c:v>
                </c:pt>
                <c:pt idx="21216">
                  <c:v>1.0170000000000001</c:v>
                </c:pt>
                <c:pt idx="21217">
                  <c:v>1.016</c:v>
                </c:pt>
                <c:pt idx="21218">
                  <c:v>1.016</c:v>
                </c:pt>
                <c:pt idx="21219">
                  <c:v>1.016</c:v>
                </c:pt>
                <c:pt idx="21220">
                  <c:v>1.018</c:v>
                </c:pt>
                <c:pt idx="21221">
                  <c:v>1.018</c:v>
                </c:pt>
                <c:pt idx="21222">
                  <c:v>1.0150000000000001</c:v>
                </c:pt>
                <c:pt idx="21223">
                  <c:v>1.0150000000000001</c:v>
                </c:pt>
                <c:pt idx="21224">
                  <c:v>1.016</c:v>
                </c:pt>
                <c:pt idx="21225">
                  <c:v>1.0170000000000001</c:v>
                </c:pt>
                <c:pt idx="21226">
                  <c:v>1.0190000000000001</c:v>
                </c:pt>
                <c:pt idx="21227">
                  <c:v>1.0210000000000001</c:v>
                </c:pt>
                <c:pt idx="21228">
                  <c:v>1.02</c:v>
                </c:pt>
                <c:pt idx="21229">
                  <c:v>1.0190000000000001</c:v>
                </c:pt>
                <c:pt idx="21230">
                  <c:v>1.02</c:v>
                </c:pt>
                <c:pt idx="21231">
                  <c:v>1.018</c:v>
                </c:pt>
                <c:pt idx="21232">
                  <c:v>1.018</c:v>
                </c:pt>
                <c:pt idx="21233">
                  <c:v>1.0190000000000001</c:v>
                </c:pt>
                <c:pt idx="21234">
                  <c:v>1.018</c:v>
                </c:pt>
                <c:pt idx="21235">
                  <c:v>1.0170000000000001</c:v>
                </c:pt>
                <c:pt idx="21236">
                  <c:v>1.0170000000000001</c:v>
                </c:pt>
                <c:pt idx="21237">
                  <c:v>1.016</c:v>
                </c:pt>
                <c:pt idx="21238">
                  <c:v>1.016</c:v>
                </c:pt>
                <c:pt idx="21239">
                  <c:v>1.016</c:v>
                </c:pt>
                <c:pt idx="21240">
                  <c:v>1.0150000000000001</c:v>
                </c:pt>
                <c:pt idx="21241">
                  <c:v>1.0150000000000001</c:v>
                </c:pt>
                <c:pt idx="21242">
                  <c:v>1.016</c:v>
                </c:pt>
                <c:pt idx="21243">
                  <c:v>1.0170000000000001</c:v>
                </c:pt>
                <c:pt idx="21244">
                  <c:v>1.0150000000000001</c:v>
                </c:pt>
                <c:pt idx="21245">
                  <c:v>1.014</c:v>
                </c:pt>
                <c:pt idx="21246">
                  <c:v>1.0150000000000001</c:v>
                </c:pt>
                <c:pt idx="21247">
                  <c:v>1.0150000000000001</c:v>
                </c:pt>
                <c:pt idx="21248">
                  <c:v>1.0150000000000001</c:v>
                </c:pt>
                <c:pt idx="21249">
                  <c:v>1.0150000000000001</c:v>
                </c:pt>
                <c:pt idx="21250">
                  <c:v>1.016</c:v>
                </c:pt>
                <c:pt idx="21251">
                  <c:v>1.0170000000000001</c:v>
                </c:pt>
                <c:pt idx="21252">
                  <c:v>1.018</c:v>
                </c:pt>
                <c:pt idx="21253">
                  <c:v>1.018</c:v>
                </c:pt>
                <c:pt idx="21254">
                  <c:v>1.0190000000000001</c:v>
                </c:pt>
                <c:pt idx="21255">
                  <c:v>1.018</c:v>
                </c:pt>
                <c:pt idx="21256">
                  <c:v>1.0150000000000001</c:v>
                </c:pt>
                <c:pt idx="21257">
                  <c:v>1.0130000000000001</c:v>
                </c:pt>
                <c:pt idx="21258">
                  <c:v>1.0130000000000001</c:v>
                </c:pt>
                <c:pt idx="21259">
                  <c:v>1.014</c:v>
                </c:pt>
                <c:pt idx="21260">
                  <c:v>1.0170000000000001</c:v>
                </c:pt>
                <c:pt idx="21261">
                  <c:v>1.0190000000000001</c:v>
                </c:pt>
                <c:pt idx="21262">
                  <c:v>1.0170000000000001</c:v>
                </c:pt>
                <c:pt idx="21263">
                  <c:v>1.0170000000000001</c:v>
                </c:pt>
                <c:pt idx="21264">
                  <c:v>1.0170000000000001</c:v>
                </c:pt>
                <c:pt idx="21265">
                  <c:v>1.0170000000000001</c:v>
                </c:pt>
                <c:pt idx="21266">
                  <c:v>1.018</c:v>
                </c:pt>
                <c:pt idx="21267">
                  <c:v>1.018</c:v>
                </c:pt>
                <c:pt idx="21268">
                  <c:v>1.0170000000000001</c:v>
                </c:pt>
                <c:pt idx="21269">
                  <c:v>1.0170000000000001</c:v>
                </c:pt>
                <c:pt idx="21270">
                  <c:v>1.018</c:v>
                </c:pt>
                <c:pt idx="21271">
                  <c:v>1.018</c:v>
                </c:pt>
                <c:pt idx="21272">
                  <c:v>1.016</c:v>
                </c:pt>
                <c:pt idx="21273">
                  <c:v>1.0170000000000001</c:v>
                </c:pt>
                <c:pt idx="21274">
                  <c:v>1.0170000000000001</c:v>
                </c:pt>
                <c:pt idx="21275">
                  <c:v>1.018</c:v>
                </c:pt>
                <c:pt idx="21276">
                  <c:v>1.0190000000000001</c:v>
                </c:pt>
                <c:pt idx="21277">
                  <c:v>1.018</c:v>
                </c:pt>
                <c:pt idx="21278">
                  <c:v>1.0190000000000001</c:v>
                </c:pt>
                <c:pt idx="21279">
                  <c:v>1.018</c:v>
                </c:pt>
                <c:pt idx="21280">
                  <c:v>1.0190000000000001</c:v>
                </c:pt>
                <c:pt idx="21281">
                  <c:v>1.0210000000000001</c:v>
                </c:pt>
                <c:pt idx="21282">
                  <c:v>1.02</c:v>
                </c:pt>
                <c:pt idx="21283">
                  <c:v>1.0210000000000001</c:v>
                </c:pt>
                <c:pt idx="21284">
                  <c:v>1.0190000000000001</c:v>
                </c:pt>
                <c:pt idx="21285">
                  <c:v>1.0170000000000001</c:v>
                </c:pt>
                <c:pt idx="21286">
                  <c:v>1.0170000000000001</c:v>
                </c:pt>
                <c:pt idx="21287">
                  <c:v>1.016</c:v>
                </c:pt>
                <c:pt idx="21288">
                  <c:v>1.018</c:v>
                </c:pt>
                <c:pt idx="21289">
                  <c:v>1.0190000000000001</c:v>
                </c:pt>
                <c:pt idx="21290">
                  <c:v>1.018</c:v>
                </c:pt>
                <c:pt idx="21291">
                  <c:v>1.0190000000000001</c:v>
                </c:pt>
                <c:pt idx="21292">
                  <c:v>1.0190000000000001</c:v>
                </c:pt>
                <c:pt idx="21293">
                  <c:v>1.0190000000000001</c:v>
                </c:pt>
                <c:pt idx="21294">
                  <c:v>1.016</c:v>
                </c:pt>
                <c:pt idx="21295">
                  <c:v>1.0150000000000001</c:v>
                </c:pt>
                <c:pt idx="21296">
                  <c:v>1.0150000000000001</c:v>
                </c:pt>
                <c:pt idx="21297">
                  <c:v>1.0150000000000001</c:v>
                </c:pt>
                <c:pt idx="21298">
                  <c:v>1.0150000000000001</c:v>
                </c:pt>
                <c:pt idx="21299">
                  <c:v>1.016</c:v>
                </c:pt>
                <c:pt idx="21300">
                  <c:v>1.0170000000000001</c:v>
                </c:pt>
                <c:pt idx="21301">
                  <c:v>1.016</c:v>
                </c:pt>
                <c:pt idx="21302">
                  <c:v>1.0150000000000001</c:v>
                </c:pt>
                <c:pt idx="21303">
                  <c:v>1.014</c:v>
                </c:pt>
                <c:pt idx="21304">
                  <c:v>1.0150000000000001</c:v>
                </c:pt>
                <c:pt idx="21305">
                  <c:v>1.0150000000000001</c:v>
                </c:pt>
                <c:pt idx="21306">
                  <c:v>1.016</c:v>
                </c:pt>
                <c:pt idx="21307">
                  <c:v>1.016</c:v>
                </c:pt>
                <c:pt idx="21308">
                  <c:v>1.018</c:v>
                </c:pt>
                <c:pt idx="21309">
                  <c:v>1.0190000000000001</c:v>
                </c:pt>
                <c:pt idx="21310">
                  <c:v>1.018</c:v>
                </c:pt>
                <c:pt idx="21311">
                  <c:v>1.018</c:v>
                </c:pt>
                <c:pt idx="21312">
                  <c:v>1.018</c:v>
                </c:pt>
                <c:pt idx="21313">
                  <c:v>1.0190000000000001</c:v>
                </c:pt>
                <c:pt idx="21314">
                  <c:v>1.0190000000000001</c:v>
                </c:pt>
                <c:pt idx="21315">
                  <c:v>1.0190000000000001</c:v>
                </c:pt>
                <c:pt idx="21316">
                  <c:v>1.0190000000000001</c:v>
                </c:pt>
                <c:pt idx="21317">
                  <c:v>1.0170000000000001</c:v>
                </c:pt>
                <c:pt idx="21318">
                  <c:v>1.0170000000000001</c:v>
                </c:pt>
                <c:pt idx="21319">
                  <c:v>1.0170000000000001</c:v>
                </c:pt>
                <c:pt idx="21320">
                  <c:v>1.016</c:v>
                </c:pt>
                <c:pt idx="21321">
                  <c:v>1.016</c:v>
                </c:pt>
                <c:pt idx="21322">
                  <c:v>1.016</c:v>
                </c:pt>
                <c:pt idx="21323">
                  <c:v>1.0170000000000001</c:v>
                </c:pt>
                <c:pt idx="21324">
                  <c:v>1.0170000000000001</c:v>
                </c:pt>
                <c:pt idx="21325">
                  <c:v>1.0170000000000001</c:v>
                </c:pt>
                <c:pt idx="21326">
                  <c:v>1.018</c:v>
                </c:pt>
                <c:pt idx="21327">
                  <c:v>1.018</c:v>
                </c:pt>
                <c:pt idx="21328">
                  <c:v>1.0190000000000001</c:v>
                </c:pt>
                <c:pt idx="21329">
                  <c:v>1.0190000000000001</c:v>
                </c:pt>
                <c:pt idx="21330">
                  <c:v>1.018</c:v>
                </c:pt>
                <c:pt idx="21331">
                  <c:v>1.018</c:v>
                </c:pt>
                <c:pt idx="21332">
                  <c:v>1.018</c:v>
                </c:pt>
                <c:pt idx="21333">
                  <c:v>1.018</c:v>
                </c:pt>
                <c:pt idx="21334">
                  <c:v>1.018</c:v>
                </c:pt>
                <c:pt idx="21335">
                  <c:v>1.0170000000000001</c:v>
                </c:pt>
                <c:pt idx="21336">
                  <c:v>1.016</c:v>
                </c:pt>
                <c:pt idx="21337">
                  <c:v>1.0170000000000001</c:v>
                </c:pt>
                <c:pt idx="21338">
                  <c:v>1.0170000000000001</c:v>
                </c:pt>
                <c:pt idx="21339">
                  <c:v>1.0170000000000001</c:v>
                </c:pt>
                <c:pt idx="21340">
                  <c:v>1.0170000000000001</c:v>
                </c:pt>
                <c:pt idx="21341">
                  <c:v>1.0170000000000001</c:v>
                </c:pt>
                <c:pt idx="21342">
                  <c:v>1.0170000000000001</c:v>
                </c:pt>
                <c:pt idx="21343">
                  <c:v>1.0170000000000001</c:v>
                </c:pt>
                <c:pt idx="21344">
                  <c:v>1.016</c:v>
                </c:pt>
                <c:pt idx="21345">
                  <c:v>1.016</c:v>
                </c:pt>
                <c:pt idx="21346">
                  <c:v>1.0170000000000001</c:v>
                </c:pt>
                <c:pt idx="21347">
                  <c:v>1.016</c:v>
                </c:pt>
                <c:pt idx="21348">
                  <c:v>1.0170000000000001</c:v>
                </c:pt>
                <c:pt idx="21349">
                  <c:v>1.018</c:v>
                </c:pt>
                <c:pt idx="21350">
                  <c:v>1.018</c:v>
                </c:pt>
                <c:pt idx="21351">
                  <c:v>1.016</c:v>
                </c:pt>
                <c:pt idx="21352">
                  <c:v>1.016</c:v>
                </c:pt>
                <c:pt idx="21353">
                  <c:v>1.016</c:v>
                </c:pt>
                <c:pt idx="21354">
                  <c:v>1.0170000000000001</c:v>
                </c:pt>
                <c:pt idx="21355">
                  <c:v>1.016</c:v>
                </c:pt>
                <c:pt idx="21356">
                  <c:v>1.0170000000000001</c:v>
                </c:pt>
                <c:pt idx="21357">
                  <c:v>1.0170000000000001</c:v>
                </c:pt>
                <c:pt idx="21358">
                  <c:v>1.0170000000000001</c:v>
                </c:pt>
                <c:pt idx="21359">
                  <c:v>1.016</c:v>
                </c:pt>
                <c:pt idx="21360">
                  <c:v>1.016</c:v>
                </c:pt>
                <c:pt idx="21361">
                  <c:v>1.018</c:v>
                </c:pt>
                <c:pt idx="21362">
                  <c:v>1.02</c:v>
                </c:pt>
                <c:pt idx="21363">
                  <c:v>1.02</c:v>
                </c:pt>
                <c:pt idx="21364">
                  <c:v>1.022</c:v>
                </c:pt>
                <c:pt idx="21365">
                  <c:v>1.0230000000000001</c:v>
                </c:pt>
                <c:pt idx="21366">
                  <c:v>1.022</c:v>
                </c:pt>
                <c:pt idx="21367">
                  <c:v>1.0210000000000001</c:v>
                </c:pt>
                <c:pt idx="21368">
                  <c:v>1.02</c:v>
                </c:pt>
                <c:pt idx="21369">
                  <c:v>1.02</c:v>
                </c:pt>
                <c:pt idx="21370">
                  <c:v>1.0190000000000001</c:v>
                </c:pt>
                <c:pt idx="21371">
                  <c:v>1.0190000000000001</c:v>
                </c:pt>
                <c:pt idx="21372">
                  <c:v>1.0170000000000001</c:v>
                </c:pt>
                <c:pt idx="21373">
                  <c:v>1.0170000000000001</c:v>
                </c:pt>
                <c:pt idx="21374">
                  <c:v>1.018</c:v>
                </c:pt>
                <c:pt idx="21375">
                  <c:v>1.018</c:v>
                </c:pt>
                <c:pt idx="21376">
                  <c:v>1.0170000000000001</c:v>
                </c:pt>
                <c:pt idx="21377">
                  <c:v>1.018</c:v>
                </c:pt>
                <c:pt idx="21378">
                  <c:v>1.02</c:v>
                </c:pt>
                <c:pt idx="21379">
                  <c:v>1.018</c:v>
                </c:pt>
                <c:pt idx="21380">
                  <c:v>1.018</c:v>
                </c:pt>
                <c:pt idx="21381">
                  <c:v>1.018</c:v>
                </c:pt>
                <c:pt idx="21382">
                  <c:v>1.0170000000000001</c:v>
                </c:pt>
                <c:pt idx="21383">
                  <c:v>1.016</c:v>
                </c:pt>
                <c:pt idx="21384">
                  <c:v>1.018</c:v>
                </c:pt>
                <c:pt idx="21385">
                  <c:v>1.0190000000000001</c:v>
                </c:pt>
                <c:pt idx="21386">
                  <c:v>1.0170000000000001</c:v>
                </c:pt>
                <c:pt idx="21387">
                  <c:v>1.0190000000000001</c:v>
                </c:pt>
                <c:pt idx="21388">
                  <c:v>1.018</c:v>
                </c:pt>
                <c:pt idx="21389">
                  <c:v>1.02</c:v>
                </c:pt>
                <c:pt idx="21390">
                  <c:v>1.0210000000000001</c:v>
                </c:pt>
                <c:pt idx="21391">
                  <c:v>1.018</c:v>
                </c:pt>
                <c:pt idx="21392">
                  <c:v>1.0170000000000001</c:v>
                </c:pt>
                <c:pt idx="21393">
                  <c:v>1.018</c:v>
                </c:pt>
                <c:pt idx="21394">
                  <c:v>1.0190000000000001</c:v>
                </c:pt>
                <c:pt idx="21395">
                  <c:v>1.02</c:v>
                </c:pt>
                <c:pt idx="21396">
                  <c:v>1.02</c:v>
                </c:pt>
                <c:pt idx="21397">
                  <c:v>1.02</c:v>
                </c:pt>
                <c:pt idx="21398">
                  <c:v>1.0190000000000001</c:v>
                </c:pt>
                <c:pt idx="21399">
                  <c:v>1.0190000000000001</c:v>
                </c:pt>
                <c:pt idx="21400">
                  <c:v>1.018</c:v>
                </c:pt>
                <c:pt idx="21401">
                  <c:v>1.018</c:v>
                </c:pt>
                <c:pt idx="21402">
                  <c:v>1.018</c:v>
                </c:pt>
                <c:pt idx="21403">
                  <c:v>1.0170000000000001</c:v>
                </c:pt>
                <c:pt idx="21404">
                  <c:v>1.016</c:v>
                </c:pt>
                <c:pt idx="21405">
                  <c:v>1.016</c:v>
                </c:pt>
                <c:pt idx="21406">
                  <c:v>1.0150000000000001</c:v>
                </c:pt>
                <c:pt idx="21407">
                  <c:v>1.014</c:v>
                </c:pt>
                <c:pt idx="21408">
                  <c:v>1.014</c:v>
                </c:pt>
                <c:pt idx="21409">
                  <c:v>1.0150000000000001</c:v>
                </c:pt>
                <c:pt idx="21410">
                  <c:v>1.016</c:v>
                </c:pt>
                <c:pt idx="21411">
                  <c:v>1.016</c:v>
                </c:pt>
                <c:pt idx="21412">
                  <c:v>1.0150000000000001</c:v>
                </c:pt>
                <c:pt idx="21413">
                  <c:v>1.016</c:v>
                </c:pt>
                <c:pt idx="21414">
                  <c:v>1.0170000000000001</c:v>
                </c:pt>
                <c:pt idx="21415">
                  <c:v>1.024</c:v>
                </c:pt>
                <c:pt idx="21416">
                  <c:v>1.0289999999999999</c:v>
                </c:pt>
                <c:pt idx="21417">
                  <c:v>1.028</c:v>
                </c:pt>
                <c:pt idx="21418">
                  <c:v>1.0289999999999999</c:v>
                </c:pt>
                <c:pt idx="21419">
                  <c:v>1.0289999999999999</c:v>
                </c:pt>
                <c:pt idx="21420">
                  <c:v>1.028</c:v>
                </c:pt>
                <c:pt idx="21421">
                  <c:v>1.028</c:v>
                </c:pt>
                <c:pt idx="21422">
                  <c:v>8.1140000000000008</c:v>
                </c:pt>
                <c:pt idx="21423">
                  <c:v>11.093</c:v>
                </c:pt>
                <c:pt idx="21424">
                  <c:v>12.532999999999999</c:v>
                </c:pt>
                <c:pt idx="21425">
                  <c:v>12.052</c:v>
                </c:pt>
                <c:pt idx="21426">
                  <c:v>11.998000000000001</c:v>
                </c:pt>
                <c:pt idx="21427">
                  <c:v>12.035</c:v>
                </c:pt>
                <c:pt idx="21428">
                  <c:v>12.069000000000001</c:v>
                </c:pt>
                <c:pt idx="21429">
                  <c:v>12.09</c:v>
                </c:pt>
                <c:pt idx="21430">
                  <c:v>12.112</c:v>
                </c:pt>
                <c:pt idx="21431">
                  <c:v>12.143000000000001</c:v>
                </c:pt>
                <c:pt idx="21432">
                  <c:v>12.179</c:v>
                </c:pt>
                <c:pt idx="21433">
                  <c:v>12.239000000000001</c:v>
                </c:pt>
                <c:pt idx="21434">
                  <c:v>12.31</c:v>
                </c:pt>
                <c:pt idx="21435">
                  <c:v>12.375</c:v>
                </c:pt>
                <c:pt idx="21436">
                  <c:v>12.434000000000001</c:v>
                </c:pt>
                <c:pt idx="21437">
                  <c:v>12.488</c:v>
                </c:pt>
                <c:pt idx="21438">
                  <c:v>12.544</c:v>
                </c:pt>
                <c:pt idx="21439">
                  <c:v>12.602</c:v>
                </c:pt>
                <c:pt idx="21440">
                  <c:v>13.862</c:v>
                </c:pt>
                <c:pt idx="21441">
                  <c:v>14.467000000000001</c:v>
                </c:pt>
                <c:pt idx="21442">
                  <c:v>13.684000000000001</c:v>
                </c:pt>
                <c:pt idx="21443">
                  <c:v>13.44</c:v>
                </c:pt>
                <c:pt idx="21444">
                  <c:v>13.449</c:v>
                </c:pt>
                <c:pt idx="21445">
                  <c:v>13.486000000000001</c:v>
                </c:pt>
                <c:pt idx="21446">
                  <c:v>13.516999999999999</c:v>
                </c:pt>
                <c:pt idx="21447">
                  <c:v>13.546000000000001</c:v>
                </c:pt>
                <c:pt idx="21448">
                  <c:v>13.574</c:v>
                </c:pt>
                <c:pt idx="21449">
                  <c:v>13.603</c:v>
                </c:pt>
                <c:pt idx="21450">
                  <c:v>13.628</c:v>
                </c:pt>
                <c:pt idx="21451">
                  <c:v>13.649000000000001</c:v>
                </c:pt>
                <c:pt idx="21452">
                  <c:v>13.672000000000001</c:v>
                </c:pt>
                <c:pt idx="21453">
                  <c:v>13.698</c:v>
                </c:pt>
                <c:pt idx="21454">
                  <c:v>13.723000000000001</c:v>
                </c:pt>
                <c:pt idx="21455">
                  <c:v>13.746</c:v>
                </c:pt>
                <c:pt idx="21456">
                  <c:v>13.771000000000001</c:v>
                </c:pt>
                <c:pt idx="21457">
                  <c:v>13.794</c:v>
                </c:pt>
                <c:pt idx="21458">
                  <c:v>13.811</c:v>
                </c:pt>
                <c:pt idx="21459">
                  <c:v>13.839</c:v>
                </c:pt>
                <c:pt idx="21460">
                  <c:v>13.86</c:v>
                </c:pt>
                <c:pt idx="21461">
                  <c:v>13.885</c:v>
                </c:pt>
                <c:pt idx="21462">
                  <c:v>13.91</c:v>
                </c:pt>
                <c:pt idx="21463">
                  <c:v>13.935</c:v>
                </c:pt>
                <c:pt idx="21464">
                  <c:v>13.952</c:v>
                </c:pt>
                <c:pt idx="21465">
                  <c:v>13.975</c:v>
                </c:pt>
                <c:pt idx="21466">
                  <c:v>13.997</c:v>
                </c:pt>
                <c:pt idx="21467">
                  <c:v>14.025</c:v>
                </c:pt>
                <c:pt idx="21468">
                  <c:v>14.046000000000001</c:v>
                </c:pt>
                <c:pt idx="21469">
                  <c:v>14.063000000000001</c:v>
                </c:pt>
                <c:pt idx="21470">
                  <c:v>15.491</c:v>
                </c:pt>
                <c:pt idx="21471">
                  <c:v>15.796000000000001</c:v>
                </c:pt>
                <c:pt idx="21472">
                  <c:v>14.944000000000001</c:v>
                </c:pt>
                <c:pt idx="21473">
                  <c:v>14.73</c:v>
                </c:pt>
                <c:pt idx="21474">
                  <c:v>14.71</c:v>
                </c:pt>
                <c:pt idx="21475">
                  <c:v>14.701000000000001</c:v>
                </c:pt>
                <c:pt idx="21476">
                  <c:v>14.694000000000001</c:v>
                </c:pt>
                <c:pt idx="21477">
                  <c:v>14.684000000000001</c:v>
                </c:pt>
                <c:pt idx="21478">
                  <c:v>14.678000000000001</c:v>
                </c:pt>
                <c:pt idx="21479">
                  <c:v>14.667</c:v>
                </c:pt>
                <c:pt idx="21480">
                  <c:v>14.657999999999999</c:v>
                </c:pt>
                <c:pt idx="21481">
                  <c:v>14.655000000000001</c:v>
                </c:pt>
                <c:pt idx="21482">
                  <c:v>14.647</c:v>
                </c:pt>
                <c:pt idx="21483">
                  <c:v>14.65</c:v>
                </c:pt>
                <c:pt idx="21484">
                  <c:v>14.663</c:v>
                </c:pt>
                <c:pt idx="21485">
                  <c:v>14.682</c:v>
                </c:pt>
                <c:pt idx="21486">
                  <c:v>14.686</c:v>
                </c:pt>
                <c:pt idx="21487">
                  <c:v>14.711</c:v>
                </c:pt>
                <c:pt idx="21488">
                  <c:v>14.727</c:v>
                </c:pt>
                <c:pt idx="21489">
                  <c:v>14.731</c:v>
                </c:pt>
                <c:pt idx="21490">
                  <c:v>14.756</c:v>
                </c:pt>
                <c:pt idx="21491">
                  <c:v>14.781000000000001</c:v>
                </c:pt>
                <c:pt idx="21492">
                  <c:v>14.798999999999999</c:v>
                </c:pt>
                <c:pt idx="21493">
                  <c:v>14.822000000000001</c:v>
                </c:pt>
                <c:pt idx="21494">
                  <c:v>14.866</c:v>
                </c:pt>
                <c:pt idx="21495">
                  <c:v>14.898</c:v>
                </c:pt>
                <c:pt idx="21496">
                  <c:v>14.923</c:v>
                </c:pt>
                <c:pt idx="21497">
                  <c:v>14.953000000000001</c:v>
                </c:pt>
                <c:pt idx="21498">
                  <c:v>14.997</c:v>
                </c:pt>
                <c:pt idx="21499">
                  <c:v>15.029</c:v>
                </c:pt>
                <c:pt idx="21500">
                  <c:v>15.051</c:v>
                </c:pt>
                <c:pt idx="21501">
                  <c:v>15.082000000000001</c:v>
                </c:pt>
                <c:pt idx="21502">
                  <c:v>15.103</c:v>
                </c:pt>
                <c:pt idx="21503">
                  <c:v>15.124000000000001</c:v>
                </c:pt>
                <c:pt idx="21504">
                  <c:v>15.127000000000001</c:v>
                </c:pt>
                <c:pt idx="21505">
                  <c:v>15.123000000000001</c:v>
                </c:pt>
                <c:pt idx="21506">
                  <c:v>15.124000000000001</c:v>
                </c:pt>
                <c:pt idx="21507">
                  <c:v>15.121</c:v>
                </c:pt>
                <c:pt idx="21508">
                  <c:v>15.123000000000001</c:v>
                </c:pt>
                <c:pt idx="21509">
                  <c:v>15.117000000000001</c:v>
                </c:pt>
                <c:pt idx="21510">
                  <c:v>15.118</c:v>
                </c:pt>
                <c:pt idx="21511">
                  <c:v>15.104000000000001</c:v>
                </c:pt>
                <c:pt idx="21512">
                  <c:v>15.098000000000001</c:v>
                </c:pt>
                <c:pt idx="21513">
                  <c:v>15.087</c:v>
                </c:pt>
                <c:pt idx="21514">
                  <c:v>15.088000000000001</c:v>
                </c:pt>
                <c:pt idx="21515">
                  <c:v>15.086</c:v>
                </c:pt>
                <c:pt idx="21516">
                  <c:v>15.071</c:v>
                </c:pt>
                <c:pt idx="21517">
                  <c:v>15.063000000000001</c:v>
                </c:pt>
                <c:pt idx="21518">
                  <c:v>15.052</c:v>
                </c:pt>
                <c:pt idx="21519">
                  <c:v>15.036</c:v>
                </c:pt>
                <c:pt idx="21520">
                  <c:v>15.02</c:v>
                </c:pt>
                <c:pt idx="21521">
                  <c:v>15.009</c:v>
                </c:pt>
                <c:pt idx="21522">
                  <c:v>14.999000000000001</c:v>
                </c:pt>
                <c:pt idx="21523">
                  <c:v>14.974</c:v>
                </c:pt>
                <c:pt idx="21524">
                  <c:v>14.956</c:v>
                </c:pt>
                <c:pt idx="21525">
                  <c:v>14.937000000000001</c:v>
                </c:pt>
                <c:pt idx="21526">
                  <c:v>14.911</c:v>
                </c:pt>
                <c:pt idx="21527">
                  <c:v>14.894</c:v>
                </c:pt>
                <c:pt idx="21528">
                  <c:v>14.865</c:v>
                </c:pt>
                <c:pt idx="21529">
                  <c:v>14.842000000000001</c:v>
                </c:pt>
                <c:pt idx="21530">
                  <c:v>14.82</c:v>
                </c:pt>
                <c:pt idx="21531">
                  <c:v>14.789</c:v>
                </c:pt>
                <c:pt idx="21532">
                  <c:v>14.778</c:v>
                </c:pt>
                <c:pt idx="21533">
                  <c:v>14.747</c:v>
                </c:pt>
                <c:pt idx="21534">
                  <c:v>14.736000000000001</c:v>
                </c:pt>
                <c:pt idx="21535">
                  <c:v>14.725</c:v>
                </c:pt>
                <c:pt idx="21536">
                  <c:v>14.711</c:v>
                </c:pt>
                <c:pt idx="21537">
                  <c:v>14.708</c:v>
                </c:pt>
                <c:pt idx="21538">
                  <c:v>14.696</c:v>
                </c:pt>
                <c:pt idx="21539">
                  <c:v>14.69</c:v>
                </c:pt>
                <c:pt idx="21540">
                  <c:v>14.679</c:v>
                </c:pt>
                <c:pt idx="21541">
                  <c:v>14.671000000000001</c:v>
                </c:pt>
                <c:pt idx="21542">
                  <c:v>14.664</c:v>
                </c:pt>
                <c:pt idx="21543">
                  <c:v>14.651</c:v>
                </c:pt>
                <c:pt idx="21544">
                  <c:v>14.643000000000001</c:v>
                </c:pt>
                <c:pt idx="21545">
                  <c:v>14.634</c:v>
                </c:pt>
                <c:pt idx="21546">
                  <c:v>14.632</c:v>
                </c:pt>
                <c:pt idx="21547">
                  <c:v>14.628</c:v>
                </c:pt>
                <c:pt idx="21548">
                  <c:v>14.615</c:v>
                </c:pt>
                <c:pt idx="21549">
                  <c:v>14.605</c:v>
                </c:pt>
                <c:pt idx="21550">
                  <c:v>14.597</c:v>
                </c:pt>
                <c:pt idx="21551">
                  <c:v>14.586</c:v>
                </c:pt>
                <c:pt idx="21552">
                  <c:v>14.575000000000001</c:v>
                </c:pt>
                <c:pt idx="21553">
                  <c:v>14.578000000000001</c:v>
                </c:pt>
                <c:pt idx="21554">
                  <c:v>14.574</c:v>
                </c:pt>
                <c:pt idx="21555">
                  <c:v>14.564</c:v>
                </c:pt>
                <c:pt idx="21556">
                  <c:v>14.558</c:v>
                </c:pt>
                <c:pt idx="21557">
                  <c:v>14.556000000000001</c:v>
                </c:pt>
                <c:pt idx="21558">
                  <c:v>14.544</c:v>
                </c:pt>
                <c:pt idx="21559">
                  <c:v>14.530000000000001</c:v>
                </c:pt>
                <c:pt idx="21560">
                  <c:v>14.525</c:v>
                </c:pt>
                <c:pt idx="21561">
                  <c:v>14.525</c:v>
                </c:pt>
                <c:pt idx="21562">
                  <c:v>14.526</c:v>
                </c:pt>
                <c:pt idx="21563">
                  <c:v>14.516999999999999</c:v>
                </c:pt>
                <c:pt idx="21564">
                  <c:v>14.512</c:v>
                </c:pt>
                <c:pt idx="21565">
                  <c:v>14.509</c:v>
                </c:pt>
                <c:pt idx="21566">
                  <c:v>14.514000000000001</c:v>
                </c:pt>
                <c:pt idx="21567">
                  <c:v>14.500999999999999</c:v>
                </c:pt>
                <c:pt idx="21568">
                  <c:v>14.496</c:v>
                </c:pt>
                <c:pt idx="21569">
                  <c:v>14.498000000000001</c:v>
                </c:pt>
                <c:pt idx="21570">
                  <c:v>14.495000000000001</c:v>
                </c:pt>
                <c:pt idx="21571">
                  <c:v>14.489000000000001</c:v>
                </c:pt>
                <c:pt idx="21572">
                  <c:v>14.48</c:v>
                </c:pt>
                <c:pt idx="21573">
                  <c:v>14.472</c:v>
                </c:pt>
                <c:pt idx="21574">
                  <c:v>14.463000000000001</c:v>
                </c:pt>
                <c:pt idx="21575">
                  <c:v>14.455</c:v>
                </c:pt>
                <c:pt idx="21576">
                  <c:v>14.446</c:v>
                </c:pt>
                <c:pt idx="21577">
                  <c:v>14.44</c:v>
                </c:pt>
                <c:pt idx="21578">
                  <c:v>14.441000000000001</c:v>
                </c:pt>
                <c:pt idx="21579">
                  <c:v>14.436</c:v>
                </c:pt>
                <c:pt idx="21580">
                  <c:v>14.427</c:v>
                </c:pt>
                <c:pt idx="21581">
                  <c:v>14.421000000000001</c:v>
                </c:pt>
                <c:pt idx="21582">
                  <c:v>14.415000000000001</c:v>
                </c:pt>
                <c:pt idx="21583">
                  <c:v>14.416</c:v>
                </c:pt>
                <c:pt idx="21584">
                  <c:v>14.418000000000001</c:v>
                </c:pt>
                <c:pt idx="21585">
                  <c:v>14.412000000000001</c:v>
                </c:pt>
                <c:pt idx="21586">
                  <c:v>14.407</c:v>
                </c:pt>
                <c:pt idx="21587">
                  <c:v>14.405000000000001</c:v>
                </c:pt>
                <c:pt idx="21588">
                  <c:v>14.395</c:v>
                </c:pt>
                <c:pt idx="21589">
                  <c:v>14.391</c:v>
                </c:pt>
                <c:pt idx="21590">
                  <c:v>14.381</c:v>
                </c:pt>
                <c:pt idx="21591">
                  <c:v>14.374000000000001</c:v>
                </c:pt>
                <c:pt idx="21592">
                  <c:v>14.367000000000001</c:v>
                </c:pt>
                <c:pt idx="21593">
                  <c:v>14.358000000000001</c:v>
                </c:pt>
                <c:pt idx="21594">
                  <c:v>14.354000000000001</c:v>
                </c:pt>
                <c:pt idx="21595">
                  <c:v>14.345000000000001</c:v>
                </c:pt>
                <c:pt idx="21596">
                  <c:v>14.324</c:v>
                </c:pt>
                <c:pt idx="21597">
                  <c:v>14.305</c:v>
                </c:pt>
                <c:pt idx="21598">
                  <c:v>14.292</c:v>
                </c:pt>
                <c:pt idx="21599">
                  <c:v>14.280000000000001</c:v>
                </c:pt>
                <c:pt idx="21600">
                  <c:v>14.257</c:v>
                </c:pt>
                <c:pt idx="21601">
                  <c:v>14.243</c:v>
                </c:pt>
                <c:pt idx="21602">
                  <c:v>14.231</c:v>
                </c:pt>
                <c:pt idx="21603">
                  <c:v>14.221</c:v>
                </c:pt>
                <c:pt idx="21604">
                  <c:v>14.213000000000001</c:v>
                </c:pt>
                <c:pt idx="21605">
                  <c:v>14.189</c:v>
                </c:pt>
                <c:pt idx="21606">
                  <c:v>14.172000000000001</c:v>
                </c:pt>
                <c:pt idx="21607">
                  <c:v>14.163</c:v>
                </c:pt>
                <c:pt idx="21608">
                  <c:v>14.155000000000001</c:v>
                </c:pt>
                <c:pt idx="21609">
                  <c:v>14.138</c:v>
                </c:pt>
                <c:pt idx="21610">
                  <c:v>14.125999999999999</c:v>
                </c:pt>
                <c:pt idx="21611">
                  <c:v>14.113</c:v>
                </c:pt>
                <c:pt idx="21612">
                  <c:v>14.099</c:v>
                </c:pt>
                <c:pt idx="21613">
                  <c:v>14.088000000000001</c:v>
                </c:pt>
                <c:pt idx="21614">
                  <c:v>14.072000000000001</c:v>
                </c:pt>
                <c:pt idx="21615">
                  <c:v>14.058</c:v>
                </c:pt>
                <c:pt idx="21616">
                  <c:v>14.053000000000001</c:v>
                </c:pt>
                <c:pt idx="21617">
                  <c:v>14.038</c:v>
                </c:pt>
                <c:pt idx="21618">
                  <c:v>14.032</c:v>
                </c:pt>
                <c:pt idx="21619">
                  <c:v>14.030000000000001</c:v>
                </c:pt>
                <c:pt idx="21620">
                  <c:v>14.012</c:v>
                </c:pt>
                <c:pt idx="21621">
                  <c:v>14</c:v>
                </c:pt>
                <c:pt idx="21622">
                  <c:v>13.988</c:v>
                </c:pt>
                <c:pt idx="21623">
                  <c:v>13.978</c:v>
                </c:pt>
                <c:pt idx="21624">
                  <c:v>13.966000000000001</c:v>
                </c:pt>
                <c:pt idx="21625">
                  <c:v>13.954000000000001</c:v>
                </c:pt>
                <c:pt idx="21626">
                  <c:v>13.944000000000001</c:v>
                </c:pt>
                <c:pt idx="21627">
                  <c:v>13.946</c:v>
                </c:pt>
                <c:pt idx="21628">
                  <c:v>13.94</c:v>
                </c:pt>
                <c:pt idx="21629">
                  <c:v>13.927</c:v>
                </c:pt>
                <c:pt idx="21630">
                  <c:v>13.917</c:v>
                </c:pt>
                <c:pt idx="21631">
                  <c:v>13.909000000000001</c:v>
                </c:pt>
                <c:pt idx="21632">
                  <c:v>13.89</c:v>
                </c:pt>
                <c:pt idx="21633">
                  <c:v>13.879</c:v>
                </c:pt>
                <c:pt idx="21634">
                  <c:v>13.871</c:v>
                </c:pt>
                <c:pt idx="21635">
                  <c:v>13.869</c:v>
                </c:pt>
                <c:pt idx="21636">
                  <c:v>13.857000000000001</c:v>
                </c:pt>
                <c:pt idx="21637">
                  <c:v>13.842000000000001</c:v>
                </c:pt>
                <c:pt idx="21638">
                  <c:v>13.835000000000001</c:v>
                </c:pt>
                <c:pt idx="21639">
                  <c:v>13.829000000000001</c:v>
                </c:pt>
                <c:pt idx="21640">
                  <c:v>13.816000000000001</c:v>
                </c:pt>
                <c:pt idx="21641">
                  <c:v>13.807</c:v>
                </c:pt>
                <c:pt idx="21642">
                  <c:v>13.798</c:v>
                </c:pt>
                <c:pt idx="21643">
                  <c:v>13.793000000000001</c:v>
                </c:pt>
                <c:pt idx="21644">
                  <c:v>13.782</c:v>
                </c:pt>
                <c:pt idx="21645">
                  <c:v>13.77</c:v>
                </c:pt>
                <c:pt idx="21646">
                  <c:v>13.756</c:v>
                </c:pt>
                <c:pt idx="21647">
                  <c:v>13.744</c:v>
                </c:pt>
                <c:pt idx="21648">
                  <c:v>13.74</c:v>
                </c:pt>
                <c:pt idx="21649">
                  <c:v>13.736000000000001</c:v>
                </c:pt>
                <c:pt idx="21650">
                  <c:v>13.722</c:v>
                </c:pt>
                <c:pt idx="21651">
                  <c:v>13.725</c:v>
                </c:pt>
                <c:pt idx="21652">
                  <c:v>13.712</c:v>
                </c:pt>
                <c:pt idx="21653">
                  <c:v>13.705</c:v>
                </c:pt>
                <c:pt idx="21654">
                  <c:v>13.701000000000001</c:v>
                </c:pt>
                <c:pt idx="21655">
                  <c:v>13.691000000000001</c:v>
                </c:pt>
                <c:pt idx="21656">
                  <c:v>13.694000000000001</c:v>
                </c:pt>
                <c:pt idx="21657">
                  <c:v>13.686</c:v>
                </c:pt>
                <c:pt idx="21658">
                  <c:v>13.673999999999999</c:v>
                </c:pt>
                <c:pt idx="21659">
                  <c:v>13.664</c:v>
                </c:pt>
                <c:pt idx="21660">
                  <c:v>13.662000000000001</c:v>
                </c:pt>
                <c:pt idx="21661">
                  <c:v>13.648</c:v>
                </c:pt>
                <c:pt idx="21662">
                  <c:v>13.644</c:v>
                </c:pt>
                <c:pt idx="21663">
                  <c:v>13.65</c:v>
                </c:pt>
                <c:pt idx="21664">
                  <c:v>13.641999999999999</c:v>
                </c:pt>
                <c:pt idx="21665">
                  <c:v>13.636000000000001</c:v>
                </c:pt>
                <c:pt idx="21666">
                  <c:v>13.638</c:v>
                </c:pt>
                <c:pt idx="21667">
                  <c:v>13.625999999999999</c:v>
                </c:pt>
                <c:pt idx="21668">
                  <c:v>13.615</c:v>
                </c:pt>
                <c:pt idx="21669">
                  <c:v>13.61</c:v>
                </c:pt>
                <c:pt idx="21670">
                  <c:v>13.609</c:v>
                </c:pt>
                <c:pt idx="21671">
                  <c:v>13.611000000000001</c:v>
                </c:pt>
                <c:pt idx="21672">
                  <c:v>13.608000000000001</c:v>
                </c:pt>
                <c:pt idx="21673">
                  <c:v>13.601000000000001</c:v>
                </c:pt>
                <c:pt idx="21674">
                  <c:v>13.593999999999999</c:v>
                </c:pt>
                <c:pt idx="21675">
                  <c:v>13.598000000000001</c:v>
                </c:pt>
                <c:pt idx="21676">
                  <c:v>13.593999999999999</c:v>
                </c:pt>
                <c:pt idx="21677">
                  <c:v>13.59</c:v>
                </c:pt>
                <c:pt idx="21678">
                  <c:v>13.584</c:v>
                </c:pt>
                <c:pt idx="21679">
                  <c:v>13.581</c:v>
                </c:pt>
                <c:pt idx="21680">
                  <c:v>13.576000000000001</c:v>
                </c:pt>
                <c:pt idx="21681">
                  <c:v>13.562000000000001</c:v>
                </c:pt>
                <c:pt idx="21682">
                  <c:v>13.561</c:v>
                </c:pt>
                <c:pt idx="21683">
                  <c:v>13.562000000000001</c:v>
                </c:pt>
                <c:pt idx="21684">
                  <c:v>13.552</c:v>
                </c:pt>
                <c:pt idx="21685">
                  <c:v>13.553000000000001</c:v>
                </c:pt>
                <c:pt idx="21686">
                  <c:v>13.539</c:v>
                </c:pt>
                <c:pt idx="21687">
                  <c:v>13.536</c:v>
                </c:pt>
                <c:pt idx="21688">
                  <c:v>13.528</c:v>
                </c:pt>
                <c:pt idx="21689">
                  <c:v>13.524000000000001</c:v>
                </c:pt>
                <c:pt idx="21690">
                  <c:v>13.528</c:v>
                </c:pt>
                <c:pt idx="21691">
                  <c:v>13.526</c:v>
                </c:pt>
                <c:pt idx="21692">
                  <c:v>13.525</c:v>
                </c:pt>
                <c:pt idx="21693">
                  <c:v>13.52</c:v>
                </c:pt>
                <c:pt idx="21694">
                  <c:v>13.52</c:v>
                </c:pt>
                <c:pt idx="21695">
                  <c:v>13.519</c:v>
                </c:pt>
                <c:pt idx="21696">
                  <c:v>13.512</c:v>
                </c:pt>
                <c:pt idx="21697">
                  <c:v>13.515000000000001</c:v>
                </c:pt>
                <c:pt idx="21698">
                  <c:v>13.519</c:v>
                </c:pt>
                <c:pt idx="21699">
                  <c:v>13.506</c:v>
                </c:pt>
                <c:pt idx="21700">
                  <c:v>13.505000000000001</c:v>
                </c:pt>
                <c:pt idx="21701">
                  <c:v>13.511000000000001</c:v>
                </c:pt>
                <c:pt idx="21702">
                  <c:v>13.508000000000001</c:v>
                </c:pt>
                <c:pt idx="21703">
                  <c:v>13.502000000000001</c:v>
                </c:pt>
                <c:pt idx="21704">
                  <c:v>13.496</c:v>
                </c:pt>
                <c:pt idx="21705">
                  <c:v>13.495000000000001</c:v>
                </c:pt>
                <c:pt idx="21706">
                  <c:v>13.5</c:v>
                </c:pt>
                <c:pt idx="21707">
                  <c:v>13.509</c:v>
                </c:pt>
                <c:pt idx="21708">
                  <c:v>13.509</c:v>
                </c:pt>
                <c:pt idx="21709">
                  <c:v>13.506</c:v>
                </c:pt>
                <c:pt idx="21710">
                  <c:v>13.513</c:v>
                </c:pt>
                <c:pt idx="21711">
                  <c:v>13.51</c:v>
                </c:pt>
                <c:pt idx="21712">
                  <c:v>13.495000000000001</c:v>
                </c:pt>
                <c:pt idx="21713">
                  <c:v>13.502000000000001</c:v>
                </c:pt>
                <c:pt idx="21714">
                  <c:v>13.502000000000001</c:v>
                </c:pt>
                <c:pt idx="21715">
                  <c:v>13.496</c:v>
                </c:pt>
                <c:pt idx="21716">
                  <c:v>13.5</c:v>
                </c:pt>
                <c:pt idx="21717">
                  <c:v>13.498000000000001</c:v>
                </c:pt>
                <c:pt idx="21718">
                  <c:v>13.498000000000001</c:v>
                </c:pt>
                <c:pt idx="21719">
                  <c:v>13.497</c:v>
                </c:pt>
                <c:pt idx="21720">
                  <c:v>13.492000000000001</c:v>
                </c:pt>
                <c:pt idx="21721">
                  <c:v>13.49</c:v>
                </c:pt>
                <c:pt idx="21722">
                  <c:v>13.487</c:v>
                </c:pt>
                <c:pt idx="21723">
                  <c:v>13.488</c:v>
                </c:pt>
                <c:pt idx="21724">
                  <c:v>13.481</c:v>
                </c:pt>
                <c:pt idx="21725">
                  <c:v>13.478</c:v>
                </c:pt>
                <c:pt idx="21726">
                  <c:v>13.489000000000001</c:v>
                </c:pt>
                <c:pt idx="21727">
                  <c:v>13.484</c:v>
                </c:pt>
                <c:pt idx="21728">
                  <c:v>13.482000000000001</c:v>
                </c:pt>
                <c:pt idx="21729">
                  <c:v>13.486000000000001</c:v>
                </c:pt>
                <c:pt idx="21730">
                  <c:v>13.482000000000001</c:v>
                </c:pt>
                <c:pt idx="21731">
                  <c:v>13.48</c:v>
                </c:pt>
                <c:pt idx="21732">
                  <c:v>13.484999999999999</c:v>
                </c:pt>
                <c:pt idx="21733">
                  <c:v>13.482000000000001</c:v>
                </c:pt>
                <c:pt idx="21734">
                  <c:v>13.484999999999999</c:v>
                </c:pt>
                <c:pt idx="21735">
                  <c:v>13.48</c:v>
                </c:pt>
                <c:pt idx="21736">
                  <c:v>13.475</c:v>
                </c:pt>
                <c:pt idx="21737">
                  <c:v>13.471</c:v>
                </c:pt>
                <c:pt idx="21738">
                  <c:v>13.473000000000001</c:v>
                </c:pt>
                <c:pt idx="21739">
                  <c:v>13.476000000000001</c:v>
                </c:pt>
                <c:pt idx="21740">
                  <c:v>13.475</c:v>
                </c:pt>
                <c:pt idx="21741">
                  <c:v>13.473000000000001</c:v>
                </c:pt>
                <c:pt idx="21742">
                  <c:v>13.472</c:v>
                </c:pt>
                <c:pt idx="21743">
                  <c:v>13.476000000000001</c:v>
                </c:pt>
                <c:pt idx="21744">
                  <c:v>13.481</c:v>
                </c:pt>
                <c:pt idx="21745">
                  <c:v>13.478</c:v>
                </c:pt>
                <c:pt idx="21746">
                  <c:v>13.481</c:v>
                </c:pt>
                <c:pt idx="21747">
                  <c:v>13.484</c:v>
                </c:pt>
                <c:pt idx="21748">
                  <c:v>13.475</c:v>
                </c:pt>
                <c:pt idx="21749">
                  <c:v>13.468</c:v>
                </c:pt>
                <c:pt idx="21750">
                  <c:v>13.481</c:v>
                </c:pt>
                <c:pt idx="21751">
                  <c:v>13.476000000000001</c:v>
                </c:pt>
                <c:pt idx="21752">
                  <c:v>13.481</c:v>
                </c:pt>
                <c:pt idx="21753">
                  <c:v>13.491</c:v>
                </c:pt>
                <c:pt idx="21754">
                  <c:v>13.489000000000001</c:v>
                </c:pt>
                <c:pt idx="21755">
                  <c:v>13.491</c:v>
                </c:pt>
                <c:pt idx="21756">
                  <c:v>13.491</c:v>
                </c:pt>
                <c:pt idx="21757">
                  <c:v>13.486000000000001</c:v>
                </c:pt>
                <c:pt idx="21758">
                  <c:v>13.493</c:v>
                </c:pt>
                <c:pt idx="21759">
                  <c:v>13.496</c:v>
                </c:pt>
                <c:pt idx="21760">
                  <c:v>13.491</c:v>
                </c:pt>
                <c:pt idx="21761">
                  <c:v>13.494</c:v>
                </c:pt>
                <c:pt idx="21762">
                  <c:v>13.495000000000001</c:v>
                </c:pt>
                <c:pt idx="21763">
                  <c:v>13.494</c:v>
                </c:pt>
                <c:pt idx="21764">
                  <c:v>13.492000000000001</c:v>
                </c:pt>
                <c:pt idx="21765">
                  <c:v>13.495000000000001</c:v>
                </c:pt>
                <c:pt idx="21766">
                  <c:v>13.498000000000001</c:v>
                </c:pt>
                <c:pt idx="21767">
                  <c:v>13.499000000000001</c:v>
                </c:pt>
                <c:pt idx="21768">
                  <c:v>13.504</c:v>
                </c:pt>
                <c:pt idx="21769">
                  <c:v>13.507</c:v>
                </c:pt>
                <c:pt idx="21770">
                  <c:v>13.509</c:v>
                </c:pt>
                <c:pt idx="21771">
                  <c:v>13.511000000000001</c:v>
                </c:pt>
                <c:pt idx="21772">
                  <c:v>13.52</c:v>
                </c:pt>
                <c:pt idx="21773">
                  <c:v>13.515000000000001</c:v>
                </c:pt>
                <c:pt idx="21774">
                  <c:v>13.508000000000001</c:v>
                </c:pt>
                <c:pt idx="21775">
                  <c:v>13.515000000000001</c:v>
                </c:pt>
                <c:pt idx="21776">
                  <c:v>13.515000000000001</c:v>
                </c:pt>
                <c:pt idx="21777">
                  <c:v>13.526</c:v>
                </c:pt>
                <c:pt idx="21778">
                  <c:v>13.524000000000001</c:v>
                </c:pt>
                <c:pt idx="21779">
                  <c:v>13.527000000000001</c:v>
                </c:pt>
                <c:pt idx="21780">
                  <c:v>13.534000000000001</c:v>
                </c:pt>
                <c:pt idx="21781">
                  <c:v>13.532</c:v>
                </c:pt>
                <c:pt idx="21782">
                  <c:v>13.532</c:v>
                </c:pt>
                <c:pt idx="21783">
                  <c:v>13.532</c:v>
                </c:pt>
                <c:pt idx="21784">
                  <c:v>13.532999999999999</c:v>
                </c:pt>
                <c:pt idx="21785">
                  <c:v>13.539</c:v>
                </c:pt>
                <c:pt idx="21786">
                  <c:v>13.541</c:v>
                </c:pt>
                <c:pt idx="21787">
                  <c:v>13.539</c:v>
                </c:pt>
                <c:pt idx="21788">
                  <c:v>13.547000000000001</c:v>
                </c:pt>
                <c:pt idx="21789">
                  <c:v>13.553000000000001</c:v>
                </c:pt>
                <c:pt idx="21790">
                  <c:v>13.553000000000001</c:v>
                </c:pt>
                <c:pt idx="21791">
                  <c:v>13.553000000000001</c:v>
                </c:pt>
                <c:pt idx="21792">
                  <c:v>13.555</c:v>
                </c:pt>
                <c:pt idx="21793">
                  <c:v>13.554</c:v>
                </c:pt>
                <c:pt idx="21794">
                  <c:v>13.564</c:v>
                </c:pt>
                <c:pt idx="21795">
                  <c:v>13.571</c:v>
                </c:pt>
                <c:pt idx="21796">
                  <c:v>13.565</c:v>
                </c:pt>
                <c:pt idx="21797">
                  <c:v>13.568</c:v>
                </c:pt>
                <c:pt idx="21798">
                  <c:v>13.571</c:v>
                </c:pt>
                <c:pt idx="21799">
                  <c:v>13.568</c:v>
                </c:pt>
                <c:pt idx="21800">
                  <c:v>13.572000000000001</c:v>
                </c:pt>
                <c:pt idx="21801">
                  <c:v>13.568</c:v>
                </c:pt>
                <c:pt idx="21802">
                  <c:v>13.573</c:v>
                </c:pt>
                <c:pt idx="21803">
                  <c:v>13.57</c:v>
                </c:pt>
                <c:pt idx="21804">
                  <c:v>13.582000000000001</c:v>
                </c:pt>
                <c:pt idx="21805">
                  <c:v>13.577999999999999</c:v>
                </c:pt>
                <c:pt idx="21806">
                  <c:v>13.577999999999999</c:v>
                </c:pt>
                <c:pt idx="21807">
                  <c:v>13.582000000000001</c:v>
                </c:pt>
                <c:pt idx="21808">
                  <c:v>13.574</c:v>
                </c:pt>
                <c:pt idx="21809">
                  <c:v>13.574</c:v>
                </c:pt>
                <c:pt idx="21810">
                  <c:v>13.583</c:v>
                </c:pt>
                <c:pt idx="21811">
                  <c:v>13.587</c:v>
                </c:pt>
                <c:pt idx="21812">
                  <c:v>13.59</c:v>
                </c:pt>
                <c:pt idx="21813">
                  <c:v>13.588000000000001</c:v>
                </c:pt>
                <c:pt idx="21814">
                  <c:v>13.595000000000001</c:v>
                </c:pt>
                <c:pt idx="21815">
                  <c:v>13.597</c:v>
                </c:pt>
                <c:pt idx="21816">
                  <c:v>13.59</c:v>
                </c:pt>
                <c:pt idx="21817">
                  <c:v>13.593999999999999</c:v>
                </c:pt>
                <c:pt idx="21818">
                  <c:v>13.599</c:v>
                </c:pt>
                <c:pt idx="21819">
                  <c:v>13.602</c:v>
                </c:pt>
                <c:pt idx="21820">
                  <c:v>13.605</c:v>
                </c:pt>
                <c:pt idx="21821">
                  <c:v>13.596</c:v>
                </c:pt>
                <c:pt idx="21822">
                  <c:v>13.604000000000001</c:v>
                </c:pt>
                <c:pt idx="21823">
                  <c:v>13.614000000000001</c:v>
                </c:pt>
                <c:pt idx="21824">
                  <c:v>13.618</c:v>
                </c:pt>
                <c:pt idx="21825">
                  <c:v>13.613</c:v>
                </c:pt>
                <c:pt idx="21826">
                  <c:v>13.614000000000001</c:v>
                </c:pt>
                <c:pt idx="21827">
                  <c:v>13.619</c:v>
                </c:pt>
                <c:pt idx="21828">
                  <c:v>13.621</c:v>
                </c:pt>
                <c:pt idx="21829">
                  <c:v>13.621</c:v>
                </c:pt>
                <c:pt idx="21830">
                  <c:v>13.633000000000001</c:v>
                </c:pt>
                <c:pt idx="21831">
                  <c:v>13.632</c:v>
                </c:pt>
                <c:pt idx="21832">
                  <c:v>13.631</c:v>
                </c:pt>
                <c:pt idx="21833">
                  <c:v>13.629</c:v>
                </c:pt>
                <c:pt idx="21834">
                  <c:v>13.635</c:v>
                </c:pt>
                <c:pt idx="21835">
                  <c:v>13.636000000000001</c:v>
                </c:pt>
                <c:pt idx="21836">
                  <c:v>13.637</c:v>
                </c:pt>
                <c:pt idx="21837">
                  <c:v>13.645</c:v>
                </c:pt>
                <c:pt idx="21838">
                  <c:v>13.645</c:v>
                </c:pt>
                <c:pt idx="21839">
                  <c:v>13.65</c:v>
                </c:pt>
                <c:pt idx="21840">
                  <c:v>13.656000000000001</c:v>
                </c:pt>
                <c:pt idx="21841">
                  <c:v>13.651</c:v>
                </c:pt>
                <c:pt idx="21842">
                  <c:v>13.653</c:v>
                </c:pt>
                <c:pt idx="21843">
                  <c:v>13.66</c:v>
                </c:pt>
                <c:pt idx="21844">
                  <c:v>13.666</c:v>
                </c:pt>
                <c:pt idx="21845">
                  <c:v>13.664</c:v>
                </c:pt>
                <c:pt idx="21846">
                  <c:v>13.668000000000001</c:v>
                </c:pt>
                <c:pt idx="21847">
                  <c:v>13.672000000000001</c:v>
                </c:pt>
                <c:pt idx="21848">
                  <c:v>13.662000000000001</c:v>
                </c:pt>
                <c:pt idx="21849">
                  <c:v>13.666</c:v>
                </c:pt>
                <c:pt idx="21850">
                  <c:v>13.668000000000001</c:v>
                </c:pt>
                <c:pt idx="21851">
                  <c:v>13.673</c:v>
                </c:pt>
                <c:pt idx="21852">
                  <c:v>13.675000000000001</c:v>
                </c:pt>
                <c:pt idx="21853">
                  <c:v>13.682</c:v>
                </c:pt>
                <c:pt idx="21854">
                  <c:v>13.68</c:v>
                </c:pt>
                <c:pt idx="21855">
                  <c:v>13.673</c:v>
                </c:pt>
                <c:pt idx="21856">
                  <c:v>13.673999999999999</c:v>
                </c:pt>
                <c:pt idx="21857">
                  <c:v>13.665000000000001</c:v>
                </c:pt>
                <c:pt idx="21858">
                  <c:v>13.644</c:v>
                </c:pt>
                <c:pt idx="21859">
                  <c:v>13.623000000000001</c:v>
                </c:pt>
                <c:pt idx="21860">
                  <c:v>13.605</c:v>
                </c:pt>
                <c:pt idx="21861">
                  <c:v>13.58</c:v>
                </c:pt>
                <c:pt idx="21862">
                  <c:v>13.558</c:v>
                </c:pt>
                <c:pt idx="21863">
                  <c:v>13.525</c:v>
                </c:pt>
                <c:pt idx="21864">
                  <c:v>13.492000000000001</c:v>
                </c:pt>
                <c:pt idx="21865">
                  <c:v>13.441000000000001</c:v>
                </c:pt>
                <c:pt idx="21866">
                  <c:v>13.395</c:v>
                </c:pt>
                <c:pt idx="21867">
                  <c:v>13.327999999999999</c:v>
                </c:pt>
                <c:pt idx="21868">
                  <c:v>13.252000000000001</c:v>
                </c:pt>
                <c:pt idx="21869">
                  <c:v>13.16</c:v>
                </c:pt>
                <c:pt idx="21870">
                  <c:v>13.056000000000001</c:v>
                </c:pt>
                <c:pt idx="21871">
                  <c:v>12.948</c:v>
                </c:pt>
                <c:pt idx="21872">
                  <c:v>12.825000000000001</c:v>
                </c:pt>
                <c:pt idx="21873">
                  <c:v>12.682</c:v>
                </c:pt>
                <c:pt idx="21874">
                  <c:v>12.548999999999999</c:v>
                </c:pt>
                <c:pt idx="21875">
                  <c:v>12.41</c:v>
                </c:pt>
                <c:pt idx="21876">
                  <c:v>12.25</c:v>
                </c:pt>
                <c:pt idx="21877">
                  <c:v>12.093999999999999</c:v>
                </c:pt>
                <c:pt idx="21878">
                  <c:v>11.923999999999999</c:v>
                </c:pt>
                <c:pt idx="21879">
                  <c:v>11.712</c:v>
                </c:pt>
                <c:pt idx="21880">
                  <c:v>11.452</c:v>
                </c:pt>
                <c:pt idx="21881">
                  <c:v>11.133000000000001</c:v>
                </c:pt>
                <c:pt idx="21882">
                  <c:v>10.763</c:v>
                </c:pt>
                <c:pt idx="21883">
                  <c:v>10.298999999999999</c:v>
                </c:pt>
                <c:pt idx="21884">
                  <c:v>9.8279999999999994</c:v>
                </c:pt>
                <c:pt idx="21885">
                  <c:v>3.613</c:v>
                </c:pt>
                <c:pt idx="21886">
                  <c:v>1.0210000000000001</c:v>
                </c:pt>
                <c:pt idx="21887">
                  <c:v>1.02</c:v>
                </c:pt>
                <c:pt idx="21888">
                  <c:v>1.02</c:v>
                </c:pt>
                <c:pt idx="21889">
                  <c:v>1.02</c:v>
                </c:pt>
                <c:pt idx="21890">
                  <c:v>1.02</c:v>
                </c:pt>
                <c:pt idx="21891">
                  <c:v>1.0210000000000001</c:v>
                </c:pt>
                <c:pt idx="21892">
                  <c:v>1.018</c:v>
                </c:pt>
                <c:pt idx="21893">
                  <c:v>1.0190000000000001</c:v>
                </c:pt>
                <c:pt idx="21894">
                  <c:v>1.0190000000000001</c:v>
                </c:pt>
                <c:pt idx="21895">
                  <c:v>1.0190000000000001</c:v>
                </c:pt>
                <c:pt idx="21896">
                  <c:v>1.0190000000000001</c:v>
                </c:pt>
                <c:pt idx="21897">
                  <c:v>1.02</c:v>
                </c:pt>
                <c:pt idx="21898">
                  <c:v>1.02</c:v>
                </c:pt>
                <c:pt idx="21899">
                  <c:v>1.02</c:v>
                </c:pt>
                <c:pt idx="21900">
                  <c:v>1.0190000000000001</c:v>
                </c:pt>
                <c:pt idx="21901">
                  <c:v>1.018</c:v>
                </c:pt>
                <c:pt idx="21902">
                  <c:v>1.018</c:v>
                </c:pt>
                <c:pt idx="21903">
                  <c:v>1.0170000000000001</c:v>
                </c:pt>
                <c:pt idx="21904">
                  <c:v>1.018</c:v>
                </c:pt>
                <c:pt idx="21905">
                  <c:v>1.0190000000000001</c:v>
                </c:pt>
                <c:pt idx="21906">
                  <c:v>1.0190000000000001</c:v>
                </c:pt>
                <c:pt idx="21907">
                  <c:v>1.0190000000000001</c:v>
                </c:pt>
                <c:pt idx="21908">
                  <c:v>1.0190000000000001</c:v>
                </c:pt>
                <c:pt idx="21909">
                  <c:v>1.02</c:v>
                </c:pt>
                <c:pt idx="21910">
                  <c:v>1.02</c:v>
                </c:pt>
                <c:pt idx="21911">
                  <c:v>1.0190000000000001</c:v>
                </c:pt>
                <c:pt idx="21912">
                  <c:v>1.018</c:v>
                </c:pt>
                <c:pt idx="21913">
                  <c:v>1.018</c:v>
                </c:pt>
                <c:pt idx="21914">
                  <c:v>1.0190000000000001</c:v>
                </c:pt>
                <c:pt idx="21915">
                  <c:v>1.0190000000000001</c:v>
                </c:pt>
                <c:pt idx="21916">
                  <c:v>1.018</c:v>
                </c:pt>
                <c:pt idx="21917">
                  <c:v>1.0190000000000001</c:v>
                </c:pt>
                <c:pt idx="21918">
                  <c:v>1.0190000000000001</c:v>
                </c:pt>
                <c:pt idx="21919">
                  <c:v>1.02</c:v>
                </c:pt>
                <c:pt idx="21920">
                  <c:v>1.0210000000000001</c:v>
                </c:pt>
                <c:pt idx="21921">
                  <c:v>1.0190000000000001</c:v>
                </c:pt>
                <c:pt idx="21922">
                  <c:v>1.0190000000000001</c:v>
                </c:pt>
                <c:pt idx="21923">
                  <c:v>1.02</c:v>
                </c:pt>
                <c:pt idx="21924">
                  <c:v>1.0210000000000001</c:v>
                </c:pt>
                <c:pt idx="21925">
                  <c:v>1.022</c:v>
                </c:pt>
                <c:pt idx="21926">
                  <c:v>1.0210000000000001</c:v>
                </c:pt>
                <c:pt idx="21927">
                  <c:v>1.0210000000000001</c:v>
                </c:pt>
                <c:pt idx="21928">
                  <c:v>1.0210000000000001</c:v>
                </c:pt>
                <c:pt idx="21929">
                  <c:v>1.0210000000000001</c:v>
                </c:pt>
                <c:pt idx="21930">
                  <c:v>1.022</c:v>
                </c:pt>
                <c:pt idx="21931">
                  <c:v>1.022</c:v>
                </c:pt>
                <c:pt idx="21932">
                  <c:v>1.022</c:v>
                </c:pt>
                <c:pt idx="21933">
                  <c:v>1.022</c:v>
                </c:pt>
                <c:pt idx="21934">
                  <c:v>1.022</c:v>
                </c:pt>
                <c:pt idx="21935">
                  <c:v>1.0210000000000001</c:v>
                </c:pt>
                <c:pt idx="21936">
                  <c:v>1.0210000000000001</c:v>
                </c:pt>
                <c:pt idx="21937">
                  <c:v>1.02</c:v>
                </c:pt>
                <c:pt idx="21938">
                  <c:v>1.02</c:v>
                </c:pt>
                <c:pt idx="21939">
                  <c:v>1.02</c:v>
                </c:pt>
                <c:pt idx="21940">
                  <c:v>1.0190000000000001</c:v>
                </c:pt>
                <c:pt idx="21941">
                  <c:v>1.0190000000000001</c:v>
                </c:pt>
                <c:pt idx="21942">
                  <c:v>1.02</c:v>
                </c:pt>
                <c:pt idx="21943">
                  <c:v>1.0190000000000001</c:v>
                </c:pt>
                <c:pt idx="21944">
                  <c:v>1.018</c:v>
                </c:pt>
                <c:pt idx="21945">
                  <c:v>1.0190000000000001</c:v>
                </c:pt>
                <c:pt idx="21946">
                  <c:v>1.022</c:v>
                </c:pt>
                <c:pt idx="21947">
                  <c:v>1.022</c:v>
                </c:pt>
                <c:pt idx="21948">
                  <c:v>1.022</c:v>
                </c:pt>
                <c:pt idx="21949">
                  <c:v>1.0210000000000001</c:v>
                </c:pt>
                <c:pt idx="21950">
                  <c:v>1.022</c:v>
                </c:pt>
                <c:pt idx="21951">
                  <c:v>1.022</c:v>
                </c:pt>
                <c:pt idx="21952">
                  <c:v>1.0210000000000001</c:v>
                </c:pt>
                <c:pt idx="21953">
                  <c:v>1.02</c:v>
                </c:pt>
                <c:pt idx="21954">
                  <c:v>1.0230000000000001</c:v>
                </c:pt>
                <c:pt idx="21955">
                  <c:v>1.0230000000000001</c:v>
                </c:pt>
                <c:pt idx="21956">
                  <c:v>1.022</c:v>
                </c:pt>
                <c:pt idx="21957">
                  <c:v>1.022</c:v>
                </c:pt>
                <c:pt idx="21958">
                  <c:v>1.022</c:v>
                </c:pt>
                <c:pt idx="21959">
                  <c:v>1.02</c:v>
                </c:pt>
                <c:pt idx="21960">
                  <c:v>1.02</c:v>
                </c:pt>
                <c:pt idx="21961">
                  <c:v>1.0190000000000001</c:v>
                </c:pt>
                <c:pt idx="21962">
                  <c:v>1.0210000000000001</c:v>
                </c:pt>
                <c:pt idx="21963">
                  <c:v>1.022</c:v>
                </c:pt>
                <c:pt idx="21964">
                  <c:v>1.022</c:v>
                </c:pt>
                <c:pt idx="21965">
                  <c:v>1.0230000000000001</c:v>
                </c:pt>
                <c:pt idx="21966">
                  <c:v>1.0210000000000001</c:v>
                </c:pt>
                <c:pt idx="21967">
                  <c:v>1.02</c:v>
                </c:pt>
                <c:pt idx="21968">
                  <c:v>1.022</c:v>
                </c:pt>
                <c:pt idx="21969">
                  <c:v>1.022</c:v>
                </c:pt>
                <c:pt idx="21970">
                  <c:v>1.0210000000000001</c:v>
                </c:pt>
                <c:pt idx="21971">
                  <c:v>1.0210000000000001</c:v>
                </c:pt>
                <c:pt idx="21972">
                  <c:v>1.0190000000000001</c:v>
                </c:pt>
                <c:pt idx="21973">
                  <c:v>1.0190000000000001</c:v>
                </c:pt>
                <c:pt idx="21974">
                  <c:v>1.018</c:v>
                </c:pt>
                <c:pt idx="21975">
                  <c:v>1.018</c:v>
                </c:pt>
                <c:pt idx="21976">
                  <c:v>1.0190000000000001</c:v>
                </c:pt>
                <c:pt idx="21977">
                  <c:v>1.02</c:v>
                </c:pt>
                <c:pt idx="21978">
                  <c:v>1.02</c:v>
                </c:pt>
                <c:pt idx="21979">
                  <c:v>1.02</c:v>
                </c:pt>
                <c:pt idx="21980">
                  <c:v>1.02</c:v>
                </c:pt>
                <c:pt idx="21981">
                  <c:v>1.02</c:v>
                </c:pt>
                <c:pt idx="21982">
                  <c:v>1.0210000000000001</c:v>
                </c:pt>
                <c:pt idx="21983">
                  <c:v>1.02</c:v>
                </c:pt>
                <c:pt idx="21984">
                  <c:v>1.02</c:v>
                </c:pt>
                <c:pt idx="21985">
                  <c:v>1.02</c:v>
                </c:pt>
                <c:pt idx="21986">
                  <c:v>1.02</c:v>
                </c:pt>
                <c:pt idx="21987">
                  <c:v>1.02</c:v>
                </c:pt>
                <c:pt idx="21988">
                  <c:v>1.02</c:v>
                </c:pt>
                <c:pt idx="21989">
                  <c:v>1.02</c:v>
                </c:pt>
                <c:pt idx="21990">
                  <c:v>1.02</c:v>
                </c:pt>
                <c:pt idx="21991">
                  <c:v>1.0210000000000001</c:v>
                </c:pt>
                <c:pt idx="21992">
                  <c:v>1.02</c:v>
                </c:pt>
                <c:pt idx="21993">
                  <c:v>1.02</c:v>
                </c:pt>
                <c:pt idx="21994">
                  <c:v>1.02</c:v>
                </c:pt>
                <c:pt idx="21995">
                  <c:v>1.018</c:v>
                </c:pt>
                <c:pt idx="21996">
                  <c:v>1.018</c:v>
                </c:pt>
                <c:pt idx="21997">
                  <c:v>1.0190000000000001</c:v>
                </c:pt>
                <c:pt idx="21998">
                  <c:v>1.0190000000000001</c:v>
                </c:pt>
                <c:pt idx="21999">
                  <c:v>1.018</c:v>
                </c:pt>
                <c:pt idx="22000">
                  <c:v>1.018</c:v>
                </c:pt>
                <c:pt idx="22001">
                  <c:v>1.018</c:v>
                </c:pt>
                <c:pt idx="22002">
                  <c:v>1.0190000000000001</c:v>
                </c:pt>
                <c:pt idx="22003">
                  <c:v>1.02</c:v>
                </c:pt>
                <c:pt idx="22004">
                  <c:v>1.0210000000000001</c:v>
                </c:pt>
                <c:pt idx="22005">
                  <c:v>1.02</c:v>
                </c:pt>
                <c:pt idx="22006">
                  <c:v>1.02</c:v>
                </c:pt>
                <c:pt idx="22007">
                  <c:v>1.0190000000000001</c:v>
                </c:pt>
                <c:pt idx="22008">
                  <c:v>1.016</c:v>
                </c:pt>
                <c:pt idx="22009">
                  <c:v>1.0150000000000001</c:v>
                </c:pt>
                <c:pt idx="22010">
                  <c:v>1.0170000000000001</c:v>
                </c:pt>
                <c:pt idx="22011">
                  <c:v>1.0170000000000001</c:v>
                </c:pt>
                <c:pt idx="22012">
                  <c:v>1.0170000000000001</c:v>
                </c:pt>
                <c:pt idx="22013">
                  <c:v>1.018</c:v>
                </c:pt>
                <c:pt idx="22014">
                  <c:v>1.018</c:v>
                </c:pt>
                <c:pt idx="22015">
                  <c:v>1.02</c:v>
                </c:pt>
                <c:pt idx="22016">
                  <c:v>1.0190000000000001</c:v>
                </c:pt>
                <c:pt idx="22017">
                  <c:v>1.02</c:v>
                </c:pt>
                <c:pt idx="22018">
                  <c:v>1.0190000000000001</c:v>
                </c:pt>
                <c:pt idx="22019">
                  <c:v>1.0190000000000001</c:v>
                </c:pt>
                <c:pt idx="22020">
                  <c:v>1.02</c:v>
                </c:pt>
                <c:pt idx="22021">
                  <c:v>1.018</c:v>
                </c:pt>
                <c:pt idx="22022">
                  <c:v>1.018</c:v>
                </c:pt>
                <c:pt idx="22023">
                  <c:v>1.018</c:v>
                </c:pt>
                <c:pt idx="22024">
                  <c:v>1.018</c:v>
                </c:pt>
                <c:pt idx="22025">
                  <c:v>1.0170000000000001</c:v>
                </c:pt>
                <c:pt idx="22026">
                  <c:v>1.018</c:v>
                </c:pt>
                <c:pt idx="22027">
                  <c:v>1.02</c:v>
                </c:pt>
                <c:pt idx="22028">
                  <c:v>1.02</c:v>
                </c:pt>
                <c:pt idx="22029">
                  <c:v>1.018</c:v>
                </c:pt>
                <c:pt idx="22030">
                  <c:v>1.018</c:v>
                </c:pt>
                <c:pt idx="22031">
                  <c:v>1.018</c:v>
                </c:pt>
                <c:pt idx="22032">
                  <c:v>1.018</c:v>
                </c:pt>
                <c:pt idx="22033">
                  <c:v>1.0190000000000001</c:v>
                </c:pt>
                <c:pt idx="22034">
                  <c:v>1.0210000000000001</c:v>
                </c:pt>
                <c:pt idx="22035">
                  <c:v>1.02</c:v>
                </c:pt>
                <c:pt idx="22036">
                  <c:v>1.0170000000000001</c:v>
                </c:pt>
                <c:pt idx="22037">
                  <c:v>1.016</c:v>
                </c:pt>
                <c:pt idx="22038">
                  <c:v>1.016</c:v>
                </c:pt>
                <c:pt idx="22039">
                  <c:v>1.016</c:v>
                </c:pt>
                <c:pt idx="22040">
                  <c:v>1.0150000000000001</c:v>
                </c:pt>
                <c:pt idx="22041">
                  <c:v>1.0170000000000001</c:v>
                </c:pt>
                <c:pt idx="22042">
                  <c:v>1.0190000000000001</c:v>
                </c:pt>
                <c:pt idx="22043">
                  <c:v>1.018</c:v>
                </c:pt>
                <c:pt idx="22044">
                  <c:v>1.016</c:v>
                </c:pt>
                <c:pt idx="22045">
                  <c:v>1.016</c:v>
                </c:pt>
                <c:pt idx="22046">
                  <c:v>1.0170000000000001</c:v>
                </c:pt>
                <c:pt idx="22047">
                  <c:v>1.0190000000000001</c:v>
                </c:pt>
                <c:pt idx="22048">
                  <c:v>1.0190000000000001</c:v>
                </c:pt>
                <c:pt idx="22049">
                  <c:v>1.018</c:v>
                </c:pt>
                <c:pt idx="22050">
                  <c:v>1.018</c:v>
                </c:pt>
                <c:pt idx="22051">
                  <c:v>1.018</c:v>
                </c:pt>
                <c:pt idx="22052">
                  <c:v>1.0190000000000001</c:v>
                </c:pt>
                <c:pt idx="22053">
                  <c:v>1.0190000000000001</c:v>
                </c:pt>
                <c:pt idx="22054">
                  <c:v>1.0190000000000001</c:v>
                </c:pt>
                <c:pt idx="22055">
                  <c:v>1.02</c:v>
                </c:pt>
                <c:pt idx="22056">
                  <c:v>1.02</c:v>
                </c:pt>
                <c:pt idx="22057">
                  <c:v>1.02</c:v>
                </c:pt>
                <c:pt idx="22058">
                  <c:v>1.0190000000000001</c:v>
                </c:pt>
                <c:pt idx="22059">
                  <c:v>1.0190000000000001</c:v>
                </c:pt>
                <c:pt idx="22060">
                  <c:v>1.0190000000000001</c:v>
                </c:pt>
                <c:pt idx="22061">
                  <c:v>1.0190000000000001</c:v>
                </c:pt>
                <c:pt idx="22062">
                  <c:v>1.018</c:v>
                </c:pt>
                <c:pt idx="22063">
                  <c:v>1.018</c:v>
                </c:pt>
                <c:pt idx="22064">
                  <c:v>1.018</c:v>
                </c:pt>
                <c:pt idx="22065">
                  <c:v>1.0190000000000001</c:v>
                </c:pt>
                <c:pt idx="22066">
                  <c:v>1.02</c:v>
                </c:pt>
                <c:pt idx="22067">
                  <c:v>1.02</c:v>
                </c:pt>
                <c:pt idx="22068">
                  <c:v>1.0210000000000001</c:v>
                </c:pt>
                <c:pt idx="22069">
                  <c:v>1.0190000000000001</c:v>
                </c:pt>
                <c:pt idx="22070">
                  <c:v>1.018</c:v>
                </c:pt>
                <c:pt idx="22071">
                  <c:v>1.0170000000000001</c:v>
                </c:pt>
                <c:pt idx="22072">
                  <c:v>1.016</c:v>
                </c:pt>
                <c:pt idx="22073">
                  <c:v>1.016</c:v>
                </c:pt>
                <c:pt idx="22074">
                  <c:v>1.018</c:v>
                </c:pt>
                <c:pt idx="22075">
                  <c:v>1.0170000000000001</c:v>
                </c:pt>
                <c:pt idx="22076">
                  <c:v>1.0170000000000001</c:v>
                </c:pt>
                <c:pt idx="22077">
                  <c:v>1.016</c:v>
                </c:pt>
                <c:pt idx="22078">
                  <c:v>1.014</c:v>
                </c:pt>
                <c:pt idx="22079">
                  <c:v>1.0150000000000001</c:v>
                </c:pt>
                <c:pt idx="22080">
                  <c:v>1.0170000000000001</c:v>
                </c:pt>
                <c:pt idx="22081">
                  <c:v>1.016</c:v>
                </c:pt>
                <c:pt idx="22082">
                  <c:v>1.0170000000000001</c:v>
                </c:pt>
                <c:pt idx="22083">
                  <c:v>1.0170000000000001</c:v>
                </c:pt>
                <c:pt idx="22084">
                  <c:v>1.018</c:v>
                </c:pt>
                <c:pt idx="22085">
                  <c:v>1.0170000000000001</c:v>
                </c:pt>
                <c:pt idx="22086">
                  <c:v>1.018</c:v>
                </c:pt>
                <c:pt idx="22087">
                  <c:v>1.018</c:v>
                </c:pt>
                <c:pt idx="22088">
                  <c:v>1.016</c:v>
                </c:pt>
                <c:pt idx="22089">
                  <c:v>1.018</c:v>
                </c:pt>
                <c:pt idx="22090">
                  <c:v>1.018</c:v>
                </c:pt>
                <c:pt idx="22091">
                  <c:v>1.018</c:v>
                </c:pt>
                <c:pt idx="22092">
                  <c:v>1.0170000000000001</c:v>
                </c:pt>
                <c:pt idx="22093">
                  <c:v>1.0170000000000001</c:v>
                </c:pt>
                <c:pt idx="22094">
                  <c:v>1.018</c:v>
                </c:pt>
                <c:pt idx="22095">
                  <c:v>1.018</c:v>
                </c:pt>
                <c:pt idx="22096">
                  <c:v>1.0190000000000001</c:v>
                </c:pt>
                <c:pt idx="22097">
                  <c:v>1.0190000000000001</c:v>
                </c:pt>
                <c:pt idx="22098">
                  <c:v>1.02</c:v>
                </c:pt>
                <c:pt idx="22099">
                  <c:v>1.0190000000000001</c:v>
                </c:pt>
                <c:pt idx="22100">
                  <c:v>1.018</c:v>
                </c:pt>
                <c:pt idx="22101">
                  <c:v>1.0190000000000001</c:v>
                </c:pt>
                <c:pt idx="22102">
                  <c:v>1.0190000000000001</c:v>
                </c:pt>
                <c:pt idx="22103">
                  <c:v>1.0190000000000001</c:v>
                </c:pt>
                <c:pt idx="22104">
                  <c:v>1.018</c:v>
                </c:pt>
                <c:pt idx="22105">
                  <c:v>1.0190000000000001</c:v>
                </c:pt>
                <c:pt idx="22106">
                  <c:v>1.0190000000000001</c:v>
                </c:pt>
                <c:pt idx="22107">
                  <c:v>1.02</c:v>
                </c:pt>
                <c:pt idx="22108">
                  <c:v>1.0190000000000001</c:v>
                </c:pt>
                <c:pt idx="22109">
                  <c:v>1.0190000000000001</c:v>
                </c:pt>
                <c:pt idx="22110">
                  <c:v>1.0190000000000001</c:v>
                </c:pt>
                <c:pt idx="22111">
                  <c:v>1.0190000000000001</c:v>
                </c:pt>
                <c:pt idx="22112">
                  <c:v>1.0190000000000001</c:v>
                </c:pt>
                <c:pt idx="22113">
                  <c:v>1.018</c:v>
                </c:pt>
                <c:pt idx="22114">
                  <c:v>1.0170000000000001</c:v>
                </c:pt>
                <c:pt idx="22115">
                  <c:v>1.0170000000000001</c:v>
                </c:pt>
                <c:pt idx="22116">
                  <c:v>1.0190000000000001</c:v>
                </c:pt>
                <c:pt idx="22117">
                  <c:v>1.018</c:v>
                </c:pt>
                <c:pt idx="22118">
                  <c:v>1.0170000000000001</c:v>
                </c:pt>
                <c:pt idx="22119">
                  <c:v>1.0170000000000001</c:v>
                </c:pt>
                <c:pt idx="22120">
                  <c:v>1.018</c:v>
                </c:pt>
                <c:pt idx="22121">
                  <c:v>1.018</c:v>
                </c:pt>
                <c:pt idx="22122">
                  <c:v>1.018</c:v>
                </c:pt>
                <c:pt idx="22123">
                  <c:v>1.018</c:v>
                </c:pt>
                <c:pt idx="22124">
                  <c:v>1.018</c:v>
                </c:pt>
                <c:pt idx="22125">
                  <c:v>1.018</c:v>
                </c:pt>
                <c:pt idx="22126">
                  <c:v>1.018</c:v>
                </c:pt>
                <c:pt idx="22127">
                  <c:v>1.0170000000000001</c:v>
                </c:pt>
                <c:pt idx="22128">
                  <c:v>1.0170000000000001</c:v>
                </c:pt>
                <c:pt idx="22129">
                  <c:v>1.016</c:v>
                </c:pt>
                <c:pt idx="22130">
                  <c:v>1.016</c:v>
                </c:pt>
                <c:pt idx="22131">
                  <c:v>1.0170000000000001</c:v>
                </c:pt>
                <c:pt idx="22132">
                  <c:v>1.016</c:v>
                </c:pt>
                <c:pt idx="22133">
                  <c:v>1.014</c:v>
                </c:pt>
                <c:pt idx="22134">
                  <c:v>1.0150000000000001</c:v>
                </c:pt>
                <c:pt idx="22135">
                  <c:v>1.0150000000000001</c:v>
                </c:pt>
                <c:pt idx="22136">
                  <c:v>1.0150000000000001</c:v>
                </c:pt>
                <c:pt idx="22137">
                  <c:v>1.0170000000000001</c:v>
                </c:pt>
                <c:pt idx="22138">
                  <c:v>1.018</c:v>
                </c:pt>
                <c:pt idx="22139">
                  <c:v>1.018</c:v>
                </c:pt>
                <c:pt idx="22140">
                  <c:v>1.0170000000000001</c:v>
                </c:pt>
                <c:pt idx="22141">
                  <c:v>1.0150000000000001</c:v>
                </c:pt>
                <c:pt idx="22142">
                  <c:v>1.016</c:v>
                </c:pt>
                <c:pt idx="22143">
                  <c:v>1.0170000000000001</c:v>
                </c:pt>
                <c:pt idx="22144">
                  <c:v>1.0170000000000001</c:v>
                </c:pt>
                <c:pt idx="22145">
                  <c:v>1.018</c:v>
                </c:pt>
                <c:pt idx="22146">
                  <c:v>1.0170000000000001</c:v>
                </c:pt>
                <c:pt idx="22147">
                  <c:v>1.0170000000000001</c:v>
                </c:pt>
                <c:pt idx="22148">
                  <c:v>1.016</c:v>
                </c:pt>
                <c:pt idx="22149">
                  <c:v>1.0150000000000001</c:v>
                </c:pt>
                <c:pt idx="22150">
                  <c:v>1.0150000000000001</c:v>
                </c:pt>
                <c:pt idx="22151">
                  <c:v>1.016</c:v>
                </c:pt>
                <c:pt idx="22152">
                  <c:v>1.0170000000000001</c:v>
                </c:pt>
                <c:pt idx="22153">
                  <c:v>1.016</c:v>
                </c:pt>
                <c:pt idx="22154">
                  <c:v>1.016</c:v>
                </c:pt>
                <c:pt idx="22155">
                  <c:v>1.016</c:v>
                </c:pt>
                <c:pt idx="22156">
                  <c:v>1.0170000000000001</c:v>
                </c:pt>
                <c:pt idx="22157">
                  <c:v>1.018</c:v>
                </c:pt>
                <c:pt idx="22158">
                  <c:v>1.018</c:v>
                </c:pt>
                <c:pt idx="22159">
                  <c:v>1.0190000000000001</c:v>
                </c:pt>
                <c:pt idx="22160">
                  <c:v>1.0190000000000001</c:v>
                </c:pt>
                <c:pt idx="22161">
                  <c:v>1.018</c:v>
                </c:pt>
                <c:pt idx="22162">
                  <c:v>1.0170000000000001</c:v>
                </c:pt>
                <c:pt idx="22163">
                  <c:v>1.0170000000000001</c:v>
                </c:pt>
                <c:pt idx="22164">
                  <c:v>1.0170000000000001</c:v>
                </c:pt>
                <c:pt idx="22165">
                  <c:v>1.0170000000000001</c:v>
                </c:pt>
                <c:pt idx="22166">
                  <c:v>1.018</c:v>
                </c:pt>
                <c:pt idx="22167">
                  <c:v>1.018</c:v>
                </c:pt>
                <c:pt idx="22168">
                  <c:v>1.018</c:v>
                </c:pt>
                <c:pt idx="22169">
                  <c:v>1.0170000000000001</c:v>
                </c:pt>
                <c:pt idx="22170">
                  <c:v>1.0170000000000001</c:v>
                </c:pt>
                <c:pt idx="22171">
                  <c:v>1.02</c:v>
                </c:pt>
                <c:pt idx="22172">
                  <c:v>1.0190000000000001</c:v>
                </c:pt>
                <c:pt idx="22173">
                  <c:v>1.016</c:v>
                </c:pt>
                <c:pt idx="22174">
                  <c:v>1.018</c:v>
                </c:pt>
                <c:pt idx="22175">
                  <c:v>1.018</c:v>
                </c:pt>
                <c:pt idx="22176">
                  <c:v>1.0170000000000001</c:v>
                </c:pt>
                <c:pt idx="22177">
                  <c:v>1.0190000000000001</c:v>
                </c:pt>
                <c:pt idx="22178">
                  <c:v>1.02</c:v>
                </c:pt>
                <c:pt idx="22179">
                  <c:v>1.018</c:v>
                </c:pt>
                <c:pt idx="22180">
                  <c:v>1.016</c:v>
                </c:pt>
                <c:pt idx="22181">
                  <c:v>1.016</c:v>
                </c:pt>
                <c:pt idx="22182">
                  <c:v>1.016</c:v>
                </c:pt>
                <c:pt idx="22183">
                  <c:v>1.016</c:v>
                </c:pt>
                <c:pt idx="22184">
                  <c:v>1.0170000000000001</c:v>
                </c:pt>
                <c:pt idx="22185">
                  <c:v>1.018</c:v>
                </c:pt>
                <c:pt idx="22186">
                  <c:v>1.018</c:v>
                </c:pt>
                <c:pt idx="22187">
                  <c:v>1.018</c:v>
                </c:pt>
                <c:pt idx="22188">
                  <c:v>1.018</c:v>
                </c:pt>
                <c:pt idx="22189">
                  <c:v>1.0170000000000001</c:v>
                </c:pt>
                <c:pt idx="22190">
                  <c:v>1.0170000000000001</c:v>
                </c:pt>
                <c:pt idx="22191">
                  <c:v>1.0170000000000001</c:v>
                </c:pt>
                <c:pt idx="22192">
                  <c:v>1.0190000000000001</c:v>
                </c:pt>
                <c:pt idx="22193">
                  <c:v>1.0190000000000001</c:v>
                </c:pt>
                <c:pt idx="22194">
                  <c:v>1.0170000000000001</c:v>
                </c:pt>
                <c:pt idx="22195">
                  <c:v>1.018</c:v>
                </c:pt>
                <c:pt idx="22196">
                  <c:v>1.018</c:v>
                </c:pt>
                <c:pt idx="22197">
                  <c:v>1.0190000000000001</c:v>
                </c:pt>
                <c:pt idx="22198">
                  <c:v>1.018</c:v>
                </c:pt>
                <c:pt idx="22199">
                  <c:v>1.0190000000000001</c:v>
                </c:pt>
                <c:pt idx="22200">
                  <c:v>1.0190000000000001</c:v>
                </c:pt>
                <c:pt idx="22201">
                  <c:v>1.0190000000000001</c:v>
                </c:pt>
                <c:pt idx="22202">
                  <c:v>1.0190000000000001</c:v>
                </c:pt>
                <c:pt idx="22203">
                  <c:v>1.0190000000000001</c:v>
                </c:pt>
                <c:pt idx="22204">
                  <c:v>1.018</c:v>
                </c:pt>
                <c:pt idx="22205">
                  <c:v>1.0170000000000001</c:v>
                </c:pt>
                <c:pt idx="22206">
                  <c:v>1.016</c:v>
                </c:pt>
                <c:pt idx="22207">
                  <c:v>1.0150000000000001</c:v>
                </c:pt>
                <c:pt idx="22208">
                  <c:v>1.018</c:v>
                </c:pt>
                <c:pt idx="22209">
                  <c:v>1.0170000000000001</c:v>
                </c:pt>
                <c:pt idx="22210">
                  <c:v>1.0170000000000001</c:v>
                </c:pt>
                <c:pt idx="22211">
                  <c:v>1.0170000000000001</c:v>
                </c:pt>
                <c:pt idx="22212">
                  <c:v>1.018</c:v>
                </c:pt>
                <c:pt idx="22213">
                  <c:v>1.018</c:v>
                </c:pt>
                <c:pt idx="22214">
                  <c:v>1.0190000000000001</c:v>
                </c:pt>
                <c:pt idx="22215">
                  <c:v>1.0190000000000001</c:v>
                </c:pt>
                <c:pt idx="22216">
                  <c:v>1.0190000000000001</c:v>
                </c:pt>
                <c:pt idx="22217">
                  <c:v>1.0210000000000001</c:v>
                </c:pt>
                <c:pt idx="22218">
                  <c:v>1.0190000000000001</c:v>
                </c:pt>
                <c:pt idx="22219">
                  <c:v>1.018</c:v>
                </c:pt>
                <c:pt idx="22220">
                  <c:v>1.018</c:v>
                </c:pt>
                <c:pt idx="22221">
                  <c:v>1.018</c:v>
                </c:pt>
                <c:pt idx="22222">
                  <c:v>1.0190000000000001</c:v>
                </c:pt>
                <c:pt idx="22223">
                  <c:v>1.0190000000000001</c:v>
                </c:pt>
                <c:pt idx="22224">
                  <c:v>1.018</c:v>
                </c:pt>
                <c:pt idx="22225">
                  <c:v>1.018</c:v>
                </c:pt>
                <c:pt idx="22226">
                  <c:v>1.016</c:v>
                </c:pt>
                <c:pt idx="22227">
                  <c:v>1.016</c:v>
                </c:pt>
                <c:pt idx="22228">
                  <c:v>1.018</c:v>
                </c:pt>
                <c:pt idx="22229">
                  <c:v>1.018</c:v>
                </c:pt>
                <c:pt idx="22230">
                  <c:v>1.0170000000000001</c:v>
                </c:pt>
                <c:pt idx="22231">
                  <c:v>1.016</c:v>
                </c:pt>
                <c:pt idx="22232">
                  <c:v>1.016</c:v>
                </c:pt>
                <c:pt idx="22233">
                  <c:v>1.016</c:v>
                </c:pt>
                <c:pt idx="22234">
                  <c:v>1.016</c:v>
                </c:pt>
                <c:pt idx="22235">
                  <c:v>1.0170000000000001</c:v>
                </c:pt>
                <c:pt idx="22236">
                  <c:v>1.0190000000000001</c:v>
                </c:pt>
                <c:pt idx="22237">
                  <c:v>1.0210000000000001</c:v>
                </c:pt>
                <c:pt idx="22238">
                  <c:v>1.022</c:v>
                </c:pt>
                <c:pt idx="22239">
                  <c:v>1.02</c:v>
                </c:pt>
                <c:pt idx="22240">
                  <c:v>1.02</c:v>
                </c:pt>
                <c:pt idx="22241">
                  <c:v>1.0190000000000001</c:v>
                </c:pt>
                <c:pt idx="22242">
                  <c:v>1.018</c:v>
                </c:pt>
                <c:pt idx="22243">
                  <c:v>1.0170000000000001</c:v>
                </c:pt>
                <c:pt idx="22244">
                  <c:v>1.018</c:v>
                </c:pt>
                <c:pt idx="22245">
                  <c:v>1.018</c:v>
                </c:pt>
                <c:pt idx="22246">
                  <c:v>1.0170000000000001</c:v>
                </c:pt>
                <c:pt idx="22247">
                  <c:v>1.0150000000000001</c:v>
                </c:pt>
                <c:pt idx="22248">
                  <c:v>1.014</c:v>
                </c:pt>
                <c:pt idx="22249">
                  <c:v>1.016</c:v>
                </c:pt>
                <c:pt idx="22250">
                  <c:v>1.0170000000000001</c:v>
                </c:pt>
                <c:pt idx="22251">
                  <c:v>1.016</c:v>
                </c:pt>
                <c:pt idx="22252">
                  <c:v>1.016</c:v>
                </c:pt>
                <c:pt idx="22253">
                  <c:v>1.0170000000000001</c:v>
                </c:pt>
                <c:pt idx="22254">
                  <c:v>1.0170000000000001</c:v>
                </c:pt>
                <c:pt idx="22255">
                  <c:v>1.016</c:v>
                </c:pt>
                <c:pt idx="22256">
                  <c:v>1.0170000000000001</c:v>
                </c:pt>
                <c:pt idx="22257">
                  <c:v>1.0190000000000001</c:v>
                </c:pt>
                <c:pt idx="22258">
                  <c:v>1.02</c:v>
                </c:pt>
                <c:pt idx="22259">
                  <c:v>1.0190000000000001</c:v>
                </c:pt>
                <c:pt idx="22260">
                  <c:v>1.02</c:v>
                </c:pt>
                <c:pt idx="22261">
                  <c:v>1.0210000000000001</c:v>
                </c:pt>
                <c:pt idx="22262">
                  <c:v>1.022</c:v>
                </c:pt>
                <c:pt idx="22263">
                  <c:v>1.02</c:v>
                </c:pt>
                <c:pt idx="22264">
                  <c:v>1.02</c:v>
                </c:pt>
                <c:pt idx="22265">
                  <c:v>1.0210000000000001</c:v>
                </c:pt>
                <c:pt idx="22266">
                  <c:v>1.02</c:v>
                </c:pt>
                <c:pt idx="22267">
                  <c:v>1.0190000000000001</c:v>
                </c:pt>
                <c:pt idx="22268">
                  <c:v>1.018</c:v>
                </c:pt>
                <c:pt idx="22269">
                  <c:v>1.018</c:v>
                </c:pt>
                <c:pt idx="22270">
                  <c:v>1.0190000000000001</c:v>
                </c:pt>
                <c:pt idx="22271">
                  <c:v>1.0190000000000001</c:v>
                </c:pt>
                <c:pt idx="22272">
                  <c:v>1.0190000000000001</c:v>
                </c:pt>
                <c:pt idx="22273">
                  <c:v>1.02</c:v>
                </c:pt>
                <c:pt idx="22274">
                  <c:v>1.0210000000000001</c:v>
                </c:pt>
                <c:pt idx="22275">
                  <c:v>1.0190000000000001</c:v>
                </c:pt>
                <c:pt idx="22276">
                  <c:v>1.02</c:v>
                </c:pt>
                <c:pt idx="22277">
                  <c:v>1.0210000000000001</c:v>
                </c:pt>
                <c:pt idx="22278">
                  <c:v>1.02</c:v>
                </c:pt>
                <c:pt idx="22279">
                  <c:v>1.018</c:v>
                </c:pt>
                <c:pt idx="22280">
                  <c:v>1.018</c:v>
                </c:pt>
                <c:pt idx="22281">
                  <c:v>1.0170000000000001</c:v>
                </c:pt>
                <c:pt idx="22282">
                  <c:v>1.0170000000000001</c:v>
                </c:pt>
                <c:pt idx="22283">
                  <c:v>1.018</c:v>
                </c:pt>
                <c:pt idx="22284">
                  <c:v>1.018</c:v>
                </c:pt>
                <c:pt idx="22285">
                  <c:v>1.018</c:v>
                </c:pt>
                <c:pt idx="22286">
                  <c:v>1.018</c:v>
                </c:pt>
                <c:pt idx="22287">
                  <c:v>1.018</c:v>
                </c:pt>
                <c:pt idx="22288">
                  <c:v>1.02</c:v>
                </c:pt>
                <c:pt idx="22289">
                  <c:v>1.0190000000000001</c:v>
                </c:pt>
                <c:pt idx="22290">
                  <c:v>1.018</c:v>
                </c:pt>
                <c:pt idx="22291">
                  <c:v>1.0170000000000001</c:v>
                </c:pt>
                <c:pt idx="22292">
                  <c:v>1.0170000000000001</c:v>
                </c:pt>
                <c:pt idx="22293">
                  <c:v>1.016</c:v>
                </c:pt>
                <c:pt idx="22294">
                  <c:v>1.0150000000000001</c:v>
                </c:pt>
                <c:pt idx="22295">
                  <c:v>1.014</c:v>
                </c:pt>
                <c:pt idx="22296">
                  <c:v>1.0130000000000001</c:v>
                </c:pt>
                <c:pt idx="22297">
                  <c:v>1.012</c:v>
                </c:pt>
                <c:pt idx="22298">
                  <c:v>1.0130000000000001</c:v>
                </c:pt>
                <c:pt idx="22299">
                  <c:v>1.0130000000000001</c:v>
                </c:pt>
                <c:pt idx="22300">
                  <c:v>1.014</c:v>
                </c:pt>
                <c:pt idx="22301">
                  <c:v>1.014</c:v>
                </c:pt>
                <c:pt idx="22302">
                  <c:v>1.014</c:v>
                </c:pt>
                <c:pt idx="22303">
                  <c:v>1.014</c:v>
                </c:pt>
                <c:pt idx="22304">
                  <c:v>1.0150000000000001</c:v>
                </c:pt>
                <c:pt idx="22305">
                  <c:v>1.016</c:v>
                </c:pt>
                <c:pt idx="22306">
                  <c:v>1.016</c:v>
                </c:pt>
                <c:pt idx="22307">
                  <c:v>1.014</c:v>
                </c:pt>
                <c:pt idx="22308">
                  <c:v>1.014</c:v>
                </c:pt>
                <c:pt idx="22309">
                  <c:v>1.0130000000000001</c:v>
                </c:pt>
                <c:pt idx="22310">
                  <c:v>1.0150000000000001</c:v>
                </c:pt>
                <c:pt idx="22311">
                  <c:v>1.016</c:v>
                </c:pt>
                <c:pt idx="22312">
                  <c:v>1.0150000000000001</c:v>
                </c:pt>
                <c:pt idx="22313">
                  <c:v>1.0170000000000001</c:v>
                </c:pt>
                <c:pt idx="22314">
                  <c:v>1.0170000000000001</c:v>
                </c:pt>
                <c:pt idx="22315">
                  <c:v>1.0150000000000001</c:v>
                </c:pt>
                <c:pt idx="22316">
                  <c:v>1.016</c:v>
                </c:pt>
                <c:pt idx="22317">
                  <c:v>1.016</c:v>
                </c:pt>
                <c:pt idx="22318">
                  <c:v>1.016</c:v>
                </c:pt>
                <c:pt idx="22319">
                  <c:v>1.0170000000000001</c:v>
                </c:pt>
                <c:pt idx="22320">
                  <c:v>1.016</c:v>
                </c:pt>
                <c:pt idx="22321">
                  <c:v>1.0150000000000001</c:v>
                </c:pt>
                <c:pt idx="22322">
                  <c:v>1.014</c:v>
                </c:pt>
                <c:pt idx="22323">
                  <c:v>1.012</c:v>
                </c:pt>
                <c:pt idx="22324">
                  <c:v>1.012</c:v>
                </c:pt>
                <c:pt idx="22325">
                  <c:v>1.0130000000000001</c:v>
                </c:pt>
                <c:pt idx="22326">
                  <c:v>1.0130000000000001</c:v>
                </c:pt>
                <c:pt idx="22327">
                  <c:v>1.014</c:v>
                </c:pt>
                <c:pt idx="22328">
                  <c:v>1.014</c:v>
                </c:pt>
                <c:pt idx="22329">
                  <c:v>1.0150000000000001</c:v>
                </c:pt>
                <c:pt idx="22330">
                  <c:v>1.016</c:v>
                </c:pt>
                <c:pt idx="22331">
                  <c:v>1.014</c:v>
                </c:pt>
                <c:pt idx="22332">
                  <c:v>1.0150000000000001</c:v>
                </c:pt>
                <c:pt idx="22333">
                  <c:v>1.0150000000000001</c:v>
                </c:pt>
                <c:pt idx="22334">
                  <c:v>1.014</c:v>
                </c:pt>
                <c:pt idx="22335">
                  <c:v>1.0150000000000001</c:v>
                </c:pt>
                <c:pt idx="22336">
                  <c:v>1.016</c:v>
                </c:pt>
                <c:pt idx="22337">
                  <c:v>1.0150000000000001</c:v>
                </c:pt>
                <c:pt idx="22338">
                  <c:v>1.0150000000000001</c:v>
                </c:pt>
                <c:pt idx="22339">
                  <c:v>1.0150000000000001</c:v>
                </c:pt>
                <c:pt idx="22340">
                  <c:v>1.014</c:v>
                </c:pt>
                <c:pt idx="22341">
                  <c:v>1.014</c:v>
                </c:pt>
                <c:pt idx="22342">
                  <c:v>1.014</c:v>
                </c:pt>
                <c:pt idx="22343">
                  <c:v>1.0150000000000001</c:v>
                </c:pt>
                <c:pt idx="22344">
                  <c:v>1.0150000000000001</c:v>
                </c:pt>
                <c:pt idx="22345">
                  <c:v>1.014</c:v>
                </c:pt>
                <c:pt idx="22346">
                  <c:v>1.0150000000000001</c:v>
                </c:pt>
                <c:pt idx="22347">
                  <c:v>1.014</c:v>
                </c:pt>
                <c:pt idx="22348">
                  <c:v>1.012</c:v>
                </c:pt>
                <c:pt idx="22349">
                  <c:v>1.014</c:v>
                </c:pt>
                <c:pt idx="22350">
                  <c:v>1.0150000000000001</c:v>
                </c:pt>
                <c:pt idx="22351">
                  <c:v>1.014</c:v>
                </c:pt>
                <c:pt idx="22352">
                  <c:v>1.0130000000000001</c:v>
                </c:pt>
                <c:pt idx="22353">
                  <c:v>1.0150000000000001</c:v>
                </c:pt>
                <c:pt idx="22354">
                  <c:v>1.0150000000000001</c:v>
                </c:pt>
                <c:pt idx="22355">
                  <c:v>1.0150000000000001</c:v>
                </c:pt>
                <c:pt idx="22356">
                  <c:v>1.0150000000000001</c:v>
                </c:pt>
                <c:pt idx="22357">
                  <c:v>1.014</c:v>
                </c:pt>
                <c:pt idx="22358">
                  <c:v>1.0130000000000001</c:v>
                </c:pt>
                <c:pt idx="22359">
                  <c:v>1.014</c:v>
                </c:pt>
                <c:pt idx="22360">
                  <c:v>1.0150000000000001</c:v>
                </c:pt>
                <c:pt idx="22361">
                  <c:v>1.0170000000000001</c:v>
                </c:pt>
                <c:pt idx="22362">
                  <c:v>1.0170000000000001</c:v>
                </c:pt>
                <c:pt idx="22363">
                  <c:v>1.018</c:v>
                </c:pt>
                <c:pt idx="22364">
                  <c:v>1.018</c:v>
                </c:pt>
                <c:pt idx="22365">
                  <c:v>1.0170000000000001</c:v>
                </c:pt>
                <c:pt idx="22366">
                  <c:v>1.016</c:v>
                </c:pt>
                <c:pt idx="22367">
                  <c:v>1.016</c:v>
                </c:pt>
                <c:pt idx="22368">
                  <c:v>1.0150000000000001</c:v>
                </c:pt>
                <c:pt idx="22369">
                  <c:v>1.014</c:v>
                </c:pt>
                <c:pt idx="22370">
                  <c:v>1.0130000000000001</c:v>
                </c:pt>
                <c:pt idx="22371">
                  <c:v>1.014</c:v>
                </c:pt>
                <c:pt idx="22372">
                  <c:v>1.014</c:v>
                </c:pt>
                <c:pt idx="22373">
                  <c:v>1.0130000000000001</c:v>
                </c:pt>
                <c:pt idx="22374">
                  <c:v>1.014</c:v>
                </c:pt>
                <c:pt idx="22375">
                  <c:v>1.0130000000000001</c:v>
                </c:pt>
                <c:pt idx="22376">
                  <c:v>1.0130000000000001</c:v>
                </c:pt>
                <c:pt idx="22377">
                  <c:v>1.012</c:v>
                </c:pt>
                <c:pt idx="22378">
                  <c:v>1.0130000000000001</c:v>
                </c:pt>
                <c:pt idx="22379">
                  <c:v>1.0130000000000001</c:v>
                </c:pt>
                <c:pt idx="22380">
                  <c:v>1.012</c:v>
                </c:pt>
                <c:pt idx="22381">
                  <c:v>1.0130000000000001</c:v>
                </c:pt>
                <c:pt idx="22382">
                  <c:v>1.014</c:v>
                </c:pt>
                <c:pt idx="22383">
                  <c:v>1.0130000000000001</c:v>
                </c:pt>
                <c:pt idx="22384">
                  <c:v>1.0130000000000001</c:v>
                </c:pt>
                <c:pt idx="22385">
                  <c:v>1.014</c:v>
                </c:pt>
                <c:pt idx="22386">
                  <c:v>1.014</c:v>
                </c:pt>
                <c:pt idx="22387">
                  <c:v>1.0150000000000001</c:v>
                </c:pt>
                <c:pt idx="22388">
                  <c:v>1.016</c:v>
                </c:pt>
                <c:pt idx="22389">
                  <c:v>1.0170000000000001</c:v>
                </c:pt>
                <c:pt idx="22390">
                  <c:v>1.016</c:v>
                </c:pt>
                <c:pt idx="22391">
                  <c:v>1.0150000000000001</c:v>
                </c:pt>
                <c:pt idx="22392">
                  <c:v>1.014</c:v>
                </c:pt>
                <c:pt idx="22393">
                  <c:v>1.0150000000000001</c:v>
                </c:pt>
                <c:pt idx="22394">
                  <c:v>1.014</c:v>
                </c:pt>
                <c:pt idx="22395">
                  <c:v>1.0130000000000001</c:v>
                </c:pt>
                <c:pt idx="22396">
                  <c:v>1.0130000000000001</c:v>
                </c:pt>
                <c:pt idx="22397">
                  <c:v>1.0110000000000001</c:v>
                </c:pt>
                <c:pt idx="22398">
                  <c:v>1.01</c:v>
                </c:pt>
                <c:pt idx="22399">
                  <c:v>1.01</c:v>
                </c:pt>
                <c:pt idx="22400">
                  <c:v>1.012</c:v>
                </c:pt>
                <c:pt idx="22401">
                  <c:v>1.0130000000000001</c:v>
                </c:pt>
                <c:pt idx="22402">
                  <c:v>1.0130000000000001</c:v>
                </c:pt>
                <c:pt idx="22403">
                  <c:v>1.014</c:v>
                </c:pt>
                <c:pt idx="22404">
                  <c:v>1.016</c:v>
                </c:pt>
                <c:pt idx="22405">
                  <c:v>1.016</c:v>
                </c:pt>
                <c:pt idx="22406">
                  <c:v>1.0150000000000001</c:v>
                </c:pt>
                <c:pt idx="22407">
                  <c:v>1.0130000000000001</c:v>
                </c:pt>
                <c:pt idx="22408">
                  <c:v>1.014</c:v>
                </c:pt>
                <c:pt idx="22409">
                  <c:v>1.014</c:v>
                </c:pt>
                <c:pt idx="22410">
                  <c:v>1.016</c:v>
                </c:pt>
                <c:pt idx="22411">
                  <c:v>1.016</c:v>
                </c:pt>
                <c:pt idx="22412">
                  <c:v>1.0150000000000001</c:v>
                </c:pt>
                <c:pt idx="22413">
                  <c:v>1.0150000000000001</c:v>
                </c:pt>
                <c:pt idx="22414">
                  <c:v>1.0150000000000001</c:v>
                </c:pt>
                <c:pt idx="22415">
                  <c:v>1.0150000000000001</c:v>
                </c:pt>
                <c:pt idx="22416">
                  <c:v>1.016</c:v>
                </c:pt>
                <c:pt idx="22417">
                  <c:v>1.0170000000000001</c:v>
                </c:pt>
                <c:pt idx="22418">
                  <c:v>1.016</c:v>
                </c:pt>
                <c:pt idx="22419">
                  <c:v>1.0150000000000001</c:v>
                </c:pt>
                <c:pt idx="22420">
                  <c:v>1.0150000000000001</c:v>
                </c:pt>
                <c:pt idx="22421">
                  <c:v>1.016</c:v>
                </c:pt>
                <c:pt idx="22422">
                  <c:v>1.014</c:v>
                </c:pt>
                <c:pt idx="22423">
                  <c:v>1.0130000000000001</c:v>
                </c:pt>
                <c:pt idx="22424">
                  <c:v>1.0130000000000001</c:v>
                </c:pt>
                <c:pt idx="22425">
                  <c:v>1.0150000000000001</c:v>
                </c:pt>
                <c:pt idx="22426">
                  <c:v>1.0130000000000001</c:v>
                </c:pt>
                <c:pt idx="22427">
                  <c:v>1.0110000000000001</c:v>
                </c:pt>
                <c:pt idx="22428">
                  <c:v>1.0110000000000001</c:v>
                </c:pt>
                <c:pt idx="22429">
                  <c:v>1.012</c:v>
                </c:pt>
                <c:pt idx="22430">
                  <c:v>1.0130000000000001</c:v>
                </c:pt>
                <c:pt idx="22431">
                  <c:v>1.0130000000000001</c:v>
                </c:pt>
                <c:pt idx="22432">
                  <c:v>1.0150000000000001</c:v>
                </c:pt>
                <c:pt idx="22433">
                  <c:v>1.016</c:v>
                </c:pt>
                <c:pt idx="22434">
                  <c:v>1.0130000000000001</c:v>
                </c:pt>
                <c:pt idx="22435">
                  <c:v>1.0130000000000001</c:v>
                </c:pt>
                <c:pt idx="22436">
                  <c:v>1.0130000000000001</c:v>
                </c:pt>
                <c:pt idx="22437">
                  <c:v>1.014</c:v>
                </c:pt>
                <c:pt idx="22438">
                  <c:v>1.012</c:v>
                </c:pt>
                <c:pt idx="22439">
                  <c:v>1.012</c:v>
                </c:pt>
                <c:pt idx="22440">
                  <c:v>1.0130000000000001</c:v>
                </c:pt>
                <c:pt idx="22441">
                  <c:v>1.014</c:v>
                </c:pt>
                <c:pt idx="22442">
                  <c:v>1.0130000000000001</c:v>
                </c:pt>
                <c:pt idx="22443">
                  <c:v>1.012</c:v>
                </c:pt>
                <c:pt idx="22444">
                  <c:v>1.0130000000000001</c:v>
                </c:pt>
                <c:pt idx="22445">
                  <c:v>1.0130000000000001</c:v>
                </c:pt>
                <c:pt idx="22446">
                  <c:v>1.0130000000000001</c:v>
                </c:pt>
                <c:pt idx="22447">
                  <c:v>1.012</c:v>
                </c:pt>
                <c:pt idx="22448">
                  <c:v>1.012</c:v>
                </c:pt>
                <c:pt idx="22449">
                  <c:v>1.014</c:v>
                </c:pt>
                <c:pt idx="22450">
                  <c:v>1.016</c:v>
                </c:pt>
                <c:pt idx="22451">
                  <c:v>1.0150000000000001</c:v>
                </c:pt>
                <c:pt idx="22452">
                  <c:v>1.016</c:v>
                </c:pt>
                <c:pt idx="22453">
                  <c:v>1.014</c:v>
                </c:pt>
                <c:pt idx="22454">
                  <c:v>1.0130000000000001</c:v>
                </c:pt>
                <c:pt idx="22455">
                  <c:v>1.0150000000000001</c:v>
                </c:pt>
                <c:pt idx="22456">
                  <c:v>1.014</c:v>
                </c:pt>
                <c:pt idx="22457">
                  <c:v>1.0130000000000001</c:v>
                </c:pt>
                <c:pt idx="22458">
                  <c:v>1.014</c:v>
                </c:pt>
                <c:pt idx="22459">
                  <c:v>1.0130000000000001</c:v>
                </c:pt>
                <c:pt idx="22460">
                  <c:v>1.0110000000000001</c:v>
                </c:pt>
                <c:pt idx="22461">
                  <c:v>1.0110000000000001</c:v>
                </c:pt>
                <c:pt idx="22462">
                  <c:v>1.012</c:v>
                </c:pt>
                <c:pt idx="22463">
                  <c:v>1.0130000000000001</c:v>
                </c:pt>
                <c:pt idx="22464">
                  <c:v>1.0130000000000001</c:v>
                </c:pt>
                <c:pt idx="22465">
                  <c:v>1.0130000000000001</c:v>
                </c:pt>
                <c:pt idx="22466">
                  <c:v>1.0130000000000001</c:v>
                </c:pt>
                <c:pt idx="22467">
                  <c:v>1.0130000000000001</c:v>
                </c:pt>
                <c:pt idx="22468">
                  <c:v>1.014</c:v>
                </c:pt>
                <c:pt idx="22469">
                  <c:v>1.0150000000000001</c:v>
                </c:pt>
                <c:pt idx="22470">
                  <c:v>1.014</c:v>
                </c:pt>
                <c:pt idx="22471">
                  <c:v>1.014</c:v>
                </c:pt>
                <c:pt idx="22472">
                  <c:v>1.014</c:v>
                </c:pt>
                <c:pt idx="22473">
                  <c:v>1.0150000000000001</c:v>
                </c:pt>
                <c:pt idx="22474">
                  <c:v>1.0130000000000001</c:v>
                </c:pt>
                <c:pt idx="22475">
                  <c:v>1.012</c:v>
                </c:pt>
                <c:pt idx="22476">
                  <c:v>1.012</c:v>
                </c:pt>
                <c:pt idx="22477">
                  <c:v>1.012</c:v>
                </c:pt>
                <c:pt idx="22478">
                  <c:v>1.012</c:v>
                </c:pt>
                <c:pt idx="22479">
                  <c:v>1.012</c:v>
                </c:pt>
                <c:pt idx="22480">
                  <c:v>1.012</c:v>
                </c:pt>
                <c:pt idx="22481">
                  <c:v>1.0130000000000001</c:v>
                </c:pt>
                <c:pt idx="22482">
                  <c:v>1.0130000000000001</c:v>
                </c:pt>
                <c:pt idx="22483">
                  <c:v>1.0110000000000001</c:v>
                </c:pt>
                <c:pt idx="22484">
                  <c:v>1.012</c:v>
                </c:pt>
                <c:pt idx="22485">
                  <c:v>1.0130000000000001</c:v>
                </c:pt>
                <c:pt idx="22486">
                  <c:v>1.0130000000000001</c:v>
                </c:pt>
                <c:pt idx="22487">
                  <c:v>1.012</c:v>
                </c:pt>
                <c:pt idx="22488">
                  <c:v>1.0130000000000001</c:v>
                </c:pt>
                <c:pt idx="22489">
                  <c:v>1.014</c:v>
                </c:pt>
                <c:pt idx="22490">
                  <c:v>1.0150000000000001</c:v>
                </c:pt>
                <c:pt idx="22491">
                  <c:v>1.0150000000000001</c:v>
                </c:pt>
                <c:pt idx="22492">
                  <c:v>1.0150000000000001</c:v>
                </c:pt>
                <c:pt idx="22493">
                  <c:v>1.0150000000000001</c:v>
                </c:pt>
                <c:pt idx="22494">
                  <c:v>1.0130000000000001</c:v>
                </c:pt>
                <c:pt idx="22495">
                  <c:v>1.012</c:v>
                </c:pt>
                <c:pt idx="22496">
                  <c:v>1.0130000000000001</c:v>
                </c:pt>
                <c:pt idx="22497">
                  <c:v>1.012</c:v>
                </c:pt>
                <c:pt idx="22498">
                  <c:v>1.0110000000000001</c:v>
                </c:pt>
                <c:pt idx="22499">
                  <c:v>1.0110000000000001</c:v>
                </c:pt>
                <c:pt idx="22500">
                  <c:v>1.012</c:v>
                </c:pt>
                <c:pt idx="22501">
                  <c:v>1.012</c:v>
                </c:pt>
                <c:pt idx="22502">
                  <c:v>1.012</c:v>
                </c:pt>
                <c:pt idx="22503">
                  <c:v>1.012</c:v>
                </c:pt>
                <c:pt idx="22504">
                  <c:v>1.01</c:v>
                </c:pt>
                <c:pt idx="22505">
                  <c:v>1.01</c:v>
                </c:pt>
                <c:pt idx="22506">
                  <c:v>1.0110000000000001</c:v>
                </c:pt>
                <c:pt idx="22507">
                  <c:v>1.01</c:v>
                </c:pt>
                <c:pt idx="22508">
                  <c:v>1.0110000000000001</c:v>
                </c:pt>
                <c:pt idx="22509">
                  <c:v>1.012</c:v>
                </c:pt>
                <c:pt idx="22510">
                  <c:v>1.012</c:v>
                </c:pt>
                <c:pt idx="22511">
                  <c:v>1.012</c:v>
                </c:pt>
                <c:pt idx="22512">
                  <c:v>1.0130000000000001</c:v>
                </c:pt>
                <c:pt idx="22513">
                  <c:v>1.014</c:v>
                </c:pt>
                <c:pt idx="22514">
                  <c:v>1.014</c:v>
                </c:pt>
                <c:pt idx="22515">
                  <c:v>1.014</c:v>
                </c:pt>
                <c:pt idx="22516">
                  <c:v>1.014</c:v>
                </c:pt>
                <c:pt idx="22517">
                  <c:v>1.0130000000000001</c:v>
                </c:pt>
                <c:pt idx="22518">
                  <c:v>1.0130000000000001</c:v>
                </c:pt>
                <c:pt idx="22519">
                  <c:v>1.014</c:v>
                </c:pt>
                <c:pt idx="22520">
                  <c:v>1.0130000000000001</c:v>
                </c:pt>
                <c:pt idx="22521">
                  <c:v>1.0130000000000001</c:v>
                </c:pt>
                <c:pt idx="22522">
                  <c:v>1.012</c:v>
                </c:pt>
                <c:pt idx="22523">
                  <c:v>1.0130000000000001</c:v>
                </c:pt>
                <c:pt idx="22524">
                  <c:v>1.0130000000000001</c:v>
                </c:pt>
                <c:pt idx="22525">
                  <c:v>1.0130000000000001</c:v>
                </c:pt>
                <c:pt idx="22526">
                  <c:v>1.0110000000000001</c:v>
                </c:pt>
                <c:pt idx="22527">
                  <c:v>1.012</c:v>
                </c:pt>
                <c:pt idx="22528">
                  <c:v>1.012</c:v>
                </c:pt>
                <c:pt idx="22529">
                  <c:v>1.0110000000000001</c:v>
                </c:pt>
                <c:pt idx="22530">
                  <c:v>1.0110000000000001</c:v>
                </c:pt>
                <c:pt idx="22531">
                  <c:v>1.0090000000000001</c:v>
                </c:pt>
                <c:pt idx="22532">
                  <c:v>1.0090000000000001</c:v>
                </c:pt>
                <c:pt idx="22533">
                  <c:v>1.01</c:v>
                </c:pt>
                <c:pt idx="22534">
                  <c:v>1.0090000000000001</c:v>
                </c:pt>
                <c:pt idx="22535">
                  <c:v>1.008</c:v>
                </c:pt>
                <c:pt idx="22536">
                  <c:v>1.0090000000000001</c:v>
                </c:pt>
                <c:pt idx="22537">
                  <c:v>1.01</c:v>
                </c:pt>
                <c:pt idx="22538">
                  <c:v>1.0110000000000001</c:v>
                </c:pt>
                <c:pt idx="22539">
                  <c:v>1.0130000000000001</c:v>
                </c:pt>
                <c:pt idx="22540">
                  <c:v>1.0130000000000001</c:v>
                </c:pt>
                <c:pt idx="22541">
                  <c:v>1.0130000000000001</c:v>
                </c:pt>
                <c:pt idx="22542">
                  <c:v>1.014</c:v>
                </c:pt>
                <c:pt idx="22543">
                  <c:v>1.0150000000000001</c:v>
                </c:pt>
                <c:pt idx="22544">
                  <c:v>1.0130000000000001</c:v>
                </c:pt>
                <c:pt idx="22545">
                  <c:v>1.0130000000000001</c:v>
                </c:pt>
                <c:pt idx="22546">
                  <c:v>1.0130000000000001</c:v>
                </c:pt>
                <c:pt idx="22547">
                  <c:v>1.014</c:v>
                </c:pt>
                <c:pt idx="22548">
                  <c:v>1.014</c:v>
                </c:pt>
                <c:pt idx="22549">
                  <c:v>1.0130000000000001</c:v>
                </c:pt>
                <c:pt idx="22550">
                  <c:v>1.0110000000000001</c:v>
                </c:pt>
                <c:pt idx="22551">
                  <c:v>1.012</c:v>
                </c:pt>
                <c:pt idx="22552">
                  <c:v>1.0110000000000001</c:v>
                </c:pt>
                <c:pt idx="22553">
                  <c:v>1.01</c:v>
                </c:pt>
                <c:pt idx="22554">
                  <c:v>1.012</c:v>
                </c:pt>
                <c:pt idx="22555">
                  <c:v>1.012</c:v>
                </c:pt>
                <c:pt idx="22556">
                  <c:v>1.012</c:v>
                </c:pt>
                <c:pt idx="22557">
                  <c:v>1.012</c:v>
                </c:pt>
                <c:pt idx="22558">
                  <c:v>1.0110000000000001</c:v>
                </c:pt>
                <c:pt idx="22559">
                  <c:v>1.0110000000000001</c:v>
                </c:pt>
                <c:pt idx="22560">
                  <c:v>1.012</c:v>
                </c:pt>
                <c:pt idx="22561">
                  <c:v>1.0130000000000001</c:v>
                </c:pt>
                <c:pt idx="22562">
                  <c:v>1.0130000000000001</c:v>
                </c:pt>
                <c:pt idx="22563">
                  <c:v>1.014</c:v>
                </c:pt>
                <c:pt idx="22564">
                  <c:v>1.014</c:v>
                </c:pt>
                <c:pt idx="22565">
                  <c:v>1.0130000000000001</c:v>
                </c:pt>
                <c:pt idx="22566">
                  <c:v>1.012</c:v>
                </c:pt>
                <c:pt idx="22567">
                  <c:v>1.012</c:v>
                </c:pt>
                <c:pt idx="22568">
                  <c:v>1.012</c:v>
                </c:pt>
                <c:pt idx="22569">
                  <c:v>1.0110000000000001</c:v>
                </c:pt>
                <c:pt idx="22570">
                  <c:v>1.0130000000000001</c:v>
                </c:pt>
                <c:pt idx="22571">
                  <c:v>1.0130000000000001</c:v>
                </c:pt>
                <c:pt idx="22572">
                  <c:v>1.0110000000000001</c:v>
                </c:pt>
                <c:pt idx="22573">
                  <c:v>1.0110000000000001</c:v>
                </c:pt>
                <c:pt idx="22574">
                  <c:v>1.0110000000000001</c:v>
                </c:pt>
                <c:pt idx="22575">
                  <c:v>1.0110000000000001</c:v>
                </c:pt>
                <c:pt idx="22576">
                  <c:v>1.01</c:v>
                </c:pt>
                <c:pt idx="22577">
                  <c:v>1.0090000000000001</c:v>
                </c:pt>
                <c:pt idx="22578">
                  <c:v>1.01</c:v>
                </c:pt>
                <c:pt idx="22579">
                  <c:v>1.0110000000000001</c:v>
                </c:pt>
                <c:pt idx="22580">
                  <c:v>1.01</c:v>
                </c:pt>
                <c:pt idx="22581">
                  <c:v>1.0110000000000001</c:v>
                </c:pt>
                <c:pt idx="22582">
                  <c:v>1.012</c:v>
                </c:pt>
                <c:pt idx="22583">
                  <c:v>1.012</c:v>
                </c:pt>
                <c:pt idx="22584">
                  <c:v>1.012</c:v>
                </c:pt>
                <c:pt idx="22585">
                  <c:v>1.0110000000000001</c:v>
                </c:pt>
                <c:pt idx="22586">
                  <c:v>1.0110000000000001</c:v>
                </c:pt>
                <c:pt idx="22587">
                  <c:v>1.0110000000000001</c:v>
                </c:pt>
                <c:pt idx="22588">
                  <c:v>1.012</c:v>
                </c:pt>
                <c:pt idx="22589">
                  <c:v>1.0130000000000001</c:v>
                </c:pt>
                <c:pt idx="22590">
                  <c:v>1.0130000000000001</c:v>
                </c:pt>
                <c:pt idx="22591">
                  <c:v>1.0130000000000001</c:v>
                </c:pt>
                <c:pt idx="22592">
                  <c:v>1.0130000000000001</c:v>
                </c:pt>
                <c:pt idx="22593">
                  <c:v>1.012</c:v>
                </c:pt>
                <c:pt idx="22594">
                  <c:v>1.0110000000000001</c:v>
                </c:pt>
                <c:pt idx="22595">
                  <c:v>1.012</c:v>
                </c:pt>
                <c:pt idx="22596">
                  <c:v>1.0110000000000001</c:v>
                </c:pt>
                <c:pt idx="22597">
                  <c:v>1.01</c:v>
                </c:pt>
                <c:pt idx="22598">
                  <c:v>1.012</c:v>
                </c:pt>
                <c:pt idx="22599">
                  <c:v>1.014</c:v>
                </c:pt>
                <c:pt idx="22600">
                  <c:v>1.0130000000000001</c:v>
                </c:pt>
                <c:pt idx="22601">
                  <c:v>1.0130000000000001</c:v>
                </c:pt>
                <c:pt idx="22602">
                  <c:v>1.012</c:v>
                </c:pt>
                <c:pt idx="22603">
                  <c:v>1.012</c:v>
                </c:pt>
                <c:pt idx="22604">
                  <c:v>1.0110000000000001</c:v>
                </c:pt>
                <c:pt idx="22605">
                  <c:v>1.012</c:v>
                </c:pt>
                <c:pt idx="22606">
                  <c:v>1.0130000000000001</c:v>
                </c:pt>
                <c:pt idx="22607">
                  <c:v>1.0130000000000001</c:v>
                </c:pt>
                <c:pt idx="22608">
                  <c:v>1.014</c:v>
                </c:pt>
                <c:pt idx="22609">
                  <c:v>1.0130000000000001</c:v>
                </c:pt>
                <c:pt idx="22610">
                  <c:v>1.014</c:v>
                </c:pt>
                <c:pt idx="22611">
                  <c:v>1.0130000000000001</c:v>
                </c:pt>
                <c:pt idx="22612">
                  <c:v>1.0130000000000001</c:v>
                </c:pt>
                <c:pt idx="22613">
                  <c:v>1.012</c:v>
                </c:pt>
                <c:pt idx="22614">
                  <c:v>1.012</c:v>
                </c:pt>
                <c:pt idx="22615">
                  <c:v>1.0110000000000001</c:v>
                </c:pt>
                <c:pt idx="22616">
                  <c:v>1.012</c:v>
                </c:pt>
                <c:pt idx="22617">
                  <c:v>1.012</c:v>
                </c:pt>
                <c:pt idx="22618">
                  <c:v>1.0110000000000001</c:v>
                </c:pt>
                <c:pt idx="22619">
                  <c:v>1.0130000000000001</c:v>
                </c:pt>
                <c:pt idx="22620">
                  <c:v>1.014</c:v>
                </c:pt>
                <c:pt idx="22621">
                  <c:v>1.012</c:v>
                </c:pt>
                <c:pt idx="22622">
                  <c:v>1.0130000000000001</c:v>
                </c:pt>
                <c:pt idx="22623">
                  <c:v>1.012</c:v>
                </c:pt>
                <c:pt idx="22624">
                  <c:v>1.012</c:v>
                </c:pt>
                <c:pt idx="22625">
                  <c:v>1.0130000000000001</c:v>
                </c:pt>
                <c:pt idx="22626">
                  <c:v>1.0130000000000001</c:v>
                </c:pt>
                <c:pt idx="22627">
                  <c:v>1.014</c:v>
                </c:pt>
                <c:pt idx="22628">
                  <c:v>1.0130000000000001</c:v>
                </c:pt>
                <c:pt idx="22629">
                  <c:v>1.012</c:v>
                </c:pt>
                <c:pt idx="22630">
                  <c:v>1.0130000000000001</c:v>
                </c:pt>
                <c:pt idx="22631">
                  <c:v>1.0130000000000001</c:v>
                </c:pt>
                <c:pt idx="22632">
                  <c:v>1.0130000000000001</c:v>
                </c:pt>
                <c:pt idx="22633">
                  <c:v>1.012</c:v>
                </c:pt>
                <c:pt idx="22634">
                  <c:v>1.012</c:v>
                </c:pt>
                <c:pt idx="22635">
                  <c:v>1.012</c:v>
                </c:pt>
                <c:pt idx="22636">
                  <c:v>1.012</c:v>
                </c:pt>
                <c:pt idx="22637">
                  <c:v>1.0130000000000001</c:v>
                </c:pt>
                <c:pt idx="22638">
                  <c:v>1.0130000000000001</c:v>
                </c:pt>
                <c:pt idx="22639">
                  <c:v>1.0110000000000001</c:v>
                </c:pt>
                <c:pt idx="22640">
                  <c:v>1.012</c:v>
                </c:pt>
                <c:pt idx="22641">
                  <c:v>1.012</c:v>
                </c:pt>
                <c:pt idx="22642">
                  <c:v>1.0130000000000001</c:v>
                </c:pt>
                <c:pt idx="22643">
                  <c:v>1.012</c:v>
                </c:pt>
                <c:pt idx="22644">
                  <c:v>1.0130000000000001</c:v>
                </c:pt>
                <c:pt idx="22645">
                  <c:v>1.014</c:v>
                </c:pt>
                <c:pt idx="22646">
                  <c:v>1.0130000000000001</c:v>
                </c:pt>
                <c:pt idx="22647">
                  <c:v>1.012</c:v>
                </c:pt>
                <c:pt idx="22648">
                  <c:v>1.01</c:v>
                </c:pt>
                <c:pt idx="22649">
                  <c:v>1.012</c:v>
                </c:pt>
                <c:pt idx="22650">
                  <c:v>1.0110000000000001</c:v>
                </c:pt>
                <c:pt idx="22651">
                  <c:v>1.0090000000000001</c:v>
                </c:pt>
                <c:pt idx="22652">
                  <c:v>1.0110000000000001</c:v>
                </c:pt>
                <c:pt idx="22653">
                  <c:v>1.0130000000000001</c:v>
                </c:pt>
                <c:pt idx="22654">
                  <c:v>1.0110000000000001</c:v>
                </c:pt>
                <c:pt idx="22655">
                  <c:v>1.0130000000000001</c:v>
                </c:pt>
                <c:pt idx="22656">
                  <c:v>1.014</c:v>
                </c:pt>
                <c:pt idx="22657">
                  <c:v>1.0130000000000001</c:v>
                </c:pt>
                <c:pt idx="22658">
                  <c:v>1.0130000000000001</c:v>
                </c:pt>
                <c:pt idx="22659">
                  <c:v>1.0130000000000001</c:v>
                </c:pt>
                <c:pt idx="22660">
                  <c:v>1.012</c:v>
                </c:pt>
                <c:pt idx="22661">
                  <c:v>1.012</c:v>
                </c:pt>
                <c:pt idx="22662">
                  <c:v>1.01</c:v>
                </c:pt>
                <c:pt idx="22663">
                  <c:v>1.012</c:v>
                </c:pt>
                <c:pt idx="22664">
                  <c:v>1.0130000000000001</c:v>
                </c:pt>
                <c:pt idx="22665">
                  <c:v>1.0130000000000001</c:v>
                </c:pt>
                <c:pt idx="22666">
                  <c:v>1.0130000000000001</c:v>
                </c:pt>
                <c:pt idx="22667">
                  <c:v>1.0130000000000001</c:v>
                </c:pt>
                <c:pt idx="22668">
                  <c:v>1.014</c:v>
                </c:pt>
                <c:pt idx="22669">
                  <c:v>1.0150000000000001</c:v>
                </c:pt>
                <c:pt idx="22670">
                  <c:v>1.014</c:v>
                </c:pt>
                <c:pt idx="22671">
                  <c:v>1.014</c:v>
                </c:pt>
                <c:pt idx="22672">
                  <c:v>1.0150000000000001</c:v>
                </c:pt>
                <c:pt idx="22673">
                  <c:v>1.0150000000000001</c:v>
                </c:pt>
                <c:pt idx="22674">
                  <c:v>1.0150000000000001</c:v>
                </c:pt>
                <c:pt idx="22675">
                  <c:v>1.0150000000000001</c:v>
                </c:pt>
                <c:pt idx="22676">
                  <c:v>1.016</c:v>
                </c:pt>
                <c:pt idx="22677">
                  <c:v>1.016</c:v>
                </c:pt>
                <c:pt idx="22678">
                  <c:v>1.016</c:v>
                </c:pt>
                <c:pt idx="22679">
                  <c:v>1.016</c:v>
                </c:pt>
                <c:pt idx="22680">
                  <c:v>1.0150000000000001</c:v>
                </c:pt>
                <c:pt idx="22681">
                  <c:v>1.0130000000000001</c:v>
                </c:pt>
                <c:pt idx="22682">
                  <c:v>1.0130000000000001</c:v>
                </c:pt>
                <c:pt idx="22683">
                  <c:v>1.0130000000000001</c:v>
                </c:pt>
                <c:pt idx="22684">
                  <c:v>1.0130000000000001</c:v>
                </c:pt>
                <c:pt idx="22685">
                  <c:v>1.012</c:v>
                </c:pt>
                <c:pt idx="22686">
                  <c:v>1.0110000000000001</c:v>
                </c:pt>
                <c:pt idx="22687">
                  <c:v>1.0110000000000001</c:v>
                </c:pt>
                <c:pt idx="22688">
                  <c:v>1.012</c:v>
                </c:pt>
                <c:pt idx="22689">
                  <c:v>1.0110000000000001</c:v>
                </c:pt>
                <c:pt idx="22690">
                  <c:v>1.012</c:v>
                </c:pt>
                <c:pt idx="22691">
                  <c:v>1.014</c:v>
                </c:pt>
                <c:pt idx="22692">
                  <c:v>1.0130000000000001</c:v>
                </c:pt>
                <c:pt idx="22693">
                  <c:v>1.0130000000000001</c:v>
                </c:pt>
                <c:pt idx="22694">
                  <c:v>1.0130000000000001</c:v>
                </c:pt>
                <c:pt idx="22695">
                  <c:v>1.01</c:v>
                </c:pt>
                <c:pt idx="22696">
                  <c:v>1.01</c:v>
                </c:pt>
                <c:pt idx="22697">
                  <c:v>1.0110000000000001</c:v>
                </c:pt>
                <c:pt idx="22698">
                  <c:v>1.0110000000000001</c:v>
                </c:pt>
                <c:pt idx="22699">
                  <c:v>1.012</c:v>
                </c:pt>
                <c:pt idx="22700">
                  <c:v>1.012</c:v>
                </c:pt>
                <c:pt idx="22701">
                  <c:v>1.012</c:v>
                </c:pt>
                <c:pt idx="22702">
                  <c:v>1.0110000000000001</c:v>
                </c:pt>
                <c:pt idx="22703">
                  <c:v>1.0110000000000001</c:v>
                </c:pt>
                <c:pt idx="22704">
                  <c:v>1.0110000000000001</c:v>
                </c:pt>
                <c:pt idx="22705">
                  <c:v>1.0110000000000001</c:v>
                </c:pt>
                <c:pt idx="22706">
                  <c:v>1.01</c:v>
                </c:pt>
                <c:pt idx="22707">
                  <c:v>1.014</c:v>
                </c:pt>
                <c:pt idx="22708">
                  <c:v>1.0130000000000001</c:v>
                </c:pt>
                <c:pt idx="22709">
                  <c:v>1.0130000000000001</c:v>
                </c:pt>
                <c:pt idx="22710">
                  <c:v>1.014</c:v>
                </c:pt>
                <c:pt idx="22711">
                  <c:v>1.0150000000000001</c:v>
                </c:pt>
                <c:pt idx="22712">
                  <c:v>1.0130000000000001</c:v>
                </c:pt>
                <c:pt idx="22713">
                  <c:v>1.0130000000000001</c:v>
                </c:pt>
                <c:pt idx="22714">
                  <c:v>1.0130000000000001</c:v>
                </c:pt>
                <c:pt idx="22715">
                  <c:v>1.014</c:v>
                </c:pt>
                <c:pt idx="22716">
                  <c:v>1.014</c:v>
                </c:pt>
                <c:pt idx="22717">
                  <c:v>1.014</c:v>
                </c:pt>
                <c:pt idx="22718">
                  <c:v>1.014</c:v>
                </c:pt>
                <c:pt idx="22719">
                  <c:v>1.0130000000000001</c:v>
                </c:pt>
                <c:pt idx="22720">
                  <c:v>1.0130000000000001</c:v>
                </c:pt>
                <c:pt idx="22721">
                  <c:v>1.0130000000000001</c:v>
                </c:pt>
                <c:pt idx="22722">
                  <c:v>1.0110000000000001</c:v>
                </c:pt>
                <c:pt idx="22723">
                  <c:v>1.0130000000000001</c:v>
                </c:pt>
                <c:pt idx="22724">
                  <c:v>1.014</c:v>
                </c:pt>
                <c:pt idx="22725">
                  <c:v>1.014</c:v>
                </c:pt>
                <c:pt idx="22726">
                  <c:v>1.014</c:v>
                </c:pt>
                <c:pt idx="22727">
                  <c:v>1.012</c:v>
                </c:pt>
                <c:pt idx="22728">
                  <c:v>1.0110000000000001</c:v>
                </c:pt>
                <c:pt idx="22729">
                  <c:v>1.0130000000000001</c:v>
                </c:pt>
                <c:pt idx="22730">
                  <c:v>1.0130000000000001</c:v>
                </c:pt>
                <c:pt idx="22731">
                  <c:v>1.014</c:v>
                </c:pt>
                <c:pt idx="22732">
                  <c:v>1.0130000000000001</c:v>
                </c:pt>
                <c:pt idx="22733">
                  <c:v>1.014</c:v>
                </c:pt>
                <c:pt idx="22734">
                  <c:v>1.0130000000000001</c:v>
                </c:pt>
                <c:pt idx="22735">
                  <c:v>1.012</c:v>
                </c:pt>
                <c:pt idx="22736">
                  <c:v>1.012</c:v>
                </c:pt>
                <c:pt idx="22737">
                  <c:v>1.012</c:v>
                </c:pt>
                <c:pt idx="22738">
                  <c:v>1.0110000000000001</c:v>
                </c:pt>
                <c:pt idx="22739">
                  <c:v>1.0110000000000001</c:v>
                </c:pt>
                <c:pt idx="22740">
                  <c:v>1.0110000000000001</c:v>
                </c:pt>
                <c:pt idx="22741">
                  <c:v>1.012</c:v>
                </c:pt>
                <c:pt idx="22742">
                  <c:v>1.0110000000000001</c:v>
                </c:pt>
                <c:pt idx="22743">
                  <c:v>1.0110000000000001</c:v>
                </c:pt>
                <c:pt idx="22744">
                  <c:v>1.012</c:v>
                </c:pt>
                <c:pt idx="22745">
                  <c:v>1.0130000000000001</c:v>
                </c:pt>
                <c:pt idx="22746">
                  <c:v>1.0130000000000001</c:v>
                </c:pt>
                <c:pt idx="22747">
                  <c:v>1.014</c:v>
                </c:pt>
                <c:pt idx="22748">
                  <c:v>1.014</c:v>
                </c:pt>
                <c:pt idx="22749">
                  <c:v>1.0150000000000001</c:v>
                </c:pt>
                <c:pt idx="22750">
                  <c:v>1.014</c:v>
                </c:pt>
                <c:pt idx="22751">
                  <c:v>1.014</c:v>
                </c:pt>
                <c:pt idx="22752">
                  <c:v>1.014</c:v>
                </c:pt>
                <c:pt idx="22753">
                  <c:v>1.0130000000000001</c:v>
                </c:pt>
                <c:pt idx="22754">
                  <c:v>1.0130000000000001</c:v>
                </c:pt>
                <c:pt idx="22755">
                  <c:v>1.0130000000000001</c:v>
                </c:pt>
                <c:pt idx="22756">
                  <c:v>1.014</c:v>
                </c:pt>
                <c:pt idx="22757">
                  <c:v>1.014</c:v>
                </c:pt>
                <c:pt idx="22758">
                  <c:v>1.0150000000000001</c:v>
                </c:pt>
                <c:pt idx="22759">
                  <c:v>1.016</c:v>
                </c:pt>
                <c:pt idx="22760">
                  <c:v>1.016</c:v>
                </c:pt>
                <c:pt idx="22761">
                  <c:v>1.014</c:v>
                </c:pt>
                <c:pt idx="22762">
                  <c:v>1.014</c:v>
                </c:pt>
                <c:pt idx="22763">
                  <c:v>1.012</c:v>
                </c:pt>
                <c:pt idx="22764">
                  <c:v>1.0130000000000001</c:v>
                </c:pt>
                <c:pt idx="22765">
                  <c:v>1.012</c:v>
                </c:pt>
                <c:pt idx="22766">
                  <c:v>1.01</c:v>
                </c:pt>
                <c:pt idx="22767">
                  <c:v>1.01</c:v>
                </c:pt>
                <c:pt idx="22768">
                  <c:v>1.0110000000000001</c:v>
                </c:pt>
                <c:pt idx="22769">
                  <c:v>1.0110000000000001</c:v>
                </c:pt>
                <c:pt idx="22770">
                  <c:v>1.0110000000000001</c:v>
                </c:pt>
                <c:pt idx="22771">
                  <c:v>1.012</c:v>
                </c:pt>
                <c:pt idx="22772">
                  <c:v>1.0130000000000001</c:v>
                </c:pt>
                <c:pt idx="22773">
                  <c:v>1.0130000000000001</c:v>
                </c:pt>
                <c:pt idx="22774">
                  <c:v>1.0150000000000001</c:v>
                </c:pt>
                <c:pt idx="22775">
                  <c:v>1.014</c:v>
                </c:pt>
                <c:pt idx="22776">
                  <c:v>1.0130000000000001</c:v>
                </c:pt>
                <c:pt idx="22777">
                  <c:v>1.0130000000000001</c:v>
                </c:pt>
                <c:pt idx="22778">
                  <c:v>1.012</c:v>
                </c:pt>
                <c:pt idx="22779">
                  <c:v>1.0110000000000001</c:v>
                </c:pt>
                <c:pt idx="22780">
                  <c:v>1.0110000000000001</c:v>
                </c:pt>
                <c:pt idx="22781">
                  <c:v>1.0110000000000001</c:v>
                </c:pt>
                <c:pt idx="22782">
                  <c:v>1.0130000000000001</c:v>
                </c:pt>
                <c:pt idx="22783">
                  <c:v>1.012</c:v>
                </c:pt>
                <c:pt idx="22784">
                  <c:v>1.012</c:v>
                </c:pt>
                <c:pt idx="22785">
                  <c:v>1.012</c:v>
                </c:pt>
                <c:pt idx="22786">
                  <c:v>1.012</c:v>
                </c:pt>
                <c:pt idx="22787">
                  <c:v>1.0110000000000001</c:v>
                </c:pt>
                <c:pt idx="22788">
                  <c:v>1.01</c:v>
                </c:pt>
                <c:pt idx="22789">
                  <c:v>1.0090000000000001</c:v>
                </c:pt>
                <c:pt idx="22790">
                  <c:v>1.0090000000000001</c:v>
                </c:pt>
                <c:pt idx="22791">
                  <c:v>1.0110000000000001</c:v>
                </c:pt>
                <c:pt idx="22792">
                  <c:v>1.0110000000000001</c:v>
                </c:pt>
                <c:pt idx="22793">
                  <c:v>1.0110000000000001</c:v>
                </c:pt>
                <c:pt idx="22794">
                  <c:v>1.012</c:v>
                </c:pt>
                <c:pt idx="22795">
                  <c:v>1.012</c:v>
                </c:pt>
                <c:pt idx="22796">
                  <c:v>1.012</c:v>
                </c:pt>
                <c:pt idx="22797">
                  <c:v>1.0130000000000001</c:v>
                </c:pt>
                <c:pt idx="22798">
                  <c:v>1.0130000000000001</c:v>
                </c:pt>
                <c:pt idx="22799">
                  <c:v>1.0130000000000001</c:v>
                </c:pt>
                <c:pt idx="22800">
                  <c:v>1.0130000000000001</c:v>
                </c:pt>
                <c:pt idx="22801">
                  <c:v>1.0130000000000001</c:v>
                </c:pt>
                <c:pt idx="22802">
                  <c:v>1.0130000000000001</c:v>
                </c:pt>
                <c:pt idx="22803">
                  <c:v>1.0130000000000001</c:v>
                </c:pt>
                <c:pt idx="22804">
                  <c:v>1.0130000000000001</c:v>
                </c:pt>
                <c:pt idx="22805">
                  <c:v>1.0130000000000001</c:v>
                </c:pt>
                <c:pt idx="22806">
                  <c:v>1.0130000000000001</c:v>
                </c:pt>
                <c:pt idx="22807">
                  <c:v>1.012</c:v>
                </c:pt>
                <c:pt idx="22808">
                  <c:v>1.0110000000000001</c:v>
                </c:pt>
                <c:pt idx="22809">
                  <c:v>1.0110000000000001</c:v>
                </c:pt>
                <c:pt idx="22810">
                  <c:v>1.012</c:v>
                </c:pt>
                <c:pt idx="22811">
                  <c:v>1.012</c:v>
                </c:pt>
                <c:pt idx="22812">
                  <c:v>1.012</c:v>
                </c:pt>
                <c:pt idx="22813">
                  <c:v>1.012</c:v>
                </c:pt>
                <c:pt idx="22814">
                  <c:v>1.012</c:v>
                </c:pt>
                <c:pt idx="22815">
                  <c:v>1.0110000000000001</c:v>
                </c:pt>
                <c:pt idx="22816">
                  <c:v>1.0110000000000001</c:v>
                </c:pt>
                <c:pt idx="22817">
                  <c:v>1.0130000000000001</c:v>
                </c:pt>
                <c:pt idx="22818">
                  <c:v>1.0130000000000001</c:v>
                </c:pt>
                <c:pt idx="22819">
                  <c:v>1.012</c:v>
                </c:pt>
                <c:pt idx="22820">
                  <c:v>1.012</c:v>
                </c:pt>
                <c:pt idx="22821">
                  <c:v>1.0130000000000001</c:v>
                </c:pt>
                <c:pt idx="22822">
                  <c:v>1.0130000000000001</c:v>
                </c:pt>
                <c:pt idx="22823">
                  <c:v>1.014</c:v>
                </c:pt>
                <c:pt idx="22824">
                  <c:v>1.0130000000000001</c:v>
                </c:pt>
                <c:pt idx="22825">
                  <c:v>1.012</c:v>
                </c:pt>
                <c:pt idx="22826">
                  <c:v>1.012</c:v>
                </c:pt>
                <c:pt idx="22827">
                  <c:v>1.012</c:v>
                </c:pt>
                <c:pt idx="22828">
                  <c:v>1.012</c:v>
                </c:pt>
                <c:pt idx="22829">
                  <c:v>1.0130000000000001</c:v>
                </c:pt>
                <c:pt idx="22830">
                  <c:v>1.0130000000000001</c:v>
                </c:pt>
                <c:pt idx="22831">
                  <c:v>1.0130000000000001</c:v>
                </c:pt>
                <c:pt idx="22832">
                  <c:v>1.0110000000000001</c:v>
                </c:pt>
                <c:pt idx="22833">
                  <c:v>1.01</c:v>
                </c:pt>
                <c:pt idx="22834">
                  <c:v>1.008</c:v>
                </c:pt>
                <c:pt idx="22835">
                  <c:v>1.008</c:v>
                </c:pt>
                <c:pt idx="22836">
                  <c:v>1.008</c:v>
                </c:pt>
                <c:pt idx="22837">
                  <c:v>1.0090000000000001</c:v>
                </c:pt>
                <c:pt idx="22838">
                  <c:v>1.0110000000000001</c:v>
                </c:pt>
                <c:pt idx="22839">
                  <c:v>1.0110000000000001</c:v>
                </c:pt>
                <c:pt idx="22840">
                  <c:v>1.0110000000000001</c:v>
                </c:pt>
                <c:pt idx="22841">
                  <c:v>1.012</c:v>
                </c:pt>
                <c:pt idx="22842">
                  <c:v>1.012</c:v>
                </c:pt>
                <c:pt idx="22843">
                  <c:v>1.012</c:v>
                </c:pt>
                <c:pt idx="22844">
                  <c:v>1.0110000000000001</c:v>
                </c:pt>
                <c:pt idx="22845">
                  <c:v>1.0110000000000001</c:v>
                </c:pt>
                <c:pt idx="22846">
                  <c:v>1.0110000000000001</c:v>
                </c:pt>
                <c:pt idx="22847">
                  <c:v>1.0130000000000001</c:v>
                </c:pt>
                <c:pt idx="22848">
                  <c:v>1.014</c:v>
                </c:pt>
                <c:pt idx="22849">
                  <c:v>1.014</c:v>
                </c:pt>
                <c:pt idx="22850">
                  <c:v>1.012</c:v>
                </c:pt>
                <c:pt idx="22851">
                  <c:v>1.012</c:v>
                </c:pt>
                <c:pt idx="22852">
                  <c:v>1.012</c:v>
                </c:pt>
                <c:pt idx="22853">
                  <c:v>1.0130000000000001</c:v>
                </c:pt>
                <c:pt idx="22854">
                  <c:v>1.01</c:v>
                </c:pt>
                <c:pt idx="22855">
                  <c:v>1.01</c:v>
                </c:pt>
                <c:pt idx="22856">
                  <c:v>1.0090000000000001</c:v>
                </c:pt>
                <c:pt idx="22857">
                  <c:v>1.0110000000000001</c:v>
                </c:pt>
                <c:pt idx="22858">
                  <c:v>1.01</c:v>
                </c:pt>
                <c:pt idx="22859">
                  <c:v>1.01</c:v>
                </c:pt>
                <c:pt idx="22860">
                  <c:v>1.01</c:v>
                </c:pt>
                <c:pt idx="22861">
                  <c:v>1.012</c:v>
                </c:pt>
                <c:pt idx="22862">
                  <c:v>1.012</c:v>
                </c:pt>
                <c:pt idx="22863">
                  <c:v>1.0130000000000001</c:v>
                </c:pt>
                <c:pt idx="22864">
                  <c:v>1.0110000000000001</c:v>
                </c:pt>
                <c:pt idx="22865">
                  <c:v>1.012</c:v>
                </c:pt>
                <c:pt idx="22866">
                  <c:v>1.012</c:v>
                </c:pt>
                <c:pt idx="22867">
                  <c:v>1.012</c:v>
                </c:pt>
                <c:pt idx="22868">
                  <c:v>1.012</c:v>
                </c:pt>
                <c:pt idx="22869">
                  <c:v>1.012</c:v>
                </c:pt>
                <c:pt idx="22870">
                  <c:v>1.0130000000000001</c:v>
                </c:pt>
                <c:pt idx="22871">
                  <c:v>1.0130000000000001</c:v>
                </c:pt>
                <c:pt idx="22872">
                  <c:v>1.0130000000000001</c:v>
                </c:pt>
                <c:pt idx="22873">
                  <c:v>1.012</c:v>
                </c:pt>
                <c:pt idx="22874">
                  <c:v>1.012</c:v>
                </c:pt>
                <c:pt idx="22875">
                  <c:v>1.0110000000000001</c:v>
                </c:pt>
                <c:pt idx="22876">
                  <c:v>1.0130000000000001</c:v>
                </c:pt>
                <c:pt idx="22877">
                  <c:v>1.0130000000000001</c:v>
                </c:pt>
                <c:pt idx="22878">
                  <c:v>1.0130000000000001</c:v>
                </c:pt>
                <c:pt idx="22879">
                  <c:v>1.012</c:v>
                </c:pt>
                <c:pt idx="22880">
                  <c:v>1.0110000000000001</c:v>
                </c:pt>
                <c:pt idx="22881">
                  <c:v>1.01</c:v>
                </c:pt>
                <c:pt idx="22882">
                  <c:v>1.01</c:v>
                </c:pt>
                <c:pt idx="22883">
                  <c:v>1.01</c:v>
                </c:pt>
                <c:pt idx="22884">
                  <c:v>1.01</c:v>
                </c:pt>
                <c:pt idx="22885">
                  <c:v>1.01</c:v>
                </c:pt>
                <c:pt idx="22886">
                  <c:v>1.01</c:v>
                </c:pt>
                <c:pt idx="22887">
                  <c:v>1.01</c:v>
                </c:pt>
                <c:pt idx="22888">
                  <c:v>1.01</c:v>
                </c:pt>
                <c:pt idx="22889">
                  <c:v>1.0110000000000001</c:v>
                </c:pt>
                <c:pt idx="22890">
                  <c:v>1.0110000000000001</c:v>
                </c:pt>
                <c:pt idx="22891">
                  <c:v>1.0130000000000001</c:v>
                </c:pt>
                <c:pt idx="22892">
                  <c:v>1.012</c:v>
                </c:pt>
                <c:pt idx="22893">
                  <c:v>1.0110000000000001</c:v>
                </c:pt>
                <c:pt idx="22894">
                  <c:v>1.0110000000000001</c:v>
                </c:pt>
                <c:pt idx="22895">
                  <c:v>1.0110000000000001</c:v>
                </c:pt>
                <c:pt idx="22896">
                  <c:v>1.01</c:v>
                </c:pt>
                <c:pt idx="22897">
                  <c:v>1.01</c:v>
                </c:pt>
                <c:pt idx="22898">
                  <c:v>1.0090000000000001</c:v>
                </c:pt>
                <c:pt idx="22899">
                  <c:v>1.01</c:v>
                </c:pt>
                <c:pt idx="22900">
                  <c:v>1.012</c:v>
                </c:pt>
                <c:pt idx="22901">
                  <c:v>1.012</c:v>
                </c:pt>
                <c:pt idx="22902">
                  <c:v>1.012</c:v>
                </c:pt>
                <c:pt idx="22903">
                  <c:v>1.012</c:v>
                </c:pt>
                <c:pt idx="22904">
                  <c:v>1.012</c:v>
                </c:pt>
                <c:pt idx="22905">
                  <c:v>1.012</c:v>
                </c:pt>
                <c:pt idx="22906">
                  <c:v>1.012</c:v>
                </c:pt>
                <c:pt idx="22907">
                  <c:v>1.012</c:v>
                </c:pt>
                <c:pt idx="22908">
                  <c:v>1.012</c:v>
                </c:pt>
                <c:pt idx="22909">
                  <c:v>1.012</c:v>
                </c:pt>
                <c:pt idx="22910">
                  <c:v>1.0110000000000001</c:v>
                </c:pt>
                <c:pt idx="22911">
                  <c:v>1.0110000000000001</c:v>
                </c:pt>
                <c:pt idx="22912">
                  <c:v>1.01</c:v>
                </c:pt>
                <c:pt idx="22913">
                  <c:v>1.0110000000000001</c:v>
                </c:pt>
                <c:pt idx="22914">
                  <c:v>1.0110000000000001</c:v>
                </c:pt>
                <c:pt idx="22915">
                  <c:v>1.012</c:v>
                </c:pt>
                <c:pt idx="22916">
                  <c:v>1.012</c:v>
                </c:pt>
                <c:pt idx="22917">
                  <c:v>1.012</c:v>
                </c:pt>
                <c:pt idx="22918">
                  <c:v>1.0110000000000001</c:v>
                </c:pt>
                <c:pt idx="22919">
                  <c:v>1.012</c:v>
                </c:pt>
                <c:pt idx="22920">
                  <c:v>1.0110000000000001</c:v>
                </c:pt>
                <c:pt idx="22921">
                  <c:v>1.012</c:v>
                </c:pt>
                <c:pt idx="22922">
                  <c:v>1.0110000000000001</c:v>
                </c:pt>
                <c:pt idx="22923">
                  <c:v>1.0110000000000001</c:v>
                </c:pt>
                <c:pt idx="22924">
                  <c:v>1.01</c:v>
                </c:pt>
                <c:pt idx="22925">
                  <c:v>1.012</c:v>
                </c:pt>
                <c:pt idx="22926">
                  <c:v>1.012</c:v>
                </c:pt>
                <c:pt idx="22927">
                  <c:v>1.0110000000000001</c:v>
                </c:pt>
                <c:pt idx="22928">
                  <c:v>1.012</c:v>
                </c:pt>
                <c:pt idx="22929">
                  <c:v>1.012</c:v>
                </c:pt>
                <c:pt idx="22930">
                  <c:v>1.012</c:v>
                </c:pt>
                <c:pt idx="22931">
                  <c:v>1.012</c:v>
                </c:pt>
                <c:pt idx="22932">
                  <c:v>1.0110000000000001</c:v>
                </c:pt>
                <c:pt idx="22933">
                  <c:v>1.0110000000000001</c:v>
                </c:pt>
                <c:pt idx="22934">
                  <c:v>1.0110000000000001</c:v>
                </c:pt>
                <c:pt idx="22935">
                  <c:v>1.0110000000000001</c:v>
                </c:pt>
                <c:pt idx="22936">
                  <c:v>1.0110000000000001</c:v>
                </c:pt>
                <c:pt idx="22937">
                  <c:v>1.01</c:v>
                </c:pt>
                <c:pt idx="22938">
                  <c:v>1.0110000000000001</c:v>
                </c:pt>
                <c:pt idx="22939">
                  <c:v>1.01</c:v>
                </c:pt>
                <c:pt idx="22940">
                  <c:v>1.0110000000000001</c:v>
                </c:pt>
                <c:pt idx="22941">
                  <c:v>1.0110000000000001</c:v>
                </c:pt>
                <c:pt idx="22942">
                  <c:v>1.0130000000000001</c:v>
                </c:pt>
                <c:pt idx="22943">
                  <c:v>1.0130000000000001</c:v>
                </c:pt>
                <c:pt idx="22944">
                  <c:v>1.0130000000000001</c:v>
                </c:pt>
                <c:pt idx="22945">
                  <c:v>1.0130000000000001</c:v>
                </c:pt>
                <c:pt idx="22946">
                  <c:v>1.0130000000000001</c:v>
                </c:pt>
                <c:pt idx="22947">
                  <c:v>1.0130000000000001</c:v>
                </c:pt>
                <c:pt idx="22948">
                  <c:v>1.012</c:v>
                </c:pt>
                <c:pt idx="22949">
                  <c:v>1.012</c:v>
                </c:pt>
                <c:pt idx="22950">
                  <c:v>1.012</c:v>
                </c:pt>
                <c:pt idx="22951">
                  <c:v>1.012</c:v>
                </c:pt>
                <c:pt idx="22952">
                  <c:v>1.012</c:v>
                </c:pt>
                <c:pt idx="22953">
                  <c:v>1.012</c:v>
                </c:pt>
                <c:pt idx="22954">
                  <c:v>1.0110000000000001</c:v>
                </c:pt>
                <c:pt idx="22955">
                  <c:v>1.0130000000000001</c:v>
                </c:pt>
                <c:pt idx="22956">
                  <c:v>1.0130000000000001</c:v>
                </c:pt>
                <c:pt idx="22957">
                  <c:v>1.0130000000000001</c:v>
                </c:pt>
                <c:pt idx="22958">
                  <c:v>1.0130000000000001</c:v>
                </c:pt>
                <c:pt idx="22959">
                  <c:v>1.012</c:v>
                </c:pt>
                <c:pt idx="22960">
                  <c:v>1.012</c:v>
                </c:pt>
                <c:pt idx="22961">
                  <c:v>1.0110000000000001</c:v>
                </c:pt>
                <c:pt idx="22962">
                  <c:v>1.0110000000000001</c:v>
                </c:pt>
                <c:pt idx="22963">
                  <c:v>1.0110000000000001</c:v>
                </c:pt>
                <c:pt idx="22964">
                  <c:v>1.012</c:v>
                </c:pt>
                <c:pt idx="22965">
                  <c:v>1.012</c:v>
                </c:pt>
                <c:pt idx="22966">
                  <c:v>1.012</c:v>
                </c:pt>
                <c:pt idx="22967">
                  <c:v>1.0110000000000001</c:v>
                </c:pt>
                <c:pt idx="22968">
                  <c:v>1.01</c:v>
                </c:pt>
                <c:pt idx="22969">
                  <c:v>1.0110000000000001</c:v>
                </c:pt>
                <c:pt idx="22970">
                  <c:v>1.012</c:v>
                </c:pt>
                <c:pt idx="22971">
                  <c:v>1.012</c:v>
                </c:pt>
                <c:pt idx="22972">
                  <c:v>1.0110000000000001</c:v>
                </c:pt>
                <c:pt idx="22973">
                  <c:v>1.0110000000000001</c:v>
                </c:pt>
                <c:pt idx="22974">
                  <c:v>1.012</c:v>
                </c:pt>
                <c:pt idx="22975">
                  <c:v>1.012</c:v>
                </c:pt>
                <c:pt idx="22976">
                  <c:v>1.012</c:v>
                </c:pt>
                <c:pt idx="22977">
                  <c:v>1.0110000000000001</c:v>
                </c:pt>
                <c:pt idx="22978">
                  <c:v>1.012</c:v>
                </c:pt>
                <c:pt idx="22979">
                  <c:v>1.012</c:v>
                </c:pt>
                <c:pt idx="22980">
                  <c:v>1.0130000000000001</c:v>
                </c:pt>
                <c:pt idx="22981">
                  <c:v>1.012</c:v>
                </c:pt>
                <c:pt idx="22982">
                  <c:v>1.012</c:v>
                </c:pt>
                <c:pt idx="22983">
                  <c:v>1.0110000000000001</c:v>
                </c:pt>
                <c:pt idx="22984">
                  <c:v>1.012</c:v>
                </c:pt>
                <c:pt idx="22985">
                  <c:v>1.0110000000000001</c:v>
                </c:pt>
                <c:pt idx="22986">
                  <c:v>1.0110000000000001</c:v>
                </c:pt>
                <c:pt idx="22987">
                  <c:v>1.012</c:v>
                </c:pt>
                <c:pt idx="22988">
                  <c:v>1.0110000000000001</c:v>
                </c:pt>
                <c:pt idx="22989">
                  <c:v>1.0110000000000001</c:v>
                </c:pt>
                <c:pt idx="22990">
                  <c:v>1.008</c:v>
                </c:pt>
                <c:pt idx="22991">
                  <c:v>1.0070000000000001</c:v>
                </c:pt>
                <c:pt idx="22992">
                  <c:v>1.008</c:v>
                </c:pt>
                <c:pt idx="22993">
                  <c:v>1.0070000000000001</c:v>
                </c:pt>
                <c:pt idx="22994">
                  <c:v>1.0070000000000001</c:v>
                </c:pt>
                <c:pt idx="22995">
                  <c:v>1.0070000000000001</c:v>
                </c:pt>
                <c:pt idx="22996">
                  <c:v>1.008</c:v>
                </c:pt>
                <c:pt idx="22997">
                  <c:v>1.0090000000000001</c:v>
                </c:pt>
                <c:pt idx="22998">
                  <c:v>1.008</c:v>
                </c:pt>
                <c:pt idx="22999">
                  <c:v>1.0110000000000001</c:v>
                </c:pt>
                <c:pt idx="23000">
                  <c:v>1.01</c:v>
                </c:pt>
                <c:pt idx="23001">
                  <c:v>1.0110000000000001</c:v>
                </c:pt>
                <c:pt idx="23002">
                  <c:v>1.0110000000000001</c:v>
                </c:pt>
                <c:pt idx="23003">
                  <c:v>1.0110000000000001</c:v>
                </c:pt>
                <c:pt idx="23004">
                  <c:v>1.01</c:v>
                </c:pt>
                <c:pt idx="23005">
                  <c:v>1.01</c:v>
                </c:pt>
                <c:pt idx="23006">
                  <c:v>1.0090000000000001</c:v>
                </c:pt>
                <c:pt idx="23007">
                  <c:v>1.01</c:v>
                </c:pt>
                <c:pt idx="23008">
                  <c:v>1.01</c:v>
                </c:pt>
                <c:pt idx="23009">
                  <c:v>1.01</c:v>
                </c:pt>
                <c:pt idx="23010">
                  <c:v>1.01</c:v>
                </c:pt>
                <c:pt idx="23011">
                  <c:v>1.012</c:v>
                </c:pt>
                <c:pt idx="23012">
                  <c:v>1.012</c:v>
                </c:pt>
                <c:pt idx="23013">
                  <c:v>1.012</c:v>
                </c:pt>
                <c:pt idx="23014">
                  <c:v>1.012</c:v>
                </c:pt>
                <c:pt idx="23015">
                  <c:v>1.0110000000000001</c:v>
                </c:pt>
                <c:pt idx="23016">
                  <c:v>1.0090000000000001</c:v>
                </c:pt>
                <c:pt idx="23017">
                  <c:v>1.008</c:v>
                </c:pt>
                <c:pt idx="23018">
                  <c:v>1.008</c:v>
                </c:pt>
                <c:pt idx="23019">
                  <c:v>1.0070000000000001</c:v>
                </c:pt>
                <c:pt idx="23020">
                  <c:v>1.006</c:v>
                </c:pt>
                <c:pt idx="23021">
                  <c:v>1.0070000000000001</c:v>
                </c:pt>
                <c:pt idx="23022">
                  <c:v>1.0070000000000001</c:v>
                </c:pt>
                <c:pt idx="23023">
                  <c:v>1.006</c:v>
                </c:pt>
                <c:pt idx="23024">
                  <c:v>1.008</c:v>
                </c:pt>
                <c:pt idx="23025">
                  <c:v>1.0070000000000001</c:v>
                </c:pt>
                <c:pt idx="23026">
                  <c:v>1.0070000000000001</c:v>
                </c:pt>
                <c:pt idx="23027">
                  <c:v>1.006</c:v>
                </c:pt>
                <c:pt idx="23028">
                  <c:v>1.006</c:v>
                </c:pt>
                <c:pt idx="23029">
                  <c:v>1.008</c:v>
                </c:pt>
                <c:pt idx="23030">
                  <c:v>1.0090000000000001</c:v>
                </c:pt>
                <c:pt idx="23031">
                  <c:v>1.0090000000000001</c:v>
                </c:pt>
                <c:pt idx="23032">
                  <c:v>1.008</c:v>
                </c:pt>
                <c:pt idx="23033">
                  <c:v>1.0090000000000001</c:v>
                </c:pt>
                <c:pt idx="23034">
                  <c:v>1.008</c:v>
                </c:pt>
                <c:pt idx="23035">
                  <c:v>1.008</c:v>
                </c:pt>
                <c:pt idx="23036">
                  <c:v>1.0090000000000001</c:v>
                </c:pt>
                <c:pt idx="23037">
                  <c:v>1.0090000000000001</c:v>
                </c:pt>
                <c:pt idx="23038">
                  <c:v>1.0090000000000001</c:v>
                </c:pt>
                <c:pt idx="23039">
                  <c:v>1.01</c:v>
                </c:pt>
                <c:pt idx="23040">
                  <c:v>1.01</c:v>
                </c:pt>
                <c:pt idx="23041">
                  <c:v>1.01</c:v>
                </c:pt>
                <c:pt idx="23042">
                  <c:v>1.006</c:v>
                </c:pt>
                <c:pt idx="23043">
                  <c:v>1.006</c:v>
                </c:pt>
                <c:pt idx="23044">
                  <c:v>1.0070000000000001</c:v>
                </c:pt>
                <c:pt idx="23045">
                  <c:v>1.0070000000000001</c:v>
                </c:pt>
                <c:pt idx="23046">
                  <c:v>1.0070000000000001</c:v>
                </c:pt>
                <c:pt idx="23047">
                  <c:v>1.008</c:v>
                </c:pt>
                <c:pt idx="23048">
                  <c:v>1.008</c:v>
                </c:pt>
                <c:pt idx="23049">
                  <c:v>1.008</c:v>
                </c:pt>
                <c:pt idx="23050">
                  <c:v>1.008</c:v>
                </c:pt>
                <c:pt idx="23051">
                  <c:v>1.01</c:v>
                </c:pt>
                <c:pt idx="23052">
                  <c:v>1.008</c:v>
                </c:pt>
                <c:pt idx="23053">
                  <c:v>1.008</c:v>
                </c:pt>
                <c:pt idx="23054">
                  <c:v>1.008</c:v>
                </c:pt>
                <c:pt idx="23055">
                  <c:v>1.012</c:v>
                </c:pt>
                <c:pt idx="23056">
                  <c:v>1.012</c:v>
                </c:pt>
                <c:pt idx="23057">
                  <c:v>1.012</c:v>
                </c:pt>
                <c:pt idx="23058">
                  <c:v>1.012</c:v>
                </c:pt>
                <c:pt idx="23059">
                  <c:v>1.012</c:v>
                </c:pt>
                <c:pt idx="23060">
                  <c:v>1.0110000000000001</c:v>
                </c:pt>
                <c:pt idx="23061">
                  <c:v>1.0110000000000001</c:v>
                </c:pt>
                <c:pt idx="23062">
                  <c:v>1.0090000000000001</c:v>
                </c:pt>
                <c:pt idx="23063">
                  <c:v>1.0090000000000001</c:v>
                </c:pt>
                <c:pt idx="23064">
                  <c:v>1.0110000000000001</c:v>
                </c:pt>
                <c:pt idx="23065">
                  <c:v>1.0110000000000001</c:v>
                </c:pt>
                <c:pt idx="23066">
                  <c:v>1.01</c:v>
                </c:pt>
                <c:pt idx="23067">
                  <c:v>1.01</c:v>
                </c:pt>
                <c:pt idx="23068">
                  <c:v>1.01</c:v>
                </c:pt>
                <c:pt idx="23069">
                  <c:v>1.01</c:v>
                </c:pt>
                <c:pt idx="23070">
                  <c:v>1.0110000000000001</c:v>
                </c:pt>
                <c:pt idx="23071">
                  <c:v>1.012</c:v>
                </c:pt>
                <c:pt idx="23072">
                  <c:v>1.0110000000000001</c:v>
                </c:pt>
                <c:pt idx="23073">
                  <c:v>1.0110000000000001</c:v>
                </c:pt>
                <c:pt idx="23074">
                  <c:v>1.008</c:v>
                </c:pt>
                <c:pt idx="23075">
                  <c:v>1.0110000000000001</c:v>
                </c:pt>
                <c:pt idx="23076">
                  <c:v>1.0110000000000001</c:v>
                </c:pt>
                <c:pt idx="23077">
                  <c:v>1.01</c:v>
                </c:pt>
                <c:pt idx="23078">
                  <c:v>1.0090000000000001</c:v>
                </c:pt>
                <c:pt idx="23079">
                  <c:v>1.0090000000000001</c:v>
                </c:pt>
                <c:pt idx="23080">
                  <c:v>1.01</c:v>
                </c:pt>
                <c:pt idx="23081">
                  <c:v>1.0110000000000001</c:v>
                </c:pt>
                <c:pt idx="23082">
                  <c:v>1.0110000000000001</c:v>
                </c:pt>
                <c:pt idx="23083">
                  <c:v>1.012</c:v>
                </c:pt>
                <c:pt idx="23084">
                  <c:v>1.0130000000000001</c:v>
                </c:pt>
                <c:pt idx="23085">
                  <c:v>1.0130000000000001</c:v>
                </c:pt>
                <c:pt idx="23086">
                  <c:v>1.012</c:v>
                </c:pt>
                <c:pt idx="23087">
                  <c:v>1.012</c:v>
                </c:pt>
                <c:pt idx="23088">
                  <c:v>1.0110000000000001</c:v>
                </c:pt>
                <c:pt idx="23089">
                  <c:v>1.0090000000000001</c:v>
                </c:pt>
                <c:pt idx="23090">
                  <c:v>1.0090000000000001</c:v>
                </c:pt>
                <c:pt idx="23091">
                  <c:v>1.0090000000000001</c:v>
                </c:pt>
                <c:pt idx="23092">
                  <c:v>1.008</c:v>
                </c:pt>
                <c:pt idx="23093">
                  <c:v>1.0090000000000001</c:v>
                </c:pt>
                <c:pt idx="23094">
                  <c:v>1.01</c:v>
                </c:pt>
                <c:pt idx="23095">
                  <c:v>1.0090000000000001</c:v>
                </c:pt>
                <c:pt idx="23096">
                  <c:v>1.008</c:v>
                </c:pt>
                <c:pt idx="23097">
                  <c:v>1.0110000000000001</c:v>
                </c:pt>
                <c:pt idx="23098">
                  <c:v>1.0110000000000001</c:v>
                </c:pt>
                <c:pt idx="23099">
                  <c:v>1.012</c:v>
                </c:pt>
                <c:pt idx="23100">
                  <c:v>1.0110000000000001</c:v>
                </c:pt>
                <c:pt idx="23101">
                  <c:v>1.0090000000000001</c:v>
                </c:pt>
                <c:pt idx="23102">
                  <c:v>1.0090000000000001</c:v>
                </c:pt>
                <c:pt idx="23103">
                  <c:v>1.0090000000000001</c:v>
                </c:pt>
                <c:pt idx="23104">
                  <c:v>1.0090000000000001</c:v>
                </c:pt>
                <c:pt idx="23105">
                  <c:v>1.0090000000000001</c:v>
                </c:pt>
                <c:pt idx="23106">
                  <c:v>1.01</c:v>
                </c:pt>
                <c:pt idx="23107">
                  <c:v>1.01</c:v>
                </c:pt>
                <c:pt idx="23108">
                  <c:v>1.008</c:v>
                </c:pt>
                <c:pt idx="23109">
                  <c:v>1.008</c:v>
                </c:pt>
                <c:pt idx="23110">
                  <c:v>1.0090000000000001</c:v>
                </c:pt>
                <c:pt idx="23111">
                  <c:v>1.008</c:v>
                </c:pt>
                <c:pt idx="23112">
                  <c:v>1.0070000000000001</c:v>
                </c:pt>
                <c:pt idx="23113">
                  <c:v>1.0070000000000001</c:v>
                </c:pt>
                <c:pt idx="23114">
                  <c:v>1.008</c:v>
                </c:pt>
                <c:pt idx="23115">
                  <c:v>1.01</c:v>
                </c:pt>
                <c:pt idx="23116">
                  <c:v>1.012</c:v>
                </c:pt>
                <c:pt idx="23117">
                  <c:v>1.012</c:v>
                </c:pt>
                <c:pt idx="23118">
                  <c:v>1.0130000000000001</c:v>
                </c:pt>
                <c:pt idx="23119">
                  <c:v>1.0130000000000001</c:v>
                </c:pt>
                <c:pt idx="23120">
                  <c:v>1.012</c:v>
                </c:pt>
                <c:pt idx="23121">
                  <c:v>1.012</c:v>
                </c:pt>
                <c:pt idx="23122">
                  <c:v>1.012</c:v>
                </c:pt>
                <c:pt idx="23123">
                  <c:v>1.0110000000000001</c:v>
                </c:pt>
                <c:pt idx="23124">
                  <c:v>1.0130000000000001</c:v>
                </c:pt>
                <c:pt idx="23125">
                  <c:v>1.0130000000000001</c:v>
                </c:pt>
                <c:pt idx="23126">
                  <c:v>1.0130000000000001</c:v>
                </c:pt>
                <c:pt idx="23127">
                  <c:v>1.012</c:v>
                </c:pt>
                <c:pt idx="23128">
                  <c:v>1.012</c:v>
                </c:pt>
                <c:pt idx="23129">
                  <c:v>1.0090000000000001</c:v>
                </c:pt>
                <c:pt idx="23130">
                  <c:v>1.0110000000000001</c:v>
                </c:pt>
                <c:pt idx="23131">
                  <c:v>1.012</c:v>
                </c:pt>
                <c:pt idx="23132">
                  <c:v>1.01</c:v>
                </c:pt>
                <c:pt idx="23133">
                  <c:v>1.0090000000000001</c:v>
                </c:pt>
                <c:pt idx="23134">
                  <c:v>1.0090000000000001</c:v>
                </c:pt>
                <c:pt idx="23135">
                  <c:v>1.0090000000000001</c:v>
                </c:pt>
                <c:pt idx="23136">
                  <c:v>1.01</c:v>
                </c:pt>
                <c:pt idx="23137">
                  <c:v>1.01</c:v>
                </c:pt>
                <c:pt idx="23138">
                  <c:v>1.0090000000000001</c:v>
                </c:pt>
                <c:pt idx="23139">
                  <c:v>1.0090000000000001</c:v>
                </c:pt>
                <c:pt idx="23140">
                  <c:v>1.0090000000000001</c:v>
                </c:pt>
                <c:pt idx="23141">
                  <c:v>1.0090000000000001</c:v>
                </c:pt>
                <c:pt idx="23142">
                  <c:v>1.0090000000000001</c:v>
                </c:pt>
                <c:pt idx="23143">
                  <c:v>1.0090000000000001</c:v>
                </c:pt>
                <c:pt idx="23144">
                  <c:v>1.0090000000000001</c:v>
                </c:pt>
                <c:pt idx="23145">
                  <c:v>1.0090000000000001</c:v>
                </c:pt>
                <c:pt idx="23146">
                  <c:v>1.0090000000000001</c:v>
                </c:pt>
                <c:pt idx="23147">
                  <c:v>1.01</c:v>
                </c:pt>
                <c:pt idx="23148">
                  <c:v>1.01</c:v>
                </c:pt>
                <c:pt idx="23149">
                  <c:v>1.01</c:v>
                </c:pt>
                <c:pt idx="23150">
                  <c:v>1.01</c:v>
                </c:pt>
                <c:pt idx="23151">
                  <c:v>1.0090000000000001</c:v>
                </c:pt>
                <c:pt idx="23152">
                  <c:v>1.008</c:v>
                </c:pt>
                <c:pt idx="23153">
                  <c:v>1.0070000000000001</c:v>
                </c:pt>
                <c:pt idx="23154">
                  <c:v>1.008</c:v>
                </c:pt>
                <c:pt idx="23155">
                  <c:v>1.0070000000000001</c:v>
                </c:pt>
                <c:pt idx="23156">
                  <c:v>1.0070000000000001</c:v>
                </c:pt>
                <c:pt idx="23157">
                  <c:v>1.006</c:v>
                </c:pt>
                <c:pt idx="23158">
                  <c:v>1.006</c:v>
                </c:pt>
                <c:pt idx="23159">
                  <c:v>1.0070000000000001</c:v>
                </c:pt>
                <c:pt idx="23160">
                  <c:v>1.008</c:v>
                </c:pt>
                <c:pt idx="23161">
                  <c:v>1.0090000000000001</c:v>
                </c:pt>
                <c:pt idx="23162">
                  <c:v>1.0090000000000001</c:v>
                </c:pt>
                <c:pt idx="23163">
                  <c:v>1.01</c:v>
                </c:pt>
                <c:pt idx="23164">
                  <c:v>1.01</c:v>
                </c:pt>
                <c:pt idx="23165">
                  <c:v>1.0090000000000001</c:v>
                </c:pt>
                <c:pt idx="23166">
                  <c:v>1.0090000000000001</c:v>
                </c:pt>
                <c:pt idx="23167">
                  <c:v>1.0110000000000001</c:v>
                </c:pt>
                <c:pt idx="23168">
                  <c:v>1.0110000000000001</c:v>
                </c:pt>
                <c:pt idx="23169">
                  <c:v>1.01</c:v>
                </c:pt>
                <c:pt idx="23170">
                  <c:v>1.01</c:v>
                </c:pt>
                <c:pt idx="23171">
                  <c:v>1.008</c:v>
                </c:pt>
                <c:pt idx="23172">
                  <c:v>1.0070000000000001</c:v>
                </c:pt>
                <c:pt idx="23173">
                  <c:v>1.006</c:v>
                </c:pt>
                <c:pt idx="23174">
                  <c:v>1.006</c:v>
                </c:pt>
                <c:pt idx="23175">
                  <c:v>1.0070000000000001</c:v>
                </c:pt>
                <c:pt idx="23176">
                  <c:v>1.008</c:v>
                </c:pt>
                <c:pt idx="23177">
                  <c:v>1.0090000000000001</c:v>
                </c:pt>
                <c:pt idx="23178">
                  <c:v>1.01</c:v>
                </c:pt>
                <c:pt idx="23179">
                  <c:v>1.0110000000000001</c:v>
                </c:pt>
                <c:pt idx="23180">
                  <c:v>1.0110000000000001</c:v>
                </c:pt>
                <c:pt idx="23181">
                  <c:v>1.01</c:v>
                </c:pt>
                <c:pt idx="23182">
                  <c:v>1.0090000000000001</c:v>
                </c:pt>
                <c:pt idx="23183">
                  <c:v>1.01</c:v>
                </c:pt>
                <c:pt idx="23184">
                  <c:v>1.01</c:v>
                </c:pt>
                <c:pt idx="23185">
                  <c:v>1.0110000000000001</c:v>
                </c:pt>
                <c:pt idx="23186">
                  <c:v>1.0110000000000001</c:v>
                </c:pt>
                <c:pt idx="23187">
                  <c:v>1.0110000000000001</c:v>
                </c:pt>
                <c:pt idx="23188">
                  <c:v>1.0110000000000001</c:v>
                </c:pt>
                <c:pt idx="23189">
                  <c:v>1.0110000000000001</c:v>
                </c:pt>
                <c:pt idx="23190">
                  <c:v>1.0110000000000001</c:v>
                </c:pt>
                <c:pt idx="23191">
                  <c:v>1.0110000000000001</c:v>
                </c:pt>
                <c:pt idx="23192">
                  <c:v>1.01</c:v>
                </c:pt>
                <c:pt idx="23193">
                  <c:v>1.0090000000000001</c:v>
                </c:pt>
                <c:pt idx="23194">
                  <c:v>1.0070000000000001</c:v>
                </c:pt>
                <c:pt idx="23195">
                  <c:v>1.0070000000000001</c:v>
                </c:pt>
                <c:pt idx="23196">
                  <c:v>1.008</c:v>
                </c:pt>
                <c:pt idx="23197">
                  <c:v>1.008</c:v>
                </c:pt>
                <c:pt idx="23198">
                  <c:v>1.008</c:v>
                </c:pt>
                <c:pt idx="23199">
                  <c:v>1.008</c:v>
                </c:pt>
                <c:pt idx="23200">
                  <c:v>1.01</c:v>
                </c:pt>
                <c:pt idx="23201">
                  <c:v>1.012</c:v>
                </c:pt>
                <c:pt idx="23202">
                  <c:v>1.0110000000000001</c:v>
                </c:pt>
                <c:pt idx="23203">
                  <c:v>1.0090000000000001</c:v>
                </c:pt>
                <c:pt idx="23204">
                  <c:v>1.008</c:v>
                </c:pt>
                <c:pt idx="23205">
                  <c:v>1.0090000000000001</c:v>
                </c:pt>
                <c:pt idx="23206">
                  <c:v>1.01</c:v>
                </c:pt>
                <c:pt idx="23207">
                  <c:v>1.0110000000000001</c:v>
                </c:pt>
                <c:pt idx="23208">
                  <c:v>1.01</c:v>
                </c:pt>
                <c:pt idx="23209">
                  <c:v>1.0090000000000001</c:v>
                </c:pt>
                <c:pt idx="23210">
                  <c:v>1.008</c:v>
                </c:pt>
                <c:pt idx="23211">
                  <c:v>1.006</c:v>
                </c:pt>
                <c:pt idx="23212">
                  <c:v>1.0070000000000001</c:v>
                </c:pt>
                <c:pt idx="23213">
                  <c:v>1.0090000000000001</c:v>
                </c:pt>
                <c:pt idx="23214">
                  <c:v>1.0090000000000001</c:v>
                </c:pt>
                <c:pt idx="23215">
                  <c:v>1.0090000000000001</c:v>
                </c:pt>
                <c:pt idx="23216">
                  <c:v>1.01</c:v>
                </c:pt>
                <c:pt idx="23217">
                  <c:v>1.01</c:v>
                </c:pt>
                <c:pt idx="23218">
                  <c:v>1.01</c:v>
                </c:pt>
                <c:pt idx="23219">
                  <c:v>1.0110000000000001</c:v>
                </c:pt>
                <c:pt idx="23220">
                  <c:v>1.0090000000000001</c:v>
                </c:pt>
                <c:pt idx="23221">
                  <c:v>1.01</c:v>
                </c:pt>
                <c:pt idx="23222">
                  <c:v>1.0090000000000001</c:v>
                </c:pt>
                <c:pt idx="23223">
                  <c:v>1.008</c:v>
                </c:pt>
                <c:pt idx="23224">
                  <c:v>1.008</c:v>
                </c:pt>
                <c:pt idx="23225">
                  <c:v>1.008</c:v>
                </c:pt>
                <c:pt idx="23226">
                  <c:v>1.008</c:v>
                </c:pt>
                <c:pt idx="23227">
                  <c:v>1.0090000000000001</c:v>
                </c:pt>
                <c:pt idx="23228">
                  <c:v>1.0110000000000001</c:v>
                </c:pt>
                <c:pt idx="23229">
                  <c:v>1.0110000000000001</c:v>
                </c:pt>
                <c:pt idx="23230">
                  <c:v>1.01</c:v>
                </c:pt>
                <c:pt idx="23231">
                  <c:v>1.01</c:v>
                </c:pt>
                <c:pt idx="23232">
                  <c:v>1.01</c:v>
                </c:pt>
                <c:pt idx="23233">
                  <c:v>1.0110000000000001</c:v>
                </c:pt>
                <c:pt idx="23234">
                  <c:v>1.0110000000000001</c:v>
                </c:pt>
                <c:pt idx="23235">
                  <c:v>1.0110000000000001</c:v>
                </c:pt>
                <c:pt idx="23236">
                  <c:v>1.012</c:v>
                </c:pt>
                <c:pt idx="23237">
                  <c:v>1.012</c:v>
                </c:pt>
                <c:pt idx="23238">
                  <c:v>1.0110000000000001</c:v>
                </c:pt>
                <c:pt idx="23239">
                  <c:v>1.012</c:v>
                </c:pt>
                <c:pt idx="23240">
                  <c:v>1.0130000000000001</c:v>
                </c:pt>
                <c:pt idx="23241">
                  <c:v>1.012</c:v>
                </c:pt>
                <c:pt idx="23242">
                  <c:v>1.0110000000000001</c:v>
                </c:pt>
                <c:pt idx="23243">
                  <c:v>1.012</c:v>
                </c:pt>
                <c:pt idx="23244">
                  <c:v>1.012</c:v>
                </c:pt>
                <c:pt idx="23245">
                  <c:v>1.0110000000000001</c:v>
                </c:pt>
                <c:pt idx="23246">
                  <c:v>1.01</c:v>
                </c:pt>
                <c:pt idx="23247">
                  <c:v>1.0110000000000001</c:v>
                </c:pt>
                <c:pt idx="23248">
                  <c:v>1.0110000000000001</c:v>
                </c:pt>
                <c:pt idx="23249">
                  <c:v>1.0110000000000001</c:v>
                </c:pt>
                <c:pt idx="23250">
                  <c:v>1.01</c:v>
                </c:pt>
                <c:pt idx="23251">
                  <c:v>1.01</c:v>
                </c:pt>
                <c:pt idx="23252">
                  <c:v>1.01</c:v>
                </c:pt>
                <c:pt idx="23253">
                  <c:v>1.008</c:v>
                </c:pt>
                <c:pt idx="23254">
                  <c:v>1.0090000000000001</c:v>
                </c:pt>
                <c:pt idx="23255">
                  <c:v>1.01</c:v>
                </c:pt>
                <c:pt idx="23256">
                  <c:v>1.01</c:v>
                </c:pt>
                <c:pt idx="23257">
                  <c:v>1.0070000000000001</c:v>
                </c:pt>
                <c:pt idx="23258">
                  <c:v>1.006</c:v>
                </c:pt>
                <c:pt idx="23259">
                  <c:v>1.006</c:v>
                </c:pt>
                <c:pt idx="23260">
                  <c:v>1.006</c:v>
                </c:pt>
                <c:pt idx="23261">
                  <c:v>1.0070000000000001</c:v>
                </c:pt>
                <c:pt idx="23262">
                  <c:v>1.008</c:v>
                </c:pt>
                <c:pt idx="23263">
                  <c:v>1.008</c:v>
                </c:pt>
                <c:pt idx="23264">
                  <c:v>1.0070000000000001</c:v>
                </c:pt>
                <c:pt idx="23265">
                  <c:v>1.0070000000000001</c:v>
                </c:pt>
                <c:pt idx="23266">
                  <c:v>1.0070000000000001</c:v>
                </c:pt>
                <c:pt idx="23267">
                  <c:v>1.006</c:v>
                </c:pt>
                <c:pt idx="23268">
                  <c:v>1.0050000000000001</c:v>
                </c:pt>
                <c:pt idx="23269">
                  <c:v>1.004</c:v>
                </c:pt>
                <c:pt idx="23270">
                  <c:v>1.0050000000000001</c:v>
                </c:pt>
                <c:pt idx="23271">
                  <c:v>1.0050000000000001</c:v>
                </c:pt>
                <c:pt idx="23272">
                  <c:v>1.0050000000000001</c:v>
                </c:pt>
                <c:pt idx="23273">
                  <c:v>1.0050000000000001</c:v>
                </c:pt>
                <c:pt idx="23274">
                  <c:v>1.006</c:v>
                </c:pt>
                <c:pt idx="23275">
                  <c:v>1.0070000000000001</c:v>
                </c:pt>
                <c:pt idx="23276">
                  <c:v>1.008</c:v>
                </c:pt>
                <c:pt idx="23277">
                  <c:v>1.0070000000000001</c:v>
                </c:pt>
                <c:pt idx="23278">
                  <c:v>1.0070000000000001</c:v>
                </c:pt>
                <c:pt idx="23279">
                  <c:v>1.0090000000000001</c:v>
                </c:pt>
                <c:pt idx="23280">
                  <c:v>1.0090000000000001</c:v>
                </c:pt>
                <c:pt idx="23281">
                  <c:v>1.0070000000000001</c:v>
                </c:pt>
                <c:pt idx="23282">
                  <c:v>1.0070000000000001</c:v>
                </c:pt>
                <c:pt idx="23283">
                  <c:v>1.0090000000000001</c:v>
                </c:pt>
                <c:pt idx="23284">
                  <c:v>1.008</c:v>
                </c:pt>
                <c:pt idx="23285">
                  <c:v>1.0070000000000001</c:v>
                </c:pt>
                <c:pt idx="23286">
                  <c:v>1.0050000000000001</c:v>
                </c:pt>
                <c:pt idx="23287">
                  <c:v>1.006</c:v>
                </c:pt>
                <c:pt idx="23288">
                  <c:v>1.006</c:v>
                </c:pt>
                <c:pt idx="23289">
                  <c:v>1.0070000000000001</c:v>
                </c:pt>
                <c:pt idx="23290">
                  <c:v>1.006</c:v>
                </c:pt>
                <c:pt idx="23291">
                  <c:v>1.006</c:v>
                </c:pt>
                <c:pt idx="23292">
                  <c:v>1.0070000000000001</c:v>
                </c:pt>
                <c:pt idx="23293">
                  <c:v>1.0070000000000001</c:v>
                </c:pt>
                <c:pt idx="23294">
                  <c:v>1.008</c:v>
                </c:pt>
                <c:pt idx="23295">
                  <c:v>1.008</c:v>
                </c:pt>
                <c:pt idx="23296">
                  <c:v>1.008</c:v>
                </c:pt>
                <c:pt idx="23297">
                  <c:v>1.008</c:v>
                </c:pt>
                <c:pt idx="23298">
                  <c:v>1.008</c:v>
                </c:pt>
                <c:pt idx="23299">
                  <c:v>1.008</c:v>
                </c:pt>
                <c:pt idx="23300">
                  <c:v>1.006</c:v>
                </c:pt>
                <c:pt idx="23301">
                  <c:v>1.0050000000000001</c:v>
                </c:pt>
                <c:pt idx="23302">
                  <c:v>1.004</c:v>
                </c:pt>
                <c:pt idx="23303">
                  <c:v>1.006</c:v>
                </c:pt>
                <c:pt idx="23304">
                  <c:v>1.0070000000000001</c:v>
                </c:pt>
                <c:pt idx="23305">
                  <c:v>1.0070000000000001</c:v>
                </c:pt>
                <c:pt idx="23306">
                  <c:v>1.0070000000000001</c:v>
                </c:pt>
                <c:pt idx="23307">
                  <c:v>1.0070000000000001</c:v>
                </c:pt>
                <c:pt idx="23308">
                  <c:v>1.008</c:v>
                </c:pt>
                <c:pt idx="23309">
                  <c:v>1.0070000000000001</c:v>
                </c:pt>
                <c:pt idx="23310">
                  <c:v>1.008</c:v>
                </c:pt>
                <c:pt idx="23311">
                  <c:v>1.008</c:v>
                </c:pt>
                <c:pt idx="23312">
                  <c:v>1.008</c:v>
                </c:pt>
                <c:pt idx="23313">
                  <c:v>1.008</c:v>
                </c:pt>
                <c:pt idx="23314">
                  <c:v>1.008</c:v>
                </c:pt>
                <c:pt idx="23315">
                  <c:v>1.006</c:v>
                </c:pt>
                <c:pt idx="23316">
                  <c:v>1.0050000000000001</c:v>
                </c:pt>
                <c:pt idx="23317">
                  <c:v>1.0050000000000001</c:v>
                </c:pt>
                <c:pt idx="23318">
                  <c:v>1.0050000000000001</c:v>
                </c:pt>
                <c:pt idx="23319">
                  <c:v>1.0030000000000001</c:v>
                </c:pt>
                <c:pt idx="23320">
                  <c:v>1.0030000000000001</c:v>
                </c:pt>
                <c:pt idx="23321">
                  <c:v>1.0030000000000001</c:v>
                </c:pt>
                <c:pt idx="23322">
                  <c:v>1.004</c:v>
                </c:pt>
                <c:pt idx="23323">
                  <c:v>1.002</c:v>
                </c:pt>
                <c:pt idx="23324">
                  <c:v>1.002</c:v>
                </c:pt>
                <c:pt idx="23325">
                  <c:v>1.0030000000000001</c:v>
                </c:pt>
                <c:pt idx="23326">
                  <c:v>1.002</c:v>
                </c:pt>
                <c:pt idx="23327">
                  <c:v>1.004</c:v>
                </c:pt>
                <c:pt idx="23328">
                  <c:v>1.0030000000000001</c:v>
                </c:pt>
                <c:pt idx="23329">
                  <c:v>1.0030000000000001</c:v>
                </c:pt>
                <c:pt idx="23330">
                  <c:v>1.004</c:v>
                </c:pt>
                <c:pt idx="23331">
                  <c:v>1.0050000000000001</c:v>
                </c:pt>
                <c:pt idx="23332">
                  <c:v>1.0050000000000001</c:v>
                </c:pt>
                <c:pt idx="23333">
                  <c:v>1.0050000000000001</c:v>
                </c:pt>
                <c:pt idx="23334">
                  <c:v>1.0050000000000001</c:v>
                </c:pt>
                <c:pt idx="23335">
                  <c:v>1.004</c:v>
                </c:pt>
                <c:pt idx="23336">
                  <c:v>1.0050000000000001</c:v>
                </c:pt>
                <c:pt idx="23337">
                  <c:v>1.0050000000000001</c:v>
                </c:pt>
                <c:pt idx="23338">
                  <c:v>1.006</c:v>
                </c:pt>
                <c:pt idx="23339">
                  <c:v>1.0050000000000001</c:v>
                </c:pt>
                <c:pt idx="23340">
                  <c:v>1.004</c:v>
                </c:pt>
                <c:pt idx="23341">
                  <c:v>1.0050000000000001</c:v>
                </c:pt>
                <c:pt idx="23342">
                  <c:v>1.006</c:v>
                </c:pt>
                <c:pt idx="23343">
                  <c:v>1.0050000000000001</c:v>
                </c:pt>
                <c:pt idx="23344">
                  <c:v>1.0050000000000001</c:v>
                </c:pt>
                <c:pt idx="23345">
                  <c:v>1.0050000000000001</c:v>
                </c:pt>
                <c:pt idx="23346">
                  <c:v>1.006</c:v>
                </c:pt>
                <c:pt idx="23347">
                  <c:v>1.0050000000000001</c:v>
                </c:pt>
                <c:pt idx="23348">
                  <c:v>1.0050000000000001</c:v>
                </c:pt>
                <c:pt idx="23349">
                  <c:v>1.0050000000000001</c:v>
                </c:pt>
                <c:pt idx="23350">
                  <c:v>1.0050000000000001</c:v>
                </c:pt>
                <c:pt idx="23351">
                  <c:v>1.0030000000000001</c:v>
                </c:pt>
                <c:pt idx="23352">
                  <c:v>1.004</c:v>
                </c:pt>
                <c:pt idx="23353">
                  <c:v>1.0050000000000001</c:v>
                </c:pt>
                <c:pt idx="23354">
                  <c:v>1.0050000000000001</c:v>
                </c:pt>
                <c:pt idx="23355">
                  <c:v>1.0030000000000001</c:v>
                </c:pt>
                <c:pt idx="23356">
                  <c:v>1.0030000000000001</c:v>
                </c:pt>
                <c:pt idx="23357">
                  <c:v>1.0030000000000001</c:v>
                </c:pt>
                <c:pt idx="23358">
                  <c:v>1.004</c:v>
                </c:pt>
                <c:pt idx="23359">
                  <c:v>1.004</c:v>
                </c:pt>
                <c:pt idx="23360">
                  <c:v>1.0030000000000001</c:v>
                </c:pt>
                <c:pt idx="23361">
                  <c:v>1.002</c:v>
                </c:pt>
                <c:pt idx="23362">
                  <c:v>1.0030000000000001</c:v>
                </c:pt>
                <c:pt idx="23363">
                  <c:v>1.0030000000000001</c:v>
                </c:pt>
                <c:pt idx="23364">
                  <c:v>1.0050000000000001</c:v>
                </c:pt>
                <c:pt idx="23365">
                  <c:v>1.0030000000000001</c:v>
                </c:pt>
                <c:pt idx="23366">
                  <c:v>1.0030000000000001</c:v>
                </c:pt>
                <c:pt idx="23367">
                  <c:v>1.0010000000000001</c:v>
                </c:pt>
                <c:pt idx="23368">
                  <c:v>1.0010000000000001</c:v>
                </c:pt>
                <c:pt idx="23369">
                  <c:v>1.0010000000000001</c:v>
                </c:pt>
                <c:pt idx="23370">
                  <c:v>1.0010000000000001</c:v>
                </c:pt>
                <c:pt idx="23371">
                  <c:v>1.0010000000000001</c:v>
                </c:pt>
                <c:pt idx="23372">
                  <c:v>1.0010000000000001</c:v>
                </c:pt>
                <c:pt idx="23373">
                  <c:v>1.002</c:v>
                </c:pt>
                <c:pt idx="23374">
                  <c:v>1.002</c:v>
                </c:pt>
                <c:pt idx="23375">
                  <c:v>1.0030000000000001</c:v>
                </c:pt>
                <c:pt idx="23376">
                  <c:v>1.002</c:v>
                </c:pt>
                <c:pt idx="23377">
                  <c:v>1.002</c:v>
                </c:pt>
                <c:pt idx="23378">
                  <c:v>1.002</c:v>
                </c:pt>
                <c:pt idx="23379">
                  <c:v>1.0010000000000001</c:v>
                </c:pt>
                <c:pt idx="23380">
                  <c:v>1.0010000000000001</c:v>
                </c:pt>
                <c:pt idx="23381">
                  <c:v>1.0010000000000001</c:v>
                </c:pt>
                <c:pt idx="23382">
                  <c:v>1</c:v>
                </c:pt>
                <c:pt idx="23383">
                  <c:v>0.999</c:v>
                </c:pt>
                <c:pt idx="23384">
                  <c:v>0.999</c:v>
                </c:pt>
                <c:pt idx="23385">
                  <c:v>1</c:v>
                </c:pt>
                <c:pt idx="23386">
                  <c:v>1.002</c:v>
                </c:pt>
                <c:pt idx="23387">
                  <c:v>1.002</c:v>
                </c:pt>
                <c:pt idx="23388">
                  <c:v>1.002</c:v>
                </c:pt>
                <c:pt idx="23389">
                  <c:v>1.002</c:v>
                </c:pt>
                <c:pt idx="23390">
                  <c:v>0.999</c:v>
                </c:pt>
                <c:pt idx="23391">
                  <c:v>0.998</c:v>
                </c:pt>
                <c:pt idx="23392">
                  <c:v>0.998</c:v>
                </c:pt>
                <c:pt idx="23393">
                  <c:v>0.998</c:v>
                </c:pt>
                <c:pt idx="23394">
                  <c:v>0.998</c:v>
                </c:pt>
                <c:pt idx="23395">
                  <c:v>0.998</c:v>
                </c:pt>
                <c:pt idx="23396">
                  <c:v>0.999</c:v>
                </c:pt>
                <c:pt idx="23397">
                  <c:v>1</c:v>
                </c:pt>
                <c:pt idx="23398">
                  <c:v>0.999</c:v>
                </c:pt>
                <c:pt idx="23399">
                  <c:v>0.998</c:v>
                </c:pt>
                <c:pt idx="23400">
                  <c:v>0.997</c:v>
                </c:pt>
                <c:pt idx="23401">
                  <c:v>0.997</c:v>
                </c:pt>
                <c:pt idx="23402">
                  <c:v>0.997</c:v>
                </c:pt>
                <c:pt idx="23403">
                  <c:v>0.998</c:v>
                </c:pt>
                <c:pt idx="23404">
                  <c:v>0.999</c:v>
                </c:pt>
                <c:pt idx="23405">
                  <c:v>1</c:v>
                </c:pt>
                <c:pt idx="23406">
                  <c:v>0.997</c:v>
                </c:pt>
                <c:pt idx="23407">
                  <c:v>0.997</c:v>
                </c:pt>
                <c:pt idx="23408">
                  <c:v>0.997</c:v>
                </c:pt>
                <c:pt idx="23409">
                  <c:v>0.997</c:v>
                </c:pt>
                <c:pt idx="23410">
                  <c:v>0.999</c:v>
                </c:pt>
                <c:pt idx="23411">
                  <c:v>0.998</c:v>
                </c:pt>
                <c:pt idx="23412">
                  <c:v>0.997</c:v>
                </c:pt>
                <c:pt idx="23413">
                  <c:v>0.998</c:v>
                </c:pt>
                <c:pt idx="23414">
                  <c:v>0.999</c:v>
                </c:pt>
                <c:pt idx="23415">
                  <c:v>0.999</c:v>
                </c:pt>
                <c:pt idx="23416">
                  <c:v>0.999</c:v>
                </c:pt>
                <c:pt idx="23417">
                  <c:v>0.999</c:v>
                </c:pt>
                <c:pt idx="23418">
                  <c:v>0.998</c:v>
                </c:pt>
                <c:pt idx="23419">
                  <c:v>0.997</c:v>
                </c:pt>
                <c:pt idx="23420">
                  <c:v>0.998</c:v>
                </c:pt>
                <c:pt idx="23421">
                  <c:v>0.999</c:v>
                </c:pt>
                <c:pt idx="23422">
                  <c:v>0.998</c:v>
                </c:pt>
                <c:pt idx="23423">
                  <c:v>0.998</c:v>
                </c:pt>
                <c:pt idx="23424">
                  <c:v>0.998</c:v>
                </c:pt>
                <c:pt idx="23425">
                  <c:v>0.998</c:v>
                </c:pt>
                <c:pt idx="23426">
                  <c:v>0.999</c:v>
                </c:pt>
                <c:pt idx="23427">
                  <c:v>0.999</c:v>
                </c:pt>
                <c:pt idx="23428">
                  <c:v>0.998</c:v>
                </c:pt>
                <c:pt idx="23429">
                  <c:v>0.997</c:v>
                </c:pt>
                <c:pt idx="23430">
                  <c:v>0.997</c:v>
                </c:pt>
                <c:pt idx="23431">
                  <c:v>0.999</c:v>
                </c:pt>
                <c:pt idx="23432">
                  <c:v>0.999</c:v>
                </c:pt>
                <c:pt idx="23433">
                  <c:v>0.998</c:v>
                </c:pt>
                <c:pt idx="23434">
                  <c:v>0.999</c:v>
                </c:pt>
                <c:pt idx="23435">
                  <c:v>0.999</c:v>
                </c:pt>
                <c:pt idx="23436">
                  <c:v>0.998</c:v>
                </c:pt>
                <c:pt idx="23437">
                  <c:v>0.998</c:v>
                </c:pt>
                <c:pt idx="23438">
                  <c:v>0.999</c:v>
                </c:pt>
                <c:pt idx="23439">
                  <c:v>0.998</c:v>
                </c:pt>
                <c:pt idx="23440">
                  <c:v>0.998</c:v>
                </c:pt>
                <c:pt idx="23441">
                  <c:v>0.999</c:v>
                </c:pt>
                <c:pt idx="23442">
                  <c:v>1</c:v>
                </c:pt>
                <c:pt idx="23443">
                  <c:v>0.999</c:v>
                </c:pt>
                <c:pt idx="23444">
                  <c:v>0.997</c:v>
                </c:pt>
                <c:pt idx="23445">
                  <c:v>0.997</c:v>
                </c:pt>
                <c:pt idx="23446">
                  <c:v>0.995</c:v>
                </c:pt>
                <c:pt idx="23447">
                  <c:v>0.995</c:v>
                </c:pt>
                <c:pt idx="23448">
                  <c:v>0.995</c:v>
                </c:pt>
                <c:pt idx="23449">
                  <c:v>0.995</c:v>
                </c:pt>
                <c:pt idx="23450">
                  <c:v>0.996</c:v>
                </c:pt>
                <c:pt idx="23451">
                  <c:v>0.995</c:v>
                </c:pt>
                <c:pt idx="23452">
                  <c:v>0.995</c:v>
                </c:pt>
                <c:pt idx="23453">
                  <c:v>0.996</c:v>
                </c:pt>
                <c:pt idx="23454">
                  <c:v>0.997</c:v>
                </c:pt>
                <c:pt idx="23455">
                  <c:v>0.997</c:v>
                </c:pt>
                <c:pt idx="23456">
                  <c:v>0.996</c:v>
                </c:pt>
                <c:pt idx="23457">
                  <c:v>0.998</c:v>
                </c:pt>
                <c:pt idx="23458">
                  <c:v>1</c:v>
                </c:pt>
                <c:pt idx="23459">
                  <c:v>0.999</c:v>
                </c:pt>
                <c:pt idx="23460">
                  <c:v>0.998</c:v>
                </c:pt>
                <c:pt idx="23461">
                  <c:v>1</c:v>
                </c:pt>
                <c:pt idx="23462">
                  <c:v>1</c:v>
                </c:pt>
                <c:pt idx="23463">
                  <c:v>0.999</c:v>
                </c:pt>
                <c:pt idx="23464">
                  <c:v>0.997</c:v>
                </c:pt>
                <c:pt idx="23465">
                  <c:v>0.996</c:v>
                </c:pt>
                <c:pt idx="23466">
                  <c:v>0.997</c:v>
                </c:pt>
                <c:pt idx="23467">
                  <c:v>0.997</c:v>
                </c:pt>
                <c:pt idx="23468">
                  <c:v>0.998</c:v>
                </c:pt>
                <c:pt idx="23469">
                  <c:v>0.995</c:v>
                </c:pt>
                <c:pt idx="23470">
                  <c:v>0.995</c:v>
                </c:pt>
                <c:pt idx="23471">
                  <c:v>0.997</c:v>
                </c:pt>
                <c:pt idx="23472">
                  <c:v>0.995</c:v>
                </c:pt>
                <c:pt idx="23473">
                  <c:v>0.997</c:v>
                </c:pt>
                <c:pt idx="23474">
                  <c:v>0.997</c:v>
                </c:pt>
                <c:pt idx="23475">
                  <c:v>0.997</c:v>
                </c:pt>
                <c:pt idx="23476">
                  <c:v>0.997</c:v>
                </c:pt>
                <c:pt idx="23477">
                  <c:v>0.998</c:v>
                </c:pt>
                <c:pt idx="23478">
                  <c:v>0.999</c:v>
                </c:pt>
                <c:pt idx="23479">
                  <c:v>0.999</c:v>
                </c:pt>
                <c:pt idx="23480">
                  <c:v>0.999</c:v>
                </c:pt>
                <c:pt idx="23481">
                  <c:v>0.999</c:v>
                </c:pt>
                <c:pt idx="23482">
                  <c:v>0.998</c:v>
                </c:pt>
                <c:pt idx="23483">
                  <c:v>0.997</c:v>
                </c:pt>
                <c:pt idx="23484">
                  <c:v>0.997</c:v>
                </c:pt>
                <c:pt idx="23485">
                  <c:v>0.996</c:v>
                </c:pt>
                <c:pt idx="23486">
                  <c:v>0.995</c:v>
                </c:pt>
                <c:pt idx="23487">
                  <c:v>0.996</c:v>
                </c:pt>
                <c:pt idx="23488">
                  <c:v>0.996</c:v>
                </c:pt>
                <c:pt idx="23489">
                  <c:v>0.996</c:v>
                </c:pt>
                <c:pt idx="23490">
                  <c:v>0.996</c:v>
                </c:pt>
                <c:pt idx="23491">
                  <c:v>0.996</c:v>
                </c:pt>
                <c:pt idx="23492">
                  <c:v>0.99399999999999999</c:v>
                </c:pt>
                <c:pt idx="23493">
                  <c:v>0.99399999999999999</c:v>
                </c:pt>
                <c:pt idx="23494">
                  <c:v>0.99399999999999999</c:v>
                </c:pt>
                <c:pt idx="23495">
                  <c:v>0.99399999999999999</c:v>
                </c:pt>
                <c:pt idx="23496">
                  <c:v>0.995</c:v>
                </c:pt>
                <c:pt idx="23497">
                  <c:v>0.996</c:v>
                </c:pt>
                <c:pt idx="23498">
                  <c:v>0.998</c:v>
                </c:pt>
                <c:pt idx="23499">
                  <c:v>0.998</c:v>
                </c:pt>
                <c:pt idx="23500">
                  <c:v>0.999</c:v>
                </c:pt>
                <c:pt idx="23501">
                  <c:v>0.999</c:v>
                </c:pt>
                <c:pt idx="23502">
                  <c:v>0.997</c:v>
                </c:pt>
                <c:pt idx="23503">
                  <c:v>0.998</c:v>
                </c:pt>
                <c:pt idx="23504">
                  <c:v>0.998</c:v>
                </c:pt>
                <c:pt idx="23505">
                  <c:v>0.996</c:v>
                </c:pt>
                <c:pt idx="23506">
                  <c:v>0.996</c:v>
                </c:pt>
                <c:pt idx="23507">
                  <c:v>0.996</c:v>
                </c:pt>
                <c:pt idx="23508">
                  <c:v>0.996</c:v>
                </c:pt>
                <c:pt idx="23509">
                  <c:v>0.997</c:v>
                </c:pt>
                <c:pt idx="23510">
                  <c:v>0.997</c:v>
                </c:pt>
                <c:pt idx="23511">
                  <c:v>0.997</c:v>
                </c:pt>
                <c:pt idx="23512">
                  <c:v>0.996</c:v>
                </c:pt>
                <c:pt idx="23513">
                  <c:v>0.997</c:v>
                </c:pt>
                <c:pt idx="23514">
                  <c:v>0.998</c:v>
                </c:pt>
                <c:pt idx="23515">
                  <c:v>0.998</c:v>
                </c:pt>
                <c:pt idx="23516">
                  <c:v>0.997</c:v>
                </c:pt>
                <c:pt idx="23517">
                  <c:v>0.996</c:v>
                </c:pt>
                <c:pt idx="23518">
                  <c:v>0.997</c:v>
                </c:pt>
                <c:pt idx="23519">
                  <c:v>0.997</c:v>
                </c:pt>
                <c:pt idx="23520">
                  <c:v>0.997</c:v>
                </c:pt>
                <c:pt idx="23521">
                  <c:v>0.995</c:v>
                </c:pt>
                <c:pt idx="23522">
                  <c:v>0.996</c:v>
                </c:pt>
                <c:pt idx="23523">
                  <c:v>0.996</c:v>
                </c:pt>
                <c:pt idx="23524">
                  <c:v>0.995</c:v>
                </c:pt>
                <c:pt idx="23525">
                  <c:v>0.997</c:v>
                </c:pt>
                <c:pt idx="23526">
                  <c:v>0.998</c:v>
                </c:pt>
                <c:pt idx="23527">
                  <c:v>0.998</c:v>
                </c:pt>
                <c:pt idx="23528">
                  <c:v>0.997</c:v>
                </c:pt>
                <c:pt idx="23529">
                  <c:v>0.998</c:v>
                </c:pt>
                <c:pt idx="23530">
                  <c:v>0.998</c:v>
                </c:pt>
                <c:pt idx="23531">
                  <c:v>0.996</c:v>
                </c:pt>
                <c:pt idx="23532">
                  <c:v>0.997</c:v>
                </c:pt>
                <c:pt idx="23533">
                  <c:v>0.997</c:v>
                </c:pt>
                <c:pt idx="23534">
                  <c:v>0.998</c:v>
                </c:pt>
                <c:pt idx="23535">
                  <c:v>0.998</c:v>
                </c:pt>
                <c:pt idx="23536">
                  <c:v>0.999</c:v>
                </c:pt>
                <c:pt idx="23537">
                  <c:v>0.998</c:v>
                </c:pt>
                <c:pt idx="23538">
                  <c:v>0.998</c:v>
                </c:pt>
                <c:pt idx="23539">
                  <c:v>0.998</c:v>
                </c:pt>
                <c:pt idx="23540">
                  <c:v>0.996</c:v>
                </c:pt>
                <c:pt idx="23541">
                  <c:v>0.995</c:v>
                </c:pt>
                <c:pt idx="23542">
                  <c:v>0.995</c:v>
                </c:pt>
                <c:pt idx="23543">
                  <c:v>0.996</c:v>
                </c:pt>
                <c:pt idx="23544">
                  <c:v>0.996</c:v>
                </c:pt>
                <c:pt idx="23545">
                  <c:v>0.995</c:v>
                </c:pt>
                <c:pt idx="23546">
                  <c:v>0.995</c:v>
                </c:pt>
                <c:pt idx="23547">
                  <c:v>0.99399999999999999</c:v>
                </c:pt>
                <c:pt idx="23548">
                  <c:v>0.995</c:v>
                </c:pt>
                <c:pt idx="23549">
                  <c:v>0.995</c:v>
                </c:pt>
                <c:pt idx="23550">
                  <c:v>0.995</c:v>
                </c:pt>
                <c:pt idx="23551">
                  <c:v>0.996</c:v>
                </c:pt>
                <c:pt idx="23552">
                  <c:v>0.998</c:v>
                </c:pt>
                <c:pt idx="23553">
                  <c:v>0.998</c:v>
                </c:pt>
                <c:pt idx="23554">
                  <c:v>0.998</c:v>
                </c:pt>
                <c:pt idx="23555">
                  <c:v>0.998</c:v>
                </c:pt>
                <c:pt idx="23556">
                  <c:v>0.998</c:v>
                </c:pt>
                <c:pt idx="23557">
                  <c:v>0.997</c:v>
                </c:pt>
                <c:pt idx="23558">
                  <c:v>0.997</c:v>
                </c:pt>
                <c:pt idx="23559">
                  <c:v>0.998</c:v>
                </c:pt>
                <c:pt idx="23560">
                  <c:v>0.996</c:v>
                </c:pt>
                <c:pt idx="23561">
                  <c:v>0.995</c:v>
                </c:pt>
                <c:pt idx="23562">
                  <c:v>0.996</c:v>
                </c:pt>
                <c:pt idx="23563">
                  <c:v>0.995</c:v>
                </c:pt>
                <c:pt idx="23564">
                  <c:v>0.995</c:v>
                </c:pt>
                <c:pt idx="23565">
                  <c:v>0.995</c:v>
                </c:pt>
                <c:pt idx="23566">
                  <c:v>0.995</c:v>
                </c:pt>
                <c:pt idx="23567">
                  <c:v>0.99399999999999999</c:v>
                </c:pt>
                <c:pt idx="23568">
                  <c:v>0.995</c:v>
                </c:pt>
                <c:pt idx="23569">
                  <c:v>0.996</c:v>
                </c:pt>
                <c:pt idx="23570">
                  <c:v>0.995</c:v>
                </c:pt>
                <c:pt idx="23571">
                  <c:v>0.996</c:v>
                </c:pt>
                <c:pt idx="23572">
                  <c:v>0.996</c:v>
                </c:pt>
                <c:pt idx="23573">
                  <c:v>0.996</c:v>
                </c:pt>
                <c:pt idx="23574">
                  <c:v>0.995</c:v>
                </c:pt>
                <c:pt idx="23575">
                  <c:v>0.996</c:v>
                </c:pt>
                <c:pt idx="23576">
                  <c:v>0.996</c:v>
                </c:pt>
                <c:pt idx="23577">
                  <c:v>0.995</c:v>
                </c:pt>
                <c:pt idx="23578">
                  <c:v>0.997</c:v>
                </c:pt>
                <c:pt idx="23579">
                  <c:v>0.997</c:v>
                </c:pt>
                <c:pt idx="23580">
                  <c:v>0.996</c:v>
                </c:pt>
                <c:pt idx="23581">
                  <c:v>0.997</c:v>
                </c:pt>
                <c:pt idx="23582">
                  <c:v>0.997</c:v>
                </c:pt>
                <c:pt idx="23583">
                  <c:v>0.998</c:v>
                </c:pt>
                <c:pt idx="23584">
                  <c:v>0.998</c:v>
                </c:pt>
                <c:pt idx="23585">
                  <c:v>0.997</c:v>
                </c:pt>
                <c:pt idx="23586">
                  <c:v>0.996</c:v>
                </c:pt>
                <c:pt idx="23587">
                  <c:v>0.996</c:v>
                </c:pt>
                <c:pt idx="23588">
                  <c:v>0.995</c:v>
                </c:pt>
                <c:pt idx="23589">
                  <c:v>0.996</c:v>
                </c:pt>
                <c:pt idx="23590">
                  <c:v>0.996</c:v>
                </c:pt>
                <c:pt idx="23591">
                  <c:v>0.995</c:v>
                </c:pt>
                <c:pt idx="23592">
                  <c:v>0.995</c:v>
                </c:pt>
                <c:pt idx="23593">
                  <c:v>0.996</c:v>
                </c:pt>
                <c:pt idx="23594">
                  <c:v>0.995</c:v>
                </c:pt>
                <c:pt idx="23595">
                  <c:v>0.99299999999999999</c:v>
                </c:pt>
                <c:pt idx="23596">
                  <c:v>0.99399999999999999</c:v>
                </c:pt>
                <c:pt idx="23597">
                  <c:v>0.995</c:v>
                </c:pt>
                <c:pt idx="23598">
                  <c:v>0.996</c:v>
                </c:pt>
                <c:pt idx="23599">
                  <c:v>0.996</c:v>
                </c:pt>
                <c:pt idx="23600">
                  <c:v>0.998</c:v>
                </c:pt>
                <c:pt idx="23601">
                  <c:v>0.998</c:v>
                </c:pt>
                <c:pt idx="23602">
                  <c:v>0.997</c:v>
                </c:pt>
                <c:pt idx="23603">
                  <c:v>0.997</c:v>
                </c:pt>
                <c:pt idx="23604">
                  <c:v>0.998</c:v>
                </c:pt>
                <c:pt idx="23605">
                  <c:v>0.998</c:v>
                </c:pt>
                <c:pt idx="23606">
                  <c:v>0.997</c:v>
                </c:pt>
                <c:pt idx="23607">
                  <c:v>0.997</c:v>
                </c:pt>
                <c:pt idx="23608">
                  <c:v>0.998</c:v>
                </c:pt>
                <c:pt idx="23609">
                  <c:v>0.997</c:v>
                </c:pt>
                <c:pt idx="23610">
                  <c:v>0.996</c:v>
                </c:pt>
                <c:pt idx="23611">
                  <c:v>0.995</c:v>
                </c:pt>
                <c:pt idx="23612">
                  <c:v>0.995</c:v>
                </c:pt>
                <c:pt idx="23613">
                  <c:v>0.995</c:v>
                </c:pt>
                <c:pt idx="23614">
                  <c:v>0.99399999999999999</c:v>
                </c:pt>
                <c:pt idx="23615">
                  <c:v>0.99399999999999999</c:v>
                </c:pt>
                <c:pt idx="23616">
                  <c:v>0.995</c:v>
                </c:pt>
                <c:pt idx="23617">
                  <c:v>0.995</c:v>
                </c:pt>
                <c:pt idx="23618">
                  <c:v>0.995</c:v>
                </c:pt>
                <c:pt idx="23619">
                  <c:v>0.995</c:v>
                </c:pt>
                <c:pt idx="23620">
                  <c:v>0.996</c:v>
                </c:pt>
                <c:pt idx="23621">
                  <c:v>0.998</c:v>
                </c:pt>
                <c:pt idx="23622">
                  <c:v>0.997</c:v>
                </c:pt>
                <c:pt idx="23623">
                  <c:v>0.998</c:v>
                </c:pt>
                <c:pt idx="23624">
                  <c:v>0.997</c:v>
                </c:pt>
                <c:pt idx="23625">
                  <c:v>0.996</c:v>
                </c:pt>
                <c:pt idx="23626">
                  <c:v>0.996</c:v>
                </c:pt>
                <c:pt idx="23627">
                  <c:v>0.995</c:v>
                </c:pt>
                <c:pt idx="23628">
                  <c:v>0.996</c:v>
                </c:pt>
                <c:pt idx="23629">
                  <c:v>0.996</c:v>
                </c:pt>
                <c:pt idx="23630">
                  <c:v>0.996</c:v>
                </c:pt>
                <c:pt idx="23631">
                  <c:v>0.997</c:v>
                </c:pt>
                <c:pt idx="23632">
                  <c:v>0.996</c:v>
                </c:pt>
                <c:pt idx="23633">
                  <c:v>0.996</c:v>
                </c:pt>
                <c:pt idx="23634">
                  <c:v>0.998</c:v>
                </c:pt>
                <c:pt idx="23635">
                  <c:v>0.996</c:v>
                </c:pt>
                <c:pt idx="23636">
                  <c:v>0.99299999999999999</c:v>
                </c:pt>
                <c:pt idx="23637">
                  <c:v>0.99399999999999999</c:v>
                </c:pt>
                <c:pt idx="23638">
                  <c:v>0.995</c:v>
                </c:pt>
                <c:pt idx="23639">
                  <c:v>0.996</c:v>
                </c:pt>
                <c:pt idx="23640">
                  <c:v>0.99399999999999999</c:v>
                </c:pt>
                <c:pt idx="23641">
                  <c:v>0.995</c:v>
                </c:pt>
                <c:pt idx="23642">
                  <c:v>0.997</c:v>
                </c:pt>
                <c:pt idx="23643">
                  <c:v>0.996</c:v>
                </c:pt>
                <c:pt idx="23644">
                  <c:v>0.995</c:v>
                </c:pt>
                <c:pt idx="23645">
                  <c:v>0.996</c:v>
                </c:pt>
                <c:pt idx="23646">
                  <c:v>0.99399999999999999</c:v>
                </c:pt>
                <c:pt idx="23647">
                  <c:v>0.995</c:v>
                </c:pt>
                <c:pt idx="23648">
                  <c:v>0.996</c:v>
                </c:pt>
                <c:pt idx="23649">
                  <c:v>0.998</c:v>
                </c:pt>
                <c:pt idx="23650">
                  <c:v>0.998</c:v>
                </c:pt>
                <c:pt idx="23651">
                  <c:v>0.997</c:v>
                </c:pt>
                <c:pt idx="23652">
                  <c:v>0.997</c:v>
                </c:pt>
                <c:pt idx="23653">
                  <c:v>0.997</c:v>
                </c:pt>
                <c:pt idx="23654">
                  <c:v>0.996</c:v>
                </c:pt>
                <c:pt idx="23655">
                  <c:v>0.996</c:v>
                </c:pt>
                <c:pt idx="23656">
                  <c:v>0.995</c:v>
                </c:pt>
                <c:pt idx="23657">
                  <c:v>0.996</c:v>
                </c:pt>
                <c:pt idx="23658">
                  <c:v>0.995</c:v>
                </c:pt>
                <c:pt idx="23659">
                  <c:v>0.996</c:v>
                </c:pt>
                <c:pt idx="23660">
                  <c:v>0.996</c:v>
                </c:pt>
                <c:pt idx="23661">
                  <c:v>0.997</c:v>
                </c:pt>
                <c:pt idx="23662">
                  <c:v>0.996</c:v>
                </c:pt>
                <c:pt idx="23663">
                  <c:v>0.996</c:v>
                </c:pt>
                <c:pt idx="23664">
                  <c:v>0.997</c:v>
                </c:pt>
                <c:pt idx="23665">
                  <c:v>0.996</c:v>
                </c:pt>
                <c:pt idx="23666">
                  <c:v>0.997</c:v>
                </c:pt>
                <c:pt idx="23667">
                  <c:v>0.997</c:v>
                </c:pt>
                <c:pt idx="23668">
                  <c:v>0.996</c:v>
                </c:pt>
                <c:pt idx="23669">
                  <c:v>0.996</c:v>
                </c:pt>
                <c:pt idx="23670">
                  <c:v>0.995</c:v>
                </c:pt>
                <c:pt idx="23671">
                  <c:v>0.99299999999999999</c:v>
                </c:pt>
                <c:pt idx="23672">
                  <c:v>0.99299999999999999</c:v>
                </c:pt>
                <c:pt idx="23673">
                  <c:v>0.99299999999999999</c:v>
                </c:pt>
                <c:pt idx="23674">
                  <c:v>0.99199999999999999</c:v>
                </c:pt>
                <c:pt idx="23675">
                  <c:v>0.99199999999999999</c:v>
                </c:pt>
                <c:pt idx="23676">
                  <c:v>0.99399999999999999</c:v>
                </c:pt>
                <c:pt idx="23677">
                  <c:v>0.99399999999999999</c:v>
                </c:pt>
                <c:pt idx="23678">
                  <c:v>0.995</c:v>
                </c:pt>
                <c:pt idx="23679">
                  <c:v>0.996</c:v>
                </c:pt>
                <c:pt idx="23680">
                  <c:v>0.995</c:v>
                </c:pt>
                <c:pt idx="23681">
                  <c:v>0.99399999999999999</c:v>
                </c:pt>
                <c:pt idx="23682">
                  <c:v>0.995</c:v>
                </c:pt>
                <c:pt idx="23683">
                  <c:v>0.996</c:v>
                </c:pt>
                <c:pt idx="23684">
                  <c:v>0.996</c:v>
                </c:pt>
                <c:pt idx="23685">
                  <c:v>0.995</c:v>
                </c:pt>
                <c:pt idx="23686">
                  <c:v>0.997</c:v>
                </c:pt>
                <c:pt idx="23687">
                  <c:v>0.996</c:v>
                </c:pt>
                <c:pt idx="23688">
                  <c:v>0.995</c:v>
                </c:pt>
                <c:pt idx="23689">
                  <c:v>0.99399999999999999</c:v>
                </c:pt>
                <c:pt idx="23690">
                  <c:v>0.995</c:v>
                </c:pt>
                <c:pt idx="23691">
                  <c:v>0.995</c:v>
                </c:pt>
                <c:pt idx="23692">
                  <c:v>0.997</c:v>
                </c:pt>
                <c:pt idx="23693">
                  <c:v>0.997</c:v>
                </c:pt>
                <c:pt idx="23694">
                  <c:v>0.997</c:v>
                </c:pt>
                <c:pt idx="23695">
                  <c:v>0.997</c:v>
                </c:pt>
                <c:pt idx="23696">
                  <c:v>0.996</c:v>
                </c:pt>
                <c:pt idx="23697">
                  <c:v>0.996</c:v>
                </c:pt>
                <c:pt idx="23698">
                  <c:v>0.995</c:v>
                </c:pt>
                <c:pt idx="23699">
                  <c:v>0.996</c:v>
                </c:pt>
                <c:pt idx="23700">
                  <c:v>0.996</c:v>
                </c:pt>
                <c:pt idx="23701">
                  <c:v>0.996</c:v>
                </c:pt>
                <c:pt idx="23702">
                  <c:v>0.996</c:v>
                </c:pt>
                <c:pt idx="23703">
                  <c:v>0.996</c:v>
                </c:pt>
                <c:pt idx="23704">
                  <c:v>0.996</c:v>
                </c:pt>
                <c:pt idx="23705">
                  <c:v>0.995</c:v>
                </c:pt>
                <c:pt idx="23706">
                  <c:v>0.997</c:v>
                </c:pt>
                <c:pt idx="23707">
                  <c:v>0.996</c:v>
                </c:pt>
                <c:pt idx="23708">
                  <c:v>0.99399999999999999</c:v>
                </c:pt>
                <c:pt idx="23709">
                  <c:v>0.99299999999999999</c:v>
                </c:pt>
                <c:pt idx="23710">
                  <c:v>0.995</c:v>
                </c:pt>
                <c:pt idx="23711">
                  <c:v>0.997</c:v>
                </c:pt>
                <c:pt idx="23712">
                  <c:v>0.996</c:v>
                </c:pt>
                <c:pt idx="23713">
                  <c:v>0.996</c:v>
                </c:pt>
                <c:pt idx="23714">
                  <c:v>0.998</c:v>
                </c:pt>
                <c:pt idx="23715">
                  <c:v>0.998</c:v>
                </c:pt>
                <c:pt idx="23716">
                  <c:v>0.998</c:v>
                </c:pt>
                <c:pt idx="23717">
                  <c:v>0.998</c:v>
                </c:pt>
                <c:pt idx="23718">
                  <c:v>0.997</c:v>
                </c:pt>
                <c:pt idx="23719">
                  <c:v>0.996</c:v>
                </c:pt>
                <c:pt idx="23720">
                  <c:v>0.997</c:v>
                </c:pt>
                <c:pt idx="23721">
                  <c:v>0.996</c:v>
                </c:pt>
                <c:pt idx="23722">
                  <c:v>0.995</c:v>
                </c:pt>
                <c:pt idx="23723">
                  <c:v>0.996</c:v>
                </c:pt>
                <c:pt idx="23724">
                  <c:v>0.996</c:v>
                </c:pt>
                <c:pt idx="23725">
                  <c:v>0.997</c:v>
                </c:pt>
                <c:pt idx="23726">
                  <c:v>0.997</c:v>
                </c:pt>
                <c:pt idx="23727">
                  <c:v>0.997</c:v>
                </c:pt>
                <c:pt idx="23728">
                  <c:v>0.997</c:v>
                </c:pt>
                <c:pt idx="23729">
                  <c:v>0.997</c:v>
                </c:pt>
                <c:pt idx="23730">
                  <c:v>0.998</c:v>
                </c:pt>
                <c:pt idx="23731">
                  <c:v>0.997</c:v>
                </c:pt>
                <c:pt idx="23732">
                  <c:v>0.997</c:v>
                </c:pt>
                <c:pt idx="23733">
                  <c:v>0.997</c:v>
                </c:pt>
                <c:pt idx="23734">
                  <c:v>0.996</c:v>
                </c:pt>
                <c:pt idx="23735">
                  <c:v>0.998</c:v>
                </c:pt>
                <c:pt idx="23736">
                  <c:v>1.0010000000000001</c:v>
                </c:pt>
                <c:pt idx="23737">
                  <c:v>0.999</c:v>
                </c:pt>
                <c:pt idx="23738">
                  <c:v>0.999</c:v>
                </c:pt>
                <c:pt idx="23739">
                  <c:v>0.997</c:v>
                </c:pt>
                <c:pt idx="23740">
                  <c:v>0.998</c:v>
                </c:pt>
                <c:pt idx="23741">
                  <c:v>0.999</c:v>
                </c:pt>
                <c:pt idx="23742">
                  <c:v>1.0010000000000001</c:v>
                </c:pt>
                <c:pt idx="23743">
                  <c:v>1.0010000000000001</c:v>
                </c:pt>
                <c:pt idx="23744">
                  <c:v>1</c:v>
                </c:pt>
                <c:pt idx="23745">
                  <c:v>1.0010000000000001</c:v>
                </c:pt>
                <c:pt idx="23746">
                  <c:v>1.0010000000000001</c:v>
                </c:pt>
                <c:pt idx="23747">
                  <c:v>0.999</c:v>
                </c:pt>
                <c:pt idx="23748">
                  <c:v>0.999</c:v>
                </c:pt>
                <c:pt idx="23749">
                  <c:v>1</c:v>
                </c:pt>
                <c:pt idx="23750">
                  <c:v>0.997</c:v>
                </c:pt>
                <c:pt idx="23751">
                  <c:v>0.998</c:v>
                </c:pt>
                <c:pt idx="23752">
                  <c:v>0.999</c:v>
                </c:pt>
                <c:pt idx="23753">
                  <c:v>1.0010000000000001</c:v>
                </c:pt>
                <c:pt idx="23754">
                  <c:v>0.999</c:v>
                </c:pt>
                <c:pt idx="23755">
                  <c:v>0.999</c:v>
                </c:pt>
                <c:pt idx="23756">
                  <c:v>0.999</c:v>
                </c:pt>
                <c:pt idx="23757">
                  <c:v>0.999</c:v>
                </c:pt>
                <c:pt idx="23758">
                  <c:v>0.998</c:v>
                </c:pt>
                <c:pt idx="23759">
                  <c:v>0.997</c:v>
                </c:pt>
                <c:pt idx="23760">
                  <c:v>0.997</c:v>
                </c:pt>
                <c:pt idx="23761">
                  <c:v>0.999</c:v>
                </c:pt>
                <c:pt idx="23762">
                  <c:v>0.998</c:v>
                </c:pt>
                <c:pt idx="23763">
                  <c:v>0.998</c:v>
                </c:pt>
                <c:pt idx="23764">
                  <c:v>0.998</c:v>
                </c:pt>
                <c:pt idx="23765">
                  <c:v>0.996</c:v>
                </c:pt>
                <c:pt idx="23766">
                  <c:v>0.996</c:v>
                </c:pt>
                <c:pt idx="23767">
                  <c:v>0.997</c:v>
                </c:pt>
                <c:pt idx="23768">
                  <c:v>0.998</c:v>
                </c:pt>
                <c:pt idx="23769">
                  <c:v>0.998</c:v>
                </c:pt>
                <c:pt idx="23770">
                  <c:v>0.998</c:v>
                </c:pt>
                <c:pt idx="23771">
                  <c:v>0.998</c:v>
                </c:pt>
                <c:pt idx="23772">
                  <c:v>0.998</c:v>
                </c:pt>
                <c:pt idx="23773">
                  <c:v>0.997</c:v>
                </c:pt>
                <c:pt idx="23774">
                  <c:v>0.996</c:v>
                </c:pt>
                <c:pt idx="23775">
                  <c:v>0.996</c:v>
                </c:pt>
                <c:pt idx="23776">
                  <c:v>0.997</c:v>
                </c:pt>
                <c:pt idx="23777">
                  <c:v>0.997</c:v>
                </c:pt>
                <c:pt idx="23778">
                  <c:v>0.997</c:v>
                </c:pt>
                <c:pt idx="23779">
                  <c:v>0.999</c:v>
                </c:pt>
                <c:pt idx="23780">
                  <c:v>0.999</c:v>
                </c:pt>
                <c:pt idx="23781">
                  <c:v>0.997</c:v>
                </c:pt>
                <c:pt idx="23782">
                  <c:v>0.997</c:v>
                </c:pt>
                <c:pt idx="23783">
                  <c:v>0.999</c:v>
                </c:pt>
                <c:pt idx="23784">
                  <c:v>0.997</c:v>
                </c:pt>
                <c:pt idx="23785">
                  <c:v>0.998</c:v>
                </c:pt>
                <c:pt idx="23786">
                  <c:v>0.998</c:v>
                </c:pt>
                <c:pt idx="23787">
                  <c:v>0.997</c:v>
                </c:pt>
                <c:pt idx="23788">
                  <c:v>0.997</c:v>
                </c:pt>
                <c:pt idx="23789">
                  <c:v>0.997</c:v>
                </c:pt>
                <c:pt idx="23790">
                  <c:v>0.997</c:v>
                </c:pt>
                <c:pt idx="23791">
                  <c:v>0.997</c:v>
                </c:pt>
                <c:pt idx="23792">
                  <c:v>0.997</c:v>
                </c:pt>
                <c:pt idx="23793">
                  <c:v>0.996</c:v>
                </c:pt>
                <c:pt idx="23794">
                  <c:v>0.998</c:v>
                </c:pt>
                <c:pt idx="23795">
                  <c:v>0.999</c:v>
                </c:pt>
                <c:pt idx="23796">
                  <c:v>0.997</c:v>
                </c:pt>
                <c:pt idx="23797">
                  <c:v>0.996</c:v>
                </c:pt>
                <c:pt idx="23798">
                  <c:v>0.998</c:v>
                </c:pt>
                <c:pt idx="23799">
                  <c:v>0.999</c:v>
                </c:pt>
                <c:pt idx="23800">
                  <c:v>0.999</c:v>
                </c:pt>
                <c:pt idx="23801">
                  <c:v>0.998</c:v>
                </c:pt>
                <c:pt idx="23802">
                  <c:v>0.998</c:v>
                </c:pt>
                <c:pt idx="23803">
                  <c:v>0.998</c:v>
                </c:pt>
                <c:pt idx="23804">
                  <c:v>0.996</c:v>
                </c:pt>
                <c:pt idx="23805">
                  <c:v>0.997</c:v>
                </c:pt>
                <c:pt idx="23806">
                  <c:v>0.998</c:v>
                </c:pt>
                <c:pt idx="23807">
                  <c:v>0.998</c:v>
                </c:pt>
                <c:pt idx="23808">
                  <c:v>0.997</c:v>
                </c:pt>
                <c:pt idx="23809">
                  <c:v>0.998</c:v>
                </c:pt>
                <c:pt idx="23810">
                  <c:v>0.999</c:v>
                </c:pt>
                <c:pt idx="23811">
                  <c:v>0.999</c:v>
                </c:pt>
                <c:pt idx="23812">
                  <c:v>0.997</c:v>
                </c:pt>
                <c:pt idx="23813">
                  <c:v>0.998</c:v>
                </c:pt>
                <c:pt idx="23814">
                  <c:v>1</c:v>
                </c:pt>
                <c:pt idx="23815">
                  <c:v>0.999</c:v>
                </c:pt>
                <c:pt idx="23816">
                  <c:v>0.999</c:v>
                </c:pt>
                <c:pt idx="23817">
                  <c:v>0.999</c:v>
                </c:pt>
                <c:pt idx="23818">
                  <c:v>0.999</c:v>
                </c:pt>
                <c:pt idx="23819">
                  <c:v>0.999</c:v>
                </c:pt>
                <c:pt idx="23820">
                  <c:v>0.998</c:v>
                </c:pt>
                <c:pt idx="23821">
                  <c:v>0.997</c:v>
                </c:pt>
                <c:pt idx="23822">
                  <c:v>0.997</c:v>
                </c:pt>
                <c:pt idx="23823">
                  <c:v>0.997</c:v>
                </c:pt>
                <c:pt idx="23824">
                  <c:v>0.997</c:v>
                </c:pt>
                <c:pt idx="23825">
                  <c:v>0.996</c:v>
                </c:pt>
                <c:pt idx="23826">
                  <c:v>0.997</c:v>
                </c:pt>
                <c:pt idx="23827">
                  <c:v>0.996</c:v>
                </c:pt>
                <c:pt idx="23828">
                  <c:v>0.995</c:v>
                </c:pt>
                <c:pt idx="23829">
                  <c:v>0.996</c:v>
                </c:pt>
                <c:pt idx="23830">
                  <c:v>0.996</c:v>
                </c:pt>
                <c:pt idx="23831">
                  <c:v>0.995</c:v>
                </c:pt>
                <c:pt idx="23832">
                  <c:v>0.996</c:v>
                </c:pt>
                <c:pt idx="23833">
                  <c:v>0.997</c:v>
                </c:pt>
                <c:pt idx="23834">
                  <c:v>0.999</c:v>
                </c:pt>
                <c:pt idx="23835">
                  <c:v>0.998</c:v>
                </c:pt>
                <c:pt idx="23836">
                  <c:v>0.996</c:v>
                </c:pt>
                <c:pt idx="23837">
                  <c:v>0.997</c:v>
                </c:pt>
                <c:pt idx="23838">
                  <c:v>0.999</c:v>
                </c:pt>
                <c:pt idx="23839">
                  <c:v>0.998</c:v>
                </c:pt>
                <c:pt idx="23840">
                  <c:v>0.997</c:v>
                </c:pt>
                <c:pt idx="23841">
                  <c:v>0.998</c:v>
                </c:pt>
                <c:pt idx="23842">
                  <c:v>0.996</c:v>
                </c:pt>
                <c:pt idx="23843">
                  <c:v>0.996</c:v>
                </c:pt>
                <c:pt idx="23844">
                  <c:v>0.996</c:v>
                </c:pt>
                <c:pt idx="23845">
                  <c:v>0.995</c:v>
                </c:pt>
                <c:pt idx="23846">
                  <c:v>0.99399999999999999</c:v>
                </c:pt>
                <c:pt idx="23847">
                  <c:v>0.99399999999999999</c:v>
                </c:pt>
                <c:pt idx="23848">
                  <c:v>0.996</c:v>
                </c:pt>
                <c:pt idx="23849">
                  <c:v>0.995</c:v>
                </c:pt>
                <c:pt idx="23850">
                  <c:v>0.995</c:v>
                </c:pt>
                <c:pt idx="23851">
                  <c:v>0.996</c:v>
                </c:pt>
                <c:pt idx="23852">
                  <c:v>0.996</c:v>
                </c:pt>
                <c:pt idx="23853">
                  <c:v>0.997</c:v>
                </c:pt>
                <c:pt idx="23854">
                  <c:v>0.997</c:v>
                </c:pt>
                <c:pt idx="23855">
                  <c:v>0.996</c:v>
                </c:pt>
                <c:pt idx="23856">
                  <c:v>0.996</c:v>
                </c:pt>
                <c:pt idx="23857">
                  <c:v>0.996</c:v>
                </c:pt>
                <c:pt idx="23858">
                  <c:v>0.997</c:v>
                </c:pt>
                <c:pt idx="23859">
                  <c:v>0.997</c:v>
                </c:pt>
                <c:pt idx="23860">
                  <c:v>0.996</c:v>
                </c:pt>
                <c:pt idx="23861">
                  <c:v>0.996</c:v>
                </c:pt>
                <c:pt idx="23862">
                  <c:v>0.996</c:v>
                </c:pt>
                <c:pt idx="23863">
                  <c:v>0.997</c:v>
                </c:pt>
                <c:pt idx="23864">
                  <c:v>0.997</c:v>
                </c:pt>
                <c:pt idx="23865">
                  <c:v>0.997</c:v>
                </c:pt>
                <c:pt idx="23866">
                  <c:v>0.996</c:v>
                </c:pt>
                <c:pt idx="23867">
                  <c:v>0.996</c:v>
                </c:pt>
                <c:pt idx="23868">
                  <c:v>0.995</c:v>
                </c:pt>
                <c:pt idx="23869">
                  <c:v>0.99399999999999999</c:v>
                </c:pt>
                <c:pt idx="23870">
                  <c:v>0.995</c:v>
                </c:pt>
                <c:pt idx="23871">
                  <c:v>0.995</c:v>
                </c:pt>
                <c:pt idx="23872">
                  <c:v>0.99299999999999999</c:v>
                </c:pt>
                <c:pt idx="23873">
                  <c:v>0.99399999999999999</c:v>
                </c:pt>
                <c:pt idx="23874">
                  <c:v>0.996</c:v>
                </c:pt>
                <c:pt idx="23875">
                  <c:v>0.996</c:v>
                </c:pt>
                <c:pt idx="23876">
                  <c:v>0.996</c:v>
                </c:pt>
                <c:pt idx="23877">
                  <c:v>0.996</c:v>
                </c:pt>
                <c:pt idx="23878">
                  <c:v>0.996</c:v>
                </c:pt>
                <c:pt idx="23879">
                  <c:v>0.996</c:v>
                </c:pt>
                <c:pt idx="23880">
                  <c:v>0.996</c:v>
                </c:pt>
                <c:pt idx="23881">
                  <c:v>0.997</c:v>
                </c:pt>
                <c:pt idx="23882">
                  <c:v>0.998</c:v>
                </c:pt>
                <c:pt idx="23883">
                  <c:v>0.996</c:v>
                </c:pt>
                <c:pt idx="23884">
                  <c:v>0.997</c:v>
                </c:pt>
                <c:pt idx="23885">
                  <c:v>0.996</c:v>
                </c:pt>
                <c:pt idx="23886">
                  <c:v>0.996</c:v>
                </c:pt>
                <c:pt idx="23887">
                  <c:v>0.995</c:v>
                </c:pt>
                <c:pt idx="23888">
                  <c:v>0.995</c:v>
                </c:pt>
                <c:pt idx="23889">
                  <c:v>0.996</c:v>
                </c:pt>
                <c:pt idx="23890">
                  <c:v>0.997</c:v>
                </c:pt>
                <c:pt idx="23891">
                  <c:v>0.998</c:v>
                </c:pt>
                <c:pt idx="23892">
                  <c:v>0.999</c:v>
                </c:pt>
                <c:pt idx="23893">
                  <c:v>0.998</c:v>
                </c:pt>
                <c:pt idx="23894">
                  <c:v>0.998</c:v>
                </c:pt>
                <c:pt idx="23895">
                  <c:v>0.999</c:v>
                </c:pt>
                <c:pt idx="23896">
                  <c:v>0.998</c:v>
                </c:pt>
                <c:pt idx="23897">
                  <c:v>0.997</c:v>
                </c:pt>
                <c:pt idx="23898">
                  <c:v>0.996</c:v>
                </c:pt>
                <c:pt idx="23899">
                  <c:v>0.996</c:v>
                </c:pt>
                <c:pt idx="23900">
                  <c:v>0.997</c:v>
                </c:pt>
                <c:pt idx="23901">
                  <c:v>0.996</c:v>
                </c:pt>
                <c:pt idx="23902">
                  <c:v>0.996</c:v>
                </c:pt>
                <c:pt idx="23903">
                  <c:v>0.997</c:v>
                </c:pt>
                <c:pt idx="23904">
                  <c:v>0.998</c:v>
                </c:pt>
                <c:pt idx="23905">
                  <c:v>0.996</c:v>
                </c:pt>
                <c:pt idx="23906">
                  <c:v>0.996</c:v>
                </c:pt>
                <c:pt idx="23907">
                  <c:v>0.998</c:v>
                </c:pt>
                <c:pt idx="23908">
                  <c:v>0.998</c:v>
                </c:pt>
                <c:pt idx="23909">
                  <c:v>0.998</c:v>
                </c:pt>
                <c:pt idx="23910">
                  <c:v>0.998</c:v>
                </c:pt>
                <c:pt idx="23911">
                  <c:v>0.998</c:v>
                </c:pt>
                <c:pt idx="23912">
                  <c:v>0.998</c:v>
                </c:pt>
                <c:pt idx="23913">
                  <c:v>0.996</c:v>
                </c:pt>
                <c:pt idx="23914">
                  <c:v>0.995</c:v>
                </c:pt>
                <c:pt idx="23915">
                  <c:v>0.995</c:v>
                </c:pt>
                <c:pt idx="23916">
                  <c:v>0.99299999999999999</c:v>
                </c:pt>
                <c:pt idx="23917">
                  <c:v>0.99399999999999999</c:v>
                </c:pt>
                <c:pt idx="23918">
                  <c:v>0.99399999999999999</c:v>
                </c:pt>
                <c:pt idx="23919">
                  <c:v>0.995</c:v>
                </c:pt>
                <c:pt idx="23920">
                  <c:v>0.99299999999999999</c:v>
                </c:pt>
                <c:pt idx="23921">
                  <c:v>0.99399999999999999</c:v>
                </c:pt>
                <c:pt idx="23922">
                  <c:v>0.99399999999999999</c:v>
                </c:pt>
                <c:pt idx="23923">
                  <c:v>0.995</c:v>
                </c:pt>
                <c:pt idx="23924">
                  <c:v>0.996</c:v>
                </c:pt>
                <c:pt idx="23925">
                  <c:v>0.995</c:v>
                </c:pt>
                <c:pt idx="23926">
                  <c:v>0.996</c:v>
                </c:pt>
                <c:pt idx="23927">
                  <c:v>0.998</c:v>
                </c:pt>
                <c:pt idx="23928">
                  <c:v>0.996</c:v>
                </c:pt>
                <c:pt idx="23929">
                  <c:v>0.99399999999999999</c:v>
                </c:pt>
                <c:pt idx="23930">
                  <c:v>0.995</c:v>
                </c:pt>
                <c:pt idx="23931">
                  <c:v>0.995</c:v>
                </c:pt>
                <c:pt idx="23932">
                  <c:v>0.995</c:v>
                </c:pt>
                <c:pt idx="23933">
                  <c:v>0.996</c:v>
                </c:pt>
                <c:pt idx="23934">
                  <c:v>0.995</c:v>
                </c:pt>
                <c:pt idx="23935">
                  <c:v>0.995</c:v>
                </c:pt>
                <c:pt idx="23936">
                  <c:v>0.996</c:v>
                </c:pt>
                <c:pt idx="23937">
                  <c:v>0.996</c:v>
                </c:pt>
                <c:pt idx="23938">
                  <c:v>0.99399999999999999</c:v>
                </c:pt>
                <c:pt idx="23939">
                  <c:v>0.995</c:v>
                </c:pt>
                <c:pt idx="23940">
                  <c:v>0.996</c:v>
                </c:pt>
                <c:pt idx="23941">
                  <c:v>0.99399999999999999</c:v>
                </c:pt>
                <c:pt idx="23942">
                  <c:v>0.995</c:v>
                </c:pt>
                <c:pt idx="23943">
                  <c:v>0.995</c:v>
                </c:pt>
                <c:pt idx="23944">
                  <c:v>0.995</c:v>
                </c:pt>
                <c:pt idx="23945">
                  <c:v>0.996</c:v>
                </c:pt>
                <c:pt idx="23946">
                  <c:v>0.997</c:v>
                </c:pt>
                <c:pt idx="23947">
                  <c:v>0.99399999999999999</c:v>
                </c:pt>
                <c:pt idx="23948">
                  <c:v>0.99299999999999999</c:v>
                </c:pt>
                <c:pt idx="23949">
                  <c:v>0.99399999999999999</c:v>
                </c:pt>
                <c:pt idx="23950">
                  <c:v>0.99299999999999999</c:v>
                </c:pt>
                <c:pt idx="23951">
                  <c:v>0.995</c:v>
                </c:pt>
                <c:pt idx="23952">
                  <c:v>0.996</c:v>
                </c:pt>
                <c:pt idx="23953">
                  <c:v>0.997</c:v>
                </c:pt>
                <c:pt idx="23954">
                  <c:v>0.996</c:v>
                </c:pt>
                <c:pt idx="23955">
                  <c:v>0.995</c:v>
                </c:pt>
                <c:pt idx="23956">
                  <c:v>0.99399999999999999</c:v>
                </c:pt>
                <c:pt idx="23957">
                  <c:v>0.996</c:v>
                </c:pt>
                <c:pt idx="23958">
                  <c:v>0.998</c:v>
                </c:pt>
                <c:pt idx="23959">
                  <c:v>0.998</c:v>
                </c:pt>
                <c:pt idx="23960">
                  <c:v>0.998</c:v>
                </c:pt>
                <c:pt idx="23961">
                  <c:v>0.997</c:v>
                </c:pt>
                <c:pt idx="23962">
                  <c:v>0.997</c:v>
                </c:pt>
                <c:pt idx="23963">
                  <c:v>0.995</c:v>
                </c:pt>
                <c:pt idx="23964">
                  <c:v>0.99399999999999999</c:v>
                </c:pt>
                <c:pt idx="23965">
                  <c:v>0.995</c:v>
                </c:pt>
                <c:pt idx="23966">
                  <c:v>0.995</c:v>
                </c:pt>
                <c:pt idx="23967">
                  <c:v>0.99299999999999999</c:v>
                </c:pt>
                <c:pt idx="23968">
                  <c:v>0.99399999999999999</c:v>
                </c:pt>
                <c:pt idx="23969">
                  <c:v>0.996</c:v>
                </c:pt>
                <c:pt idx="23970">
                  <c:v>0.996</c:v>
                </c:pt>
                <c:pt idx="23971">
                  <c:v>0.995</c:v>
                </c:pt>
                <c:pt idx="23972">
                  <c:v>0.995</c:v>
                </c:pt>
                <c:pt idx="23973">
                  <c:v>0.99399999999999999</c:v>
                </c:pt>
                <c:pt idx="23974">
                  <c:v>0.99399999999999999</c:v>
                </c:pt>
                <c:pt idx="23975">
                  <c:v>0.995</c:v>
                </c:pt>
                <c:pt idx="23976">
                  <c:v>0.99399999999999999</c:v>
                </c:pt>
                <c:pt idx="23977">
                  <c:v>0.995</c:v>
                </c:pt>
                <c:pt idx="23978">
                  <c:v>0.996</c:v>
                </c:pt>
                <c:pt idx="23979">
                  <c:v>0.99399999999999999</c:v>
                </c:pt>
                <c:pt idx="23980">
                  <c:v>0.99399999999999999</c:v>
                </c:pt>
                <c:pt idx="23981">
                  <c:v>0.996</c:v>
                </c:pt>
                <c:pt idx="23982">
                  <c:v>0.995</c:v>
                </c:pt>
                <c:pt idx="23983">
                  <c:v>0.995</c:v>
                </c:pt>
                <c:pt idx="23984">
                  <c:v>0.996</c:v>
                </c:pt>
                <c:pt idx="23985">
                  <c:v>0.995</c:v>
                </c:pt>
                <c:pt idx="23986">
                  <c:v>0.996</c:v>
                </c:pt>
                <c:pt idx="23987">
                  <c:v>0.997</c:v>
                </c:pt>
                <c:pt idx="23988">
                  <c:v>0.996</c:v>
                </c:pt>
                <c:pt idx="23989">
                  <c:v>0.99399999999999999</c:v>
                </c:pt>
                <c:pt idx="23990">
                  <c:v>0.99199999999999999</c:v>
                </c:pt>
                <c:pt idx="23991">
                  <c:v>0.99199999999999999</c:v>
                </c:pt>
                <c:pt idx="23992">
                  <c:v>0.99199999999999999</c:v>
                </c:pt>
                <c:pt idx="23993">
                  <c:v>0.99399999999999999</c:v>
                </c:pt>
                <c:pt idx="23994">
                  <c:v>0.996</c:v>
                </c:pt>
                <c:pt idx="23995">
                  <c:v>0.996</c:v>
                </c:pt>
                <c:pt idx="23996">
                  <c:v>0.997</c:v>
                </c:pt>
                <c:pt idx="23997">
                  <c:v>0.997</c:v>
                </c:pt>
                <c:pt idx="23998">
                  <c:v>0.998</c:v>
                </c:pt>
                <c:pt idx="23999">
                  <c:v>0.998</c:v>
                </c:pt>
                <c:pt idx="24000">
                  <c:v>0.998</c:v>
                </c:pt>
                <c:pt idx="24001">
                  <c:v>0.996</c:v>
                </c:pt>
                <c:pt idx="24002">
                  <c:v>0.997</c:v>
                </c:pt>
                <c:pt idx="24003">
                  <c:v>0.997</c:v>
                </c:pt>
                <c:pt idx="24004">
                  <c:v>0.996</c:v>
                </c:pt>
                <c:pt idx="24005">
                  <c:v>0.995</c:v>
                </c:pt>
                <c:pt idx="24006">
                  <c:v>0.995</c:v>
                </c:pt>
                <c:pt idx="24007">
                  <c:v>0.995</c:v>
                </c:pt>
                <c:pt idx="24008">
                  <c:v>0.996</c:v>
                </c:pt>
                <c:pt idx="24009">
                  <c:v>0.997</c:v>
                </c:pt>
                <c:pt idx="24010">
                  <c:v>0.99399999999999999</c:v>
                </c:pt>
                <c:pt idx="24011">
                  <c:v>0.99199999999999999</c:v>
                </c:pt>
                <c:pt idx="24012">
                  <c:v>0.99299999999999999</c:v>
                </c:pt>
                <c:pt idx="24013">
                  <c:v>0.99299999999999999</c:v>
                </c:pt>
                <c:pt idx="24014">
                  <c:v>0.99399999999999999</c:v>
                </c:pt>
                <c:pt idx="24015">
                  <c:v>0.996</c:v>
                </c:pt>
                <c:pt idx="24016">
                  <c:v>0.995</c:v>
                </c:pt>
                <c:pt idx="24017">
                  <c:v>0.995</c:v>
                </c:pt>
                <c:pt idx="24018">
                  <c:v>0.997</c:v>
                </c:pt>
                <c:pt idx="24019">
                  <c:v>0.996</c:v>
                </c:pt>
                <c:pt idx="24020">
                  <c:v>0.996</c:v>
                </c:pt>
                <c:pt idx="24021">
                  <c:v>0.997</c:v>
                </c:pt>
                <c:pt idx="24022">
                  <c:v>0.997</c:v>
                </c:pt>
                <c:pt idx="24023">
                  <c:v>0.997</c:v>
                </c:pt>
                <c:pt idx="24024">
                  <c:v>0.996</c:v>
                </c:pt>
                <c:pt idx="24025">
                  <c:v>0.997</c:v>
                </c:pt>
                <c:pt idx="24026">
                  <c:v>0.996</c:v>
                </c:pt>
                <c:pt idx="24027">
                  <c:v>0.997</c:v>
                </c:pt>
                <c:pt idx="24028">
                  <c:v>0.997</c:v>
                </c:pt>
                <c:pt idx="24029">
                  <c:v>0.995</c:v>
                </c:pt>
                <c:pt idx="24030">
                  <c:v>0.997</c:v>
                </c:pt>
                <c:pt idx="24031">
                  <c:v>0.996</c:v>
                </c:pt>
                <c:pt idx="24032">
                  <c:v>0.995</c:v>
                </c:pt>
                <c:pt idx="24033">
                  <c:v>0.995</c:v>
                </c:pt>
                <c:pt idx="24034">
                  <c:v>0.99399999999999999</c:v>
                </c:pt>
                <c:pt idx="24035">
                  <c:v>0.99299999999999999</c:v>
                </c:pt>
                <c:pt idx="24036">
                  <c:v>0.995</c:v>
                </c:pt>
                <c:pt idx="24037">
                  <c:v>0.996</c:v>
                </c:pt>
                <c:pt idx="24038">
                  <c:v>0.997</c:v>
                </c:pt>
                <c:pt idx="24039">
                  <c:v>0.998</c:v>
                </c:pt>
                <c:pt idx="24040">
                  <c:v>0.999</c:v>
                </c:pt>
                <c:pt idx="24041">
                  <c:v>1</c:v>
                </c:pt>
                <c:pt idx="24042">
                  <c:v>1</c:v>
                </c:pt>
                <c:pt idx="24043">
                  <c:v>0.999</c:v>
                </c:pt>
                <c:pt idx="24044">
                  <c:v>0.995</c:v>
                </c:pt>
                <c:pt idx="24045">
                  <c:v>0.99399999999999999</c:v>
                </c:pt>
                <c:pt idx="24046">
                  <c:v>0.995</c:v>
                </c:pt>
                <c:pt idx="24047">
                  <c:v>0.995</c:v>
                </c:pt>
                <c:pt idx="24048">
                  <c:v>0.99299999999999999</c:v>
                </c:pt>
                <c:pt idx="24049">
                  <c:v>0.99399999999999999</c:v>
                </c:pt>
                <c:pt idx="24050">
                  <c:v>0.99299999999999999</c:v>
                </c:pt>
                <c:pt idx="24051">
                  <c:v>0.99299999999999999</c:v>
                </c:pt>
                <c:pt idx="24052">
                  <c:v>0.99299999999999999</c:v>
                </c:pt>
                <c:pt idx="24053">
                  <c:v>0.99399999999999999</c:v>
                </c:pt>
                <c:pt idx="24054">
                  <c:v>0.995</c:v>
                </c:pt>
                <c:pt idx="24055">
                  <c:v>0.996</c:v>
                </c:pt>
                <c:pt idx="24056">
                  <c:v>0.995</c:v>
                </c:pt>
                <c:pt idx="24057">
                  <c:v>0.996</c:v>
                </c:pt>
                <c:pt idx="24058">
                  <c:v>0.997</c:v>
                </c:pt>
                <c:pt idx="24059">
                  <c:v>0.996</c:v>
                </c:pt>
                <c:pt idx="24060">
                  <c:v>0.997</c:v>
                </c:pt>
                <c:pt idx="24061">
                  <c:v>0.997</c:v>
                </c:pt>
                <c:pt idx="24062">
                  <c:v>0.998</c:v>
                </c:pt>
                <c:pt idx="24063">
                  <c:v>0.998</c:v>
                </c:pt>
                <c:pt idx="24064">
                  <c:v>0.997</c:v>
                </c:pt>
                <c:pt idx="24065">
                  <c:v>0.997</c:v>
                </c:pt>
                <c:pt idx="24066">
                  <c:v>0.996</c:v>
                </c:pt>
                <c:pt idx="24067">
                  <c:v>0.996</c:v>
                </c:pt>
                <c:pt idx="24068">
                  <c:v>0.997</c:v>
                </c:pt>
                <c:pt idx="24069">
                  <c:v>0.995</c:v>
                </c:pt>
                <c:pt idx="24070">
                  <c:v>0.995</c:v>
                </c:pt>
                <c:pt idx="24071">
                  <c:v>0.996</c:v>
                </c:pt>
                <c:pt idx="24072">
                  <c:v>0.996</c:v>
                </c:pt>
                <c:pt idx="24073">
                  <c:v>0.996</c:v>
                </c:pt>
                <c:pt idx="24074">
                  <c:v>0.997</c:v>
                </c:pt>
                <c:pt idx="24075">
                  <c:v>0.996</c:v>
                </c:pt>
                <c:pt idx="24076">
                  <c:v>0.995</c:v>
                </c:pt>
                <c:pt idx="24077">
                  <c:v>0.997</c:v>
                </c:pt>
                <c:pt idx="24078">
                  <c:v>0.998</c:v>
                </c:pt>
                <c:pt idx="24079">
                  <c:v>0.995</c:v>
                </c:pt>
                <c:pt idx="24080">
                  <c:v>0.996</c:v>
                </c:pt>
                <c:pt idx="24081">
                  <c:v>0.999</c:v>
                </c:pt>
                <c:pt idx="24082">
                  <c:v>1</c:v>
                </c:pt>
                <c:pt idx="24083">
                  <c:v>1</c:v>
                </c:pt>
                <c:pt idx="24084">
                  <c:v>0.999</c:v>
                </c:pt>
                <c:pt idx="24085">
                  <c:v>0.997</c:v>
                </c:pt>
                <c:pt idx="24086">
                  <c:v>0.997</c:v>
                </c:pt>
                <c:pt idx="24087">
                  <c:v>0.996</c:v>
                </c:pt>
                <c:pt idx="24088">
                  <c:v>0.995</c:v>
                </c:pt>
                <c:pt idx="24089">
                  <c:v>0.996</c:v>
                </c:pt>
                <c:pt idx="24090">
                  <c:v>0.997</c:v>
                </c:pt>
                <c:pt idx="24091">
                  <c:v>0.996</c:v>
                </c:pt>
                <c:pt idx="24092">
                  <c:v>0.997</c:v>
                </c:pt>
                <c:pt idx="24093">
                  <c:v>0.998</c:v>
                </c:pt>
                <c:pt idx="24094">
                  <c:v>0.998</c:v>
                </c:pt>
                <c:pt idx="24095">
                  <c:v>0.997</c:v>
                </c:pt>
                <c:pt idx="24096">
                  <c:v>0.997</c:v>
                </c:pt>
                <c:pt idx="24097">
                  <c:v>0.997</c:v>
                </c:pt>
                <c:pt idx="24098">
                  <c:v>0.997</c:v>
                </c:pt>
                <c:pt idx="24099">
                  <c:v>0.996</c:v>
                </c:pt>
                <c:pt idx="24100">
                  <c:v>0.995</c:v>
                </c:pt>
                <c:pt idx="24101">
                  <c:v>0.995</c:v>
                </c:pt>
                <c:pt idx="24102">
                  <c:v>0.995</c:v>
                </c:pt>
                <c:pt idx="24103">
                  <c:v>0.995</c:v>
                </c:pt>
                <c:pt idx="24104">
                  <c:v>0.996</c:v>
                </c:pt>
                <c:pt idx="24105">
                  <c:v>0.996</c:v>
                </c:pt>
                <c:pt idx="24106">
                  <c:v>0.995</c:v>
                </c:pt>
                <c:pt idx="24107">
                  <c:v>0.997</c:v>
                </c:pt>
                <c:pt idx="24108">
                  <c:v>0.998</c:v>
                </c:pt>
                <c:pt idx="24109">
                  <c:v>0.998</c:v>
                </c:pt>
                <c:pt idx="24110">
                  <c:v>0.999</c:v>
                </c:pt>
                <c:pt idx="24111">
                  <c:v>1</c:v>
                </c:pt>
                <c:pt idx="24112">
                  <c:v>1</c:v>
                </c:pt>
                <c:pt idx="24113">
                  <c:v>0.999</c:v>
                </c:pt>
                <c:pt idx="24114">
                  <c:v>0.997</c:v>
                </c:pt>
                <c:pt idx="24115">
                  <c:v>0.997</c:v>
                </c:pt>
                <c:pt idx="24116">
                  <c:v>0.995</c:v>
                </c:pt>
                <c:pt idx="24117">
                  <c:v>0.995</c:v>
                </c:pt>
                <c:pt idx="24118">
                  <c:v>0.996</c:v>
                </c:pt>
                <c:pt idx="24119">
                  <c:v>0.99399999999999999</c:v>
                </c:pt>
                <c:pt idx="24120">
                  <c:v>0.995</c:v>
                </c:pt>
                <c:pt idx="24121">
                  <c:v>0.996</c:v>
                </c:pt>
                <c:pt idx="24122">
                  <c:v>0.998</c:v>
                </c:pt>
                <c:pt idx="24123">
                  <c:v>0.996</c:v>
                </c:pt>
                <c:pt idx="24124">
                  <c:v>0.996</c:v>
                </c:pt>
                <c:pt idx="24125">
                  <c:v>0.997</c:v>
                </c:pt>
                <c:pt idx="24126">
                  <c:v>0.998</c:v>
                </c:pt>
                <c:pt idx="24127">
                  <c:v>0.998</c:v>
                </c:pt>
                <c:pt idx="24128">
                  <c:v>0.997</c:v>
                </c:pt>
                <c:pt idx="24129">
                  <c:v>0.997</c:v>
                </c:pt>
                <c:pt idx="24130">
                  <c:v>0.996</c:v>
                </c:pt>
                <c:pt idx="24131">
                  <c:v>0.996</c:v>
                </c:pt>
                <c:pt idx="24132">
                  <c:v>0.996</c:v>
                </c:pt>
                <c:pt idx="24133">
                  <c:v>0.997</c:v>
                </c:pt>
                <c:pt idx="24134">
                  <c:v>0.997</c:v>
                </c:pt>
                <c:pt idx="24135">
                  <c:v>0.997</c:v>
                </c:pt>
                <c:pt idx="24136">
                  <c:v>0.996</c:v>
                </c:pt>
                <c:pt idx="24137">
                  <c:v>0.997</c:v>
                </c:pt>
                <c:pt idx="24138">
                  <c:v>0.997</c:v>
                </c:pt>
                <c:pt idx="24139">
                  <c:v>0.997</c:v>
                </c:pt>
                <c:pt idx="24140">
                  <c:v>0.997</c:v>
                </c:pt>
                <c:pt idx="24141">
                  <c:v>0.997</c:v>
                </c:pt>
                <c:pt idx="24142">
                  <c:v>0.997</c:v>
                </c:pt>
                <c:pt idx="24143">
                  <c:v>0.998</c:v>
                </c:pt>
                <c:pt idx="24144">
                  <c:v>0.997</c:v>
                </c:pt>
                <c:pt idx="24145">
                  <c:v>0.996</c:v>
                </c:pt>
                <c:pt idx="24146">
                  <c:v>0.996</c:v>
                </c:pt>
                <c:pt idx="24147">
                  <c:v>0.996</c:v>
                </c:pt>
                <c:pt idx="24148">
                  <c:v>0.996</c:v>
                </c:pt>
                <c:pt idx="24149">
                  <c:v>0.996</c:v>
                </c:pt>
                <c:pt idx="24150">
                  <c:v>0.998</c:v>
                </c:pt>
                <c:pt idx="24151">
                  <c:v>0.998</c:v>
                </c:pt>
                <c:pt idx="24152">
                  <c:v>0.996</c:v>
                </c:pt>
                <c:pt idx="24153">
                  <c:v>0.997</c:v>
                </c:pt>
                <c:pt idx="24154">
                  <c:v>0.996</c:v>
                </c:pt>
                <c:pt idx="24155">
                  <c:v>0.996</c:v>
                </c:pt>
                <c:pt idx="24156">
                  <c:v>0.996</c:v>
                </c:pt>
                <c:pt idx="24157">
                  <c:v>0.996</c:v>
                </c:pt>
                <c:pt idx="24158">
                  <c:v>0.997</c:v>
                </c:pt>
                <c:pt idx="24159">
                  <c:v>0.998</c:v>
                </c:pt>
                <c:pt idx="24160">
                  <c:v>0.998</c:v>
                </c:pt>
                <c:pt idx="24161">
                  <c:v>0.997</c:v>
                </c:pt>
                <c:pt idx="24162">
                  <c:v>0.997</c:v>
                </c:pt>
                <c:pt idx="24163">
                  <c:v>0.996</c:v>
                </c:pt>
                <c:pt idx="24164">
                  <c:v>0.995</c:v>
                </c:pt>
                <c:pt idx="24165">
                  <c:v>0.996</c:v>
                </c:pt>
                <c:pt idx="24166">
                  <c:v>0.997</c:v>
                </c:pt>
                <c:pt idx="24167">
                  <c:v>0.996</c:v>
                </c:pt>
                <c:pt idx="24168">
                  <c:v>0.996</c:v>
                </c:pt>
                <c:pt idx="24169">
                  <c:v>0.996</c:v>
                </c:pt>
                <c:pt idx="24170">
                  <c:v>0.997</c:v>
                </c:pt>
                <c:pt idx="24171">
                  <c:v>0.998</c:v>
                </c:pt>
                <c:pt idx="24172">
                  <c:v>0.997</c:v>
                </c:pt>
                <c:pt idx="24173">
                  <c:v>0.997</c:v>
                </c:pt>
                <c:pt idx="24174">
                  <c:v>0.999</c:v>
                </c:pt>
                <c:pt idx="24175">
                  <c:v>0.997</c:v>
                </c:pt>
                <c:pt idx="24176">
                  <c:v>0.996</c:v>
                </c:pt>
                <c:pt idx="24177">
                  <c:v>0.997</c:v>
                </c:pt>
                <c:pt idx="24178">
                  <c:v>0.996</c:v>
                </c:pt>
                <c:pt idx="24179">
                  <c:v>0.996</c:v>
                </c:pt>
                <c:pt idx="24180">
                  <c:v>0.997</c:v>
                </c:pt>
                <c:pt idx="24181">
                  <c:v>0.999</c:v>
                </c:pt>
                <c:pt idx="24182">
                  <c:v>0.997</c:v>
                </c:pt>
                <c:pt idx="24183">
                  <c:v>0.996</c:v>
                </c:pt>
                <c:pt idx="24184">
                  <c:v>0.998</c:v>
                </c:pt>
                <c:pt idx="24185">
                  <c:v>0.998</c:v>
                </c:pt>
                <c:pt idx="24186">
                  <c:v>0.995</c:v>
                </c:pt>
                <c:pt idx="24187">
                  <c:v>0.99399999999999999</c:v>
                </c:pt>
                <c:pt idx="24188">
                  <c:v>0.99399999999999999</c:v>
                </c:pt>
                <c:pt idx="24189">
                  <c:v>0.99399999999999999</c:v>
                </c:pt>
                <c:pt idx="24190">
                  <c:v>0.99399999999999999</c:v>
                </c:pt>
                <c:pt idx="24191">
                  <c:v>0.995</c:v>
                </c:pt>
                <c:pt idx="24192">
                  <c:v>0.996</c:v>
                </c:pt>
                <c:pt idx="24193">
                  <c:v>0.998</c:v>
                </c:pt>
                <c:pt idx="24194">
                  <c:v>0.996</c:v>
                </c:pt>
                <c:pt idx="24195">
                  <c:v>0.995</c:v>
                </c:pt>
                <c:pt idx="24196">
                  <c:v>0.996</c:v>
                </c:pt>
                <c:pt idx="24197">
                  <c:v>0.996</c:v>
                </c:pt>
                <c:pt idx="24198">
                  <c:v>0.997</c:v>
                </c:pt>
                <c:pt idx="24199">
                  <c:v>0.998</c:v>
                </c:pt>
                <c:pt idx="24200">
                  <c:v>0.998</c:v>
                </c:pt>
                <c:pt idx="24201">
                  <c:v>0.997</c:v>
                </c:pt>
                <c:pt idx="24202">
                  <c:v>0.997</c:v>
                </c:pt>
                <c:pt idx="24203">
                  <c:v>0.998</c:v>
                </c:pt>
                <c:pt idx="24204">
                  <c:v>0.996</c:v>
                </c:pt>
                <c:pt idx="24205">
                  <c:v>0.995</c:v>
                </c:pt>
                <c:pt idx="24206">
                  <c:v>0.995</c:v>
                </c:pt>
                <c:pt idx="24207">
                  <c:v>0.996</c:v>
                </c:pt>
                <c:pt idx="24208">
                  <c:v>0.995</c:v>
                </c:pt>
                <c:pt idx="24209">
                  <c:v>0.995</c:v>
                </c:pt>
                <c:pt idx="24210">
                  <c:v>0.995</c:v>
                </c:pt>
                <c:pt idx="24211">
                  <c:v>0.996</c:v>
                </c:pt>
                <c:pt idx="24212">
                  <c:v>0.996</c:v>
                </c:pt>
                <c:pt idx="24213">
                  <c:v>0.995</c:v>
                </c:pt>
                <c:pt idx="24214">
                  <c:v>0.995</c:v>
                </c:pt>
                <c:pt idx="24215">
                  <c:v>0.997</c:v>
                </c:pt>
                <c:pt idx="24216">
                  <c:v>0.997</c:v>
                </c:pt>
                <c:pt idx="24217">
                  <c:v>0.997</c:v>
                </c:pt>
                <c:pt idx="24218">
                  <c:v>0.997</c:v>
                </c:pt>
                <c:pt idx="24219">
                  <c:v>0.996</c:v>
                </c:pt>
                <c:pt idx="24220">
                  <c:v>0.995</c:v>
                </c:pt>
                <c:pt idx="24221">
                  <c:v>0.997</c:v>
                </c:pt>
                <c:pt idx="24222">
                  <c:v>0.997</c:v>
                </c:pt>
                <c:pt idx="24223">
                  <c:v>0.997</c:v>
                </c:pt>
                <c:pt idx="24224">
                  <c:v>0.997</c:v>
                </c:pt>
                <c:pt idx="24225">
                  <c:v>0.997</c:v>
                </c:pt>
                <c:pt idx="24226">
                  <c:v>0.995</c:v>
                </c:pt>
                <c:pt idx="24227">
                  <c:v>0.996</c:v>
                </c:pt>
                <c:pt idx="24228">
                  <c:v>0.997</c:v>
                </c:pt>
                <c:pt idx="24229">
                  <c:v>0.997</c:v>
                </c:pt>
                <c:pt idx="24230">
                  <c:v>0.998</c:v>
                </c:pt>
                <c:pt idx="24231">
                  <c:v>0.999</c:v>
                </c:pt>
                <c:pt idx="24232">
                  <c:v>0.999</c:v>
                </c:pt>
                <c:pt idx="24233">
                  <c:v>0.999</c:v>
                </c:pt>
                <c:pt idx="24234">
                  <c:v>1</c:v>
                </c:pt>
                <c:pt idx="24235">
                  <c:v>0.999</c:v>
                </c:pt>
                <c:pt idx="24236">
                  <c:v>0.997</c:v>
                </c:pt>
                <c:pt idx="24237">
                  <c:v>0.997</c:v>
                </c:pt>
                <c:pt idx="24238">
                  <c:v>0.997</c:v>
                </c:pt>
                <c:pt idx="24239">
                  <c:v>0.996</c:v>
                </c:pt>
                <c:pt idx="24240">
                  <c:v>0.996</c:v>
                </c:pt>
                <c:pt idx="24241">
                  <c:v>0.997</c:v>
                </c:pt>
                <c:pt idx="24242">
                  <c:v>0.996</c:v>
                </c:pt>
                <c:pt idx="24243">
                  <c:v>0.996</c:v>
                </c:pt>
                <c:pt idx="24244">
                  <c:v>0.996</c:v>
                </c:pt>
                <c:pt idx="24245">
                  <c:v>0.997</c:v>
                </c:pt>
                <c:pt idx="24246">
                  <c:v>0.997</c:v>
                </c:pt>
                <c:pt idx="24247">
                  <c:v>0.997</c:v>
                </c:pt>
                <c:pt idx="24248">
                  <c:v>0.996</c:v>
                </c:pt>
                <c:pt idx="24249">
                  <c:v>0.997</c:v>
                </c:pt>
                <c:pt idx="24250">
                  <c:v>0.997</c:v>
                </c:pt>
                <c:pt idx="24251">
                  <c:v>0.998</c:v>
                </c:pt>
                <c:pt idx="24252">
                  <c:v>0.998</c:v>
                </c:pt>
                <c:pt idx="24253">
                  <c:v>0.999</c:v>
                </c:pt>
                <c:pt idx="24254">
                  <c:v>0.999</c:v>
                </c:pt>
                <c:pt idx="24255">
                  <c:v>0.999</c:v>
                </c:pt>
                <c:pt idx="24256">
                  <c:v>0.997</c:v>
                </c:pt>
                <c:pt idx="24257">
                  <c:v>0.997</c:v>
                </c:pt>
                <c:pt idx="24258">
                  <c:v>0.998</c:v>
                </c:pt>
                <c:pt idx="24259">
                  <c:v>0.999</c:v>
                </c:pt>
                <c:pt idx="24260">
                  <c:v>0.999</c:v>
                </c:pt>
                <c:pt idx="24261">
                  <c:v>0.999</c:v>
                </c:pt>
                <c:pt idx="24262">
                  <c:v>0.999</c:v>
                </c:pt>
                <c:pt idx="24263">
                  <c:v>0.998</c:v>
                </c:pt>
                <c:pt idx="24264">
                  <c:v>0.996</c:v>
                </c:pt>
                <c:pt idx="24265">
                  <c:v>0.997</c:v>
                </c:pt>
                <c:pt idx="24266">
                  <c:v>0.997</c:v>
                </c:pt>
                <c:pt idx="24267">
                  <c:v>0.998</c:v>
                </c:pt>
                <c:pt idx="24268">
                  <c:v>0.997</c:v>
                </c:pt>
                <c:pt idx="24269">
                  <c:v>0.997</c:v>
                </c:pt>
                <c:pt idx="24270">
                  <c:v>0.996</c:v>
                </c:pt>
                <c:pt idx="24271">
                  <c:v>0.997</c:v>
                </c:pt>
                <c:pt idx="24272">
                  <c:v>0.997</c:v>
                </c:pt>
                <c:pt idx="24273">
                  <c:v>0.999</c:v>
                </c:pt>
                <c:pt idx="24274">
                  <c:v>0.998</c:v>
                </c:pt>
                <c:pt idx="24275">
                  <c:v>0.998</c:v>
                </c:pt>
                <c:pt idx="24276">
                  <c:v>0.998</c:v>
                </c:pt>
                <c:pt idx="24277">
                  <c:v>0.996</c:v>
                </c:pt>
                <c:pt idx="24278">
                  <c:v>0.996</c:v>
                </c:pt>
                <c:pt idx="24279">
                  <c:v>0.997</c:v>
                </c:pt>
                <c:pt idx="24280">
                  <c:v>0.997</c:v>
                </c:pt>
                <c:pt idx="24281">
                  <c:v>0.997</c:v>
                </c:pt>
                <c:pt idx="24282">
                  <c:v>0.996</c:v>
                </c:pt>
                <c:pt idx="24283">
                  <c:v>0.99399999999999999</c:v>
                </c:pt>
                <c:pt idx="24284">
                  <c:v>0.99299999999999999</c:v>
                </c:pt>
                <c:pt idx="24285">
                  <c:v>0.99399999999999999</c:v>
                </c:pt>
                <c:pt idx="24286">
                  <c:v>0.997</c:v>
                </c:pt>
                <c:pt idx="24287">
                  <c:v>0.997</c:v>
                </c:pt>
                <c:pt idx="24288">
                  <c:v>0.998</c:v>
                </c:pt>
                <c:pt idx="24289">
                  <c:v>0.996</c:v>
                </c:pt>
                <c:pt idx="24290">
                  <c:v>0.995</c:v>
                </c:pt>
                <c:pt idx="24291">
                  <c:v>0.996</c:v>
                </c:pt>
                <c:pt idx="24292">
                  <c:v>0.996</c:v>
                </c:pt>
                <c:pt idx="24293">
                  <c:v>0.99399999999999999</c:v>
                </c:pt>
                <c:pt idx="24294">
                  <c:v>0.99399999999999999</c:v>
                </c:pt>
                <c:pt idx="24295">
                  <c:v>0.995</c:v>
                </c:pt>
                <c:pt idx="24296">
                  <c:v>0.996</c:v>
                </c:pt>
                <c:pt idx="24297">
                  <c:v>0.995</c:v>
                </c:pt>
                <c:pt idx="24298">
                  <c:v>0.995</c:v>
                </c:pt>
                <c:pt idx="24299">
                  <c:v>0.995</c:v>
                </c:pt>
                <c:pt idx="24300">
                  <c:v>0.995</c:v>
                </c:pt>
                <c:pt idx="24301">
                  <c:v>0.995</c:v>
                </c:pt>
                <c:pt idx="24302">
                  <c:v>0.997</c:v>
                </c:pt>
                <c:pt idx="24303">
                  <c:v>0.997</c:v>
                </c:pt>
                <c:pt idx="24304">
                  <c:v>0.997</c:v>
                </c:pt>
                <c:pt idx="24305">
                  <c:v>0.996</c:v>
                </c:pt>
                <c:pt idx="24306">
                  <c:v>0.997</c:v>
                </c:pt>
                <c:pt idx="24307">
                  <c:v>0.997</c:v>
                </c:pt>
                <c:pt idx="24308">
                  <c:v>0.996</c:v>
                </c:pt>
                <c:pt idx="24309">
                  <c:v>0.995</c:v>
                </c:pt>
                <c:pt idx="24310">
                  <c:v>0.996</c:v>
                </c:pt>
                <c:pt idx="24311">
                  <c:v>0.996</c:v>
                </c:pt>
                <c:pt idx="24312">
                  <c:v>0.995</c:v>
                </c:pt>
                <c:pt idx="24313">
                  <c:v>0.996</c:v>
                </c:pt>
                <c:pt idx="24314">
                  <c:v>0.997</c:v>
                </c:pt>
                <c:pt idx="24315">
                  <c:v>0.998</c:v>
                </c:pt>
                <c:pt idx="24316">
                  <c:v>0.997</c:v>
                </c:pt>
                <c:pt idx="24317">
                  <c:v>0.997</c:v>
                </c:pt>
                <c:pt idx="24318">
                  <c:v>0.997</c:v>
                </c:pt>
                <c:pt idx="24319">
                  <c:v>0.998</c:v>
                </c:pt>
                <c:pt idx="24320">
                  <c:v>0.998</c:v>
                </c:pt>
                <c:pt idx="24321">
                  <c:v>0.998</c:v>
                </c:pt>
                <c:pt idx="24322">
                  <c:v>0.997</c:v>
                </c:pt>
                <c:pt idx="24323">
                  <c:v>0.996</c:v>
                </c:pt>
                <c:pt idx="24324">
                  <c:v>0.995</c:v>
                </c:pt>
                <c:pt idx="24325">
                  <c:v>0.995</c:v>
                </c:pt>
                <c:pt idx="24326">
                  <c:v>0.995</c:v>
                </c:pt>
                <c:pt idx="24327">
                  <c:v>0.996</c:v>
                </c:pt>
                <c:pt idx="24328">
                  <c:v>0.99399999999999999</c:v>
                </c:pt>
                <c:pt idx="24329">
                  <c:v>0.99399999999999999</c:v>
                </c:pt>
                <c:pt idx="24330">
                  <c:v>0.995</c:v>
                </c:pt>
                <c:pt idx="24331">
                  <c:v>0.99399999999999999</c:v>
                </c:pt>
                <c:pt idx="24332">
                  <c:v>0.996</c:v>
                </c:pt>
                <c:pt idx="24333">
                  <c:v>0.996</c:v>
                </c:pt>
                <c:pt idx="24334">
                  <c:v>0.995</c:v>
                </c:pt>
                <c:pt idx="24335">
                  <c:v>0.99299999999999999</c:v>
                </c:pt>
                <c:pt idx="24336">
                  <c:v>0.995</c:v>
                </c:pt>
                <c:pt idx="24337">
                  <c:v>0.99399999999999999</c:v>
                </c:pt>
                <c:pt idx="24338">
                  <c:v>0.995</c:v>
                </c:pt>
                <c:pt idx="24339">
                  <c:v>0.997</c:v>
                </c:pt>
                <c:pt idx="24340">
                  <c:v>0.996</c:v>
                </c:pt>
                <c:pt idx="24341">
                  <c:v>0.996</c:v>
                </c:pt>
                <c:pt idx="24342">
                  <c:v>0.996</c:v>
                </c:pt>
                <c:pt idx="24343">
                  <c:v>0.996</c:v>
                </c:pt>
                <c:pt idx="24344">
                  <c:v>0.996</c:v>
                </c:pt>
                <c:pt idx="24345">
                  <c:v>0.997</c:v>
                </c:pt>
                <c:pt idx="24346">
                  <c:v>0.998</c:v>
                </c:pt>
                <c:pt idx="24347">
                  <c:v>0.998</c:v>
                </c:pt>
                <c:pt idx="24348">
                  <c:v>0.998</c:v>
                </c:pt>
                <c:pt idx="24349">
                  <c:v>0.998</c:v>
                </c:pt>
                <c:pt idx="24350">
                  <c:v>0.997</c:v>
                </c:pt>
                <c:pt idx="24351">
                  <c:v>0.996</c:v>
                </c:pt>
                <c:pt idx="24352">
                  <c:v>0.997</c:v>
                </c:pt>
                <c:pt idx="24353">
                  <c:v>0.996</c:v>
                </c:pt>
                <c:pt idx="24354">
                  <c:v>0.996</c:v>
                </c:pt>
                <c:pt idx="24355">
                  <c:v>0.998</c:v>
                </c:pt>
                <c:pt idx="24356">
                  <c:v>0.997</c:v>
                </c:pt>
                <c:pt idx="24357">
                  <c:v>0.996</c:v>
                </c:pt>
                <c:pt idx="24358">
                  <c:v>0.997</c:v>
                </c:pt>
                <c:pt idx="24359">
                  <c:v>0.996</c:v>
                </c:pt>
                <c:pt idx="24360">
                  <c:v>0.996</c:v>
                </c:pt>
                <c:pt idx="24361">
                  <c:v>0.997</c:v>
                </c:pt>
                <c:pt idx="24362">
                  <c:v>0.995</c:v>
                </c:pt>
                <c:pt idx="24363">
                  <c:v>0.99299999999999999</c:v>
                </c:pt>
                <c:pt idx="24364">
                  <c:v>0.99299999999999999</c:v>
                </c:pt>
                <c:pt idx="24365">
                  <c:v>0.99299999999999999</c:v>
                </c:pt>
                <c:pt idx="24366">
                  <c:v>0.99199999999999999</c:v>
                </c:pt>
                <c:pt idx="24367">
                  <c:v>0.99399999999999999</c:v>
                </c:pt>
                <c:pt idx="24368">
                  <c:v>0.995</c:v>
                </c:pt>
                <c:pt idx="24369">
                  <c:v>0.996</c:v>
                </c:pt>
                <c:pt idx="24370">
                  <c:v>0.996</c:v>
                </c:pt>
                <c:pt idx="24371">
                  <c:v>0.996</c:v>
                </c:pt>
                <c:pt idx="24372">
                  <c:v>0.997</c:v>
                </c:pt>
                <c:pt idx="24373">
                  <c:v>0.998</c:v>
                </c:pt>
                <c:pt idx="24374">
                  <c:v>0.997</c:v>
                </c:pt>
                <c:pt idx="24375">
                  <c:v>0.997</c:v>
                </c:pt>
                <c:pt idx="24376">
                  <c:v>0.998</c:v>
                </c:pt>
                <c:pt idx="24377">
                  <c:v>0.998</c:v>
                </c:pt>
                <c:pt idx="24378">
                  <c:v>0.998</c:v>
                </c:pt>
                <c:pt idx="24379">
                  <c:v>0.996</c:v>
                </c:pt>
                <c:pt idx="24380">
                  <c:v>0.996</c:v>
                </c:pt>
                <c:pt idx="24381">
                  <c:v>0.995</c:v>
                </c:pt>
                <c:pt idx="24382">
                  <c:v>0.99399999999999999</c:v>
                </c:pt>
                <c:pt idx="24383">
                  <c:v>0.995</c:v>
                </c:pt>
                <c:pt idx="24384">
                  <c:v>0.995</c:v>
                </c:pt>
                <c:pt idx="24385">
                  <c:v>0.99299999999999999</c:v>
                </c:pt>
                <c:pt idx="24386">
                  <c:v>0.99099999999999999</c:v>
                </c:pt>
                <c:pt idx="24387">
                  <c:v>0.99199999999999999</c:v>
                </c:pt>
                <c:pt idx="24388">
                  <c:v>0.99199999999999999</c:v>
                </c:pt>
                <c:pt idx="24389">
                  <c:v>0.99399999999999999</c:v>
                </c:pt>
                <c:pt idx="24390">
                  <c:v>0.995</c:v>
                </c:pt>
                <c:pt idx="24391">
                  <c:v>0.996</c:v>
                </c:pt>
                <c:pt idx="24392">
                  <c:v>0.997</c:v>
                </c:pt>
                <c:pt idx="24393">
                  <c:v>0.997</c:v>
                </c:pt>
                <c:pt idx="24394">
                  <c:v>0.996</c:v>
                </c:pt>
                <c:pt idx="24395">
                  <c:v>0.996</c:v>
                </c:pt>
                <c:pt idx="24396">
                  <c:v>0.996</c:v>
                </c:pt>
                <c:pt idx="24397">
                  <c:v>0.997</c:v>
                </c:pt>
                <c:pt idx="24398">
                  <c:v>0.996</c:v>
                </c:pt>
                <c:pt idx="24399">
                  <c:v>0.996</c:v>
                </c:pt>
                <c:pt idx="24400">
                  <c:v>0.998</c:v>
                </c:pt>
                <c:pt idx="24401">
                  <c:v>0.997</c:v>
                </c:pt>
                <c:pt idx="24402">
                  <c:v>0.998</c:v>
                </c:pt>
                <c:pt idx="24403">
                  <c:v>0.999</c:v>
                </c:pt>
                <c:pt idx="24404">
                  <c:v>0.997</c:v>
                </c:pt>
                <c:pt idx="24405">
                  <c:v>0.997</c:v>
                </c:pt>
                <c:pt idx="24406">
                  <c:v>0.996</c:v>
                </c:pt>
                <c:pt idx="24407">
                  <c:v>0.996</c:v>
                </c:pt>
                <c:pt idx="24408">
                  <c:v>0.999</c:v>
                </c:pt>
                <c:pt idx="24409">
                  <c:v>0.998</c:v>
                </c:pt>
                <c:pt idx="24410">
                  <c:v>0.998</c:v>
                </c:pt>
                <c:pt idx="24411">
                  <c:v>0.998</c:v>
                </c:pt>
                <c:pt idx="24412">
                  <c:v>0.998</c:v>
                </c:pt>
                <c:pt idx="24413">
                  <c:v>0.997</c:v>
                </c:pt>
                <c:pt idx="24414">
                  <c:v>0.997</c:v>
                </c:pt>
                <c:pt idx="24415">
                  <c:v>0.997</c:v>
                </c:pt>
                <c:pt idx="24416">
                  <c:v>0.997</c:v>
                </c:pt>
                <c:pt idx="24417">
                  <c:v>0.996</c:v>
                </c:pt>
                <c:pt idx="24418">
                  <c:v>0.996</c:v>
                </c:pt>
                <c:pt idx="24419">
                  <c:v>0.997</c:v>
                </c:pt>
                <c:pt idx="24420">
                  <c:v>0.997</c:v>
                </c:pt>
                <c:pt idx="24421">
                  <c:v>0.995</c:v>
                </c:pt>
                <c:pt idx="24422">
                  <c:v>0.995</c:v>
                </c:pt>
                <c:pt idx="24423">
                  <c:v>0.997</c:v>
                </c:pt>
                <c:pt idx="24424">
                  <c:v>0.996</c:v>
                </c:pt>
                <c:pt idx="24425">
                  <c:v>0.995</c:v>
                </c:pt>
                <c:pt idx="24426">
                  <c:v>0.997</c:v>
                </c:pt>
                <c:pt idx="24427">
                  <c:v>0.998</c:v>
                </c:pt>
                <c:pt idx="24428">
                  <c:v>0.998</c:v>
                </c:pt>
                <c:pt idx="24429">
                  <c:v>0.999</c:v>
                </c:pt>
                <c:pt idx="24430">
                  <c:v>1</c:v>
                </c:pt>
                <c:pt idx="24431">
                  <c:v>1</c:v>
                </c:pt>
                <c:pt idx="24432">
                  <c:v>1</c:v>
                </c:pt>
                <c:pt idx="24433">
                  <c:v>0.998</c:v>
                </c:pt>
                <c:pt idx="24434">
                  <c:v>0.998</c:v>
                </c:pt>
                <c:pt idx="24435">
                  <c:v>0.999</c:v>
                </c:pt>
                <c:pt idx="24436">
                  <c:v>0.998</c:v>
                </c:pt>
                <c:pt idx="24437">
                  <c:v>0.997</c:v>
                </c:pt>
                <c:pt idx="24438">
                  <c:v>0.995</c:v>
                </c:pt>
                <c:pt idx="24439">
                  <c:v>0.996</c:v>
                </c:pt>
                <c:pt idx="24440">
                  <c:v>0.99399999999999999</c:v>
                </c:pt>
                <c:pt idx="24441">
                  <c:v>0.995</c:v>
                </c:pt>
                <c:pt idx="24442">
                  <c:v>0.996</c:v>
                </c:pt>
                <c:pt idx="24443">
                  <c:v>0.997</c:v>
                </c:pt>
                <c:pt idx="24444">
                  <c:v>0.996</c:v>
                </c:pt>
                <c:pt idx="24445">
                  <c:v>0.997</c:v>
                </c:pt>
                <c:pt idx="24446">
                  <c:v>0.997</c:v>
                </c:pt>
                <c:pt idx="24447">
                  <c:v>0.996</c:v>
                </c:pt>
                <c:pt idx="24448">
                  <c:v>0.996</c:v>
                </c:pt>
                <c:pt idx="24449">
                  <c:v>0.998</c:v>
                </c:pt>
                <c:pt idx="24450">
                  <c:v>0.997</c:v>
                </c:pt>
                <c:pt idx="24451">
                  <c:v>0.998</c:v>
                </c:pt>
                <c:pt idx="24452">
                  <c:v>0.997</c:v>
                </c:pt>
                <c:pt idx="24453">
                  <c:v>0.995</c:v>
                </c:pt>
                <c:pt idx="24454">
                  <c:v>0.995</c:v>
                </c:pt>
                <c:pt idx="24455">
                  <c:v>0.997</c:v>
                </c:pt>
                <c:pt idx="24456">
                  <c:v>0.998</c:v>
                </c:pt>
                <c:pt idx="24457">
                  <c:v>0.999</c:v>
                </c:pt>
                <c:pt idx="24458">
                  <c:v>1</c:v>
                </c:pt>
                <c:pt idx="24459">
                  <c:v>0.999</c:v>
                </c:pt>
                <c:pt idx="24460">
                  <c:v>0.999</c:v>
                </c:pt>
                <c:pt idx="24461">
                  <c:v>0.999</c:v>
                </c:pt>
                <c:pt idx="24462">
                  <c:v>0.998</c:v>
                </c:pt>
                <c:pt idx="24463">
                  <c:v>0.997</c:v>
                </c:pt>
                <c:pt idx="24464">
                  <c:v>0.998</c:v>
                </c:pt>
                <c:pt idx="24465">
                  <c:v>0.998</c:v>
                </c:pt>
                <c:pt idx="24466">
                  <c:v>0.998</c:v>
                </c:pt>
                <c:pt idx="24467">
                  <c:v>0.999</c:v>
                </c:pt>
                <c:pt idx="24468">
                  <c:v>0.997</c:v>
                </c:pt>
                <c:pt idx="24469">
                  <c:v>0.998</c:v>
                </c:pt>
                <c:pt idx="24470">
                  <c:v>0.998</c:v>
                </c:pt>
                <c:pt idx="24471">
                  <c:v>0.998</c:v>
                </c:pt>
                <c:pt idx="24472">
                  <c:v>0.997</c:v>
                </c:pt>
                <c:pt idx="24473">
                  <c:v>0.997</c:v>
                </c:pt>
                <c:pt idx="24474">
                  <c:v>0.996</c:v>
                </c:pt>
                <c:pt idx="24475">
                  <c:v>0.996</c:v>
                </c:pt>
                <c:pt idx="24476">
                  <c:v>0.996</c:v>
                </c:pt>
                <c:pt idx="24477">
                  <c:v>0.996</c:v>
                </c:pt>
                <c:pt idx="24478">
                  <c:v>0.995</c:v>
                </c:pt>
                <c:pt idx="24479">
                  <c:v>0.997</c:v>
                </c:pt>
                <c:pt idx="24480">
                  <c:v>0.997</c:v>
                </c:pt>
                <c:pt idx="24481">
                  <c:v>0.998</c:v>
                </c:pt>
                <c:pt idx="24482">
                  <c:v>0.998</c:v>
                </c:pt>
                <c:pt idx="24483">
                  <c:v>0.999</c:v>
                </c:pt>
                <c:pt idx="24484">
                  <c:v>0.999</c:v>
                </c:pt>
                <c:pt idx="24485">
                  <c:v>1</c:v>
                </c:pt>
                <c:pt idx="24486">
                  <c:v>0.999</c:v>
                </c:pt>
                <c:pt idx="24487">
                  <c:v>0.998</c:v>
                </c:pt>
                <c:pt idx="24488">
                  <c:v>0.997</c:v>
                </c:pt>
                <c:pt idx="24489">
                  <c:v>0.997</c:v>
                </c:pt>
                <c:pt idx="24490">
                  <c:v>0.996</c:v>
                </c:pt>
                <c:pt idx="24491">
                  <c:v>0.996</c:v>
                </c:pt>
                <c:pt idx="24492">
                  <c:v>0.996</c:v>
                </c:pt>
                <c:pt idx="24493">
                  <c:v>0.996</c:v>
                </c:pt>
                <c:pt idx="24494">
                  <c:v>0.997</c:v>
                </c:pt>
                <c:pt idx="24495">
                  <c:v>0.996</c:v>
                </c:pt>
                <c:pt idx="24496">
                  <c:v>0.995</c:v>
                </c:pt>
                <c:pt idx="24497">
                  <c:v>0.996</c:v>
                </c:pt>
                <c:pt idx="24498">
                  <c:v>0.997</c:v>
                </c:pt>
                <c:pt idx="24499">
                  <c:v>0.997</c:v>
                </c:pt>
                <c:pt idx="24500">
                  <c:v>0.996</c:v>
                </c:pt>
                <c:pt idx="24501">
                  <c:v>0.996</c:v>
                </c:pt>
                <c:pt idx="24502">
                  <c:v>0.996</c:v>
                </c:pt>
                <c:pt idx="24503">
                  <c:v>0.996</c:v>
                </c:pt>
                <c:pt idx="24504">
                  <c:v>0.997</c:v>
                </c:pt>
                <c:pt idx="24505">
                  <c:v>0.997</c:v>
                </c:pt>
                <c:pt idx="24506">
                  <c:v>0.998</c:v>
                </c:pt>
                <c:pt idx="24507">
                  <c:v>0.999</c:v>
                </c:pt>
                <c:pt idx="24508">
                  <c:v>0.997</c:v>
                </c:pt>
                <c:pt idx="24509">
                  <c:v>0.999</c:v>
                </c:pt>
                <c:pt idx="24510">
                  <c:v>0.999</c:v>
                </c:pt>
                <c:pt idx="24511">
                  <c:v>0.997</c:v>
                </c:pt>
                <c:pt idx="24512">
                  <c:v>0.997</c:v>
                </c:pt>
                <c:pt idx="24513">
                  <c:v>0.998</c:v>
                </c:pt>
                <c:pt idx="24514">
                  <c:v>0.998</c:v>
                </c:pt>
                <c:pt idx="24515">
                  <c:v>0.998</c:v>
                </c:pt>
                <c:pt idx="24516">
                  <c:v>0.997</c:v>
                </c:pt>
                <c:pt idx="24517">
                  <c:v>0.998</c:v>
                </c:pt>
                <c:pt idx="24518">
                  <c:v>0.997</c:v>
                </c:pt>
                <c:pt idx="24519">
                  <c:v>0.997</c:v>
                </c:pt>
                <c:pt idx="24520">
                  <c:v>0.996</c:v>
                </c:pt>
                <c:pt idx="24521">
                  <c:v>0.995</c:v>
                </c:pt>
                <c:pt idx="24522">
                  <c:v>0.997</c:v>
                </c:pt>
                <c:pt idx="24523">
                  <c:v>0.998</c:v>
                </c:pt>
                <c:pt idx="24524">
                  <c:v>0.999</c:v>
                </c:pt>
                <c:pt idx="24525">
                  <c:v>1</c:v>
                </c:pt>
                <c:pt idx="24526">
                  <c:v>0.999</c:v>
                </c:pt>
                <c:pt idx="24527">
                  <c:v>0.998</c:v>
                </c:pt>
                <c:pt idx="24528">
                  <c:v>0.998</c:v>
                </c:pt>
                <c:pt idx="24529">
                  <c:v>0.996</c:v>
                </c:pt>
                <c:pt idx="24530">
                  <c:v>0.997</c:v>
                </c:pt>
                <c:pt idx="24531">
                  <c:v>0.998</c:v>
                </c:pt>
                <c:pt idx="24532">
                  <c:v>0.999</c:v>
                </c:pt>
                <c:pt idx="24533">
                  <c:v>0.998</c:v>
                </c:pt>
                <c:pt idx="24534">
                  <c:v>0.998</c:v>
                </c:pt>
                <c:pt idx="24535">
                  <c:v>0.998</c:v>
                </c:pt>
                <c:pt idx="24536">
                  <c:v>0.997</c:v>
                </c:pt>
                <c:pt idx="24537">
                  <c:v>0.998</c:v>
                </c:pt>
                <c:pt idx="24538">
                  <c:v>0.999</c:v>
                </c:pt>
                <c:pt idx="24539">
                  <c:v>0.998</c:v>
                </c:pt>
                <c:pt idx="24540">
                  <c:v>0.998</c:v>
                </c:pt>
                <c:pt idx="24541">
                  <c:v>0.998</c:v>
                </c:pt>
                <c:pt idx="24542">
                  <c:v>0.998</c:v>
                </c:pt>
                <c:pt idx="24543">
                  <c:v>0.998</c:v>
                </c:pt>
                <c:pt idx="24544">
                  <c:v>0.997</c:v>
                </c:pt>
                <c:pt idx="24545">
                  <c:v>0.996</c:v>
                </c:pt>
                <c:pt idx="24546">
                  <c:v>0.997</c:v>
                </c:pt>
                <c:pt idx="24547">
                  <c:v>0.996</c:v>
                </c:pt>
                <c:pt idx="24548">
                  <c:v>0.995</c:v>
                </c:pt>
                <c:pt idx="24549">
                  <c:v>0.997</c:v>
                </c:pt>
                <c:pt idx="24550">
                  <c:v>0.997</c:v>
                </c:pt>
                <c:pt idx="24551">
                  <c:v>0.996</c:v>
                </c:pt>
                <c:pt idx="24552">
                  <c:v>0.996</c:v>
                </c:pt>
                <c:pt idx="24553">
                  <c:v>0.996</c:v>
                </c:pt>
                <c:pt idx="24554">
                  <c:v>0.996</c:v>
                </c:pt>
                <c:pt idx="24555">
                  <c:v>0.997</c:v>
                </c:pt>
                <c:pt idx="24556">
                  <c:v>0.997</c:v>
                </c:pt>
                <c:pt idx="24557">
                  <c:v>0.997</c:v>
                </c:pt>
                <c:pt idx="24558">
                  <c:v>0.996</c:v>
                </c:pt>
                <c:pt idx="24559">
                  <c:v>0.996</c:v>
                </c:pt>
                <c:pt idx="24560">
                  <c:v>0.997</c:v>
                </c:pt>
                <c:pt idx="24561">
                  <c:v>0.997</c:v>
                </c:pt>
                <c:pt idx="24562">
                  <c:v>0.997</c:v>
                </c:pt>
                <c:pt idx="24563">
                  <c:v>0.996</c:v>
                </c:pt>
                <c:pt idx="24564">
                  <c:v>0.997</c:v>
                </c:pt>
                <c:pt idx="24565">
                  <c:v>0.998</c:v>
                </c:pt>
                <c:pt idx="24566">
                  <c:v>0.997</c:v>
                </c:pt>
                <c:pt idx="24567">
                  <c:v>0.997</c:v>
                </c:pt>
                <c:pt idx="24568">
                  <c:v>0.997</c:v>
                </c:pt>
                <c:pt idx="24569">
                  <c:v>0.997</c:v>
                </c:pt>
                <c:pt idx="24570">
                  <c:v>0.998</c:v>
                </c:pt>
                <c:pt idx="24571">
                  <c:v>0.998</c:v>
                </c:pt>
                <c:pt idx="24572">
                  <c:v>0.997</c:v>
                </c:pt>
                <c:pt idx="24573">
                  <c:v>0.997</c:v>
                </c:pt>
                <c:pt idx="24574">
                  <c:v>0.997</c:v>
                </c:pt>
                <c:pt idx="24575">
                  <c:v>0.996</c:v>
                </c:pt>
                <c:pt idx="24576">
                  <c:v>0.996</c:v>
                </c:pt>
                <c:pt idx="24577">
                  <c:v>0.997</c:v>
                </c:pt>
                <c:pt idx="24578">
                  <c:v>0.997</c:v>
                </c:pt>
                <c:pt idx="24579">
                  <c:v>0.997</c:v>
                </c:pt>
                <c:pt idx="24580">
                  <c:v>0.997</c:v>
                </c:pt>
                <c:pt idx="24581">
                  <c:v>0.998</c:v>
                </c:pt>
                <c:pt idx="24582">
                  <c:v>0.998</c:v>
                </c:pt>
                <c:pt idx="24583">
                  <c:v>0.998</c:v>
                </c:pt>
                <c:pt idx="24584">
                  <c:v>0.998</c:v>
                </c:pt>
                <c:pt idx="24585">
                  <c:v>0.997</c:v>
                </c:pt>
                <c:pt idx="24586">
                  <c:v>0.998</c:v>
                </c:pt>
                <c:pt idx="24587">
                  <c:v>1</c:v>
                </c:pt>
                <c:pt idx="24588">
                  <c:v>1.0010000000000001</c:v>
                </c:pt>
                <c:pt idx="24589">
                  <c:v>1</c:v>
                </c:pt>
                <c:pt idx="24590">
                  <c:v>1.0010000000000001</c:v>
                </c:pt>
                <c:pt idx="24591">
                  <c:v>1</c:v>
                </c:pt>
                <c:pt idx="24592">
                  <c:v>0.999</c:v>
                </c:pt>
                <c:pt idx="24593">
                  <c:v>0.999</c:v>
                </c:pt>
                <c:pt idx="24594">
                  <c:v>0.998</c:v>
                </c:pt>
                <c:pt idx="24595">
                  <c:v>0.998</c:v>
                </c:pt>
                <c:pt idx="24596">
                  <c:v>0.998</c:v>
                </c:pt>
                <c:pt idx="24597">
                  <c:v>0.999</c:v>
                </c:pt>
                <c:pt idx="24598">
                  <c:v>0.999</c:v>
                </c:pt>
                <c:pt idx="24599">
                  <c:v>0.998</c:v>
                </c:pt>
                <c:pt idx="24600">
                  <c:v>0.997</c:v>
                </c:pt>
                <c:pt idx="24601">
                  <c:v>0.996</c:v>
                </c:pt>
                <c:pt idx="24602">
                  <c:v>0.995</c:v>
                </c:pt>
                <c:pt idx="24603">
                  <c:v>0.996</c:v>
                </c:pt>
                <c:pt idx="24604">
                  <c:v>0.996</c:v>
                </c:pt>
                <c:pt idx="24605">
                  <c:v>0.997</c:v>
                </c:pt>
                <c:pt idx="24606">
                  <c:v>0.996</c:v>
                </c:pt>
                <c:pt idx="24607">
                  <c:v>0.995</c:v>
                </c:pt>
                <c:pt idx="24608">
                  <c:v>0.996</c:v>
                </c:pt>
                <c:pt idx="24609">
                  <c:v>0.996</c:v>
                </c:pt>
                <c:pt idx="24610">
                  <c:v>0.997</c:v>
                </c:pt>
                <c:pt idx="24611">
                  <c:v>0.998</c:v>
                </c:pt>
                <c:pt idx="24612">
                  <c:v>0.999</c:v>
                </c:pt>
                <c:pt idx="24613">
                  <c:v>0.997</c:v>
                </c:pt>
                <c:pt idx="24614">
                  <c:v>0.997</c:v>
                </c:pt>
                <c:pt idx="24615">
                  <c:v>0.997</c:v>
                </c:pt>
                <c:pt idx="24616">
                  <c:v>0.998</c:v>
                </c:pt>
                <c:pt idx="24617">
                  <c:v>0.999</c:v>
                </c:pt>
                <c:pt idx="24618">
                  <c:v>0.999</c:v>
                </c:pt>
                <c:pt idx="24619">
                  <c:v>0.998</c:v>
                </c:pt>
                <c:pt idx="24620">
                  <c:v>0.999</c:v>
                </c:pt>
                <c:pt idx="24621">
                  <c:v>0.999</c:v>
                </c:pt>
                <c:pt idx="24622">
                  <c:v>0.998</c:v>
                </c:pt>
                <c:pt idx="24623">
                  <c:v>0.998</c:v>
                </c:pt>
                <c:pt idx="24624">
                  <c:v>0.999</c:v>
                </c:pt>
                <c:pt idx="24625">
                  <c:v>0.999</c:v>
                </c:pt>
                <c:pt idx="24626">
                  <c:v>0.998</c:v>
                </c:pt>
                <c:pt idx="24627">
                  <c:v>0.997</c:v>
                </c:pt>
                <c:pt idx="24628">
                  <c:v>0.997</c:v>
                </c:pt>
                <c:pt idx="24629">
                  <c:v>0.998</c:v>
                </c:pt>
                <c:pt idx="24630">
                  <c:v>0.997</c:v>
                </c:pt>
                <c:pt idx="24631">
                  <c:v>0.996</c:v>
                </c:pt>
                <c:pt idx="24632">
                  <c:v>0.995</c:v>
                </c:pt>
                <c:pt idx="24633">
                  <c:v>0.996</c:v>
                </c:pt>
                <c:pt idx="24634">
                  <c:v>0.997</c:v>
                </c:pt>
                <c:pt idx="24635">
                  <c:v>0.997</c:v>
                </c:pt>
                <c:pt idx="24636">
                  <c:v>0.998</c:v>
                </c:pt>
                <c:pt idx="24637">
                  <c:v>0.996</c:v>
                </c:pt>
                <c:pt idx="24638">
                  <c:v>0.996</c:v>
                </c:pt>
                <c:pt idx="24639">
                  <c:v>0.997</c:v>
                </c:pt>
                <c:pt idx="24640">
                  <c:v>0.997</c:v>
                </c:pt>
                <c:pt idx="24641">
                  <c:v>0.997</c:v>
                </c:pt>
                <c:pt idx="24642">
                  <c:v>0.996</c:v>
                </c:pt>
                <c:pt idx="24643">
                  <c:v>0.996</c:v>
                </c:pt>
                <c:pt idx="24644">
                  <c:v>0.996</c:v>
                </c:pt>
                <c:pt idx="24645">
                  <c:v>0.996</c:v>
                </c:pt>
                <c:pt idx="24646">
                  <c:v>0.996</c:v>
                </c:pt>
                <c:pt idx="24647">
                  <c:v>0.995</c:v>
                </c:pt>
                <c:pt idx="24648">
                  <c:v>0.997</c:v>
                </c:pt>
                <c:pt idx="24649">
                  <c:v>0.997</c:v>
                </c:pt>
                <c:pt idx="24650">
                  <c:v>0.998</c:v>
                </c:pt>
                <c:pt idx="24651">
                  <c:v>0.998</c:v>
                </c:pt>
                <c:pt idx="24652">
                  <c:v>0.997</c:v>
                </c:pt>
                <c:pt idx="24653">
                  <c:v>0.996</c:v>
                </c:pt>
                <c:pt idx="24654">
                  <c:v>0.997</c:v>
                </c:pt>
                <c:pt idx="24655">
                  <c:v>0.998</c:v>
                </c:pt>
                <c:pt idx="24656">
                  <c:v>1</c:v>
                </c:pt>
                <c:pt idx="24657">
                  <c:v>0.999</c:v>
                </c:pt>
                <c:pt idx="24658">
                  <c:v>0.996</c:v>
                </c:pt>
                <c:pt idx="24659">
                  <c:v>0.996</c:v>
                </c:pt>
                <c:pt idx="24660">
                  <c:v>0.996</c:v>
                </c:pt>
                <c:pt idx="24661">
                  <c:v>0.996</c:v>
                </c:pt>
                <c:pt idx="24662">
                  <c:v>0.995</c:v>
                </c:pt>
                <c:pt idx="24663">
                  <c:v>0.996</c:v>
                </c:pt>
                <c:pt idx="24664">
                  <c:v>0.996</c:v>
                </c:pt>
                <c:pt idx="24665">
                  <c:v>0.996</c:v>
                </c:pt>
                <c:pt idx="24666">
                  <c:v>0.998</c:v>
                </c:pt>
                <c:pt idx="24667">
                  <c:v>0.999</c:v>
                </c:pt>
                <c:pt idx="24668">
                  <c:v>0.997</c:v>
                </c:pt>
                <c:pt idx="24669">
                  <c:v>0.997</c:v>
                </c:pt>
                <c:pt idx="24670">
                  <c:v>0.997</c:v>
                </c:pt>
                <c:pt idx="24671">
                  <c:v>0.998</c:v>
                </c:pt>
                <c:pt idx="24672">
                  <c:v>0.998</c:v>
                </c:pt>
                <c:pt idx="24673">
                  <c:v>0.997</c:v>
                </c:pt>
                <c:pt idx="24674">
                  <c:v>0.998</c:v>
                </c:pt>
                <c:pt idx="24675">
                  <c:v>0.998</c:v>
                </c:pt>
                <c:pt idx="24676">
                  <c:v>0.997</c:v>
                </c:pt>
                <c:pt idx="24677">
                  <c:v>0.997</c:v>
                </c:pt>
                <c:pt idx="24678">
                  <c:v>0.999</c:v>
                </c:pt>
                <c:pt idx="24679">
                  <c:v>1</c:v>
                </c:pt>
                <c:pt idx="24680">
                  <c:v>1</c:v>
                </c:pt>
                <c:pt idx="24681">
                  <c:v>0.999</c:v>
                </c:pt>
                <c:pt idx="24682">
                  <c:v>1</c:v>
                </c:pt>
                <c:pt idx="24683">
                  <c:v>1.0010000000000001</c:v>
                </c:pt>
                <c:pt idx="24684">
                  <c:v>0.999</c:v>
                </c:pt>
                <c:pt idx="24685">
                  <c:v>0.998</c:v>
                </c:pt>
                <c:pt idx="24686">
                  <c:v>0.997</c:v>
                </c:pt>
                <c:pt idx="24687">
                  <c:v>0.997</c:v>
                </c:pt>
                <c:pt idx="24688">
                  <c:v>0.995</c:v>
                </c:pt>
                <c:pt idx="24689">
                  <c:v>0.995</c:v>
                </c:pt>
                <c:pt idx="24690">
                  <c:v>0.995</c:v>
                </c:pt>
                <c:pt idx="24691">
                  <c:v>0.997</c:v>
                </c:pt>
                <c:pt idx="24692">
                  <c:v>0.995</c:v>
                </c:pt>
                <c:pt idx="24693">
                  <c:v>0.996</c:v>
                </c:pt>
                <c:pt idx="24694">
                  <c:v>0.997</c:v>
                </c:pt>
                <c:pt idx="24695">
                  <c:v>0.995</c:v>
                </c:pt>
                <c:pt idx="24696">
                  <c:v>0.995</c:v>
                </c:pt>
                <c:pt idx="24697">
                  <c:v>0.996</c:v>
                </c:pt>
                <c:pt idx="24698">
                  <c:v>0.998</c:v>
                </c:pt>
                <c:pt idx="24699">
                  <c:v>0.998</c:v>
                </c:pt>
                <c:pt idx="24700">
                  <c:v>0.998</c:v>
                </c:pt>
                <c:pt idx="24701">
                  <c:v>0.998</c:v>
                </c:pt>
                <c:pt idx="24702">
                  <c:v>0.998</c:v>
                </c:pt>
                <c:pt idx="24703">
                  <c:v>0.999</c:v>
                </c:pt>
                <c:pt idx="24704">
                  <c:v>1</c:v>
                </c:pt>
                <c:pt idx="24705">
                  <c:v>1</c:v>
                </c:pt>
                <c:pt idx="24706">
                  <c:v>1</c:v>
                </c:pt>
                <c:pt idx="24707">
                  <c:v>1</c:v>
                </c:pt>
                <c:pt idx="24708">
                  <c:v>1</c:v>
                </c:pt>
                <c:pt idx="24709">
                  <c:v>0.999</c:v>
                </c:pt>
                <c:pt idx="24710">
                  <c:v>0.999</c:v>
                </c:pt>
                <c:pt idx="24711">
                  <c:v>0.998</c:v>
                </c:pt>
                <c:pt idx="24712">
                  <c:v>0.999</c:v>
                </c:pt>
                <c:pt idx="24713">
                  <c:v>0.996</c:v>
                </c:pt>
                <c:pt idx="24714">
                  <c:v>0.998</c:v>
                </c:pt>
                <c:pt idx="24715">
                  <c:v>1</c:v>
                </c:pt>
                <c:pt idx="24716">
                  <c:v>0.999</c:v>
                </c:pt>
                <c:pt idx="24717">
                  <c:v>0.999</c:v>
                </c:pt>
                <c:pt idx="24718">
                  <c:v>0.999</c:v>
                </c:pt>
                <c:pt idx="24719">
                  <c:v>0.999</c:v>
                </c:pt>
                <c:pt idx="24720">
                  <c:v>0.999</c:v>
                </c:pt>
                <c:pt idx="24721">
                  <c:v>0.997</c:v>
                </c:pt>
                <c:pt idx="24722">
                  <c:v>0.998</c:v>
                </c:pt>
                <c:pt idx="24723">
                  <c:v>0.998</c:v>
                </c:pt>
                <c:pt idx="24724">
                  <c:v>0.998</c:v>
                </c:pt>
                <c:pt idx="24725">
                  <c:v>0.997</c:v>
                </c:pt>
                <c:pt idx="24726">
                  <c:v>0.998</c:v>
                </c:pt>
                <c:pt idx="24727">
                  <c:v>0.998</c:v>
                </c:pt>
                <c:pt idx="24728">
                  <c:v>0.997</c:v>
                </c:pt>
                <c:pt idx="24729">
                  <c:v>0.997</c:v>
                </c:pt>
                <c:pt idx="24730">
                  <c:v>0.997</c:v>
                </c:pt>
                <c:pt idx="24731">
                  <c:v>0.997</c:v>
                </c:pt>
                <c:pt idx="24732">
                  <c:v>0.996</c:v>
                </c:pt>
                <c:pt idx="24733">
                  <c:v>0.998</c:v>
                </c:pt>
                <c:pt idx="24734">
                  <c:v>0.998</c:v>
                </c:pt>
                <c:pt idx="24735">
                  <c:v>0.998</c:v>
                </c:pt>
                <c:pt idx="24736">
                  <c:v>0.998</c:v>
                </c:pt>
                <c:pt idx="24737">
                  <c:v>0.997</c:v>
                </c:pt>
                <c:pt idx="24738">
                  <c:v>0.997</c:v>
                </c:pt>
                <c:pt idx="24739">
                  <c:v>0.997</c:v>
                </c:pt>
                <c:pt idx="24740">
                  <c:v>0.997</c:v>
                </c:pt>
                <c:pt idx="24741">
                  <c:v>0.998</c:v>
                </c:pt>
                <c:pt idx="24742">
                  <c:v>0.999</c:v>
                </c:pt>
                <c:pt idx="24743">
                  <c:v>0.998</c:v>
                </c:pt>
                <c:pt idx="24744">
                  <c:v>0.997</c:v>
                </c:pt>
                <c:pt idx="24745">
                  <c:v>0.997</c:v>
                </c:pt>
                <c:pt idx="24746">
                  <c:v>1</c:v>
                </c:pt>
                <c:pt idx="24747">
                  <c:v>1.0010000000000001</c:v>
                </c:pt>
                <c:pt idx="24748">
                  <c:v>1.002</c:v>
                </c:pt>
                <c:pt idx="24749">
                  <c:v>1.002</c:v>
                </c:pt>
                <c:pt idx="24750">
                  <c:v>1.0030000000000001</c:v>
                </c:pt>
                <c:pt idx="24751">
                  <c:v>1.004</c:v>
                </c:pt>
                <c:pt idx="24752">
                  <c:v>1.004</c:v>
                </c:pt>
                <c:pt idx="24753">
                  <c:v>1.002</c:v>
                </c:pt>
                <c:pt idx="24754">
                  <c:v>1.0030000000000001</c:v>
                </c:pt>
                <c:pt idx="24755">
                  <c:v>1.002</c:v>
                </c:pt>
                <c:pt idx="24756">
                  <c:v>1</c:v>
                </c:pt>
                <c:pt idx="24757">
                  <c:v>1</c:v>
                </c:pt>
                <c:pt idx="24758">
                  <c:v>1.0010000000000001</c:v>
                </c:pt>
                <c:pt idx="24759">
                  <c:v>1</c:v>
                </c:pt>
                <c:pt idx="24760">
                  <c:v>0.999</c:v>
                </c:pt>
                <c:pt idx="24761">
                  <c:v>0.999</c:v>
                </c:pt>
                <c:pt idx="24762">
                  <c:v>0.998</c:v>
                </c:pt>
                <c:pt idx="24763">
                  <c:v>0.998</c:v>
                </c:pt>
                <c:pt idx="24764">
                  <c:v>0.998</c:v>
                </c:pt>
                <c:pt idx="24765">
                  <c:v>0.998</c:v>
                </c:pt>
                <c:pt idx="24766">
                  <c:v>0.997</c:v>
                </c:pt>
                <c:pt idx="24767">
                  <c:v>0.997</c:v>
                </c:pt>
                <c:pt idx="24768">
                  <c:v>0.999</c:v>
                </c:pt>
                <c:pt idx="24769">
                  <c:v>0.999</c:v>
                </c:pt>
                <c:pt idx="24770">
                  <c:v>0.999</c:v>
                </c:pt>
                <c:pt idx="24771">
                  <c:v>0.999</c:v>
                </c:pt>
                <c:pt idx="24772">
                  <c:v>1</c:v>
                </c:pt>
                <c:pt idx="24773">
                  <c:v>1.0010000000000001</c:v>
                </c:pt>
                <c:pt idx="24774">
                  <c:v>1.0010000000000001</c:v>
                </c:pt>
                <c:pt idx="24775">
                  <c:v>1</c:v>
                </c:pt>
                <c:pt idx="24776">
                  <c:v>1.0010000000000001</c:v>
                </c:pt>
                <c:pt idx="24777">
                  <c:v>1.0010000000000001</c:v>
                </c:pt>
                <c:pt idx="24778">
                  <c:v>1.002</c:v>
                </c:pt>
                <c:pt idx="24779">
                  <c:v>1.0010000000000001</c:v>
                </c:pt>
                <c:pt idx="24780">
                  <c:v>0.999</c:v>
                </c:pt>
                <c:pt idx="24781">
                  <c:v>1</c:v>
                </c:pt>
                <c:pt idx="24782">
                  <c:v>1.0010000000000001</c:v>
                </c:pt>
                <c:pt idx="24783">
                  <c:v>1.0010000000000001</c:v>
                </c:pt>
                <c:pt idx="24784">
                  <c:v>1</c:v>
                </c:pt>
                <c:pt idx="24785">
                  <c:v>1</c:v>
                </c:pt>
                <c:pt idx="24786">
                  <c:v>0.999</c:v>
                </c:pt>
                <c:pt idx="24787">
                  <c:v>0.999</c:v>
                </c:pt>
                <c:pt idx="24788">
                  <c:v>0.997</c:v>
                </c:pt>
                <c:pt idx="24789">
                  <c:v>0.997</c:v>
                </c:pt>
                <c:pt idx="24790">
                  <c:v>0.999</c:v>
                </c:pt>
                <c:pt idx="24791">
                  <c:v>0.999</c:v>
                </c:pt>
                <c:pt idx="24792">
                  <c:v>0.999</c:v>
                </c:pt>
                <c:pt idx="24793">
                  <c:v>0.999</c:v>
                </c:pt>
                <c:pt idx="24794">
                  <c:v>1.0010000000000001</c:v>
                </c:pt>
                <c:pt idx="24795">
                  <c:v>1</c:v>
                </c:pt>
                <c:pt idx="24796">
                  <c:v>0.999</c:v>
                </c:pt>
                <c:pt idx="24797">
                  <c:v>0.997</c:v>
                </c:pt>
                <c:pt idx="24798">
                  <c:v>0.997</c:v>
                </c:pt>
                <c:pt idx="24799">
                  <c:v>0.998</c:v>
                </c:pt>
                <c:pt idx="24800">
                  <c:v>0.998</c:v>
                </c:pt>
                <c:pt idx="24801">
                  <c:v>0.999</c:v>
                </c:pt>
                <c:pt idx="24802">
                  <c:v>1.0010000000000001</c:v>
                </c:pt>
                <c:pt idx="24803">
                  <c:v>1</c:v>
                </c:pt>
                <c:pt idx="24804">
                  <c:v>0.997</c:v>
                </c:pt>
                <c:pt idx="24805">
                  <c:v>0.997</c:v>
                </c:pt>
                <c:pt idx="24806">
                  <c:v>0.999</c:v>
                </c:pt>
                <c:pt idx="24807">
                  <c:v>0.998</c:v>
                </c:pt>
                <c:pt idx="24808">
                  <c:v>0.997</c:v>
                </c:pt>
                <c:pt idx="24809">
                  <c:v>0.998</c:v>
                </c:pt>
                <c:pt idx="24810">
                  <c:v>0.999</c:v>
                </c:pt>
                <c:pt idx="24811">
                  <c:v>0.998</c:v>
                </c:pt>
                <c:pt idx="24812">
                  <c:v>0.997</c:v>
                </c:pt>
                <c:pt idx="24813">
                  <c:v>0.996</c:v>
                </c:pt>
                <c:pt idx="24814">
                  <c:v>0.998</c:v>
                </c:pt>
                <c:pt idx="24815">
                  <c:v>0.999</c:v>
                </c:pt>
                <c:pt idx="24816">
                  <c:v>0.997</c:v>
                </c:pt>
                <c:pt idx="24817">
                  <c:v>0.998</c:v>
                </c:pt>
                <c:pt idx="24818">
                  <c:v>0.998</c:v>
                </c:pt>
                <c:pt idx="24819">
                  <c:v>0.996</c:v>
                </c:pt>
                <c:pt idx="24820">
                  <c:v>0.997</c:v>
                </c:pt>
                <c:pt idx="24821">
                  <c:v>0.998</c:v>
                </c:pt>
                <c:pt idx="24822">
                  <c:v>0.997</c:v>
                </c:pt>
                <c:pt idx="24823">
                  <c:v>0.995</c:v>
                </c:pt>
                <c:pt idx="24824">
                  <c:v>0.996</c:v>
                </c:pt>
                <c:pt idx="24825">
                  <c:v>0.998</c:v>
                </c:pt>
                <c:pt idx="24826">
                  <c:v>0.998</c:v>
                </c:pt>
                <c:pt idx="24827">
                  <c:v>0.999</c:v>
                </c:pt>
                <c:pt idx="24828">
                  <c:v>0.999</c:v>
                </c:pt>
                <c:pt idx="24829">
                  <c:v>0.998</c:v>
                </c:pt>
                <c:pt idx="24830">
                  <c:v>0.999</c:v>
                </c:pt>
                <c:pt idx="24831">
                  <c:v>0.998</c:v>
                </c:pt>
                <c:pt idx="24832">
                  <c:v>0.997</c:v>
                </c:pt>
                <c:pt idx="24833">
                  <c:v>0.997</c:v>
                </c:pt>
                <c:pt idx="24834">
                  <c:v>0.998</c:v>
                </c:pt>
                <c:pt idx="24835">
                  <c:v>0.998</c:v>
                </c:pt>
                <c:pt idx="24836">
                  <c:v>0.999</c:v>
                </c:pt>
                <c:pt idx="24837">
                  <c:v>1.0010000000000001</c:v>
                </c:pt>
                <c:pt idx="24838">
                  <c:v>1.0030000000000001</c:v>
                </c:pt>
                <c:pt idx="24839">
                  <c:v>1.0010000000000001</c:v>
                </c:pt>
                <c:pt idx="24840">
                  <c:v>1.0010000000000001</c:v>
                </c:pt>
                <c:pt idx="24841">
                  <c:v>1.0010000000000001</c:v>
                </c:pt>
                <c:pt idx="24842">
                  <c:v>1.0010000000000001</c:v>
                </c:pt>
                <c:pt idx="24843">
                  <c:v>1.0010000000000001</c:v>
                </c:pt>
                <c:pt idx="24844">
                  <c:v>0.999</c:v>
                </c:pt>
                <c:pt idx="24845">
                  <c:v>1</c:v>
                </c:pt>
                <c:pt idx="24846">
                  <c:v>1</c:v>
                </c:pt>
                <c:pt idx="24847">
                  <c:v>0.999</c:v>
                </c:pt>
                <c:pt idx="24848">
                  <c:v>0.998</c:v>
                </c:pt>
                <c:pt idx="24849">
                  <c:v>0.997</c:v>
                </c:pt>
                <c:pt idx="24850">
                  <c:v>0.998</c:v>
                </c:pt>
                <c:pt idx="24851">
                  <c:v>0.996</c:v>
                </c:pt>
                <c:pt idx="24852">
                  <c:v>0.997</c:v>
                </c:pt>
                <c:pt idx="24853">
                  <c:v>0.996</c:v>
                </c:pt>
                <c:pt idx="24854">
                  <c:v>0.996</c:v>
                </c:pt>
                <c:pt idx="24855">
                  <c:v>0.996</c:v>
                </c:pt>
                <c:pt idx="24856">
                  <c:v>0.996</c:v>
                </c:pt>
                <c:pt idx="24857">
                  <c:v>0.997</c:v>
                </c:pt>
                <c:pt idx="24858">
                  <c:v>0.999</c:v>
                </c:pt>
                <c:pt idx="24859">
                  <c:v>1</c:v>
                </c:pt>
                <c:pt idx="24860">
                  <c:v>1</c:v>
                </c:pt>
                <c:pt idx="24861">
                  <c:v>0.999</c:v>
                </c:pt>
                <c:pt idx="24862">
                  <c:v>0.998</c:v>
                </c:pt>
                <c:pt idx="24863">
                  <c:v>0.997</c:v>
                </c:pt>
                <c:pt idx="24864">
                  <c:v>0.996</c:v>
                </c:pt>
                <c:pt idx="24865">
                  <c:v>0.997</c:v>
                </c:pt>
                <c:pt idx="24866">
                  <c:v>0.998</c:v>
                </c:pt>
                <c:pt idx="24867">
                  <c:v>0.999</c:v>
                </c:pt>
                <c:pt idx="24868">
                  <c:v>0.998</c:v>
                </c:pt>
                <c:pt idx="24869">
                  <c:v>0.997</c:v>
                </c:pt>
                <c:pt idx="24870">
                  <c:v>0.995</c:v>
                </c:pt>
                <c:pt idx="24871">
                  <c:v>0.996</c:v>
                </c:pt>
                <c:pt idx="24872">
                  <c:v>0.99399999999999999</c:v>
                </c:pt>
                <c:pt idx="24873">
                  <c:v>0.995</c:v>
                </c:pt>
                <c:pt idx="24874">
                  <c:v>0.996</c:v>
                </c:pt>
                <c:pt idx="24875">
                  <c:v>0.998</c:v>
                </c:pt>
                <c:pt idx="24876">
                  <c:v>0.998</c:v>
                </c:pt>
                <c:pt idx="24877">
                  <c:v>0.998</c:v>
                </c:pt>
                <c:pt idx="24878">
                  <c:v>0.999</c:v>
                </c:pt>
                <c:pt idx="24879">
                  <c:v>0.999</c:v>
                </c:pt>
                <c:pt idx="24880">
                  <c:v>1</c:v>
                </c:pt>
                <c:pt idx="24881">
                  <c:v>0.999</c:v>
                </c:pt>
                <c:pt idx="24882">
                  <c:v>0.999</c:v>
                </c:pt>
                <c:pt idx="24883">
                  <c:v>0.998</c:v>
                </c:pt>
                <c:pt idx="24884">
                  <c:v>0.998</c:v>
                </c:pt>
                <c:pt idx="24885">
                  <c:v>0.998</c:v>
                </c:pt>
                <c:pt idx="24886">
                  <c:v>0.999</c:v>
                </c:pt>
                <c:pt idx="24887">
                  <c:v>0.998</c:v>
                </c:pt>
                <c:pt idx="24888">
                  <c:v>0.998</c:v>
                </c:pt>
                <c:pt idx="24889">
                  <c:v>0.998</c:v>
                </c:pt>
                <c:pt idx="24890">
                  <c:v>0.998</c:v>
                </c:pt>
                <c:pt idx="24891">
                  <c:v>0.997</c:v>
                </c:pt>
                <c:pt idx="24892">
                  <c:v>0.997</c:v>
                </c:pt>
                <c:pt idx="24893">
                  <c:v>0.999</c:v>
                </c:pt>
                <c:pt idx="24894">
                  <c:v>0.998</c:v>
                </c:pt>
                <c:pt idx="24895">
                  <c:v>0.999</c:v>
                </c:pt>
                <c:pt idx="24896">
                  <c:v>1.0010000000000001</c:v>
                </c:pt>
                <c:pt idx="24897">
                  <c:v>1</c:v>
                </c:pt>
                <c:pt idx="24898">
                  <c:v>1</c:v>
                </c:pt>
                <c:pt idx="24899">
                  <c:v>1</c:v>
                </c:pt>
                <c:pt idx="24900">
                  <c:v>1</c:v>
                </c:pt>
                <c:pt idx="24901">
                  <c:v>1</c:v>
                </c:pt>
                <c:pt idx="24902">
                  <c:v>0.999</c:v>
                </c:pt>
                <c:pt idx="24903">
                  <c:v>0.998</c:v>
                </c:pt>
                <c:pt idx="24904">
                  <c:v>0.999</c:v>
                </c:pt>
                <c:pt idx="24905">
                  <c:v>0.999</c:v>
                </c:pt>
                <c:pt idx="24906">
                  <c:v>1</c:v>
                </c:pt>
                <c:pt idx="24907">
                  <c:v>0.998</c:v>
                </c:pt>
                <c:pt idx="24908">
                  <c:v>0.998</c:v>
                </c:pt>
                <c:pt idx="24909">
                  <c:v>0.998</c:v>
                </c:pt>
                <c:pt idx="24910">
                  <c:v>0.998</c:v>
                </c:pt>
                <c:pt idx="24911">
                  <c:v>0.997</c:v>
                </c:pt>
                <c:pt idx="24912">
                  <c:v>0.998</c:v>
                </c:pt>
                <c:pt idx="24913">
                  <c:v>0.997</c:v>
                </c:pt>
                <c:pt idx="24914">
                  <c:v>0.996</c:v>
                </c:pt>
                <c:pt idx="24915">
                  <c:v>0.997</c:v>
                </c:pt>
                <c:pt idx="24916">
                  <c:v>0.997</c:v>
                </c:pt>
                <c:pt idx="24917">
                  <c:v>0.999</c:v>
                </c:pt>
                <c:pt idx="24918">
                  <c:v>0.998</c:v>
                </c:pt>
                <c:pt idx="24919">
                  <c:v>0.996</c:v>
                </c:pt>
                <c:pt idx="24920">
                  <c:v>0.998</c:v>
                </c:pt>
                <c:pt idx="24921">
                  <c:v>0.999</c:v>
                </c:pt>
                <c:pt idx="24922">
                  <c:v>0.997</c:v>
                </c:pt>
                <c:pt idx="24923">
                  <c:v>0.997</c:v>
                </c:pt>
                <c:pt idx="24924">
                  <c:v>0.996</c:v>
                </c:pt>
                <c:pt idx="24925">
                  <c:v>0.997</c:v>
                </c:pt>
                <c:pt idx="24926">
                  <c:v>0.998</c:v>
                </c:pt>
                <c:pt idx="24927">
                  <c:v>0.998</c:v>
                </c:pt>
                <c:pt idx="24928">
                  <c:v>0.996</c:v>
                </c:pt>
                <c:pt idx="24929">
                  <c:v>0.996</c:v>
                </c:pt>
                <c:pt idx="24930">
                  <c:v>0.997</c:v>
                </c:pt>
                <c:pt idx="24931">
                  <c:v>0.998</c:v>
                </c:pt>
                <c:pt idx="24932">
                  <c:v>0.999</c:v>
                </c:pt>
                <c:pt idx="24933">
                  <c:v>0.999</c:v>
                </c:pt>
                <c:pt idx="24934">
                  <c:v>0.999</c:v>
                </c:pt>
                <c:pt idx="24935">
                  <c:v>0.997</c:v>
                </c:pt>
                <c:pt idx="24936">
                  <c:v>0.997</c:v>
                </c:pt>
                <c:pt idx="24937">
                  <c:v>0.997</c:v>
                </c:pt>
                <c:pt idx="24938">
                  <c:v>0.997</c:v>
                </c:pt>
                <c:pt idx="24939">
                  <c:v>0.997</c:v>
                </c:pt>
                <c:pt idx="24940">
                  <c:v>0.996</c:v>
                </c:pt>
                <c:pt idx="24941">
                  <c:v>0.997</c:v>
                </c:pt>
                <c:pt idx="24942">
                  <c:v>0.997</c:v>
                </c:pt>
                <c:pt idx="24943">
                  <c:v>0.998</c:v>
                </c:pt>
                <c:pt idx="24944">
                  <c:v>0.999</c:v>
                </c:pt>
                <c:pt idx="24945">
                  <c:v>0.999</c:v>
                </c:pt>
                <c:pt idx="24946">
                  <c:v>0.998</c:v>
                </c:pt>
                <c:pt idx="24947">
                  <c:v>0.997</c:v>
                </c:pt>
                <c:pt idx="24948">
                  <c:v>0.997</c:v>
                </c:pt>
                <c:pt idx="24949">
                  <c:v>0.998</c:v>
                </c:pt>
                <c:pt idx="24950">
                  <c:v>0.996</c:v>
                </c:pt>
                <c:pt idx="24951">
                  <c:v>0.995</c:v>
                </c:pt>
                <c:pt idx="24952">
                  <c:v>0.997</c:v>
                </c:pt>
                <c:pt idx="24953">
                  <c:v>0.997</c:v>
                </c:pt>
                <c:pt idx="24954">
                  <c:v>0.996</c:v>
                </c:pt>
                <c:pt idx="24955">
                  <c:v>0.997</c:v>
                </c:pt>
                <c:pt idx="24956">
                  <c:v>0.998</c:v>
                </c:pt>
                <c:pt idx="24957">
                  <c:v>0.999</c:v>
                </c:pt>
                <c:pt idx="24958">
                  <c:v>0.998</c:v>
                </c:pt>
                <c:pt idx="24959">
                  <c:v>0.997</c:v>
                </c:pt>
                <c:pt idx="24960">
                  <c:v>0.997</c:v>
                </c:pt>
                <c:pt idx="24961">
                  <c:v>0.996</c:v>
                </c:pt>
                <c:pt idx="24962">
                  <c:v>0.996</c:v>
                </c:pt>
                <c:pt idx="24963">
                  <c:v>0.996</c:v>
                </c:pt>
                <c:pt idx="24964">
                  <c:v>0.995</c:v>
                </c:pt>
                <c:pt idx="24965">
                  <c:v>0.995</c:v>
                </c:pt>
                <c:pt idx="24966">
                  <c:v>0.996</c:v>
                </c:pt>
                <c:pt idx="24967">
                  <c:v>0.996</c:v>
                </c:pt>
                <c:pt idx="24968">
                  <c:v>0.996</c:v>
                </c:pt>
                <c:pt idx="24969">
                  <c:v>0.996</c:v>
                </c:pt>
                <c:pt idx="24970">
                  <c:v>0.997</c:v>
                </c:pt>
                <c:pt idx="24971">
                  <c:v>0.997</c:v>
                </c:pt>
                <c:pt idx="24972">
                  <c:v>0.997</c:v>
                </c:pt>
                <c:pt idx="24973">
                  <c:v>0.997</c:v>
                </c:pt>
                <c:pt idx="24974">
                  <c:v>0.997</c:v>
                </c:pt>
                <c:pt idx="24975">
                  <c:v>0.997</c:v>
                </c:pt>
                <c:pt idx="24976">
                  <c:v>0.996</c:v>
                </c:pt>
                <c:pt idx="24977">
                  <c:v>0.998</c:v>
                </c:pt>
                <c:pt idx="24978">
                  <c:v>0.997</c:v>
                </c:pt>
                <c:pt idx="24979">
                  <c:v>0.997</c:v>
                </c:pt>
                <c:pt idx="24980">
                  <c:v>0.996</c:v>
                </c:pt>
                <c:pt idx="24981">
                  <c:v>0.99299999999999999</c:v>
                </c:pt>
                <c:pt idx="24982">
                  <c:v>0.99399999999999999</c:v>
                </c:pt>
                <c:pt idx="24983">
                  <c:v>0.995</c:v>
                </c:pt>
                <c:pt idx="24984">
                  <c:v>0.99399999999999999</c:v>
                </c:pt>
                <c:pt idx="24985">
                  <c:v>0.99399999999999999</c:v>
                </c:pt>
                <c:pt idx="24986">
                  <c:v>0.996</c:v>
                </c:pt>
                <c:pt idx="24987">
                  <c:v>0.996</c:v>
                </c:pt>
                <c:pt idx="24988">
                  <c:v>0.998</c:v>
                </c:pt>
                <c:pt idx="24989">
                  <c:v>0.999</c:v>
                </c:pt>
                <c:pt idx="24990">
                  <c:v>0.997</c:v>
                </c:pt>
                <c:pt idx="24991">
                  <c:v>0.997</c:v>
                </c:pt>
                <c:pt idx="24992">
                  <c:v>0.996</c:v>
                </c:pt>
                <c:pt idx="24993">
                  <c:v>0.995</c:v>
                </c:pt>
                <c:pt idx="24994">
                  <c:v>0.99399999999999999</c:v>
                </c:pt>
                <c:pt idx="24995">
                  <c:v>0.995</c:v>
                </c:pt>
                <c:pt idx="24996">
                  <c:v>0.997</c:v>
                </c:pt>
                <c:pt idx="24997">
                  <c:v>0.997</c:v>
                </c:pt>
                <c:pt idx="24998">
                  <c:v>0.997</c:v>
                </c:pt>
                <c:pt idx="24999">
                  <c:v>0.997</c:v>
                </c:pt>
                <c:pt idx="25000">
                  <c:v>0.996</c:v>
                </c:pt>
                <c:pt idx="25001">
                  <c:v>0.997</c:v>
                </c:pt>
                <c:pt idx="25002">
                  <c:v>0.997</c:v>
                </c:pt>
                <c:pt idx="25003">
                  <c:v>0.997</c:v>
                </c:pt>
                <c:pt idx="25004">
                  <c:v>0.995</c:v>
                </c:pt>
                <c:pt idx="25005">
                  <c:v>0.997</c:v>
                </c:pt>
                <c:pt idx="25006">
                  <c:v>0.999</c:v>
                </c:pt>
                <c:pt idx="25007">
                  <c:v>0.997</c:v>
                </c:pt>
                <c:pt idx="25008">
                  <c:v>0.997</c:v>
                </c:pt>
                <c:pt idx="25009">
                  <c:v>0.996</c:v>
                </c:pt>
                <c:pt idx="25010">
                  <c:v>0.996</c:v>
                </c:pt>
                <c:pt idx="25011">
                  <c:v>0.996</c:v>
                </c:pt>
                <c:pt idx="25012">
                  <c:v>0.996</c:v>
                </c:pt>
                <c:pt idx="25013">
                  <c:v>0.99399999999999999</c:v>
                </c:pt>
                <c:pt idx="25014">
                  <c:v>0.995</c:v>
                </c:pt>
                <c:pt idx="25015">
                  <c:v>0.998</c:v>
                </c:pt>
                <c:pt idx="25016">
                  <c:v>0.997</c:v>
                </c:pt>
                <c:pt idx="25017">
                  <c:v>0.996</c:v>
                </c:pt>
                <c:pt idx="25018">
                  <c:v>0.997</c:v>
                </c:pt>
                <c:pt idx="25019">
                  <c:v>0.998</c:v>
                </c:pt>
                <c:pt idx="25020">
                  <c:v>0.996</c:v>
                </c:pt>
                <c:pt idx="25021">
                  <c:v>0.997</c:v>
                </c:pt>
                <c:pt idx="25022">
                  <c:v>0.997</c:v>
                </c:pt>
                <c:pt idx="25023">
                  <c:v>0.996</c:v>
                </c:pt>
                <c:pt idx="25024">
                  <c:v>0.995</c:v>
                </c:pt>
                <c:pt idx="25025">
                  <c:v>0.999</c:v>
                </c:pt>
                <c:pt idx="25026">
                  <c:v>0.998</c:v>
                </c:pt>
                <c:pt idx="25027">
                  <c:v>0.997</c:v>
                </c:pt>
                <c:pt idx="25028">
                  <c:v>0.997</c:v>
                </c:pt>
                <c:pt idx="25029">
                  <c:v>0.997</c:v>
                </c:pt>
                <c:pt idx="25030">
                  <c:v>0.997</c:v>
                </c:pt>
                <c:pt idx="25031">
                  <c:v>0.998</c:v>
                </c:pt>
                <c:pt idx="25032">
                  <c:v>0.998</c:v>
                </c:pt>
                <c:pt idx="25033">
                  <c:v>0.996</c:v>
                </c:pt>
                <c:pt idx="25034">
                  <c:v>0.997</c:v>
                </c:pt>
                <c:pt idx="25035">
                  <c:v>0.996</c:v>
                </c:pt>
                <c:pt idx="25036">
                  <c:v>0.996</c:v>
                </c:pt>
                <c:pt idx="25037">
                  <c:v>0.997</c:v>
                </c:pt>
                <c:pt idx="25038">
                  <c:v>0.999</c:v>
                </c:pt>
                <c:pt idx="25039">
                  <c:v>0.997</c:v>
                </c:pt>
                <c:pt idx="25040">
                  <c:v>0.998</c:v>
                </c:pt>
                <c:pt idx="25041">
                  <c:v>0.997</c:v>
                </c:pt>
                <c:pt idx="25042">
                  <c:v>0.996</c:v>
                </c:pt>
                <c:pt idx="25043">
                  <c:v>0.996</c:v>
                </c:pt>
                <c:pt idx="25044">
                  <c:v>0.997</c:v>
                </c:pt>
                <c:pt idx="25045">
                  <c:v>0.99399999999999999</c:v>
                </c:pt>
                <c:pt idx="25046">
                  <c:v>0.997</c:v>
                </c:pt>
                <c:pt idx="25047">
                  <c:v>0.998</c:v>
                </c:pt>
                <c:pt idx="25048">
                  <c:v>0.996</c:v>
                </c:pt>
                <c:pt idx="25049">
                  <c:v>0.998</c:v>
                </c:pt>
                <c:pt idx="25050">
                  <c:v>0.999</c:v>
                </c:pt>
                <c:pt idx="25051">
                  <c:v>0.998</c:v>
                </c:pt>
                <c:pt idx="25052">
                  <c:v>0.997</c:v>
                </c:pt>
                <c:pt idx="25053">
                  <c:v>0.999</c:v>
                </c:pt>
                <c:pt idx="25054">
                  <c:v>0.998</c:v>
                </c:pt>
                <c:pt idx="25055">
                  <c:v>0.996</c:v>
                </c:pt>
                <c:pt idx="25056">
                  <c:v>0.998</c:v>
                </c:pt>
                <c:pt idx="25057">
                  <c:v>0.998</c:v>
                </c:pt>
                <c:pt idx="25058">
                  <c:v>0.998</c:v>
                </c:pt>
                <c:pt idx="25059">
                  <c:v>0.998</c:v>
                </c:pt>
                <c:pt idx="25060">
                  <c:v>0.997</c:v>
                </c:pt>
                <c:pt idx="25061">
                  <c:v>0.998</c:v>
                </c:pt>
                <c:pt idx="25062">
                  <c:v>0.998</c:v>
                </c:pt>
                <c:pt idx="25063">
                  <c:v>0.997</c:v>
                </c:pt>
                <c:pt idx="25064">
                  <c:v>0.996</c:v>
                </c:pt>
                <c:pt idx="25065">
                  <c:v>0.998</c:v>
                </c:pt>
                <c:pt idx="25066">
                  <c:v>0.997</c:v>
                </c:pt>
                <c:pt idx="25067">
                  <c:v>0.995</c:v>
                </c:pt>
                <c:pt idx="25068">
                  <c:v>0.996</c:v>
                </c:pt>
                <c:pt idx="25069">
                  <c:v>0.996</c:v>
                </c:pt>
                <c:pt idx="25070">
                  <c:v>0.996</c:v>
                </c:pt>
                <c:pt idx="25071">
                  <c:v>0.999</c:v>
                </c:pt>
                <c:pt idx="25072">
                  <c:v>0.999</c:v>
                </c:pt>
                <c:pt idx="25073">
                  <c:v>0.998</c:v>
                </c:pt>
                <c:pt idx="25074">
                  <c:v>0.998</c:v>
                </c:pt>
                <c:pt idx="25075">
                  <c:v>1</c:v>
                </c:pt>
                <c:pt idx="25076">
                  <c:v>0.998</c:v>
                </c:pt>
                <c:pt idx="25077">
                  <c:v>0.997</c:v>
                </c:pt>
                <c:pt idx="25078">
                  <c:v>0.998</c:v>
                </c:pt>
                <c:pt idx="25079">
                  <c:v>0.999</c:v>
                </c:pt>
                <c:pt idx="25080">
                  <c:v>0.997</c:v>
                </c:pt>
                <c:pt idx="25081">
                  <c:v>0.998</c:v>
                </c:pt>
                <c:pt idx="25082">
                  <c:v>0.998</c:v>
                </c:pt>
                <c:pt idx="25083">
                  <c:v>0.998</c:v>
                </c:pt>
                <c:pt idx="25084">
                  <c:v>0.998</c:v>
                </c:pt>
                <c:pt idx="25085">
                  <c:v>0.999</c:v>
                </c:pt>
                <c:pt idx="25086">
                  <c:v>0.998</c:v>
                </c:pt>
                <c:pt idx="25087">
                  <c:v>0.999</c:v>
                </c:pt>
                <c:pt idx="25088">
                  <c:v>0.999</c:v>
                </c:pt>
                <c:pt idx="25089">
                  <c:v>0.999</c:v>
                </c:pt>
                <c:pt idx="25090">
                  <c:v>0.999</c:v>
                </c:pt>
                <c:pt idx="25091">
                  <c:v>0.997</c:v>
                </c:pt>
                <c:pt idx="25092">
                  <c:v>0.999</c:v>
                </c:pt>
                <c:pt idx="25093">
                  <c:v>1</c:v>
                </c:pt>
                <c:pt idx="25094">
                  <c:v>1</c:v>
                </c:pt>
                <c:pt idx="25095">
                  <c:v>0.998</c:v>
                </c:pt>
                <c:pt idx="25096">
                  <c:v>1</c:v>
                </c:pt>
                <c:pt idx="25097">
                  <c:v>1</c:v>
                </c:pt>
                <c:pt idx="25098">
                  <c:v>0.997</c:v>
                </c:pt>
                <c:pt idx="25099">
                  <c:v>0.999</c:v>
                </c:pt>
                <c:pt idx="25100">
                  <c:v>0.999</c:v>
                </c:pt>
                <c:pt idx="25101">
                  <c:v>0.996</c:v>
                </c:pt>
                <c:pt idx="25102">
                  <c:v>0.995</c:v>
                </c:pt>
                <c:pt idx="25103">
                  <c:v>0.997</c:v>
                </c:pt>
                <c:pt idx="25104">
                  <c:v>0.999</c:v>
                </c:pt>
                <c:pt idx="25105">
                  <c:v>1</c:v>
                </c:pt>
                <c:pt idx="25106">
                  <c:v>0.999</c:v>
                </c:pt>
                <c:pt idx="25107">
                  <c:v>0.998</c:v>
                </c:pt>
                <c:pt idx="25108">
                  <c:v>0.998</c:v>
                </c:pt>
                <c:pt idx="25109">
                  <c:v>0.997</c:v>
                </c:pt>
                <c:pt idx="25110">
                  <c:v>0.996</c:v>
                </c:pt>
                <c:pt idx="25111">
                  <c:v>0.996</c:v>
                </c:pt>
                <c:pt idx="25112">
                  <c:v>0.995</c:v>
                </c:pt>
                <c:pt idx="25113">
                  <c:v>0.995</c:v>
                </c:pt>
                <c:pt idx="25114">
                  <c:v>0.996</c:v>
                </c:pt>
                <c:pt idx="25115">
                  <c:v>0.997</c:v>
                </c:pt>
                <c:pt idx="25116">
                  <c:v>0.997</c:v>
                </c:pt>
                <c:pt idx="25117">
                  <c:v>0.997</c:v>
                </c:pt>
                <c:pt idx="25118">
                  <c:v>0.999</c:v>
                </c:pt>
                <c:pt idx="25119">
                  <c:v>0.999</c:v>
                </c:pt>
                <c:pt idx="25120">
                  <c:v>0.997</c:v>
                </c:pt>
                <c:pt idx="25121">
                  <c:v>0.999</c:v>
                </c:pt>
                <c:pt idx="25122">
                  <c:v>1</c:v>
                </c:pt>
                <c:pt idx="25123">
                  <c:v>0.999</c:v>
                </c:pt>
                <c:pt idx="25124">
                  <c:v>0.998</c:v>
                </c:pt>
                <c:pt idx="25125">
                  <c:v>1</c:v>
                </c:pt>
                <c:pt idx="25126">
                  <c:v>1</c:v>
                </c:pt>
                <c:pt idx="25127">
                  <c:v>0.999</c:v>
                </c:pt>
                <c:pt idx="25128">
                  <c:v>0.998</c:v>
                </c:pt>
                <c:pt idx="25129">
                  <c:v>0.998</c:v>
                </c:pt>
                <c:pt idx="25130">
                  <c:v>0.997</c:v>
                </c:pt>
                <c:pt idx="25131">
                  <c:v>0.996</c:v>
                </c:pt>
                <c:pt idx="25132">
                  <c:v>0.995</c:v>
                </c:pt>
                <c:pt idx="25133">
                  <c:v>0.997</c:v>
                </c:pt>
                <c:pt idx="25134">
                  <c:v>0.996</c:v>
                </c:pt>
                <c:pt idx="25135">
                  <c:v>0.99399999999999999</c:v>
                </c:pt>
                <c:pt idx="25136">
                  <c:v>0.995</c:v>
                </c:pt>
                <c:pt idx="25137">
                  <c:v>0.997</c:v>
                </c:pt>
                <c:pt idx="25138">
                  <c:v>0.996</c:v>
                </c:pt>
                <c:pt idx="25139">
                  <c:v>0.997</c:v>
                </c:pt>
                <c:pt idx="25140">
                  <c:v>0.998</c:v>
                </c:pt>
                <c:pt idx="25141">
                  <c:v>0.998</c:v>
                </c:pt>
                <c:pt idx="25142">
                  <c:v>0.998</c:v>
                </c:pt>
                <c:pt idx="25143">
                  <c:v>0.998</c:v>
                </c:pt>
                <c:pt idx="25144">
                  <c:v>0.998</c:v>
                </c:pt>
                <c:pt idx="25145">
                  <c:v>0.998</c:v>
                </c:pt>
                <c:pt idx="25146">
                  <c:v>0.998</c:v>
                </c:pt>
                <c:pt idx="25147">
                  <c:v>0.997</c:v>
                </c:pt>
                <c:pt idx="25148">
                  <c:v>0.997</c:v>
                </c:pt>
                <c:pt idx="25149">
                  <c:v>0.997</c:v>
                </c:pt>
                <c:pt idx="25150">
                  <c:v>0.997</c:v>
                </c:pt>
                <c:pt idx="25151">
                  <c:v>0.997</c:v>
                </c:pt>
                <c:pt idx="25152">
                  <c:v>0.998</c:v>
                </c:pt>
                <c:pt idx="25153">
                  <c:v>0.998</c:v>
                </c:pt>
                <c:pt idx="25154">
                  <c:v>0.997</c:v>
                </c:pt>
                <c:pt idx="25155">
                  <c:v>0.997</c:v>
                </c:pt>
                <c:pt idx="25156">
                  <c:v>0.998</c:v>
                </c:pt>
                <c:pt idx="25157">
                  <c:v>0.996</c:v>
                </c:pt>
                <c:pt idx="25158">
                  <c:v>0.996</c:v>
                </c:pt>
                <c:pt idx="25159">
                  <c:v>0.996</c:v>
                </c:pt>
                <c:pt idx="25160">
                  <c:v>0.995</c:v>
                </c:pt>
                <c:pt idx="25161">
                  <c:v>0.995</c:v>
                </c:pt>
                <c:pt idx="25162">
                  <c:v>0.99299999999999999</c:v>
                </c:pt>
                <c:pt idx="25163">
                  <c:v>0.99299999999999999</c:v>
                </c:pt>
                <c:pt idx="25164">
                  <c:v>0.995</c:v>
                </c:pt>
                <c:pt idx="25165">
                  <c:v>0.995</c:v>
                </c:pt>
                <c:pt idx="25166">
                  <c:v>0.99399999999999999</c:v>
                </c:pt>
                <c:pt idx="25167">
                  <c:v>0.995</c:v>
                </c:pt>
                <c:pt idx="25168">
                  <c:v>0.997</c:v>
                </c:pt>
                <c:pt idx="25169">
                  <c:v>0.998</c:v>
                </c:pt>
                <c:pt idx="25170">
                  <c:v>0.999</c:v>
                </c:pt>
                <c:pt idx="25171">
                  <c:v>0.999</c:v>
                </c:pt>
                <c:pt idx="25172">
                  <c:v>0.999</c:v>
                </c:pt>
                <c:pt idx="25173">
                  <c:v>0.999</c:v>
                </c:pt>
                <c:pt idx="25174">
                  <c:v>0.998</c:v>
                </c:pt>
                <c:pt idx="25175">
                  <c:v>0.999</c:v>
                </c:pt>
                <c:pt idx="25176">
                  <c:v>1</c:v>
                </c:pt>
                <c:pt idx="25177">
                  <c:v>0.998</c:v>
                </c:pt>
                <c:pt idx="25178">
                  <c:v>0.997</c:v>
                </c:pt>
                <c:pt idx="25179">
                  <c:v>0.998</c:v>
                </c:pt>
                <c:pt idx="25180">
                  <c:v>0.999</c:v>
                </c:pt>
                <c:pt idx="25181">
                  <c:v>0.997</c:v>
                </c:pt>
                <c:pt idx="25182">
                  <c:v>0.996</c:v>
                </c:pt>
                <c:pt idx="25183">
                  <c:v>0.997</c:v>
                </c:pt>
                <c:pt idx="25184">
                  <c:v>0.995</c:v>
                </c:pt>
                <c:pt idx="25185">
                  <c:v>0.995</c:v>
                </c:pt>
                <c:pt idx="25186">
                  <c:v>0.997</c:v>
                </c:pt>
                <c:pt idx="25187">
                  <c:v>0.996</c:v>
                </c:pt>
                <c:pt idx="25188">
                  <c:v>0.997</c:v>
                </c:pt>
                <c:pt idx="25189">
                  <c:v>0.998</c:v>
                </c:pt>
                <c:pt idx="25190">
                  <c:v>0.998</c:v>
                </c:pt>
                <c:pt idx="25191">
                  <c:v>0.997</c:v>
                </c:pt>
                <c:pt idx="25192">
                  <c:v>0.997</c:v>
                </c:pt>
                <c:pt idx="25193">
                  <c:v>0.998</c:v>
                </c:pt>
                <c:pt idx="25194">
                  <c:v>0.998</c:v>
                </c:pt>
                <c:pt idx="25195">
                  <c:v>0.996</c:v>
                </c:pt>
                <c:pt idx="25196">
                  <c:v>0.996</c:v>
                </c:pt>
                <c:pt idx="25197">
                  <c:v>0.997</c:v>
                </c:pt>
                <c:pt idx="25198">
                  <c:v>0.999</c:v>
                </c:pt>
                <c:pt idx="25199">
                  <c:v>0.998</c:v>
                </c:pt>
                <c:pt idx="25200">
                  <c:v>0.996</c:v>
                </c:pt>
                <c:pt idx="25201">
                  <c:v>0.996</c:v>
                </c:pt>
                <c:pt idx="25202">
                  <c:v>0.996</c:v>
                </c:pt>
                <c:pt idx="25203">
                  <c:v>0.99399999999999999</c:v>
                </c:pt>
                <c:pt idx="25204">
                  <c:v>0.995</c:v>
                </c:pt>
                <c:pt idx="25205">
                  <c:v>0.998</c:v>
                </c:pt>
                <c:pt idx="25206">
                  <c:v>0.997</c:v>
                </c:pt>
                <c:pt idx="25207">
                  <c:v>0.99399999999999999</c:v>
                </c:pt>
                <c:pt idx="25208">
                  <c:v>0.995</c:v>
                </c:pt>
                <c:pt idx="25209">
                  <c:v>0.996</c:v>
                </c:pt>
                <c:pt idx="25210">
                  <c:v>0.996</c:v>
                </c:pt>
                <c:pt idx="25211">
                  <c:v>0.996</c:v>
                </c:pt>
                <c:pt idx="25212">
                  <c:v>0.99299999999999999</c:v>
                </c:pt>
                <c:pt idx="25213">
                  <c:v>0.99299999999999999</c:v>
                </c:pt>
                <c:pt idx="25214">
                  <c:v>0.99299999999999999</c:v>
                </c:pt>
                <c:pt idx="25215">
                  <c:v>0.995</c:v>
                </c:pt>
                <c:pt idx="25216">
                  <c:v>0.996</c:v>
                </c:pt>
                <c:pt idx="25217">
                  <c:v>0.995</c:v>
                </c:pt>
                <c:pt idx="25218">
                  <c:v>0.996</c:v>
                </c:pt>
                <c:pt idx="25219">
                  <c:v>0.996</c:v>
                </c:pt>
                <c:pt idx="25220">
                  <c:v>0.995</c:v>
                </c:pt>
                <c:pt idx="25221">
                  <c:v>0.995</c:v>
                </c:pt>
                <c:pt idx="25222">
                  <c:v>0.996</c:v>
                </c:pt>
                <c:pt idx="25223">
                  <c:v>0.996</c:v>
                </c:pt>
                <c:pt idx="25224">
                  <c:v>0.99299999999999999</c:v>
                </c:pt>
                <c:pt idx="25225">
                  <c:v>0.99299999999999999</c:v>
                </c:pt>
                <c:pt idx="25226">
                  <c:v>0.99399999999999999</c:v>
                </c:pt>
                <c:pt idx="25227">
                  <c:v>0.996</c:v>
                </c:pt>
                <c:pt idx="25228">
                  <c:v>0.996</c:v>
                </c:pt>
                <c:pt idx="25229">
                  <c:v>0.997</c:v>
                </c:pt>
                <c:pt idx="25230">
                  <c:v>0.998</c:v>
                </c:pt>
                <c:pt idx="25231">
                  <c:v>0.997</c:v>
                </c:pt>
                <c:pt idx="25232">
                  <c:v>0.997</c:v>
                </c:pt>
                <c:pt idx="25233">
                  <c:v>0.996</c:v>
                </c:pt>
                <c:pt idx="25234">
                  <c:v>0.99399999999999999</c:v>
                </c:pt>
                <c:pt idx="25235">
                  <c:v>0.995</c:v>
                </c:pt>
                <c:pt idx="25236">
                  <c:v>0.997</c:v>
                </c:pt>
                <c:pt idx="25237">
                  <c:v>0.996</c:v>
                </c:pt>
                <c:pt idx="25238">
                  <c:v>0.99399999999999999</c:v>
                </c:pt>
                <c:pt idx="25239">
                  <c:v>0.99399999999999999</c:v>
                </c:pt>
                <c:pt idx="25240">
                  <c:v>0.996</c:v>
                </c:pt>
                <c:pt idx="25241">
                  <c:v>0.996</c:v>
                </c:pt>
                <c:pt idx="25242">
                  <c:v>0.996</c:v>
                </c:pt>
                <c:pt idx="25243">
                  <c:v>0.996</c:v>
                </c:pt>
                <c:pt idx="25244">
                  <c:v>0.996</c:v>
                </c:pt>
                <c:pt idx="25245">
                  <c:v>0.995</c:v>
                </c:pt>
                <c:pt idx="25246">
                  <c:v>0.995</c:v>
                </c:pt>
                <c:pt idx="25247">
                  <c:v>0.996</c:v>
                </c:pt>
                <c:pt idx="25248">
                  <c:v>0.996</c:v>
                </c:pt>
                <c:pt idx="25249">
                  <c:v>0.996</c:v>
                </c:pt>
                <c:pt idx="25250">
                  <c:v>0.996</c:v>
                </c:pt>
                <c:pt idx="25251">
                  <c:v>0.996</c:v>
                </c:pt>
                <c:pt idx="25252">
                  <c:v>0.996</c:v>
                </c:pt>
                <c:pt idx="25253">
                  <c:v>0.996</c:v>
                </c:pt>
                <c:pt idx="25254">
                  <c:v>0.995</c:v>
                </c:pt>
                <c:pt idx="25255">
                  <c:v>0.996</c:v>
                </c:pt>
                <c:pt idx="25256">
                  <c:v>0.995</c:v>
                </c:pt>
                <c:pt idx="25257">
                  <c:v>0.996</c:v>
                </c:pt>
                <c:pt idx="25258">
                  <c:v>0.997</c:v>
                </c:pt>
                <c:pt idx="25259">
                  <c:v>0.998</c:v>
                </c:pt>
                <c:pt idx="25260">
                  <c:v>0.997</c:v>
                </c:pt>
                <c:pt idx="25261">
                  <c:v>0.997</c:v>
                </c:pt>
                <c:pt idx="25262">
                  <c:v>0.998</c:v>
                </c:pt>
                <c:pt idx="25263">
                  <c:v>0.998</c:v>
                </c:pt>
                <c:pt idx="25264">
                  <c:v>0.996</c:v>
                </c:pt>
                <c:pt idx="25265">
                  <c:v>0.998</c:v>
                </c:pt>
                <c:pt idx="25266">
                  <c:v>0.997</c:v>
                </c:pt>
                <c:pt idx="25267">
                  <c:v>0.996</c:v>
                </c:pt>
                <c:pt idx="25268">
                  <c:v>0.997</c:v>
                </c:pt>
                <c:pt idx="25269">
                  <c:v>0.997</c:v>
                </c:pt>
                <c:pt idx="25270">
                  <c:v>0.996</c:v>
                </c:pt>
                <c:pt idx="25271">
                  <c:v>0.995</c:v>
                </c:pt>
                <c:pt idx="25272">
                  <c:v>0.997</c:v>
                </c:pt>
                <c:pt idx="25273">
                  <c:v>0.999</c:v>
                </c:pt>
                <c:pt idx="25274">
                  <c:v>0.998</c:v>
                </c:pt>
                <c:pt idx="25275">
                  <c:v>0.998</c:v>
                </c:pt>
                <c:pt idx="25276">
                  <c:v>0.997</c:v>
                </c:pt>
                <c:pt idx="25277">
                  <c:v>0.998</c:v>
                </c:pt>
                <c:pt idx="25278">
                  <c:v>0.999</c:v>
                </c:pt>
                <c:pt idx="25279">
                  <c:v>0.998</c:v>
                </c:pt>
                <c:pt idx="25280">
                  <c:v>0.996</c:v>
                </c:pt>
                <c:pt idx="25281">
                  <c:v>0.995</c:v>
                </c:pt>
                <c:pt idx="25282">
                  <c:v>0.995</c:v>
                </c:pt>
                <c:pt idx="25283">
                  <c:v>0.99299999999999999</c:v>
                </c:pt>
                <c:pt idx="25284">
                  <c:v>0.99399999999999999</c:v>
                </c:pt>
                <c:pt idx="25285">
                  <c:v>0.99399999999999999</c:v>
                </c:pt>
                <c:pt idx="25286">
                  <c:v>0.995</c:v>
                </c:pt>
                <c:pt idx="25287">
                  <c:v>0.996</c:v>
                </c:pt>
                <c:pt idx="25288">
                  <c:v>0.996</c:v>
                </c:pt>
                <c:pt idx="25289">
                  <c:v>0.997</c:v>
                </c:pt>
                <c:pt idx="25290">
                  <c:v>0.99399999999999999</c:v>
                </c:pt>
                <c:pt idx="25291">
                  <c:v>0.99399999999999999</c:v>
                </c:pt>
                <c:pt idx="25292">
                  <c:v>0.995</c:v>
                </c:pt>
                <c:pt idx="25293">
                  <c:v>0.99399999999999999</c:v>
                </c:pt>
                <c:pt idx="25294">
                  <c:v>0.995</c:v>
                </c:pt>
                <c:pt idx="25295">
                  <c:v>0.997</c:v>
                </c:pt>
                <c:pt idx="25296">
                  <c:v>0.997</c:v>
                </c:pt>
                <c:pt idx="25297">
                  <c:v>0.997</c:v>
                </c:pt>
                <c:pt idx="25298">
                  <c:v>0.998</c:v>
                </c:pt>
                <c:pt idx="25299">
                  <c:v>1</c:v>
                </c:pt>
                <c:pt idx="25300">
                  <c:v>0.998</c:v>
                </c:pt>
                <c:pt idx="25301">
                  <c:v>0.997</c:v>
                </c:pt>
                <c:pt idx="25302">
                  <c:v>0.997</c:v>
                </c:pt>
                <c:pt idx="25303">
                  <c:v>0.996</c:v>
                </c:pt>
                <c:pt idx="25304">
                  <c:v>0.996</c:v>
                </c:pt>
                <c:pt idx="25305">
                  <c:v>0.996</c:v>
                </c:pt>
                <c:pt idx="25306">
                  <c:v>0.995</c:v>
                </c:pt>
                <c:pt idx="25307">
                  <c:v>0.996</c:v>
                </c:pt>
                <c:pt idx="25308">
                  <c:v>0.996</c:v>
                </c:pt>
                <c:pt idx="25309">
                  <c:v>0.995</c:v>
                </c:pt>
                <c:pt idx="25310">
                  <c:v>0.995</c:v>
                </c:pt>
                <c:pt idx="25311">
                  <c:v>0.996</c:v>
                </c:pt>
                <c:pt idx="25312">
                  <c:v>0.995</c:v>
                </c:pt>
                <c:pt idx="25313">
                  <c:v>0.996</c:v>
                </c:pt>
                <c:pt idx="25314">
                  <c:v>0.998</c:v>
                </c:pt>
                <c:pt idx="25315">
                  <c:v>0.998</c:v>
                </c:pt>
                <c:pt idx="25316">
                  <c:v>0.997</c:v>
                </c:pt>
                <c:pt idx="25317">
                  <c:v>0.996</c:v>
                </c:pt>
                <c:pt idx="25318">
                  <c:v>0.999</c:v>
                </c:pt>
                <c:pt idx="25319">
                  <c:v>1</c:v>
                </c:pt>
                <c:pt idx="25320">
                  <c:v>0.998</c:v>
                </c:pt>
                <c:pt idx="25321">
                  <c:v>0.997</c:v>
                </c:pt>
                <c:pt idx="25322">
                  <c:v>0.997</c:v>
                </c:pt>
                <c:pt idx="25323">
                  <c:v>0.997</c:v>
                </c:pt>
                <c:pt idx="25324">
                  <c:v>0.998</c:v>
                </c:pt>
                <c:pt idx="25325">
                  <c:v>0.997</c:v>
                </c:pt>
                <c:pt idx="25326">
                  <c:v>0.997</c:v>
                </c:pt>
                <c:pt idx="25327">
                  <c:v>0.996</c:v>
                </c:pt>
                <c:pt idx="25328">
                  <c:v>0.996</c:v>
                </c:pt>
                <c:pt idx="25329">
                  <c:v>0.995</c:v>
                </c:pt>
                <c:pt idx="25330">
                  <c:v>0.996</c:v>
                </c:pt>
                <c:pt idx="25331">
                  <c:v>0.996</c:v>
                </c:pt>
                <c:pt idx="25332">
                  <c:v>0.997</c:v>
                </c:pt>
                <c:pt idx="25333">
                  <c:v>0.996</c:v>
                </c:pt>
                <c:pt idx="25334">
                  <c:v>0.997</c:v>
                </c:pt>
                <c:pt idx="25335">
                  <c:v>0.997</c:v>
                </c:pt>
                <c:pt idx="25336">
                  <c:v>0.998</c:v>
                </c:pt>
                <c:pt idx="25337">
                  <c:v>0.997</c:v>
                </c:pt>
                <c:pt idx="25338">
                  <c:v>0.997</c:v>
                </c:pt>
                <c:pt idx="25339">
                  <c:v>0.997</c:v>
                </c:pt>
                <c:pt idx="25340">
                  <c:v>0.998</c:v>
                </c:pt>
                <c:pt idx="25341">
                  <c:v>0.998</c:v>
                </c:pt>
                <c:pt idx="25342">
                  <c:v>0.997</c:v>
                </c:pt>
                <c:pt idx="25343">
                  <c:v>0.997</c:v>
                </c:pt>
                <c:pt idx="25344">
                  <c:v>0.998</c:v>
                </c:pt>
                <c:pt idx="25345">
                  <c:v>0.997</c:v>
                </c:pt>
                <c:pt idx="25346">
                  <c:v>0.995</c:v>
                </c:pt>
                <c:pt idx="25347">
                  <c:v>0.99399999999999999</c:v>
                </c:pt>
                <c:pt idx="25348">
                  <c:v>0.99399999999999999</c:v>
                </c:pt>
                <c:pt idx="25349">
                  <c:v>0.995</c:v>
                </c:pt>
                <c:pt idx="25350">
                  <c:v>0.996</c:v>
                </c:pt>
                <c:pt idx="25351">
                  <c:v>0.997</c:v>
                </c:pt>
                <c:pt idx="25352">
                  <c:v>0.996</c:v>
                </c:pt>
                <c:pt idx="25353">
                  <c:v>0.996</c:v>
                </c:pt>
                <c:pt idx="25354">
                  <c:v>0.999</c:v>
                </c:pt>
                <c:pt idx="25355">
                  <c:v>0.998</c:v>
                </c:pt>
                <c:pt idx="25356">
                  <c:v>0.998</c:v>
                </c:pt>
                <c:pt idx="25357">
                  <c:v>0.998</c:v>
                </c:pt>
                <c:pt idx="25358">
                  <c:v>0.996</c:v>
                </c:pt>
                <c:pt idx="25359">
                  <c:v>0.995</c:v>
                </c:pt>
                <c:pt idx="25360">
                  <c:v>0.995</c:v>
                </c:pt>
                <c:pt idx="25361">
                  <c:v>0.996</c:v>
                </c:pt>
                <c:pt idx="25362">
                  <c:v>0.996</c:v>
                </c:pt>
                <c:pt idx="25363">
                  <c:v>0.996</c:v>
                </c:pt>
                <c:pt idx="25364">
                  <c:v>0.996</c:v>
                </c:pt>
                <c:pt idx="25365">
                  <c:v>0.995</c:v>
                </c:pt>
                <c:pt idx="25366">
                  <c:v>0.99399999999999999</c:v>
                </c:pt>
                <c:pt idx="25367">
                  <c:v>0.995</c:v>
                </c:pt>
                <c:pt idx="25368">
                  <c:v>0.996</c:v>
                </c:pt>
                <c:pt idx="25369">
                  <c:v>0.99399999999999999</c:v>
                </c:pt>
                <c:pt idx="25370">
                  <c:v>0.995</c:v>
                </c:pt>
                <c:pt idx="25371">
                  <c:v>0.995</c:v>
                </c:pt>
                <c:pt idx="25372">
                  <c:v>0.995</c:v>
                </c:pt>
                <c:pt idx="25373">
                  <c:v>0.998</c:v>
                </c:pt>
                <c:pt idx="25374">
                  <c:v>0.997</c:v>
                </c:pt>
                <c:pt idx="25375">
                  <c:v>0.997</c:v>
                </c:pt>
                <c:pt idx="25376">
                  <c:v>0.998</c:v>
                </c:pt>
                <c:pt idx="25377">
                  <c:v>0.999</c:v>
                </c:pt>
                <c:pt idx="25378">
                  <c:v>0.997</c:v>
                </c:pt>
                <c:pt idx="25379">
                  <c:v>0.998</c:v>
                </c:pt>
                <c:pt idx="25380">
                  <c:v>0.999</c:v>
                </c:pt>
                <c:pt idx="25381">
                  <c:v>0.999</c:v>
                </c:pt>
                <c:pt idx="25382">
                  <c:v>0.997</c:v>
                </c:pt>
                <c:pt idx="25383">
                  <c:v>0.997</c:v>
                </c:pt>
                <c:pt idx="25384">
                  <c:v>0.996</c:v>
                </c:pt>
                <c:pt idx="25385">
                  <c:v>0.997</c:v>
                </c:pt>
                <c:pt idx="25386">
                  <c:v>0.996</c:v>
                </c:pt>
                <c:pt idx="25387">
                  <c:v>0.99399999999999999</c:v>
                </c:pt>
                <c:pt idx="25388">
                  <c:v>0.995</c:v>
                </c:pt>
                <c:pt idx="25389">
                  <c:v>0.99399999999999999</c:v>
                </c:pt>
                <c:pt idx="25390">
                  <c:v>0.995</c:v>
                </c:pt>
                <c:pt idx="25391">
                  <c:v>0.995</c:v>
                </c:pt>
                <c:pt idx="25392">
                  <c:v>0.996</c:v>
                </c:pt>
                <c:pt idx="25393">
                  <c:v>0.996</c:v>
                </c:pt>
                <c:pt idx="25394">
                  <c:v>0.998</c:v>
                </c:pt>
                <c:pt idx="25395">
                  <c:v>0.998</c:v>
                </c:pt>
                <c:pt idx="25396">
                  <c:v>0.999</c:v>
                </c:pt>
                <c:pt idx="25397">
                  <c:v>0.999</c:v>
                </c:pt>
                <c:pt idx="25398">
                  <c:v>0.998</c:v>
                </c:pt>
                <c:pt idx="25399">
                  <c:v>0.997</c:v>
                </c:pt>
                <c:pt idx="25400">
                  <c:v>0.996</c:v>
                </c:pt>
                <c:pt idx="25401">
                  <c:v>0.995</c:v>
                </c:pt>
                <c:pt idx="25402">
                  <c:v>0.996</c:v>
                </c:pt>
                <c:pt idx="25403">
                  <c:v>0.997</c:v>
                </c:pt>
                <c:pt idx="25404">
                  <c:v>0.998</c:v>
                </c:pt>
                <c:pt idx="25405">
                  <c:v>0.997</c:v>
                </c:pt>
                <c:pt idx="25406">
                  <c:v>0.997</c:v>
                </c:pt>
                <c:pt idx="25407">
                  <c:v>0.997</c:v>
                </c:pt>
                <c:pt idx="25408">
                  <c:v>0.996</c:v>
                </c:pt>
                <c:pt idx="25409">
                  <c:v>0.996</c:v>
                </c:pt>
                <c:pt idx="25410">
                  <c:v>0.997</c:v>
                </c:pt>
                <c:pt idx="25411">
                  <c:v>0.997</c:v>
                </c:pt>
                <c:pt idx="25412">
                  <c:v>0.997</c:v>
                </c:pt>
                <c:pt idx="25413">
                  <c:v>0.996</c:v>
                </c:pt>
                <c:pt idx="25414">
                  <c:v>0.996</c:v>
                </c:pt>
                <c:pt idx="25415">
                  <c:v>0.996</c:v>
                </c:pt>
                <c:pt idx="25416">
                  <c:v>0.995</c:v>
                </c:pt>
                <c:pt idx="25417">
                  <c:v>0.995</c:v>
                </c:pt>
                <c:pt idx="25418">
                  <c:v>0.996</c:v>
                </c:pt>
                <c:pt idx="25419">
                  <c:v>0.997</c:v>
                </c:pt>
                <c:pt idx="25420">
                  <c:v>0.997</c:v>
                </c:pt>
                <c:pt idx="25421">
                  <c:v>0.998</c:v>
                </c:pt>
                <c:pt idx="25422">
                  <c:v>0.997</c:v>
                </c:pt>
                <c:pt idx="25423">
                  <c:v>0.996</c:v>
                </c:pt>
                <c:pt idx="25424">
                  <c:v>0.995</c:v>
                </c:pt>
                <c:pt idx="25425">
                  <c:v>0.996</c:v>
                </c:pt>
                <c:pt idx="25426">
                  <c:v>0.996</c:v>
                </c:pt>
                <c:pt idx="25427">
                  <c:v>0.995</c:v>
                </c:pt>
                <c:pt idx="25428">
                  <c:v>0.995</c:v>
                </c:pt>
                <c:pt idx="25429">
                  <c:v>0.995</c:v>
                </c:pt>
                <c:pt idx="25430">
                  <c:v>0.99399999999999999</c:v>
                </c:pt>
                <c:pt idx="25431">
                  <c:v>0.997</c:v>
                </c:pt>
                <c:pt idx="25432">
                  <c:v>0.997</c:v>
                </c:pt>
                <c:pt idx="25433">
                  <c:v>0.998</c:v>
                </c:pt>
                <c:pt idx="25434">
                  <c:v>0.999</c:v>
                </c:pt>
                <c:pt idx="25435">
                  <c:v>1</c:v>
                </c:pt>
                <c:pt idx="25436">
                  <c:v>1</c:v>
                </c:pt>
                <c:pt idx="25437">
                  <c:v>1</c:v>
                </c:pt>
                <c:pt idx="25438">
                  <c:v>1.0010000000000001</c:v>
                </c:pt>
                <c:pt idx="25439">
                  <c:v>1</c:v>
                </c:pt>
                <c:pt idx="25440">
                  <c:v>0.999</c:v>
                </c:pt>
                <c:pt idx="25441">
                  <c:v>0.998</c:v>
                </c:pt>
                <c:pt idx="25442">
                  <c:v>0.997</c:v>
                </c:pt>
                <c:pt idx="25443">
                  <c:v>0.997</c:v>
                </c:pt>
                <c:pt idx="25444">
                  <c:v>0.997</c:v>
                </c:pt>
                <c:pt idx="25445">
                  <c:v>0.997</c:v>
                </c:pt>
                <c:pt idx="25446">
                  <c:v>0.996</c:v>
                </c:pt>
                <c:pt idx="25447">
                  <c:v>0.996</c:v>
                </c:pt>
                <c:pt idx="25448">
                  <c:v>0.997</c:v>
                </c:pt>
                <c:pt idx="25449">
                  <c:v>0.996</c:v>
                </c:pt>
                <c:pt idx="25450">
                  <c:v>0.996</c:v>
                </c:pt>
                <c:pt idx="25451">
                  <c:v>0.996</c:v>
                </c:pt>
                <c:pt idx="25452">
                  <c:v>0.996</c:v>
                </c:pt>
                <c:pt idx="25453">
                  <c:v>0.996</c:v>
                </c:pt>
                <c:pt idx="25454">
                  <c:v>0.997</c:v>
                </c:pt>
                <c:pt idx="25455">
                  <c:v>0.996</c:v>
                </c:pt>
                <c:pt idx="25456">
                  <c:v>0.995</c:v>
                </c:pt>
                <c:pt idx="25457">
                  <c:v>0.996</c:v>
                </c:pt>
                <c:pt idx="25458">
                  <c:v>0.995</c:v>
                </c:pt>
                <c:pt idx="25459">
                  <c:v>0.995</c:v>
                </c:pt>
                <c:pt idx="25460">
                  <c:v>0.996</c:v>
                </c:pt>
                <c:pt idx="25461">
                  <c:v>0.995</c:v>
                </c:pt>
                <c:pt idx="25462">
                  <c:v>0.995</c:v>
                </c:pt>
                <c:pt idx="25463">
                  <c:v>0.995</c:v>
                </c:pt>
                <c:pt idx="25464">
                  <c:v>0.997</c:v>
                </c:pt>
                <c:pt idx="25465">
                  <c:v>0.997</c:v>
                </c:pt>
                <c:pt idx="25466">
                  <c:v>0.996</c:v>
                </c:pt>
                <c:pt idx="25467">
                  <c:v>0.996</c:v>
                </c:pt>
                <c:pt idx="25468">
                  <c:v>0.997</c:v>
                </c:pt>
                <c:pt idx="25469">
                  <c:v>0.998</c:v>
                </c:pt>
                <c:pt idx="25470">
                  <c:v>0.998</c:v>
                </c:pt>
                <c:pt idx="25471">
                  <c:v>0.998</c:v>
                </c:pt>
                <c:pt idx="25472">
                  <c:v>0.997</c:v>
                </c:pt>
                <c:pt idx="25473">
                  <c:v>0.996</c:v>
                </c:pt>
                <c:pt idx="25474">
                  <c:v>0.996</c:v>
                </c:pt>
                <c:pt idx="25475">
                  <c:v>0.99399999999999999</c:v>
                </c:pt>
                <c:pt idx="25476">
                  <c:v>0.996</c:v>
                </c:pt>
                <c:pt idx="25477">
                  <c:v>0.996</c:v>
                </c:pt>
                <c:pt idx="25478">
                  <c:v>0.996</c:v>
                </c:pt>
                <c:pt idx="25479">
                  <c:v>0.997</c:v>
                </c:pt>
                <c:pt idx="25480">
                  <c:v>0.998</c:v>
                </c:pt>
                <c:pt idx="25481">
                  <c:v>0.998</c:v>
                </c:pt>
                <c:pt idx="25482">
                  <c:v>0.997</c:v>
                </c:pt>
                <c:pt idx="25483">
                  <c:v>0.997</c:v>
                </c:pt>
                <c:pt idx="25484">
                  <c:v>0.999</c:v>
                </c:pt>
                <c:pt idx="25485">
                  <c:v>0.999</c:v>
                </c:pt>
                <c:pt idx="25486">
                  <c:v>0.996</c:v>
                </c:pt>
                <c:pt idx="25487">
                  <c:v>0.995</c:v>
                </c:pt>
                <c:pt idx="25488">
                  <c:v>0.997</c:v>
                </c:pt>
                <c:pt idx="25489">
                  <c:v>0.997</c:v>
                </c:pt>
                <c:pt idx="25490">
                  <c:v>0.997</c:v>
                </c:pt>
                <c:pt idx="25491">
                  <c:v>0.997</c:v>
                </c:pt>
                <c:pt idx="25492">
                  <c:v>0.997</c:v>
                </c:pt>
                <c:pt idx="25493">
                  <c:v>0.997</c:v>
                </c:pt>
                <c:pt idx="25494">
                  <c:v>0.997</c:v>
                </c:pt>
                <c:pt idx="25495">
                  <c:v>0.997</c:v>
                </c:pt>
                <c:pt idx="25496">
                  <c:v>0.997</c:v>
                </c:pt>
                <c:pt idx="25497">
                  <c:v>0.997</c:v>
                </c:pt>
                <c:pt idx="25498">
                  <c:v>0.997</c:v>
                </c:pt>
                <c:pt idx="25499">
                  <c:v>0.998</c:v>
                </c:pt>
                <c:pt idx="25500">
                  <c:v>0.998</c:v>
                </c:pt>
                <c:pt idx="25501">
                  <c:v>0.998</c:v>
                </c:pt>
                <c:pt idx="25502">
                  <c:v>0.996</c:v>
                </c:pt>
                <c:pt idx="25503">
                  <c:v>0.996</c:v>
                </c:pt>
                <c:pt idx="25504">
                  <c:v>0.996</c:v>
                </c:pt>
                <c:pt idx="25505">
                  <c:v>0.998</c:v>
                </c:pt>
                <c:pt idx="25506">
                  <c:v>0.997</c:v>
                </c:pt>
                <c:pt idx="25507">
                  <c:v>0.997</c:v>
                </c:pt>
                <c:pt idx="25508">
                  <c:v>0.997</c:v>
                </c:pt>
                <c:pt idx="25509">
                  <c:v>0.998</c:v>
                </c:pt>
                <c:pt idx="25510">
                  <c:v>0.997</c:v>
                </c:pt>
                <c:pt idx="25511">
                  <c:v>0.997</c:v>
                </c:pt>
                <c:pt idx="25512">
                  <c:v>0.997</c:v>
                </c:pt>
                <c:pt idx="25513">
                  <c:v>0.996</c:v>
                </c:pt>
                <c:pt idx="25514">
                  <c:v>0.996</c:v>
                </c:pt>
                <c:pt idx="25515">
                  <c:v>0.996</c:v>
                </c:pt>
                <c:pt idx="25516">
                  <c:v>0.996</c:v>
                </c:pt>
                <c:pt idx="25517">
                  <c:v>0.997</c:v>
                </c:pt>
                <c:pt idx="25518">
                  <c:v>0.996</c:v>
                </c:pt>
                <c:pt idx="25519">
                  <c:v>0.995</c:v>
                </c:pt>
                <c:pt idx="25520">
                  <c:v>0.995</c:v>
                </c:pt>
                <c:pt idx="25521">
                  <c:v>0.996</c:v>
                </c:pt>
                <c:pt idx="25522">
                  <c:v>0.995</c:v>
                </c:pt>
                <c:pt idx="25523">
                  <c:v>0.995</c:v>
                </c:pt>
                <c:pt idx="25524">
                  <c:v>0.996</c:v>
                </c:pt>
                <c:pt idx="25525">
                  <c:v>0.996</c:v>
                </c:pt>
                <c:pt idx="25526">
                  <c:v>0.995</c:v>
                </c:pt>
                <c:pt idx="25527">
                  <c:v>0.996</c:v>
                </c:pt>
                <c:pt idx="25528">
                  <c:v>0.997</c:v>
                </c:pt>
                <c:pt idx="25529">
                  <c:v>0.997</c:v>
                </c:pt>
                <c:pt idx="25530">
                  <c:v>0.998</c:v>
                </c:pt>
                <c:pt idx="25531">
                  <c:v>0.999</c:v>
                </c:pt>
                <c:pt idx="25532">
                  <c:v>0.999</c:v>
                </c:pt>
                <c:pt idx="25533">
                  <c:v>0.999</c:v>
                </c:pt>
                <c:pt idx="25534">
                  <c:v>0.999</c:v>
                </c:pt>
                <c:pt idx="25535">
                  <c:v>0.998</c:v>
                </c:pt>
                <c:pt idx="25536">
                  <c:v>0.998</c:v>
                </c:pt>
                <c:pt idx="25537">
                  <c:v>0.999</c:v>
                </c:pt>
                <c:pt idx="25538">
                  <c:v>0.998</c:v>
                </c:pt>
                <c:pt idx="25539">
                  <c:v>1</c:v>
                </c:pt>
                <c:pt idx="25540">
                  <c:v>1.0010000000000001</c:v>
                </c:pt>
                <c:pt idx="25541">
                  <c:v>1</c:v>
                </c:pt>
                <c:pt idx="25542">
                  <c:v>1</c:v>
                </c:pt>
                <c:pt idx="25543">
                  <c:v>1</c:v>
                </c:pt>
                <c:pt idx="25544">
                  <c:v>1</c:v>
                </c:pt>
                <c:pt idx="25545">
                  <c:v>1</c:v>
                </c:pt>
                <c:pt idx="25546">
                  <c:v>0.999</c:v>
                </c:pt>
                <c:pt idx="25547">
                  <c:v>0.997</c:v>
                </c:pt>
                <c:pt idx="25548">
                  <c:v>0.996</c:v>
                </c:pt>
                <c:pt idx="25549">
                  <c:v>0.996</c:v>
                </c:pt>
                <c:pt idx="25550">
                  <c:v>0.996</c:v>
                </c:pt>
                <c:pt idx="25551">
                  <c:v>0.996</c:v>
                </c:pt>
                <c:pt idx="25552">
                  <c:v>0.996</c:v>
                </c:pt>
                <c:pt idx="25553">
                  <c:v>0.996</c:v>
                </c:pt>
                <c:pt idx="25554">
                  <c:v>0.997</c:v>
                </c:pt>
                <c:pt idx="25555">
                  <c:v>0.996</c:v>
                </c:pt>
                <c:pt idx="25556">
                  <c:v>0.997</c:v>
                </c:pt>
                <c:pt idx="25557">
                  <c:v>0.997</c:v>
                </c:pt>
                <c:pt idx="25558">
                  <c:v>0.997</c:v>
                </c:pt>
                <c:pt idx="25559">
                  <c:v>0.996</c:v>
                </c:pt>
                <c:pt idx="25560">
                  <c:v>0.995</c:v>
                </c:pt>
                <c:pt idx="25561">
                  <c:v>0.995</c:v>
                </c:pt>
                <c:pt idx="25562">
                  <c:v>0.996</c:v>
                </c:pt>
                <c:pt idx="25563">
                  <c:v>0.995</c:v>
                </c:pt>
                <c:pt idx="25564">
                  <c:v>0.996</c:v>
                </c:pt>
                <c:pt idx="25565">
                  <c:v>0.996</c:v>
                </c:pt>
                <c:pt idx="25566">
                  <c:v>0.995</c:v>
                </c:pt>
                <c:pt idx="25567">
                  <c:v>0.99399999999999999</c:v>
                </c:pt>
                <c:pt idx="25568">
                  <c:v>0.99399999999999999</c:v>
                </c:pt>
                <c:pt idx="25569">
                  <c:v>0.995</c:v>
                </c:pt>
                <c:pt idx="25570">
                  <c:v>0.996</c:v>
                </c:pt>
                <c:pt idx="25571">
                  <c:v>0.99399999999999999</c:v>
                </c:pt>
                <c:pt idx="25572">
                  <c:v>0.996</c:v>
                </c:pt>
                <c:pt idx="25573">
                  <c:v>0.995</c:v>
                </c:pt>
                <c:pt idx="25574">
                  <c:v>0.99399999999999999</c:v>
                </c:pt>
                <c:pt idx="25575">
                  <c:v>0.99399999999999999</c:v>
                </c:pt>
                <c:pt idx="25576">
                  <c:v>0.996</c:v>
                </c:pt>
                <c:pt idx="25577">
                  <c:v>0.996</c:v>
                </c:pt>
                <c:pt idx="25578">
                  <c:v>0.996</c:v>
                </c:pt>
                <c:pt idx="25579">
                  <c:v>0.997</c:v>
                </c:pt>
                <c:pt idx="25580">
                  <c:v>0.998</c:v>
                </c:pt>
                <c:pt idx="25581">
                  <c:v>0.998</c:v>
                </c:pt>
                <c:pt idx="25582">
                  <c:v>0.998</c:v>
                </c:pt>
                <c:pt idx="25583">
                  <c:v>0.998</c:v>
                </c:pt>
                <c:pt idx="25584">
                  <c:v>0.998</c:v>
                </c:pt>
                <c:pt idx="25585">
                  <c:v>0.996</c:v>
                </c:pt>
                <c:pt idx="25586">
                  <c:v>0.996</c:v>
                </c:pt>
                <c:pt idx="25587">
                  <c:v>0.997</c:v>
                </c:pt>
                <c:pt idx="25588">
                  <c:v>0.996</c:v>
                </c:pt>
                <c:pt idx="25589">
                  <c:v>0.995</c:v>
                </c:pt>
                <c:pt idx="25590">
                  <c:v>0.995</c:v>
                </c:pt>
                <c:pt idx="25591">
                  <c:v>0.995</c:v>
                </c:pt>
                <c:pt idx="25592">
                  <c:v>0.996</c:v>
                </c:pt>
                <c:pt idx="25593">
                  <c:v>0.997</c:v>
                </c:pt>
                <c:pt idx="25594">
                  <c:v>0.996</c:v>
                </c:pt>
                <c:pt idx="25595">
                  <c:v>0.997</c:v>
                </c:pt>
                <c:pt idx="25596">
                  <c:v>0.997</c:v>
                </c:pt>
                <c:pt idx="25597">
                  <c:v>0.997</c:v>
                </c:pt>
                <c:pt idx="25598">
                  <c:v>0.996</c:v>
                </c:pt>
                <c:pt idx="25599">
                  <c:v>0.997</c:v>
                </c:pt>
                <c:pt idx="25600">
                  <c:v>0.997</c:v>
                </c:pt>
                <c:pt idx="25601">
                  <c:v>0.99399999999999999</c:v>
                </c:pt>
                <c:pt idx="25602">
                  <c:v>0.99299999999999999</c:v>
                </c:pt>
                <c:pt idx="25603">
                  <c:v>0.995</c:v>
                </c:pt>
                <c:pt idx="25604">
                  <c:v>0.996</c:v>
                </c:pt>
                <c:pt idx="25605">
                  <c:v>0.996</c:v>
                </c:pt>
                <c:pt idx="25606">
                  <c:v>0.996</c:v>
                </c:pt>
                <c:pt idx="25607">
                  <c:v>0.997</c:v>
                </c:pt>
                <c:pt idx="25608">
                  <c:v>0.996</c:v>
                </c:pt>
                <c:pt idx="25609">
                  <c:v>0.997</c:v>
                </c:pt>
                <c:pt idx="25610">
                  <c:v>0.997</c:v>
                </c:pt>
                <c:pt idx="25611">
                  <c:v>0.997</c:v>
                </c:pt>
                <c:pt idx="25612">
                  <c:v>0.998</c:v>
                </c:pt>
                <c:pt idx="25613">
                  <c:v>0.998</c:v>
                </c:pt>
                <c:pt idx="25614">
                  <c:v>0.999</c:v>
                </c:pt>
                <c:pt idx="25615">
                  <c:v>0.999</c:v>
                </c:pt>
                <c:pt idx="25616">
                  <c:v>0.999</c:v>
                </c:pt>
                <c:pt idx="25617">
                  <c:v>0.998</c:v>
                </c:pt>
                <c:pt idx="25618">
                  <c:v>0.998</c:v>
                </c:pt>
                <c:pt idx="25619">
                  <c:v>0.998</c:v>
                </c:pt>
                <c:pt idx="25620">
                  <c:v>0.998</c:v>
                </c:pt>
                <c:pt idx="25621">
                  <c:v>0.998</c:v>
                </c:pt>
                <c:pt idx="25622">
                  <c:v>0.998</c:v>
                </c:pt>
                <c:pt idx="25623">
                  <c:v>0.998</c:v>
                </c:pt>
                <c:pt idx="25624">
                  <c:v>0.997</c:v>
                </c:pt>
                <c:pt idx="25625">
                  <c:v>0.996</c:v>
                </c:pt>
                <c:pt idx="25626">
                  <c:v>0.996</c:v>
                </c:pt>
                <c:pt idx="25627">
                  <c:v>0.996</c:v>
                </c:pt>
                <c:pt idx="25628">
                  <c:v>0.996</c:v>
                </c:pt>
                <c:pt idx="25629">
                  <c:v>0.995</c:v>
                </c:pt>
                <c:pt idx="25630">
                  <c:v>0.996</c:v>
                </c:pt>
                <c:pt idx="25631">
                  <c:v>0.997</c:v>
                </c:pt>
                <c:pt idx="25632">
                  <c:v>0.996</c:v>
                </c:pt>
                <c:pt idx="25633">
                  <c:v>0.997</c:v>
                </c:pt>
                <c:pt idx="25634">
                  <c:v>0.996</c:v>
                </c:pt>
                <c:pt idx="25635">
                  <c:v>0.997</c:v>
                </c:pt>
                <c:pt idx="25636">
                  <c:v>0.996</c:v>
                </c:pt>
                <c:pt idx="25637">
                  <c:v>0.996</c:v>
                </c:pt>
                <c:pt idx="25638">
                  <c:v>0.996</c:v>
                </c:pt>
                <c:pt idx="25639">
                  <c:v>0.996</c:v>
                </c:pt>
                <c:pt idx="25640">
                  <c:v>0.997</c:v>
                </c:pt>
                <c:pt idx="25641">
                  <c:v>0.996</c:v>
                </c:pt>
                <c:pt idx="25642">
                  <c:v>0.997</c:v>
                </c:pt>
                <c:pt idx="25643">
                  <c:v>0.997</c:v>
                </c:pt>
                <c:pt idx="25644">
                  <c:v>0.998</c:v>
                </c:pt>
                <c:pt idx="25645">
                  <c:v>0.998</c:v>
                </c:pt>
                <c:pt idx="25646">
                  <c:v>0.998</c:v>
                </c:pt>
                <c:pt idx="25647">
                  <c:v>0.996</c:v>
                </c:pt>
                <c:pt idx="25648">
                  <c:v>0.997</c:v>
                </c:pt>
                <c:pt idx="25649">
                  <c:v>0.998</c:v>
                </c:pt>
                <c:pt idx="25650">
                  <c:v>0.996</c:v>
                </c:pt>
                <c:pt idx="25651">
                  <c:v>0.996</c:v>
                </c:pt>
                <c:pt idx="25652">
                  <c:v>0.998</c:v>
                </c:pt>
                <c:pt idx="25653">
                  <c:v>0.999</c:v>
                </c:pt>
                <c:pt idx="25654">
                  <c:v>0.998</c:v>
                </c:pt>
                <c:pt idx="25655">
                  <c:v>0.997</c:v>
                </c:pt>
                <c:pt idx="25656">
                  <c:v>0.997</c:v>
                </c:pt>
                <c:pt idx="25657">
                  <c:v>0.998</c:v>
                </c:pt>
                <c:pt idx="25658">
                  <c:v>0.999</c:v>
                </c:pt>
                <c:pt idx="25659">
                  <c:v>0.999</c:v>
                </c:pt>
                <c:pt idx="25660">
                  <c:v>0.998</c:v>
                </c:pt>
                <c:pt idx="25661">
                  <c:v>0.999</c:v>
                </c:pt>
                <c:pt idx="25662">
                  <c:v>0.999</c:v>
                </c:pt>
                <c:pt idx="25663">
                  <c:v>0.999</c:v>
                </c:pt>
                <c:pt idx="25664">
                  <c:v>0.999</c:v>
                </c:pt>
                <c:pt idx="25665">
                  <c:v>1</c:v>
                </c:pt>
                <c:pt idx="25666">
                  <c:v>1</c:v>
                </c:pt>
                <c:pt idx="25667">
                  <c:v>1</c:v>
                </c:pt>
                <c:pt idx="25668">
                  <c:v>1.002</c:v>
                </c:pt>
                <c:pt idx="25669">
                  <c:v>1.002</c:v>
                </c:pt>
                <c:pt idx="25670">
                  <c:v>1</c:v>
                </c:pt>
                <c:pt idx="25671">
                  <c:v>0.998</c:v>
                </c:pt>
                <c:pt idx="25672">
                  <c:v>1</c:v>
                </c:pt>
                <c:pt idx="25673">
                  <c:v>1</c:v>
                </c:pt>
                <c:pt idx="25674">
                  <c:v>0.998</c:v>
                </c:pt>
                <c:pt idx="25675">
                  <c:v>1</c:v>
                </c:pt>
                <c:pt idx="25676">
                  <c:v>0.999</c:v>
                </c:pt>
                <c:pt idx="25677">
                  <c:v>0.998</c:v>
                </c:pt>
                <c:pt idx="25678">
                  <c:v>0.999</c:v>
                </c:pt>
                <c:pt idx="25679">
                  <c:v>0.998</c:v>
                </c:pt>
                <c:pt idx="25680">
                  <c:v>0.998</c:v>
                </c:pt>
                <c:pt idx="25681">
                  <c:v>1</c:v>
                </c:pt>
                <c:pt idx="25682">
                  <c:v>0.999</c:v>
                </c:pt>
                <c:pt idx="25683">
                  <c:v>0.999</c:v>
                </c:pt>
                <c:pt idx="25684">
                  <c:v>1</c:v>
                </c:pt>
                <c:pt idx="25685">
                  <c:v>0.999</c:v>
                </c:pt>
                <c:pt idx="25686">
                  <c:v>1</c:v>
                </c:pt>
                <c:pt idx="25687">
                  <c:v>0.999</c:v>
                </c:pt>
                <c:pt idx="25688">
                  <c:v>1</c:v>
                </c:pt>
                <c:pt idx="25689">
                  <c:v>0.999</c:v>
                </c:pt>
                <c:pt idx="25690">
                  <c:v>0.999</c:v>
                </c:pt>
                <c:pt idx="25691">
                  <c:v>1</c:v>
                </c:pt>
                <c:pt idx="25692">
                  <c:v>1</c:v>
                </c:pt>
                <c:pt idx="25693">
                  <c:v>1</c:v>
                </c:pt>
                <c:pt idx="25694">
                  <c:v>0.998</c:v>
                </c:pt>
                <c:pt idx="25695">
                  <c:v>0.996</c:v>
                </c:pt>
                <c:pt idx="25696">
                  <c:v>0.997</c:v>
                </c:pt>
                <c:pt idx="25697">
                  <c:v>0.998</c:v>
                </c:pt>
                <c:pt idx="25698">
                  <c:v>0.998</c:v>
                </c:pt>
                <c:pt idx="25699">
                  <c:v>0.998</c:v>
                </c:pt>
                <c:pt idx="25700">
                  <c:v>0.997</c:v>
                </c:pt>
                <c:pt idx="25701">
                  <c:v>0.996</c:v>
                </c:pt>
                <c:pt idx="25702">
                  <c:v>0.996</c:v>
                </c:pt>
                <c:pt idx="25703">
                  <c:v>0.996</c:v>
                </c:pt>
                <c:pt idx="25704">
                  <c:v>0.995</c:v>
                </c:pt>
                <c:pt idx="25705">
                  <c:v>0.996</c:v>
                </c:pt>
                <c:pt idx="25706">
                  <c:v>0.997</c:v>
                </c:pt>
                <c:pt idx="25707">
                  <c:v>0.996</c:v>
                </c:pt>
                <c:pt idx="25708">
                  <c:v>0.997</c:v>
                </c:pt>
                <c:pt idx="25709">
                  <c:v>0.998</c:v>
                </c:pt>
                <c:pt idx="25710">
                  <c:v>0.998</c:v>
                </c:pt>
                <c:pt idx="25711">
                  <c:v>0.998</c:v>
                </c:pt>
                <c:pt idx="25712">
                  <c:v>0.997</c:v>
                </c:pt>
                <c:pt idx="25713">
                  <c:v>0.997</c:v>
                </c:pt>
                <c:pt idx="25714">
                  <c:v>0.996</c:v>
                </c:pt>
                <c:pt idx="25715">
                  <c:v>0.996</c:v>
                </c:pt>
                <c:pt idx="25716">
                  <c:v>0.996</c:v>
                </c:pt>
                <c:pt idx="25717">
                  <c:v>0.996</c:v>
                </c:pt>
                <c:pt idx="25718">
                  <c:v>0.997</c:v>
                </c:pt>
                <c:pt idx="25719">
                  <c:v>0.997</c:v>
                </c:pt>
                <c:pt idx="25720">
                  <c:v>0.997</c:v>
                </c:pt>
                <c:pt idx="25721">
                  <c:v>0.996</c:v>
                </c:pt>
                <c:pt idx="25722">
                  <c:v>0.995</c:v>
                </c:pt>
                <c:pt idx="25723">
                  <c:v>0.995</c:v>
                </c:pt>
                <c:pt idx="25724">
                  <c:v>0.996</c:v>
                </c:pt>
                <c:pt idx="25725">
                  <c:v>0.995</c:v>
                </c:pt>
                <c:pt idx="25726">
                  <c:v>0.995</c:v>
                </c:pt>
                <c:pt idx="25727">
                  <c:v>0.996</c:v>
                </c:pt>
                <c:pt idx="25728">
                  <c:v>0.997</c:v>
                </c:pt>
                <c:pt idx="25729">
                  <c:v>0.997</c:v>
                </c:pt>
                <c:pt idx="25730">
                  <c:v>0.997</c:v>
                </c:pt>
                <c:pt idx="25731">
                  <c:v>0.999</c:v>
                </c:pt>
                <c:pt idx="25732">
                  <c:v>0.999</c:v>
                </c:pt>
                <c:pt idx="25733">
                  <c:v>0.997</c:v>
                </c:pt>
                <c:pt idx="25734">
                  <c:v>0.995</c:v>
                </c:pt>
                <c:pt idx="25735">
                  <c:v>0.996</c:v>
                </c:pt>
                <c:pt idx="25736">
                  <c:v>0.996</c:v>
                </c:pt>
                <c:pt idx="25737">
                  <c:v>0.996</c:v>
                </c:pt>
                <c:pt idx="25738">
                  <c:v>0.995</c:v>
                </c:pt>
                <c:pt idx="25739">
                  <c:v>0.997</c:v>
                </c:pt>
                <c:pt idx="25740">
                  <c:v>0.998</c:v>
                </c:pt>
                <c:pt idx="25741">
                  <c:v>0.995</c:v>
                </c:pt>
                <c:pt idx="25742">
                  <c:v>0.996</c:v>
                </c:pt>
                <c:pt idx="25743">
                  <c:v>0.998</c:v>
                </c:pt>
                <c:pt idx="25744">
                  <c:v>0.998</c:v>
                </c:pt>
                <c:pt idx="25745">
                  <c:v>0.996</c:v>
                </c:pt>
                <c:pt idx="25746">
                  <c:v>0.997</c:v>
                </c:pt>
                <c:pt idx="25747">
                  <c:v>0.998</c:v>
                </c:pt>
                <c:pt idx="25748">
                  <c:v>0.997</c:v>
                </c:pt>
                <c:pt idx="25749">
                  <c:v>0.996</c:v>
                </c:pt>
                <c:pt idx="25750">
                  <c:v>0.996</c:v>
                </c:pt>
                <c:pt idx="25751">
                  <c:v>0.996</c:v>
                </c:pt>
                <c:pt idx="25752">
                  <c:v>0.995</c:v>
                </c:pt>
                <c:pt idx="25753">
                  <c:v>0.997</c:v>
                </c:pt>
                <c:pt idx="25754">
                  <c:v>0.997</c:v>
                </c:pt>
                <c:pt idx="25755">
                  <c:v>0.996</c:v>
                </c:pt>
                <c:pt idx="25756">
                  <c:v>0.99399999999999999</c:v>
                </c:pt>
                <c:pt idx="25757">
                  <c:v>0.996</c:v>
                </c:pt>
                <c:pt idx="25758">
                  <c:v>0.996</c:v>
                </c:pt>
                <c:pt idx="25759">
                  <c:v>0.996</c:v>
                </c:pt>
                <c:pt idx="25760">
                  <c:v>0.997</c:v>
                </c:pt>
                <c:pt idx="25761">
                  <c:v>0.997</c:v>
                </c:pt>
                <c:pt idx="25762">
                  <c:v>0.998</c:v>
                </c:pt>
                <c:pt idx="25763">
                  <c:v>0.997</c:v>
                </c:pt>
                <c:pt idx="25764">
                  <c:v>0.996</c:v>
                </c:pt>
                <c:pt idx="25765">
                  <c:v>0.998</c:v>
                </c:pt>
                <c:pt idx="25766">
                  <c:v>0.999</c:v>
                </c:pt>
                <c:pt idx="25767">
                  <c:v>0.997</c:v>
                </c:pt>
                <c:pt idx="25768">
                  <c:v>0.998</c:v>
                </c:pt>
                <c:pt idx="25769">
                  <c:v>1</c:v>
                </c:pt>
                <c:pt idx="25770">
                  <c:v>0.999</c:v>
                </c:pt>
                <c:pt idx="25771">
                  <c:v>0.998</c:v>
                </c:pt>
                <c:pt idx="25772">
                  <c:v>0.999</c:v>
                </c:pt>
                <c:pt idx="25773">
                  <c:v>0.998</c:v>
                </c:pt>
                <c:pt idx="25774">
                  <c:v>0.999</c:v>
                </c:pt>
                <c:pt idx="25775">
                  <c:v>0.999</c:v>
                </c:pt>
                <c:pt idx="25776">
                  <c:v>0.997</c:v>
                </c:pt>
                <c:pt idx="25777">
                  <c:v>0.997</c:v>
                </c:pt>
                <c:pt idx="25778">
                  <c:v>0.997</c:v>
                </c:pt>
                <c:pt idx="25779">
                  <c:v>0.997</c:v>
                </c:pt>
                <c:pt idx="25780">
                  <c:v>0.996</c:v>
                </c:pt>
                <c:pt idx="25781">
                  <c:v>0.997</c:v>
                </c:pt>
                <c:pt idx="25782">
                  <c:v>0.996</c:v>
                </c:pt>
                <c:pt idx="25783">
                  <c:v>0.997</c:v>
                </c:pt>
                <c:pt idx="25784">
                  <c:v>0.997</c:v>
                </c:pt>
                <c:pt idx="25785">
                  <c:v>0.998</c:v>
                </c:pt>
                <c:pt idx="25786">
                  <c:v>0.998</c:v>
                </c:pt>
                <c:pt idx="25787">
                  <c:v>0.998</c:v>
                </c:pt>
                <c:pt idx="25788">
                  <c:v>0.997</c:v>
                </c:pt>
                <c:pt idx="25789">
                  <c:v>0.996</c:v>
                </c:pt>
                <c:pt idx="25790">
                  <c:v>0.997</c:v>
                </c:pt>
                <c:pt idx="25791">
                  <c:v>0.997</c:v>
                </c:pt>
                <c:pt idx="25792">
                  <c:v>0.997</c:v>
                </c:pt>
                <c:pt idx="25793">
                  <c:v>0.998</c:v>
                </c:pt>
                <c:pt idx="25794">
                  <c:v>0.999</c:v>
                </c:pt>
                <c:pt idx="25795">
                  <c:v>0.996</c:v>
                </c:pt>
                <c:pt idx="25796">
                  <c:v>0.997</c:v>
                </c:pt>
                <c:pt idx="25797">
                  <c:v>0.997</c:v>
                </c:pt>
                <c:pt idx="25798">
                  <c:v>0.998</c:v>
                </c:pt>
                <c:pt idx="25799">
                  <c:v>0.998</c:v>
                </c:pt>
                <c:pt idx="25800">
                  <c:v>0.999</c:v>
                </c:pt>
                <c:pt idx="25801">
                  <c:v>0.998</c:v>
                </c:pt>
                <c:pt idx="25802">
                  <c:v>0.997</c:v>
                </c:pt>
                <c:pt idx="25803">
                  <c:v>0.997</c:v>
                </c:pt>
                <c:pt idx="25804">
                  <c:v>0.997</c:v>
                </c:pt>
                <c:pt idx="25805">
                  <c:v>0.997</c:v>
                </c:pt>
                <c:pt idx="25806">
                  <c:v>0.996</c:v>
                </c:pt>
                <c:pt idx="25807">
                  <c:v>0.998</c:v>
                </c:pt>
                <c:pt idx="25808">
                  <c:v>0.997</c:v>
                </c:pt>
                <c:pt idx="25809">
                  <c:v>0.998</c:v>
                </c:pt>
                <c:pt idx="25810">
                  <c:v>0.998</c:v>
                </c:pt>
                <c:pt idx="25811">
                  <c:v>0.996</c:v>
                </c:pt>
                <c:pt idx="25812">
                  <c:v>0.996</c:v>
                </c:pt>
                <c:pt idx="25813">
                  <c:v>0.996</c:v>
                </c:pt>
                <c:pt idx="25814">
                  <c:v>0.996</c:v>
                </c:pt>
                <c:pt idx="25815">
                  <c:v>0.99399999999999999</c:v>
                </c:pt>
                <c:pt idx="25816">
                  <c:v>0.995</c:v>
                </c:pt>
                <c:pt idx="25817">
                  <c:v>0.996</c:v>
                </c:pt>
                <c:pt idx="25818">
                  <c:v>0.997</c:v>
                </c:pt>
                <c:pt idx="25819">
                  <c:v>0.998</c:v>
                </c:pt>
                <c:pt idx="25820">
                  <c:v>0.997</c:v>
                </c:pt>
                <c:pt idx="25821">
                  <c:v>0.997</c:v>
                </c:pt>
                <c:pt idx="25822">
                  <c:v>0.998</c:v>
                </c:pt>
                <c:pt idx="25823">
                  <c:v>0.998</c:v>
                </c:pt>
                <c:pt idx="25824">
                  <c:v>0.998</c:v>
                </c:pt>
                <c:pt idx="25825">
                  <c:v>0.998</c:v>
                </c:pt>
                <c:pt idx="25826">
                  <c:v>0.998</c:v>
                </c:pt>
                <c:pt idx="25827">
                  <c:v>0.997</c:v>
                </c:pt>
                <c:pt idx="25828">
                  <c:v>0.998</c:v>
                </c:pt>
                <c:pt idx="25829">
                  <c:v>1</c:v>
                </c:pt>
                <c:pt idx="25830">
                  <c:v>0.998</c:v>
                </c:pt>
                <c:pt idx="25831">
                  <c:v>0.997</c:v>
                </c:pt>
                <c:pt idx="25832">
                  <c:v>0.998</c:v>
                </c:pt>
                <c:pt idx="25833">
                  <c:v>0.998</c:v>
                </c:pt>
                <c:pt idx="25834">
                  <c:v>0.997</c:v>
                </c:pt>
                <c:pt idx="25835">
                  <c:v>0.999</c:v>
                </c:pt>
                <c:pt idx="25836">
                  <c:v>0.998</c:v>
                </c:pt>
                <c:pt idx="25837">
                  <c:v>0.997</c:v>
                </c:pt>
                <c:pt idx="25838">
                  <c:v>0.997</c:v>
                </c:pt>
                <c:pt idx="25839">
                  <c:v>0.998</c:v>
                </c:pt>
                <c:pt idx="25840">
                  <c:v>0.996</c:v>
                </c:pt>
                <c:pt idx="25841">
                  <c:v>0.997</c:v>
                </c:pt>
                <c:pt idx="25842">
                  <c:v>0.997</c:v>
                </c:pt>
                <c:pt idx="25843">
                  <c:v>0.996</c:v>
                </c:pt>
                <c:pt idx="25844">
                  <c:v>0.996</c:v>
                </c:pt>
                <c:pt idx="25845">
                  <c:v>0.997</c:v>
                </c:pt>
                <c:pt idx="25846">
                  <c:v>0.997</c:v>
                </c:pt>
                <c:pt idx="25847">
                  <c:v>0.997</c:v>
                </c:pt>
                <c:pt idx="25848">
                  <c:v>0.997</c:v>
                </c:pt>
                <c:pt idx="25849">
                  <c:v>0.997</c:v>
                </c:pt>
                <c:pt idx="25850">
                  <c:v>0.999</c:v>
                </c:pt>
                <c:pt idx="25851">
                  <c:v>0.999</c:v>
                </c:pt>
                <c:pt idx="25852">
                  <c:v>0.999</c:v>
                </c:pt>
                <c:pt idx="25853">
                  <c:v>0.999</c:v>
                </c:pt>
                <c:pt idx="25854">
                  <c:v>1</c:v>
                </c:pt>
                <c:pt idx="25855">
                  <c:v>0.999</c:v>
                </c:pt>
                <c:pt idx="25856">
                  <c:v>0.998</c:v>
                </c:pt>
                <c:pt idx="25857">
                  <c:v>0.996</c:v>
                </c:pt>
                <c:pt idx="25858">
                  <c:v>0.996</c:v>
                </c:pt>
                <c:pt idx="25859">
                  <c:v>0.996</c:v>
                </c:pt>
                <c:pt idx="25860">
                  <c:v>0.995</c:v>
                </c:pt>
                <c:pt idx="25861">
                  <c:v>0.99399999999999999</c:v>
                </c:pt>
                <c:pt idx="25862">
                  <c:v>0.996</c:v>
                </c:pt>
                <c:pt idx="25863">
                  <c:v>0.995</c:v>
                </c:pt>
                <c:pt idx="25864">
                  <c:v>0.995</c:v>
                </c:pt>
                <c:pt idx="25865">
                  <c:v>0.996</c:v>
                </c:pt>
                <c:pt idx="25866">
                  <c:v>0.997</c:v>
                </c:pt>
                <c:pt idx="25867">
                  <c:v>0.996</c:v>
                </c:pt>
                <c:pt idx="25868">
                  <c:v>0.996</c:v>
                </c:pt>
                <c:pt idx="25869">
                  <c:v>0.996</c:v>
                </c:pt>
                <c:pt idx="25870">
                  <c:v>0.996</c:v>
                </c:pt>
                <c:pt idx="25871">
                  <c:v>0.997</c:v>
                </c:pt>
                <c:pt idx="25872">
                  <c:v>0.996</c:v>
                </c:pt>
                <c:pt idx="25873">
                  <c:v>0.997</c:v>
                </c:pt>
                <c:pt idx="25874">
                  <c:v>0.997</c:v>
                </c:pt>
                <c:pt idx="25875">
                  <c:v>0.997</c:v>
                </c:pt>
                <c:pt idx="25876">
                  <c:v>0.997</c:v>
                </c:pt>
                <c:pt idx="25877">
                  <c:v>0.997</c:v>
                </c:pt>
                <c:pt idx="25878">
                  <c:v>0.997</c:v>
                </c:pt>
                <c:pt idx="25879">
                  <c:v>0.997</c:v>
                </c:pt>
                <c:pt idx="25880">
                  <c:v>0.998</c:v>
                </c:pt>
                <c:pt idx="25881">
                  <c:v>0.997</c:v>
                </c:pt>
                <c:pt idx="25882">
                  <c:v>0.997</c:v>
                </c:pt>
                <c:pt idx="25883">
                  <c:v>0.996</c:v>
                </c:pt>
                <c:pt idx="25884">
                  <c:v>0.995</c:v>
                </c:pt>
                <c:pt idx="25885">
                  <c:v>0.996</c:v>
                </c:pt>
                <c:pt idx="25886">
                  <c:v>0.995</c:v>
                </c:pt>
                <c:pt idx="25887">
                  <c:v>0.995</c:v>
                </c:pt>
                <c:pt idx="25888">
                  <c:v>0.996</c:v>
                </c:pt>
                <c:pt idx="25889">
                  <c:v>0.997</c:v>
                </c:pt>
                <c:pt idx="25890">
                  <c:v>0.998</c:v>
                </c:pt>
                <c:pt idx="25891">
                  <c:v>0.998</c:v>
                </c:pt>
                <c:pt idx="25892">
                  <c:v>0.998</c:v>
                </c:pt>
                <c:pt idx="25893">
                  <c:v>0.996</c:v>
                </c:pt>
                <c:pt idx="25894">
                  <c:v>0.997</c:v>
                </c:pt>
                <c:pt idx="25895">
                  <c:v>0.998</c:v>
                </c:pt>
                <c:pt idx="25896">
                  <c:v>0.997</c:v>
                </c:pt>
                <c:pt idx="25897">
                  <c:v>0.998</c:v>
                </c:pt>
                <c:pt idx="25898">
                  <c:v>0.999</c:v>
                </c:pt>
                <c:pt idx="25899">
                  <c:v>0.999</c:v>
                </c:pt>
                <c:pt idx="25900">
                  <c:v>0.997</c:v>
                </c:pt>
                <c:pt idx="25901">
                  <c:v>0.996</c:v>
                </c:pt>
                <c:pt idx="25902">
                  <c:v>0.997</c:v>
                </c:pt>
                <c:pt idx="25903">
                  <c:v>0.998</c:v>
                </c:pt>
                <c:pt idx="25904">
                  <c:v>0.997</c:v>
                </c:pt>
                <c:pt idx="25905">
                  <c:v>0.996</c:v>
                </c:pt>
                <c:pt idx="25906">
                  <c:v>0.996</c:v>
                </c:pt>
                <c:pt idx="25907">
                  <c:v>0.997</c:v>
                </c:pt>
                <c:pt idx="25908">
                  <c:v>0.999</c:v>
                </c:pt>
                <c:pt idx="25909">
                  <c:v>0.999</c:v>
                </c:pt>
                <c:pt idx="25910">
                  <c:v>1</c:v>
                </c:pt>
                <c:pt idx="25911">
                  <c:v>0.999</c:v>
                </c:pt>
                <c:pt idx="25912">
                  <c:v>0.996</c:v>
                </c:pt>
                <c:pt idx="25913">
                  <c:v>0.998</c:v>
                </c:pt>
                <c:pt idx="25914">
                  <c:v>0.998</c:v>
                </c:pt>
                <c:pt idx="25915">
                  <c:v>0.997</c:v>
                </c:pt>
                <c:pt idx="25916">
                  <c:v>0.997</c:v>
                </c:pt>
                <c:pt idx="25917">
                  <c:v>0.999</c:v>
                </c:pt>
                <c:pt idx="25918">
                  <c:v>0.996</c:v>
                </c:pt>
                <c:pt idx="25919">
                  <c:v>0.997</c:v>
                </c:pt>
                <c:pt idx="25920">
                  <c:v>0.998</c:v>
                </c:pt>
                <c:pt idx="25921">
                  <c:v>0.998</c:v>
                </c:pt>
                <c:pt idx="25922">
                  <c:v>0.999</c:v>
                </c:pt>
                <c:pt idx="25923">
                  <c:v>0.999</c:v>
                </c:pt>
                <c:pt idx="25924">
                  <c:v>0.998</c:v>
                </c:pt>
                <c:pt idx="25925">
                  <c:v>0.997</c:v>
                </c:pt>
                <c:pt idx="25926">
                  <c:v>0.997</c:v>
                </c:pt>
                <c:pt idx="25927">
                  <c:v>0.996</c:v>
                </c:pt>
                <c:pt idx="25928">
                  <c:v>0.996</c:v>
                </c:pt>
                <c:pt idx="25929">
                  <c:v>0.997</c:v>
                </c:pt>
                <c:pt idx="25930">
                  <c:v>0.998</c:v>
                </c:pt>
                <c:pt idx="25931">
                  <c:v>0.997</c:v>
                </c:pt>
                <c:pt idx="25932">
                  <c:v>0.998</c:v>
                </c:pt>
                <c:pt idx="25933">
                  <c:v>0.998</c:v>
                </c:pt>
                <c:pt idx="25934">
                  <c:v>0.997</c:v>
                </c:pt>
                <c:pt idx="25935">
                  <c:v>0.997</c:v>
                </c:pt>
                <c:pt idx="25936">
                  <c:v>0.997</c:v>
                </c:pt>
                <c:pt idx="25937">
                  <c:v>0.997</c:v>
                </c:pt>
                <c:pt idx="25938">
                  <c:v>0.998</c:v>
                </c:pt>
                <c:pt idx="25939">
                  <c:v>0.998</c:v>
                </c:pt>
                <c:pt idx="25940">
                  <c:v>0.997</c:v>
                </c:pt>
                <c:pt idx="25941">
                  <c:v>0.999</c:v>
                </c:pt>
                <c:pt idx="25942">
                  <c:v>0.999</c:v>
                </c:pt>
                <c:pt idx="25943">
                  <c:v>0.998</c:v>
                </c:pt>
                <c:pt idx="25944">
                  <c:v>0.998</c:v>
                </c:pt>
                <c:pt idx="25945">
                  <c:v>0.997</c:v>
                </c:pt>
                <c:pt idx="25946">
                  <c:v>0.997</c:v>
                </c:pt>
                <c:pt idx="25947">
                  <c:v>0.997</c:v>
                </c:pt>
                <c:pt idx="25948">
                  <c:v>0.997</c:v>
                </c:pt>
                <c:pt idx="25949">
                  <c:v>0.997</c:v>
                </c:pt>
                <c:pt idx="25950">
                  <c:v>0.996</c:v>
                </c:pt>
                <c:pt idx="25951">
                  <c:v>0.995</c:v>
                </c:pt>
                <c:pt idx="25952">
                  <c:v>0.995</c:v>
                </c:pt>
                <c:pt idx="25953">
                  <c:v>0.997</c:v>
                </c:pt>
                <c:pt idx="25954">
                  <c:v>0.998</c:v>
                </c:pt>
                <c:pt idx="25955">
                  <c:v>0.998</c:v>
                </c:pt>
                <c:pt idx="25956">
                  <c:v>0.999</c:v>
                </c:pt>
                <c:pt idx="25957">
                  <c:v>0.999</c:v>
                </c:pt>
                <c:pt idx="25958">
                  <c:v>0.997</c:v>
                </c:pt>
                <c:pt idx="25959">
                  <c:v>0.996</c:v>
                </c:pt>
                <c:pt idx="25960">
                  <c:v>0.998</c:v>
                </c:pt>
                <c:pt idx="25961">
                  <c:v>0.998</c:v>
                </c:pt>
                <c:pt idx="25962">
                  <c:v>0.998</c:v>
                </c:pt>
                <c:pt idx="25963">
                  <c:v>0.999</c:v>
                </c:pt>
                <c:pt idx="25964">
                  <c:v>0.999</c:v>
                </c:pt>
                <c:pt idx="25965">
                  <c:v>0.999</c:v>
                </c:pt>
                <c:pt idx="25966">
                  <c:v>1</c:v>
                </c:pt>
                <c:pt idx="25967">
                  <c:v>0.999</c:v>
                </c:pt>
                <c:pt idx="25968">
                  <c:v>1</c:v>
                </c:pt>
                <c:pt idx="25969">
                  <c:v>0.998</c:v>
                </c:pt>
                <c:pt idx="25970">
                  <c:v>0.998</c:v>
                </c:pt>
                <c:pt idx="25971">
                  <c:v>0.999</c:v>
                </c:pt>
                <c:pt idx="25972">
                  <c:v>0.999</c:v>
                </c:pt>
                <c:pt idx="25973">
                  <c:v>0.999</c:v>
                </c:pt>
                <c:pt idx="25974">
                  <c:v>1</c:v>
                </c:pt>
                <c:pt idx="25975">
                  <c:v>0.999</c:v>
                </c:pt>
                <c:pt idx="25976">
                  <c:v>0.998</c:v>
                </c:pt>
                <c:pt idx="25977">
                  <c:v>0.998</c:v>
                </c:pt>
                <c:pt idx="25978">
                  <c:v>0.998</c:v>
                </c:pt>
                <c:pt idx="25979">
                  <c:v>0.999</c:v>
                </c:pt>
                <c:pt idx="25980">
                  <c:v>0.999</c:v>
                </c:pt>
                <c:pt idx="25981">
                  <c:v>0.998</c:v>
                </c:pt>
                <c:pt idx="25982">
                  <c:v>0.997</c:v>
                </c:pt>
                <c:pt idx="25983">
                  <c:v>0.997</c:v>
                </c:pt>
                <c:pt idx="25984">
                  <c:v>0.998</c:v>
                </c:pt>
                <c:pt idx="25985">
                  <c:v>0.996</c:v>
                </c:pt>
                <c:pt idx="25986">
                  <c:v>0.995</c:v>
                </c:pt>
                <c:pt idx="25987">
                  <c:v>0.996</c:v>
                </c:pt>
                <c:pt idx="25988">
                  <c:v>0.995</c:v>
                </c:pt>
                <c:pt idx="25989">
                  <c:v>0.996</c:v>
                </c:pt>
                <c:pt idx="25990">
                  <c:v>0.996</c:v>
                </c:pt>
                <c:pt idx="25991">
                  <c:v>0.998</c:v>
                </c:pt>
                <c:pt idx="25992">
                  <c:v>0.997</c:v>
                </c:pt>
                <c:pt idx="25993">
                  <c:v>0.997</c:v>
                </c:pt>
                <c:pt idx="25994">
                  <c:v>0.999</c:v>
                </c:pt>
                <c:pt idx="25995">
                  <c:v>0.997</c:v>
                </c:pt>
                <c:pt idx="25996">
                  <c:v>0.998</c:v>
                </c:pt>
                <c:pt idx="25997">
                  <c:v>0.997</c:v>
                </c:pt>
                <c:pt idx="25998">
                  <c:v>0.998</c:v>
                </c:pt>
                <c:pt idx="25999">
                  <c:v>1</c:v>
                </c:pt>
                <c:pt idx="26000">
                  <c:v>1</c:v>
                </c:pt>
                <c:pt idx="26001">
                  <c:v>1</c:v>
                </c:pt>
                <c:pt idx="26002">
                  <c:v>1</c:v>
                </c:pt>
                <c:pt idx="26003">
                  <c:v>1</c:v>
                </c:pt>
                <c:pt idx="26004">
                  <c:v>0.998</c:v>
                </c:pt>
                <c:pt idx="26005">
                  <c:v>0.998</c:v>
                </c:pt>
                <c:pt idx="26006">
                  <c:v>0.998</c:v>
                </c:pt>
                <c:pt idx="26007">
                  <c:v>0.997</c:v>
                </c:pt>
                <c:pt idx="26008">
                  <c:v>0.999</c:v>
                </c:pt>
                <c:pt idx="26009">
                  <c:v>0.999</c:v>
                </c:pt>
                <c:pt idx="26010">
                  <c:v>0.999</c:v>
                </c:pt>
                <c:pt idx="26011">
                  <c:v>1</c:v>
                </c:pt>
                <c:pt idx="26012">
                  <c:v>1</c:v>
                </c:pt>
                <c:pt idx="26013">
                  <c:v>0.999</c:v>
                </c:pt>
                <c:pt idx="26014">
                  <c:v>0.998</c:v>
                </c:pt>
                <c:pt idx="26015">
                  <c:v>0.999</c:v>
                </c:pt>
                <c:pt idx="26016">
                  <c:v>0.997</c:v>
                </c:pt>
                <c:pt idx="26017">
                  <c:v>0.997</c:v>
                </c:pt>
                <c:pt idx="26018">
                  <c:v>0.998</c:v>
                </c:pt>
                <c:pt idx="26019">
                  <c:v>0.997</c:v>
                </c:pt>
                <c:pt idx="26020">
                  <c:v>0.997</c:v>
                </c:pt>
                <c:pt idx="26021">
                  <c:v>0.997</c:v>
                </c:pt>
                <c:pt idx="26022">
                  <c:v>0.999</c:v>
                </c:pt>
                <c:pt idx="26023">
                  <c:v>0.997</c:v>
                </c:pt>
                <c:pt idx="26024">
                  <c:v>0.997</c:v>
                </c:pt>
                <c:pt idx="26025">
                  <c:v>0.996</c:v>
                </c:pt>
                <c:pt idx="26026">
                  <c:v>0.997</c:v>
                </c:pt>
                <c:pt idx="26027">
                  <c:v>0.998</c:v>
                </c:pt>
                <c:pt idx="26028">
                  <c:v>0.996</c:v>
                </c:pt>
                <c:pt idx="26029">
                  <c:v>0.995</c:v>
                </c:pt>
                <c:pt idx="26030">
                  <c:v>0.998</c:v>
                </c:pt>
                <c:pt idx="26031">
                  <c:v>0.997</c:v>
                </c:pt>
                <c:pt idx="26032">
                  <c:v>0.997</c:v>
                </c:pt>
                <c:pt idx="26033">
                  <c:v>0.998</c:v>
                </c:pt>
                <c:pt idx="26034">
                  <c:v>0.997</c:v>
                </c:pt>
                <c:pt idx="26035">
                  <c:v>0.997</c:v>
                </c:pt>
                <c:pt idx="26036">
                  <c:v>0.996</c:v>
                </c:pt>
                <c:pt idx="26037">
                  <c:v>0.997</c:v>
                </c:pt>
                <c:pt idx="26038">
                  <c:v>0.996</c:v>
                </c:pt>
                <c:pt idx="26039">
                  <c:v>0.998</c:v>
                </c:pt>
                <c:pt idx="26040">
                  <c:v>0.999</c:v>
                </c:pt>
                <c:pt idx="26041">
                  <c:v>0.998</c:v>
                </c:pt>
                <c:pt idx="26042">
                  <c:v>0.997</c:v>
                </c:pt>
                <c:pt idx="26043">
                  <c:v>0.996</c:v>
                </c:pt>
                <c:pt idx="26044">
                  <c:v>0.995</c:v>
                </c:pt>
                <c:pt idx="26045">
                  <c:v>0.995</c:v>
                </c:pt>
                <c:pt idx="26046">
                  <c:v>0.996</c:v>
                </c:pt>
                <c:pt idx="26047">
                  <c:v>0.996</c:v>
                </c:pt>
                <c:pt idx="26048">
                  <c:v>0.997</c:v>
                </c:pt>
                <c:pt idx="26049">
                  <c:v>0.997</c:v>
                </c:pt>
                <c:pt idx="26050">
                  <c:v>0.997</c:v>
                </c:pt>
                <c:pt idx="26051">
                  <c:v>0.997</c:v>
                </c:pt>
                <c:pt idx="26052">
                  <c:v>0.998</c:v>
                </c:pt>
                <c:pt idx="26053">
                  <c:v>0.997</c:v>
                </c:pt>
                <c:pt idx="26054">
                  <c:v>0.997</c:v>
                </c:pt>
                <c:pt idx="26055">
                  <c:v>0.998</c:v>
                </c:pt>
                <c:pt idx="26056">
                  <c:v>0.996</c:v>
                </c:pt>
                <c:pt idx="26057">
                  <c:v>0.997</c:v>
                </c:pt>
                <c:pt idx="26058">
                  <c:v>0.997</c:v>
                </c:pt>
                <c:pt idx="26059">
                  <c:v>0.998</c:v>
                </c:pt>
                <c:pt idx="26060">
                  <c:v>0.996</c:v>
                </c:pt>
                <c:pt idx="26061">
                  <c:v>0.996</c:v>
                </c:pt>
                <c:pt idx="26062">
                  <c:v>0.997</c:v>
                </c:pt>
                <c:pt idx="26063">
                  <c:v>0.996</c:v>
                </c:pt>
                <c:pt idx="26064">
                  <c:v>0.996</c:v>
                </c:pt>
                <c:pt idx="26065">
                  <c:v>0.997</c:v>
                </c:pt>
                <c:pt idx="26066">
                  <c:v>0.998</c:v>
                </c:pt>
                <c:pt idx="26067">
                  <c:v>0.997</c:v>
                </c:pt>
                <c:pt idx="26068">
                  <c:v>0.998</c:v>
                </c:pt>
                <c:pt idx="26069">
                  <c:v>0.997</c:v>
                </c:pt>
                <c:pt idx="26070">
                  <c:v>0.997</c:v>
                </c:pt>
                <c:pt idx="26071">
                  <c:v>0.997</c:v>
                </c:pt>
                <c:pt idx="26072">
                  <c:v>0.996</c:v>
                </c:pt>
                <c:pt idx="26073">
                  <c:v>0.997</c:v>
                </c:pt>
                <c:pt idx="26074">
                  <c:v>0.998</c:v>
                </c:pt>
                <c:pt idx="26075">
                  <c:v>0.996</c:v>
                </c:pt>
                <c:pt idx="26076">
                  <c:v>0.996</c:v>
                </c:pt>
                <c:pt idx="26077">
                  <c:v>0.996</c:v>
                </c:pt>
                <c:pt idx="26078">
                  <c:v>0.997</c:v>
                </c:pt>
                <c:pt idx="26079">
                  <c:v>0.997</c:v>
                </c:pt>
                <c:pt idx="26080">
                  <c:v>0.998</c:v>
                </c:pt>
                <c:pt idx="26081">
                  <c:v>0.998</c:v>
                </c:pt>
                <c:pt idx="26082">
                  <c:v>0.997</c:v>
                </c:pt>
                <c:pt idx="26083">
                  <c:v>0.997</c:v>
                </c:pt>
                <c:pt idx="26084">
                  <c:v>0.998</c:v>
                </c:pt>
                <c:pt idx="26085">
                  <c:v>0.997</c:v>
                </c:pt>
                <c:pt idx="26086">
                  <c:v>0.999</c:v>
                </c:pt>
                <c:pt idx="26087">
                  <c:v>0.999</c:v>
                </c:pt>
                <c:pt idx="26088">
                  <c:v>1.0010000000000001</c:v>
                </c:pt>
                <c:pt idx="26089">
                  <c:v>1.0010000000000001</c:v>
                </c:pt>
                <c:pt idx="26090">
                  <c:v>1</c:v>
                </c:pt>
                <c:pt idx="26091">
                  <c:v>1.0010000000000001</c:v>
                </c:pt>
                <c:pt idx="26092">
                  <c:v>1</c:v>
                </c:pt>
                <c:pt idx="26093">
                  <c:v>1.0010000000000001</c:v>
                </c:pt>
                <c:pt idx="26094">
                  <c:v>0.999</c:v>
                </c:pt>
                <c:pt idx="26095">
                  <c:v>0.999</c:v>
                </c:pt>
                <c:pt idx="26096">
                  <c:v>1</c:v>
                </c:pt>
                <c:pt idx="26097">
                  <c:v>0.998</c:v>
                </c:pt>
                <c:pt idx="26098">
                  <c:v>0.997</c:v>
                </c:pt>
                <c:pt idx="26099">
                  <c:v>0.998</c:v>
                </c:pt>
                <c:pt idx="26100">
                  <c:v>0.997</c:v>
                </c:pt>
                <c:pt idx="26101">
                  <c:v>0.996</c:v>
                </c:pt>
                <c:pt idx="26102">
                  <c:v>0.995</c:v>
                </c:pt>
                <c:pt idx="26103">
                  <c:v>0.995</c:v>
                </c:pt>
                <c:pt idx="26104">
                  <c:v>0.996</c:v>
                </c:pt>
                <c:pt idx="26105">
                  <c:v>0.997</c:v>
                </c:pt>
                <c:pt idx="26106">
                  <c:v>0.997</c:v>
                </c:pt>
                <c:pt idx="26107">
                  <c:v>0.997</c:v>
                </c:pt>
                <c:pt idx="26108">
                  <c:v>0.999</c:v>
                </c:pt>
                <c:pt idx="26109">
                  <c:v>0.997</c:v>
                </c:pt>
                <c:pt idx="26110">
                  <c:v>0.996</c:v>
                </c:pt>
                <c:pt idx="26111">
                  <c:v>0.996</c:v>
                </c:pt>
                <c:pt idx="26112">
                  <c:v>0.996</c:v>
                </c:pt>
                <c:pt idx="26113">
                  <c:v>0.997</c:v>
                </c:pt>
                <c:pt idx="26114">
                  <c:v>1</c:v>
                </c:pt>
                <c:pt idx="26115">
                  <c:v>0.999</c:v>
                </c:pt>
                <c:pt idx="26116">
                  <c:v>0.998</c:v>
                </c:pt>
                <c:pt idx="26117">
                  <c:v>0.998</c:v>
                </c:pt>
                <c:pt idx="26118">
                  <c:v>1</c:v>
                </c:pt>
                <c:pt idx="26119">
                  <c:v>0.998</c:v>
                </c:pt>
                <c:pt idx="26120">
                  <c:v>0.999</c:v>
                </c:pt>
                <c:pt idx="26121">
                  <c:v>0.998</c:v>
                </c:pt>
                <c:pt idx="26122">
                  <c:v>0.998</c:v>
                </c:pt>
                <c:pt idx="26123">
                  <c:v>0.998</c:v>
                </c:pt>
                <c:pt idx="26124">
                  <c:v>0.998</c:v>
                </c:pt>
                <c:pt idx="26125">
                  <c:v>0.996</c:v>
                </c:pt>
                <c:pt idx="26126">
                  <c:v>0.996</c:v>
                </c:pt>
                <c:pt idx="26127">
                  <c:v>0.997</c:v>
                </c:pt>
                <c:pt idx="26128">
                  <c:v>0.996</c:v>
                </c:pt>
                <c:pt idx="26129">
                  <c:v>0.996</c:v>
                </c:pt>
                <c:pt idx="26130">
                  <c:v>0.996</c:v>
                </c:pt>
                <c:pt idx="26131">
                  <c:v>0.995</c:v>
                </c:pt>
                <c:pt idx="26132">
                  <c:v>0.996</c:v>
                </c:pt>
                <c:pt idx="26133">
                  <c:v>0.995</c:v>
                </c:pt>
                <c:pt idx="26134">
                  <c:v>0.996</c:v>
                </c:pt>
                <c:pt idx="26135">
                  <c:v>0.996</c:v>
                </c:pt>
                <c:pt idx="26136">
                  <c:v>0.997</c:v>
                </c:pt>
                <c:pt idx="26137">
                  <c:v>0.997</c:v>
                </c:pt>
                <c:pt idx="26138">
                  <c:v>0.997</c:v>
                </c:pt>
                <c:pt idx="26139">
                  <c:v>0.997</c:v>
                </c:pt>
                <c:pt idx="26140">
                  <c:v>0.998</c:v>
                </c:pt>
                <c:pt idx="26141">
                  <c:v>0.997</c:v>
                </c:pt>
                <c:pt idx="26142">
                  <c:v>1</c:v>
                </c:pt>
                <c:pt idx="26143">
                  <c:v>0.998</c:v>
                </c:pt>
                <c:pt idx="26144">
                  <c:v>0.996</c:v>
                </c:pt>
                <c:pt idx="26145">
                  <c:v>0.997</c:v>
                </c:pt>
                <c:pt idx="26146">
                  <c:v>0.996</c:v>
                </c:pt>
                <c:pt idx="26147">
                  <c:v>0.995</c:v>
                </c:pt>
                <c:pt idx="26148">
                  <c:v>0.997</c:v>
                </c:pt>
                <c:pt idx="26149">
                  <c:v>0.996</c:v>
                </c:pt>
                <c:pt idx="26150">
                  <c:v>0.996</c:v>
                </c:pt>
                <c:pt idx="26151">
                  <c:v>0.997</c:v>
                </c:pt>
                <c:pt idx="26152">
                  <c:v>0.998</c:v>
                </c:pt>
                <c:pt idx="26153">
                  <c:v>0.998</c:v>
                </c:pt>
                <c:pt idx="26154">
                  <c:v>0.998</c:v>
                </c:pt>
                <c:pt idx="26155">
                  <c:v>0.998</c:v>
                </c:pt>
                <c:pt idx="26156">
                  <c:v>0.999</c:v>
                </c:pt>
                <c:pt idx="26157">
                  <c:v>0.997</c:v>
                </c:pt>
                <c:pt idx="26158">
                  <c:v>0.997</c:v>
                </c:pt>
                <c:pt idx="26159">
                  <c:v>0.997</c:v>
                </c:pt>
                <c:pt idx="26160">
                  <c:v>0.995</c:v>
                </c:pt>
                <c:pt idx="26161">
                  <c:v>0.995</c:v>
                </c:pt>
                <c:pt idx="26162">
                  <c:v>0.996</c:v>
                </c:pt>
                <c:pt idx="26163">
                  <c:v>0.99399999999999999</c:v>
                </c:pt>
                <c:pt idx="26164">
                  <c:v>0.99399999999999999</c:v>
                </c:pt>
                <c:pt idx="26165">
                  <c:v>0.996</c:v>
                </c:pt>
                <c:pt idx="26166">
                  <c:v>0.996</c:v>
                </c:pt>
                <c:pt idx="26167">
                  <c:v>0.996</c:v>
                </c:pt>
                <c:pt idx="26168">
                  <c:v>0.997</c:v>
                </c:pt>
                <c:pt idx="26169">
                  <c:v>0.998</c:v>
                </c:pt>
                <c:pt idx="26170">
                  <c:v>0.999</c:v>
                </c:pt>
                <c:pt idx="26171">
                  <c:v>1</c:v>
                </c:pt>
                <c:pt idx="26172">
                  <c:v>1</c:v>
                </c:pt>
                <c:pt idx="26173">
                  <c:v>0.999</c:v>
                </c:pt>
                <c:pt idx="26174">
                  <c:v>0.998</c:v>
                </c:pt>
                <c:pt idx="26175">
                  <c:v>0.999</c:v>
                </c:pt>
                <c:pt idx="26176">
                  <c:v>0.998</c:v>
                </c:pt>
                <c:pt idx="26177">
                  <c:v>0.998</c:v>
                </c:pt>
                <c:pt idx="26178">
                  <c:v>0.998</c:v>
                </c:pt>
                <c:pt idx="26179">
                  <c:v>0.999</c:v>
                </c:pt>
                <c:pt idx="26180">
                  <c:v>0.999</c:v>
                </c:pt>
                <c:pt idx="26181">
                  <c:v>0.999</c:v>
                </c:pt>
                <c:pt idx="26182">
                  <c:v>1</c:v>
                </c:pt>
                <c:pt idx="26183">
                  <c:v>0.999</c:v>
                </c:pt>
                <c:pt idx="26184">
                  <c:v>1</c:v>
                </c:pt>
                <c:pt idx="26185">
                  <c:v>0.999</c:v>
                </c:pt>
                <c:pt idx="26186">
                  <c:v>1</c:v>
                </c:pt>
                <c:pt idx="26187">
                  <c:v>0.999</c:v>
                </c:pt>
                <c:pt idx="26188">
                  <c:v>0.998</c:v>
                </c:pt>
                <c:pt idx="26189">
                  <c:v>0.999</c:v>
                </c:pt>
                <c:pt idx="26190">
                  <c:v>0.999</c:v>
                </c:pt>
                <c:pt idx="26191">
                  <c:v>0.999</c:v>
                </c:pt>
                <c:pt idx="26192">
                  <c:v>1</c:v>
                </c:pt>
                <c:pt idx="26193">
                  <c:v>0.999</c:v>
                </c:pt>
                <c:pt idx="26194">
                  <c:v>0.999</c:v>
                </c:pt>
                <c:pt idx="26195">
                  <c:v>0.998</c:v>
                </c:pt>
                <c:pt idx="26196">
                  <c:v>0.998</c:v>
                </c:pt>
                <c:pt idx="26197">
                  <c:v>0.999</c:v>
                </c:pt>
                <c:pt idx="26198">
                  <c:v>1</c:v>
                </c:pt>
                <c:pt idx="26199">
                  <c:v>1.0010000000000001</c:v>
                </c:pt>
                <c:pt idx="26200">
                  <c:v>1</c:v>
                </c:pt>
                <c:pt idx="26201">
                  <c:v>0.999</c:v>
                </c:pt>
                <c:pt idx="26202">
                  <c:v>0.999</c:v>
                </c:pt>
                <c:pt idx="26203">
                  <c:v>1</c:v>
                </c:pt>
                <c:pt idx="26204">
                  <c:v>1</c:v>
                </c:pt>
                <c:pt idx="26205">
                  <c:v>1.0010000000000001</c:v>
                </c:pt>
                <c:pt idx="26206">
                  <c:v>1.0010000000000001</c:v>
                </c:pt>
                <c:pt idx="26207">
                  <c:v>1</c:v>
                </c:pt>
                <c:pt idx="26208">
                  <c:v>0.999</c:v>
                </c:pt>
                <c:pt idx="26209">
                  <c:v>0.999</c:v>
                </c:pt>
                <c:pt idx="26210">
                  <c:v>1</c:v>
                </c:pt>
                <c:pt idx="26211">
                  <c:v>1</c:v>
                </c:pt>
                <c:pt idx="26212">
                  <c:v>0.999</c:v>
                </c:pt>
                <c:pt idx="26213">
                  <c:v>1</c:v>
                </c:pt>
                <c:pt idx="26214">
                  <c:v>1</c:v>
                </c:pt>
                <c:pt idx="26215">
                  <c:v>1</c:v>
                </c:pt>
                <c:pt idx="26216">
                  <c:v>0.999</c:v>
                </c:pt>
                <c:pt idx="26217">
                  <c:v>1</c:v>
                </c:pt>
                <c:pt idx="26218">
                  <c:v>1</c:v>
                </c:pt>
                <c:pt idx="26219">
                  <c:v>1</c:v>
                </c:pt>
                <c:pt idx="26220">
                  <c:v>0.998</c:v>
                </c:pt>
                <c:pt idx="26221">
                  <c:v>0.998</c:v>
                </c:pt>
                <c:pt idx="26222">
                  <c:v>0.998</c:v>
                </c:pt>
                <c:pt idx="26223">
                  <c:v>0.996</c:v>
                </c:pt>
                <c:pt idx="26224">
                  <c:v>0.997</c:v>
                </c:pt>
                <c:pt idx="26225">
                  <c:v>0.998</c:v>
                </c:pt>
                <c:pt idx="26226">
                  <c:v>0.998</c:v>
                </c:pt>
                <c:pt idx="26227">
                  <c:v>0.999</c:v>
                </c:pt>
                <c:pt idx="26228">
                  <c:v>1</c:v>
                </c:pt>
                <c:pt idx="26229">
                  <c:v>1</c:v>
                </c:pt>
                <c:pt idx="26230">
                  <c:v>1</c:v>
                </c:pt>
                <c:pt idx="26231">
                  <c:v>1</c:v>
                </c:pt>
                <c:pt idx="26232">
                  <c:v>0.999</c:v>
                </c:pt>
                <c:pt idx="26233">
                  <c:v>1</c:v>
                </c:pt>
                <c:pt idx="26234">
                  <c:v>0.998</c:v>
                </c:pt>
                <c:pt idx="26235">
                  <c:v>0.996</c:v>
                </c:pt>
                <c:pt idx="26236">
                  <c:v>0.997</c:v>
                </c:pt>
                <c:pt idx="26237">
                  <c:v>0.999</c:v>
                </c:pt>
                <c:pt idx="26238">
                  <c:v>0.998</c:v>
                </c:pt>
                <c:pt idx="26239">
                  <c:v>0.999</c:v>
                </c:pt>
                <c:pt idx="26240">
                  <c:v>1</c:v>
                </c:pt>
                <c:pt idx="26241">
                  <c:v>1.0010000000000001</c:v>
                </c:pt>
                <c:pt idx="26242">
                  <c:v>1</c:v>
                </c:pt>
                <c:pt idx="26243">
                  <c:v>1</c:v>
                </c:pt>
                <c:pt idx="26244">
                  <c:v>1</c:v>
                </c:pt>
                <c:pt idx="26245">
                  <c:v>1</c:v>
                </c:pt>
                <c:pt idx="26246">
                  <c:v>0.999</c:v>
                </c:pt>
                <c:pt idx="26247">
                  <c:v>1</c:v>
                </c:pt>
                <c:pt idx="26248">
                  <c:v>1</c:v>
                </c:pt>
                <c:pt idx="26249">
                  <c:v>1</c:v>
                </c:pt>
                <c:pt idx="26250">
                  <c:v>1.002</c:v>
                </c:pt>
                <c:pt idx="26251">
                  <c:v>1.0010000000000001</c:v>
                </c:pt>
                <c:pt idx="26252">
                  <c:v>1.0010000000000001</c:v>
                </c:pt>
                <c:pt idx="26253">
                  <c:v>1.002</c:v>
                </c:pt>
                <c:pt idx="26254">
                  <c:v>1.0010000000000001</c:v>
                </c:pt>
                <c:pt idx="26255">
                  <c:v>1</c:v>
                </c:pt>
                <c:pt idx="26256">
                  <c:v>1</c:v>
                </c:pt>
                <c:pt idx="26257">
                  <c:v>0.998</c:v>
                </c:pt>
                <c:pt idx="26258">
                  <c:v>0.997</c:v>
                </c:pt>
                <c:pt idx="26259">
                  <c:v>0.996</c:v>
                </c:pt>
                <c:pt idx="26260">
                  <c:v>0.998</c:v>
                </c:pt>
                <c:pt idx="26261">
                  <c:v>0.999</c:v>
                </c:pt>
                <c:pt idx="26262">
                  <c:v>1</c:v>
                </c:pt>
                <c:pt idx="26263">
                  <c:v>0.999</c:v>
                </c:pt>
                <c:pt idx="26264">
                  <c:v>1</c:v>
                </c:pt>
                <c:pt idx="26265">
                  <c:v>1</c:v>
                </c:pt>
                <c:pt idx="26266">
                  <c:v>1.0010000000000001</c:v>
                </c:pt>
                <c:pt idx="26267">
                  <c:v>1</c:v>
                </c:pt>
                <c:pt idx="26268">
                  <c:v>1</c:v>
                </c:pt>
                <c:pt idx="26269">
                  <c:v>0.999</c:v>
                </c:pt>
                <c:pt idx="26270">
                  <c:v>0.998</c:v>
                </c:pt>
                <c:pt idx="26271">
                  <c:v>0.998</c:v>
                </c:pt>
                <c:pt idx="26272">
                  <c:v>0.999</c:v>
                </c:pt>
                <c:pt idx="26273">
                  <c:v>0.998</c:v>
                </c:pt>
                <c:pt idx="26274">
                  <c:v>0.998</c:v>
                </c:pt>
                <c:pt idx="26275">
                  <c:v>0.998</c:v>
                </c:pt>
                <c:pt idx="26276">
                  <c:v>0.999</c:v>
                </c:pt>
                <c:pt idx="26277">
                  <c:v>1</c:v>
                </c:pt>
                <c:pt idx="26278">
                  <c:v>0.999</c:v>
                </c:pt>
                <c:pt idx="26279">
                  <c:v>0.998</c:v>
                </c:pt>
                <c:pt idx="26280">
                  <c:v>0.998</c:v>
                </c:pt>
                <c:pt idx="26281">
                  <c:v>0.999</c:v>
                </c:pt>
                <c:pt idx="26282">
                  <c:v>0.999</c:v>
                </c:pt>
                <c:pt idx="26283">
                  <c:v>0.999</c:v>
                </c:pt>
                <c:pt idx="26284">
                  <c:v>0.999</c:v>
                </c:pt>
                <c:pt idx="26285">
                  <c:v>1</c:v>
                </c:pt>
                <c:pt idx="26286">
                  <c:v>1</c:v>
                </c:pt>
                <c:pt idx="26287">
                  <c:v>0.999</c:v>
                </c:pt>
                <c:pt idx="26288">
                  <c:v>1.0010000000000001</c:v>
                </c:pt>
                <c:pt idx="26289">
                  <c:v>1.0030000000000001</c:v>
                </c:pt>
                <c:pt idx="26290">
                  <c:v>1.004</c:v>
                </c:pt>
                <c:pt idx="26291">
                  <c:v>1.004</c:v>
                </c:pt>
                <c:pt idx="26292">
                  <c:v>1.004</c:v>
                </c:pt>
                <c:pt idx="26293">
                  <c:v>1.0050000000000001</c:v>
                </c:pt>
                <c:pt idx="26294">
                  <c:v>1.004</c:v>
                </c:pt>
                <c:pt idx="26295">
                  <c:v>1.004</c:v>
                </c:pt>
                <c:pt idx="26296">
                  <c:v>1.0030000000000001</c:v>
                </c:pt>
                <c:pt idx="26297">
                  <c:v>1.0030000000000001</c:v>
                </c:pt>
                <c:pt idx="26298">
                  <c:v>1.0030000000000001</c:v>
                </c:pt>
                <c:pt idx="26299">
                  <c:v>1.0010000000000001</c:v>
                </c:pt>
                <c:pt idx="26300">
                  <c:v>1.0010000000000001</c:v>
                </c:pt>
                <c:pt idx="26301">
                  <c:v>0.999</c:v>
                </c:pt>
                <c:pt idx="26302">
                  <c:v>0.998</c:v>
                </c:pt>
                <c:pt idx="26303">
                  <c:v>0.998</c:v>
                </c:pt>
                <c:pt idx="26304">
                  <c:v>0.998</c:v>
                </c:pt>
                <c:pt idx="26305">
                  <c:v>0.998</c:v>
                </c:pt>
                <c:pt idx="26306">
                  <c:v>0.997</c:v>
                </c:pt>
                <c:pt idx="26307">
                  <c:v>0.998</c:v>
                </c:pt>
                <c:pt idx="26308">
                  <c:v>0.998</c:v>
                </c:pt>
                <c:pt idx="26309">
                  <c:v>0.998</c:v>
                </c:pt>
                <c:pt idx="26310">
                  <c:v>0.999</c:v>
                </c:pt>
                <c:pt idx="26311">
                  <c:v>0.999</c:v>
                </c:pt>
                <c:pt idx="26312">
                  <c:v>1</c:v>
                </c:pt>
                <c:pt idx="26313">
                  <c:v>1.0010000000000001</c:v>
                </c:pt>
                <c:pt idx="26314">
                  <c:v>1.0030000000000001</c:v>
                </c:pt>
                <c:pt idx="26315">
                  <c:v>1.002</c:v>
                </c:pt>
                <c:pt idx="26316">
                  <c:v>1</c:v>
                </c:pt>
                <c:pt idx="26317">
                  <c:v>1.0010000000000001</c:v>
                </c:pt>
                <c:pt idx="26318">
                  <c:v>1</c:v>
                </c:pt>
                <c:pt idx="26319">
                  <c:v>0.999</c:v>
                </c:pt>
                <c:pt idx="26320">
                  <c:v>0.999</c:v>
                </c:pt>
                <c:pt idx="26321">
                  <c:v>0.998</c:v>
                </c:pt>
                <c:pt idx="26322">
                  <c:v>0.997</c:v>
                </c:pt>
                <c:pt idx="26323">
                  <c:v>0.997</c:v>
                </c:pt>
                <c:pt idx="26324">
                  <c:v>0.997</c:v>
                </c:pt>
                <c:pt idx="26325">
                  <c:v>0.997</c:v>
                </c:pt>
                <c:pt idx="26326">
                  <c:v>0.998</c:v>
                </c:pt>
                <c:pt idx="26327">
                  <c:v>0.998</c:v>
                </c:pt>
                <c:pt idx="26328">
                  <c:v>0.997</c:v>
                </c:pt>
                <c:pt idx="26329">
                  <c:v>0.999</c:v>
                </c:pt>
                <c:pt idx="26330">
                  <c:v>0.997</c:v>
                </c:pt>
                <c:pt idx="26331">
                  <c:v>0.997</c:v>
                </c:pt>
                <c:pt idx="26332">
                  <c:v>0.997</c:v>
                </c:pt>
                <c:pt idx="26333">
                  <c:v>0.998</c:v>
                </c:pt>
                <c:pt idx="26334">
                  <c:v>0.997</c:v>
                </c:pt>
                <c:pt idx="26335">
                  <c:v>0.999</c:v>
                </c:pt>
                <c:pt idx="26336">
                  <c:v>0.999</c:v>
                </c:pt>
                <c:pt idx="26337">
                  <c:v>0.999</c:v>
                </c:pt>
                <c:pt idx="26338">
                  <c:v>0.999</c:v>
                </c:pt>
                <c:pt idx="26339">
                  <c:v>1</c:v>
                </c:pt>
                <c:pt idx="26340">
                  <c:v>1</c:v>
                </c:pt>
                <c:pt idx="26341">
                  <c:v>1</c:v>
                </c:pt>
                <c:pt idx="26342">
                  <c:v>1.0010000000000001</c:v>
                </c:pt>
                <c:pt idx="26343">
                  <c:v>1</c:v>
                </c:pt>
                <c:pt idx="26344">
                  <c:v>0.998</c:v>
                </c:pt>
                <c:pt idx="26345">
                  <c:v>0.998</c:v>
                </c:pt>
                <c:pt idx="26346">
                  <c:v>0.999</c:v>
                </c:pt>
                <c:pt idx="26347">
                  <c:v>0.999</c:v>
                </c:pt>
                <c:pt idx="26348">
                  <c:v>0.999</c:v>
                </c:pt>
                <c:pt idx="26349">
                  <c:v>0.999</c:v>
                </c:pt>
                <c:pt idx="26350">
                  <c:v>0.999</c:v>
                </c:pt>
                <c:pt idx="26351">
                  <c:v>1</c:v>
                </c:pt>
                <c:pt idx="26352">
                  <c:v>0.999</c:v>
                </c:pt>
                <c:pt idx="26353">
                  <c:v>0.999</c:v>
                </c:pt>
                <c:pt idx="26354">
                  <c:v>1</c:v>
                </c:pt>
                <c:pt idx="26355">
                  <c:v>0.999</c:v>
                </c:pt>
                <c:pt idx="26356">
                  <c:v>0.998</c:v>
                </c:pt>
                <c:pt idx="26357">
                  <c:v>0.998</c:v>
                </c:pt>
                <c:pt idx="26358">
                  <c:v>0.998</c:v>
                </c:pt>
                <c:pt idx="26359">
                  <c:v>0.998</c:v>
                </c:pt>
                <c:pt idx="26360">
                  <c:v>0.998</c:v>
                </c:pt>
                <c:pt idx="26361">
                  <c:v>0.999</c:v>
                </c:pt>
                <c:pt idx="26362">
                  <c:v>0.998</c:v>
                </c:pt>
                <c:pt idx="26363">
                  <c:v>0.998</c:v>
                </c:pt>
                <c:pt idx="26364">
                  <c:v>0.998</c:v>
                </c:pt>
                <c:pt idx="26365">
                  <c:v>0.998</c:v>
                </c:pt>
                <c:pt idx="26366">
                  <c:v>0.999</c:v>
                </c:pt>
                <c:pt idx="26367">
                  <c:v>1.0010000000000001</c:v>
                </c:pt>
                <c:pt idx="26368">
                  <c:v>0.999</c:v>
                </c:pt>
                <c:pt idx="26369">
                  <c:v>1</c:v>
                </c:pt>
                <c:pt idx="26370">
                  <c:v>1.0010000000000001</c:v>
                </c:pt>
                <c:pt idx="26371">
                  <c:v>0.999</c:v>
                </c:pt>
                <c:pt idx="26372">
                  <c:v>0.999</c:v>
                </c:pt>
                <c:pt idx="26373">
                  <c:v>0.998</c:v>
                </c:pt>
                <c:pt idx="26374">
                  <c:v>0.998</c:v>
                </c:pt>
                <c:pt idx="26375">
                  <c:v>0.999</c:v>
                </c:pt>
                <c:pt idx="26376">
                  <c:v>0.999</c:v>
                </c:pt>
                <c:pt idx="26377">
                  <c:v>0.999</c:v>
                </c:pt>
                <c:pt idx="26378">
                  <c:v>1</c:v>
                </c:pt>
                <c:pt idx="26379">
                  <c:v>1.0010000000000001</c:v>
                </c:pt>
                <c:pt idx="26380">
                  <c:v>0.999</c:v>
                </c:pt>
                <c:pt idx="26381">
                  <c:v>0.999</c:v>
                </c:pt>
                <c:pt idx="26382">
                  <c:v>1</c:v>
                </c:pt>
                <c:pt idx="26383">
                  <c:v>1</c:v>
                </c:pt>
                <c:pt idx="26384">
                  <c:v>1</c:v>
                </c:pt>
                <c:pt idx="26385">
                  <c:v>1</c:v>
                </c:pt>
                <c:pt idx="26386">
                  <c:v>1</c:v>
                </c:pt>
                <c:pt idx="26387">
                  <c:v>0.998</c:v>
                </c:pt>
                <c:pt idx="26388">
                  <c:v>0.999</c:v>
                </c:pt>
                <c:pt idx="26389">
                  <c:v>0.999</c:v>
                </c:pt>
                <c:pt idx="26390">
                  <c:v>0.998</c:v>
                </c:pt>
                <c:pt idx="26391">
                  <c:v>1</c:v>
                </c:pt>
                <c:pt idx="26392">
                  <c:v>0.999</c:v>
                </c:pt>
                <c:pt idx="26393">
                  <c:v>0.997</c:v>
                </c:pt>
                <c:pt idx="26394">
                  <c:v>0.998</c:v>
                </c:pt>
                <c:pt idx="26395">
                  <c:v>0.997</c:v>
                </c:pt>
                <c:pt idx="26396">
                  <c:v>0.996</c:v>
                </c:pt>
                <c:pt idx="26397">
                  <c:v>0.996</c:v>
                </c:pt>
                <c:pt idx="26398">
                  <c:v>0.997</c:v>
                </c:pt>
                <c:pt idx="26399">
                  <c:v>0.998</c:v>
                </c:pt>
                <c:pt idx="26400">
                  <c:v>0.998</c:v>
                </c:pt>
                <c:pt idx="26401">
                  <c:v>0.997</c:v>
                </c:pt>
                <c:pt idx="26402">
                  <c:v>0.999</c:v>
                </c:pt>
                <c:pt idx="26403">
                  <c:v>1</c:v>
                </c:pt>
                <c:pt idx="26404">
                  <c:v>0.999</c:v>
                </c:pt>
                <c:pt idx="26405">
                  <c:v>0.999</c:v>
                </c:pt>
                <c:pt idx="26406">
                  <c:v>1</c:v>
                </c:pt>
                <c:pt idx="26407">
                  <c:v>1</c:v>
                </c:pt>
                <c:pt idx="26408">
                  <c:v>1</c:v>
                </c:pt>
                <c:pt idx="26409">
                  <c:v>1</c:v>
                </c:pt>
                <c:pt idx="26410">
                  <c:v>1</c:v>
                </c:pt>
                <c:pt idx="26411">
                  <c:v>0.999</c:v>
                </c:pt>
                <c:pt idx="26412">
                  <c:v>0.999</c:v>
                </c:pt>
                <c:pt idx="26413">
                  <c:v>1</c:v>
                </c:pt>
                <c:pt idx="26414">
                  <c:v>1</c:v>
                </c:pt>
                <c:pt idx="26415">
                  <c:v>1</c:v>
                </c:pt>
                <c:pt idx="26416">
                  <c:v>1</c:v>
                </c:pt>
                <c:pt idx="26417">
                  <c:v>0.998</c:v>
                </c:pt>
                <c:pt idx="26418">
                  <c:v>0.998</c:v>
                </c:pt>
                <c:pt idx="26419">
                  <c:v>0.998</c:v>
                </c:pt>
                <c:pt idx="26420">
                  <c:v>0.999</c:v>
                </c:pt>
                <c:pt idx="26421">
                  <c:v>0.999</c:v>
                </c:pt>
                <c:pt idx="26422">
                  <c:v>1.0010000000000001</c:v>
                </c:pt>
                <c:pt idx="26423">
                  <c:v>1.0010000000000001</c:v>
                </c:pt>
                <c:pt idx="26424">
                  <c:v>1.0010000000000001</c:v>
                </c:pt>
                <c:pt idx="26425">
                  <c:v>1</c:v>
                </c:pt>
                <c:pt idx="26426">
                  <c:v>1</c:v>
                </c:pt>
                <c:pt idx="26427">
                  <c:v>0.999</c:v>
                </c:pt>
                <c:pt idx="26428">
                  <c:v>1</c:v>
                </c:pt>
                <c:pt idx="26429">
                  <c:v>1</c:v>
                </c:pt>
                <c:pt idx="26430">
                  <c:v>1</c:v>
                </c:pt>
                <c:pt idx="26431">
                  <c:v>1</c:v>
                </c:pt>
                <c:pt idx="26432">
                  <c:v>1.002</c:v>
                </c:pt>
                <c:pt idx="26433">
                  <c:v>1.002</c:v>
                </c:pt>
                <c:pt idx="26434">
                  <c:v>1.0010000000000001</c:v>
                </c:pt>
                <c:pt idx="26435">
                  <c:v>1.0010000000000001</c:v>
                </c:pt>
                <c:pt idx="26436">
                  <c:v>1.002</c:v>
                </c:pt>
                <c:pt idx="26437">
                  <c:v>1.002</c:v>
                </c:pt>
                <c:pt idx="26438">
                  <c:v>1.002</c:v>
                </c:pt>
                <c:pt idx="26439">
                  <c:v>1.0010000000000001</c:v>
                </c:pt>
                <c:pt idx="26440">
                  <c:v>1.002</c:v>
                </c:pt>
                <c:pt idx="26441">
                  <c:v>1.002</c:v>
                </c:pt>
                <c:pt idx="26442">
                  <c:v>1.0010000000000001</c:v>
                </c:pt>
                <c:pt idx="26443">
                  <c:v>1.0010000000000001</c:v>
                </c:pt>
                <c:pt idx="26444">
                  <c:v>1</c:v>
                </c:pt>
                <c:pt idx="26445">
                  <c:v>1</c:v>
                </c:pt>
                <c:pt idx="26446">
                  <c:v>1.0010000000000001</c:v>
                </c:pt>
                <c:pt idx="26447">
                  <c:v>1.0010000000000001</c:v>
                </c:pt>
                <c:pt idx="26448">
                  <c:v>0.999</c:v>
                </c:pt>
                <c:pt idx="26449">
                  <c:v>0.999</c:v>
                </c:pt>
                <c:pt idx="26450">
                  <c:v>0.999</c:v>
                </c:pt>
                <c:pt idx="26451">
                  <c:v>0.999</c:v>
                </c:pt>
                <c:pt idx="26452">
                  <c:v>0.999</c:v>
                </c:pt>
                <c:pt idx="26453">
                  <c:v>1</c:v>
                </c:pt>
                <c:pt idx="26454">
                  <c:v>1.0010000000000001</c:v>
                </c:pt>
                <c:pt idx="26455">
                  <c:v>0.998</c:v>
                </c:pt>
                <c:pt idx="26456">
                  <c:v>0.998</c:v>
                </c:pt>
                <c:pt idx="26457">
                  <c:v>0.999</c:v>
                </c:pt>
                <c:pt idx="26458">
                  <c:v>1</c:v>
                </c:pt>
                <c:pt idx="26459">
                  <c:v>1</c:v>
                </c:pt>
                <c:pt idx="26460">
                  <c:v>1</c:v>
                </c:pt>
                <c:pt idx="26461">
                  <c:v>1.0010000000000001</c:v>
                </c:pt>
                <c:pt idx="26462">
                  <c:v>1</c:v>
                </c:pt>
                <c:pt idx="26463">
                  <c:v>1.0010000000000001</c:v>
                </c:pt>
                <c:pt idx="26464">
                  <c:v>1.0010000000000001</c:v>
                </c:pt>
                <c:pt idx="26465">
                  <c:v>1.0010000000000001</c:v>
                </c:pt>
                <c:pt idx="26466">
                  <c:v>1</c:v>
                </c:pt>
                <c:pt idx="26467">
                  <c:v>1</c:v>
                </c:pt>
                <c:pt idx="26468">
                  <c:v>1</c:v>
                </c:pt>
                <c:pt idx="26469">
                  <c:v>1</c:v>
                </c:pt>
                <c:pt idx="26470">
                  <c:v>1</c:v>
                </c:pt>
                <c:pt idx="26471">
                  <c:v>1</c:v>
                </c:pt>
                <c:pt idx="26472">
                  <c:v>1.0010000000000001</c:v>
                </c:pt>
                <c:pt idx="26473">
                  <c:v>1.002</c:v>
                </c:pt>
                <c:pt idx="26474">
                  <c:v>1.0030000000000001</c:v>
                </c:pt>
                <c:pt idx="26475">
                  <c:v>1.002</c:v>
                </c:pt>
                <c:pt idx="26476">
                  <c:v>1.002</c:v>
                </c:pt>
                <c:pt idx="26477">
                  <c:v>1.002</c:v>
                </c:pt>
                <c:pt idx="26478">
                  <c:v>1.004</c:v>
                </c:pt>
                <c:pt idx="26479">
                  <c:v>1.0030000000000001</c:v>
                </c:pt>
                <c:pt idx="26480">
                  <c:v>1.0010000000000001</c:v>
                </c:pt>
                <c:pt idx="26481">
                  <c:v>1</c:v>
                </c:pt>
                <c:pt idx="26482">
                  <c:v>1.0010000000000001</c:v>
                </c:pt>
                <c:pt idx="26483">
                  <c:v>0.999</c:v>
                </c:pt>
                <c:pt idx="26484">
                  <c:v>0.999</c:v>
                </c:pt>
                <c:pt idx="26485">
                  <c:v>0.999</c:v>
                </c:pt>
                <c:pt idx="26486">
                  <c:v>1.0010000000000001</c:v>
                </c:pt>
                <c:pt idx="26487">
                  <c:v>1.002</c:v>
                </c:pt>
                <c:pt idx="26488">
                  <c:v>1.002</c:v>
                </c:pt>
                <c:pt idx="26489">
                  <c:v>1.002</c:v>
                </c:pt>
                <c:pt idx="26490">
                  <c:v>1.002</c:v>
                </c:pt>
                <c:pt idx="26491">
                  <c:v>1.0030000000000001</c:v>
                </c:pt>
                <c:pt idx="26492">
                  <c:v>1.0030000000000001</c:v>
                </c:pt>
                <c:pt idx="26493">
                  <c:v>1.002</c:v>
                </c:pt>
                <c:pt idx="26494">
                  <c:v>1.0010000000000001</c:v>
                </c:pt>
                <c:pt idx="26495">
                  <c:v>1.0010000000000001</c:v>
                </c:pt>
                <c:pt idx="26496">
                  <c:v>1.0010000000000001</c:v>
                </c:pt>
                <c:pt idx="26497">
                  <c:v>1</c:v>
                </c:pt>
                <c:pt idx="26498">
                  <c:v>1.0010000000000001</c:v>
                </c:pt>
                <c:pt idx="26499">
                  <c:v>1.002</c:v>
                </c:pt>
                <c:pt idx="26500">
                  <c:v>1.0030000000000001</c:v>
                </c:pt>
                <c:pt idx="26501">
                  <c:v>1.0030000000000001</c:v>
                </c:pt>
                <c:pt idx="26502">
                  <c:v>1.002</c:v>
                </c:pt>
                <c:pt idx="26503">
                  <c:v>1.002</c:v>
                </c:pt>
                <c:pt idx="26504">
                  <c:v>1.0010000000000001</c:v>
                </c:pt>
                <c:pt idx="26505">
                  <c:v>1.002</c:v>
                </c:pt>
                <c:pt idx="26506">
                  <c:v>1.0030000000000001</c:v>
                </c:pt>
                <c:pt idx="26507">
                  <c:v>1.0030000000000001</c:v>
                </c:pt>
                <c:pt idx="26508">
                  <c:v>1.002</c:v>
                </c:pt>
                <c:pt idx="26509">
                  <c:v>1.002</c:v>
                </c:pt>
                <c:pt idx="26510">
                  <c:v>1.0030000000000001</c:v>
                </c:pt>
                <c:pt idx="26511">
                  <c:v>1.002</c:v>
                </c:pt>
                <c:pt idx="26512">
                  <c:v>1.0030000000000001</c:v>
                </c:pt>
                <c:pt idx="26513">
                  <c:v>1.002</c:v>
                </c:pt>
                <c:pt idx="26514">
                  <c:v>1.0010000000000001</c:v>
                </c:pt>
                <c:pt idx="26515">
                  <c:v>1.0030000000000001</c:v>
                </c:pt>
                <c:pt idx="26516">
                  <c:v>1.0010000000000001</c:v>
                </c:pt>
                <c:pt idx="26517">
                  <c:v>1.0010000000000001</c:v>
                </c:pt>
                <c:pt idx="26518">
                  <c:v>1.0010000000000001</c:v>
                </c:pt>
                <c:pt idx="26519">
                  <c:v>1.002</c:v>
                </c:pt>
                <c:pt idx="26520">
                  <c:v>1.0030000000000001</c:v>
                </c:pt>
                <c:pt idx="26521">
                  <c:v>1.002</c:v>
                </c:pt>
                <c:pt idx="26522">
                  <c:v>1.002</c:v>
                </c:pt>
                <c:pt idx="26523">
                  <c:v>1.0010000000000001</c:v>
                </c:pt>
                <c:pt idx="26524">
                  <c:v>1.0010000000000001</c:v>
                </c:pt>
                <c:pt idx="26525">
                  <c:v>1.0010000000000001</c:v>
                </c:pt>
                <c:pt idx="26526">
                  <c:v>1.0010000000000001</c:v>
                </c:pt>
                <c:pt idx="26527">
                  <c:v>1.0010000000000001</c:v>
                </c:pt>
                <c:pt idx="26528">
                  <c:v>1.002</c:v>
                </c:pt>
                <c:pt idx="26529">
                  <c:v>1</c:v>
                </c:pt>
                <c:pt idx="26530">
                  <c:v>1</c:v>
                </c:pt>
                <c:pt idx="26531">
                  <c:v>1</c:v>
                </c:pt>
                <c:pt idx="26532">
                  <c:v>0.999</c:v>
                </c:pt>
                <c:pt idx="26533">
                  <c:v>0.999</c:v>
                </c:pt>
                <c:pt idx="26534">
                  <c:v>0.999</c:v>
                </c:pt>
                <c:pt idx="26535">
                  <c:v>1.0010000000000001</c:v>
                </c:pt>
                <c:pt idx="26536">
                  <c:v>1.0010000000000001</c:v>
                </c:pt>
                <c:pt idx="26537">
                  <c:v>1.002</c:v>
                </c:pt>
                <c:pt idx="26538">
                  <c:v>1.0030000000000001</c:v>
                </c:pt>
                <c:pt idx="26539">
                  <c:v>1.0050000000000001</c:v>
                </c:pt>
                <c:pt idx="26540">
                  <c:v>1.0050000000000001</c:v>
                </c:pt>
                <c:pt idx="26541">
                  <c:v>1.002</c:v>
                </c:pt>
                <c:pt idx="26542">
                  <c:v>1.0030000000000001</c:v>
                </c:pt>
                <c:pt idx="26543">
                  <c:v>1.0050000000000001</c:v>
                </c:pt>
                <c:pt idx="26544">
                  <c:v>1.004</c:v>
                </c:pt>
                <c:pt idx="26545">
                  <c:v>1.0030000000000001</c:v>
                </c:pt>
                <c:pt idx="26546">
                  <c:v>1.002</c:v>
                </c:pt>
                <c:pt idx="26547">
                  <c:v>1.0030000000000001</c:v>
                </c:pt>
                <c:pt idx="26548">
                  <c:v>1.002</c:v>
                </c:pt>
                <c:pt idx="26549">
                  <c:v>1.0010000000000001</c:v>
                </c:pt>
                <c:pt idx="26550">
                  <c:v>1</c:v>
                </c:pt>
                <c:pt idx="26551">
                  <c:v>1</c:v>
                </c:pt>
                <c:pt idx="26552">
                  <c:v>1.0010000000000001</c:v>
                </c:pt>
                <c:pt idx="26553">
                  <c:v>1.0010000000000001</c:v>
                </c:pt>
                <c:pt idx="26554">
                  <c:v>1</c:v>
                </c:pt>
                <c:pt idx="26555">
                  <c:v>1.0030000000000001</c:v>
                </c:pt>
                <c:pt idx="26556">
                  <c:v>1.002</c:v>
                </c:pt>
                <c:pt idx="26557">
                  <c:v>1</c:v>
                </c:pt>
                <c:pt idx="26558">
                  <c:v>1.0010000000000001</c:v>
                </c:pt>
                <c:pt idx="26559">
                  <c:v>1.0010000000000001</c:v>
                </c:pt>
                <c:pt idx="26560">
                  <c:v>0.999</c:v>
                </c:pt>
                <c:pt idx="26561">
                  <c:v>0.998</c:v>
                </c:pt>
                <c:pt idx="26562">
                  <c:v>1</c:v>
                </c:pt>
                <c:pt idx="26563">
                  <c:v>0.999</c:v>
                </c:pt>
                <c:pt idx="26564">
                  <c:v>0.999</c:v>
                </c:pt>
                <c:pt idx="26565">
                  <c:v>0.998</c:v>
                </c:pt>
                <c:pt idx="26566">
                  <c:v>0.998</c:v>
                </c:pt>
                <c:pt idx="26567">
                  <c:v>1</c:v>
                </c:pt>
                <c:pt idx="26568">
                  <c:v>1</c:v>
                </c:pt>
                <c:pt idx="26569">
                  <c:v>1</c:v>
                </c:pt>
                <c:pt idx="26570">
                  <c:v>1.002</c:v>
                </c:pt>
                <c:pt idx="26571">
                  <c:v>1.002</c:v>
                </c:pt>
                <c:pt idx="26572">
                  <c:v>1.0010000000000001</c:v>
                </c:pt>
                <c:pt idx="26573">
                  <c:v>1</c:v>
                </c:pt>
                <c:pt idx="26574">
                  <c:v>1</c:v>
                </c:pt>
                <c:pt idx="26575">
                  <c:v>1.002</c:v>
                </c:pt>
                <c:pt idx="26576">
                  <c:v>1.002</c:v>
                </c:pt>
                <c:pt idx="26577">
                  <c:v>1.002</c:v>
                </c:pt>
                <c:pt idx="26578">
                  <c:v>1.0010000000000001</c:v>
                </c:pt>
                <c:pt idx="26579">
                  <c:v>1.0010000000000001</c:v>
                </c:pt>
                <c:pt idx="26580">
                  <c:v>1.002</c:v>
                </c:pt>
                <c:pt idx="26581">
                  <c:v>1</c:v>
                </c:pt>
                <c:pt idx="26582">
                  <c:v>1</c:v>
                </c:pt>
                <c:pt idx="26583">
                  <c:v>1</c:v>
                </c:pt>
                <c:pt idx="26584">
                  <c:v>0.999</c:v>
                </c:pt>
                <c:pt idx="26585">
                  <c:v>1</c:v>
                </c:pt>
                <c:pt idx="26586">
                  <c:v>1.0010000000000001</c:v>
                </c:pt>
                <c:pt idx="26587">
                  <c:v>1.002</c:v>
                </c:pt>
                <c:pt idx="26588">
                  <c:v>1</c:v>
                </c:pt>
                <c:pt idx="26589">
                  <c:v>1.0010000000000001</c:v>
                </c:pt>
                <c:pt idx="26590">
                  <c:v>1.0010000000000001</c:v>
                </c:pt>
                <c:pt idx="26591">
                  <c:v>1</c:v>
                </c:pt>
                <c:pt idx="26592">
                  <c:v>1.002</c:v>
                </c:pt>
                <c:pt idx="26593">
                  <c:v>1.0010000000000001</c:v>
                </c:pt>
                <c:pt idx="26594">
                  <c:v>1</c:v>
                </c:pt>
                <c:pt idx="26595">
                  <c:v>1.0010000000000001</c:v>
                </c:pt>
                <c:pt idx="26596">
                  <c:v>1</c:v>
                </c:pt>
                <c:pt idx="26597">
                  <c:v>1.0010000000000001</c:v>
                </c:pt>
                <c:pt idx="26598">
                  <c:v>1.0010000000000001</c:v>
                </c:pt>
                <c:pt idx="26599">
                  <c:v>1.0010000000000001</c:v>
                </c:pt>
                <c:pt idx="26600">
                  <c:v>1.002</c:v>
                </c:pt>
                <c:pt idx="26601">
                  <c:v>1.0030000000000001</c:v>
                </c:pt>
                <c:pt idx="26602">
                  <c:v>1.0030000000000001</c:v>
                </c:pt>
                <c:pt idx="26603">
                  <c:v>1.004</c:v>
                </c:pt>
                <c:pt idx="26604">
                  <c:v>1.004</c:v>
                </c:pt>
                <c:pt idx="26605">
                  <c:v>1.004</c:v>
                </c:pt>
                <c:pt idx="26606">
                  <c:v>1.0030000000000001</c:v>
                </c:pt>
                <c:pt idx="26607">
                  <c:v>1.0030000000000001</c:v>
                </c:pt>
                <c:pt idx="26608">
                  <c:v>1.004</c:v>
                </c:pt>
                <c:pt idx="26609">
                  <c:v>1.0030000000000001</c:v>
                </c:pt>
                <c:pt idx="26610">
                  <c:v>1.0030000000000001</c:v>
                </c:pt>
                <c:pt idx="26611">
                  <c:v>1.0030000000000001</c:v>
                </c:pt>
                <c:pt idx="26612">
                  <c:v>1.0030000000000001</c:v>
                </c:pt>
                <c:pt idx="26613">
                  <c:v>1.004</c:v>
                </c:pt>
                <c:pt idx="26614">
                  <c:v>1.0030000000000001</c:v>
                </c:pt>
                <c:pt idx="26615">
                  <c:v>1.002</c:v>
                </c:pt>
                <c:pt idx="26616">
                  <c:v>1.002</c:v>
                </c:pt>
                <c:pt idx="26617">
                  <c:v>1.0030000000000001</c:v>
                </c:pt>
                <c:pt idx="26618">
                  <c:v>1.0010000000000001</c:v>
                </c:pt>
                <c:pt idx="26619">
                  <c:v>1.002</c:v>
                </c:pt>
                <c:pt idx="26620">
                  <c:v>1.0010000000000001</c:v>
                </c:pt>
                <c:pt idx="26621">
                  <c:v>1.0010000000000001</c:v>
                </c:pt>
                <c:pt idx="26622">
                  <c:v>1.0010000000000001</c:v>
                </c:pt>
                <c:pt idx="26623">
                  <c:v>0.998</c:v>
                </c:pt>
                <c:pt idx="26624">
                  <c:v>0.995</c:v>
                </c:pt>
                <c:pt idx="26625">
                  <c:v>0.99399999999999999</c:v>
                </c:pt>
                <c:pt idx="26626">
                  <c:v>0.997</c:v>
                </c:pt>
                <c:pt idx="26627">
                  <c:v>1</c:v>
                </c:pt>
                <c:pt idx="26628">
                  <c:v>0.999</c:v>
                </c:pt>
                <c:pt idx="26629">
                  <c:v>0.999</c:v>
                </c:pt>
                <c:pt idx="26630">
                  <c:v>1.002</c:v>
                </c:pt>
                <c:pt idx="26631">
                  <c:v>1.002</c:v>
                </c:pt>
                <c:pt idx="26632">
                  <c:v>1.0010000000000001</c:v>
                </c:pt>
                <c:pt idx="26633">
                  <c:v>1.002</c:v>
                </c:pt>
                <c:pt idx="26634">
                  <c:v>1.002</c:v>
                </c:pt>
                <c:pt idx="26635">
                  <c:v>1.0010000000000001</c:v>
                </c:pt>
                <c:pt idx="26636">
                  <c:v>1.0010000000000001</c:v>
                </c:pt>
                <c:pt idx="26637">
                  <c:v>1.0030000000000001</c:v>
                </c:pt>
                <c:pt idx="26638">
                  <c:v>1.0030000000000001</c:v>
                </c:pt>
                <c:pt idx="26639">
                  <c:v>1.002</c:v>
                </c:pt>
                <c:pt idx="26640">
                  <c:v>1.0030000000000001</c:v>
                </c:pt>
                <c:pt idx="26641">
                  <c:v>1.0030000000000001</c:v>
                </c:pt>
                <c:pt idx="26642">
                  <c:v>1.002</c:v>
                </c:pt>
                <c:pt idx="26643">
                  <c:v>1.0010000000000001</c:v>
                </c:pt>
                <c:pt idx="26644">
                  <c:v>1</c:v>
                </c:pt>
                <c:pt idx="26645">
                  <c:v>1.0010000000000001</c:v>
                </c:pt>
                <c:pt idx="26646">
                  <c:v>1.002</c:v>
                </c:pt>
                <c:pt idx="26647">
                  <c:v>1.0010000000000001</c:v>
                </c:pt>
                <c:pt idx="26648">
                  <c:v>1.002</c:v>
                </c:pt>
                <c:pt idx="26649">
                  <c:v>1.0030000000000001</c:v>
                </c:pt>
                <c:pt idx="26650">
                  <c:v>1.004</c:v>
                </c:pt>
                <c:pt idx="26651">
                  <c:v>1.0010000000000001</c:v>
                </c:pt>
                <c:pt idx="26652">
                  <c:v>1.0010000000000001</c:v>
                </c:pt>
                <c:pt idx="26653">
                  <c:v>1.002</c:v>
                </c:pt>
                <c:pt idx="26654">
                  <c:v>1.0010000000000001</c:v>
                </c:pt>
                <c:pt idx="26655">
                  <c:v>1.0010000000000001</c:v>
                </c:pt>
                <c:pt idx="26656">
                  <c:v>1.0010000000000001</c:v>
                </c:pt>
                <c:pt idx="26657">
                  <c:v>1.0010000000000001</c:v>
                </c:pt>
                <c:pt idx="26658">
                  <c:v>1.0010000000000001</c:v>
                </c:pt>
                <c:pt idx="26659">
                  <c:v>1.0010000000000001</c:v>
                </c:pt>
                <c:pt idx="26660">
                  <c:v>1.002</c:v>
                </c:pt>
                <c:pt idx="26661">
                  <c:v>1.0030000000000001</c:v>
                </c:pt>
                <c:pt idx="26662">
                  <c:v>1.002</c:v>
                </c:pt>
                <c:pt idx="26663">
                  <c:v>1.0010000000000001</c:v>
                </c:pt>
                <c:pt idx="26664">
                  <c:v>1.0010000000000001</c:v>
                </c:pt>
                <c:pt idx="26665">
                  <c:v>1.0010000000000001</c:v>
                </c:pt>
                <c:pt idx="26666">
                  <c:v>1</c:v>
                </c:pt>
                <c:pt idx="26667">
                  <c:v>0.999</c:v>
                </c:pt>
                <c:pt idx="26668">
                  <c:v>1</c:v>
                </c:pt>
                <c:pt idx="26669">
                  <c:v>1.0010000000000001</c:v>
                </c:pt>
                <c:pt idx="26670">
                  <c:v>1.002</c:v>
                </c:pt>
                <c:pt idx="26671">
                  <c:v>1.002</c:v>
                </c:pt>
                <c:pt idx="26672">
                  <c:v>1.0010000000000001</c:v>
                </c:pt>
                <c:pt idx="26673">
                  <c:v>1</c:v>
                </c:pt>
                <c:pt idx="26674">
                  <c:v>1</c:v>
                </c:pt>
                <c:pt idx="26675">
                  <c:v>1.0010000000000001</c:v>
                </c:pt>
                <c:pt idx="26676">
                  <c:v>1.0010000000000001</c:v>
                </c:pt>
                <c:pt idx="26677">
                  <c:v>1.0030000000000001</c:v>
                </c:pt>
                <c:pt idx="26678">
                  <c:v>1.0030000000000001</c:v>
                </c:pt>
                <c:pt idx="26679">
                  <c:v>1.0030000000000001</c:v>
                </c:pt>
                <c:pt idx="26680">
                  <c:v>1.0030000000000001</c:v>
                </c:pt>
                <c:pt idx="26681">
                  <c:v>1.008</c:v>
                </c:pt>
                <c:pt idx="26682">
                  <c:v>1.014</c:v>
                </c:pt>
                <c:pt idx="26683">
                  <c:v>1.0150000000000001</c:v>
                </c:pt>
                <c:pt idx="26684">
                  <c:v>1.0130000000000001</c:v>
                </c:pt>
                <c:pt idx="26685">
                  <c:v>1.0110000000000001</c:v>
                </c:pt>
                <c:pt idx="26686">
                  <c:v>1.0090000000000001</c:v>
                </c:pt>
                <c:pt idx="26687">
                  <c:v>1.006</c:v>
                </c:pt>
                <c:pt idx="26688">
                  <c:v>6.33</c:v>
                </c:pt>
                <c:pt idx="26689">
                  <c:v>10.786</c:v>
                </c:pt>
                <c:pt idx="26690">
                  <c:v>11.883000000000001</c:v>
                </c:pt>
                <c:pt idx="26691">
                  <c:v>11.514000000000001</c:v>
                </c:pt>
                <c:pt idx="26692">
                  <c:v>11.434000000000001</c:v>
                </c:pt>
                <c:pt idx="26693">
                  <c:v>11.47</c:v>
                </c:pt>
                <c:pt idx="26694">
                  <c:v>11.526</c:v>
                </c:pt>
                <c:pt idx="26695">
                  <c:v>11.567</c:v>
                </c:pt>
                <c:pt idx="26696">
                  <c:v>11.604000000000001</c:v>
                </c:pt>
                <c:pt idx="26697">
                  <c:v>11.647</c:v>
                </c:pt>
                <c:pt idx="26698">
                  <c:v>11.682</c:v>
                </c:pt>
                <c:pt idx="26699">
                  <c:v>11.741</c:v>
                </c:pt>
                <c:pt idx="26700">
                  <c:v>11.808</c:v>
                </c:pt>
                <c:pt idx="26701">
                  <c:v>11.889000000000001</c:v>
                </c:pt>
                <c:pt idx="26702">
                  <c:v>11.945</c:v>
                </c:pt>
                <c:pt idx="26703">
                  <c:v>11.996</c:v>
                </c:pt>
                <c:pt idx="26704">
                  <c:v>12.044</c:v>
                </c:pt>
                <c:pt idx="26705">
                  <c:v>12.092000000000001</c:v>
                </c:pt>
                <c:pt idx="26706">
                  <c:v>12.134</c:v>
                </c:pt>
                <c:pt idx="26707">
                  <c:v>12.188000000000001</c:v>
                </c:pt>
                <c:pt idx="26708">
                  <c:v>12.243</c:v>
                </c:pt>
                <c:pt idx="26709">
                  <c:v>12.290000000000001</c:v>
                </c:pt>
                <c:pt idx="26710">
                  <c:v>12.34</c:v>
                </c:pt>
                <c:pt idx="26711">
                  <c:v>12.385</c:v>
                </c:pt>
                <c:pt idx="26712">
                  <c:v>12.43</c:v>
                </c:pt>
                <c:pt idx="26713">
                  <c:v>12.474</c:v>
                </c:pt>
                <c:pt idx="26714">
                  <c:v>12.521000000000001</c:v>
                </c:pt>
                <c:pt idx="26715">
                  <c:v>12.564</c:v>
                </c:pt>
                <c:pt idx="26716">
                  <c:v>12.612</c:v>
                </c:pt>
                <c:pt idx="26717">
                  <c:v>12.657</c:v>
                </c:pt>
                <c:pt idx="26718">
                  <c:v>12.700000000000001</c:v>
                </c:pt>
                <c:pt idx="26719">
                  <c:v>12.745000000000001</c:v>
                </c:pt>
                <c:pt idx="26720">
                  <c:v>12.791</c:v>
                </c:pt>
                <c:pt idx="26721">
                  <c:v>12.831</c:v>
                </c:pt>
                <c:pt idx="26722">
                  <c:v>12.878</c:v>
                </c:pt>
                <c:pt idx="26723">
                  <c:v>12.922000000000001</c:v>
                </c:pt>
                <c:pt idx="26724">
                  <c:v>12.958</c:v>
                </c:pt>
                <c:pt idx="26725">
                  <c:v>12.996</c:v>
                </c:pt>
                <c:pt idx="26726">
                  <c:v>13.035</c:v>
                </c:pt>
                <c:pt idx="26727">
                  <c:v>13.082000000000001</c:v>
                </c:pt>
                <c:pt idx="26728">
                  <c:v>13.117000000000001</c:v>
                </c:pt>
                <c:pt idx="26729">
                  <c:v>13.91</c:v>
                </c:pt>
                <c:pt idx="26730">
                  <c:v>15.1</c:v>
                </c:pt>
                <c:pt idx="26731">
                  <c:v>14.279</c:v>
                </c:pt>
                <c:pt idx="26732">
                  <c:v>13.906000000000001</c:v>
                </c:pt>
                <c:pt idx="26733">
                  <c:v>13.866</c:v>
                </c:pt>
                <c:pt idx="26734">
                  <c:v>13.868</c:v>
                </c:pt>
                <c:pt idx="26735">
                  <c:v>13.872</c:v>
                </c:pt>
                <c:pt idx="26736">
                  <c:v>13.877000000000001</c:v>
                </c:pt>
                <c:pt idx="26737">
                  <c:v>13.888</c:v>
                </c:pt>
                <c:pt idx="26738">
                  <c:v>13.896000000000001</c:v>
                </c:pt>
                <c:pt idx="26739">
                  <c:v>13.902000000000001</c:v>
                </c:pt>
                <c:pt idx="26740">
                  <c:v>13.92</c:v>
                </c:pt>
                <c:pt idx="26741">
                  <c:v>13.931000000000001</c:v>
                </c:pt>
                <c:pt idx="26742">
                  <c:v>13.94</c:v>
                </c:pt>
                <c:pt idx="26743">
                  <c:v>13.949</c:v>
                </c:pt>
                <c:pt idx="26744">
                  <c:v>13.96</c:v>
                </c:pt>
                <c:pt idx="26745">
                  <c:v>13.971</c:v>
                </c:pt>
                <c:pt idx="26746">
                  <c:v>13.993</c:v>
                </c:pt>
                <c:pt idx="26747">
                  <c:v>13.996</c:v>
                </c:pt>
                <c:pt idx="26748">
                  <c:v>14.004</c:v>
                </c:pt>
                <c:pt idx="26749">
                  <c:v>14.016</c:v>
                </c:pt>
                <c:pt idx="26750">
                  <c:v>14.027000000000001</c:v>
                </c:pt>
                <c:pt idx="26751">
                  <c:v>14.038</c:v>
                </c:pt>
                <c:pt idx="26752">
                  <c:v>14.043000000000001</c:v>
                </c:pt>
                <c:pt idx="26753">
                  <c:v>14.052</c:v>
                </c:pt>
                <c:pt idx="26754">
                  <c:v>14.065</c:v>
                </c:pt>
                <c:pt idx="26755">
                  <c:v>14.074</c:v>
                </c:pt>
                <c:pt idx="26756">
                  <c:v>14.084</c:v>
                </c:pt>
                <c:pt idx="26757">
                  <c:v>14.087</c:v>
                </c:pt>
                <c:pt idx="26758">
                  <c:v>14.101000000000001</c:v>
                </c:pt>
                <c:pt idx="26759">
                  <c:v>14.109</c:v>
                </c:pt>
                <c:pt idx="26760">
                  <c:v>14.108000000000001</c:v>
                </c:pt>
                <c:pt idx="26761">
                  <c:v>14.118</c:v>
                </c:pt>
                <c:pt idx="26762">
                  <c:v>14.138</c:v>
                </c:pt>
                <c:pt idx="26763">
                  <c:v>14.152000000000001</c:v>
                </c:pt>
                <c:pt idx="26764">
                  <c:v>14.16</c:v>
                </c:pt>
                <c:pt idx="26765">
                  <c:v>14.185</c:v>
                </c:pt>
                <c:pt idx="26766">
                  <c:v>14.211</c:v>
                </c:pt>
                <c:pt idx="26767">
                  <c:v>14.234</c:v>
                </c:pt>
                <c:pt idx="26768">
                  <c:v>14.265000000000001</c:v>
                </c:pt>
                <c:pt idx="26769">
                  <c:v>14.286</c:v>
                </c:pt>
                <c:pt idx="26770">
                  <c:v>14.298</c:v>
                </c:pt>
                <c:pt idx="26771">
                  <c:v>14.313000000000001</c:v>
                </c:pt>
                <c:pt idx="26772">
                  <c:v>14.33</c:v>
                </c:pt>
                <c:pt idx="26773">
                  <c:v>14.367000000000001</c:v>
                </c:pt>
                <c:pt idx="26774">
                  <c:v>14.41</c:v>
                </c:pt>
                <c:pt idx="26775">
                  <c:v>14.444000000000001</c:v>
                </c:pt>
                <c:pt idx="26776">
                  <c:v>14.476000000000001</c:v>
                </c:pt>
                <c:pt idx="26777">
                  <c:v>14.529</c:v>
                </c:pt>
                <c:pt idx="26778">
                  <c:v>14.566000000000001</c:v>
                </c:pt>
                <c:pt idx="26779">
                  <c:v>14.576000000000001</c:v>
                </c:pt>
                <c:pt idx="26780">
                  <c:v>14.593999999999999</c:v>
                </c:pt>
                <c:pt idx="26781">
                  <c:v>14.596</c:v>
                </c:pt>
                <c:pt idx="26782">
                  <c:v>15.719000000000001</c:v>
                </c:pt>
                <c:pt idx="26783">
                  <c:v>16.404</c:v>
                </c:pt>
                <c:pt idx="26784">
                  <c:v>15.506</c:v>
                </c:pt>
                <c:pt idx="26785">
                  <c:v>15.196</c:v>
                </c:pt>
                <c:pt idx="26786">
                  <c:v>15.145</c:v>
                </c:pt>
                <c:pt idx="26787">
                  <c:v>15.116</c:v>
                </c:pt>
                <c:pt idx="26788">
                  <c:v>15.093</c:v>
                </c:pt>
                <c:pt idx="26789">
                  <c:v>15.068</c:v>
                </c:pt>
                <c:pt idx="26790">
                  <c:v>15.046000000000001</c:v>
                </c:pt>
                <c:pt idx="26791">
                  <c:v>15.025</c:v>
                </c:pt>
                <c:pt idx="26792">
                  <c:v>15.013</c:v>
                </c:pt>
                <c:pt idx="26793">
                  <c:v>14.988</c:v>
                </c:pt>
                <c:pt idx="26794">
                  <c:v>14.969000000000001</c:v>
                </c:pt>
                <c:pt idx="26795">
                  <c:v>14.933</c:v>
                </c:pt>
                <c:pt idx="26796">
                  <c:v>14.91</c:v>
                </c:pt>
                <c:pt idx="26797">
                  <c:v>14.888</c:v>
                </c:pt>
                <c:pt idx="26798">
                  <c:v>14.866</c:v>
                </c:pt>
                <c:pt idx="26799">
                  <c:v>14.837</c:v>
                </c:pt>
                <c:pt idx="26800">
                  <c:v>14.806000000000001</c:v>
                </c:pt>
                <c:pt idx="26801">
                  <c:v>14.780000000000001</c:v>
                </c:pt>
                <c:pt idx="26802">
                  <c:v>14.754</c:v>
                </c:pt>
                <c:pt idx="26803">
                  <c:v>14.717000000000001</c:v>
                </c:pt>
                <c:pt idx="26804">
                  <c:v>14.686</c:v>
                </c:pt>
                <c:pt idx="26805">
                  <c:v>14.651</c:v>
                </c:pt>
                <c:pt idx="26806">
                  <c:v>14.617000000000001</c:v>
                </c:pt>
                <c:pt idx="26807">
                  <c:v>14.597</c:v>
                </c:pt>
                <c:pt idx="26808">
                  <c:v>14.56</c:v>
                </c:pt>
                <c:pt idx="26809">
                  <c:v>14.52</c:v>
                </c:pt>
                <c:pt idx="26810">
                  <c:v>14.503</c:v>
                </c:pt>
                <c:pt idx="26811">
                  <c:v>14.483000000000001</c:v>
                </c:pt>
                <c:pt idx="26812">
                  <c:v>14.463000000000001</c:v>
                </c:pt>
                <c:pt idx="26813">
                  <c:v>14.439</c:v>
                </c:pt>
                <c:pt idx="26814">
                  <c:v>14.428000000000001</c:v>
                </c:pt>
                <c:pt idx="26815">
                  <c:v>14.404</c:v>
                </c:pt>
                <c:pt idx="26816">
                  <c:v>14.393000000000001</c:v>
                </c:pt>
                <c:pt idx="26817">
                  <c:v>14.375999999999999</c:v>
                </c:pt>
                <c:pt idx="26818">
                  <c:v>14.370000000000001</c:v>
                </c:pt>
                <c:pt idx="26819">
                  <c:v>14.362</c:v>
                </c:pt>
                <c:pt idx="26820">
                  <c:v>14.343999999999999</c:v>
                </c:pt>
                <c:pt idx="26821">
                  <c:v>14.316000000000001</c:v>
                </c:pt>
                <c:pt idx="26822">
                  <c:v>14.287000000000001</c:v>
                </c:pt>
                <c:pt idx="26823">
                  <c:v>14.268000000000001</c:v>
                </c:pt>
                <c:pt idx="26824">
                  <c:v>14.249000000000001</c:v>
                </c:pt>
                <c:pt idx="26825">
                  <c:v>14.222</c:v>
                </c:pt>
                <c:pt idx="26826">
                  <c:v>14.194000000000001</c:v>
                </c:pt>
                <c:pt idx="26827">
                  <c:v>14.171000000000001</c:v>
                </c:pt>
                <c:pt idx="26828">
                  <c:v>14.141</c:v>
                </c:pt>
                <c:pt idx="26829">
                  <c:v>14.115</c:v>
                </c:pt>
                <c:pt idx="26830">
                  <c:v>14.093</c:v>
                </c:pt>
                <c:pt idx="26831">
                  <c:v>14.051</c:v>
                </c:pt>
                <c:pt idx="26832">
                  <c:v>14.031000000000001</c:v>
                </c:pt>
                <c:pt idx="26833">
                  <c:v>14.022</c:v>
                </c:pt>
                <c:pt idx="26834">
                  <c:v>13.995000000000001</c:v>
                </c:pt>
                <c:pt idx="26835">
                  <c:v>13.97</c:v>
                </c:pt>
                <c:pt idx="26836">
                  <c:v>13.943</c:v>
                </c:pt>
                <c:pt idx="26837">
                  <c:v>13.93</c:v>
                </c:pt>
                <c:pt idx="26838">
                  <c:v>13.911</c:v>
                </c:pt>
                <c:pt idx="26839">
                  <c:v>13.887</c:v>
                </c:pt>
                <c:pt idx="26840">
                  <c:v>13.864000000000001</c:v>
                </c:pt>
                <c:pt idx="26841">
                  <c:v>13.856</c:v>
                </c:pt>
                <c:pt idx="26842">
                  <c:v>13.837</c:v>
                </c:pt>
                <c:pt idx="26843">
                  <c:v>13.81</c:v>
                </c:pt>
                <c:pt idx="26844">
                  <c:v>13.789</c:v>
                </c:pt>
                <c:pt idx="26845">
                  <c:v>13.773</c:v>
                </c:pt>
                <c:pt idx="26846">
                  <c:v>13.761000000000001</c:v>
                </c:pt>
                <c:pt idx="26847">
                  <c:v>13.749000000000001</c:v>
                </c:pt>
                <c:pt idx="26848">
                  <c:v>13.739000000000001</c:v>
                </c:pt>
                <c:pt idx="26849">
                  <c:v>13.725</c:v>
                </c:pt>
                <c:pt idx="26850">
                  <c:v>13.723000000000001</c:v>
                </c:pt>
                <c:pt idx="26851">
                  <c:v>13.718999999999999</c:v>
                </c:pt>
                <c:pt idx="26852">
                  <c:v>13.706</c:v>
                </c:pt>
                <c:pt idx="26853">
                  <c:v>13.702</c:v>
                </c:pt>
                <c:pt idx="26854">
                  <c:v>13.689</c:v>
                </c:pt>
                <c:pt idx="26855">
                  <c:v>13.672000000000001</c:v>
                </c:pt>
                <c:pt idx="26856">
                  <c:v>13.665000000000001</c:v>
                </c:pt>
                <c:pt idx="26857">
                  <c:v>13.646000000000001</c:v>
                </c:pt>
                <c:pt idx="26858">
                  <c:v>13.629</c:v>
                </c:pt>
                <c:pt idx="26859">
                  <c:v>13.609</c:v>
                </c:pt>
                <c:pt idx="26860">
                  <c:v>13.587</c:v>
                </c:pt>
                <c:pt idx="26861">
                  <c:v>13.568</c:v>
                </c:pt>
                <c:pt idx="26862">
                  <c:v>13.534000000000001</c:v>
                </c:pt>
                <c:pt idx="26863">
                  <c:v>13.511000000000001</c:v>
                </c:pt>
                <c:pt idx="26864">
                  <c:v>13.473000000000001</c:v>
                </c:pt>
                <c:pt idx="26865">
                  <c:v>13.447000000000001</c:v>
                </c:pt>
                <c:pt idx="26866">
                  <c:v>13.422000000000001</c:v>
                </c:pt>
                <c:pt idx="26867">
                  <c:v>13.394</c:v>
                </c:pt>
                <c:pt idx="26868">
                  <c:v>13.372</c:v>
                </c:pt>
                <c:pt idx="26869">
                  <c:v>13.345000000000001</c:v>
                </c:pt>
                <c:pt idx="26870">
                  <c:v>13.319000000000001</c:v>
                </c:pt>
                <c:pt idx="26871">
                  <c:v>13.296000000000001</c:v>
                </c:pt>
                <c:pt idx="26872">
                  <c:v>13.273</c:v>
                </c:pt>
                <c:pt idx="26873">
                  <c:v>13.249000000000001</c:v>
                </c:pt>
                <c:pt idx="26874">
                  <c:v>13.224</c:v>
                </c:pt>
                <c:pt idx="26875">
                  <c:v>13.186</c:v>
                </c:pt>
                <c:pt idx="26876">
                  <c:v>13.15</c:v>
                </c:pt>
                <c:pt idx="26877">
                  <c:v>13.134</c:v>
                </c:pt>
                <c:pt idx="26878">
                  <c:v>13.109</c:v>
                </c:pt>
                <c:pt idx="26879">
                  <c:v>13.079000000000001</c:v>
                </c:pt>
                <c:pt idx="26880">
                  <c:v>13.06</c:v>
                </c:pt>
                <c:pt idx="26881">
                  <c:v>13.029</c:v>
                </c:pt>
                <c:pt idx="26882">
                  <c:v>13.006</c:v>
                </c:pt>
                <c:pt idx="26883">
                  <c:v>12.987</c:v>
                </c:pt>
                <c:pt idx="26884">
                  <c:v>12.962</c:v>
                </c:pt>
                <c:pt idx="26885">
                  <c:v>12.955</c:v>
                </c:pt>
                <c:pt idx="26886">
                  <c:v>12.928000000000001</c:v>
                </c:pt>
                <c:pt idx="26887">
                  <c:v>12.909000000000001</c:v>
                </c:pt>
                <c:pt idx="26888">
                  <c:v>12.884</c:v>
                </c:pt>
                <c:pt idx="26889">
                  <c:v>12.883000000000001</c:v>
                </c:pt>
                <c:pt idx="26890">
                  <c:v>12.856</c:v>
                </c:pt>
                <c:pt idx="26891">
                  <c:v>12.846</c:v>
                </c:pt>
                <c:pt idx="26892">
                  <c:v>12.83</c:v>
                </c:pt>
                <c:pt idx="26893">
                  <c:v>12.819000000000001</c:v>
                </c:pt>
                <c:pt idx="26894">
                  <c:v>12.808</c:v>
                </c:pt>
                <c:pt idx="26895">
                  <c:v>12.443</c:v>
                </c:pt>
                <c:pt idx="26896">
                  <c:v>12.15</c:v>
                </c:pt>
                <c:pt idx="26897">
                  <c:v>12.162000000000001</c:v>
                </c:pt>
                <c:pt idx="26898">
                  <c:v>12.141999999999999</c:v>
                </c:pt>
                <c:pt idx="26899">
                  <c:v>12.131</c:v>
                </c:pt>
                <c:pt idx="26900">
                  <c:v>12.134</c:v>
                </c:pt>
                <c:pt idx="26901">
                  <c:v>12.120000000000001</c:v>
                </c:pt>
                <c:pt idx="26902">
                  <c:v>12.109</c:v>
                </c:pt>
                <c:pt idx="26903">
                  <c:v>12.09</c:v>
                </c:pt>
                <c:pt idx="26904">
                  <c:v>12.076000000000001</c:v>
                </c:pt>
                <c:pt idx="26905">
                  <c:v>12.069000000000001</c:v>
                </c:pt>
                <c:pt idx="26906">
                  <c:v>12.055</c:v>
                </c:pt>
                <c:pt idx="26907">
                  <c:v>12.040000000000001</c:v>
                </c:pt>
                <c:pt idx="26908">
                  <c:v>12.027000000000001</c:v>
                </c:pt>
                <c:pt idx="26909">
                  <c:v>12.011000000000001</c:v>
                </c:pt>
                <c:pt idx="26910">
                  <c:v>12.003</c:v>
                </c:pt>
                <c:pt idx="26911">
                  <c:v>11.986000000000001</c:v>
                </c:pt>
                <c:pt idx="26912">
                  <c:v>11.984</c:v>
                </c:pt>
                <c:pt idx="26913">
                  <c:v>11.977</c:v>
                </c:pt>
                <c:pt idx="26914">
                  <c:v>11.976000000000001</c:v>
                </c:pt>
                <c:pt idx="26915">
                  <c:v>11.983000000000001</c:v>
                </c:pt>
                <c:pt idx="26916">
                  <c:v>11.978</c:v>
                </c:pt>
                <c:pt idx="26917">
                  <c:v>11.984999999999999</c:v>
                </c:pt>
                <c:pt idx="26918">
                  <c:v>11.983000000000001</c:v>
                </c:pt>
                <c:pt idx="26919">
                  <c:v>11.986000000000001</c:v>
                </c:pt>
                <c:pt idx="26920">
                  <c:v>11.996</c:v>
                </c:pt>
                <c:pt idx="26921">
                  <c:v>12.006</c:v>
                </c:pt>
                <c:pt idx="26922">
                  <c:v>12.012</c:v>
                </c:pt>
                <c:pt idx="26923">
                  <c:v>12.022</c:v>
                </c:pt>
                <c:pt idx="26924">
                  <c:v>12.039</c:v>
                </c:pt>
                <c:pt idx="26925">
                  <c:v>12.05</c:v>
                </c:pt>
                <c:pt idx="26926">
                  <c:v>12.072000000000001</c:v>
                </c:pt>
                <c:pt idx="26927">
                  <c:v>12.071</c:v>
                </c:pt>
                <c:pt idx="26928">
                  <c:v>12.077</c:v>
                </c:pt>
                <c:pt idx="26929">
                  <c:v>12.089</c:v>
                </c:pt>
                <c:pt idx="26930">
                  <c:v>12.105</c:v>
                </c:pt>
                <c:pt idx="26931">
                  <c:v>12.113</c:v>
                </c:pt>
                <c:pt idx="26932">
                  <c:v>12.116</c:v>
                </c:pt>
                <c:pt idx="26933">
                  <c:v>12.129</c:v>
                </c:pt>
                <c:pt idx="26934">
                  <c:v>12.134</c:v>
                </c:pt>
                <c:pt idx="26935">
                  <c:v>12.144</c:v>
                </c:pt>
                <c:pt idx="26936">
                  <c:v>12.154</c:v>
                </c:pt>
                <c:pt idx="26937">
                  <c:v>12.168000000000001</c:v>
                </c:pt>
                <c:pt idx="26938">
                  <c:v>12.178000000000001</c:v>
                </c:pt>
                <c:pt idx="26939">
                  <c:v>12.189</c:v>
                </c:pt>
                <c:pt idx="26940">
                  <c:v>12.196</c:v>
                </c:pt>
                <c:pt idx="26941">
                  <c:v>12.209</c:v>
                </c:pt>
                <c:pt idx="26942">
                  <c:v>12.21</c:v>
                </c:pt>
                <c:pt idx="26943">
                  <c:v>12.227</c:v>
                </c:pt>
                <c:pt idx="26944">
                  <c:v>12.238</c:v>
                </c:pt>
                <c:pt idx="26945">
                  <c:v>12.253</c:v>
                </c:pt>
                <c:pt idx="26946">
                  <c:v>12.269</c:v>
                </c:pt>
                <c:pt idx="26947">
                  <c:v>12.285</c:v>
                </c:pt>
                <c:pt idx="26948">
                  <c:v>12.3</c:v>
                </c:pt>
                <c:pt idx="26949">
                  <c:v>12.316000000000001</c:v>
                </c:pt>
                <c:pt idx="26950">
                  <c:v>12.325000000000001</c:v>
                </c:pt>
                <c:pt idx="26951">
                  <c:v>12.341000000000001</c:v>
                </c:pt>
                <c:pt idx="26952">
                  <c:v>12.357000000000001</c:v>
                </c:pt>
                <c:pt idx="26953">
                  <c:v>12.373000000000001</c:v>
                </c:pt>
                <c:pt idx="26954">
                  <c:v>12.389000000000001</c:v>
                </c:pt>
                <c:pt idx="26955">
                  <c:v>12.405000000000001</c:v>
                </c:pt>
                <c:pt idx="26956">
                  <c:v>12.416</c:v>
                </c:pt>
                <c:pt idx="26957">
                  <c:v>12.433</c:v>
                </c:pt>
                <c:pt idx="26958">
                  <c:v>12.452</c:v>
                </c:pt>
                <c:pt idx="26959">
                  <c:v>12.465</c:v>
                </c:pt>
                <c:pt idx="26960">
                  <c:v>12.484999999999999</c:v>
                </c:pt>
                <c:pt idx="26961">
                  <c:v>12.502000000000001</c:v>
                </c:pt>
                <c:pt idx="26962">
                  <c:v>12.51</c:v>
                </c:pt>
                <c:pt idx="26963">
                  <c:v>12.529</c:v>
                </c:pt>
                <c:pt idx="26964">
                  <c:v>12.547000000000001</c:v>
                </c:pt>
                <c:pt idx="26965">
                  <c:v>12.564</c:v>
                </c:pt>
                <c:pt idx="26966">
                  <c:v>12.581</c:v>
                </c:pt>
                <c:pt idx="26967">
                  <c:v>12.598000000000001</c:v>
                </c:pt>
                <c:pt idx="26968">
                  <c:v>12.622</c:v>
                </c:pt>
                <c:pt idx="26969">
                  <c:v>12.645</c:v>
                </c:pt>
                <c:pt idx="26970">
                  <c:v>12.654</c:v>
                </c:pt>
                <c:pt idx="26971">
                  <c:v>12.676</c:v>
                </c:pt>
                <c:pt idx="26972">
                  <c:v>12.695</c:v>
                </c:pt>
                <c:pt idx="26973">
                  <c:v>12.713000000000001</c:v>
                </c:pt>
                <c:pt idx="26974">
                  <c:v>12.727</c:v>
                </c:pt>
                <c:pt idx="26975">
                  <c:v>12.75</c:v>
                </c:pt>
                <c:pt idx="26976">
                  <c:v>12.765000000000001</c:v>
                </c:pt>
                <c:pt idx="26977">
                  <c:v>12.779</c:v>
                </c:pt>
                <c:pt idx="26978">
                  <c:v>12.791</c:v>
                </c:pt>
                <c:pt idx="26979">
                  <c:v>12.811</c:v>
                </c:pt>
                <c:pt idx="26980">
                  <c:v>12.827</c:v>
                </c:pt>
                <c:pt idx="26981">
                  <c:v>12.847</c:v>
                </c:pt>
                <c:pt idx="26982">
                  <c:v>12.866</c:v>
                </c:pt>
                <c:pt idx="26983">
                  <c:v>12.891</c:v>
                </c:pt>
                <c:pt idx="26984">
                  <c:v>12.92</c:v>
                </c:pt>
                <c:pt idx="26985">
                  <c:v>12.956</c:v>
                </c:pt>
                <c:pt idx="26986">
                  <c:v>12.978</c:v>
                </c:pt>
                <c:pt idx="26987">
                  <c:v>13.005000000000001</c:v>
                </c:pt>
                <c:pt idx="26988">
                  <c:v>13.023</c:v>
                </c:pt>
                <c:pt idx="26989">
                  <c:v>13.05</c:v>
                </c:pt>
                <c:pt idx="26990">
                  <c:v>13.077</c:v>
                </c:pt>
                <c:pt idx="26991">
                  <c:v>13.101000000000001</c:v>
                </c:pt>
                <c:pt idx="26992">
                  <c:v>13.13</c:v>
                </c:pt>
                <c:pt idx="26993">
                  <c:v>13.149000000000001</c:v>
                </c:pt>
                <c:pt idx="26994">
                  <c:v>13.176</c:v>
                </c:pt>
                <c:pt idx="26995">
                  <c:v>13.196</c:v>
                </c:pt>
                <c:pt idx="26996">
                  <c:v>13.212</c:v>
                </c:pt>
                <c:pt idx="26997">
                  <c:v>13.236000000000001</c:v>
                </c:pt>
                <c:pt idx="26998">
                  <c:v>13.255000000000001</c:v>
                </c:pt>
                <c:pt idx="26999">
                  <c:v>13.282</c:v>
                </c:pt>
                <c:pt idx="27000">
                  <c:v>13.295</c:v>
                </c:pt>
                <c:pt idx="27001">
                  <c:v>13.318</c:v>
                </c:pt>
                <c:pt idx="27002">
                  <c:v>13.336</c:v>
                </c:pt>
                <c:pt idx="27003">
                  <c:v>13.346</c:v>
                </c:pt>
                <c:pt idx="27004">
                  <c:v>13.359</c:v>
                </c:pt>
                <c:pt idx="27005">
                  <c:v>13.367000000000001</c:v>
                </c:pt>
                <c:pt idx="27006">
                  <c:v>13.375999999999999</c:v>
                </c:pt>
                <c:pt idx="27007">
                  <c:v>13.375999999999999</c:v>
                </c:pt>
                <c:pt idx="27008">
                  <c:v>13.38</c:v>
                </c:pt>
                <c:pt idx="27009">
                  <c:v>13.39</c:v>
                </c:pt>
                <c:pt idx="27010">
                  <c:v>13.403</c:v>
                </c:pt>
                <c:pt idx="27011">
                  <c:v>13.426</c:v>
                </c:pt>
                <c:pt idx="27012">
                  <c:v>13.436</c:v>
                </c:pt>
                <c:pt idx="27013">
                  <c:v>13.450000000000001</c:v>
                </c:pt>
                <c:pt idx="27014">
                  <c:v>13.467000000000001</c:v>
                </c:pt>
                <c:pt idx="27015">
                  <c:v>13.48</c:v>
                </c:pt>
                <c:pt idx="27016">
                  <c:v>13.49</c:v>
                </c:pt>
                <c:pt idx="27017">
                  <c:v>13.506</c:v>
                </c:pt>
                <c:pt idx="27018">
                  <c:v>13.505000000000001</c:v>
                </c:pt>
                <c:pt idx="27019">
                  <c:v>13.515000000000001</c:v>
                </c:pt>
                <c:pt idx="27020">
                  <c:v>13.513</c:v>
                </c:pt>
                <c:pt idx="27021">
                  <c:v>13.521000000000001</c:v>
                </c:pt>
                <c:pt idx="27022">
                  <c:v>13.526</c:v>
                </c:pt>
                <c:pt idx="27023">
                  <c:v>13.539</c:v>
                </c:pt>
                <c:pt idx="27024">
                  <c:v>13.55</c:v>
                </c:pt>
                <c:pt idx="27025">
                  <c:v>13.56</c:v>
                </c:pt>
                <c:pt idx="27026">
                  <c:v>13.57</c:v>
                </c:pt>
                <c:pt idx="27027">
                  <c:v>13.577999999999999</c:v>
                </c:pt>
                <c:pt idx="27028">
                  <c:v>13.581</c:v>
                </c:pt>
                <c:pt idx="27029">
                  <c:v>13.602</c:v>
                </c:pt>
                <c:pt idx="27030">
                  <c:v>13.603</c:v>
                </c:pt>
                <c:pt idx="27031">
                  <c:v>13.617000000000001</c:v>
                </c:pt>
                <c:pt idx="27032">
                  <c:v>13.635</c:v>
                </c:pt>
                <c:pt idx="27033">
                  <c:v>13.645</c:v>
                </c:pt>
                <c:pt idx="27034">
                  <c:v>13.657</c:v>
                </c:pt>
                <c:pt idx="27035">
                  <c:v>13.67</c:v>
                </c:pt>
                <c:pt idx="27036">
                  <c:v>13.685</c:v>
                </c:pt>
                <c:pt idx="27037">
                  <c:v>13.698</c:v>
                </c:pt>
                <c:pt idx="27038">
                  <c:v>13.707000000000001</c:v>
                </c:pt>
                <c:pt idx="27039">
                  <c:v>13.712</c:v>
                </c:pt>
                <c:pt idx="27040">
                  <c:v>13.72</c:v>
                </c:pt>
                <c:pt idx="27041">
                  <c:v>13.734</c:v>
                </c:pt>
                <c:pt idx="27042">
                  <c:v>13.737</c:v>
                </c:pt>
                <c:pt idx="27043">
                  <c:v>13.745000000000001</c:v>
                </c:pt>
                <c:pt idx="27044">
                  <c:v>13.754</c:v>
                </c:pt>
                <c:pt idx="27045">
                  <c:v>13.763</c:v>
                </c:pt>
                <c:pt idx="27046">
                  <c:v>13.759</c:v>
                </c:pt>
                <c:pt idx="27047">
                  <c:v>13.759</c:v>
                </c:pt>
                <c:pt idx="27048">
                  <c:v>13.766</c:v>
                </c:pt>
                <c:pt idx="27049">
                  <c:v>13.765000000000001</c:v>
                </c:pt>
                <c:pt idx="27050">
                  <c:v>13.765000000000001</c:v>
                </c:pt>
                <c:pt idx="27051">
                  <c:v>13.772</c:v>
                </c:pt>
                <c:pt idx="27052">
                  <c:v>13.775</c:v>
                </c:pt>
                <c:pt idx="27053">
                  <c:v>13.77</c:v>
                </c:pt>
                <c:pt idx="27054">
                  <c:v>13.763</c:v>
                </c:pt>
                <c:pt idx="27055">
                  <c:v>13.753</c:v>
                </c:pt>
                <c:pt idx="27056">
                  <c:v>13.739000000000001</c:v>
                </c:pt>
                <c:pt idx="27057">
                  <c:v>13.732000000000001</c:v>
                </c:pt>
                <c:pt idx="27058">
                  <c:v>13.723000000000001</c:v>
                </c:pt>
                <c:pt idx="27059">
                  <c:v>13.704000000000001</c:v>
                </c:pt>
                <c:pt idx="27060">
                  <c:v>13.702999999999999</c:v>
                </c:pt>
                <c:pt idx="27061">
                  <c:v>13.702</c:v>
                </c:pt>
                <c:pt idx="27062">
                  <c:v>13.707000000000001</c:v>
                </c:pt>
                <c:pt idx="27063">
                  <c:v>13.709</c:v>
                </c:pt>
                <c:pt idx="27064">
                  <c:v>13.702</c:v>
                </c:pt>
                <c:pt idx="27065">
                  <c:v>13.706</c:v>
                </c:pt>
                <c:pt idx="27066">
                  <c:v>13.718999999999999</c:v>
                </c:pt>
                <c:pt idx="27067">
                  <c:v>13.714</c:v>
                </c:pt>
                <c:pt idx="27068">
                  <c:v>13.718999999999999</c:v>
                </c:pt>
                <c:pt idx="27069">
                  <c:v>13.73</c:v>
                </c:pt>
                <c:pt idx="27070">
                  <c:v>13.734999999999999</c:v>
                </c:pt>
                <c:pt idx="27071">
                  <c:v>13.742000000000001</c:v>
                </c:pt>
                <c:pt idx="27072">
                  <c:v>13.748000000000001</c:v>
                </c:pt>
                <c:pt idx="27073">
                  <c:v>13.752000000000001</c:v>
                </c:pt>
                <c:pt idx="27074">
                  <c:v>13.766999999999999</c:v>
                </c:pt>
                <c:pt idx="27075">
                  <c:v>13.779</c:v>
                </c:pt>
                <c:pt idx="27076">
                  <c:v>13.781000000000001</c:v>
                </c:pt>
                <c:pt idx="27077">
                  <c:v>13.792</c:v>
                </c:pt>
                <c:pt idx="27078">
                  <c:v>13.797000000000001</c:v>
                </c:pt>
                <c:pt idx="27079">
                  <c:v>13.807</c:v>
                </c:pt>
                <c:pt idx="27080">
                  <c:v>13.82</c:v>
                </c:pt>
                <c:pt idx="27081">
                  <c:v>13.832000000000001</c:v>
                </c:pt>
                <c:pt idx="27082">
                  <c:v>13.847</c:v>
                </c:pt>
                <c:pt idx="27083">
                  <c:v>13.873000000000001</c:v>
                </c:pt>
                <c:pt idx="27084">
                  <c:v>13.884</c:v>
                </c:pt>
                <c:pt idx="27085">
                  <c:v>13.895</c:v>
                </c:pt>
                <c:pt idx="27086">
                  <c:v>13.905000000000001</c:v>
                </c:pt>
                <c:pt idx="27087">
                  <c:v>13.906000000000001</c:v>
                </c:pt>
                <c:pt idx="27088">
                  <c:v>13.912000000000001</c:v>
                </c:pt>
                <c:pt idx="27089">
                  <c:v>13.915000000000001</c:v>
                </c:pt>
                <c:pt idx="27090">
                  <c:v>13.926</c:v>
                </c:pt>
                <c:pt idx="27091">
                  <c:v>13.928000000000001</c:v>
                </c:pt>
                <c:pt idx="27092">
                  <c:v>13.932</c:v>
                </c:pt>
                <c:pt idx="27093">
                  <c:v>13.925000000000001</c:v>
                </c:pt>
                <c:pt idx="27094">
                  <c:v>13.92</c:v>
                </c:pt>
                <c:pt idx="27095">
                  <c:v>13.912000000000001</c:v>
                </c:pt>
                <c:pt idx="27096">
                  <c:v>13.909000000000001</c:v>
                </c:pt>
                <c:pt idx="27097">
                  <c:v>13.904</c:v>
                </c:pt>
                <c:pt idx="27098">
                  <c:v>13.896000000000001</c:v>
                </c:pt>
                <c:pt idx="27099">
                  <c:v>13.891999999999999</c:v>
                </c:pt>
                <c:pt idx="27100">
                  <c:v>13.89</c:v>
                </c:pt>
                <c:pt idx="27101">
                  <c:v>13.882</c:v>
                </c:pt>
                <c:pt idx="27102">
                  <c:v>13.875</c:v>
                </c:pt>
                <c:pt idx="27103">
                  <c:v>13.879</c:v>
                </c:pt>
                <c:pt idx="27104">
                  <c:v>13.884</c:v>
                </c:pt>
                <c:pt idx="27105">
                  <c:v>13.883000000000001</c:v>
                </c:pt>
                <c:pt idx="27106">
                  <c:v>13.878</c:v>
                </c:pt>
                <c:pt idx="27107">
                  <c:v>13.868</c:v>
                </c:pt>
                <c:pt idx="27108">
                  <c:v>13.866</c:v>
                </c:pt>
                <c:pt idx="27109">
                  <c:v>13.852</c:v>
                </c:pt>
                <c:pt idx="27110">
                  <c:v>13.841000000000001</c:v>
                </c:pt>
                <c:pt idx="27111">
                  <c:v>13.827</c:v>
                </c:pt>
                <c:pt idx="27112">
                  <c:v>13.806000000000001</c:v>
                </c:pt>
                <c:pt idx="27113">
                  <c:v>13.790000000000001</c:v>
                </c:pt>
                <c:pt idx="27114">
                  <c:v>13.778</c:v>
                </c:pt>
                <c:pt idx="27115">
                  <c:v>13.771000000000001</c:v>
                </c:pt>
                <c:pt idx="27116">
                  <c:v>13.765000000000001</c:v>
                </c:pt>
                <c:pt idx="27117">
                  <c:v>13.754</c:v>
                </c:pt>
                <c:pt idx="27118">
                  <c:v>13.747</c:v>
                </c:pt>
                <c:pt idx="27119">
                  <c:v>13.744</c:v>
                </c:pt>
                <c:pt idx="27120">
                  <c:v>13.741</c:v>
                </c:pt>
                <c:pt idx="27121">
                  <c:v>13.749000000000001</c:v>
                </c:pt>
                <c:pt idx="27122">
                  <c:v>13.756</c:v>
                </c:pt>
                <c:pt idx="27123">
                  <c:v>13.764000000000001</c:v>
                </c:pt>
                <c:pt idx="27124">
                  <c:v>13.764000000000001</c:v>
                </c:pt>
                <c:pt idx="27125">
                  <c:v>13.769</c:v>
                </c:pt>
                <c:pt idx="27126">
                  <c:v>13.765000000000001</c:v>
                </c:pt>
                <c:pt idx="27127">
                  <c:v>13.772</c:v>
                </c:pt>
                <c:pt idx="27128">
                  <c:v>13.769</c:v>
                </c:pt>
                <c:pt idx="27129">
                  <c:v>13.765000000000001</c:v>
                </c:pt>
                <c:pt idx="27130">
                  <c:v>13.76</c:v>
                </c:pt>
                <c:pt idx="27131">
                  <c:v>13.761000000000001</c:v>
                </c:pt>
                <c:pt idx="27132">
                  <c:v>13.754</c:v>
                </c:pt>
                <c:pt idx="27133">
                  <c:v>13.746</c:v>
                </c:pt>
                <c:pt idx="27134">
                  <c:v>13.744</c:v>
                </c:pt>
                <c:pt idx="27135">
                  <c:v>13.745000000000001</c:v>
                </c:pt>
                <c:pt idx="27136">
                  <c:v>13.733000000000001</c:v>
                </c:pt>
                <c:pt idx="27137">
                  <c:v>13.73</c:v>
                </c:pt>
                <c:pt idx="27138">
                  <c:v>13.725</c:v>
                </c:pt>
                <c:pt idx="27139">
                  <c:v>13.724</c:v>
                </c:pt>
                <c:pt idx="27140">
                  <c:v>13.718999999999999</c:v>
                </c:pt>
                <c:pt idx="27141">
                  <c:v>13.709</c:v>
                </c:pt>
                <c:pt idx="27142">
                  <c:v>13.705</c:v>
                </c:pt>
                <c:pt idx="27143">
                  <c:v>13.705</c:v>
                </c:pt>
                <c:pt idx="27144">
                  <c:v>13.707000000000001</c:v>
                </c:pt>
                <c:pt idx="27145">
                  <c:v>13.702999999999999</c:v>
                </c:pt>
                <c:pt idx="27146">
                  <c:v>13.693</c:v>
                </c:pt>
                <c:pt idx="27147">
                  <c:v>13.684000000000001</c:v>
                </c:pt>
                <c:pt idx="27148">
                  <c:v>13.685</c:v>
                </c:pt>
                <c:pt idx="27149">
                  <c:v>13.678000000000001</c:v>
                </c:pt>
                <c:pt idx="27150">
                  <c:v>13.671000000000001</c:v>
                </c:pt>
                <c:pt idx="27151">
                  <c:v>13.667</c:v>
                </c:pt>
                <c:pt idx="27152">
                  <c:v>13.665000000000001</c:v>
                </c:pt>
                <c:pt idx="27153">
                  <c:v>13.655000000000001</c:v>
                </c:pt>
                <c:pt idx="27154">
                  <c:v>13.65</c:v>
                </c:pt>
                <c:pt idx="27155">
                  <c:v>13.648</c:v>
                </c:pt>
                <c:pt idx="27156">
                  <c:v>13.638</c:v>
                </c:pt>
                <c:pt idx="27157">
                  <c:v>13.629</c:v>
                </c:pt>
                <c:pt idx="27158">
                  <c:v>13.627000000000001</c:v>
                </c:pt>
                <c:pt idx="27159">
                  <c:v>13.621</c:v>
                </c:pt>
                <c:pt idx="27160">
                  <c:v>13.616</c:v>
                </c:pt>
                <c:pt idx="27161">
                  <c:v>13.614000000000001</c:v>
                </c:pt>
                <c:pt idx="27162">
                  <c:v>13.611000000000001</c:v>
                </c:pt>
                <c:pt idx="27163">
                  <c:v>13.605</c:v>
                </c:pt>
                <c:pt idx="27164">
                  <c:v>13.596</c:v>
                </c:pt>
                <c:pt idx="27165">
                  <c:v>13.588000000000001</c:v>
                </c:pt>
                <c:pt idx="27166">
                  <c:v>13.577999999999999</c:v>
                </c:pt>
                <c:pt idx="27167">
                  <c:v>13.571</c:v>
                </c:pt>
                <c:pt idx="27168">
                  <c:v>13.555</c:v>
                </c:pt>
                <c:pt idx="27169">
                  <c:v>13.543000000000001</c:v>
                </c:pt>
                <c:pt idx="27170">
                  <c:v>13.52</c:v>
                </c:pt>
                <c:pt idx="27171">
                  <c:v>13.511000000000001</c:v>
                </c:pt>
                <c:pt idx="27172">
                  <c:v>13.505000000000001</c:v>
                </c:pt>
                <c:pt idx="27173">
                  <c:v>13.502000000000001</c:v>
                </c:pt>
                <c:pt idx="27174">
                  <c:v>13.49</c:v>
                </c:pt>
                <c:pt idx="27175">
                  <c:v>13.48</c:v>
                </c:pt>
                <c:pt idx="27176">
                  <c:v>13.478</c:v>
                </c:pt>
                <c:pt idx="27177">
                  <c:v>13.473000000000001</c:v>
                </c:pt>
                <c:pt idx="27178">
                  <c:v>13.479000000000001</c:v>
                </c:pt>
                <c:pt idx="27179">
                  <c:v>13.477</c:v>
                </c:pt>
                <c:pt idx="27180">
                  <c:v>13.471</c:v>
                </c:pt>
                <c:pt idx="27181">
                  <c:v>13.471</c:v>
                </c:pt>
                <c:pt idx="27182">
                  <c:v>13.47</c:v>
                </c:pt>
                <c:pt idx="27183">
                  <c:v>13.466000000000001</c:v>
                </c:pt>
                <c:pt idx="27184">
                  <c:v>13.458</c:v>
                </c:pt>
                <c:pt idx="27185">
                  <c:v>13.449</c:v>
                </c:pt>
                <c:pt idx="27186">
                  <c:v>13.449</c:v>
                </c:pt>
                <c:pt idx="27187">
                  <c:v>13.448</c:v>
                </c:pt>
                <c:pt idx="27188">
                  <c:v>13.443</c:v>
                </c:pt>
                <c:pt idx="27189">
                  <c:v>13.429</c:v>
                </c:pt>
                <c:pt idx="27190">
                  <c:v>13.431000000000001</c:v>
                </c:pt>
                <c:pt idx="27191">
                  <c:v>13.428000000000001</c:v>
                </c:pt>
                <c:pt idx="27192">
                  <c:v>13.419</c:v>
                </c:pt>
                <c:pt idx="27193">
                  <c:v>13.407999999999999</c:v>
                </c:pt>
                <c:pt idx="27194">
                  <c:v>13.406000000000001</c:v>
                </c:pt>
                <c:pt idx="27195">
                  <c:v>13.391</c:v>
                </c:pt>
                <c:pt idx="27196">
                  <c:v>13.381</c:v>
                </c:pt>
                <c:pt idx="27197">
                  <c:v>13.374000000000001</c:v>
                </c:pt>
                <c:pt idx="27198">
                  <c:v>13.364000000000001</c:v>
                </c:pt>
                <c:pt idx="27199">
                  <c:v>13.362</c:v>
                </c:pt>
                <c:pt idx="27200">
                  <c:v>13.352</c:v>
                </c:pt>
                <c:pt idx="27201">
                  <c:v>13.343999999999999</c:v>
                </c:pt>
                <c:pt idx="27202">
                  <c:v>13.336</c:v>
                </c:pt>
                <c:pt idx="27203">
                  <c:v>13.322000000000001</c:v>
                </c:pt>
                <c:pt idx="27204">
                  <c:v>13.314</c:v>
                </c:pt>
                <c:pt idx="27205">
                  <c:v>13.3</c:v>
                </c:pt>
                <c:pt idx="27206">
                  <c:v>13.286</c:v>
                </c:pt>
                <c:pt idx="27207">
                  <c:v>13.282</c:v>
                </c:pt>
                <c:pt idx="27208">
                  <c:v>13.279</c:v>
                </c:pt>
                <c:pt idx="27209">
                  <c:v>13.266</c:v>
                </c:pt>
                <c:pt idx="27210">
                  <c:v>13.252000000000001</c:v>
                </c:pt>
                <c:pt idx="27211">
                  <c:v>13.244</c:v>
                </c:pt>
                <c:pt idx="27212">
                  <c:v>13.239000000000001</c:v>
                </c:pt>
                <c:pt idx="27213">
                  <c:v>13.228</c:v>
                </c:pt>
                <c:pt idx="27214">
                  <c:v>13.217000000000001</c:v>
                </c:pt>
                <c:pt idx="27215">
                  <c:v>13.209</c:v>
                </c:pt>
                <c:pt idx="27216">
                  <c:v>13.202999999999999</c:v>
                </c:pt>
                <c:pt idx="27217">
                  <c:v>13.202</c:v>
                </c:pt>
                <c:pt idx="27218">
                  <c:v>13.189</c:v>
                </c:pt>
                <c:pt idx="27219">
                  <c:v>13.183</c:v>
                </c:pt>
                <c:pt idx="27220">
                  <c:v>13.184000000000001</c:v>
                </c:pt>
                <c:pt idx="27221">
                  <c:v>13.18</c:v>
                </c:pt>
                <c:pt idx="27222">
                  <c:v>13.17</c:v>
                </c:pt>
                <c:pt idx="27223">
                  <c:v>13.166</c:v>
                </c:pt>
                <c:pt idx="27224">
                  <c:v>13.161</c:v>
                </c:pt>
                <c:pt idx="27225">
                  <c:v>13.162000000000001</c:v>
                </c:pt>
                <c:pt idx="27226">
                  <c:v>13.16</c:v>
                </c:pt>
                <c:pt idx="27227">
                  <c:v>13.15</c:v>
                </c:pt>
                <c:pt idx="27228">
                  <c:v>13.136000000000001</c:v>
                </c:pt>
                <c:pt idx="27229">
                  <c:v>13.125999999999999</c:v>
                </c:pt>
                <c:pt idx="27230">
                  <c:v>13.121</c:v>
                </c:pt>
                <c:pt idx="27231">
                  <c:v>13.105</c:v>
                </c:pt>
                <c:pt idx="27232">
                  <c:v>13.093</c:v>
                </c:pt>
                <c:pt idx="27233">
                  <c:v>13.075000000000001</c:v>
                </c:pt>
                <c:pt idx="27234">
                  <c:v>13.067</c:v>
                </c:pt>
                <c:pt idx="27235">
                  <c:v>13.067</c:v>
                </c:pt>
                <c:pt idx="27236">
                  <c:v>13.06</c:v>
                </c:pt>
                <c:pt idx="27237">
                  <c:v>13.056000000000001</c:v>
                </c:pt>
                <c:pt idx="27238">
                  <c:v>13.053000000000001</c:v>
                </c:pt>
                <c:pt idx="27239">
                  <c:v>13.051</c:v>
                </c:pt>
                <c:pt idx="27240">
                  <c:v>13.053000000000001</c:v>
                </c:pt>
                <c:pt idx="27241">
                  <c:v>13.048</c:v>
                </c:pt>
                <c:pt idx="27242">
                  <c:v>13.043000000000001</c:v>
                </c:pt>
                <c:pt idx="27243">
                  <c:v>13.041</c:v>
                </c:pt>
                <c:pt idx="27244">
                  <c:v>13.043000000000001</c:v>
                </c:pt>
                <c:pt idx="27245">
                  <c:v>13.043000000000001</c:v>
                </c:pt>
                <c:pt idx="27246">
                  <c:v>13.037000000000001</c:v>
                </c:pt>
                <c:pt idx="27247">
                  <c:v>13.032</c:v>
                </c:pt>
                <c:pt idx="27248">
                  <c:v>13.018000000000001</c:v>
                </c:pt>
                <c:pt idx="27249">
                  <c:v>13.018000000000001</c:v>
                </c:pt>
                <c:pt idx="27250">
                  <c:v>13.013</c:v>
                </c:pt>
                <c:pt idx="27251">
                  <c:v>13.013</c:v>
                </c:pt>
                <c:pt idx="27252">
                  <c:v>13.011000000000001</c:v>
                </c:pt>
                <c:pt idx="27253">
                  <c:v>13.011000000000001</c:v>
                </c:pt>
                <c:pt idx="27254">
                  <c:v>13.002000000000001</c:v>
                </c:pt>
                <c:pt idx="27255">
                  <c:v>12.981</c:v>
                </c:pt>
                <c:pt idx="27256">
                  <c:v>12.975</c:v>
                </c:pt>
                <c:pt idx="27257">
                  <c:v>12.987</c:v>
                </c:pt>
                <c:pt idx="27258">
                  <c:v>12.976000000000001</c:v>
                </c:pt>
                <c:pt idx="27259">
                  <c:v>12.971</c:v>
                </c:pt>
                <c:pt idx="27260">
                  <c:v>12.968</c:v>
                </c:pt>
                <c:pt idx="27261">
                  <c:v>12.963000000000001</c:v>
                </c:pt>
                <c:pt idx="27262">
                  <c:v>12.962</c:v>
                </c:pt>
                <c:pt idx="27263">
                  <c:v>12.954000000000001</c:v>
                </c:pt>
                <c:pt idx="27264">
                  <c:v>12.952999999999999</c:v>
                </c:pt>
                <c:pt idx="27265">
                  <c:v>12.948</c:v>
                </c:pt>
                <c:pt idx="27266">
                  <c:v>12.935</c:v>
                </c:pt>
                <c:pt idx="27267">
                  <c:v>12.93</c:v>
                </c:pt>
                <c:pt idx="27268">
                  <c:v>12.932</c:v>
                </c:pt>
                <c:pt idx="27269">
                  <c:v>12.93</c:v>
                </c:pt>
                <c:pt idx="27270">
                  <c:v>12.916</c:v>
                </c:pt>
                <c:pt idx="27271">
                  <c:v>12.923999999999999</c:v>
                </c:pt>
                <c:pt idx="27272">
                  <c:v>12.923</c:v>
                </c:pt>
                <c:pt idx="27273">
                  <c:v>12.916</c:v>
                </c:pt>
                <c:pt idx="27274">
                  <c:v>12.918000000000001</c:v>
                </c:pt>
                <c:pt idx="27275">
                  <c:v>12.903</c:v>
                </c:pt>
                <c:pt idx="27276">
                  <c:v>12.91</c:v>
                </c:pt>
                <c:pt idx="27277">
                  <c:v>12.911</c:v>
                </c:pt>
                <c:pt idx="27278">
                  <c:v>12.915000000000001</c:v>
                </c:pt>
                <c:pt idx="27279">
                  <c:v>12.915000000000001</c:v>
                </c:pt>
                <c:pt idx="27280">
                  <c:v>12.91</c:v>
                </c:pt>
                <c:pt idx="27281">
                  <c:v>12.914</c:v>
                </c:pt>
                <c:pt idx="27282">
                  <c:v>12.926</c:v>
                </c:pt>
                <c:pt idx="27283">
                  <c:v>12.931000000000001</c:v>
                </c:pt>
                <c:pt idx="27284">
                  <c:v>12.933</c:v>
                </c:pt>
                <c:pt idx="27285">
                  <c:v>12.938000000000001</c:v>
                </c:pt>
                <c:pt idx="27286">
                  <c:v>12.936</c:v>
                </c:pt>
                <c:pt idx="27287">
                  <c:v>12.943</c:v>
                </c:pt>
                <c:pt idx="27288">
                  <c:v>12.945</c:v>
                </c:pt>
                <c:pt idx="27289">
                  <c:v>12.949</c:v>
                </c:pt>
                <c:pt idx="27290">
                  <c:v>12.947000000000001</c:v>
                </c:pt>
                <c:pt idx="27291">
                  <c:v>12.950000000000001</c:v>
                </c:pt>
                <c:pt idx="27292">
                  <c:v>12.954000000000001</c:v>
                </c:pt>
                <c:pt idx="27293">
                  <c:v>12.950000000000001</c:v>
                </c:pt>
                <c:pt idx="27294">
                  <c:v>12.934000000000001</c:v>
                </c:pt>
                <c:pt idx="27295">
                  <c:v>12.927</c:v>
                </c:pt>
                <c:pt idx="27296">
                  <c:v>12.921000000000001</c:v>
                </c:pt>
                <c:pt idx="27297">
                  <c:v>12.912000000000001</c:v>
                </c:pt>
                <c:pt idx="27298">
                  <c:v>12.91</c:v>
                </c:pt>
                <c:pt idx="27299">
                  <c:v>12.913</c:v>
                </c:pt>
                <c:pt idx="27300">
                  <c:v>12.917</c:v>
                </c:pt>
                <c:pt idx="27301">
                  <c:v>12.914</c:v>
                </c:pt>
                <c:pt idx="27302">
                  <c:v>12.923</c:v>
                </c:pt>
                <c:pt idx="27303">
                  <c:v>12.927</c:v>
                </c:pt>
                <c:pt idx="27304">
                  <c:v>12.928000000000001</c:v>
                </c:pt>
                <c:pt idx="27305">
                  <c:v>12.928000000000001</c:v>
                </c:pt>
                <c:pt idx="27306">
                  <c:v>12.936</c:v>
                </c:pt>
                <c:pt idx="27307">
                  <c:v>12.938000000000001</c:v>
                </c:pt>
                <c:pt idx="27308">
                  <c:v>12.939</c:v>
                </c:pt>
                <c:pt idx="27309">
                  <c:v>12.942</c:v>
                </c:pt>
                <c:pt idx="27310">
                  <c:v>12.947000000000001</c:v>
                </c:pt>
                <c:pt idx="27311">
                  <c:v>12.948</c:v>
                </c:pt>
                <c:pt idx="27312">
                  <c:v>12.952999999999999</c:v>
                </c:pt>
                <c:pt idx="27313">
                  <c:v>12.952</c:v>
                </c:pt>
                <c:pt idx="27314">
                  <c:v>12.949</c:v>
                </c:pt>
                <c:pt idx="27315">
                  <c:v>12.947000000000001</c:v>
                </c:pt>
                <c:pt idx="27316">
                  <c:v>12.945</c:v>
                </c:pt>
                <c:pt idx="27317">
                  <c:v>12.947000000000001</c:v>
                </c:pt>
                <c:pt idx="27318">
                  <c:v>12.957000000000001</c:v>
                </c:pt>
                <c:pt idx="27319">
                  <c:v>12.951000000000001</c:v>
                </c:pt>
                <c:pt idx="27320">
                  <c:v>12.948</c:v>
                </c:pt>
                <c:pt idx="27321">
                  <c:v>12.945</c:v>
                </c:pt>
                <c:pt idx="27322">
                  <c:v>12.941000000000001</c:v>
                </c:pt>
                <c:pt idx="27323">
                  <c:v>12.943</c:v>
                </c:pt>
                <c:pt idx="27324">
                  <c:v>12.948</c:v>
                </c:pt>
                <c:pt idx="27325">
                  <c:v>12.949</c:v>
                </c:pt>
                <c:pt idx="27326">
                  <c:v>12.950000000000001</c:v>
                </c:pt>
                <c:pt idx="27327">
                  <c:v>12.950000000000001</c:v>
                </c:pt>
                <c:pt idx="27328">
                  <c:v>12.957000000000001</c:v>
                </c:pt>
                <c:pt idx="27329">
                  <c:v>12.954000000000001</c:v>
                </c:pt>
                <c:pt idx="27330">
                  <c:v>12.956</c:v>
                </c:pt>
                <c:pt idx="27331">
                  <c:v>12.957000000000001</c:v>
                </c:pt>
                <c:pt idx="27332">
                  <c:v>12.966000000000001</c:v>
                </c:pt>
                <c:pt idx="27333">
                  <c:v>12.966000000000001</c:v>
                </c:pt>
                <c:pt idx="27334">
                  <c:v>12.965</c:v>
                </c:pt>
                <c:pt idx="27335">
                  <c:v>12.97</c:v>
                </c:pt>
                <c:pt idx="27336">
                  <c:v>12.971</c:v>
                </c:pt>
                <c:pt idx="27337">
                  <c:v>12.977</c:v>
                </c:pt>
                <c:pt idx="27338">
                  <c:v>12.973000000000001</c:v>
                </c:pt>
                <c:pt idx="27339">
                  <c:v>12.982000000000001</c:v>
                </c:pt>
                <c:pt idx="27340">
                  <c:v>12.986000000000001</c:v>
                </c:pt>
                <c:pt idx="27341">
                  <c:v>12.992000000000001</c:v>
                </c:pt>
                <c:pt idx="27342">
                  <c:v>12.994</c:v>
                </c:pt>
                <c:pt idx="27343">
                  <c:v>13.004</c:v>
                </c:pt>
                <c:pt idx="27344">
                  <c:v>13.009</c:v>
                </c:pt>
                <c:pt idx="27345">
                  <c:v>13.016</c:v>
                </c:pt>
                <c:pt idx="27346">
                  <c:v>13.018000000000001</c:v>
                </c:pt>
                <c:pt idx="27347">
                  <c:v>13.025</c:v>
                </c:pt>
                <c:pt idx="27348">
                  <c:v>13.029</c:v>
                </c:pt>
                <c:pt idx="27349">
                  <c:v>13.032999999999999</c:v>
                </c:pt>
                <c:pt idx="27350">
                  <c:v>13.036</c:v>
                </c:pt>
                <c:pt idx="27351">
                  <c:v>13.043000000000001</c:v>
                </c:pt>
                <c:pt idx="27352">
                  <c:v>13.058</c:v>
                </c:pt>
                <c:pt idx="27353">
                  <c:v>13.051</c:v>
                </c:pt>
                <c:pt idx="27354">
                  <c:v>13.059000000000001</c:v>
                </c:pt>
                <c:pt idx="27355">
                  <c:v>13.067</c:v>
                </c:pt>
                <c:pt idx="27356">
                  <c:v>13.083</c:v>
                </c:pt>
                <c:pt idx="27357">
                  <c:v>13.088000000000001</c:v>
                </c:pt>
                <c:pt idx="27358">
                  <c:v>13.085000000000001</c:v>
                </c:pt>
                <c:pt idx="27359">
                  <c:v>13.082000000000001</c:v>
                </c:pt>
                <c:pt idx="27360">
                  <c:v>13.075000000000001</c:v>
                </c:pt>
                <c:pt idx="27361">
                  <c:v>13.068</c:v>
                </c:pt>
                <c:pt idx="27362">
                  <c:v>13.041</c:v>
                </c:pt>
                <c:pt idx="27363">
                  <c:v>13.012</c:v>
                </c:pt>
                <c:pt idx="27364">
                  <c:v>12.971</c:v>
                </c:pt>
                <c:pt idx="27365">
                  <c:v>12.941000000000001</c:v>
                </c:pt>
                <c:pt idx="27366">
                  <c:v>12.903</c:v>
                </c:pt>
                <c:pt idx="27367">
                  <c:v>12.872</c:v>
                </c:pt>
                <c:pt idx="27368">
                  <c:v>12.845000000000001</c:v>
                </c:pt>
                <c:pt idx="27369">
                  <c:v>12.809000000000001</c:v>
                </c:pt>
                <c:pt idx="27370">
                  <c:v>12.759</c:v>
                </c:pt>
                <c:pt idx="27371">
                  <c:v>12.712</c:v>
                </c:pt>
                <c:pt idx="27372">
                  <c:v>12.655000000000001</c:v>
                </c:pt>
                <c:pt idx="27373">
                  <c:v>12.588000000000001</c:v>
                </c:pt>
                <c:pt idx="27374">
                  <c:v>12.508000000000001</c:v>
                </c:pt>
                <c:pt idx="27375">
                  <c:v>12.412000000000001</c:v>
                </c:pt>
                <c:pt idx="27376">
                  <c:v>12.308</c:v>
                </c:pt>
                <c:pt idx="27377">
                  <c:v>12.192</c:v>
                </c:pt>
                <c:pt idx="27378">
                  <c:v>12.07</c:v>
                </c:pt>
                <c:pt idx="27379">
                  <c:v>11.939</c:v>
                </c:pt>
                <c:pt idx="27380">
                  <c:v>11.81</c:v>
                </c:pt>
                <c:pt idx="27381">
                  <c:v>11.661</c:v>
                </c:pt>
                <c:pt idx="27382">
                  <c:v>11.509</c:v>
                </c:pt>
                <c:pt idx="27383">
                  <c:v>11.335000000000001</c:v>
                </c:pt>
                <c:pt idx="27384">
                  <c:v>11.149000000000001</c:v>
                </c:pt>
                <c:pt idx="27385">
                  <c:v>10.911</c:v>
                </c:pt>
                <c:pt idx="27386">
                  <c:v>10.614000000000001</c:v>
                </c:pt>
                <c:pt idx="27387">
                  <c:v>10.266</c:v>
                </c:pt>
                <c:pt idx="27388">
                  <c:v>9.8320000000000007</c:v>
                </c:pt>
                <c:pt idx="27389">
                  <c:v>9.359</c:v>
                </c:pt>
                <c:pt idx="27390">
                  <c:v>4.6130000000000004</c:v>
                </c:pt>
                <c:pt idx="27391">
                  <c:v>1</c:v>
                </c:pt>
                <c:pt idx="27392">
                  <c:v>1</c:v>
                </c:pt>
                <c:pt idx="27393">
                  <c:v>1</c:v>
                </c:pt>
                <c:pt idx="27394">
                  <c:v>1.002</c:v>
                </c:pt>
                <c:pt idx="27395">
                  <c:v>1.0030000000000001</c:v>
                </c:pt>
                <c:pt idx="27396">
                  <c:v>1.0030000000000001</c:v>
                </c:pt>
                <c:pt idx="27397">
                  <c:v>1.0030000000000001</c:v>
                </c:pt>
                <c:pt idx="27398">
                  <c:v>1.004</c:v>
                </c:pt>
                <c:pt idx="27399">
                  <c:v>1.0030000000000001</c:v>
                </c:pt>
                <c:pt idx="27400">
                  <c:v>1.002</c:v>
                </c:pt>
                <c:pt idx="27401">
                  <c:v>1.0010000000000001</c:v>
                </c:pt>
                <c:pt idx="27402">
                  <c:v>1</c:v>
                </c:pt>
                <c:pt idx="27403">
                  <c:v>1.0010000000000001</c:v>
                </c:pt>
                <c:pt idx="27404">
                  <c:v>1.0010000000000001</c:v>
                </c:pt>
                <c:pt idx="27405">
                  <c:v>1.002</c:v>
                </c:pt>
                <c:pt idx="27406">
                  <c:v>1.002</c:v>
                </c:pt>
                <c:pt idx="27407">
                  <c:v>1.0010000000000001</c:v>
                </c:pt>
                <c:pt idx="27408">
                  <c:v>1.0010000000000001</c:v>
                </c:pt>
                <c:pt idx="27409">
                  <c:v>1.002</c:v>
                </c:pt>
                <c:pt idx="27410">
                  <c:v>1.002</c:v>
                </c:pt>
                <c:pt idx="27411">
                  <c:v>1.0030000000000001</c:v>
                </c:pt>
                <c:pt idx="27412">
                  <c:v>1.0030000000000001</c:v>
                </c:pt>
                <c:pt idx="27413">
                  <c:v>1.002</c:v>
                </c:pt>
                <c:pt idx="27414">
                  <c:v>1.0030000000000001</c:v>
                </c:pt>
                <c:pt idx="27415">
                  <c:v>1.004</c:v>
                </c:pt>
                <c:pt idx="27416">
                  <c:v>1.0050000000000001</c:v>
                </c:pt>
                <c:pt idx="27417">
                  <c:v>1.0050000000000001</c:v>
                </c:pt>
                <c:pt idx="27418">
                  <c:v>1.004</c:v>
                </c:pt>
                <c:pt idx="27419">
                  <c:v>1.002</c:v>
                </c:pt>
                <c:pt idx="27420">
                  <c:v>1.0010000000000001</c:v>
                </c:pt>
                <c:pt idx="27421">
                  <c:v>1.0010000000000001</c:v>
                </c:pt>
                <c:pt idx="27422">
                  <c:v>0.999</c:v>
                </c:pt>
                <c:pt idx="27423">
                  <c:v>0.999</c:v>
                </c:pt>
                <c:pt idx="27424">
                  <c:v>1</c:v>
                </c:pt>
                <c:pt idx="27425">
                  <c:v>0.999</c:v>
                </c:pt>
                <c:pt idx="27426">
                  <c:v>0.999</c:v>
                </c:pt>
                <c:pt idx="27427">
                  <c:v>0.999</c:v>
                </c:pt>
                <c:pt idx="27428">
                  <c:v>0.999</c:v>
                </c:pt>
                <c:pt idx="27429">
                  <c:v>1.0010000000000001</c:v>
                </c:pt>
                <c:pt idx="27430">
                  <c:v>1.0010000000000001</c:v>
                </c:pt>
                <c:pt idx="27431">
                  <c:v>1.0010000000000001</c:v>
                </c:pt>
                <c:pt idx="27432">
                  <c:v>1</c:v>
                </c:pt>
                <c:pt idx="27433">
                  <c:v>1</c:v>
                </c:pt>
                <c:pt idx="27434">
                  <c:v>0.999</c:v>
                </c:pt>
                <c:pt idx="27435">
                  <c:v>1</c:v>
                </c:pt>
                <c:pt idx="27436">
                  <c:v>1</c:v>
                </c:pt>
                <c:pt idx="27437">
                  <c:v>1</c:v>
                </c:pt>
                <c:pt idx="27438">
                  <c:v>1</c:v>
                </c:pt>
                <c:pt idx="27439">
                  <c:v>1.0010000000000001</c:v>
                </c:pt>
                <c:pt idx="27440">
                  <c:v>1.0010000000000001</c:v>
                </c:pt>
                <c:pt idx="27441">
                  <c:v>1.0010000000000001</c:v>
                </c:pt>
                <c:pt idx="27442">
                  <c:v>1.0010000000000001</c:v>
                </c:pt>
                <c:pt idx="27443">
                  <c:v>1.0010000000000001</c:v>
                </c:pt>
                <c:pt idx="27444">
                  <c:v>1.0010000000000001</c:v>
                </c:pt>
                <c:pt idx="27445">
                  <c:v>1</c:v>
                </c:pt>
                <c:pt idx="27446">
                  <c:v>1.0010000000000001</c:v>
                </c:pt>
                <c:pt idx="27447">
                  <c:v>1.0010000000000001</c:v>
                </c:pt>
                <c:pt idx="27448">
                  <c:v>1.0010000000000001</c:v>
                </c:pt>
                <c:pt idx="27449">
                  <c:v>0.999</c:v>
                </c:pt>
                <c:pt idx="27450">
                  <c:v>0.999</c:v>
                </c:pt>
                <c:pt idx="27451">
                  <c:v>0.999</c:v>
                </c:pt>
                <c:pt idx="27452">
                  <c:v>0.998</c:v>
                </c:pt>
                <c:pt idx="27453">
                  <c:v>0.998</c:v>
                </c:pt>
                <c:pt idx="27454">
                  <c:v>1</c:v>
                </c:pt>
                <c:pt idx="27455">
                  <c:v>1</c:v>
                </c:pt>
                <c:pt idx="27456">
                  <c:v>1</c:v>
                </c:pt>
                <c:pt idx="27457">
                  <c:v>1</c:v>
                </c:pt>
                <c:pt idx="27458">
                  <c:v>1.0010000000000001</c:v>
                </c:pt>
                <c:pt idx="27459">
                  <c:v>1.0010000000000001</c:v>
                </c:pt>
                <c:pt idx="27460">
                  <c:v>1.002</c:v>
                </c:pt>
                <c:pt idx="27461">
                  <c:v>1.0010000000000001</c:v>
                </c:pt>
                <c:pt idx="27462">
                  <c:v>1.0010000000000001</c:v>
                </c:pt>
                <c:pt idx="27463">
                  <c:v>1.002</c:v>
                </c:pt>
                <c:pt idx="27464">
                  <c:v>1.0010000000000001</c:v>
                </c:pt>
                <c:pt idx="27465">
                  <c:v>1.002</c:v>
                </c:pt>
                <c:pt idx="27466">
                  <c:v>1.0010000000000001</c:v>
                </c:pt>
                <c:pt idx="27467">
                  <c:v>1</c:v>
                </c:pt>
                <c:pt idx="27468">
                  <c:v>1.0010000000000001</c:v>
                </c:pt>
                <c:pt idx="27469">
                  <c:v>1.0010000000000001</c:v>
                </c:pt>
                <c:pt idx="27470">
                  <c:v>1.0010000000000001</c:v>
                </c:pt>
                <c:pt idx="27471">
                  <c:v>1.002</c:v>
                </c:pt>
                <c:pt idx="27472">
                  <c:v>1.0010000000000001</c:v>
                </c:pt>
                <c:pt idx="27473">
                  <c:v>1.002</c:v>
                </c:pt>
                <c:pt idx="27474">
                  <c:v>1.0010000000000001</c:v>
                </c:pt>
                <c:pt idx="27475">
                  <c:v>1.002</c:v>
                </c:pt>
                <c:pt idx="27476">
                  <c:v>1.004</c:v>
                </c:pt>
                <c:pt idx="27477">
                  <c:v>1.0030000000000001</c:v>
                </c:pt>
                <c:pt idx="27478">
                  <c:v>1.002</c:v>
                </c:pt>
                <c:pt idx="27479">
                  <c:v>1.004</c:v>
                </c:pt>
                <c:pt idx="27480">
                  <c:v>1.002</c:v>
                </c:pt>
                <c:pt idx="27481">
                  <c:v>0.999</c:v>
                </c:pt>
                <c:pt idx="27482">
                  <c:v>0.998</c:v>
                </c:pt>
                <c:pt idx="27483">
                  <c:v>0.998</c:v>
                </c:pt>
                <c:pt idx="27484">
                  <c:v>0.999</c:v>
                </c:pt>
                <c:pt idx="27485">
                  <c:v>1.0010000000000001</c:v>
                </c:pt>
                <c:pt idx="27486">
                  <c:v>1.0010000000000001</c:v>
                </c:pt>
                <c:pt idx="27487">
                  <c:v>1.002</c:v>
                </c:pt>
                <c:pt idx="27488">
                  <c:v>1.002</c:v>
                </c:pt>
                <c:pt idx="27489">
                  <c:v>1.002</c:v>
                </c:pt>
                <c:pt idx="27490">
                  <c:v>1.002</c:v>
                </c:pt>
                <c:pt idx="27491">
                  <c:v>1.002</c:v>
                </c:pt>
                <c:pt idx="27492">
                  <c:v>1.004</c:v>
                </c:pt>
                <c:pt idx="27493">
                  <c:v>1.0030000000000001</c:v>
                </c:pt>
                <c:pt idx="27494">
                  <c:v>1.0010000000000001</c:v>
                </c:pt>
                <c:pt idx="27495">
                  <c:v>1</c:v>
                </c:pt>
                <c:pt idx="27496">
                  <c:v>1</c:v>
                </c:pt>
                <c:pt idx="27497">
                  <c:v>1.0010000000000001</c:v>
                </c:pt>
                <c:pt idx="27498">
                  <c:v>1.002</c:v>
                </c:pt>
                <c:pt idx="27499">
                  <c:v>1.0010000000000001</c:v>
                </c:pt>
                <c:pt idx="27500">
                  <c:v>1.002</c:v>
                </c:pt>
                <c:pt idx="27501">
                  <c:v>1.002</c:v>
                </c:pt>
                <c:pt idx="27502">
                  <c:v>1.0010000000000001</c:v>
                </c:pt>
                <c:pt idx="27503">
                  <c:v>1</c:v>
                </c:pt>
                <c:pt idx="27504">
                  <c:v>0.999</c:v>
                </c:pt>
                <c:pt idx="27505">
                  <c:v>1.0030000000000001</c:v>
                </c:pt>
                <c:pt idx="27506">
                  <c:v>1.0010000000000001</c:v>
                </c:pt>
                <c:pt idx="27507">
                  <c:v>1.0010000000000001</c:v>
                </c:pt>
                <c:pt idx="27508">
                  <c:v>1.002</c:v>
                </c:pt>
                <c:pt idx="27509">
                  <c:v>0.998</c:v>
                </c:pt>
                <c:pt idx="27510">
                  <c:v>0.998</c:v>
                </c:pt>
                <c:pt idx="27511">
                  <c:v>1</c:v>
                </c:pt>
                <c:pt idx="27512">
                  <c:v>1.0010000000000001</c:v>
                </c:pt>
                <c:pt idx="27513">
                  <c:v>1.0010000000000001</c:v>
                </c:pt>
                <c:pt idx="27514">
                  <c:v>1.002</c:v>
                </c:pt>
                <c:pt idx="27515">
                  <c:v>1.002</c:v>
                </c:pt>
                <c:pt idx="27516">
                  <c:v>1.0030000000000001</c:v>
                </c:pt>
                <c:pt idx="27517">
                  <c:v>1.002</c:v>
                </c:pt>
                <c:pt idx="27518">
                  <c:v>1</c:v>
                </c:pt>
                <c:pt idx="27519">
                  <c:v>1.002</c:v>
                </c:pt>
                <c:pt idx="27520">
                  <c:v>1.0010000000000001</c:v>
                </c:pt>
                <c:pt idx="27521">
                  <c:v>1</c:v>
                </c:pt>
                <c:pt idx="27522">
                  <c:v>1.0010000000000001</c:v>
                </c:pt>
                <c:pt idx="27523">
                  <c:v>1</c:v>
                </c:pt>
                <c:pt idx="27524">
                  <c:v>1.0010000000000001</c:v>
                </c:pt>
                <c:pt idx="27525">
                  <c:v>1.002</c:v>
                </c:pt>
                <c:pt idx="27526">
                  <c:v>1.0010000000000001</c:v>
                </c:pt>
                <c:pt idx="27527">
                  <c:v>1</c:v>
                </c:pt>
                <c:pt idx="27528">
                  <c:v>1.0010000000000001</c:v>
                </c:pt>
                <c:pt idx="27529">
                  <c:v>1</c:v>
                </c:pt>
                <c:pt idx="27530">
                  <c:v>0.999</c:v>
                </c:pt>
                <c:pt idx="27531">
                  <c:v>1.0010000000000001</c:v>
                </c:pt>
                <c:pt idx="27532">
                  <c:v>1</c:v>
                </c:pt>
                <c:pt idx="27533">
                  <c:v>1</c:v>
                </c:pt>
                <c:pt idx="27534">
                  <c:v>1</c:v>
                </c:pt>
                <c:pt idx="27535">
                  <c:v>0.999</c:v>
                </c:pt>
                <c:pt idx="27536">
                  <c:v>0.999</c:v>
                </c:pt>
                <c:pt idx="27537">
                  <c:v>0.998</c:v>
                </c:pt>
                <c:pt idx="27538">
                  <c:v>0.997</c:v>
                </c:pt>
                <c:pt idx="27539">
                  <c:v>0.999</c:v>
                </c:pt>
                <c:pt idx="27540">
                  <c:v>0.999</c:v>
                </c:pt>
                <c:pt idx="27541">
                  <c:v>0.998</c:v>
                </c:pt>
                <c:pt idx="27542">
                  <c:v>0.999</c:v>
                </c:pt>
                <c:pt idx="27543">
                  <c:v>1</c:v>
                </c:pt>
                <c:pt idx="27544">
                  <c:v>1</c:v>
                </c:pt>
                <c:pt idx="27545">
                  <c:v>1</c:v>
                </c:pt>
                <c:pt idx="27546">
                  <c:v>0.998</c:v>
                </c:pt>
                <c:pt idx="27547">
                  <c:v>0.998</c:v>
                </c:pt>
                <c:pt idx="27548">
                  <c:v>1</c:v>
                </c:pt>
                <c:pt idx="27549">
                  <c:v>0.999</c:v>
                </c:pt>
                <c:pt idx="27550">
                  <c:v>0.999</c:v>
                </c:pt>
                <c:pt idx="27551">
                  <c:v>1</c:v>
                </c:pt>
                <c:pt idx="27552">
                  <c:v>1.0010000000000001</c:v>
                </c:pt>
                <c:pt idx="27553">
                  <c:v>1</c:v>
                </c:pt>
                <c:pt idx="27554">
                  <c:v>1.0010000000000001</c:v>
                </c:pt>
                <c:pt idx="27555">
                  <c:v>1</c:v>
                </c:pt>
                <c:pt idx="27556">
                  <c:v>0.999</c:v>
                </c:pt>
                <c:pt idx="27557">
                  <c:v>1.002</c:v>
                </c:pt>
                <c:pt idx="27558">
                  <c:v>1</c:v>
                </c:pt>
                <c:pt idx="27559">
                  <c:v>0.999</c:v>
                </c:pt>
                <c:pt idx="27560">
                  <c:v>1.0010000000000001</c:v>
                </c:pt>
                <c:pt idx="27561">
                  <c:v>1</c:v>
                </c:pt>
                <c:pt idx="27562">
                  <c:v>1</c:v>
                </c:pt>
                <c:pt idx="27563">
                  <c:v>0.999</c:v>
                </c:pt>
                <c:pt idx="27564">
                  <c:v>1</c:v>
                </c:pt>
                <c:pt idx="27565">
                  <c:v>1.0010000000000001</c:v>
                </c:pt>
                <c:pt idx="27566">
                  <c:v>1.002</c:v>
                </c:pt>
                <c:pt idx="27567">
                  <c:v>1.0010000000000001</c:v>
                </c:pt>
                <c:pt idx="27568">
                  <c:v>1.0030000000000001</c:v>
                </c:pt>
                <c:pt idx="27569">
                  <c:v>1.0030000000000001</c:v>
                </c:pt>
                <c:pt idx="27570">
                  <c:v>1.004</c:v>
                </c:pt>
                <c:pt idx="27571">
                  <c:v>1.002</c:v>
                </c:pt>
                <c:pt idx="27572">
                  <c:v>1.0010000000000001</c:v>
                </c:pt>
                <c:pt idx="27573">
                  <c:v>1</c:v>
                </c:pt>
                <c:pt idx="27574">
                  <c:v>1</c:v>
                </c:pt>
                <c:pt idx="27575">
                  <c:v>0.999</c:v>
                </c:pt>
                <c:pt idx="27576">
                  <c:v>0.999</c:v>
                </c:pt>
                <c:pt idx="27577">
                  <c:v>0.998</c:v>
                </c:pt>
                <c:pt idx="27578">
                  <c:v>0.998</c:v>
                </c:pt>
                <c:pt idx="27579">
                  <c:v>0.998</c:v>
                </c:pt>
                <c:pt idx="27580">
                  <c:v>0.999</c:v>
                </c:pt>
                <c:pt idx="27581">
                  <c:v>1</c:v>
                </c:pt>
                <c:pt idx="27582">
                  <c:v>1</c:v>
                </c:pt>
                <c:pt idx="27583">
                  <c:v>1</c:v>
                </c:pt>
                <c:pt idx="27584">
                  <c:v>0.999</c:v>
                </c:pt>
                <c:pt idx="27585">
                  <c:v>1</c:v>
                </c:pt>
                <c:pt idx="27586">
                  <c:v>0.999</c:v>
                </c:pt>
                <c:pt idx="27587">
                  <c:v>1</c:v>
                </c:pt>
                <c:pt idx="27588">
                  <c:v>0.999</c:v>
                </c:pt>
                <c:pt idx="27589">
                  <c:v>0.998</c:v>
                </c:pt>
                <c:pt idx="27590">
                  <c:v>0.999</c:v>
                </c:pt>
                <c:pt idx="27591">
                  <c:v>0.998</c:v>
                </c:pt>
                <c:pt idx="27592">
                  <c:v>1</c:v>
                </c:pt>
                <c:pt idx="27593">
                  <c:v>1.0010000000000001</c:v>
                </c:pt>
                <c:pt idx="27594">
                  <c:v>0.999</c:v>
                </c:pt>
                <c:pt idx="27595">
                  <c:v>0.999</c:v>
                </c:pt>
                <c:pt idx="27596">
                  <c:v>0.998</c:v>
                </c:pt>
                <c:pt idx="27597">
                  <c:v>0.997</c:v>
                </c:pt>
                <c:pt idx="27598">
                  <c:v>0.998</c:v>
                </c:pt>
                <c:pt idx="27599">
                  <c:v>0.998</c:v>
                </c:pt>
                <c:pt idx="27600">
                  <c:v>0.998</c:v>
                </c:pt>
                <c:pt idx="27601">
                  <c:v>1</c:v>
                </c:pt>
                <c:pt idx="27602">
                  <c:v>1</c:v>
                </c:pt>
                <c:pt idx="27603">
                  <c:v>1.0010000000000001</c:v>
                </c:pt>
                <c:pt idx="27604">
                  <c:v>1</c:v>
                </c:pt>
                <c:pt idx="27605">
                  <c:v>1</c:v>
                </c:pt>
                <c:pt idx="27606">
                  <c:v>1.0010000000000001</c:v>
                </c:pt>
                <c:pt idx="27607">
                  <c:v>0.999</c:v>
                </c:pt>
                <c:pt idx="27608">
                  <c:v>0.998</c:v>
                </c:pt>
                <c:pt idx="27609">
                  <c:v>0.999</c:v>
                </c:pt>
                <c:pt idx="27610">
                  <c:v>1</c:v>
                </c:pt>
                <c:pt idx="27611">
                  <c:v>0.999</c:v>
                </c:pt>
                <c:pt idx="27612">
                  <c:v>0.997</c:v>
                </c:pt>
                <c:pt idx="27613">
                  <c:v>0.997</c:v>
                </c:pt>
                <c:pt idx="27614">
                  <c:v>0.999</c:v>
                </c:pt>
                <c:pt idx="27615">
                  <c:v>0.998</c:v>
                </c:pt>
                <c:pt idx="27616">
                  <c:v>0.998</c:v>
                </c:pt>
                <c:pt idx="27617">
                  <c:v>0.999</c:v>
                </c:pt>
                <c:pt idx="27618">
                  <c:v>0.998</c:v>
                </c:pt>
                <c:pt idx="27619">
                  <c:v>0.999</c:v>
                </c:pt>
                <c:pt idx="27620">
                  <c:v>0.998</c:v>
                </c:pt>
                <c:pt idx="27621">
                  <c:v>0.997</c:v>
                </c:pt>
                <c:pt idx="27622">
                  <c:v>0.996</c:v>
                </c:pt>
                <c:pt idx="27623">
                  <c:v>0.997</c:v>
                </c:pt>
                <c:pt idx="27624">
                  <c:v>0.996</c:v>
                </c:pt>
                <c:pt idx="27625">
                  <c:v>0.996</c:v>
                </c:pt>
                <c:pt idx="27626">
                  <c:v>0.996</c:v>
                </c:pt>
                <c:pt idx="27627">
                  <c:v>0.995</c:v>
                </c:pt>
                <c:pt idx="27628">
                  <c:v>0.996</c:v>
                </c:pt>
                <c:pt idx="27629">
                  <c:v>0.996</c:v>
                </c:pt>
                <c:pt idx="27630">
                  <c:v>0.997</c:v>
                </c:pt>
                <c:pt idx="27631">
                  <c:v>0.998</c:v>
                </c:pt>
                <c:pt idx="27632">
                  <c:v>0.998</c:v>
                </c:pt>
                <c:pt idx="27633">
                  <c:v>0.999</c:v>
                </c:pt>
                <c:pt idx="27634">
                  <c:v>0.998</c:v>
                </c:pt>
                <c:pt idx="27635">
                  <c:v>0.997</c:v>
                </c:pt>
                <c:pt idx="27636">
                  <c:v>0.997</c:v>
                </c:pt>
                <c:pt idx="27637">
                  <c:v>0.999</c:v>
                </c:pt>
                <c:pt idx="27638">
                  <c:v>0.999</c:v>
                </c:pt>
                <c:pt idx="27639">
                  <c:v>0.998</c:v>
                </c:pt>
                <c:pt idx="27640">
                  <c:v>1</c:v>
                </c:pt>
                <c:pt idx="27641">
                  <c:v>0.999</c:v>
                </c:pt>
                <c:pt idx="27642">
                  <c:v>0.999</c:v>
                </c:pt>
                <c:pt idx="27643">
                  <c:v>0.999</c:v>
                </c:pt>
                <c:pt idx="27644">
                  <c:v>1</c:v>
                </c:pt>
                <c:pt idx="27645">
                  <c:v>0.999</c:v>
                </c:pt>
                <c:pt idx="27646">
                  <c:v>0.998</c:v>
                </c:pt>
                <c:pt idx="27647">
                  <c:v>0.997</c:v>
                </c:pt>
                <c:pt idx="27648">
                  <c:v>0.999</c:v>
                </c:pt>
                <c:pt idx="27649">
                  <c:v>1</c:v>
                </c:pt>
                <c:pt idx="27650">
                  <c:v>0.999</c:v>
                </c:pt>
                <c:pt idx="27651">
                  <c:v>1</c:v>
                </c:pt>
                <c:pt idx="27652">
                  <c:v>1</c:v>
                </c:pt>
                <c:pt idx="27653">
                  <c:v>0.999</c:v>
                </c:pt>
                <c:pt idx="27654">
                  <c:v>0.999</c:v>
                </c:pt>
                <c:pt idx="27655">
                  <c:v>0.999</c:v>
                </c:pt>
                <c:pt idx="27656">
                  <c:v>0.999</c:v>
                </c:pt>
                <c:pt idx="27657">
                  <c:v>0.998</c:v>
                </c:pt>
                <c:pt idx="27658">
                  <c:v>0.999</c:v>
                </c:pt>
                <c:pt idx="27659">
                  <c:v>0.998</c:v>
                </c:pt>
                <c:pt idx="27660">
                  <c:v>0.999</c:v>
                </c:pt>
                <c:pt idx="27661">
                  <c:v>0.998</c:v>
                </c:pt>
                <c:pt idx="27662">
                  <c:v>0.999</c:v>
                </c:pt>
                <c:pt idx="27663">
                  <c:v>0.999</c:v>
                </c:pt>
                <c:pt idx="27664">
                  <c:v>1</c:v>
                </c:pt>
                <c:pt idx="27665">
                  <c:v>0.999</c:v>
                </c:pt>
                <c:pt idx="27666">
                  <c:v>0.998</c:v>
                </c:pt>
                <c:pt idx="27667">
                  <c:v>0.999</c:v>
                </c:pt>
                <c:pt idx="27668">
                  <c:v>1</c:v>
                </c:pt>
                <c:pt idx="27669">
                  <c:v>1</c:v>
                </c:pt>
                <c:pt idx="27670">
                  <c:v>1</c:v>
                </c:pt>
                <c:pt idx="27671">
                  <c:v>1</c:v>
                </c:pt>
                <c:pt idx="27672">
                  <c:v>1.0010000000000001</c:v>
                </c:pt>
                <c:pt idx="27673">
                  <c:v>1.0030000000000001</c:v>
                </c:pt>
                <c:pt idx="27674">
                  <c:v>1.0030000000000001</c:v>
                </c:pt>
                <c:pt idx="27675">
                  <c:v>1.0030000000000001</c:v>
                </c:pt>
                <c:pt idx="27676">
                  <c:v>1.002</c:v>
                </c:pt>
                <c:pt idx="27677">
                  <c:v>1.002</c:v>
                </c:pt>
                <c:pt idx="27678">
                  <c:v>1.0030000000000001</c:v>
                </c:pt>
                <c:pt idx="27679">
                  <c:v>1.002</c:v>
                </c:pt>
                <c:pt idx="27680">
                  <c:v>1.0010000000000001</c:v>
                </c:pt>
                <c:pt idx="27681">
                  <c:v>1.0010000000000001</c:v>
                </c:pt>
                <c:pt idx="27682">
                  <c:v>1</c:v>
                </c:pt>
                <c:pt idx="27683">
                  <c:v>0.999</c:v>
                </c:pt>
                <c:pt idx="27684">
                  <c:v>1</c:v>
                </c:pt>
                <c:pt idx="27685">
                  <c:v>1</c:v>
                </c:pt>
                <c:pt idx="27686">
                  <c:v>1</c:v>
                </c:pt>
                <c:pt idx="27687">
                  <c:v>0.999</c:v>
                </c:pt>
                <c:pt idx="27688">
                  <c:v>0.999</c:v>
                </c:pt>
                <c:pt idx="27689">
                  <c:v>1</c:v>
                </c:pt>
                <c:pt idx="27690">
                  <c:v>1.0010000000000001</c:v>
                </c:pt>
                <c:pt idx="27691">
                  <c:v>0.999</c:v>
                </c:pt>
                <c:pt idx="27692">
                  <c:v>1.0010000000000001</c:v>
                </c:pt>
                <c:pt idx="27693">
                  <c:v>1</c:v>
                </c:pt>
                <c:pt idx="27694">
                  <c:v>1</c:v>
                </c:pt>
                <c:pt idx="27695">
                  <c:v>1</c:v>
                </c:pt>
                <c:pt idx="27696">
                  <c:v>1</c:v>
                </c:pt>
                <c:pt idx="27697">
                  <c:v>0.999</c:v>
                </c:pt>
                <c:pt idx="27698">
                  <c:v>0.999</c:v>
                </c:pt>
                <c:pt idx="27699">
                  <c:v>1</c:v>
                </c:pt>
                <c:pt idx="27700">
                  <c:v>1</c:v>
                </c:pt>
                <c:pt idx="27701">
                  <c:v>0.998</c:v>
                </c:pt>
                <c:pt idx="27702">
                  <c:v>0.998</c:v>
                </c:pt>
                <c:pt idx="27703">
                  <c:v>0.999</c:v>
                </c:pt>
                <c:pt idx="27704">
                  <c:v>0.999</c:v>
                </c:pt>
                <c:pt idx="27705">
                  <c:v>0.998</c:v>
                </c:pt>
                <c:pt idx="27706">
                  <c:v>0.998</c:v>
                </c:pt>
                <c:pt idx="27707">
                  <c:v>0.999</c:v>
                </c:pt>
                <c:pt idx="27708">
                  <c:v>0.998</c:v>
                </c:pt>
                <c:pt idx="27709">
                  <c:v>0.998</c:v>
                </c:pt>
                <c:pt idx="27710">
                  <c:v>0.997</c:v>
                </c:pt>
                <c:pt idx="27711">
                  <c:v>0.997</c:v>
                </c:pt>
                <c:pt idx="27712">
                  <c:v>0.998</c:v>
                </c:pt>
                <c:pt idx="27713">
                  <c:v>0.997</c:v>
                </c:pt>
                <c:pt idx="27714">
                  <c:v>0.997</c:v>
                </c:pt>
                <c:pt idx="27715">
                  <c:v>0.998</c:v>
                </c:pt>
                <c:pt idx="27716">
                  <c:v>0.999</c:v>
                </c:pt>
                <c:pt idx="27717">
                  <c:v>0.999</c:v>
                </c:pt>
                <c:pt idx="27718">
                  <c:v>0.998</c:v>
                </c:pt>
                <c:pt idx="27719">
                  <c:v>1</c:v>
                </c:pt>
                <c:pt idx="27720">
                  <c:v>1.0010000000000001</c:v>
                </c:pt>
                <c:pt idx="27721">
                  <c:v>1</c:v>
                </c:pt>
                <c:pt idx="27722">
                  <c:v>1.002</c:v>
                </c:pt>
                <c:pt idx="27723">
                  <c:v>1.0010000000000001</c:v>
                </c:pt>
                <c:pt idx="27724">
                  <c:v>1.002</c:v>
                </c:pt>
                <c:pt idx="27725">
                  <c:v>1.002</c:v>
                </c:pt>
                <c:pt idx="27726">
                  <c:v>1.002</c:v>
                </c:pt>
                <c:pt idx="27727">
                  <c:v>1.0010000000000001</c:v>
                </c:pt>
                <c:pt idx="27728">
                  <c:v>1.002</c:v>
                </c:pt>
                <c:pt idx="27729">
                  <c:v>1.0010000000000001</c:v>
                </c:pt>
                <c:pt idx="27730">
                  <c:v>1.002</c:v>
                </c:pt>
                <c:pt idx="27731">
                  <c:v>1.0010000000000001</c:v>
                </c:pt>
                <c:pt idx="27732">
                  <c:v>1.0030000000000001</c:v>
                </c:pt>
                <c:pt idx="27733">
                  <c:v>1.002</c:v>
                </c:pt>
                <c:pt idx="27734">
                  <c:v>1</c:v>
                </c:pt>
                <c:pt idx="27735">
                  <c:v>1.002</c:v>
                </c:pt>
                <c:pt idx="27736">
                  <c:v>1.004</c:v>
                </c:pt>
                <c:pt idx="27737">
                  <c:v>1.0030000000000001</c:v>
                </c:pt>
                <c:pt idx="27738">
                  <c:v>1.0010000000000001</c:v>
                </c:pt>
                <c:pt idx="27739">
                  <c:v>1.002</c:v>
                </c:pt>
                <c:pt idx="27740">
                  <c:v>1.002</c:v>
                </c:pt>
                <c:pt idx="27741">
                  <c:v>1</c:v>
                </c:pt>
                <c:pt idx="27742">
                  <c:v>1</c:v>
                </c:pt>
                <c:pt idx="27743">
                  <c:v>1.0010000000000001</c:v>
                </c:pt>
                <c:pt idx="27744">
                  <c:v>1.0010000000000001</c:v>
                </c:pt>
                <c:pt idx="27745">
                  <c:v>1</c:v>
                </c:pt>
                <c:pt idx="27746">
                  <c:v>0.999</c:v>
                </c:pt>
                <c:pt idx="27747">
                  <c:v>1</c:v>
                </c:pt>
                <c:pt idx="27748">
                  <c:v>0.999</c:v>
                </c:pt>
                <c:pt idx="27749">
                  <c:v>0.999</c:v>
                </c:pt>
                <c:pt idx="27750">
                  <c:v>0.999</c:v>
                </c:pt>
                <c:pt idx="27751">
                  <c:v>0.998</c:v>
                </c:pt>
                <c:pt idx="27752">
                  <c:v>0.999</c:v>
                </c:pt>
                <c:pt idx="27753">
                  <c:v>0.999</c:v>
                </c:pt>
                <c:pt idx="27754">
                  <c:v>0.999</c:v>
                </c:pt>
                <c:pt idx="27755">
                  <c:v>0.998</c:v>
                </c:pt>
                <c:pt idx="27756">
                  <c:v>0.998</c:v>
                </c:pt>
                <c:pt idx="27757">
                  <c:v>1</c:v>
                </c:pt>
                <c:pt idx="27758">
                  <c:v>1.0010000000000001</c:v>
                </c:pt>
                <c:pt idx="27759">
                  <c:v>1</c:v>
                </c:pt>
                <c:pt idx="27760">
                  <c:v>1</c:v>
                </c:pt>
                <c:pt idx="27761">
                  <c:v>1.0030000000000001</c:v>
                </c:pt>
                <c:pt idx="27762">
                  <c:v>1.002</c:v>
                </c:pt>
                <c:pt idx="27763">
                  <c:v>1.002</c:v>
                </c:pt>
                <c:pt idx="27764">
                  <c:v>1.0010000000000001</c:v>
                </c:pt>
                <c:pt idx="27765">
                  <c:v>1.0030000000000001</c:v>
                </c:pt>
                <c:pt idx="27766">
                  <c:v>1.002</c:v>
                </c:pt>
                <c:pt idx="27767">
                  <c:v>1.0030000000000001</c:v>
                </c:pt>
                <c:pt idx="27768">
                  <c:v>1.0030000000000001</c:v>
                </c:pt>
                <c:pt idx="27769">
                  <c:v>1.0010000000000001</c:v>
                </c:pt>
                <c:pt idx="27770">
                  <c:v>1.0010000000000001</c:v>
                </c:pt>
                <c:pt idx="27771">
                  <c:v>1</c:v>
                </c:pt>
                <c:pt idx="27772">
                  <c:v>1</c:v>
                </c:pt>
                <c:pt idx="27773">
                  <c:v>1</c:v>
                </c:pt>
                <c:pt idx="27774">
                  <c:v>1</c:v>
                </c:pt>
                <c:pt idx="27775">
                  <c:v>1.002</c:v>
                </c:pt>
                <c:pt idx="27776">
                  <c:v>1.004</c:v>
                </c:pt>
                <c:pt idx="27777">
                  <c:v>1.0030000000000001</c:v>
                </c:pt>
                <c:pt idx="27778">
                  <c:v>1.0030000000000001</c:v>
                </c:pt>
                <c:pt idx="27779">
                  <c:v>1.004</c:v>
                </c:pt>
                <c:pt idx="27780">
                  <c:v>1.004</c:v>
                </c:pt>
                <c:pt idx="27781">
                  <c:v>1.0030000000000001</c:v>
                </c:pt>
                <c:pt idx="27782">
                  <c:v>1</c:v>
                </c:pt>
                <c:pt idx="27783">
                  <c:v>1.0010000000000001</c:v>
                </c:pt>
                <c:pt idx="27784">
                  <c:v>1.0010000000000001</c:v>
                </c:pt>
                <c:pt idx="27785">
                  <c:v>1</c:v>
                </c:pt>
                <c:pt idx="27786">
                  <c:v>1.0010000000000001</c:v>
                </c:pt>
                <c:pt idx="27787">
                  <c:v>1.0010000000000001</c:v>
                </c:pt>
                <c:pt idx="27788">
                  <c:v>1.002</c:v>
                </c:pt>
                <c:pt idx="27789">
                  <c:v>1.0030000000000001</c:v>
                </c:pt>
                <c:pt idx="27790">
                  <c:v>1.004</c:v>
                </c:pt>
                <c:pt idx="27791">
                  <c:v>1.0010000000000001</c:v>
                </c:pt>
                <c:pt idx="27792">
                  <c:v>1.002</c:v>
                </c:pt>
                <c:pt idx="27793">
                  <c:v>1.002</c:v>
                </c:pt>
                <c:pt idx="27794">
                  <c:v>1.002</c:v>
                </c:pt>
                <c:pt idx="27795">
                  <c:v>1.002</c:v>
                </c:pt>
                <c:pt idx="27796">
                  <c:v>1.0010000000000001</c:v>
                </c:pt>
                <c:pt idx="27797">
                  <c:v>1.0010000000000001</c:v>
                </c:pt>
                <c:pt idx="27798">
                  <c:v>0.999</c:v>
                </c:pt>
                <c:pt idx="27799">
                  <c:v>1</c:v>
                </c:pt>
                <c:pt idx="27800">
                  <c:v>0.999</c:v>
                </c:pt>
                <c:pt idx="27801">
                  <c:v>1</c:v>
                </c:pt>
                <c:pt idx="27802">
                  <c:v>1.002</c:v>
                </c:pt>
                <c:pt idx="27803">
                  <c:v>1.002</c:v>
                </c:pt>
                <c:pt idx="27804">
                  <c:v>1.002</c:v>
                </c:pt>
                <c:pt idx="27805">
                  <c:v>1.002</c:v>
                </c:pt>
                <c:pt idx="27806">
                  <c:v>1.002</c:v>
                </c:pt>
                <c:pt idx="27807">
                  <c:v>1.002</c:v>
                </c:pt>
                <c:pt idx="27808">
                  <c:v>1.002</c:v>
                </c:pt>
                <c:pt idx="27809">
                  <c:v>1.002</c:v>
                </c:pt>
                <c:pt idx="27810">
                  <c:v>1.0010000000000001</c:v>
                </c:pt>
                <c:pt idx="27811">
                  <c:v>1.002</c:v>
                </c:pt>
                <c:pt idx="27812">
                  <c:v>1.002</c:v>
                </c:pt>
                <c:pt idx="27813">
                  <c:v>1.0010000000000001</c:v>
                </c:pt>
                <c:pt idx="27814">
                  <c:v>1.0010000000000001</c:v>
                </c:pt>
                <c:pt idx="27815">
                  <c:v>1.002</c:v>
                </c:pt>
                <c:pt idx="27816">
                  <c:v>1.002</c:v>
                </c:pt>
                <c:pt idx="27817">
                  <c:v>1.002</c:v>
                </c:pt>
                <c:pt idx="27818">
                  <c:v>1.0010000000000001</c:v>
                </c:pt>
                <c:pt idx="27819">
                  <c:v>1.0010000000000001</c:v>
                </c:pt>
                <c:pt idx="27820">
                  <c:v>1</c:v>
                </c:pt>
                <c:pt idx="27821">
                  <c:v>1</c:v>
                </c:pt>
                <c:pt idx="27822">
                  <c:v>1.0010000000000001</c:v>
                </c:pt>
                <c:pt idx="27823">
                  <c:v>1.0010000000000001</c:v>
                </c:pt>
                <c:pt idx="27824">
                  <c:v>1.002</c:v>
                </c:pt>
                <c:pt idx="27825">
                  <c:v>1.002</c:v>
                </c:pt>
                <c:pt idx="27826">
                  <c:v>1.0030000000000001</c:v>
                </c:pt>
                <c:pt idx="27827">
                  <c:v>1.0030000000000001</c:v>
                </c:pt>
                <c:pt idx="27828">
                  <c:v>1.004</c:v>
                </c:pt>
                <c:pt idx="27829">
                  <c:v>1.0030000000000001</c:v>
                </c:pt>
                <c:pt idx="27830">
                  <c:v>1.0030000000000001</c:v>
                </c:pt>
                <c:pt idx="27831">
                  <c:v>1.0030000000000001</c:v>
                </c:pt>
                <c:pt idx="27832">
                  <c:v>1.0030000000000001</c:v>
                </c:pt>
                <c:pt idx="27833">
                  <c:v>1.002</c:v>
                </c:pt>
                <c:pt idx="27834">
                  <c:v>1.002</c:v>
                </c:pt>
                <c:pt idx="27835">
                  <c:v>1.002</c:v>
                </c:pt>
                <c:pt idx="27836">
                  <c:v>1.0010000000000001</c:v>
                </c:pt>
                <c:pt idx="27837">
                  <c:v>1.0010000000000001</c:v>
                </c:pt>
                <c:pt idx="27838">
                  <c:v>1.0010000000000001</c:v>
                </c:pt>
                <c:pt idx="27839">
                  <c:v>1.002</c:v>
                </c:pt>
                <c:pt idx="27840">
                  <c:v>1.0010000000000001</c:v>
                </c:pt>
                <c:pt idx="27841">
                  <c:v>1.002</c:v>
                </c:pt>
                <c:pt idx="27842">
                  <c:v>1.002</c:v>
                </c:pt>
                <c:pt idx="27843">
                  <c:v>1.004</c:v>
                </c:pt>
                <c:pt idx="27844">
                  <c:v>1.004</c:v>
                </c:pt>
                <c:pt idx="27845">
                  <c:v>1.004</c:v>
                </c:pt>
                <c:pt idx="27846">
                  <c:v>1.004</c:v>
                </c:pt>
                <c:pt idx="27847">
                  <c:v>1.004</c:v>
                </c:pt>
                <c:pt idx="27848">
                  <c:v>1.0030000000000001</c:v>
                </c:pt>
                <c:pt idx="27849">
                  <c:v>1.0030000000000001</c:v>
                </c:pt>
                <c:pt idx="27850">
                  <c:v>1.0030000000000001</c:v>
                </c:pt>
                <c:pt idx="27851">
                  <c:v>1.004</c:v>
                </c:pt>
                <c:pt idx="27852">
                  <c:v>1.002</c:v>
                </c:pt>
                <c:pt idx="27853">
                  <c:v>1.002</c:v>
                </c:pt>
                <c:pt idx="27854">
                  <c:v>1.0030000000000001</c:v>
                </c:pt>
                <c:pt idx="27855">
                  <c:v>1.0030000000000001</c:v>
                </c:pt>
                <c:pt idx="27856">
                  <c:v>1.002</c:v>
                </c:pt>
                <c:pt idx="27857">
                  <c:v>1.0010000000000001</c:v>
                </c:pt>
                <c:pt idx="27858">
                  <c:v>1.0010000000000001</c:v>
                </c:pt>
                <c:pt idx="27859">
                  <c:v>1.0010000000000001</c:v>
                </c:pt>
                <c:pt idx="27860">
                  <c:v>1.002</c:v>
                </c:pt>
                <c:pt idx="27861">
                  <c:v>1.0030000000000001</c:v>
                </c:pt>
                <c:pt idx="27862">
                  <c:v>1.0030000000000001</c:v>
                </c:pt>
                <c:pt idx="27863">
                  <c:v>1.0030000000000001</c:v>
                </c:pt>
                <c:pt idx="27864">
                  <c:v>1.002</c:v>
                </c:pt>
                <c:pt idx="27865">
                  <c:v>1.0030000000000001</c:v>
                </c:pt>
                <c:pt idx="27866">
                  <c:v>1.004</c:v>
                </c:pt>
                <c:pt idx="27867">
                  <c:v>1.006</c:v>
                </c:pt>
                <c:pt idx="27868">
                  <c:v>1.0050000000000001</c:v>
                </c:pt>
                <c:pt idx="27869">
                  <c:v>1.0030000000000001</c:v>
                </c:pt>
                <c:pt idx="27870">
                  <c:v>1.004</c:v>
                </c:pt>
                <c:pt idx="27871">
                  <c:v>1.0050000000000001</c:v>
                </c:pt>
                <c:pt idx="27872">
                  <c:v>1.004</c:v>
                </c:pt>
                <c:pt idx="27873">
                  <c:v>1.0030000000000001</c:v>
                </c:pt>
                <c:pt idx="27874">
                  <c:v>1.0030000000000001</c:v>
                </c:pt>
                <c:pt idx="27875">
                  <c:v>1.002</c:v>
                </c:pt>
                <c:pt idx="27876">
                  <c:v>1.0010000000000001</c:v>
                </c:pt>
                <c:pt idx="27877">
                  <c:v>0.999</c:v>
                </c:pt>
                <c:pt idx="27878">
                  <c:v>1.0010000000000001</c:v>
                </c:pt>
                <c:pt idx="27879">
                  <c:v>1.002</c:v>
                </c:pt>
                <c:pt idx="27880">
                  <c:v>1.002</c:v>
                </c:pt>
                <c:pt idx="27881">
                  <c:v>1.004</c:v>
                </c:pt>
                <c:pt idx="27882">
                  <c:v>1.004</c:v>
                </c:pt>
                <c:pt idx="27883">
                  <c:v>1.0030000000000001</c:v>
                </c:pt>
                <c:pt idx="27884">
                  <c:v>1.0010000000000001</c:v>
                </c:pt>
                <c:pt idx="27885">
                  <c:v>1.0030000000000001</c:v>
                </c:pt>
                <c:pt idx="27886">
                  <c:v>1.004</c:v>
                </c:pt>
                <c:pt idx="27887">
                  <c:v>1.0030000000000001</c:v>
                </c:pt>
                <c:pt idx="27888">
                  <c:v>1.004</c:v>
                </c:pt>
                <c:pt idx="27889">
                  <c:v>1.0030000000000001</c:v>
                </c:pt>
                <c:pt idx="27890">
                  <c:v>1.004</c:v>
                </c:pt>
                <c:pt idx="27891">
                  <c:v>1.006</c:v>
                </c:pt>
                <c:pt idx="27892">
                  <c:v>1.004</c:v>
                </c:pt>
                <c:pt idx="27893">
                  <c:v>1.004</c:v>
                </c:pt>
                <c:pt idx="27894">
                  <c:v>1.0030000000000001</c:v>
                </c:pt>
                <c:pt idx="27895">
                  <c:v>1.0010000000000001</c:v>
                </c:pt>
                <c:pt idx="27896">
                  <c:v>1</c:v>
                </c:pt>
                <c:pt idx="27897">
                  <c:v>1</c:v>
                </c:pt>
                <c:pt idx="27898">
                  <c:v>0.999</c:v>
                </c:pt>
                <c:pt idx="27899">
                  <c:v>0.998</c:v>
                </c:pt>
                <c:pt idx="27900">
                  <c:v>0.999</c:v>
                </c:pt>
                <c:pt idx="27901">
                  <c:v>1</c:v>
                </c:pt>
                <c:pt idx="27902">
                  <c:v>1.0010000000000001</c:v>
                </c:pt>
                <c:pt idx="27903">
                  <c:v>1.0010000000000001</c:v>
                </c:pt>
                <c:pt idx="27904">
                  <c:v>1.002</c:v>
                </c:pt>
                <c:pt idx="27905">
                  <c:v>1.0030000000000001</c:v>
                </c:pt>
                <c:pt idx="27906">
                  <c:v>1.0030000000000001</c:v>
                </c:pt>
                <c:pt idx="27907">
                  <c:v>1.0030000000000001</c:v>
                </c:pt>
                <c:pt idx="27908">
                  <c:v>1.0030000000000001</c:v>
                </c:pt>
                <c:pt idx="27909">
                  <c:v>1.004</c:v>
                </c:pt>
                <c:pt idx="27910">
                  <c:v>1.002</c:v>
                </c:pt>
                <c:pt idx="27911">
                  <c:v>1.0030000000000001</c:v>
                </c:pt>
                <c:pt idx="27912">
                  <c:v>1.004</c:v>
                </c:pt>
                <c:pt idx="27913">
                  <c:v>1.004</c:v>
                </c:pt>
                <c:pt idx="27914">
                  <c:v>1.0030000000000001</c:v>
                </c:pt>
                <c:pt idx="27915">
                  <c:v>1.0030000000000001</c:v>
                </c:pt>
                <c:pt idx="27916">
                  <c:v>1.004</c:v>
                </c:pt>
                <c:pt idx="27917">
                  <c:v>1.0030000000000001</c:v>
                </c:pt>
                <c:pt idx="27918">
                  <c:v>1.002</c:v>
                </c:pt>
                <c:pt idx="27919">
                  <c:v>1.004</c:v>
                </c:pt>
                <c:pt idx="27920">
                  <c:v>1.006</c:v>
                </c:pt>
                <c:pt idx="27921">
                  <c:v>1.006</c:v>
                </c:pt>
                <c:pt idx="27922">
                  <c:v>1.0050000000000001</c:v>
                </c:pt>
                <c:pt idx="27923">
                  <c:v>1.004</c:v>
                </c:pt>
                <c:pt idx="27924">
                  <c:v>1.0050000000000001</c:v>
                </c:pt>
                <c:pt idx="27925">
                  <c:v>1.004</c:v>
                </c:pt>
                <c:pt idx="27926">
                  <c:v>1.0050000000000001</c:v>
                </c:pt>
                <c:pt idx="27927">
                  <c:v>1.0050000000000001</c:v>
                </c:pt>
                <c:pt idx="27928">
                  <c:v>1.0050000000000001</c:v>
                </c:pt>
                <c:pt idx="27929">
                  <c:v>1.006</c:v>
                </c:pt>
                <c:pt idx="27930">
                  <c:v>1.0050000000000001</c:v>
                </c:pt>
                <c:pt idx="27931">
                  <c:v>1.004</c:v>
                </c:pt>
                <c:pt idx="27932">
                  <c:v>1.0030000000000001</c:v>
                </c:pt>
                <c:pt idx="27933">
                  <c:v>1.002</c:v>
                </c:pt>
                <c:pt idx="27934">
                  <c:v>1.0030000000000001</c:v>
                </c:pt>
                <c:pt idx="27935">
                  <c:v>1.002</c:v>
                </c:pt>
                <c:pt idx="27936">
                  <c:v>1.0030000000000001</c:v>
                </c:pt>
                <c:pt idx="27937">
                  <c:v>1.0030000000000001</c:v>
                </c:pt>
                <c:pt idx="27938">
                  <c:v>1.002</c:v>
                </c:pt>
                <c:pt idx="27939">
                  <c:v>1.0030000000000001</c:v>
                </c:pt>
                <c:pt idx="27940">
                  <c:v>1.004</c:v>
                </c:pt>
                <c:pt idx="27941">
                  <c:v>1.0030000000000001</c:v>
                </c:pt>
                <c:pt idx="27942">
                  <c:v>1.0030000000000001</c:v>
                </c:pt>
                <c:pt idx="27943">
                  <c:v>1.004</c:v>
                </c:pt>
                <c:pt idx="27944">
                  <c:v>1.004</c:v>
                </c:pt>
                <c:pt idx="27945">
                  <c:v>1.0030000000000001</c:v>
                </c:pt>
                <c:pt idx="27946">
                  <c:v>1.004</c:v>
                </c:pt>
                <c:pt idx="27947">
                  <c:v>1.004</c:v>
                </c:pt>
                <c:pt idx="27948">
                  <c:v>1.0030000000000001</c:v>
                </c:pt>
                <c:pt idx="27949">
                  <c:v>1.0030000000000001</c:v>
                </c:pt>
                <c:pt idx="27950">
                  <c:v>1.0030000000000001</c:v>
                </c:pt>
                <c:pt idx="27951">
                  <c:v>1.004</c:v>
                </c:pt>
                <c:pt idx="27952">
                  <c:v>1.004</c:v>
                </c:pt>
                <c:pt idx="27953">
                  <c:v>1.0050000000000001</c:v>
                </c:pt>
                <c:pt idx="27954">
                  <c:v>1.0050000000000001</c:v>
                </c:pt>
                <c:pt idx="27955">
                  <c:v>1.0050000000000001</c:v>
                </c:pt>
                <c:pt idx="27956">
                  <c:v>1.004</c:v>
                </c:pt>
                <c:pt idx="27957">
                  <c:v>1.0050000000000001</c:v>
                </c:pt>
                <c:pt idx="27958">
                  <c:v>1.004</c:v>
                </c:pt>
                <c:pt idx="27959">
                  <c:v>1.0050000000000001</c:v>
                </c:pt>
                <c:pt idx="27960">
                  <c:v>1.004</c:v>
                </c:pt>
                <c:pt idx="27961">
                  <c:v>1.004</c:v>
                </c:pt>
                <c:pt idx="27962">
                  <c:v>1.004</c:v>
                </c:pt>
                <c:pt idx="27963">
                  <c:v>1.004</c:v>
                </c:pt>
                <c:pt idx="27964">
                  <c:v>1.0030000000000001</c:v>
                </c:pt>
                <c:pt idx="27965">
                  <c:v>1.002</c:v>
                </c:pt>
                <c:pt idx="27966">
                  <c:v>1.002</c:v>
                </c:pt>
                <c:pt idx="27967">
                  <c:v>1.002</c:v>
                </c:pt>
                <c:pt idx="27968">
                  <c:v>1.0010000000000001</c:v>
                </c:pt>
                <c:pt idx="27969">
                  <c:v>1.0010000000000001</c:v>
                </c:pt>
                <c:pt idx="27970">
                  <c:v>1.002</c:v>
                </c:pt>
                <c:pt idx="27971">
                  <c:v>1.002</c:v>
                </c:pt>
                <c:pt idx="27972">
                  <c:v>1.0010000000000001</c:v>
                </c:pt>
                <c:pt idx="27973">
                  <c:v>1.0030000000000001</c:v>
                </c:pt>
                <c:pt idx="27974">
                  <c:v>1.0030000000000001</c:v>
                </c:pt>
                <c:pt idx="27975">
                  <c:v>1.0030000000000001</c:v>
                </c:pt>
                <c:pt idx="27976">
                  <c:v>1.002</c:v>
                </c:pt>
                <c:pt idx="27977">
                  <c:v>0.999</c:v>
                </c:pt>
                <c:pt idx="27978">
                  <c:v>0.999</c:v>
                </c:pt>
                <c:pt idx="27979">
                  <c:v>1</c:v>
                </c:pt>
                <c:pt idx="27980">
                  <c:v>1.002</c:v>
                </c:pt>
                <c:pt idx="27981">
                  <c:v>1.0010000000000001</c:v>
                </c:pt>
                <c:pt idx="27982">
                  <c:v>1.0010000000000001</c:v>
                </c:pt>
                <c:pt idx="27983">
                  <c:v>1.0010000000000001</c:v>
                </c:pt>
                <c:pt idx="27984">
                  <c:v>1</c:v>
                </c:pt>
                <c:pt idx="27985">
                  <c:v>1.0010000000000001</c:v>
                </c:pt>
                <c:pt idx="27986">
                  <c:v>1.002</c:v>
                </c:pt>
                <c:pt idx="27987">
                  <c:v>1.002</c:v>
                </c:pt>
                <c:pt idx="27988">
                  <c:v>1.002</c:v>
                </c:pt>
                <c:pt idx="27989">
                  <c:v>1.002</c:v>
                </c:pt>
                <c:pt idx="27990">
                  <c:v>1.002</c:v>
                </c:pt>
                <c:pt idx="27991">
                  <c:v>1.002</c:v>
                </c:pt>
                <c:pt idx="27992">
                  <c:v>1.0010000000000001</c:v>
                </c:pt>
                <c:pt idx="27993">
                  <c:v>1.002</c:v>
                </c:pt>
                <c:pt idx="27994">
                  <c:v>1.002</c:v>
                </c:pt>
                <c:pt idx="27995">
                  <c:v>1.002</c:v>
                </c:pt>
                <c:pt idx="27996">
                  <c:v>1.0030000000000001</c:v>
                </c:pt>
                <c:pt idx="27997">
                  <c:v>1.002</c:v>
                </c:pt>
                <c:pt idx="27998">
                  <c:v>1.0030000000000001</c:v>
                </c:pt>
                <c:pt idx="27999">
                  <c:v>1.0030000000000001</c:v>
                </c:pt>
                <c:pt idx="28000">
                  <c:v>1.0030000000000001</c:v>
                </c:pt>
                <c:pt idx="28001">
                  <c:v>1.0030000000000001</c:v>
                </c:pt>
                <c:pt idx="28002">
                  <c:v>1.002</c:v>
                </c:pt>
                <c:pt idx="28003">
                  <c:v>1.0030000000000001</c:v>
                </c:pt>
                <c:pt idx="28004">
                  <c:v>1.0030000000000001</c:v>
                </c:pt>
                <c:pt idx="28005">
                  <c:v>1.0030000000000001</c:v>
                </c:pt>
                <c:pt idx="28006">
                  <c:v>1.0030000000000001</c:v>
                </c:pt>
                <c:pt idx="28007">
                  <c:v>1.0010000000000001</c:v>
                </c:pt>
                <c:pt idx="28008">
                  <c:v>1</c:v>
                </c:pt>
                <c:pt idx="28009">
                  <c:v>0.999</c:v>
                </c:pt>
                <c:pt idx="28010">
                  <c:v>0.998</c:v>
                </c:pt>
                <c:pt idx="28011">
                  <c:v>1</c:v>
                </c:pt>
                <c:pt idx="28012">
                  <c:v>0.999</c:v>
                </c:pt>
                <c:pt idx="28013">
                  <c:v>0.999</c:v>
                </c:pt>
                <c:pt idx="28014">
                  <c:v>0.998</c:v>
                </c:pt>
                <c:pt idx="28015">
                  <c:v>0.998</c:v>
                </c:pt>
                <c:pt idx="28016">
                  <c:v>0.998</c:v>
                </c:pt>
                <c:pt idx="28017">
                  <c:v>0.999</c:v>
                </c:pt>
                <c:pt idx="28018">
                  <c:v>1</c:v>
                </c:pt>
                <c:pt idx="28019">
                  <c:v>1.002</c:v>
                </c:pt>
                <c:pt idx="28020">
                  <c:v>1.0010000000000001</c:v>
                </c:pt>
                <c:pt idx="28021">
                  <c:v>1.0010000000000001</c:v>
                </c:pt>
                <c:pt idx="28022">
                  <c:v>1.002</c:v>
                </c:pt>
                <c:pt idx="28023">
                  <c:v>1.002</c:v>
                </c:pt>
                <c:pt idx="28024">
                  <c:v>1</c:v>
                </c:pt>
                <c:pt idx="28025">
                  <c:v>0.999</c:v>
                </c:pt>
                <c:pt idx="28026">
                  <c:v>1</c:v>
                </c:pt>
                <c:pt idx="28027">
                  <c:v>1</c:v>
                </c:pt>
                <c:pt idx="28028">
                  <c:v>1</c:v>
                </c:pt>
                <c:pt idx="28029">
                  <c:v>1.0010000000000001</c:v>
                </c:pt>
                <c:pt idx="28030">
                  <c:v>1</c:v>
                </c:pt>
                <c:pt idx="28031">
                  <c:v>1.0010000000000001</c:v>
                </c:pt>
                <c:pt idx="28032">
                  <c:v>1.0030000000000001</c:v>
                </c:pt>
                <c:pt idx="28033">
                  <c:v>1.002</c:v>
                </c:pt>
                <c:pt idx="28034">
                  <c:v>1.0010000000000001</c:v>
                </c:pt>
                <c:pt idx="28035">
                  <c:v>1</c:v>
                </c:pt>
                <c:pt idx="28036">
                  <c:v>1</c:v>
                </c:pt>
                <c:pt idx="28037">
                  <c:v>1.0010000000000001</c:v>
                </c:pt>
                <c:pt idx="28038">
                  <c:v>1.0030000000000001</c:v>
                </c:pt>
                <c:pt idx="28039">
                  <c:v>1.002</c:v>
                </c:pt>
                <c:pt idx="28040">
                  <c:v>1.0030000000000001</c:v>
                </c:pt>
                <c:pt idx="28041">
                  <c:v>1.002</c:v>
                </c:pt>
                <c:pt idx="28042">
                  <c:v>1.0010000000000001</c:v>
                </c:pt>
                <c:pt idx="28043">
                  <c:v>1.0010000000000001</c:v>
                </c:pt>
                <c:pt idx="28044">
                  <c:v>1</c:v>
                </c:pt>
                <c:pt idx="28045">
                  <c:v>0.999</c:v>
                </c:pt>
                <c:pt idx="28046">
                  <c:v>1</c:v>
                </c:pt>
                <c:pt idx="28047">
                  <c:v>1.0010000000000001</c:v>
                </c:pt>
                <c:pt idx="28048">
                  <c:v>1.002</c:v>
                </c:pt>
                <c:pt idx="28049">
                  <c:v>1.002</c:v>
                </c:pt>
                <c:pt idx="28050">
                  <c:v>1.0030000000000001</c:v>
                </c:pt>
                <c:pt idx="28051">
                  <c:v>1.002</c:v>
                </c:pt>
                <c:pt idx="28052">
                  <c:v>1.002</c:v>
                </c:pt>
                <c:pt idx="28053">
                  <c:v>1.002</c:v>
                </c:pt>
                <c:pt idx="28054">
                  <c:v>1.002</c:v>
                </c:pt>
                <c:pt idx="28055">
                  <c:v>1.002</c:v>
                </c:pt>
                <c:pt idx="28056">
                  <c:v>1.002</c:v>
                </c:pt>
                <c:pt idx="28057">
                  <c:v>1</c:v>
                </c:pt>
                <c:pt idx="28058">
                  <c:v>1.0010000000000001</c:v>
                </c:pt>
                <c:pt idx="28059">
                  <c:v>1.002</c:v>
                </c:pt>
                <c:pt idx="28060">
                  <c:v>1.0010000000000001</c:v>
                </c:pt>
                <c:pt idx="28061">
                  <c:v>1.0010000000000001</c:v>
                </c:pt>
                <c:pt idx="28062">
                  <c:v>1.002</c:v>
                </c:pt>
                <c:pt idx="28063">
                  <c:v>1.004</c:v>
                </c:pt>
                <c:pt idx="28064">
                  <c:v>1.004</c:v>
                </c:pt>
                <c:pt idx="28065">
                  <c:v>1.004</c:v>
                </c:pt>
                <c:pt idx="28066">
                  <c:v>1.004</c:v>
                </c:pt>
                <c:pt idx="28067">
                  <c:v>1.004</c:v>
                </c:pt>
                <c:pt idx="28068">
                  <c:v>1.0030000000000001</c:v>
                </c:pt>
                <c:pt idx="28069">
                  <c:v>1.0010000000000001</c:v>
                </c:pt>
                <c:pt idx="28070">
                  <c:v>1.0010000000000001</c:v>
                </c:pt>
                <c:pt idx="28071">
                  <c:v>1.0010000000000001</c:v>
                </c:pt>
                <c:pt idx="28072">
                  <c:v>1.0010000000000001</c:v>
                </c:pt>
                <c:pt idx="28073">
                  <c:v>1.0010000000000001</c:v>
                </c:pt>
                <c:pt idx="28074">
                  <c:v>1.0010000000000001</c:v>
                </c:pt>
                <c:pt idx="28075">
                  <c:v>1.002</c:v>
                </c:pt>
                <c:pt idx="28076">
                  <c:v>1.0010000000000001</c:v>
                </c:pt>
                <c:pt idx="28077">
                  <c:v>1.0010000000000001</c:v>
                </c:pt>
                <c:pt idx="28078">
                  <c:v>1.0010000000000001</c:v>
                </c:pt>
                <c:pt idx="28079">
                  <c:v>1.002</c:v>
                </c:pt>
                <c:pt idx="28080">
                  <c:v>1.002</c:v>
                </c:pt>
                <c:pt idx="28081">
                  <c:v>1.0030000000000001</c:v>
                </c:pt>
                <c:pt idx="28082">
                  <c:v>1.0050000000000001</c:v>
                </c:pt>
                <c:pt idx="28083">
                  <c:v>1.0050000000000001</c:v>
                </c:pt>
                <c:pt idx="28084">
                  <c:v>1.004</c:v>
                </c:pt>
                <c:pt idx="28085">
                  <c:v>1.0050000000000001</c:v>
                </c:pt>
                <c:pt idx="28086">
                  <c:v>1.0050000000000001</c:v>
                </c:pt>
                <c:pt idx="28087">
                  <c:v>1.0050000000000001</c:v>
                </c:pt>
                <c:pt idx="28088">
                  <c:v>1.0030000000000001</c:v>
                </c:pt>
                <c:pt idx="28089">
                  <c:v>1.002</c:v>
                </c:pt>
                <c:pt idx="28090">
                  <c:v>1.0030000000000001</c:v>
                </c:pt>
                <c:pt idx="28091">
                  <c:v>1.004</c:v>
                </c:pt>
                <c:pt idx="28092">
                  <c:v>1.0030000000000001</c:v>
                </c:pt>
                <c:pt idx="28093">
                  <c:v>1.0010000000000001</c:v>
                </c:pt>
                <c:pt idx="28094">
                  <c:v>1.0030000000000001</c:v>
                </c:pt>
                <c:pt idx="28095">
                  <c:v>1.002</c:v>
                </c:pt>
                <c:pt idx="28096">
                  <c:v>1</c:v>
                </c:pt>
                <c:pt idx="28097">
                  <c:v>1</c:v>
                </c:pt>
                <c:pt idx="28098">
                  <c:v>1.0010000000000001</c:v>
                </c:pt>
                <c:pt idx="28099">
                  <c:v>1</c:v>
                </c:pt>
                <c:pt idx="28100">
                  <c:v>0.999</c:v>
                </c:pt>
                <c:pt idx="28101">
                  <c:v>1.002</c:v>
                </c:pt>
                <c:pt idx="28102">
                  <c:v>1.0030000000000001</c:v>
                </c:pt>
                <c:pt idx="28103">
                  <c:v>1.0030000000000001</c:v>
                </c:pt>
                <c:pt idx="28104">
                  <c:v>1.002</c:v>
                </c:pt>
                <c:pt idx="28105">
                  <c:v>1.002</c:v>
                </c:pt>
                <c:pt idx="28106">
                  <c:v>1</c:v>
                </c:pt>
                <c:pt idx="28107">
                  <c:v>0.999</c:v>
                </c:pt>
                <c:pt idx="28108">
                  <c:v>1</c:v>
                </c:pt>
                <c:pt idx="28109">
                  <c:v>0.999</c:v>
                </c:pt>
                <c:pt idx="28110">
                  <c:v>1</c:v>
                </c:pt>
                <c:pt idx="28111">
                  <c:v>1</c:v>
                </c:pt>
                <c:pt idx="28112">
                  <c:v>1</c:v>
                </c:pt>
                <c:pt idx="28113">
                  <c:v>0.999</c:v>
                </c:pt>
                <c:pt idx="28114">
                  <c:v>1</c:v>
                </c:pt>
                <c:pt idx="28115">
                  <c:v>0.998</c:v>
                </c:pt>
                <c:pt idx="28116">
                  <c:v>0.998</c:v>
                </c:pt>
                <c:pt idx="28117">
                  <c:v>1</c:v>
                </c:pt>
                <c:pt idx="28118">
                  <c:v>0.999</c:v>
                </c:pt>
                <c:pt idx="28119">
                  <c:v>0.999</c:v>
                </c:pt>
                <c:pt idx="28120">
                  <c:v>0.999</c:v>
                </c:pt>
                <c:pt idx="28121">
                  <c:v>0.999</c:v>
                </c:pt>
                <c:pt idx="28122">
                  <c:v>0.999</c:v>
                </c:pt>
                <c:pt idx="28123">
                  <c:v>0.999</c:v>
                </c:pt>
                <c:pt idx="28124">
                  <c:v>1</c:v>
                </c:pt>
                <c:pt idx="28125">
                  <c:v>1.0010000000000001</c:v>
                </c:pt>
                <c:pt idx="28126">
                  <c:v>1</c:v>
                </c:pt>
                <c:pt idx="28127">
                  <c:v>0.999</c:v>
                </c:pt>
                <c:pt idx="28128">
                  <c:v>1</c:v>
                </c:pt>
                <c:pt idx="28129">
                  <c:v>1.0010000000000001</c:v>
                </c:pt>
                <c:pt idx="28130">
                  <c:v>1</c:v>
                </c:pt>
                <c:pt idx="28131">
                  <c:v>1</c:v>
                </c:pt>
                <c:pt idx="28132">
                  <c:v>1</c:v>
                </c:pt>
                <c:pt idx="28133">
                  <c:v>1</c:v>
                </c:pt>
                <c:pt idx="28134">
                  <c:v>1</c:v>
                </c:pt>
                <c:pt idx="28135">
                  <c:v>1</c:v>
                </c:pt>
                <c:pt idx="28136">
                  <c:v>1</c:v>
                </c:pt>
                <c:pt idx="28137">
                  <c:v>1.0010000000000001</c:v>
                </c:pt>
                <c:pt idx="28138">
                  <c:v>0.999</c:v>
                </c:pt>
                <c:pt idx="28139">
                  <c:v>0.998</c:v>
                </c:pt>
                <c:pt idx="28140">
                  <c:v>0.999</c:v>
                </c:pt>
                <c:pt idx="28141">
                  <c:v>0.998</c:v>
                </c:pt>
                <c:pt idx="28142">
                  <c:v>0.999</c:v>
                </c:pt>
                <c:pt idx="28143">
                  <c:v>1</c:v>
                </c:pt>
                <c:pt idx="28144">
                  <c:v>1.0010000000000001</c:v>
                </c:pt>
                <c:pt idx="28145">
                  <c:v>1.0030000000000001</c:v>
                </c:pt>
                <c:pt idx="28146">
                  <c:v>1.002</c:v>
                </c:pt>
                <c:pt idx="28147">
                  <c:v>1.0010000000000001</c:v>
                </c:pt>
                <c:pt idx="28148">
                  <c:v>1.002</c:v>
                </c:pt>
                <c:pt idx="28149">
                  <c:v>1.0030000000000001</c:v>
                </c:pt>
                <c:pt idx="28150">
                  <c:v>1.002</c:v>
                </c:pt>
                <c:pt idx="28151">
                  <c:v>1.0010000000000001</c:v>
                </c:pt>
                <c:pt idx="28152">
                  <c:v>1.0010000000000001</c:v>
                </c:pt>
                <c:pt idx="28153">
                  <c:v>1</c:v>
                </c:pt>
                <c:pt idx="28154">
                  <c:v>1</c:v>
                </c:pt>
                <c:pt idx="28155">
                  <c:v>1</c:v>
                </c:pt>
                <c:pt idx="28156">
                  <c:v>1</c:v>
                </c:pt>
                <c:pt idx="28157">
                  <c:v>1.0030000000000001</c:v>
                </c:pt>
                <c:pt idx="28158">
                  <c:v>1.004</c:v>
                </c:pt>
                <c:pt idx="28159">
                  <c:v>1.004</c:v>
                </c:pt>
                <c:pt idx="28160">
                  <c:v>1.004</c:v>
                </c:pt>
                <c:pt idx="28161">
                  <c:v>1.002</c:v>
                </c:pt>
                <c:pt idx="28162">
                  <c:v>1.0010000000000001</c:v>
                </c:pt>
                <c:pt idx="28163">
                  <c:v>1.0010000000000001</c:v>
                </c:pt>
                <c:pt idx="28164">
                  <c:v>1.0010000000000001</c:v>
                </c:pt>
                <c:pt idx="28165">
                  <c:v>1.002</c:v>
                </c:pt>
                <c:pt idx="28166">
                  <c:v>1.002</c:v>
                </c:pt>
                <c:pt idx="28167">
                  <c:v>1.002</c:v>
                </c:pt>
                <c:pt idx="28168">
                  <c:v>1.004</c:v>
                </c:pt>
                <c:pt idx="28169">
                  <c:v>1.0030000000000001</c:v>
                </c:pt>
                <c:pt idx="28170">
                  <c:v>1.002</c:v>
                </c:pt>
                <c:pt idx="28171">
                  <c:v>1.002</c:v>
                </c:pt>
                <c:pt idx="28172">
                  <c:v>1.0030000000000001</c:v>
                </c:pt>
                <c:pt idx="28173">
                  <c:v>1.002</c:v>
                </c:pt>
                <c:pt idx="28174">
                  <c:v>1.004</c:v>
                </c:pt>
                <c:pt idx="28175">
                  <c:v>1.0030000000000001</c:v>
                </c:pt>
                <c:pt idx="28176">
                  <c:v>1.0030000000000001</c:v>
                </c:pt>
                <c:pt idx="28177">
                  <c:v>1.0030000000000001</c:v>
                </c:pt>
                <c:pt idx="28178">
                  <c:v>1.002</c:v>
                </c:pt>
                <c:pt idx="28179">
                  <c:v>1.002</c:v>
                </c:pt>
                <c:pt idx="28180">
                  <c:v>1.0030000000000001</c:v>
                </c:pt>
                <c:pt idx="28181">
                  <c:v>1.002</c:v>
                </c:pt>
                <c:pt idx="28182">
                  <c:v>1.0010000000000001</c:v>
                </c:pt>
                <c:pt idx="28183">
                  <c:v>1.0010000000000001</c:v>
                </c:pt>
                <c:pt idx="28184">
                  <c:v>1.0010000000000001</c:v>
                </c:pt>
                <c:pt idx="28185">
                  <c:v>1.0010000000000001</c:v>
                </c:pt>
                <c:pt idx="28186">
                  <c:v>1.0010000000000001</c:v>
                </c:pt>
                <c:pt idx="28187">
                  <c:v>1.0010000000000001</c:v>
                </c:pt>
                <c:pt idx="28188">
                  <c:v>1.0030000000000001</c:v>
                </c:pt>
                <c:pt idx="28189">
                  <c:v>1.0030000000000001</c:v>
                </c:pt>
                <c:pt idx="28190">
                  <c:v>1.0030000000000001</c:v>
                </c:pt>
                <c:pt idx="28191">
                  <c:v>1.0010000000000001</c:v>
                </c:pt>
                <c:pt idx="28192">
                  <c:v>1.002</c:v>
                </c:pt>
                <c:pt idx="28193">
                  <c:v>1.0010000000000001</c:v>
                </c:pt>
                <c:pt idx="28194">
                  <c:v>1.0010000000000001</c:v>
                </c:pt>
                <c:pt idx="28195">
                  <c:v>1.0010000000000001</c:v>
                </c:pt>
                <c:pt idx="28196">
                  <c:v>1.002</c:v>
                </c:pt>
                <c:pt idx="28197">
                  <c:v>1.002</c:v>
                </c:pt>
                <c:pt idx="28198">
                  <c:v>1.002</c:v>
                </c:pt>
                <c:pt idx="28199">
                  <c:v>1</c:v>
                </c:pt>
                <c:pt idx="28200">
                  <c:v>1</c:v>
                </c:pt>
                <c:pt idx="28201">
                  <c:v>1</c:v>
                </c:pt>
                <c:pt idx="28202">
                  <c:v>1.0010000000000001</c:v>
                </c:pt>
                <c:pt idx="28203">
                  <c:v>1.002</c:v>
                </c:pt>
                <c:pt idx="28204">
                  <c:v>1.002</c:v>
                </c:pt>
                <c:pt idx="28205">
                  <c:v>1.002</c:v>
                </c:pt>
                <c:pt idx="28206">
                  <c:v>1</c:v>
                </c:pt>
                <c:pt idx="28207">
                  <c:v>1</c:v>
                </c:pt>
                <c:pt idx="28208">
                  <c:v>1.002</c:v>
                </c:pt>
                <c:pt idx="28209">
                  <c:v>1.0010000000000001</c:v>
                </c:pt>
                <c:pt idx="28210">
                  <c:v>0.999</c:v>
                </c:pt>
                <c:pt idx="28211">
                  <c:v>0.999</c:v>
                </c:pt>
                <c:pt idx="28212">
                  <c:v>0.998</c:v>
                </c:pt>
                <c:pt idx="28213">
                  <c:v>1</c:v>
                </c:pt>
                <c:pt idx="28214">
                  <c:v>1.0010000000000001</c:v>
                </c:pt>
                <c:pt idx="28215">
                  <c:v>1.002</c:v>
                </c:pt>
                <c:pt idx="28216">
                  <c:v>1.002</c:v>
                </c:pt>
                <c:pt idx="28217">
                  <c:v>1.004</c:v>
                </c:pt>
                <c:pt idx="28218">
                  <c:v>1.0030000000000001</c:v>
                </c:pt>
                <c:pt idx="28219">
                  <c:v>1.002</c:v>
                </c:pt>
                <c:pt idx="28220">
                  <c:v>1.0030000000000001</c:v>
                </c:pt>
                <c:pt idx="28221">
                  <c:v>1.0030000000000001</c:v>
                </c:pt>
                <c:pt idx="28222">
                  <c:v>1.002</c:v>
                </c:pt>
                <c:pt idx="28223">
                  <c:v>1</c:v>
                </c:pt>
                <c:pt idx="28224">
                  <c:v>1</c:v>
                </c:pt>
                <c:pt idx="28225">
                  <c:v>1</c:v>
                </c:pt>
                <c:pt idx="28226">
                  <c:v>1.002</c:v>
                </c:pt>
                <c:pt idx="28227">
                  <c:v>0.999</c:v>
                </c:pt>
                <c:pt idx="28228">
                  <c:v>1</c:v>
                </c:pt>
                <c:pt idx="28229">
                  <c:v>0.999</c:v>
                </c:pt>
                <c:pt idx="28230">
                  <c:v>1.0010000000000001</c:v>
                </c:pt>
                <c:pt idx="28231">
                  <c:v>1.0010000000000001</c:v>
                </c:pt>
                <c:pt idx="28232">
                  <c:v>1.0010000000000001</c:v>
                </c:pt>
                <c:pt idx="28233">
                  <c:v>1.0010000000000001</c:v>
                </c:pt>
                <c:pt idx="28234">
                  <c:v>1</c:v>
                </c:pt>
                <c:pt idx="28235">
                  <c:v>1</c:v>
                </c:pt>
                <c:pt idx="28236">
                  <c:v>1.0010000000000001</c:v>
                </c:pt>
                <c:pt idx="28237">
                  <c:v>1.0010000000000001</c:v>
                </c:pt>
                <c:pt idx="28238">
                  <c:v>1</c:v>
                </c:pt>
                <c:pt idx="28239">
                  <c:v>1</c:v>
                </c:pt>
                <c:pt idx="28240">
                  <c:v>0.999</c:v>
                </c:pt>
                <c:pt idx="28241">
                  <c:v>1</c:v>
                </c:pt>
                <c:pt idx="28242">
                  <c:v>1</c:v>
                </c:pt>
                <c:pt idx="28243">
                  <c:v>1</c:v>
                </c:pt>
                <c:pt idx="28244">
                  <c:v>0.999</c:v>
                </c:pt>
                <c:pt idx="28245">
                  <c:v>0.999</c:v>
                </c:pt>
                <c:pt idx="28246">
                  <c:v>1</c:v>
                </c:pt>
                <c:pt idx="28247">
                  <c:v>1</c:v>
                </c:pt>
                <c:pt idx="28248">
                  <c:v>1</c:v>
                </c:pt>
                <c:pt idx="28249">
                  <c:v>1</c:v>
                </c:pt>
                <c:pt idx="28250">
                  <c:v>1.0010000000000001</c:v>
                </c:pt>
                <c:pt idx="28251">
                  <c:v>1.0010000000000001</c:v>
                </c:pt>
                <c:pt idx="28252">
                  <c:v>1.0010000000000001</c:v>
                </c:pt>
                <c:pt idx="28253">
                  <c:v>1.0030000000000001</c:v>
                </c:pt>
                <c:pt idx="28254">
                  <c:v>1.0010000000000001</c:v>
                </c:pt>
                <c:pt idx="28255">
                  <c:v>1</c:v>
                </c:pt>
                <c:pt idx="28256">
                  <c:v>1.0010000000000001</c:v>
                </c:pt>
                <c:pt idx="28257">
                  <c:v>1.002</c:v>
                </c:pt>
                <c:pt idx="28258">
                  <c:v>1.0010000000000001</c:v>
                </c:pt>
                <c:pt idx="28259">
                  <c:v>0.999</c:v>
                </c:pt>
                <c:pt idx="28260">
                  <c:v>0.999</c:v>
                </c:pt>
                <c:pt idx="28261">
                  <c:v>0.999</c:v>
                </c:pt>
                <c:pt idx="28262">
                  <c:v>0.999</c:v>
                </c:pt>
                <c:pt idx="28263">
                  <c:v>0.999</c:v>
                </c:pt>
                <c:pt idx="28264">
                  <c:v>0.999</c:v>
                </c:pt>
                <c:pt idx="28265">
                  <c:v>0.999</c:v>
                </c:pt>
                <c:pt idx="28266">
                  <c:v>0.999</c:v>
                </c:pt>
                <c:pt idx="28267">
                  <c:v>1</c:v>
                </c:pt>
                <c:pt idx="28268">
                  <c:v>1</c:v>
                </c:pt>
                <c:pt idx="28269">
                  <c:v>0.999</c:v>
                </c:pt>
                <c:pt idx="28270">
                  <c:v>1</c:v>
                </c:pt>
                <c:pt idx="28271">
                  <c:v>0.999</c:v>
                </c:pt>
                <c:pt idx="28272">
                  <c:v>0.999</c:v>
                </c:pt>
                <c:pt idx="28273">
                  <c:v>0.998</c:v>
                </c:pt>
                <c:pt idx="28274">
                  <c:v>0.997</c:v>
                </c:pt>
                <c:pt idx="28275">
                  <c:v>0.998</c:v>
                </c:pt>
                <c:pt idx="28276">
                  <c:v>0.999</c:v>
                </c:pt>
                <c:pt idx="28277">
                  <c:v>1</c:v>
                </c:pt>
                <c:pt idx="28278">
                  <c:v>1</c:v>
                </c:pt>
                <c:pt idx="28279">
                  <c:v>1.0010000000000001</c:v>
                </c:pt>
                <c:pt idx="28280">
                  <c:v>1</c:v>
                </c:pt>
                <c:pt idx="28281">
                  <c:v>1.0010000000000001</c:v>
                </c:pt>
                <c:pt idx="28282">
                  <c:v>1.0010000000000001</c:v>
                </c:pt>
                <c:pt idx="28283">
                  <c:v>1.0010000000000001</c:v>
                </c:pt>
                <c:pt idx="28284">
                  <c:v>1.0010000000000001</c:v>
                </c:pt>
                <c:pt idx="28285">
                  <c:v>1.0010000000000001</c:v>
                </c:pt>
                <c:pt idx="28286">
                  <c:v>1</c:v>
                </c:pt>
                <c:pt idx="28287">
                  <c:v>1.0010000000000001</c:v>
                </c:pt>
                <c:pt idx="28288">
                  <c:v>1</c:v>
                </c:pt>
                <c:pt idx="28289">
                  <c:v>0.998</c:v>
                </c:pt>
                <c:pt idx="28290">
                  <c:v>1</c:v>
                </c:pt>
                <c:pt idx="28291">
                  <c:v>1.0010000000000001</c:v>
                </c:pt>
                <c:pt idx="28292">
                  <c:v>1.0010000000000001</c:v>
                </c:pt>
                <c:pt idx="28293">
                  <c:v>1.0010000000000001</c:v>
                </c:pt>
                <c:pt idx="28294">
                  <c:v>1.0010000000000001</c:v>
                </c:pt>
                <c:pt idx="28295">
                  <c:v>1.0010000000000001</c:v>
                </c:pt>
                <c:pt idx="28296">
                  <c:v>1.002</c:v>
                </c:pt>
                <c:pt idx="28297">
                  <c:v>1.0010000000000001</c:v>
                </c:pt>
                <c:pt idx="28298">
                  <c:v>1</c:v>
                </c:pt>
                <c:pt idx="28299">
                  <c:v>1</c:v>
                </c:pt>
                <c:pt idx="28300">
                  <c:v>1.0010000000000001</c:v>
                </c:pt>
                <c:pt idx="28301">
                  <c:v>1.0010000000000001</c:v>
                </c:pt>
                <c:pt idx="28302">
                  <c:v>1</c:v>
                </c:pt>
                <c:pt idx="28303">
                  <c:v>1</c:v>
                </c:pt>
                <c:pt idx="28304">
                  <c:v>1.0010000000000001</c:v>
                </c:pt>
                <c:pt idx="28305">
                  <c:v>1.0010000000000001</c:v>
                </c:pt>
                <c:pt idx="28306">
                  <c:v>1</c:v>
                </c:pt>
                <c:pt idx="28307">
                  <c:v>1.002</c:v>
                </c:pt>
                <c:pt idx="28308">
                  <c:v>1.0010000000000001</c:v>
                </c:pt>
                <c:pt idx="28309">
                  <c:v>1.0030000000000001</c:v>
                </c:pt>
                <c:pt idx="28310">
                  <c:v>1.0030000000000001</c:v>
                </c:pt>
                <c:pt idx="28311">
                  <c:v>1.0030000000000001</c:v>
                </c:pt>
                <c:pt idx="28312">
                  <c:v>1.0030000000000001</c:v>
                </c:pt>
                <c:pt idx="28313">
                  <c:v>1.002</c:v>
                </c:pt>
                <c:pt idx="28314">
                  <c:v>1.002</c:v>
                </c:pt>
                <c:pt idx="28315">
                  <c:v>1.002</c:v>
                </c:pt>
                <c:pt idx="28316">
                  <c:v>1.002</c:v>
                </c:pt>
                <c:pt idx="28317">
                  <c:v>1.0010000000000001</c:v>
                </c:pt>
                <c:pt idx="28318">
                  <c:v>1.002</c:v>
                </c:pt>
                <c:pt idx="28319">
                  <c:v>1.002</c:v>
                </c:pt>
                <c:pt idx="28320">
                  <c:v>1.002</c:v>
                </c:pt>
                <c:pt idx="28321">
                  <c:v>1.0030000000000001</c:v>
                </c:pt>
                <c:pt idx="28322">
                  <c:v>1.0030000000000001</c:v>
                </c:pt>
                <c:pt idx="28323">
                  <c:v>1.0030000000000001</c:v>
                </c:pt>
                <c:pt idx="28324">
                  <c:v>1.0030000000000001</c:v>
                </c:pt>
                <c:pt idx="28325">
                  <c:v>1</c:v>
                </c:pt>
                <c:pt idx="28326">
                  <c:v>1</c:v>
                </c:pt>
                <c:pt idx="28327">
                  <c:v>1</c:v>
                </c:pt>
                <c:pt idx="28328">
                  <c:v>1</c:v>
                </c:pt>
                <c:pt idx="28329">
                  <c:v>0.999</c:v>
                </c:pt>
                <c:pt idx="28330">
                  <c:v>0.998</c:v>
                </c:pt>
                <c:pt idx="28331">
                  <c:v>0.998</c:v>
                </c:pt>
                <c:pt idx="28332">
                  <c:v>0.998</c:v>
                </c:pt>
                <c:pt idx="28333">
                  <c:v>0.999</c:v>
                </c:pt>
                <c:pt idx="28334">
                  <c:v>1</c:v>
                </c:pt>
                <c:pt idx="28335">
                  <c:v>1</c:v>
                </c:pt>
                <c:pt idx="28336">
                  <c:v>0.999</c:v>
                </c:pt>
                <c:pt idx="28337">
                  <c:v>0.999</c:v>
                </c:pt>
                <c:pt idx="28338">
                  <c:v>0.999</c:v>
                </c:pt>
                <c:pt idx="28339">
                  <c:v>1</c:v>
                </c:pt>
                <c:pt idx="28340">
                  <c:v>1</c:v>
                </c:pt>
                <c:pt idx="28341">
                  <c:v>1</c:v>
                </c:pt>
                <c:pt idx="28342">
                  <c:v>1</c:v>
                </c:pt>
                <c:pt idx="28343">
                  <c:v>1</c:v>
                </c:pt>
                <c:pt idx="28344">
                  <c:v>1</c:v>
                </c:pt>
                <c:pt idx="28345">
                  <c:v>1</c:v>
                </c:pt>
                <c:pt idx="28346">
                  <c:v>0.999</c:v>
                </c:pt>
                <c:pt idx="28347">
                  <c:v>1</c:v>
                </c:pt>
                <c:pt idx="28348">
                  <c:v>1</c:v>
                </c:pt>
                <c:pt idx="28349">
                  <c:v>0.999</c:v>
                </c:pt>
                <c:pt idx="28350">
                  <c:v>1</c:v>
                </c:pt>
                <c:pt idx="28351">
                  <c:v>1</c:v>
                </c:pt>
                <c:pt idx="28352">
                  <c:v>1</c:v>
                </c:pt>
                <c:pt idx="28353">
                  <c:v>1</c:v>
                </c:pt>
                <c:pt idx="28354">
                  <c:v>1</c:v>
                </c:pt>
                <c:pt idx="28355">
                  <c:v>1</c:v>
                </c:pt>
                <c:pt idx="28356">
                  <c:v>0.998</c:v>
                </c:pt>
                <c:pt idx="28357">
                  <c:v>1</c:v>
                </c:pt>
                <c:pt idx="28358">
                  <c:v>1</c:v>
                </c:pt>
                <c:pt idx="28359">
                  <c:v>1.0010000000000001</c:v>
                </c:pt>
                <c:pt idx="28360">
                  <c:v>1</c:v>
                </c:pt>
                <c:pt idx="28361">
                  <c:v>1.0010000000000001</c:v>
                </c:pt>
                <c:pt idx="28362">
                  <c:v>1.0010000000000001</c:v>
                </c:pt>
                <c:pt idx="28363">
                  <c:v>1</c:v>
                </c:pt>
                <c:pt idx="28364">
                  <c:v>1.002</c:v>
                </c:pt>
                <c:pt idx="28365">
                  <c:v>1.0030000000000001</c:v>
                </c:pt>
                <c:pt idx="28366">
                  <c:v>1.004</c:v>
                </c:pt>
                <c:pt idx="28367">
                  <c:v>1.0030000000000001</c:v>
                </c:pt>
                <c:pt idx="28368">
                  <c:v>1.0030000000000001</c:v>
                </c:pt>
                <c:pt idx="28369">
                  <c:v>1.002</c:v>
                </c:pt>
                <c:pt idx="28370">
                  <c:v>1.002</c:v>
                </c:pt>
                <c:pt idx="28371">
                  <c:v>1.0030000000000001</c:v>
                </c:pt>
                <c:pt idx="28372">
                  <c:v>1.002</c:v>
                </c:pt>
                <c:pt idx="28373">
                  <c:v>1.0010000000000001</c:v>
                </c:pt>
                <c:pt idx="28374">
                  <c:v>1.0010000000000001</c:v>
                </c:pt>
                <c:pt idx="28375">
                  <c:v>1.0010000000000001</c:v>
                </c:pt>
                <c:pt idx="28376">
                  <c:v>1.0010000000000001</c:v>
                </c:pt>
                <c:pt idx="28377">
                  <c:v>1.002</c:v>
                </c:pt>
                <c:pt idx="28378">
                  <c:v>1.0030000000000001</c:v>
                </c:pt>
                <c:pt idx="28379">
                  <c:v>1.0030000000000001</c:v>
                </c:pt>
                <c:pt idx="28380">
                  <c:v>1.002</c:v>
                </c:pt>
                <c:pt idx="28381">
                  <c:v>1.0010000000000001</c:v>
                </c:pt>
                <c:pt idx="28382">
                  <c:v>1.002</c:v>
                </c:pt>
                <c:pt idx="28383">
                  <c:v>1.002</c:v>
                </c:pt>
                <c:pt idx="28384">
                  <c:v>1.002</c:v>
                </c:pt>
                <c:pt idx="28385">
                  <c:v>1.0010000000000001</c:v>
                </c:pt>
                <c:pt idx="28386">
                  <c:v>1.002</c:v>
                </c:pt>
                <c:pt idx="28387">
                  <c:v>1.0030000000000001</c:v>
                </c:pt>
                <c:pt idx="28388">
                  <c:v>1</c:v>
                </c:pt>
                <c:pt idx="28389">
                  <c:v>1.0010000000000001</c:v>
                </c:pt>
                <c:pt idx="28390">
                  <c:v>1.0010000000000001</c:v>
                </c:pt>
                <c:pt idx="28391">
                  <c:v>0.999</c:v>
                </c:pt>
                <c:pt idx="28392">
                  <c:v>1.0010000000000001</c:v>
                </c:pt>
                <c:pt idx="28393">
                  <c:v>1.0010000000000001</c:v>
                </c:pt>
                <c:pt idx="28394">
                  <c:v>1.002</c:v>
                </c:pt>
                <c:pt idx="28395">
                  <c:v>1</c:v>
                </c:pt>
                <c:pt idx="28396">
                  <c:v>1</c:v>
                </c:pt>
                <c:pt idx="28397">
                  <c:v>1.0010000000000001</c:v>
                </c:pt>
                <c:pt idx="28398">
                  <c:v>1.0030000000000001</c:v>
                </c:pt>
                <c:pt idx="28399">
                  <c:v>1.0010000000000001</c:v>
                </c:pt>
                <c:pt idx="28400">
                  <c:v>1.002</c:v>
                </c:pt>
                <c:pt idx="28401">
                  <c:v>1.0010000000000001</c:v>
                </c:pt>
                <c:pt idx="28402">
                  <c:v>1.002</c:v>
                </c:pt>
                <c:pt idx="28403">
                  <c:v>1.0010000000000001</c:v>
                </c:pt>
                <c:pt idx="28404">
                  <c:v>1</c:v>
                </c:pt>
                <c:pt idx="28405">
                  <c:v>1</c:v>
                </c:pt>
                <c:pt idx="28406">
                  <c:v>0.999</c:v>
                </c:pt>
                <c:pt idx="28407">
                  <c:v>0.998</c:v>
                </c:pt>
                <c:pt idx="28408">
                  <c:v>1</c:v>
                </c:pt>
                <c:pt idx="28409">
                  <c:v>0.999</c:v>
                </c:pt>
                <c:pt idx="28410">
                  <c:v>0.999</c:v>
                </c:pt>
                <c:pt idx="28411">
                  <c:v>1</c:v>
                </c:pt>
                <c:pt idx="28412">
                  <c:v>1</c:v>
                </c:pt>
                <c:pt idx="28413">
                  <c:v>0.999</c:v>
                </c:pt>
                <c:pt idx="28414">
                  <c:v>0.999</c:v>
                </c:pt>
                <c:pt idx="28415">
                  <c:v>1</c:v>
                </c:pt>
                <c:pt idx="28416">
                  <c:v>0.999</c:v>
                </c:pt>
                <c:pt idx="28417">
                  <c:v>0.997</c:v>
                </c:pt>
                <c:pt idx="28418">
                  <c:v>0.998</c:v>
                </c:pt>
                <c:pt idx="28419">
                  <c:v>0.998</c:v>
                </c:pt>
                <c:pt idx="28420">
                  <c:v>1</c:v>
                </c:pt>
                <c:pt idx="28421">
                  <c:v>1</c:v>
                </c:pt>
                <c:pt idx="28422">
                  <c:v>1</c:v>
                </c:pt>
                <c:pt idx="28423">
                  <c:v>1</c:v>
                </c:pt>
                <c:pt idx="28424">
                  <c:v>0.998</c:v>
                </c:pt>
                <c:pt idx="28425">
                  <c:v>0.996</c:v>
                </c:pt>
                <c:pt idx="28426">
                  <c:v>0.998</c:v>
                </c:pt>
                <c:pt idx="28427">
                  <c:v>0.999</c:v>
                </c:pt>
                <c:pt idx="28428">
                  <c:v>0.999</c:v>
                </c:pt>
                <c:pt idx="28429">
                  <c:v>0.999</c:v>
                </c:pt>
                <c:pt idx="28430">
                  <c:v>0.999</c:v>
                </c:pt>
                <c:pt idx="28431">
                  <c:v>0.998</c:v>
                </c:pt>
                <c:pt idx="28432">
                  <c:v>0.995</c:v>
                </c:pt>
                <c:pt idx="28433">
                  <c:v>0.996</c:v>
                </c:pt>
                <c:pt idx="28434">
                  <c:v>0.997</c:v>
                </c:pt>
                <c:pt idx="28435">
                  <c:v>0.997</c:v>
                </c:pt>
                <c:pt idx="28436">
                  <c:v>0.998</c:v>
                </c:pt>
                <c:pt idx="28437">
                  <c:v>0.996</c:v>
                </c:pt>
                <c:pt idx="28438">
                  <c:v>0.997</c:v>
                </c:pt>
                <c:pt idx="28439">
                  <c:v>0.996</c:v>
                </c:pt>
                <c:pt idx="28440">
                  <c:v>0.995</c:v>
                </c:pt>
                <c:pt idx="28441">
                  <c:v>0.996</c:v>
                </c:pt>
                <c:pt idx="28442">
                  <c:v>0.997</c:v>
                </c:pt>
                <c:pt idx="28443">
                  <c:v>0.997</c:v>
                </c:pt>
                <c:pt idx="28444">
                  <c:v>0.997</c:v>
                </c:pt>
                <c:pt idx="28445">
                  <c:v>0.997</c:v>
                </c:pt>
                <c:pt idx="28446">
                  <c:v>0.997</c:v>
                </c:pt>
                <c:pt idx="28447">
                  <c:v>0.998</c:v>
                </c:pt>
                <c:pt idx="28448">
                  <c:v>0.997</c:v>
                </c:pt>
                <c:pt idx="28449">
                  <c:v>0.997</c:v>
                </c:pt>
                <c:pt idx="28450">
                  <c:v>0.999</c:v>
                </c:pt>
                <c:pt idx="28451">
                  <c:v>0.998</c:v>
                </c:pt>
                <c:pt idx="28452">
                  <c:v>0.997</c:v>
                </c:pt>
                <c:pt idx="28453">
                  <c:v>0.997</c:v>
                </c:pt>
                <c:pt idx="28454">
                  <c:v>0.998</c:v>
                </c:pt>
                <c:pt idx="28455">
                  <c:v>0.997</c:v>
                </c:pt>
                <c:pt idx="28456">
                  <c:v>0.997</c:v>
                </c:pt>
                <c:pt idx="28457">
                  <c:v>0.997</c:v>
                </c:pt>
                <c:pt idx="28458">
                  <c:v>0.997</c:v>
                </c:pt>
                <c:pt idx="28459">
                  <c:v>0.997</c:v>
                </c:pt>
                <c:pt idx="28460">
                  <c:v>0.997</c:v>
                </c:pt>
                <c:pt idx="28461">
                  <c:v>0.998</c:v>
                </c:pt>
                <c:pt idx="28462">
                  <c:v>0.998</c:v>
                </c:pt>
                <c:pt idx="28463">
                  <c:v>0.998</c:v>
                </c:pt>
                <c:pt idx="28464">
                  <c:v>0.997</c:v>
                </c:pt>
                <c:pt idx="28465">
                  <c:v>0.996</c:v>
                </c:pt>
                <c:pt idx="28466">
                  <c:v>0.998</c:v>
                </c:pt>
                <c:pt idx="28467">
                  <c:v>0.997</c:v>
                </c:pt>
                <c:pt idx="28468">
                  <c:v>0.998</c:v>
                </c:pt>
                <c:pt idx="28469">
                  <c:v>0.999</c:v>
                </c:pt>
                <c:pt idx="28470">
                  <c:v>0.999</c:v>
                </c:pt>
                <c:pt idx="28471">
                  <c:v>0.999</c:v>
                </c:pt>
                <c:pt idx="28472">
                  <c:v>0.999</c:v>
                </c:pt>
                <c:pt idx="28473">
                  <c:v>0.998</c:v>
                </c:pt>
                <c:pt idx="28474">
                  <c:v>0.999</c:v>
                </c:pt>
                <c:pt idx="28475">
                  <c:v>1</c:v>
                </c:pt>
                <c:pt idx="28476">
                  <c:v>0.999</c:v>
                </c:pt>
                <c:pt idx="28477">
                  <c:v>0.999</c:v>
                </c:pt>
                <c:pt idx="28478">
                  <c:v>0.998</c:v>
                </c:pt>
                <c:pt idx="28479">
                  <c:v>0.999</c:v>
                </c:pt>
                <c:pt idx="28480">
                  <c:v>1</c:v>
                </c:pt>
                <c:pt idx="28481">
                  <c:v>0.999</c:v>
                </c:pt>
                <c:pt idx="28482">
                  <c:v>0.998</c:v>
                </c:pt>
                <c:pt idx="28483">
                  <c:v>1</c:v>
                </c:pt>
                <c:pt idx="28484">
                  <c:v>1</c:v>
                </c:pt>
                <c:pt idx="28485">
                  <c:v>0.999</c:v>
                </c:pt>
                <c:pt idx="28486">
                  <c:v>0.999</c:v>
                </c:pt>
                <c:pt idx="28487">
                  <c:v>0.999</c:v>
                </c:pt>
                <c:pt idx="28488">
                  <c:v>1</c:v>
                </c:pt>
                <c:pt idx="28489">
                  <c:v>1</c:v>
                </c:pt>
                <c:pt idx="28490">
                  <c:v>0.999</c:v>
                </c:pt>
                <c:pt idx="28491">
                  <c:v>0.999</c:v>
                </c:pt>
                <c:pt idx="28492">
                  <c:v>0.999</c:v>
                </c:pt>
                <c:pt idx="28493">
                  <c:v>1</c:v>
                </c:pt>
                <c:pt idx="28494">
                  <c:v>0.999</c:v>
                </c:pt>
                <c:pt idx="28495">
                  <c:v>0.997</c:v>
                </c:pt>
                <c:pt idx="28496">
                  <c:v>0.995</c:v>
                </c:pt>
                <c:pt idx="28497">
                  <c:v>0.996</c:v>
                </c:pt>
                <c:pt idx="28498">
                  <c:v>0.997</c:v>
                </c:pt>
                <c:pt idx="28499">
                  <c:v>0.998</c:v>
                </c:pt>
                <c:pt idx="28500">
                  <c:v>0.998</c:v>
                </c:pt>
                <c:pt idx="28501">
                  <c:v>0.997</c:v>
                </c:pt>
                <c:pt idx="28502">
                  <c:v>0.996</c:v>
                </c:pt>
                <c:pt idx="28503">
                  <c:v>0.997</c:v>
                </c:pt>
                <c:pt idx="28504">
                  <c:v>0.998</c:v>
                </c:pt>
                <c:pt idx="28505">
                  <c:v>0.999</c:v>
                </c:pt>
                <c:pt idx="28506">
                  <c:v>0.999</c:v>
                </c:pt>
                <c:pt idx="28507">
                  <c:v>0.999</c:v>
                </c:pt>
                <c:pt idx="28508">
                  <c:v>1.0010000000000001</c:v>
                </c:pt>
                <c:pt idx="28509">
                  <c:v>1.0030000000000001</c:v>
                </c:pt>
                <c:pt idx="28510">
                  <c:v>1.0030000000000001</c:v>
                </c:pt>
                <c:pt idx="28511">
                  <c:v>1.0030000000000001</c:v>
                </c:pt>
                <c:pt idx="28512">
                  <c:v>1.0030000000000001</c:v>
                </c:pt>
                <c:pt idx="28513">
                  <c:v>1.002</c:v>
                </c:pt>
                <c:pt idx="28514">
                  <c:v>1.002</c:v>
                </c:pt>
                <c:pt idx="28515">
                  <c:v>1.002</c:v>
                </c:pt>
                <c:pt idx="28516">
                  <c:v>1</c:v>
                </c:pt>
                <c:pt idx="28517">
                  <c:v>1</c:v>
                </c:pt>
                <c:pt idx="28518">
                  <c:v>0.999</c:v>
                </c:pt>
                <c:pt idx="28519">
                  <c:v>0.999</c:v>
                </c:pt>
                <c:pt idx="28520">
                  <c:v>0.999</c:v>
                </c:pt>
                <c:pt idx="28521">
                  <c:v>1</c:v>
                </c:pt>
                <c:pt idx="28522">
                  <c:v>0.999</c:v>
                </c:pt>
                <c:pt idx="28523">
                  <c:v>0.999</c:v>
                </c:pt>
                <c:pt idx="28524">
                  <c:v>0.999</c:v>
                </c:pt>
                <c:pt idx="28525">
                  <c:v>1.0010000000000001</c:v>
                </c:pt>
                <c:pt idx="28526">
                  <c:v>1</c:v>
                </c:pt>
                <c:pt idx="28527">
                  <c:v>0.999</c:v>
                </c:pt>
                <c:pt idx="28528">
                  <c:v>1</c:v>
                </c:pt>
                <c:pt idx="28529">
                  <c:v>1.0010000000000001</c:v>
                </c:pt>
                <c:pt idx="28530">
                  <c:v>1</c:v>
                </c:pt>
                <c:pt idx="28531">
                  <c:v>1.0010000000000001</c:v>
                </c:pt>
                <c:pt idx="28532">
                  <c:v>1.002</c:v>
                </c:pt>
                <c:pt idx="28533">
                  <c:v>0.999</c:v>
                </c:pt>
                <c:pt idx="28534">
                  <c:v>0.999</c:v>
                </c:pt>
                <c:pt idx="28535">
                  <c:v>1</c:v>
                </c:pt>
                <c:pt idx="28536">
                  <c:v>0.999</c:v>
                </c:pt>
                <c:pt idx="28537">
                  <c:v>1</c:v>
                </c:pt>
                <c:pt idx="28538">
                  <c:v>1.0010000000000001</c:v>
                </c:pt>
                <c:pt idx="28539">
                  <c:v>1.002</c:v>
                </c:pt>
                <c:pt idx="28540">
                  <c:v>1.0010000000000001</c:v>
                </c:pt>
                <c:pt idx="28541">
                  <c:v>1.002</c:v>
                </c:pt>
                <c:pt idx="28542">
                  <c:v>1</c:v>
                </c:pt>
                <c:pt idx="28543">
                  <c:v>0.999</c:v>
                </c:pt>
                <c:pt idx="28544">
                  <c:v>0.999</c:v>
                </c:pt>
                <c:pt idx="28545">
                  <c:v>0.999</c:v>
                </c:pt>
                <c:pt idx="28546">
                  <c:v>0.999</c:v>
                </c:pt>
                <c:pt idx="28547">
                  <c:v>0.998</c:v>
                </c:pt>
                <c:pt idx="28548">
                  <c:v>0.999</c:v>
                </c:pt>
                <c:pt idx="28549">
                  <c:v>1</c:v>
                </c:pt>
                <c:pt idx="28550">
                  <c:v>0.998</c:v>
                </c:pt>
                <c:pt idx="28551">
                  <c:v>0.998</c:v>
                </c:pt>
                <c:pt idx="28552">
                  <c:v>0.998</c:v>
                </c:pt>
                <c:pt idx="28553">
                  <c:v>0.999</c:v>
                </c:pt>
                <c:pt idx="28554">
                  <c:v>0.999</c:v>
                </c:pt>
                <c:pt idx="28555">
                  <c:v>1</c:v>
                </c:pt>
                <c:pt idx="28556">
                  <c:v>1</c:v>
                </c:pt>
                <c:pt idx="28557">
                  <c:v>1.0010000000000001</c:v>
                </c:pt>
                <c:pt idx="28558">
                  <c:v>1.0010000000000001</c:v>
                </c:pt>
                <c:pt idx="28559">
                  <c:v>0.999</c:v>
                </c:pt>
                <c:pt idx="28560">
                  <c:v>0.998</c:v>
                </c:pt>
                <c:pt idx="28561">
                  <c:v>0.999</c:v>
                </c:pt>
                <c:pt idx="28562">
                  <c:v>0.998</c:v>
                </c:pt>
                <c:pt idx="28563">
                  <c:v>0.997</c:v>
                </c:pt>
                <c:pt idx="28564">
                  <c:v>0.998</c:v>
                </c:pt>
                <c:pt idx="28565">
                  <c:v>0.997</c:v>
                </c:pt>
                <c:pt idx="28566">
                  <c:v>0.997</c:v>
                </c:pt>
                <c:pt idx="28567">
                  <c:v>0.998</c:v>
                </c:pt>
                <c:pt idx="28568">
                  <c:v>1</c:v>
                </c:pt>
                <c:pt idx="28569">
                  <c:v>0.999</c:v>
                </c:pt>
                <c:pt idx="28570">
                  <c:v>0.999</c:v>
                </c:pt>
                <c:pt idx="28571">
                  <c:v>0.999</c:v>
                </c:pt>
                <c:pt idx="28572">
                  <c:v>0.998</c:v>
                </c:pt>
                <c:pt idx="28573">
                  <c:v>0.999</c:v>
                </c:pt>
                <c:pt idx="28574">
                  <c:v>0.999</c:v>
                </c:pt>
                <c:pt idx="28575">
                  <c:v>1</c:v>
                </c:pt>
                <c:pt idx="28576">
                  <c:v>1</c:v>
                </c:pt>
                <c:pt idx="28577">
                  <c:v>0.999</c:v>
                </c:pt>
                <c:pt idx="28578">
                  <c:v>1.0010000000000001</c:v>
                </c:pt>
                <c:pt idx="28579">
                  <c:v>1.0010000000000001</c:v>
                </c:pt>
                <c:pt idx="28580">
                  <c:v>0.999</c:v>
                </c:pt>
                <c:pt idx="28581">
                  <c:v>1</c:v>
                </c:pt>
                <c:pt idx="28582">
                  <c:v>0.999</c:v>
                </c:pt>
                <c:pt idx="28583">
                  <c:v>0.999</c:v>
                </c:pt>
                <c:pt idx="28584">
                  <c:v>1</c:v>
                </c:pt>
                <c:pt idx="28585">
                  <c:v>1.002</c:v>
                </c:pt>
                <c:pt idx="28586">
                  <c:v>1</c:v>
                </c:pt>
                <c:pt idx="28587">
                  <c:v>1</c:v>
                </c:pt>
                <c:pt idx="28588">
                  <c:v>0.999</c:v>
                </c:pt>
                <c:pt idx="28589">
                  <c:v>1</c:v>
                </c:pt>
                <c:pt idx="28590">
                  <c:v>1.0010000000000001</c:v>
                </c:pt>
                <c:pt idx="28591">
                  <c:v>1</c:v>
                </c:pt>
                <c:pt idx="28592">
                  <c:v>1.002</c:v>
                </c:pt>
                <c:pt idx="28593">
                  <c:v>1.002</c:v>
                </c:pt>
                <c:pt idx="28594">
                  <c:v>1.0010000000000001</c:v>
                </c:pt>
                <c:pt idx="28595">
                  <c:v>0.999</c:v>
                </c:pt>
                <c:pt idx="28596">
                  <c:v>0.998</c:v>
                </c:pt>
                <c:pt idx="28597">
                  <c:v>0.997</c:v>
                </c:pt>
                <c:pt idx="28598">
                  <c:v>0.997</c:v>
                </c:pt>
                <c:pt idx="28599">
                  <c:v>0.997</c:v>
                </c:pt>
                <c:pt idx="28600">
                  <c:v>0.998</c:v>
                </c:pt>
                <c:pt idx="28601">
                  <c:v>1.0010000000000001</c:v>
                </c:pt>
                <c:pt idx="28602">
                  <c:v>1.0030000000000001</c:v>
                </c:pt>
                <c:pt idx="28603">
                  <c:v>1.002</c:v>
                </c:pt>
                <c:pt idx="28604">
                  <c:v>1.002</c:v>
                </c:pt>
                <c:pt idx="28605">
                  <c:v>1.002</c:v>
                </c:pt>
                <c:pt idx="28606">
                  <c:v>0.999</c:v>
                </c:pt>
                <c:pt idx="28607">
                  <c:v>0.998</c:v>
                </c:pt>
                <c:pt idx="28608">
                  <c:v>0.998</c:v>
                </c:pt>
                <c:pt idx="28609">
                  <c:v>0.999</c:v>
                </c:pt>
                <c:pt idx="28610">
                  <c:v>1</c:v>
                </c:pt>
                <c:pt idx="28611">
                  <c:v>0.999</c:v>
                </c:pt>
                <c:pt idx="28612">
                  <c:v>0.999</c:v>
                </c:pt>
                <c:pt idx="28613">
                  <c:v>1.002</c:v>
                </c:pt>
                <c:pt idx="28614">
                  <c:v>1.0010000000000001</c:v>
                </c:pt>
                <c:pt idx="28615">
                  <c:v>1.0010000000000001</c:v>
                </c:pt>
                <c:pt idx="28616">
                  <c:v>1</c:v>
                </c:pt>
                <c:pt idx="28617">
                  <c:v>1</c:v>
                </c:pt>
                <c:pt idx="28618">
                  <c:v>0.998</c:v>
                </c:pt>
                <c:pt idx="28619">
                  <c:v>0.999</c:v>
                </c:pt>
                <c:pt idx="28620">
                  <c:v>0.999</c:v>
                </c:pt>
                <c:pt idx="28621">
                  <c:v>0.998</c:v>
                </c:pt>
                <c:pt idx="28622">
                  <c:v>0.998</c:v>
                </c:pt>
                <c:pt idx="28623">
                  <c:v>1</c:v>
                </c:pt>
                <c:pt idx="28624">
                  <c:v>1.002</c:v>
                </c:pt>
                <c:pt idx="28625">
                  <c:v>1.002</c:v>
                </c:pt>
                <c:pt idx="28626">
                  <c:v>1</c:v>
                </c:pt>
                <c:pt idx="28627">
                  <c:v>0.998</c:v>
                </c:pt>
                <c:pt idx="28628">
                  <c:v>0.999</c:v>
                </c:pt>
                <c:pt idx="28629">
                  <c:v>0.999</c:v>
                </c:pt>
                <c:pt idx="28630">
                  <c:v>0.999</c:v>
                </c:pt>
                <c:pt idx="28631">
                  <c:v>1.0010000000000001</c:v>
                </c:pt>
                <c:pt idx="28632">
                  <c:v>1.0010000000000001</c:v>
                </c:pt>
                <c:pt idx="28633">
                  <c:v>1.0010000000000001</c:v>
                </c:pt>
                <c:pt idx="28634">
                  <c:v>0.999</c:v>
                </c:pt>
                <c:pt idx="28635">
                  <c:v>0.999</c:v>
                </c:pt>
                <c:pt idx="28636">
                  <c:v>0.999</c:v>
                </c:pt>
                <c:pt idx="28637">
                  <c:v>1</c:v>
                </c:pt>
                <c:pt idx="28638">
                  <c:v>1</c:v>
                </c:pt>
                <c:pt idx="28639">
                  <c:v>1</c:v>
                </c:pt>
                <c:pt idx="28640">
                  <c:v>1.0010000000000001</c:v>
                </c:pt>
                <c:pt idx="28641">
                  <c:v>1.002</c:v>
                </c:pt>
                <c:pt idx="28642">
                  <c:v>1.0010000000000001</c:v>
                </c:pt>
                <c:pt idx="28643">
                  <c:v>1.0030000000000001</c:v>
                </c:pt>
                <c:pt idx="28644">
                  <c:v>1.0030000000000001</c:v>
                </c:pt>
                <c:pt idx="28645">
                  <c:v>1.0010000000000001</c:v>
                </c:pt>
                <c:pt idx="28646">
                  <c:v>1.0010000000000001</c:v>
                </c:pt>
                <c:pt idx="28647">
                  <c:v>1.0030000000000001</c:v>
                </c:pt>
                <c:pt idx="28648">
                  <c:v>1.012</c:v>
                </c:pt>
                <c:pt idx="28649">
                  <c:v>1.0110000000000001</c:v>
                </c:pt>
                <c:pt idx="28650">
                  <c:v>1.01</c:v>
                </c:pt>
                <c:pt idx="28651">
                  <c:v>1.01</c:v>
                </c:pt>
                <c:pt idx="28652">
                  <c:v>1.01</c:v>
                </c:pt>
                <c:pt idx="28653">
                  <c:v>1.0090000000000001</c:v>
                </c:pt>
                <c:pt idx="28654">
                  <c:v>3.1760000000000002</c:v>
                </c:pt>
                <c:pt idx="28655">
                  <c:v>11.148</c:v>
                </c:pt>
                <c:pt idx="28656">
                  <c:v>11.75</c:v>
                </c:pt>
                <c:pt idx="28657">
                  <c:v>11.763</c:v>
                </c:pt>
                <c:pt idx="28658">
                  <c:v>11.61</c:v>
                </c:pt>
                <c:pt idx="28659">
                  <c:v>11.652000000000001</c:v>
                </c:pt>
                <c:pt idx="28660">
                  <c:v>11.707000000000001</c:v>
                </c:pt>
                <c:pt idx="28661">
                  <c:v>11.738</c:v>
                </c:pt>
                <c:pt idx="28662">
                  <c:v>11.77</c:v>
                </c:pt>
                <c:pt idx="28663">
                  <c:v>11.815</c:v>
                </c:pt>
                <c:pt idx="28664">
                  <c:v>11.874000000000001</c:v>
                </c:pt>
                <c:pt idx="28665">
                  <c:v>11.922000000000001</c:v>
                </c:pt>
                <c:pt idx="28666">
                  <c:v>11.976000000000001</c:v>
                </c:pt>
                <c:pt idx="28667">
                  <c:v>12.042</c:v>
                </c:pt>
                <c:pt idx="28668">
                  <c:v>12.101000000000001</c:v>
                </c:pt>
                <c:pt idx="28669">
                  <c:v>12.146000000000001</c:v>
                </c:pt>
                <c:pt idx="28670">
                  <c:v>12.183</c:v>
                </c:pt>
                <c:pt idx="28671">
                  <c:v>12.222</c:v>
                </c:pt>
                <c:pt idx="28672">
                  <c:v>12.264000000000001</c:v>
                </c:pt>
                <c:pt idx="28673">
                  <c:v>12.298</c:v>
                </c:pt>
                <c:pt idx="28674">
                  <c:v>12.34</c:v>
                </c:pt>
                <c:pt idx="28675">
                  <c:v>12.389000000000001</c:v>
                </c:pt>
                <c:pt idx="28676">
                  <c:v>12.433</c:v>
                </c:pt>
                <c:pt idx="28677">
                  <c:v>12.481</c:v>
                </c:pt>
                <c:pt idx="28678">
                  <c:v>12.523</c:v>
                </c:pt>
                <c:pt idx="28679">
                  <c:v>12.567</c:v>
                </c:pt>
                <c:pt idx="28680">
                  <c:v>12.601000000000001</c:v>
                </c:pt>
                <c:pt idx="28681">
                  <c:v>12.643000000000001</c:v>
                </c:pt>
                <c:pt idx="28682">
                  <c:v>12.681000000000001</c:v>
                </c:pt>
                <c:pt idx="28683">
                  <c:v>12.72</c:v>
                </c:pt>
                <c:pt idx="28684">
                  <c:v>12.75</c:v>
                </c:pt>
                <c:pt idx="28685">
                  <c:v>12.796000000000001</c:v>
                </c:pt>
                <c:pt idx="28686">
                  <c:v>12.833</c:v>
                </c:pt>
                <c:pt idx="28687">
                  <c:v>12.868</c:v>
                </c:pt>
                <c:pt idx="28688">
                  <c:v>12.91</c:v>
                </c:pt>
                <c:pt idx="28689">
                  <c:v>12.946</c:v>
                </c:pt>
                <c:pt idx="28690">
                  <c:v>12.986000000000001</c:v>
                </c:pt>
                <c:pt idx="28691">
                  <c:v>13.026</c:v>
                </c:pt>
                <c:pt idx="28692">
                  <c:v>13.056000000000001</c:v>
                </c:pt>
                <c:pt idx="28693">
                  <c:v>14.509</c:v>
                </c:pt>
                <c:pt idx="28694">
                  <c:v>14.762</c:v>
                </c:pt>
                <c:pt idx="28695">
                  <c:v>14.016</c:v>
                </c:pt>
                <c:pt idx="28696">
                  <c:v>13.793000000000001</c:v>
                </c:pt>
                <c:pt idx="28697">
                  <c:v>13.785</c:v>
                </c:pt>
                <c:pt idx="28698">
                  <c:v>13.789</c:v>
                </c:pt>
                <c:pt idx="28699">
                  <c:v>13.780000000000001</c:v>
                </c:pt>
                <c:pt idx="28700">
                  <c:v>13.784000000000001</c:v>
                </c:pt>
                <c:pt idx="28701">
                  <c:v>13.8</c:v>
                </c:pt>
                <c:pt idx="28702">
                  <c:v>13.798</c:v>
                </c:pt>
                <c:pt idx="28703">
                  <c:v>13.808</c:v>
                </c:pt>
                <c:pt idx="28704">
                  <c:v>13.806000000000001</c:v>
                </c:pt>
                <c:pt idx="28705">
                  <c:v>13.824</c:v>
                </c:pt>
                <c:pt idx="28706">
                  <c:v>13.836</c:v>
                </c:pt>
                <c:pt idx="28707">
                  <c:v>13.836</c:v>
                </c:pt>
                <c:pt idx="28708">
                  <c:v>13.841000000000001</c:v>
                </c:pt>
                <c:pt idx="28709">
                  <c:v>13.846</c:v>
                </c:pt>
                <c:pt idx="28710">
                  <c:v>13.854000000000001</c:v>
                </c:pt>
                <c:pt idx="28711">
                  <c:v>13.854000000000001</c:v>
                </c:pt>
                <c:pt idx="28712">
                  <c:v>13.858000000000001</c:v>
                </c:pt>
                <c:pt idx="28713">
                  <c:v>13.874000000000001</c:v>
                </c:pt>
                <c:pt idx="28714">
                  <c:v>13.882</c:v>
                </c:pt>
                <c:pt idx="28715">
                  <c:v>13.886000000000001</c:v>
                </c:pt>
                <c:pt idx="28716">
                  <c:v>13.887</c:v>
                </c:pt>
                <c:pt idx="28717">
                  <c:v>13.903</c:v>
                </c:pt>
                <c:pt idx="28718">
                  <c:v>13.91</c:v>
                </c:pt>
                <c:pt idx="28719">
                  <c:v>13.91</c:v>
                </c:pt>
                <c:pt idx="28720">
                  <c:v>13.912000000000001</c:v>
                </c:pt>
                <c:pt idx="28721">
                  <c:v>13.918000000000001</c:v>
                </c:pt>
                <c:pt idx="28722">
                  <c:v>13.92</c:v>
                </c:pt>
                <c:pt idx="28723">
                  <c:v>13.932</c:v>
                </c:pt>
                <c:pt idx="28724">
                  <c:v>13.952</c:v>
                </c:pt>
                <c:pt idx="28725">
                  <c:v>13.971</c:v>
                </c:pt>
                <c:pt idx="28726">
                  <c:v>13.98</c:v>
                </c:pt>
                <c:pt idx="28727">
                  <c:v>14.003</c:v>
                </c:pt>
                <c:pt idx="28728">
                  <c:v>14.046000000000001</c:v>
                </c:pt>
                <c:pt idx="28729">
                  <c:v>14.078000000000001</c:v>
                </c:pt>
                <c:pt idx="28730">
                  <c:v>14.114000000000001</c:v>
                </c:pt>
                <c:pt idx="28731">
                  <c:v>14.155000000000001</c:v>
                </c:pt>
                <c:pt idx="28732">
                  <c:v>14.19</c:v>
                </c:pt>
                <c:pt idx="28733">
                  <c:v>14.241</c:v>
                </c:pt>
                <c:pt idx="28734">
                  <c:v>14.298</c:v>
                </c:pt>
                <c:pt idx="28735">
                  <c:v>14.334</c:v>
                </c:pt>
                <c:pt idx="28736">
                  <c:v>14.370000000000001</c:v>
                </c:pt>
                <c:pt idx="28737">
                  <c:v>14.407</c:v>
                </c:pt>
                <c:pt idx="28738">
                  <c:v>14.415000000000001</c:v>
                </c:pt>
                <c:pt idx="28739">
                  <c:v>14.401</c:v>
                </c:pt>
                <c:pt idx="28740">
                  <c:v>14.386000000000001</c:v>
                </c:pt>
                <c:pt idx="28741">
                  <c:v>14.382</c:v>
                </c:pt>
                <c:pt idx="28742">
                  <c:v>14.378</c:v>
                </c:pt>
                <c:pt idx="28743">
                  <c:v>14.375999999999999</c:v>
                </c:pt>
                <c:pt idx="28744">
                  <c:v>14.373000000000001</c:v>
                </c:pt>
                <c:pt idx="28745">
                  <c:v>14.374000000000001</c:v>
                </c:pt>
                <c:pt idx="28746">
                  <c:v>14.373000000000001</c:v>
                </c:pt>
                <c:pt idx="28747">
                  <c:v>14.381</c:v>
                </c:pt>
                <c:pt idx="28748">
                  <c:v>14.375999999999999</c:v>
                </c:pt>
                <c:pt idx="28749">
                  <c:v>14.389000000000001</c:v>
                </c:pt>
                <c:pt idx="28750">
                  <c:v>14.382</c:v>
                </c:pt>
                <c:pt idx="28751">
                  <c:v>14.382</c:v>
                </c:pt>
                <c:pt idx="28752">
                  <c:v>14.382</c:v>
                </c:pt>
                <c:pt idx="28753">
                  <c:v>14.371</c:v>
                </c:pt>
                <c:pt idx="28754">
                  <c:v>14.363</c:v>
                </c:pt>
                <c:pt idx="28755">
                  <c:v>14.351000000000001</c:v>
                </c:pt>
                <c:pt idx="28756">
                  <c:v>14.336</c:v>
                </c:pt>
                <c:pt idx="28757">
                  <c:v>14.328000000000001</c:v>
                </c:pt>
                <c:pt idx="28758">
                  <c:v>14.325000000000001</c:v>
                </c:pt>
                <c:pt idx="28759">
                  <c:v>14.312000000000001</c:v>
                </c:pt>
                <c:pt idx="28760">
                  <c:v>14.316000000000001</c:v>
                </c:pt>
                <c:pt idx="28761">
                  <c:v>14.307</c:v>
                </c:pt>
                <c:pt idx="28762">
                  <c:v>14.295</c:v>
                </c:pt>
                <c:pt idx="28763">
                  <c:v>14.27</c:v>
                </c:pt>
                <c:pt idx="28764">
                  <c:v>14.266</c:v>
                </c:pt>
                <c:pt idx="28765">
                  <c:v>14.248000000000001</c:v>
                </c:pt>
                <c:pt idx="28766">
                  <c:v>14.233000000000001</c:v>
                </c:pt>
                <c:pt idx="28767">
                  <c:v>14.222</c:v>
                </c:pt>
                <c:pt idx="28768">
                  <c:v>14.211</c:v>
                </c:pt>
                <c:pt idx="28769">
                  <c:v>14.196</c:v>
                </c:pt>
                <c:pt idx="28770">
                  <c:v>14.178000000000001</c:v>
                </c:pt>
                <c:pt idx="28771">
                  <c:v>14.16</c:v>
                </c:pt>
                <c:pt idx="28772">
                  <c:v>14.157999999999999</c:v>
                </c:pt>
                <c:pt idx="28773">
                  <c:v>14.139000000000001</c:v>
                </c:pt>
                <c:pt idx="28774">
                  <c:v>14.115</c:v>
                </c:pt>
                <c:pt idx="28775">
                  <c:v>14.109</c:v>
                </c:pt>
                <c:pt idx="28776">
                  <c:v>14.093999999999999</c:v>
                </c:pt>
                <c:pt idx="28777">
                  <c:v>14.089</c:v>
                </c:pt>
                <c:pt idx="28778">
                  <c:v>14.083</c:v>
                </c:pt>
                <c:pt idx="28779">
                  <c:v>14.082000000000001</c:v>
                </c:pt>
                <c:pt idx="28780">
                  <c:v>14.081</c:v>
                </c:pt>
                <c:pt idx="28781">
                  <c:v>14.086</c:v>
                </c:pt>
                <c:pt idx="28782">
                  <c:v>14.075000000000001</c:v>
                </c:pt>
                <c:pt idx="28783">
                  <c:v>14.064</c:v>
                </c:pt>
                <c:pt idx="28784">
                  <c:v>14.059000000000001</c:v>
                </c:pt>
                <c:pt idx="28785">
                  <c:v>14.044</c:v>
                </c:pt>
                <c:pt idx="28786">
                  <c:v>14.026</c:v>
                </c:pt>
                <c:pt idx="28787">
                  <c:v>14.019</c:v>
                </c:pt>
                <c:pt idx="28788">
                  <c:v>14.003</c:v>
                </c:pt>
                <c:pt idx="28789">
                  <c:v>13.986000000000001</c:v>
                </c:pt>
                <c:pt idx="28790">
                  <c:v>13.966000000000001</c:v>
                </c:pt>
                <c:pt idx="28791">
                  <c:v>13.952</c:v>
                </c:pt>
                <c:pt idx="28792">
                  <c:v>13.939</c:v>
                </c:pt>
                <c:pt idx="28793">
                  <c:v>13.932</c:v>
                </c:pt>
                <c:pt idx="28794">
                  <c:v>13.927</c:v>
                </c:pt>
                <c:pt idx="28795">
                  <c:v>13.923</c:v>
                </c:pt>
                <c:pt idx="28796">
                  <c:v>13.917</c:v>
                </c:pt>
                <c:pt idx="28797">
                  <c:v>13.912000000000001</c:v>
                </c:pt>
                <c:pt idx="28798">
                  <c:v>13.916</c:v>
                </c:pt>
                <c:pt idx="28799">
                  <c:v>13.922000000000001</c:v>
                </c:pt>
                <c:pt idx="28800">
                  <c:v>13.918000000000001</c:v>
                </c:pt>
                <c:pt idx="28801">
                  <c:v>13.915000000000001</c:v>
                </c:pt>
                <c:pt idx="28802">
                  <c:v>13.912000000000001</c:v>
                </c:pt>
                <c:pt idx="28803">
                  <c:v>13.914</c:v>
                </c:pt>
                <c:pt idx="28804">
                  <c:v>13.914</c:v>
                </c:pt>
                <c:pt idx="28805">
                  <c:v>13.918000000000001</c:v>
                </c:pt>
                <c:pt idx="28806">
                  <c:v>13.917</c:v>
                </c:pt>
                <c:pt idx="28807">
                  <c:v>13.898</c:v>
                </c:pt>
                <c:pt idx="28808">
                  <c:v>13.886000000000001</c:v>
                </c:pt>
                <c:pt idx="28809">
                  <c:v>13.872</c:v>
                </c:pt>
                <c:pt idx="28810">
                  <c:v>13.865</c:v>
                </c:pt>
                <c:pt idx="28811">
                  <c:v>13.848000000000001</c:v>
                </c:pt>
                <c:pt idx="28812">
                  <c:v>13.836</c:v>
                </c:pt>
                <c:pt idx="28813">
                  <c:v>13.827999999999999</c:v>
                </c:pt>
                <c:pt idx="28814">
                  <c:v>13.812000000000001</c:v>
                </c:pt>
                <c:pt idx="28815">
                  <c:v>13.808</c:v>
                </c:pt>
                <c:pt idx="28816">
                  <c:v>13.8</c:v>
                </c:pt>
                <c:pt idx="28817">
                  <c:v>13.798</c:v>
                </c:pt>
                <c:pt idx="28818">
                  <c:v>13.797000000000001</c:v>
                </c:pt>
                <c:pt idx="28819">
                  <c:v>13.797000000000001</c:v>
                </c:pt>
                <c:pt idx="28820">
                  <c:v>13.794</c:v>
                </c:pt>
                <c:pt idx="28821">
                  <c:v>13.781000000000001</c:v>
                </c:pt>
                <c:pt idx="28822">
                  <c:v>13.77</c:v>
                </c:pt>
                <c:pt idx="28823">
                  <c:v>13.754</c:v>
                </c:pt>
                <c:pt idx="28824">
                  <c:v>13.754</c:v>
                </c:pt>
                <c:pt idx="28825">
                  <c:v>13.75</c:v>
                </c:pt>
                <c:pt idx="28826">
                  <c:v>13.732000000000001</c:v>
                </c:pt>
                <c:pt idx="28827">
                  <c:v>13.718999999999999</c:v>
                </c:pt>
                <c:pt idx="28828">
                  <c:v>13.715</c:v>
                </c:pt>
                <c:pt idx="28829">
                  <c:v>13.706</c:v>
                </c:pt>
                <c:pt idx="28830">
                  <c:v>13.707000000000001</c:v>
                </c:pt>
                <c:pt idx="28831">
                  <c:v>13.697000000000001</c:v>
                </c:pt>
                <c:pt idx="28832">
                  <c:v>13.695</c:v>
                </c:pt>
                <c:pt idx="28833">
                  <c:v>13.686</c:v>
                </c:pt>
                <c:pt idx="28834">
                  <c:v>13.673999999999999</c:v>
                </c:pt>
                <c:pt idx="28835">
                  <c:v>13.669</c:v>
                </c:pt>
                <c:pt idx="28836">
                  <c:v>13.677</c:v>
                </c:pt>
                <c:pt idx="28837">
                  <c:v>13.655000000000001</c:v>
                </c:pt>
                <c:pt idx="28838">
                  <c:v>13.641</c:v>
                </c:pt>
                <c:pt idx="28839">
                  <c:v>13.637</c:v>
                </c:pt>
                <c:pt idx="28840">
                  <c:v>13.625999999999999</c:v>
                </c:pt>
                <c:pt idx="28841">
                  <c:v>13.61</c:v>
                </c:pt>
                <c:pt idx="28842">
                  <c:v>13.596</c:v>
                </c:pt>
                <c:pt idx="28843">
                  <c:v>13.585000000000001</c:v>
                </c:pt>
                <c:pt idx="28844">
                  <c:v>13.568</c:v>
                </c:pt>
                <c:pt idx="28845">
                  <c:v>13.538</c:v>
                </c:pt>
                <c:pt idx="28846">
                  <c:v>13.529</c:v>
                </c:pt>
                <c:pt idx="28847">
                  <c:v>13.506</c:v>
                </c:pt>
                <c:pt idx="28848">
                  <c:v>13.482000000000001</c:v>
                </c:pt>
                <c:pt idx="28849">
                  <c:v>13.456</c:v>
                </c:pt>
                <c:pt idx="28850">
                  <c:v>13.441000000000001</c:v>
                </c:pt>
                <c:pt idx="28851">
                  <c:v>13.423</c:v>
                </c:pt>
                <c:pt idx="28852">
                  <c:v>13.416</c:v>
                </c:pt>
                <c:pt idx="28853">
                  <c:v>13.405000000000001</c:v>
                </c:pt>
                <c:pt idx="28854">
                  <c:v>13.394</c:v>
                </c:pt>
                <c:pt idx="28855">
                  <c:v>13.386000000000001</c:v>
                </c:pt>
                <c:pt idx="28856">
                  <c:v>13.370000000000001</c:v>
                </c:pt>
                <c:pt idx="28857">
                  <c:v>13.356</c:v>
                </c:pt>
                <c:pt idx="28858">
                  <c:v>13.347</c:v>
                </c:pt>
                <c:pt idx="28859">
                  <c:v>13.331</c:v>
                </c:pt>
                <c:pt idx="28860">
                  <c:v>13.321</c:v>
                </c:pt>
                <c:pt idx="28861">
                  <c:v>13.305</c:v>
                </c:pt>
                <c:pt idx="28862">
                  <c:v>13.291</c:v>
                </c:pt>
                <c:pt idx="28863">
                  <c:v>13.279</c:v>
                </c:pt>
                <c:pt idx="28864">
                  <c:v>13.265000000000001</c:v>
                </c:pt>
                <c:pt idx="28865">
                  <c:v>13.255000000000001</c:v>
                </c:pt>
                <c:pt idx="28866">
                  <c:v>13.237</c:v>
                </c:pt>
                <c:pt idx="28867">
                  <c:v>13.226000000000001</c:v>
                </c:pt>
                <c:pt idx="28868">
                  <c:v>13.21</c:v>
                </c:pt>
                <c:pt idx="28869">
                  <c:v>13.196</c:v>
                </c:pt>
                <c:pt idx="28870">
                  <c:v>13.188000000000001</c:v>
                </c:pt>
                <c:pt idx="28871">
                  <c:v>13.17</c:v>
                </c:pt>
                <c:pt idx="28872">
                  <c:v>13.16</c:v>
                </c:pt>
                <c:pt idx="28873">
                  <c:v>13.151</c:v>
                </c:pt>
                <c:pt idx="28874">
                  <c:v>13.138</c:v>
                </c:pt>
                <c:pt idx="28875">
                  <c:v>13.122</c:v>
                </c:pt>
                <c:pt idx="28876">
                  <c:v>13.101000000000001</c:v>
                </c:pt>
                <c:pt idx="28877">
                  <c:v>13.091000000000001</c:v>
                </c:pt>
                <c:pt idx="28878">
                  <c:v>13.069000000000001</c:v>
                </c:pt>
                <c:pt idx="28879">
                  <c:v>13.067</c:v>
                </c:pt>
                <c:pt idx="28880">
                  <c:v>13.051</c:v>
                </c:pt>
                <c:pt idx="28881">
                  <c:v>13.035</c:v>
                </c:pt>
                <c:pt idx="28882">
                  <c:v>13.028</c:v>
                </c:pt>
                <c:pt idx="28883">
                  <c:v>13.016999999999999</c:v>
                </c:pt>
                <c:pt idx="28884">
                  <c:v>13.006</c:v>
                </c:pt>
                <c:pt idx="28885">
                  <c:v>12.989000000000001</c:v>
                </c:pt>
                <c:pt idx="28886">
                  <c:v>12.976000000000001</c:v>
                </c:pt>
                <c:pt idx="28887">
                  <c:v>12.968</c:v>
                </c:pt>
                <c:pt idx="28888">
                  <c:v>12.968</c:v>
                </c:pt>
                <c:pt idx="28889">
                  <c:v>12.957000000000001</c:v>
                </c:pt>
                <c:pt idx="28890">
                  <c:v>12.946</c:v>
                </c:pt>
                <c:pt idx="28891">
                  <c:v>12.934000000000001</c:v>
                </c:pt>
                <c:pt idx="28892">
                  <c:v>12.927</c:v>
                </c:pt>
                <c:pt idx="28893">
                  <c:v>12.909000000000001</c:v>
                </c:pt>
                <c:pt idx="28894">
                  <c:v>12.906000000000001</c:v>
                </c:pt>
                <c:pt idx="28895">
                  <c:v>12.904</c:v>
                </c:pt>
                <c:pt idx="28896">
                  <c:v>12.896000000000001</c:v>
                </c:pt>
                <c:pt idx="28897">
                  <c:v>12.891999999999999</c:v>
                </c:pt>
                <c:pt idx="28898">
                  <c:v>12.884</c:v>
                </c:pt>
                <c:pt idx="28899">
                  <c:v>12.878</c:v>
                </c:pt>
                <c:pt idx="28900">
                  <c:v>12.873000000000001</c:v>
                </c:pt>
                <c:pt idx="28901">
                  <c:v>12.861000000000001</c:v>
                </c:pt>
                <c:pt idx="28902">
                  <c:v>12.858000000000001</c:v>
                </c:pt>
                <c:pt idx="28903">
                  <c:v>12.852</c:v>
                </c:pt>
                <c:pt idx="28904">
                  <c:v>12.851000000000001</c:v>
                </c:pt>
                <c:pt idx="28905">
                  <c:v>12.853</c:v>
                </c:pt>
                <c:pt idx="28906">
                  <c:v>12.849</c:v>
                </c:pt>
                <c:pt idx="28907">
                  <c:v>12.842000000000001</c:v>
                </c:pt>
                <c:pt idx="28908">
                  <c:v>12.842000000000001</c:v>
                </c:pt>
                <c:pt idx="28909">
                  <c:v>12.84</c:v>
                </c:pt>
                <c:pt idx="28910">
                  <c:v>12.838000000000001</c:v>
                </c:pt>
                <c:pt idx="28911">
                  <c:v>12.838000000000001</c:v>
                </c:pt>
                <c:pt idx="28912">
                  <c:v>12.839</c:v>
                </c:pt>
                <c:pt idx="28913">
                  <c:v>12.843</c:v>
                </c:pt>
                <c:pt idx="28914">
                  <c:v>12.833</c:v>
                </c:pt>
                <c:pt idx="28915">
                  <c:v>12.826000000000001</c:v>
                </c:pt>
                <c:pt idx="28916">
                  <c:v>12.817</c:v>
                </c:pt>
                <c:pt idx="28917">
                  <c:v>12.808</c:v>
                </c:pt>
                <c:pt idx="28918">
                  <c:v>12.790000000000001</c:v>
                </c:pt>
                <c:pt idx="28919">
                  <c:v>12.782</c:v>
                </c:pt>
                <c:pt idx="28920">
                  <c:v>12.788</c:v>
                </c:pt>
                <c:pt idx="28921">
                  <c:v>12.787000000000001</c:v>
                </c:pt>
                <c:pt idx="28922">
                  <c:v>12.787000000000001</c:v>
                </c:pt>
                <c:pt idx="28923">
                  <c:v>12.780000000000001</c:v>
                </c:pt>
                <c:pt idx="28924">
                  <c:v>12.778</c:v>
                </c:pt>
                <c:pt idx="28925">
                  <c:v>12.781000000000001</c:v>
                </c:pt>
                <c:pt idx="28926">
                  <c:v>12.777000000000001</c:v>
                </c:pt>
                <c:pt idx="28927">
                  <c:v>12.779</c:v>
                </c:pt>
                <c:pt idx="28928">
                  <c:v>12.778</c:v>
                </c:pt>
                <c:pt idx="28929">
                  <c:v>12.779</c:v>
                </c:pt>
                <c:pt idx="28930">
                  <c:v>12.780000000000001</c:v>
                </c:pt>
                <c:pt idx="28931">
                  <c:v>12.777000000000001</c:v>
                </c:pt>
                <c:pt idx="28932">
                  <c:v>12.775</c:v>
                </c:pt>
                <c:pt idx="28933">
                  <c:v>12.77</c:v>
                </c:pt>
                <c:pt idx="28934">
                  <c:v>12.772</c:v>
                </c:pt>
                <c:pt idx="28935">
                  <c:v>12.774000000000001</c:v>
                </c:pt>
                <c:pt idx="28936">
                  <c:v>12.773</c:v>
                </c:pt>
                <c:pt idx="28937">
                  <c:v>12.766</c:v>
                </c:pt>
                <c:pt idx="28938">
                  <c:v>12.765000000000001</c:v>
                </c:pt>
                <c:pt idx="28939">
                  <c:v>12.761000000000001</c:v>
                </c:pt>
                <c:pt idx="28940">
                  <c:v>12.754</c:v>
                </c:pt>
                <c:pt idx="28941">
                  <c:v>12.748000000000001</c:v>
                </c:pt>
                <c:pt idx="28942">
                  <c:v>12.743</c:v>
                </c:pt>
                <c:pt idx="28943">
                  <c:v>12.742000000000001</c:v>
                </c:pt>
                <c:pt idx="28944">
                  <c:v>12.742000000000001</c:v>
                </c:pt>
                <c:pt idx="28945">
                  <c:v>12.744</c:v>
                </c:pt>
                <c:pt idx="28946">
                  <c:v>12.738</c:v>
                </c:pt>
                <c:pt idx="28947">
                  <c:v>12.744</c:v>
                </c:pt>
                <c:pt idx="28948">
                  <c:v>12.74</c:v>
                </c:pt>
                <c:pt idx="28949">
                  <c:v>12.734999999999999</c:v>
                </c:pt>
                <c:pt idx="28950">
                  <c:v>12.73</c:v>
                </c:pt>
                <c:pt idx="28951">
                  <c:v>12.733000000000001</c:v>
                </c:pt>
                <c:pt idx="28952">
                  <c:v>12.729000000000001</c:v>
                </c:pt>
                <c:pt idx="28953">
                  <c:v>12.73</c:v>
                </c:pt>
                <c:pt idx="28954">
                  <c:v>12.728</c:v>
                </c:pt>
                <c:pt idx="28955">
                  <c:v>12.732000000000001</c:v>
                </c:pt>
                <c:pt idx="28956">
                  <c:v>12.741</c:v>
                </c:pt>
                <c:pt idx="28957">
                  <c:v>12.737</c:v>
                </c:pt>
                <c:pt idx="28958">
                  <c:v>12.732000000000001</c:v>
                </c:pt>
                <c:pt idx="28959">
                  <c:v>12.738</c:v>
                </c:pt>
                <c:pt idx="28960">
                  <c:v>12.739000000000001</c:v>
                </c:pt>
                <c:pt idx="28961">
                  <c:v>12.743</c:v>
                </c:pt>
                <c:pt idx="28962">
                  <c:v>12.747</c:v>
                </c:pt>
                <c:pt idx="28963">
                  <c:v>12.749000000000001</c:v>
                </c:pt>
                <c:pt idx="28964">
                  <c:v>12.753</c:v>
                </c:pt>
                <c:pt idx="28965">
                  <c:v>12.758000000000001</c:v>
                </c:pt>
                <c:pt idx="28966">
                  <c:v>12.761000000000001</c:v>
                </c:pt>
                <c:pt idx="28967">
                  <c:v>12.766</c:v>
                </c:pt>
                <c:pt idx="28968">
                  <c:v>12.764000000000001</c:v>
                </c:pt>
                <c:pt idx="28969">
                  <c:v>12.765000000000001</c:v>
                </c:pt>
                <c:pt idx="28970">
                  <c:v>12.774000000000001</c:v>
                </c:pt>
                <c:pt idx="28971">
                  <c:v>12.781000000000001</c:v>
                </c:pt>
                <c:pt idx="28972">
                  <c:v>12.782999999999999</c:v>
                </c:pt>
                <c:pt idx="28973">
                  <c:v>12.781000000000001</c:v>
                </c:pt>
                <c:pt idx="28974">
                  <c:v>12.785</c:v>
                </c:pt>
                <c:pt idx="28975">
                  <c:v>12.790000000000001</c:v>
                </c:pt>
                <c:pt idx="28976">
                  <c:v>12.803000000000001</c:v>
                </c:pt>
                <c:pt idx="28977">
                  <c:v>12.802</c:v>
                </c:pt>
                <c:pt idx="28978">
                  <c:v>12.811</c:v>
                </c:pt>
                <c:pt idx="28979">
                  <c:v>12.818</c:v>
                </c:pt>
                <c:pt idx="28980">
                  <c:v>12.809000000000001</c:v>
                </c:pt>
                <c:pt idx="28981">
                  <c:v>12.821</c:v>
                </c:pt>
                <c:pt idx="28982">
                  <c:v>12.836</c:v>
                </c:pt>
                <c:pt idx="28983">
                  <c:v>12.843999999999999</c:v>
                </c:pt>
                <c:pt idx="28984">
                  <c:v>12.845000000000001</c:v>
                </c:pt>
                <c:pt idx="28985">
                  <c:v>12.848000000000001</c:v>
                </c:pt>
                <c:pt idx="28986">
                  <c:v>12.846</c:v>
                </c:pt>
                <c:pt idx="28987">
                  <c:v>12.84</c:v>
                </c:pt>
                <c:pt idx="28988">
                  <c:v>12.835000000000001</c:v>
                </c:pt>
                <c:pt idx="28989">
                  <c:v>12.827999999999999</c:v>
                </c:pt>
                <c:pt idx="28990">
                  <c:v>12.824</c:v>
                </c:pt>
                <c:pt idx="28991">
                  <c:v>12.825000000000001</c:v>
                </c:pt>
                <c:pt idx="28992">
                  <c:v>12.823</c:v>
                </c:pt>
                <c:pt idx="28993">
                  <c:v>12.824</c:v>
                </c:pt>
                <c:pt idx="28994">
                  <c:v>12.838000000000001</c:v>
                </c:pt>
                <c:pt idx="28995">
                  <c:v>12.846</c:v>
                </c:pt>
                <c:pt idx="28996">
                  <c:v>12.855</c:v>
                </c:pt>
                <c:pt idx="28997">
                  <c:v>12.856</c:v>
                </c:pt>
                <c:pt idx="28998">
                  <c:v>12.857000000000001</c:v>
                </c:pt>
                <c:pt idx="28999">
                  <c:v>12.86</c:v>
                </c:pt>
                <c:pt idx="29000">
                  <c:v>12.871</c:v>
                </c:pt>
                <c:pt idx="29001">
                  <c:v>12.872</c:v>
                </c:pt>
                <c:pt idx="29002">
                  <c:v>12.875</c:v>
                </c:pt>
                <c:pt idx="29003">
                  <c:v>12.879</c:v>
                </c:pt>
                <c:pt idx="29004">
                  <c:v>12.884</c:v>
                </c:pt>
                <c:pt idx="29005">
                  <c:v>12.891999999999999</c:v>
                </c:pt>
                <c:pt idx="29006">
                  <c:v>12.895</c:v>
                </c:pt>
                <c:pt idx="29007">
                  <c:v>12.893000000000001</c:v>
                </c:pt>
                <c:pt idx="29008">
                  <c:v>12.883000000000001</c:v>
                </c:pt>
                <c:pt idx="29009">
                  <c:v>12.886000000000001</c:v>
                </c:pt>
                <c:pt idx="29010">
                  <c:v>12.888</c:v>
                </c:pt>
                <c:pt idx="29011">
                  <c:v>12.889000000000001</c:v>
                </c:pt>
                <c:pt idx="29012">
                  <c:v>12.89</c:v>
                </c:pt>
                <c:pt idx="29013">
                  <c:v>12.889000000000001</c:v>
                </c:pt>
                <c:pt idx="29014">
                  <c:v>12.891999999999999</c:v>
                </c:pt>
                <c:pt idx="29015">
                  <c:v>12.896000000000001</c:v>
                </c:pt>
                <c:pt idx="29016">
                  <c:v>12.898</c:v>
                </c:pt>
                <c:pt idx="29017">
                  <c:v>12.899000000000001</c:v>
                </c:pt>
                <c:pt idx="29018">
                  <c:v>12.904</c:v>
                </c:pt>
                <c:pt idx="29019">
                  <c:v>12.905000000000001</c:v>
                </c:pt>
                <c:pt idx="29020">
                  <c:v>12.904</c:v>
                </c:pt>
                <c:pt idx="29021">
                  <c:v>12.906000000000001</c:v>
                </c:pt>
                <c:pt idx="29022">
                  <c:v>12.911</c:v>
                </c:pt>
                <c:pt idx="29023">
                  <c:v>12.915000000000001</c:v>
                </c:pt>
                <c:pt idx="29024">
                  <c:v>12.916</c:v>
                </c:pt>
                <c:pt idx="29025">
                  <c:v>12.918000000000001</c:v>
                </c:pt>
                <c:pt idx="29026">
                  <c:v>12.929</c:v>
                </c:pt>
                <c:pt idx="29027">
                  <c:v>12.928000000000001</c:v>
                </c:pt>
                <c:pt idx="29028">
                  <c:v>12.936</c:v>
                </c:pt>
                <c:pt idx="29029">
                  <c:v>12.94</c:v>
                </c:pt>
                <c:pt idx="29030">
                  <c:v>12.936999999999999</c:v>
                </c:pt>
                <c:pt idx="29031">
                  <c:v>12.947000000000001</c:v>
                </c:pt>
                <c:pt idx="29032">
                  <c:v>12.948</c:v>
                </c:pt>
                <c:pt idx="29033">
                  <c:v>12.944000000000001</c:v>
                </c:pt>
                <c:pt idx="29034">
                  <c:v>12.952</c:v>
                </c:pt>
                <c:pt idx="29035">
                  <c:v>12.949</c:v>
                </c:pt>
                <c:pt idx="29036">
                  <c:v>12.952999999999999</c:v>
                </c:pt>
                <c:pt idx="29037">
                  <c:v>12.958</c:v>
                </c:pt>
                <c:pt idx="29038">
                  <c:v>12.968999999999999</c:v>
                </c:pt>
                <c:pt idx="29039">
                  <c:v>12.974</c:v>
                </c:pt>
                <c:pt idx="29040">
                  <c:v>12.979000000000001</c:v>
                </c:pt>
                <c:pt idx="29041">
                  <c:v>12.984999999999999</c:v>
                </c:pt>
                <c:pt idx="29042">
                  <c:v>12.992000000000001</c:v>
                </c:pt>
                <c:pt idx="29043">
                  <c:v>13.000999999999999</c:v>
                </c:pt>
                <c:pt idx="29044">
                  <c:v>13.009</c:v>
                </c:pt>
                <c:pt idx="29045">
                  <c:v>13.02</c:v>
                </c:pt>
                <c:pt idx="29046">
                  <c:v>13.025</c:v>
                </c:pt>
                <c:pt idx="29047">
                  <c:v>13.029</c:v>
                </c:pt>
                <c:pt idx="29048">
                  <c:v>13.032999999999999</c:v>
                </c:pt>
                <c:pt idx="29049">
                  <c:v>13.042</c:v>
                </c:pt>
                <c:pt idx="29050">
                  <c:v>13.047000000000001</c:v>
                </c:pt>
                <c:pt idx="29051">
                  <c:v>13.05</c:v>
                </c:pt>
                <c:pt idx="29052">
                  <c:v>13.054</c:v>
                </c:pt>
                <c:pt idx="29053">
                  <c:v>13.059000000000001</c:v>
                </c:pt>
                <c:pt idx="29054">
                  <c:v>13.059000000000001</c:v>
                </c:pt>
                <c:pt idx="29055">
                  <c:v>13.059000000000001</c:v>
                </c:pt>
                <c:pt idx="29056">
                  <c:v>13.058</c:v>
                </c:pt>
                <c:pt idx="29057">
                  <c:v>13.046000000000001</c:v>
                </c:pt>
                <c:pt idx="29058">
                  <c:v>13.047000000000001</c:v>
                </c:pt>
                <c:pt idx="29059">
                  <c:v>13.041</c:v>
                </c:pt>
                <c:pt idx="29060">
                  <c:v>13.034000000000001</c:v>
                </c:pt>
                <c:pt idx="29061">
                  <c:v>13.039</c:v>
                </c:pt>
                <c:pt idx="29062">
                  <c:v>13.044</c:v>
                </c:pt>
                <c:pt idx="29063">
                  <c:v>13.058</c:v>
                </c:pt>
                <c:pt idx="29064">
                  <c:v>13.067</c:v>
                </c:pt>
                <c:pt idx="29065">
                  <c:v>13.061999999999999</c:v>
                </c:pt>
                <c:pt idx="29066">
                  <c:v>13.067</c:v>
                </c:pt>
                <c:pt idx="29067">
                  <c:v>13.051</c:v>
                </c:pt>
                <c:pt idx="29068">
                  <c:v>13.032</c:v>
                </c:pt>
                <c:pt idx="29069">
                  <c:v>13.015000000000001</c:v>
                </c:pt>
                <c:pt idx="29070">
                  <c:v>13.000999999999999</c:v>
                </c:pt>
                <c:pt idx="29071">
                  <c:v>12.984999999999999</c:v>
                </c:pt>
                <c:pt idx="29072">
                  <c:v>12.959</c:v>
                </c:pt>
                <c:pt idx="29073">
                  <c:v>12.942</c:v>
                </c:pt>
                <c:pt idx="29074">
                  <c:v>12.911</c:v>
                </c:pt>
                <c:pt idx="29075">
                  <c:v>12.870000000000001</c:v>
                </c:pt>
                <c:pt idx="29076">
                  <c:v>12.826000000000001</c:v>
                </c:pt>
                <c:pt idx="29077">
                  <c:v>12.765000000000001</c:v>
                </c:pt>
                <c:pt idx="29078">
                  <c:v>12.705</c:v>
                </c:pt>
                <c:pt idx="29079">
                  <c:v>12.638</c:v>
                </c:pt>
                <c:pt idx="29080">
                  <c:v>12.548999999999999</c:v>
                </c:pt>
                <c:pt idx="29081">
                  <c:v>12.458</c:v>
                </c:pt>
                <c:pt idx="29082">
                  <c:v>12.367000000000001</c:v>
                </c:pt>
                <c:pt idx="29083">
                  <c:v>12.269</c:v>
                </c:pt>
                <c:pt idx="29084">
                  <c:v>12.170999999999999</c:v>
                </c:pt>
                <c:pt idx="29085">
                  <c:v>12.048999999999999</c:v>
                </c:pt>
                <c:pt idx="29086">
                  <c:v>11.916</c:v>
                </c:pt>
                <c:pt idx="29087">
                  <c:v>11.725</c:v>
                </c:pt>
                <c:pt idx="29088">
                  <c:v>11.522</c:v>
                </c:pt>
                <c:pt idx="29089">
                  <c:v>11.297000000000001</c:v>
                </c:pt>
                <c:pt idx="29090">
                  <c:v>11.01</c:v>
                </c:pt>
                <c:pt idx="29091">
                  <c:v>10.638</c:v>
                </c:pt>
                <c:pt idx="29092">
                  <c:v>10.185</c:v>
                </c:pt>
                <c:pt idx="29093">
                  <c:v>9.68</c:v>
                </c:pt>
                <c:pt idx="29094">
                  <c:v>8.9809999999999999</c:v>
                </c:pt>
                <c:pt idx="29095">
                  <c:v>1.0130000000000001</c:v>
                </c:pt>
                <c:pt idx="29096">
                  <c:v>1.0050000000000001</c:v>
                </c:pt>
                <c:pt idx="29097">
                  <c:v>1.0030000000000001</c:v>
                </c:pt>
                <c:pt idx="29098">
                  <c:v>1.004</c:v>
                </c:pt>
                <c:pt idx="29099">
                  <c:v>1.0050000000000001</c:v>
                </c:pt>
                <c:pt idx="29100">
                  <c:v>1.006</c:v>
                </c:pt>
                <c:pt idx="29101">
                  <c:v>1.0050000000000001</c:v>
                </c:pt>
                <c:pt idx="29102">
                  <c:v>1.006</c:v>
                </c:pt>
                <c:pt idx="29103">
                  <c:v>1.0050000000000001</c:v>
                </c:pt>
                <c:pt idx="29104">
                  <c:v>1.0050000000000001</c:v>
                </c:pt>
                <c:pt idx="29105">
                  <c:v>1.0050000000000001</c:v>
                </c:pt>
                <c:pt idx="29106">
                  <c:v>1.0050000000000001</c:v>
                </c:pt>
                <c:pt idx="29107">
                  <c:v>1.004</c:v>
                </c:pt>
                <c:pt idx="29108">
                  <c:v>1.006</c:v>
                </c:pt>
                <c:pt idx="29109">
                  <c:v>1.0070000000000001</c:v>
                </c:pt>
                <c:pt idx="29110">
                  <c:v>1.0070000000000001</c:v>
                </c:pt>
                <c:pt idx="29111">
                  <c:v>1.006</c:v>
                </c:pt>
                <c:pt idx="29112">
                  <c:v>1.0070000000000001</c:v>
                </c:pt>
                <c:pt idx="29113">
                  <c:v>1.0070000000000001</c:v>
                </c:pt>
                <c:pt idx="29114">
                  <c:v>1.006</c:v>
                </c:pt>
                <c:pt idx="29115">
                  <c:v>1.0050000000000001</c:v>
                </c:pt>
                <c:pt idx="29116">
                  <c:v>1.0050000000000001</c:v>
                </c:pt>
                <c:pt idx="29117">
                  <c:v>1.006</c:v>
                </c:pt>
                <c:pt idx="29118">
                  <c:v>1.0050000000000001</c:v>
                </c:pt>
                <c:pt idx="29119">
                  <c:v>1.004</c:v>
                </c:pt>
                <c:pt idx="29120">
                  <c:v>1.006</c:v>
                </c:pt>
                <c:pt idx="29121">
                  <c:v>1.006</c:v>
                </c:pt>
                <c:pt idx="29122">
                  <c:v>1.0050000000000001</c:v>
                </c:pt>
                <c:pt idx="29123">
                  <c:v>1.0050000000000001</c:v>
                </c:pt>
                <c:pt idx="29124">
                  <c:v>1.0050000000000001</c:v>
                </c:pt>
                <c:pt idx="29125">
                  <c:v>1.004</c:v>
                </c:pt>
                <c:pt idx="29126">
                  <c:v>1.0030000000000001</c:v>
                </c:pt>
                <c:pt idx="29127">
                  <c:v>1.0030000000000001</c:v>
                </c:pt>
                <c:pt idx="29128">
                  <c:v>1.0050000000000001</c:v>
                </c:pt>
                <c:pt idx="29129">
                  <c:v>1.004</c:v>
                </c:pt>
                <c:pt idx="29130">
                  <c:v>1.0050000000000001</c:v>
                </c:pt>
                <c:pt idx="29131">
                  <c:v>1.0050000000000001</c:v>
                </c:pt>
                <c:pt idx="29132">
                  <c:v>1.0050000000000001</c:v>
                </c:pt>
                <c:pt idx="29133">
                  <c:v>1.0030000000000001</c:v>
                </c:pt>
                <c:pt idx="29134">
                  <c:v>1.004</c:v>
                </c:pt>
                <c:pt idx="29135">
                  <c:v>1.0050000000000001</c:v>
                </c:pt>
                <c:pt idx="29136">
                  <c:v>1.006</c:v>
                </c:pt>
                <c:pt idx="29137">
                  <c:v>1.006</c:v>
                </c:pt>
                <c:pt idx="29138">
                  <c:v>1.0070000000000001</c:v>
                </c:pt>
                <c:pt idx="29139">
                  <c:v>1.0070000000000001</c:v>
                </c:pt>
                <c:pt idx="29140">
                  <c:v>1.0050000000000001</c:v>
                </c:pt>
                <c:pt idx="29141">
                  <c:v>1.0050000000000001</c:v>
                </c:pt>
                <c:pt idx="29142">
                  <c:v>1.0050000000000001</c:v>
                </c:pt>
                <c:pt idx="29143">
                  <c:v>1.0050000000000001</c:v>
                </c:pt>
                <c:pt idx="29144">
                  <c:v>1.006</c:v>
                </c:pt>
                <c:pt idx="29145">
                  <c:v>1.0070000000000001</c:v>
                </c:pt>
                <c:pt idx="29146">
                  <c:v>1.008</c:v>
                </c:pt>
                <c:pt idx="29147">
                  <c:v>1.006</c:v>
                </c:pt>
                <c:pt idx="29148">
                  <c:v>1.0050000000000001</c:v>
                </c:pt>
                <c:pt idx="29149">
                  <c:v>1.004</c:v>
                </c:pt>
                <c:pt idx="29150">
                  <c:v>1.0030000000000001</c:v>
                </c:pt>
                <c:pt idx="29151">
                  <c:v>1.0030000000000001</c:v>
                </c:pt>
                <c:pt idx="29152">
                  <c:v>1.0030000000000001</c:v>
                </c:pt>
                <c:pt idx="29153">
                  <c:v>1.004</c:v>
                </c:pt>
                <c:pt idx="29154">
                  <c:v>1.0050000000000001</c:v>
                </c:pt>
                <c:pt idx="29155">
                  <c:v>1.0030000000000001</c:v>
                </c:pt>
                <c:pt idx="29156">
                  <c:v>1.004</c:v>
                </c:pt>
                <c:pt idx="29157">
                  <c:v>1.0050000000000001</c:v>
                </c:pt>
                <c:pt idx="29158">
                  <c:v>1.0030000000000001</c:v>
                </c:pt>
                <c:pt idx="29159">
                  <c:v>1.0030000000000001</c:v>
                </c:pt>
                <c:pt idx="29160">
                  <c:v>1.0030000000000001</c:v>
                </c:pt>
                <c:pt idx="29161">
                  <c:v>1.004</c:v>
                </c:pt>
                <c:pt idx="29162">
                  <c:v>1.0050000000000001</c:v>
                </c:pt>
                <c:pt idx="29163">
                  <c:v>1.006</c:v>
                </c:pt>
                <c:pt idx="29164">
                  <c:v>1.0050000000000001</c:v>
                </c:pt>
                <c:pt idx="29165">
                  <c:v>1.0050000000000001</c:v>
                </c:pt>
                <c:pt idx="29166">
                  <c:v>1.0050000000000001</c:v>
                </c:pt>
                <c:pt idx="29167">
                  <c:v>1.006</c:v>
                </c:pt>
                <c:pt idx="29168">
                  <c:v>1.0050000000000001</c:v>
                </c:pt>
                <c:pt idx="29169">
                  <c:v>1.004</c:v>
                </c:pt>
                <c:pt idx="29170">
                  <c:v>1.004</c:v>
                </c:pt>
                <c:pt idx="29171">
                  <c:v>1.0030000000000001</c:v>
                </c:pt>
                <c:pt idx="29172">
                  <c:v>1.004</c:v>
                </c:pt>
                <c:pt idx="29173">
                  <c:v>1.006</c:v>
                </c:pt>
                <c:pt idx="29174">
                  <c:v>1.006</c:v>
                </c:pt>
                <c:pt idx="29175">
                  <c:v>1.006</c:v>
                </c:pt>
                <c:pt idx="29176">
                  <c:v>1.006</c:v>
                </c:pt>
                <c:pt idx="29177">
                  <c:v>1.0050000000000001</c:v>
                </c:pt>
                <c:pt idx="29178">
                  <c:v>1.0050000000000001</c:v>
                </c:pt>
                <c:pt idx="29179">
                  <c:v>1.004</c:v>
                </c:pt>
                <c:pt idx="29180">
                  <c:v>1.0030000000000001</c:v>
                </c:pt>
                <c:pt idx="29181">
                  <c:v>1.0030000000000001</c:v>
                </c:pt>
                <c:pt idx="29182">
                  <c:v>1.0030000000000001</c:v>
                </c:pt>
                <c:pt idx="29183">
                  <c:v>1.0050000000000001</c:v>
                </c:pt>
                <c:pt idx="29184">
                  <c:v>1.006</c:v>
                </c:pt>
                <c:pt idx="29185">
                  <c:v>1.006</c:v>
                </c:pt>
                <c:pt idx="29186">
                  <c:v>1.006</c:v>
                </c:pt>
                <c:pt idx="29187">
                  <c:v>1.0050000000000001</c:v>
                </c:pt>
                <c:pt idx="29188">
                  <c:v>1.004</c:v>
                </c:pt>
                <c:pt idx="29189">
                  <c:v>1.0030000000000001</c:v>
                </c:pt>
                <c:pt idx="29190">
                  <c:v>1.0010000000000001</c:v>
                </c:pt>
                <c:pt idx="29191">
                  <c:v>1.0010000000000001</c:v>
                </c:pt>
                <c:pt idx="29192">
                  <c:v>1.0010000000000001</c:v>
                </c:pt>
                <c:pt idx="29193">
                  <c:v>1.0010000000000001</c:v>
                </c:pt>
                <c:pt idx="29194">
                  <c:v>1.0030000000000001</c:v>
                </c:pt>
                <c:pt idx="29195">
                  <c:v>1.0030000000000001</c:v>
                </c:pt>
                <c:pt idx="29196">
                  <c:v>1.0030000000000001</c:v>
                </c:pt>
                <c:pt idx="29197">
                  <c:v>1.0030000000000001</c:v>
                </c:pt>
                <c:pt idx="29198">
                  <c:v>1.0030000000000001</c:v>
                </c:pt>
                <c:pt idx="29199">
                  <c:v>1.002</c:v>
                </c:pt>
                <c:pt idx="29200">
                  <c:v>1.004</c:v>
                </c:pt>
                <c:pt idx="29201">
                  <c:v>1.004</c:v>
                </c:pt>
                <c:pt idx="29202">
                  <c:v>1.004</c:v>
                </c:pt>
                <c:pt idx="29203">
                  <c:v>1.004</c:v>
                </c:pt>
                <c:pt idx="29204">
                  <c:v>1.0050000000000001</c:v>
                </c:pt>
                <c:pt idx="29205">
                  <c:v>1.006</c:v>
                </c:pt>
                <c:pt idx="29206">
                  <c:v>1.0050000000000001</c:v>
                </c:pt>
                <c:pt idx="29207">
                  <c:v>1.0050000000000001</c:v>
                </c:pt>
                <c:pt idx="29208">
                  <c:v>1.0070000000000001</c:v>
                </c:pt>
                <c:pt idx="29209">
                  <c:v>1.0070000000000001</c:v>
                </c:pt>
                <c:pt idx="29210">
                  <c:v>1.0070000000000001</c:v>
                </c:pt>
                <c:pt idx="29211">
                  <c:v>1.006</c:v>
                </c:pt>
                <c:pt idx="29212">
                  <c:v>1.0050000000000001</c:v>
                </c:pt>
                <c:pt idx="29213">
                  <c:v>1.006</c:v>
                </c:pt>
                <c:pt idx="29214">
                  <c:v>1.0070000000000001</c:v>
                </c:pt>
                <c:pt idx="29215">
                  <c:v>1.0070000000000001</c:v>
                </c:pt>
                <c:pt idx="29216">
                  <c:v>1.0070000000000001</c:v>
                </c:pt>
                <c:pt idx="29217">
                  <c:v>1.008</c:v>
                </c:pt>
                <c:pt idx="29218">
                  <c:v>1.008</c:v>
                </c:pt>
                <c:pt idx="29219">
                  <c:v>1.0070000000000001</c:v>
                </c:pt>
                <c:pt idx="29220">
                  <c:v>1.006</c:v>
                </c:pt>
                <c:pt idx="29221">
                  <c:v>1.0050000000000001</c:v>
                </c:pt>
                <c:pt idx="29222">
                  <c:v>1.0050000000000001</c:v>
                </c:pt>
                <c:pt idx="29223">
                  <c:v>1.006</c:v>
                </c:pt>
                <c:pt idx="29224">
                  <c:v>1.0050000000000001</c:v>
                </c:pt>
                <c:pt idx="29225">
                  <c:v>1.004</c:v>
                </c:pt>
                <c:pt idx="29226">
                  <c:v>1.0050000000000001</c:v>
                </c:pt>
                <c:pt idx="29227">
                  <c:v>1.004</c:v>
                </c:pt>
                <c:pt idx="29228">
                  <c:v>1.004</c:v>
                </c:pt>
                <c:pt idx="29229">
                  <c:v>1.0030000000000001</c:v>
                </c:pt>
                <c:pt idx="29230">
                  <c:v>1.004</c:v>
                </c:pt>
                <c:pt idx="29231">
                  <c:v>1.004</c:v>
                </c:pt>
                <c:pt idx="29232">
                  <c:v>1.004</c:v>
                </c:pt>
                <c:pt idx="29233">
                  <c:v>1.0050000000000001</c:v>
                </c:pt>
                <c:pt idx="29234">
                  <c:v>1.0050000000000001</c:v>
                </c:pt>
                <c:pt idx="29235">
                  <c:v>1.004</c:v>
                </c:pt>
                <c:pt idx="29236">
                  <c:v>1.006</c:v>
                </c:pt>
                <c:pt idx="29237">
                  <c:v>1.0070000000000001</c:v>
                </c:pt>
                <c:pt idx="29238">
                  <c:v>1.008</c:v>
                </c:pt>
                <c:pt idx="29239">
                  <c:v>1.008</c:v>
                </c:pt>
                <c:pt idx="29240">
                  <c:v>1.0070000000000001</c:v>
                </c:pt>
                <c:pt idx="29241">
                  <c:v>1.006</c:v>
                </c:pt>
                <c:pt idx="29242">
                  <c:v>1.0050000000000001</c:v>
                </c:pt>
                <c:pt idx="29243">
                  <c:v>1.006</c:v>
                </c:pt>
                <c:pt idx="29244">
                  <c:v>1.006</c:v>
                </c:pt>
                <c:pt idx="29245">
                  <c:v>1.006</c:v>
                </c:pt>
                <c:pt idx="29246">
                  <c:v>1.006</c:v>
                </c:pt>
                <c:pt idx="29247">
                  <c:v>1.0070000000000001</c:v>
                </c:pt>
                <c:pt idx="29248">
                  <c:v>1.008</c:v>
                </c:pt>
                <c:pt idx="29249">
                  <c:v>1.0090000000000001</c:v>
                </c:pt>
                <c:pt idx="29250">
                  <c:v>1.008</c:v>
                </c:pt>
                <c:pt idx="29251">
                  <c:v>1.008</c:v>
                </c:pt>
                <c:pt idx="29252">
                  <c:v>1.0070000000000001</c:v>
                </c:pt>
                <c:pt idx="29253">
                  <c:v>1.006</c:v>
                </c:pt>
                <c:pt idx="29254">
                  <c:v>1.006</c:v>
                </c:pt>
                <c:pt idx="29255">
                  <c:v>1.0050000000000001</c:v>
                </c:pt>
                <c:pt idx="29256">
                  <c:v>1.006</c:v>
                </c:pt>
                <c:pt idx="29257">
                  <c:v>1.006</c:v>
                </c:pt>
                <c:pt idx="29258">
                  <c:v>1.0070000000000001</c:v>
                </c:pt>
                <c:pt idx="29259">
                  <c:v>1.0070000000000001</c:v>
                </c:pt>
                <c:pt idx="29260">
                  <c:v>1.0070000000000001</c:v>
                </c:pt>
                <c:pt idx="29261">
                  <c:v>1.0070000000000001</c:v>
                </c:pt>
                <c:pt idx="29262">
                  <c:v>1.0070000000000001</c:v>
                </c:pt>
                <c:pt idx="29263">
                  <c:v>1.006</c:v>
                </c:pt>
                <c:pt idx="29264">
                  <c:v>1.004</c:v>
                </c:pt>
                <c:pt idx="29265">
                  <c:v>1.004</c:v>
                </c:pt>
                <c:pt idx="29266">
                  <c:v>1.0050000000000001</c:v>
                </c:pt>
                <c:pt idx="29267">
                  <c:v>1.004</c:v>
                </c:pt>
                <c:pt idx="29268">
                  <c:v>1.004</c:v>
                </c:pt>
                <c:pt idx="29269">
                  <c:v>1.006</c:v>
                </c:pt>
                <c:pt idx="29270">
                  <c:v>1.006</c:v>
                </c:pt>
                <c:pt idx="29271">
                  <c:v>1.006</c:v>
                </c:pt>
                <c:pt idx="29272">
                  <c:v>1.006</c:v>
                </c:pt>
                <c:pt idx="29273">
                  <c:v>1.006</c:v>
                </c:pt>
                <c:pt idx="29274">
                  <c:v>1.006</c:v>
                </c:pt>
                <c:pt idx="29275">
                  <c:v>1.006</c:v>
                </c:pt>
                <c:pt idx="29276">
                  <c:v>1.006</c:v>
                </c:pt>
                <c:pt idx="29277">
                  <c:v>1.0050000000000001</c:v>
                </c:pt>
                <c:pt idx="29278">
                  <c:v>1.004</c:v>
                </c:pt>
                <c:pt idx="29279">
                  <c:v>1.002</c:v>
                </c:pt>
                <c:pt idx="29280">
                  <c:v>1.0030000000000001</c:v>
                </c:pt>
                <c:pt idx="29281">
                  <c:v>1.0050000000000001</c:v>
                </c:pt>
                <c:pt idx="29282">
                  <c:v>1.0050000000000001</c:v>
                </c:pt>
                <c:pt idx="29283">
                  <c:v>1.0050000000000001</c:v>
                </c:pt>
                <c:pt idx="29284">
                  <c:v>1.0070000000000001</c:v>
                </c:pt>
                <c:pt idx="29285">
                  <c:v>1.008</c:v>
                </c:pt>
                <c:pt idx="29286">
                  <c:v>1.0070000000000001</c:v>
                </c:pt>
                <c:pt idx="29287">
                  <c:v>1.006</c:v>
                </c:pt>
                <c:pt idx="29288">
                  <c:v>1.006</c:v>
                </c:pt>
                <c:pt idx="29289">
                  <c:v>1.0050000000000001</c:v>
                </c:pt>
                <c:pt idx="29290">
                  <c:v>1.004</c:v>
                </c:pt>
                <c:pt idx="29291">
                  <c:v>1.004</c:v>
                </c:pt>
                <c:pt idx="29292">
                  <c:v>1.0050000000000001</c:v>
                </c:pt>
                <c:pt idx="29293">
                  <c:v>1.006</c:v>
                </c:pt>
                <c:pt idx="29294">
                  <c:v>1.006</c:v>
                </c:pt>
                <c:pt idx="29295">
                  <c:v>1.0050000000000001</c:v>
                </c:pt>
                <c:pt idx="29296">
                  <c:v>1.006</c:v>
                </c:pt>
                <c:pt idx="29297">
                  <c:v>1.004</c:v>
                </c:pt>
                <c:pt idx="29298">
                  <c:v>1.0050000000000001</c:v>
                </c:pt>
                <c:pt idx="29299">
                  <c:v>1.0070000000000001</c:v>
                </c:pt>
                <c:pt idx="29300">
                  <c:v>1.0070000000000001</c:v>
                </c:pt>
                <c:pt idx="29301">
                  <c:v>1.0050000000000001</c:v>
                </c:pt>
                <c:pt idx="29302">
                  <c:v>1.004</c:v>
                </c:pt>
                <c:pt idx="29303">
                  <c:v>1.0050000000000001</c:v>
                </c:pt>
                <c:pt idx="29304">
                  <c:v>1.004</c:v>
                </c:pt>
                <c:pt idx="29305">
                  <c:v>1.002</c:v>
                </c:pt>
                <c:pt idx="29306">
                  <c:v>1.002</c:v>
                </c:pt>
                <c:pt idx="29307">
                  <c:v>1.0030000000000001</c:v>
                </c:pt>
                <c:pt idx="29308">
                  <c:v>1.0030000000000001</c:v>
                </c:pt>
                <c:pt idx="29309">
                  <c:v>1.006</c:v>
                </c:pt>
                <c:pt idx="29310">
                  <c:v>1.0070000000000001</c:v>
                </c:pt>
                <c:pt idx="29311">
                  <c:v>1.0050000000000001</c:v>
                </c:pt>
                <c:pt idx="29312">
                  <c:v>1.0050000000000001</c:v>
                </c:pt>
                <c:pt idx="29313">
                  <c:v>1.0030000000000001</c:v>
                </c:pt>
                <c:pt idx="29314">
                  <c:v>1.0030000000000001</c:v>
                </c:pt>
                <c:pt idx="29315">
                  <c:v>1.004</c:v>
                </c:pt>
                <c:pt idx="29316">
                  <c:v>1.0050000000000001</c:v>
                </c:pt>
                <c:pt idx="29317">
                  <c:v>1.004</c:v>
                </c:pt>
                <c:pt idx="29318">
                  <c:v>1.004</c:v>
                </c:pt>
                <c:pt idx="29319">
                  <c:v>1.004</c:v>
                </c:pt>
                <c:pt idx="29320">
                  <c:v>1.0050000000000001</c:v>
                </c:pt>
                <c:pt idx="29321">
                  <c:v>1.0050000000000001</c:v>
                </c:pt>
                <c:pt idx="29322">
                  <c:v>1.0050000000000001</c:v>
                </c:pt>
                <c:pt idx="29323">
                  <c:v>1.004</c:v>
                </c:pt>
                <c:pt idx="29324">
                  <c:v>1.0030000000000001</c:v>
                </c:pt>
                <c:pt idx="29325">
                  <c:v>1.0030000000000001</c:v>
                </c:pt>
                <c:pt idx="29326">
                  <c:v>1.0030000000000001</c:v>
                </c:pt>
                <c:pt idx="29327">
                  <c:v>1.004</c:v>
                </c:pt>
                <c:pt idx="29328">
                  <c:v>1.006</c:v>
                </c:pt>
                <c:pt idx="29329">
                  <c:v>1.0070000000000001</c:v>
                </c:pt>
                <c:pt idx="29330">
                  <c:v>1.0070000000000001</c:v>
                </c:pt>
                <c:pt idx="29331">
                  <c:v>1.0070000000000001</c:v>
                </c:pt>
                <c:pt idx="29332">
                  <c:v>1.006</c:v>
                </c:pt>
                <c:pt idx="29333">
                  <c:v>1.0050000000000001</c:v>
                </c:pt>
                <c:pt idx="29334">
                  <c:v>1.004</c:v>
                </c:pt>
                <c:pt idx="29335">
                  <c:v>1.004</c:v>
                </c:pt>
                <c:pt idx="29336">
                  <c:v>1.004</c:v>
                </c:pt>
                <c:pt idx="29337">
                  <c:v>1.004</c:v>
                </c:pt>
                <c:pt idx="29338">
                  <c:v>1.004</c:v>
                </c:pt>
                <c:pt idx="29339">
                  <c:v>1.0050000000000001</c:v>
                </c:pt>
                <c:pt idx="29340">
                  <c:v>1.0050000000000001</c:v>
                </c:pt>
                <c:pt idx="29341">
                  <c:v>1.0030000000000001</c:v>
                </c:pt>
                <c:pt idx="29342">
                  <c:v>1.0030000000000001</c:v>
                </c:pt>
                <c:pt idx="29343">
                  <c:v>1.0030000000000001</c:v>
                </c:pt>
                <c:pt idx="29344">
                  <c:v>1.0030000000000001</c:v>
                </c:pt>
                <c:pt idx="29345">
                  <c:v>1.004</c:v>
                </c:pt>
                <c:pt idx="29346">
                  <c:v>1.0050000000000001</c:v>
                </c:pt>
                <c:pt idx="29347">
                  <c:v>1.0030000000000001</c:v>
                </c:pt>
                <c:pt idx="29348">
                  <c:v>1.0030000000000001</c:v>
                </c:pt>
                <c:pt idx="29349">
                  <c:v>1.002</c:v>
                </c:pt>
                <c:pt idx="29350">
                  <c:v>1.002</c:v>
                </c:pt>
                <c:pt idx="29351">
                  <c:v>1.002</c:v>
                </c:pt>
                <c:pt idx="29352">
                  <c:v>1.002</c:v>
                </c:pt>
                <c:pt idx="29353">
                  <c:v>1.004</c:v>
                </c:pt>
                <c:pt idx="29354">
                  <c:v>1.004</c:v>
                </c:pt>
                <c:pt idx="29355">
                  <c:v>1.004</c:v>
                </c:pt>
                <c:pt idx="29356">
                  <c:v>1.0050000000000001</c:v>
                </c:pt>
                <c:pt idx="29357">
                  <c:v>1.004</c:v>
                </c:pt>
                <c:pt idx="29358">
                  <c:v>1.004</c:v>
                </c:pt>
                <c:pt idx="29359">
                  <c:v>1.004</c:v>
                </c:pt>
                <c:pt idx="29360">
                  <c:v>1.0050000000000001</c:v>
                </c:pt>
                <c:pt idx="29361">
                  <c:v>1.0050000000000001</c:v>
                </c:pt>
                <c:pt idx="29362">
                  <c:v>1.004</c:v>
                </c:pt>
                <c:pt idx="29363">
                  <c:v>1.0030000000000001</c:v>
                </c:pt>
                <c:pt idx="29364">
                  <c:v>1.0030000000000001</c:v>
                </c:pt>
                <c:pt idx="29365">
                  <c:v>1.002</c:v>
                </c:pt>
                <c:pt idx="29366">
                  <c:v>1.0030000000000001</c:v>
                </c:pt>
                <c:pt idx="29367">
                  <c:v>1.0030000000000001</c:v>
                </c:pt>
                <c:pt idx="29368">
                  <c:v>1.0030000000000001</c:v>
                </c:pt>
                <c:pt idx="29369">
                  <c:v>1.0050000000000001</c:v>
                </c:pt>
                <c:pt idx="29370">
                  <c:v>1.0050000000000001</c:v>
                </c:pt>
                <c:pt idx="29371">
                  <c:v>1.0050000000000001</c:v>
                </c:pt>
                <c:pt idx="29372">
                  <c:v>1.0050000000000001</c:v>
                </c:pt>
                <c:pt idx="29373">
                  <c:v>1.004</c:v>
                </c:pt>
                <c:pt idx="29374">
                  <c:v>1.004</c:v>
                </c:pt>
                <c:pt idx="29375">
                  <c:v>1.004</c:v>
                </c:pt>
                <c:pt idx="29376">
                  <c:v>1.0030000000000001</c:v>
                </c:pt>
                <c:pt idx="29377">
                  <c:v>1.0030000000000001</c:v>
                </c:pt>
                <c:pt idx="29378">
                  <c:v>1.0030000000000001</c:v>
                </c:pt>
                <c:pt idx="29379">
                  <c:v>1.002</c:v>
                </c:pt>
                <c:pt idx="29380">
                  <c:v>1.0030000000000001</c:v>
                </c:pt>
                <c:pt idx="29381">
                  <c:v>1.002</c:v>
                </c:pt>
                <c:pt idx="29382">
                  <c:v>1.002</c:v>
                </c:pt>
                <c:pt idx="29383">
                  <c:v>1.0030000000000001</c:v>
                </c:pt>
                <c:pt idx="29384">
                  <c:v>1.0030000000000001</c:v>
                </c:pt>
                <c:pt idx="29385">
                  <c:v>1.004</c:v>
                </c:pt>
                <c:pt idx="29386">
                  <c:v>1.004</c:v>
                </c:pt>
                <c:pt idx="29387">
                  <c:v>1.004</c:v>
                </c:pt>
                <c:pt idx="29388">
                  <c:v>1.004</c:v>
                </c:pt>
                <c:pt idx="29389">
                  <c:v>1.004</c:v>
                </c:pt>
                <c:pt idx="29390">
                  <c:v>1.0050000000000001</c:v>
                </c:pt>
                <c:pt idx="29391">
                  <c:v>1.006</c:v>
                </c:pt>
                <c:pt idx="29392">
                  <c:v>1.004</c:v>
                </c:pt>
                <c:pt idx="29393">
                  <c:v>1.004</c:v>
                </c:pt>
                <c:pt idx="29394">
                  <c:v>1.004</c:v>
                </c:pt>
                <c:pt idx="29395">
                  <c:v>1.002</c:v>
                </c:pt>
                <c:pt idx="29396">
                  <c:v>1.0030000000000001</c:v>
                </c:pt>
                <c:pt idx="29397">
                  <c:v>1.002</c:v>
                </c:pt>
                <c:pt idx="29398">
                  <c:v>1.0010000000000001</c:v>
                </c:pt>
                <c:pt idx="29399">
                  <c:v>1.002</c:v>
                </c:pt>
                <c:pt idx="29400">
                  <c:v>1.002</c:v>
                </c:pt>
                <c:pt idx="29401">
                  <c:v>1.004</c:v>
                </c:pt>
                <c:pt idx="29402">
                  <c:v>1.0030000000000001</c:v>
                </c:pt>
                <c:pt idx="29403">
                  <c:v>1.002</c:v>
                </c:pt>
                <c:pt idx="29404">
                  <c:v>1.002</c:v>
                </c:pt>
                <c:pt idx="29405">
                  <c:v>1.004</c:v>
                </c:pt>
                <c:pt idx="29406">
                  <c:v>1.004</c:v>
                </c:pt>
                <c:pt idx="29407">
                  <c:v>1.0050000000000001</c:v>
                </c:pt>
                <c:pt idx="29408">
                  <c:v>1.004</c:v>
                </c:pt>
                <c:pt idx="29409">
                  <c:v>1.0030000000000001</c:v>
                </c:pt>
                <c:pt idx="29410">
                  <c:v>1.004</c:v>
                </c:pt>
                <c:pt idx="29411">
                  <c:v>1.006</c:v>
                </c:pt>
                <c:pt idx="29412">
                  <c:v>1.0050000000000001</c:v>
                </c:pt>
                <c:pt idx="29413">
                  <c:v>1.004</c:v>
                </c:pt>
                <c:pt idx="29414">
                  <c:v>1.004</c:v>
                </c:pt>
                <c:pt idx="29415">
                  <c:v>1.0050000000000001</c:v>
                </c:pt>
                <c:pt idx="29416">
                  <c:v>1.0070000000000001</c:v>
                </c:pt>
                <c:pt idx="29417">
                  <c:v>1.0050000000000001</c:v>
                </c:pt>
                <c:pt idx="29418">
                  <c:v>1.004</c:v>
                </c:pt>
                <c:pt idx="29419">
                  <c:v>1.0030000000000001</c:v>
                </c:pt>
                <c:pt idx="29420">
                  <c:v>1.002</c:v>
                </c:pt>
                <c:pt idx="29421">
                  <c:v>1.002</c:v>
                </c:pt>
                <c:pt idx="29422">
                  <c:v>1.002</c:v>
                </c:pt>
                <c:pt idx="29423">
                  <c:v>1.0030000000000001</c:v>
                </c:pt>
                <c:pt idx="29424">
                  <c:v>1.004</c:v>
                </c:pt>
                <c:pt idx="29425">
                  <c:v>1.0030000000000001</c:v>
                </c:pt>
                <c:pt idx="29426">
                  <c:v>1.004</c:v>
                </c:pt>
                <c:pt idx="29427">
                  <c:v>1.0030000000000001</c:v>
                </c:pt>
                <c:pt idx="29428">
                  <c:v>1.004</c:v>
                </c:pt>
                <c:pt idx="29429">
                  <c:v>1.004</c:v>
                </c:pt>
                <c:pt idx="29430">
                  <c:v>1.004</c:v>
                </c:pt>
                <c:pt idx="29431">
                  <c:v>1.0050000000000001</c:v>
                </c:pt>
                <c:pt idx="29432">
                  <c:v>1.004</c:v>
                </c:pt>
                <c:pt idx="29433">
                  <c:v>1.004</c:v>
                </c:pt>
                <c:pt idx="29434">
                  <c:v>1.0050000000000001</c:v>
                </c:pt>
                <c:pt idx="29435">
                  <c:v>1.006</c:v>
                </c:pt>
                <c:pt idx="29436">
                  <c:v>1.0050000000000001</c:v>
                </c:pt>
                <c:pt idx="29437">
                  <c:v>1.004</c:v>
                </c:pt>
                <c:pt idx="29438">
                  <c:v>1.006</c:v>
                </c:pt>
                <c:pt idx="29439">
                  <c:v>1.0050000000000001</c:v>
                </c:pt>
                <c:pt idx="29440">
                  <c:v>1.006</c:v>
                </c:pt>
                <c:pt idx="29441">
                  <c:v>1.006</c:v>
                </c:pt>
                <c:pt idx="29442">
                  <c:v>1.006</c:v>
                </c:pt>
                <c:pt idx="29443">
                  <c:v>1.0070000000000001</c:v>
                </c:pt>
                <c:pt idx="29444">
                  <c:v>1.006</c:v>
                </c:pt>
                <c:pt idx="29445">
                  <c:v>1.004</c:v>
                </c:pt>
                <c:pt idx="29446">
                  <c:v>1.002</c:v>
                </c:pt>
                <c:pt idx="29447">
                  <c:v>1.0010000000000001</c:v>
                </c:pt>
                <c:pt idx="29448">
                  <c:v>0.999</c:v>
                </c:pt>
                <c:pt idx="29449">
                  <c:v>1</c:v>
                </c:pt>
                <c:pt idx="29450">
                  <c:v>1</c:v>
                </c:pt>
                <c:pt idx="29451">
                  <c:v>1.0010000000000001</c:v>
                </c:pt>
                <c:pt idx="29452">
                  <c:v>1.0010000000000001</c:v>
                </c:pt>
                <c:pt idx="29453">
                  <c:v>1.002</c:v>
                </c:pt>
                <c:pt idx="29454">
                  <c:v>1.002</c:v>
                </c:pt>
                <c:pt idx="29455">
                  <c:v>1.0030000000000001</c:v>
                </c:pt>
                <c:pt idx="29456">
                  <c:v>1.0050000000000001</c:v>
                </c:pt>
                <c:pt idx="29457">
                  <c:v>1.004</c:v>
                </c:pt>
                <c:pt idx="29458">
                  <c:v>1.0050000000000001</c:v>
                </c:pt>
                <c:pt idx="29459">
                  <c:v>1.0050000000000001</c:v>
                </c:pt>
                <c:pt idx="29460">
                  <c:v>1.004</c:v>
                </c:pt>
                <c:pt idx="29461">
                  <c:v>1.0050000000000001</c:v>
                </c:pt>
                <c:pt idx="29462">
                  <c:v>1.004</c:v>
                </c:pt>
                <c:pt idx="29463">
                  <c:v>1.0030000000000001</c:v>
                </c:pt>
                <c:pt idx="29464">
                  <c:v>1.004</c:v>
                </c:pt>
                <c:pt idx="29465">
                  <c:v>1.0030000000000001</c:v>
                </c:pt>
                <c:pt idx="29466">
                  <c:v>1.002</c:v>
                </c:pt>
                <c:pt idx="29467">
                  <c:v>1.002</c:v>
                </c:pt>
                <c:pt idx="29468">
                  <c:v>1.0030000000000001</c:v>
                </c:pt>
                <c:pt idx="29469">
                  <c:v>1.0030000000000001</c:v>
                </c:pt>
                <c:pt idx="29470">
                  <c:v>1.002</c:v>
                </c:pt>
                <c:pt idx="29471">
                  <c:v>1.004</c:v>
                </c:pt>
                <c:pt idx="29472">
                  <c:v>1.004</c:v>
                </c:pt>
                <c:pt idx="29473">
                  <c:v>1.0030000000000001</c:v>
                </c:pt>
                <c:pt idx="29474">
                  <c:v>1.002</c:v>
                </c:pt>
                <c:pt idx="29475">
                  <c:v>1.004</c:v>
                </c:pt>
                <c:pt idx="29476">
                  <c:v>1.004</c:v>
                </c:pt>
                <c:pt idx="29477">
                  <c:v>1.0030000000000001</c:v>
                </c:pt>
                <c:pt idx="29478">
                  <c:v>1.0030000000000001</c:v>
                </c:pt>
                <c:pt idx="29479">
                  <c:v>1.004</c:v>
                </c:pt>
                <c:pt idx="29480">
                  <c:v>1.0050000000000001</c:v>
                </c:pt>
                <c:pt idx="29481">
                  <c:v>1.0050000000000001</c:v>
                </c:pt>
                <c:pt idx="29482">
                  <c:v>1.004</c:v>
                </c:pt>
                <c:pt idx="29483">
                  <c:v>1.0050000000000001</c:v>
                </c:pt>
                <c:pt idx="29484">
                  <c:v>1.0050000000000001</c:v>
                </c:pt>
                <c:pt idx="29485">
                  <c:v>1.004</c:v>
                </c:pt>
                <c:pt idx="29486">
                  <c:v>1.0050000000000001</c:v>
                </c:pt>
                <c:pt idx="29487">
                  <c:v>1.004</c:v>
                </c:pt>
                <c:pt idx="29488">
                  <c:v>1.004</c:v>
                </c:pt>
                <c:pt idx="29489">
                  <c:v>1.004</c:v>
                </c:pt>
                <c:pt idx="29490">
                  <c:v>1.004</c:v>
                </c:pt>
                <c:pt idx="29491">
                  <c:v>1.0050000000000001</c:v>
                </c:pt>
                <c:pt idx="29492">
                  <c:v>1.0050000000000001</c:v>
                </c:pt>
                <c:pt idx="29493">
                  <c:v>1.004</c:v>
                </c:pt>
                <c:pt idx="29494">
                  <c:v>1.0050000000000001</c:v>
                </c:pt>
                <c:pt idx="29495">
                  <c:v>1.006</c:v>
                </c:pt>
                <c:pt idx="29496">
                  <c:v>1.0050000000000001</c:v>
                </c:pt>
                <c:pt idx="29497">
                  <c:v>1.0050000000000001</c:v>
                </c:pt>
                <c:pt idx="29498">
                  <c:v>1.004</c:v>
                </c:pt>
                <c:pt idx="29499">
                  <c:v>1.004</c:v>
                </c:pt>
                <c:pt idx="29500">
                  <c:v>1.004</c:v>
                </c:pt>
                <c:pt idx="29501">
                  <c:v>1.0030000000000001</c:v>
                </c:pt>
                <c:pt idx="29502">
                  <c:v>1.0030000000000001</c:v>
                </c:pt>
                <c:pt idx="29503">
                  <c:v>1.002</c:v>
                </c:pt>
                <c:pt idx="29504">
                  <c:v>1.002</c:v>
                </c:pt>
                <c:pt idx="29505">
                  <c:v>1.0030000000000001</c:v>
                </c:pt>
                <c:pt idx="29506">
                  <c:v>1.0030000000000001</c:v>
                </c:pt>
                <c:pt idx="29507">
                  <c:v>1.0030000000000001</c:v>
                </c:pt>
                <c:pt idx="29508">
                  <c:v>1.0030000000000001</c:v>
                </c:pt>
                <c:pt idx="29509">
                  <c:v>1.0010000000000001</c:v>
                </c:pt>
                <c:pt idx="29510">
                  <c:v>1.002</c:v>
                </c:pt>
                <c:pt idx="29511">
                  <c:v>1.004</c:v>
                </c:pt>
                <c:pt idx="29512">
                  <c:v>1.0030000000000001</c:v>
                </c:pt>
                <c:pt idx="29513">
                  <c:v>1.002</c:v>
                </c:pt>
                <c:pt idx="29514">
                  <c:v>1.0030000000000001</c:v>
                </c:pt>
                <c:pt idx="29515">
                  <c:v>1.006</c:v>
                </c:pt>
                <c:pt idx="29516">
                  <c:v>1.006</c:v>
                </c:pt>
                <c:pt idx="29517">
                  <c:v>1.0050000000000001</c:v>
                </c:pt>
                <c:pt idx="29518">
                  <c:v>1.0050000000000001</c:v>
                </c:pt>
                <c:pt idx="29519">
                  <c:v>1.0070000000000001</c:v>
                </c:pt>
                <c:pt idx="29520">
                  <c:v>1.0070000000000001</c:v>
                </c:pt>
                <c:pt idx="29521">
                  <c:v>1.006</c:v>
                </c:pt>
                <c:pt idx="29522">
                  <c:v>1.006</c:v>
                </c:pt>
                <c:pt idx="29523">
                  <c:v>1.0050000000000001</c:v>
                </c:pt>
                <c:pt idx="29524">
                  <c:v>1.0050000000000001</c:v>
                </c:pt>
                <c:pt idx="29525">
                  <c:v>1.0050000000000001</c:v>
                </c:pt>
                <c:pt idx="29526">
                  <c:v>1.004</c:v>
                </c:pt>
                <c:pt idx="29527">
                  <c:v>1.004</c:v>
                </c:pt>
                <c:pt idx="29528">
                  <c:v>1.004</c:v>
                </c:pt>
                <c:pt idx="29529">
                  <c:v>1.0050000000000001</c:v>
                </c:pt>
                <c:pt idx="29530">
                  <c:v>1.004</c:v>
                </c:pt>
                <c:pt idx="29531">
                  <c:v>1.0050000000000001</c:v>
                </c:pt>
                <c:pt idx="29532">
                  <c:v>1.004</c:v>
                </c:pt>
                <c:pt idx="29533">
                  <c:v>1.004</c:v>
                </c:pt>
                <c:pt idx="29534">
                  <c:v>1.0050000000000001</c:v>
                </c:pt>
                <c:pt idx="29535">
                  <c:v>1.0050000000000001</c:v>
                </c:pt>
                <c:pt idx="29536">
                  <c:v>1.004</c:v>
                </c:pt>
                <c:pt idx="29537">
                  <c:v>1.004</c:v>
                </c:pt>
                <c:pt idx="29538">
                  <c:v>1.004</c:v>
                </c:pt>
                <c:pt idx="29539">
                  <c:v>1.004</c:v>
                </c:pt>
                <c:pt idx="29540">
                  <c:v>1.0050000000000001</c:v>
                </c:pt>
                <c:pt idx="29541">
                  <c:v>1.0050000000000001</c:v>
                </c:pt>
                <c:pt idx="29542">
                  <c:v>1.0050000000000001</c:v>
                </c:pt>
                <c:pt idx="29543">
                  <c:v>1.006</c:v>
                </c:pt>
                <c:pt idx="29544">
                  <c:v>1.004</c:v>
                </c:pt>
                <c:pt idx="29545">
                  <c:v>1.004</c:v>
                </c:pt>
                <c:pt idx="29546">
                  <c:v>1.0030000000000001</c:v>
                </c:pt>
                <c:pt idx="29547">
                  <c:v>1.0030000000000001</c:v>
                </c:pt>
                <c:pt idx="29548">
                  <c:v>1.0030000000000001</c:v>
                </c:pt>
                <c:pt idx="29549">
                  <c:v>1.004</c:v>
                </c:pt>
                <c:pt idx="29550">
                  <c:v>1.004</c:v>
                </c:pt>
                <c:pt idx="29551">
                  <c:v>1.002</c:v>
                </c:pt>
                <c:pt idx="29552">
                  <c:v>1.0030000000000001</c:v>
                </c:pt>
                <c:pt idx="29553">
                  <c:v>1.0030000000000001</c:v>
                </c:pt>
                <c:pt idx="29554">
                  <c:v>1.0030000000000001</c:v>
                </c:pt>
                <c:pt idx="29555">
                  <c:v>1.004</c:v>
                </c:pt>
                <c:pt idx="29556">
                  <c:v>1.0050000000000001</c:v>
                </c:pt>
                <c:pt idx="29557">
                  <c:v>1.004</c:v>
                </c:pt>
                <c:pt idx="29558">
                  <c:v>1.0030000000000001</c:v>
                </c:pt>
                <c:pt idx="29559">
                  <c:v>1.0030000000000001</c:v>
                </c:pt>
                <c:pt idx="29560">
                  <c:v>1.002</c:v>
                </c:pt>
                <c:pt idx="29561">
                  <c:v>1.002</c:v>
                </c:pt>
                <c:pt idx="29562">
                  <c:v>1.002</c:v>
                </c:pt>
                <c:pt idx="29563">
                  <c:v>1.0030000000000001</c:v>
                </c:pt>
                <c:pt idx="29564">
                  <c:v>1.0050000000000001</c:v>
                </c:pt>
                <c:pt idx="29565">
                  <c:v>1.0050000000000001</c:v>
                </c:pt>
                <c:pt idx="29566">
                  <c:v>1.0050000000000001</c:v>
                </c:pt>
                <c:pt idx="29567">
                  <c:v>1.004</c:v>
                </c:pt>
                <c:pt idx="29568">
                  <c:v>1.004</c:v>
                </c:pt>
                <c:pt idx="29569">
                  <c:v>1.004</c:v>
                </c:pt>
                <c:pt idx="29570">
                  <c:v>1.004</c:v>
                </c:pt>
                <c:pt idx="29571">
                  <c:v>1.004</c:v>
                </c:pt>
                <c:pt idx="29572">
                  <c:v>1.0050000000000001</c:v>
                </c:pt>
                <c:pt idx="29573">
                  <c:v>1.006</c:v>
                </c:pt>
                <c:pt idx="29574">
                  <c:v>1.0070000000000001</c:v>
                </c:pt>
                <c:pt idx="29575">
                  <c:v>1.0070000000000001</c:v>
                </c:pt>
                <c:pt idx="29576">
                  <c:v>1.0070000000000001</c:v>
                </c:pt>
                <c:pt idx="29577">
                  <c:v>1.006</c:v>
                </c:pt>
                <c:pt idx="29578">
                  <c:v>1.006</c:v>
                </c:pt>
                <c:pt idx="29579">
                  <c:v>1.0050000000000001</c:v>
                </c:pt>
                <c:pt idx="29580">
                  <c:v>1.0030000000000001</c:v>
                </c:pt>
                <c:pt idx="29581">
                  <c:v>1.004</c:v>
                </c:pt>
                <c:pt idx="29582">
                  <c:v>1.0030000000000001</c:v>
                </c:pt>
                <c:pt idx="29583">
                  <c:v>1.0030000000000001</c:v>
                </c:pt>
                <c:pt idx="29584">
                  <c:v>1.004</c:v>
                </c:pt>
                <c:pt idx="29585">
                  <c:v>1.0050000000000001</c:v>
                </c:pt>
                <c:pt idx="29586">
                  <c:v>1.0050000000000001</c:v>
                </c:pt>
                <c:pt idx="29587">
                  <c:v>1.004</c:v>
                </c:pt>
                <c:pt idx="29588">
                  <c:v>1.004</c:v>
                </c:pt>
                <c:pt idx="29589">
                  <c:v>1.004</c:v>
                </c:pt>
                <c:pt idx="29590">
                  <c:v>1.004</c:v>
                </c:pt>
                <c:pt idx="29591">
                  <c:v>1.004</c:v>
                </c:pt>
                <c:pt idx="29592">
                  <c:v>1.006</c:v>
                </c:pt>
                <c:pt idx="29593">
                  <c:v>1.006</c:v>
                </c:pt>
                <c:pt idx="29594">
                  <c:v>1.0050000000000001</c:v>
                </c:pt>
                <c:pt idx="29595">
                  <c:v>1.004</c:v>
                </c:pt>
                <c:pt idx="29596">
                  <c:v>1.0030000000000001</c:v>
                </c:pt>
                <c:pt idx="29597">
                  <c:v>1.0030000000000001</c:v>
                </c:pt>
                <c:pt idx="29598">
                  <c:v>1.0010000000000001</c:v>
                </c:pt>
                <c:pt idx="29599">
                  <c:v>1.0010000000000001</c:v>
                </c:pt>
                <c:pt idx="29600">
                  <c:v>1.004</c:v>
                </c:pt>
                <c:pt idx="29601">
                  <c:v>1.0030000000000001</c:v>
                </c:pt>
                <c:pt idx="29602">
                  <c:v>1.0030000000000001</c:v>
                </c:pt>
                <c:pt idx="29603">
                  <c:v>1.0050000000000001</c:v>
                </c:pt>
                <c:pt idx="29604">
                  <c:v>1.0050000000000001</c:v>
                </c:pt>
                <c:pt idx="29605">
                  <c:v>1.006</c:v>
                </c:pt>
                <c:pt idx="29606">
                  <c:v>1.004</c:v>
                </c:pt>
                <c:pt idx="29607">
                  <c:v>1.0050000000000001</c:v>
                </c:pt>
                <c:pt idx="29608">
                  <c:v>1.006</c:v>
                </c:pt>
                <c:pt idx="29609">
                  <c:v>1.006</c:v>
                </c:pt>
                <c:pt idx="29610">
                  <c:v>1.0050000000000001</c:v>
                </c:pt>
                <c:pt idx="29611">
                  <c:v>1.0030000000000001</c:v>
                </c:pt>
                <c:pt idx="29612">
                  <c:v>1.0030000000000001</c:v>
                </c:pt>
                <c:pt idx="29613">
                  <c:v>1.0030000000000001</c:v>
                </c:pt>
                <c:pt idx="29614">
                  <c:v>1.004</c:v>
                </c:pt>
                <c:pt idx="29615">
                  <c:v>1.004</c:v>
                </c:pt>
                <c:pt idx="29616">
                  <c:v>1.0050000000000001</c:v>
                </c:pt>
                <c:pt idx="29617">
                  <c:v>1.004</c:v>
                </c:pt>
                <c:pt idx="29618">
                  <c:v>1.0030000000000001</c:v>
                </c:pt>
                <c:pt idx="29619">
                  <c:v>1.002</c:v>
                </c:pt>
                <c:pt idx="29620">
                  <c:v>1.0030000000000001</c:v>
                </c:pt>
                <c:pt idx="29621">
                  <c:v>1.002</c:v>
                </c:pt>
                <c:pt idx="29622">
                  <c:v>1.0030000000000001</c:v>
                </c:pt>
                <c:pt idx="29623">
                  <c:v>1.0030000000000001</c:v>
                </c:pt>
                <c:pt idx="29624">
                  <c:v>1.004</c:v>
                </c:pt>
                <c:pt idx="29625">
                  <c:v>1.004</c:v>
                </c:pt>
                <c:pt idx="29626">
                  <c:v>1.004</c:v>
                </c:pt>
                <c:pt idx="29627">
                  <c:v>1.002</c:v>
                </c:pt>
                <c:pt idx="29628">
                  <c:v>1.004</c:v>
                </c:pt>
                <c:pt idx="29629">
                  <c:v>1.004</c:v>
                </c:pt>
                <c:pt idx="29630">
                  <c:v>1.0050000000000001</c:v>
                </c:pt>
                <c:pt idx="29631">
                  <c:v>1.0050000000000001</c:v>
                </c:pt>
                <c:pt idx="29632">
                  <c:v>1.0030000000000001</c:v>
                </c:pt>
                <c:pt idx="29633">
                  <c:v>1.004</c:v>
                </c:pt>
                <c:pt idx="29634">
                  <c:v>1.004</c:v>
                </c:pt>
                <c:pt idx="29635">
                  <c:v>1.0030000000000001</c:v>
                </c:pt>
                <c:pt idx="29636">
                  <c:v>1.002</c:v>
                </c:pt>
                <c:pt idx="29637">
                  <c:v>1.0010000000000001</c:v>
                </c:pt>
                <c:pt idx="29638">
                  <c:v>1.002</c:v>
                </c:pt>
                <c:pt idx="29639">
                  <c:v>1.002</c:v>
                </c:pt>
                <c:pt idx="29640">
                  <c:v>1.0010000000000001</c:v>
                </c:pt>
                <c:pt idx="29641">
                  <c:v>1.0010000000000001</c:v>
                </c:pt>
                <c:pt idx="29642">
                  <c:v>1.002</c:v>
                </c:pt>
                <c:pt idx="29643">
                  <c:v>1.002</c:v>
                </c:pt>
                <c:pt idx="29644">
                  <c:v>1.0030000000000001</c:v>
                </c:pt>
                <c:pt idx="29645">
                  <c:v>1.004</c:v>
                </c:pt>
                <c:pt idx="29646">
                  <c:v>1.0050000000000001</c:v>
                </c:pt>
                <c:pt idx="29647">
                  <c:v>1.0050000000000001</c:v>
                </c:pt>
                <c:pt idx="29648">
                  <c:v>1.0030000000000001</c:v>
                </c:pt>
                <c:pt idx="29649">
                  <c:v>1.0030000000000001</c:v>
                </c:pt>
                <c:pt idx="29650">
                  <c:v>1.004</c:v>
                </c:pt>
                <c:pt idx="29651">
                  <c:v>1.0030000000000001</c:v>
                </c:pt>
                <c:pt idx="29652">
                  <c:v>1.004</c:v>
                </c:pt>
                <c:pt idx="29653">
                  <c:v>1.006</c:v>
                </c:pt>
                <c:pt idx="29654">
                  <c:v>1.004</c:v>
                </c:pt>
                <c:pt idx="29655">
                  <c:v>1.0030000000000001</c:v>
                </c:pt>
                <c:pt idx="29656">
                  <c:v>1.004</c:v>
                </c:pt>
                <c:pt idx="29657">
                  <c:v>1.004</c:v>
                </c:pt>
                <c:pt idx="29658">
                  <c:v>1.004</c:v>
                </c:pt>
                <c:pt idx="29659">
                  <c:v>1.006</c:v>
                </c:pt>
                <c:pt idx="29660">
                  <c:v>1.006</c:v>
                </c:pt>
                <c:pt idx="29661">
                  <c:v>1.0070000000000001</c:v>
                </c:pt>
                <c:pt idx="29662">
                  <c:v>1.0070000000000001</c:v>
                </c:pt>
                <c:pt idx="29663">
                  <c:v>1.0070000000000001</c:v>
                </c:pt>
                <c:pt idx="29664">
                  <c:v>1.0070000000000001</c:v>
                </c:pt>
                <c:pt idx="29665">
                  <c:v>1.008</c:v>
                </c:pt>
                <c:pt idx="29666">
                  <c:v>1.0070000000000001</c:v>
                </c:pt>
                <c:pt idx="29667">
                  <c:v>1.0070000000000001</c:v>
                </c:pt>
                <c:pt idx="29668">
                  <c:v>1.006</c:v>
                </c:pt>
                <c:pt idx="29669">
                  <c:v>1.006</c:v>
                </c:pt>
                <c:pt idx="29670">
                  <c:v>1.0050000000000001</c:v>
                </c:pt>
                <c:pt idx="29671">
                  <c:v>1.006</c:v>
                </c:pt>
                <c:pt idx="29672">
                  <c:v>1.0050000000000001</c:v>
                </c:pt>
                <c:pt idx="29673">
                  <c:v>1.0050000000000001</c:v>
                </c:pt>
                <c:pt idx="29674">
                  <c:v>1.004</c:v>
                </c:pt>
                <c:pt idx="29675">
                  <c:v>1.0050000000000001</c:v>
                </c:pt>
                <c:pt idx="29676">
                  <c:v>1.004</c:v>
                </c:pt>
                <c:pt idx="29677">
                  <c:v>1.004</c:v>
                </c:pt>
                <c:pt idx="29678">
                  <c:v>1.004</c:v>
                </c:pt>
                <c:pt idx="29679">
                  <c:v>1.0050000000000001</c:v>
                </c:pt>
                <c:pt idx="29680">
                  <c:v>1.004</c:v>
                </c:pt>
                <c:pt idx="29681">
                  <c:v>1.004</c:v>
                </c:pt>
                <c:pt idx="29682">
                  <c:v>1.0030000000000001</c:v>
                </c:pt>
                <c:pt idx="29683">
                  <c:v>1.0030000000000001</c:v>
                </c:pt>
                <c:pt idx="29684">
                  <c:v>1.004</c:v>
                </c:pt>
                <c:pt idx="29685">
                  <c:v>1.0050000000000001</c:v>
                </c:pt>
                <c:pt idx="29686">
                  <c:v>1.0050000000000001</c:v>
                </c:pt>
                <c:pt idx="29687">
                  <c:v>1.0050000000000001</c:v>
                </c:pt>
                <c:pt idx="29688">
                  <c:v>1.0050000000000001</c:v>
                </c:pt>
                <c:pt idx="29689">
                  <c:v>1.0030000000000001</c:v>
                </c:pt>
                <c:pt idx="29690">
                  <c:v>1.004</c:v>
                </c:pt>
                <c:pt idx="29691">
                  <c:v>1.0050000000000001</c:v>
                </c:pt>
                <c:pt idx="29692">
                  <c:v>1.0050000000000001</c:v>
                </c:pt>
                <c:pt idx="29693">
                  <c:v>1.004</c:v>
                </c:pt>
                <c:pt idx="29694">
                  <c:v>1.004</c:v>
                </c:pt>
                <c:pt idx="29695">
                  <c:v>1.004</c:v>
                </c:pt>
                <c:pt idx="29696">
                  <c:v>1.0050000000000001</c:v>
                </c:pt>
                <c:pt idx="29697">
                  <c:v>1.0050000000000001</c:v>
                </c:pt>
                <c:pt idx="29698">
                  <c:v>1.006</c:v>
                </c:pt>
                <c:pt idx="29699">
                  <c:v>1.006</c:v>
                </c:pt>
                <c:pt idx="29700">
                  <c:v>1.0050000000000001</c:v>
                </c:pt>
                <c:pt idx="29701">
                  <c:v>1.0050000000000001</c:v>
                </c:pt>
                <c:pt idx="29702">
                  <c:v>1.0050000000000001</c:v>
                </c:pt>
                <c:pt idx="29703">
                  <c:v>1.0050000000000001</c:v>
                </c:pt>
                <c:pt idx="29704">
                  <c:v>1.0050000000000001</c:v>
                </c:pt>
                <c:pt idx="29705">
                  <c:v>1.0070000000000001</c:v>
                </c:pt>
                <c:pt idx="29706">
                  <c:v>1.008</c:v>
                </c:pt>
                <c:pt idx="29707">
                  <c:v>1.0070000000000001</c:v>
                </c:pt>
                <c:pt idx="29708">
                  <c:v>1.0070000000000001</c:v>
                </c:pt>
                <c:pt idx="29709">
                  <c:v>1.0070000000000001</c:v>
                </c:pt>
                <c:pt idx="29710">
                  <c:v>1.006</c:v>
                </c:pt>
                <c:pt idx="29711">
                  <c:v>1.0050000000000001</c:v>
                </c:pt>
                <c:pt idx="29712">
                  <c:v>1.006</c:v>
                </c:pt>
                <c:pt idx="29713">
                  <c:v>1.0070000000000001</c:v>
                </c:pt>
                <c:pt idx="29714">
                  <c:v>1.006</c:v>
                </c:pt>
                <c:pt idx="29715">
                  <c:v>1.006</c:v>
                </c:pt>
                <c:pt idx="29716">
                  <c:v>1.006</c:v>
                </c:pt>
                <c:pt idx="29717">
                  <c:v>1.006</c:v>
                </c:pt>
                <c:pt idx="29718">
                  <c:v>1.006</c:v>
                </c:pt>
                <c:pt idx="29719">
                  <c:v>1.006</c:v>
                </c:pt>
                <c:pt idx="29720">
                  <c:v>1.0070000000000001</c:v>
                </c:pt>
                <c:pt idx="29721">
                  <c:v>1.006</c:v>
                </c:pt>
                <c:pt idx="29722">
                  <c:v>1.0050000000000001</c:v>
                </c:pt>
                <c:pt idx="29723">
                  <c:v>1.0050000000000001</c:v>
                </c:pt>
                <c:pt idx="29724">
                  <c:v>1.006</c:v>
                </c:pt>
                <c:pt idx="29725">
                  <c:v>1.006</c:v>
                </c:pt>
                <c:pt idx="29726">
                  <c:v>1.004</c:v>
                </c:pt>
                <c:pt idx="29727">
                  <c:v>1.0030000000000001</c:v>
                </c:pt>
                <c:pt idx="29728">
                  <c:v>1.0050000000000001</c:v>
                </c:pt>
                <c:pt idx="29729">
                  <c:v>1.0050000000000001</c:v>
                </c:pt>
                <c:pt idx="29730">
                  <c:v>1.004</c:v>
                </c:pt>
                <c:pt idx="29731">
                  <c:v>1.0050000000000001</c:v>
                </c:pt>
                <c:pt idx="29732">
                  <c:v>1.004</c:v>
                </c:pt>
                <c:pt idx="29733">
                  <c:v>1.0030000000000001</c:v>
                </c:pt>
                <c:pt idx="29734">
                  <c:v>1.0030000000000001</c:v>
                </c:pt>
                <c:pt idx="29735">
                  <c:v>1.0030000000000001</c:v>
                </c:pt>
                <c:pt idx="29736">
                  <c:v>1.0030000000000001</c:v>
                </c:pt>
                <c:pt idx="29737">
                  <c:v>1.0030000000000001</c:v>
                </c:pt>
                <c:pt idx="29738">
                  <c:v>1.002</c:v>
                </c:pt>
                <c:pt idx="29739">
                  <c:v>1.004</c:v>
                </c:pt>
                <c:pt idx="29740">
                  <c:v>1.004</c:v>
                </c:pt>
                <c:pt idx="29741">
                  <c:v>1.004</c:v>
                </c:pt>
                <c:pt idx="29742">
                  <c:v>1.0030000000000001</c:v>
                </c:pt>
                <c:pt idx="29743">
                  <c:v>1.002</c:v>
                </c:pt>
                <c:pt idx="29744">
                  <c:v>1.002</c:v>
                </c:pt>
                <c:pt idx="29745">
                  <c:v>1.0010000000000001</c:v>
                </c:pt>
                <c:pt idx="29746">
                  <c:v>1.002</c:v>
                </c:pt>
                <c:pt idx="29747">
                  <c:v>1.002</c:v>
                </c:pt>
                <c:pt idx="29748">
                  <c:v>1.0030000000000001</c:v>
                </c:pt>
                <c:pt idx="29749">
                  <c:v>1.004</c:v>
                </c:pt>
                <c:pt idx="29750">
                  <c:v>1.0050000000000001</c:v>
                </c:pt>
                <c:pt idx="29751">
                  <c:v>1.006</c:v>
                </c:pt>
                <c:pt idx="29752">
                  <c:v>1.006</c:v>
                </c:pt>
                <c:pt idx="29753">
                  <c:v>1.006</c:v>
                </c:pt>
                <c:pt idx="29754">
                  <c:v>1.006</c:v>
                </c:pt>
                <c:pt idx="29755">
                  <c:v>1.006</c:v>
                </c:pt>
                <c:pt idx="29756">
                  <c:v>1.0050000000000001</c:v>
                </c:pt>
                <c:pt idx="29757">
                  <c:v>1.004</c:v>
                </c:pt>
                <c:pt idx="29758">
                  <c:v>1.0050000000000001</c:v>
                </c:pt>
                <c:pt idx="29759">
                  <c:v>1.0050000000000001</c:v>
                </c:pt>
                <c:pt idx="29760">
                  <c:v>1.0050000000000001</c:v>
                </c:pt>
                <c:pt idx="29761">
                  <c:v>1.0050000000000001</c:v>
                </c:pt>
                <c:pt idx="29762">
                  <c:v>1.004</c:v>
                </c:pt>
                <c:pt idx="29763">
                  <c:v>1.0050000000000001</c:v>
                </c:pt>
                <c:pt idx="29764">
                  <c:v>1.0050000000000001</c:v>
                </c:pt>
                <c:pt idx="29765">
                  <c:v>1.006</c:v>
                </c:pt>
                <c:pt idx="29766">
                  <c:v>1.006</c:v>
                </c:pt>
                <c:pt idx="29767">
                  <c:v>1.0050000000000001</c:v>
                </c:pt>
                <c:pt idx="29768">
                  <c:v>1.0050000000000001</c:v>
                </c:pt>
                <c:pt idx="29769">
                  <c:v>1.004</c:v>
                </c:pt>
                <c:pt idx="29770">
                  <c:v>1.004</c:v>
                </c:pt>
                <c:pt idx="29771">
                  <c:v>1.004</c:v>
                </c:pt>
                <c:pt idx="29772">
                  <c:v>1.0030000000000001</c:v>
                </c:pt>
                <c:pt idx="29773">
                  <c:v>1.0030000000000001</c:v>
                </c:pt>
                <c:pt idx="29774">
                  <c:v>1.004</c:v>
                </c:pt>
                <c:pt idx="29775">
                  <c:v>1.004</c:v>
                </c:pt>
                <c:pt idx="29776">
                  <c:v>1.004</c:v>
                </c:pt>
                <c:pt idx="29777">
                  <c:v>1.0030000000000001</c:v>
                </c:pt>
                <c:pt idx="29778">
                  <c:v>1.0030000000000001</c:v>
                </c:pt>
                <c:pt idx="29779">
                  <c:v>1.0030000000000001</c:v>
                </c:pt>
                <c:pt idx="29780">
                  <c:v>1.004</c:v>
                </c:pt>
                <c:pt idx="29781">
                  <c:v>1.0050000000000001</c:v>
                </c:pt>
                <c:pt idx="29782">
                  <c:v>1.0050000000000001</c:v>
                </c:pt>
                <c:pt idx="29783">
                  <c:v>1.006</c:v>
                </c:pt>
                <c:pt idx="29784">
                  <c:v>1.006</c:v>
                </c:pt>
                <c:pt idx="29785">
                  <c:v>1.0050000000000001</c:v>
                </c:pt>
                <c:pt idx="29786">
                  <c:v>1.006</c:v>
                </c:pt>
                <c:pt idx="29787">
                  <c:v>1.0070000000000001</c:v>
                </c:pt>
                <c:pt idx="29788">
                  <c:v>1.006</c:v>
                </c:pt>
                <c:pt idx="29789">
                  <c:v>1.006</c:v>
                </c:pt>
                <c:pt idx="29790">
                  <c:v>1.006</c:v>
                </c:pt>
                <c:pt idx="29791">
                  <c:v>1.006</c:v>
                </c:pt>
                <c:pt idx="29792">
                  <c:v>1.0050000000000001</c:v>
                </c:pt>
                <c:pt idx="29793">
                  <c:v>1.004</c:v>
                </c:pt>
                <c:pt idx="29794">
                  <c:v>1.006</c:v>
                </c:pt>
                <c:pt idx="29795">
                  <c:v>1.006</c:v>
                </c:pt>
                <c:pt idx="29796">
                  <c:v>1.006</c:v>
                </c:pt>
                <c:pt idx="29797">
                  <c:v>1.006</c:v>
                </c:pt>
                <c:pt idx="29798">
                  <c:v>1.006</c:v>
                </c:pt>
                <c:pt idx="29799">
                  <c:v>1.006</c:v>
                </c:pt>
                <c:pt idx="29800">
                  <c:v>1.0050000000000001</c:v>
                </c:pt>
                <c:pt idx="29801">
                  <c:v>1.006</c:v>
                </c:pt>
                <c:pt idx="29802">
                  <c:v>1.006</c:v>
                </c:pt>
                <c:pt idx="29803">
                  <c:v>1.006</c:v>
                </c:pt>
                <c:pt idx="29804">
                  <c:v>1.0070000000000001</c:v>
                </c:pt>
                <c:pt idx="29805">
                  <c:v>1.006</c:v>
                </c:pt>
                <c:pt idx="29806">
                  <c:v>1.006</c:v>
                </c:pt>
                <c:pt idx="29807">
                  <c:v>1.008</c:v>
                </c:pt>
                <c:pt idx="29808">
                  <c:v>1.0070000000000001</c:v>
                </c:pt>
                <c:pt idx="29809">
                  <c:v>1.006</c:v>
                </c:pt>
                <c:pt idx="29810">
                  <c:v>1.0070000000000001</c:v>
                </c:pt>
                <c:pt idx="29811">
                  <c:v>1.008</c:v>
                </c:pt>
                <c:pt idx="29812">
                  <c:v>1.0070000000000001</c:v>
                </c:pt>
                <c:pt idx="29813">
                  <c:v>1.0070000000000001</c:v>
                </c:pt>
                <c:pt idx="29814">
                  <c:v>1.0070000000000001</c:v>
                </c:pt>
                <c:pt idx="29815">
                  <c:v>1.008</c:v>
                </c:pt>
                <c:pt idx="29816">
                  <c:v>1.008</c:v>
                </c:pt>
                <c:pt idx="29817">
                  <c:v>1.008</c:v>
                </c:pt>
                <c:pt idx="29818">
                  <c:v>1.0090000000000001</c:v>
                </c:pt>
                <c:pt idx="29819">
                  <c:v>1.0090000000000001</c:v>
                </c:pt>
                <c:pt idx="29820">
                  <c:v>1.008</c:v>
                </c:pt>
                <c:pt idx="29821">
                  <c:v>1.008</c:v>
                </c:pt>
                <c:pt idx="29822">
                  <c:v>1.008</c:v>
                </c:pt>
                <c:pt idx="29823">
                  <c:v>1.0070000000000001</c:v>
                </c:pt>
                <c:pt idx="29824">
                  <c:v>1.008</c:v>
                </c:pt>
                <c:pt idx="29825">
                  <c:v>1.008</c:v>
                </c:pt>
                <c:pt idx="29826">
                  <c:v>1.0070000000000001</c:v>
                </c:pt>
                <c:pt idx="29827">
                  <c:v>1.006</c:v>
                </c:pt>
                <c:pt idx="29828">
                  <c:v>1.008</c:v>
                </c:pt>
                <c:pt idx="29829">
                  <c:v>1.0070000000000001</c:v>
                </c:pt>
                <c:pt idx="29830">
                  <c:v>1.0070000000000001</c:v>
                </c:pt>
                <c:pt idx="29831">
                  <c:v>1.006</c:v>
                </c:pt>
                <c:pt idx="29832">
                  <c:v>1.006</c:v>
                </c:pt>
                <c:pt idx="29833">
                  <c:v>1.0070000000000001</c:v>
                </c:pt>
                <c:pt idx="29834">
                  <c:v>1.0070000000000001</c:v>
                </c:pt>
                <c:pt idx="29835">
                  <c:v>1.006</c:v>
                </c:pt>
                <c:pt idx="29836">
                  <c:v>1.0050000000000001</c:v>
                </c:pt>
                <c:pt idx="29837">
                  <c:v>1.0050000000000001</c:v>
                </c:pt>
                <c:pt idx="29838">
                  <c:v>1.0050000000000001</c:v>
                </c:pt>
                <c:pt idx="29839">
                  <c:v>1.0050000000000001</c:v>
                </c:pt>
                <c:pt idx="29840">
                  <c:v>1.0050000000000001</c:v>
                </c:pt>
                <c:pt idx="29841">
                  <c:v>1.0050000000000001</c:v>
                </c:pt>
                <c:pt idx="29842">
                  <c:v>1.0050000000000001</c:v>
                </c:pt>
                <c:pt idx="29843">
                  <c:v>1.0050000000000001</c:v>
                </c:pt>
                <c:pt idx="29844">
                  <c:v>1.0050000000000001</c:v>
                </c:pt>
                <c:pt idx="29845">
                  <c:v>1.0050000000000001</c:v>
                </c:pt>
                <c:pt idx="29846">
                  <c:v>1.006</c:v>
                </c:pt>
                <c:pt idx="29847">
                  <c:v>1.0050000000000001</c:v>
                </c:pt>
                <c:pt idx="29848">
                  <c:v>1.006</c:v>
                </c:pt>
                <c:pt idx="29849">
                  <c:v>1.006</c:v>
                </c:pt>
                <c:pt idx="29850">
                  <c:v>1.006</c:v>
                </c:pt>
                <c:pt idx="29851">
                  <c:v>1.0070000000000001</c:v>
                </c:pt>
                <c:pt idx="29852">
                  <c:v>1.0070000000000001</c:v>
                </c:pt>
                <c:pt idx="29853">
                  <c:v>1.0050000000000001</c:v>
                </c:pt>
                <c:pt idx="29854">
                  <c:v>1.006</c:v>
                </c:pt>
                <c:pt idx="29855">
                  <c:v>1.006</c:v>
                </c:pt>
                <c:pt idx="29856">
                  <c:v>1.0070000000000001</c:v>
                </c:pt>
                <c:pt idx="29857">
                  <c:v>1.0070000000000001</c:v>
                </c:pt>
                <c:pt idx="29858">
                  <c:v>1.008</c:v>
                </c:pt>
                <c:pt idx="29859">
                  <c:v>1.0090000000000001</c:v>
                </c:pt>
                <c:pt idx="29860">
                  <c:v>1.0090000000000001</c:v>
                </c:pt>
                <c:pt idx="29861">
                  <c:v>1.008</c:v>
                </c:pt>
                <c:pt idx="29862">
                  <c:v>1.008</c:v>
                </c:pt>
                <c:pt idx="29863">
                  <c:v>1.0090000000000001</c:v>
                </c:pt>
                <c:pt idx="29864">
                  <c:v>1.008</c:v>
                </c:pt>
                <c:pt idx="29865">
                  <c:v>1.008</c:v>
                </c:pt>
                <c:pt idx="29866">
                  <c:v>1.008</c:v>
                </c:pt>
                <c:pt idx="29867">
                  <c:v>1.0090000000000001</c:v>
                </c:pt>
                <c:pt idx="29868">
                  <c:v>1.008</c:v>
                </c:pt>
                <c:pt idx="29869">
                  <c:v>1.008</c:v>
                </c:pt>
                <c:pt idx="29870">
                  <c:v>1.0090000000000001</c:v>
                </c:pt>
                <c:pt idx="29871">
                  <c:v>1.01</c:v>
                </c:pt>
                <c:pt idx="29872">
                  <c:v>1.0090000000000001</c:v>
                </c:pt>
                <c:pt idx="29873">
                  <c:v>1.0090000000000001</c:v>
                </c:pt>
                <c:pt idx="29874">
                  <c:v>1.01</c:v>
                </c:pt>
                <c:pt idx="29875">
                  <c:v>1.0090000000000001</c:v>
                </c:pt>
                <c:pt idx="29876">
                  <c:v>1.008</c:v>
                </c:pt>
                <c:pt idx="29877">
                  <c:v>1.01</c:v>
                </c:pt>
                <c:pt idx="29878">
                  <c:v>1.01</c:v>
                </c:pt>
                <c:pt idx="29879">
                  <c:v>1.008</c:v>
                </c:pt>
                <c:pt idx="29880">
                  <c:v>1.0070000000000001</c:v>
                </c:pt>
                <c:pt idx="29881">
                  <c:v>1.006</c:v>
                </c:pt>
                <c:pt idx="29882">
                  <c:v>1.0070000000000001</c:v>
                </c:pt>
                <c:pt idx="29883">
                  <c:v>1.006</c:v>
                </c:pt>
                <c:pt idx="29884">
                  <c:v>1.0070000000000001</c:v>
                </c:pt>
                <c:pt idx="29885">
                  <c:v>1.0090000000000001</c:v>
                </c:pt>
                <c:pt idx="29886">
                  <c:v>1.01</c:v>
                </c:pt>
                <c:pt idx="29887">
                  <c:v>1.01</c:v>
                </c:pt>
                <c:pt idx="29888">
                  <c:v>1.01</c:v>
                </c:pt>
                <c:pt idx="29889">
                  <c:v>1.0090000000000001</c:v>
                </c:pt>
                <c:pt idx="29890">
                  <c:v>1.0070000000000001</c:v>
                </c:pt>
                <c:pt idx="29891">
                  <c:v>1.008</c:v>
                </c:pt>
                <c:pt idx="29892">
                  <c:v>1.0070000000000001</c:v>
                </c:pt>
                <c:pt idx="29893">
                  <c:v>1.008</c:v>
                </c:pt>
                <c:pt idx="29894">
                  <c:v>1.008</c:v>
                </c:pt>
                <c:pt idx="29895">
                  <c:v>1.0090000000000001</c:v>
                </c:pt>
                <c:pt idx="29896">
                  <c:v>1.008</c:v>
                </c:pt>
                <c:pt idx="29897">
                  <c:v>1.008</c:v>
                </c:pt>
                <c:pt idx="29898">
                  <c:v>1.0090000000000001</c:v>
                </c:pt>
                <c:pt idx="29899">
                  <c:v>1.01</c:v>
                </c:pt>
                <c:pt idx="29900">
                  <c:v>1.0090000000000001</c:v>
                </c:pt>
                <c:pt idx="29901">
                  <c:v>1.008</c:v>
                </c:pt>
                <c:pt idx="29902">
                  <c:v>1.008</c:v>
                </c:pt>
                <c:pt idx="29903">
                  <c:v>1.0050000000000001</c:v>
                </c:pt>
                <c:pt idx="29904">
                  <c:v>1.0050000000000001</c:v>
                </c:pt>
                <c:pt idx="29905">
                  <c:v>1.006</c:v>
                </c:pt>
                <c:pt idx="29906">
                  <c:v>1.006</c:v>
                </c:pt>
                <c:pt idx="29907">
                  <c:v>1.006</c:v>
                </c:pt>
                <c:pt idx="29908">
                  <c:v>1.006</c:v>
                </c:pt>
                <c:pt idx="29909">
                  <c:v>1.008</c:v>
                </c:pt>
                <c:pt idx="29910">
                  <c:v>1.008</c:v>
                </c:pt>
                <c:pt idx="29911">
                  <c:v>1.0070000000000001</c:v>
                </c:pt>
                <c:pt idx="29912">
                  <c:v>1.008</c:v>
                </c:pt>
                <c:pt idx="29913">
                  <c:v>1.008</c:v>
                </c:pt>
                <c:pt idx="29914">
                  <c:v>1.0090000000000001</c:v>
                </c:pt>
                <c:pt idx="29915">
                  <c:v>1.0070000000000001</c:v>
                </c:pt>
                <c:pt idx="29916">
                  <c:v>1.006</c:v>
                </c:pt>
                <c:pt idx="29917">
                  <c:v>1.0070000000000001</c:v>
                </c:pt>
                <c:pt idx="29918">
                  <c:v>1.008</c:v>
                </c:pt>
                <c:pt idx="29919">
                  <c:v>1.008</c:v>
                </c:pt>
                <c:pt idx="29920">
                  <c:v>1.008</c:v>
                </c:pt>
                <c:pt idx="29921">
                  <c:v>1.008</c:v>
                </c:pt>
                <c:pt idx="29922">
                  <c:v>1.0090000000000001</c:v>
                </c:pt>
                <c:pt idx="29923">
                  <c:v>1.008</c:v>
                </c:pt>
                <c:pt idx="29924">
                  <c:v>1.0090000000000001</c:v>
                </c:pt>
                <c:pt idx="29925">
                  <c:v>1.0070000000000001</c:v>
                </c:pt>
                <c:pt idx="29926">
                  <c:v>1.0070000000000001</c:v>
                </c:pt>
                <c:pt idx="29927">
                  <c:v>1.0070000000000001</c:v>
                </c:pt>
                <c:pt idx="29928">
                  <c:v>1.008</c:v>
                </c:pt>
                <c:pt idx="29929">
                  <c:v>1.01</c:v>
                </c:pt>
                <c:pt idx="29930">
                  <c:v>1.01</c:v>
                </c:pt>
                <c:pt idx="29931">
                  <c:v>1.01</c:v>
                </c:pt>
                <c:pt idx="29932">
                  <c:v>1.008</c:v>
                </c:pt>
                <c:pt idx="29933">
                  <c:v>1.008</c:v>
                </c:pt>
                <c:pt idx="29934">
                  <c:v>1.008</c:v>
                </c:pt>
                <c:pt idx="29935">
                  <c:v>1.0090000000000001</c:v>
                </c:pt>
                <c:pt idx="29936">
                  <c:v>1.0090000000000001</c:v>
                </c:pt>
                <c:pt idx="29937">
                  <c:v>1.01</c:v>
                </c:pt>
                <c:pt idx="29938">
                  <c:v>1.01</c:v>
                </c:pt>
                <c:pt idx="29939">
                  <c:v>1.0090000000000001</c:v>
                </c:pt>
                <c:pt idx="29940">
                  <c:v>1.008</c:v>
                </c:pt>
                <c:pt idx="29941">
                  <c:v>1.008</c:v>
                </c:pt>
                <c:pt idx="29942">
                  <c:v>1.0070000000000001</c:v>
                </c:pt>
                <c:pt idx="29943">
                  <c:v>1.0070000000000001</c:v>
                </c:pt>
                <c:pt idx="29944">
                  <c:v>1.008</c:v>
                </c:pt>
                <c:pt idx="29945">
                  <c:v>1.0090000000000001</c:v>
                </c:pt>
                <c:pt idx="29946">
                  <c:v>1.0090000000000001</c:v>
                </c:pt>
                <c:pt idx="29947">
                  <c:v>1.008</c:v>
                </c:pt>
                <c:pt idx="29948">
                  <c:v>1.0070000000000001</c:v>
                </c:pt>
                <c:pt idx="29949">
                  <c:v>1.006</c:v>
                </c:pt>
                <c:pt idx="29950">
                  <c:v>1.006</c:v>
                </c:pt>
                <c:pt idx="29951">
                  <c:v>1.006</c:v>
                </c:pt>
                <c:pt idx="29952">
                  <c:v>1.006</c:v>
                </c:pt>
                <c:pt idx="29953">
                  <c:v>1.0050000000000001</c:v>
                </c:pt>
                <c:pt idx="29954">
                  <c:v>1.0050000000000001</c:v>
                </c:pt>
                <c:pt idx="29955">
                  <c:v>1.006</c:v>
                </c:pt>
                <c:pt idx="29956">
                  <c:v>1.008</c:v>
                </c:pt>
                <c:pt idx="29957">
                  <c:v>1.008</c:v>
                </c:pt>
                <c:pt idx="29958">
                  <c:v>1.008</c:v>
                </c:pt>
                <c:pt idx="29959">
                  <c:v>1.0090000000000001</c:v>
                </c:pt>
                <c:pt idx="29960">
                  <c:v>1.0090000000000001</c:v>
                </c:pt>
                <c:pt idx="29961">
                  <c:v>1.008</c:v>
                </c:pt>
                <c:pt idx="29962">
                  <c:v>1.0070000000000001</c:v>
                </c:pt>
                <c:pt idx="29963">
                  <c:v>1.0070000000000001</c:v>
                </c:pt>
                <c:pt idx="29964">
                  <c:v>1.006</c:v>
                </c:pt>
                <c:pt idx="29965">
                  <c:v>1.0050000000000001</c:v>
                </c:pt>
                <c:pt idx="29966">
                  <c:v>1.0030000000000001</c:v>
                </c:pt>
                <c:pt idx="29967">
                  <c:v>1.004</c:v>
                </c:pt>
                <c:pt idx="29968">
                  <c:v>1.0050000000000001</c:v>
                </c:pt>
                <c:pt idx="29969">
                  <c:v>1.006</c:v>
                </c:pt>
                <c:pt idx="29970">
                  <c:v>1.0070000000000001</c:v>
                </c:pt>
                <c:pt idx="29971">
                  <c:v>1.0050000000000001</c:v>
                </c:pt>
                <c:pt idx="29972">
                  <c:v>1.006</c:v>
                </c:pt>
                <c:pt idx="29973">
                  <c:v>1.006</c:v>
                </c:pt>
                <c:pt idx="29974">
                  <c:v>1.0070000000000001</c:v>
                </c:pt>
                <c:pt idx="29975">
                  <c:v>1.0070000000000001</c:v>
                </c:pt>
                <c:pt idx="29976">
                  <c:v>1.0090000000000001</c:v>
                </c:pt>
                <c:pt idx="29977">
                  <c:v>1.008</c:v>
                </c:pt>
                <c:pt idx="29978">
                  <c:v>1.0070000000000001</c:v>
                </c:pt>
                <c:pt idx="29979">
                  <c:v>1.008</c:v>
                </c:pt>
                <c:pt idx="29980">
                  <c:v>1.008</c:v>
                </c:pt>
                <c:pt idx="29981">
                  <c:v>1.0090000000000001</c:v>
                </c:pt>
                <c:pt idx="29982">
                  <c:v>1.01</c:v>
                </c:pt>
                <c:pt idx="29983">
                  <c:v>1.0090000000000001</c:v>
                </c:pt>
                <c:pt idx="29984">
                  <c:v>1.0090000000000001</c:v>
                </c:pt>
                <c:pt idx="29985">
                  <c:v>1.008</c:v>
                </c:pt>
                <c:pt idx="29986">
                  <c:v>1.0090000000000001</c:v>
                </c:pt>
                <c:pt idx="29987">
                  <c:v>1.008</c:v>
                </c:pt>
                <c:pt idx="29988">
                  <c:v>1.008</c:v>
                </c:pt>
                <c:pt idx="29989">
                  <c:v>1.008</c:v>
                </c:pt>
                <c:pt idx="29990">
                  <c:v>1.0070000000000001</c:v>
                </c:pt>
                <c:pt idx="29991">
                  <c:v>1.008</c:v>
                </c:pt>
                <c:pt idx="29992">
                  <c:v>1.008</c:v>
                </c:pt>
                <c:pt idx="29993">
                  <c:v>1.0090000000000001</c:v>
                </c:pt>
                <c:pt idx="29994">
                  <c:v>1.008</c:v>
                </c:pt>
                <c:pt idx="29995">
                  <c:v>1.0070000000000001</c:v>
                </c:pt>
                <c:pt idx="29996">
                  <c:v>1.0050000000000001</c:v>
                </c:pt>
                <c:pt idx="29997">
                  <c:v>1.006</c:v>
                </c:pt>
                <c:pt idx="29998">
                  <c:v>1.0050000000000001</c:v>
                </c:pt>
                <c:pt idx="29999">
                  <c:v>1.0070000000000001</c:v>
                </c:pt>
                <c:pt idx="30000">
                  <c:v>1.008</c:v>
                </c:pt>
                <c:pt idx="30001">
                  <c:v>1.0090000000000001</c:v>
                </c:pt>
                <c:pt idx="30002">
                  <c:v>1.0110000000000001</c:v>
                </c:pt>
                <c:pt idx="30003">
                  <c:v>1.0110000000000001</c:v>
                </c:pt>
                <c:pt idx="30004">
                  <c:v>1.012</c:v>
                </c:pt>
                <c:pt idx="30005">
                  <c:v>1.0110000000000001</c:v>
                </c:pt>
                <c:pt idx="30006">
                  <c:v>1.0110000000000001</c:v>
                </c:pt>
                <c:pt idx="30007">
                  <c:v>1.01</c:v>
                </c:pt>
                <c:pt idx="30008">
                  <c:v>1.01</c:v>
                </c:pt>
                <c:pt idx="30009">
                  <c:v>1.01</c:v>
                </c:pt>
                <c:pt idx="30010">
                  <c:v>1.0110000000000001</c:v>
                </c:pt>
                <c:pt idx="30011">
                  <c:v>1.0110000000000001</c:v>
                </c:pt>
                <c:pt idx="30012">
                  <c:v>1.0110000000000001</c:v>
                </c:pt>
                <c:pt idx="30013">
                  <c:v>1.01</c:v>
                </c:pt>
                <c:pt idx="30014">
                  <c:v>1.01</c:v>
                </c:pt>
                <c:pt idx="30015">
                  <c:v>1.01</c:v>
                </c:pt>
                <c:pt idx="30016">
                  <c:v>1.008</c:v>
                </c:pt>
                <c:pt idx="30017">
                  <c:v>1.008</c:v>
                </c:pt>
                <c:pt idx="30018">
                  <c:v>1.0090000000000001</c:v>
                </c:pt>
                <c:pt idx="30019">
                  <c:v>1.01</c:v>
                </c:pt>
                <c:pt idx="30020">
                  <c:v>1.0090000000000001</c:v>
                </c:pt>
                <c:pt idx="30021">
                  <c:v>1.01</c:v>
                </c:pt>
                <c:pt idx="30022">
                  <c:v>1.0090000000000001</c:v>
                </c:pt>
                <c:pt idx="30023">
                  <c:v>1.01</c:v>
                </c:pt>
                <c:pt idx="30024">
                  <c:v>1.0090000000000001</c:v>
                </c:pt>
                <c:pt idx="30025">
                  <c:v>1.0090000000000001</c:v>
                </c:pt>
                <c:pt idx="30026">
                  <c:v>1.01</c:v>
                </c:pt>
                <c:pt idx="30027">
                  <c:v>1.0090000000000001</c:v>
                </c:pt>
                <c:pt idx="30028">
                  <c:v>1.0090000000000001</c:v>
                </c:pt>
                <c:pt idx="30029">
                  <c:v>1.01</c:v>
                </c:pt>
                <c:pt idx="30030">
                  <c:v>1.01</c:v>
                </c:pt>
                <c:pt idx="30031">
                  <c:v>1.0090000000000001</c:v>
                </c:pt>
                <c:pt idx="30032">
                  <c:v>1.01</c:v>
                </c:pt>
                <c:pt idx="30033">
                  <c:v>1.01</c:v>
                </c:pt>
                <c:pt idx="30034">
                  <c:v>1.0110000000000001</c:v>
                </c:pt>
                <c:pt idx="30035">
                  <c:v>1.0090000000000001</c:v>
                </c:pt>
                <c:pt idx="30036">
                  <c:v>1.0090000000000001</c:v>
                </c:pt>
                <c:pt idx="30037">
                  <c:v>1.0090000000000001</c:v>
                </c:pt>
                <c:pt idx="30038">
                  <c:v>1.0090000000000001</c:v>
                </c:pt>
                <c:pt idx="30039">
                  <c:v>1.008</c:v>
                </c:pt>
                <c:pt idx="30040">
                  <c:v>1.0070000000000001</c:v>
                </c:pt>
                <c:pt idx="30041">
                  <c:v>1.0090000000000001</c:v>
                </c:pt>
                <c:pt idx="30042">
                  <c:v>1.0110000000000001</c:v>
                </c:pt>
                <c:pt idx="30043">
                  <c:v>1.0110000000000001</c:v>
                </c:pt>
                <c:pt idx="30044">
                  <c:v>1.0110000000000001</c:v>
                </c:pt>
                <c:pt idx="30045">
                  <c:v>1.0110000000000001</c:v>
                </c:pt>
                <c:pt idx="30046">
                  <c:v>1.01</c:v>
                </c:pt>
                <c:pt idx="30047">
                  <c:v>1.0090000000000001</c:v>
                </c:pt>
                <c:pt idx="30048">
                  <c:v>1.0090000000000001</c:v>
                </c:pt>
                <c:pt idx="30049">
                  <c:v>1.008</c:v>
                </c:pt>
                <c:pt idx="30050">
                  <c:v>1.0070000000000001</c:v>
                </c:pt>
                <c:pt idx="30051">
                  <c:v>1.008</c:v>
                </c:pt>
                <c:pt idx="30052">
                  <c:v>1.0090000000000001</c:v>
                </c:pt>
                <c:pt idx="30053">
                  <c:v>1.0090000000000001</c:v>
                </c:pt>
                <c:pt idx="30054">
                  <c:v>1.008</c:v>
                </c:pt>
                <c:pt idx="30055">
                  <c:v>1.0090000000000001</c:v>
                </c:pt>
                <c:pt idx="30056">
                  <c:v>1.01</c:v>
                </c:pt>
                <c:pt idx="30057">
                  <c:v>1.0090000000000001</c:v>
                </c:pt>
                <c:pt idx="30058">
                  <c:v>1.008</c:v>
                </c:pt>
                <c:pt idx="30059">
                  <c:v>1.0090000000000001</c:v>
                </c:pt>
                <c:pt idx="30060">
                  <c:v>1.0090000000000001</c:v>
                </c:pt>
                <c:pt idx="30061">
                  <c:v>1.0090000000000001</c:v>
                </c:pt>
                <c:pt idx="30062">
                  <c:v>1.0090000000000001</c:v>
                </c:pt>
                <c:pt idx="30063">
                  <c:v>1.01</c:v>
                </c:pt>
                <c:pt idx="30064">
                  <c:v>1.0110000000000001</c:v>
                </c:pt>
                <c:pt idx="30065">
                  <c:v>1.0110000000000001</c:v>
                </c:pt>
                <c:pt idx="30066">
                  <c:v>1.01</c:v>
                </c:pt>
                <c:pt idx="30067">
                  <c:v>1.0110000000000001</c:v>
                </c:pt>
                <c:pt idx="30068">
                  <c:v>1.0110000000000001</c:v>
                </c:pt>
                <c:pt idx="30069">
                  <c:v>1.0110000000000001</c:v>
                </c:pt>
                <c:pt idx="30070">
                  <c:v>1.0110000000000001</c:v>
                </c:pt>
                <c:pt idx="30071">
                  <c:v>1.0110000000000001</c:v>
                </c:pt>
                <c:pt idx="30072">
                  <c:v>1.01</c:v>
                </c:pt>
                <c:pt idx="30073">
                  <c:v>1.0090000000000001</c:v>
                </c:pt>
                <c:pt idx="30074">
                  <c:v>1.01</c:v>
                </c:pt>
                <c:pt idx="30075">
                  <c:v>1.01</c:v>
                </c:pt>
                <c:pt idx="30076">
                  <c:v>1.0110000000000001</c:v>
                </c:pt>
                <c:pt idx="30077">
                  <c:v>1.01</c:v>
                </c:pt>
                <c:pt idx="30078">
                  <c:v>1.0110000000000001</c:v>
                </c:pt>
                <c:pt idx="30079">
                  <c:v>1.01</c:v>
                </c:pt>
                <c:pt idx="30080">
                  <c:v>1.01</c:v>
                </c:pt>
                <c:pt idx="30081">
                  <c:v>1.0090000000000001</c:v>
                </c:pt>
                <c:pt idx="30082">
                  <c:v>1.0090000000000001</c:v>
                </c:pt>
                <c:pt idx="30083">
                  <c:v>1.0090000000000001</c:v>
                </c:pt>
                <c:pt idx="30084">
                  <c:v>1.008</c:v>
                </c:pt>
                <c:pt idx="30085">
                  <c:v>1.008</c:v>
                </c:pt>
                <c:pt idx="30086">
                  <c:v>1.008</c:v>
                </c:pt>
                <c:pt idx="30087">
                  <c:v>1.008</c:v>
                </c:pt>
                <c:pt idx="30088">
                  <c:v>1.0090000000000001</c:v>
                </c:pt>
                <c:pt idx="30089">
                  <c:v>1.0090000000000001</c:v>
                </c:pt>
                <c:pt idx="30090">
                  <c:v>1.0090000000000001</c:v>
                </c:pt>
                <c:pt idx="30091">
                  <c:v>1.01</c:v>
                </c:pt>
                <c:pt idx="30092">
                  <c:v>1.0110000000000001</c:v>
                </c:pt>
                <c:pt idx="30093">
                  <c:v>1.01</c:v>
                </c:pt>
                <c:pt idx="30094">
                  <c:v>1.0090000000000001</c:v>
                </c:pt>
                <c:pt idx="30095">
                  <c:v>1.01</c:v>
                </c:pt>
                <c:pt idx="30096">
                  <c:v>1.0090000000000001</c:v>
                </c:pt>
                <c:pt idx="30097">
                  <c:v>1.008</c:v>
                </c:pt>
                <c:pt idx="30098">
                  <c:v>1.0090000000000001</c:v>
                </c:pt>
                <c:pt idx="30099">
                  <c:v>1.008</c:v>
                </c:pt>
                <c:pt idx="30100">
                  <c:v>1.0090000000000001</c:v>
                </c:pt>
                <c:pt idx="30101">
                  <c:v>1.0110000000000001</c:v>
                </c:pt>
                <c:pt idx="30102">
                  <c:v>1.0110000000000001</c:v>
                </c:pt>
                <c:pt idx="30103">
                  <c:v>1.0090000000000001</c:v>
                </c:pt>
                <c:pt idx="30104">
                  <c:v>1.01</c:v>
                </c:pt>
                <c:pt idx="30105">
                  <c:v>1.01</c:v>
                </c:pt>
                <c:pt idx="30106">
                  <c:v>1.0090000000000001</c:v>
                </c:pt>
                <c:pt idx="30107">
                  <c:v>1.01</c:v>
                </c:pt>
                <c:pt idx="30108">
                  <c:v>1.01</c:v>
                </c:pt>
                <c:pt idx="30109">
                  <c:v>1.0090000000000001</c:v>
                </c:pt>
                <c:pt idx="30110">
                  <c:v>1.0090000000000001</c:v>
                </c:pt>
                <c:pt idx="30111">
                  <c:v>1.01</c:v>
                </c:pt>
                <c:pt idx="30112">
                  <c:v>1.01</c:v>
                </c:pt>
                <c:pt idx="30113">
                  <c:v>1.0090000000000001</c:v>
                </c:pt>
                <c:pt idx="30114">
                  <c:v>1.008</c:v>
                </c:pt>
                <c:pt idx="30115">
                  <c:v>1.008</c:v>
                </c:pt>
                <c:pt idx="30116">
                  <c:v>1.0090000000000001</c:v>
                </c:pt>
                <c:pt idx="30117">
                  <c:v>1.01</c:v>
                </c:pt>
                <c:pt idx="30118">
                  <c:v>1.0090000000000001</c:v>
                </c:pt>
                <c:pt idx="30119">
                  <c:v>1.008</c:v>
                </c:pt>
                <c:pt idx="30120">
                  <c:v>1.008</c:v>
                </c:pt>
                <c:pt idx="30121">
                  <c:v>1.0090000000000001</c:v>
                </c:pt>
                <c:pt idx="30122">
                  <c:v>1.01</c:v>
                </c:pt>
                <c:pt idx="30123">
                  <c:v>1.0090000000000001</c:v>
                </c:pt>
                <c:pt idx="30124">
                  <c:v>1.008</c:v>
                </c:pt>
                <c:pt idx="30125">
                  <c:v>1.008</c:v>
                </c:pt>
                <c:pt idx="30126">
                  <c:v>1.0090000000000001</c:v>
                </c:pt>
                <c:pt idx="30127">
                  <c:v>1.0090000000000001</c:v>
                </c:pt>
                <c:pt idx="30128">
                  <c:v>1.0090000000000001</c:v>
                </c:pt>
                <c:pt idx="30129">
                  <c:v>1.0090000000000001</c:v>
                </c:pt>
                <c:pt idx="30130">
                  <c:v>1.0090000000000001</c:v>
                </c:pt>
                <c:pt idx="30131">
                  <c:v>1.01</c:v>
                </c:pt>
                <c:pt idx="30132">
                  <c:v>1.0110000000000001</c:v>
                </c:pt>
                <c:pt idx="30133">
                  <c:v>1.01</c:v>
                </c:pt>
                <c:pt idx="30134">
                  <c:v>1.0090000000000001</c:v>
                </c:pt>
                <c:pt idx="30135">
                  <c:v>1.008</c:v>
                </c:pt>
                <c:pt idx="30136">
                  <c:v>1.0090000000000001</c:v>
                </c:pt>
                <c:pt idx="30137">
                  <c:v>1.01</c:v>
                </c:pt>
                <c:pt idx="30138">
                  <c:v>1.01</c:v>
                </c:pt>
                <c:pt idx="30139">
                  <c:v>1.0090000000000001</c:v>
                </c:pt>
                <c:pt idx="30140">
                  <c:v>1.01</c:v>
                </c:pt>
                <c:pt idx="30141">
                  <c:v>1.0090000000000001</c:v>
                </c:pt>
                <c:pt idx="30142">
                  <c:v>1.0090000000000001</c:v>
                </c:pt>
                <c:pt idx="30143">
                  <c:v>1.0090000000000001</c:v>
                </c:pt>
                <c:pt idx="30144">
                  <c:v>1.01</c:v>
                </c:pt>
                <c:pt idx="30145">
                  <c:v>1.01</c:v>
                </c:pt>
                <c:pt idx="30146">
                  <c:v>1.0090000000000001</c:v>
                </c:pt>
                <c:pt idx="30147">
                  <c:v>1.0090000000000001</c:v>
                </c:pt>
                <c:pt idx="30148">
                  <c:v>1.01</c:v>
                </c:pt>
                <c:pt idx="30149">
                  <c:v>1.0090000000000001</c:v>
                </c:pt>
                <c:pt idx="30150">
                  <c:v>1.0090000000000001</c:v>
                </c:pt>
                <c:pt idx="30151">
                  <c:v>1.01</c:v>
                </c:pt>
                <c:pt idx="30152">
                  <c:v>1.0090000000000001</c:v>
                </c:pt>
                <c:pt idx="30153">
                  <c:v>1.0090000000000001</c:v>
                </c:pt>
                <c:pt idx="30154">
                  <c:v>1.0090000000000001</c:v>
                </c:pt>
                <c:pt idx="30155">
                  <c:v>1.008</c:v>
                </c:pt>
                <c:pt idx="30156">
                  <c:v>1.008</c:v>
                </c:pt>
                <c:pt idx="30157">
                  <c:v>1.0090000000000001</c:v>
                </c:pt>
                <c:pt idx="30158">
                  <c:v>1.01</c:v>
                </c:pt>
                <c:pt idx="30159">
                  <c:v>1.0110000000000001</c:v>
                </c:pt>
                <c:pt idx="30160">
                  <c:v>1.0090000000000001</c:v>
                </c:pt>
                <c:pt idx="30161">
                  <c:v>1.0070000000000001</c:v>
                </c:pt>
                <c:pt idx="30162">
                  <c:v>1.006</c:v>
                </c:pt>
                <c:pt idx="30163">
                  <c:v>1.0070000000000001</c:v>
                </c:pt>
                <c:pt idx="30164">
                  <c:v>1.006</c:v>
                </c:pt>
                <c:pt idx="30165">
                  <c:v>1.008</c:v>
                </c:pt>
                <c:pt idx="30166">
                  <c:v>1.008</c:v>
                </c:pt>
                <c:pt idx="30167">
                  <c:v>1.0070000000000001</c:v>
                </c:pt>
                <c:pt idx="30168">
                  <c:v>1.0070000000000001</c:v>
                </c:pt>
                <c:pt idx="30169">
                  <c:v>1.0090000000000001</c:v>
                </c:pt>
                <c:pt idx="30170">
                  <c:v>1.01</c:v>
                </c:pt>
                <c:pt idx="30171">
                  <c:v>1.0110000000000001</c:v>
                </c:pt>
                <c:pt idx="30172">
                  <c:v>1.01</c:v>
                </c:pt>
                <c:pt idx="30173">
                  <c:v>1.01</c:v>
                </c:pt>
                <c:pt idx="30174">
                  <c:v>1.01</c:v>
                </c:pt>
                <c:pt idx="30175">
                  <c:v>1.0090000000000001</c:v>
                </c:pt>
                <c:pt idx="30176">
                  <c:v>1.0090000000000001</c:v>
                </c:pt>
                <c:pt idx="30177">
                  <c:v>1.01</c:v>
                </c:pt>
                <c:pt idx="30178">
                  <c:v>1.008</c:v>
                </c:pt>
                <c:pt idx="30179">
                  <c:v>1.0090000000000001</c:v>
                </c:pt>
                <c:pt idx="30180">
                  <c:v>1.01</c:v>
                </c:pt>
                <c:pt idx="30181">
                  <c:v>1.01</c:v>
                </c:pt>
                <c:pt idx="30182">
                  <c:v>1.0110000000000001</c:v>
                </c:pt>
                <c:pt idx="30183">
                  <c:v>1.01</c:v>
                </c:pt>
                <c:pt idx="30184">
                  <c:v>1.01</c:v>
                </c:pt>
                <c:pt idx="30185">
                  <c:v>1.0110000000000001</c:v>
                </c:pt>
                <c:pt idx="30186">
                  <c:v>1.0090000000000001</c:v>
                </c:pt>
                <c:pt idx="30187">
                  <c:v>1.0090000000000001</c:v>
                </c:pt>
                <c:pt idx="30188">
                  <c:v>1.0090000000000001</c:v>
                </c:pt>
                <c:pt idx="30189">
                  <c:v>1.008</c:v>
                </c:pt>
                <c:pt idx="30190">
                  <c:v>1.0070000000000001</c:v>
                </c:pt>
                <c:pt idx="30191">
                  <c:v>1.008</c:v>
                </c:pt>
                <c:pt idx="30192">
                  <c:v>1.008</c:v>
                </c:pt>
                <c:pt idx="30193">
                  <c:v>1.008</c:v>
                </c:pt>
                <c:pt idx="30194">
                  <c:v>1.0070000000000001</c:v>
                </c:pt>
                <c:pt idx="30195">
                  <c:v>1.008</c:v>
                </c:pt>
                <c:pt idx="30196">
                  <c:v>1.0070000000000001</c:v>
                </c:pt>
                <c:pt idx="30197">
                  <c:v>1.008</c:v>
                </c:pt>
                <c:pt idx="30198">
                  <c:v>1.0070000000000001</c:v>
                </c:pt>
                <c:pt idx="30199">
                  <c:v>1.0070000000000001</c:v>
                </c:pt>
                <c:pt idx="30200">
                  <c:v>1.008</c:v>
                </c:pt>
                <c:pt idx="30201">
                  <c:v>1.008</c:v>
                </c:pt>
                <c:pt idx="30202">
                  <c:v>1.008</c:v>
                </c:pt>
                <c:pt idx="30203">
                  <c:v>1.008</c:v>
                </c:pt>
                <c:pt idx="30204">
                  <c:v>1.0070000000000001</c:v>
                </c:pt>
                <c:pt idx="30205">
                  <c:v>1.008</c:v>
                </c:pt>
                <c:pt idx="30206">
                  <c:v>1.0090000000000001</c:v>
                </c:pt>
                <c:pt idx="30207">
                  <c:v>1.0090000000000001</c:v>
                </c:pt>
                <c:pt idx="30208">
                  <c:v>1.01</c:v>
                </c:pt>
                <c:pt idx="30209">
                  <c:v>1.0110000000000001</c:v>
                </c:pt>
                <c:pt idx="30210">
                  <c:v>1.01</c:v>
                </c:pt>
                <c:pt idx="30211">
                  <c:v>1.008</c:v>
                </c:pt>
                <c:pt idx="30212">
                  <c:v>1.0070000000000001</c:v>
                </c:pt>
                <c:pt idx="30213">
                  <c:v>1.0090000000000001</c:v>
                </c:pt>
                <c:pt idx="30214">
                  <c:v>1.008</c:v>
                </c:pt>
                <c:pt idx="30215">
                  <c:v>1.0090000000000001</c:v>
                </c:pt>
                <c:pt idx="30216">
                  <c:v>1.01</c:v>
                </c:pt>
                <c:pt idx="30217">
                  <c:v>1.0110000000000001</c:v>
                </c:pt>
                <c:pt idx="30218">
                  <c:v>1.012</c:v>
                </c:pt>
                <c:pt idx="30219">
                  <c:v>1.012</c:v>
                </c:pt>
                <c:pt idx="30220">
                  <c:v>1.012</c:v>
                </c:pt>
                <c:pt idx="30221">
                  <c:v>1.0110000000000001</c:v>
                </c:pt>
                <c:pt idx="30222">
                  <c:v>1.0090000000000001</c:v>
                </c:pt>
                <c:pt idx="30223">
                  <c:v>1.0110000000000001</c:v>
                </c:pt>
                <c:pt idx="30224">
                  <c:v>1.012</c:v>
                </c:pt>
                <c:pt idx="30225">
                  <c:v>1.0110000000000001</c:v>
                </c:pt>
                <c:pt idx="30226">
                  <c:v>1.012</c:v>
                </c:pt>
                <c:pt idx="30227">
                  <c:v>1.0110000000000001</c:v>
                </c:pt>
                <c:pt idx="30228">
                  <c:v>1.01</c:v>
                </c:pt>
                <c:pt idx="30229">
                  <c:v>1.0090000000000001</c:v>
                </c:pt>
                <c:pt idx="30230">
                  <c:v>1.0090000000000001</c:v>
                </c:pt>
                <c:pt idx="30231">
                  <c:v>1.008</c:v>
                </c:pt>
                <c:pt idx="30232">
                  <c:v>1.0090000000000001</c:v>
                </c:pt>
                <c:pt idx="30233">
                  <c:v>1.0090000000000001</c:v>
                </c:pt>
                <c:pt idx="30234">
                  <c:v>1.0090000000000001</c:v>
                </c:pt>
                <c:pt idx="30235">
                  <c:v>1.01</c:v>
                </c:pt>
                <c:pt idx="30236">
                  <c:v>1.01</c:v>
                </c:pt>
                <c:pt idx="30237">
                  <c:v>1.0090000000000001</c:v>
                </c:pt>
                <c:pt idx="30238">
                  <c:v>1.008</c:v>
                </c:pt>
                <c:pt idx="30239">
                  <c:v>1.008</c:v>
                </c:pt>
                <c:pt idx="30240">
                  <c:v>1.0070000000000001</c:v>
                </c:pt>
                <c:pt idx="30241">
                  <c:v>1.008</c:v>
                </c:pt>
                <c:pt idx="30242">
                  <c:v>1.008</c:v>
                </c:pt>
                <c:pt idx="30243">
                  <c:v>1.0090000000000001</c:v>
                </c:pt>
                <c:pt idx="30244">
                  <c:v>1.0070000000000001</c:v>
                </c:pt>
                <c:pt idx="30245">
                  <c:v>1.0070000000000001</c:v>
                </c:pt>
                <c:pt idx="30246">
                  <c:v>1.0090000000000001</c:v>
                </c:pt>
                <c:pt idx="30247">
                  <c:v>1.008</c:v>
                </c:pt>
                <c:pt idx="30248">
                  <c:v>1.008</c:v>
                </c:pt>
                <c:pt idx="30249">
                  <c:v>1.006</c:v>
                </c:pt>
                <c:pt idx="30250">
                  <c:v>1.0070000000000001</c:v>
                </c:pt>
                <c:pt idx="30251">
                  <c:v>1.008</c:v>
                </c:pt>
                <c:pt idx="30252">
                  <c:v>1.0090000000000001</c:v>
                </c:pt>
                <c:pt idx="30253">
                  <c:v>1.0070000000000001</c:v>
                </c:pt>
                <c:pt idx="30254">
                  <c:v>1.0070000000000001</c:v>
                </c:pt>
                <c:pt idx="30255">
                  <c:v>1.008</c:v>
                </c:pt>
                <c:pt idx="30256">
                  <c:v>1.0090000000000001</c:v>
                </c:pt>
                <c:pt idx="30257">
                  <c:v>1.01</c:v>
                </c:pt>
                <c:pt idx="30258">
                  <c:v>1.0090000000000001</c:v>
                </c:pt>
                <c:pt idx="30259">
                  <c:v>1.008</c:v>
                </c:pt>
                <c:pt idx="30260">
                  <c:v>1.0090000000000001</c:v>
                </c:pt>
                <c:pt idx="30261">
                  <c:v>1.0090000000000001</c:v>
                </c:pt>
                <c:pt idx="30262">
                  <c:v>1.008</c:v>
                </c:pt>
                <c:pt idx="30263">
                  <c:v>1.008</c:v>
                </c:pt>
                <c:pt idx="30264">
                  <c:v>1.0070000000000001</c:v>
                </c:pt>
                <c:pt idx="30265">
                  <c:v>1.0070000000000001</c:v>
                </c:pt>
                <c:pt idx="30266">
                  <c:v>1.008</c:v>
                </c:pt>
                <c:pt idx="30267">
                  <c:v>1.008</c:v>
                </c:pt>
                <c:pt idx="30268">
                  <c:v>1.0090000000000001</c:v>
                </c:pt>
                <c:pt idx="30269">
                  <c:v>1.01</c:v>
                </c:pt>
                <c:pt idx="30270">
                  <c:v>1.01</c:v>
                </c:pt>
                <c:pt idx="30271">
                  <c:v>1.01</c:v>
                </c:pt>
                <c:pt idx="30272">
                  <c:v>1.0110000000000001</c:v>
                </c:pt>
                <c:pt idx="30273">
                  <c:v>1.012</c:v>
                </c:pt>
                <c:pt idx="30274">
                  <c:v>1.0110000000000001</c:v>
                </c:pt>
                <c:pt idx="30275">
                  <c:v>1.01</c:v>
                </c:pt>
                <c:pt idx="30276">
                  <c:v>1.0090000000000001</c:v>
                </c:pt>
                <c:pt idx="30277">
                  <c:v>1.0070000000000001</c:v>
                </c:pt>
                <c:pt idx="30278">
                  <c:v>1.008</c:v>
                </c:pt>
                <c:pt idx="30279">
                  <c:v>1.006</c:v>
                </c:pt>
                <c:pt idx="30280">
                  <c:v>1.0070000000000001</c:v>
                </c:pt>
                <c:pt idx="30281">
                  <c:v>1.0070000000000001</c:v>
                </c:pt>
                <c:pt idx="30282">
                  <c:v>1.0070000000000001</c:v>
                </c:pt>
                <c:pt idx="30283">
                  <c:v>1.008</c:v>
                </c:pt>
                <c:pt idx="30284">
                  <c:v>1.008</c:v>
                </c:pt>
                <c:pt idx="30285">
                  <c:v>1.0090000000000001</c:v>
                </c:pt>
                <c:pt idx="30286">
                  <c:v>1.0090000000000001</c:v>
                </c:pt>
                <c:pt idx="30287">
                  <c:v>1.0090000000000001</c:v>
                </c:pt>
                <c:pt idx="30288">
                  <c:v>1.0090000000000001</c:v>
                </c:pt>
                <c:pt idx="30289">
                  <c:v>1.0090000000000001</c:v>
                </c:pt>
                <c:pt idx="30290">
                  <c:v>1.0090000000000001</c:v>
                </c:pt>
                <c:pt idx="30291">
                  <c:v>1.008</c:v>
                </c:pt>
                <c:pt idx="30292">
                  <c:v>1.008</c:v>
                </c:pt>
                <c:pt idx="30293">
                  <c:v>1.008</c:v>
                </c:pt>
                <c:pt idx="30294">
                  <c:v>1.008</c:v>
                </c:pt>
                <c:pt idx="30295">
                  <c:v>1.01</c:v>
                </c:pt>
                <c:pt idx="30296">
                  <c:v>1.01</c:v>
                </c:pt>
                <c:pt idx="30297">
                  <c:v>1.0090000000000001</c:v>
                </c:pt>
                <c:pt idx="30298">
                  <c:v>1.0070000000000001</c:v>
                </c:pt>
                <c:pt idx="30299">
                  <c:v>1.008</c:v>
                </c:pt>
                <c:pt idx="30300">
                  <c:v>1.008</c:v>
                </c:pt>
                <c:pt idx="30301">
                  <c:v>1.0090000000000001</c:v>
                </c:pt>
                <c:pt idx="30302">
                  <c:v>1.0090000000000001</c:v>
                </c:pt>
                <c:pt idx="30303">
                  <c:v>1.01</c:v>
                </c:pt>
                <c:pt idx="30304">
                  <c:v>1.01</c:v>
                </c:pt>
                <c:pt idx="30305">
                  <c:v>1.0090000000000001</c:v>
                </c:pt>
                <c:pt idx="30306">
                  <c:v>1.01</c:v>
                </c:pt>
                <c:pt idx="30307">
                  <c:v>1.012</c:v>
                </c:pt>
                <c:pt idx="30308">
                  <c:v>1.012</c:v>
                </c:pt>
                <c:pt idx="30309">
                  <c:v>1.0130000000000001</c:v>
                </c:pt>
                <c:pt idx="30310">
                  <c:v>1.0110000000000001</c:v>
                </c:pt>
                <c:pt idx="30311">
                  <c:v>1.0110000000000001</c:v>
                </c:pt>
                <c:pt idx="30312">
                  <c:v>1.0110000000000001</c:v>
                </c:pt>
                <c:pt idx="30313">
                  <c:v>1.0110000000000001</c:v>
                </c:pt>
                <c:pt idx="30314">
                  <c:v>1.0110000000000001</c:v>
                </c:pt>
                <c:pt idx="30315">
                  <c:v>1.012</c:v>
                </c:pt>
                <c:pt idx="30316">
                  <c:v>1.0130000000000001</c:v>
                </c:pt>
                <c:pt idx="30317">
                  <c:v>1.0130000000000001</c:v>
                </c:pt>
                <c:pt idx="30318">
                  <c:v>1.012</c:v>
                </c:pt>
                <c:pt idx="30319">
                  <c:v>1.012</c:v>
                </c:pt>
                <c:pt idx="30320">
                  <c:v>1.012</c:v>
                </c:pt>
                <c:pt idx="30321">
                  <c:v>1.012</c:v>
                </c:pt>
                <c:pt idx="30322">
                  <c:v>1.0110000000000001</c:v>
                </c:pt>
                <c:pt idx="30323">
                  <c:v>1.0110000000000001</c:v>
                </c:pt>
                <c:pt idx="30324">
                  <c:v>1.0110000000000001</c:v>
                </c:pt>
                <c:pt idx="30325">
                  <c:v>1.01</c:v>
                </c:pt>
                <c:pt idx="30326">
                  <c:v>1.0090000000000001</c:v>
                </c:pt>
                <c:pt idx="30327">
                  <c:v>1.0090000000000001</c:v>
                </c:pt>
                <c:pt idx="30328">
                  <c:v>1.01</c:v>
                </c:pt>
                <c:pt idx="30329">
                  <c:v>1.01</c:v>
                </c:pt>
                <c:pt idx="30330">
                  <c:v>1.01</c:v>
                </c:pt>
                <c:pt idx="30331">
                  <c:v>1.0090000000000001</c:v>
                </c:pt>
                <c:pt idx="30332">
                  <c:v>1.01</c:v>
                </c:pt>
                <c:pt idx="30333">
                  <c:v>1.0110000000000001</c:v>
                </c:pt>
                <c:pt idx="30334">
                  <c:v>1.012</c:v>
                </c:pt>
                <c:pt idx="30335">
                  <c:v>1.012</c:v>
                </c:pt>
                <c:pt idx="30336">
                  <c:v>1.012</c:v>
                </c:pt>
                <c:pt idx="30337">
                  <c:v>1.012</c:v>
                </c:pt>
                <c:pt idx="30338">
                  <c:v>1.01</c:v>
                </c:pt>
                <c:pt idx="30339">
                  <c:v>1.0110000000000001</c:v>
                </c:pt>
                <c:pt idx="30340">
                  <c:v>1.0110000000000001</c:v>
                </c:pt>
                <c:pt idx="30341">
                  <c:v>1.0110000000000001</c:v>
                </c:pt>
                <c:pt idx="30342">
                  <c:v>1.0130000000000001</c:v>
                </c:pt>
                <c:pt idx="30343">
                  <c:v>1.014</c:v>
                </c:pt>
                <c:pt idx="30344">
                  <c:v>1.014</c:v>
                </c:pt>
                <c:pt idx="30345">
                  <c:v>1.0130000000000001</c:v>
                </c:pt>
                <c:pt idx="30346">
                  <c:v>1.012</c:v>
                </c:pt>
                <c:pt idx="30347">
                  <c:v>1.012</c:v>
                </c:pt>
                <c:pt idx="30348">
                  <c:v>1.0130000000000001</c:v>
                </c:pt>
                <c:pt idx="30349">
                  <c:v>1.014</c:v>
                </c:pt>
                <c:pt idx="30350">
                  <c:v>1.014</c:v>
                </c:pt>
                <c:pt idx="30351">
                  <c:v>1.014</c:v>
                </c:pt>
                <c:pt idx="30352">
                  <c:v>1.014</c:v>
                </c:pt>
                <c:pt idx="30353">
                  <c:v>1.0130000000000001</c:v>
                </c:pt>
                <c:pt idx="30354">
                  <c:v>1.01</c:v>
                </c:pt>
                <c:pt idx="30355">
                  <c:v>1.012</c:v>
                </c:pt>
                <c:pt idx="30356">
                  <c:v>1.012</c:v>
                </c:pt>
                <c:pt idx="30357">
                  <c:v>1.0110000000000001</c:v>
                </c:pt>
                <c:pt idx="30358">
                  <c:v>1.0110000000000001</c:v>
                </c:pt>
                <c:pt idx="30359">
                  <c:v>1.01</c:v>
                </c:pt>
                <c:pt idx="30360">
                  <c:v>1.01</c:v>
                </c:pt>
                <c:pt idx="30361">
                  <c:v>1.0090000000000001</c:v>
                </c:pt>
                <c:pt idx="30362">
                  <c:v>1.01</c:v>
                </c:pt>
                <c:pt idx="30363">
                  <c:v>1.0110000000000001</c:v>
                </c:pt>
                <c:pt idx="30364">
                  <c:v>1.012</c:v>
                </c:pt>
                <c:pt idx="30365">
                  <c:v>1.012</c:v>
                </c:pt>
                <c:pt idx="30366">
                  <c:v>1.0110000000000001</c:v>
                </c:pt>
                <c:pt idx="30367">
                  <c:v>1.01</c:v>
                </c:pt>
                <c:pt idx="30368">
                  <c:v>1.0110000000000001</c:v>
                </c:pt>
                <c:pt idx="30369">
                  <c:v>1.01</c:v>
                </c:pt>
                <c:pt idx="30370">
                  <c:v>1.0090000000000001</c:v>
                </c:pt>
                <c:pt idx="30371">
                  <c:v>1.0110000000000001</c:v>
                </c:pt>
                <c:pt idx="30372">
                  <c:v>1.0110000000000001</c:v>
                </c:pt>
                <c:pt idx="30373">
                  <c:v>1.012</c:v>
                </c:pt>
                <c:pt idx="30374">
                  <c:v>1.0110000000000001</c:v>
                </c:pt>
                <c:pt idx="30375">
                  <c:v>1.0110000000000001</c:v>
                </c:pt>
                <c:pt idx="30376">
                  <c:v>1.012</c:v>
                </c:pt>
                <c:pt idx="30377">
                  <c:v>1.012</c:v>
                </c:pt>
                <c:pt idx="30378">
                  <c:v>1.01</c:v>
                </c:pt>
                <c:pt idx="30379">
                  <c:v>1.0110000000000001</c:v>
                </c:pt>
                <c:pt idx="30380">
                  <c:v>1.0130000000000001</c:v>
                </c:pt>
                <c:pt idx="30381">
                  <c:v>1.0110000000000001</c:v>
                </c:pt>
                <c:pt idx="30382">
                  <c:v>1.012</c:v>
                </c:pt>
                <c:pt idx="30383">
                  <c:v>1.0130000000000001</c:v>
                </c:pt>
                <c:pt idx="30384">
                  <c:v>1.01</c:v>
                </c:pt>
                <c:pt idx="30385">
                  <c:v>1.0110000000000001</c:v>
                </c:pt>
                <c:pt idx="30386">
                  <c:v>1.01</c:v>
                </c:pt>
                <c:pt idx="30387">
                  <c:v>1.0090000000000001</c:v>
                </c:pt>
                <c:pt idx="30388">
                  <c:v>1.008</c:v>
                </c:pt>
                <c:pt idx="30389">
                  <c:v>1.008</c:v>
                </c:pt>
                <c:pt idx="30390">
                  <c:v>1.0090000000000001</c:v>
                </c:pt>
                <c:pt idx="30391">
                  <c:v>1.01</c:v>
                </c:pt>
                <c:pt idx="30392">
                  <c:v>1.01</c:v>
                </c:pt>
                <c:pt idx="30393">
                  <c:v>1.0110000000000001</c:v>
                </c:pt>
                <c:pt idx="30394">
                  <c:v>1.0110000000000001</c:v>
                </c:pt>
                <c:pt idx="30395">
                  <c:v>1.01</c:v>
                </c:pt>
                <c:pt idx="30396">
                  <c:v>1.0110000000000001</c:v>
                </c:pt>
                <c:pt idx="30397">
                  <c:v>1.0110000000000001</c:v>
                </c:pt>
                <c:pt idx="30398">
                  <c:v>1.0110000000000001</c:v>
                </c:pt>
                <c:pt idx="30399">
                  <c:v>1.0110000000000001</c:v>
                </c:pt>
                <c:pt idx="30400">
                  <c:v>1.0090000000000001</c:v>
                </c:pt>
                <c:pt idx="30401">
                  <c:v>1.01</c:v>
                </c:pt>
                <c:pt idx="30402">
                  <c:v>1.0090000000000001</c:v>
                </c:pt>
                <c:pt idx="30403">
                  <c:v>1.0090000000000001</c:v>
                </c:pt>
                <c:pt idx="30404">
                  <c:v>1.008</c:v>
                </c:pt>
                <c:pt idx="30405">
                  <c:v>1.0070000000000001</c:v>
                </c:pt>
                <c:pt idx="30406">
                  <c:v>1.008</c:v>
                </c:pt>
                <c:pt idx="30407">
                  <c:v>1.0070000000000001</c:v>
                </c:pt>
                <c:pt idx="30408">
                  <c:v>1.008</c:v>
                </c:pt>
                <c:pt idx="30409">
                  <c:v>1.0090000000000001</c:v>
                </c:pt>
                <c:pt idx="30410">
                  <c:v>1.01</c:v>
                </c:pt>
                <c:pt idx="30411">
                  <c:v>1.0090000000000001</c:v>
                </c:pt>
                <c:pt idx="30412">
                  <c:v>1.01</c:v>
                </c:pt>
                <c:pt idx="30413">
                  <c:v>1.01</c:v>
                </c:pt>
                <c:pt idx="30414">
                  <c:v>1.008</c:v>
                </c:pt>
                <c:pt idx="30415">
                  <c:v>1.01</c:v>
                </c:pt>
                <c:pt idx="30416">
                  <c:v>1.01</c:v>
                </c:pt>
                <c:pt idx="30417">
                  <c:v>1.01</c:v>
                </c:pt>
                <c:pt idx="30418">
                  <c:v>1.01</c:v>
                </c:pt>
                <c:pt idx="30419">
                  <c:v>1.0090000000000001</c:v>
                </c:pt>
                <c:pt idx="30420">
                  <c:v>1.01</c:v>
                </c:pt>
                <c:pt idx="30421">
                  <c:v>1.01</c:v>
                </c:pt>
                <c:pt idx="30422">
                  <c:v>1.0090000000000001</c:v>
                </c:pt>
                <c:pt idx="30423">
                  <c:v>1.008</c:v>
                </c:pt>
                <c:pt idx="30424">
                  <c:v>1.0090000000000001</c:v>
                </c:pt>
                <c:pt idx="30425">
                  <c:v>1.0090000000000001</c:v>
                </c:pt>
                <c:pt idx="30426">
                  <c:v>1.008</c:v>
                </c:pt>
                <c:pt idx="30427">
                  <c:v>1.01</c:v>
                </c:pt>
                <c:pt idx="30428">
                  <c:v>1.0110000000000001</c:v>
                </c:pt>
                <c:pt idx="30429">
                  <c:v>1.0090000000000001</c:v>
                </c:pt>
                <c:pt idx="30430">
                  <c:v>1.008</c:v>
                </c:pt>
                <c:pt idx="30431">
                  <c:v>1.008</c:v>
                </c:pt>
                <c:pt idx="30432">
                  <c:v>1.008</c:v>
                </c:pt>
                <c:pt idx="30433">
                  <c:v>1.0070000000000001</c:v>
                </c:pt>
                <c:pt idx="30434">
                  <c:v>1.008</c:v>
                </c:pt>
                <c:pt idx="30435">
                  <c:v>1.0090000000000001</c:v>
                </c:pt>
                <c:pt idx="30436">
                  <c:v>1.008</c:v>
                </c:pt>
                <c:pt idx="30437">
                  <c:v>1.0070000000000001</c:v>
                </c:pt>
                <c:pt idx="30438">
                  <c:v>1.0070000000000001</c:v>
                </c:pt>
                <c:pt idx="30439">
                  <c:v>1.0090000000000001</c:v>
                </c:pt>
                <c:pt idx="30440">
                  <c:v>1.0090000000000001</c:v>
                </c:pt>
                <c:pt idx="30441">
                  <c:v>1.0090000000000001</c:v>
                </c:pt>
                <c:pt idx="30442">
                  <c:v>1.0090000000000001</c:v>
                </c:pt>
                <c:pt idx="30443">
                  <c:v>1.0090000000000001</c:v>
                </c:pt>
                <c:pt idx="30444">
                  <c:v>1.0090000000000001</c:v>
                </c:pt>
                <c:pt idx="30445">
                  <c:v>1.01</c:v>
                </c:pt>
                <c:pt idx="30446">
                  <c:v>1.0090000000000001</c:v>
                </c:pt>
                <c:pt idx="30447">
                  <c:v>1.01</c:v>
                </c:pt>
                <c:pt idx="30448">
                  <c:v>1.0110000000000001</c:v>
                </c:pt>
                <c:pt idx="30449">
                  <c:v>1.0110000000000001</c:v>
                </c:pt>
                <c:pt idx="30450">
                  <c:v>1.01</c:v>
                </c:pt>
                <c:pt idx="30451">
                  <c:v>1.01</c:v>
                </c:pt>
                <c:pt idx="30452">
                  <c:v>1.0090000000000001</c:v>
                </c:pt>
                <c:pt idx="30453">
                  <c:v>1.0090000000000001</c:v>
                </c:pt>
                <c:pt idx="30454">
                  <c:v>1.01</c:v>
                </c:pt>
                <c:pt idx="30455">
                  <c:v>1.008</c:v>
                </c:pt>
                <c:pt idx="30456">
                  <c:v>1.008</c:v>
                </c:pt>
                <c:pt idx="30457">
                  <c:v>1.0090000000000001</c:v>
                </c:pt>
                <c:pt idx="30458">
                  <c:v>1.0090000000000001</c:v>
                </c:pt>
                <c:pt idx="30459">
                  <c:v>1.0090000000000001</c:v>
                </c:pt>
                <c:pt idx="30460">
                  <c:v>1.01</c:v>
                </c:pt>
                <c:pt idx="30461">
                  <c:v>1.01</c:v>
                </c:pt>
                <c:pt idx="30462">
                  <c:v>1.0090000000000001</c:v>
                </c:pt>
                <c:pt idx="30463">
                  <c:v>1.0090000000000001</c:v>
                </c:pt>
                <c:pt idx="30464">
                  <c:v>1.008</c:v>
                </c:pt>
                <c:pt idx="30465">
                  <c:v>1.0090000000000001</c:v>
                </c:pt>
                <c:pt idx="30466">
                  <c:v>1.01</c:v>
                </c:pt>
                <c:pt idx="30467">
                  <c:v>1.008</c:v>
                </c:pt>
                <c:pt idx="30468">
                  <c:v>1.0090000000000001</c:v>
                </c:pt>
                <c:pt idx="30469">
                  <c:v>1.01</c:v>
                </c:pt>
                <c:pt idx="30470">
                  <c:v>1.0110000000000001</c:v>
                </c:pt>
                <c:pt idx="30471">
                  <c:v>1.01</c:v>
                </c:pt>
                <c:pt idx="30472">
                  <c:v>1.0110000000000001</c:v>
                </c:pt>
                <c:pt idx="30473">
                  <c:v>1.0110000000000001</c:v>
                </c:pt>
                <c:pt idx="30474">
                  <c:v>1.01</c:v>
                </c:pt>
                <c:pt idx="30475">
                  <c:v>1.0110000000000001</c:v>
                </c:pt>
                <c:pt idx="30476">
                  <c:v>1.01</c:v>
                </c:pt>
                <c:pt idx="30477">
                  <c:v>1.0110000000000001</c:v>
                </c:pt>
                <c:pt idx="30478">
                  <c:v>1.0110000000000001</c:v>
                </c:pt>
                <c:pt idx="30479">
                  <c:v>1.01</c:v>
                </c:pt>
                <c:pt idx="30480">
                  <c:v>1.008</c:v>
                </c:pt>
                <c:pt idx="30481">
                  <c:v>1.0090000000000001</c:v>
                </c:pt>
                <c:pt idx="30482">
                  <c:v>1.0090000000000001</c:v>
                </c:pt>
                <c:pt idx="30483">
                  <c:v>1.0090000000000001</c:v>
                </c:pt>
                <c:pt idx="30484">
                  <c:v>1.01</c:v>
                </c:pt>
                <c:pt idx="30485">
                  <c:v>1.01</c:v>
                </c:pt>
                <c:pt idx="30486">
                  <c:v>1.008</c:v>
                </c:pt>
                <c:pt idx="30487">
                  <c:v>1.0090000000000001</c:v>
                </c:pt>
                <c:pt idx="30488">
                  <c:v>1.008</c:v>
                </c:pt>
                <c:pt idx="30489">
                  <c:v>1.008</c:v>
                </c:pt>
                <c:pt idx="30490">
                  <c:v>1.0090000000000001</c:v>
                </c:pt>
                <c:pt idx="30491">
                  <c:v>1.0090000000000001</c:v>
                </c:pt>
                <c:pt idx="30492">
                  <c:v>1.0090000000000001</c:v>
                </c:pt>
                <c:pt idx="30493">
                  <c:v>1.01</c:v>
                </c:pt>
                <c:pt idx="30494">
                  <c:v>1.0090000000000001</c:v>
                </c:pt>
                <c:pt idx="30495">
                  <c:v>1.0070000000000001</c:v>
                </c:pt>
                <c:pt idx="30496">
                  <c:v>1.008</c:v>
                </c:pt>
                <c:pt idx="30497">
                  <c:v>1.0090000000000001</c:v>
                </c:pt>
                <c:pt idx="30498">
                  <c:v>1.0090000000000001</c:v>
                </c:pt>
                <c:pt idx="30499">
                  <c:v>1.01</c:v>
                </c:pt>
                <c:pt idx="30500">
                  <c:v>1.01</c:v>
                </c:pt>
                <c:pt idx="30501">
                  <c:v>1.008</c:v>
                </c:pt>
                <c:pt idx="30502">
                  <c:v>1.0090000000000001</c:v>
                </c:pt>
                <c:pt idx="30503">
                  <c:v>1.0070000000000001</c:v>
                </c:pt>
                <c:pt idx="30504">
                  <c:v>1.0070000000000001</c:v>
                </c:pt>
                <c:pt idx="30505">
                  <c:v>1.008</c:v>
                </c:pt>
                <c:pt idx="30506">
                  <c:v>1.008</c:v>
                </c:pt>
                <c:pt idx="30507">
                  <c:v>1.008</c:v>
                </c:pt>
                <c:pt idx="30508">
                  <c:v>1.0090000000000001</c:v>
                </c:pt>
                <c:pt idx="30509">
                  <c:v>1.0090000000000001</c:v>
                </c:pt>
                <c:pt idx="30510">
                  <c:v>1.0110000000000001</c:v>
                </c:pt>
                <c:pt idx="30511">
                  <c:v>1.01</c:v>
                </c:pt>
                <c:pt idx="30512">
                  <c:v>1.01</c:v>
                </c:pt>
                <c:pt idx="30513">
                  <c:v>1.0090000000000001</c:v>
                </c:pt>
                <c:pt idx="30514">
                  <c:v>1.0070000000000001</c:v>
                </c:pt>
                <c:pt idx="30515">
                  <c:v>1.008</c:v>
                </c:pt>
                <c:pt idx="30516">
                  <c:v>1.0090000000000001</c:v>
                </c:pt>
                <c:pt idx="30517">
                  <c:v>1.008</c:v>
                </c:pt>
                <c:pt idx="30518">
                  <c:v>1.008</c:v>
                </c:pt>
                <c:pt idx="30519">
                  <c:v>1.0070000000000001</c:v>
                </c:pt>
                <c:pt idx="30520">
                  <c:v>1.006</c:v>
                </c:pt>
                <c:pt idx="30521">
                  <c:v>1.0030000000000001</c:v>
                </c:pt>
                <c:pt idx="30522">
                  <c:v>1.004</c:v>
                </c:pt>
                <c:pt idx="30523">
                  <c:v>1.0030000000000001</c:v>
                </c:pt>
                <c:pt idx="30524">
                  <c:v>1.0050000000000001</c:v>
                </c:pt>
                <c:pt idx="30525">
                  <c:v>1.006</c:v>
                </c:pt>
                <c:pt idx="30526">
                  <c:v>1.006</c:v>
                </c:pt>
                <c:pt idx="30527">
                  <c:v>1.006</c:v>
                </c:pt>
                <c:pt idx="30528">
                  <c:v>1.006</c:v>
                </c:pt>
                <c:pt idx="30529">
                  <c:v>1.0050000000000001</c:v>
                </c:pt>
                <c:pt idx="30530">
                  <c:v>1.0050000000000001</c:v>
                </c:pt>
                <c:pt idx="30531">
                  <c:v>1.006</c:v>
                </c:pt>
                <c:pt idx="30532">
                  <c:v>1.0050000000000001</c:v>
                </c:pt>
                <c:pt idx="30533">
                  <c:v>1.004</c:v>
                </c:pt>
                <c:pt idx="30534">
                  <c:v>1.004</c:v>
                </c:pt>
                <c:pt idx="30535">
                  <c:v>1.0050000000000001</c:v>
                </c:pt>
                <c:pt idx="30536">
                  <c:v>1.006</c:v>
                </c:pt>
                <c:pt idx="30537">
                  <c:v>1.0050000000000001</c:v>
                </c:pt>
                <c:pt idx="30538">
                  <c:v>1.004</c:v>
                </c:pt>
                <c:pt idx="30539">
                  <c:v>1.004</c:v>
                </c:pt>
                <c:pt idx="30540">
                  <c:v>1.0030000000000001</c:v>
                </c:pt>
                <c:pt idx="30541">
                  <c:v>1.004</c:v>
                </c:pt>
                <c:pt idx="30542">
                  <c:v>1.004</c:v>
                </c:pt>
                <c:pt idx="30543">
                  <c:v>1.004</c:v>
                </c:pt>
                <c:pt idx="30544">
                  <c:v>1.004</c:v>
                </c:pt>
                <c:pt idx="30545">
                  <c:v>1.0050000000000001</c:v>
                </c:pt>
                <c:pt idx="30546">
                  <c:v>1.004</c:v>
                </c:pt>
                <c:pt idx="30547">
                  <c:v>1.004</c:v>
                </c:pt>
                <c:pt idx="30548">
                  <c:v>1.0030000000000001</c:v>
                </c:pt>
                <c:pt idx="30549">
                  <c:v>1.002</c:v>
                </c:pt>
                <c:pt idx="30550">
                  <c:v>1.002</c:v>
                </c:pt>
                <c:pt idx="30551">
                  <c:v>1.0030000000000001</c:v>
                </c:pt>
                <c:pt idx="30552">
                  <c:v>1.0030000000000001</c:v>
                </c:pt>
                <c:pt idx="30553">
                  <c:v>1.004</c:v>
                </c:pt>
                <c:pt idx="30554">
                  <c:v>1.0030000000000001</c:v>
                </c:pt>
                <c:pt idx="30555">
                  <c:v>1.004</c:v>
                </c:pt>
                <c:pt idx="30556">
                  <c:v>1.0050000000000001</c:v>
                </c:pt>
                <c:pt idx="30557">
                  <c:v>1.004</c:v>
                </c:pt>
                <c:pt idx="30558">
                  <c:v>1.0050000000000001</c:v>
                </c:pt>
                <c:pt idx="30559">
                  <c:v>1.0050000000000001</c:v>
                </c:pt>
                <c:pt idx="30560">
                  <c:v>1.0050000000000001</c:v>
                </c:pt>
                <c:pt idx="30561">
                  <c:v>1.004</c:v>
                </c:pt>
                <c:pt idx="30562">
                  <c:v>1.004</c:v>
                </c:pt>
                <c:pt idx="30563">
                  <c:v>1.0050000000000001</c:v>
                </c:pt>
                <c:pt idx="30564">
                  <c:v>1.0050000000000001</c:v>
                </c:pt>
                <c:pt idx="30565">
                  <c:v>1.0050000000000001</c:v>
                </c:pt>
                <c:pt idx="30566">
                  <c:v>1.004</c:v>
                </c:pt>
                <c:pt idx="30567">
                  <c:v>1.0030000000000001</c:v>
                </c:pt>
                <c:pt idx="30568">
                  <c:v>1.002</c:v>
                </c:pt>
                <c:pt idx="30569">
                  <c:v>1.004</c:v>
                </c:pt>
                <c:pt idx="30570">
                  <c:v>1.004</c:v>
                </c:pt>
                <c:pt idx="30571">
                  <c:v>1.0030000000000001</c:v>
                </c:pt>
                <c:pt idx="30572">
                  <c:v>1.0010000000000001</c:v>
                </c:pt>
                <c:pt idx="30573">
                  <c:v>1.0010000000000001</c:v>
                </c:pt>
                <c:pt idx="30574">
                  <c:v>1.0010000000000001</c:v>
                </c:pt>
                <c:pt idx="30575">
                  <c:v>1.0010000000000001</c:v>
                </c:pt>
                <c:pt idx="30576">
                  <c:v>1.0030000000000001</c:v>
                </c:pt>
                <c:pt idx="30577">
                  <c:v>1.0030000000000001</c:v>
                </c:pt>
                <c:pt idx="30578">
                  <c:v>1.0030000000000001</c:v>
                </c:pt>
                <c:pt idx="30579">
                  <c:v>1.004</c:v>
                </c:pt>
                <c:pt idx="30580">
                  <c:v>1.0030000000000001</c:v>
                </c:pt>
                <c:pt idx="30581">
                  <c:v>1.0010000000000001</c:v>
                </c:pt>
                <c:pt idx="30582">
                  <c:v>1</c:v>
                </c:pt>
                <c:pt idx="30583">
                  <c:v>1.002</c:v>
                </c:pt>
                <c:pt idx="30584">
                  <c:v>1.002</c:v>
                </c:pt>
                <c:pt idx="30585">
                  <c:v>1.0030000000000001</c:v>
                </c:pt>
                <c:pt idx="30586">
                  <c:v>1.0030000000000001</c:v>
                </c:pt>
                <c:pt idx="30587">
                  <c:v>1.0030000000000001</c:v>
                </c:pt>
                <c:pt idx="30588">
                  <c:v>1.002</c:v>
                </c:pt>
                <c:pt idx="30589">
                  <c:v>1.004</c:v>
                </c:pt>
                <c:pt idx="30590">
                  <c:v>1.0030000000000001</c:v>
                </c:pt>
                <c:pt idx="30591">
                  <c:v>1.0030000000000001</c:v>
                </c:pt>
                <c:pt idx="30592">
                  <c:v>1.002</c:v>
                </c:pt>
                <c:pt idx="30593">
                  <c:v>1.002</c:v>
                </c:pt>
                <c:pt idx="30594">
                  <c:v>1.0010000000000001</c:v>
                </c:pt>
                <c:pt idx="30595">
                  <c:v>1.0010000000000001</c:v>
                </c:pt>
                <c:pt idx="30596">
                  <c:v>1.002</c:v>
                </c:pt>
                <c:pt idx="30597">
                  <c:v>1.002</c:v>
                </c:pt>
                <c:pt idx="30598">
                  <c:v>1.0030000000000001</c:v>
                </c:pt>
                <c:pt idx="30599">
                  <c:v>1.004</c:v>
                </c:pt>
                <c:pt idx="30600">
                  <c:v>1.002</c:v>
                </c:pt>
                <c:pt idx="30601">
                  <c:v>1.002</c:v>
                </c:pt>
                <c:pt idx="30602">
                  <c:v>1.0030000000000001</c:v>
                </c:pt>
                <c:pt idx="30603">
                  <c:v>1.004</c:v>
                </c:pt>
                <c:pt idx="30604">
                  <c:v>1.0030000000000001</c:v>
                </c:pt>
                <c:pt idx="30605">
                  <c:v>1.002</c:v>
                </c:pt>
                <c:pt idx="30606">
                  <c:v>1.0030000000000001</c:v>
                </c:pt>
                <c:pt idx="30607">
                  <c:v>1.004</c:v>
                </c:pt>
                <c:pt idx="30608">
                  <c:v>1.002</c:v>
                </c:pt>
                <c:pt idx="30609">
                  <c:v>1.004</c:v>
                </c:pt>
                <c:pt idx="30610">
                  <c:v>1.0130000000000001</c:v>
                </c:pt>
                <c:pt idx="30611">
                  <c:v>1.0130000000000001</c:v>
                </c:pt>
                <c:pt idx="30612">
                  <c:v>1.0110000000000001</c:v>
                </c:pt>
                <c:pt idx="30613">
                  <c:v>1.012</c:v>
                </c:pt>
                <c:pt idx="30614">
                  <c:v>1.014</c:v>
                </c:pt>
                <c:pt idx="30615">
                  <c:v>1.0130000000000001</c:v>
                </c:pt>
                <c:pt idx="30616">
                  <c:v>1.012</c:v>
                </c:pt>
                <c:pt idx="30617">
                  <c:v>1.012</c:v>
                </c:pt>
                <c:pt idx="30618">
                  <c:v>9.0990000000000002</c:v>
                </c:pt>
                <c:pt idx="30619">
                  <c:v>10.875999999999999</c:v>
                </c:pt>
                <c:pt idx="30620">
                  <c:v>11.553000000000001</c:v>
                </c:pt>
                <c:pt idx="30621">
                  <c:v>11.198</c:v>
                </c:pt>
                <c:pt idx="30622">
                  <c:v>11.154</c:v>
                </c:pt>
                <c:pt idx="30623">
                  <c:v>11.188000000000001</c:v>
                </c:pt>
                <c:pt idx="30624">
                  <c:v>11.188000000000001</c:v>
                </c:pt>
                <c:pt idx="30625">
                  <c:v>11.192</c:v>
                </c:pt>
                <c:pt idx="30626">
                  <c:v>11.200000000000001</c:v>
                </c:pt>
                <c:pt idx="30627">
                  <c:v>11.223000000000001</c:v>
                </c:pt>
                <c:pt idx="30628">
                  <c:v>11.232000000000001</c:v>
                </c:pt>
                <c:pt idx="30629">
                  <c:v>11.250999999999999</c:v>
                </c:pt>
                <c:pt idx="30630">
                  <c:v>11.282999999999999</c:v>
                </c:pt>
                <c:pt idx="30631">
                  <c:v>11.343</c:v>
                </c:pt>
                <c:pt idx="30632">
                  <c:v>11.418000000000001</c:v>
                </c:pt>
                <c:pt idx="30633">
                  <c:v>11.478</c:v>
                </c:pt>
                <c:pt idx="30634">
                  <c:v>11.538</c:v>
                </c:pt>
                <c:pt idx="30635">
                  <c:v>11.595000000000001</c:v>
                </c:pt>
                <c:pt idx="30636">
                  <c:v>11.657999999999999</c:v>
                </c:pt>
                <c:pt idx="30637">
                  <c:v>11.728</c:v>
                </c:pt>
                <c:pt idx="30638">
                  <c:v>11.792</c:v>
                </c:pt>
                <c:pt idx="30639">
                  <c:v>11.85</c:v>
                </c:pt>
                <c:pt idx="30640">
                  <c:v>11.909000000000001</c:v>
                </c:pt>
                <c:pt idx="30641">
                  <c:v>11.968999999999999</c:v>
                </c:pt>
                <c:pt idx="30642">
                  <c:v>12.030000000000001</c:v>
                </c:pt>
                <c:pt idx="30643">
                  <c:v>12.087</c:v>
                </c:pt>
                <c:pt idx="30644">
                  <c:v>12.144</c:v>
                </c:pt>
                <c:pt idx="30645">
                  <c:v>12.194000000000001</c:v>
                </c:pt>
                <c:pt idx="30646">
                  <c:v>12.24</c:v>
                </c:pt>
                <c:pt idx="30647">
                  <c:v>12.293000000000001</c:v>
                </c:pt>
                <c:pt idx="30648">
                  <c:v>12.34</c:v>
                </c:pt>
                <c:pt idx="30649">
                  <c:v>12.393000000000001</c:v>
                </c:pt>
                <c:pt idx="30650">
                  <c:v>12.436</c:v>
                </c:pt>
                <c:pt idx="30651">
                  <c:v>12.486000000000001</c:v>
                </c:pt>
                <c:pt idx="30652">
                  <c:v>12.532999999999999</c:v>
                </c:pt>
                <c:pt idx="30653">
                  <c:v>12.582000000000001</c:v>
                </c:pt>
                <c:pt idx="30654">
                  <c:v>12.624000000000001</c:v>
                </c:pt>
                <c:pt idx="30655">
                  <c:v>12.665000000000001</c:v>
                </c:pt>
                <c:pt idx="30656">
                  <c:v>12.709</c:v>
                </c:pt>
                <c:pt idx="30657">
                  <c:v>12.746</c:v>
                </c:pt>
                <c:pt idx="30658">
                  <c:v>12.789</c:v>
                </c:pt>
                <c:pt idx="30659">
                  <c:v>12.839</c:v>
                </c:pt>
                <c:pt idx="30660">
                  <c:v>12.875</c:v>
                </c:pt>
                <c:pt idx="30661">
                  <c:v>12.916</c:v>
                </c:pt>
                <c:pt idx="30662">
                  <c:v>12.96</c:v>
                </c:pt>
                <c:pt idx="30663">
                  <c:v>13.000999999999999</c:v>
                </c:pt>
                <c:pt idx="30664">
                  <c:v>13.041</c:v>
                </c:pt>
                <c:pt idx="30665">
                  <c:v>13.275</c:v>
                </c:pt>
                <c:pt idx="30666">
                  <c:v>15.200000000000001</c:v>
                </c:pt>
                <c:pt idx="30667">
                  <c:v>14.401</c:v>
                </c:pt>
                <c:pt idx="30668">
                  <c:v>13.863</c:v>
                </c:pt>
                <c:pt idx="30669">
                  <c:v>13.778</c:v>
                </c:pt>
                <c:pt idx="30670">
                  <c:v>13.782999999999999</c:v>
                </c:pt>
                <c:pt idx="30671">
                  <c:v>13.793000000000001</c:v>
                </c:pt>
                <c:pt idx="30672">
                  <c:v>13.802</c:v>
                </c:pt>
                <c:pt idx="30673">
                  <c:v>13.811</c:v>
                </c:pt>
                <c:pt idx="30674">
                  <c:v>13.821</c:v>
                </c:pt>
                <c:pt idx="30675">
                  <c:v>13.822000000000001</c:v>
                </c:pt>
                <c:pt idx="30676">
                  <c:v>13.817</c:v>
                </c:pt>
                <c:pt idx="30677">
                  <c:v>13.827</c:v>
                </c:pt>
                <c:pt idx="30678">
                  <c:v>13.822000000000001</c:v>
                </c:pt>
                <c:pt idx="30679">
                  <c:v>13.831</c:v>
                </c:pt>
                <c:pt idx="30680">
                  <c:v>13.847</c:v>
                </c:pt>
                <c:pt idx="30681">
                  <c:v>13.858000000000001</c:v>
                </c:pt>
                <c:pt idx="30682">
                  <c:v>13.871</c:v>
                </c:pt>
                <c:pt idx="30683">
                  <c:v>13.878</c:v>
                </c:pt>
                <c:pt idx="30684">
                  <c:v>13.874000000000001</c:v>
                </c:pt>
                <c:pt idx="30685">
                  <c:v>13.882</c:v>
                </c:pt>
                <c:pt idx="30686">
                  <c:v>13.882</c:v>
                </c:pt>
                <c:pt idx="30687">
                  <c:v>13.885</c:v>
                </c:pt>
                <c:pt idx="30688">
                  <c:v>13.882</c:v>
                </c:pt>
                <c:pt idx="30689">
                  <c:v>13.886000000000001</c:v>
                </c:pt>
                <c:pt idx="30690">
                  <c:v>13.897</c:v>
                </c:pt>
                <c:pt idx="30691">
                  <c:v>13.897</c:v>
                </c:pt>
                <c:pt idx="30692">
                  <c:v>13.907999999999999</c:v>
                </c:pt>
                <c:pt idx="30693">
                  <c:v>13.923</c:v>
                </c:pt>
                <c:pt idx="30694">
                  <c:v>13.951000000000001</c:v>
                </c:pt>
                <c:pt idx="30695">
                  <c:v>13.962</c:v>
                </c:pt>
                <c:pt idx="30696">
                  <c:v>13.98</c:v>
                </c:pt>
                <c:pt idx="30697">
                  <c:v>14.014000000000001</c:v>
                </c:pt>
                <c:pt idx="30698">
                  <c:v>14.044</c:v>
                </c:pt>
                <c:pt idx="30699">
                  <c:v>14.076000000000001</c:v>
                </c:pt>
                <c:pt idx="30700">
                  <c:v>14.11</c:v>
                </c:pt>
                <c:pt idx="30701">
                  <c:v>14.141</c:v>
                </c:pt>
                <c:pt idx="30702">
                  <c:v>14.179</c:v>
                </c:pt>
                <c:pt idx="30703">
                  <c:v>14.232000000000001</c:v>
                </c:pt>
                <c:pt idx="30704">
                  <c:v>14.298999999999999</c:v>
                </c:pt>
                <c:pt idx="30705">
                  <c:v>14.343999999999999</c:v>
                </c:pt>
                <c:pt idx="30706">
                  <c:v>14.391</c:v>
                </c:pt>
                <c:pt idx="30707">
                  <c:v>14.426</c:v>
                </c:pt>
                <c:pt idx="30708">
                  <c:v>14.429</c:v>
                </c:pt>
                <c:pt idx="30709">
                  <c:v>14.434000000000001</c:v>
                </c:pt>
                <c:pt idx="30710">
                  <c:v>14.43</c:v>
                </c:pt>
                <c:pt idx="30711">
                  <c:v>14.425000000000001</c:v>
                </c:pt>
                <c:pt idx="30712">
                  <c:v>14.416</c:v>
                </c:pt>
                <c:pt idx="30713">
                  <c:v>14.402000000000001</c:v>
                </c:pt>
                <c:pt idx="30714">
                  <c:v>14.402000000000001</c:v>
                </c:pt>
                <c:pt idx="30715">
                  <c:v>14.4</c:v>
                </c:pt>
                <c:pt idx="30716">
                  <c:v>14.398</c:v>
                </c:pt>
                <c:pt idx="30717">
                  <c:v>14.402000000000001</c:v>
                </c:pt>
                <c:pt idx="30718">
                  <c:v>14.415000000000001</c:v>
                </c:pt>
                <c:pt idx="30719">
                  <c:v>14.417</c:v>
                </c:pt>
                <c:pt idx="30720">
                  <c:v>14.406000000000001</c:v>
                </c:pt>
                <c:pt idx="30721">
                  <c:v>14.404</c:v>
                </c:pt>
                <c:pt idx="30722">
                  <c:v>14.4</c:v>
                </c:pt>
                <c:pt idx="30723">
                  <c:v>14.394</c:v>
                </c:pt>
                <c:pt idx="30724">
                  <c:v>14.391</c:v>
                </c:pt>
                <c:pt idx="30725">
                  <c:v>14.38</c:v>
                </c:pt>
                <c:pt idx="30726">
                  <c:v>14.375</c:v>
                </c:pt>
                <c:pt idx="30727">
                  <c:v>14.366</c:v>
                </c:pt>
                <c:pt idx="30728">
                  <c:v>14.36</c:v>
                </c:pt>
                <c:pt idx="30729">
                  <c:v>14.353</c:v>
                </c:pt>
                <c:pt idx="30730">
                  <c:v>14.361000000000001</c:v>
                </c:pt>
                <c:pt idx="30731">
                  <c:v>14.357000000000001</c:v>
                </c:pt>
                <c:pt idx="30732">
                  <c:v>14.349</c:v>
                </c:pt>
                <c:pt idx="30733">
                  <c:v>14.337</c:v>
                </c:pt>
                <c:pt idx="30734">
                  <c:v>14.33</c:v>
                </c:pt>
                <c:pt idx="30735">
                  <c:v>14.312000000000001</c:v>
                </c:pt>
                <c:pt idx="30736">
                  <c:v>15.871</c:v>
                </c:pt>
                <c:pt idx="30737">
                  <c:v>15.889000000000001</c:v>
                </c:pt>
                <c:pt idx="30738">
                  <c:v>15.065</c:v>
                </c:pt>
                <c:pt idx="30739">
                  <c:v>14.84</c:v>
                </c:pt>
                <c:pt idx="30740">
                  <c:v>14.786</c:v>
                </c:pt>
                <c:pt idx="30741">
                  <c:v>14.745000000000001</c:v>
                </c:pt>
                <c:pt idx="30742">
                  <c:v>14.698</c:v>
                </c:pt>
                <c:pt idx="30743">
                  <c:v>14.648</c:v>
                </c:pt>
                <c:pt idx="30744">
                  <c:v>14.601000000000001</c:v>
                </c:pt>
                <c:pt idx="30745">
                  <c:v>14.556000000000001</c:v>
                </c:pt>
                <c:pt idx="30746">
                  <c:v>14.512</c:v>
                </c:pt>
                <c:pt idx="30747">
                  <c:v>14.482000000000001</c:v>
                </c:pt>
                <c:pt idx="30748">
                  <c:v>14.439</c:v>
                </c:pt>
                <c:pt idx="30749">
                  <c:v>14.422000000000001</c:v>
                </c:pt>
                <c:pt idx="30750">
                  <c:v>14.401</c:v>
                </c:pt>
                <c:pt idx="30751">
                  <c:v>14.382</c:v>
                </c:pt>
                <c:pt idx="30752">
                  <c:v>14.374000000000001</c:v>
                </c:pt>
                <c:pt idx="30753">
                  <c:v>14.365</c:v>
                </c:pt>
                <c:pt idx="30754">
                  <c:v>14.36</c:v>
                </c:pt>
                <c:pt idx="30755">
                  <c:v>14.353</c:v>
                </c:pt>
                <c:pt idx="30756">
                  <c:v>14.341000000000001</c:v>
                </c:pt>
                <c:pt idx="30757">
                  <c:v>14.318</c:v>
                </c:pt>
                <c:pt idx="30758">
                  <c:v>14.304</c:v>
                </c:pt>
                <c:pt idx="30759">
                  <c:v>14.285</c:v>
                </c:pt>
                <c:pt idx="30760">
                  <c:v>14.274000000000001</c:v>
                </c:pt>
                <c:pt idx="30761">
                  <c:v>14.26</c:v>
                </c:pt>
                <c:pt idx="30762">
                  <c:v>14.243</c:v>
                </c:pt>
                <c:pt idx="30763">
                  <c:v>14.227</c:v>
                </c:pt>
                <c:pt idx="30764">
                  <c:v>14.205</c:v>
                </c:pt>
                <c:pt idx="30765">
                  <c:v>14.18</c:v>
                </c:pt>
                <c:pt idx="30766">
                  <c:v>14.163</c:v>
                </c:pt>
                <c:pt idx="30767">
                  <c:v>14.141</c:v>
                </c:pt>
                <c:pt idx="30768">
                  <c:v>14.116</c:v>
                </c:pt>
                <c:pt idx="30769">
                  <c:v>14.095000000000001</c:v>
                </c:pt>
                <c:pt idx="30770">
                  <c:v>14.085000000000001</c:v>
                </c:pt>
                <c:pt idx="30771">
                  <c:v>14.085000000000001</c:v>
                </c:pt>
                <c:pt idx="30772">
                  <c:v>14.084</c:v>
                </c:pt>
                <c:pt idx="30773">
                  <c:v>14.064</c:v>
                </c:pt>
                <c:pt idx="30774">
                  <c:v>14.036</c:v>
                </c:pt>
                <c:pt idx="30775">
                  <c:v>14.019</c:v>
                </c:pt>
                <c:pt idx="30776">
                  <c:v>13.999000000000001</c:v>
                </c:pt>
                <c:pt idx="30777">
                  <c:v>13.975</c:v>
                </c:pt>
                <c:pt idx="30778">
                  <c:v>13.934000000000001</c:v>
                </c:pt>
                <c:pt idx="30779">
                  <c:v>13.902000000000001</c:v>
                </c:pt>
                <c:pt idx="30780">
                  <c:v>13.877000000000001</c:v>
                </c:pt>
                <c:pt idx="30781">
                  <c:v>13.849</c:v>
                </c:pt>
                <c:pt idx="30782">
                  <c:v>13.824</c:v>
                </c:pt>
                <c:pt idx="30783">
                  <c:v>13.798</c:v>
                </c:pt>
                <c:pt idx="30784">
                  <c:v>13.781000000000001</c:v>
                </c:pt>
                <c:pt idx="30785">
                  <c:v>13.761000000000001</c:v>
                </c:pt>
                <c:pt idx="30786">
                  <c:v>13.757</c:v>
                </c:pt>
                <c:pt idx="30787">
                  <c:v>13.743</c:v>
                </c:pt>
                <c:pt idx="30788">
                  <c:v>13.715</c:v>
                </c:pt>
                <c:pt idx="30789">
                  <c:v>13.696</c:v>
                </c:pt>
                <c:pt idx="30790">
                  <c:v>13.663</c:v>
                </c:pt>
                <c:pt idx="30791">
                  <c:v>13.647</c:v>
                </c:pt>
                <c:pt idx="30792">
                  <c:v>13.621</c:v>
                </c:pt>
                <c:pt idx="30793">
                  <c:v>13.596</c:v>
                </c:pt>
                <c:pt idx="30794">
                  <c:v>13.56</c:v>
                </c:pt>
                <c:pt idx="30795">
                  <c:v>13.523</c:v>
                </c:pt>
                <c:pt idx="30796">
                  <c:v>13.493</c:v>
                </c:pt>
                <c:pt idx="30797">
                  <c:v>13.468999999999999</c:v>
                </c:pt>
                <c:pt idx="30798">
                  <c:v>13.428000000000001</c:v>
                </c:pt>
                <c:pt idx="30799">
                  <c:v>13.393000000000001</c:v>
                </c:pt>
                <c:pt idx="30800">
                  <c:v>13.371</c:v>
                </c:pt>
                <c:pt idx="30801">
                  <c:v>13.337</c:v>
                </c:pt>
                <c:pt idx="30802">
                  <c:v>13.31</c:v>
                </c:pt>
                <c:pt idx="30803">
                  <c:v>13.291</c:v>
                </c:pt>
                <c:pt idx="30804">
                  <c:v>13.264000000000001</c:v>
                </c:pt>
                <c:pt idx="30805">
                  <c:v>13.233000000000001</c:v>
                </c:pt>
                <c:pt idx="30806">
                  <c:v>13.207000000000001</c:v>
                </c:pt>
                <c:pt idx="30807">
                  <c:v>13.175000000000001</c:v>
                </c:pt>
                <c:pt idx="30808">
                  <c:v>13.154</c:v>
                </c:pt>
                <c:pt idx="30809">
                  <c:v>13.123000000000001</c:v>
                </c:pt>
                <c:pt idx="30810">
                  <c:v>13.098000000000001</c:v>
                </c:pt>
                <c:pt idx="30811">
                  <c:v>13.081</c:v>
                </c:pt>
                <c:pt idx="30812">
                  <c:v>13.05</c:v>
                </c:pt>
                <c:pt idx="30813">
                  <c:v>13.011000000000001</c:v>
                </c:pt>
                <c:pt idx="30814">
                  <c:v>12.984999999999999</c:v>
                </c:pt>
                <c:pt idx="30815">
                  <c:v>12.857000000000001</c:v>
                </c:pt>
                <c:pt idx="30816">
                  <c:v>12.291</c:v>
                </c:pt>
                <c:pt idx="30817">
                  <c:v>12.253</c:v>
                </c:pt>
                <c:pt idx="30818">
                  <c:v>12.226000000000001</c:v>
                </c:pt>
                <c:pt idx="30819">
                  <c:v>12.186999999999999</c:v>
                </c:pt>
                <c:pt idx="30820">
                  <c:v>12.149000000000001</c:v>
                </c:pt>
                <c:pt idx="30821">
                  <c:v>12.121</c:v>
                </c:pt>
                <c:pt idx="30822">
                  <c:v>12.09</c:v>
                </c:pt>
                <c:pt idx="30823">
                  <c:v>12.057</c:v>
                </c:pt>
                <c:pt idx="30824">
                  <c:v>12.028</c:v>
                </c:pt>
                <c:pt idx="30825">
                  <c:v>12.015000000000001</c:v>
                </c:pt>
                <c:pt idx="30826">
                  <c:v>12.012</c:v>
                </c:pt>
                <c:pt idx="30827">
                  <c:v>12.004</c:v>
                </c:pt>
                <c:pt idx="30828">
                  <c:v>11.976000000000001</c:v>
                </c:pt>
                <c:pt idx="30829">
                  <c:v>11.966000000000001</c:v>
                </c:pt>
                <c:pt idx="30830">
                  <c:v>11.958</c:v>
                </c:pt>
                <c:pt idx="30831">
                  <c:v>11.942</c:v>
                </c:pt>
                <c:pt idx="30832">
                  <c:v>11.936</c:v>
                </c:pt>
                <c:pt idx="30833">
                  <c:v>11.919</c:v>
                </c:pt>
                <c:pt idx="30834">
                  <c:v>11.902000000000001</c:v>
                </c:pt>
                <c:pt idx="30835">
                  <c:v>11.878</c:v>
                </c:pt>
                <c:pt idx="30836">
                  <c:v>11.866</c:v>
                </c:pt>
                <c:pt idx="30837">
                  <c:v>11.86</c:v>
                </c:pt>
                <c:pt idx="30838">
                  <c:v>11.838000000000001</c:v>
                </c:pt>
                <c:pt idx="30839">
                  <c:v>11.813000000000001</c:v>
                </c:pt>
                <c:pt idx="30840">
                  <c:v>11.797000000000001</c:v>
                </c:pt>
                <c:pt idx="30841">
                  <c:v>11.787000000000001</c:v>
                </c:pt>
                <c:pt idx="30842">
                  <c:v>11.778</c:v>
                </c:pt>
                <c:pt idx="30843">
                  <c:v>11.771000000000001</c:v>
                </c:pt>
                <c:pt idx="30844">
                  <c:v>11.757</c:v>
                </c:pt>
                <c:pt idx="30845">
                  <c:v>11.753</c:v>
                </c:pt>
                <c:pt idx="30846">
                  <c:v>11.745000000000001</c:v>
                </c:pt>
                <c:pt idx="30847">
                  <c:v>11.745000000000001</c:v>
                </c:pt>
                <c:pt idx="30848">
                  <c:v>11.742000000000001</c:v>
                </c:pt>
                <c:pt idx="30849">
                  <c:v>11.752000000000001</c:v>
                </c:pt>
                <c:pt idx="30850">
                  <c:v>11.756</c:v>
                </c:pt>
                <c:pt idx="30851">
                  <c:v>11.772</c:v>
                </c:pt>
                <c:pt idx="30852">
                  <c:v>11.775</c:v>
                </c:pt>
                <c:pt idx="30853">
                  <c:v>11.782</c:v>
                </c:pt>
                <c:pt idx="30854">
                  <c:v>11.787000000000001</c:v>
                </c:pt>
                <c:pt idx="30855">
                  <c:v>11.81</c:v>
                </c:pt>
                <c:pt idx="30856">
                  <c:v>11.824</c:v>
                </c:pt>
                <c:pt idx="30857">
                  <c:v>11.82</c:v>
                </c:pt>
                <c:pt idx="30858">
                  <c:v>11.838000000000001</c:v>
                </c:pt>
                <c:pt idx="30859">
                  <c:v>11.836</c:v>
                </c:pt>
                <c:pt idx="30860">
                  <c:v>11.851000000000001</c:v>
                </c:pt>
                <c:pt idx="30861">
                  <c:v>11.848000000000001</c:v>
                </c:pt>
                <c:pt idx="30862">
                  <c:v>11.855</c:v>
                </c:pt>
                <c:pt idx="30863">
                  <c:v>11.868</c:v>
                </c:pt>
                <c:pt idx="30864">
                  <c:v>11.891</c:v>
                </c:pt>
                <c:pt idx="30865">
                  <c:v>11.896000000000001</c:v>
                </c:pt>
                <c:pt idx="30866">
                  <c:v>11.899000000000001</c:v>
                </c:pt>
                <c:pt idx="30867">
                  <c:v>11.914</c:v>
                </c:pt>
                <c:pt idx="30868">
                  <c:v>11.92</c:v>
                </c:pt>
                <c:pt idx="30869">
                  <c:v>11.923</c:v>
                </c:pt>
                <c:pt idx="30870">
                  <c:v>11.931000000000001</c:v>
                </c:pt>
                <c:pt idx="30871">
                  <c:v>11.942</c:v>
                </c:pt>
                <c:pt idx="30872">
                  <c:v>11.950000000000001</c:v>
                </c:pt>
                <c:pt idx="30873">
                  <c:v>11.96</c:v>
                </c:pt>
                <c:pt idx="30874">
                  <c:v>11.96</c:v>
                </c:pt>
                <c:pt idx="30875">
                  <c:v>11.961</c:v>
                </c:pt>
                <c:pt idx="30876">
                  <c:v>11.959</c:v>
                </c:pt>
                <c:pt idx="30877">
                  <c:v>11.977</c:v>
                </c:pt>
                <c:pt idx="30878">
                  <c:v>11.989000000000001</c:v>
                </c:pt>
                <c:pt idx="30879">
                  <c:v>11.991</c:v>
                </c:pt>
                <c:pt idx="30880">
                  <c:v>11.988</c:v>
                </c:pt>
                <c:pt idx="30881">
                  <c:v>11.991</c:v>
                </c:pt>
                <c:pt idx="30882">
                  <c:v>12.013</c:v>
                </c:pt>
                <c:pt idx="30883">
                  <c:v>12.022</c:v>
                </c:pt>
                <c:pt idx="30884">
                  <c:v>12.027000000000001</c:v>
                </c:pt>
                <c:pt idx="30885">
                  <c:v>12.034000000000001</c:v>
                </c:pt>
                <c:pt idx="30886">
                  <c:v>12.048999999999999</c:v>
                </c:pt>
                <c:pt idx="30887">
                  <c:v>12.053000000000001</c:v>
                </c:pt>
                <c:pt idx="30888">
                  <c:v>12.063000000000001</c:v>
                </c:pt>
                <c:pt idx="30889">
                  <c:v>12.084</c:v>
                </c:pt>
                <c:pt idx="30890">
                  <c:v>12.107000000000001</c:v>
                </c:pt>
                <c:pt idx="30891">
                  <c:v>12.111000000000001</c:v>
                </c:pt>
                <c:pt idx="30892">
                  <c:v>12.123000000000001</c:v>
                </c:pt>
                <c:pt idx="30893">
                  <c:v>12.134</c:v>
                </c:pt>
                <c:pt idx="30894">
                  <c:v>12.153</c:v>
                </c:pt>
                <c:pt idx="30895">
                  <c:v>12.17</c:v>
                </c:pt>
                <c:pt idx="30896">
                  <c:v>12.177</c:v>
                </c:pt>
                <c:pt idx="30897">
                  <c:v>12.192</c:v>
                </c:pt>
                <c:pt idx="30898">
                  <c:v>12.214</c:v>
                </c:pt>
                <c:pt idx="30899">
                  <c:v>12.22</c:v>
                </c:pt>
                <c:pt idx="30900">
                  <c:v>12.233000000000001</c:v>
                </c:pt>
                <c:pt idx="30901">
                  <c:v>12.245000000000001</c:v>
                </c:pt>
                <c:pt idx="30902">
                  <c:v>12.254</c:v>
                </c:pt>
                <c:pt idx="30903">
                  <c:v>12.276</c:v>
                </c:pt>
                <c:pt idx="30904">
                  <c:v>12.282999999999999</c:v>
                </c:pt>
                <c:pt idx="30905">
                  <c:v>12.297000000000001</c:v>
                </c:pt>
                <c:pt idx="30906">
                  <c:v>12.309000000000001</c:v>
                </c:pt>
                <c:pt idx="30907">
                  <c:v>12.321</c:v>
                </c:pt>
                <c:pt idx="30908">
                  <c:v>12.331</c:v>
                </c:pt>
                <c:pt idx="30909">
                  <c:v>12.343</c:v>
                </c:pt>
                <c:pt idx="30910">
                  <c:v>12.356</c:v>
                </c:pt>
                <c:pt idx="30911">
                  <c:v>12.367000000000001</c:v>
                </c:pt>
                <c:pt idx="30912">
                  <c:v>12.378</c:v>
                </c:pt>
                <c:pt idx="30913">
                  <c:v>12.39</c:v>
                </c:pt>
                <c:pt idx="30914">
                  <c:v>12.414</c:v>
                </c:pt>
                <c:pt idx="30915">
                  <c:v>12.434000000000001</c:v>
                </c:pt>
                <c:pt idx="30916">
                  <c:v>12.44</c:v>
                </c:pt>
                <c:pt idx="30917">
                  <c:v>12.455</c:v>
                </c:pt>
                <c:pt idx="30918">
                  <c:v>12.457000000000001</c:v>
                </c:pt>
                <c:pt idx="30919">
                  <c:v>12.476000000000001</c:v>
                </c:pt>
                <c:pt idx="30920">
                  <c:v>12.489000000000001</c:v>
                </c:pt>
                <c:pt idx="30921">
                  <c:v>12.499000000000001</c:v>
                </c:pt>
                <c:pt idx="30922">
                  <c:v>12.511000000000001</c:v>
                </c:pt>
                <c:pt idx="30923">
                  <c:v>12.525</c:v>
                </c:pt>
                <c:pt idx="30924">
                  <c:v>12.535</c:v>
                </c:pt>
                <c:pt idx="30925">
                  <c:v>12.544</c:v>
                </c:pt>
                <c:pt idx="30926">
                  <c:v>12.564</c:v>
                </c:pt>
                <c:pt idx="30927">
                  <c:v>12.581</c:v>
                </c:pt>
                <c:pt idx="30928">
                  <c:v>12.601000000000001</c:v>
                </c:pt>
                <c:pt idx="30929">
                  <c:v>12.625999999999999</c:v>
                </c:pt>
                <c:pt idx="30930">
                  <c:v>12.65</c:v>
                </c:pt>
                <c:pt idx="30931">
                  <c:v>12.657999999999999</c:v>
                </c:pt>
                <c:pt idx="30932">
                  <c:v>12.681000000000001</c:v>
                </c:pt>
                <c:pt idx="30933">
                  <c:v>12.702</c:v>
                </c:pt>
                <c:pt idx="30934">
                  <c:v>12.721</c:v>
                </c:pt>
                <c:pt idx="30935">
                  <c:v>12.744</c:v>
                </c:pt>
                <c:pt idx="30936">
                  <c:v>12.766999999999999</c:v>
                </c:pt>
                <c:pt idx="30937">
                  <c:v>12.784000000000001</c:v>
                </c:pt>
                <c:pt idx="30938">
                  <c:v>12.808</c:v>
                </c:pt>
                <c:pt idx="30939">
                  <c:v>12.819000000000001</c:v>
                </c:pt>
                <c:pt idx="30940">
                  <c:v>12.832000000000001</c:v>
                </c:pt>
                <c:pt idx="30941">
                  <c:v>12.843999999999999</c:v>
                </c:pt>
                <c:pt idx="30942">
                  <c:v>12.871</c:v>
                </c:pt>
                <c:pt idx="30943">
                  <c:v>12.889000000000001</c:v>
                </c:pt>
                <c:pt idx="30944">
                  <c:v>12.904</c:v>
                </c:pt>
                <c:pt idx="30945">
                  <c:v>12.92</c:v>
                </c:pt>
                <c:pt idx="30946">
                  <c:v>12.939</c:v>
                </c:pt>
                <c:pt idx="30947">
                  <c:v>12.950000000000001</c:v>
                </c:pt>
                <c:pt idx="30948">
                  <c:v>12.96</c:v>
                </c:pt>
                <c:pt idx="30949">
                  <c:v>12.974</c:v>
                </c:pt>
                <c:pt idx="30950">
                  <c:v>12.983000000000001</c:v>
                </c:pt>
                <c:pt idx="30951">
                  <c:v>12.993</c:v>
                </c:pt>
                <c:pt idx="30952">
                  <c:v>13.008000000000001</c:v>
                </c:pt>
                <c:pt idx="30953">
                  <c:v>13.028</c:v>
                </c:pt>
                <c:pt idx="30954">
                  <c:v>13.040000000000001</c:v>
                </c:pt>
                <c:pt idx="30955">
                  <c:v>13.052</c:v>
                </c:pt>
                <c:pt idx="30956">
                  <c:v>13.06</c:v>
                </c:pt>
                <c:pt idx="30957">
                  <c:v>13.082000000000001</c:v>
                </c:pt>
                <c:pt idx="30958">
                  <c:v>13.093999999999999</c:v>
                </c:pt>
                <c:pt idx="30959">
                  <c:v>13.108000000000001</c:v>
                </c:pt>
                <c:pt idx="30960">
                  <c:v>13.119</c:v>
                </c:pt>
                <c:pt idx="30961">
                  <c:v>13.127000000000001</c:v>
                </c:pt>
                <c:pt idx="30962">
                  <c:v>13.145</c:v>
                </c:pt>
                <c:pt idx="30963">
                  <c:v>13.157</c:v>
                </c:pt>
                <c:pt idx="30964">
                  <c:v>13.173999999999999</c:v>
                </c:pt>
                <c:pt idx="30965">
                  <c:v>13.185</c:v>
                </c:pt>
                <c:pt idx="30966">
                  <c:v>13.198</c:v>
                </c:pt>
                <c:pt idx="30967">
                  <c:v>13.209</c:v>
                </c:pt>
                <c:pt idx="30968">
                  <c:v>13.225</c:v>
                </c:pt>
                <c:pt idx="30969">
                  <c:v>13.229000000000001</c:v>
                </c:pt>
                <c:pt idx="30970">
                  <c:v>13.234999999999999</c:v>
                </c:pt>
                <c:pt idx="30971">
                  <c:v>13.237</c:v>
                </c:pt>
                <c:pt idx="30972">
                  <c:v>13.234999999999999</c:v>
                </c:pt>
                <c:pt idx="30973">
                  <c:v>13.231</c:v>
                </c:pt>
                <c:pt idx="30974">
                  <c:v>13.23</c:v>
                </c:pt>
                <c:pt idx="30975">
                  <c:v>13.227</c:v>
                </c:pt>
                <c:pt idx="30976">
                  <c:v>13.232000000000001</c:v>
                </c:pt>
                <c:pt idx="30977">
                  <c:v>13.24</c:v>
                </c:pt>
                <c:pt idx="30978">
                  <c:v>13.253</c:v>
                </c:pt>
                <c:pt idx="30979">
                  <c:v>13.266</c:v>
                </c:pt>
                <c:pt idx="30980">
                  <c:v>13.282</c:v>
                </c:pt>
                <c:pt idx="30981">
                  <c:v>13.280000000000001</c:v>
                </c:pt>
                <c:pt idx="30982">
                  <c:v>13.296000000000001</c:v>
                </c:pt>
                <c:pt idx="30983">
                  <c:v>13.303000000000001</c:v>
                </c:pt>
                <c:pt idx="30984">
                  <c:v>13.31</c:v>
                </c:pt>
                <c:pt idx="30985">
                  <c:v>13.309000000000001</c:v>
                </c:pt>
                <c:pt idx="30986">
                  <c:v>13.319000000000001</c:v>
                </c:pt>
                <c:pt idx="30987">
                  <c:v>13.323</c:v>
                </c:pt>
                <c:pt idx="30988">
                  <c:v>13.324</c:v>
                </c:pt>
                <c:pt idx="30989">
                  <c:v>13.33</c:v>
                </c:pt>
                <c:pt idx="30990">
                  <c:v>13.336</c:v>
                </c:pt>
                <c:pt idx="30991">
                  <c:v>13.342000000000001</c:v>
                </c:pt>
                <c:pt idx="30992">
                  <c:v>13.345000000000001</c:v>
                </c:pt>
                <c:pt idx="30993">
                  <c:v>13.341000000000001</c:v>
                </c:pt>
                <c:pt idx="30994">
                  <c:v>13.333</c:v>
                </c:pt>
                <c:pt idx="30995">
                  <c:v>13.337</c:v>
                </c:pt>
                <c:pt idx="30996">
                  <c:v>13.345000000000001</c:v>
                </c:pt>
                <c:pt idx="30997">
                  <c:v>13.338000000000001</c:v>
                </c:pt>
                <c:pt idx="30998">
                  <c:v>13.341000000000001</c:v>
                </c:pt>
                <c:pt idx="30999">
                  <c:v>13.351000000000001</c:v>
                </c:pt>
                <c:pt idx="31000">
                  <c:v>13.35</c:v>
                </c:pt>
                <c:pt idx="31001">
                  <c:v>13.348000000000001</c:v>
                </c:pt>
                <c:pt idx="31002">
                  <c:v>13.354000000000001</c:v>
                </c:pt>
                <c:pt idx="31003">
                  <c:v>13.356</c:v>
                </c:pt>
                <c:pt idx="31004">
                  <c:v>13.370000000000001</c:v>
                </c:pt>
                <c:pt idx="31005">
                  <c:v>13.378</c:v>
                </c:pt>
                <c:pt idx="31006">
                  <c:v>13.386000000000001</c:v>
                </c:pt>
                <c:pt idx="31007">
                  <c:v>13.398</c:v>
                </c:pt>
                <c:pt idx="31008">
                  <c:v>13.398</c:v>
                </c:pt>
                <c:pt idx="31009">
                  <c:v>13.399000000000001</c:v>
                </c:pt>
                <c:pt idx="31010">
                  <c:v>13.405000000000001</c:v>
                </c:pt>
                <c:pt idx="31011">
                  <c:v>13.407</c:v>
                </c:pt>
                <c:pt idx="31012">
                  <c:v>13.412000000000001</c:v>
                </c:pt>
                <c:pt idx="31013">
                  <c:v>13.412000000000001</c:v>
                </c:pt>
                <c:pt idx="31014">
                  <c:v>13.41</c:v>
                </c:pt>
                <c:pt idx="31015">
                  <c:v>13.411</c:v>
                </c:pt>
                <c:pt idx="31016">
                  <c:v>13.406000000000001</c:v>
                </c:pt>
                <c:pt idx="31017">
                  <c:v>13.407999999999999</c:v>
                </c:pt>
                <c:pt idx="31018">
                  <c:v>13.415000000000001</c:v>
                </c:pt>
                <c:pt idx="31019">
                  <c:v>13.43</c:v>
                </c:pt>
                <c:pt idx="31020">
                  <c:v>13.435</c:v>
                </c:pt>
                <c:pt idx="31021">
                  <c:v>13.427</c:v>
                </c:pt>
                <c:pt idx="31022">
                  <c:v>13.425000000000001</c:v>
                </c:pt>
                <c:pt idx="31023">
                  <c:v>13.422000000000001</c:v>
                </c:pt>
                <c:pt idx="31024">
                  <c:v>13.41</c:v>
                </c:pt>
                <c:pt idx="31025">
                  <c:v>13.398</c:v>
                </c:pt>
                <c:pt idx="31026">
                  <c:v>13.389000000000001</c:v>
                </c:pt>
                <c:pt idx="31027">
                  <c:v>13.374000000000001</c:v>
                </c:pt>
                <c:pt idx="31028">
                  <c:v>13.373000000000001</c:v>
                </c:pt>
                <c:pt idx="31029">
                  <c:v>13.374000000000001</c:v>
                </c:pt>
                <c:pt idx="31030">
                  <c:v>13.377000000000001</c:v>
                </c:pt>
                <c:pt idx="31031">
                  <c:v>13.373000000000001</c:v>
                </c:pt>
                <c:pt idx="31032">
                  <c:v>13.373000000000001</c:v>
                </c:pt>
                <c:pt idx="31033">
                  <c:v>13.369</c:v>
                </c:pt>
                <c:pt idx="31034">
                  <c:v>13.356</c:v>
                </c:pt>
                <c:pt idx="31035">
                  <c:v>13.352</c:v>
                </c:pt>
                <c:pt idx="31036">
                  <c:v>13.343999999999999</c:v>
                </c:pt>
                <c:pt idx="31037">
                  <c:v>13.342000000000001</c:v>
                </c:pt>
                <c:pt idx="31038">
                  <c:v>13.332000000000001</c:v>
                </c:pt>
                <c:pt idx="31039">
                  <c:v>13.322000000000001</c:v>
                </c:pt>
                <c:pt idx="31040">
                  <c:v>13.319000000000001</c:v>
                </c:pt>
                <c:pt idx="31041">
                  <c:v>13.301</c:v>
                </c:pt>
                <c:pt idx="31042">
                  <c:v>13.290000000000001</c:v>
                </c:pt>
                <c:pt idx="31043">
                  <c:v>13.278</c:v>
                </c:pt>
                <c:pt idx="31044">
                  <c:v>13.257</c:v>
                </c:pt>
                <c:pt idx="31045">
                  <c:v>13.237</c:v>
                </c:pt>
                <c:pt idx="31046">
                  <c:v>13.218</c:v>
                </c:pt>
                <c:pt idx="31047">
                  <c:v>13.188000000000001</c:v>
                </c:pt>
                <c:pt idx="31048">
                  <c:v>13.141</c:v>
                </c:pt>
                <c:pt idx="31049">
                  <c:v>13.095000000000001</c:v>
                </c:pt>
                <c:pt idx="31050">
                  <c:v>13.047000000000001</c:v>
                </c:pt>
                <c:pt idx="31051">
                  <c:v>12.987</c:v>
                </c:pt>
                <c:pt idx="31052">
                  <c:v>12.915000000000001</c:v>
                </c:pt>
                <c:pt idx="31053">
                  <c:v>12.847</c:v>
                </c:pt>
                <c:pt idx="31054">
                  <c:v>12.759</c:v>
                </c:pt>
                <c:pt idx="31055">
                  <c:v>12.673</c:v>
                </c:pt>
                <c:pt idx="31056">
                  <c:v>12.561</c:v>
                </c:pt>
                <c:pt idx="31057">
                  <c:v>12.423</c:v>
                </c:pt>
                <c:pt idx="31058">
                  <c:v>12.276</c:v>
                </c:pt>
                <c:pt idx="31059">
                  <c:v>12.127000000000001</c:v>
                </c:pt>
                <c:pt idx="31060">
                  <c:v>11.950000000000001</c:v>
                </c:pt>
                <c:pt idx="31061">
                  <c:v>11.776</c:v>
                </c:pt>
                <c:pt idx="31062">
                  <c:v>11.589</c:v>
                </c:pt>
                <c:pt idx="31063">
                  <c:v>11.39</c:v>
                </c:pt>
                <c:pt idx="31064">
                  <c:v>11.17</c:v>
                </c:pt>
                <c:pt idx="31065">
                  <c:v>10.895</c:v>
                </c:pt>
                <c:pt idx="31066">
                  <c:v>10.528</c:v>
                </c:pt>
                <c:pt idx="31067">
                  <c:v>10.085000000000001</c:v>
                </c:pt>
                <c:pt idx="31068">
                  <c:v>9.5910000000000011</c:v>
                </c:pt>
                <c:pt idx="31069">
                  <c:v>9.5910000000000011</c:v>
                </c:pt>
                <c:pt idx="31070">
                  <c:v>6.9910000000000005</c:v>
                </c:pt>
                <c:pt idx="31071">
                  <c:v>1.01</c:v>
                </c:pt>
                <c:pt idx="31072">
                  <c:v>1.0110000000000001</c:v>
                </c:pt>
                <c:pt idx="31073">
                  <c:v>1.0110000000000001</c:v>
                </c:pt>
                <c:pt idx="31074">
                  <c:v>1.0110000000000001</c:v>
                </c:pt>
                <c:pt idx="31075">
                  <c:v>1.01</c:v>
                </c:pt>
                <c:pt idx="31076">
                  <c:v>1.01</c:v>
                </c:pt>
                <c:pt idx="31077">
                  <c:v>1.0110000000000001</c:v>
                </c:pt>
                <c:pt idx="31078">
                  <c:v>1.0110000000000001</c:v>
                </c:pt>
                <c:pt idx="31079">
                  <c:v>1.01</c:v>
                </c:pt>
                <c:pt idx="31080">
                  <c:v>1.01</c:v>
                </c:pt>
                <c:pt idx="31081">
                  <c:v>1.01</c:v>
                </c:pt>
                <c:pt idx="31082">
                  <c:v>1.01</c:v>
                </c:pt>
                <c:pt idx="31083">
                  <c:v>1.01</c:v>
                </c:pt>
                <c:pt idx="31084">
                  <c:v>1.01</c:v>
                </c:pt>
                <c:pt idx="31085">
                  <c:v>1.01</c:v>
                </c:pt>
                <c:pt idx="31086">
                  <c:v>1.012</c:v>
                </c:pt>
                <c:pt idx="31087">
                  <c:v>1.0110000000000001</c:v>
                </c:pt>
                <c:pt idx="31088">
                  <c:v>1.0110000000000001</c:v>
                </c:pt>
                <c:pt idx="31089">
                  <c:v>1.0110000000000001</c:v>
                </c:pt>
                <c:pt idx="31090">
                  <c:v>1.012</c:v>
                </c:pt>
                <c:pt idx="31091">
                  <c:v>1.0110000000000001</c:v>
                </c:pt>
                <c:pt idx="31092">
                  <c:v>1.0110000000000001</c:v>
                </c:pt>
                <c:pt idx="31093">
                  <c:v>1.0110000000000001</c:v>
                </c:pt>
                <c:pt idx="31094">
                  <c:v>1.0110000000000001</c:v>
                </c:pt>
                <c:pt idx="31095">
                  <c:v>1.0110000000000001</c:v>
                </c:pt>
                <c:pt idx="31096">
                  <c:v>1.0110000000000001</c:v>
                </c:pt>
                <c:pt idx="31097">
                  <c:v>1.0110000000000001</c:v>
                </c:pt>
                <c:pt idx="31098">
                  <c:v>1.012</c:v>
                </c:pt>
                <c:pt idx="31099">
                  <c:v>1.012</c:v>
                </c:pt>
                <c:pt idx="31100">
                  <c:v>1.0110000000000001</c:v>
                </c:pt>
                <c:pt idx="31101">
                  <c:v>1.0110000000000001</c:v>
                </c:pt>
                <c:pt idx="31102">
                  <c:v>1.01</c:v>
                </c:pt>
                <c:pt idx="31103">
                  <c:v>1.01</c:v>
                </c:pt>
                <c:pt idx="31104">
                  <c:v>1.01</c:v>
                </c:pt>
                <c:pt idx="31105">
                  <c:v>1.012</c:v>
                </c:pt>
                <c:pt idx="31106">
                  <c:v>1.0130000000000001</c:v>
                </c:pt>
                <c:pt idx="31107">
                  <c:v>1.0130000000000001</c:v>
                </c:pt>
                <c:pt idx="31108">
                  <c:v>1.0130000000000001</c:v>
                </c:pt>
                <c:pt idx="31109">
                  <c:v>1.012</c:v>
                </c:pt>
                <c:pt idx="31110">
                  <c:v>1.012</c:v>
                </c:pt>
                <c:pt idx="31111">
                  <c:v>1.0130000000000001</c:v>
                </c:pt>
                <c:pt idx="31112">
                  <c:v>1.0110000000000001</c:v>
                </c:pt>
                <c:pt idx="31113">
                  <c:v>1.0130000000000001</c:v>
                </c:pt>
                <c:pt idx="31114">
                  <c:v>1.014</c:v>
                </c:pt>
                <c:pt idx="31115">
                  <c:v>1.014</c:v>
                </c:pt>
                <c:pt idx="31116">
                  <c:v>1.0130000000000001</c:v>
                </c:pt>
                <c:pt idx="31117">
                  <c:v>1.014</c:v>
                </c:pt>
                <c:pt idx="31118">
                  <c:v>1.0130000000000001</c:v>
                </c:pt>
                <c:pt idx="31119">
                  <c:v>1.012</c:v>
                </c:pt>
                <c:pt idx="31120">
                  <c:v>1.012</c:v>
                </c:pt>
                <c:pt idx="31121">
                  <c:v>1.0130000000000001</c:v>
                </c:pt>
                <c:pt idx="31122">
                  <c:v>1.0130000000000001</c:v>
                </c:pt>
                <c:pt idx="31123">
                  <c:v>1.012</c:v>
                </c:pt>
                <c:pt idx="31124">
                  <c:v>1.012</c:v>
                </c:pt>
                <c:pt idx="31125">
                  <c:v>1.0130000000000001</c:v>
                </c:pt>
                <c:pt idx="31126">
                  <c:v>1.012</c:v>
                </c:pt>
                <c:pt idx="31127">
                  <c:v>1.0110000000000001</c:v>
                </c:pt>
                <c:pt idx="31128">
                  <c:v>1.0110000000000001</c:v>
                </c:pt>
                <c:pt idx="31129">
                  <c:v>1.0110000000000001</c:v>
                </c:pt>
                <c:pt idx="31130">
                  <c:v>1.0110000000000001</c:v>
                </c:pt>
                <c:pt idx="31131">
                  <c:v>1.0110000000000001</c:v>
                </c:pt>
                <c:pt idx="31132">
                  <c:v>1.01</c:v>
                </c:pt>
                <c:pt idx="31133">
                  <c:v>1.01</c:v>
                </c:pt>
                <c:pt idx="31134">
                  <c:v>1.0110000000000001</c:v>
                </c:pt>
                <c:pt idx="31135">
                  <c:v>1.012</c:v>
                </c:pt>
                <c:pt idx="31136">
                  <c:v>1.012</c:v>
                </c:pt>
                <c:pt idx="31137">
                  <c:v>1.0110000000000001</c:v>
                </c:pt>
                <c:pt idx="31138">
                  <c:v>1.012</c:v>
                </c:pt>
                <c:pt idx="31139">
                  <c:v>1.0110000000000001</c:v>
                </c:pt>
                <c:pt idx="31140">
                  <c:v>1.0110000000000001</c:v>
                </c:pt>
                <c:pt idx="31141">
                  <c:v>1.01</c:v>
                </c:pt>
                <c:pt idx="31142">
                  <c:v>1.01</c:v>
                </c:pt>
                <c:pt idx="31143">
                  <c:v>1.0090000000000001</c:v>
                </c:pt>
                <c:pt idx="31144">
                  <c:v>1.0090000000000001</c:v>
                </c:pt>
                <c:pt idx="31145">
                  <c:v>1.01</c:v>
                </c:pt>
                <c:pt idx="31146">
                  <c:v>1.01</c:v>
                </c:pt>
                <c:pt idx="31147">
                  <c:v>1.0110000000000001</c:v>
                </c:pt>
                <c:pt idx="31148">
                  <c:v>1.0110000000000001</c:v>
                </c:pt>
                <c:pt idx="31149">
                  <c:v>1.012</c:v>
                </c:pt>
                <c:pt idx="31150">
                  <c:v>1.012</c:v>
                </c:pt>
                <c:pt idx="31151">
                  <c:v>1.0110000000000001</c:v>
                </c:pt>
                <c:pt idx="31152">
                  <c:v>1.0090000000000001</c:v>
                </c:pt>
                <c:pt idx="31153">
                  <c:v>1.0090000000000001</c:v>
                </c:pt>
                <c:pt idx="31154">
                  <c:v>1.01</c:v>
                </c:pt>
                <c:pt idx="31155">
                  <c:v>1.0110000000000001</c:v>
                </c:pt>
                <c:pt idx="31156">
                  <c:v>1.012</c:v>
                </c:pt>
                <c:pt idx="31157">
                  <c:v>1.0130000000000001</c:v>
                </c:pt>
                <c:pt idx="31158">
                  <c:v>1.0130000000000001</c:v>
                </c:pt>
                <c:pt idx="31159">
                  <c:v>1.0130000000000001</c:v>
                </c:pt>
                <c:pt idx="31160">
                  <c:v>1.012</c:v>
                </c:pt>
                <c:pt idx="31161">
                  <c:v>1.0110000000000001</c:v>
                </c:pt>
                <c:pt idx="31162">
                  <c:v>1.012</c:v>
                </c:pt>
                <c:pt idx="31163">
                  <c:v>1.0130000000000001</c:v>
                </c:pt>
                <c:pt idx="31164">
                  <c:v>1.014</c:v>
                </c:pt>
                <c:pt idx="31165">
                  <c:v>1.012</c:v>
                </c:pt>
                <c:pt idx="31166">
                  <c:v>1.0130000000000001</c:v>
                </c:pt>
                <c:pt idx="31167">
                  <c:v>1.0130000000000001</c:v>
                </c:pt>
                <c:pt idx="31168">
                  <c:v>1.014</c:v>
                </c:pt>
                <c:pt idx="31169">
                  <c:v>1.0130000000000001</c:v>
                </c:pt>
                <c:pt idx="31170">
                  <c:v>1.012</c:v>
                </c:pt>
                <c:pt idx="31171">
                  <c:v>1.0130000000000001</c:v>
                </c:pt>
                <c:pt idx="31172">
                  <c:v>1.014</c:v>
                </c:pt>
                <c:pt idx="31173">
                  <c:v>1.0130000000000001</c:v>
                </c:pt>
                <c:pt idx="31174">
                  <c:v>1.0130000000000001</c:v>
                </c:pt>
                <c:pt idx="31175">
                  <c:v>1.0130000000000001</c:v>
                </c:pt>
                <c:pt idx="31176">
                  <c:v>1.012</c:v>
                </c:pt>
                <c:pt idx="31177">
                  <c:v>1.0130000000000001</c:v>
                </c:pt>
                <c:pt idx="31178">
                  <c:v>1.012</c:v>
                </c:pt>
                <c:pt idx="31179">
                  <c:v>1.0130000000000001</c:v>
                </c:pt>
                <c:pt idx="31180">
                  <c:v>1.012</c:v>
                </c:pt>
                <c:pt idx="31181">
                  <c:v>1.012</c:v>
                </c:pt>
                <c:pt idx="31182">
                  <c:v>1.0090000000000001</c:v>
                </c:pt>
                <c:pt idx="31183">
                  <c:v>1.0090000000000001</c:v>
                </c:pt>
                <c:pt idx="31184">
                  <c:v>1.01</c:v>
                </c:pt>
                <c:pt idx="31185">
                  <c:v>1.01</c:v>
                </c:pt>
                <c:pt idx="31186">
                  <c:v>1.0090000000000001</c:v>
                </c:pt>
                <c:pt idx="31187">
                  <c:v>1.0090000000000001</c:v>
                </c:pt>
                <c:pt idx="31188">
                  <c:v>1.0110000000000001</c:v>
                </c:pt>
                <c:pt idx="31189">
                  <c:v>1.012</c:v>
                </c:pt>
                <c:pt idx="31190">
                  <c:v>1.0110000000000001</c:v>
                </c:pt>
                <c:pt idx="31191">
                  <c:v>1.01</c:v>
                </c:pt>
                <c:pt idx="31192">
                  <c:v>1.0110000000000001</c:v>
                </c:pt>
                <c:pt idx="31193">
                  <c:v>1.012</c:v>
                </c:pt>
                <c:pt idx="31194">
                  <c:v>1.012</c:v>
                </c:pt>
                <c:pt idx="31195">
                  <c:v>1.0110000000000001</c:v>
                </c:pt>
                <c:pt idx="31196">
                  <c:v>1.0110000000000001</c:v>
                </c:pt>
                <c:pt idx="31197">
                  <c:v>1.0110000000000001</c:v>
                </c:pt>
                <c:pt idx="31198">
                  <c:v>1.012</c:v>
                </c:pt>
                <c:pt idx="31199">
                  <c:v>1.01</c:v>
                </c:pt>
                <c:pt idx="31200">
                  <c:v>1.0090000000000001</c:v>
                </c:pt>
                <c:pt idx="31201">
                  <c:v>1.01</c:v>
                </c:pt>
                <c:pt idx="31202">
                  <c:v>1.012</c:v>
                </c:pt>
                <c:pt idx="31203">
                  <c:v>1.0130000000000001</c:v>
                </c:pt>
                <c:pt idx="31204">
                  <c:v>1.0130000000000001</c:v>
                </c:pt>
                <c:pt idx="31205">
                  <c:v>1.0130000000000001</c:v>
                </c:pt>
                <c:pt idx="31206">
                  <c:v>1.012</c:v>
                </c:pt>
                <c:pt idx="31207">
                  <c:v>1.012</c:v>
                </c:pt>
                <c:pt idx="31208">
                  <c:v>1.0130000000000001</c:v>
                </c:pt>
                <c:pt idx="31209">
                  <c:v>1.014</c:v>
                </c:pt>
                <c:pt idx="31210">
                  <c:v>1.014</c:v>
                </c:pt>
                <c:pt idx="31211">
                  <c:v>1.0130000000000001</c:v>
                </c:pt>
                <c:pt idx="31212">
                  <c:v>1.012</c:v>
                </c:pt>
                <c:pt idx="31213">
                  <c:v>1.0110000000000001</c:v>
                </c:pt>
                <c:pt idx="31214">
                  <c:v>1.0110000000000001</c:v>
                </c:pt>
                <c:pt idx="31215">
                  <c:v>1.01</c:v>
                </c:pt>
                <c:pt idx="31216">
                  <c:v>1.01</c:v>
                </c:pt>
                <c:pt idx="31217">
                  <c:v>1.0090000000000001</c:v>
                </c:pt>
                <c:pt idx="31218">
                  <c:v>1.0090000000000001</c:v>
                </c:pt>
                <c:pt idx="31219">
                  <c:v>1.008</c:v>
                </c:pt>
                <c:pt idx="31220">
                  <c:v>1.008</c:v>
                </c:pt>
                <c:pt idx="31221">
                  <c:v>1.0090000000000001</c:v>
                </c:pt>
                <c:pt idx="31222">
                  <c:v>1.0110000000000001</c:v>
                </c:pt>
                <c:pt idx="31223">
                  <c:v>1.01</c:v>
                </c:pt>
                <c:pt idx="31224">
                  <c:v>1.008</c:v>
                </c:pt>
                <c:pt idx="31225">
                  <c:v>1.0070000000000001</c:v>
                </c:pt>
                <c:pt idx="31226">
                  <c:v>1.006</c:v>
                </c:pt>
                <c:pt idx="31227">
                  <c:v>1.004</c:v>
                </c:pt>
                <c:pt idx="31228">
                  <c:v>1.006</c:v>
                </c:pt>
                <c:pt idx="31229">
                  <c:v>1.0070000000000001</c:v>
                </c:pt>
                <c:pt idx="31230">
                  <c:v>1.0070000000000001</c:v>
                </c:pt>
                <c:pt idx="31231">
                  <c:v>1.0070000000000001</c:v>
                </c:pt>
                <c:pt idx="31232">
                  <c:v>1.0070000000000001</c:v>
                </c:pt>
                <c:pt idx="31233">
                  <c:v>1.008</c:v>
                </c:pt>
                <c:pt idx="31234">
                  <c:v>1.0090000000000001</c:v>
                </c:pt>
                <c:pt idx="31235">
                  <c:v>1.01</c:v>
                </c:pt>
                <c:pt idx="31236">
                  <c:v>1.01</c:v>
                </c:pt>
                <c:pt idx="31237">
                  <c:v>1.0110000000000001</c:v>
                </c:pt>
                <c:pt idx="31238">
                  <c:v>1.012</c:v>
                </c:pt>
                <c:pt idx="31239">
                  <c:v>1.0110000000000001</c:v>
                </c:pt>
                <c:pt idx="31240">
                  <c:v>1.0110000000000001</c:v>
                </c:pt>
                <c:pt idx="31241">
                  <c:v>1.0110000000000001</c:v>
                </c:pt>
                <c:pt idx="31242">
                  <c:v>1.012</c:v>
                </c:pt>
                <c:pt idx="31243">
                  <c:v>1.0110000000000001</c:v>
                </c:pt>
                <c:pt idx="31244">
                  <c:v>1.01</c:v>
                </c:pt>
                <c:pt idx="31245">
                  <c:v>1.01</c:v>
                </c:pt>
                <c:pt idx="31246">
                  <c:v>1.0110000000000001</c:v>
                </c:pt>
                <c:pt idx="31247">
                  <c:v>1.0110000000000001</c:v>
                </c:pt>
                <c:pt idx="31248">
                  <c:v>1.01</c:v>
                </c:pt>
                <c:pt idx="31249">
                  <c:v>1.012</c:v>
                </c:pt>
                <c:pt idx="31250">
                  <c:v>1.0130000000000001</c:v>
                </c:pt>
                <c:pt idx="31251">
                  <c:v>1.0110000000000001</c:v>
                </c:pt>
                <c:pt idx="31252">
                  <c:v>1.012</c:v>
                </c:pt>
                <c:pt idx="31253">
                  <c:v>1.012</c:v>
                </c:pt>
                <c:pt idx="31254">
                  <c:v>1.012</c:v>
                </c:pt>
                <c:pt idx="31255">
                  <c:v>1.0110000000000001</c:v>
                </c:pt>
                <c:pt idx="31256">
                  <c:v>1.01</c:v>
                </c:pt>
                <c:pt idx="31257">
                  <c:v>1.01</c:v>
                </c:pt>
                <c:pt idx="31258">
                  <c:v>1.0090000000000001</c:v>
                </c:pt>
                <c:pt idx="31259">
                  <c:v>1.008</c:v>
                </c:pt>
                <c:pt idx="31260">
                  <c:v>1.0090000000000001</c:v>
                </c:pt>
                <c:pt idx="31261">
                  <c:v>1.01</c:v>
                </c:pt>
                <c:pt idx="31262">
                  <c:v>1.01</c:v>
                </c:pt>
                <c:pt idx="31263">
                  <c:v>1.0110000000000001</c:v>
                </c:pt>
                <c:pt idx="31264">
                  <c:v>1.0110000000000001</c:v>
                </c:pt>
                <c:pt idx="31265">
                  <c:v>1.01</c:v>
                </c:pt>
                <c:pt idx="31266">
                  <c:v>1.008</c:v>
                </c:pt>
                <c:pt idx="31267">
                  <c:v>1.008</c:v>
                </c:pt>
                <c:pt idx="31268">
                  <c:v>1.0090000000000001</c:v>
                </c:pt>
                <c:pt idx="31269">
                  <c:v>1.0090000000000001</c:v>
                </c:pt>
                <c:pt idx="31270">
                  <c:v>1.008</c:v>
                </c:pt>
                <c:pt idx="31271">
                  <c:v>1.0070000000000001</c:v>
                </c:pt>
                <c:pt idx="31272">
                  <c:v>1.0070000000000001</c:v>
                </c:pt>
                <c:pt idx="31273">
                  <c:v>1.0090000000000001</c:v>
                </c:pt>
                <c:pt idx="31274">
                  <c:v>1.01</c:v>
                </c:pt>
                <c:pt idx="31275">
                  <c:v>1.01</c:v>
                </c:pt>
                <c:pt idx="31276">
                  <c:v>1.0110000000000001</c:v>
                </c:pt>
                <c:pt idx="31277">
                  <c:v>1.0110000000000001</c:v>
                </c:pt>
                <c:pt idx="31278">
                  <c:v>1.012</c:v>
                </c:pt>
                <c:pt idx="31279">
                  <c:v>1.0110000000000001</c:v>
                </c:pt>
                <c:pt idx="31280">
                  <c:v>1.0110000000000001</c:v>
                </c:pt>
                <c:pt idx="31281">
                  <c:v>1.01</c:v>
                </c:pt>
                <c:pt idx="31282">
                  <c:v>1.0110000000000001</c:v>
                </c:pt>
                <c:pt idx="31283">
                  <c:v>1.0110000000000001</c:v>
                </c:pt>
                <c:pt idx="31284">
                  <c:v>1.008</c:v>
                </c:pt>
                <c:pt idx="31285">
                  <c:v>1.008</c:v>
                </c:pt>
                <c:pt idx="31286">
                  <c:v>1.0090000000000001</c:v>
                </c:pt>
                <c:pt idx="31287">
                  <c:v>1.0090000000000001</c:v>
                </c:pt>
                <c:pt idx="31288">
                  <c:v>1.0090000000000001</c:v>
                </c:pt>
                <c:pt idx="31289">
                  <c:v>1.008</c:v>
                </c:pt>
                <c:pt idx="31290">
                  <c:v>1.008</c:v>
                </c:pt>
                <c:pt idx="31291">
                  <c:v>1.008</c:v>
                </c:pt>
                <c:pt idx="31292">
                  <c:v>1.0070000000000001</c:v>
                </c:pt>
                <c:pt idx="31293">
                  <c:v>1.006</c:v>
                </c:pt>
                <c:pt idx="31294">
                  <c:v>1.0070000000000001</c:v>
                </c:pt>
                <c:pt idx="31295">
                  <c:v>1.008</c:v>
                </c:pt>
                <c:pt idx="31296">
                  <c:v>1.008</c:v>
                </c:pt>
                <c:pt idx="31297">
                  <c:v>1.008</c:v>
                </c:pt>
                <c:pt idx="31298">
                  <c:v>1.006</c:v>
                </c:pt>
                <c:pt idx="31299">
                  <c:v>1.006</c:v>
                </c:pt>
                <c:pt idx="31300">
                  <c:v>1.008</c:v>
                </c:pt>
                <c:pt idx="31301">
                  <c:v>1.0090000000000001</c:v>
                </c:pt>
                <c:pt idx="31302">
                  <c:v>1.0090000000000001</c:v>
                </c:pt>
                <c:pt idx="31303">
                  <c:v>1.01</c:v>
                </c:pt>
                <c:pt idx="31304">
                  <c:v>1.0090000000000001</c:v>
                </c:pt>
                <c:pt idx="31305">
                  <c:v>1.008</c:v>
                </c:pt>
                <c:pt idx="31306">
                  <c:v>1.0070000000000001</c:v>
                </c:pt>
                <c:pt idx="31307">
                  <c:v>1.0070000000000001</c:v>
                </c:pt>
                <c:pt idx="31308">
                  <c:v>1.008</c:v>
                </c:pt>
                <c:pt idx="31309">
                  <c:v>1.0090000000000001</c:v>
                </c:pt>
                <c:pt idx="31310">
                  <c:v>1.01</c:v>
                </c:pt>
                <c:pt idx="31311">
                  <c:v>1.01</c:v>
                </c:pt>
                <c:pt idx="31312">
                  <c:v>1.008</c:v>
                </c:pt>
                <c:pt idx="31313">
                  <c:v>1.0090000000000001</c:v>
                </c:pt>
                <c:pt idx="31314">
                  <c:v>1.01</c:v>
                </c:pt>
                <c:pt idx="31315">
                  <c:v>1.01</c:v>
                </c:pt>
                <c:pt idx="31316">
                  <c:v>1.01</c:v>
                </c:pt>
                <c:pt idx="31317">
                  <c:v>1.01</c:v>
                </c:pt>
                <c:pt idx="31318">
                  <c:v>1.01</c:v>
                </c:pt>
                <c:pt idx="31319">
                  <c:v>1.0090000000000001</c:v>
                </c:pt>
                <c:pt idx="31320">
                  <c:v>1.01</c:v>
                </c:pt>
                <c:pt idx="31321">
                  <c:v>1.0090000000000001</c:v>
                </c:pt>
                <c:pt idx="31322">
                  <c:v>1.0090000000000001</c:v>
                </c:pt>
                <c:pt idx="31323">
                  <c:v>1.01</c:v>
                </c:pt>
                <c:pt idx="31324">
                  <c:v>1.0090000000000001</c:v>
                </c:pt>
                <c:pt idx="31325">
                  <c:v>1.008</c:v>
                </c:pt>
                <c:pt idx="31326">
                  <c:v>1.0070000000000001</c:v>
                </c:pt>
                <c:pt idx="31327">
                  <c:v>1.0070000000000001</c:v>
                </c:pt>
                <c:pt idx="31328">
                  <c:v>1.006</c:v>
                </c:pt>
                <c:pt idx="31329">
                  <c:v>1.0070000000000001</c:v>
                </c:pt>
                <c:pt idx="31330">
                  <c:v>1.0070000000000001</c:v>
                </c:pt>
                <c:pt idx="31331">
                  <c:v>1.0070000000000001</c:v>
                </c:pt>
                <c:pt idx="31332">
                  <c:v>1.0070000000000001</c:v>
                </c:pt>
                <c:pt idx="31333">
                  <c:v>1.0090000000000001</c:v>
                </c:pt>
                <c:pt idx="31334">
                  <c:v>1.0070000000000001</c:v>
                </c:pt>
                <c:pt idx="31335">
                  <c:v>1.0070000000000001</c:v>
                </c:pt>
                <c:pt idx="31336">
                  <c:v>1.008</c:v>
                </c:pt>
                <c:pt idx="31337">
                  <c:v>1.0090000000000001</c:v>
                </c:pt>
                <c:pt idx="31338">
                  <c:v>1.01</c:v>
                </c:pt>
                <c:pt idx="31339">
                  <c:v>1.008</c:v>
                </c:pt>
                <c:pt idx="31340">
                  <c:v>1.0090000000000001</c:v>
                </c:pt>
                <c:pt idx="31341">
                  <c:v>1.008</c:v>
                </c:pt>
                <c:pt idx="31342">
                  <c:v>1.008</c:v>
                </c:pt>
                <c:pt idx="31343">
                  <c:v>1.0090000000000001</c:v>
                </c:pt>
                <c:pt idx="31344">
                  <c:v>1.0090000000000001</c:v>
                </c:pt>
                <c:pt idx="31345">
                  <c:v>1.0090000000000001</c:v>
                </c:pt>
                <c:pt idx="31346">
                  <c:v>1.008</c:v>
                </c:pt>
                <c:pt idx="31347">
                  <c:v>1.0090000000000001</c:v>
                </c:pt>
                <c:pt idx="31348">
                  <c:v>1.01</c:v>
                </c:pt>
                <c:pt idx="31349">
                  <c:v>1.0090000000000001</c:v>
                </c:pt>
                <c:pt idx="31350">
                  <c:v>1.01</c:v>
                </c:pt>
                <c:pt idx="31351">
                  <c:v>1.01</c:v>
                </c:pt>
                <c:pt idx="31352">
                  <c:v>1.0090000000000001</c:v>
                </c:pt>
                <c:pt idx="31353">
                  <c:v>1.008</c:v>
                </c:pt>
                <c:pt idx="31354">
                  <c:v>1.008</c:v>
                </c:pt>
                <c:pt idx="31355">
                  <c:v>1.008</c:v>
                </c:pt>
                <c:pt idx="31356">
                  <c:v>1.0090000000000001</c:v>
                </c:pt>
                <c:pt idx="31357">
                  <c:v>1.01</c:v>
                </c:pt>
                <c:pt idx="31358">
                  <c:v>1.0090000000000001</c:v>
                </c:pt>
                <c:pt idx="31359">
                  <c:v>1.008</c:v>
                </c:pt>
                <c:pt idx="31360">
                  <c:v>1.0090000000000001</c:v>
                </c:pt>
                <c:pt idx="31361">
                  <c:v>1.0110000000000001</c:v>
                </c:pt>
                <c:pt idx="31362">
                  <c:v>1.01</c:v>
                </c:pt>
                <c:pt idx="31363">
                  <c:v>1.0090000000000001</c:v>
                </c:pt>
                <c:pt idx="31364">
                  <c:v>1.0090000000000001</c:v>
                </c:pt>
                <c:pt idx="31365">
                  <c:v>1.0090000000000001</c:v>
                </c:pt>
                <c:pt idx="31366">
                  <c:v>1.008</c:v>
                </c:pt>
                <c:pt idx="31367">
                  <c:v>1.01</c:v>
                </c:pt>
                <c:pt idx="31368">
                  <c:v>1.01</c:v>
                </c:pt>
                <c:pt idx="31369">
                  <c:v>1.0070000000000001</c:v>
                </c:pt>
                <c:pt idx="31370">
                  <c:v>1.008</c:v>
                </c:pt>
                <c:pt idx="31371">
                  <c:v>1.01</c:v>
                </c:pt>
                <c:pt idx="31372">
                  <c:v>1.0090000000000001</c:v>
                </c:pt>
                <c:pt idx="31373">
                  <c:v>1.0090000000000001</c:v>
                </c:pt>
                <c:pt idx="31374">
                  <c:v>1.0090000000000001</c:v>
                </c:pt>
                <c:pt idx="31375">
                  <c:v>1.0090000000000001</c:v>
                </c:pt>
                <c:pt idx="31376">
                  <c:v>1.0070000000000001</c:v>
                </c:pt>
                <c:pt idx="31377">
                  <c:v>1.0070000000000001</c:v>
                </c:pt>
                <c:pt idx="31378">
                  <c:v>1.0070000000000001</c:v>
                </c:pt>
                <c:pt idx="31379">
                  <c:v>1.0070000000000001</c:v>
                </c:pt>
                <c:pt idx="31380">
                  <c:v>1.0070000000000001</c:v>
                </c:pt>
                <c:pt idx="31381">
                  <c:v>1.0090000000000001</c:v>
                </c:pt>
                <c:pt idx="31382">
                  <c:v>1.0110000000000001</c:v>
                </c:pt>
                <c:pt idx="31383">
                  <c:v>1.0090000000000001</c:v>
                </c:pt>
                <c:pt idx="31384">
                  <c:v>1.0090000000000001</c:v>
                </c:pt>
                <c:pt idx="31385">
                  <c:v>1.01</c:v>
                </c:pt>
                <c:pt idx="31386">
                  <c:v>1.0090000000000001</c:v>
                </c:pt>
                <c:pt idx="31387">
                  <c:v>1.0090000000000001</c:v>
                </c:pt>
                <c:pt idx="31388">
                  <c:v>1.008</c:v>
                </c:pt>
                <c:pt idx="31389">
                  <c:v>1.0070000000000001</c:v>
                </c:pt>
                <c:pt idx="31390">
                  <c:v>1.0090000000000001</c:v>
                </c:pt>
                <c:pt idx="31391">
                  <c:v>1.0090000000000001</c:v>
                </c:pt>
                <c:pt idx="31392">
                  <c:v>1.0090000000000001</c:v>
                </c:pt>
                <c:pt idx="31393">
                  <c:v>1.01</c:v>
                </c:pt>
                <c:pt idx="31394">
                  <c:v>1.0110000000000001</c:v>
                </c:pt>
                <c:pt idx="31395">
                  <c:v>1.01</c:v>
                </c:pt>
                <c:pt idx="31396">
                  <c:v>1.01</c:v>
                </c:pt>
                <c:pt idx="31397">
                  <c:v>1.0110000000000001</c:v>
                </c:pt>
                <c:pt idx="31398">
                  <c:v>1.012</c:v>
                </c:pt>
                <c:pt idx="31399">
                  <c:v>1.0110000000000001</c:v>
                </c:pt>
                <c:pt idx="31400">
                  <c:v>1.012</c:v>
                </c:pt>
                <c:pt idx="31401">
                  <c:v>1.012</c:v>
                </c:pt>
                <c:pt idx="31402">
                  <c:v>1.012</c:v>
                </c:pt>
                <c:pt idx="31403">
                  <c:v>1.0110000000000001</c:v>
                </c:pt>
                <c:pt idx="31404">
                  <c:v>1.01</c:v>
                </c:pt>
                <c:pt idx="31405">
                  <c:v>1.0110000000000001</c:v>
                </c:pt>
                <c:pt idx="31406">
                  <c:v>1.01</c:v>
                </c:pt>
                <c:pt idx="31407">
                  <c:v>1.01</c:v>
                </c:pt>
                <c:pt idx="31408">
                  <c:v>1.01</c:v>
                </c:pt>
                <c:pt idx="31409">
                  <c:v>1.01</c:v>
                </c:pt>
                <c:pt idx="31410">
                  <c:v>1.0090000000000001</c:v>
                </c:pt>
                <c:pt idx="31411">
                  <c:v>1.0090000000000001</c:v>
                </c:pt>
                <c:pt idx="31412">
                  <c:v>1.008</c:v>
                </c:pt>
                <c:pt idx="31413">
                  <c:v>1.008</c:v>
                </c:pt>
                <c:pt idx="31414">
                  <c:v>1.0090000000000001</c:v>
                </c:pt>
                <c:pt idx="31415">
                  <c:v>1.0090000000000001</c:v>
                </c:pt>
                <c:pt idx="31416">
                  <c:v>1.0090000000000001</c:v>
                </c:pt>
                <c:pt idx="31417">
                  <c:v>1.0090000000000001</c:v>
                </c:pt>
                <c:pt idx="31418">
                  <c:v>1.01</c:v>
                </c:pt>
                <c:pt idx="31419">
                  <c:v>1.0090000000000001</c:v>
                </c:pt>
                <c:pt idx="31420">
                  <c:v>1.008</c:v>
                </c:pt>
                <c:pt idx="31421">
                  <c:v>1.008</c:v>
                </c:pt>
                <c:pt idx="31422">
                  <c:v>1.0090000000000001</c:v>
                </c:pt>
                <c:pt idx="31423">
                  <c:v>1.01</c:v>
                </c:pt>
                <c:pt idx="31424">
                  <c:v>1.01</c:v>
                </c:pt>
                <c:pt idx="31425">
                  <c:v>1.0110000000000001</c:v>
                </c:pt>
                <c:pt idx="31426">
                  <c:v>1.01</c:v>
                </c:pt>
                <c:pt idx="31427">
                  <c:v>1.0110000000000001</c:v>
                </c:pt>
                <c:pt idx="31428">
                  <c:v>1.012</c:v>
                </c:pt>
                <c:pt idx="31429">
                  <c:v>1.0130000000000001</c:v>
                </c:pt>
                <c:pt idx="31430">
                  <c:v>1.0130000000000001</c:v>
                </c:pt>
                <c:pt idx="31431">
                  <c:v>1.0130000000000001</c:v>
                </c:pt>
                <c:pt idx="31432">
                  <c:v>1.0110000000000001</c:v>
                </c:pt>
                <c:pt idx="31433">
                  <c:v>1.0110000000000001</c:v>
                </c:pt>
                <c:pt idx="31434">
                  <c:v>1.012</c:v>
                </c:pt>
                <c:pt idx="31435">
                  <c:v>1.012</c:v>
                </c:pt>
                <c:pt idx="31436">
                  <c:v>1.0110000000000001</c:v>
                </c:pt>
                <c:pt idx="31437">
                  <c:v>1.012</c:v>
                </c:pt>
                <c:pt idx="31438">
                  <c:v>1.0110000000000001</c:v>
                </c:pt>
                <c:pt idx="31439">
                  <c:v>1.0110000000000001</c:v>
                </c:pt>
                <c:pt idx="31440">
                  <c:v>1.0110000000000001</c:v>
                </c:pt>
                <c:pt idx="31441">
                  <c:v>1.01</c:v>
                </c:pt>
                <c:pt idx="31442">
                  <c:v>1.0090000000000001</c:v>
                </c:pt>
                <c:pt idx="31443">
                  <c:v>1.008</c:v>
                </c:pt>
                <c:pt idx="31444">
                  <c:v>1.008</c:v>
                </c:pt>
                <c:pt idx="31445">
                  <c:v>1.0090000000000001</c:v>
                </c:pt>
                <c:pt idx="31446">
                  <c:v>1.01</c:v>
                </c:pt>
                <c:pt idx="31447">
                  <c:v>1.01</c:v>
                </c:pt>
                <c:pt idx="31448">
                  <c:v>1.0110000000000001</c:v>
                </c:pt>
                <c:pt idx="31449">
                  <c:v>1.01</c:v>
                </c:pt>
                <c:pt idx="31450">
                  <c:v>1.0090000000000001</c:v>
                </c:pt>
                <c:pt idx="31451">
                  <c:v>1.0090000000000001</c:v>
                </c:pt>
                <c:pt idx="31452">
                  <c:v>1.0090000000000001</c:v>
                </c:pt>
                <c:pt idx="31453">
                  <c:v>1.0090000000000001</c:v>
                </c:pt>
                <c:pt idx="31454">
                  <c:v>1.008</c:v>
                </c:pt>
                <c:pt idx="31455">
                  <c:v>1.0090000000000001</c:v>
                </c:pt>
                <c:pt idx="31456">
                  <c:v>1.0090000000000001</c:v>
                </c:pt>
                <c:pt idx="31457">
                  <c:v>1.0090000000000001</c:v>
                </c:pt>
                <c:pt idx="31458">
                  <c:v>1.0090000000000001</c:v>
                </c:pt>
                <c:pt idx="31459">
                  <c:v>1.008</c:v>
                </c:pt>
                <c:pt idx="31460">
                  <c:v>1.0090000000000001</c:v>
                </c:pt>
                <c:pt idx="31461">
                  <c:v>1.01</c:v>
                </c:pt>
                <c:pt idx="31462">
                  <c:v>1.012</c:v>
                </c:pt>
                <c:pt idx="31463">
                  <c:v>1.0110000000000001</c:v>
                </c:pt>
                <c:pt idx="31464">
                  <c:v>1.01</c:v>
                </c:pt>
                <c:pt idx="31465">
                  <c:v>1.008</c:v>
                </c:pt>
                <c:pt idx="31466">
                  <c:v>1.0090000000000001</c:v>
                </c:pt>
                <c:pt idx="31467">
                  <c:v>1.0090000000000001</c:v>
                </c:pt>
                <c:pt idx="31468">
                  <c:v>1.0090000000000001</c:v>
                </c:pt>
                <c:pt idx="31469">
                  <c:v>1.01</c:v>
                </c:pt>
                <c:pt idx="31470">
                  <c:v>1.01</c:v>
                </c:pt>
                <c:pt idx="31471">
                  <c:v>1.01</c:v>
                </c:pt>
                <c:pt idx="31472">
                  <c:v>1.0110000000000001</c:v>
                </c:pt>
                <c:pt idx="31473">
                  <c:v>1.0110000000000001</c:v>
                </c:pt>
                <c:pt idx="31474">
                  <c:v>1.01</c:v>
                </c:pt>
                <c:pt idx="31475">
                  <c:v>1.012</c:v>
                </c:pt>
                <c:pt idx="31476">
                  <c:v>1.012</c:v>
                </c:pt>
                <c:pt idx="31477">
                  <c:v>1.0110000000000001</c:v>
                </c:pt>
                <c:pt idx="31478">
                  <c:v>1.01</c:v>
                </c:pt>
                <c:pt idx="31479">
                  <c:v>1.0110000000000001</c:v>
                </c:pt>
                <c:pt idx="31480">
                  <c:v>1.0110000000000001</c:v>
                </c:pt>
                <c:pt idx="31481">
                  <c:v>1.01</c:v>
                </c:pt>
                <c:pt idx="31482">
                  <c:v>1.0090000000000001</c:v>
                </c:pt>
                <c:pt idx="31483">
                  <c:v>1.01</c:v>
                </c:pt>
                <c:pt idx="31484">
                  <c:v>1.01</c:v>
                </c:pt>
                <c:pt idx="31485">
                  <c:v>1.0090000000000001</c:v>
                </c:pt>
                <c:pt idx="31486">
                  <c:v>1.01</c:v>
                </c:pt>
                <c:pt idx="31487">
                  <c:v>1.0110000000000001</c:v>
                </c:pt>
                <c:pt idx="31488">
                  <c:v>1.01</c:v>
                </c:pt>
                <c:pt idx="31489">
                  <c:v>1.01</c:v>
                </c:pt>
                <c:pt idx="31490">
                  <c:v>1.01</c:v>
                </c:pt>
                <c:pt idx="31491">
                  <c:v>1.0090000000000001</c:v>
                </c:pt>
                <c:pt idx="31492">
                  <c:v>1.0090000000000001</c:v>
                </c:pt>
                <c:pt idx="31493">
                  <c:v>1.01</c:v>
                </c:pt>
                <c:pt idx="31494">
                  <c:v>1.01</c:v>
                </c:pt>
                <c:pt idx="31495">
                  <c:v>1.01</c:v>
                </c:pt>
                <c:pt idx="31496">
                  <c:v>1.01</c:v>
                </c:pt>
                <c:pt idx="31497">
                  <c:v>1.0090000000000001</c:v>
                </c:pt>
                <c:pt idx="31498">
                  <c:v>1.0090000000000001</c:v>
                </c:pt>
                <c:pt idx="31499">
                  <c:v>1.01</c:v>
                </c:pt>
                <c:pt idx="31500">
                  <c:v>1.01</c:v>
                </c:pt>
                <c:pt idx="31501">
                  <c:v>1.01</c:v>
                </c:pt>
                <c:pt idx="31502">
                  <c:v>1.0110000000000001</c:v>
                </c:pt>
                <c:pt idx="31503">
                  <c:v>1.0110000000000001</c:v>
                </c:pt>
                <c:pt idx="31504">
                  <c:v>1.0090000000000001</c:v>
                </c:pt>
                <c:pt idx="31505">
                  <c:v>1.01</c:v>
                </c:pt>
                <c:pt idx="31506">
                  <c:v>1.0110000000000001</c:v>
                </c:pt>
                <c:pt idx="31507">
                  <c:v>1.0110000000000001</c:v>
                </c:pt>
                <c:pt idx="31508">
                  <c:v>1.01</c:v>
                </c:pt>
                <c:pt idx="31509">
                  <c:v>1.0090000000000001</c:v>
                </c:pt>
                <c:pt idx="31510">
                  <c:v>1.008</c:v>
                </c:pt>
                <c:pt idx="31511">
                  <c:v>1.008</c:v>
                </c:pt>
                <c:pt idx="31512">
                  <c:v>1.008</c:v>
                </c:pt>
                <c:pt idx="31513">
                  <c:v>1.008</c:v>
                </c:pt>
                <c:pt idx="31514">
                  <c:v>1.0090000000000001</c:v>
                </c:pt>
                <c:pt idx="31515">
                  <c:v>1.0110000000000001</c:v>
                </c:pt>
                <c:pt idx="31516">
                  <c:v>1.0110000000000001</c:v>
                </c:pt>
                <c:pt idx="31517">
                  <c:v>1.012</c:v>
                </c:pt>
                <c:pt idx="31518">
                  <c:v>1.012</c:v>
                </c:pt>
                <c:pt idx="31519">
                  <c:v>1.012</c:v>
                </c:pt>
                <c:pt idx="31520">
                  <c:v>1.012</c:v>
                </c:pt>
                <c:pt idx="31521">
                  <c:v>1.01</c:v>
                </c:pt>
                <c:pt idx="31522">
                  <c:v>1.0090000000000001</c:v>
                </c:pt>
                <c:pt idx="31523">
                  <c:v>1.01</c:v>
                </c:pt>
                <c:pt idx="31524">
                  <c:v>1.0110000000000001</c:v>
                </c:pt>
                <c:pt idx="31525">
                  <c:v>1.01</c:v>
                </c:pt>
                <c:pt idx="31526">
                  <c:v>1.01</c:v>
                </c:pt>
                <c:pt idx="31527">
                  <c:v>1.0090000000000001</c:v>
                </c:pt>
                <c:pt idx="31528">
                  <c:v>1.0090000000000001</c:v>
                </c:pt>
                <c:pt idx="31529">
                  <c:v>1.01</c:v>
                </c:pt>
                <c:pt idx="31530">
                  <c:v>1.0110000000000001</c:v>
                </c:pt>
                <c:pt idx="31531">
                  <c:v>1.0110000000000001</c:v>
                </c:pt>
                <c:pt idx="31532">
                  <c:v>1.0110000000000001</c:v>
                </c:pt>
                <c:pt idx="31533">
                  <c:v>1.012</c:v>
                </c:pt>
                <c:pt idx="31534">
                  <c:v>1.012</c:v>
                </c:pt>
                <c:pt idx="31535">
                  <c:v>1.0110000000000001</c:v>
                </c:pt>
                <c:pt idx="31536">
                  <c:v>1.01</c:v>
                </c:pt>
                <c:pt idx="31537">
                  <c:v>1.0090000000000001</c:v>
                </c:pt>
                <c:pt idx="31538">
                  <c:v>1.0090000000000001</c:v>
                </c:pt>
                <c:pt idx="31539">
                  <c:v>1.0090000000000001</c:v>
                </c:pt>
                <c:pt idx="31540">
                  <c:v>1.0110000000000001</c:v>
                </c:pt>
                <c:pt idx="31541">
                  <c:v>1.0110000000000001</c:v>
                </c:pt>
                <c:pt idx="31542">
                  <c:v>1.0110000000000001</c:v>
                </c:pt>
                <c:pt idx="31543">
                  <c:v>1.012</c:v>
                </c:pt>
                <c:pt idx="31544">
                  <c:v>1.012</c:v>
                </c:pt>
                <c:pt idx="31545">
                  <c:v>1.014</c:v>
                </c:pt>
                <c:pt idx="31546">
                  <c:v>1.0130000000000001</c:v>
                </c:pt>
                <c:pt idx="31547">
                  <c:v>1.0150000000000001</c:v>
                </c:pt>
                <c:pt idx="31548">
                  <c:v>1.0150000000000001</c:v>
                </c:pt>
                <c:pt idx="31549">
                  <c:v>1.014</c:v>
                </c:pt>
                <c:pt idx="31550">
                  <c:v>1.012</c:v>
                </c:pt>
                <c:pt idx="31551">
                  <c:v>1.0110000000000001</c:v>
                </c:pt>
                <c:pt idx="31552">
                  <c:v>1.0130000000000001</c:v>
                </c:pt>
                <c:pt idx="31553">
                  <c:v>1.0110000000000001</c:v>
                </c:pt>
                <c:pt idx="31554">
                  <c:v>1.0110000000000001</c:v>
                </c:pt>
                <c:pt idx="31555">
                  <c:v>1.0110000000000001</c:v>
                </c:pt>
                <c:pt idx="31556">
                  <c:v>1.012</c:v>
                </c:pt>
                <c:pt idx="31557">
                  <c:v>1.012</c:v>
                </c:pt>
                <c:pt idx="31558">
                  <c:v>1.012</c:v>
                </c:pt>
                <c:pt idx="31559">
                  <c:v>1.012</c:v>
                </c:pt>
                <c:pt idx="31560">
                  <c:v>1.012</c:v>
                </c:pt>
                <c:pt idx="31561">
                  <c:v>1.012</c:v>
                </c:pt>
                <c:pt idx="31562">
                  <c:v>1.0110000000000001</c:v>
                </c:pt>
                <c:pt idx="31563">
                  <c:v>1.01</c:v>
                </c:pt>
                <c:pt idx="31564">
                  <c:v>1.01</c:v>
                </c:pt>
                <c:pt idx="31565">
                  <c:v>1.01</c:v>
                </c:pt>
                <c:pt idx="31566">
                  <c:v>1.01</c:v>
                </c:pt>
                <c:pt idx="31567">
                  <c:v>1.01</c:v>
                </c:pt>
                <c:pt idx="31568">
                  <c:v>1.012</c:v>
                </c:pt>
                <c:pt idx="31569">
                  <c:v>1.012</c:v>
                </c:pt>
                <c:pt idx="31570">
                  <c:v>1.012</c:v>
                </c:pt>
                <c:pt idx="31571">
                  <c:v>1.0130000000000001</c:v>
                </c:pt>
                <c:pt idx="31572">
                  <c:v>1.014</c:v>
                </c:pt>
                <c:pt idx="31573">
                  <c:v>1.0130000000000001</c:v>
                </c:pt>
                <c:pt idx="31574">
                  <c:v>1.014</c:v>
                </c:pt>
                <c:pt idx="31575">
                  <c:v>1.0130000000000001</c:v>
                </c:pt>
                <c:pt idx="31576">
                  <c:v>1.0130000000000001</c:v>
                </c:pt>
                <c:pt idx="31577">
                  <c:v>1.014</c:v>
                </c:pt>
                <c:pt idx="31578">
                  <c:v>1.0150000000000001</c:v>
                </c:pt>
                <c:pt idx="31579">
                  <c:v>1.016</c:v>
                </c:pt>
                <c:pt idx="31580">
                  <c:v>1.016</c:v>
                </c:pt>
                <c:pt idx="31581">
                  <c:v>1.0170000000000001</c:v>
                </c:pt>
                <c:pt idx="31582">
                  <c:v>1.016</c:v>
                </c:pt>
                <c:pt idx="31583">
                  <c:v>1.0150000000000001</c:v>
                </c:pt>
                <c:pt idx="31584">
                  <c:v>1.0150000000000001</c:v>
                </c:pt>
                <c:pt idx="31585">
                  <c:v>1.014</c:v>
                </c:pt>
                <c:pt idx="31586">
                  <c:v>1.014</c:v>
                </c:pt>
                <c:pt idx="31587">
                  <c:v>1.014</c:v>
                </c:pt>
                <c:pt idx="31588">
                  <c:v>1.014</c:v>
                </c:pt>
                <c:pt idx="31589">
                  <c:v>1.0150000000000001</c:v>
                </c:pt>
                <c:pt idx="31590">
                  <c:v>1.0130000000000001</c:v>
                </c:pt>
                <c:pt idx="31591">
                  <c:v>1.0130000000000001</c:v>
                </c:pt>
                <c:pt idx="31592">
                  <c:v>1.012</c:v>
                </c:pt>
                <c:pt idx="31593">
                  <c:v>1.0130000000000001</c:v>
                </c:pt>
                <c:pt idx="31594">
                  <c:v>1.0130000000000001</c:v>
                </c:pt>
                <c:pt idx="31595">
                  <c:v>1.014</c:v>
                </c:pt>
                <c:pt idx="31596">
                  <c:v>1.014</c:v>
                </c:pt>
                <c:pt idx="31597">
                  <c:v>1.0130000000000001</c:v>
                </c:pt>
                <c:pt idx="31598">
                  <c:v>1.0130000000000001</c:v>
                </c:pt>
                <c:pt idx="31599">
                  <c:v>1.0130000000000001</c:v>
                </c:pt>
                <c:pt idx="31600">
                  <c:v>1.012</c:v>
                </c:pt>
                <c:pt idx="31601">
                  <c:v>1.012</c:v>
                </c:pt>
                <c:pt idx="31602">
                  <c:v>1.01</c:v>
                </c:pt>
                <c:pt idx="31603">
                  <c:v>1.0090000000000001</c:v>
                </c:pt>
                <c:pt idx="31604">
                  <c:v>1.0110000000000001</c:v>
                </c:pt>
                <c:pt idx="31605">
                  <c:v>1.0110000000000001</c:v>
                </c:pt>
                <c:pt idx="31606">
                  <c:v>1.01</c:v>
                </c:pt>
                <c:pt idx="31607">
                  <c:v>1.01</c:v>
                </c:pt>
                <c:pt idx="31608">
                  <c:v>1.0110000000000001</c:v>
                </c:pt>
                <c:pt idx="31609">
                  <c:v>1.01</c:v>
                </c:pt>
                <c:pt idx="31610">
                  <c:v>1.0110000000000001</c:v>
                </c:pt>
                <c:pt idx="31611">
                  <c:v>1.012</c:v>
                </c:pt>
                <c:pt idx="31612">
                  <c:v>1.0130000000000001</c:v>
                </c:pt>
                <c:pt idx="31613">
                  <c:v>1.012</c:v>
                </c:pt>
                <c:pt idx="31614">
                  <c:v>1.012</c:v>
                </c:pt>
                <c:pt idx="31615">
                  <c:v>1.0130000000000001</c:v>
                </c:pt>
                <c:pt idx="31616">
                  <c:v>1.014</c:v>
                </c:pt>
                <c:pt idx="31617">
                  <c:v>1.0150000000000001</c:v>
                </c:pt>
                <c:pt idx="31618">
                  <c:v>1.0150000000000001</c:v>
                </c:pt>
                <c:pt idx="31619">
                  <c:v>1.012</c:v>
                </c:pt>
                <c:pt idx="31620">
                  <c:v>1.012</c:v>
                </c:pt>
                <c:pt idx="31621">
                  <c:v>1.012</c:v>
                </c:pt>
                <c:pt idx="31622">
                  <c:v>1.012</c:v>
                </c:pt>
                <c:pt idx="31623">
                  <c:v>1.0110000000000001</c:v>
                </c:pt>
                <c:pt idx="31624">
                  <c:v>1.0110000000000001</c:v>
                </c:pt>
                <c:pt idx="31625">
                  <c:v>1.012</c:v>
                </c:pt>
                <c:pt idx="31626">
                  <c:v>1.012</c:v>
                </c:pt>
                <c:pt idx="31627">
                  <c:v>1.01</c:v>
                </c:pt>
                <c:pt idx="31628">
                  <c:v>1.01</c:v>
                </c:pt>
                <c:pt idx="31629">
                  <c:v>1.0110000000000001</c:v>
                </c:pt>
                <c:pt idx="31630">
                  <c:v>1.012</c:v>
                </c:pt>
                <c:pt idx="31631">
                  <c:v>1.01</c:v>
                </c:pt>
                <c:pt idx="31632">
                  <c:v>1.0090000000000001</c:v>
                </c:pt>
                <c:pt idx="31633">
                  <c:v>1.0090000000000001</c:v>
                </c:pt>
                <c:pt idx="31634">
                  <c:v>1.0090000000000001</c:v>
                </c:pt>
                <c:pt idx="31635">
                  <c:v>1.01</c:v>
                </c:pt>
                <c:pt idx="31636">
                  <c:v>1.0110000000000001</c:v>
                </c:pt>
                <c:pt idx="31637">
                  <c:v>1.0110000000000001</c:v>
                </c:pt>
                <c:pt idx="31638">
                  <c:v>1.01</c:v>
                </c:pt>
                <c:pt idx="31639">
                  <c:v>1.0110000000000001</c:v>
                </c:pt>
                <c:pt idx="31640">
                  <c:v>1.0110000000000001</c:v>
                </c:pt>
                <c:pt idx="31641">
                  <c:v>1.012</c:v>
                </c:pt>
                <c:pt idx="31642">
                  <c:v>1.012</c:v>
                </c:pt>
                <c:pt idx="31643">
                  <c:v>1.0110000000000001</c:v>
                </c:pt>
                <c:pt idx="31644">
                  <c:v>1.0130000000000001</c:v>
                </c:pt>
                <c:pt idx="31645">
                  <c:v>1.012</c:v>
                </c:pt>
                <c:pt idx="31646">
                  <c:v>1.0130000000000001</c:v>
                </c:pt>
                <c:pt idx="31647">
                  <c:v>1.012</c:v>
                </c:pt>
                <c:pt idx="31648">
                  <c:v>1.012</c:v>
                </c:pt>
                <c:pt idx="31649">
                  <c:v>1.0110000000000001</c:v>
                </c:pt>
                <c:pt idx="31650">
                  <c:v>1.0110000000000001</c:v>
                </c:pt>
                <c:pt idx="31651">
                  <c:v>1.0130000000000001</c:v>
                </c:pt>
                <c:pt idx="31652">
                  <c:v>1.014</c:v>
                </c:pt>
                <c:pt idx="31653">
                  <c:v>1.012</c:v>
                </c:pt>
                <c:pt idx="31654">
                  <c:v>1.012</c:v>
                </c:pt>
                <c:pt idx="31655">
                  <c:v>1.0110000000000001</c:v>
                </c:pt>
                <c:pt idx="31656">
                  <c:v>1.0110000000000001</c:v>
                </c:pt>
                <c:pt idx="31657">
                  <c:v>1.0110000000000001</c:v>
                </c:pt>
                <c:pt idx="31658">
                  <c:v>1.0110000000000001</c:v>
                </c:pt>
                <c:pt idx="31659">
                  <c:v>1.012</c:v>
                </c:pt>
                <c:pt idx="31660">
                  <c:v>1.0110000000000001</c:v>
                </c:pt>
                <c:pt idx="31661">
                  <c:v>1.0110000000000001</c:v>
                </c:pt>
                <c:pt idx="31662">
                  <c:v>1.0110000000000001</c:v>
                </c:pt>
                <c:pt idx="31663">
                  <c:v>1.012</c:v>
                </c:pt>
                <c:pt idx="31664">
                  <c:v>1.0110000000000001</c:v>
                </c:pt>
                <c:pt idx="31665">
                  <c:v>1.012</c:v>
                </c:pt>
                <c:pt idx="31666">
                  <c:v>1.012</c:v>
                </c:pt>
                <c:pt idx="31667">
                  <c:v>1.0130000000000001</c:v>
                </c:pt>
                <c:pt idx="31668">
                  <c:v>1.012</c:v>
                </c:pt>
                <c:pt idx="31669">
                  <c:v>1.0110000000000001</c:v>
                </c:pt>
                <c:pt idx="31670">
                  <c:v>1.0110000000000001</c:v>
                </c:pt>
                <c:pt idx="31671">
                  <c:v>1.01</c:v>
                </c:pt>
                <c:pt idx="31672">
                  <c:v>1.012</c:v>
                </c:pt>
                <c:pt idx="31673">
                  <c:v>1.0130000000000001</c:v>
                </c:pt>
                <c:pt idx="31674">
                  <c:v>1.0150000000000001</c:v>
                </c:pt>
                <c:pt idx="31675">
                  <c:v>1.014</c:v>
                </c:pt>
                <c:pt idx="31676">
                  <c:v>1.0130000000000001</c:v>
                </c:pt>
                <c:pt idx="31677">
                  <c:v>1.0130000000000001</c:v>
                </c:pt>
                <c:pt idx="31678">
                  <c:v>1.0110000000000001</c:v>
                </c:pt>
                <c:pt idx="31679">
                  <c:v>1.012</c:v>
                </c:pt>
                <c:pt idx="31680">
                  <c:v>1.014</c:v>
                </c:pt>
                <c:pt idx="31681">
                  <c:v>1.0150000000000001</c:v>
                </c:pt>
                <c:pt idx="31682">
                  <c:v>1.016</c:v>
                </c:pt>
                <c:pt idx="31683">
                  <c:v>1.0150000000000001</c:v>
                </c:pt>
                <c:pt idx="31684">
                  <c:v>1.0130000000000001</c:v>
                </c:pt>
                <c:pt idx="31685">
                  <c:v>1.0150000000000001</c:v>
                </c:pt>
                <c:pt idx="31686">
                  <c:v>1.0150000000000001</c:v>
                </c:pt>
                <c:pt idx="31687">
                  <c:v>1.014</c:v>
                </c:pt>
                <c:pt idx="31688">
                  <c:v>1.0150000000000001</c:v>
                </c:pt>
                <c:pt idx="31689">
                  <c:v>1.014</c:v>
                </c:pt>
                <c:pt idx="31690">
                  <c:v>1.0150000000000001</c:v>
                </c:pt>
                <c:pt idx="31691">
                  <c:v>1.0170000000000001</c:v>
                </c:pt>
                <c:pt idx="31692">
                  <c:v>1.016</c:v>
                </c:pt>
                <c:pt idx="31693">
                  <c:v>1.014</c:v>
                </c:pt>
                <c:pt idx="31694">
                  <c:v>1.0130000000000001</c:v>
                </c:pt>
                <c:pt idx="31695">
                  <c:v>1.014</c:v>
                </c:pt>
                <c:pt idx="31696">
                  <c:v>1.0150000000000001</c:v>
                </c:pt>
                <c:pt idx="31697">
                  <c:v>1.0130000000000001</c:v>
                </c:pt>
                <c:pt idx="31698">
                  <c:v>1.0130000000000001</c:v>
                </c:pt>
                <c:pt idx="31699">
                  <c:v>1.0130000000000001</c:v>
                </c:pt>
                <c:pt idx="31700">
                  <c:v>1.0130000000000001</c:v>
                </c:pt>
                <c:pt idx="31701">
                  <c:v>1.0130000000000001</c:v>
                </c:pt>
                <c:pt idx="31702">
                  <c:v>1.012</c:v>
                </c:pt>
                <c:pt idx="31703">
                  <c:v>1.012</c:v>
                </c:pt>
                <c:pt idx="31704">
                  <c:v>1.0130000000000001</c:v>
                </c:pt>
                <c:pt idx="31705">
                  <c:v>1.0130000000000001</c:v>
                </c:pt>
                <c:pt idx="31706">
                  <c:v>1.0130000000000001</c:v>
                </c:pt>
                <c:pt idx="31707">
                  <c:v>1.0130000000000001</c:v>
                </c:pt>
                <c:pt idx="31708">
                  <c:v>1.0130000000000001</c:v>
                </c:pt>
                <c:pt idx="31709">
                  <c:v>1.0130000000000001</c:v>
                </c:pt>
                <c:pt idx="31710">
                  <c:v>1.014</c:v>
                </c:pt>
                <c:pt idx="31711">
                  <c:v>1.014</c:v>
                </c:pt>
                <c:pt idx="31712">
                  <c:v>1.014</c:v>
                </c:pt>
                <c:pt idx="31713">
                  <c:v>1.0130000000000001</c:v>
                </c:pt>
                <c:pt idx="31714">
                  <c:v>1.012</c:v>
                </c:pt>
                <c:pt idx="31715">
                  <c:v>1.012</c:v>
                </c:pt>
                <c:pt idx="31716">
                  <c:v>1.0110000000000001</c:v>
                </c:pt>
                <c:pt idx="31717">
                  <c:v>1.012</c:v>
                </c:pt>
                <c:pt idx="31718">
                  <c:v>1.012</c:v>
                </c:pt>
                <c:pt idx="31719">
                  <c:v>1.0130000000000001</c:v>
                </c:pt>
                <c:pt idx="31720">
                  <c:v>1.014</c:v>
                </c:pt>
                <c:pt idx="31721">
                  <c:v>1.014</c:v>
                </c:pt>
                <c:pt idx="31722">
                  <c:v>1.014</c:v>
                </c:pt>
                <c:pt idx="31723">
                  <c:v>1.014</c:v>
                </c:pt>
                <c:pt idx="31724">
                  <c:v>1.012</c:v>
                </c:pt>
                <c:pt idx="31725">
                  <c:v>1.012</c:v>
                </c:pt>
                <c:pt idx="31726">
                  <c:v>1.0130000000000001</c:v>
                </c:pt>
                <c:pt idx="31727">
                  <c:v>1.0130000000000001</c:v>
                </c:pt>
                <c:pt idx="31728">
                  <c:v>1.014</c:v>
                </c:pt>
                <c:pt idx="31729">
                  <c:v>1.0130000000000001</c:v>
                </c:pt>
                <c:pt idx="31730">
                  <c:v>1.0130000000000001</c:v>
                </c:pt>
                <c:pt idx="31731">
                  <c:v>1.0130000000000001</c:v>
                </c:pt>
                <c:pt idx="31732">
                  <c:v>1.0130000000000001</c:v>
                </c:pt>
                <c:pt idx="31733">
                  <c:v>1.0130000000000001</c:v>
                </c:pt>
                <c:pt idx="31734">
                  <c:v>1.014</c:v>
                </c:pt>
                <c:pt idx="31735">
                  <c:v>1.014</c:v>
                </c:pt>
                <c:pt idx="31736">
                  <c:v>1.0150000000000001</c:v>
                </c:pt>
                <c:pt idx="31737">
                  <c:v>1.014</c:v>
                </c:pt>
                <c:pt idx="31738">
                  <c:v>1.0150000000000001</c:v>
                </c:pt>
                <c:pt idx="31739">
                  <c:v>1.0150000000000001</c:v>
                </c:pt>
                <c:pt idx="31740">
                  <c:v>1.014</c:v>
                </c:pt>
                <c:pt idx="31741">
                  <c:v>1.014</c:v>
                </c:pt>
                <c:pt idx="31742">
                  <c:v>1.0150000000000001</c:v>
                </c:pt>
                <c:pt idx="31743">
                  <c:v>1.0150000000000001</c:v>
                </c:pt>
                <c:pt idx="31744">
                  <c:v>1.014</c:v>
                </c:pt>
                <c:pt idx="31745">
                  <c:v>1.0150000000000001</c:v>
                </c:pt>
                <c:pt idx="31746">
                  <c:v>1.016</c:v>
                </c:pt>
                <c:pt idx="31747">
                  <c:v>1.014</c:v>
                </c:pt>
                <c:pt idx="31748">
                  <c:v>1.0130000000000001</c:v>
                </c:pt>
                <c:pt idx="31749">
                  <c:v>1.0130000000000001</c:v>
                </c:pt>
                <c:pt idx="31750">
                  <c:v>1.0130000000000001</c:v>
                </c:pt>
                <c:pt idx="31751">
                  <c:v>1.014</c:v>
                </c:pt>
                <c:pt idx="31752">
                  <c:v>1.0170000000000001</c:v>
                </c:pt>
                <c:pt idx="31753">
                  <c:v>1.0150000000000001</c:v>
                </c:pt>
                <c:pt idx="31754">
                  <c:v>1.016</c:v>
                </c:pt>
                <c:pt idx="31755">
                  <c:v>1.0150000000000001</c:v>
                </c:pt>
                <c:pt idx="31756">
                  <c:v>1.0150000000000001</c:v>
                </c:pt>
                <c:pt idx="31757">
                  <c:v>1.014</c:v>
                </c:pt>
                <c:pt idx="31758">
                  <c:v>1.0130000000000001</c:v>
                </c:pt>
                <c:pt idx="31759">
                  <c:v>1.0130000000000001</c:v>
                </c:pt>
                <c:pt idx="31760">
                  <c:v>1.0130000000000001</c:v>
                </c:pt>
                <c:pt idx="31761">
                  <c:v>1.0110000000000001</c:v>
                </c:pt>
                <c:pt idx="31762">
                  <c:v>1.0110000000000001</c:v>
                </c:pt>
                <c:pt idx="31763">
                  <c:v>1.01</c:v>
                </c:pt>
                <c:pt idx="31764">
                  <c:v>1.0110000000000001</c:v>
                </c:pt>
                <c:pt idx="31765">
                  <c:v>1.012</c:v>
                </c:pt>
                <c:pt idx="31766">
                  <c:v>1.012</c:v>
                </c:pt>
                <c:pt idx="31767">
                  <c:v>1.0130000000000001</c:v>
                </c:pt>
                <c:pt idx="31768">
                  <c:v>1.0130000000000001</c:v>
                </c:pt>
                <c:pt idx="31769">
                  <c:v>1.012</c:v>
                </c:pt>
                <c:pt idx="31770">
                  <c:v>1.012</c:v>
                </c:pt>
                <c:pt idx="31771">
                  <c:v>1.012</c:v>
                </c:pt>
                <c:pt idx="31772">
                  <c:v>1.0110000000000001</c:v>
                </c:pt>
                <c:pt idx="31773">
                  <c:v>1.012</c:v>
                </c:pt>
                <c:pt idx="31774">
                  <c:v>1.012</c:v>
                </c:pt>
                <c:pt idx="31775">
                  <c:v>1.0130000000000001</c:v>
                </c:pt>
                <c:pt idx="31776">
                  <c:v>1.0130000000000001</c:v>
                </c:pt>
                <c:pt idx="31777">
                  <c:v>1.0130000000000001</c:v>
                </c:pt>
                <c:pt idx="31778">
                  <c:v>1.014</c:v>
                </c:pt>
                <c:pt idx="31779">
                  <c:v>1.0130000000000001</c:v>
                </c:pt>
                <c:pt idx="31780">
                  <c:v>1.014</c:v>
                </c:pt>
                <c:pt idx="31781">
                  <c:v>1.0130000000000001</c:v>
                </c:pt>
                <c:pt idx="31782">
                  <c:v>1.014</c:v>
                </c:pt>
                <c:pt idx="31783">
                  <c:v>1.0130000000000001</c:v>
                </c:pt>
                <c:pt idx="31784">
                  <c:v>1.014</c:v>
                </c:pt>
                <c:pt idx="31785">
                  <c:v>1.0130000000000001</c:v>
                </c:pt>
                <c:pt idx="31786">
                  <c:v>1.014</c:v>
                </c:pt>
                <c:pt idx="31787">
                  <c:v>1.014</c:v>
                </c:pt>
                <c:pt idx="31788">
                  <c:v>1.014</c:v>
                </c:pt>
                <c:pt idx="31789">
                  <c:v>1.0130000000000001</c:v>
                </c:pt>
                <c:pt idx="31790">
                  <c:v>1.0130000000000001</c:v>
                </c:pt>
                <c:pt idx="31791">
                  <c:v>1.0130000000000001</c:v>
                </c:pt>
                <c:pt idx="31792">
                  <c:v>1.0130000000000001</c:v>
                </c:pt>
                <c:pt idx="31793">
                  <c:v>1.0130000000000001</c:v>
                </c:pt>
                <c:pt idx="31794">
                  <c:v>1.0150000000000001</c:v>
                </c:pt>
                <c:pt idx="31795">
                  <c:v>1.0150000000000001</c:v>
                </c:pt>
                <c:pt idx="31796">
                  <c:v>1.016</c:v>
                </c:pt>
                <c:pt idx="31797">
                  <c:v>1.0150000000000001</c:v>
                </c:pt>
                <c:pt idx="31798">
                  <c:v>1.016</c:v>
                </c:pt>
                <c:pt idx="31799">
                  <c:v>1.0150000000000001</c:v>
                </c:pt>
                <c:pt idx="31800">
                  <c:v>1.0150000000000001</c:v>
                </c:pt>
                <c:pt idx="31801">
                  <c:v>1.014</c:v>
                </c:pt>
                <c:pt idx="31802">
                  <c:v>1.014</c:v>
                </c:pt>
                <c:pt idx="31803">
                  <c:v>1.014</c:v>
                </c:pt>
                <c:pt idx="31804">
                  <c:v>1.0130000000000001</c:v>
                </c:pt>
                <c:pt idx="31805">
                  <c:v>1.0130000000000001</c:v>
                </c:pt>
                <c:pt idx="31806">
                  <c:v>1.012</c:v>
                </c:pt>
                <c:pt idx="31807">
                  <c:v>1.0130000000000001</c:v>
                </c:pt>
                <c:pt idx="31808">
                  <c:v>1.014</c:v>
                </c:pt>
                <c:pt idx="31809">
                  <c:v>1.0170000000000001</c:v>
                </c:pt>
                <c:pt idx="31810">
                  <c:v>1.0170000000000001</c:v>
                </c:pt>
                <c:pt idx="31811">
                  <c:v>1.016</c:v>
                </c:pt>
                <c:pt idx="31812">
                  <c:v>1.016</c:v>
                </c:pt>
                <c:pt idx="31813">
                  <c:v>1.0150000000000001</c:v>
                </c:pt>
                <c:pt idx="31814">
                  <c:v>1.0150000000000001</c:v>
                </c:pt>
                <c:pt idx="31815">
                  <c:v>1.014</c:v>
                </c:pt>
                <c:pt idx="31816">
                  <c:v>1.014</c:v>
                </c:pt>
                <c:pt idx="31817">
                  <c:v>1.014</c:v>
                </c:pt>
                <c:pt idx="31818">
                  <c:v>1.0150000000000001</c:v>
                </c:pt>
                <c:pt idx="31819">
                  <c:v>1.014</c:v>
                </c:pt>
                <c:pt idx="31820">
                  <c:v>1.014</c:v>
                </c:pt>
                <c:pt idx="31821">
                  <c:v>1.0130000000000001</c:v>
                </c:pt>
                <c:pt idx="31822">
                  <c:v>1.0130000000000001</c:v>
                </c:pt>
                <c:pt idx="31823">
                  <c:v>1.0150000000000001</c:v>
                </c:pt>
                <c:pt idx="31824">
                  <c:v>1.016</c:v>
                </c:pt>
                <c:pt idx="31825">
                  <c:v>1.0150000000000001</c:v>
                </c:pt>
                <c:pt idx="31826">
                  <c:v>1.0150000000000001</c:v>
                </c:pt>
                <c:pt idx="31827">
                  <c:v>1.014</c:v>
                </c:pt>
                <c:pt idx="31828">
                  <c:v>1.014</c:v>
                </c:pt>
                <c:pt idx="31829">
                  <c:v>1.0150000000000001</c:v>
                </c:pt>
                <c:pt idx="31830">
                  <c:v>1.014</c:v>
                </c:pt>
                <c:pt idx="31831">
                  <c:v>1.014</c:v>
                </c:pt>
                <c:pt idx="31832">
                  <c:v>1.012</c:v>
                </c:pt>
                <c:pt idx="31833">
                  <c:v>1.012</c:v>
                </c:pt>
                <c:pt idx="31834">
                  <c:v>1.012</c:v>
                </c:pt>
                <c:pt idx="31835">
                  <c:v>1.012</c:v>
                </c:pt>
                <c:pt idx="31836">
                  <c:v>1.0130000000000001</c:v>
                </c:pt>
                <c:pt idx="31837">
                  <c:v>1.0130000000000001</c:v>
                </c:pt>
                <c:pt idx="31838">
                  <c:v>1.0130000000000001</c:v>
                </c:pt>
                <c:pt idx="31839">
                  <c:v>1.014</c:v>
                </c:pt>
                <c:pt idx="31840">
                  <c:v>1.014</c:v>
                </c:pt>
                <c:pt idx="31841">
                  <c:v>1.0130000000000001</c:v>
                </c:pt>
                <c:pt idx="31842">
                  <c:v>1.0130000000000001</c:v>
                </c:pt>
                <c:pt idx="31843">
                  <c:v>1.0150000000000001</c:v>
                </c:pt>
                <c:pt idx="31844">
                  <c:v>1.016</c:v>
                </c:pt>
                <c:pt idx="31845">
                  <c:v>1.0150000000000001</c:v>
                </c:pt>
                <c:pt idx="31846">
                  <c:v>1.0150000000000001</c:v>
                </c:pt>
                <c:pt idx="31847">
                  <c:v>1.0150000000000001</c:v>
                </c:pt>
                <c:pt idx="31848">
                  <c:v>1.0150000000000001</c:v>
                </c:pt>
                <c:pt idx="31849">
                  <c:v>1.014</c:v>
                </c:pt>
                <c:pt idx="31850">
                  <c:v>1.016</c:v>
                </c:pt>
                <c:pt idx="31851">
                  <c:v>1.0150000000000001</c:v>
                </c:pt>
                <c:pt idx="31852">
                  <c:v>1.014</c:v>
                </c:pt>
                <c:pt idx="31853">
                  <c:v>1.014</c:v>
                </c:pt>
                <c:pt idx="31854">
                  <c:v>1.0150000000000001</c:v>
                </c:pt>
                <c:pt idx="31855">
                  <c:v>1.016</c:v>
                </c:pt>
                <c:pt idx="31856">
                  <c:v>1.016</c:v>
                </c:pt>
                <c:pt idx="31857">
                  <c:v>1.0150000000000001</c:v>
                </c:pt>
                <c:pt idx="31858">
                  <c:v>1.016</c:v>
                </c:pt>
                <c:pt idx="31859">
                  <c:v>1.016</c:v>
                </c:pt>
                <c:pt idx="31860">
                  <c:v>1.0170000000000001</c:v>
                </c:pt>
                <c:pt idx="31861">
                  <c:v>1.0150000000000001</c:v>
                </c:pt>
                <c:pt idx="31862">
                  <c:v>1.016</c:v>
                </c:pt>
                <c:pt idx="31863">
                  <c:v>1.016</c:v>
                </c:pt>
                <c:pt idx="31864">
                  <c:v>1.016</c:v>
                </c:pt>
                <c:pt idx="31865">
                  <c:v>1.016</c:v>
                </c:pt>
                <c:pt idx="31866">
                  <c:v>1.0170000000000001</c:v>
                </c:pt>
                <c:pt idx="31867">
                  <c:v>1.016</c:v>
                </c:pt>
                <c:pt idx="31868">
                  <c:v>1.0150000000000001</c:v>
                </c:pt>
                <c:pt idx="31869">
                  <c:v>1.014</c:v>
                </c:pt>
                <c:pt idx="31870">
                  <c:v>1.014</c:v>
                </c:pt>
                <c:pt idx="31871">
                  <c:v>1.0130000000000001</c:v>
                </c:pt>
                <c:pt idx="31872">
                  <c:v>1.014</c:v>
                </c:pt>
                <c:pt idx="31873">
                  <c:v>1.014</c:v>
                </c:pt>
                <c:pt idx="31874">
                  <c:v>1.014</c:v>
                </c:pt>
                <c:pt idx="31875">
                  <c:v>1.014</c:v>
                </c:pt>
                <c:pt idx="31876">
                  <c:v>1.014</c:v>
                </c:pt>
                <c:pt idx="31877">
                  <c:v>1.014</c:v>
                </c:pt>
                <c:pt idx="31878">
                  <c:v>1.014</c:v>
                </c:pt>
                <c:pt idx="31879">
                  <c:v>1.0130000000000001</c:v>
                </c:pt>
                <c:pt idx="31880">
                  <c:v>1.0130000000000001</c:v>
                </c:pt>
                <c:pt idx="31881">
                  <c:v>1.0110000000000001</c:v>
                </c:pt>
                <c:pt idx="31882">
                  <c:v>1.0110000000000001</c:v>
                </c:pt>
                <c:pt idx="31883">
                  <c:v>1.0130000000000001</c:v>
                </c:pt>
                <c:pt idx="31884">
                  <c:v>1.014</c:v>
                </c:pt>
                <c:pt idx="31885">
                  <c:v>1.014</c:v>
                </c:pt>
                <c:pt idx="31886">
                  <c:v>1.014</c:v>
                </c:pt>
                <c:pt idx="31887">
                  <c:v>1.012</c:v>
                </c:pt>
                <c:pt idx="31888">
                  <c:v>1.012</c:v>
                </c:pt>
                <c:pt idx="31889">
                  <c:v>1.0130000000000001</c:v>
                </c:pt>
                <c:pt idx="31890">
                  <c:v>1.014</c:v>
                </c:pt>
                <c:pt idx="31891">
                  <c:v>1.014</c:v>
                </c:pt>
                <c:pt idx="31892">
                  <c:v>1.0130000000000001</c:v>
                </c:pt>
                <c:pt idx="31893">
                  <c:v>1.0130000000000001</c:v>
                </c:pt>
                <c:pt idx="31894">
                  <c:v>1.0130000000000001</c:v>
                </c:pt>
                <c:pt idx="31895">
                  <c:v>1.014</c:v>
                </c:pt>
                <c:pt idx="31896">
                  <c:v>1.014</c:v>
                </c:pt>
                <c:pt idx="31897">
                  <c:v>1.0130000000000001</c:v>
                </c:pt>
                <c:pt idx="31898">
                  <c:v>1.0130000000000001</c:v>
                </c:pt>
                <c:pt idx="31899">
                  <c:v>1.0130000000000001</c:v>
                </c:pt>
                <c:pt idx="31900">
                  <c:v>1.014</c:v>
                </c:pt>
                <c:pt idx="31901">
                  <c:v>1.014</c:v>
                </c:pt>
                <c:pt idx="31902">
                  <c:v>1.0130000000000001</c:v>
                </c:pt>
                <c:pt idx="31903">
                  <c:v>1.0130000000000001</c:v>
                </c:pt>
                <c:pt idx="31904">
                  <c:v>1.012</c:v>
                </c:pt>
                <c:pt idx="31905">
                  <c:v>1.012</c:v>
                </c:pt>
                <c:pt idx="31906">
                  <c:v>1.0130000000000001</c:v>
                </c:pt>
                <c:pt idx="31907">
                  <c:v>1.0130000000000001</c:v>
                </c:pt>
                <c:pt idx="31908">
                  <c:v>1.012</c:v>
                </c:pt>
                <c:pt idx="31909">
                  <c:v>1.0130000000000001</c:v>
                </c:pt>
                <c:pt idx="31910">
                  <c:v>1.0130000000000001</c:v>
                </c:pt>
                <c:pt idx="31911">
                  <c:v>1.014</c:v>
                </c:pt>
                <c:pt idx="31912">
                  <c:v>1.012</c:v>
                </c:pt>
                <c:pt idx="31913">
                  <c:v>1.0130000000000001</c:v>
                </c:pt>
                <c:pt idx="31914">
                  <c:v>1.0130000000000001</c:v>
                </c:pt>
                <c:pt idx="31915">
                  <c:v>1.012</c:v>
                </c:pt>
                <c:pt idx="31916">
                  <c:v>1.012</c:v>
                </c:pt>
                <c:pt idx="31917">
                  <c:v>1.0130000000000001</c:v>
                </c:pt>
                <c:pt idx="31918">
                  <c:v>1.0130000000000001</c:v>
                </c:pt>
                <c:pt idx="31919">
                  <c:v>1.014</c:v>
                </c:pt>
                <c:pt idx="31920">
                  <c:v>1.0130000000000001</c:v>
                </c:pt>
                <c:pt idx="31921">
                  <c:v>1.014</c:v>
                </c:pt>
                <c:pt idx="31922">
                  <c:v>1.014</c:v>
                </c:pt>
                <c:pt idx="31923">
                  <c:v>1.014</c:v>
                </c:pt>
                <c:pt idx="31924">
                  <c:v>1.014</c:v>
                </c:pt>
                <c:pt idx="31925">
                  <c:v>1.0150000000000001</c:v>
                </c:pt>
                <c:pt idx="31926">
                  <c:v>1.0150000000000001</c:v>
                </c:pt>
                <c:pt idx="31927">
                  <c:v>1.0130000000000001</c:v>
                </c:pt>
                <c:pt idx="31928">
                  <c:v>1.0130000000000001</c:v>
                </c:pt>
                <c:pt idx="31929">
                  <c:v>1.0130000000000001</c:v>
                </c:pt>
                <c:pt idx="31930">
                  <c:v>1.012</c:v>
                </c:pt>
                <c:pt idx="31931">
                  <c:v>1.012</c:v>
                </c:pt>
                <c:pt idx="31932">
                  <c:v>1.012</c:v>
                </c:pt>
                <c:pt idx="31933">
                  <c:v>1.014</c:v>
                </c:pt>
                <c:pt idx="31934">
                  <c:v>1.014</c:v>
                </c:pt>
                <c:pt idx="31935">
                  <c:v>1.0130000000000001</c:v>
                </c:pt>
                <c:pt idx="31936">
                  <c:v>1.0130000000000001</c:v>
                </c:pt>
                <c:pt idx="31937">
                  <c:v>1.012</c:v>
                </c:pt>
                <c:pt idx="31938">
                  <c:v>1.012</c:v>
                </c:pt>
                <c:pt idx="31939">
                  <c:v>1.012</c:v>
                </c:pt>
                <c:pt idx="31940">
                  <c:v>1.014</c:v>
                </c:pt>
                <c:pt idx="31941">
                  <c:v>1.0130000000000001</c:v>
                </c:pt>
                <c:pt idx="31942">
                  <c:v>1.0130000000000001</c:v>
                </c:pt>
                <c:pt idx="31943">
                  <c:v>1.0130000000000001</c:v>
                </c:pt>
                <c:pt idx="31944">
                  <c:v>1.0130000000000001</c:v>
                </c:pt>
                <c:pt idx="31945">
                  <c:v>1.014</c:v>
                </c:pt>
                <c:pt idx="31946">
                  <c:v>1.0130000000000001</c:v>
                </c:pt>
                <c:pt idx="31947">
                  <c:v>1.012</c:v>
                </c:pt>
                <c:pt idx="31948">
                  <c:v>1.012</c:v>
                </c:pt>
                <c:pt idx="31949">
                  <c:v>1.012</c:v>
                </c:pt>
                <c:pt idx="31950">
                  <c:v>1.012</c:v>
                </c:pt>
                <c:pt idx="31951">
                  <c:v>1.0130000000000001</c:v>
                </c:pt>
                <c:pt idx="31952">
                  <c:v>1.0150000000000001</c:v>
                </c:pt>
                <c:pt idx="31953">
                  <c:v>1.014</c:v>
                </c:pt>
                <c:pt idx="31954">
                  <c:v>1.0150000000000001</c:v>
                </c:pt>
                <c:pt idx="31955">
                  <c:v>1.0130000000000001</c:v>
                </c:pt>
                <c:pt idx="31956">
                  <c:v>1.0150000000000001</c:v>
                </c:pt>
                <c:pt idx="31957">
                  <c:v>1.014</c:v>
                </c:pt>
                <c:pt idx="31958">
                  <c:v>1.0150000000000001</c:v>
                </c:pt>
                <c:pt idx="31959">
                  <c:v>1.0150000000000001</c:v>
                </c:pt>
                <c:pt idx="31960">
                  <c:v>1.016</c:v>
                </c:pt>
                <c:pt idx="31961">
                  <c:v>1.0150000000000001</c:v>
                </c:pt>
                <c:pt idx="31962">
                  <c:v>1.016</c:v>
                </c:pt>
                <c:pt idx="31963">
                  <c:v>1.0150000000000001</c:v>
                </c:pt>
                <c:pt idx="31964">
                  <c:v>1.014</c:v>
                </c:pt>
                <c:pt idx="31965">
                  <c:v>1.0150000000000001</c:v>
                </c:pt>
                <c:pt idx="31966">
                  <c:v>1.016</c:v>
                </c:pt>
                <c:pt idx="31967">
                  <c:v>1.0150000000000001</c:v>
                </c:pt>
                <c:pt idx="31968">
                  <c:v>1.014</c:v>
                </c:pt>
                <c:pt idx="31969">
                  <c:v>1.014</c:v>
                </c:pt>
                <c:pt idx="31970">
                  <c:v>1.014</c:v>
                </c:pt>
                <c:pt idx="31971">
                  <c:v>1.0150000000000001</c:v>
                </c:pt>
                <c:pt idx="31972">
                  <c:v>1.014</c:v>
                </c:pt>
                <c:pt idx="31973">
                  <c:v>1.0130000000000001</c:v>
                </c:pt>
                <c:pt idx="31974">
                  <c:v>1.016</c:v>
                </c:pt>
                <c:pt idx="31975">
                  <c:v>1.0170000000000001</c:v>
                </c:pt>
                <c:pt idx="31976">
                  <c:v>1.016</c:v>
                </c:pt>
                <c:pt idx="31977">
                  <c:v>1.0170000000000001</c:v>
                </c:pt>
                <c:pt idx="31978">
                  <c:v>1.0170000000000001</c:v>
                </c:pt>
                <c:pt idx="31979">
                  <c:v>1.0170000000000001</c:v>
                </c:pt>
                <c:pt idx="31980">
                  <c:v>1.0150000000000001</c:v>
                </c:pt>
                <c:pt idx="31981">
                  <c:v>1.0150000000000001</c:v>
                </c:pt>
                <c:pt idx="31982">
                  <c:v>1.016</c:v>
                </c:pt>
                <c:pt idx="31983">
                  <c:v>1.0170000000000001</c:v>
                </c:pt>
                <c:pt idx="31984">
                  <c:v>1.016</c:v>
                </c:pt>
                <c:pt idx="31985">
                  <c:v>1.016</c:v>
                </c:pt>
                <c:pt idx="31986">
                  <c:v>1.014</c:v>
                </c:pt>
                <c:pt idx="31987">
                  <c:v>1.0130000000000001</c:v>
                </c:pt>
                <c:pt idx="31988">
                  <c:v>1.014</c:v>
                </c:pt>
                <c:pt idx="31989">
                  <c:v>1.016</c:v>
                </c:pt>
                <c:pt idx="31990">
                  <c:v>1.0150000000000001</c:v>
                </c:pt>
                <c:pt idx="31991">
                  <c:v>1.0150000000000001</c:v>
                </c:pt>
                <c:pt idx="31992">
                  <c:v>1.014</c:v>
                </c:pt>
                <c:pt idx="31993">
                  <c:v>1.014</c:v>
                </c:pt>
                <c:pt idx="31994">
                  <c:v>1.0130000000000001</c:v>
                </c:pt>
                <c:pt idx="31995">
                  <c:v>1.0150000000000001</c:v>
                </c:pt>
                <c:pt idx="31996">
                  <c:v>1.016</c:v>
                </c:pt>
                <c:pt idx="31997">
                  <c:v>1.0150000000000001</c:v>
                </c:pt>
                <c:pt idx="31998">
                  <c:v>1.014</c:v>
                </c:pt>
                <c:pt idx="31999">
                  <c:v>1.014</c:v>
                </c:pt>
                <c:pt idx="32000">
                  <c:v>1.014</c:v>
                </c:pt>
                <c:pt idx="32001">
                  <c:v>1.0150000000000001</c:v>
                </c:pt>
                <c:pt idx="32002">
                  <c:v>1.014</c:v>
                </c:pt>
                <c:pt idx="32003">
                  <c:v>1.014</c:v>
                </c:pt>
                <c:pt idx="32004">
                  <c:v>1.0150000000000001</c:v>
                </c:pt>
                <c:pt idx="32005">
                  <c:v>1.016</c:v>
                </c:pt>
                <c:pt idx="32006">
                  <c:v>1.016</c:v>
                </c:pt>
                <c:pt idx="32007">
                  <c:v>1.016</c:v>
                </c:pt>
                <c:pt idx="32008">
                  <c:v>1.016</c:v>
                </c:pt>
                <c:pt idx="32009">
                  <c:v>1.016</c:v>
                </c:pt>
                <c:pt idx="32010">
                  <c:v>1.016</c:v>
                </c:pt>
                <c:pt idx="32011">
                  <c:v>1.0170000000000001</c:v>
                </c:pt>
                <c:pt idx="32012">
                  <c:v>1.0170000000000001</c:v>
                </c:pt>
                <c:pt idx="32013">
                  <c:v>1.016</c:v>
                </c:pt>
                <c:pt idx="32014">
                  <c:v>1.016</c:v>
                </c:pt>
                <c:pt idx="32015">
                  <c:v>1.0170000000000001</c:v>
                </c:pt>
                <c:pt idx="32016">
                  <c:v>1.018</c:v>
                </c:pt>
                <c:pt idx="32017">
                  <c:v>1.016</c:v>
                </c:pt>
                <c:pt idx="32018">
                  <c:v>1.0150000000000001</c:v>
                </c:pt>
                <c:pt idx="32019">
                  <c:v>1.016</c:v>
                </c:pt>
                <c:pt idx="32020">
                  <c:v>1.016</c:v>
                </c:pt>
                <c:pt idx="32021">
                  <c:v>1.0170000000000001</c:v>
                </c:pt>
                <c:pt idx="32022">
                  <c:v>1.016</c:v>
                </c:pt>
                <c:pt idx="32023">
                  <c:v>1.016</c:v>
                </c:pt>
                <c:pt idx="32024">
                  <c:v>1.0150000000000001</c:v>
                </c:pt>
                <c:pt idx="32025">
                  <c:v>1.0150000000000001</c:v>
                </c:pt>
                <c:pt idx="32026">
                  <c:v>1.0130000000000001</c:v>
                </c:pt>
                <c:pt idx="32027">
                  <c:v>1.014</c:v>
                </c:pt>
                <c:pt idx="32028">
                  <c:v>1.014</c:v>
                </c:pt>
                <c:pt idx="32029">
                  <c:v>1.014</c:v>
                </c:pt>
                <c:pt idx="32030">
                  <c:v>1.014</c:v>
                </c:pt>
                <c:pt idx="32031">
                  <c:v>1.0130000000000001</c:v>
                </c:pt>
                <c:pt idx="32032">
                  <c:v>1.012</c:v>
                </c:pt>
                <c:pt idx="32033">
                  <c:v>1.0110000000000001</c:v>
                </c:pt>
                <c:pt idx="32034">
                  <c:v>1.012</c:v>
                </c:pt>
                <c:pt idx="32035">
                  <c:v>1.012</c:v>
                </c:pt>
                <c:pt idx="32036">
                  <c:v>1.0130000000000001</c:v>
                </c:pt>
                <c:pt idx="32037">
                  <c:v>1.0150000000000001</c:v>
                </c:pt>
                <c:pt idx="32038">
                  <c:v>1.014</c:v>
                </c:pt>
                <c:pt idx="32039">
                  <c:v>1.0150000000000001</c:v>
                </c:pt>
                <c:pt idx="32040">
                  <c:v>1.0170000000000001</c:v>
                </c:pt>
                <c:pt idx="32041">
                  <c:v>1.0170000000000001</c:v>
                </c:pt>
                <c:pt idx="32042">
                  <c:v>1.014</c:v>
                </c:pt>
                <c:pt idx="32043">
                  <c:v>1.012</c:v>
                </c:pt>
                <c:pt idx="32044">
                  <c:v>1.014</c:v>
                </c:pt>
                <c:pt idx="32045">
                  <c:v>1.014</c:v>
                </c:pt>
                <c:pt idx="32046">
                  <c:v>1.016</c:v>
                </c:pt>
                <c:pt idx="32047">
                  <c:v>1.016</c:v>
                </c:pt>
                <c:pt idx="32048">
                  <c:v>1.0150000000000001</c:v>
                </c:pt>
                <c:pt idx="32049">
                  <c:v>1.016</c:v>
                </c:pt>
                <c:pt idx="32050">
                  <c:v>1.014</c:v>
                </c:pt>
                <c:pt idx="32051">
                  <c:v>1.0130000000000001</c:v>
                </c:pt>
                <c:pt idx="32052">
                  <c:v>1.0130000000000001</c:v>
                </c:pt>
                <c:pt idx="32053">
                  <c:v>1.0130000000000001</c:v>
                </c:pt>
                <c:pt idx="32054">
                  <c:v>1.012</c:v>
                </c:pt>
                <c:pt idx="32055">
                  <c:v>1.012</c:v>
                </c:pt>
                <c:pt idx="32056">
                  <c:v>1.014</c:v>
                </c:pt>
                <c:pt idx="32057">
                  <c:v>1.014</c:v>
                </c:pt>
                <c:pt idx="32058">
                  <c:v>1.014</c:v>
                </c:pt>
                <c:pt idx="32059">
                  <c:v>1.014</c:v>
                </c:pt>
                <c:pt idx="32060">
                  <c:v>1.0150000000000001</c:v>
                </c:pt>
                <c:pt idx="32061">
                  <c:v>1.0150000000000001</c:v>
                </c:pt>
                <c:pt idx="32062">
                  <c:v>1.0150000000000001</c:v>
                </c:pt>
                <c:pt idx="32063">
                  <c:v>1.0150000000000001</c:v>
                </c:pt>
                <c:pt idx="32064">
                  <c:v>1.014</c:v>
                </c:pt>
                <c:pt idx="32065">
                  <c:v>1.0150000000000001</c:v>
                </c:pt>
                <c:pt idx="32066">
                  <c:v>1.0150000000000001</c:v>
                </c:pt>
                <c:pt idx="32067">
                  <c:v>1.0150000000000001</c:v>
                </c:pt>
                <c:pt idx="32068">
                  <c:v>1.014</c:v>
                </c:pt>
                <c:pt idx="32069">
                  <c:v>1.014</c:v>
                </c:pt>
                <c:pt idx="32070">
                  <c:v>1.014</c:v>
                </c:pt>
                <c:pt idx="32071">
                  <c:v>1.0150000000000001</c:v>
                </c:pt>
                <c:pt idx="32072">
                  <c:v>1.0150000000000001</c:v>
                </c:pt>
                <c:pt idx="32073">
                  <c:v>1.0130000000000001</c:v>
                </c:pt>
                <c:pt idx="32074">
                  <c:v>1.0130000000000001</c:v>
                </c:pt>
                <c:pt idx="32075">
                  <c:v>1.014</c:v>
                </c:pt>
                <c:pt idx="32076">
                  <c:v>1.0150000000000001</c:v>
                </c:pt>
                <c:pt idx="32077">
                  <c:v>1.016</c:v>
                </c:pt>
                <c:pt idx="32078">
                  <c:v>1.016</c:v>
                </c:pt>
                <c:pt idx="32079">
                  <c:v>1.016</c:v>
                </c:pt>
                <c:pt idx="32080">
                  <c:v>1.014</c:v>
                </c:pt>
                <c:pt idx="32081">
                  <c:v>1.0150000000000001</c:v>
                </c:pt>
                <c:pt idx="32082">
                  <c:v>1.0150000000000001</c:v>
                </c:pt>
                <c:pt idx="32083">
                  <c:v>1.016</c:v>
                </c:pt>
                <c:pt idx="32084">
                  <c:v>1.016</c:v>
                </c:pt>
                <c:pt idx="32085">
                  <c:v>1.014</c:v>
                </c:pt>
                <c:pt idx="32086">
                  <c:v>1.0150000000000001</c:v>
                </c:pt>
                <c:pt idx="32087">
                  <c:v>1.0150000000000001</c:v>
                </c:pt>
                <c:pt idx="32088">
                  <c:v>1.014</c:v>
                </c:pt>
                <c:pt idx="32089">
                  <c:v>1.0130000000000001</c:v>
                </c:pt>
                <c:pt idx="32090">
                  <c:v>1.014</c:v>
                </c:pt>
                <c:pt idx="32091">
                  <c:v>1.014</c:v>
                </c:pt>
                <c:pt idx="32092">
                  <c:v>1.0150000000000001</c:v>
                </c:pt>
                <c:pt idx="32093">
                  <c:v>1.0150000000000001</c:v>
                </c:pt>
                <c:pt idx="32094">
                  <c:v>1.0170000000000001</c:v>
                </c:pt>
                <c:pt idx="32095">
                  <c:v>1.0170000000000001</c:v>
                </c:pt>
                <c:pt idx="32096">
                  <c:v>1.016</c:v>
                </c:pt>
                <c:pt idx="32097">
                  <c:v>1.0150000000000001</c:v>
                </c:pt>
                <c:pt idx="32098">
                  <c:v>1.016</c:v>
                </c:pt>
                <c:pt idx="32099">
                  <c:v>1.016</c:v>
                </c:pt>
                <c:pt idx="32100">
                  <c:v>1.0150000000000001</c:v>
                </c:pt>
                <c:pt idx="32101">
                  <c:v>1.014</c:v>
                </c:pt>
                <c:pt idx="32102">
                  <c:v>1.014</c:v>
                </c:pt>
                <c:pt idx="32103">
                  <c:v>1.014</c:v>
                </c:pt>
                <c:pt idx="32104">
                  <c:v>1.0130000000000001</c:v>
                </c:pt>
                <c:pt idx="32105">
                  <c:v>1.0130000000000001</c:v>
                </c:pt>
                <c:pt idx="32106">
                  <c:v>1.0130000000000001</c:v>
                </c:pt>
                <c:pt idx="32107">
                  <c:v>1.014</c:v>
                </c:pt>
                <c:pt idx="32108">
                  <c:v>1.014</c:v>
                </c:pt>
                <c:pt idx="32109">
                  <c:v>1.016</c:v>
                </c:pt>
                <c:pt idx="32110">
                  <c:v>1.016</c:v>
                </c:pt>
                <c:pt idx="32111">
                  <c:v>1.014</c:v>
                </c:pt>
                <c:pt idx="32112">
                  <c:v>1.0150000000000001</c:v>
                </c:pt>
                <c:pt idx="32113">
                  <c:v>1.0150000000000001</c:v>
                </c:pt>
                <c:pt idx="32114">
                  <c:v>1.0150000000000001</c:v>
                </c:pt>
                <c:pt idx="32115">
                  <c:v>1.0150000000000001</c:v>
                </c:pt>
                <c:pt idx="32116">
                  <c:v>1.0130000000000001</c:v>
                </c:pt>
                <c:pt idx="32117">
                  <c:v>1.012</c:v>
                </c:pt>
                <c:pt idx="32118">
                  <c:v>1.012</c:v>
                </c:pt>
                <c:pt idx="32119">
                  <c:v>1.0130000000000001</c:v>
                </c:pt>
                <c:pt idx="32120">
                  <c:v>1.0130000000000001</c:v>
                </c:pt>
                <c:pt idx="32121">
                  <c:v>1.0150000000000001</c:v>
                </c:pt>
                <c:pt idx="32122">
                  <c:v>1.016</c:v>
                </c:pt>
                <c:pt idx="32123">
                  <c:v>1.0150000000000001</c:v>
                </c:pt>
                <c:pt idx="32124">
                  <c:v>1.0150000000000001</c:v>
                </c:pt>
                <c:pt idx="32125">
                  <c:v>1.0130000000000001</c:v>
                </c:pt>
                <c:pt idx="32126">
                  <c:v>1.0130000000000001</c:v>
                </c:pt>
                <c:pt idx="32127">
                  <c:v>1.014</c:v>
                </c:pt>
                <c:pt idx="32128">
                  <c:v>1.014</c:v>
                </c:pt>
                <c:pt idx="32129">
                  <c:v>1.012</c:v>
                </c:pt>
                <c:pt idx="32130">
                  <c:v>1.014</c:v>
                </c:pt>
                <c:pt idx="32131">
                  <c:v>1.014</c:v>
                </c:pt>
                <c:pt idx="32132">
                  <c:v>1.014</c:v>
                </c:pt>
                <c:pt idx="32133">
                  <c:v>1.0130000000000001</c:v>
                </c:pt>
                <c:pt idx="32134">
                  <c:v>1.014</c:v>
                </c:pt>
                <c:pt idx="32135">
                  <c:v>1.014</c:v>
                </c:pt>
                <c:pt idx="32136">
                  <c:v>1.012</c:v>
                </c:pt>
                <c:pt idx="32137">
                  <c:v>1.012</c:v>
                </c:pt>
                <c:pt idx="32138">
                  <c:v>1.0130000000000001</c:v>
                </c:pt>
                <c:pt idx="32139">
                  <c:v>1.012</c:v>
                </c:pt>
                <c:pt idx="32140">
                  <c:v>1.012</c:v>
                </c:pt>
                <c:pt idx="32141">
                  <c:v>1.0110000000000001</c:v>
                </c:pt>
                <c:pt idx="32142">
                  <c:v>1.0110000000000001</c:v>
                </c:pt>
                <c:pt idx="32143">
                  <c:v>1.0090000000000001</c:v>
                </c:pt>
                <c:pt idx="32144">
                  <c:v>1.008</c:v>
                </c:pt>
                <c:pt idx="32145">
                  <c:v>1.0090000000000001</c:v>
                </c:pt>
                <c:pt idx="32146">
                  <c:v>1.0130000000000001</c:v>
                </c:pt>
                <c:pt idx="32147">
                  <c:v>1.012</c:v>
                </c:pt>
                <c:pt idx="32148">
                  <c:v>1.012</c:v>
                </c:pt>
                <c:pt idx="32149">
                  <c:v>1.0130000000000001</c:v>
                </c:pt>
                <c:pt idx="32150">
                  <c:v>1.014</c:v>
                </c:pt>
                <c:pt idx="32151">
                  <c:v>1.0130000000000001</c:v>
                </c:pt>
                <c:pt idx="32152">
                  <c:v>1.0130000000000001</c:v>
                </c:pt>
                <c:pt idx="32153">
                  <c:v>1.0130000000000001</c:v>
                </c:pt>
                <c:pt idx="32154">
                  <c:v>1.014</c:v>
                </c:pt>
                <c:pt idx="32155">
                  <c:v>1.012</c:v>
                </c:pt>
                <c:pt idx="32156">
                  <c:v>1.0110000000000001</c:v>
                </c:pt>
                <c:pt idx="32157">
                  <c:v>1.01</c:v>
                </c:pt>
                <c:pt idx="32158">
                  <c:v>1.01</c:v>
                </c:pt>
                <c:pt idx="32159">
                  <c:v>1.0110000000000001</c:v>
                </c:pt>
                <c:pt idx="32160">
                  <c:v>1.0110000000000001</c:v>
                </c:pt>
                <c:pt idx="32161">
                  <c:v>1.012</c:v>
                </c:pt>
                <c:pt idx="32162">
                  <c:v>1.01</c:v>
                </c:pt>
                <c:pt idx="32163">
                  <c:v>1.0110000000000001</c:v>
                </c:pt>
                <c:pt idx="32164">
                  <c:v>1.0110000000000001</c:v>
                </c:pt>
                <c:pt idx="32165">
                  <c:v>1.01</c:v>
                </c:pt>
                <c:pt idx="32166">
                  <c:v>1.0110000000000001</c:v>
                </c:pt>
                <c:pt idx="32167">
                  <c:v>1.012</c:v>
                </c:pt>
                <c:pt idx="32168">
                  <c:v>1.0110000000000001</c:v>
                </c:pt>
                <c:pt idx="32169">
                  <c:v>1.0090000000000001</c:v>
                </c:pt>
                <c:pt idx="32170">
                  <c:v>1.0090000000000001</c:v>
                </c:pt>
                <c:pt idx="32171">
                  <c:v>1.01</c:v>
                </c:pt>
                <c:pt idx="32172">
                  <c:v>1.012</c:v>
                </c:pt>
                <c:pt idx="32173">
                  <c:v>1.0110000000000001</c:v>
                </c:pt>
                <c:pt idx="32174">
                  <c:v>1.0110000000000001</c:v>
                </c:pt>
                <c:pt idx="32175">
                  <c:v>1.012</c:v>
                </c:pt>
                <c:pt idx="32176">
                  <c:v>1.0110000000000001</c:v>
                </c:pt>
                <c:pt idx="32177">
                  <c:v>1.0110000000000001</c:v>
                </c:pt>
                <c:pt idx="32178">
                  <c:v>1.01</c:v>
                </c:pt>
                <c:pt idx="32179">
                  <c:v>1.012</c:v>
                </c:pt>
                <c:pt idx="32180">
                  <c:v>1.012</c:v>
                </c:pt>
                <c:pt idx="32181">
                  <c:v>1.0130000000000001</c:v>
                </c:pt>
                <c:pt idx="32182">
                  <c:v>1.0130000000000001</c:v>
                </c:pt>
                <c:pt idx="32183">
                  <c:v>1.014</c:v>
                </c:pt>
                <c:pt idx="32184">
                  <c:v>1.014</c:v>
                </c:pt>
                <c:pt idx="32185">
                  <c:v>1.0130000000000001</c:v>
                </c:pt>
                <c:pt idx="32186">
                  <c:v>1.0130000000000001</c:v>
                </c:pt>
                <c:pt idx="32187">
                  <c:v>1.0130000000000001</c:v>
                </c:pt>
                <c:pt idx="32188">
                  <c:v>1.012</c:v>
                </c:pt>
                <c:pt idx="32189">
                  <c:v>1.0110000000000001</c:v>
                </c:pt>
                <c:pt idx="32190">
                  <c:v>1.0130000000000001</c:v>
                </c:pt>
                <c:pt idx="32191">
                  <c:v>1.0130000000000001</c:v>
                </c:pt>
                <c:pt idx="32192">
                  <c:v>1.0130000000000001</c:v>
                </c:pt>
                <c:pt idx="32193">
                  <c:v>1.0130000000000001</c:v>
                </c:pt>
                <c:pt idx="32194">
                  <c:v>1.012</c:v>
                </c:pt>
                <c:pt idx="32195">
                  <c:v>1.012</c:v>
                </c:pt>
                <c:pt idx="32196">
                  <c:v>1.0110000000000001</c:v>
                </c:pt>
                <c:pt idx="32197">
                  <c:v>1.0110000000000001</c:v>
                </c:pt>
                <c:pt idx="32198">
                  <c:v>1.01</c:v>
                </c:pt>
                <c:pt idx="32199">
                  <c:v>1.01</c:v>
                </c:pt>
                <c:pt idx="32200">
                  <c:v>1.0110000000000001</c:v>
                </c:pt>
                <c:pt idx="32201">
                  <c:v>1.012</c:v>
                </c:pt>
                <c:pt idx="32202">
                  <c:v>1.0130000000000001</c:v>
                </c:pt>
                <c:pt idx="32203">
                  <c:v>1.012</c:v>
                </c:pt>
                <c:pt idx="32204">
                  <c:v>1.012</c:v>
                </c:pt>
                <c:pt idx="32205">
                  <c:v>1.0110000000000001</c:v>
                </c:pt>
                <c:pt idx="32206">
                  <c:v>1.0110000000000001</c:v>
                </c:pt>
                <c:pt idx="32207">
                  <c:v>1.012</c:v>
                </c:pt>
                <c:pt idx="32208">
                  <c:v>1.012</c:v>
                </c:pt>
                <c:pt idx="32209">
                  <c:v>1.0130000000000001</c:v>
                </c:pt>
                <c:pt idx="32210">
                  <c:v>1.012</c:v>
                </c:pt>
                <c:pt idx="32211">
                  <c:v>1.0130000000000001</c:v>
                </c:pt>
                <c:pt idx="32212">
                  <c:v>1.0130000000000001</c:v>
                </c:pt>
                <c:pt idx="32213">
                  <c:v>1.0130000000000001</c:v>
                </c:pt>
                <c:pt idx="32214">
                  <c:v>1.0130000000000001</c:v>
                </c:pt>
                <c:pt idx="32215">
                  <c:v>1.0110000000000001</c:v>
                </c:pt>
                <c:pt idx="32216">
                  <c:v>1.0110000000000001</c:v>
                </c:pt>
                <c:pt idx="32217">
                  <c:v>1.012</c:v>
                </c:pt>
                <c:pt idx="32218">
                  <c:v>1.012</c:v>
                </c:pt>
                <c:pt idx="32219">
                  <c:v>1.012</c:v>
                </c:pt>
                <c:pt idx="32220">
                  <c:v>1.012</c:v>
                </c:pt>
                <c:pt idx="32221">
                  <c:v>1.0130000000000001</c:v>
                </c:pt>
                <c:pt idx="32222">
                  <c:v>1.014</c:v>
                </c:pt>
                <c:pt idx="32223">
                  <c:v>1.014</c:v>
                </c:pt>
                <c:pt idx="32224">
                  <c:v>1.0150000000000001</c:v>
                </c:pt>
                <c:pt idx="32225">
                  <c:v>1.014</c:v>
                </c:pt>
                <c:pt idx="32226">
                  <c:v>1.0150000000000001</c:v>
                </c:pt>
                <c:pt idx="32227">
                  <c:v>1.016</c:v>
                </c:pt>
                <c:pt idx="32228">
                  <c:v>1.0150000000000001</c:v>
                </c:pt>
                <c:pt idx="32229">
                  <c:v>1.016</c:v>
                </c:pt>
                <c:pt idx="32230">
                  <c:v>1.014</c:v>
                </c:pt>
                <c:pt idx="32231">
                  <c:v>1.014</c:v>
                </c:pt>
                <c:pt idx="32232">
                  <c:v>1.0130000000000001</c:v>
                </c:pt>
                <c:pt idx="32233">
                  <c:v>1.012</c:v>
                </c:pt>
                <c:pt idx="32234">
                  <c:v>1.0130000000000001</c:v>
                </c:pt>
                <c:pt idx="32235">
                  <c:v>1.0130000000000001</c:v>
                </c:pt>
                <c:pt idx="32236">
                  <c:v>1.012</c:v>
                </c:pt>
                <c:pt idx="32237">
                  <c:v>1.012</c:v>
                </c:pt>
                <c:pt idx="32238">
                  <c:v>1.0110000000000001</c:v>
                </c:pt>
                <c:pt idx="32239">
                  <c:v>1.01</c:v>
                </c:pt>
                <c:pt idx="32240">
                  <c:v>1.01</c:v>
                </c:pt>
                <c:pt idx="32241">
                  <c:v>1.012</c:v>
                </c:pt>
                <c:pt idx="32242">
                  <c:v>1.0130000000000001</c:v>
                </c:pt>
                <c:pt idx="32243">
                  <c:v>1.0110000000000001</c:v>
                </c:pt>
                <c:pt idx="32244">
                  <c:v>1.0110000000000001</c:v>
                </c:pt>
                <c:pt idx="32245">
                  <c:v>1.0110000000000001</c:v>
                </c:pt>
                <c:pt idx="32246">
                  <c:v>1.01</c:v>
                </c:pt>
                <c:pt idx="32247">
                  <c:v>1.01</c:v>
                </c:pt>
                <c:pt idx="32248">
                  <c:v>1.0110000000000001</c:v>
                </c:pt>
                <c:pt idx="32249">
                  <c:v>1.0110000000000001</c:v>
                </c:pt>
                <c:pt idx="32250">
                  <c:v>1.0110000000000001</c:v>
                </c:pt>
                <c:pt idx="32251">
                  <c:v>1.0130000000000001</c:v>
                </c:pt>
                <c:pt idx="32252">
                  <c:v>1.012</c:v>
                </c:pt>
                <c:pt idx="32253">
                  <c:v>1.012</c:v>
                </c:pt>
                <c:pt idx="32254">
                  <c:v>1.012</c:v>
                </c:pt>
                <c:pt idx="32255">
                  <c:v>1.01</c:v>
                </c:pt>
                <c:pt idx="32256">
                  <c:v>1.0110000000000001</c:v>
                </c:pt>
                <c:pt idx="32257">
                  <c:v>1.012</c:v>
                </c:pt>
                <c:pt idx="32258">
                  <c:v>1.0130000000000001</c:v>
                </c:pt>
                <c:pt idx="32259">
                  <c:v>1.0130000000000001</c:v>
                </c:pt>
                <c:pt idx="32260">
                  <c:v>1.012</c:v>
                </c:pt>
                <c:pt idx="32261">
                  <c:v>1.01</c:v>
                </c:pt>
                <c:pt idx="32262">
                  <c:v>1.0110000000000001</c:v>
                </c:pt>
                <c:pt idx="32263">
                  <c:v>1.01</c:v>
                </c:pt>
                <c:pt idx="32264">
                  <c:v>1.0090000000000001</c:v>
                </c:pt>
                <c:pt idx="32265">
                  <c:v>1.0090000000000001</c:v>
                </c:pt>
                <c:pt idx="32266">
                  <c:v>1.01</c:v>
                </c:pt>
                <c:pt idx="32267">
                  <c:v>1.0090000000000001</c:v>
                </c:pt>
                <c:pt idx="32268">
                  <c:v>1.0110000000000001</c:v>
                </c:pt>
                <c:pt idx="32269">
                  <c:v>1.012</c:v>
                </c:pt>
                <c:pt idx="32270">
                  <c:v>1.0110000000000001</c:v>
                </c:pt>
                <c:pt idx="32271">
                  <c:v>1.0110000000000001</c:v>
                </c:pt>
                <c:pt idx="32272">
                  <c:v>1.012</c:v>
                </c:pt>
                <c:pt idx="32273">
                  <c:v>1.0110000000000001</c:v>
                </c:pt>
                <c:pt idx="32274">
                  <c:v>1.0110000000000001</c:v>
                </c:pt>
                <c:pt idx="32275">
                  <c:v>1.012</c:v>
                </c:pt>
                <c:pt idx="32276">
                  <c:v>1.0130000000000001</c:v>
                </c:pt>
                <c:pt idx="32277">
                  <c:v>1.012</c:v>
                </c:pt>
                <c:pt idx="32278">
                  <c:v>1.0110000000000001</c:v>
                </c:pt>
                <c:pt idx="32279">
                  <c:v>1.0110000000000001</c:v>
                </c:pt>
                <c:pt idx="32280">
                  <c:v>1.012</c:v>
                </c:pt>
                <c:pt idx="32281">
                  <c:v>1.012</c:v>
                </c:pt>
                <c:pt idx="32282">
                  <c:v>1.012</c:v>
                </c:pt>
                <c:pt idx="32283">
                  <c:v>1.0130000000000001</c:v>
                </c:pt>
                <c:pt idx="32284">
                  <c:v>1.0130000000000001</c:v>
                </c:pt>
                <c:pt idx="32285">
                  <c:v>1.0130000000000001</c:v>
                </c:pt>
                <c:pt idx="32286">
                  <c:v>1.0130000000000001</c:v>
                </c:pt>
                <c:pt idx="32287">
                  <c:v>1.0130000000000001</c:v>
                </c:pt>
                <c:pt idx="32288">
                  <c:v>1.0130000000000001</c:v>
                </c:pt>
                <c:pt idx="32289">
                  <c:v>1.012</c:v>
                </c:pt>
                <c:pt idx="32290">
                  <c:v>1.0110000000000001</c:v>
                </c:pt>
                <c:pt idx="32291">
                  <c:v>1.01</c:v>
                </c:pt>
                <c:pt idx="32292">
                  <c:v>1.0090000000000001</c:v>
                </c:pt>
                <c:pt idx="32293">
                  <c:v>1.01</c:v>
                </c:pt>
                <c:pt idx="32294">
                  <c:v>1.01</c:v>
                </c:pt>
                <c:pt idx="32295">
                  <c:v>1.012</c:v>
                </c:pt>
                <c:pt idx="32296">
                  <c:v>1.0130000000000001</c:v>
                </c:pt>
                <c:pt idx="32297">
                  <c:v>1.014</c:v>
                </c:pt>
                <c:pt idx="32298">
                  <c:v>1.0150000000000001</c:v>
                </c:pt>
                <c:pt idx="32299">
                  <c:v>1.014</c:v>
                </c:pt>
                <c:pt idx="32300">
                  <c:v>1.0130000000000001</c:v>
                </c:pt>
                <c:pt idx="32301">
                  <c:v>1.012</c:v>
                </c:pt>
                <c:pt idx="32302">
                  <c:v>1.012</c:v>
                </c:pt>
                <c:pt idx="32303">
                  <c:v>1.012</c:v>
                </c:pt>
                <c:pt idx="32304">
                  <c:v>1.0130000000000001</c:v>
                </c:pt>
                <c:pt idx="32305">
                  <c:v>1.012</c:v>
                </c:pt>
                <c:pt idx="32306">
                  <c:v>1.0110000000000001</c:v>
                </c:pt>
                <c:pt idx="32307">
                  <c:v>1.012</c:v>
                </c:pt>
                <c:pt idx="32308">
                  <c:v>1.0110000000000001</c:v>
                </c:pt>
                <c:pt idx="32309">
                  <c:v>1.0110000000000001</c:v>
                </c:pt>
                <c:pt idx="32310">
                  <c:v>1.0110000000000001</c:v>
                </c:pt>
                <c:pt idx="32311">
                  <c:v>1.0110000000000001</c:v>
                </c:pt>
                <c:pt idx="32312">
                  <c:v>1.0110000000000001</c:v>
                </c:pt>
                <c:pt idx="32313">
                  <c:v>1.0130000000000001</c:v>
                </c:pt>
                <c:pt idx="32314">
                  <c:v>1.012</c:v>
                </c:pt>
                <c:pt idx="32315">
                  <c:v>1.012</c:v>
                </c:pt>
                <c:pt idx="32316">
                  <c:v>1.012</c:v>
                </c:pt>
                <c:pt idx="32317">
                  <c:v>1.012</c:v>
                </c:pt>
                <c:pt idx="32318">
                  <c:v>1.0130000000000001</c:v>
                </c:pt>
                <c:pt idx="32319">
                  <c:v>1.0130000000000001</c:v>
                </c:pt>
                <c:pt idx="32320">
                  <c:v>1.0130000000000001</c:v>
                </c:pt>
                <c:pt idx="32321">
                  <c:v>1.012</c:v>
                </c:pt>
                <c:pt idx="32322">
                  <c:v>1.012</c:v>
                </c:pt>
                <c:pt idx="32323">
                  <c:v>1.012</c:v>
                </c:pt>
                <c:pt idx="32324">
                  <c:v>1.012</c:v>
                </c:pt>
                <c:pt idx="32325">
                  <c:v>1.0130000000000001</c:v>
                </c:pt>
                <c:pt idx="32326">
                  <c:v>1.0130000000000001</c:v>
                </c:pt>
                <c:pt idx="32327">
                  <c:v>1.0130000000000001</c:v>
                </c:pt>
                <c:pt idx="32328">
                  <c:v>1.012</c:v>
                </c:pt>
                <c:pt idx="32329">
                  <c:v>1.012</c:v>
                </c:pt>
                <c:pt idx="32330">
                  <c:v>1.0130000000000001</c:v>
                </c:pt>
                <c:pt idx="32331">
                  <c:v>1.0130000000000001</c:v>
                </c:pt>
                <c:pt idx="32332">
                  <c:v>1.0130000000000001</c:v>
                </c:pt>
                <c:pt idx="32333">
                  <c:v>1.0130000000000001</c:v>
                </c:pt>
                <c:pt idx="32334">
                  <c:v>1.0110000000000001</c:v>
                </c:pt>
                <c:pt idx="32335">
                  <c:v>1.012</c:v>
                </c:pt>
                <c:pt idx="32336">
                  <c:v>1.0130000000000001</c:v>
                </c:pt>
                <c:pt idx="32337">
                  <c:v>1.014</c:v>
                </c:pt>
                <c:pt idx="32338">
                  <c:v>1.0130000000000001</c:v>
                </c:pt>
                <c:pt idx="32339">
                  <c:v>1.014</c:v>
                </c:pt>
                <c:pt idx="32340">
                  <c:v>1.014</c:v>
                </c:pt>
                <c:pt idx="32341">
                  <c:v>1.012</c:v>
                </c:pt>
                <c:pt idx="32342">
                  <c:v>1.0110000000000001</c:v>
                </c:pt>
                <c:pt idx="32343">
                  <c:v>1.0130000000000001</c:v>
                </c:pt>
                <c:pt idx="32344">
                  <c:v>1.0130000000000001</c:v>
                </c:pt>
                <c:pt idx="32345">
                  <c:v>1.012</c:v>
                </c:pt>
                <c:pt idx="32346">
                  <c:v>1.0110000000000001</c:v>
                </c:pt>
                <c:pt idx="32347">
                  <c:v>1.01</c:v>
                </c:pt>
                <c:pt idx="32348">
                  <c:v>1.012</c:v>
                </c:pt>
                <c:pt idx="32349">
                  <c:v>1.0110000000000001</c:v>
                </c:pt>
                <c:pt idx="32350">
                  <c:v>1.012</c:v>
                </c:pt>
                <c:pt idx="32351">
                  <c:v>1.0130000000000001</c:v>
                </c:pt>
                <c:pt idx="32352">
                  <c:v>1.0130000000000001</c:v>
                </c:pt>
                <c:pt idx="32353">
                  <c:v>1.0130000000000001</c:v>
                </c:pt>
                <c:pt idx="32354">
                  <c:v>1.0130000000000001</c:v>
                </c:pt>
                <c:pt idx="32355">
                  <c:v>1.014</c:v>
                </c:pt>
                <c:pt idx="32356">
                  <c:v>1.0130000000000001</c:v>
                </c:pt>
                <c:pt idx="32357">
                  <c:v>1.0110000000000001</c:v>
                </c:pt>
                <c:pt idx="32358">
                  <c:v>1.0130000000000001</c:v>
                </c:pt>
                <c:pt idx="32359">
                  <c:v>1.0130000000000001</c:v>
                </c:pt>
                <c:pt idx="32360">
                  <c:v>1.0130000000000001</c:v>
                </c:pt>
                <c:pt idx="32361">
                  <c:v>1.0130000000000001</c:v>
                </c:pt>
                <c:pt idx="32362">
                  <c:v>1.0130000000000001</c:v>
                </c:pt>
                <c:pt idx="32363">
                  <c:v>1.0110000000000001</c:v>
                </c:pt>
                <c:pt idx="32364">
                  <c:v>1.0110000000000001</c:v>
                </c:pt>
                <c:pt idx="32365">
                  <c:v>1.0110000000000001</c:v>
                </c:pt>
                <c:pt idx="32366">
                  <c:v>1.01</c:v>
                </c:pt>
                <c:pt idx="32367">
                  <c:v>1.01</c:v>
                </c:pt>
                <c:pt idx="32368">
                  <c:v>1.01</c:v>
                </c:pt>
                <c:pt idx="32369">
                  <c:v>1.0090000000000001</c:v>
                </c:pt>
                <c:pt idx="32370">
                  <c:v>1.0090000000000001</c:v>
                </c:pt>
                <c:pt idx="32371">
                  <c:v>1.01</c:v>
                </c:pt>
                <c:pt idx="32372">
                  <c:v>1.01</c:v>
                </c:pt>
                <c:pt idx="32373">
                  <c:v>1.0090000000000001</c:v>
                </c:pt>
                <c:pt idx="32374">
                  <c:v>1.01</c:v>
                </c:pt>
                <c:pt idx="32375">
                  <c:v>1.0110000000000001</c:v>
                </c:pt>
                <c:pt idx="32376">
                  <c:v>1.0110000000000001</c:v>
                </c:pt>
                <c:pt idx="32377">
                  <c:v>1.0090000000000001</c:v>
                </c:pt>
                <c:pt idx="32378">
                  <c:v>1.0090000000000001</c:v>
                </c:pt>
                <c:pt idx="32379">
                  <c:v>1.01</c:v>
                </c:pt>
                <c:pt idx="32380">
                  <c:v>1.0090000000000001</c:v>
                </c:pt>
                <c:pt idx="32381">
                  <c:v>1.01</c:v>
                </c:pt>
                <c:pt idx="32382">
                  <c:v>1.0110000000000001</c:v>
                </c:pt>
                <c:pt idx="32383">
                  <c:v>1.0130000000000001</c:v>
                </c:pt>
                <c:pt idx="32384">
                  <c:v>1.0130000000000001</c:v>
                </c:pt>
                <c:pt idx="32385">
                  <c:v>1.0130000000000001</c:v>
                </c:pt>
                <c:pt idx="32386">
                  <c:v>1.014</c:v>
                </c:pt>
                <c:pt idx="32387">
                  <c:v>1.0130000000000001</c:v>
                </c:pt>
                <c:pt idx="32388">
                  <c:v>1.0110000000000001</c:v>
                </c:pt>
                <c:pt idx="32389">
                  <c:v>1.012</c:v>
                </c:pt>
                <c:pt idx="32390">
                  <c:v>1.012</c:v>
                </c:pt>
                <c:pt idx="32391">
                  <c:v>1.012</c:v>
                </c:pt>
                <c:pt idx="32392">
                  <c:v>1.0130000000000001</c:v>
                </c:pt>
                <c:pt idx="32393">
                  <c:v>1.0130000000000001</c:v>
                </c:pt>
                <c:pt idx="32394">
                  <c:v>1.0130000000000001</c:v>
                </c:pt>
                <c:pt idx="32395">
                  <c:v>1.012</c:v>
                </c:pt>
                <c:pt idx="32396">
                  <c:v>1.014</c:v>
                </c:pt>
                <c:pt idx="32397">
                  <c:v>1.0130000000000001</c:v>
                </c:pt>
                <c:pt idx="32398">
                  <c:v>1.012</c:v>
                </c:pt>
                <c:pt idx="32399">
                  <c:v>1.012</c:v>
                </c:pt>
                <c:pt idx="32400">
                  <c:v>1.012</c:v>
                </c:pt>
                <c:pt idx="32401">
                  <c:v>1.0130000000000001</c:v>
                </c:pt>
                <c:pt idx="32402">
                  <c:v>1.012</c:v>
                </c:pt>
                <c:pt idx="32403">
                  <c:v>1.0110000000000001</c:v>
                </c:pt>
                <c:pt idx="32404">
                  <c:v>1.0110000000000001</c:v>
                </c:pt>
                <c:pt idx="32405">
                  <c:v>1.012</c:v>
                </c:pt>
                <c:pt idx="32406">
                  <c:v>1.0110000000000001</c:v>
                </c:pt>
                <c:pt idx="32407">
                  <c:v>1.012</c:v>
                </c:pt>
                <c:pt idx="32408">
                  <c:v>1.0110000000000001</c:v>
                </c:pt>
                <c:pt idx="32409">
                  <c:v>1.01</c:v>
                </c:pt>
                <c:pt idx="32410">
                  <c:v>1.0090000000000001</c:v>
                </c:pt>
                <c:pt idx="32411">
                  <c:v>1.01</c:v>
                </c:pt>
                <c:pt idx="32412">
                  <c:v>1.01</c:v>
                </c:pt>
                <c:pt idx="32413">
                  <c:v>1.01</c:v>
                </c:pt>
                <c:pt idx="32414">
                  <c:v>1.0110000000000001</c:v>
                </c:pt>
                <c:pt idx="32415">
                  <c:v>1.012</c:v>
                </c:pt>
                <c:pt idx="32416">
                  <c:v>1.0110000000000001</c:v>
                </c:pt>
                <c:pt idx="32417">
                  <c:v>1.0110000000000001</c:v>
                </c:pt>
                <c:pt idx="32418">
                  <c:v>1.012</c:v>
                </c:pt>
                <c:pt idx="32419">
                  <c:v>1.012</c:v>
                </c:pt>
                <c:pt idx="32420">
                  <c:v>1.0130000000000001</c:v>
                </c:pt>
                <c:pt idx="32421">
                  <c:v>1.012</c:v>
                </c:pt>
                <c:pt idx="32422">
                  <c:v>1.012</c:v>
                </c:pt>
                <c:pt idx="32423">
                  <c:v>1.012</c:v>
                </c:pt>
                <c:pt idx="32424">
                  <c:v>1.012</c:v>
                </c:pt>
                <c:pt idx="32425">
                  <c:v>1.012</c:v>
                </c:pt>
                <c:pt idx="32426">
                  <c:v>1.012</c:v>
                </c:pt>
                <c:pt idx="32427">
                  <c:v>1.01</c:v>
                </c:pt>
                <c:pt idx="32428">
                  <c:v>1.01</c:v>
                </c:pt>
                <c:pt idx="32429">
                  <c:v>1.01</c:v>
                </c:pt>
                <c:pt idx="32430">
                  <c:v>1.0110000000000001</c:v>
                </c:pt>
                <c:pt idx="32431">
                  <c:v>1.0110000000000001</c:v>
                </c:pt>
                <c:pt idx="32432">
                  <c:v>1.0130000000000001</c:v>
                </c:pt>
                <c:pt idx="32433">
                  <c:v>1.0130000000000001</c:v>
                </c:pt>
                <c:pt idx="32434">
                  <c:v>1.012</c:v>
                </c:pt>
                <c:pt idx="32435">
                  <c:v>1.0130000000000001</c:v>
                </c:pt>
                <c:pt idx="32436">
                  <c:v>1.014</c:v>
                </c:pt>
                <c:pt idx="32437">
                  <c:v>1.014</c:v>
                </c:pt>
                <c:pt idx="32438">
                  <c:v>1.0130000000000001</c:v>
                </c:pt>
                <c:pt idx="32439">
                  <c:v>1.014</c:v>
                </c:pt>
                <c:pt idx="32440">
                  <c:v>1.0150000000000001</c:v>
                </c:pt>
                <c:pt idx="32441">
                  <c:v>1.0150000000000001</c:v>
                </c:pt>
                <c:pt idx="32442">
                  <c:v>1.0130000000000001</c:v>
                </c:pt>
                <c:pt idx="32443">
                  <c:v>1.0130000000000001</c:v>
                </c:pt>
                <c:pt idx="32444">
                  <c:v>1.0130000000000001</c:v>
                </c:pt>
                <c:pt idx="32445">
                  <c:v>1.0130000000000001</c:v>
                </c:pt>
                <c:pt idx="32446">
                  <c:v>1.014</c:v>
                </c:pt>
                <c:pt idx="32447">
                  <c:v>1.014</c:v>
                </c:pt>
                <c:pt idx="32448">
                  <c:v>1.014</c:v>
                </c:pt>
                <c:pt idx="32449">
                  <c:v>1.014</c:v>
                </c:pt>
                <c:pt idx="32450">
                  <c:v>1.014</c:v>
                </c:pt>
                <c:pt idx="32451">
                  <c:v>1.014</c:v>
                </c:pt>
                <c:pt idx="32452">
                  <c:v>1.0130000000000001</c:v>
                </c:pt>
                <c:pt idx="32453">
                  <c:v>1.0130000000000001</c:v>
                </c:pt>
                <c:pt idx="32454">
                  <c:v>1.0130000000000001</c:v>
                </c:pt>
                <c:pt idx="32455">
                  <c:v>1.0130000000000001</c:v>
                </c:pt>
                <c:pt idx="32456">
                  <c:v>1.014</c:v>
                </c:pt>
                <c:pt idx="32457">
                  <c:v>1.0150000000000001</c:v>
                </c:pt>
                <c:pt idx="32458">
                  <c:v>1.014</c:v>
                </c:pt>
                <c:pt idx="32459">
                  <c:v>1.0130000000000001</c:v>
                </c:pt>
                <c:pt idx="32460">
                  <c:v>1.0130000000000001</c:v>
                </c:pt>
                <c:pt idx="32461">
                  <c:v>1.0130000000000001</c:v>
                </c:pt>
                <c:pt idx="32462">
                  <c:v>1.014</c:v>
                </c:pt>
                <c:pt idx="32463">
                  <c:v>1.0150000000000001</c:v>
                </c:pt>
                <c:pt idx="32464">
                  <c:v>1.016</c:v>
                </c:pt>
                <c:pt idx="32465">
                  <c:v>1.014</c:v>
                </c:pt>
                <c:pt idx="32466">
                  <c:v>1.012</c:v>
                </c:pt>
                <c:pt idx="32467">
                  <c:v>1.0110000000000001</c:v>
                </c:pt>
                <c:pt idx="32468">
                  <c:v>1.012</c:v>
                </c:pt>
                <c:pt idx="32469">
                  <c:v>1.012</c:v>
                </c:pt>
                <c:pt idx="32470">
                  <c:v>1.012</c:v>
                </c:pt>
                <c:pt idx="32471">
                  <c:v>1.0150000000000001</c:v>
                </c:pt>
                <c:pt idx="32472">
                  <c:v>1.014</c:v>
                </c:pt>
                <c:pt idx="32473">
                  <c:v>1.012</c:v>
                </c:pt>
                <c:pt idx="32474">
                  <c:v>1.0130000000000001</c:v>
                </c:pt>
                <c:pt idx="32475">
                  <c:v>1.0150000000000001</c:v>
                </c:pt>
                <c:pt idx="32476">
                  <c:v>1.014</c:v>
                </c:pt>
                <c:pt idx="32477">
                  <c:v>1.014</c:v>
                </c:pt>
                <c:pt idx="32478">
                  <c:v>1.014</c:v>
                </c:pt>
                <c:pt idx="32479">
                  <c:v>1.0130000000000001</c:v>
                </c:pt>
                <c:pt idx="32480">
                  <c:v>1.0130000000000001</c:v>
                </c:pt>
                <c:pt idx="32481">
                  <c:v>1.0130000000000001</c:v>
                </c:pt>
                <c:pt idx="32482">
                  <c:v>1.0130000000000001</c:v>
                </c:pt>
                <c:pt idx="32483">
                  <c:v>1.014</c:v>
                </c:pt>
                <c:pt idx="32484">
                  <c:v>1.0150000000000001</c:v>
                </c:pt>
                <c:pt idx="32485">
                  <c:v>1.0150000000000001</c:v>
                </c:pt>
                <c:pt idx="32486">
                  <c:v>1.0150000000000001</c:v>
                </c:pt>
                <c:pt idx="32487">
                  <c:v>1.0150000000000001</c:v>
                </c:pt>
                <c:pt idx="32488">
                  <c:v>1.016</c:v>
                </c:pt>
                <c:pt idx="32489">
                  <c:v>1.0150000000000001</c:v>
                </c:pt>
                <c:pt idx="32490">
                  <c:v>1.016</c:v>
                </c:pt>
                <c:pt idx="32491">
                  <c:v>1.014</c:v>
                </c:pt>
                <c:pt idx="32492">
                  <c:v>1.0130000000000001</c:v>
                </c:pt>
                <c:pt idx="32493">
                  <c:v>1.0130000000000001</c:v>
                </c:pt>
                <c:pt idx="32494">
                  <c:v>1.014</c:v>
                </c:pt>
                <c:pt idx="32495">
                  <c:v>1.012</c:v>
                </c:pt>
                <c:pt idx="32496">
                  <c:v>1.0130000000000001</c:v>
                </c:pt>
                <c:pt idx="32497">
                  <c:v>1.014</c:v>
                </c:pt>
                <c:pt idx="32498">
                  <c:v>1.014</c:v>
                </c:pt>
                <c:pt idx="32499">
                  <c:v>1.0150000000000001</c:v>
                </c:pt>
                <c:pt idx="32500">
                  <c:v>1.014</c:v>
                </c:pt>
                <c:pt idx="32501">
                  <c:v>1.0150000000000001</c:v>
                </c:pt>
                <c:pt idx="32502">
                  <c:v>1.014</c:v>
                </c:pt>
                <c:pt idx="32503">
                  <c:v>1.0130000000000001</c:v>
                </c:pt>
                <c:pt idx="32504">
                  <c:v>1.012</c:v>
                </c:pt>
                <c:pt idx="32505">
                  <c:v>1.01</c:v>
                </c:pt>
                <c:pt idx="32506">
                  <c:v>1.01</c:v>
                </c:pt>
                <c:pt idx="32507">
                  <c:v>1.0090000000000001</c:v>
                </c:pt>
                <c:pt idx="32508">
                  <c:v>1.0110000000000001</c:v>
                </c:pt>
                <c:pt idx="32509">
                  <c:v>1.0130000000000001</c:v>
                </c:pt>
                <c:pt idx="32510">
                  <c:v>1.0130000000000001</c:v>
                </c:pt>
                <c:pt idx="32511">
                  <c:v>1.012</c:v>
                </c:pt>
                <c:pt idx="32512">
                  <c:v>1.012</c:v>
                </c:pt>
                <c:pt idx="32513">
                  <c:v>1.0130000000000001</c:v>
                </c:pt>
                <c:pt idx="32514">
                  <c:v>1.014</c:v>
                </c:pt>
                <c:pt idx="32515">
                  <c:v>1.014</c:v>
                </c:pt>
                <c:pt idx="32516">
                  <c:v>1.0130000000000001</c:v>
                </c:pt>
                <c:pt idx="32517">
                  <c:v>1.014</c:v>
                </c:pt>
                <c:pt idx="32518">
                  <c:v>1.0150000000000001</c:v>
                </c:pt>
                <c:pt idx="32519">
                  <c:v>1.0130000000000001</c:v>
                </c:pt>
                <c:pt idx="32520">
                  <c:v>1.0130000000000001</c:v>
                </c:pt>
                <c:pt idx="32521">
                  <c:v>1.014</c:v>
                </c:pt>
                <c:pt idx="32522">
                  <c:v>1.0150000000000001</c:v>
                </c:pt>
                <c:pt idx="32523">
                  <c:v>1.0130000000000001</c:v>
                </c:pt>
                <c:pt idx="32524">
                  <c:v>1.012</c:v>
                </c:pt>
                <c:pt idx="32525">
                  <c:v>1.012</c:v>
                </c:pt>
                <c:pt idx="32526">
                  <c:v>1.0130000000000001</c:v>
                </c:pt>
                <c:pt idx="32527">
                  <c:v>1.012</c:v>
                </c:pt>
                <c:pt idx="32528">
                  <c:v>1.012</c:v>
                </c:pt>
                <c:pt idx="32529">
                  <c:v>1.012</c:v>
                </c:pt>
                <c:pt idx="32530">
                  <c:v>1.0130000000000001</c:v>
                </c:pt>
                <c:pt idx="32531">
                  <c:v>1.0130000000000001</c:v>
                </c:pt>
                <c:pt idx="32532">
                  <c:v>1.012</c:v>
                </c:pt>
                <c:pt idx="32533">
                  <c:v>1.012</c:v>
                </c:pt>
                <c:pt idx="32534">
                  <c:v>1.012</c:v>
                </c:pt>
                <c:pt idx="32535">
                  <c:v>1.012</c:v>
                </c:pt>
                <c:pt idx="32536">
                  <c:v>1.012</c:v>
                </c:pt>
                <c:pt idx="32537">
                  <c:v>1.012</c:v>
                </c:pt>
                <c:pt idx="32538">
                  <c:v>1.012</c:v>
                </c:pt>
                <c:pt idx="32539">
                  <c:v>1.012</c:v>
                </c:pt>
                <c:pt idx="32540">
                  <c:v>1.0130000000000001</c:v>
                </c:pt>
                <c:pt idx="32541">
                  <c:v>1.0130000000000001</c:v>
                </c:pt>
                <c:pt idx="32542">
                  <c:v>1.0130000000000001</c:v>
                </c:pt>
                <c:pt idx="32543">
                  <c:v>1.0130000000000001</c:v>
                </c:pt>
                <c:pt idx="32544">
                  <c:v>1.0130000000000001</c:v>
                </c:pt>
                <c:pt idx="32545">
                  <c:v>1.012</c:v>
                </c:pt>
                <c:pt idx="32546">
                  <c:v>1.01</c:v>
                </c:pt>
                <c:pt idx="32547">
                  <c:v>1.01</c:v>
                </c:pt>
                <c:pt idx="32548">
                  <c:v>1.0110000000000001</c:v>
                </c:pt>
                <c:pt idx="32549">
                  <c:v>1.012</c:v>
                </c:pt>
                <c:pt idx="32550">
                  <c:v>1.0110000000000001</c:v>
                </c:pt>
                <c:pt idx="32551">
                  <c:v>1.012</c:v>
                </c:pt>
                <c:pt idx="32552">
                  <c:v>1.0130000000000001</c:v>
                </c:pt>
                <c:pt idx="32553">
                  <c:v>1.0130000000000001</c:v>
                </c:pt>
                <c:pt idx="32554">
                  <c:v>1.0130000000000001</c:v>
                </c:pt>
                <c:pt idx="32555">
                  <c:v>1.014</c:v>
                </c:pt>
                <c:pt idx="32556">
                  <c:v>1.0150000000000001</c:v>
                </c:pt>
                <c:pt idx="32557">
                  <c:v>1.014</c:v>
                </c:pt>
                <c:pt idx="32558">
                  <c:v>1.0130000000000001</c:v>
                </c:pt>
                <c:pt idx="32559">
                  <c:v>1.014</c:v>
                </c:pt>
                <c:pt idx="32560">
                  <c:v>1.0130000000000001</c:v>
                </c:pt>
                <c:pt idx="32561">
                  <c:v>1.012</c:v>
                </c:pt>
                <c:pt idx="32562">
                  <c:v>1.0110000000000001</c:v>
                </c:pt>
                <c:pt idx="32563">
                  <c:v>1.01</c:v>
                </c:pt>
                <c:pt idx="32564">
                  <c:v>1.0110000000000001</c:v>
                </c:pt>
                <c:pt idx="32565">
                  <c:v>1.0110000000000001</c:v>
                </c:pt>
                <c:pt idx="32566">
                  <c:v>1.0110000000000001</c:v>
                </c:pt>
                <c:pt idx="32567">
                  <c:v>1.012</c:v>
                </c:pt>
                <c:pt idx="32568">
                  <c:v>1.0130000000000001</c:v>
                </c:pt>
                <c:pt idx="32569">
                  <c:v>1.0150000000000001</c:v>
                </c:pt>
                <c:pt idx="32570">
                  <c:v>1.014</c:v>
                </c:pt>
                <c:pt idx="32571">
                  <c:v>1.014</c:v>
                </c:pt>
                <c:pt idx="32572">
                  <c:v>1.014</c:v>
                </c:pt>
                <c:pt idx="32573">
                  <c:v>1.014</c:v>
                </c:pt>
                <c:pt idx="32574">
                  <c:v>1.0130000000000001</c:v>
                </c:pt>
                <c:pt idx="32575">
                  <c:v>1.014</c:v>
                </c:pt>
                <c:pt idx="32576">
                  <c:v>1.0150000000000001</c:v>
                </c:pt>
                <c:pt idx="32577">
                  <c:v>1.0150000000000001</c:v>
                </c:pt>
                <c:pt idx="32578">
                  <c:v>1.0150000000000001</c:v>
                </c:pt>
                <c:pt idx="32579">
                  <c:v>1.0150000000000001</c:v>
                </c:pt>
                <c:pt idx="32580">
                  <c:v>1.014</c:v>
                </c:pt>
                <c:pt idx="32581">
                  <c:v>1.014</c:v>
                </c:pt>
                <c:pt idx="32582">
                  <c:v>1.016</c:v>
                </c:pt>
                <c:pt idx="32583">
                  <c:v>1.016</c:v>
                </c:pt>
                <c:pt idx="32584">
                  <c:v>1.014</c:v>
                </c:pt>
                <c:pt idx="32585">
                  <c:v>1.0130000000000001</c:v>
                </c:pt>
                <c:pt idx="32586">
                  <c:v>1.0130000000000001</c:v>
                </c:pt>
                <c:pt idx="32587">
                  <c:v>1.0130000000000001</c:v>
                </c:pt>
                <c:pt idx="32588">
                  <c:v>1.0130000000000001</c:v>
                </c:pt>
                <c:pt idx="32589">
                  <c:v>1.014</c:v>
                </c:pt>
                <c:pt idx="32590">
                  <c:v>1.0150000000000001</c:v>
                </c:pt>
                <c:pt idx="32591">
                  <c:v>1.016</c:v>
                </c:pt>
                <c:pt idx="32592">
                  <c:v>1.014</c:v>
                </c:pt>
                <c:pt idx="32593">
                  <c:v>1.014</c:v>
                </c:pt>
                <c:pt idx="32594">
                  <c:v>1.0150000000000001</c:v>
                </c:pt>
                <c:pt idx="32595">
                  <c:v>1.0150000000000001</c:v>
                </c:pt>
                <c:pt idx="32596">
                  <c:v>1.0150000000000001</c:v>
                </c:pt>
                <c:pt idx="32597">
                  <c:v>1.016</c:v>
                </c:pt>
                <c:pt idx="32598">
                  <c:v>1.0170000000000001</c:v>
                </c:pt>
                <c:pt idx="32599">
                  <c:v>1.018</c:v>
                </c:pt>
                <c:pt idx="32600">
                  <c:v>1.018</c:v>
                </c:pt>
                <c:pt idx="32601">
                  <c:v>1.018</c:v>
                </c:pt>
                <c:pt idx="32602">
                  <c:v>1.016</c:v>
                </c:pt>
                <c:pt idx="32603">
                  <c:v>1.016</c:v>
                </c:pt>
                <c:pt idx="32604">
                  <c:v>1.016</c:v>
                </c:pt>
                <c:pt idx="32605">
                  <c:v>1.0150000000000001</c:v>
                </c:pt>
                <c:pt idx="32606">
                  <c:v>1.0150000000000001</c:v>
                </c:pt>
                <c:pt idx="32607">
                  <c:v>1.016</c:v>
                </c:pt>
                <c:pt idx="32608">
                  <c:v>1.016</c:v>
                </c:pt>
                <c:pt idx="32609">
                  <c:v>1.016</c:v>
                </c:pt>
                <c:pt idx="32610">
                  <c:v>1.0150000000000001</c:v>
                </c:pt>
                <c:pt idx="32611">
                  <c:v>1.0150000000000001</c:v>
                </c:pt>
                <c:pt idx="32612">
                  <c:v>1.0150000000000001</c:v>
                </c:pt>
                <c:pt idx="32613">
                  <c:v>1.0130000000000001</c:v>
                </c:pt>
                <c:pt idx="32614">
                  <c:v>1.0130000000000001</c:v>
                </c:pt>
                <c:pt idx="32615">
                  <c:v>1.014</c:v>
                </c:pt>
                <c:pt idx="32616">
                  <c:v>1.0130000000000001</c:v>
                </c:pt>
                <c:pt idx="32617">
                  <c:v>1.0130000000000001</c:v>
                </c:pt>
                <c:pt idx="32618">
                  <c:v>1.014</c:v>
                </c:pt>
                <c:pt idx="32619">
                  <c:v>1.0150000000000001</c:v>
                </c:pt>
                <c:pt idx="32620">
                  <c:v>1.0130000000000001</c:v>
                </c:pt>
                <c:pt idx="32621">
                  <c:v>1.014</c:v>
                </c:pt>
                <c:pt idx="32622">
                  <c:v>1.014</c:v>
                </c:pt>
                <c:pt idx="32623">
                  <c:v>1.0150000000000001</c:v>
                </c:pt>
                <c:pt idx="32624">
                  <c:v>1.0170000000000001</c:v>
                </c:pt>
                <c:pt idx="32625">
                  <c:v>1.016</c:v>
                </c:pt>
                <c:pt idx="32626">
                  <c:v>1.016</c:v>
                </c:pt>
                <c:pt idx="32627">
                  <c:v>1.016</c:v>
                </c:pt>
                <c:pt idx="32628">
                  <c:v>1.0150000000000001</c:v>
                </c:pt>
                <c:pt idx="32629">
                  <c:v>1.0150000000000001</c:v>
                </c:pt>
                <c:pt idx="32630">
                  <c:v>1.014</c:v>
                </c:pt>
                <c:pt idx="32631">
                  <c:v>1.0130000000000001</c:v>
                </c:pt>
                <c:pt idx="32632">
                  <c:v>1.0130000000000001</c:v>
                </c:pt>
                <c:pt idx="32633">
                  <c:v>1.014</c:v>
                </c:pt>
                <c:pt idx="32634">
                  <c:v>1.014</c:v>
                </c:pt>
                <c:pt idx="32635">
                  <c:v>1.0130000000000001</c:v>
                </c:pt>
                <c:pt idx="32636">
                  <c:v>1.014</c:v>
                </c:pt>
                <c:pt idx="32637">
                  <c:v>1.014</c:v>
                </c:pt>
                <c:pt idx="32638">
                  <c:v>1.0130000000000001</c:v>
                </c:pt>
                <c:pt idx="32639">
                  <c:v>1.0130000000000001</c:v>
                </c:pt>
                <c:pt idx="32640">
                  <c:v>1.012</c:v>
                </c:pt>
                <c:pt idx="32641">
                  <c:v>1.014</c:v>
                </c:pt>
                <c:pt idx="32642">
                  <c:v>1.0150000000000001</c:v>
                </c:pt>
                <c:pt idx="32643">
                  <c:v>1.0150000000000001</c:v>
                </c:pt>
                <c:pt idx="32644">
                  <c:v>1.014</c:v>
                </c:pt>
                <c:pt idx="32645">
                  <c:v>1.014</c:v>
                </c:pt>
                <c:pt idx="32646">
                  <c:v>1.016</c:v>
                </c:pt>
                <c:pt idx="32647">
                  <c:v>1.0170000000000001</c:v>
                </c:pt>
                <c:pt idx="32648">
                  <c:v>1.016</c:v>
                </c:pt>
                <c:pt idx="32649">
                  <c:v>1.018</c:v>
                </c:pt>
                <c:pt idx="32650">
                  <c:v>1.018</c:v>
                </c:pt>
                <c:pt idx="32651">
                  <c:v>1.0170000000000001</c:v>
                </c:pt>
                <c:pt idx="32652">
                  <c:v>1.018</c:v>
                </c:pt>
                <c:pt idx="32653">
                  <c:v>1.0170000000000001</c:v>
                </c:pt>
                <c:pt idx="32654">
                  <c:v>1.016</c:v>
                </c:pt>
                <c:pt idx="32655">
                  <c:v>1.016</c:v>
                </c:pt>
                <c:pt idx="32656">
                  <c:v>1.016</c:v>
                </c:pt>
                <c:pt idx="32657">
                  <c:v>1.018</c:v>
                </c:pt>
                <c:pt idx="32658">
                  <c:v>1.018</c:v>
                </c:pt>
                <c:pt idx="32659">
                  <c:v>1.0170000000000001</c:v>
                </c:pt>
                <c:pt idx="32660">
                  <c:v>1.0170000000000001</c:v>
                </c:pt>
                <c:pt idx="32661">
                  <c:v>1.018</c:v>
                </c:pt>
                <c:pt idx="32662">
                  <c:v>1.018</c:v>
                </c:pt>
                <c:pt idx="32663">
                  <c:v>1.0150000000000001</c:v>
                </c:pt>
                <c:pt idx="32664">
                  <c:v>1.014</c:v>
                </c:pt>
                <c:pt idx="32665">
                  <c:v>1.0090000000000001</c:v>
                </c:pt>
                <c:pt idx="32666">
                  <c:v>1.01</c:v>
                </c:pt>
                <c:pt idx="32667">
                  <c:v>1.012</c:v>
                </c:pt>
                <c:pt idx="32668">
                  <c:v>1.014</c:v>
                </c:pt>
                <c:pt idx="32669">
                  <c:v>1.014</c:v>
                </c:pt>
                <c:pt idx="32670">
                  <c:v>1.012</c:v>
                </c:pt>
                <c:pt idx="32671">
                  <c:v>1.0110000000000001</c:v>
                </c:pt>
                <c:pt idx="32672">
                  <c:v>1.0130000000000001</c:v>
                </c:pt>
                <c:pt idx="32673">
                  <c:v>1.0110000000000001</c:v>
                </c:pt>
                <c:pt idx="32674">
                  <c:v>1.012</c:v>
                </c:pt>
                <c:pt idx="32675">
                  <c:v>1.014</c:v>
                </c:pt>
                <c:pt idx="32676">
                  <c:v>1.0170000000000001</c:v>
                </c:pt>
                <c:pt idx="32677">
                  <c:v>1.0150000000000001</c:v>
                </c:pt>
                <c:pt idx="32678">
                  <c:v>1.014</c:v>
                </c:pt>
                <c:pt idx="32679">
                  <c:v>1.014</c:v>
                </c:pt>
                <c:pt idx="32680">
                  <c:v>1.012</c:v>
                </c:pt>
                <c:pt idx="32681">
                  <c:v>1.0130000000000001</c:v>
                </c:pt>
                <c:pt idx="32682">
                  <c:v>1.0150000000000001</c:v>
                </c:pt>
                <c:pt idx="32683">
                  <c:v>1.016</c:v>
                </c:pt>
                <c:pt idx="32684">
                  <c:v>1.016</c:v>
                </c:pt>
                <c:pt idx="32685">
                  <c:v>1.0150000000000001</c:v>
                </c:pt>
                <c:pt idx="32686">
                  <c:v>1.0150000000000001</c:v>
                </c:pt>
                <c:pt idx="32687">
                  <c:v>1.0230000000000001</c:v>
                </c:pt>
                <c:pt idx="32688">
                  <c:v>1.022</c:v>
                </c:pt>
                <c:pt idx="32689">
                  <c:v>1.022</c:v>
                </c:pt>
                <c:pt idx="32690">
                  <c:v>1.024</c:v>
                </c:pt>
                <c:pt idx="32691">
                  <c:v>1.024</c:v>
                </c:pt>
                <c:pt idx="32692">
                  <c:v>1.024</c:v>
                </c:pt>
                <c:pt idx="32693">
                  <c:v>1.026</c:v>
                </c:pt>
                <c:pt idx="32694">
                  <c:v>2.1139999999999999</c:v>
                </c:pt>
                <c:pt idx="32695">
                  <c:v>11.418000000000001</c:v>
                </c:pt>
                <c:pt idx="32696">
                  <c:v>11.288</c:v>
                </c:pt>
                <c:pt idx="32697">
                  <c:v>11.545</c:v>
                </c:pt>
                <c:pt idx="32698">
                  <c:v>11.377000000000001</c:v>
                </c:pt>
                <c:pt idx="32699">
                  <c:v>11.395</c:v>
                </c:pt>
                <c:pt idx="32700">
                  <c:v>11.438000000000001</c:v>
                </c:pt>
                <c:pt idx="32701">
                  <c:v>11.483000000000001</c:v>
                </c:pt>
                <c:pt idx="32702">
                  <c:v>11.502000000000001</c:v>
                </c:pt>
                <c:pt idx="32703">
                  <c:v>11.540000000000001</c:v>
                </c:pt>
                <c:pt idx="32704">
                  <c:v>11.573</c:v>
                </c:pt>
                <c:pt idx="32705">
                  <c:v>11.604000000000001</c:v>
                </c:pt>
                <c:pt idx="32706">
                  <c:v>11.638</c:v>
                </c:pt>
                <c:pt idx="32707">
                  <c:v>11.702999999999999</c:v>
                </c:pt>
                <c:pt idx="32708">
                  <c:v>11.753</c:v>
                </c:pt>
                <c:pt idx="32709">
                  <c:v>11.807</c:v>
                </c:pt>
                <c:pt idx="32710">
                  <c:v>11.84</c:v>
                </c:pt>
                <c:pt idx="32711">
                  <c:v>11.869</c:v>
                </c:pt>
                <c:pt idx="32712">
                  <c:v>11.911</c:v>
                </c:pt>
                <c:pt idx="32713">
                  <c:v>11.947000000000001</c:v>
                </c:pt>
                <c:pt idx="32714">
                  <c:v>11.997</c:v>
                </c:pt>
                <c:pt idx="32715">
                  <c:v>12.044</c:v>
                </c:pt>
                <c:pt idx="32716">
                  <c:v>12.092000000000001</c:v>
                </c:pt>
                <c:pt idx="32717">
                  <c:v>12.136000000000001</c:v>
                </c:pt>
                <c:pt idx="32718">
                  <c:v>12.182</c:v>
                </c:pt>
                <c:pt idx="32719">
                  <c:v>12.224</c:v>
                </c:pt>
                <c:pt idx="32720">
                  <c:v>12.26</c:v>
                </c:pt>
                <c:pt idx="32721">
                  <c:v>12.301</c:v>
                </c:pt>
                <c:pt idx="32722">
                  <c:v>12.346</c:v>
                </c:pt>
                <c:pt idx="32723">
                  <c:v>12.384</c:v>
                </c:pt>
                <c:pt idx="32724">
                  <c:v>12.425000000000001</c:v>
                </c:pt>
                <c:pt idx="32725">
                  <c:v>12.473000000000001</c:v>
                </c:pt>
                <c:pt idx="32726">
                  <c:v>12.514000000000001</c:v>
                </c:pt>
                <c:pt idx="32727">
                  <c:v>12.561</c:v>
                </c:pt>
                <c:pt idx="32728">
                  <c:v>12.597</c:v>
                </c:pt>
                <c:pt idx="32729">
                  <c:v>12.644</c:v>
                </c:pt>
                <c:pt idx="32730">
                  <c:v>12.681000000000001</c:v>
                </c:pt>
                <c:pt idx="32731">
                  <c:v>12.718999999999999</c:v>
                </c:pt>
                <c:pt idx="32732">
                  <c:v>12.763</c:v>
                </c:pt>
                <c:pt idx="32733">
                  <c:v>12.805</c:v>
                </c:pt>
                <c:pt idx="32734">
                  <c:v>12.845000000000001</c:v>
                </c:pt>
                <c:pt idx="32735">
                  <c:v>12.877000000000001</c:v>
                </c:pt>
                <c:pt idx="32736">
                  <c:v>12.92</c:v>
                </c:pt>
                <c:pt idx="32737">
                  <c:v>12.957000000000001</c:v>
                </c:pt>
                <c:pt idx="32738">
                  <c:v>12.994</c:v>
                </c:pt>
                <c:pt idx="32739">
                  <c:v>13.026</c:v>
                </c:pt>
                <c:pt idx="32740">
                  <c:v>13.058</c:v>
                </c:pt>
                <c:pt idx="32741">
                  <c:v>13.093999999999999</c:v>
                </c:pt>
                <c:pt idx="32742">
                  <c:v>13.13</c:v>
                </c:pt>
                <c:pt idx="32743">
                  <c:v>15.141</c:v>
                </c:pt>
                <c:pt idx="32744">
                  <c:v>14.587</c:v>
                </c:pt>
                <c:pt idx="32745">
                  <c:v>13.945</c:v>
                </c:pt>
                <c:pt idx="32746">
                  <c:v>13.827999999999999</c:v>
                </c:pt>
                <c:pt idx="32747">
                  <c:v>13.826000000000001</c:v>
                </c:pt>
                <c:pt idx="32748">
                  <c:v>13.825000000000001</c:v>
                </c:pt>
                <c:pt idx="32749">
                  <c:v>13.821</c:v>
                </c:pt>
                <c:pt idx="32750">
                  <c:v>13.822000000000001</c:v>
                </c:pt>
                <c:pt idx="32751">
                  <c:v>13.82</c:v>
                </c:pt>
                <c:pt idx="32752">
                  <c:v>13.825000000000001</c:v>
                </c:pt>
                <c:pt idx="32753">
                  <c:v>13.82</c:v>
                </c:pt>
                <c:pt idx="32754">
                  <c:v>13.831</c:v>
                </c:pt>
                <c:pt idx="32755">
                  <c:v>13.833</c:v>
                </c:pt>
                <c:pt idx="32756">
                  <c:v>13.834</c:v>
                </c:pt>
                <c:pt idx="32757">
                  <c:v>13.833</c:v>
                </c:pt>
                <c:pt idx="32758">
                  <c:v>13.841000000000001</c:v>
                </c:pt>
                <c:pt idx="32759">
                  <c:v>13.839</c:v>
                </c:pt>
                <c:pt idx="32760">
                  <c:v>13.843999999999999</c:v>
                </c:pt>
                <c:pt idx="32761">
                  <c:v>13.85</c:v>
                </c:pt>
                <c:pt idx="32762">
                  <c:v>13.858000000000001</c:v>
                </c:pt>
                <c:pt idx="32763">
                  <c:v>13.866</c:v>
                </c:pt>
                <c:pt idx="32764">
                  <c:v>13.869</c:v>
                </c:pt>
                <c:pt idx="32765">
                  <c:v>13.875</c:v>
                </c:pt>
                <c:pt idx="32766">
                  <c:v>13.881</c:v>
                </c:pt>
                <c:pt idx="32767">
                  <c:v>13.88</c:v>
                </c:pt>
                <c:pt idx="32768">
                  <c:v>13.89</c:v>
                </c:pt>
                <c:pt idx="32769">
                  <c:v>13.886000000000001</c:v>
                </c:pt>
                <c:pt idx="32770">
                  <c:v>13.89</c:v>
                </c:pt>
                <c:pt idx="32771">
                  <c:v>13.913</c:v>
                </c:pt>
                <c:pt idx="32772">
                  <c:v>13.922000000000001</c:v>
                </c:pt>
                <c:pt idx="32773">
                  <c:v>13.939</c:v>
                </c:pt>
                <c:pt idx="32774">
                  <c:v>13.979000000000001</c:v>
                </c:pt>
                <c:pt idx="32775">
                  <c:v>14.000999999999999</c:v>
                </c:pt>
                <c:pt idx="32776">
                  <c:v>14.029</c:v>
                </c:pt>
                <c:pt idx="32777">
                  <c:v>14.073</c:v>
                </c:pt>
                <c:pt idx="32778">
                  <c:v>14.125999999999999</c:v>
                </c:pt>
                <c:pt idx="32779">
                  <c:v>14.18</c:v>
                </c:pt>
                <c:pt idx="32780">
                  <c:v>14.227</c:v>
                </c:pt>
                <c:pt idx="32781">
                  <c:v>14.258000000000001</c:v>
                </c:pt>
                <c:pt idx="32782">
                  <c:v>14.302</c:v>
                </c:pt>
                <c:pt idx="32783">
                  <c:v>14.325000000000001</c:v>
                </c:pt>
                <c:pt idx="32784">
                  <c:v>14.326000000000001</c:v>
                </c:pt>
                <c:pt idx="32785">
                  <c:v>14.326000000000001</c:v>
                </c:pt>
                <c:pt idx="32786">
                  <c:v>14.311</c:v>
                </c:pt>
                <c:pt idx="32787">
                  <c:v>14.296000000000001</c:v>
                </c:pt>
                <c:pt idx="32788">
                  <c:v>14.281000000000001</c:v>
                </c:pt>
                <c:pt idx="32789">
                  <c:v>14.275</c:v>
                </c:pt>
                <c:pt idx="32790">
                  <c:v>14.263</c:v>
                </c:pt>
                <c:pt idx="32791">
                  <c:v>14.246</c:v>
                </c:pt>
                <c:pt idx="32792">
                  <c:v>14.244</c:v>
                </c:pt>
                <c:pt idx="32793">
                  <c:v>14.247</c:v>
                </c:pt>
                <c:pt idx="32794">
                  <c:v>14.248000000000001</c:v>
                </c:pt>
                <c:pt idx="32795">
                  <c:v>14.25</c:v>
                </c:pt>
                <c:pt idx="32796">
                  <c:v>14.24</c:v>
                </c:pt>
                <c:pt idx="32797">
                  <c:v>14.242000000000001</c:v>
                </c:pt>
                <c:pt idx="32798">
                  <c:v>14.237</c:v>
                </c:pt>
                <c:pt idx="32799">
                  <c:v>14.232000000000001</c:v>
                </c:pt>
                <c:pt idx="32800">
                  <c:v>14.226000000000001</c:v>
                </c:pt>
                <c:pt idx="32801">
                  <c:v>14.217000000000001</c:v>
                </c:pt>
                <c:pt idx="32802">
                  <c:v>14.209</c:v>
                </c:pt>
                <c:pt idx="32803">
                  <c:v>14.202</c:v>
                </c:pt>
                <c:pt idx="32804">
                  <c:v>14.178000000000001</c:v>
                </c:pt>
                <c:pt idx="32805">
                  <c:v>14.178000000000001</c:v>
                </c:pt>
                <c:pt idx="32806">
                  <c:v>14.165000000000001</c:v>
                </c:pt>
                <c:pt idx="32807">
                  <c:v>14.152000000000001</c:v>
                </c:pt>
                <c:pt idx="32808">
                  <c:v>14.139000000000001</c:v>
                </c:pt>
                <c:pt idx="32809">
                  <c:v>14.103</c:v>
                </c:pt>
                <c:pt idx="32810">
                  <c:v>14.093999999999999</c:v>
                </c:pt>
                <c:pt idx="32811">
                  <c:v>14.083</c:v>
                </c:pt>
                <c:pt idx="32812">
                  <c:v>14.071</c:v>
                </c:pt>
                <c:pt idx="32813">
                  <c:v>14.06</c:v>
                </c:pt>
                <c:pt idx="32814">
                  <c:v>14.046000000000001</c:v>
                </c:pt>
                <c:pt idx="32815">
                  <c:v>14.028</c:v>
                </c:pt>
                <c:pt idx="32816">
                  <c:v>14.012</c:v>
                </c:pt>
                <c:pt idx="32817">
                  <c:v>13.999000000000001</c:v>
                </c:pt>
                <c:pt idx="32818">
                  <c:v>13.983000000000001</c:v>
                </c:pt>
                <c:pt idx="32819">
                  <c:v>13.968999999999999</c:v>
                </c:pt>
                <c:pt idx="32820">
                  <c:v>13.951000000000001</c:v>
                </c:pt>
                <c:pt idx="32821">
                  <c:v>13.943</c:v>
                </c:pt>
                <c:pt idx="32822">
                  <c:v>13.939</c:v>
                </c:pt>
                <c:pt idx="32823">
                  <c:v>13.933</c:v>
                </c:pt>
                <c:pt idx="32824">
                  <c:v>13.915000000000001</c:v>
                </c:pt>
                <c:pt idx="32825">
                  <c:v>13.913</c:v>
                </c:pt>
                <c:pt idx="32826">
                  <c:v>13.918000000000001</c:v>
                </c:pt>
                <c:pt idx="32827">
                  <c:v>13.907999999999999</c:v>
                </c:pt>
                <c:pt idx="32828">
                  <c:v>13.901</c:v>
                </c:pt>
                <c:pt idx="32829">
                  <c:v>13.902000000000001</c:v>
                </c:pt>
                <c:pt idx="32830">
                  <c:v>13.894</c:v>
                </c:pt>
                <c:pt idx="32831">
                  <c:v>13.881</c:v>
                </c:pt>
                <c:pt idx="32832">
                  <c:v>13.870000000000001</c:v>
                </c:pt>
                <c:pt idx="32833">
                  <c:v>13.870000000000001</c:v>
                </c:pt>
                <c:pt idx="32834">
                  <c:v>13.856</c:v>
                </c:pt>
                <c:pt idx="32835">
                  <c:v>13.837</c:v>
                </c:pt>
                <c:pt idx="32836">
                  <c:v>13.823</c:v>
                </c:pt>
                <c:pt idx="32837">
                  <c:v>13.813000000000001</c:v>
                </c:pt>
                <c:pt idx="32838">
                  <c:v>13.808</c:v>
                </c:pt>
                <c:pt idx="32839">
                  <c:v>13.798999999999999</c:v>
                </c:pt>
                <c:pt idx="32840">
                  <c:v>13.794</c:v>
                </c:pt>
                <c:pt idx="32841">
                  <c:v>13.786</c:v>
                </c:pt>
                <c:pt idx="32842">
                  <c:v>13.77</c:v>
                </c:pt>
                <c:pt idx="32843">
                  <c:v>13.759</c:v>
                </c:pt>
                <c:pt idx="32844">
                  <c:v>13.753</c:v>
                </c:pt>
                <c:pt idx="32845">
                  <c:v>13.737</c:v>
                </c:pt>
                <c:pt idx="32846">
                  <c:v>13.732000000000001</c:v>
                </c:pt>
                <c:pt idx="32847">
                  <c:v>13.736000000000001</c:v>
                </c:pt>
                <c:pt idx="32848">
                  <c:v>13.727</c:v>
                </c:pt>
                <c:pt idx="32849">
                  <c:v>13.721</c:v>
                </c:pt>
                <c:pt idx="32850">
                  <c:v>13.71</c:v>
                </c:pt>
                <c:pt idx="32851">
                  <c:v>13.709</c:v>
                </c:pt>
                <c:pt idx="32852">
                  <c:v>13.698</c:v>
                </c:pt>
                <c:pt idx="32853">
                  <c:v>13.684000000000001</c:v>
                </c:pt>
                <c:pt idx="32854">
                  <c:v>13.679</c:v>
                </c:pt>
                <c:pt idx="32855">
                  <c:v>13.681000000000001</c:v>
                </c:pt>
                <c:pt idx="32856">
                  <c:v>13.676</c:v>
                </c:pt>
                <c:pt idx="32857">
                  <c:v>13.653</c:v>
                </c:pt>
                <c:pt idx="32858">
                  <c:v>13.64</c:v>
                </c:pt>
                <c:pt idx="32859">
                  <c:v>13.632</c:v>
                </c:pt>
                <c:pt idx="32860">
                  <c:v>13.617000000000001</c:v>
                </c:pt>
                <c:pt idx="32861">
                  <c:v>13.592000000000001</c:v>
                </c:pt>
                <c:pt idx="32862">
                  <c:v>13.576000000000001</c:v>
                </c:pt>
                <c:pt idx="32863">
                  <c:v>13.566000000000001</c:v>
                </c:pt>
                <c:pt idx="32864">
                  <c:v>13.556000000000001</c:v>
                </c:pt>
                <c:pt idx="32865">
                  <c:v>13.543000000000001</c:v>
                </c:pt>
                <c:pt idx="32866">
                  <c:v>13.527000000000001</c:v>
                </c:pt>
                <c:pt idx="32867">
                  <c:v>13.52</c:v>
                </c:pt>
                <c:pt idx="32868">
                  <c:v>13.51</c:v>
                </c:pt>
                <c:pt idx="32869">
                  <c:v>13.499000000000001</c:v>
                </c:pt>
                <c:pt idx="32870">
                  <c:v>13.481</c:v>
                </c:pt>
                <c:pt idx="32871">
                  <c:v>13.475</c:v>
                </c:pt>
                <c:pt idx="32872">
                  <c:v>13.454000000000001</c:v>
                </c:pt>
                <c:pt idx="32873">
                  <c:v>13.442</c:v>
                </c:pt>
                <c:pt idx="32874">
                  <c:v>13.426</c:v>
                </c:pt>
                <c:pt idx="32875">
                  <c:v>13.402000000000001</c:v>
                </c:pt>
                <c:pt idx="32876">
                  <c:v>13.405000000000001</c:v>
                </c:pt>
                <c:pt idx="32877">
                  <c:v>13.393000000000001</c:v>
                </c:pt>
                <c:pt idx="32878">
                  <c:v>13.377000000000001</c:v>
                </c:pt>
                <c:pt idx="32879">
                  <c:v>13.366</c:v>
                </c:pt>
                <c:pt idx="32880">
                  <c:v>13.357000000000001</c:v>
                </c:pt>
                <c:pt idx="32881">
                  <c:v>13.348000000000001</c:v>
                </c:pt>
                <c:pt idx="32882">
                  <c:v>13.329000000000001</c:v>
                </c:pt>
                <c:pt idx="32883">
                  <c:v>13.322000000000001</c:v>
                </c:pt>
                <c:pt idx="32884">
                  <c:v>13.306000000000001</c:v>
                </c:pt>
                <c:pt idx="32885">
                  <c:v>13.292</c:v>
                </c:pt>
                <c:pt idx="32886">
                  <c:v>13.269</c:v>
                </c:pt>
                <c:pt idx="32887">
                  <c:v>13.259</c:v>
                </c:pt>
                <c:pt idx="32888">
                  <c:v>13.243</c:v>
                </c:pt>
                <c:pt idx="32889">
                  <c:v>13.226000000000001</c:v>
                </c:pt>
                <c:pt idx="32890">
                  <c:v>13.197000000000001</c:v>
                </c:pt>
                <c:pt idx="32891">
                  <c:v>13.189</c:v>
                </c:pt>
                <c:pt idx="32892">
                  <c:v>13.159000000000001</c:v>
                </c:pt>
                <c:pt idx="32893">
                  <c:v>13.132</c:v>
                </c:pt>
                <c:pt idx="32894">
                  <c:v>13.11</c:v>
                </c:pt>
                <c:pt idx="32895">
                  <c:v>13.082000000000001</c:v>
                </c:pt>
                <c:pt idx="32896">
                  <c:v>13.069000000000001</c:v>
                </c:pt>
                <c:pt idx="32897">
                  <c:v>13.048</c:v>
                </c:pt>
                <c:pt idx="32898">
                  <c:v>13.032</c:v>
                </c:pt>
                <c:pt idx="32899">
                  <c:v>13.016</c:v>
                </c:pt>
                <c:pt idx="32900">
                  <c:v>12.999000000000001</c:v>
                </c:pt>
                <c:pt idx="32901">
                  <c:v>12.984</c:v>
                </c:pt>
                <c:pt idx="32902">
                  <c:v>12.964</c:v>
                </c:pt>
                <c:pt idx="32903">
                  <c:v>12.954000000000001</c:v>
                </c:pt>
                <c:pt idx="32904">
                  <c:v>12.94</c:v>
                </c:pt>
                <c:pt idx="32905">
                  <c:v>12.929</c:v>
                </c:pt>
                <c:pt idx="32906">
                  <c:v>12.913</c:v>
                </c:pt>
                <c:pt idx="32907">
                  <c:v>12.896000000000001</c:v>
                </c:pt>
                <c:pt idx="32908">
                  <c:v>12.887</c:v>
                </c:pt>
                <c:pt idx="32909">
                  <c:v>12.867000000000001</c:v>
                </c:pt>
                <c:pt idx="32910">
                  <c:v>12.856</c:v>
                </c:pt>
                <c:pt idx="32911">
                  <c:v>12.842000000000001</c:v>
                </c:pt>
                <c:pt idx="32912">
                  <c:v>12.827999999999999</c:v>
                </c:pt>
                <c:pt idx="32913">
                  <c:v>12.811999999999999</c:v>
                </c:pt>
                <c:pt idx="32914">
                  <c:v>12.789</c:v>
                </c:pt>
                <c:pt idx="32915">
                  <c:v>12.768000000000001</c:v>
                </c:pt>
                <c:pt idx="32916">
                  <c:v>12.756</c:v>
                </c:pt>
                <c:pt idx="32917">
                  <c:v>12.731</c:v>
                </c:pt>
                <c:pt idx="32918">
                  <c:v>12.727</c:v>
                </c:pt>
                <c:pt idx="32919">
                  <c:v>12.715</c:v>
                </c:pt>
                <c:pt idx="32920">
                  <c:v>12.705</c:v>
                </c:pt>
                <c:pt idx="32921">
                  <c:v>12.685</c:v>
                </c:pt>
                <c:pt idx="32922">
                  <c:v>12.683</c:v>
                </c:pt>
                <c:pt idx="32923">
                  <c:v>12.662000000000001</c:v>
                </c:pt>
                <c:pt idx="32924">
                  <c:v>12.646000000000001</c:v>
                </c:pt>
                <c:pt idx="32925">
                  <c:v>12.628</c:v>
                </c:pt>
                <c:pt idx="32926">
                  <c:v>12.616</c:v>
                </c:pt>
                <c:pt idx="32927">
                  <c:v>12.598000000000001</c:v>
                </c:pt>
                <c:pt idx="32928">
                  <c:v>12.582000000000001</c:v>
                </c:pt>
                <c:pt idx="32929">
                  <c:v>12.561999999999999</c:v>
                </c:pt>
                <c:pt idx="32930">
                  <c:v>12.561999999999999</c:v>
                </c:pt>
                <c:pt idx="32931">
                  <c:v>12.542</c:v>
                </c:pt>
                <c:pt idx="32932">
                  <c:v>12.532999999999999</c:v>
                </c:pt>
                <c:pt idx="32933">
                  <c:v>12.514000000000001</c:v>
                </c:pt>
                <c:pt idx="32934">
                  <c:v>12.512</c:v>
                </c:pt>
                <c:pt idx="32935">
                  <c:v>12.495000000000001</c:v>
                </c:pt>
                <c:pt idx="32936">
                  <c:v>12.49</c:v>
                </c:pt>
                <c:pt idx="32937">
                  <c:v>12.478</c:v>
                </c:pt>
                <c:pt idx="32938">
                  <c:v>12.473000000000001</c:v>
                </c:pt>
                <c:pt idx="32939">
                  <c:v>12.463000000000001</c:v>
                </c:pt>
                <c:pt idx="32940">
                  <c:v>12.456</c:v>
                </c:pt>
                <c:pt idx="32941">
                  <c:v>12.445</c:v>
                </c:pt>
                <c:pt idx="32942">
                  <c:v>12.444000000000001</c:v>
                </c:pt>
                <c:pt idx="32943">
                  <c:v>12.433</c:v>
                </c:pt>
                <c:pt idx="32944">
                  <c:v>12.431000000000001</c:v>
                </c:pt>
                <c:pt idx="32945">
                  <c:v>12.425000000000001</c:v>
                </c:pt>
                <c:pt idx="32946">
                  <c:v>12.423</c:v>
                </c:pt>
                <c:pt idx="32947">
                  <c:v>12.423</c:v>
                </c:pt>
                <c:pt idx="32948">
                  <c:v>12.42</c:v>
                </c:pt>
                <c:pt idx="32949">
                  <c:v>12.417</c:v>
                </c:pt>
                <c:pt idx="32950">
                  <c:v>12.415000000000001</c:v>
                </c:pt>
                <c:pt idx="32951">
                  <c:v>12.41</c:v>
                </c:pt>
                <c:pt idx="32952">
                  <c:v>12.415000000000001</c:v>
                </c:pt>
                <c:pt idx="32953">
                  <c:v>12.407</c:v>
                </c:pt>
                <c:pt idx="32954">
                  <c:v>12.409000000000001</c:v>
                </c:pt>
                <c:pt idx="32955">
                  <c:v>12.409000000000001</c:v>
                </c:pt>
                <c:pt idx="32956">
                  <c:v>12.407</c:v>
                </c:pt>
                <c:pt idx="32957">
                  <c:v>12.407999999999999</c:v>
                </c:pt>
                <c:pt idx="32958">
                  <c:v>12.414</c:v>
                </c:pt>
                <c:pt idx="32959">
                  <c:v>12.422000000000001</c:v>
                </c:pt>
                <c:pt idx="32960">
                  <c:v>12.425000000000001</c:v>
                </c:pt>
                <c:pt idx="32961">
                  <c:v>12.426</c:v>
                </c:pt>
                <c:pt idx="32962">
                  <c:v>12.43</c:v>
                </c:pt>
                <c:pt idx="32963">
                  <c:v>12.427</c:v>
                </c:pt>
                <c:pt idx="32964">
                  <c:v>12.43</c:v>
                </c:pt>
                <c:pt idx="32965">
                  <c:v>12.436</c:v>
                </c:pt>
                <c:pt idx="32966">
                  <c:v>12.444000000000001</c:v>
                </c:pt>
                <c:pt idx="32967">
                  <c:v>12.444000000000001</c:v>
                </c:pt>
                <c:pt idx="32968">
                  <c:v>12.442</c:v>
                </c:pt>
                <c:pt idx="32969">
                  <c:v>12.444000000000001</c:v>
                </c:pt>
                <c:pt idx="32970">
                  <c:v>12.439</c:v>
                </c:pt>
                <c:pt idx="32971">
                  <c:v>12.438000000000001</c:v>
                </c:pt>
                <c:pt idx="32972">
                  <c:v>12.431000000000001</c:v>
                </c:pt>
                <c:pt idx="32973">
                  <c:v>12.433</c:v>
                </c:pt>
                <c:pt idx="32974">
                  <c:v>12.422000000000001</c:v>
                </c:pt>
                <c:pt idx="32975">
                  <c:v>12.417</c:v>
                </c:pt>
                <c:pt idx="32976">
                  <c:v>12.425000000000001</c:v>
                </c:pt>
                <c:pt idx="32977">
                  <c:v>12.432</c:v>
                </c:pt>
                <c:pt idx="32978">
                  <c:v>12.436</c:v>
                </c:pt>
                <c:pt idx="32979">
                  <c:v>12.442</c:v>
                </c:pt>
                <c:pt idx="32980">
                  <c:v>12.457000000000001</c:v>
                </c:pt>
                <c:pt idx="32981">
                  <c:v>12.458</c:v>
                </c:pt>
                <c:pt idx="32982">
                  <c:v>12.463000000000001</c:v>
                </c:pt>
                <c:pt idx="32983">
                  <c:v>12.471</c:v>
                </c:pt>
                <c:pt idx="32984">
                  <c:v>12.466000000000001</c:v>
                </c:pt>
                <c:pt idx="32985">
                  <c:v>12.468999999999999</c:v>
                </c:pt>
                <c:pt idx="32986">
                  <c:v>12.479000000000001</c:v>
                </c:pt>
                <c:pt idx="32987">
                  <c:v>12.489000000000001</c:v>
                </c:pt>
                <c:pt idx="32988">
                  <c:v>12.494</c:v>
                </c:pt>
                <c:pt idx="32989">
                  <c:v>12.499000000000001</c:v>
                </c:pt>
                <c:pt idx="32990">
                  <c:v>12.492000000000001</c:v>
                </c:pt>
                <c:pt idx="32991">
                  <c:v>12.489000000000001</c:v>
                </c:pt>
                <c:pt idx="32992">
                  <c:v>12.492000000000001</c:v>
                </c:pt>
                <c:pt idx="32993">
                  <c:v>12.499000000000001</c:v>
                </c:pt>
                <c:pt idx="32994">
                  <c:v>12.497</c:v>
                </c:pt>
                <c:pt idx="32995">
                  <c:v>12.500999999999999</c:v>
                </c:pt>
                <c:pt idx="32996">
                  <c:v>12.51</c:v>
                </c:pt>
                <c:pt idx="32997">
                  <c:v>12.505000000000001</c:v>
                </c:pt>
                <c:pt idx="32998">
                  <c:v>12.505000000000001</c:v>
                </c:pt>
                <c:pt idx="32999">
                  <c:v>12.499000000000001</c:v>
                </c:pt>
                <c:pt idx="33000">
                  <c:v>12.495000000000001</c:v>
                </c:pt>
                <c:pt idx="33001">
                  <c:v>12.506</c:v>
                </c:pt>
                <c:pt idx="33002">
                  <c:v>12.502000000000001</c:v>
                </c:pt>
                <c:pt idx="33003">
                  <c:v>12.51</c:v>
                </c:pt>
                <c:pt idx="33004">
                  <c:v>12.508000000000001</c:v>
                </c:pt>
                <c:pt idx="33005">
                  <c:v>12.514000000000001</c:v>
                </c:pt>
                <c:pt idx="33006">
                  <c:v>12.513</c:v>
                </c:pt>
                <c:pt idx="33007">
                  <c:v>12.518000000000001</c:v>
                </c:pt>
                <c:pt idx="33008">
                  <c:v>12.519</c:v>
                </c:pt>
                <c:pt idx="33009">
                  <c:v>12.527000000000001</c:v>
                </c:pt>
                <c:pt idx="33010">
                  <c:v>12.528</c:v>
                </c:pt>
                <c:pt idx="33011">
                  <c:v>12.538</c:v>
                </c:pt>
                <c:pt idx="33012">
                  <c:v>12.540000000000001</c:v>
                </c:pt>
                <c:pt idx="33013">
                  <c:v>12.547000000000001</c:v>
                </c:pt>
                <c:pt idx="33014">
                  <c:v>12.547000000000001</c:v>
                </c:pt>
                <c:pt idx="33015">
                  <c:v>12.548</c:v>
                </c:pt>
                <c:pt idx="33016">
                  <c:v>12.555</c:v>
                </c:pt>
                <c:pt idx="33017">
                  <c:v>12.557</c:v>
                </c:pt>
                <c:pt idx="33018">
                  <c:v>12.563000000000001</c:v>
                </c:pt>
                <c:pt idx="33019">
                  <c:v>12.569000000000001</c:v>
                </c:pt>
                <c:pt idx="33020">
                  <c:v>12.572000000000001</c:v>
                </c:pt>
                <c:pt idx="33021">
                  <c:v>12.574</c:v>
                </c:pt>
                <c:pt idx="33022">
                  <c:v>12.579000000000001</c:v>
                </c:pt>
                <c:pt idx="33023">
                  <c:v>12.574</c:v>
                </c:pt>
                <c:pt idx="33024">
                  <c:v>12.586</c:v>
                </c:pt>
                <c:pt idx="33025">
                  <c:v>12.592000000000001</c:v>
                </c:pt>
                <c:pt idx="33026">
                  <c:v>12.599</c:v>
                </c:pt>
                <c:pt idx="33027">
                  <c:v>12.606</c:v>
                </c:pt>
                <c:pt idx="33028">
                  <c:v>12.612</c:v>
                </c:pt>
                <c:pt idx="33029">
                  <c:v>12.621</c:v>
                </c:pt>
                <c:pt idx="33030">
                  <c:v>12.631</c:v>
                </c:pt>
                <c:pt idx="33031">
                  <c:v>12.637</c:v>
                </c:pt>
                <c:pt idx="33032">
                  <c:v>12.636000000000001</c:v>
                </c:pt>
                <c:pt idx="33033">
                  <c:v>12.646000000000001</c:v>
                </c:pt>
                <c:pt idx="33034">
                  <c:v>12.657</c:v>
                </c:pt>
                <c:pt idx="33035">
                  <c:v>12.666</c:v>
                </c:pt>
                <c:pt idx="33036">
                  <c:v>12.667</c:v>
                </c:pt>
                <c:pt idx="33037">
                  <c:v>12.673999999999999</c:v>
                </c:pt>
                <c:pt idx="33038">
                  <c:v>12.686</c:v>
                </c:pt>
                <c:pt idx="33039">
                  <c:v>12.699</c:v>
                </c:pt>
                <c:pt idx="33040">
                  <c:v>12.702</c:v>
                </c:pt>
                <c:pt idx="33041">
                  <c:v>12.713000000000001</c:v>
                </c:pt>
                <c:pt idx="33042">
                  <c:v>12.726000000000001</c:v>
                </c:pt>
                <c:pt idx="33043">
                  <c:v>12.726000000000001</c:v>
                </c:pt>
                <c:pt idx="33044">
                  <c:v>12.726000000000001</c:v>
                </c:pt>
                <c:pt idx="33045">
                  <c:v>12.739000000000001</c:v>
                </c:pt>
                <c:pt idx="33046">
                  <c:v>12.747</c:v>
                </c:pt>
                <c:pt idx="33047">
                  <c:v>12.746</c:v>
                </c:pt>
                <c:pt idx="33048">
                  <c:v>12.75</c:v>
                </c:pt>
                <c:pt idx="33049">
                  <c:v>12.749000000000001</c:v>
                </c:pt>
                <c:pt idx="33050">
                  <c:v>12.742000000000001</c:v>
                </c:pt>
                <c:pt idx="33051">
                  <c:v>12.733000000000001</c:v>
                </c:pt>
                <c:pt idx="33052">
                  <c:v>12.726000000000001</c:v>
                </c:pt>
                <c:pt idx="33053">
                  <c:v>12.734999999999999</c:v>
                </c:pt>
                <c:pt idx="33054">
                  <c:v>12.746</c:v>
                </c:pt>
                <c:pt idx="33055">
                  <c:v>12.745000000000001</c:v>
                </c:pt>
                <c:pt idx="33056">
                  <c:v>12.765000000000001</c:v>
                </c:pt>
                <c:pt idx="33057">
                  <c:v>12.773</c:v>
                </c:pt>
                <c:pt idx="33058">
                  <c:v>12.782999999999999</c:v>
                </c:pt>
                <c:pt idx="33059">
                  <c:v>12.795</c:v>
                </c:pt>
                <c:pt idx="33060">
                  <c:v>12.797000000000001</c:v>
                </c:pt>
                <c:pt idx="33061">
                  <c:v>12.81</c:v>
                </c:pt>
                <c:pt idx="33062">
                  <c:v>12.81</c:v>
                </c:pt>
                <c:pt idx="33063">
                  <c:v>12.815</c:v>
                </c:pt>
                <c:pt idx="33064">
                  <c:v>12.817</c:v>
                </c:pt>
                <c:pt idx="33065">
                  <c:v>12.82</c:v>
                </c:pt>
                <c:pt idx="33066">
                  <c:v>12.823</c:v>
                </c:pt>
                <c:pt idx="33067">
                  <c:v>12.822000000000001</c:v>
                </c:pt>
                <c:pt idx="33068">
                  <c:v>12.824</c:v>
                </c:pt>
                <c:pt idx="33069">
                  <c:v>12.829000000000001</c:v>
                </c:pt>
                <c:pt idx="33070">
                  <c:v>12.833</c:v>
                </c:pt>
                <c:pt idx="33071">
                  <c:v>12.826000000000001</c:v>
                </c:pt>
                <c:pt idx="33072">
                  <c:v>12.825000000000001</c:v>
                </c:pt>
                <c:pt idx="33073">
                  <c:v>12.832000000000001</c:v>
                </c:pt>
                <c:pt idx="33074">
                  <c:v>12.829000000000001</c:v>
                </c:pt>
                <c:pt idx="33075">
                  <c:v>12.834</c:v>
                </c:pt>
                <c:pt idx="33076">
                  <c:v>12.831</c:v>
                </c:pt>
                <c:pt idx="33077">
                  <c:v>12.841000000000001</c:v>
                </c:pt>
                <c:pt idx="33078">
                  <c:v>12.836</c:v>
                </c:pt>
                <c:pt idx="33079">
                  <c:v>12.843</c:v>
                </c:pt>
                <c:pt idx="33080">
                  <c:v>12.85</c:v>
                </c:pt>
                <c:pt idx="33081">
                  <c:v>12.843999999999999</c:v>
                </c:pt>
                <c:pt idx="33082">
                  <c:v>12.851000000000001</c:v>
                </c:pt>
                <c:pt idx="33083">
                  <c:v>12.856</c:v>
                </c:pt>
                <c:pt idx="33084">
                  <c:v>12.862</c:v>
                </c:pt>
                <c:pt idx="33085">
                  <c:v>12.857000000000001</c:v>
                </c:pt>
                <c:pt idx="33086">
                  <c:v>12.857000000000001</c:v>
                </c:pt>
                <c:pt idx="33087">
                  <c:v>12.853</c:v>
                </c:pt>
                <c:pt idx="33088">
                  <c:v>12.838000000000001</c:v>
                </c:pt>
                <c:pt idx="33089">
                  <c:v>12.818</c:v>
                </c:pt>
                <c:pt idx="33090">
                  <c:v>12.795</c:v>
                </c:pt>
                <c:pt idx="33091">
                  <c:v>12.776</c:v>
                </c:pt>
                <c:pt idx="33092">
                  <c:v>12.75</c:v>
                </c:pt>
                <c:pt idx="33093">
                  <c:v>12.72</c:v>
                </c:pt>
                <c:pt idx="33094">
                  <c:v>12.684000000000001</c:v>
                </c:pt>
                <c:pt idx="33095">
                  <c:v>12.648</c:v>
                </c:pt>
                <c:pt idx="33096">
                  <c:v>12.599</c:v>
                </c:pt>
                <c:pt idx="33097">
                  <c:v>12.531000000000001</c:v>
                </c:pt>
                <c:pt idx="33098">
                  <c:v>12.451000000000001</c:v>
                </c:pt>
                <c:pt idx="33099">
                  <c:v>12.361000000000001</c:v>
                </c:pt>
                <c:pt idx="33100">
                  <c:v>12.258000000000001</c:v>
                </c:pt>
                <c:pt idx="33101">
                  <c:v>12.153</c:v>
                </c:pt>
                <c:pt idx="33102">
                  <c:v>12.032999999999999</c:v>
                </c:pt>
                <c:pt idx="33103">
                  <c:v>11.904</c:v>
                </c:pt>
                <c:pt idx="33104">
                  <c:v>11.772</c:v>
                </c:pt>
                <c:pt idx="33105">
                  <c:v>11.641</c:v>
                </c:pt>
                <c:pt idx="33106">
                  <c:v>11.495000000000001</c:v>
                </c:pt>
                <c:pt idx="33107">
                  <c:v>11.336</c:v>
                </c:pt>
                <c:pt idx="33108">
                  <c:v>11.165000000000001</c:v>
                </c:pt>
                <c:pt idx="33109">
                  <c:v>10.956</c:v>
                </c:pt>
                <c:pt idx="33110">
                  <c:v>10.709</c:v>
                </c:pt>
                <c:pt idx="33111">
                  <c:v>10.381</c:v>
                </c:pt>
                <c:pt idx="33112">
                  <c:v>9.9920000000000009</c:v>
                </c:pt>
                <c:pt idx="33113">
                  <c:v>9.543000000000001</c:v>
                </c:pt>
                <c:pt idx="33114">
                  <c:v>7.1630000000000003</c:v>
                </c:pt>
                <c:pt idx="33115">
                  <c:v>1.0190000000000001</c:v>
                </c:pt>
                <c:pt idx="33116">
                  <c:v>1.016</c:v>
                </c:pt>
                <c:pt idx="33117">
                  <c:v>1.0150000000000001</c:v>
                </c:pt>
                <c:pt idx="33118">
                  <c:v>1.018</c:v>
                </c:pt>
                <c:pt idx="33119">
                  <c:v>1.0190000000000001</c:v>
                </c:pt>
                <c:pt idx="33120">
                  <c:v>1.0190000000000001</c:v>
                </c:pt>
                <c:pt idx="33121">
                  <c:v>1.02</c:v>
                </c:pt>
                <c:pt idx="33122">
                  <c:v>1.0210000000000001</c:v>
                </c:pt>
                <c:pt idx="33123">
                  <c:v>1.02</c:v>
                </c:pt>
                <c:pt idx="33124">
                  <c:v>1.016</c:v>
                </c:pt>
                <c:pt idx="33125">
                  <c:v>1.016</c:v>
                </c:pt>
                <c:pt idx="33126">
                  <c:v>1.0150000000000001</c:v>
                </c:pt>
                <c:pt idx="33127">
                  <c:v>1.014</c:v>
                </c:pt>
                <c:pt idx="33128">
                  <c:v>1.016</c:v>
                </c:pt>
                <c:pt idx="33129">
                  <c:v>1.0150000000000001</c:v>
                </c:pt>
                <c:pt idx="33130">
                  <c:v>1.0150000000000001</c:v>
                </c:pt>
                <c:pt idx="33131">
                  <c:v>1.016</c:v>
                </c:pt>
                <c:pt idx="33132">
                  <c:v>1.016</c:v>
                </c:pt>
                <c:pt idx="33133">
                  <c:v>1.018</c:v>
                </c:pt>
                <c:pt idx="33134">
                  <c:v>1.018</c:v>
                </c:pt>
                <c:pt idx="33135">
                  <c:v>1.0190000000000001</c:v>
                </c:pt>
                <c:pt idx="33136">
                  <c:v>1.018</c:v>
                </c:pt>
                <c:pt idx="33137">
                  <c:v>1.0170000000000001</c:v>
                </c:pt>
                <c:pt idx="33138">
                  <c:v>1.016</c:v>
                </c:pt>
                <c:pt idx="33139">
                  <c:v>1.016</c:v>
                </c:pt>
                <c:pt idx="33140">
                  <c:v>1.016</c:v>
                </c:pt>
                <c:pt idx="33141">
                  <c:v>1.016</c:v>
                </c:pt>
                <c:pt idx="33142">
                  <c:v>1.0150000000000001</c:v>
                </c:pt>
                <c:pt idx="33143">
                  <c:v>1.0170000000000001</c:v>
                </c:pt>
                <c:pt idx="33144">
                  <c:v>1.016</c:v>
                </c:pt>
                <c:pt idx="33145">
                  <c:v>1.0150000000000001</c:v>
                </c:pt>
                <c:pt idx="33146">
                  <c:v>1.016</c:v>
                </c:pt>
                <c:pt idx="33147">
                  <c:v>1.018</c:v>
                </c:pt>
                <c:pt idx="33148">
                  <c:v>1.0190000000000001</c:v>
                </c:pt>
                <c:pt idx="33149">
                  <c:v>1.02</c:v>
                </c:pt>
                <c:pt idx="33150">
                  <c:v>1.02</c:v>
                </c:pt>
                <c:pt idx="33151">
                  <c:v>1.0210000000000001</c:v>
                </c:pt>
                <c:pt idx="33152">
                  <c:v>1.0210000000000001</c:v>
                </c:pt>
                <c:pt idx="33153">
                  <c:v>1.0190000000000001</c:v>
                </c:pt>
                <c:pt idx="33154">
                  <c:v>1.0170000000000001</c:v>
                </c:pt>
                <c:pt idx="33155">
                  <c:v>1.0170000000000001</c:v>
                </c:pt>
                <c:pt idx="33156">
                  <c:v>1.018</c:v>
                </c:pt>
                <c:pt idx="33157">
                  <c:v>1.018</c:v>
                </c:pt>
                <c:pt idx="33158">
                  <c:v>1.0190000000000001</c:v>
                </c:pt>
                <c:pt idx="33159">
                  <c:v>1.018</c:v>
                </c:pt>
                <c:pt idx="33160">
                  <c:v>1.0170000000000001</c:v>
                </c:pt>
                <c:pt idx="33161">
                  <c:v>1.0170000000000001</c:v>
                </c:pt>
                <c:pt idx="33162">
                  <c:v>1.016</c:v>
                </c:pt>
                <c:pt idx="33163">
                  <c:v>1.016</c:v>
                </c:pt>
                <c:pt idx="33164">
                  <c:v>1.0150000000000001</c:v>
                </c:pt>
                <c:pt idx="33165">
                  <c:v>1.016</c:v>
                </c:pt>
                <c:pt idx="33166">
                  <c:v>1.02</c:v>
                </c:pt>
                <c:pt idx="33167">
                  <c:v>1.0190000000000001</c:v>
                </c:pt>
                <c:pt idx="33168">
                  <c:v>1.02</c:v>
                </c:pt>
                <c:pt idx="33169">
                  <c:v>1.0210000000000001</c:v>
                </c:pt>
                <c:pt idx="33170">
                  <c:v>1.02</c:v>
                </c:pt>
                <c:pt idx="33171">
                  <c:v>1.0190000000000001</c:v>
                </c:pt>
                <c:pt idx="33172">
                  <c:v>1.02</c:v>
                </c:pt>
                <c:pt idx="33173">
                  <c:v>1.0190000000000001</c:v>
                </c:pt>
                <c:pt idx="33174">
                  <c:v>1.02</c:v>
                </c:pt>
                <c:pt idx="33175">
                  <c:v>1.0190000000000001</c:v>
                </c:pt>
                <c:pt idx="33176">
                  <c:v>1.0170000000000001</c:v>
                </c:pt>
                <c:pt idx="33177">
                  <c:v>1.018</c:v>
                </c:pt>
                <c:pt idx="33178">
                  <c:v>1.018</c:v>
                </c:pt>
                <c:pt idx="33179">
                  <c:v>1.0190000000000001</c:v>
                </c:pt>
                <c:pt idx="33180">
                  <c:v>1.018</c:v>
                </c:pt>
                <c:pt idx="33181">
                  <c:v>1.0170000000000001</c:v>
                </c:pt>
                <c:pt idx="33182">
                  <c:v>1.0170000000000001</c:v>
                </c:pt>
                <c:pt idx="33183">
                  <c:v>1.018</c:v>
                </c:pt>
                <c:pt idx="33184">
                  <c:v>1.0170000000000001</c:v>
                </c:pt>
                <c:pt idx="33185">
                  <c:v>1.0170000000000001</c:v>
                </c:pt>
                <c:pt idx="33186">
                  <c:v>1.0190000000000001</c:v>
                </c:pt>
                <c:pt idx="33187">
                  <c:v>1.0190000000000001</c:v>
                </c:pt>
                <c:pt idx="33188">
                  <c:v>1.0190000000000001</c:v>
                </c:pt>
                <c:pt idx="33189">
                  <c:v>1.02</c:v>
                </c:pt>
                <c:pt idx="33190">
                  <c:v>1.0190000000000001</c:v>
                </c:pt>
                <c:pt idx="33191">
                  <c:v>1.018</c:v>
                </c:pt>
                <c:pt idx="33192">
                  <c:v>1.0170000000000001</c:v>
                </c:pt>
                <c:pt idx="33193">
                  <c:v>1.018</c:v>
                </c:pt>
                <c:pt idx="33194">
                  <c:v>1.0190000000000001</c:v>
                </c:pt>
                <c:pt idx="33195">
                  <c:v>1.018</c:v>
                </c:pt>
                <c:pt idx="33196">
                  <c:v>1.0190000000000001</c:v>
                </c:pt>
                <c:pt idx="33197">
                  <c:v>1.02</c:v>
                </c:pt>
                <c:pt idx="33198">
                  <c:v>1.0190000000000001</c:v>
                </c:pt>
                <c:pt idx="33199">
                  <c:v>1.0190000000000001</c:v>
                </c:pt>
                <c:pt idx="33200">
                  <c:v>1.0170000000000001</c:v>
                </c:pt>
                <c:pt idx="33201">
                  <c:v>1.0170000000000001</c:v>
                </c:pt>
                <c:pt idx="33202">
                  <c:v>1.016</c:v>
                </c:pt>
                <c:pt idx="33203">
                  <c:v>1.0170000000000001</c:v>
                </c:pt>
                <c:pt idx="33204">
                  <c:v>1.0170000000000001</c:v>
                </c:pt>
                <c:pt idx="33205">
                  <c:v>1.0190000000000001</c:v>
                </c:pt>
                <c:pt idx="33206">
                  <c:v>1.018</c:v>
                </c:pt>
                <c:pt idx="33207">
                  <c:v>1.0170000000000001</c:v>
                </c:pt>
                <c:pt idx="33208">
                  <c:v>1.0190000000000001</c:v>
                </c:pt>
                <c:pt idx="33209">
                  <c:v>1.018</c:v>
                </c:pt>
                <c:pt idx="33210">
                  <c:v>1.018</c:v>
                </c:pt>
                <c:pt idx="33211">
                  <c:v>1.018</c:v>
                </c:pt>
                <c:pt idx="33212">
                  <c:v>1.018</c:v>
                </c:pt>
                <c:pt idx="33213">
                  <c:v>1.018</c:v>
                </c:pt>
                <c:pt idx="33214">
                  <c:v>1.018</c:v>
                </c:pt>
                <c:pt idx="33215">
                  <c:v>1.0190000000000001</c:v>
                </c:pt>
                <c:pt idx="33216">
                  <c:v>1.02</c:v>
                </c:pt>
                <c:pt idx="33217">
                  <c:v>1.0190000000000001</c:v>
                </c:pt>
                <c:pt idx="33218">
                  <c:v>1.0190000000000001</c:v>
                </c:pt>
                <c:pt idx="33219">
                  <c:v>1.0190000000000001</c:v>
                </c:pt>
                <c:pt idx="33220">
                  <c:v>1.018</c:v>
                </c:pt>
                <c:pt idx="33221">
                  <c:v>1.016</c:v>
                </c:pt>
                <c:pt idx="33222">
                  <c:v>1.0170000000000001</c:v>
                </c:pt>
                <c:pt idx="33223">
                  <c:v>1.0190000000000001</c:v>
                </c:pt>
                <c:pt idx="33224">
                  <c:v>1.02</c:v>
                </c:pt>
                <c:pt idx="33225">
                  <c:v>1.02</c:v>
                </c:pt>
                <c:pt idx="33226">
                  <c:v>1.02</c:v>
                </c:pt>
                <c:pt idx="33227">
                  <c:v>1.02</c:v>
                </c:pt>
                <c:pt idx="33228">
                  <c:v>1.02</c:v>
                </c:pt>
                <c:pt idx="33229">
                  <c:v>1.0190000000000001</c:v>
                </c:pt>
                <c:pt idx="33230">
                  <c:v>1.0190000000000001</c:v>
                </c:pt>
                <c:pt idx="33231">
                  <c:v>1.018</c:v>
                </c:pt>
                <c:pt idx="33232">
                  <c:v>1.016</c:v>
                </c:pt>
                <c:pt idx="33233">
                  <c:v>1.0170000000000001</c:v>
                </c:pt>
                <c:pt idx="33234">
                  <c:v>1.018</c:v>
                </c:pt>
                <c:pt idx="33235">
                  <c:v>1.016</c:v>
                </c:pt>
                <c:pt idx="33236">
                  <c:v>1.0150000000000001</c:v>
                </c:pt>
                <c:pt idx="33237">
                  <c:v>1.0150000000000001</c:v>
                </c:pt>
                <c:pt idx="33238">
                  <c:v>1.016</c:v>
                </c:pt>
                <c:pt idx="33239">
                  <c:v>1.0150000000000001</c:v>
                </c:pt>
                <c:pt idx="33240">
                  <c:v>1.0150000000000001</c:v>
                </c:pt>
                <c:pt idx="33241">
                  <c:v>1.0150000000000001</c:v>
                </c:pt>
                <c:pt idx="33242">
                  <c:v>1.016</c:v>
                </c:pt>
                <c:pt idx="33243">
                  <c:v>1.0150000000000001</c:v>
                </c:pt>
                <c:pt idx="33244">
                  <c:v>1.0150000000000001</c:v>
                </c:pt>
                <c:pt idx="33245">
                  <c:v>1.014</c:v>
                </c:pt>
                <c:pt idx="33246">
                  <c:v>1.0130000000000001</c:v>
                </c:pt>
                <c:pt idx="33247">
                  <c:v>1.012</c:v>
                </c:pt>
                <c:pt idx="33248">
                  <c:v>1.012</c:v>
                </c:pt>
                <c:pt idx="33249">
                  <c:v>1.0110000000000001</c:v>
                </c:pt>
                <c:pt idx="33250">
                  <c:v>1.012</c:v>
                </c:pt>
                <c:pt idx="33251">
                  <c:v>1.014</c:v>
                </c:pt>
                <c:pt idx="33252">
                  <c:v>1.016</c:v>
                </c:pt>
                <c:pt idx="33253">
                  <c:v>1.0150000000000001</c:v>
                </c:pt>
                <c:pt idx="33254">
                  <c:v>1.0150000000000001</c:v>
                </c:pt>
                <c:pt idx="33255">
                  <c:v>1.0150000000000001</c:v>
                </c:pt>
                <c:pt idx="33256">
                  <c:v>1.0150000000000001</c:v>
                </c:pt>
                <c:pt idx="33257">
                  <c:v>1.0150000000000001</c:v>
                </c:pt>
                <c:pt idx="33258">
                  <c:v>1.0150000000000001</c:v>
                </c:pt>
                <c:pt idx="33259">
                  <c:v>1.0150000000000001</c:v>
                </c:pt>
                <c:pt idx="33260">
                  <c:v>1.0150000000000001</c:v>
                </c:pt>
                <c:pt idx="33261">
                  <c:v>1.016</c:v>
                </c:pt>
                <c:pt idx="33262">
                  <c:v>1.0170000000000001</c:v>
                </c:pt>
                <c:pt idx="33263">
                  <c:v>1.018</c:v>
                </c:pt>
                <c:pt idx="33264">
                  <c:v>1.0170000000000001</c:v>
                </c:pt>
                <c:pt idx="33265">
                  <c:v>1.0150000000000001</c:v>
                </c:pt>
                <c:pt idx="33266">
                  <c:v>1.0150000000000001</c:v>
                </c:pt>
                <c:pt idx="33267">
                  <c:v>1.016</c:v>
                </c:pt>
                <c:pt idx="33268">
                  <c:v>1.0170000000000001</c:v>
                </c:pt>
                <c:pt idx="33269">
                  <c:v>1.0170000000000001</c:v>
                </c:pt>
                <c:pt idx="33270">
                  <c:v>1.016</c:v>
                </c:pt>
                <c:pt idx="33271">
                  <c:v>1.0150000000000001</c:v>
                </c:pt>
                <c:pt idx="33272">
                  <c:v>1.0150000000000001</c:v>
                </c:pt>
                <c:pt idx="33273">
                  <c:v>1.0150000000000001</c:v>
                </c:pt>
                <c:pt idx="33274">
                  <c:v>1.016</c:v>
                </c:pt>
                <c:pt idx="33275">
                  <c:v>1.0150000000000001</c:v>
                </c:pt>
                <c:pt idx="33276">
                  <c:v>1.0150000000000001</c:v>
                </c:pt>
                <c:pt idx="33277">
                  <c:v>1.016</c:v>
                </c:pt>
                <c:pt idx="33278">
                  <c:v>1.0170000000000001</c:v>
                </c:pt>
                <c:pt idx="33279">
                  <c:v>1.018</c:v>
                </c:pt>
                <c:pt idx="33280">
                  <c:v>1.0170000000000001</c:v>
                </c:pt>
                <c:pt idx="33281">
                  <c:v>1.016</c:v>
                </c:pt>
                <c:pt idx="33282">
                  <c:v>1.016</c:v>
                </c:pt>
                <c:pt idx="33283">
                  <c:v>1.0170000000000001</c:v>
                </c:pt>
                <c:pt idx="33284">
                  <c:v>1.016</c:v>
                </c:pt>
                <c:pt idx="33285">
                  <c:v>1.0150000000000001</c:v>
                </c:pt>
                <c:pt idx="33286">
                  <c:v>1.0130000000000001</c:v>
                </c:pt>
                <c:pt idx="33287">
                  <c:v>1.012</c:v>
                </c:pt>
                <c:pt idx="33288">
                  <c:v>1.014</c:v>
                </c:pt>
                <c:pt idx="33289">
                  <c:v>1.0150000000000001</c:v>
                </c:pt>
                <c:pt idx="33290">
                  <c:v>1.0150000000000001</c:v>
                </c:pt>
                <c:pt idx="33291">
                  <c:v>1.016</c:v>
                </c:pt>
                <c:pt idx="33292">
                  <c:v>1.016</c:v>
                </c:pt>
                <c:pt idx="33293">
                  <c:v>1.016</c:v>
                </c:pt>
                <c:pt idx="33294">
                  <c:v>1.0150000000000001</c:v>
                </c:pt>
                <c:pt idx="33295">
                  <c:v>1.0150000000000001</c:v>
                </c:pt>
                <c:pt idx="33296">
                  <c:v>1.0150000000000001</c:v>
                </c:pt>
                <c:pt idx="33297">
                  <c:v>1.016</c:v>
                </c:pt>
                <c:pt idx="33298">
                  <c:v>1.016</c:v>
                </c:pt>
                <c:pt idx="33299">
                  <c:v>1.0170000000000001</c:v>
                </c:pt>
                <c:pt idx="33300">
                  <c:v>1.0170000000000001</c:v>
                </c:pt>
                <c:pt idx="33301">
                  <c:v>1.016</c:v>
                </c:pt>
                <c:pt idx="33302">
                  <c:v>1.0170000000000001</c:v>
                </c:pt>
                <c:pt idx="33303">
                  <c:v>1.0170000000000001</c:v>
                </c:pt>
                <c:pt idx="33304">
                  <c:v>1.0170000000000001</c:v>
                </c:pt>
                <c:pt idx="33305">
                  <c:v>1.0170000000000001</c:v>
                </c:pt>
                <c:pt idx="33306">
                  <c:v>1.018</c:v>
                </c:pt>
                <c:pt idx="33307">
                  <c:v>1.0170000000000001</c:v>
                </c:pt>
                <c:pt idx="33308">
                  <c:v>1.016</c:v>
                </c:pt>
                <c:pt idx="33309">
                  <c:v>1.016</c:v>
                </c:pt>
                <c:pt idx="33310">
                  <c:v>1.016</c:v>
                </c:pt>
                <c:pt idx="33311">
                  <c:v>1.016</c:v>
                </c:pt>
                <c:pt idx="33312">
                  <c:v>1.016</c:v>
                </c:pt>
                <c:pt idx="33313">
                  <c:v>1.016</c:v>
                </c:pt>
                <c:pt idx="33314">
                  <c:v>1.016</c:v>
                </c:pt>
                <c:pt idx="33315">
                  <c:v>1.0170000000000001</c:v>
                </c:pt>
                <c:pt idx="33316">
                  <c:v>1.0150000000000001</c:v>
                </c:pt>
                <c:pt idx="33317">
                  <c:v>1.0150000000000001</c:v>
                </c:pt>
                <c:pt idx="33318">
                  <c:v>1.014</c:v>
                </c:pt>
                <c:pt idx="33319">
                  <c:v>1.014</c:v>
                </c:pt>
                <c:pt idx="33320">
                  <c:v>1.0150000000000001</c:v>
                </c:pt>
                <c:pt idx="33321">
                  <c:v>1.016</c:v>
                </c:pt>
                <c:pt idx="33322">
                  <c:v>1.0150000000000001</c:v>
                </c:pt>
                <c:pt idx="33323">
                  <c:v>1.016</c:v>
                </c:pt>
                <c:pt idx="33324">
                  <c:v>1.0170000000000001</c:v>
                </c:pt>
                <c:pt idx="33325">
                  <c:v>1.016</c:v>
                </c:pt>
                <c:pt idx="33326">
                  <c:v>1.016</c:v>
                </c:pt>
                <c:pt idx="33327">
                  <c:v>1.0170000000000001</c:v>
                </c:pt>
                <c:pt idx="33328">
                  <c:v>1.014</c:v>
                </c:pt>
                <c:pt idx="33329">
                  <c:v>1.0130000000000001</c:v>
                </c:pt>
                <c:pt idx="33330">
                  <c:v>1.014</c:v>
                </c:pt>
                <c:pt idx="33331">
                  <c:v>1.0150000000000001</c:v>
                </c:pt>
                <c:pt idx="33332">
                  <c:v>1.0170000000000001</c:v>
                </c:pt>
                <c:pt idx="33333">
                  <c:v>1.016</c:v>
                </c:pt>
                <c:pt idx="33334">
                  <c:v>1.0170000000000001</c:v>
                </c:pt>
                <c:pt idx="33335">
                  <c:v>1.0170000000000001</c:v>
                </c:pt>
                <c:pt idx="33336">
                  <c:v>1.0170000000000001</c:v>
                </c:pt>
                <c:pt idx="33337">
                  <c:v>1.016</c:v>
                </c:pt>
                <c:pt idx="33338">
                  <c:v>1.016</c:v>
                </c:pt>
                <c:pt idx="33339">
                  <c:v>1.016</c:v>
                </c:pt>
                <c:pt idx="33340">
                  <c:v>1.016</c:v>
                </c:pt>
                <c:pt idx="33341">
                  <c:v>1.016</c:v>
                </c:pt>
                <c:pt idx="33342">
                  <c:v>1.016</c:v>
                </c:pt>
                <c:pt idx="33343">
                  <c:v>1.0170000000000001</c:v>
                </c:pt>
                <c:pt idx="33344">
                  <c:v>1.0190000000000001</c:v>
                </c:pt>
                <c:pt idx="33345">
                  <c:v>1.0190000000000001</c:v>
                </c:pt>
                <c:pt idx="33346">
                  <c:v>1.018</c:v>
                </c:pt>
                <c:pt idx="33347">
                  <c:v>1.018</c:v>
                </c:pt>
                <c:pt idx="33348">
                  <c:v>1.016</c:v>
                </c:pt>
                <c:pt idx="33349">
                  <c:v>1.016</c:v>
                </c:pt>
                <c:pt idx="33350">
                  <c:v>1.0150000000000001</c:v>
                </c:pt>
                <c:pt idx="33351">
                  <c:v>1.0150000000000001</c:v>
                </c:pt>
                <c:pt idx="33352">
                  <c:v>1.016</c:v>
                </c:pt>
                <c:pt idx="33353">
                  <c:v>1.018</c:v>
                </c:pt>
                <c:pt idx="33354">
                  <c:v>1.0170000000000001</c:v>
                </c:pt>
                <c:pt idx="33355">
                  <c:v>1.016</c:v>
                </c:pt>
                <c:pt idx="33356">
                  <c:v>1.016</c:v>
                </c:pt>
                <c:pt idx="33357">
                  <c:v>1.016</c:v>
                </c:pt>
                <c:pt idx="33358">
                  <c:v>1.0150000000000001</c:v>
                </c:pt>
                <c:pt idx="33359">
                  <c:v>1.0150000000000001</c:v>
                </c:pt>
                <c:pt idx="33360">
                  <c:v>1.016</c:v>
                </c:pt>
                <c:pt idx="33361">
                  <c:v>1.0150000000000001</c:v>
                </c:pt>
                <c:pt idx="33362">
                  <c:v>1.0170000000000001</c:v>
                </c:pt>
                <c:pt idx="33363">
                  <c:v>1.018</c:v>
                </c:pt>
                <c:pt idx="33364">
                  <c:v>1.018</c:v>
                </c:pt>
                <c:pt idx="33365">
                  <c:v>1.018</c:v>
                </c:pt>
                <c:pt idx="33366">
                  <c:v>1.018</c:v>
                </c:pt>
                <c:pt idx="33367">
                  <c:v>1.018</c:v>
                </c:pt>
                <c:pt idx="33368">
                  <c:v>1.0170000000000001</c:v>
                </c:pt>
                <c:pt idx="33369">
                  <c:v>1.016</c:v>
                </c:pt>
                <c:pt idx="33370">
                  <c:v>1.0170000000000001</c:v>
                </c:pt>
                <c:pt idx="33371">
                  <c:v>1.018</c:v>
                </c:pt>
                <c:pt idx="33372">
                  <c:v>1.0170000000000001</c:v>
                </c:pt>
                <c:pt idx="33373">
                  <c:v>1.0190000000000001</c:v>
                </c:pt>
                <c:pt idx="33374">
                  <c:v>1.018</c:v>
                </c:pt>
                <c:pt idx="33375">
                  <c:v>1.016</c:v>
                </c:pt>
                <c:pt idx="33376">
                  <c:v>1.016</c:v>
                </c:pt>
                <c:pt idx="33377">
                  <c:v>1.0150000000000001</c:v>
                </c:pt>
                <c:pt idx="33378">
                  <c:v>1.0150000000000001</c:v>
                </c:pt>
                <c:pt idx="33379">
                  <c:v>1.014</c:v>
                </c:pt>
                <c:pt idx="33380">
                  <c:v>1.0150000000000001</c:v>
                </c:pt>
                <c:pt idx="33381">
                  <c:v>1.014</c:v>
                </c:pt>
                <c:pt idx="33382">
                  <c:v>1.014</c:v>
                </c:pt>
                <c:pt idx="33383">
                  <c:v>1.014</c:v>
                </c:pt>
                <c:pt idx="33384">
                  <c:v>1.014</c:v>
                </c:pt>
                <c:pt idx="33385">
                  <c:v>1.014</c:v>
                </c:pt>
                <c:pt idx="33386">
                  <c:v>1.0130000000000001</c:v>
                </c:pt>
                <c:pt idx="33387">
                  <c:v>1.0150000000000001</c:v>
                </c:pt>
                <c:pt idx="33388">
                  <c:v>1.016</c:v>
                </c:pt>
                <c:pt idx="33389">
                  <c:v>1.016</c:v>
                </c:pt>
                <c:pt idx="33390">
                  <c:v>1.016</c:v>
                </c:pt>
                <c:pt idx="33391">
                  <c:v>1.0150000000000001</c:v>
                </c:pt>
                <c:pt idx="33392">
                  <c:v>1.016</c:v>
                </c:pt>
                <c:pt idx="33393">
                  <c:v>1.016</c:v>
                </c:pt>
                <c:pt idx="33394">
                  <c:v>1.016</c:v>
                </c:pt>
                <c:pt idx="33395">
                  <c:v>1.016</c:v>
                </c:pt>
                <c:pt idx="33396">
                  <c:v>1.018</c:v>
                </c:pt>
                <c:pt idx="33397">
                  <c:v>1.0170000000000001</c:v>
                </c:pt>
                <c:pt idx="33398">
                  <c:v>1.018</c:v>
                </c:pt>
                <c:pt idx="33399">
                  <c:v>1.018</c:v>
                </c:pt>
                <c:pt idx="33400">
                  <c:v>1.0190000000000001</c:v>
                </c:pt>
                <c:pt idx="33401">
                  <c:v>1.0190000000000001</c:v>
                </c:pt>
                <c:pt idx="33402">
                  <c:v>1.018</c:v>
                </c:pt>
                <c:pt idx="33403">
                  <c:v>1.016</c:v>
                </c:pt>
                <c:pt idx="33404">
                  <c:v>1.016</c:v>
                </c:pt>
                <c:pt idx="33405">
                  <c:v>1.0150000000000001</c:v>
                </c:pt>
                <c:pt idx="33406">
                  <c:v>1.0150000000000001</c:v>
                </c:pt>
                <c:pt idx="33407">
                  <c:v>1.016</c:v>
                </c:pt>
                <c:pt idx="33408">
                  <c:v>1.016</c:v>
                </c:pt>
                <c:pt idx="33409">
                  <c:v>1.014</c:v>
                </c:pt>
                <c:pt idx="33410">
                  <c:v>1.0150000000000001</c:v>
                </c:pt>
                <c:pt idx="33411">
                  <c:v>1.0150000000000001</c:v>
                </c:pt>
                <c:pt idx="33412">
                  <c:v>1.0150000000000001</c:v>
                </c:pt>
                <c:pt idx="33413">
                  <c:v>1.014</c:v>
                </c:pt>
                <c:pt idx="33414">
                  <c:v>1.014</c:v>
                </c:pt>
                <c:pt idx="33415">
                  <c:v>1.0150000000000001</c:v>
                </c:pt>
                <c:pt idx="33416">
                  <c:v>1.016</c:v>
                </c:pt>
                <c:pt idx="33417">
                  <c:v>1.0150000000000001</c:v>
                </c:pt>
                <c:pt idx="33418">
                  <c:v>1.014</c:v>
                </c:pt>
                <c:pt idx="33419">
                  <c:v>1.0130000000000001</c:v>
                </c:pt>
                <c:pt idx="33420">
                  <c:v>1.014</c:v>
                </c:pt>
                <c:pt idx="33421">
                  <c:v>1.0150000000000001</c:v>
                </c:pt>
                <c:pt idx="33422">
                  <c:v>1.016</c:v>
                </c:pt>
                <c:pt idx="33423">
                  <c:v>1.014</c:v>
                </c:pt>
                <c:pt idx="33424">
                  <c:v>1.0150000000000001</c:v>
                </c:pt>
                <c:pt idx="33425">
                  <c:v>1.0150000000000001</c:v>
                </c:pt>
                <c:pt idx="33426">
                  <c:v>1.0130000000000001</c:v>
                </c:pt>
                <c:pt idx="33427">
                  <c:v>1.014</c:v>
                </c:pt>
                <c:pt idx="33428">
                  <c:v>1.012</c:v>
                </c:pt>
                <c:pt idx="33429">
                  <c:v>1.0130000000000001</c:v>
                </c:pt>
                <c:pt idx="33430">
                  <c:v>1.014</c:v>
                </c:pt>
                <c:pt idx="33431">
                  <c:v>1.0150000000000001</c:v>
                </c:pt>
                <c:pt idx="33432">
                  <c:v>1.0130000000000001</c:v>
                </c:pt>
                <c:pt idx="33433">
                  <c:v>1.0130000000000001</c:v>
                </c:pt>
                <c:pt idx="33434">
                  <c:v>1.014</c:v>
                </c:pt>
                <c:pt idx="33435">
                  <c:v>1.014</c:v>
                </c:pt>
                <c:pt idx="33436">
                  <c:v>1.0150000000000001</c:v>
                </c:pt>
                <c:pt idx="33437">
                  <c:v>1.0150000000000001</c:v>
                </c:pt>
                <c:pt idx="33438">
                  <c:v>1.0150000000000001</c:v>
                </c:pt>
                <c:pt idx="33439">
                  <c:v>1.014</c:v>
                </c:pt>
                <c:pt idx="33440">
                  <c:v>1.014</c:v>
                </c:pt>
                <c:pt idx="33441">
                  <c:v>1.0130000000000001</c:v>
                </c:pt>
                <c:pt idx="33442">
                  <c:v>1.01</c:v>
                </c:pt>
                <c:pt idx="33443">
                  <c:v>1.01</c:v>
                </c:pt>
                <c:pt idx="33444">
                  <c:v>1.0110000000000001</c:v>
                </c:pt>
                <c:pt idx="33445">
                  <c:v>1.014</c:v>
                </c:pt>
                <c:pt idx="33446">
                  <c:v>1.014</c:v>
                </c:pt>
                <c:pt idx="33447">
                  <c:v>1.012</c:v>
                </c:pt>
                <c:pt idx="33448">
                  <c:v>1.0130000000000001</c:v>
                </c:pt>
                <c:pt idx="33449">
                  <c:v>1.014</c:v>
                </c:pt>
                <c:pt idx="33450">
                  <c:v>1.014</c:v>
                </c:pt>
                <c:pt idx="33451">
                  <c:v>1.0150000000000001</c:v>
                </c:pt>
                <c:pt idx="33452">
                  <c:v>1.0150000000000001</c:v>
                </c:pt>
                <c:pt idx="33453">
                  <c:v>1.016</c:v>
                </c:pt>
                <c:pt idx="33454">
                  <c:v>1.016</c:v>
                </c:pt>
                <c:pt idx="33455">
                  <c:v>1.016</c:v>
                </c:pt>
                <c:pt idx="33456">
                  <c:v>1.0170000000000001</c:v>
                </c:pt>
                <c:pt idx="33457">
                  <c:v>1.014</c:v>
                </c:pt>
                <c:pt idx="33458">
                  <c:v>1.0150000000000001</c:v>
                </c:pt>
                <c:pt idx="33459">
                  <c:v>1.0170000000000001</c:v>
                </c:pt>
                <c:pt idx="33460">
                  <c:v>1.0170000000000001</c:v>
                </c:pt>
                <c:pt idx="33461">
                  <c:v>1.016</c:v>
                </c:pt>
                <c:pt idx="33462">
                  <c:v>1.016</c:v>
                </c:pt>
                <c:pt idx="33463">
                  <c:v>1.016</c:v>
                </c:pt>
                <c:pt idx="33464">
                  <c:v>1.0150000000000001</c:v>
                </c:pt>
                <c:pt idx="33465">
                  <c:v>1.0150000000000001</c:v>
                </c:pt>
                <c:pt idx="33466">
                  <c:v>1.0170000000000001</c:v>
                </c:pt>
                <c:pt idx="33467">
                  <c:v>1.0170000000000001</c:v>
                </c:pt>
                <c:pt idx="33468">
                  <c:v>1.0170000000000001</c:v>
                </c:pt>
                <c:pt idx="33469">
                  <c:v>1.016</c:v>
                </c:pt>
                <c:pt idx="33470">
                  <c:v>1.0170000000000001</c:v>
                </c:pt>
                <c:pt idx="33471">
                  <c:v>1.018</c:v>
                </c:pt>
                <c:pt idx="33472">
                  <c:v>1.018</c:v>
                </c:pt>
                <c:pt idx="33473">
                  <c:v>1.018</c:v>
                </c:pt>
                <c:pt idx="33474">
                  <c:v>1.0170000000000001</c:v>
                </c:pt>
                <c:pt idx="33475">
                  <c:v>1.0170000000000001</c:v>
                </c:pt>
                <c:pt idx="33476">
                  <c:v>1.0150000000000001</c:v>
                </c:pt>
                <c:pt idx="33477">
                  <c:v>1.0150000000000001</c:v>
                </c:pt>
                <c:pt idx="33478">
                  <c:v>1.016</c:v>
                </c:pt>
                <c:pt idx="33479">
                  <c:v>1.016</c:v>
                </c:pt>
                <c:pt idx="33480">
                  <c:v>1.016</c:v>
                </c:pt>
                <c:pt idx="33481">
                  <c:v>1.016</c:v>
                </c:pt>
                <c:pt idx="33482">
                  <c:v>1.016</c:v>
                </c:pt>
                <c:pt idx="33483">
                  <c:v>1.0150000000000001</c:v>
                </c:pt>
                <c:pt idx="33484">
                  <c:v>1.0150000000000001</c:v>
                </c:pt>
                <c:pt idx="33485">
                  <c:v>1.014</c:v>
                </c:pt>
                <c:pt idx="33486">
                  <c:v>1.0130000000000001</c:v>
                </c:pt>
                <c:pt idx="33487">
                  <c:v>1.0130000000000001</c:v>
                </c:pt>
                <c:pt idx="33488">
                  <c:v>1.012</c:v>
                </c:pt>
                <c:pt idx="33489">
                  <c:v>1.0110000000000001</c:v>
                </c:pt>
                <c:pt idx="33490">
                  <c:v>1.01</c:v>
                </c:pt>
                <c:pt idx="33491">
                  <c:v>1.0110000000000001</c:v>
                </c:pt>
                <c:pt idx="33492">
                  <c:v>1.0130000000000001</c:v>
                </c:pt>
                <c:pt idx="33493">
                  <c:v>1.014</c:v>
                </c:pt>
                <c:pt idx="33494">
                  <c:v>1.016</c:v>
                </c:pt>
                <c:pt idx="33495">
                  <c:v>1.016</c:v>
                </c:pt>
                <c:pt idx="33496">
                  <c:v>1.0170000000000001</c:v>
                </c:pt>
                <c:pt idx="33497">
                  <c:v>1.0190000000000001</c:v>
                </c:pt>
                <c:pt idx="33498">
                  <c:v>1.018</c:v>
                </c:pt>
                <c:pt idx="33499">
                  <c:v>1.018</c:v>
                </c:pt>
                <c:pt idx="33500">
                  <c:v>1.016</c:v>
                </c:pt>
                <c:pt idx="33501">
                  <c:v>1.0150000000000001</c:v>
                </c:pt>
                <c:pt idx="33502">
                  <c:v>1.016</c:v>
                </c:pt>
                <c:pt idx="33503">
                  <c:v>1.0150000000000001</c:v>
                </c:pt>
                <c:pt idx="33504">
                  <c:v>1.0150000000000001</c:v>
                </c:pt>
                <c:pt idx="33505">
                  <c:v>1.014</c:v>
                </c:pt>
                <c:pt idx="33506">
                  <c:v>1.014</c:v>
                </c:pt>
                <c:pt idx="33507">
                  <c:v>1.0150000000000001</c:v>
                </c:pt>
                <c:pt idx="33508">
                  <c:v>1.0150000000000001</c:v>
                </c:pt>
                <c:pt idx="33509">
                  <c:v>1.014</c:v>
                </c:pt>
                <c:pt idx="33510">
                  <c:v>1.0150000000000001</c:v>
                </c:pt>
                <c:pt idx="33511">
                  <c:v>1.014</c:v>
                </c:pt>
                <c:pt idx="33512">
                  <c:v>1.014</c:v>
                </c:pt>
                <c:pt idx="33513">
                  <c:v>1.016</c:v>
                </c:pt>
                <c:pt idx="33514">
                  <c:v>1.0170000000000001</c:v>
                </c:pt>
                <c:pt idx="33515">
                  <c:v>1.0170000000000001</c:v>
                </c:pt>
                <c:pt idx="33516">
                  <c:v>1.0170000000000001</c:v>
                </c:pt>
                <c:pt idx="33517">
                  <c:v>1.0170000000000001</c:v>
                </c:pt>
                <c:pt idx="33518">
                  <c:v>1.016</c:v>
                </c:pt>
                <c:pt idx="33519">
                  <c:v>1.016</c:v>
                </c:pt>
                <c:pt idx="33520">
                  <c:v>1.016</c:v>
                </c:pt>
                <c:pt idx="33521">
                  <c:v>1.0150000000000001</c:v>
                </c:pt>
                <c:pt idx="33522">
                  <c:v>1.016</c:v>
                </c:pt>
                <c:pt idx="33523">
                  <c:v>1.016</c:v>
                </c:pt>
                <c:pt idx="33524">
                  <c:v>1.016</c:v>
                </c:pt>
                <c:pt idx="33525">
                  <c:v>1.0150000000000001</c:v>
                </c:pt>
                <c:pt idx="33526">
                  <c:v>1.0150000000000001</c:v>
                </c:pt>
                <c:pt idx="33527">
                  <c:v>1.014</c:v>
                </c:pt>
                <c:pt idx="33528">
                  <c:v>1.014</c:v>
                </c:pt>
                <c:pt idx="33529">
                  <c:v>1.014</c:v>
                </c:pt>
                <c:pt idx="33530">
                  <c:v>1.014</c:v>
                </c:pt>
                <c:pt idx="33531">
                  <c:v>1.014</c:v>
                </c:pt>
                <c:pt idx="33532">
                  <c:v>1.0150000000000001</c:v>
                </c:pt>
                <c:pt idx="33533">
                  <c:v>1.0150000000000001</c:v>
                </c:pt>
                <c:pt idx="33534">
                  <c:v>1.0150000000000001</c:v>
                </c:pt>
                <c:pt idx="33535">
                  <c:v>1.0150000000000001</c:v>
                </c:pt>
                <c:pt idx="33536">
                  <c:v>1.014</c:v>
                </c:pt>
                <c:pt idx="33537">
                  <c:v>1.014</c:v>
                </c:pt>
                <c:pt idx="33538">
                  <c:v>1.014</c:v>
                </c:pt>
                <c:pt idx="33539">
                  <c:v>1.0130000000000001</c:v>
                </c:pt>
                <c:pt idx="33540">
                  <c:v>1.014</c:v>
                </c:pt>
                <c:pt idx="33541">
                  <c:v>1.016</c:v>
                </c:pt>
                <c:pt idx="33542">
                  <c:v>1.016</c:v>
                </c:pt>
                <c:pt idx="33543">
                  <c:v>1.0150000000000001</c:v>
                </c:pt>
                <c:pt idx="33544">
                  <c:v>1.016</c:v>
                </c:pt>
                <c:pt idx="33545">
                  <c:v>1.0150000000000001</c:v>
                </c:pt>
                <c:pt idx="33546">
                  <c:v>1.0150000000000001</c:v>
                </c:pt>
                <c:pt idx="33547">
                  <c:v>1.0150000000000001</c:v>
                </c:pt>
                <c:pt idx="33548">
                  <c:v>1.014</c:v>
                </c:pt>
                <c:pt idx="33549">
                  <c:v>1.014</c:v>
                </c:pt>
                <c:pt idx="33550">
                  <c:v>1.016</c:v>
                </c:pt>
                <c:pt idx="33551">
                  <c:v>1.0150000000000001</c:v>
                </c:pt>
                <c:pt idx="33552">
                  <c:v>1.014</c:v>
                </c:pt>
                <c:pt idx="33553">
                  <c:v>1.014</c:v>
                </c:pt>
                <c:pt idx="33554">
                  <c:v>1.0150000000000001</c:v>
                </c:pt>
                <c:pt idx="33555">
                  <c:v>1.014</c:v>
                </c:pt>
                <c:pt idx="33556">
                  <c:v>1.0150000000000001</c:v>
                </c:pt>
                <c:pt idx="33557">
                  <c:v>1.014</c:v>
                </c:pt>
                <c:pt idx="33558">
                  <c:v>1.014</c:v>
                </c:pt>
                <c:pt idx="33559">
                  <c:v>1.0130000000000001</c:v>
                </c:pt>
                <c:pt idx="33560">
                  <c:v>1.012</c:v>
                </c:pt>
                <c:pt idx="33561">
                  <c:v>1.012</c:v>
                </c:pt>
                <c:pt idx="33562">
                  <c:v>1.012</c:v>
                </c:pt>
                <c:pt idx="33563">
                  <c:v>1.0130000000000001</c:v>
                </c:pt>
                <c:pt idx="33564">
                  <c:v>1.0130000000000001</c:v>
                </c:pt>
                <c:pt idx="33565">
                  <c:v>1.0150000000000001</c:v>
                </c:pt>
                <c:pt idx="33566">
                  <c:v>1.0150000000000001</c:v>
                </c:pt>
                <c:pt idx="33567">
                  <c:v>1.0150000000000001</c:v>
                </c:pt>
                <c:pt idx="33568">
                  <c:v>1.014</c:v>
                </c:pt>
                <c:pt idx="33569">
                  <c:v>1.0150000000000001</c:v>
                </c:pt>
                <c:pt idx="33570">
                  <c:v>1.014</c:v>
                </c:pt>
                <c:pt idx="33571">
                  <c:v>1.0130000000000001</c:v>
                </c:pt>
                <c:pt idx="33572">
                  <c:v>1.0130000000000001</c:v>
                </c:pt>
                <c:pt idx="33573">
                  <c:v>1.012</c:v>
                </c:pt>
                <c:pt idx="33574">
                  <c:v>1.0130000000000001</c:v>
                </c:pt>
                <c:pt idx="33575">
                  <c:v>1.0130000000000001</c:v>
                </c:pt>
                <c:pt idx="33576">
                  <c:v>1.014</c:v>
                </c:pt>
                <c:pt idx="33577">
                  <c:v>1.0150000000000001</c:v>
                </c:pt>
                <c:pt idx="33578">
                  <c:v>1.0150000000000001</c:v>
                </c:pt>
                <c:pt idx="33579">
                  <c:v>1.0130000000000001</c:v>
                </c:pt>
                <c:pt idx="33580">
                  <c:v>1.0130000000000001</c:v>
                </c:pt>
                <c:pt idx="33581">
                  <c:v>1.012</c:v>
                </c:pt>
                <c:pt idx="33582">
                  <c:v>1.014</c:v>
                </c:pt>
                <c:pt idx="33583">
                  <c:v>1.0150000000000001</c:v>
                </c:pt>
                <c:pt idx="33584">
                  <c:v>1.016</c:v>
                </c:pt>
                <c:pt idx="33585">
                  <c:v>1.016</c:v>
                </c:pt>
                <c:pt idx="33586">
                  <c:v>1.016</c:v>
                </c:pt>
                <c:pt idx="33587">
                  <c:v>1.014</c:v>
                </c:pt>
                <c:pt idx="33588">
                  <c:v>1.014</c:v>
                </c:pt>
                <c:pt idx="33589">
                  <c:v>1.0130000000000001</c:v>
                </c:pt>
                <c:pt idx="33590">
                  <c:v>1.014</c:v>
                </c:pt>
                <c:pt idx="33591">
                  <c:v>1.014</c:v>
                </c:pt>
                <c:pt idx="33592">
                  <c:v>1.0130000000000001</c:v>
                </c:pt>
                <c:pt idx="33593">
                  <c:v>1.014</c:v>
                </c:pt>
                <c:pt idx="33594">
                  <c:v>1.012</c:v>
                </c:pt>
                <c:pt idx="33595">
                  <c:v>1.0130000000000001</c:v>
                </c:pt>
                <c:pt idx="33596">
                  <c:v>1.0130000000000001</c:v>
                </c:pt>
                <c:pt idx="33597">
                  <c:v>1.0130000000000001</c:v>
                </c:pt>
                <c:pt idx="33598">
                  <c:v>1.0130000000000001</c:v>
                </c:pt>
                <c:pt idx="33599">
                  <c:v>1.012</c:v>
                </c:pt>
                <c:pt idx="33600">
                  <c:v>1.012</c:v>
                </c:pt>
                <c:pt idx="33601">
                  <c:v>1.0110000000000001</c:v>
                </c:pt>
                <c:pt idx="33602">
                  <c:v>1.0110000000000001</c:v>
                </c:pt>
                <c:pt idx="33603">
                  <c:v>1.012</c:v>
                </c:pt>
                <c:pt idx="33604">
                  <c:v>1.0130000000000001</c:v>
                </c:pt>
                <c:pt idx="33605">
                  <c:v>1.0130000000000001</c:v>
                </c:pt>
                <c:pt idx="33606">
                  <c:v>1.0130000000000001</c:v>
                </c:pt>
                <c:pt idx="33607">
                  <c:v>1.0130000000000001</c:v>
                </c:pt>
                <c:pt idx="33608">
                  <c:v>1.012</c:v>
                </c:pt>
                <c:pt idx="33609">
                  <c:v>1.012</c:v>
                </c:pt>
                <c:pt idx="33610">
                  <c:v>1.012</c:v>
                </c:pt>
                <c:pt idx="33611">
                  <c:v>1.012</c:v>
                </c:pt>
                <c:pt idx="33612">
                  <c:v>1.012</c:v>
                </c:pt>
                <c:pt idx="33613">
                  <c:v>1.012</c:v>
                </c:pt>
                <c:pt idx="33614">
                  <c:v>1.012</c:v>
                </c:pt>
                <c:pt idx="33615">
                  <c:v>1.0110000000000001</c:v>
                </c:pt>
                <c:pt idx="33616">
                  <c:v>1.012</c:v>
                </c:pt>
                <c:pt idx="33617">
                  <c:v>1.0130000000000001</c:v>
                </c:pt>
                <c:pt idx="33618">
                  <c:v>1.0150000000000001</c:v>
                </c:pt>
                <c:pt idx="33619">
                  <c:v>1.0150000000000001</c:v>
                </c:pt>
                <c:pt idx="33620">
                  <c:v>1.014</c:v>
                </c:pt>
                <c:pt idx="33621">
                  <c:v>1.0150000000000001</c:v>
                </c:pt>
                <c:pt idx="33622">
                  <c:v>1.0150000000000001</c:v>
                </c:pt>
                <c:pt idx="33623">
                  <c:v>1.0150000000000001</c:v>
                </c:pt>
                <c:pt idx="33624">
                  <c:v>1.0150000000000001</c:v>
                </c:pt>
                <c:pt idx="33625">
                  <c:v>1.0150000000000001</c:v>
                </c:pt>
                <c:pt idx="33626">
                  <c:v>1.014</c:v>
                </c:pt>
                <c:pt idx="33627">
                  <c:v>1.0150000000000001</c:v>
                </c:pt>
                <c:pt idx="33628">
                  <c:v>1.0170000000000001</c:v>
                </c:pt>
                <c:pt idx="33629">
                  <c:v>1.0170000000000001</c:v>
                </c:pt>
                <c:pt idx="33630">
                  <c:v>1.0150000000000001</c:v>
                </c:pt>
                <c:pt idx="33631">
                  <c:v>1.0150000000000001</c:v>
                </c:pt>
                <c:pt idx="33632">
                  <c:v>1.0150000000000001</c:v>
                </c:pt>
                <c:pt idx="33633">
                  <c:v>1.014</c:v>
                </c:pt>
                <c:pt idx="33634">
                  <c:v>1.016</c:v>
                </c:pt>
                <c:pt idx="33635">
                  <c:v>1.0150000000000001</c:v>
                </c:pt>
                <c:pt idx="33636">
                  <c:v>1.0150000000000001</c:v>
                </c:pt>
                <c:pt idx="33637">
                  <c:v>1.014</c:v>
                </c:pt>
                <c:pt idx="33638">
                  <c:v>1.014</c:v>
                </c:pt>
                <c:pt idx="33639">
                  <c:v>1.0130000000000001</c:v>
                </c:pt>
                <c:pt idx="33640">
                  <c:v>1.014</c:v>
                </c:pt>
                <c:pt idx="33641">
                  <c:v>1.0150000000000001</c:v>
                </c:pt>
                <c:pt idx="33642">
                  <c:v>1.016</c:v>
                </c:pt>
                <c:pt idx="33643">
                  <c:v>1.014</c:v>
                </c:pt>
                <c:pt idx="33644">
                  <c:v>1.014</c:v>
                </c:pt>
                <c:pt idx="33645">
                  <c:v>1.014</c:v>
                </c:pt>
                <c:pt idx="33646">
                  <c:v>1.0130000000000001</c:v>
                </c:pt>
                <c:pt idx="33647">
                  <c:v>1.0130000000000001</c:v>
                </c:pt>
                <c:pt idx="33648">
                  <c:v>1.0130000000000001</c:v>
                </c:pt>
                <c:pt idx="33649">
                  <c:v>1.0130000000000001</c:v>
                </c:pt>
                <c:pt idx="33650">
                  <c:v>1.012</c:v>
                </c:pt>
                <c:pt idx="33651">
                  <c:v>1.0130000000000001</c:v>
                </c:pt>
                <c:pt idx="33652">
                  <c:v>1.0130000000000001</c:v>
                </c:pt>
                <c:pt idx="33653">
                  <c:v>1.01</c:v>
                </c:pt>
                <c:pt idx="33654">
                  <c:v>1.01</c:v>
                </c:pt>
                <c:pt idx="33655">
                  <c:v>1.0130000000000001</c:v>
                </c:pt>
                <c:pt idx="33656">
                  <c:v>1.014</c:v>
                </c:pt>
                <c:pt idx="33657">
                  <c:v>1.0150000000000001</c:v>
                </c:pt>
                <c:pt idx="33658">
                  <c:v>1.016</c:v>
                </c:pt>
                <c:pt idx="33659">
                  <c:v>1.016</c:v>
                </c:pt>
                <c:pt idx="33660">
                  <c:v>1.016</c:v>
                </c:pt>
                <c:pt idx="33661">
                  <c:v>1.016</c:v>
                </c:pt>
                <c:pt idx="33662">
                  <c:v>1.0170000000000001</c:v>
                </c:pt>
                <c:pt idx="33663">
                  <c:v>1.016</c:v>
                </c:pt>
                <c:pt idx="33664">
                  <c:v>1.0170000000000001</c:v>
                </c:pt>
                <c:pt idx="33665">
                  <c:v>1.016</c:v>
                </c:pt>
                <c:pt idx="33666">
                  <c:v>1.016</c:v>
                </c:pt>
                <c:pt idx="33667">
                  <c:v>1.0150000000000001</c:v>
                </c:pt>
                <c:pt idx="33668">
                  <c:v>1.016</c:v>
                </c:pt>
                <c:pt idx="33669">
                  <c:v>1.0170000000000001</c:v>
                </c:pt>
                <c:pt idx="33670">
                  <c:v>1.018</c:v>
                </c:pt>
                <c:pt idx="33671">
                  <c:v>1.018</c:v>
                </c:pt>
                <c:pt idx="33672">
                  <c:v>1.018</c:v>
                </c:pt>
                <c:pt idx="33673">
                  <c:v>1.0170000000000001</c:v>
                </c:pt>
                <c:pt idx="33674">
                  <c:v>1.016</c:v>
                </c:pt>
                <c:pt idx="33675">
                  <c:v>1.014</c:v>
                </c:pt>
                <c:pt idx="33676">
                  <c:v>1.012</c:v>
                </c:pt>
                <c:pt idx="33677">
                  <c:v>1.0130000000000001</c:v>
                </c:pt>
                <c:pt idx="33678">
                  <c:v>1.0130000000000001</c:v>
                </c:pt>
                <c:pt idx="33679">
                  <c:v>1.0130000000000001</c:v>
                </c:pt>
                <c:pt idx="33680">
                  <c:v>1.014</c:v>
                </c:pt>
                <c:pt idx="33681">
                  <c:v>1.016</c:v>
                </c:pt>
                <c:pt idx="33682">
                  <c:v>1.0150000000000001</c:v>
                </c:pt>
                <c:pt idx="33683">
                  <c:v>1.0150000000000001</c:v>
                </c:pt>
                <c:pt idx="33684">
                  <c:v>1.0150000000000001</c:v>
                </c:pt>
                <c:pt idx="33685">
                  <c:v>1.014</c:v>
                </c:pt>
                <c:pt idx="33686">
                  <c:v>1.0150000000000001</c:v>
                </c:pt>
                <c:pt idx="33687">
                  <c:v>1.0150000000000001</c:v>
                </c:pt>
                <c:pt idx="33688">
                  <c:v>1.0150000000000001</c:v>
                </c:pt>
                <c:pt idx="33689">
                  <c:v>1.0150000000000001</c:v>
                </c:pt>
                <c:pt idx="33690">
                  <c:v>1.0150000000000001</c:v>
                </c:pt>
                <c:pt idx="33691">
                  <c:v>1.0150000000000001</c:v>
                </c:pt>
                <c:pt idx="33692">
                  <c:v>1.0150000000000001</c:v>
                </c:pt>
                <c:pt idx="33693">
                  <c:v>1.0150000000000001</c:v>
                </c:pt>
                <c:pt idx="33694">
                  <c:v>1.016</c:v>
                </c:pt>
                <c:pt idx="33695">
                  <c:v>1.0170000000000001</c:v>
                </c:pt>
                <c:pt idx="33696">
                  <c:v>1.0170000000000001</c:v>
                </c:pt>
                <c:pt idx="33697">
                  <c:v>1.016</c:v>
                </c:pt>
                <c:pt idx="33698">
                  <c:v>1.018</c:v>
                </c:pt>
                <c:pt idx="33699">
                  <c:v>1.018</c:v>
                </c:pt>
                <c:pt idx="33700">
                  <c:v>1.0190000000000001</c:v>
                </c:pt>
                <c:pt idx="33701">
                  <c:v>1.018</c:v>
                </c:pt>
                <c:pt idx="33702">
                  <c:v>1.018</c:v>
                </c:pt>
                <c:pt idx="33703">
                  <c:v>1.018</c:v>
                </c:pt>
                <c:pt idx="33704">
                  <c:v>1.018</c:v>
                </c:pt>
                <c:pt idx="33705">
                  <c:v>1.0150000000000001</c:v>
                </c:pt>
                <c:pt idx="33706">
                  <c:v>1.016</c:v>
                </c:pt>
                <c:pt idx="33707">
                  <c:v>1.0170000000000001</c:v>
                </c:pt>
                <c:pt idx="33708">
                  <c:v>1.018</c:v>
                </c:pt>
                <c:pt idx="33709">
                  <c:v>1.0170000000000001</c:v>
                </c:pt>
                <c:pt idx="33710">
                  <c:v>1.0170000000000001</c:v>
                </c:pt>
                <c:pt idx="33711">
                  <c:v>1.018</c:v>
                </c:pt>
                <c:pt idx="33712">
                  <c:v>1.018</c:v>
                </c:pt>
                <c:pt idx="33713">
                  <c:v>1.018</c:v>
                </c:pt>
                <c:pt idx="33714">
                  <c:v>1.018</c:v>
                </c:pt>
                <c:pt idx="33715">
                  <c:v>1.0170000000000001</c:v>
                </c:pt>
                <c:pt idx="33716">
                  <c:v>1.016</c:v>
                </c:pt>
                <c:pt idx="33717">
                  <c:v>1.0150000000000001</c:v>
                </c:pt>
                <c:pt idx="33718">
                  <c:v>1.0150000000000001</c:v>
                </c:pt>
                <c:pt idx="33719">
                  <c:v>1.0170000000000001</c:v>
                </c:pt>
                <c:pt idx="33720">
                  <c:v>1.016</c:v>
                </c:pt>
                <c:pt idx="33721">
                  <c:v>1.016</c:v>
                </c:pt>
                <c:pt idx="33722">
                  <c:v>1.0150000000000001</c:v>
                </c:pt>
                <c:pt idx="33723">
                  <c:v>1.0150000000000001</c:v>
                </c:pt>
                <c:pt idx="33724">
                  <c:v>1.0150000000000001</c:v>
                </c:pt>
                <c:pt idx="33725">
                  <c:v>1.0170000000000001</c:v>
                </c:pt>
                <c:pt idx="33726">
                  <c:v>1.0170000000000001</c:v>
                </c:pt>
                <c:pt idx="33727">
                  <c:v>1.016</c:v>
                </c:pt>
                <c:pt idx="33728">
                  <c:v>1.016</c:v>
                </c:pt>
                <c:pt idx="33729">
                  <c:v>1.016</c:v>
                </c:pt>
                <c:pt idx="33730">
                  <c:v>1.0150000000000001</c:v>
                </c:pt>
                <c:pt idx="33731">
                  <c:v>1.016</c:v>
                </c:pt>
                <c:pt idx="33732">
                  <c:v>1.0170000000000001</c:v>
                </c:pt>
                <c:pt idx="33733">
                  <c:v>1.016</c:v>
                </c:pt>
                <c:pt idx="33734">
                  <c:v>1.0170000000000001</c:v>
                </c:pt>
                <c:pt idx="33735">
                  <c:v>1.0170000000000001</c:v>
                </c:pt>
                <c:pt idx="33736">
                  <c:v>1.0170000000000001</c:v>
                </c:pt>
                <c:pt idx="33737">
                  <c:v>1.0170000000000001</c:v>
                </c:pt>
                <c:pt idx="33738">
                  <c:v>1.0170000000000001</c:v>
                </c:pt>
                <c:pt idx="33739">
                  <c:v>1.0170000000000001</c:v>
                </c:pt>
                <c:pt idx="33740">
                  <c:v>1.016</c:v>
                </c:pt>
                <c:pt idx="33741">
                  <c:v>1.0150000000000001</c:v>
                </c:pt>
                <c:pt idx="33742">
                  <c:v>1.0150000000000001</c:v>
                </c:pt>
                <c:pt idx="33743">
                  <c:v>1.016</c:v>
                </c:pt>
                <c:pt idx="33744">
                  <c:v>1.0170000000000001</c:v>
                </c:pt>
                <c:pt idx="33745">
                  <c:v>1.016</c:v>
                </c:pt>
                <c:pt idx="33746">
                  <c:v>1.016</c:v>
                </c:pt>
                <c:pt idx="33747">
                  <c:v>1.0150000000000001</c:v>
                </c:pt>
                <c:pt idx="33748">
                  <c:v>1.0150000000000001</c:v>
                </c:pt>
                <c:pt idx="33749">
                  <c:v>1.0130000000000001</c:v>
                </c:pt>
                <c:pt idx="33750">
                  <c:v>1.01</c:v>
                </c:pt>
                <c:pt idx="33751">
                  <c:v>1.0110000000000001</c:v>
                </c:pt>
                <c:pt idx="33752">
                  <c:v>1.0130000000000001</c:v>
                </c:pt>
                <c:pt idx="33753">
                  <c:v>1.0150000000000001</c:v>
                </c:pt>
                <c:pt idx="33754">
                  <c:v>1.0150000000000001</c:v>
                </c:pt>
                <c:pt idx="33755">
                  <c:v>1.014</c:v>
                </c:pt>
                <c:pt idx="33756">
                  <c:v>1.014</c:v>
                </c:pt>
                <c:pt idx="33757">
                  <c:v>1.0130000000000001</c:v>
                </c:pt>
                <c:pt idx="33758">
                  <c:v>1.0130000000000001</c:v>
                </c:pt>
                <c:pt idx="33759">
                  <c:v>1.0130000000000001</c:v>
                </c:pt>
                <c:pt idx="33760">
                  <c:v>1.012</c:v>
                </c:pt>
                <c:pt idx="33761">
                  <c:v>1.0130000000000001</c:v>
                </c:pt>
                <c:pt idx="33762">
                  <c:v>1.012</c:v>
                </c:pt>
                <c:pt idx="33763">
                  <c:v>1.0130000000000001</c:v>
                </c:pt>
                <c:pt idx="33764">
                  <c:v>1.0130000000000001</c:v>
                </c:pt>
                <c:pt idx="33765">
                  <c:v>1.014</c:v>
                </c:pt>
                <c:pt idx="33766">
                  <c:v>1.014</c:v>
                </c:pt>
                <c:pt idx="33767">
                  <c:v>1.014</c:v>
                </c:pt>
                <c:pt idx="33768">
                  <c:v>1.0150000000000001</c:v>
                </c:pt>
                <c:pt idx="33769">
                  <c:v>1.014</c:v>
                </c:pt>
                <c:pt idx="33770">
                  <c:v>1.014</c:v>
                </c:pt>
                <c:pt idx="33771">
                  <c:v>1.014</c:v>
                </c:pt>
                <c:pt idx="33772">
                  <c:v>1.0130000000000001</c:v>
                </c:pt>
                <c:pt idx="33773">
                  <c:v>1.012</c:v>
                </c:pt>
                <c:pt idx="33774">
                  <c:v>1.012</c:v>
                </c:pt>
                <c:pt idx="33775">
                  <c:v>1.012</c:v>
                </c:pt>
                <c:pt idx="33776">
                  <c:v>1.012</c:v>
                </c:pt>
                <c:pt idx="33777">
                  <c:v>1.0110000000000001</c:v>
                </c:pt>
                <c:pt idx="33778">
                  <c:v>1.012</c:v>
                </c:pt>
                <c:pt idx="33779">
                  <c:v>1.0130000000000001</c:v>
                </c:pt>
                <c:pt idx="33780">
                  <c:v>1.0130000000000001</c:v>
                </c:pt>
                <c:pt idx="33781">
                  <c:v>1.0130000000000001</c:v>
                </c:pt>
                <c:pt idx="33782">
                  <c:v>1.0130000000000001</c:v>
                </c:pt>
                <c:pt idx="33783">
                  <c:v>1.014</c:v>
                </c:pt>
                <c:pt idx="33784">
                  <c:v>1.0150000000000001</c:v>
                </c:pt>
                <c:pt idx="33785">
                  <c:v>1.0150000000000001</c:v>
                </c:pt>
                <c:pt idx="33786">
                  <c:v>1.0150000000000001</c:v>
                </c:pt>
                <c:pt idx="33787">
                  <c:v>1.014</c:v>
                </c:pt>
                <c:pt idx="33788">
                  <c:v>1.0150000000000001</c:v>
                </c:pt>
                <c:pt idx="33789">
                  <c:v>1.014</c:v>
                </c:pt>
                <c:pt idx="33790">
                  <c:v>1.014</c:v>
                </c:pt>
                <c:pt idx="33791">
                  <c:v>1.0130000000000001</c:v>
                </c:pt>
                <c:pt idx="33792">
                  <c:v>1.012</c:v>
                </c:pt>
                <c:pt idx="33793">
                  <c:v>1.0130000000000001</c:v>
                </c:pt>
                <c:pt idx="33794">
                  <c:v>1.0130000000000001</c:v>
                </c:pt>
                <c:pt idx="33795">
                  <c:v>1.0130000000000001</c:v>
                </c:pt>
                <c:pt idx="33796">
                  <c:v>1.014</c:v>
                </c:pt>
                <c:pt idx="33797">
                  <c:v>1.0130000000000001</c:v>
                </c:pt>
                <c:pt idx="33798">
                  <c:v>1.014</c:v>
                </c:pt>
                <c:pt idx="33799">
                  <c:v>1.0130000000000001</c:v>
                </c:pt>
                <c:pt idx="33800">
                  <c:v>1.014</c:v>
                </c:pt>
                <c:pt idx="33801">
                  <c:v>1.0130000000000001</c:v>
                </c:pt>
                <c:pt idx="33802">
                  <c:v>1.012</c:v>
                </c:pt>
                <c:pt idx="33803">
                  <c:v>1.012</c:v>
                </c:pt>
                <c:pt idx="33804">
                  <c:v>1.0130000000000001</c:v>
                </c:pt>
                <c:pt idx="33805">
                  <c:v>1.014</c:v>
                </c:pt>
                <c:pt idx="33806">
                  <c:v>1.0130000000000001</c:v>
                </c:pt>
                <c:pt idx="33807">
                  <c:v>1.0130000000000001</c:v>
                </c:pt>
                <c:pt idx="33808">
                  <c:v>1.014</c:v>
                </c:pt>
                <c:pt idx="33809">
                  <c:v>1.014</c:v>
                </c:pt>
                <c:pt idx="33810">
                  <c:v>1.0150000000000001</c:v>
                </c:pt>
                <c:pt idx="33811">
                  <c:v>1.016</c:v>
                </c:pt>
                <c:pt idx="33812">
                  <c:v>1.016</c:v>
                </c:pt>
                <c:pt idx="33813">
                  <c:v>1.016</c:v>
                </c:pt>
                <c:pt idx="33814">
                  <c:v>1.0150000000000001</c:v>
                </c:pt>
                <c:pt idx="33815">
                  <c:v>1.014</c:v>
                </c:pt>
                <c:pt idx="33816">
                  <c:v>1.0150000000000001</c:v>
                </c:pt>
                <c:pt idx="33817">
                  <c:v>1.014</c:v>
                </c:pt>
                <c:pt idx="33818">
                  <c:v>1.012</c:v>
                </c:pt>
                <c:pt idx="33819">
                  <c:v>1.0130000000000001</c:v>
                </c:pt>
                <c:pt idx="33820">
                  <c:v>1.0130000000000001</c:v>
                </c:pt>
                <c:pt idx="33821">
                  <c:v>1.0130000000000001</c:v>
                </c:pt>
                <c:pt idx="33822">
                  <c:v>1.014</c:v>
                </c:pt>
                <c:pt idx="33823">
                  <c:v>1.014</c:v>
                </c:pt>
                <c:pt idx="33824">
                  <c:v>1.014</c:v>
                </c:pt>
                <c:pt idx="33825">
                  <c:v>1.014</c:v>
                </c:pt>
                <c:pt idx="33826">
                  <c:v>1.0130000000000001</c:v>
                </c:pt>
                <c:pt idx="33827">
                  <c:v>1.0130000000000001</c:v>
                </c:pt>
                <c:pt idx="33828">
                  <c:v>1.0130000000000001</c:v>
                </c:pt>
                <c:pt idx="33829">
                  <c:v>1.0130000000000001</c:v>
                </c:pt>
                <c:pt idx="33830">
                  <c:v>1.0130000000000001</c:v>
                </c:pt>
                <c:pt idx="33831">
                  <c:v>1.0130000000000001</c:v>
                </c:pt>
                <c:pt idx="33832">
                  <c:v>1.0130000000000001</c:v>
                </c:pt>
                <c:pt idx="33833">
                  <c:v>1.0130000000000001</c:v>
                </c:pt>
                <c:pt idx="33834">
                  <c:v>1.0130000000000001</c:v>
                </c:pt>
                <c:pt idx="33835">
                  <c:v>1.014</c:v>
                </c:pt>
                <c:pt idx="33836">
                  <c:v>1.0130000000000001</c:v>
                </c:pt>
                <c:pt idx="33837">
                  <c:v>1.012</c:v>
                </c:pt>
                <c:pt idx="33838">
                  <c:v>1.012</c:v>
                </c:pt>
                <c:pt idx="33839">
                  <c:v>1.0130000000000001</c:v>
                </c:pt>
                <c:pt idx="33840">
                  <c:v>1.0130000000000001</c:v>
                </c:pt>
                <c:pt idx="33841">
                  <c:v>1.0130000000000001</c:v>
                </c:pt>
                <c:pt idx="33842">
                  <c:v>1.0130000000000001</c:v>
                </c:pt>
                <c:pt idx="33843">
                  <c:v>1.0130000000000001</c:v>
                </c:pt>
                <c:pt idx="33844">
                  <c:v>1.0110000000000001</c:v>
                </c:pt>
                <c:pt idx="33845">
                  <c:v>1.012</c:v>
                </c:pt>
                <c:pt idx="33846">
                  <c:v>1.012</c:v>
                </c:pt>
                <c:pt idx="33847">
                  <c:v>1.012</c:v>
                </c:pt>
                <c:pt idx="33848">
                  <c:v>1.0110000000000001</c:v>
                </c:pt>
                <c:pt idx="33849">
                  <c:v>1.0130000000000001</c:v>
                </c:pt>
                <c:pt idx="33850">
                  <c:v>1.014</c:v>
                </c:pt>
                <c:pt idx="33851">
                  <c:v>1.0130000000000001</c:v>
                </c:pt>
                <c:pt idx="33852">
                  <c:v>1.0110000000000001</c:v>
                </c:pt>
                <c:pt idx="33853">
                  <c:v>1.012</c:v>
                </c:pt>
                <c:pt idx="33854">
                  <c:v>1.014</c:v>
                </c:pt>
                <c:pt idx="33855">
                  <c:v>1.0150000000000001</c:v>
                </c:pt>
                <c:pt idx="33856">
                  <c:v>1.016</c:v>
                </c:pt>
                <c:pt idx="33857">
                  <c:v>1.016</c:v>
                </c:pt>
                <c:pt idx="33858">
                  <c:v>1.016</c:v>
                </c:pt>
                <c:pt idx="33859">
                  <c:v>1.016</c:v>
                </c:pt>
                <c:pt idx="33860">
                  <c:v>1.0170000000000001</c:v>
                </c:pt>
                <c:pt idx="33861">
                  <c:v>1.0170000000000001</c:v>
                </c:pt>
                <c:pt idx="33862">
                  <c:v>1.016</c:v>
                </c:pt>
                <c:pt idx="33863">
                  <c:v>1.016</c:v>
                </c:pt>
                <c:pt idx="33864">
                  <c:v>1.016</c:v>
                </c:pt>
                <c:pt idx="33865">
                  <c:v>1.014</c:v>
                </c:pt>
                <c:pt idx="33866">
                  <c:v>1.0150000000000001</c:v>
                </c:pt>
                <c:pt idx="33867">
                  <c:v>1.0150000000000001</c:v>
                </c:pt>
                <c:pt idx="33868">
                  <c:v>1.014</c:v>
                </c:pt>
                <c:pt idx="33869">
                  <c:v>1.014</c:v>
                </c:pt>
                <c:pt idx="33870">
                  <c:v>1.014</c:v>
                </c:pt>
                <c:pt idx="33871">
                  <c:v>1.014</c:v>
                </c:pt>
                <c:pt idx="33872">
                  <c:v>1.012</c:v>
                </c:pt>
                <c:pt idx="33873">
                  <c:v>1.0130000000000001</c:v>
                </c:pt>
                <c:pt idx="33874">
                  <c:v>1.0130000000000001</c:v>
                </c:pt>
                <c:pt idx="33875">
                  <c:v>1.0130000000000001</c:v>
                </c:pt>
                <c:pt idx="33876">
                  <c:v>1.014</c:v>
                </c:pt>
                <c:pt idx="33877">
                  <c:v>1.0150000000000001</c:v>
                </c:pt>
                <c:pt idx="33878">
                  <c:v>1.0150000000000001</c:v>
                </c:pt>
                <c:pt idx="33879">
                  <c:v>1.0150000000000001</c:v>
                </c:pt>
                <c:pt idx="33880">
                  <c:v>1.016</c:v>
                </c:pt>
                <c:pt idx="33881">
                  <c:v>1.014</c:v>
                </c:pt>
                <c:pt idx="33882">
                  <c:v>1.014</c:v>
                </c:pt>
                <c:pt idx="33883">
                  <c:v>1.014</c:v>
                </c:pt>
                <c:pt idx="33884">
                  <c:v>1.0130000000000001</c:v>
                </c:pt>
                <c:pt idx="33885">
                  <c:v>1.0130000000000001</c:v>
                </c:pt>
                <c:pt idx="33886">
                  <c:v>1.014</c:v>
                </c:pt>
                <c:pt idx="33887">
                  <c:v>1.012</c:v>
                </c:pt>
                <c:pt idx="33888">
                  <c:v>1.0110000000000001</c:v>
                </c:pt>
                <c:pt idx="33889">
                  <c:v>1.0130000000000001</c:v>
                </c:pt>
                <c:pt idx="33890">
                  <c:v>1.012</c:v>
                </c:pt>
                <c:pt idx="33891">
                  <c:v>1.0110000000000001</c:v>
                </c:pt>
                <c:pt idx="33892">
                  <c:v>1.0110000000000001</c:v>
                </c:pt>
                <c:pt idx="33893">
                  <c:v>1.0110000000000001</c:v>
                </c:pt>
                <c:pt idx="33894">
                  <c:v>1.012</c:v>
                </c:pt>
                <c:pt idx="33895">
                  <c:v>1.0110000000000001</c:v>
                </c:pt>
                <c:pt idx="33896">
                  <c:v>1.012</c:v>
                </c:pt>
                <c:pt idx="33897">
                  <c:v>1.012</c:v>
                </c:pt>
                <c:pt idx="33898">
                  <c:v>1.0130000000000001</c:v>
                </c:pt>
                <c:pt idx="33899">
                  <c:v>1.0130000000000001</c:v>
                </c:pt>
                <c:pt idx="33900">
                  <c:v>1.014</c:v>
                </c:pt>
                <c:pt idx="33901">
                  <c:v>1.014</c:v>
                </c:pt>
                <c:pt idx="33902">
                  <c:v>1.0150000000000001</c:v>
                </c:pt>
                <c:pt idx="33903">
                  <c:v>1.014</c:v>
                </c:pt>
                <c:pt idx="33904">
                  <c:v>1.014</c:v>
                </c:pt>
                <c:pt idx="33905">
                  <c:v>1.0150000000000001</c:v>
                </c:pt>
                <c:pt idx="33906">
                  <c:v>1.0150000000000001</c:v>
                </c:pt>
                <c:pt idx="33907">
                  <c:v>1.0150000000000001</c:v>
                </c:pt>
                <c:pt idx="33908">
                  <c:v>1.014</c:v>
                </c:pt>
                <c:pt idx="33909">
                  <c:v>1.0130000000000001</c:v>
                </c:pt>
                <c:pt idx="33910">
                  <c:v>1.012</c:v>
                </c:pt>
                <c:pt idx="33911">
                  <c:v>1.0130000000000001</c:v>
                </c:pt>
                <c:pt idx="33912">
                  <c:v>1.014</c:v>
                </c:pt>
                <c:pt idx="33913">
                  <c:v>1.0130000000000001</c:v>
                </c:pt>
                <c:pt idx="33914">
                  <c:v>1.0150000000000001</c:v>
                </c:pt>
                <c:pt idx="33915">
                  <c:v>1.0150000000000001</c:v>
                </c:pt>
                <c:pt idx="33916">
                  <c:v>1.016</c:v>
                </c:pt>
                <c:pt idx="33917">
                  <c:v>1.0150000000000001</c:v>
                </c:pt>
                <c:pt idx="33918">
                  <c:v>1.014</c:v>
                </c:pt>
                <c:pt idx="33919">
                  <c:v>1.0150000000000001</c:v>
                </c:pt>
                <c:pt idx="33920">
                  <c:v>1.014</c:v>
                </c:pt>
                <c:pt idx="33921">
                  <c:v>1.014</c:v>
                </c:pt>
                <c:pt idx="33922">
                  <c:v>1.012</c:v>
                </c:pt>
                <c:pt idx="33923">
                  <c:v>1.012</c:v>
                </c:pt>
                <c:pt idx="33924">
                  <c:v>1.012</c:v>
                </c:pt>
                <c:pt idx="33925">
                  <c:v>1.012</c:v>
                </c:pt>
                <c:pt idx="33926">
                  <c:v>1.012</c:v>
                </c:pt>
                <c:pt idx="33927">
                  <c:v>1.0110000000000001</c:v>
                </c:pt>
                <c:pt idx="33928">
                  <c:v>1.0130000000000001</c:v>
                </c:pt>
                <c:pt idx="33929">
                  <c:v>1.0130000000000001</c:v>
                </c:pt>
                <c:pt idx="33930">
                  <c:v>1.0130000000000001</c:v>
                </c:pt>
                <c:pt idx="33931">
                  <c:v>1.014</c:v>
                </c:pt>
                <c:pt idx="33932">
                  <c:v>1.0150000000000001</c:v>
                </c:pt>
                <c:pt idx="33933">
                  <c:v>1.014</c:v>
                </c:pt>
                <c:pt idx="33934">
                  <c:v>1.0130000000000001</c:v>
                </c:pt>
                <c:pt idx="33935">
                  <c:v>1.0130000000000001</c:v>
                </c:pt>
                <c:pt idx="33936">
                  <c:v>1.012</c:v>
                </c:pt>
                <c:pt idx="33937">
                  <c:v>1.012</c:v>
                </c:pt>
                <c:pt idx="33938">
                  <c:v>1.0110000000000001</c:v>
                </c:pt>
                <c:pt idx="33939">
                  <c:v>1.0130000000000001</c:v>
                </c:pt>
                <c:pt idx="33940">
                  <c:v>1.014</c:v>
                </c:pt>
                <c:pt idx="33941">
                  <c:v>1.0150000000000001</c:v>
                </c:pt>
                <c:pt idx="33942">
                  <c:v>1.014</c:v>
                </c:pt>
                <c:pt idx="33943">
                  <c:v>1.0130000000000001</c:v>
                </c:pt>
                <c:pt idx="33944">
                  <c:v>1.0130000000000001</c:v>
                </c:pt>
                <c:pt idx="33945">
                  <c:v>1.0130000000000001</c:v>
                </c:pt>
                <c:pt idx="33946">
                  <c:v>1.012</c:v>
                </c:pt>
                <c:pt idx="33947">
                  <c:v>1.0130000000000001</c:v>
                </c:pt>
                <c:pt idx="33948">
                  <c:v>1.012</c:v>
                </c:pt>
                <c:pt idx="33949">
                  <c:v>1.0130000000000001</c:v>
                </c:pt>
                <c:pt idx="33950">
                  <c:v>1.012</c:v>
                </c:pt>
                <c:pt idx="33951">
                  <c:v>1.0130000000000001</c:v>
                </c:pt>
                <c:pt idx="33952">
                  <c:v>1.0130000000000001</c:v>
                </c:pt>
                <c:pt idx="33953">
                  <c:v>1.014</c:v>
                </c:pt>
                <c:pt idx="33954">
                  <c:v>1.014</c:v>
                </c:pt>
                <c:pt idx="33955">
                  <c:v>1.014</c:v>
                </c:pt>
                <c:pt idx="33956">
                  <c:v>1.014</c:v>
                </c:pt>
                <c:pt idx="33957">
                  <c:v>1.014</c:v>
                </c:pt>
                <c:pt idx="33958">
                  <c:v>1.014</c:v>
                </c:pt>
                <c:pt idx="33959">
                  <c:v>1.014</c:v>
                </c:pt>
                <c:pt idx="33960">
                  <c:v>1.0130000000000001</c:v>
                </c:pt>
                <c:pt idx="33961">
                  <c:v>1.0130000000000001</c:v>
                </c:pt>
                <c:pt idx="33962">
                  <c:v>1.0130000000000001</c:v>
                </c:pt>
                <c:pt idx="33963">
                  <c:v>1.0130000000000001</c:v>
                </c:pt>
                <c:pt idx="33964">
                  <c:v>1.012</c:v>
                </c:pt>
                <c:pt idx="33965">
                  <c:v>1.0130000000000001</c:v>
                </c:pt>
                <c:pt idx="33966">
                  <c:v>1.014</c:v>
                </c:pt>
                <c:pt idx="33967">
                  <c:v>1.0150000000000001</c:v>
                </c:pt>
                <c:pt idx="33968">
                  <c:v>1.0150000000000001</c:v>
                </c:pt>
                <c:pt idx="33969">
                  <c:v>1.014</c:v>
                </c:pt>
                <c:pt idx="33970">
                  <c:v>1.0110000000000001</c:v>
                </c:pt>
                <c:pt idx="33971">
                  <c:v>1.0110000000000001</c:v>
                </c:pt>
                <c:pt idx="33972">
                  <c:v>1.012</c:v>
                </c:pt>
                <c:pt idx="33973">
                  <c:v>1.012</c:v>
                </c:pt>
                <c:pt idx="33974">
                  <c:v>1.012</c:v>
                </c:pt>
                <c:pt idx="33975">
                  <c:v>1.012</c:v>
                </c:pt>
                <c:pt idx="33976">
                  <c:v>1.0130000000000001</c:v>
                </c:pt>
                <c:pt idx="33977">
                  <c:v>1.012</c:v>
                </c:pt>
                <c:pt idx="33978">
                  <c:v>1.0110000000000001</c:v>
                </c:pt>
                <c:pt idx="33979">
                  <c:v>1.0130000000000001</c:v>
                </c:pt>
                <c:pt idx="33980">
                  <c:v>1.014</c:v>
                </c:pt>
                <c:pt idx="33981">
                  <c:v>1.014</c:v>
                </c:pt>
                <c:pt idx="33982">
                  <c:v>1.0130000000000001</c:v>
                </c:pt>
                <c:pt idx="33983">
                  <c:v>1.014</c:v>
                </c:pt>
                <c:pt idx="33984">
                  <c:v>1.0130000000000001</c:v>
                </c:pt>
                <c:pt idx="33985">
                  <c:v>1.012</c:v>
                </c:pt>
                <c:pt idx="33986">
                  <c:v>1.0130000000000001</c:v>
                </c:pt>
                <c:pt idx="33987">
                  <c:v>1.014</c:v>
                </c:pt>
                <c:pt idx="33988">
                  <c:v>1.0130000000000001</c:v>
                </c:pt>
                <c:pt idx="33989">
                  <c:v>1.0130000000000001</c:v>
                </c:pt>
                <c:pt idx="33990">
                  <c:v>1.0130000000000001</c:v>
                </c:pt>
                <c:pt idx="33991">
                  <c:v>1.0130000000000001</c:v>
                </c:pt>
                <c:pt idx="33992">
                  <c:v>1.0130000000000001</c:v>
                </c:pt>
                <c:pt idx="33993">
                  <c:v>1.0130000000000001</c:v>
                </c:pt>
                <c:pt idx="33994">
                  <c:v>1.0130000000000001</c:v>
                </c:pt>
                <c:pt idx="33995">
                  <c:v>1.01</c:v>
                </c:pt>
                <c:pt idx="33996">
                  <c:v>1.012</c:v>
                </c:pt>
                <c:pt idx="33997">
                  <c:v>1.0130000000000001</c:v>
                </c:pt>
                <c:pt idx="33998">
                  <c:v>1.012</c:v>
                </c:pt>
                <c:pt idx="33999">
                  <c:v>1.012</c:v>
                </c:pt>
                <c:pt idx="34000">
                  <c:v>1.0130000000000001</c:v>
                </c:pt>
                <c:pt idx="34001">
                  <c:v>1.012</c:v>
                </c:pt>
                <c:pt idx="34002">
                  <c:v>1.0130000000000001</c:v>
                </c:pt>
                <c:pt idx="34003">
                  <c:v>1.012</c:v>
                </c:pt>
                <c:pt idx="34004">
                  <c:v>1.012</c:v>
                </c:pt>
                <c:pt idx="34005">
                  <c:v>1.0130000000000001</c:v>
                </c:pt>
                <c:pt idx="34006">
                  <c:v>1.014</c:v>
                </c:pt>
                <c:pt idx="34007">
                  <c:v>1.014</c:v>
                </c:pt>
                <c:pt idx="34008">
                  <c:v>1.0130000000000001</c:v>
                </c:pt>
                <c:pt idx="34009">
                  <c:v>1.012</c:v>
                </c:pt>
                <c:pt idx="34010">
                  <c:v>1.0130000000000001</c:v>
                </c:pt>
                <c:pt idx="34011">
                  <c:v>1.012</c:v>
                </c:pt>
                <c:pt idx="34012">
                  <c:v>1.0130000000000001</c:v>
                </c:pt>
                <c:pt idx="34013">
                  <c:v>1.0150000000000001</c:v>
                </c:pt>
                <c:pt idx="34014">
                  <c:v>1.0130000000000001</c:v>
                </c:pt>
                <c:pt idx="34015">
                  <c:v>1.0130000000000001</c:v>
                </c:pt>
                <c:pt idx="34016">
                  <c:v>1.014</c:v>
                </c:pt>
                <c:pt idx="34017">
                  <c:v>1.014</c:v>
                </c:pt>
                <c:pt idx="34018">
                  <c:v>1.0130000000000001</c:v>
                </c:pt>
                <c:pt idx="34019">
                  <c:v>1.0130000000000001</c:v>
                </c:pt>
                <c:pt idx="34020">
                  <c:v>1.014</c:v>
                </c:pt>
                <c:pt idx="34021">
                  <c:v>1.0130000000000001</c:v>
                </c:pt>
                <c:pt idx="34022">
                  <c:v>1.012</c:v>
                </c:pt>
                <c:pt idx="34023">
                  <c:v>1.0110000000000001</c:v>
                </c:pt>
                <c:pt idx="34024">
                  <c:v>1.012</c:v>
                </c:pt>
                <c:pt idx="34025">
                  <c:v>1.012</c:v>
                </c:pt>
                <c:pt idx="34026">
                  <c:v>1.0130000000000001</c:v>
                </c:pt>
                <c:pt idx="34027">
                  <c:v>1.012</c:v>
                </c:pt>
                <c:pt idx="34028">
                  <c:v>1.0110000000000001</c:v>
                </c:pt>
                <c:pt idx="34029">
                  <c:v>1.0110000000000001</c:v>
                </c:pt>
                <c:pt idx="34030">
                  <c:v>1.0110000000000001</c:v>
                </c:pt>
                <c:pt idx="34031">
                  <c:v>1.012</c:v>
                </c:pt>
                <c:pt idx="34032">
                  <c:v>1.0110000000000001</c:v>
                </c:pt>
                <c:pt idx="34033">
                  <c:v>1.0110000000000001</c:v>
                </c:pt>
                <c:pt idx="34034">
                  <c:v>1.012</c:v>
                </c:pt>
                <c:pt idx="34035">
                  <c:v>1.0110000000000001</c:v>
                </c:pt>
                <c:pt idx="34036">
                  <c:v>1.0110000000000001</c:v>
                </c:pt>
                <c:pt idx="34037">
                  <c:v>1.0090000000000001</c:v>
                </c:pt>
                <c:pt idx="34038">
                  <c:v>1.0110000000000001</c:v>
                </c:pt>
                <c:pt idx="34039">
                  <c:v>1.012</c:v>
                </c:pt>
                <c:pt idx="34040">
                  <c:v>1.012</c:v>
                </c:pt>
                <c:pt idx="34041">
                  <c:v>1.0110000000000001</c:v>
                </c:pt>
                <c:pt idx="34042">
                  <c:v>1.0130000000000001</c:v>
                </c:pt>
                <c:pt idx="34043">
                  <c:v>1.0110000000000001</c:v>
                </c:pt>
                <c:pt idx="34044">
                  <c:v>1.0110000000000001</c:v>
                </c:pt>
                <c:pt idx="34045">
                  <c:v>1.01</c:v>
                </c:pt>
                <c:pt idx="34046">
                  <c:v>1.012</c:v>
                </c:pt>
                <c:pt idx="34047">
                  <c:v>1.012</c:v>
                </c:pt>
                <c:pt idx="34048">
                  <c:v>1.0110000000000001</c:v>
                </c:pt>
                <c:pt idx="34049">
                  <c:v>1.012</c:v>
                </c:pt>
                <c:pt idx="34050">
                  <c:v>1.0130000000000001</c:v>
                </c:pt>
                <c:pt idx="34051">
                  <c:v>1.0130000000000001</c:v>
                </c:pt>
                <c:pt idx="34052">
                  <c:v>1.01</c:v>
                </c:pt>
                <c:pt idx="34053">
                  <c:v>1.01</c:v>
                </c:pt>
                <c:pt idx="34054">
                  <c:v>1.012</c:v>
                </c:pt>
                <c:pt idx="34055">
                  <c:v>1.0110000000000001</c:v>
                </c:pt>
                <c:pt idx="34056">
                  <c:v>1.012</c:v>
                </c:pt>
                <c:pt idx="34057">
                  <c:v>1.012</c:v>
                </c:pt>
                <c:pt idx="34058">
                  <c:v>1.0110000000000001</c:v>
                </c:pt>
                <c:pt idx="34059">
                  <c:v>1.012</c:v>
                </c:pt>
                <c:pt idx="34060">
                  <c:v>1.012</c:v>
                </c:pt>
                <c:pt idx="34061">
                  <c:v>1.0110000000000001</c:v>
                </c:pt>
                <c:pt idx="34062">
                  <c:v>1.012</c:v>
                </c:pt>
                <c:pt idx="34063">
                  <c:v>1.012</c:v>
                </c:pt>
                <c:pt idx="34064">
                  <c:v>1.0130000000000001</c:v>
                </c:pt>
                <c:pt idx="34065">
                  <c:v>1.0130000000000001</c:v>
                </c:pt>
                <c:pt idx="34066">
                  <c:v>1.0130000000000001</c:v>
                </c:pt>
                <c:pt idx="34067">
                  <c:v>1.014</c:v>
                </c:pt>
                <c:pt idx="34068">
                  <c:v>1.0130000000000001</c:v>
                </c:pt>
                <c:pt idx="34069">
                  <c:v>1.0130000000000001</c:v>
                </c:pt>
                <c:pt idx="34070">
                  <c:v>1.0130000000000001</c:v>
                </c:pt>
                <c:pt idx="34071">
                  <c:v>1.0130000000000001</c:v>
                </c:pt>
                <c:pt idx="34072">
                  <c:v>1.012</c:v>
                </c:pt>
                <c:pt idx="34073">
                  <c:v>1.0110000000000001</c:v>
                </c:pt>
                <c:pt idx="34074">
                  <c:v>1.0090000000000001</c:v>
                </c:pt>
                <c:pt idx="34075">
                  <c:v>1.0110000000000001</c:v>
                </c:pt>
                <c:pt idx="34076">
                  <c:v>1.0110000000000001</c:v>
                </c:pt>
                <c:pt idx="34077">
                  <c:v>1.0110000000000001</c:v>
                </c:pt>
                <c:pt idx="34078">
                  <c:v>1.012</c:v>
                </c:pt>
                <c:pt idx="34079">
                  <c:v>1.012</c:v>
                </c:pt>
                <c:pt idx="34080">
                  <c:v>1.012</c:v>
                </c:pt>
                <c:pt idx="34081">
                  <c:v>1.01</c:v>
                </c:pt>
                <c:pt idx="34082">
                  <c:v>1.0110000000000001</c:v>
                </c:pt>
                <c:pt idx="34083">
                  <c:v>1.0110000000000001</c:v>
                </c:pt>
                <c:pt idx="34084">
                  <c:v>1.0110000000000001</c:v>
                </c:pt>
                <c:pt idx="34085">
                  <c:v>1.0110000000000001</c:v>
                </c:pt>
                <c:pt idx="34086">
                  <c:v>1.0130000000000001</c:v>
                </c:pt>
                <c:pt idx="34087">
                  <c:v>1.0130000000000001</c:v>
                </c:pt>
                <c:pt idx="34088">
                  <c:v>1.014</c:v>
                </c:pt>
                <c:pt idx="34089">
                  <c:v>1.014</c:v>
                </c:pt>
                <c:pt idx="34090">
                  <c:v>1.016</c:v>
                </c:pt>
                <c:pt idx="34091">
                  <c:v>1.0150000000000001</c:v>
                </c:pt>
                <c:pt idx="34092">
                  <c:v>1.014</c:v>
                </c:pt>
                <c:pt idx="34093">
                  <c:v>1.014</c:v>
                </c:pt>
                <c:pt idx="34094">
                  <c:v>1.012</c:v>
                </c:pt>
                <c:pt idx="34095">
                  <c:v>1.0110000000000001</c:v>
                </c:pt>
                <c:pt idx="34096">
                  <c:v>1.01</c:v>
                </c:pt>
                <c:pt idx="34097">
                  <c:v>1.0110000000000001</c:v>
                </c:pt>
                <c:pt idx="34098">
                  <c:v>1.0110000000000001</c:v>
                </c:pt>
                <c:pt idx="34099">
                  <c:v>1.0110000000000001</c:v>
                </c:pt>
                <c:pt idx="34100">
                  <c:v>1.0130000000000001</c:v>
                </c:pt>
                <c:pt idx="34101">
                  <c:v>1.0130000000000001</c:v>
                </c:pt>
                <c:pt idx="34102">
                  <c:v>1.014</c:v>
                </c:pt>
                <c:pt idx="34103">
                  <c:v>1.0110000000000001</c:v>
                </c:pt>
                <c:pt idx="34104">
                  <c:v>1.012</c:v>
                </c:pt>
                <c:pt idx="34105">
                  <c:v>1.012</c:v>
                </c:pt>
                <c:pt idx="34106">
                  <c:v>1.0130000000000001</c:v>
                </c:pt>
                <c:pt idx="34107">
                  <c:v>1.012</c:v>
                </c:pt>
                <c:pt idx="34108">
                  <c:v>1.0090000000000001</c:v>
                </c:pt>
                <c:pt idx="34109">
                  <c:v>1.01</c:v>
                </c:pt>
                <c:pt idx="34110">
                  <c:v>1.0110000000000001</c:v>
                </c:pt>
                <c:pt idx="34111">
                  <c:v>1.0110000000000001</c:v>
                </c:pt>
                <c:pt idx="34112">
                  <c:v>1.0090000000000001</c:v>
                </c:pt>
                <c:pt idx="34113">
                  <c:v>1.0090000000000001</c:v>
                </c:pt>
                <c:pt idx="34114">
                  <c:v>1.01</c:v>
                </c:pt>
                <c:pt idx="34115">
                  <c:v>1.0090000000000001</c:v>
                </c:pt>
                <c:pt idx="34116">
                  <c:v>1.0090000000000001</c:v>
                </c:pt>
                <c:pt idx="34117">
                  <c:v>1.008</c:v>
                </c:pt>
                <c:pt idx="34118">
                  <c:v>1.0070000000000001</c:v>
                </c:pt>
                <c:pt idx="34119">
                  <c:v>1.0070000000000001</c:v>
                </c:pt>
                <c:pt idx="34120">
                  <c:v>1.008</c:v>
                </c:pt>
                <c:pt idx="34121">
                  <c:v>1.008</c:v>
                </c:pt>
                <c:pt idx="34122">
                  <c:v>1.01</c:v>
                </c:pt>
                <c:pt idx="34123">
                  <c:v>1.01</c:v>
                </c:pt>
                <c:pt idx="34124">
                  <c:v>1.012</c:v>
                </c:pt>
                <c:pt idx="34125">
                  <c:v>1.0110000000000001</c:v>
                </c:pt>
                <c:pt idx="34126">
                  <c:v>1.01</c:v>
                </c:pt>
                <c:pt idx="34127">
                  <c:v>1.0110000000000001</c:v>
                </c:pt>
                <c:pt idx="34128">
                  <c:v>1.012</c:v>
                </c:pt>
                <c:pt idx="34129">
                  <c:v>1.012</c:v>
                </c:pt>
                <c:pt idx="34130">
                  <c:v>1.0110000000000001</c:v>
                </c:pt>
                <c:pt idx="34131">
                  <c:v>1.0090000000000001</c:v>
                </c:pt>
                <c:pt idx="34132">
                  <c:v>1.0090000000000001</c:v>
                </c:pt>
                <c:pt idx="34133">
                  <c:v>1.008</c:v>
                </c:pt>
                <c:pt idx="34134">
                  <c:v>1.0090000000000001</c:v>
                </c:pt>
                <c:pt idx="34135">
                  <c:v>1.0110000000000001</c:v>
                </c:pt>
                <c:pt idx="34136">
                  <c:v>1.01</c:v>
                </c:pt>
                <c:pt idx="34137">
                  <c:v>1.01</c:v>
                </c:pt>
                <c:pt idx="34138">
                  <c:v>1.01</c:v>
                </c:pt>
                <c:pt idx="34139">
                  <c:v>1.0090000000000001</c:v>
                </c:pt>
                <c:pt idx="34140">
                  <c:v>1.008</c:v>
                </c:pt>
                <c:pt idx="34141">
                  <c:v>1.0090000000000001</c:v>
                </c:pt>
                <c:pt idx="34142">
                  <c:v>1.0090000000000001</c:v>
                </c:pt>
                <c:pt idx="34143">
                  <c:v>1.0090000000000001</c:v>
                </c:pt>
                <c:pt idx="34144">
                  <c:v>1.0090000000000001</c:v>
                </c:pt>
                <c:pt idx="34145">
                  <c:v>1.008</c:v>
                </c:pt>
                <c:pt idx="34146">
                  <c:v>1.008</c:v>
                </c:pt>
                <c:pt idx="34147">
                  <c:v>1.008</c:v>
                </c:pt>
                <c:pt idx="34148">
                  <c:v>1.0070000000000001</c:v>
                </c:pt>
                <c:pt idx="34149">
                  <c:v>1.0070000000000001</c:v>
                </c:pt>
                <c:pt idx="34150">
                  <c:v>1.0090000000000001</c:v>
                </c:pt>
                <c:pt idx="34151">
                  <c:v>1.008</c:v>
                </c:pt>
                <c:pt idx="34152">
                  <c:v>1.0090000000000001</c:v>
                </c:pt>
                <c:pt idx="34153">
                  <c:v>1.0090000000000001</c:v>
                </c:pt>
                <c:pt idx="34154">
                  <c:v>1.01</c:v>
                </c:pt>
                <c:pt idx="34155">
                  <c:v>1.01</c:v>
                </c:pt>
                <c:pt idx="34156">
                  <c:v>1.0090000000000001</c:v>
                </c:pt>
                <c:pt idx="34157">
                  <c:v>1.0090000000000001</c:v>
                </c:pt>
                <c:pt idx="34158">
                  <c:v>1.008</c:v>
                </c:pt>
                <c:pt idx="34159">
                  <c:v>1.008</c:v>
                </c:pt>
                <c:pt idx="34160">
                  <c:v>1.01</c:v>
                </c:pt>
                <c:pt idx="34161">
                  <c:v>1.0090000000000001</c:v>
                </c:pt>
                <c:pt idx="34162">
                  <c:v>1.0090000000000001</c:v>
                </c:pt>
                <c:pt idx="34163">
                  <c:v>1.0090000000000001</c:v>
                </c:pt>
                <c:pt idx="34164">
                  <c:v>1.0090000000000001</c:v>
                </c:pt>
                <c:pt idx="34165">
                  <c:v>1.0090000000000001</c:v>
                </c:pt>
                <c:pt idx="34166">
                  <c:v>1.01</c:v>
                </c:pt>
                <c:pt idx="34167">
                  <c:v>1.01</c:v>
                </c:pt>
                <c:pt idx="34168">
                  <c:v>1.0090000000000001</c:v>
                </c:pt>
                <c:pt idx="34169">
                  <c:v>1.008</c:v>
                </c:pt>
                <c:pt idx="34170">
                  <c:v>1.0090000000000001</c:v>
                </c:pt>
                <c:pt idx="34171">
                  <c:v>1.008</c:v>
                </c:pt>
                <c:pt idx="34172">
                  <c:v>1.0090000000000001</c:v>
                </c:pt>
                <c:pt idx="34173">
                  <c:v>1.0090000000000001</c:v>
                </c:pt>
                <c:pt idx="34174">
                  <c:v>1.008</c:v>
                </c:pt>
                <c:pt idx="34175">
                  <c:v>1.008</c:v>
                </c:pt>
                <c:pt idx="34176">
                  <c:v>1.008</c:v>
                </c:pt>
                <c:pt idx="34177">
                  <c:v>1.008</c:v>
                </c:pt>
                <c:pt idx="34178">
                  <c:v>1.008</c:v>
                </c:pt>
                <c:pt idx="34179">
                  <c:v>1.0070000000000001</c:v>
                </c:pt>
                <c:pt idx="34180">
                  <c:v>1.006</c:v>
                </c:pt>
                <c:pt idx="34181">
                  <c:v>1.0070000000000001</c:v>
                </c:pt>
                <c:pt idx="34182">
                  <c:v>1.01</c:v>
                </c:pt>
                <c:pt idx="34183">
                  <c:v>1.01</c:v>
                </c:pt>
                <c:pt idx="34184">
                  <c:v>1.0090000000000001</c:v>
                </c:pt>
                <c:pt idx="34185">
                  <c:v>1.0090000000000001</c:v>
                </c:pt>
                <c:pt idx="34186">
                  <c:v>1.01</c:v>
                </c:pt>
                <c:pt idx="34187">
                  <c:v>1.0090000000000001</c:v>
                </c:pt>
                <c:pt idx="34188">
                  <c:v>1.0110000000000001</c:v>
                </c:pt>
                <c:pt idx="34189">
                  <c:v>1.01</c:v>
                </c:pt>
                <c:pt idx="34190">
                  <c:v>1.01</c:v>
                </c:pt>
                <c:pt idx="34191">
                  <c:v>1.01</c:v>
                </c:pt>
                <c:pt idx="34192">
                  <c:v>1.008</c:v>
                </c:pt>
                <c:pt idx="34193">
                  <c:v>1.0090000000000001</c:v>
                </c:pt>
                <c:pt idx="34194">
                  <c:v>1.0090000000000001</c:v>
                </c:pt>
                <c:pt idx="34195">
                  <c:v>1.0090000000000001</c:v>
                </c:pt>
                <c:pt idx="34196">
                  <c:v>1.0090000000000001</c:v>
                </c:pt>
                <c:pt idx="34197">
                  <c:v>1.008</c:v>
                </c:pt>
                <c:pt idx="34198">
                  <c:v>1.0070000000000001</c:v>
                </c:pt>
                <c:pt idx="34199">
                  <c:v>1.0070000000000001</c:v>
                </c:pt>
                <c:pt idx="34200">
                  <c:v>1.006</c:v>
                </c:pt>
                <c:pt idx="34201">
                  <c:v>1.006</c:v>
                </c:pt>
                <c:pt idx="34202">
                  <c:v>1.0070000000000001</c:v>
                </c:pt>
                <c:pt idx="34203">
                  <c:v>1.008</c:v>
                </c:pt>
                <c:pt idx="34204">
                  <c:v>1.0090000000000001</c:v>
                </c:pt>
                <c:pt idx="34205">
                  <c:v>1.008</c:v>
                </c:pt>
                <c:pt idx="34206">
                  <c:v>1.008</c:v>
                </c:pt>
                <c:pt idx="34207">
                  <c:v>1.008</c:v>
                </c:pt>
                <c:pt idx="34208">
                  <c:v>1.0070000000000001</c:v>
                </c:pt>
                <c:pt idx="34209">
                  <c:v>1.006</c:v>
                </c:pt>
                <c:pt idx="34210">
                  <c:v>1.0050000000000001</c:v>
                </c:pt>
                <c:pt idx="34211">
                  <c:v>1.006</c:v>
                </c:pt>
                <c:pt idx="34212">
                  <c:v>1.0070000000000001</c:v>
                </c:pt>
                <c:pt idx="34213">
                  <c:v>1.0070000000000001</c:v>
                </c:pt>
                <c:pt idx="34214">
                  <c:v>1.0090000000000001</c:v>
                </c:pt>
                <c:pt idx="34215">
                  <c:v>1.008</c:v>
                </c:pt>
                <c:pt idx="34216">
                  <c:v>1.008</c:v>
                </c:pt>
                <c:pt idx="34217">
                  <c:v>1.0070000000000001</c:v>
                </c:pt>
                <c:pt idx="34218">
                  <c:v>1.0090000000000001</c:v>
                </c:pt>
                <c:pt idx="34219">
                  <c:v>1.0090000000000001</c:v>
                </c:pt>
                <c:pt idx="34220">
                  <c:v>1.0090000000000001</c:v>
                </c:pt>
                <c:pt idx="34221">
                  <c:v>1.0090000000000001</c:v>
                </c:pt>
                <c:pt idx="34222">
                  <c:v>1.0090000000000001</c:v>
                </c:pt>
                <c:pt idx="34223">
                  <c:v>1.008</c:v>
                </c:pt>
                <c:pt idx="34224">
                  <c:v>1.008</c:v>
                </c:pt>
                <c:pt idx="34225">
                  <c:v>1.008</c:v>
                </c:pt>
                <c:pt idx="34226">
                  <c:v>1.0070000000000001</c:v>
                </c:pt>
                <c:pt idx="34227">
                  <c:v>1.0070000000000001</c:v>
                </c:pt>
                <c:pt idx="34228">
                  <c:v>1.0050000000000001</c:v>
                </c:pt>
                <c:pt idx="34229">
                  <c:v>1.006</c:v>
                </c:pt>
                <c:pt idx="34230">
                  <c:v>1.008</c:v>
                </c:pt>
                <c:pt idx="34231">
                  <c:v>1.008</c:v>
                </c:pt>
                <c:pt idx="34232">
                  <c:v>1.0090000000000001</c:v>
                </c:pt>
                <c:pt idx="34233">
                  <c:v>1.0090000000000001</c:v>
                </c:pt>
                <c:pt idx="34234">
                  <c:v>1.0070000000000001</c:v>
                </c:pt>
                <c:pt idx="34235">
                  <c:v>1.008</c:v>
                </c:pt>
                <c:pt idx="34236">
                  <c:v>1.008</c:v>
                </c:pt>
                <c:pt idx="34237">
                  <c:v>1.0090000000000001</c:v>
                </c:pt>
                <c:pt idx="34238">
                  <c:v>1.008</c:v>
                </c:pt>
                <c:pt idx="34239">
                  <c:v>1.0070000000000001</c:v>
                </c:pt>
                <c:pt idx="34240">
                  <c:v>1.006</c:v>
                </c:pt>
                <c:pt idx="34241">
                  <c:v>1.0070000000000001</c:v>
                </c:pt>
                <c:pt idx="34242">
                  <c:v>1.0090000000000001</c:v>
                </c:pt>
                <c:pt idx="34243">
                  <c:v>1.0070000000000001</c:v>
                </c:pt>
                <c:pt idx="34244">
                  <c:v>1.006</c:v>
                </c:pt>
                <c:pt idx="34245">
                  <c:v>1.0050000000000001</c:v>
                </c:pt>
                <c:pt idx="34246">
                  <c:v>1.006</c:v>
                </c:pt>
                <c:pt idx="34247">
                  <c:v>1.0050000000000001</c:v>
                </c:pt>
                <c:pt idx="34248">
                  <c:v>1.0050000000000001</c:v>
                </c:pt>
                <c:pt idx="34249">
                  <c:v>1.004</c:v>
                </c:pt>
                <c:pt idx="34250">
                  <c:v>1.0050000000000001</c:v>
                </c:pt>
                <c:pt idx="34251">
                  <c:v>1.0050000000000001</c:v>
                </c:pt>
                <c:pt idx="34252">
                  <c:v>1.004</c:v>
                </c:pt>
                <c:pt idx="34253">
                  <c:v>1.004</c:v>
                </c:pt>
                <c:pt idx="34254">
                  <c:v>1.0050000000000001</c:v>
                </c:pt>
                <c:pt idx="34255">
                  <c:v>1.006</c:v>
                </c:pt>
                <c:pt idx="34256">
                  <c:v>1.0070000000000001</c:v>
                </c:pt>
                <c:pt idx="34257">
                  <c:v>1.008</c:v>
                </c:pt>
                <c:pt idx="34258">
                  <c:v>1.008</c:v>
                </c:pt>
                <c:pt idx="34259">
                  <c:v>1.0070000000000001</c:v>
                </c:pt>
                <c:pt idx="34260">
                  <c:v>1.0070000000000001</c:v>
                </c:pt>
                <c:pt idx="34261">
                  <c:v>1.0070000000000001</c:v>
                </c:pt>
                <c:pt idx="34262">
                  <c:v>1.0070000000000001</c:v>
                </c:pt>
                <c:pt idx="34263">
                  <c:v>1.0070000000000001</c:v>
                </c:pt>
                <c:pt idx="34264">
                  <c:v>1.0070000000000001</c:v>
                </c:pt>
                <c:pt idx="34265">
                  <c:v>1.0070000000000001</c:v>
                </c:pt>
                <c:pt idx="34266">
                  <c:v>1.0050000000000001</c:v>
                </c:pt>
                <c:pt idx="34267">
                  <c:v>1.006</c:v>
                </c:pt>
                <c:pt idx="34268">
                  <c:v>1.0050000000000001</c:v>
                </c:pt>
                <c:pt idx="34269">
                  <c:v>1.0050000000000001</c:v>
                </c:pt>
                <c:pt idx="34270">
                  <c:v>1.0050000000000001</c:v>
                </c:pt>
                <c:pt idx="34271">
                  <c:v>1.006</c:v>
                </c:pt>
                <c:pt idx="34272">
                  <c:v>1.006</c:v>
                </c:pt>
                <c:pt idx="34273">
                  <c:v>1.006</c:v>
                </c:pt>
                <c:pt idx="34274">
                  <c:v>1.006</c:v>
                </c:pt>
                <c:pt idx="34275">
                  <c:v>1.0070000000000001</c:v>
                </c:pt>
                <c:pt idx="34276">
                  <c:v>1.006</c:v>
                </c:pt>
                <c:pt idx="34277">
                  <c:v>1.006</c:v>
                </c:pt>
                <c:pt idx="34278">
                  <c:v>1.0070000000000001</c:v>
                </c:pt>
                <c:pt idx="34279">
                  <c:v>1.006</c:v>
                </c:pt>
                <c:pt idx="34280">
                  <c:v>1.006</c:v>
                </c:pt>
                <c:pt idx="34281">
                  <c:v>1.0050000000000001</c:v>
                </c:pt>
                <c:pt idx="34282">
                  <c:v>1.006</c:v>
                </c:pt>
                <c:pt idx="34283">
                  <c:v>1.006</c:v>
                </c:pt>
                <c:pt idx="34284">
                  <c:v>1.0050000000000001</c:v>
                </c:pt>
                <c:pt idx="34285">
                  <c:v>1.0070000000000001</c:v>
                </c:pt>
                <c:pt idx="34286">
                  <c:v>1.0070000000000001</c:v>
                </c:pt>
                <c:pt idx="34287">
                  <c:v>1.006</c:v>
                </c:pt>
                <c:pt idx="34288">
                  <c:v>1.006</c:v>
                </c:pt>
                <c:pt idx="34289">
                  <c:v>1.006</c:v>
                </c:pt>
                <c:pt idx="34290">
                  <c:v>1.006</c:v>
                </c:pt>
                <c:pt idx="34291">
                  <c:v>1.0070000000000001</c:v>
                </c:pt>
                <c:pt idx="34292">
                  <c:v>1.006</c:v>
                </c:pt>
                <c:pt idx="34293">
                  <c:v>1.0070000000000001</c:v>
                </c:pt>
                <c:pt idx="34294">
                  <c:v>1.008</c:v>
                </c:pt>
                <c:pt idx="34295">
                  <c:v>1.0070000000000001</c:v>
                </c:pt>
                <c:pt idx="34296">
                  <c:v>1.0090000000000001</c:v>
                </c:pt>
                <c:pt idx="34297">
                  <c:v>1.0090000000000001</c:v>
                </c:pt>
                <c:pt idx="34298">
                  <c:v>1.008</c:v>
                </c:pt>
                <c:pt idx="34299">
                  <c:v>1.008</c:v>
                </c:pt>
                <c:pt idx="34300">
                  <c:v>1.008</c:v>
                </c:pt>
                <c:pt idx="34301">
                  <c:v>1.0070000000000001</c:v>
                </c:pt>
                <c:pt idx="34302">
                  <c:v>1.0070000000000001</c:v>
                </c:pt>
                <c:pt idx="34303">
                  <c:v>1.0050000000000001</c:v>
                </c:pt>
                <c:pt idx="34304">
                  <c:v>1.004</c:v>
                </c:pt>
                <c:pt idx="34305">
                  <c:v>1.0050000000000001</c:v>
                </c:pt>
                <c:pt idx="34306">
                  <c:v>1.006</c:v>
                </c:pt>
                <c:pt idx="34307">
                  <c:v>1.006</c:v>
                </c:pt>
                <c:pt idx="34308">
                  <c:v>1.0070000000000001</c:v>
                </c:pt>
                <c:pt idx="34309">
                  <c:v>1.0070000000000001</c:v>
                </c:pt>
                <c:pt idx="34310">
                  <c:v>1.0050000000000001</c:v>
                </c:pt>
                <c:pt idx="34311">
                  <c:v>1.0050000000000001</c:v>
                </c:pt>
                <c:pt idx="34312">
                  <c:v>1.006</c:v>
                </c:pt>
                <c:pt idx="34313">
                  <c:v>1.006</c:v>
                </c:pt>
                <c:pt idx="34314">
                  <c:v>1.0070000000000001</c:v>
                </c:pt>
                <c:pt idx="34315">
                  <c:v>1.006</c:v>
                </c:pt>
                <c:pt idx="34316">
                  <c:v>1.006</c:v>
                </c:pt>
                <c:pt idx="34317">
                  <c:v>1.0050000000000001</c:v>
                </c:pt>
                <c:pt idx="34318">
                  <c:v>1.006</c:v>
                </c:pt>
                <c:pt idx="34319">
                  <c:v>1.006</c:v>
                </c:pt>
                <c:pt idx="34320">
                  <c:v>1.006</c:v>
                </c:pt>
                <c:pt idx="34321">
                  <c:v>1.0050000000000001</c:v>
                </c:pt>
                <c:pt idx="34322">
                  <c:v>1.0050000000000001</c:v>
                </c:pt>
                <c:pt idx="34323">
                  <c:v>1.006</c:v>
                </c:pt>
                <c:pt idx="34324">
                  <c:v>1.0070000000000001</c:v>
                </c:pt>
                <c:pt idx="34325">
                  <c:v>1.006</c:v>
                </c:pt>
                <c:pt idx="34326">
                  <c:v>1.0050000000000001</c:v>
                </c:pt>
                <c:pt idx="34327">
                  <c:v>1.006</c:v>
                </c:pt>
                <c:pt idx="34328">
                  <c:v>1.0050000000000001</c:v>
                </c:pt>
                <c:pt idx="34329">
                  <c:v>1.0030000000000001</c:v>
                </c:pt>
                <c:pt idx="34330">
                  <c:v>1.0030000000000001</c:v>
                </c:pt>
                <c:pt idx="34331">
                  <c:v>1.004</c:v>
                </c:pt>
                <c:pt idx="34332">
                  <c:v>1.004</c:v>
                </c:pt>
                <c:pt idx="34333">
                  <c:v>1.006</c:v>
                </c:pt>
                <c:pt idx="34334">
                  <c:v>1.0050000000000001</c:v>
                </c:pt>
                <c:pt idx="34335">
                  <c:v>1.0050000000000001</c:v>
                </c:pt>
                <c:pt idx="34336">
                  <c:v>1.006</c:v>
                </c:pt>
                <c:pt idx="34337">
                  <c:v>1.0050000000000001</c:v>
                </c:pt>
                <c:pt idx="34338">
                  <c:v>1.006</c:v>
                </c:pt>
                <c:pt idx="34339">
                  <c:v>1.0050000000000001</c:v>
                </c:pt>
                <c:pt idx="34340">
                  <c:v>1.004</c:v>
                </c:pt>
                <c:pt idx="34341">
                  <c:v>1.004</c:v>
                </c:pt>
                <c:pt idx="34342">
                  <c:v>1.006</c:v>
                </c:pt>
                <c:pt idx="34343">
                  <c:v>1.006</c:v>
                </c:pt>
                <c:pt idx="34344">
                  <c:v>1.0050000000000001</c:v>
                </c:pt>
                <c:pt idx="34345">
                  <c:v>1.0050000000000001</c:v>
                </c:pt>
                <c:pt idx="34346">
                  <c:v>1.006</c:v>
                </c:pt>
                <c:pt idx="34347">
                  <c:v>1.004</c:v>
                </c:pt>
                <c:pt idx="34348">
                  <c:v>1.004</c:v>
                </c:pt>
                <c:pt idx="34349">
                  <c:v>1.004</c:v>
                </c:pt>
                <c:pt idx="34350">
                  <c:v>1.0050000000000001</c:v>
                </c:pt>
                <c:pt idx="34351">
                  <c:v>1.006</c:v>
                </c:pt>
                <c:pt idx="34352">
                  <c:v>1.006</c:v>
                </c:pt>
                <c:pt idx="34353">
                  <c:v>1.0050000000000001</c:v>
                </c:pt>
                <c:pt idx="34354">
                  <c:v>1.006</c:v>
                </c:pt>
                <c:pt idx="34355">
                  <c:v>1.0050000000000001</c:v>
                </c:pt>
                <c:pt idx="34356">
                  <c:v>1.0050000000000001</c:v>
                </c:pt>
                <c:pt idx="34357">
                  <c:v>1.0070000000000001</c:v>
                </c:pt>
                <c:pt idx="34358">
                  <c:v>1.0070000000000001</c:v>
                </c:pt>
                <c:pt idx="34359">
                  <c:v>1.0090000000000001</c:v>
                </c:pt>
                <c:pt idx="34360">
                  <c:v>1.0090000000000001</c:v>
                </c:pt>
                <c:pt idx="34361">
                  <c:v>1.006</c:v>
                </c:pt>
                <c:pt idx="34362">
                  <c:v>1.0050000000000001</c:v>
                </c:pt>
                <c:pt idx="34363">
                  <c:v>1.0050000000000001</c:v>
                </c:pt>
                <c:pt idx="34364">
                  <c:v>1.0050000000000001</c:v>
                </c:pt>
                <c:pt idx="34365">
                  <c:v>1.004</c:v>
                </c:pt>
                <c:pt idx="34366">
                  <c:v>1.0050000000000001</c:v>
                </c:pt>
                <c:pt idx="34367">
                  <c:v>1.0050000000000001</c:v>
                </c:pt>
                <c:pt idx="34368">
                  <c:v>1.0070000000000001</c:v>
                </c:pt>
                <c:pt idx="34369">
                  <c:v>1.0070000000000001</c:v>
                </c:pt>
                <c:pt idx="34370">
                  <c:v>1.0070000000000001</c:v>
                </c:pt>
                <c:pt idx="34371">
                  <c:v>1.0050000000000001</c:v>
                </c:pt>
                <c:pt idx="34372">
                  <c:v>1.0030000000000001</c:v>
                </c:pt>
                <c:pt idx="34373">
                  <c:v>1.0030000000000001</c:v>
                </c:pt>
                <c:pt idx="34374">
                  <c:v>1.002</c:v>
                </c:pt>
                <c:pt idx="34375">
                  <c:v>1.002</c:v>
                </c:pt>
                <c:pt idx="34376">
                  <c:v>1.002</c:v>
                </c:pt>
                <c:pt idx="34377">
                  <c:v>1.002</c:v>
                </c:pt>
                <c:pt idx="34378">
                  <c:v>1.0030000000000001</c:v>
                </c:pt>
                <c:pt idx="34379">
                  <c:v>1.0030000000000001</c:v>
                </c:pt>
                <c:pt idx="34380">
                  <c:v>1.0030000000000001</c:v>
                </c:pt>
                <c:pt idx="34381">
                  <c:v>1.004</c:v>
                </c:pt>
                <c:pt idx="34382">
                  <c:v>1.006</c:v>
                </c:pt>
                <c:pt idx="34383">
                  <c:v>1.006</c:v>
                </c:pt>
                <c:pt idx="34384">
                  <c:v>1.006</c:v>
                </c:pt>
                <c:pt idx="34385">
                  <c:v>1.006</c:v>
                </c:pt>
                <c:pt idx="34386">
                  <c:v>1.0070000000000001</c:v>
                </c:pt>
                <c:pt idx="34387">
                  <c:v>1.008</c:v>
                </c:pt>
                <c:pt idx="34388">
                  <c:v>1.008</c:v>
                </c:pt>
                <c:pt idx="34389">
                  <c:v>1.008</c:v>
                </c:pt>
                <c:pt idx="34390">
                  <c:v>1.0070000000000001</c:v>
                </c:pt>
                <c:pt idx="34391">
                  <c:v>1.006</c:v>
                </c:pt>
                <c:pt idx="34392">
                  <c:v>1.0050000000000001</c:v>
                </c:pt>
                <c:pt idx="34393">
                  <c:v>1.0050000000000001</c:v>
                </c:pt>
                <c:pt idx="34394">
                  <c:v>1.0050000000000001</c:v>
                </c:pt>
                <c:pt idx="34395">
                  <c:v>1.0050000000000001</c:v>
                </c:pt>
                <c:pt idx="34396">
                  <c:v>1.0030000000000001</c:v>
                </c:pt>
                <c:pt idx="34397">
                  <c:v>1.0030000000000001</c:v>
                </c:pt>
                <c:pt idx="34398">
                  <c:v>1.0030000000000001</c:v>
                </c:pt>
                <c:pt idx="34399">
                  <c:v>1.0050000000000001</c:v>
                </c:pt>
                <c:pt idx="34400">
                  <c:v>1.0050000000000001</c:v>
                </c:pt>
                <c:pt idx="34401">
                  <c:v>1.0050000000000001</c:v>
                </c:pt>
                <c:pt idx="34402">
                  <c:v>1.006</c:v>
                </c:pt>
                <c:pt idx="34403">
                  <c:v>1.0070000000000001</c:v>
                </c:pt>
                <c:pt idx="34404">
                  <c:v>1.004</c:v>
                </c:pt>
                <c:pt idx="34405">
                  <c:v>1.0050000000000001</c:v>
                </c:pt>
                <c:pt idx="34406">
                  <c:v>1.006</c:v>
                </c:pt>
                <c:pt idx="34407">
                  <c:v>1.0050000000000001</c:v>
                </c:pt>
                <c:pt idx="34408">
                  <c:v>1.006</c:v>
                </c:pt>
                <c:pt idx="34409">
                  <c:v>1.006</c:v>
                </c:pt>
                <c:pt idx="34410">
                  <c:v>1.0070000000000001</c:v>
                </c:pt>
                <c:pt idx="34411">
                  <c:v>1.0070000000000001</c:v>
                </c:pt>
                <c:pt idx="34412">
                  <c:v>1.006</c:v>
                </c:pt>
                <c:pt idx="34413">
                  <c:v>1.006</c:v>
                </c:pt>
                <c:pt idx="34414">
                  <c:v>1.0050000000000001</c:v>
                </c:pt>
                <c:pt idx="34415">
                  <c:v>1.0070000000000001</c:v>
                </c:pt>
                <c:pt idx="34416">
                  <c:v>1.0050000000000001</c:v>
                </c:pt>
                <c:pt idx="34417">
                  <c:v>1.0050000000000001</c:v>
                </c:pt>
                <c:pt idx="34418">
                  <c:v>1.0050000000000001</c:v>
                </c:pt>
                <c:pt idx="34419">
                  <c:v>1.0050000000000001</c:v>
                </c:pt>
                <c:pt idx="34420">
                  <c:v>1.006</c:v>
                </c:pt>
                <c:pt idx="34421">
                  <c:v>1.006</c:v>
                </c:pt>
                <c:pt idx="34422">
                  <c:v>1.006</c:v>
                </c:pt>
                <c:pt idx="34423">
                  <c:v>1.0070000000000001</c:v>
                </c:pt>
                <c:pt idx="34424">
                  <c:v>1.0070000000000001</c:v>
                </c:pt>
                <c:pt idx="34425">
                  <c:v>1.0070000000000001</c:v>
                </c:pt>
                <c:pt idx="34426">
                  <c:v>1.0090000000000001</c:v>
                </c:pt>
                <c:pt idx="34427">
                  <c:v>1.0090000000000001</c:v>
                </c:pt>
                <c:pt idx="34428">
                  <c:v>1.0090000000000001</c:v>
                </c:pt>
                <c:pt idx="34429">
                  <c:v>1.0090000000000001</c:v>
                </c:pt>
                <c:pt idx="34430">
                  <c:v>1.008</c:v>
                </c:pt>
                <c:pt idx="34431">
                  <c:v>1.0070000000000001</c:v>
                </c:pt>
                <c:pt idx="34432">
                  <c:v>1.006</c:v>
                </c:pt>
                <c:pt idx="34433">
                  <c:v>1.006</c:v>
                </c:pt>
                <c:pt idx="34434">
                  <c:v>1.0070000000000001</c:v>
                </c:pt>
                <c:pt idx="34435">
                  <c:v>1.0070000000000001</c:v>
                </c:pt>
                <c:pt idx="34436">
                  <c:v>1.0070000000000001</c:v>
                </c:pt>
                <c:pt idx="34437">
                  <c:v>1.008</c:v>
                </c:pt>
                <c:pt idx="34438">
                  <c:v>1.006</c:v>
                </c:pt>
                <c:pt idx="34439">
                  <c:v>1.0070000000000001</c:v>
                </c:pt>
                <c:pt idx="34440">
                  <c:v>1.008</c:v>
                </c:pt>
                <c:pt idx="34441">
                  <c:v>1.008</c:v>
                </c:pt>
                <c:pt idx="34442">
                  <c:v>1.0070000000000001</c:v>
                </c:pt>
                <c:pt idx="34443">
                  <c:v>1.0070000000000001</c:v>
                </c:pt>
                <c:pt idx="34444">
                  <c:v>1.0070000000000001</c:v>
                </c:pt>
                <c:pt idx="34445">
                  <c:v>1.006</c:v>
                </c:pt>
                <c:pt idx="34446">
                  <c:v>1.006</c:v>
                </c:pt>
                <c:pt idx="34447">
                  <c:v>1.0070000000000001</c:v>
                </c:pt>
                <c:pt idx="34448">
                  <c:v>1.008</c:v>
                </c:pt>
                <c:pt idx="34449">
                  <c:v>1.008</c:v>
                </c:pt>
                <c:pt idx="34450">
                  <c:v>1.006</c:v>
                </c:pt>
                <c:pt idx="34451">
                  <c:v>1.0070000000000001</c:v>
                </c:pt>
                <c:pt idx="34452">
                  <c:v>1.008</c:v>
                </c:pt>
                <c:pt idx="34453">
                  <c:v>1.006</c:v>
                </c:pt>
                <c:pt idx="34454">
                  <c:v>1.006</c:v>
                </c:pt>
                <c:pt idx="34455">
                  <c:v>1.006</c:v>
                </c:pt>
                <c:pt idx="34456">
                  <c:v>1.0050000000000001</c:v>
                </c:pt>
                <c:pt idx="34457">
                  <c:v>1.0050000000000001</c:v>
                </c:pt>
                <c:pt idx="34458">
                  <c:v>1.004</c:v>
                </c:pt>
                <c:pt idx="34459">
                  <c:v>1.004</c:v>
                </c:pt>
                <c:pt idx="34460">
                  <c:v>1.004</c:v>
                </c:pt>
                <c:pt idx="34461">
                  <c:v>1.0050000000000001</c:v>
                </c:pt>
                <c:pt idx="34462">
                  <c:v>1.006</c:v>
                </c:pt>
                <c:pt idx="34463">
                  <c:v>1.006</c:v>
                </c:pt>
                <c:pt idx="34464">
                  <c:v>1.008</c:v>
                </c:pt>
                <c:pt idx="34465">
                  <c:v>1.008</c:v>
                </c:pt>
                <c:pt idx="34466">
                  <c:v>1.008</c:v>
                </c:pt>
                <c:pt idx="34467">
                  <c:v>1.0090000000000001</c:v>
                </c:pt>
                <c:pt idx="34468">
                  <c:v>1.0090000000000001</c:v>
                </c:pt>
                <c:pt idx="34469">
                  <c:v>1.008</c:v>
                </c:pt>
                <c:pt idx="34470">
                  <c:v>1.0070000000000001</c:v>
                </c:pt>
                <c:pt idx="34471">
                  <c:v>1.0070000000000001</c:v>
                </c:pt>
                <c:pt idx="34472">
                  <c:v>1.006</c:v>
                </c:pt>
                <c:pt idx="34473">
                  <c:v>1.006</c:v>
                </c:pt>
                <c:pt idx="34474">
                  <c:v>1.008</c:v>
                </c:pt>
                <c:pt idx="34475">
                  <c:v>1.0070000000000001</c:v>
                </c:pt>
                <c:pt idx="34476">
                  <c:v>1.0050000000000001</c:v>
                </c:pt>
                <c:pt idx="34477">
                  <c:v>1.006</c:v>
                </c:pt>
                <c:pt idx="34478">
                  <c:v>1.006</c:v>
                </c:pt>
                <c:pt idx="34479">
                  <c:v>1.0050000000000001</c:v>
                </c:pt>
                <c:pt idx="34480">
                  <c:v>1.004</c:v>
                </c:pt>
                <c:pt idx="34481">
                  <c:v>1.0050000000000001</c:v>
                </c:pt>
                <c:pt idx="34482">
                  <c:v>1.006</c:v>
                </c:pt>
                <c:pt idx="34483">
                  <c:v>1.0050000000000001</c:v>
                </c:pt>
                <c:pt idx="34484">
                  <c:v>1.006</c:v>
                </c:pt>
                <c:pt idx="34485">
                  <c:v>1.006</c:v>
                </c:pt>
                <c:pt idx="34486">
                  <c:v>1.006</c:v>
                </c:pt>
                <c:pt idx="34487">
                  <c:v>1.006</c:v>
                </c:pt>
                <c:pt idx="34488">
                  <c:v>1.0050000000000001</c:v>
                </c:pt>
                <c:pt idx="34489">
                  <c:v>1.006</c:v>
                </c:pt>
                <c:pt idx="34490">
                  <c:v>1.0050000000000001</c:v>
                </c:pt>
                <c:pt idx="34491">
                  <c:v>1.004</c:v>
                </c:pt>
                <c:pt idx="34492">
                  <c:v>1.004</c:v>
                </c:pt>
                <c:pt idx="34493">
                  <c:v>1.0050000000000001</c:v>
                </c:pt>
                <c:pt idx="34494">
                  <c:v>1.0050000000000001</c:v>
                </c:pt>
                <c:pt idx="34495">
                  <c:v>1.006</c:v>
                </c:pt>
                <c:pt idx="34496">
                  <c:v>1.0050000000000001</c:v>
                </c:pt>
                <c:pt idx="34497">
                  <c:v>1.0050000000000001</c:v>
                </c:pt>
                <c:pt idx="34498">
                  <c:v>1.0070000000000001</c:v>
                </c:pt>
                <c:pt idx="34499">
                  <c:v>1.006</c:v>
                </c:pt>
                <c:pt idx="34500">
                  <c:v>1.0070000000000001</c:v>
                </c:pt>
                <c:pt idx="34501">
                  <c:v>1.006</c:v>
                </c:pt>
                <c:pt idx="34502">
                  <c:v>1.006</c:v>
                </c:pt>
                <c:pt idx="34503">
                  <c:v>1.006</c:v>
                </c:pt>
                <c:pt idx="34504">
                  <c:v>1.0050000000000001</c:v>
                </c:pt>
                <c:pt idx="34505">
                  <c:v>1.004</c:v>
                </c:pt>
                <c:pt idx="34506">
                  <c:v>1.004</c:v>
                </c:pt>
                <c:pt idx="34507">
                  <c:v>1.0050000000000001</c:v>
                </c:pt>
                <c:pt idx="34508">
                  <c:v>1.0070000000000001</c:v>
                </c:pt>
                <c:pt idx="34509">
                  <c:v>1.0070000000000001</c:v>
                </c:pt>
                <c:pt idx="34510">
                  <c:v>1.006</c:v>
                </c:pt>
                <c:pt idx="34511">
                  <c:v>1.0050000000000001</c:v>
                </c:pt>
                <c:pt idx="34512">
                  <c:v>1.0050000000000001</c:v>
                </c:pt>
                <c:pt idx="34513">
                  <c:v>1.0050000000000001</c:v>
                </c:pt>
                <c:pt idx="34514">
                  <c:v>1.006</c:v>
                </c:pt>
                <c:pt idx="34515">
                  <c:v>1.008</c:v>
                </c:pt>
                <c:pt idx="34516">
                  <c:v>1.0070000000000001</c:v>
                </c:pt>
                <c:pt idx="34517">
                  <c:v>1.0070000000000001</c:v>
                </c:pt>
                <c:pt idx="34518">
                  <c:v>1.0070000000000001</c:v>
                </c:pt>
                <c:pt idx="34519">
                  <c:v>1.0070000000000001</c:v>
                </c:pt>
                <c:pt idx="34520">
                  <c:v>1.006</c:v>
                </c:pt>
                <c:pt idx="34521">
                  <c:v>1.0050000000000001</c:v>
                </c:pt>
                <c:pt idx="34522">
                  <c:v>1.0030000000000001</c:v>
                </c:pt>
                <c:pt idx="34523">
                  <c:v>1.004</c:v>
                </c:pt>
                <c:pt idx="34524">
                  <c:v>1.004</c:v>
                </c:pt>
                <c:pt idx="34525">
                  <c:v>1.006</c:v>
                </c:pt>
                <c:pt idx="34526">
                  <c:v>1.008</c:v>
                </c:pt>
                <c:pt idx="34527">
                  <c:v>1.0070000000000001</c:v>
                </c:pt>
                <c:pt idx="34528">
                  <c:v>1.0070000000000001</c:v>
                </c:pt>
                <c:pt idx="34529">
                  <c:v>1.0070000000000001</c:v>
                </c:pt>
                <c:pt idx="34530">
                  <c:v>1.0070000000000001</c:v>
                </c:pt>
                <c:pt idx="34531">
                  <c:v>1.006</c:v>
                </c:pt>
                <c:pt idx="34532">
                  <c:v>1.0050000000000001</c:v>
                </c:pt>
                <c:pt idx="34533">
                  <c:v>1.006</c:v>
                </c:pt>
                <c:pt idx="34534">
                  <c:v>1.0050000000000001</c:v>
                </c:pt>
                <c:pt idx="34535">
                  <c:v>1.006</c:v>
                </c:pt>
                <c:pt idx="34536">
                  <c:v>1.0050000000000001</c:v>
                </c:pt>
                <c:pt idx="34537">
                  <c:v>1.0050000000000001</c:v>
                </c:pt>
                <c:pt idx="34538">
                  <c:v>1.004</c:v>
                </c:pt>
                <c:pt idx="34539">
                  <c:v>1.004</c:v>
                </c:pt>
                <c:pt idx="34540">
                  <c:v>1.0030000000000001</c:v>
                </c:pt>
                <c:pt idx="34541">
                  <c:v>1.0010000000000001</c:v>
                </c:pt>
                <c:pt idx="34542">
                  <c:v>1.002</c:v>
                </c:pt>
                <c:pt idx="34543">
                  <c:v>1.0030000000000001</c:v>
                </c:pt>
                <c:pt idx="34544">
                  <c:v>1.004</c:v>
                </c:pt>
                <c:pt idx="34545">
                  <c:v>1.004</c:v>
                </c:pt>
                <c:pt idx="34546">
                  <c:v>1.004</c:v>
                </c:pt>
                <c:pt idx="34547">
                  <c:v>1.0050000000000001</c:v>
                </c:pt>
                <c:pt idx="34548">
                  <c:v>1.0050000000000001</c:v>
                </c:pt>
                <c:pt idx="34549">
                  <c:v>1.0050000000000001</c:v>
                </c:pt>
                <c:pt idx="34550">
                  <c:v>1.004</c:v>
                </c:pt>
                <c:pt idx="34551">
                  <c:v>1.0050000000000001</c:v>
                </c:pt>
                <c:pt idx="34552">
                  <c:v>1.0050000000000001</c:v>
                </c:pt>
                <c:pt idx="34553">
                  <c:v>1.006</c:v>
                </c:pt>
                <c:pt idx="34554">
                  <c:v>1.004</c:v>
                </c:pt>
                <c:pt idx="34555">
                  <c:v>1.0030000000000001</c:v>
                </c:pt>
                <c:pt idx="34556">
                  <c:v>1.0030000000000001</c:v>
                </c:pt>
                <c:pt idx="34557">
                  <c:v>1.004</c:v>
                </c:pt>
                <c:pt idx="34558">
                  <c:v>1.0050000000000001</c:v>
                </c:pt>
                <c:pt idx="34559">
                  <c:v>1.0050000000000001</c:v>
                </c:pt>
                <c:pt idx="34560">
                  <c:v>1.0030000000000001</c:v>
                </c:pt>
                <c:pt idx="34561">
                  <c:v>1.002</c:v>
                </c:pt>
                <c:pt idx="34562">
                  <c:v>1.004</c:v>
                </c:pt>
                <c:pt idx="34563">
                  <c:v>1.004</c:v>
                </c:pt>
                <c:pt idx="34564">
                  <c:v>1.0030000000000001</c:v>
                </c:pt>
                <c:pt idx="34565">
                  <c:v>1.0030000000000001</c:v>
                </c:pt>
                <c:pt idx="34566">
                  <c:v>1.002</c:v>
                </c:pt>
                <c:pt idx="34567">
                  <c:v>1.002</c:v>
                </c:pt>
                <c:pt idx="34568">
                  <c:v>1.002</c:v>
                </c:pt>
                <c:pt idx="34569">
                  <c:v>1.002</c:v>
                </c:pt>
                <c:pt idx="34570">
                  <c:v>1.002</c:v>
                </c:pt>
                <c:pt idx="34571">
                  <c:v>1.002</c:v>
                </c:pt>
                <c:pt idx="34572">
                  <c:v>1.002</c:v>
                </c:pt>
                <c:pt idx="34573">
                  <c:v>1.0030000000000001</c:v>
                </c:pt>
                <c:pt idx="34574">
                  <c:v>1.0030000000000001</c:v>
                </c:pt>
                <c:pt idx="34575">
                  <c:v>1.0030000000000001</c:v>
                </c:pt>
                <c:pt idx="34576">
                  <c:v>1.004</c:v>
                </c:pt>
                <c:pt idx="34577">
                  <c:v>1.004</c:v>
                </c:pt>
                <c:pt idx="34578">
                  <c:v>1.004</c:v>
                </c:pt>
                <c:pt idx="34579">
                  <c:v>1.004</c:v>
                </c:pt>
                <c:pt idx="34580">
                  <c:v>1.004</c:v>
                </c:pt>
                <c:pt idx="34581">
                  <c:v>1.0050000000000001</c:v>
                </c:pt>
                <c:pt idx="34582">
                  <c:v>1.004</c:v>
                </c:pt>
                <c:pt idx="34583">
                  <c:v>1.0050000000000001</c:v>
                </c:pt>
                <c:pt idx="34584">
                  <c:v>1.0050000000000001</c:v>
                </c:pt>
                <c:pt idx="34585">
                  <c:v>1.006</c:v>
                </c:pt>
                <c:pt idx="34586">
                  <c:v>1.004</c:v>
                </c:pt>
                <c:pt idx="34587">
                  <c:v>1.002</c:v>
                </c:pt>
                <c:pt idx="34588">
                  <c:v>1.0030000000000001</c:v>
                </c:pt>
                <c:pt idx="34589">
                  <c:v>1.004</c:v>
                </c:pt>
                <c:pt idx="34590">
                  <c:v>1.0030000000000001</c:v>
                </c:pt>
                <c:pt idx="34591">
                  <c:v>1.004</c:v>
                </c:pt>
                <c:pt idx="34592">
                  <c:v>1.0050000000000001</c:v>
                </c:pt>
                <c:pt idx="34593">
                  <c:v>1.006</c:v>
                </c:pt>
                <c:pt idx="34594">
                  <c:v>1.0070000000000001</c:v>
                </c:pt>
                <c:pt idx="34595">
                  <c:v>1.0070000000000001</c:v>
                </c:pt>
                <c:pt idx="34596">
                  <c:v>1.0070000000000001</c:v>
                </c:pt>
                <c:pt idx="34597">
                  <c:v>1.006</c:v>
                </c:pt>
                <c:pt idx="34598">
                  <c:v>1.006</c:v>
                </c:pt>
                <c:pt idx="34599">
                  <c:v>1.006</c:v>
                </c:pt>
                <c:pt idx="34600">
                  <c:v>1.006</c:v>
                </c:pt>
                <c:pt idx="34601">
                  <c:v>1.0070000000000001</c:v>
                </c:pt>
                <c:pt idx="34602">
                  <c:v>1.006</c:v>
                </c:pt>
                <c:pt idx="34603">
                  <c:v>1.006</c:v>
                </c:pt>
                <c:pt idx="34604">
                  <c:v>1.006</c:v>
                </c:pt>
                <c:pt idx="34605">
                  <c:v>1.0050000000000001</c:v>
                </c:pt>
                <c:pt idx="34606">
                  <c:v>1.0030000000000001</c:v>
                </c:pt>
                <c:pt idx="34607">
                  <c:v>1.002</c:v>
                </c:pt>
                <c:pt idx="34608">
                  <c:v>1.0030000000000001</c:v>
                </c:pt>
                <c:pt idx="34609">
                  <c:v>1.0050000000000001</c:v>
                </c:pt>
                <c:pt idx="34610">
                  <c:v>1.0030000000000001</c:v>
                </c:pt>
                <c:pt idx="34611">
                  <c:v>1.0050000000000001</c:v>
                </c:pt>
                <c:pt idx="34612">
                  <c:v>1.0050000000000001</c:v>
                </c:pt>
                <c:pt idx="34613">
                  <c:v>1.0050000000000001</c:v>
                </c:pt>
                <c:pt idx="34614">
                  <c:v>1.0050000000000001</c:v>
                </c:pt>
                <c:pt idx="34615">
                  <c:v>1.0050000000000001</c:v>
                </c:pt>
                <c:pt idx="34616">
                  <c:v>1.006</c:v>
                </c:pt>
                <c:pt idx="34617">
                  <c:v>1.006</c:v>
                </c:pt>
                <c:pt idx="34618">
                  <c:v>1.006</c:v>
                </c:pt>
                <c:pt idx="34619">
                  <c:v>1.006</c:v>
                </c:pt>
                <c:pt idx="34620">
                  <c:v>1.0050000000000001</c:v>
                </c:pt>
                <c:pt idx="34621">
                  <c:v>1.0050000000000001</c:v>
                </c:pt>
                <c:pt idx="34622">
                  <c:v>1.004</c:v>
                </c:pt>
                <c:pt idx="34623">
                  <c:v>1.0050000000000001</c:v>
                </c:pt>
                <c:pt idx="34624">
                  <c:v>1.0050000000000001</c:v>
                </c:pt>
                <c:pt idx="34625">
                  <c:v>1.006</c:v>
                </c:pt>
                <c:pt idx="34626">
                  <c:v>1.0050000000000001</c:v>
                </c:pt>
                <c:pt idx="34627">
                  <c:v>1.004</c:v>
                </c:pt>
                <c:pt idx="34628">
                  <c:v>1.004</c:v>
                </c:pt>
                <c:pt idx="34629">
                  <c:v>1.0050000000000001</c:v>
                </c:pt>
                <c:pt idx="34630">
                  <c:v>1.006</c:v>
                </c:pt>
                <c:pt idx="34631">
                  <c:v>1.006</c:v>
                </c:pt>
                <c:pt idx="34632">
                  <c:v>1.006</c:v>
                </c:pt>
                <c:pt idx="34633">
                  <c:v>1.006</c:v>
                </c:pt>
                <c:pt idx="34634">
                  <c:v>1.006</c:v>
                </c:pt>
                <c:pt idx="34635">
                  <c:v>1.0050000000000001</c:v>
                </c:pt>
                <c:pt idx="34636">
                  <c:v>1.006</c:v>
                </c:pt>
                <c:pt idx="34637">
                  <c:v>1.006</c:v>
                </c:pt>
                <c:pt idx="34638">
                  <c:v>1.006</c:v>
                </c:pt>
                <c:pt idx="34639">
                  <c:v>1.004</c:v>
                </c:pt>
                <c:pt idx="34640">
                  <c:v>1.0030000000000001</c:v>
                </c:pt>
                <c:pt idx="34641">
                  <c:v>1.0030000000000001</c:v>
                </c:pt>
                <c:pt idx="34642">
                  <c:v>1.0030000000000001</c:v>
                </c:pt>
                <c:pt idx="34643">
                  <c:v>1.0030000000000001</c:v>
                </c:pt>
                <c:pt idx="34644">
                  <c:v>1.0030000000000001</c:v>
                </c:pt>
                <c:pt idx="34645">
                  <c:v>1.0050000000000001</c:v>
                </c:pt>
                <c:pt idx="34646">
                  <c:v>1.0050000000000001</c:v>
                </c:pt>
                <c:pt idx="34647">
                  <c:v>1.006</c:v>
                </c:pt>
                <c:pt idx="34648">
                  <c:v>1.0070000000000001</c:v>
                </c:pt>
                <c:pt idx="34649">
                  <c:v>1.006</c:v>
                </c:pt>
                <c:pt idx="34650">
                  <c:v>1.006</c:v>
                </c:pt>
                <c:pt idx="34651">
                  <c:v>1.0070000000000001</c:v>
                </c:pt>
                <c:pt idx="34652">
                  <c:v>1.006</c:v>
                </c:pt>
                <c:pt idx="34653">
                  <c:v>1.006</c:v>
                </c:pt>
                <c:pt idx="34654">
                  <c:v>1.006</c:v>
                </c:pt>
                <c:pt idx="34655">
                  <c:v>1.0050000000000001</c:v>
                </c:pt>
                <c:pt idx="34656">
                  <c:v>1.0050000000000001</c:v>
                </c:pt>
                <c:pt idx="34657">
                  <c:v>1.0050000000000001</c:v>
                </c:pt>
                <c:pt idx="34658">
                  <c:v>1.0050000000000001</c:v>
                </c:pt>
                <c:pt idx="34659">
                  <c:v>1.0050000000000001</c:v>
                </c:pt>
                <c:pt idx="34660">
                  <c:v>1.0050000000000001</c:v>
                </c:pt>
                <c:pt idx="34661">
                  <c:v>1.0050000000000001</c:v>
                </c:pt>
                <c:pt idx="34662">
                  <c:v>1.006</c:v>
                </c:pt>
                <c:pt idx="34663">
                  <c:v>1.008</c:v>
                </c:pt>
                <c:pt idx="34664">
                  <c:v>1.006</c:v>
                </c:pt>
                <c:pt idx="34665">
                  <c:v>1.006</c:v>
                </c:pt>
                <c:pt idx="34666">
                  <c:v>1.006</c:v>
                </c:pt>
                <c:pt idx="34667">
                  <c:v>1.006</c:v>
                </c:pt>
                <c:pt idx="34668">
                  <c:v>1.0070000000000001</c:v>
                </c:pt>
                <c:pt idx="34669">
                  <c:v>1.0070000000000001</c:v>
                </c:pt>
                <c:pt idx="34670">
                  <c:v>1.006</c:v>
                </c:pt>
                <c:pt idx="34671">
                  <c:v>1.0070000000000001</c:v>
                </c:pt>
                <c:pt idx="34672">
                  <c:v>1.0070000000000001</c:v>
                </c:pt>
                <c:pt idx="34673">
                  <c:v>1.006</c:v>
                </c:pt>
                <c:pt idx="34674">
                  <c:v>1.006</c:v>
                </c:pt>
                <c:pt idx="34675">
                  <c:v>1.006</c:v>
                </c:pt>
                <c:pt idx="34676">
                  <c:v>1.0050000000000001</c:v>
                </c:pt>
                <c:pt idx="34677">
                  <c:v>1.006</c:v>
                </c:pt>
                <c:pt idx="34678">
                  <c:v>1.0070000000000001</c:v>
                </c:pt>
                <c:pt idx="34679">
                  <c:v>1.0070000000000001</c:v>
                </c:pt>
                <c:pt idx="34680">
                  <c:v>1.0070000000000001</c:v>
                </c:pt>
                <c:pt idx="34681">
                  <c:v>1.006</c:v>
                </c:pt>
                <c:pt idx="34682">
                  <c:v>1.0050000000000001</c:v>
                </c:pt>
                <c:pt idx="34683">
                  <c:v>1.0050000000000001</c:v>
                </c:pt>
                <c:pt idx="34684">
                  <c:v>1.0050000000000001</c:v>
                </c:pt>
                <c:pt idx="34685">
                  <c:v>1.0050000000000001</c:v>
                </c:pt>
                <c:pt idx="34686">
                  <c:v>1.0050000000000001</c:v>
                </c:pt>
                <c:pt idx="34687">
                  <c:v>1.0050000000000001</c:v>
                </c:pt>
                <c:pt idx="34688">
                  <c:v>1.0050000000000001</c:v>
                </c:pt>
                <c:pt idx="34689">
                  <c:v>1.004</c:v>
                </c:pt>
                <c:pt idx="34690">
                  <c:v>1.0030000000000001</c:v>
                </c:pt>
                <c:pt idx="34691">
                  <c:v>1.004</c:v>
                </c:pt>
                <c:pt idx="34692">
                  <c:v>1.0030000000000001</c:v>
                </c:pt>
                <c:pt idx="34693">
                  <c:v>1.004</c:v>
                </c:pt>
                <c:pt idx="34694">
                  <c:v>1.004</c:v>
                </c:pt>
                <c:pt idx="34695">
                  <c:v>1.0050000000000001</c:v>
                </c:pt>
                <c:pt idx="34696">
                  <c:v>1.0050000000000001</c:v>
                </c:pt>
                <c:pt idx="34697">
                  <c:v>1.006</c:v>
                </c:pt>
                <c:pt idx="34698">
                  <c:v>1.0050000000000001</c:v>
                </c:pt>
                <c:pt idx="34699">
                  <c:v>1.0070000000000001</c:v>
                </c:pt>
                <c:pt idx="34700">
                  <c:v>1.0070000000000001</c:v>
                </c:pt>
                <c:pt idx="34701">
                  <c:v>1.0070000000000001</c:v>
                </c:pt>
                <c:pt idx="34702">
                  <c:v>1.006</c:v>
                </c:pt>
                <c:pt idx="34703">
                  <c:v>1.006</c:v>
                </c:pt>
                <c:pt idx="34704">
                  <c:v>1.006</c:v>
                </c:pt>
                <c:pt idx="34705">
                  <c:v>1.006</c:v>
                </c:pt>
                <c:pt idx="34706">
                  <c:v>1.0050000000000001</c:v>
                </c:pt>
                <c:pt idx="34707">
                  <c:v>1.004</c:v>
                </c:pt>
                <c:pt idx="34708">
                  <c:v>1.0030000000000001</c:v>
                </c:pt>
                <c:pt idx="34709">
                  <c:v>1.0030000000000001</c:v>
                </c:pt>
                <c:pt idx="34710">
                  <c:v>1.004</c:v>
                </c:pt>
                <c:pt idx="34711">
                  <c:v>1.0030000000000001</c:v>
                </c:pt>
                <c:pt idx="34712">
                  <c:v>1.004</c:v>
                </c:pt>
                <c:pt idx="34713">
                  <c:v>1.006</c:v>
                </c:pt>
                <c:pt idx="34714">
                  <c:v>1.006</c:v>
                </c:pt>
                <c:pt idx="34715">
                  <c:v>1.006</c:v>
                </c:pt>
                <c:pt idx="34716">
                  <c:v>1.006</c:v>
                </c:pt>
                <c:pt idx="34717">
                  <c:v>1.006</c:v>
                </c:pt>
                <c:pt idx="34718">
                  <c:v>1.006</c:v>
                </c:pt>
                <c:pt idx="34719">
                  <c:v>1.0050000000000001</c:v>
                </c:pt>
                <c:pt idx="34720">
                  <c:v>1.0050000000000001</c:v>
                </c:pt>
                <c:pt idx="34721">
                  <c:v>1.004</c:v>
                </c:pt>
                <c:pt idx="34722">
                  <c:v>1.006</c:v>
                </c:pt>
                <c:pt idx="34723">
                  <c:v>1.0070000000000001</c:v>
                </c:pt>
                <c:pt idx="34724">
                  <c:v>1.0090000000000001</c:v>
                </c:pt>
                <c:pt idx="34725">
                  <c:v>1.0090000000000001</c:v>
                </c:pt>
                <c:pt idx="34726">
                  <c:v>1.0090000000000001</c:v>
                </c:pt>
                <c:pt idx="34727">
                  <c:v>1.008</c:v>
                </c:pt>
                <c:pt idx="34728">
                  <c:v>1.008</c:v>
                </c:pt>
                <c:pt idx="34729">
                  <c:v>1.0070000000000001</c:v>
                </c:pt>
                <c:pt idx="34730">
                  <c:v>1.006</c:v>
                </c:pt>
                <c:pt idx="34731">
                  <c:v>1.006</c:v>
                </c:pt>
                <c:pt idx="34732">
                  <c:v>1.0070000000000001</c:v>
                </c:pt>
                <c:pt idx="34733">
                  <c:v>1.006</c:v>
                </c:pt>
                <c:pt idx="34734">
                  <c:v>1.006</c:v>
                </c:pt>
                <c:pt idx="34735">
                  <c:v>1.006</c:v>
                </c:pt>
                <c:pt idx="34736">
                  <c:v>1.006</c:v>
                </c:pt>
                <c:pt idx="34737">
                  <c:v>1.0050000000000001</c:v>
                </c:pt>
                <c:pt idx="34738">
                  <c:v>1.004</c:v>
                </c:pt>
                <c:pt idx="34739">
                  <c:v>1.0050000000000001</c:v>
                </c:pt>
                <c:pt idx="34740">
                  <c:v>1.0050000000000001</c:v>
                </c:pt>
                <c:pt idx="34741">
                  <c:v>1.006</c:v>
                </c:pt>
                <c:pt idx="34742">
                  <c:v>1.006</c:v>
                </c:pt>
                <c:pt idx="34743">
                  <c:v>1.004</c:v>
                </c:pt>
                <c:pt idx="34744">
                  <c:v>1.004</c:v>
                </c:pt>
                <c:pt idx="34745">
                  <c:v>1.004</c:v>
                </c:pt>
                <c:pt idx="34746">
                  <c:v>1.0050000000000001</c:v>
                </c:pt>
                <c:pt idx="34747">
                  <c:v>1.0050000000000001</c:v>
                </c:pt>
                <c:pt idx="34748">
                  <c:v>1.0070000000000001</c:v>
                </c:pt>
                <c:pt idx="34749">
                  <c:v>1.006</c:v>
                </c:pt>
                <c:pt idx="34750">
                  <c:v>1.0070000000000001</c:v>
                </c:pt>
                <c:pt idx="34751">
                  <c:v>1.006</c:v>
                </c:pt>
                <c:pt idx="34752">
                  <c:v>1.006</c:v>
                </c:pt>
                <c:pt idx="34753">
                  <c:v>1.0050000000000001</c:v>
                </c:pt>
                <c:pt idx="34754">
                  <c:v>1.006</c:v>
                </c:pt>
                <c:pt idx="34755">
                  <c:v>1.0070000000000001</c:v>
                </c:pt>
                <c:pt idx="34756">
                  <c:v>1.0070000000000001</c:v>
                </c:pt>
                <c:pt idx="34757">
                  <c:v>1.006</c:v>
                </c:pt>
                <c:pt idx="34758">
                  <c:v>1.006</c:v>
                </c:pt>
                <c:pt idx="34759">
                  <c:v>1.006</c:v>
                </c:pt>
                <c:pt idx="34760">
                  <c:v>1.006</c:v>
                </c:pt>
                <c:pt idx="34761">
                  <c:v>1.004</c:v>
                </c:pt>
                <c:pt idx="34762">
                  <c:v>1.004</c:v>
                </c:pt>
                <c:pt idx="34763">
                  <c:v>1.006</c:v>
                </c:pt>
                <c:pt idx="34764">
                  <c:v>1.006</c:v>
                </c:pt>
                <c:pt idx="34765">
                  <c:v>1.004</c:v>
                </c:pt>
                <c:pt idx="34766">
                  <c:v>1.004</c:v>
                </c:pt>
                <c:pt idx="34767">
                  <c:v>1.004</c:v>
                </c:pt>
                <c:pt idx="34768">
                  <c:v>1.004</c:v>
                </c:pt>
                <c:pt idx="34769">
                  <c:v>1.0030000000000001</c:v>
                </c:pt>
                <c:pt idx="34770">
                  <c:v>1.0030000000000001</c:v>
                </c:pt>
                <c:pt idx="34771">
                  <c:v>1.004</c:v>
                </c:pt>
                <c:pt idx="34772">
                  <c:v>1.0050000000000001</c:v>
                </c:pt>
                <c:pt idx="34773">
                  <c:v>1.0050000000000001</c:v>
                </c:pt>
                <c:pt idx="34774">
                  <c:v>1.004</c:v>
                </c:pt>
                <c:pt idx="34775">
                  <c:v>1.004</c:v>
                </c:pt>
                <c:pt idx="34776">
                  <c:v>1.0030000000000001</c:v>
                </c:pt>
                <c:pt idx="34777">
                  <c:v>1.004</c:v>
                </c:pt>
                <c:pt idx="34778">
                  <c:v>1.004</c:v>
                </c:pt>
                <c:pt idx="34779">
                  <c:v>1.0050000000000001</c:v>
                </c:pt>
                <c:pt idx="34780">
                  <c:v>1.004</c:v>
                </c:pt>
                <c:pt idx="34781">
                  <c:v>1.0030000000000001</c:v>
                </c:pt>
                <c:pt idx="34782">
                  <c:v>1.004</c:v>
                </c:pt>
                <c:pt idx="34783">
                  <c:v>1.006</c:v>
                </c:pt>
                <c:pt idx="34784">
                  <c:v>1.0070000000000001</c:v>
                </c:pt>
                <c:pt idx="34785">
                  <c:v>1.0070000000000001</c:v>
                </c:pt>
                <c:pt idx="34786">
                  <c:v>1.0070000000000001</c:v>
                </c:pt>
                <c:pt idx="34787">
                  <c:v>1.0070000000000001</c:v>
                </c:pt>
                <c:pt idx="34788">
                  <c:v>1.008</c:v>
                </c:pt>
                <c:pt idx="34789">
                  <c:v>1.0090000000000001</c:v>
                </c:pt>
                <c:pt idx="34790">
                  <c:v>1.0090000000000001</c:v>
                </c:pt>
                <c:pt idx="34791">
                  <c:v>1.008</c:v>
                </c:pt>
                <c:pt idx="34792">
                  <c:v>1.008</c:v>
                </c:pt>
                <c:pt idx="34793">
                  <c:v>1.0070000000000001</c:v>
                </c:pt>
                <c:pt idx="34794">
                  <c:v>1.008</c:v>
                </c:pt>
                <c:pt idx="34795">
                  <c:v>1.008</c:v>
                </c:pt>
                <c:pt idx="34796">
                  <c:v>1.0090000000000001</c:v>
                </c:pt>
                <c:pt idx="34797">
                  <c:v>1.008</c:v>
                </c:pt>
                <c:pt idx="34798">
                  <c:v>1.0070000000000001</c:v>
                </c:pt>
                <c:pt idx="34799">
                  <c:v>1.008</c:v>
                </c:pt>
                <c:pt idx="34800">
                  <c:v>1.0070000000000001</c:v>
                </c:pt>
                <c:pt idx="34801">
                  <c:v>1.008</c:v>
                </c:pt>
                <c:pt idx="34802">
                  <c:v>1.006</c:v>
                </c:pt>
                <c:pt idx="34803">
                  <c:v>1.0070000000000001</c:v>
                </c:pt>
                <c:pt idx="34804">
                  <c:v>1.008</c:v>
                </c:pt>
                <c:pt idx="34805">
                  <c:v>1.0090000000000001</c:v>
                </c:pt>
                <c:pt idx="34806">
                  <c:v>1.0090000000000001</c:v>
                </c:pt>
                <c:pt idx="34807">
                  <c:v>1.01</c:v>
                </c:pt>
                <c:pt idx="34808">
                  <c:v>1.0090000000000001</c:v>
                </c:pt>
                <c:pt idx="34809">
                  <c:v>1.008</c:v>
                </c:pt>
                <c:pt idx="34810">
                  <c:v>1.008</c:v>
                </c:pt>
                <c:pt idx="34811">
                  <c:v>1.0070000000000001</c:v>
                </c:pt>
                <c:pt idx="34812">
                  <c:v>1.0050000000000001</c:v>
                </c:pt>
                <c:pt idx="34813">
                  <c:v>1.006</c:v>
                </c:pt>
                <c:pt idx="34814">
                  <c:v>1.006</c:v>
                </c:pt>
                <c:pt idx="34815">
                  <c:v>1.008</c:v>
                </c:pt>
                <c:pt idx="34816">
                  <c:v>1.008</c:v>
                </c:pt>
                <c:pt idx="34817">
                  <c:v>1.008</c:v>
                </c:pt>
                <c:pt idx="34818">
                  <c:v>1.0070000000000001</c:v>
                </c:pt>
                <c:pt idx="34819">
                  <c:v>1.006</c:v>
                </c:pt>
                <c:pt idx="34820">
                  <c:v>1.004</c:v>
                </c:pt>
                <c:pt idx="34821">
                  <c:v>1.0030000000000001</c:v>
                </c:pt>
                <c:pt idx="34822">
                  <c:v>1.004</c:v>
                </c:pt>
                <c:pt idx="34823">
                  <c:v>1.0030000000000001</c:v>
                </c:pt>
                <c:pt idx="34824">
                  <c:v>1.0050000000000001</c:v>
                </c:pt>
                <c:pt idx="34825">
                  <c:v>1.0050000000000001</c:v>
                </c:pt>
                <c:pt idx="34826">
                  <c:v>1.006</c:v>
                </c:pt>
                <c:pt idx="34827">
                  <c:v>1.0070000000000001</c:v>
                </c:pt>
                <c:pt idx="34828">
                  <c:v>1.0070000000000001</c:v>
                </c:pt>
                <c:pt idx="34829">
                  <c:v>1.008</c:v>
                </c:pt>
                <c:pt idx="34830">
                  <c:v>1.008</c:v>
                </c:pt>
                <c:pt idx="34831">
                  <c:v>1.0070000000000001</c:v>
                </c:pt>
                <c:pt idx="34832">
                  <c:v>1.0070000000000001</c:v>
                </c:pt>
                <c:pt idx="34833">
                  <c:v>1.008</c:v>
                </c:pt>
                <c:pt idx="34834">
                  <c:v>1.0110000000000001</c:v>
                </c:pt>
                <c:pt idx="34835">
                  <c:v>1.018</c:v>
                </c:pt>
                <c:pt idx="34836">
                  <c:v>1.0190000000000001</c:v>
                </c:pt>
                <c:pt idx="34837">
                  <c:v>1.018</c:v>
                </c:pt>
                <c:pt idx="34838">
                  <c:v>1.0170000000000001</c:v>
                </c:pt>
                <c:pt idx="34839">
                  <c:v>1.016</c:v>
                </c:pt>
                <c:pt idx="34840">
                  <c:v>1.0150000000000001</c:v>
                </c:pt>
                <c:pt idx="34841">
                  <c:v>1.52</c:v>
                </c:pt>
                <c:pt idx="34842">
                  <c:v>11.436</c:v>
                </c:pt>
                <c:pt idx="34843">
                  <c:v>11.195</c:v>
                </c:pt>
                <c:pt idx="34844">
                  <c:v>11.548999999999999</c:v>
                </c:pt>
                <c:pt idx="34845">
                  <c:v>11.318</c:v>
                </c:pt>
                <c:pt idx="34846">
                  <c:v>11.347</c:v>
                </c:pt>
                <c:pt idx="34847">
                  <c:v>11.394</c:v>
                </c:pt>
                <c:pt idx="34848">
                  <c:v>11.435</c:v>
                </c:pt>
                <c:pt idx="34849">
                  <c:v>11.484</c:v>
                </c:pt>
                <c:pt idx="34850">
                  <c:v>11.5</c:v>
                </c:pt>
                <c:pt idx="34851">
                  <c:v>11.537000000000001</c:v>
                </c:pt>
                <c:pt idx="34852">
                  <c:v>11.571</c:v>
                </c:pt>
                <c:pt idx="34853">
                  <c:v>11.611000000000001</c:v>
                </c:pt>
                <c:pt idx="34854">
                  <c:v>11.662000000000001</c:v>
                </c:pt>
                <c:pt idx="34855">
                  <c:v>11.72</c:v>
                </c:pt>
                <c:pt idx="34856">
                  <c:v>11.759</c:v>
                </c:pt>
                <c:pt idx="34857">
                  <c:v>11.804</c:v>
                </c:pt>
                <c:pt idx="34858">
                  <c:v>11.843999999999999</c:v>
                </c:pt>
                <c:pt idx="34859">
                  <c:v>11.881</c:v>
                </c:pt>
                <c:pt idx="34860">
                  <c:v>11.927</c:v>
                </c:pt>
                <c:pt idx="34861">
                  <c:v>11.97</c:v>
                </c:pt>
                <c:pt idx="34862">
                  <c:v>12.023</c:v>
                </c:pt>
                <c:pt idx="34863">
                  <c:v>12.069000000000001</c:v>
                </c:pt>
                <c:pt idx="34864">
                  <c:v>12.119</c:v>
                </c:pt>
                <c:pt idx="34865">
                  <c:v>12.161</c:v>
                </c:pt>
                <c:pt idx="34866">
                  <c:v>12.205</c:v>
                </c:pt>
                <c:pt idx="34867">
                  <c:v>12.238</c:v>
                </c:pt>
                <c:pt idx="34868">
                  <c:v>12.285</c:v>
                </c:pt>
                <c:pt idx="34869">
                  <c:v>12.325000000000001</c:v>
                </c:pt>
                <c:pt idx="34870">
                  <c:v>12.365</c:v>
                </c:pt>
                <c:pt idx="34871">
                  <c:v>12.404</c:v>
                </c:pt>
                <c:pt idx="34872">
                  <c:v>12.446</c:v>
                </c:pt>
                <c:pt idx="34873">
                  <c:v>12.481</c:v>
                </c:pt>
                <c:pt idx="34874">
                  <c:v>12.522</c:v>
                </c:pt>
                <c:pt idx="34875">
                  <c:v>12.555</c:v>
                </c:pt>
                <c:pt idx="34876">
                  <c:v>12.592000000000001</c:v>
                </c:pt>
                <c:pt idx="34877">
                  <c:v>12.623000000000001</c:v>
                </c:pt>
                <c:pt idx="34878">
                  <c:v>12.667</c:v>
                </c:pt>
                <c:pt idx="34879">
                  <c:v>12.702999999999999</c:v>
                </c:pt>
                <c:pt idx="34880">
                  <c:v>12.733000000000001</c:v>
                </c:pt>
                <c:pt idx="34881">
                  <c:v>12.772</c:v>
                </c:pt>
                <c:pt idx="34882">
                  <c:v>12.803000000000001</c:v>
                </c:pt>
                <c:pt idx="34883">
                  <c:v>12.841000000000001</c:v>
                </c:pt>
                <c:pt idx="34884">
                  <c:v>12.875</c:v>
                </c:pt>
                <c:pt idx="34885">
                  <c:v>12.907</c:v>
                </c:pt>
                <c:pt idx="34886">
                  <c:v>12.939</c:v>
                </c:pt>
                <c:pt idx="34887">
                  <c:v>12.968</c:v>
                </c:pt>
                <c:pt idx="34888">
                  <c:v>13.003</c:v>
                </c:pt>
                <c:pt idx="34889">
                  <c:v>13.031000000000001</c:v>
                </c:pt>
                <c:pt idx="34890">
                  <c:v>13.066000000000001</c:v>
                </c:pt>
                <c:pt idx="34891">
                  <c:v>13.096</c:v>
                </c:pt>
                <c:pt idx="34892">
                  <c:v>13.122</c:v>
                </c:pt>
                <c:pt idx="34893">
                  <c:v>14.012</c:v>
                </c:pt>
                <c:pt idx="34894">
                  <c:v>15.043000000000001</c:v>
                </c:pt>
                <c:pt idx="34895">
                  <c:v>14.204000000000001</c:v>
                </c:pt>
                <c:pt idx="34896">
                  <c:v>13.845000000000001</c:v>
                </c:pt>
                <c:pt idx="34897">
                  <c:v>13.8</c:v>
                </c:pt>
                <c:pt idx="34898">
                  <c:v>13.791</c:v>
                </c:pt>
                <c:pt idx="34899">
                  <c:v>13.778</c:v>
                </c:pt>
                <c:pt idx="34900">
                  <c:v>13.77</c:v>
                </c:pt>
                <c:pt idx="34901">
                  <c:v>13.764000000000001</c:v>
                </c:pt>
                <c:pt idx="34902">
                  <c:v>13.759</c:v>
                </c:pt>
                <c:pt idx="34903">
                  <c:v>13.76</c:v>
                </c:pt>
                <c:pt idx="34904">
                  <c:v>13.759</c:v>
                </c:pt>
                <c:pt idx="34905">
                  <c:v>13.753</c:v>
                </c:pt>
                <c:pt idx="34906">
                  <c:v>13.752000000000001</c:v>
                </c:pt>
                <c:pt idx="34907">
                  <c:v>13.749000000000001</c:v>
                </c:pt>
                <c:pt idx="34908">
                  <c:v>13.75</c:v>
                </c:pt>
                <c:pt idx="34909">
                  <c:v>13.744</c:v>
                </c:pt>
                <c:pt idx="34910">
                  <c:v>13.741</c:v>
                </c:pt>
                <c:pt idx="34911">
                  <c:v>13.743</c:v>
                </c:pt>
                <c:pt idx="34912">
                  <c:v>13.743</c:v>
                </c:pt>
                <c:pt idx="34913">
                  <c:v>13.739000000000001</c:v>
                </c:pt>
                <c:pt idx="34914">
                  <c:v>13.733000000000001</c:v>
                </c:pt>
                <c:pt idx="34915">
                  <c:v>13.741</c:v>
                </c:pt>
                <c:pt idx="34916">
                  <c:v>13.75</c:v>
                </c:pt>
                <c:pt idx="34917">
                  <c:v>13.766</c:v>
                </c:pt>
                <c:pt idx="34918">
                  <c:v>13.781000000000001</c:v>
                </c:pt>
                <c:pt idx="34919">
                  <c:v>13.798999999999999</c:v>
                </c:pt>
                <c:pt idx="34920">
                  <c:v>13.827999999999999</c:v>
                </c:pt>
                <c:pt idx="34921">
                  <c:v>13.851000000000001</c:v>
                </c:pt>
                <c:pt idx="34922">
                  <c:v>13.89</c:v>
                </c:pt>
                <c:pt idx="34923">
                  <c:v>13.922000000000001</c:v>
                </c:pt>
                <c:pt idx="34924">
                  <c:v>13.96</c:v>
                </c:pt>
                <c:pt idx="34925">
                  <c:v>14.000999999999999</c:v>
                </c:pt>
                <c:pt idx="34926">
                  <c:v>14.047000000000001</c:v>
                </c:pt>
                <c:pt idx="34927">
                  <c:v>14.106</c:v>
                </c:pt>
                <c:pt idx="34928">
                  <c:v>14.161</c:v>
                </c:pt>
                <c:pt idx="34929">
                  <c:v>14.197000000000001</c:v>
                </c:pt>
                <c:pt idx="34930">
                  <c:v>14.238</c:v>
                </c:pt>
                <c:pt idx="34931">
                  <c:v>14.250999999999999</c:v>
                </c:pt>
                <c:pt idx="34932">
                  <c:v>14.246</c:v>
                </c:pt>
                <c:pt idx="34933">
                  <c:v>14.237</c:v>
                </c:pt>
                <c:pt idx="34934">
                  <c:v>14.231</c:v>
                </c:pt>
                <c:pt idx="34935">
                  <c:v>14.225</c:v>
                </c:pt>
                <c:pt idx="34936">
                  <c:v>14.198</c:v>
                </c:pt>
                <c:pt idx="34937">
                  <c:v>14.173</c:v>
                </c:pt>
                <c:pt idx="34938">
                  <c:v>14.164</c:v>
                </c:pt>
                <c:pt idx="34939">
                  <c:v>14.157999999999999</c:v>
                </c:pt>
                <c:pt idx="34940">
                  <c:v>14.148</c:v>
                </c:pt>
                <c:pt idx="34941">
                  <c:v>14.144</c:v>
                </c:pt>
                <c:pt idx="34942">
                  <c:v>14.143000000000001</c:v>
                </c:pt>
                <c:pt idx="34943">
                  <c:v>14.139000000000001</c:v>
                </c:pt>
                <c:pt idx="34944">
                  <c:v>14.139000000000001</c:v>
                </c:pt>
                <c:pt idx="34945">
                  <c:v>14.134</c:v>
                </c:pt>
                <c:pt idx="34946">
                  <c:v>14.135</c:v>
                </c:pt>
                <c:pt idx="34947">
                  <c:v>14.14</c:v>
                </c:pt>
                <c:pt idx="34948">
                  <c:v>14.137</c:v>
                </c:pt>
                <c:pt idx="34949">
                  <c:v>14.125</c:v>
                </c:pt>
                <c:pt idx="34950">
                  <c:v>14.113</c:v>
                </c:pt>
                <c:pt idx="34951">
                  <c:v>14.107000000000001</c:v>
                </c:pt>
                <c:pt idx="34952">
                  <c:v>14.089</c:v>
                </c:pt>
                <c:pt idx="34953">
                  <c:v>14.078000000000001</c:v>
                </c:pt>
                <c:pt idx="34954">
                  <c:v>14.058</c:v>
                </c:pt>
                <c:pt idx="34955">
                  <c:v>14.042</c:v>
                </c:pt>
                <c:pt idx="34956">
                  <c:v>14.022</c:v>
                </c:pt>
                <c:pt idx="34957">
                  <c:v>13.995000000000001</c:v>
                </c:pt>
                <c:pt idx="34958">
                  <c:v>13.974</c:v>
                </c:pt>
                <c:pt idx="34959">
                  <c:v>13.955</c:v>
                </c:pt>
                <c:pt idx="34960">
                  <c:v>13.935</c:v>
                </c:pt>
                <c:pt idx="34961">
                  <c:v>13.916</c:v>
                </c:pt>
                <c:pt idx="34962">
                  <c:v>13.898</c:v>
                </c:pt>
                <c:pt idx="34963">
                  <c:v>13.878</c:v>
                </c:pt>
                <c:pt idx="34964">
                  <c:v>13.863</c:v>
                </c:pt>
                <c:pt idx="34965">
                  <c:v>13.846</c:v>
                </c:pt>
                <c:pt idx="34966">
                  <c:v>13.826000000000001</c:v>
                </c:pt>
                <c:pt idx="34967">
                  <c:v>13.811</c:v>
                </c:pt>
                <c:pt idx="34968">
                  <c:v>13.8</c:v>
                </c:pt>
                <c:pt idx="34969">
                  <c:v>13.780000000000001</c:v>
                </c:pt>
                <c:pt idx="34970">
                  <c:v>13.766</c:v>
                </c:pt>
                <c:pt idx="34971">
                  <c:v>13.758000000000001</c:v>
                </c:pt>
                <c:pt idx="34972">
                  <c:v>13.748000000000001</c:v>
                </c:pt>
                <c:pt idx="34973">
                  <c:v>13.737</c:v>
                </c:pt>
                <c:pt idx="34974">
                  <c:v>13.728</c:v>
                </c:pt>
                <c:pt idx="34975">
                  <c:v>13.717000000000001</c:v>
                </c:pt>
                <c:pt idx="34976">
                  <c:v>13.71</c:v>
                </c:pt>
                <c:pt idx="34977">
                  <c:v>13.699</c:v>
                </c:pt>
                <c:pt idx="34978">
                  <c:v>13.69</c:v>
                </c:pt>
                <c:pt idx="34979">
                  <c:v>13.684000000000001</c:v>
                </c:pt>
                <c:pt idx="34980">
                  <c:v>13.672000000000001</c:v>
                </c:pt>
                <c:pt idx="34981">
                  <c:v>13.657</c:v>
                </c:pt>
                <c:pt idx="34982">
                  <c:v>13.641</c:v>
                </c:pt>
                <c:pt idx="34983">
                  <c:v>13.628</c:v>
                </c:pt>
                <c:pt idx="34984">
                  <c:v>13.605</c:v>
                </c:pt>
                <c:pt idx="34985">
                  <c:v>13.586</c:v>
                </c:pt>
                <c:pt idx="34986">
                  <c:v>13.569000000000001</c:v>
                </c:pt>
                <c:pt idx="34987">
                  <c:v>13.553000000000001</c:v>
                </c:pt>
                <c:pt idx="34988">
                  <c:v>13.540000000000001</c:v>
                </c:pt>
                <c:pt idx="34989">
                  <c:v>13.536</c:v>
                </c:pt>
                <c:pt idx="34990">
                  <c:v>13.528</c:v>
                </c:pt>
                <c:pt idx="34991">
                  <c:v>13.512</c:v>
                </c:pt>
                <c:pt idx="34992">
                  <c:v>13.512</c:v>
                </c:pt>
                <c:pt idx="34993">
                  <c:v>13.500999999999999</c:v>
                </c:pt>
                <c:pt idx="34994">
                  <c:v>13.486000000000001</c:v>
                </c:pt>
                <c:pt idx="34995">
                  <c:v>13.48</c:v>
                </c:pt>
                <c:pt idx="34996">
                  <c:v>13.472</c:v>
                </c:pt>
                <c:pt idx="34997">
                  <c:v>13.468999999999999</c:v>
                </c:pt>
                <c:pt idx="34998">
                  <c:v>13.46</c:v>
                </c:pt>
                <c:pt idx="34999">
                  <c:v>13.456</c:v>
                </c:pt>
                <c:pt idx="35000">
                  <c:v>13.445</c:v>
                </c:pt>
                <c:pt idx="35001">
                  <c:v>13.438000000000001</c:v>
                </c:pt>
                <c:pt idx="35002">
                  <c:v>13.418000000000001</c:v>
                </c:pt>
                <c:pt idx="35003">
                  <c:v>13.405000000000001</c:v>
                </c:pt>
                <c:pt idx="35004">
                  <c:v>13.389000000000001</c:v>
                </c:pt>
                <c:pt idx="35005">
                  <c:v>13.377000000000001</c:v>
                </c:pt>
                <c:pt idx="35006">
                  <c:v>13.351000000000001</c:v>
                </c:pt>
                <c:pt idx="35007">
                  <c:v>13.332000000000001</c:v>
                </c:pt>
                <c:pt idx="35008">
                  <c:v>13.325000000000001</c:v>
                </c:pt>
                <c:pt idx="35009">
                  <c:v>13.304</c:v>
                </c:pt>
                <c:pt idx="35010">
                  <c:v>13.290000000000001</c:v>
                </c:pt>
                <c:pt idx="35011">
                  <c:v>13.266</c:v>
                </c:pt>
                <c:pt idx="35012">
                  <c:v>13.261000000000001</c:v>
                </c:pt>
                <c:pt idx="35013">
                  <c:v>13.239000000000001</c:v>
                </c:pt>
                <c:pt idx="35014">
                  <c:v>13.22</c:v>
                </c:pt>
                <c:pt idx="35015">
                  <c:v>13.202999999999999</c:v>
                </c:pt>
                <c:pt idx="35016">
                  <c:v>13.186</c:v>
                </c:pt>
                <c:pt idx="35017">
                  <c:v>13.175000000000001</c:v>
                </c:pt>
                <c:pt idx="35018">
                  <c:v>13.177</c:v>
                </c:pt>
                <c:pt idx="35019">
                  <c:v>13.166</c:v>
                </c:pt>
                <c:pt idx="35020">
                  <c:v>13.162000000000001</c:v>
                </c:pt>
                <c:pt idx="35021">
                  <c:v>13.144</c:v>
                </c:pt>
                <c:pt idx="35022">
                  <c:v>13.135</c:v>
                </c:pt>
                <c:pt idx="35023">
                  <c:v>13.117000000000001</c:v>
                </c:pt>
                <c:pt idx="35024">
                  <c:v>13.109</c:v>
                </c:pt>
                <c:pt idx="35025">
                  <c:v>13.103</c:v>
                </c:pt>
                <c:pt idx="35026">
                  <c:v>13.093999999999999</c:v>
                </c:pt>
                <c:pt idx="35027">
                  <c:v>13.086</c:v>
                </c:pt>
                <c:pt idx="35028">
                  <c:v>13.083</c:v>
                </c:pt>
                <c:pt idx="35029">
                  <c:v>13.073</c:v>
                </c:pt>
                <c:pt idx="35030">
                  <c:v>13.064</c:v>
                </c:pt>
                <c:pt idx="35031">
                  <c:v>13.046000000000001</c:v>
                </c:pt>
                <c:pt idx="35032">
                  <c:v>13.034000000000001</c:v>
                </c:pt>
                <c:pt idx="35033">
                  <c:v>13.016999999999999</c:v>
                </c:pt>
                <c:pt idx="35034">
                  <c:v>13.007</c:v>
                </c:pt>
                <c:pt idx="35035">
                  <c:v>12.984</c:v>
                </c:pt>
                <c:pt idx="35036">
                  <c:v>12.974</c:v>
                </c:pt>
                <c:pt idx="35037">
                  <c:v>12.961</c:v>
                </c:pt>
                <c:pt idx="35038">
                  <c:v>12.945</c:v>
                </c:pt>
                <c:pt idx="35039">
                  <c:v>12.929</c:v>
                </c:pt>
                <c:pt idx="35040">
                  <c:v>12.915000000000001</c:v>
                </c:pt>
                <c:pt idx="35041">
                  <c:v>12.904</c:v>
                </c:pt>
                <c:pt idx="35042">
                  <c:v>12.89</c:v>
                </c:pt>
                <c:pt idx="35043">
                  <c:v>12.879</c:v>
                </c:pt>
                <c:pt idx="35044">
                  <c:v>12.851000000000001</c:v>
                </c:pt>
                <c:pt idx="35045">
                  <c:v>12.833</c:v>
                </c:pt>
                <c:pt idx="35046">
                  <c:v>12.805</c:v>
                </c:pt>
                <c:pt idx="35047">
                  <c:v>12.780000000000001</c:v>
                </c:pt>
                <c:pt idx="35048">
                  <c:v>12.755000000000001</c:v>
                </c:pt>
                <c:pt idx="35049">
                  <c:v>12.734999999999999</c:v>
                </c:pt>
                <c:pt idx="35050">
                  <c:v>12.711</c:v>
                </c:pt>
                <c:pt idx="35051">
                  <c:v>12.695</c:v>
                </c:pt>
                <c:pt idx="35052">
                  <c:v>12.676</c:v>
                </c:pt>
                <c:pt idx="35053">
                  <c:v>12.661</c:v>
                </c:pt>
                <c:pt idx="35054">
                  <c:v>12.644</c:v>
                </c:pt>
                <c:pt idx="35055">
                  <c:v>12.636000000000001</c:v>
                </c:pt>
                <c:pt idx="35056">
                  <c:v>12.616</c:v>
                </c:pt>
                <c:pt idx="35057">
                  <c:v>12.606</c:v>
                </c:pt>
                <c:pt idx="35058">
                  <c:v>12.599</c:v>
                </c:pt>
                <c:pt idx="35059">
                  <c:v>12.583</c:v>
                </c:pt>
                <c:pt idx="35060">
                  <c:v>12.581</c:v>
                </c:pt>
                <c:pt idx="35061">
                  <c:v>12.561</c:v>
                </c:pt>
                <c:pt idx="35062">
                  <c:v>12.545999999999999</c:v>
                </c:pt>
                <c:pt idx="35063">
                  <c:v>12.526</c:v>
                </c:pt>
                <c:pt idx="35064">
                  <c:v>12.518000000000001</c:v>
                </c:pt>
                <c:pt idx="35065">
                  <c:v>12.499000000000001</c:v>
                </c:pt>
                <c:pt idx="35066">
                  <c:v>12.492000000000001</c:v>
                </c:pt>
                <c:pt idx="35067">
                  <c:v>12.472</c:v>
                </c:pt>
                <c:pt idx="35068">
                  <c:v>12.457000000000001</c:v>
                </c:pt>
                <c:pt idx="35069">
                  <c:v>12.444000000000001</c:v>
                </c:pt>
                <c:pt idx="35070">
                  <c:v>12.43</c:v>
                </c:pt>
                <c:pt idx="35071">
                  <c:v>12.41</c:v>
                </c:pt>
                <c:pt idx="35072">
                  <c:v>12.389000000000001</c:v>
                </c:pt>
                <c:pt idx="35073">
                  <c:v>12.373000000000001</c:v>
                </c:pt>
                <c:pt idx="35074">
                  <c:v>12.356</c:v>
                </c:pt>
                <c:pt idx="35075">
                  <c:v>12.335000000000001</c:v>
                </c:pt>
                <c:pt idx="35076">
                  <c:v>12.324</c:v>
                </c:pt>
                <c:pt idx="35077">
                  <c:v>12.307</c:v>
                </c:pt>
                <c:pt idx="35078">
                  <c:v>12.293000000000001</c:v>
                </c:pt>
                <c:pt idx="35079">
                  <c:v>12.276</c:v>
                </c:pt>
                <c:pt idx="35080">
                  <c:v>12.263</c:v>
                </c:pt>
                <c:pt idx="35081">
                  <c:v>12.241</c:v>
                </c:pt>
                <c:pt idx="35082">
                  <c:v>12.236000000000001</c:v>
                </c:pt>
                <c:pt idx="35083">
                  <c:v>12.239000000000001</c:v>
                </c:pt>
                <c:pt idx="35084">
                  <c:v>12.211</c:v>
                </c:pt>
                <c:pt idx="35085">
                  <c:v>12.209</c:v>
                </c:pt>
                <c:pt idx="35086">
                  <c:v>12.202999999999999</c:v>
                </c:pt>
                <c:pt idx="35087">
                  <c:v>12.195</c:v>
                </c:pt>
                <c:pt idx="35088">
                  <c:v>12.183</c:v>
                </c:pt>
                <c:pt idx="35089">
                  <c:v>12.173</c:v>
                </c:pt>
                <c:pt idx="35090">
                  <c:v>12.173</c:v>
                </c:pt>
                <c:pt idx="35091">
                  <c:v>12.165000000000001</c:v>
                </c:pt>
                <c:pt idx="35092">
                  <c:v>12.153</c:v>
                </c:pt>
                <c:pt idx="35093">
                  <c:v>12.146000000000001</c:v>
                </c:pt>
                <c:pt idx="35094">
                  <c:v>12.135</c:v>
                </c:pt>
                <c:pt idx="35095">
                  <c:v>12.123000000000001</c:v>
                </c:pt>
                <c:pt idx="35096">
                  <c:v>12.121</c:v>
                </c:pt>
                <c:pt idx="35097">
                  <c:v>12.114000000000001</c:v>
                </c:pt>
                <c:pt idx="35098">
                  <c:v>12.11</c:v>
                </c:pt>
                <c:pt idx="35099">
                  <c:v>12.098000000000001</c:v>
                </c:pt>
                <c:pt idx="35100">
                  <c:v>12.101000000000001</c:v>
                </c:pt>
                <c:pt idx="35101">
                  <c:v>12.101000000000001</c:v>
                </c:pt>
                <c:pt idx="35102">
                  <c:v>12.103</c:v>
                </c:pt>
                <c:pt idx="35103">
                  <c:v>12.096</c:v>
                </c:pt>
                <c:pt idx="35104">
                  <c:v>12.093999999999999</c:v>
                </c:pt>
                <c:pt idx="35105">
                  <c:v>12.103</c:v>
                </c:pt>
                <c:pt idx="35106">
                  <c:v>12.098000000000001</c:v>
                </c:pt>
                <c:pt idx="35107">
                  <c:v>12.098000000000001</c:v>
                </c:pt>
                <c:pt idx="35108">
                  <c:v>12.1</c:v>
                </c:pt>
                <c:pt idx="35109">
                  <c:v>12.112</c:v>
                </c:pt>
                <c:pt idx="35110">
                  <c:v>12.122</c:v>
                </c:pt>
                <c:pt idx="35111">
                  <c:v>12.128</c:v>
                </c:pt>
                <c:pt idx="35112">
                  <c:v>12.124000000000001</c:v>
                </c:pt>
                <c:pt idx="35113">
                  <c:v>12.122</c:v>
                </c:pt>
                <c:pt idx="35114">
                  <c:v>12.134</c:v>
                </c:pt>
                <c:pt idx="35115">
                  <c:v>12.138</c:v>
                </c:pt>
                <c:pt idx="35116">
                  <c:v>12.146000000000001</c:v>
                </c:pt>
                <c:pt idx="35117">
                  <c:v>12.147</c:v>
                </c:pt>
                <c:pt idx="35118">
                  <c:v>12.144</c:v>
                </c:pt>
                <c:pt idx="35119">
                  <c:v>12.148</c:v>
                </c:pt>
                <c:pt idx="35120">
                  <c:v>12.152000000000001</c:v>
                </c:pt>
                <c:pt idx="35121">
                  <c:v>12.161</c:v>
                </c:pt>
                <c:pt idx="35122">
                  <c:v>12.16</c:v>
                </c:pt>
                <c:pt idx="35123">
                  <c:v>12.162000000000001</c:v>
                </c:pt>
                <c:pt idx="35124">
                  <c:v>12.159000000000001</c:v>
                </c:pt>
                <c:pt idx="35125">
                  <c:v>12.161</c:v>
                </c:pt>
                <c:pt idx="35126">
                  <c:v>12.156000000000001</c:v>
                </c:pt>
                <c:pt idx="35127">
                  <c:v>12.14</c:v>
                </c:pt>
                <c:pt idx="35128">
                  <c:v>12.141999999999999</c:v>
                </c:pt>
                <c:pt idx="35129">
                  <c:v>12.139000000000001</c:v>
                </c:pt>
                <c:pt idx="35130">
                  <c:v>12.139000000000001</c:v>
                </c:pt>
                <c:pt idx="35131">
                  <c:v>12.141999999999999</c:v>
                </c:pt>
                <c:pt idx="35132">
                  <c:v>12.147</c:v>
                </c:pt>
                <c:pt idx="35133">
                  <c:v>12.145</c:v>
                </c:pt>
                <c:pt idx="35134">
                  <c:v>12.152000000000001</c:v>
                </c:pt>
                <c:pt idx="35135">
                  <c:v>12.164</c:v>
                </c:pt>
                <c:pt idx="35136">
                  <c:v>12.175000000000001</c:v>
                </c:pt>
                <c:pt idx="35137">
                  <c:v>12.184000000000001</c:v>
                </c:pt>
                <c:pt idx="35138">
                  <c:v>12.192</c:v>
                </c:pt>
                <c:pt idx="35139">
                  <c:v>12.198</c:v>
                </c:pt>
                <c:pt idx="35140">
                  <c:v>12.202</c:v>
                </c:pt>
                <c:pt idx="35141">
                  <c:v>12.206</c:v>
                </c:pt>
                <c:pt idx="35142">
                  <c:v>12.215</c:v>
                </c:pt>
                <c:pt idx="35143">
                  <c:v>12.215</c:v>
                </c:pt>
                <c:pt idx="35144">
                  <c:v>12.228</c:v>
                </c:pt>
                <c:pt idx="35145">
                  <c:v>12.223000000000001</c:v>
                </c:pt>
                <c:pt idx="35146">
                  <c:v>12.232000000000001</c:v>
                </c:pt>
                <c:pt idx="35147">
                  <c:v>12.228</c:v>
                </c:pt>
                <c:pt idx="35148">
                  <c:v>12.227</c:v>
                </c:pt>
                <c:pt idx="35149">
                  <c:v>12.228</c:v>
                </c:pt>
                <c:pt idx="35150">
                  <c:v>12.234999999999999</c:v>
                </c:pt>
                <c:pt idx="35151">
                  <c:v>12.241</c:v>
                </c:pt>
                <c:pt idx="35152">
                  <c:v>12.243</c:v>
                </c:pt>
                <c:pt idx="35153">
                  <c:v>12.247</c:v>
                </c:pt>
                <c:pt idx="35154">
                  <c:v>12.248000000000001</c:v>
                </c:pt>
                <c:pt idx="35155">
                  <c:v>12.257</c:v>
                </c:pt>
                <c:pt idx="35156">
                  <c:v>12.254</c:v>
                </c:pt>
                <c:pt idx="35157">
                  <c:v>12.258000000000001</c:v>
                </c:pt>
                <c:pt idx="35158">
                  <c:v>12.255000000000001</c:v>
                </c:pt>
                <c:pt idx="35159">
                  <c:v>12.258000000000001</c:v>
                </c:pt>
                <c:pt idx="35160">
                  <c:v>12.27</c:v>
                </c:pt>
                <c:pt idx="35161">
                  <c:v>12.281000000000001</c:v>
                </c:pt>
                <c:pt idx="35162">
                  <c:v>12.285</c:v>
                </c:pt>
                <c:pt idx="35163">
                  <c:v>12.291</c:v>
                </c:pt>
                <c:pt idx="35164">
                  <c:v>12.295999999999999</c:v>
                </c:pt>
                <c:pt idx="35165">
                  <c:v>12.309000000000001</c:v>
                </c:pt>
                <c:pt idx="35166">
                  <c:v>12.313000000000001</c:v>
                </c:pt>
                <c:pt idx="35167">
                  <c:v>12.327999999999999</c:v>
                </c:pt>
                <c:pt idx="35168">
                  <c:v>12.333</c:v>
                </c:pt>
                <c:pt idx="35169">
                  <c:v>12.345000000000001</c:v>
                </c:pt>
                <c:pt idx="35170">
                  <c:v>12.356</c:v>
                </c:pt>
                <c:pt idx="35171">
                  <c:v>12.365</c:v>
                </c:pt>
                <c:pt idx="35172">
                  <c:v>12.371</c:v>
                </c:pt>
                <c:pt idx="35173">
                  <c:v>12.382</c:v>
                </c:pt>
                <c:pt idx="35174">
                  <c:v>12.391</c:v>
                </c:pt>
                <c:pt idx="35175">
                  <c:v>12.401</c:v>
                </c:pt>
                <c:pt idx="35176">
                  <c:v>12.412000000000001</c:v>
                </c:pt>
                <c:pt idx="35177">
                  <c:v>12.419</c:v>
                </c:pt>
                <c:pt idx="35178">
                  <c:v>12.429</c:v>
                </c:pt>
                <c:pt idx="35179">
                  <c:v>12.442</c:v>
                </c:pt>
                <c:pt idx="35180">
                  <c:v>12.450000000000001</c:v>
                </c:pt>
                <c:pt idx="35181">
                  <c:v>12.458</c:v>
                </c:pt>
                <c:pt idx="35182">
                  <c:v>12.467000000000001</c:v>
                </c:pt>
                <c:pt idx="35183">
                  <c:v>12.473000000000001</c:v>
                </c:pt>
                <c:pt idx="35184">
                  <c:v>12.486000000000001</c:v>
                </c:pt>
                <c:pt idx="35185">
                  <c:v>12.489000000000001</c:v>
                </c:pt>
                <c:pt idx="35186">
                  <c:v>12.502000000000001</c:v>
                </c:pt>
                <c:pt idx="35187">
                  <c:v>12.508000000000001</c:v>
                </c:pt>
                <c:pt idx="35188">
                  <c:v>12.52</c:v>
                </c:pt>
                <c:pt idx="35189">
                  <c:v>12.530000000000001</c:v>
                </c:pt>
                <c:pt idx="35190">
                  <c:v>12.539</c:v>
                </c:pt>
                <c:pt idx="35191">
                  <c:v>12.547000000000001</c:v>
                </c:pt>
                <c:pt idx="35192">
                  <c:v>12.558</c:v>
                </c:pt>
                <c:pt idx="35193">
                  <c:v>12.573</c:v>
                </c:pt>
                <c:pt idx="35194">
                  <c:v>12.58</c:v>
                </c:pt>
                <c:pt idx="35195">
                  <c:v>12.59</c:v>
                </c:pt>
                <c:pt idx="35196">
                  <c:v>12.599</c:v>
                </c:pt>
                <c:pt idx="35197">
                  <c:v>12.607000000000001</c:v>
                </c:pt>
                <c:pt idx="35198">
                  <c:v>12.624000000000001</c:v>
                </c:pt>
                <c:pt idx="35199">
                  <c:v>12.622</c:v>
                </c:pt>
                <c:pt idx="35200">
                  <c:v>12.629</c:v>
                </c:pt>
                <c:pt idx="35201">
                  <c:v>12.635</c:v>
                </c:pt>
                <c:pt idx="35202">
                  <c:v>12.647</c:v>
                </c:pt>
                <c:pt idx="35203">
                  <c:v>12.651</c:v>
                </c:pt>
                <c:pt idx="35204">
                  <c:v>12.649000000000001</c:v>
                </c:pt>
                <c:pt idx="35205">
                  <c:v>12.657999999999999</c:v>
                </c:pt>
                <c:pt idx="35206">
                  <c:v>12.657</c:v>
                </c:pt>
                <c:pt idx="35207">
                  <c:v>12.651</c:v>
                </c:pt>
                <c:pt idx="35208">
                  <c:v>12.646000000000001</c:v>
                </c:pt>
                <c:pt idx="35209">
                  <c:v>12.647</c:v>
                </c:pt>
                <c:pt idx="35210">
                  <c:v>12.65</c:v>
                </c:pt>
                <c:pt idx="35211">
                  <c:v>12.657</c:v>
                </c:pt>
                <c:pt idx="35212">
                  <c:v>12.673999999999999</c:v>
                </c:pt>
                <c:pt idx="35213">
                  <c:v>12.686999999999999</c:v>
                </c:pt>
                <c:pt idx="35214">
                  <c:v>12.695</c:v>
                </c:pt>
                <c:pt idx="35215">
                  <c:v>12.716000000000001</c:v>
                </c:pt>
                <c:pt idx="35216">
                  <c:v>12.722</c:v>
                </c:pt>
                <c:pt idx="35217">
                  <c:v>12.734999999999999</c:v>
                </c:pt>
                <c:pt idx="35218">
                  <c:v>12.741</c:v>
                </c:pt>
                <c:pt idx="35219">
                  <c:v>12.758000000000001</c:v>
                </c:pt>
                <c:pt idx="35220">
                  <c:v>12.761000000000001</c:v>
                </c:pt>
                <c:pt idx="35221">
                  <c:v>12.773</c:v>
                </c:pt>
                <c:pt idx="35222">
                  <c:v>12.775</c:v>
                </c:pt>
                <c:pt idx="35223">
                  <c:v>12.785</c:v>
                </c:pt>
                <c:pt idx="35224">
                  <c:v>12.791</c:v>
                </c:pt>
                <c:pt idx="35225">
                  <c:v>12.790000000000001</c:v>
                </c:pt>
                <c:pt idx="35226">
                  <c:v>12.788</c:v>
                </c:pt>
                <c:pt idx="35227">
                  <c:v>12.789</c:v>
                </c:pt>
                <c:pt idx="35228">
                  <c:v>12.782</c:v>
                </c:pt>
                <c:pt idx="35229">
                  <c:v>12.792</c:v>
                </c:pt>
                <c:pt idx="35230">
                  <c:v>12.776</c:v>
                </c:pt>
                <c:pt idx="35231">
                  <c:v>12.77</c:v>
                </c:pt>
                <c:pt idx="35232">
                  <c:v>12.766</c:v>
                </c:pt>
                <c:pt idx="35233">
                  <c:v>12.741</c:v>
                </c:pt>
                <c:pt idx="35234">
                  <c:v>12.718</c:v>
                </c:pt>
                <c:pt idx="35235">
                  <c:v>12.699</c:v>
                </c:pt>
                <c:pt idx="35236">
                  <c:v>12.682</c:v>
                </c:pt>
                <c:pt idx="35237">
                  <c:v>12.651</c:v>
                </c:pt>
                <c:pt idx="35238">
                  <c:v>12.619</c:v>
                </c:pt>
                <c:pt idx="35239">
                  <c:v>12.589</c:v>
                </c:pt>
                <c:pt idx="35240">
                  <c:v>12.55</c:v>
                </c:pt>
                <c:pt idx="35241">
                  <c:v>12.489000000000001</c:v>
                </c:pt>
                <c:pt idx="35242">
                  <c:v>12.429</c:v>
                </c:pt>
                <c:pt idx="35243">
                  <c:v>12.375999999999999</c:v>
                </c:pt>
                <c:pt idx="35244">
                  <c:v>12.286</c:v>
                </c:pt>
                <c:pt idx="35245">
                  <c:v>12.18</c:v>
                </c:pt>
                <c:pt idx="35246">
                  <c:v>12.074</c:v>
                </c:pt>
                <c:pt idx="35247">
                  <c:v>11.967000000000001</c:v>
                </c:pt>
                <c:pt idx="35248">
                  <c:v>11.85</c:v>
                </c:pt>
                <c:pt idx="35249">
                  <c:v>11.72</c:v>
                </c:pt>
                <c:pt idx="35250">
                  <c:v>11.596</c:v>
                </c:pt>
                <c:pt idx="35251">
                  <c:v>11.47</c:v>
                </c:pt>
                <c:pt idx="35252">
                  <c:v>11.305</c:v>
                </c:pt>
                <c:pt idx="35253">
                  <c:v>11.117000000000001</c:v>
                </c:pt>
                <c:pt idx="35254">
                  <c:v>10.904</c:v>
                </c:pt>
                <c:pt idx="35255">
                  <c:v>10.635</c:v>
                </c:pt>
                <c:pt idx="35256">
                  <c:v>10.293000000000001</c:v>
                </c:pt>
                <c:pt idx="35257">
                  <c:v>9.8849999999999998</c:v>
                </c:pt>
                <c:pt idx="35258">
                  <c:v>9.0489999999999995</c:v>
                </c:pt>
                <c:pt idx="35259">
                  <c:v>4.7039999999999997</c:v>
                </c:pt>
                <c:pt idx="35260">
                  <c:v>1.014</c:v>
                </c:pt>
                <c:pt idx="35261">
                  <c:v>1.0130000000000001</c:v>
                </c:pt>
                <c:pt idx="35262">
                  <c:v>1.0130000000000001</c:v>
                </c:pt>
                <c:pt idx="35263">
                  <c:v>1.0110000000000001</c:v>
                </c:pt>
                <c:pt idx="35264">
                  <c:v>1.0110000000000001</c:v>
                </c:pt>
                <c:pt idx="35265">
                  <c:v>1.0110000000000001</c:v>
                </c:pt>
                <c:pt idx="35266">
                  <c:v>1.01</c:v>
                </c:pt>
                <c:pt idx="35267">
                  <c:v>1.0090000000000001</c:v>
                </c:pt>
                <c:pt idx="35268">
                  <c:v>1.0090000000000001</c:v>
                </c:pt>
                <c:pt idx="35269">
                  <c:v>1.008</c:v>
                </c:pt>
                <c:pt idx="35270">
                  <c:v>1.0070000000000001</c:v>
                </c:pt>
                <c:pt idx="35271">
                  <c:v>1.0090000000000001</c:v>
                </c:pt>
                <c:pt idx="35272">
                  <c:v>1.01</c:v>
                </c:pt>
                <c:pt idx="35273">
                  <c:v>1.01</c:v>
                </c:pt>
                <c:pt idx="35274">
                  <c:v>1.0110000000000001</c:v>
                </c:pt>
                <c:pt idx="35275">
                  <c:v>1.0110000000000001</c:v>
                </c:pt>
                <c:pt idx="35276">
                  <c:v>1.0110000000000001</c:v>
                </c:pt>
                <c:pt idx="35277">
                  <c:v>1.01</c:v>
                </c:pt>
                <c:pt idx="35278">
                  <c:v>1.0090000000000001</c:v>
                </c:pt>
                <c:pt idx="35279">
                  <c:v>1.01</c:v>
                </c:pt>
                <c:pt idx="35280">
                  <c:v>1.01</c:v>
                </c:pt>
                <c:pt idx="35281">
                  <c:v>1.0090000000000001</c:v>
                </c:pt>
                <c:pt idx="35282">
                  <c:v>1.0110000000000001</c:v>
                </c:pt>
                <c:pt idx="35283">
                  <c:v>1.012</c:v>
                </c:pt>
                <c:pt idx="35284">
                  <c:v>1.01</c:v>
                </c:pt>
                <c:pt idx="35285">
                  <c:v>1.012</c:v>
                </c:pt>
                <c:pt idx="35286">
                  <c:v>1.014</c:v>
                </c:pt>
                <c:pt idx="35287">
                  <c:v>1.014</c:v>
                </c:pt>
                <c:pt idx="35288">
                  <c:v>1.0130000000000001</c:v>
                </c:pt>
                <c:pt idx="35289">
                  <c:v>1.012</c:v>
                </c:pt>
                <c:pt idx="35290">
                  <c:v>1.012</c:v>
                </c:pt>
                <c:pt idx="35291">
                  <c:v>1.0110000000000001</c:v>
                </c:pt>
                <c:pt idx="35292">
                  <c:v>1.01</c:v>
                </c:pt>
                <c:pt idx="35293">
                  <c:v>1.0110000000000001</c:v>
                </c:pt>
                <c:pt idx="35294">
                  <c:v>1.012</c:v>
                </c:pt>
                <c:pt idx="35295">
                  <c:v>1.0130000000000001</c:v>
                </c:pt>
                <c:pt idx="35296">
                  <c:v>1.0130000000000001</c:v>
                </c:pt>
                <c:pt idx="35297">
                  <c:v>1.0130000000000001</c:v>
                </c:pt>
                <c:pt idx="35298">
                  <c:v>1.0130000000000001</c:v>
                </c:pt>
                <c:pt idx="35299">
                  <c:v>1.014</c:v>
                </c:pt>
                <c:pt idx="35300">
                  <c:v>1.012</c:v>
                </c:pt>
                <c:pt idx="35301">
                  <c:v>1.0130000000000001</c:v>
                </c:pt>
                <c:pt idx="35302">
                  <c:v>1.012</c:v>
                </c:pt>
                <c:pt idx="35303">
                  <c:v>1.012</c:v>
                </c:pt>
                <c:pt idx="35304">
                  <c:v>1.0090000000000001</c:v>
                </c:pt>
                <c:pt idx="35305">
                  <c:v>1.008</c:v>
                </c:pt>
                <c:pt idx="35306">
                  <c:v>1.008</c:v>
                </c:pt>
                <c:pt idx="35307">
                  <c:v>1.008</c:v>
                </c:pt>
                <c:pt idx="35308">
                  <c:v>1.01</c:v>
                </c:pt>
                <c:pt idx="35309">
                  <c:v>1.008</c:v>
                </c:pt>
                <c:pt idx="35310">
                  <c:v>1.0070000000000001</c:v>
                </c:pt>
                <c:pt idx="35311">
                  <c:v>1.006</c:v>
                </c:pt>
                <c:pt idx="35312">
                  <c:v>1.0070000000000001</c:v>
                </c:pt>
                <c:pt idx="35313">
                  <c:v>1.0070000000000001</c:v>
                </c:pt>
                <c:pt idx="35314">
                  <c:v>1.0070000000000001</c:v>
                </c:pt>
                <c:pt idx="35315">
                  <c:v>1.0070000000000001</c:v>
                </c:pt>
                <c:pt idx="35316">
                  <c:v>1.0090000000000001</c:v>
                </c:pt>
                <c:pt idx="35317">
                  <c:v>1.008</c:v>
                </c:pt>
                <c:pt idx="35318">
                  <c:v>1.008</c:v>
                </c:pt>
                <c:pt idx="35319">
                  <c:v>1.008</c:v>
                </c:pt>
                <c:pt idx="35320">
                  <c:v>1.008</c:v>
                </c:pt>
                <c:pt idx="35321">
                  <c:v>1.008</c:v>
                </c:pt>
                <c:pt idx="35322">
                  <c:v>1.0090000000000001</c:v>
                </c:pt>
                <c:pt idx="35323">
                  <c:v>1.0090000000000001</c:v>
                </c:pt>
                <c:pt idx="35324">
                  <c:v>1.01</c:v>
                </c:pt>
                <c:pt idx="35325">
                  <c:v>1.0110000000000001</c:v>
                </c:pt>
                <c:pt idx="35326">
                  <c:v>1.0110000000000001</c:v>
                </c:pt>
                <c:pt idx="35327">
                  <c:v>1.01</c:v>
                </c:pt>
                <c:pt idx="35328">
                  <c:v>1.008</c:v>
                </c:pt>
                <c:pt idx="35329">
                  <c:v>1.008</c:v>
                </c:pt>
                <c:pt idx="35330">
                  <c:v>1.01</c:v>
                </c:pt>
                <c:pt idx="35331">
                  <c:v>1.012</c:v>
                </c:pt>
                <c:pt idx="35332">
                  <c:v>1.012</c:v>
                </c:pt>
                <c:pt idx="35333">
                  <c:v>1.0130000000000001</c:v>
                </c:pt>
                <c:pt idx="35334">
                  <c:v>1.014</c:v>
                </c:pt>
                <c:pt idx="35335">
                  <c:v>1.0130000000000001</c:v>
                </c:pt>
                <c:pt idx="35336">
                  <c:v>1.0130000000000001</c:v>
                </c:pt>
                <c:pt idx="35337">
                  <c:v>1.014</c:v>
                </c:pt>
                <c:pt idx="35338">
                  <c:v>1.012</c:v>
                </c:pt>
                <c:pt idx="35339">
                  <c:v>1.0110000000000001</c:v>
                </c:pt>
                <c:pt idx="35340">
                  <c:v>1.0110000000000001</c:v>
                </c:pt>
                <c:pt idx="35341">
                  <c:v>1.012</c:v>
                </c:pt>
                <c:pt idx="35342">
                  <c:v>1.01</c:v>
                </c:pt>
                <c:pt idx="35343">
                  <c:v>1.0090000000000001</c:v>
                </c:pt>
                <c:pt idx="35344">
                  <c:v>1.0110000000000001</c:v>
                </c:pt>
                <c:pt idx="35345">
                  <c:v>1.01</c:v>
                </c:pt>
                <c:pt idx="35346">
                  <c:v>1.01</c:v>
                </c:pt>
                <c:pt idx="35347">
                  <c:v>1.01</c:v>
                </c:pt>
                <c:pt idx="35348">
                  <c:v>1.012</c:v>
                </c:pt>
                <c:pt idx="35349">
                  <c:v>1.0130000000000001</c:v>
                </c:pt>
                <c:pt idx="35350">
                  <c:v>1.012</c:v>
                </c:pt>
                <c:pt idx="35351">
                  <c:v>1.0110000000000001</c:v>
                </c:pt>
                <c:pt idx="35352">
                  <c:v>1.01</c:v>
                </c:pt>
                <c:pt idx="35353">
                  <c:v>1.0110000000000001</c:v>
                </c:pt>
                <c:pt idx="35354">
                  <c:v>1.0130000000000001</c:v>
                </c:pt>
                <c:pt idx="35355">
                  <c:v>1.0130000000000001</c:v>
                </c:pt>
                <c:pt idx="35356">
                  <c:v>1.014</c:v>
                </c:pt>
                <c:pt idx="35357">
                  <c:v>1.014</c:v>
                </c:pt>
                <c:pt idx="35358">
                  <c:v>1.014</c:v>
                </c:pt>
                <c:pt idx="35359">
                  <c:v>1.014</c:v>
                </c:pt>
                <c:pt idx="35360">
                  <c:v>1.012</c:v>
                </c:pt>
                <c:pt idx="35361">
                  <c:v>1.01</c:v>
                </c:pt>
                <c:pt idx="35362">
                  <c:v>1.0090000000000001</c:v>
                </c:pt>
                <c:pt idx="35363">
                  <c:v>1.0090000000000001</c:v>
                </c:pt>
                <c:pt idx="35364">
                  <c:v>1.0090000000000001</c:v>
                </c:pt>
                <c:pt idx="35365">
                  <c:v>1.0110000000000001</c:v>
                </c:pt>
                <c:pt idx="35366">
                  <c:v>1.0110000000000001</c:v>
                </c:pt>
                <c:pt idx="35367">
                  <c:v>1.0110000000000001</c:v>
                </c:pt>
                <c:pt idx="35368">
                  <c:v>1.012</c:v>
                </c:pt>
                <c:pt idx="35369">
                  <c:v>1.0130000000000001</c:v>
                </c:pt>
                <c:pt idx="35370">
                  <c:v>1.014</c:v>
                </c:pt>
                <c:pt idx="35371">
                  <c:v>1.012</c:v>
                </c:pt>
                <c:pt idx="35372">
                  <c:v>1.012</c:v>
                </c:pt>
                <c:pt idx="35373">
                  <c:v>1.0130000000000001</c:v>
                </c:pt>
                <c:pt idx="35374">
                  <c:v>1.0130000000000001</c:v>
                </c:pt>
                <c:pt idx="35375">
                  <c:v>1.0130000000000001</c:v>
                </c:pt>
                <c:pt idx="35376">
                  <c:v>1.014</c:v>
                </c:pt>
                <c:pt idx="35377">
                  <c:v>1.014</c:v>
                </c:pt>
                <c:pt idx="35378">
                  <c:v>1.0130000000000001</c:v>
                </c:pt>
                <c:pt idx="35379">
                  <c:v>1.014</c:v>
                </c:pt>
                <c:pt idx="35380">
                  <c:v>1.014</c:v>
                </c:pt>
                <c:pt idx="35381">
                  <c:v>1.012</c:v>
                </c:pt>
                <c:pt idx="35382">
                  <c:v>1.012</c:v>
                </c:pt>
                <c:pt idx="35383">
                  <c:v>1.0130000000000001</c:v>
                </c:pt>
                <c:pt idx="35384">
                  <c:v>1.012</c:v>
                </c:pt>
                <c:pt idx="35385">
                  <c:v>1.0110000000000001</c:v>
                </c:pt>
                <c:pt idx="35386">
                  <c:v>1.0110000000000001</c:v>
                </c:pt>
                <c:pt idx="35387">
                  <c:v>1.0110000000000001</c:v>
                </c:pt>
                <c:pt idx="35388">
                  <c:v>1.01</c:v>
                </c:pt>
                <c:pt idx="35389">
                  <c:v>1.0090000000000001</c:v>
                </c:pt>
                <c:pt idx="35390">
                  <c:v>1.0090000000000001</c:v>
                </c:pt>
                <c:pt idx="35391">
                  <c:v>1.0110000000000001</c:v>
                </c:pt>
                <c:pt idx="35392">
                  <c:v>1.012</c:v>
                </c:pt>
                <c:pt idx="35393">
                  <c:v>1.014</c:v>
                </c:pt>
                <c:pt idx="35394">
                  <c:v>1.014</c:v>
                </c:pt>
                <c:pt idx="35395">
                  <c:v>1.0130000000000001</c:v>
                </c:pt>
                <c:pt idx="35396">
                  <c:v>1.012</c:v>
                </c:pt>
                <c:pt idx="35397">
                  <c:v>1.012</c:v>
                </c:pt>
                <c:pt idx="35398">
                  <c:v>1.0130000000000001</c:v>
                </c:pt>
                <c:pt idx="35399">
                  <c:v>1.012</c:v>
                </c:pt>
                <c:pt idx="35400">
                  <c:v>1.012</c:v>
                </c:pt>
                <c:pt idx="35401">
                  <c:v>1.012</c:v>
                </c:pt>
                <c:pt idx="35402">
                  <c:v>1.0110000000000001</c:v>
                </c:pt>
                <c:pt idx="35403">
                  <c:v>1.012</c:v>
                </c:pt>
                <c:pt idx="35404">
                  <c:v>1.0130000000000001</c:v>
                </c:pt>
                <c:pt idx="35405">
                  <c:v>1.014</c:v>
                </c:pt>
                <c:pt idx="35406">
                  <c:v>1.014</c:v>
                </c:pt>
                <c:pt idx="35407">
                  <c:v>1.0130000000000001</c:v>
                </c:pt>
                <c:pt idx="35408">
                  <c:v>1.014</c:v>
                </c:pt>
                <c:pt idx="35409">
                  <c:v>1.012</c:v>
                </c:pt>
                <c:pt idx="35410">
                  <c:v>1.0130000000000001</c:v>
                </c:pt>
                <c:pt idx="35411">
                  <c:v>1.014</c:v>
                </c:pt>
                <c:pt idx="35412">
                  <c:v>1.014</c:v>
                </c:pt>
                <c:pt idx="35413">
                  <c:v>1.0130000000000001</c:v>
                </c:pt>
                <c:pt idx="35414">
                  <c:v>1.0130000000000001</c:v>
                </c:pt>
                <c:pt idx="35415">
                  <c:v>1.0110000000000001</c:v>
                </c:pt>
                <c:pt idx="35416">
                  <c:v>1.0110000000000001</c:v>
                </c:pt>
                <c:pt idx="35417">
                  <c:v>1.0110000000000001</c:v>
                </c:pt>
                <c:pt idx="35418">
                  <c:v>1.0110000000000001</c:v>
                </c:pt>
                <c:pt idx="35419">
                  <c:v>1.0110000000000001</c:v>
                </c:pt>
                <c:pt idx="35420">
                  <c:v>1.0110000000000001</c:v>
                </c:pt>
                <c:pt idx="35421">
                  <c:v>1.0110000000000001</c:v>
                </c:pt>
                <c:pt idx="35422">
                  <c:v>1.012</c:v>
                </c:pt>
                <c:pt idx="35423">
                  <c:v>1.0110000000000001</c:v>
                </c:pt>
                <c:pt idx="35424">
                  <c:v>1.0110000000000001</c:v>
                </c:pt>
                <c:pt idx="35425">
                  <c:v>1.012</c:v>
                </c:pt>
                <c:pt idx="35426">
                  <c:v>1.0110000000000001</c:v>
                </c:pt>
                <c:pt idx="35427">
                  <c:v>1.01</c:v>
                </c:pt>
                <c:pt idx="35428">
                  <c:v>1.01</c:v>
                </c:pt>
                <c:pt idx="35429">
                  <c:v>1.01</c:v>
                </c:pt>
                <c:pt idx="35430">
                  <c:v>1.0090000000000001</c:v>
                </c:pt>
                <c:pt idx="35431">
                  <c:v>1.0110000000000001</c:v>
                </c:pt>
                <c:pt idx="35432">
                  <c:v>1.0110000000000001</c:v>
                </c:pt>
                <c:pt idx="35433">
                  <c:v>1.012</c:v>
                </c:pt>
                <c:pt idx="35434">
                  <c:v>1.0130000000000001</c:v>
                </c:pt>
                <c:pt idx="35435">
                  <c:v>1.014</c:v>
                </c:pt>
                <c:pt idx="35436">
                  <c:v>1.012</c:v>
                </c:pt>
                <c:pt idx="35437">
                  <c:v>1.0110000000000001</c:v>
                </c:pt>
                <c:pt idx="35438">
                  <c:v>1.0110000000000001</c:v>
                </c:pt>
                <c:pt idx="35439">
                  <c:v>1.0110000000000001</c:v>
                </c:pt>
                <c:pt idx="35440">
                  <c:v>1.0130000000000001</c:v>
                </c:pt>
                <c:pt idx="35441">
                  <c:v>1.0130000000000001</c:v>
                </c:pt>
                <c:pt idx="35442">
                  <c:v>1.012</c:v>
                </c:pt>
                <c:pt idx="35443">
                  <c:v>1.0130000000000001</c:v>
                </c:pt>
                <c:pt idx="35444">
                  <c:v>1.0130000000000001</c:v>
                </c:pt>
                <c:pt idx="35445">
                  <c:v>1.012</c:v>
                </c:pt>
                <c:pt idx="35446">
                  <c:v>1.012</c:v>
                </c:pt>
                <c:pt idx="35447">
                  <c:v>1.0130000000000001</c:v>
                </c:pt>
                <c:pt idx="35448">
                  <c:v>1.0130000000000001</c:v>
                </c:pt>
                <c:pt idx="35449">
                  <c:v>1.0130000000000001</c:v>
                </c:pt>
                <c:pt idx="35450">
                  <c:v>1.014</c:v>
                </c:pt>
                <c:pt idx="35451">
                  <c:v>1.0130000000000001</c:v>
                </c:pt>
                <c:pt idx="35452">
                  <c:v>1.0130000000000001</c:v>
                </c:pt>
                <c:pt idx="35453">
                  <c:v>1.0130000000000001</c:v>
                </c:pt>
                <c:pt idx="35454">
                  <c:v>1.012</c:v>
                </c:pt>
                <c:pt idx="35455">
                  <c:v>1.0110000000000001</c:v>
                </c:pt>
                <c:pt idx="35456">
                  <c:v>1.01</c:v>
                </c:pt>
                <c:pt idx="35457">
                  <c:v>1.0110000000000001</c:v>
                </c:pt>
                <c:pt idx="35458">
                  <c:v>1.0110000000000001</c:v>
                </c:pt>
                <c:pt idx="35459">
                  <c:v>1.012</c:v>
                </c:pt>
                <c:pt idx="35460">
                  <c:v>1.012</c:v>
                </c:pt>
                <c:pt idx="35461">
                  <c:v>1.012</c:v>
                </c:pt>
                <c:pt idx="35462">
                  <c:v>1.0130000000000001</c:v>
                </c:pt>
                <c:pt idx="35463">
                  <c:v>1.014</c:v>
                </c:pt>
                <c:pt idx="35464">
                  <c:v>1.014</c:v>
                </c:pt>
                <c:pt idx="35465">
                  <c:v>1.0130000000000001</c:v>
                </c:pt>
                <c:pt idx="35466">
                  <c:v>1.012</c:v>
                </c:pt>
                <c:pt idx="35467">
                  <c:v>1.0130000000000001</c:v>
                </c:pt>
                <c:pt idx="35468">
                  <c:v>1.0130000000000001</c:v>
                </c:pt>
                <c:pt idx="35469">
                  <c:v>1.012</c:v>
                </c:pt>
                <c:pt idx="35470">
                  <c:v>1.012</c:v>
                </c:pt>
                <c:pt idx="35471">
                  <c:v>1.012</c:v>
                </c:pt>
                <c:pt idx="35472">
                  <c:v>1.01</c:v>
                </c:pt>
                <c:pt idx="35473">
                  <c:v>1.012</c:v>
                </c:pt>
                <c:pt idx="35474">
                  <c:v>1.0110000000000001</c:v>
                </c:pt>
                <c:pt idx="35475">
                  <c:v>1.012</c:v>
                </c:pt>
                <c:pt idx="35476">
                  <c:v>1.0110000000000001</c:v>
                </c:pt>
                <c:pt idx="35477">
                  <c:v>1.01</c:v>
                </c:pt>
                <c:pt idx="35478">
                  <c:v>1.0110000000000001</c:v>
                </c:pt>
                <c:pt idx="35479">
                  <c:v>1.012</c:v>
                </c:pt>
                <c:pt idx="35480">
                  <c:v>1.0110000000000001</c:v>
                </c:pt>
                <c:pt idx="35481">
                  <c:v>1.012</c:v>
                </c:pt>
                <c:pt idx="35482">
                  <c:v>1.012</c:v>
                </c:pt>
                <c:pt idx="35483">
                  <c:v>1.0110000000000001</c:v>
                </c:pt>
                <c:pt idx="35484">
                  <c:v>1.01</c:v>
                </c:pt>
                <c:pt idx="35485">
                  <c:v>1.01</c:v>
                </c:pt>
                <c:pt idx="35486">
                  <c:v>1.01</c:v>
                </c:pt>
                <c:pt idx="35487">
                  <c:v>1.0090000000000001</c:v>
                </c:pt>
                <c:pt idx="35488">
                  <c:v>1.008</c:v>
                </c:pt>
                <c:pt idx="35489">
                  <c:v>1.0090000000000001</c:v>
                </c:pt>
                <c:pt idx="35490">
                  <c:v>1.01</c:v>
                </c:pt>
                <c:pt idx="35491">
                  <c:v>1.01</c:v>
                </c:pt>
                <c:pt idx="35492">
                  <c:v>1.0090000000000001</c:v>
                </c:pt>
                <c:pt idx="35493">
                  <c:v>1.008</c:v>
                </c:pt>
                <c:pt idx="35494">
                  <c:v>1.0090000000000001</c:v>
                </c:pt>
                <c:pt idx="35495">
                  <c:v>1.01</c:v>
                </c:pt>
                <c:pt idx="35496">
                  <c:v>1.01</c:v>
                </c:pt>
                <c:pt idx="35497">
                  <c:v>1.0110000000000001</c:v>
                </c:pt>
                <c:pt idx="35498">
                  <c:v>1.012</c:v>
                </c:pt>
                <c:pt idx="35499">
                  <c:v>1.0110000000000001</c:v>
                </c:pt>
                <c:pt idx="35500">
                  <c:v>1.01</c:v>
                </c:pt>
                <c:pt idx="35501">
                  <c:v>1.01</c:v>
                </c:pt>
                <c:pt idx="35502">
                  <c:v>1.01</c:v>
                </c:pt>
                <c:pt idx="35503">
                  <c:v>1.01</c:v>
                </c:pt>
                <c:pt idx="35504">
                  <c:v>1.0110000000000001</c:v>
                </c:pt>
                <c:pt idx="35505">
                  <c:v>1.012</c:v>
                </c:pt>
                <c:pt idx="35506">
                  <c:v>1.0110000000000001</c:v>
                </c:pt>
                <c:pt idx="35507">
                  <c:v>1.0110000000000001</c:v>
                </c:pt>
                <c:pt idx="35508">
                  <c:v>1.0110000000000001</c:v>
                </c:pt>
                <c:pt idx="35509">
                  <c:v>1.01</c:v>
                </c:pt>
                <c:pt idx="35510">
                  <c:v>1.0110000000000001</c:v>
                </c:pt>
                <c:pt idx="35511">
                  <c:v>1.01</c:v>
                </c:pt>
                <c:pt idx="35512">
                  <c:v>1.01</c:v>
                </c:pt>
                <c:pt idx="35513">
                  <c:v>1.0110000000000001</c:v>
                </c:pt>
                <c:pt idx="35514">
                  <c:v>1.0110000000000001</c:v>
                </c:pt>
                <c:pt idx="35515">
                  <c:v>1.0090000000000001</c:v>
                </c:pt>
                <c:pt idx="35516">
                  <c:v>1.01</c:v>
                </c:pt>
                <c:pt idx="35517">
                  <c:v>1.008</c:v>
                </c:pt>
                <c:pt idx="35518">
                  <c:v>1.0070000000000001</c:v>
                </c:pt>
                <c:pt idx="35519">
                  <c:v>1.006</c:v>
                </c:pt>
                <c:pt idx="35520">
                  <c:v>1.0070000000000001</c:v>
                </c:pt>
                <c:pt idx="35521">
                  <c:v>1.0090000000000001</c:v>
                </c:pt>
                <c:pt idx="35522">
                  <c:v>1.01</c:v>
                </c:pt>
                <c:pt idx="35523">
                  <c:v>1.0110000000000001</c:v>
                </c:pt>
                <c:pt idx="35524">
                  <c:v>1.0110000000000001</c:v>
                </c:pt>
                <c:pt idx="35525">
                  <c:v>1.012</c:v>
                </c:pt>
                <c:pt idx="35526">
                  <c:v>1.0130000000000001</c:v>
                </c:pt>
                <c:pt idx="35527">
                  <c:v>1.012</c:v>
                </c:pt>
                <c:pt idx="35528">
                  <c:v>1.012</c:v>
                </c:pt>
                <c:pt idx="35529">
                  <c:v>1.0110000000000001</c:v>
                </c:pt>
                <c:pt idx="35530">
                  <c:v>1.0110000000000001</c:v>
                </c:pt>
                <c:pt idx="35531">
                  <c:v>1.012</c:v>
                </c:pt>
                <c:pt idx="35532">
                  <c:v>1.0110000000000001</c:v>
                </c:pt>
                <c:pt idx="35533">
                  <c:v>1.01</c:v>
                </c:pt>
                <c:pt idx="35534">
                  <c:v>1.01</c:v>
                </c:pt>
                <c:pt idx="35535">
                  <c:v>1.01</c:v>
                </c:pt>
                <c:pt idx="35536">
                  <c:v>1.0090000000000001</c:v>
                </c:pt>
                <c:pt idx="35537">
                  <c:v>1.0090000000000001</c:v>
                </c:pt>
                <c:pt idx="35538">
                  <c:v>1.01</c:v>
                </c:pt>
                <c:pt idx="35539">
                  <c:v>1.0090000000000001</c:v>
                </c:pt>
                <c:pt idx="35540">
                  <c:v>1.0090000000000001</c:v>
                </c:pt>
                <c:pt idx="35541">
                  <c:v>1.01</c:v>
                </c:pt>
                <c:pt idx="35542">
                  <c:v>1.01</c:v>
                </c:pt>
                <c:pt idx="35543">
                  <c:v>1.01</c:v>
                </c:pt>
                <c:pt idx="35544">
                  <c:v>1.0110000000000001</c:v>
                </c:pt>
                <c:pt idx="35545">
                  <c:v>1.0090000000000001</c:v>
                </c:pt>
                <c:pt idx="35546">
                  <c:v>1.01</c:v>
                </c:pt>
                <c:pt idx="35547">
                  <c:v>1.012</c:v>
                </c:pt>
                <c:pt idx="35548">
                  <c:v>1.0110000000000001</c:v>
                </c:pt>
                <c:pt idx="35549">
                  <c:v>1.0110000000000001</c:v>
                </c:pt>
                <c:pt idx="35550">
                  <c:v>1.0110000000000001</c:v>
                </c:pt>
                <c:pt idx="35551">
                  <c:v>1.0110000000000001</c:v>
                </c:pt>
                <c:pt idx="35552">
                  <c:v>1.0110000000000001</c:v>
                </c:pt>
                <c:pt idx="35553">
                  <c:v>1.012</c:v>
                </c:pt>
                <c:pt idx="35554">
                  <c:v>1.0110000000000001</c:v>
                </c:pt>
                <c:pt idx="35555">
                  <c:v>1.0130000000000001</c:v>
                </c:pt>
                <c:pt idx="35556">
                  <c:v>1.0110000000000001</c:v>
                </c:pt>
                <c:pt idx="35557">
                  <c:v>1.01</c:v>
                </c:pt>
                <c:pt idx="35558">
                  <c:v>1.0110000000000001</c:v>
                </c:pt>
                <c:pt idx="35559">
                  <c:v>1.0110000000000001</c:v>
                </c:pt>
                <c:pt idx="35560">
                  <c:v>1.0090000000000001</c:v>
                </c:pt>
                <c:pt idx="35561">
                  <c:v>1.0070000000000001</c:v>
                </c:pt>
                <c:pt idx="35562">
                  <c:v>1.0070000000000001</c:v>
                </c:pt>
                <c:pt idx="35563">
                  <c:v>1.008</c:v>
                </c:pt>
                <c:pt idx="35564">
                  <c:v>1.01</c:v>
                </c:pt>
                <c:pt idx="35565">
                  <c:v>1.0090000000000001</c:v>
                </c:pt>
                <c:pt idx="35566">
                  <c:v>1.0110000000000001</c:v>
                </c:pt>
                <c:pt idx="35567">
                  <c:v>1.012</c:v>
                </c:pt>
                <c:pt idx="35568">
                  <c:v>1.0110000000000001</c:v>
                </c:pt>
                <c:pt idx="35569">
                  <c:v>1.0110000000000001</c:v>
                </c:pt>
                <c:pt idx="35570">
                  <c:v>1.0110000000000001</c:v>
                </c:pt>
                <c:pt idx="35571">
                  <c:v>1.012</c:v>
                </c:pt>
                <c:pt idx="35572">
                  <c:v>1.012</c:v>
                </c:pt>
                <c:pt idx="35573">
                  <c:v>1.012</c:v>
                </c:pt>
                <c:pt idx="35574">
                  <c:v>1.0110000000000001</c:v>
                </c:pt>
                <c:pt idx="35575">
                  <c:v>1.01</c:v>
                </c:pt>
                <c:pt idx="35576">
                  <c:v>1.0090000000000001</c:v>
                </c:pt>
                <c:pt idx="35577">
                  <c:v>1.0090000000000001</c:v>
                </c:pt>
                <c:pt idx="35578">
                  <c:v>1.0110000000000001</c:v>
                </c:pt>
                <c:pt idx="35579">
                  <c:v>1.0110000000000001</c:v>
                </c:pt>
                <c:pt idx="35580">
                  <c:v>1.0110000000000001</c:v>
                </c:pt>
                <c:pt idx="35581">
                  <c:v>1.012</c:v>
                </c:pt>
                <c:pt idx="35582">
                  <c:v>1.012</c:v>
                </c:pt>
                <c:pt idx="35583">
                  <c:v>1.012</c:v>
                </c:pt>
                <c:pt idx="35584">
                  <c:v>1.012</c:v>
                </c:pt>
                <c:pt idx="35585">
                  <c:v>1.012</c:v>
                </c:pt>
                <c:pt idx="35586">
                  <c:v>1.012</c:v>
                </c:pt>
                <c:pt idx="35587">
                  <c:v>1.012</c:v>
                </c:pt>
                <c:pt idx="35588">
                  <c:v>1.012</c:v>
                </c:pt>
                <c:pt idx="35589">
                  <c:v>1.0110000000000001</c:v>
                </c:pt>
                <c:pt idx="35590">
                  <c:v>1.01</c:v>
                </c:pt>
                <c:pt idx="35591">
                  <c:v>1.0090000000000001</c:v>
                </c:pt>
                <c:pt idx="35592">
                  <c:v>1.0090000000000001</c:v>
                </c:pt>
                <c:pt idx="35593">
                  <c:v>1.0110000000000001</c:v>
                </c:pt>
                <c:pt idx="35594">
                  <c:v>1.01</c:v>
                </c:pt>
                <c:pt idx="35595">
                  <c:v>1.01</c:v>
                </c:pt>
                <c:pt idx="35596">
                  <c:v>1.01</c:v>
                </c:pt>
                <c:pt idx="35597">
                  <c:v>1.01</c:v>
                </c:pt>
                <c:pt idx="35598">
                  <c:v>1.01</c:v>
                </c:pt>
                <c:pt idx="35599">
                  <c:v>1.0110000000000001</c:v>
                </c:pt>
                <c:pt idx="35600">
                  <c:v>1.0110000000000001</c:v>
                </c:pt>
                <c:pt idx="35601">
                  <c:v>1.0110000000000001</c:v>
                </c:pt>
                <c:pt idx="35602">
                  <c:v>1.01</c:v>
                </c:pt>
                <c:pt idx="35603">
                  <c:v>1.01</c:v>
                </c:pt>
                <c:pt idx="35604">
                  <c:v>1.01</c:v>
                </c:pt>
                <c:pt idx="35605">
                  <c:v>1.0110000000000001</c:v>
                </c:pt>
                <c:pt idx="35606">
                  <c:v>1.0110000000000001</c:v>
                </c:pt>
                <c:pt idx="35607">
                  <c:v>1.01</c:v>
                </c:pt>
                <c:pt idx="35608">
                  <c:v>1.0110000000000001</c:v>
                </c:pt>
                <c:pt idx="35609">
                  <c:v>1.0110000000000001</c:v>
                </c:pt>
                <c:pt idx="35610">
                  <c:v>1.01</c:v>
                </c:pt>
                <c:pt idx="35611">
                  <c:v>1.01</c:v>
                </c:pt>
                <c:pt idx="35612">
                  <c:v>1.0110000000000001</c:v>
                </c:pt>
                <c:pt idx="35613">
                  <c:v>1.01</c:v>
                </c:pt>
                <c:pt idx="35614">
                  <c:v>1.0090000000000001</c:v>
                </c:pt>
                <c:pt idx="35615">
                  <c:v>1.0090000000000001</c:v>
                </c:pt>
                <c:pt idx="35616">
                  <c:v>1.0110000000000001</c:v>
                </c:pt>
                <c:pt idx="35617">
                  <c:v>1.0110000000000001</c:v>
                </c:pt>
                <c:pt idx="35618">
                  <c:v>1.0110000000000001</c:v>
                </c:pt>
                <c:pt idx="35619">
                  <c:v>1.01</c:v>
                </c:pt>
                <c:pt idx="35620">
                  <c:v>1.0110000000000001</c:v>
                </c:pt>
                <c:pt idx="35621">
                  <c:v>1.01</c:v>
                </c:pt>
                <c:pt idx="35622">
                  <c:v>1.0110000000000001</c:v>
                </c:pt>
                <c:pt idx="35623">
                  <c:v>1.012</c:v>
                </c:pt>
                <c:pt idx="35624">
                  <c:v>1.01</c:v>
                </c:pt>
                <c:pt idx="35625">
                  <c:v>1.008</c:v>
                </c:pt>
                <c:pt idx="35626">
                  <c:v>1.008</c:v>
                </c:pt>
                <c:pt idx="35627">
                  <c:v>1.008</c:v>
                </c:pt>
                <c:pt idx="35628">
                  <c:v>1.0070000000000001</c:v>
                </c:pt>
                <c:pt idx="35629">
                  <c:v>1.008</c:v>
                </c:pt>
                <c:pt idx="35630">
                  <c:v>1.008</c:v>
                </c:pt>
                <c:pt idx="35631">
                  <c:v>1.008</c:v>
                </c:pt>
                <c:pt idx="35632">
                  <c:v>1.0090000000000001</c:v>
                </c:pt>
                <c:pt idx="35633">
                  <c:v>1.0090000000000001</c:v>
                </c:pt>
                <c:pt idx="35634">
                  <c:v>1.008</c:v>
                </c:pt>
                <c:pt idx="35635">
                  <c:v>1.0070000000000001</c:v>
                </c:pt>
                <c:pt idx="35636">
                  <c:v>1.0090000000000001</c:v>
                </c:pt>
                <c:pt idx="35637">
                  <c:v>1.0110000000000001</c:v>
                </c:pt>
                <c:pt idx="35638">
                  <c:v>1.012</c:v>
                </c:pt>
                <c:pt idx="35639">
                  <c:v>1.012</c:v>
                </c:pt>
                <c:pt idx="35640">
                  <c:v>1.0110000000000001</c:v>
                </c:pt>
                <c:pt idx="35641">
                  <c:v>1.0110000000000001</c:v>
                </c:pt>
                <c:pt idx="35642">
                  <c:v>1.0110000000000001</c:v>
                </c:pt>
                <c:pt idx="35643">
                  <c:v>1.0110000000000001</c:v>
                </c:pt>
                <c:pt idx="35644">
                  <c:v>1.01</c:v>
                </c:pt>
                <c:pt idx="35645">
                  <c:v>1.0090000000000001</c:v>
                </c:pt>
                <c:pt idx="35646">
                  <c:v>1.0090000000000001</c:v>
                </c:pt>
                <c:pt idx="35647">
                  <c:v>1.008</c:v>
                </c:pt>
                <c:pt idx="35648">
                  <c:v>1.008</c:v>
                </c:pt>
                <c:pt idx="35649">
                  <c:v>1.0090000000000001</c:v>
                </c:pt>
                <c:pt idx="35650">
                  <c:v>1.0090000000000001</c:v>
                </c:pt>
                <c:pt idx="35651">
                  <c:v>1.01</c:v>
                </c:pt>
                <c:pt idx="35652">
                  <c:v>1.01</c:v>
                </c:pt>
                <c:pt idx="35653">
                  <c:v>1.01</c:v>
                </c:pt>
                <c:pt idx="35654">
                  <c:v>1.01</c:v>
                </c:pt>
                <c:pt idx="35655">
                  <c:v>1.0090000000000001</c:v>
                </c:pt>
                <c:pt idx="35656">
                  <c:v>1.008</c:v>
                </c:pt>
                <c:pt idx="35657">
                  <c:v>1.008</c:v>
                </c:pt>
                <c:pt idx="35658">
                  <c:v>1.008</c:v>
                </c:pt>
                <c:pt idx="35659">
                  <c:v>1.0090000000000001</c:v>
                </c:pt>
                <c:pt idx="35660">
                  <c:v>1.01</c:v>
                </c:pt>
                <c:pt idx="35661">
                  <c:v>1.0090000000000001</c:v>
                </c:pt>
                <c:pt idx="35662">
                  <c:v>1.01</c:v>
                </c:pt>
                <c:pt idx="35663">
                  <c:v>1.01</c:v>
                </c:pt>
                <c:pt idx="35664">
                  <c:v>1.01</c:v>
                </c:pt>
                <c:pt idx="35665">
                  <c:v>1.0110000000000001</c:v>
                </c:pt>
                <c:pt idx="35666">
                  <c:v>1.0110000000000001</c:v>
                </c:pt>
                <c:pt idx="35667">
                  <c:v>1.0130000000000001</c:v>
                </c:pt>
                <c:pt idx="35668">
                  <c:v>1.0110000000000001</c:v>
                </c:pt>
                <c:pt idx="35669">
                  <c:v>1.0110000000000001</c:v>
                </c:pt>
                <c:pt idx="35670">
                  <c:v>1.012</c:v>
                </c:pt>
                <c:pt idx="35671">
                  <c:v>1.0110000000000001</c:v>
                </c:pt>
                <c:pt idx="35672">
                  <c:v>1.0110000000000001</c:v>
                </c:pt>
                <c:pt idx="35673">
                  <c:v>1.0110000000000001</c:v>
                </c:pt>
                <c:pt idx="35674">
                  <c:v>1.01</c:v>
                </c:pt>
                <c:pt idx="35675">
                  <c:v>1.0090000000000001</c:v>
                </c:pt>
                <c:pt idx="35676">
                  <c:v>1.0090000000000001</c:v>
                </c:pt>
                <c:pt idx="35677">
                  <c:v>1.008</c:v>
                </c:pt>
                <c:pt idx="35678">
                  <c:v>1.008</c:v>
                </c:pt>
                <c:pt idx="35679">
                  <c:v>1.0090000000000001</c:v>
                </c:pt>
                <c:pt idx="35680">
                  <c:v>1.008</c:v>
                </c:pt>
                <c:pt idx="35681">
                  <c:v>1.0070000000000001</c:v>
                </c:pt>
                <c:pt idx="35682">
                  <c:v>1.0070000000000001</c:v>
                </c:pt>
                <c:pt idx="35683">
                  <c:v>1.008</c:v>
                </c:pt>
                <c:pt idx="35684">
                  <c:v>1.008</c:v>
                </c:pt>
                <c:pt idx="35685">
                  <c:v>1.008</c:v>
                </c:pt>
                <c:pt idx="35686">
                  <c:v>1.0090000000000001</c:v>
                </c:pt>
                <c:pt idx="35687">
                  <c:v>1.01</c:v>
                </c:pt>
                <c:pt idx="35688">
                  <c:v>1.0110000000000001</c:v>
                </c:pt>
                <c:pt idx="35689">
                  <c:v>1.01</c:v>
                </c:pt>
                <c:pt idx="35690">
                  <c:v>1.0090000000000001</c:v>
                </c:pt>
                <c:pt idx="35691">
                  <c:v>1.008</c:v>
                </c:pt>
                <c:pt idx="35692">
                  <c:v>1.0090000000000001</c:v>
                </c:pt>
                <c:pt idx="35693">
                  <c:v>1.0090000000000001</c:v>
                </c:pt>
                <c:pt idx="35694">
                  <c:v>1.0090000000000001</c:v>
                </c:pt>
                <c:pt idx="35695">
                  <c:v>1.006</c:v>
                </c:pt>
                <c:pt idx="35696">
                  <c:v>1.006</c:v>
                </c:pt>
                <c:pt idx="35697">
                  <c:v>1.006</c:v>
                </c:pt>
                <c:pt idx="35698">
                  <c:v>1.006</c:v>
                </c:pt>
                <c:pt idx="35699">
                  <c:v>1.008</c:v>
                </c:pt>
                <c:pt idx="35700">
                  <c:v>1.0090000000000001</c:v>
                </c:pt>
                <c:pt idx="35701">
                  <c:v>1.008</c:v>
                </c:pt>
                <c:pt idx="35702">
                  <c:v>1.0070000000000001</c:v>
                </c:pt>
                <c:pt idx="35703">
                  <c:v>1.008</c:v>
                </c:pt>
                <c:pt idx="35704">
                  <c:v>1.01</c:v>
                </c:pt>
                <c:pt idx="35705">
                  <c:v>1.01</c:v>
                </c:pt>
                <c:pt idx="35706">
                  <c:v>1.0090000000000001</c:v>
                </c:pt>
                <c:pt idx="35707">
                  <c:v>1.0110000000000001</c:v>
                </c:pt>
                <c:pt idx="35708">
                  <c:v>1.01</c:v>
                </c:pt>
                <c:pt idx="35709">
                  <c:v>1.008</c:v>
                </c:pt>
                <c:pt idx="35710">
                  <c:v>1.0090000000000001</c:v>
                </c:pt>
                <c:pt idx="35711">
                  <c:v>1.0110000000000001</c:v>
                </c:pt>
                <c:pt idx="35712">
                  <c:v>1.01</c:v>
                </c:pt>
                <c:pt idx="35713">
                  <c:v>1.01</c:v>
                </c:pt>
                <c:pt idx="35714">
                  <c:v>1.01</c:v>
                </c:pt>
                <c:pt idx="35715">
                  <c:v>1.01</c:v>
                </c:pt>
                <c:pt idx="35716">
                  <c:v>1.0110000000000001</c:v>
                </c:pt>
                <c:pt idx="35717">
                  <c:v>1.008</c:v>
                </c:pt>
                <c:pt idx="35718">
                  <c:v>1.0070000000000001</c:v>
                </c:pt>
                <c:pt idx="35719">
                  <c:v>1.0070000000000001</c:v>
                </c:pt>
                <c:pt idx="35720">
                  <c:v>1.0070000000000001</c:v>
                </c:pt>
                <c:pt idx="35721">
                  <c:v>1.006</c:v>
                </c:pt>
                <c:pt idx="35722">
                  <c:v>1.008</c:v>
                </c:pt>
                <c:pt idx="35723">
                  <c:v>1.0070000000000001</c:v>
                </c:pt>
                <c:pt idx="35724">
                  <c:v>1.0070000000000001</c:v>
                </c:pt>
                <c:pt idx="35725">
                  <c:v>1.0070000000000001</c:v>
                </c:pt>
                <c:pt idx="35726">
                  <c:v>1.0090000000000001</c:v>
                </c:pt>
                <c:pt idx="35727">
                  <c:v>1.008</c:v>
                </c:pt>
                <c:pt idx="35728">
                  <c:v>1.01</c:v>
                </c:pt>
                <c:pt idx="35729">
                  <c:v>1.01</c:v>
                </c:pt>
                <c:pt idx="35730">
                  <c:v>1.0110000000000001</c:v>
                </c:pt>
                <c:pt idx="35731">
                  <c:v>1.01</c:v>
                </c:pt>
                <c:pt idx="35732">
                  <c:v>1.0090000000000001</c:v>
                </c:pt>
                <c:pt idx="35733">
                  <c:v>1.006</c:v>
                </c:pt>
                <c:pt idx="35734">
                  <c:v>1.0070000000000001</c:v>
                </c:pt>
                <c:pt idx="35735">
                  <c:v>1.008</c:v>
                </c:pt>
                <c:pt idx="35736">
                  <c:v>1.0070000000000001</c:v>
                </c:pt>
                <c:pt idx="35737">
                  <c:v>1.006</c:v>
                </c:pt>
                <c:pt idx="35738">
                  <c:v>1.0070000000000001</c:v>
                </c:pt>
                <c:pt idx="35739">
                  <c:v>1.008</c:v>
                </c:pt>
                <c:pt idx="35740">
                  <c:v>1.0090000000000001</c:v>
                </c:pt>
                <c:pt idx="35741">
                  <c:v>1.0070000000000001</c:v>
                </c:pt>
                <c:pt idx="35742">
                  <c:v>1.01</c:v>
                </c:pt>
                <c:pt idx="35743">
                  <c:v>1.01</c:v>
                </c:pt>
                <c:pt idx="35744">
                  <c:v>1.0090000000000001</c:v>
                </c:pt>
                <c:pt idx="35745">
                  <c:v>1.0110000000000001</c:v>
                </c:pt>
                <c:pt idx="35746">
                  <c:v>1.01</c:v>
                </c:pt>
                <c:pt idx="35747">
                  <c:v>1.0090000000000001</c:v>
                </c:pt>
                <c:pt idx="35748">
                  <c:v>1.01</c:v>
                </c:pt>
                <c:pt idx="35749">
                  <c:v>1.01</c:v>
                </c:pt>
                <c:pt idx="35750">
                  <c:v>1.008</c:v>
                </c:pt>
                <c:pt idx="35751">
                  <c:v>1.008</c:v>
                </c:pt>
                <c:pt idx="35752">
                  <c:v>1.008</c:v>
                </c:pt>
                <c:pt idx="35753">
                  <c:v>1.008</c:v>
                </c:pt>
                <c:pt idx="35754">
                  <c:v>1.01</c:v>
                </c:pt>
                <c:pt idx="35755">
                  <c:v>1.0110000000000001</c:v>
                </c:pt>
                <c:pt idx="35756">
                  <c:v>1.0110000000000001</c:v>
                </c:pt>
                <c:pt idx="35757">
                  <c:v>1.0090000000000001</c:v>
                </c:pt>
                <c:pt idx="35758">
                  <c:v>1.0090000000000001</c:v>
                </c:pt>
                <c:pt idx="35759">
                  <c:v>1.0090000000000001</c:v>
                </c:pt>
                <c:pt idx="35760">
                  <c:v>1.008</c:v>
                </c:pt>
                <c:pt idx="35761">
                  <c:v>1.0090000000000001</c:v>
                </c:pt>
                <c:pt idx="35762">
                  <c:v>1.0090000000000001</c:v>
                </c:pt>
                <c:pt idx="35763">
                  <c:v>1.0090000000000001</c:v>
                </c:pt>
                <c:pt idx="35764">
                  <c:v>1.008</c:v>
                </c:pt>
                <c:pt idx="35765">
                  <c:v>1.0070000000000001</c:v>
                </c:pt>
                <c:pt idx="35766">
                  <c:v>1.0070000000000001</c:v>
                </c:pt>
                <c:pt idx="35767">
                  <c:v>1.0070000000000001</c:v>
                </c:pt>
                <c:pt idx="35768">
                  <c:v>1.0070000000000001</c:v>
                </c:pt>
                <c:pt idx="35769">
                  <c:v>1.006</c:v>
                </c:pt>
                <c:pt idx="35770">
                  <c:v>1.006</c:v>
                </c:pt>
                <c:pt idx="35771">
                  <c:v>1.0070000000000001</c:v>
                </c:pt>
                <c:pt idx="35772">
                  <c:v>1.0090000000000001</c:v>
                </c:pt>
                <c:pt idx="35773">
                  <c:v>1.0090000000000001</c:v>
                </c:pt>
                <c:pt idx="35774">
                  <c:v>1.0110000000000001</c:v>
                </c:pt>
                <c:pt idx="35775">
                  <c:v>1.0130000000000001</c:v>
                </c:pt>
                <c:pt idx="35776">
                  <c:v>1.01</c:v>
                </c:pt>
                <c:pt idx="35777">
                  <c:v>1.01</c:v>
                </c:pt>
                <c:pt idx="35778">
                  <c:v>1.01</c:v>
                </c:pt>
                <c:pt idx="35779">
                  <c:v>1.0090000000000001</c:v>
                </c:pt>
                <c:pt idx="35780">
                  <c:v>1.01</c:v>
                </c:pt>
                <c:pt idx="35781">
                  <c:v>1.0090000000000001</c:v>
                </c:pt>
                <c:pt idx="35782">
                  <c:v>1.008</c:v>
                </c:pt>
                <c:pt idx="35783">
                  <c:v>1.008</c:v>
                </c:pt>
                <c:pt idx="35784">
                  <c:v>1.0090000000000001</c:v>
                </c:pt>
                <c:pt idx="35785">
                  <c:v>1.008</c:v>
                </c:pt>
                <c:pt idx="35786">
                  <c:v>1.0070000000000001</c:v>
                </c:pt>
                <c:pt idx="35787">
                  <c:v>1.0070000000000001</c:v>
                </c:pt>
                <c:pt idx="35788">
                  <c:v>1.0070000000000001</c:v>
                </c:pt>
                <c:pt idx="35789">
                  <c:v>1.008</c:v>
                </c:pt>
                <c:pt idx="35790">
                  <c:v>1.008</c:v>
                </c:pt>
                <c:pt idx="35791">
                  <c:v>1.0090000000000001</c:v>
                </c:pt>
                <c:pt idx="35792">
                  <c:v>1.01</c:v>
                </c:pt>
                <c:pt idx="35793">
                  <c:v>1.01</c:v>
                </c:pt>
                <c:pt idx="35794">
                  <c:v>1.0090000000000001</c:v>
                </c:pt>
                <c:pt idx="35795">
                  <c:v>1.008</c:v>
                </c:pt>
                <c:pt idx="35796">
                  <c:v>1.0090000000000001</c:v>
                </c:pt>
                <c:pt idx="35797">
                  <c:v>1.008</c:v>
                </c:pt>
                <c:pt idx="35798">
                  <c:v>1.0070000000000001</c:v>
                </c:pt>
                <c:pt idx="35799">
                  <c:v>1.008</c:v>
                </c:pt>
                <c:pt idx="35800">
                  <c:v>1.008</c:v>
                </c:pt>
                <c:pt idx="35801">
                  <c:v>1.0070000000000001</c:v>
                </c:pt>
                <c:pt idx="35802">
                  <c:v>1.008</c:v>
                </c:pt>
                <c:pt idx="35803">
                  <c:v>1.008</c:v>
                </c:pt>
                <c:pt idx="35804">
                  <c:v>1.0070000000000001</c:v>
                </c:pt>
                <c:pt idx="35805">
                  <c:v>1.0090000000000001</c:v>
                </c:pt>
                <c:pt idx="35806">
                  <c:v>1.01</c:v>
                </c:pt>
                <c:pt idx="35807">
                  <c:v>1.008</c:v>
                </c:pt>
                <c:pt idx="35808">
                  <c:v>1.008</c:v>
                </c:pt>
                <c:pt idx="35809">
                  <c:v>1.0070000000000001</c:v>
                </c:pt>
                <c:pt idx="35810">
                  <c:v>1.006</c:v>
                </c:pt>
                <c:pt idx="35811">
                  <c:v>1.0050000000000001</c:v>
                </c:pt>
                <c:pt idx="35812">
                  <c:v>1.0050000000000001</c:v>
                </c:pt>
                <c:pt idx="35813">
                  <c:v>1.0050000000000001</c:v>
                </c:pt>
                <c:pt idx="35814">
                  <c:v>1.0070000000000001</c:v>
                </c:pt>
                <c:pt idx="35815">
                  <c:v>1.008</c:v>
                </c:pt>
                <c:pt idx="35816">
                  <c:v>1.0070000000000001</c:v>
                </c:pt>
                <c:pt idx="35817">
                  <c:v>1.006</c:v>
                </c:pt>
                <c:pt idx="35818">
                  <c:v>1.008</c:v>
                </c:pt>
                <c:pt idx="35819">
                  <c:v>1.0110000000000001</c:v>
                </c:pt>
                <c:pt idx="35820">
                  <c:v>1.0110000000000001</c:v>
                </c:pt>
                <c:pt idx="35821">
                  <c:v>1.008</c:v>
                </c:pt>
                <c:pt idx="35822">
                  <c:v>1.0090000000000001</c:v>
                </c:pt>
                <c:pt idx="35823">
                  <c:v>1.01</c:v>
                </c:pt>
                <c:pt idx="35824">
                  <c:v>1.01</c:v>
                </c:pt>
                <c:pt idx="35825">
                  <c:v>1.0110000000000001</c:v>
                </c:pt>
                <c:pt idx="35826">
                  <c:v>1.0110000000000001</c:v>
                </c:pt>
                <c:pt idx="35827">
                  <c:v>1.0110000000000001</c:v>
                </c:pt>
                <c:pt idx="35828">
                  <c:v>1.01</c:v>
                </c:pt>
                <c:pt idx="35829">
                  <c:v>1.0110000000000001</c:v>
                </c:pt>
                <c:pt idx="35830">
                  <c:v>1.012</c:v>
                </c:pt>
                <c:pt idx="35831">
                  <c:v>1.01</c:v>
                </c:pt>
                <c:pt idx="35832">
                  <c:v>1.01</c:v>
                </c:pt>
                <c:pt idx="35833">
                  <c:v>1.0090000000000001</c:v>
                </c:pt>
                <c:pt idx="35834">
                  <c:v>1.0090000000000001</c:v>
                </c:pt>
                <c:pt idx="35835">
                  <c:v>1.008</c:v>
                </c:pt>
                <c:pt idx="35836">
                  <c:v>1.0070000000000001</c:v>
                </c:pt>
                <c:pt idx="35837">
                  <c:v>1.008</c:v>
                </c:pt>
                <c:pt idx="35838">
                  <c:v>1.0090000000000001</c:v>
                </c:pt>
                <c:pt idx="35839">
                  <c:v>1.0090000000000001</c:v>
                </c:pt>
                <c:pt idx="35840">
                  <c:v>1.008</c:v>
                </c:pt>
                <c:pt idx="35841">
                  <c:v>1.008</c:v>
                </c:pt>
                <c:pt idx="35842">
                  <c:v>1.008</c:v>
                </c:pt>
                <c:pt idx="35843">
                  <c:v>1.0090000000000001</c:v>
                </c:pt>
                <c:pt idx="35844">
                  <c:v>1.0090000000000001</c:v>
                </c:pt>
                <c:pt idx="35845">
                  <c:v>1.0110000000000001</c:v>
                </c:pt>
                <c:pt idx="35846">
                  <c:v>1.01</c:v>
                </c:pt>
                <c:pt idx="35847">
                  <c:v>1.0110000000000001</c:v>
                </c:pt>
                <c:pt idx="35848">
                  <c:v>1.0110000000000001</c:v>
                </c:pt>
                <c:pt idx="35849">
                  <c:v>1.0110000000000001</c:v>
                </c:pt>
                <c:pt idx="35850">
                  <c:v>1.0110000000000001</c:v>
                </c:pt>
                <c:pt idx="35851">
                  <c:v>1.0110000000000001</c:v>
                </c:pt>
                <c:pt idx="35852">
                  <c:v>1.01</c:v>
                </c:pt>
                <c:pt idx="35853">
                  <c:v>1.01</c:v>
                </c:pt>
                <c:pt idx="35854">
                  <c:v>1.01</c:v>
                </c:pt>
                <c:pt idx="35855">
                  <c:v>1.01</c:v>
                </c:pt>
                <c:pt idx="35856">
                  <c:v>1.01</c:v>
                </c:pt>
                <c:pt idx="35857">
                  <c:v>1.0090000000000001</c:v>
                </c:pt>
                <c:pt idx="35858">
                  <c:v>1.008</c:v>
                </c:pt>
                <c:pt idx="35859">
                  <c:v>1.0090000000000001</c:v>
                </c:pt>
                <c:pt idx="35860">
                  <c:v>1.01</c:v>
                </c:pt>
                <c:pt idx="35861">
                  <c:v>1.0090000000000001</c:v>
                </c:pt>
                <c:pt idx="35862">
                  <c:v>1.0110000000000001</c:v>
                </c:pt>
                <c:pt idx="35863">
                  <c:v>1.01</c:v>
                </c:pt>
                <c:pt idx="35864">
                  <c:v>1.0110000000000001</c:v>
                </c:pt>
                <c:pt idx="35865">
                  <c:v>1.0110000000000001</c:v>
                </c:pt>
                <c:pt idx="35866">
                  <c:v>1.012</c:v>
                </c:pt>
                <c:pt idx="35867">
                  <c:v>1.012</c:v>
                </c:pt>
                <c:pt idx="35868">
                  <c:v>1.012</c:v>
                </c:pt>
                <c:pt idx="35869">
                  <c:v>1.0110000000000001</c:v>
                </c:pt>
                <c:pt idx="35870">
                  <c:v>1.0110000000000001</c:v>
                </c:pt>
                <c:pt idx="35871">
                  <c:v>1.0090000000000001</c:v>
                </c:pt>
                <c:pt idx="35872">
                  <c:v>1.0090000000000001</c:v>
                </c:pt>
                <c:pt idx="35873">
                  <c:v>1.008</c:v>
                </c:pt>
                <c:pt idx="35874">
                  <c:v>1.008</c:v>
                </c:pt>
                <c:pt idx="35875">
                  <c:v>1.0090000000000001</c:v>
                </c:pt>
                <c:pt idx="35876">
                  <c:v>1.01</c:v>
                </c:pt>
                <c:pt idx="35877">
                  <c:v>1.0090000000000001</c:v>
                </c:pt>
                <c:pt idx="35878">
                  <c:v>1.0090000000000001</c:v>
                </c:pt>
                <c:pt idx="35879">
                  <c:v>1.0090000000000001</c:v>
                </c:pt>
                <c:pt idx="35880">
                  <c:v>1.0110000000000001</c:v>
                </c:pt>
                <c:pt idx="35881">
                  <c:v>1.0110000000000001</c:v>
                </c:pt>
                <c:pt idx="35882">
                  <c:v>1.01</c:v>
                </c:pt>
                <c:pt idx="35883">
                  <c:v>1.01</c:v>
                </c:pt>
                <c:pt idx="35884">
                  <c:v>1.0110000000000001</c:v>
                </c:pt>
                <c:pt idx="35885">
                  <c:v>1.0130000000000001</c:v>
                </c:pt>
                <c:pt idx="35886">
                  <c:v>1.0130000000000001</c:v>
                </c:pt>
                <c:pt idx="35887">
                  <c:v>1.014</c:v>
                </c:pt>
                <c:pt idx="35888">
                  <c:v>1.012</c:v>
                </c:pt>
                <c:pt idx="35889">
                  <c:v>1.0110000000000001</c:v>
                </c:pt>
                <c:pt idx="35890">
                  <c:v>1.01</c:v>
                </c:pt>
                <c:pt idx="35891">
                  <c:v>1.0090000000000001</c:v>
                </c:pt>
                <c:pt idx="35892">
                  <c:v>1.008</c:v>
                </c:pt>
                <c:pt idx="35893">
                  <c:v>1.01</c:v>
                </c:pt>
                <c:pt idx="35894">
                  <c:v>1.0110000000000001</c:v>
                </c:pt>
                <c:pt idx="35895">
                  <c:v>1.01</c:v>
                </c:pt>
                <c:pt idx="35896">
                  <c:v>1.01</c:v>
                </c:pt>
                <c:pt idx="35897">
                  <c:v>1.0090000000000001</c:v>
                </c:pt>
                <c:pt idx="35898">
                  <c:v>1.01</c:v>
                </c:pt>
                <c:pt idx="35899">
                  <c:v>1.0110000000000001</c:v>
                </c:pt>
                <c:pt idx="35900">
                  <c:v>1.01</c:v>
                </c:pt>
                <c:pt idx="35901">
                  <c:v>1.0090000000000001</c:v>
                </c:pt>
                <c:pt idx="35902">
                  <c:v>1.01</c:v>
                </c:pt>
                <c:pt idx="35903">
                  <c:v>1.008</c:v>
                </c:pt>
                <c:pt idx="35904">
                  <c:v>1.0090000000000001</c:v>
                </c:pt>
                <c:pt idx="35905">
                  <c:v>1.0090000000000001</c:v>
                </c:pt>
                <c:pt idx="35906">
                  <c:v>1.0090000000000001</c:v>
                </c:pt>
                <c:pt idx="35907">
                  <c:v>1.0070000000000001</c:v>
                </c:pt>
                <c:pt idx="35908">
                  <c:v>1.0070000000000001</c:v>
                </c:pt>
                <c:pt idx="35909">
                  <c:v>1.008</c:v>
                </c:pt>
                <c:pt idx="35910">
                  <c:v>1.008</c:v>
                </c:pt>
                <c:pt idx="35911">
                  <c:v>1.008</c:v>
                </c:pt>
                <c:pt idx="35912">
                  <c:v>1.0110000000000001</c:v>
                </c:pt>
                <c:pt idx="35913">
                  <c:v>1.01</c:v>
                </c:pt>
                <c:pt idx="35914">
                  <c:v>1.0090000000000001</c:v>
                </c:pt>
                <c:pt idx="35915">
                  <c:v>1.01</c:v>
                </c:pt>
                <c:pt idx="35916">
                  <c:v>1.0110000000000001</c:v>
                </c:pt>
                <c:pt idx="35917">
                  <c:v>1.01</c:v>
                </c:pt>
                <c:pt idx="35918">
                  <c:v>1.01</c:v>
                </c:pt>
                <c:pt idx="35919">
                  <c:v>1.012</c:v>
                </c:pt>
                <c:pt idx="35920">
                  <c:v>1.0110000000000001</c:v>
                </c:pt>
                <c:pt idx="35921">
                  <c:v>1.0090000000000001</c:v>
                </c:pt>
                <c:pt idx="35922">
                  <c:v>1.01</c:v>
                </c:pt>
                <c:pt idx="35923">
                  <c:v>1.01</c:v>
                </c:pt>
                <c:pt idx="35924">
                  <c:v>1.0110000000000001</c:v>
                </c:pt>
                <c:pt idx="35925">
                  <c:v>1.01</c:v>
                </c:pt>
                <c:pt idx="35926">
                  <c:v>1.0090000000000001</c:v>
                </c:pt>
                <c:pt idx="35927">
                  <c:v>1.008</c:v>
                </c:pt>
                <c:pt idx="35928">
                  <c:v>1.0090000000000001</c:v>
                </c:pt>
                <c:pt idx="35929">
                  <c:v>1.01</c:v>
                </c:pt>
                <c:pt idx="35930">
                  <c:v>1.01</c:v>
                </c:pt>
                <c:pt idx="35931">
                  <c:v>1.0090000000000001</c:v>
                </c:pt>
                <c:pt idx="35932">
                  <c:v>1.008</c:v>
                </c:pt>
                <c:pt idx="35933">
                  <c:v>1.0090000000000001</c:v>
                </c:pt>
                <c:pt idx="35934">
                  <c:v>1.0090000000000001</c:v>
                </c:pt>
                <c:pt idx="35935">
                  <c:v>1.008</c:v>
                </c:pt>
                <c:pt idx="35936">
                  <c:v>1.008</c:v>
                </c:pt>
                <c:pt idx="35937">
                  <c:v>1.0070000000000001</c:v>
                </c:pt>
                <c:pt idx="35938">
                  <c:v>1.0090000000000001</c:v>
                </c:pt>
                <c:pt idx="35939">
                  <c:v>1.008</c:v>
                </c:pt>
                <c:pt idx="35940">
                  <c:v>1.0090000000000001</c:v>
                </c:pt>
                <c:pt idx="35941">
                  <c:v>1.0090000000000001</c:v>
                </c:pt>
                <c:pt idx="35942">
                  <c:v>1.008</c:v>
                </c:pt>
                <c:pt idx="35943">
                  <c:v>1.0090000000000001</c:v>
                </c:pt>
                <c:pt idx="35944">
                  <c:v>1.0090000000000001</c:v>
                </c:pt>
                <c:pt idx="35945">
                  <c:v>1.0070000000000001</c:v>
                </c:pt>
                <c:pt idx="35946">
                  <c:v>1.008</c:v>
                </c:pt>
                <c:pt idx="35947">
                  <c:v>1.0070000000000001</c:v>
                </c:pt>
                <c:pt idx="35948">
                  <c:v>1.006</c:v>
                </c:pt>
                <c:pt idx="35949">
                  <c:v>1.0070000000000001</c:v>
                </c:pt>
                <c:pt idx="35950">
                  <c:v>1.01</c:v>
                </c:pt>
                <c:pt idx="35951">
                  <c:v>1.0110000000000001</c:v>
                </c:pt>
                <c:pt idx="35952">
                  <c:v>1.008</c:v>
                </c:pt>
                <c:pt idx="35953">
                  <c:v>1.0090000000000001</c:v>
                </c:pt>
                <c:pt idx="35954">
                  <c:v>1.006</c:v>
                </c:pt>
                <c:pt idx="35955">
                  <c:v>1.006</c:v>
                </c:pt>
                <c:pt idx="35956">
                  <c:v>1.0070000000000001</c:v>
                </c:pt>
                <c:pt idx="35957">
                  <c:v>1.0070000000000001</c:v>
                </c:pt>
                <c:pt idx="35958">
                  <c:v>1.006</c:v>
                </c:pt>
                <c:pt idx="35959">
                  <c:v>1.008</c:v>
                </c:pt>
                <c:pt idx="35960">
                  <c:v>1.0090000000000001</c:v>
                </c:pt>
                <c:pt idx="35961">
                  <c:v>1.01</c:v>
                </c:pt>
                <c:pt idx="35962">
                  <c:v>1.0110000000000001</c:v>
                </c:pt>
                <c:pt idx="35963">
                  <c:v>1.0110000000000001</c:v>
                </c:pt>
                <c:pt idx="35964">
                  <c:v>1.0110000000000001</c:v>
                </c:pt>
                <c:pt idx="35965">
                  <c:v>1.0110000000000001</c:v>
                </c:pt>
                <c:pt idx="35966">
                  <c:v>1.0110000000000001</c:v>
                </c:pt>
                <c:pt idx="35967">
                  <c:v>1.0110000000000001</c:v>
                </c:pt>
                <c:pt idx="35968">
                  <c:v>1.0110000000000001</c:v>
                </c:pt>
                <c:pt idx="35969">
                  <c:v>1.0110000000000001</c:v>
                </c:pt>
                <c:pt idx="35970">
                  <c:v>1.01</c:v>
                </c:pt>
                <c:pt idx="35971">
                  <c:v>1.01</c:v>
                </c:pt>
                <c:pt idx="35972">
                  <c:v>1.0090000000000001</c:v>
                </c:pt>
                <c:pt idx="35973">
                  <c:v>1.0090000000000001</c:v>
                </c:pt>
                <c:pt idx="35974">
                  <c:v>1.0090000000000001</c:v>
                </c:pt>
                <c:pt idx="35975">
                  <c:v>1.0090000000000001</c:v>
                </c:pt>
                <c:pt idx="35976">
                  <c:v>1.0090000000000001</c:v>
                </c:pt>
                <c:pt idx="35977">
                  <c:v>1.0070000000000001</c:v>
                </c:pt>
                <c:pt idx="35978">
                  <c:v>1.0070000000000001</c:v>
                </c:pt>
                <c:pt idx="35979">
                  <c:v>1.008</c:v>
                </c:pt>
                <c:pt idx="35980">
                  <c:v>1.0090000000000001</c:v>
                </c:pt>
                <c:pt idx="35981">
                  <c:v>1.01</c:v>
                </c:pt>
                <c:pt idx="35982">
                  <c:v>1.01</c:v>
                </c:pt>
                <c:pt idx="35983">
                  <c:v>1.01</c:v>
                </c:pt>
                <c:pt idx="35984">
                  <c:v>1.0110000000000001</c:v>
                </c:pt>
                <c:pt idx="35985">
                  <c:v>1.0090000000000001</c:v>
                </c:pt>
                <c:pt idx="35986">
                  <c:v>1.0090000000000001</c:v>
                </c:pt>
                <c:pt idx="35987">
                  <c:v>1.01</c:v>
                </c:pt>
                <c:pt idx="35988">
                  <c:v>1.0090000000000001</c:v>
                </c:pt>
                <c:pt idx="35989">
                  <c:v>1.01</c:v>
                </c:pt>
                <c:pt idx="35990">
                  <c:v>1.0090000000000001</c:v>
                </c:pt>
                <c:pt idx="35991">
                  <c:v>1.0090000000000001</c:v>
                </c:pt>
                <c:pt idx="35992">
                  <c:v>1.01</c:v>
                </c:pt>
                <c:pt idx="35993">
                  <c:v>1.01</c:v>
                </c:pt>
                <c:pt idx="35994">
                  <c:v>1.0090000000000001</c:v>
                </c:pt>
                <c:pt idx="35995">
                  <c:v>1.0090000000000001</c:v>
                </c:pt>
                <c:pt idx="35996">
                  <c:v>1.008</c:v>
                </c:pt>
                <c:pt idx="35997">
                  <c:v>1.008</c:v>
                </c:pt>
                <c:pt idx="35998">
                  <c:v>1.0070000000000001</c:v>
                </c:pt>
                <c:pt idx="35999">
                  <c:v>1.0070000000000001</c:v>
                </c:pt>
                <c:pt idx="36000">
                  <c:v>1.0070000000000001</c:v>
                </c:pt>
                <c:pt idx="36001">
                  <c:v>1.006</c:v>
                </c:pt>
                <c:pt idx="36002">
                  <c:v>1.006</c:v>
                </c:pt>
                <c:pt idx="36003">
                  <c:v>1.008</c:v>
                </c:pt>
                <c:pt idx="36004">
                  <c:v>1.0070000000000001</c:v>
                </c:pt>
                <c:pt idx="36005">
                  <c:v>1.008</c:v>
                </c:pt>
                <c:pt idx="36006">
                  <c:v>1.0090000000000001</c:v>
                </c:pt>
                <c:pt idx="36007">
                  <c:v>1.008</c:v>
                </c:pt>
                <c:pt idx="36008">
                  <c:v>1.008</c:v>
                </c:pt>
                <c:pt idx="36009">
                  <c:v>1.0090000000000001</c:v>
                </c:pt>
                <c:pt idx="36010">
                  <c:v>1.008</c:v>
                </c:pt>
                <c:pt idx="36011">
                  <c:v>1.008</c:v>
                </c:pt>
                <c:pt idx="36012">
                  <c:v>1.0070000000000001</c:v>
                </c:pt>
                <c:pt idx="36013">
                  <c:v>1.0070000000000001</c:v>
                </c:pt>
                <c:pt idx="36014">
                  <c:v>1.008</c:v>
                </c:pt>
                <c:pt idx="36015">
                  <c:v>1.0090000000000001</c:v>
                </c:pt>
                <c:pt idx="36016">
                  <c:v>1.0090000000000001</c:v>
                </c:pt>
                <c:pt idx="36017">
                  <c:v>1.0090000000000001</c:v>
                </c:pt>
                <c:pt idx="36018">
                  <c:v>1.01</c:v>
                </c:pt>
                <c:pt idx="36019">
                  <c:v>1.0110000000000001</c:v>
                </c:pt>
                <c:pt idx="36020">
                  <c:v>1.01</c:v>
                </c:pt>
                <c:pt idx="36021">
                  <c:v>1.0110000000000001</c:v>
                </c:pt>
                <c:pt idx="36022">
                  <c:v>1.01</c:v>
                </c:pt>
                <c:pt idx="36023">
                  <c:v>1.0110000000000001</c:v>
                </c:pt>
                <c:pt idx="36024">
                  <c:v>1.01</c:v>
                </c:pt>
                <c:pt idx="36025">
                  <c:v>1.0110000000000001</c:v>
                </c:pt>
                <c:pt idx="36026">
                  <c:v>1.0110000000000001</c:v>
                </c:pt>
                <c:pt idx="36027">
                  <c:v>1.012</c:v>
                </c:pt>
                <c:pt idx="36028">
                  <c:v>1.0110000000000001</c:v>
                </c:pt>
                <c:pt idx="36029">
                  <c:v>1.0110000000000001</c:v>
                </c:pt>
                <c:pt idx="36030">
                  <c:v>1.01</c:v>
                </c:pt>
                <c:pt idx="36031">
                  <c:v>1.0090000000000001</c:v>
                </c:pt>
                <c:pt idx="36032">
                  <c:v>1.01</c:v>
                </c:pt>
                <c:pt idx="36033">
                  <c:v>1.01</c:v>
                </c:pt>
                <c:pt idx="36034">
                  <c:v>1.01</c:v>
                </c:pt>
                <c:pt idx="36035">
                  <c:v>1.0090000000000001</c:v>
                </c:pt>
                <c:pt idx="36036">
                  <c:v>1.008</c:v>
                </c:pt>
                <c:pt idx="36037">
                  <c:v>1.0090000000000001</c:v>
                </c:pt>
                <c:pt idx="36038">
                  <c:v>1.0090000000000001</c:v>
                </c:pt>
                <c:pt idx="36039">
                  <c:v>1.0090000000000001</c:v>
                </c:pt>
                <c:pt idx="36040">
                  <c:v>1.0090000000000001</c:v>
                </c:pt>
                <c:pt idx="36041">
                  <c:v>1.01</c:v>
                </c:pt>
                <c:pt idx="36042">
                  <c:v>1.01</c:v>
                </c:pt>
                <c:pt idx="36043">
                  <c:v>1.0090000000000001</c:v>
                </c:pt>
                <c:pt idx="36044">
                  <c:v>1.0090000000000001</c:v>
                </c:pt>
                <c:pt idx="36045">
                  <c:v>1.0090000000000001</c:v>
                </c:pt>
                <c:pt idx="36046">
                  <c:v>1.0090000000000001</c:v>
                </c:pt>
                <c:pt idx="36047">
                  <c:v>1.01</c:v>
                </c:pt>
                <c:pt idx="36048">
                  <c:v>1.0110000000000001</c:v>
                </c:pt>
                <c:pt idx="36049">
                  <c:v>1.012</c:v>
                </c:pt>
                <c:pt idx="36050">
                  <c:v>1.012</c:v>
                </c:pt>
                <c:pt idx="36051">
                  <c:v>1.0110000000000001</c:v>
                </c:pt>
                <c:pt idx="36052">
                  <c:v>1.01</c:v>
                </c:pt>
                <c:pt idx="36053">
                  <c:v>1.01</c:v>
                </c:pt>
                <c:pt idx="36054">
                  <c:v>1.01</c:v>
                </c:pt>
                <c:pt idx="36055">
                  <c:v>1.0110000000000001</c:v>
                </c:pt>
                <c:pt idx="36056">
                  <c:v>1.01</c:v>
                </c:pt>
                <c:pt idx="36057">
                  <c:v>1.0090000000000001</c:v>
                </c:pt>
                <c:pt idx="36058">
                  <c:v>1.01</c:v>
                </c:pt>
                <c:pt idx="36059">
                  <c:v>1.01</c:v>
                </c:pt>
                <c:pt idx="36060">
                  <c:v>1.01</c:v>
                </c:pt>
                <c:pt idx="36061">
                  <c:v>1.0110000000000001</c:v>
                </c:pt>
                <c:pt idx="36062">
                  <c:v>1.0090000000000001</c:v>
                </c:pt>
                <c:pt idx="36063">
                  <c:v>1.01</c:v>
                </c:pt>
                <c:pt idx="36064">
                  <c:v>1.01</c:v>
                </c:pt>
                <c:pt idx="36065">
                  <c:v>1.0110000000000001</c:v>
                </c:pt>
                <c:pt idx="36066">
                  <c:v>1.012</c:v>
                </c:pt>
                <c:pt idx="36067">
                  <c:v>1.0110000000000001</c:v>
                </c:pt>
                <c:pt idx="36068">
                  <c:v>1.0110000000000001</c:v>
                </c:pt>
                <c:pt idx="36069">
                  <c:v>1.01</c:v>
                </c:pt>
                <c:pt idx="36070">
                  <c:v>1.0110000000000001</c:v>
                </c:pt>
                <c:pt idx="36071">
                  <c:v>1.0110000000000001</c:v>
                </c:pt>
                <c:pt idx="36072">
                  <c:v>1.0110000000000001</c:v>
                </c:pt>
                <c:pt idx="36073">
                  <c:v>1.0110000000000001</c:v>
                </c:pt>
                <c:pt idx="36074">
                  <c:v>1.0110000000000001</c:v>
                </c:pt>
                <c:pt idx="36075">
                  <c:v>1.012</c:v>
                </c:pt>
                <c:pt idx="36076">
                  <c:v>1.0110000000000001</c:v>
                </c:pt>
                <c:pt idx="36077">
                  <c:v>1.0110000000000001</c:v>
                </c:pt>
                <c:pt idx="36078">
                  <c:v>1.0110000000000001</c:v>
                </c:pt>
                <c:pt idx="36079">
                  <c:v>1.012</c:v>
                </c:pt>
                <c:pt idx="36080">
                  <c:v>1.01</c:v>
                </c:pt>
                <c:pt idx="36081">
                  <c:v>1.008</c:v>
                </c:pt>
                <c:pt idx="36082">
                  <c:v>1.0090000000000001</c:v>
                </c:pt>
                <c:pt idx="36083">
                  <c:v>1.0090000000000001</c:v>
                </c:pt>
                <c:pt idx="36084">
                  <c:v>1.0090000000000001</c:v>
                </c:pt>
                <c:pt idx="36085">
                  <c:v>1.01</c:v>
                </c:pt>
                <c:pt idx="36086">
                  <c:v>1.01</c:v>
                </c:pt>
                <c:pt idx="36087">
                  <c:v>1.01</c:v>
                </c:pt>
                <c:pt idx="36088">
                  <c:v>1.01</c:v>
                </c:pt>
                <c:pt idx="36089">
                  <c:v>1.0090000000000001</c:v>
                </c:pt>
                <c:pt idx="36090">
                  <c:v>1.0090000000000001</c:v>
                </c:pt>
                <c:pt idx="36091">
                  <c:v>1.0090000000000001</c:v>
                </c:pt>
                <c:pt idx="36092">
                  <c:v>1.008</c:v>
                </c:pt>
                <c:pt idx="36093">
                  <c:v>1.01</c:v>
                </c:pt>
                <c:pt idx="36094">
                  <c:v>1.0110000000000001</c:v>
                </c:pt>
                <c:pt idx="36095">
                  <c:v>1.0110000000000001</c:v>
                </c:pt>
                <c:pt idx="36096">
                  <c:v>1.012</c:v>
                </c:pt>
                <c:pt idx="36097">
                  <c:v>1.012</c:v>
                </c:pt>
                <c:pt idx="36098">
                  <c:v>1.0110000000000001</c:v>
                </c:pt>
                <c:pt idx="36099">
                  <c:v>1.0110000000000001</c:v>
                </c:pt>
                <c:pt idx="36100">
                  <c:v>1.0090000000000001</c:v>
                </c:pt>
                <c:pt idx="36101">
                  <c:v>1.0090000000000001</c:v>
                </c:pt>
                <c:pt idx="36102">
                  <c:v>1.01</c:v>
                </c:pt>
                <c:pt idx="36103">
                  <c:v>1.01</c:v>
                </c:pt>
                <c:pt idx="36104">
                  <c:v>1.0110000000000001</c:v>
                </c:pt>
                <c:pt idx="36105">
                  <c:v>1.0110000000000001</c:v>
                </c:pt>
                <c:pt idx="36106">
                  <c:v>1.0110000000000001</c:v>
                </c:pt>
                <c:pt idx="36107">
                  <c:v>1.0090000000000001</c:v>
                </c:pt>
                <c:pt idx="36108">
                  <c:v>1.01</c:v>
                </c:pt>
                <c:pt idx="36109">
                  <c:v>1.01</c:v>
                </c:pt>
                <c:pt idx="36110">
                  <c:v>1.0090000000000001</c:v>
                </c:pt>
                <c:pt idx="36111">
                  <c:v>1.01</c:v>
                </c:pt>
                <c:pt idx="36112">
                  <c:v>1.0110000000000001</c:v>
                </c:pt>
                <c:pt idx="36113">
                  <c:v>1.0110000000000001</c:v>
                </c:pt>
                <c:pt idx="36114">
                  <c:v>1.0090000000000001</c:v>
                </c:pt>
                <c:pt idx="36115">
                  <c:v>1.0090000000000001</c:v>
                </c:pt>
                <c:pt idx="36116">
                  <c:v>1.0090000000000001</c:v>
                </c:pt>
                <c:pt idx="36117">
                  <c:v>1.01</c:v>
                </c:pt>
                <c:pt idx="36118">
                  <c:v>1.0090000000000001</c:v>
                </c:pt>
                <c:pt idx="36119">
                  <c:v>1.01</c:v>
                </c:pt>
                <c:pt idx="36120">
                  <c:v>1.01</c:v>
                </c:pt>
                <c:pt idx="36121">
                  <c:v>1.0110000000000001</c:v>
                </c:pt>
                <c:pt idx="36122">
                  <c:v>1.01</c:v>
                </c:pt>
                <c:pt idx="36123">
                  <c:v>1.01</c:v>
                </c:pt>
                <c:pt idx="36124">
                  <c:v>1.01</c:v>
                </c:pt>
                <c:pt idx="36125">
                  <c:v>1.012</c:v>
                </c:pt>
                <c:pt idx="36126">
                  <c:v>1.0110000000000001</c:v>
                </c:pt>
                <c:pt idx="36127">
                  <c:v>1.0110000000000001</c:v>
                </c:pt>
                <c:pt idx="36128">
                  <c:v>1.0110000000000001</c:v>
                </c:pt>
                <c:pt idx="36129">
                  <c:v>1.01</c:v>
                </c:pt>
                <c:pt idx="36130">
                  <c:v>1.01</c:v>
                </c:pt>
                <c:pt idx="36131">
                  <c:v>1.0090000000000001</c:v>
                </c:pt>
                <c:pt idx="36132">
                  <c:v>1.01</c:v>
                </c:pt>
                <c:pt idx="36133">
                  <c:v>1.012</c:v>
                </c:pt>
                <c:pt idx="36134">
                  <c:v>1.012</c:v>
                </c:pt>
                <c:pt idx="36135">
                  <c:v>1.0110000000000001</c:v>
                </c:pt>
                <c:pt idx="36136">
                  <c:v>1.0110000000000001</c:v>
                </c:pt>
                <c:pt idx="36137">
                  <c:v>1.01</c:v>
                </c:pt>
                <c:pt idx="36138">
                  <c:v>1.01</c:v>
                </c:pt>
                <c:pt idx="36139">
                  <c:v>1.0090000000000001</c:v>
                </c:pt>
                <c:pt idx="36140">
                  <c:v>1.0090000000000001</c:v>
                </c:pt>
                <c:pt idx="36141">
                  <c:v>1.01</c:v>
                </c:pt>
                <c:pt idx="36142">
                  <c:v>1.0090000000000001</c:v>
                </c:pt>
                <c:pt idx="36143">
                  <c:v>1.008</c:v>
                </c:pt>
                <c:pt idx="36144">
                  <c:v>1.008</c:v>
                </c:pt>
                <c:pt idx="36145">
                  <c:v>1.0090000000000001</c:v>
                </c:pt>
                <c:pt idx="36146">
                  <c:v>1.01</c:v>
                </c:pt>
                <c:pt idx="36147">
                  <c:v>1.0090000000000001</c:v>
                </c:pt>
                <c:pt idx="36148">
                  <c:v>1.01</c:v>
                </c:pt>
                <c:pt idx="36149">
                  <c:v>1.01</c:v>
                </c:pt>
                <c:pt idx="36150">
                  <c:v>1.0110000000000001</c:v>
                </c:pt>
                <c:pt idx="36151">
                  <c:v>1.01</c:v>
                </c:pt>
                <c:pt idx="36152">
                  <c:v>1.01</c:v>
                </c:pt>
                <c:pt idx="36153">
                  <c:v>1.01</c:v>
                </c:pt>
                <c:pt idx="36154">
                  <c:v>1.0110000000000001</c:v>
                </c:pt>
                <c:pt idx="36155">
                  <c:v>1.0110000000000001</c:v>
                </c:pt>
                <c:pt idx="36156">
                  <c:v>1.0110000000000001</c:v>
                </c:pt>
                <c:pt idx="36157">
                  <c:v>1.0110000000000001</c:v>
                </c:pt>
                <c:pt idx="36158">
                  <c:v>1.012</c:v>
                </c:pt>
                <c:pt idx="36159">
                  <c:v>1.0110000000000001</c:v>
                </c:pt>
                <c:pt idx="36160">
                  <c:v>1.0110000000000001</c:v>
                </c:pt>
                <c:pt idx="36161">
                  <c:v>1.012</c:v>
                </c:pt>
                <c:pt idx="36162">
                  <c:v>1.01</c:v>
                </c:pt>
                <c:pt idx="36163">
                  <c:v>1.0110000000000001</c:v>
                </c:pt>
                <c:pt idx="36164">
                  <c:v>1.012</c:v>
                </c:pt>
                <c:pt idx="36165">
                  <c:v>1.0130000000000001</c:v>
                </c:pt>
                <c:pt idx="36166">
                  <c:v>1.0110000000000001</c:v>
                </c:pt>
                <c:pt idx="36167">
                  <c:v>1.0110000000000001</c:v>
                </c:pt>
                <c:pt idx="36168">
                  <c:v>1.0130000000000001</c:v>
                </c:pt>
                <c:pt idx="36169">
                  <c:v>1.012</c:v>
                </c:pt>
                <c:pt idx="36170">
                  <c:v>1.01</c:v>
                </c:pt>
                <c:pt idx="36171">
                  <c:v>1.012</c:v>
                </c:pt>
                <c:pt idx="36172">
                  <c:v>1.012</c:v>
                </c:pt>
                <c:pt idx="36173">
                  <c:v>1.012</c:v>
                </c:pt>
                <c:pt idx="36174">
                  <c:v>1.012</c:v>
                </c:pt>
                <c:pt idx="36175">
                  <c:v>1.012</c:v>
                </c:pt>
                <c:pt idx="36176">
                  <c:v>1.012</c:v>
                </c:pt>
                <c:pt idx="36177">
                  <c:v>1.0110000000000001</c:v>
                </c:pt>
                <c:pt idx="36178">
                  <c:v>1.0090000000000001</c:v>
                </c:pt>
                <c:pt idx="36179">
                  <c:v>1.01</c:v>
                </c:pt>
                <c:pt idx="36180">
                  <c:v>1.0110000000000001</c:v>
                </c:pt>
                <c:pt idx="36181">
                  <c:v>1.0130000000000001</c:v>
                </c:pt>
                <c:pt idx="36182">
                  <c:v>1.0130000000000001</c:v>
                </c:pt>
                <c:pt idx="36183">
                  <c:v>1.014</c:v>
                </c:pt>
                <c:pt idx="36184">
                  <c:v>1.0130000000000001</c:v>
                </c:pt>
                <c:pt idx="36185">
                  <c:v>1.012</c:v>
                </c:pt>
                <c:pt idx="36186">
                  <c:v>1.012</c:v>
                </c:pt>
                <c:pt idx="36187">
                  <c:v>1.012</c:v>
                </c:pt>
                <c:pt idx="36188">
                  <c:v>1.012</c:v>
                </c:pt>
                <c:pt idx="36189">
                  <c:v>1.0110000000000001</c:v>
                </c:pt>
                <c:pt idx="36190">
                  <c:v>1.0110000000000001</c:v>
                </c:pt>
                <c:pt idx="36191">
                  <c:v>1.0130000000000001</c:v>
                </c:pt>
                <c:pt idx="36192">
                  <c:v>1.012</c:v>
                </c:pt>
                <c:pt idx="36193">
                  <c:v>1.0110000000000001</c:v>
                </c:pt>
                <c:pt idx="36194">
                  <c:v>1.0110000000000001</c:v>
                </c:pt>
                <c:pt idx="36195">
                  <c:v>1.0110000000000001</c:v>
                </c:pt>
                <c:pt idx="36196">
                  <c:v>1.0110000000000001</c:v>
                </c:pt>
                <c:pt idx="36197">
                  <c:v>1.012</c:v>
                </c:pt>
                <c:pt idx="36198">
                  <c:v>1.0130000000000001</c:v>
                </c:pt>
                <c:pt idx="36199">
                  <c:v>1.014</c:v>
                </c:pt>
                <c:pt idx="36200">
                  <c:v>1.012</c:v>
                </c:pt>
                <c:pt idx="36201">
                  <c:v>1.0130000000000001</c:v>
                </c:pt>
                <c:pt idx="36202">
                  <c:v>1.012</c:v>
                </c:pt>
                <c:pt idx="36203">
                  <c:v>1.0130000000000001</c:v>
                </c:pt>
                <c:pt idx="36204">
                  <c:v>1.0130000000000001</c:v>
                </c:pt>
                <c:pt idx="36205">
                  <c:v>1.0130000000000001</c:v>
                </c:pt>
                <c:pt idx="36206">
                  <c:v>1.0130000000000001</c:v>
                </c:pt>
                <c:pt idx="36207">
                  <c:v>1.012</c:v>
                </c:pt>
                <c:pt idx="36208">
                  <c:v>1.0110000000000001</c:v>
                </c:pt>
                <c:pt idx="36209">
                  <c:v>1.01</c:v>
                </c:pt>
                <c:pt idx="36210">
                  <c:v>1.0110000000000001</c:v>
                </c:pt>
                <c:pt idx="36211">
                  <c:v>1.012</c:v>
                </c:pt>
                <c:pt idx="36212">
                  <c:v>1.012</c:v>
                </c:pt>
                <c:pt idx="36213">
                  <c:v>1.0110000000000001</c:v>
                </c:pt>
                <c:pt idx="36214">
                  <c:v>1.012</c:v>
                </c:pt>
                <c:pt idx="36215">
                  <c:v>1.012</c:v>
                </c:pt>
                <c:pt idx="36216">
                  <c:v>1.0110000000000001</c:v>
                </c:pt>
                <c:pt idx="36217">
                  <c:v>1.0110000000000001</c:v>
                </c:pt>
                <c:pt idx="36218">
                  <c:v>1.0090000000000001</c:v>
                </c:pt>
                <c:pt idx="36219">
                  <c:v>1.01</c:v>
                </c:pt>
                <c:pt idx="36220">
                  <c:v>1.01</c:v>
                </c:pt>
                <c:pt idx="36221">
                  <c:v>1.008</c:v>
                </c:pt>
                <c:pt idx="36222">
                  <c:v>1.0090000000000001</c:v>
                </c:pt>
                <c:pt idx="36223">
                  <c:v>1.0110000000000001</c:v>
                </c:pt>
                <c:pt idx="36224">
                  <c:v>1.012</c:v>
                </c:pt>
                <c:pt idx="36225">
                  <c:v>1.012</c:v>
                </c:pt>
                <c:pt idx="36226">
                  <c:v>1.012</c:v>
                </c:pt>
                <c:pt idx="36227">
                  <c:v>1.0110000000000001</c:v>
                </c:pt>
                <c:pt idx="36228">
                  <c:v>1.01</c:v>
                </c:pt>
                <c:pt idx="36229">
                  <c:v>1.01</c:v>
                </c:pt>
                <c:pt idx="36230">
                  <c:v>1.0110000000000001</c:v>
                </c:pt>
                <c:pt idx="36231">
                  <c:v>1.01</c:v>
                </c:pt>
                <c:pt idx="36232">
                  <c:v>1.0090000000000001</c:v>
                </c:pt>
                <c:pt idx="36233">
                  <c:v>1.0110000000000001</c:v>
                </c:pt>
                <c:pt idx="36234">
                  <c:v>1.0110000000000001</c:v>
                </c:pt>
                <c:pt idx="36235">
                  <c:v>1.01</c:v>
                </c:pt>
                <c:pt idx="36236">
                  <c:v>1.0110000000000001</c:v>
                </c:pt>
                <c:pt idx="36237">
                  <c:v>1.0110000000000001</c:v>
                </c:pt>
                <c:pt idx="36238">
                  <c:v>1.01</c:v>
                </c:pt>
                <c:pt idx="36239">
                  <c:v>1.01</c:v>
                </c:pt>
                <c:pt idx="36240">
                  <c:v>1.0090000000000001</c:v>
                </c:pt>
                <c:pt idx="36241">
                  <c:v>1.01</c:v>
                </c:pt>
                <c:pt idx="36242">
                  <c:v>1.0110000000000001</c:v>
                </c:pt>
                <c:pt idx="36243">
                  <c:v>1.0110000000000001</c:v>
                </c:pt>
                <c:pt idx="36244">
                  <c:v>1.0110000000000001</c:v>
                </c:pt>
                <c:pt idx="36245">
                  <c:v>1.0090000000000001</c:v>
                </c:pt>
                <c:pt idx="36246">
                  <c:v>1.01</c:v>
                </c:pt>
                <c:pt idx="36247">
                  <c:v>1.0110000000000001</c:v>
                </c:pt>
                <c:pt idx="36248">
                  <c:v>1.01</c:v>
                </c:pt>
                <c:pt idx="36249">
                  <c:v>1.0090000000000001</c:v>
                </c:pt>
                <c:pt idx="36250">
                  <c:v>1.01</c:v>
                </c:pt>
                <c:pt idx="36251">
                  <c:v>1.01</c:v>
                </c:pt>
                <c:pt idx="36252">
                  <c:v>1.01</c:v>
                </c:pt>
                <c:pt idx="36253">
                  <c:v>1.0110000000000001</c:v>
                </c:pt>
                <c:pt idx="36254">
                  <c:v>1.0110000000000001</c:v>
                </c:pt>
                <c:pt idx="36255">
                  <c:v>1.0090000000000001</c:v>
                </c:pt>
                <c:pt idx="36256">
                  <c:v>1.008</c:v>
                </c:pt>
                <c:pt idx="36257">
                  <c:v>1.008</c:v>
                </c:pt>
                <c:pt idx="36258">
                  <c:v>1.0090000000000001</c:v>
                </c:pt>
                <c:pt idx="36259">
                  <c:v>1.0090000000000001</c:v>
                </c:pt>
                <c:pt idx="36260">
                  <c:v>1.01</c:v>
                </c:pt>
                <c:pt idx="36261">
                  <c:v>1.008</c:v>
                </c:pt>
                <c:pt idx="36262">
                  <c:v>1.0090000000000001</c:v>
                </c:pt>
                <c:pt idx="36263">
                  <c:v>1.01</c:v>
                </c:pt>
                <c:pt idx="36264">
                  <c:v>1.0110000000000001</c:v>
                </c:pt>
                <c:pt idx="36265">
                  <c:v>1.0110000000000001</c:v>
                </c:pt>
                <c:pt idx="36266">
                  <c:v>1.01</c:v>
                </c:pt>
                <c:pt idx="36267">
                  <c:v>1.0090000000000001</c:v>
                </c:pt>
                <c:pt idx="36268">
                  <c:v>1.0110000000000001</c:v>
                </c:pt>
                <c:pt idx="36269">
                  <c:v>1.008</c:v>
                </c:pt>
                <c:pt idx="36270">
                  <c:v>1.008</c:v>
                </c:pt>
                <c:pt idx="36271">
                  <c:v>1.008</c:v>
                </c:pt>
                <c:pt idx="36272">
                  <c:v>1.0090000000000001</c:v>
                </c:pt>
                <c:pt idx="36273">
                  <c:v>1.0090000000000001</c:v>
                </c:pt>
                <c:pt idx="36274">
                  <c:v>1.0090000000000001</c:v>
                </c:pt>
                <c:pt idx="36275">
                  <c:v>1.01</c:v>
                </c:pt>
                <c:pt idx="36276">
                  <c:v>1.008</c:v>
                </c:pt>
                <c:pt idx="36277">
                  <c:v>1.008</c:v>
                </c:pt>
                <c:pt idx="36278">
                  <c:v>1.0070000000000001</c:v>
                </c:pt>
                <c:pt idx="36279">
                  <c:v>1.008</c:v>
                </c:pt>
                <c:pt idx="36280">
                  <c:v>1.0090000000000001</c:v>
                </c:pt>
                <c:pt idx="36281">
                  <c:v>1.01</c:v>
                </c:pt>
                <c:pt idx="36282">
                  <c:v>1.01</c:v>
                </c:pt>
                <c:pt idx="36283">
                  <c:v>1.01</c:v>
                </c:pt>
                <c:pt idx="36284">
                  <c:v>1.01</c:v>
                </c:pt>
                <c:pt idx="36285">
                  <c:v>1.01</c:v>
                </c:pt>
                <c:pt idx="36286">
                  <c:v>1.01</c:v>
                </c:pt>
                <c:pt idx="36287">
                  <c:v>1.008</c:v>
                </c:pt>
                <c:pt idx="36288">
                  <c:v>1.008</c:v>
                </c:pt>
                <c:pt idx="36289">
                  <c:v>1.008</c:v>
                </c:pt>
                <c:pt idx="36290">
                  <c:v>1.0090000000000001</c:v>
                </c:pt>
                <c:pt idx="36291">
                  <c:v>1.0090000000000001</c:v>
                </c:pt>
                <c:pt idx="36292">
                  <c:v>1.0110000000000001</c:v>
                </c:pt>
                <c:pt idx="36293">
                  <c:v>1.0110000000000001</c:v>
                </c:pt>
                <c:pt idx="36294">
                  <c:v>1.0090000000000001</c:v>
                </c:pt>
                <c:pt idx="36295">
                  <c:v>1.008</c:v>
                </c:pt>
                <c:pt idx="36296">
                  <c:v>1.0090000000000001</c:v>
                </c:pt>
                <c:pt idx="36297">
                  <c:v>1.0110000000000001</c:v>
                </c:pt>
                <c:pt idx="36298">
                  <c:v>1.01</c:v>
                </c:pt>
                <c:pt idx="36299">
                  <c:v>1.0090000000000001</c:v>
                </c:pt>
                <c:pt idx="36300">
                  <c:v>1.0070000000000001</c:v>
                </c:pt>
                <c:pt idx="36301">
                  <c:v>1.006</c:v>
                </c:pt>
                <c:pt idx="36302">
                  <c:v>1.008</c:v>
                </c:pt>
                <c:pt idx="36303">
                  <c:v>1.0090000000000001</c:v>
                </c:pt>
                <c:pt idx="36304">
                  <c:v>1.0090000000000001</c:v>
                </c:pt>
                <c:pt idx="36305">
                  <c:v>1.0090000000000001</c:v>
                </c:pt>
                <c:pt idx="36306">
                  <c:v>1.01</c:v>
                </c:pt>
                <c:pt idx="36307">
                  <c:v>1.01</c:v>
                </c:pt>
                <c:pt idx="36308">
                  <c:v>1.01</c:v>
                </c:pt>
                <c:pt idx="36309">
                  <c:v>1.01</c:v>
                </c:pt>
                <c:pt idx="36310">
                  <c:v>1.0090000000000001</c:v>
                </c:pt>
                <c:pt idx="36311">
                  <c:v>1.0090000000000001</c:v>
                </c:pt>
                <c:pt idx="36312">
                  <c:v>1.008</c:v>
                </c:pt>
                <c:pt idx="36313">
                  <c:v>1.008</c:v>
                </c:pt>
                <c:pt idx="36314">
                  <c:v>1.008</c:v>
                </c:pt>
                <c:pt idx="36315">
                  <c:v>1.008</c:v>
                </c:pt>
                <c:pt idx="36316">
                  <c:v>1.0090000000000001</c:v>
                </c:pt>
                <c:pt idx="36317">
                  <c:v>1.0110000000000001</c:v>
                </c:pt>
                <c:pt idx="36318">
                  <c:v>1.0090000000000001</c:v>
                </c:pt>
                <c:pt idx="36319">
                  <c:v>1.0090000000000001</c:v>
                </c:pt>
                <c:pt idx="36320">
                  <c:v>1.0090000000000001</c:v>
                </c:pt>
                <c:pt idx="36321">
                  <c:v>1.01</c:v>
                </c:pt>
                <c:pt idx="36322">
                  <c:v>1.0090000000000001</c:v>
                </c:pt>
                <c:pt idx="36323">
                  <c:v>1.01</c:v>
                </c:pt>
                <c:pt idx="36324">
                  <c:v>1.01</c:v>
                </c:pt>
                <c:pt idx="36325">
                  <c:v>1.0090000000000001</c:v>
                </c:pt>
                <c:pt idx="36326">
                  <c:v>1.0090000000000001</c:v>
                </c:pt>
                <c:pt idx="36327">
                  <c:v>1.01</c:v>
                </c:pt>
                <c:pt idx="36328">
                  <c:v>1.01</c:v>
                </c:pt>
                <c:pt idx="36329">
                  <c:v>1.008</c:v>
                </c:pt>
                <c:pt idx="36330">
                  <c:v>1.008</c:v>
                </c:pt>
                <c:pt idx="36331">
                  <c:v>1.01</c:v>
                </c:pt>
                <c:pt idx="36332">
                  <c:v>1.0090000000000001</c:v>
                </c:pt>
                <c:pt idx="36333">
                  <c:v>1.008</c:v>
                </c:pt>
                <c:pt idx="36334">
                  <c:v>1.0070000000000001</c:v>
                </c:pt>
                <c:pt idx="36335">
                  <c:v>1.0070000000000001</c:v>
                </c:pt>
                <c:pt idx="36336">
                  <c:v>1.0070000000000001</c:v>
                </c:pt>
                <c:pt idx="36337">
                  <c:v>1.008</c:v>
                </c:pt>
                <c:pt idx="36338">
                  <c:v>1.0090000000000001</c:v>
                </c:pt>
                <c:pt idx="36339">
                  <c:v>1.0090000000000001</c:v>
                </c:pt>
                <c:pt idx="36340">
                  <c:v>1.0070000000000001</c:v>
                </c:pt>
                <c:pt idx="36341">
                  <c:v>1.008</c:v>
                </c:pt>
                <c:pt idx="36342">
                  <c:v>1.0090000000000001</c:v>
                </c:pt>
                <c:pt idx="36343">
                  <c:v>1.0090000000000001</c:v>
                </c:pt>
                <c:pt idx="36344">
                  <c:v>1.008</c:v>
                </c:pt>
                <c:pt idx="36345">
                  <c:v>1.01</c:v>
                </c:pt>
                <c:pt idx="36346">
                  <c:v>1.01</c:v>
                </c:pt>
                <c:pt idx="36347">
                  <c:v>1.012</c:v>
                </c:pt>
                <c:pt idx="36348">
                  <c:v>1.012</c:v>
                </c:pt>
                <c:pt idx="36349">
                  <c:v>1.012</c:v>
                </c:pt>
                <c:pt idx="36350">
                  <c:v>1.012</c:v>
                </c:pt>
                <c:pt idx="36351">
                  <c:v>1.0110000000000001</c:v>
                </c:pt>
                <c:pt idx="36352">
                  <c:v>1.01</c:v>
                </c:pt>
                <c:pt idx="36353">
                  <c:v>1.012</c:v>
                </c:pt>
                <c:pt idx="36354">
                  <c:v>1.0110000000000001</c:v>
                </c:pt>
                <c:pt idx="36355">
                  <c:v>1.0110000000000001</c:v>
                </c:pt>
                <c:pt idx="36356">
                  <c:v>1.012</c:v>
                </c:pt>
                <c:pt idx="36357">
                  <c:v>1.0130000000000001</c:v>
                </c:pt>
                <c:pt idx="36358">
                  <c:v>1.0130000000000001</c:v>
                </c:pt>
                <c:pt idx="36359">
                  <c:v>1.014</c:v>
                </c:pt>
                <c:pt idx="36360">
                  <c:v>1.014</c:v>
                </c:pt>
                <c:pt idx="36361">
                  <c:v>1.0130000000000001</c:v>
                </c:pt>
                <c:pt idx="36362">
                  <c:v>1.0130000000000001</c:v>
                </c:pt>
                <c:pt idx="36363">
                  <c:v>1.0130000000000001</c:v>
                </c:pt>
                <c:pt idx="36364">
                  <c:v>1.012</c:v>
                </c:pt>
                <c:pt idx="36365">
                  <c:v>1.0110000000000001</c:v>
                </c:pt>
                <c:pt idx="36366">
                  <c:v>1.0090000000000001</c:v>
                </c:pt>
                <c:pt idx="36367">
                  <c:v>1.0090000000000001</c:v>
                </c:pt>
                <c:pt idx="36368">
                  <c:v>1.0090000000000001</c:v>
                </c:pt>
                <c:pt idx="36369">
                  <c:v>1.0090000000000001</c:v>
                </c:pt>
                <c:pt idx="36370">
                  <c:v>1.008</c:v>
                </c:pt>
                <c:pt idx="36371">
                  <c:v>1.0090000000000001</c:v>
                </c:pt>
                <c:pt idx="36372">
                  <c:v>1.0090000000000001</c:v>
                </c:pt>
                <c:pt idx="36373">
                  <c:v>1.0090000000000001</c:v>
                </c:pt>
                <c:pt idx="36374">
                  <c:v>1.0090000000000001</c:v>
                </c:pt>
                <c:pt idx="36375">
                  <c:v>1.0110000000000001</c:v>
                </c:pt>
                <c:pt idx="36376">
                  <c:v>1.0110000000000001</c:v>
                </c:pt>
                <c:pt idx="36377">
                  <c:v>1.0110000000000001</c:v>
                </c:pt>
                <c:pt idx="36378">
                  <c:v>1.0110000000000001</c:v>
                </c:pt>
                <c:pt idx="36379">
                  <c:v>1.01</c:v>
                </c:pt>
                <c:pt idx="36380">
                  <c:v>1.0090000000000001</c:v>
                </c:pt>
                <c:pt idx="36381">
                  <c:v>1.0110000000000001</c:v>
                </c:pt>
                <c:pt idx="36382">
                  <c:v>1.0110000000000001</c:v>
                </c:pt>
                <c:pt idx="36383">
                  <c:v>1.0110000000000001</c:v>
                </c:pt>
                <c:pt idx="36384">
                  <c:v>1.0110000000000001</c:v>
                </c:pt>
                <c:pt idx="36385">
                  <c:v>1.0110000000000001</c:v>
                </c:pt>
                <c:pt idx="36386">
                  <c:v>1.01</c:v>
                </c:pt>
                <c:pt idx="36387">
                  <c:v>1.0110000000000001</c:v>
                </c:pt>
                <c:pt idx="36388">
                  <c:v>1.012</c:v>
                </c:pt>
                <c:pt idx="36389">
                  <c:v>1.012</c:v>
                </c:pt>
                <c:pt idx="36390">
                  <c:v>1.012</c:v>
                </c:pt>
                <c:pt idx="36391">
                  <c:v>1.0110000000000001</c:v>
                </c:pt>
                <c:pt idx="36392">
                  <c:v>1.01</c:v>
                </c:pt>
                <c:pt idx="36393">
                  <c:v>1.0110000000000001</c:v>
                </c:pt>
                <c:pt idx="36394">
                  <c:v>1.012</c:v>
                </c:pt>
                <c:pt idx="36395">
                  <c:v>1.0130000000000001</c:v>
                </c:pt>
                <c:pt idx="36396">
                  <c:v>1.0130000000000001</c:v>
                </c:pt>
                <c:pt idx="36397">
                  <c:v>1.012</c:v>
                </c:pt>
                <c:pt idx="36398">
                  <c:v>1.012</c:v>
                </c:pt>
                <c:pt idx="36399">
                  <c:v>1.012</c:v>
                </c:pt>
                <c:pt idx="36400">
                  <c:v>1.012</c:v>
                </c:pt>
                <c:pt idx="36401">
                  <c:v>1.0130000000000001</c:v>
                </c:pt>
                <c:pt idx="36402">
                  <c:v>1.0130000000000001</c:v>
                </c:pt>
                <c:pt idx="36403">
                  <c:v>1.0130000000000001</c:v>
                </c:pt>
                <c:pt idx="36404">
                  <c:v>1.014</c:v>
                </c:pt>
                <c:pt idx="36405">
                  <c:v>1.014</c:v>
                </c:pt>
                <c:pt idx="36406">
                  <c:v>1.0130000000000001</c:v>
                </c:pt>
                <c:pt idx="36407">
                  <c:v>1.012</c:v>
                </c:pt>
                <c:pt idx="36408">
                  <c:v>1.0130000000000001</c:v>
                </c:pt>
                <c:pt idx="36409">
                  <c:v>1.0130000000000001</c:v>
                </c:pt>
                <c:pt idx="36410">
                  <c:v>1.012</c:v>
                </c:pt>
                <c:pt idx="36411">
                  <c:v>1.0130000000000001</c:v>
                </c:pt>
                <c:pt idx="36412">
                  <c:v>1.014</c:v>
                </c:pt>
                <c:pt idx="36413">
                  <c:v>1.014</c:v>
                </c:pt>
                <c:pt idx="36414">
                  <c:v>1.0150000000000001</c:v>
                </c:pt>
                <c:pt idx="36415">
                  <c:v>1.016</c:v>
                </c:pt>
                <c:pt idx="36416">
                  <c:v>1.014</c:v>
                </c:pt>
                <c:pt idx="36417">
                  <c:v>1.014</c:v>
                </c:pt>
                <c:pt idx="36418">
                  <c:v>1.014</c:v>
                </c:pt>
                <c:pt idx="36419">
                  <c:v>1.014</c:v>
                </c:pt>
                <c:pt idx="36420">
                  <c:v>1.014</c:v>
                </c:pt>
                <c:pt idx="36421">
                  <c:v>1.014</c:v>
                </c:pt>
                <c:pt idx="36422">
                  <c:v>1.014</c:v>
                </c:pt>
                <c:pt idx="36423">
                  <c:v>1.0150000000000001</c:v>
                </c:pt>
                <c:pt idx="36424">
                  <c:v>1.014</c:v>
                </c:pt>
                <c:pt idx="36425">
                  <c:v>1.012</c:v>
                </c:pt>
                <c:pt idx="36426">
                  <c:v>1.012</c:v>
                </c:pt>
                <c:pt idx="36427">
                  <c:v>1.0130000000000001</c:v>
                </c:pt>
                <c:pt idx="36428">
                  <c:v>1.0130000000000001</c:v>
                </c:pt>
                <c:pt idx="36429">
                  <c:v>1.0130000000000001</c:v>
                </c:pt>
                <c:pt idx="36430">
                  <c:v>1.0130000000000001</c:v>
                </c:pt>
                <c:pt idx="36431">
                  <c:v>1.0130000000000001</c:v>
                </c:pt>
                <c:pt idx="36432">
                  <c:v>1.0130000000000001</c:v>
                </c:pt>
                <c:pt idx="36433">
                  <c:v>1.012</c:v>
                </c:pt>
                <c:pt idx="36434">
                  <c:v>1.012</c:v>
                </c:pt>
                <c:pt idx="36435">
                  <c:v>1.0130000000000001</c:v>
                </c:pt>
                <c:pt idx="36436">
                  <c:v>1.012</c:v>
                </c:pt>
                <c:pt idx="36437">
                  <c:v>1.012</c:v>
                </c:pt>
                <c:pt idx="36438">
                  <c:v>1.012</c:v>
                </c:pt>
                <c:pt idx="36439">
                  <c:v>1.012</c:v>
                </c:pt>
                <c:pt idx="36440">
                  <c:v>1.012</c:v>
                </c:pt>
                <c:pt idx="36441">
                  <c:v>1.0110000000000001</c:v>
                </c:pt>
                <c:pt idx="36442">
                  <c:v>1.0110000000000001</c:v>
                </c:pt>
                <c:pt idx="36443">
                  <c:v>1.01</c:v>
                </c:pt>
                <c:pt idx="36444">
                  <c:v>1.0090000000000001</c:v>
                </c:pt>
                <c:pt idx="36445">
                  <c:v>1.0090000000000001</c:v>
                </c:pt>
                <c:pt idx="36446">
                  <c:v>1.01</c:v>
                </c:pt>
                <c:pt idx="36447">
                  <c:v>1.0090000000000001</c:v>
                </c:pt>
                <c:pt idx="36448">
                  <c:v>1.0090000000000001</c:v>
                </c:pt>
                <c:pt idx="36449">
                  <c:v>1.0090000000000001</c:v>
                </c:pt>
                <c:pt idx="36450">
                  <c:v>1.0090000000000001</c:v>
                </c:pt>
                <c:pt idx="36451">
                  <c:v>1.01</c:v>
                </c:pt>
                <c:pt idx="36452">
                  <c:v>1.0110000000000001</c:v>
                </c:pt>
                <c:pt idx="36453">
                  <c:v>1.012</c:v>
                </c:pt>
                <c:pt idx="36454">
                  <c:v>1.0110000000000001</c:v>
                </c:pt>
                <c:pt idx="36455">
                  <c:v>1.0110000000000001</c:v>
                </c:pt>
                <c:pt idx="36456">
                  <c:v>1.0110000000000001</c:v>
                </c:pt>
                <c:pt idx="36457">
                  <c:v>1.01</c:v>
                </c:pt>
                <c:pt idx="36458">
                  <c:v>1.0090000000000001</c:v>
                </c:pt>
                <c:pt idx="36459">
                  <c:v>1.0110000000000001</c:v>
                </c:pt>
                <c:pt idx="36460">
                  <c:v>1.0110000000000001</c:v>
                </c:pt>
                <c:pt idx="36461">
                  <c:v>1.0110000000000001</c:v>
                </c:pt>
                <c:pt idx="36462">
                  <c:v>1.012</c:v>
                </c:pt>
                <c:pt idx="36463">
                  <c:v>1.012</c:v>
                </c:pt>
                <c:pt idx="36464">
                  <c:v>1.01</c:v>
                </c:pt>
                <c:pt idx="36465">
                  <c:v>1.0110000000000001</c:v>
                </c:pt>
                <c:pt idx="36466">
                  <c:v>1.01</c:v>
                </c:pt>
                <c:pt idx="36467">
                  <c:v>1.0110000000000001</c:v>
                </c:pt>
                <c:pt idx="36468">
                  <c:v>1.0110000000000001</c:v>
                </c:pt>
                <c:pt idx="36469">
                  <c:v>1.012</c:v>
                </c:pt>
                <c:pt idx="36470">
                  <c:v>1.0110000000000001</c:v>
                </c:pt>
                <c:pt idx="36471">
                  <c:v>1.012</c:v>
                </c:pt>
                <c:pt idx="36472">
                  <c:v>1.012</c:v>
                </c:pt>
                <c:pt idx="36473">
                  <c:v>1.012</c:v>
                </c:pt>
                <c:pt idx="36474">
                  <c:v>1.0110000000000001</c:v>
                </c:pt>
                <c:pt idx="36475">
                  <c:v>1.01</c:v>
                </c:pt>
                <c:pt idx="36476">
                  <c:v>1.01</c:v>
                </c:pt>
                <c:pt idx="36477">
                  <c:v>1.0110000000000001</c:v>
                </c:pt>
                <c:pt idx="36478">
                  <c:v>1.012</c:v>
                </c:pt>
                <c:pt idx="36479">
                  <c:v>1.0130000000000001</c:v>
                </c:pt>
                <c:pt idx="36480">
                  <c:v>1.01</c:v>
                </c:pt>
                <c:pt idx="36481">
                  <c:v>1.01</c:v>
                </c:pt>
                <c:pt idx="36482">
                  <c:v>1.0070000000000001</c:v>
                </c:pt>
                <c:pt idx="36483">
                  <c:v>1.008</c:v>
                </c:pt>
                <c:pt idx="36484">
                  <c:v>1.0090000000000001</c:v>
                </c:pt>
                <c:pt idx="36485">
                  <c:v>1.0110000000000001</c:v>
                </c:pt>
                <c:pt idx="36486">
                  <c:v>1.012</c:v>
                </c:pt>
                <c:pt idx="36487">
                  <c:v>1.012</c:v>
                </c:pt>
                <c:pt idx="36488">
                  <c:v>1.0130000000000001</c:v>
                </c:pt>
                <c:pt idx="36489">
                  <c:v>1.0110000000000001</c:v>
                </c:pt>
                <c:pt idx="36490">
                  <c:v>1.01</c:v>
                </c:pt>
                <c:pt idx="36491">
                  <c:v>1.0110000000000001</c:v>
                </c:pt>
                <c:pt idx="36492">
                  <c:v>1.01</c:v>
                </c:pt>
                <c:pt idx="36493">
                  <c:v>1.0090000000000001</c:v>
                </c:pt>
                <c:pt idx="36494">
                  <c:v>1.01</c:v>
                </c:pt>
                <c:pt idx="36495">
                  <c:v>1.01</c:v>
                </c:pt>
                <c:pt idx="36496">
                  <c:v>1.0110000000000001</c:v>
                </c:pt>
                <c:pt idx="36497">
                  <c:v>1.0110000000000001</c:v>
                </c:pt>
                <c:pt idx="36498">
                  <c:v>1.0110000000000001</c:v>
                </c:pt>
                <c:pt idx="36499">
                  <c:v>1.0110000000000001</c:v>
                </c:pt>
                <c:pt idx="36500">
                  <c:v>1.01</c:v>
                </c:pt>
                <c:pt idx="36501">
                  <c:v>1.0110000000000001</c:v>
                </c:pt>
                <c:pt idx="36502">
                  <c:v>1.0110000000000001</c:v>
                </c:pt>
                <c:pt idx="36503">
                  <c:v>1.0110000000000001</c:v>
                </c:pt>
                <c:pt idx="36504">
                  <c:v>1.0110000000000001</c:v>
                </c:pt>
                <c:pt idx="36505">
                  <c:v>1.01</c:v>
                </c:pt>
                <c:pt idx="36506">
                  <c:v>1.0090000000000001</c:v>
                </c:pt>
                <c:pt idx="36507">
                  <c:v>1.01</c:v>
                </c:pt>
                <c:pt idx="36508">
                  <c:v>1.008</c:v>
                </c:pt>
                <c:pt idx="36509">
                  <c:v>1.008</c:v>
                </c:pt>
                <c:pt idx="36510">
                  <c:v>1.0090000000000001</c:v>
                </c:pt>
                <c:pt idx="36511">
                  <c:v>1.0110000000000001</c:v>
                </c:pt>
                <c:pt idx="36512">
                  <c:v>1.012</c:v>
                </c:pt>
                <c:pt idx="36513">
                  <c:v>1.012</c:v>
                </c:pt>
                <c:pt idx="36514">
                  <c:v>1.012</c:v>
                </c:pt>
                <c:pt idx="36515">
                  <c:v>1.012</c:v>
                </c:pt>
                <c:pt idx="36516">
                  <c:v>1.0110000000000001</c:v>
                </c:pt>
                <c:pt idx="36517">
                  <c:v>1.0110000000000001</c:v>
                </c:pt>
                <c:pt idx="36518">
                  <c:v>1.012</c:v>
                </c:pt>
                <c:pt idx="36519">
                  <c:v>1.0110000000000001</c:v>
                </c:pt>
                <c:pt idx="36520">
                  <c:v>1.012</c:v>
                </c:pt>
                <c:pt idx="36521">
                  <c:v>1.014</c:v>
                </c:pt>
                <c:pt idx="36522">
                  <c:v>1.012</c:v>
                </c:pt>
                <c:pt idx="36523">
                  <c:v>1.012</c:v>
                </c:pt>
                <c:pt idx="36524">
                  <c:v>1.0110000000000001</c:v>
                </c:pt>
                <c:pt idx="36525">
                  <c:v>1.0090000000000001</c:v>
                </c:pt>
                <c:pt idx="36526">
                  <c:v>1.0090000000000001</c:v>
                </c:pt>
                <c:pt idx="36527">
                  <c:v>1.0090000000000001</c:v>
                </c:pt>
                <c:pt idx="36528">
                  <c:v>1.0090000000000001</c:v>
                </c:pt>
                <c:pt idx="36529">
                  <c:v>1.0090000000000001</c:v>
                </c:pt>
                <c:pt idx="36530">
                  <c:v>1.01</c:v>
                </c:pt>
                <c:pt idx="36531">
                  <c:v>1.01</c:v>
                </c:pt>
                <c:pt idx="36532">
                  <c:v>1.01</c:v>
                </c:pt>
                <c:pt idx="36533">
                  <c:v>1.0110000000000001</c:v>
                </c:pt>
                <c:pt idx="36534">
                  <c:v>1.0110000000000001</c:v>
                </c:pt>
                <c:pt idx="36535">
                  <c:v>1.012</c:v>
                </c:pt>
                <c:pt idx="36536">
                  <c:v>1.012</c:v>
                </c:pt>
                <c:pt idx="36537">
                  <c:v>1.0110000000000001</c:v>
                </c:pt>
                <c:pt idx="36538">
                  <c:v>1.012</c:v>
                </c:pt>
                <c:pt idx="36539">
                  <c:v>1.012</c:v>
                </c:pt>
                <c:pt idx="36540">
                  <c:v>1.012</c:v>
                </c:pt>
                <c:pt idx="36541">
                  <c:v>1.0110000000000001</c:v>
                </c:pt>
                <c:pt idx="36542">
                  <c:v>1.0110000000000001</c:v>
                </c:pt>
                <c:pt idx="36543">
                  <c:v>1.0110000000000001</c:v>
                </c:pt>
                <c:pt idx="36544">
                  <c:v>1.012</c:v>
                </c:pt>
                <c:pt idx="36545">
                  <c:v>1.012</c:v>
                </c:pt>
                <c:pt idx="36546">
                  <c:v>1.0110000000000001</c:v>
                </c:pt>
                <c:pt idx="36547">
                  <c:v>1.0110000000000001</c:v>
                </c:pt>
                <c:pt idx="36548">
                  <c:v>1.0130000000000001</c:v>
                </c:pt>
                <c:pt idx="36549">
                  <c:v>1.012</c:v>
                </c:pt>
                <c:pt idx="36550">
                  <c:v>1.0110000000000001</c:v>
                </c:pt>
                <c:pt idx="36551">
                  <c:v>1.0110000000000001</c:v>
                </c:pt>
                <c:pt idx="36552">
                  <c:v>1.0110000000000001</c:v>
                </c:pt>
                <c:pt idx="36553">
                  <c:v>1.0110000000000001</c:v>
                </c:pt>
                <c:pt idx="36554">
                  <c:v>1.0110000000000001</c:v>
                </c:pt>
                <c:pt idx="36555">
                  <c:v>1.012</c:v>
                </c:pt>
                <c:pt idx="36556">
                  <c:v>1.0110000000000001</c:v>
                </c:pt>
                <c:pt idx="36557">
                  <c:v>1.0110000000000001</c:v>
                </c:pt>
                <c:pt idx="36558">
                  <c:v>1.01</c:v>
                </c:pt>
                <c:pt idx="36559">
                  <c:v>1.0110000000000001</c:v>
                </c:pt>
                <c:pt idx="36560">
                  <c:v>1.012</c:v>
                </c:pt>
                <c:pt idx="36561">
                  <c:v>1.01</c:v>
                </c:pt>
                <c:pt idx="36562">
                  <c:v>1.0090000000000001</c:v>
                </c:pt>
                <c:pt idx="36563">
                  <c:v>1.008</c:v>
                </c:pt>
                <c:pt idx="36564">
                  <c:v>1.0090000000000001</c:v>
                </c:pt>
                <c:pt idx="36565">
                  <c:v>1.01</c:v>
                </c:pt>
                <c:pt idx="36566">
                  <c:v>1.01</c:v>
                </c:pt>
                <c:pt idx="36567">
                  <c:v>1.0110000000000001</c:v>
                </c:pt>
                <c:pt idx="36568">
                  <c:v>1.012</c:v>
                </c:pt>
                <c:pt idx="36569">
                  <c:v>1.0130000000000001</c:v>
                </c:pt>
                <c:pt idx="36570">
                  <c:v>1.014</c:v>
                </c:pt>
                <c:pt idx="36571">
                  <c:v>1.014</c:v>
                </c:pt>
                <c:pt idx="36572">
                  <c:v>1.014</c:v>
                </c:pt>
                <c:pt idx="36573">
                  <c:v>1.014</c:v>
                </c:pt>
                <c:pt idx="36574">
                  <c:v>1.014</c:v>
                </c:pt>
                <c:pt idx="36575">
                  <c:v>1.012</c:v>
                </c:pt>
                <c:pt idx="36576">
                  <c:v>1.012</c:v>
                </c:pt>
                <c:pt idx="36577">
                  <c:v>1.012</c:v>
                </c:pt>
                <c:pt idx="36578">
                  <c:v>1.012</c:v>
                </c:pt>
                <c:pt idx="36579">
                  <c:v>1.014</c:v>
                </c:pt>
                <c:pt idx="36580">
                  <c:v>1.014</c:v>
                </c:pt>
                <c:pt idx="36581">
                  <c:v>1.014</c:v>
                </c:pt>
                <c:pt idx="36582">
                  <c:v>1.014</c:v>
                </c:pt>
                <c:pt idx="36583">
                  <c:v>1.012</c:v>
                </c:pt>
                <c:pt idx="36584">
                  <c:v>1.012</c:v>
                </c:pt>
                <c:pt idx="36585">
                  <c:v>1.012</c:v>
                </c:pt>
                <c:pt idx="36586">
                  <c:v>1.0130000000000001</c:v>
                </c:pt>
                <c:pt idx="36587">
                  <c:v>1.0130000000000001</c:v>
                </c:pt>
                <c:pt idx="36588">
                  <c:v>1.0130000000000001</c:v>
                </c:pt>
                <c:pt idx="36589">
                  <c:v>1.012</c:v>
                </c:pt>
                <c:pt idx="36590">
                  <c:v>1.01</c:v>
                </c:pt>
                <c:pt idx="36591">
                  <c:v>1.0110000000000001</c:v>
                </c:pt>
                <c:pt idx="36592">
                  <c:v>1.0110000000000001</c:v>
                </c:pt>
                <c:pt idx="36593">
                  <c:v>1.0110000000000001</c:v>
                </c:pt>
                <c:pt idx="36594">
                  <c:v>1.0110000000000001</c:v>
                </c:pt>
                <c:pt idx="36595">
                  <c:v>1.0110000000000001</c:v>
                </c:pt>
                <c:pt idx="36596">
                  <c:v>1.01</c:v>
                </c:pt>
                <c:pt idx="36597">
                  <c:v>1.0110000000000001</c:v>
                </c:pt>
                <c:pt idx="36598">
                  <c:v>1.012</c:v>
                </c:pt>
                <c:pt idx="36599">
                  <c:v>1.0130000000000001</c:v>
                </c:pt>
                <c:pt idx="36600">
                  <c:v>1.0130000000000001</c:v>
                </c:pt>
                <c:pt idx="36601">
                  <c:v>1.0130000000000001</c:v>
                </c:pt>
                <c:pt idx="36602">
                  <c:v>1.0130000000000001</c:v>
                </c:pt>
                <c:pt idx="36603">
                  <c:v>1.014</c:v>
                </c:pt>
                <c:pt idx="36604">
                  <c:v>1.0130000000000001</c:v>
                </c:pt>
                <c:pt idx="36605">
                  <c:v>1.012</c:v>
                </c:pt>
                <c:pt idx="36606">
                  <c:v>1.012</c:v>
                </c:pt>
                <c:pt idx="36607">
                  <c:v>1.012</c:v>
                </c:pt>
                <c:pt idx="36608">
                  <c:v>1.012</c:v>
                </c:pt>
                <c:pt idx="36609">
                  <c:v>1.0130000000000001</c:v>
                </c:pt>
                <c:pt idx="36610">
                  <c:v>1.014</c:v>
                </c:pt>
                <c:pt idx="36611">
                  <c:v>1.014</c:v>
                </c:pt>
                <c:pt idx="36612">
                  <c:v>1.0130000000000001</c:v>
                </c:pt>
                <c:pt idx="36613">
                  <c:v>1.014</c:v>
                </c:pt>
                <c:pt idx="36614">
                  <c:v>1.014</c:v>
                </c:pt>
                <c:pt idx="36615">
                  <c:v>1.0150000000000001</c:v>
                </c:pt>
                <c:pt idx="36616">
                  <c:v>1.0150000000000001</c:v>
                </c:pt>
                <c:pt idx="36617">
                  <c:v>1.014</c:v>
                </c:pt>
                <c:pt idx="36618">
                  <c:v>1.014</c:v>
                </c:pt>
                <c:pt idx="36619">
                  <c:v>1.014</c:v>
                </c:pt>
                <c:pt idx="36620">
                  <c:v>1.014</c:v>
                </c:pt>
                <c:pt idx="36621">
                  <c:v>1.0150000000000001</c:v>
                </c:pt>
                <c:pt idx="36622">
                  <c:v>1.014</c:v>
                </c:pt>
                <c:pt idx="36623">
                  <c:v>1.0130000000000001</c:v>
                </c:pt>
                <c:pt idx="36624">
                  <c:v>1.0130000000000001</c:v>
                </c:pt>
                <c:pt idx="36625">
                  <c:v>1.016</c:v>
                </c:pt>
                <c:pt idx="36626">
                  <c:v>1.016</c:v>
                </c:pt>
                <c:pt idx="36627">
                  <c:v>1.016</c:v>
                </c:pt>
                <c:pt idx="36628">
                  <c:v>1.0150000000000001</c:v>
                </c:pt>
                <c:pt idx="36629">
                  <c:v>1.014</c:v>
                </c:pt>
                <c:pt idx="36630">
                  <c:v>1.0130000000000001</c:v>
                </c:pt>
                <c:pt idx="36631">
                  <c:v>1.0130000000000001</c:v>
                </c:pt>
                <c:pt idx="36632">
                  <c:v>1.012</c:v>
                </c:pt>
                <c:pt idx="36633">
                  <c:v>1.0110000000000001</c:v>
                </c:pt>
                <c:pt idx="36634">
                  <c:v>1.01</c:v>
                </c:pt>
                <c:pt idx="36635">
                  <c:v>1.0110000000000001</c:v>
                </c:pt>
                <c:pt idx="36636">
                  <c:v>1.0130000000000001</c:v>
                </c:pt>
                <c:pt idx="36637">
                  <c:v>1.014</c:v>
                </c:pt>
                <c:pt idx="36638">
                  <c:v>1.014</c:v>
                </c:pt>
                <c:pt idx="36639">
                  <c:v>1.014</c:v>
                </c:pt>
                <c:pt idx="36640">
                  <c:v>1.012</c:v>
                </c:pt>
                <c:pt idx="36641">
                  <c:v>1.012</c:v>
                </c:pt>
                <c:pt idx="36642">
                  <c:v>1.012</c:v>
                </c:pt>
                <c:pt idx="36643">
                  <c:v>1.012</c:v>
                </c:pt>
                <c:pt idx="36644">
                  <c:v>1.012</c:v>
                </c:pt>
                <c:pt idx="36645">
                  <c:v>1.012</c:v>
                </c:pt>
                <c:pt idx="36646">
                  <c:v>1.012</c:v>
                </c:pt>
                <c:pt idx="36647">
                  <c:v>1.0130000000000001</c:v>
                </c:pt>
                <c:pt idx="36648">
                  <c:v>1.0130000000000001</c:v>
                </c:pt>
                <c:pt idx="36649">
                  <c:v>1.0130000000000001</c:v>
                </c:pt>
                <c:pt idx="36650">
                  <c:v>1.0130000000000001</c:v>
                </c:pt>
                <c:pt idx="36651">
                  <c:v>1.0110000000000001</c:v>
                </c:pt>
                <c:pt idx="36652">
                  <c:v>1.0110000000000001</c:v>
                </c:pt>
                <c:pt idx="36653">
                  <c:v>1.014</c:v>
                </c:pt>
                <c:pt idx="36654">
                  <c:v>1.0130000000000001</c:v>
                </c:pt>
                <c:pt idx="36655">
                  <c:v>1.014</c:v>
                </c:pt>
                <c:pt idx="36656">
                  <c:v>1.012</c:v>
                </c:pt>
                <c:pt idx="36657">
                  <c:v>1.012</c:v>
                </c:pt>
                <c:pt idx="36658">
                  <c:v>1.014</c:v>
                </c:pt>
                <c:pt idx="36659">
                  <c:v>1.0150000000000001</c:v>
                </c:pt>
                <c:pt idx="36660">
                  <c:v>1.016</c:v>
                </c:pt>
                <c:pt idx="36661">
                  <c:v>1.014</c:v>
                </c:pt>
                <c:pt idx="36662">
                  <c:v>1.012</c:v>
                </c:pt>
                <c:pt idx="36663">
                  <c:v>1.012</c:v>
                </c:pt>
                <c:pt idx="36664">
                  <c:v>1.0130000000000001</c:v>
                </c:pt>
                <c:pt idx="36665">
                  <c:v>1.0130000000000001</c:v>
                </c:pt>
                <c:pt idx="36666">
                  <c:v>1.0130000000000001</c:v>
                </c:pt>
                <c:pt idx="36667">
                  <c:v>1.012</c:v>
                </c:pt>
                <c:pt idx="36668">
                  <c:v>1.0110000000000001</c:v>
                </c:pt>
                <c:pt idx="36669">
                  <c:v>1.0130000000000001</c:v>
                </c:pt>
                <c:pt idx="36670">
                  <c:v>1.0130000000000001</c:v>
                </c:pt>
                <c:pt idx="36671">
                  <c:v>1.012</c:v>
                </c:pt>
                <c:pt idx="36672">
                  <c:v>1.0110000000000001</c:v>
                </c:pt>
                <c:pt idx="36673">
                  <c:v>1.0110000000000001</c:v>
                </c:pt>
                <c:pt idx="36674">
                  <c:v>1.0110000000000001</c:v>
                </c:pt>
                <c:pt idx="36675">
                  <c:v>1.0110000000000001</c:v>
                </c:pt>
                <c:pt idx="36676">
                  <c:v>1.012</c:v>
                </c:pt>
                <c:pt idx="36677">
                  <c:v>1.012</c:v>
                </c:pt>
                <c:pt idx="36678">
                  <c:v>1.0110000000000001</c:v>
                </c:pt>
                <c:pt idx="36679">
                  <c:v>1.0110000000000001</c:v>
                </c:pt>
                <c:pt idx="36680">
                  <c:v>1.0110000000000001</c:v>
                </c:pt>
                <c:pt idx="36681">
                  <c:v>1.0110000000000001</c:v>
                </c:pt>
                <c:pt idx="36682">
                  <c:v>1.014</c:v>
                </c:pt>
                <c:pt idx="36683">
                  <c:v>1.0130000000000001</c:v>
                </c:pt>
                <c:pt idx="36684">
                  <c:v>1.014</c:v>
                </c:pt>
                <c:pt idx="36685">
                  <c:v>1.0150000000000001</c:v>
                </c:pt>
                <c:pt idx="36686">
                  <c:v>1.0150000000000001</c:v>
                </c:pt>
                <c:pt idx="36687">
                  <c:v>1.0130000000000001</c:v>
                </c:pt>
                <c:pt idx="36688">
                  <c:v>1.012</c:v>
                </c:pt>
                <c:pt idx="36689">
                  <c:v>1.014</c:v>
                </c:pt>
                <c:pt idx="36690">
                  <c:v>1.014</c:v>
                </c:pt>
                <c:pt idx="36691">
                  <c:v>1.0170000000000001</c:v>
                </c:pt>
                <c:pt idx="36692">
                  <c:v>1.0170000000000001</c:v>
                </c:pt>
                <c:pt idx="36693">
                  <c:v>1.0170000000000001</c:v>
                </c:pt>
                <c:pt idx="36694">
                  <c:v>1.0170000000000001</c:v>
                </c:pt>
                <c:pt idx="36695">
                  <c:v>1.0190000000000001</c:v>
                </c:pt>
                <c:pt idx="36696">
                  <c:v>1.0190000000000001</c:v>
                </c:pt>
                <c:pt idx="36697">
                  <c:v>1.018</c:v>
                </c:pt>
                <c:pt idx="36698">
                  <c:v>1.0170000000000001</c:v>
                </c:pt>
                <c:pt idx="36699">
                  <c:v>1.0150000000000001</c:v>
                </c:pt>
                <c:pt idx="36700">
                  <c:v>1.0150000000000001</c:v>
                </c:pt>
                <c:pt idx="36701">
                  <c:v>1.0150000000000001</c:v>
                </c:pt>
                <c:pt idx="36702">
                  <c:v>1.014</c:v>
                </c:pt>
                <c:pt idx="36703">
                  <c:v>1.012</c:v>
                </c:pt>
                <c:pt idx="36704">
                  <c:v>1.012</c:v>
                </c:pt>
                <c:pt idx="36705">
                  <c:v>1.01</c:v>
                </c:pt>
                <c:pt idx="36706">
                  <c:v>1.0110000000000001</c:v>
                </c:pt>
                <c:pt idx="36707">
                  <c:v>1.01</c:v>
                </c:pt>
                <c:pt idx="36708">
                  <c:v>1.01</c:v>
                </c:pt>
                <c:pt idx="36709">
                  <c:v>1.0110000000000001</c:v>
                </c:pt>
                <c:pt idx="36710">
                  <c:v>1.0110000000000001</c:v>
                </c:pt>
                <c:pt idx="36711">
                  <c:v>1.0110000000000001</c:v>
                </c:pt>
                <c:pt idx="36712">
                  <c:v>1.01</c:v>
                </c:pt>
                <c:pt idx="36713">
                  <c:v>1.0110000000000001</c:v>
                </c:pt>
                <c:pt idx="36714">
                  <c:v>1.0110000000000001</c:v>
                </c:pt>
                <c:pt idx="36715">
                  <c:v>1.012</c:v>
                </c:pt>
                <c:pt idx="36716">
                  <c:v>1.014</c:v>
                </c:pt>
                <c:pt idx="36717">
                  <c:v>1.014</c:v>
                </c:pt>
                <c:pt idx="36718">
                  <c:v>1.014</c:v>
                </c:pt>
                <c:pt idx="36719">
                  <c:v>1.014</c:v>
                </c:pt>
                <c:pt idx="36720">
                  <c:v>1.014</c:v>
                </c:pt>
                <c:pt idx="36721">
                  <c:v>1.0110000000000001</c:v>
                </c:pt>
                <c:pt idx="36722">
                  <c:v>1.0110000000000001</c:v>
                </c:pt>
                <c:pt idx="36723">
                  <c:v>1.012</c:v>
                </c:pt>
                <c:pt idx="36724">
                  <c:v>1.0110000000000001</c:v>
                </c:pt>
                <c:pt idx="36725">
                  <c:v>1.0110000000000001</c:v>
                </c:pt>
                <c:pt idx="36726">
                  <c:v>1.0110000000000001</c:v>
                </c:pt>
                <c:pt idx="36727">
                  <c:v>1.012</c:v>
                </c:pt>
                <c:pt idx="36728">
                  <c:v>1.014</c:v>
                </c:pt>
                <c:pt idx="36729">
                  <c:v>1.0130000000000001</c:v>
                </c:pt>
                <c:pt idx="36730">
                  <c:v>1.014</c:v>
                </c:pt>
                <c:pt idx="36731">
                  <c:v>1.0130000000000001</c:v>
                </c:pt>
                <c:pt idx="36732">
                  <c:v>1.0130000000000001</c:v>
                </c:pt>
                <c:pt idx="36733">
                  <c:v>1.0130000000000001</c:v>
                </c:pt>
                <c:pt idx="36734">
                  <c:v>1.012</c:v>
                </c:pt>
                <c:pt idx="36735">
                  <c:v>1.0130000000000001</c:v>
                </c:pt>
                <c:pt idx="36736">
                  <c:v>1.0130000000000001</c:v>
                </c:pt>
                <c:pt idx="36737">
                  <c:v>1.014</c:v>
                </c:pt>
                <c:pt idx="36738">
                  <c:v>1.014</c:v>
                </c:pt>
                <c:pt idx="36739">
                  <c:v>1.01</c:v>
                </c:pt>
                <c:pt idx="36740">
                  <c:v>1.0110000000000001</c:v>
                </c:pt>
                <c:pt idx="36741">
                  <c:v>1.012</c:v>
                </c:pt>
                <c:pt idx="36742">
                  <c:v>1.0150000000000001</c:v>
                </c:pt>
                <c:pt idx="36743">
                  <c:v>1.0110000000000001</c:v>
                </c:pt>
                <c:pt idx="36744">
                  <c:v>1.0110000000000001</c:v>
                </c:pt>
                <c:pt idx="36745">
                  <c:v>1.014</c:v>
                </c:pt>
                <c:pt idx="36746">
                  <c:v>1.0130000000000001</c:v>
                </c:pt>
                <c:pt idx="36747">
                  <c:v>1.0130000000000001</c:v>
                </c:pt>
                <c:pt idx="36748">
                  <c:v>1.0130000000000001</c:v>
                </c:pt>
                <c:pt idx="36749">
                  <c:v>1.012</c:v>
                </c:pt>
                <c:pt idx="36750">
                  <c:v>1.0130000000000001</c:v>
                </c:pt>
                <c:pt idx="36751">
                  <c:v>1.0130000000000001</c:v>
                </c:pt>
                <c:pt idx="36752">
                  <c:v>1.012</c:v>
                </c:pt>
                <c:pt idx="36753">
                  <c:v>1.012</c:v>
                </c:pt>
                <c:pt idx="36754">
                  <c:v>1.0130000000000001</c:v>
                </c:pt>
                <c:pt idx="36755">
                  <c:v>1.0110000000000001</c:v>
                </c:pt>
                <c:pt idx="36756">
                  <c:v>1.0130000000000001</c:v>
                </c:pt>
                <c:pt idx="36757">
                  <c:v>1.014</c:v>
                </c:pt>
                <c:pt idx="36758">
                  <c:v>1.014</c:v>
                </c:pt>
                <c:pt idx="36759">
                  <c:v>1.0130000000000001</c:v>
                </c:pt>
                <c:pt idx="36760">
                  <c:v>1.012</c:v>
                </c:pt>
                <c:pt idx="36761">
                  <c:v>1.0110000000000001</c:v>
                </c:pt>
                <c:pt idx="36762">
                  <c:v>1.0070000000000001</c:v>
                </c:pt>
                <c:pt idx="36763">
                  <c:v>1.0090000000000001</c:v>
                </c:pt>
                <c:pt idx="36764">
                  <c:v>1.0110000000000001</c:v>
                </c:pt>
                <c:pt idx="36765">
                  <c:v>1.012</c:v>
                </c:pt>
                <c:pt idx="36766">
                  <c:v>1.012</c:v>
                </c:pt>
                <c:pt idx="36767">
                  <c:v>1.012</c:v>
                </c:pt>
                <c:pt idx="36768">
                  <c:v>1.012</c:v>
                </c:pt>
                <c:pt idx="36769">
                  <c:v>1.012</c:v>
                </c:pt>
                <c:pt idx="36770">
                  <c:v>1.0110000000000001</c:v>
                </c:pt>
                <c:pt idx="36771">
                  <c:v>1.0110000000000001</c:v>
                </c:pt>
                <c:pt idx="36772">
                  <c:v>1.0130000000000001</c:v>
                </c:pt>
                <c:pt idx="36773">
                  <c:v>1.0130000000000001</c:v>
                </c:pt>
                <c:pt idx="36774">
                  <c:v>1.0130000000000001</c:v>
                </c:pt>
                <c:pt idx="36775">
                  <c:v>1.0130000000000001</c:v>
                </c:pt>
                <c:pt idx="36776">
                  <c:v>1.0130000000000001</c:v>
                </c:pt>
                <c:pt idx="36777">
                  <c:v>1.012</c:v>
                </c:pt>
                <c:pt idx="36778">
                  <c:v>1.014</c:v>
                </c:pt>
                <c:pt idx="36779">
                  <c:v>1.014</c:v>
                </c:pt>
                <c:pt idx="36780">
                  <c:v>1.0110000000000001</c:v>
                </c:pt>
                <c:pt idx="36781">
                  <c:v>1.0110000000000001</c:v>
                </c:pt>
                <c:pt idx="36782">
                  <c:v>1.0110000000000001</c:v>
                </c:pt>
                <c:pt idx="36783">
                  <c:v>1.01</c:v>
                </c:pt>
                <c:pt idx="36784">
                  <c:v>1.0110000000000001</c:v>
                </c:pt>
                <c:pt idx="36785">
                  <c:v>1.0110000000000001</c:v>
                </c:pt>
                <c:pt idx="36786">
                  <c:v>1.01</c:v>
                </c:pt>
                <c:pt idx="36787">
                  <c:v>1.01</c:v>
                </c:pt>
                <c:pt idx="36788">
                  <c:v>1.012</c:v>
                </c:pt>
                <c:pt idx="36789">
                  <c:v>1.0110000000000001</c:v>
                </c:pt>
                <c:pt idx="36790">
                  <c:v>1.01</c:v>
                </c:pt>
                <c:pt idx="36791">
                  <c:v>1.0110000000000001</c:v>
                </c:pt>
                <c:pt idx="36792">
                  <c:v>1.012</c:v>
                </c:pt>
                <c:pt idx="36793">
                  <c:v>1.012</c:v>
                </c:pt>
                <c:pt idx="36794">
                  <c:v>1.0110000000000001</c:v>
                </c:pt>
                <c:pt idx="36795">
                  <c:v>1.0110000000000001</c:v>
                </c:pt>
                <c:pt idx="36796">
                  <c:v>1.0110000000000001</c:v>
                </c:pt>
                <c:pt idx="36797">
                  <c:v>1.01</c:v>
                </c:pt>
                <c:pt idx="36798">
                  <c:v>1.01</c:v>
                </c:pt>
                <c:pt idx="36799">
                  <c:v>1.0090000000000001</c:v>
                </c:pt>
                <c:pt idx="36800">
                  <c:v>1.0090000000000001</c:v>
                </c:pt>
                <c:pt idx="36801">
                  <c:v>1.008</c:v>
                </c:pt>
                <c:pt idx="36802">
                  <c:v>1.0090000000000001</c:v>
                </c:pt>
                <c:pt idx="36803">
                  <c:v>1.0070000000000001</c:v>
                </c:pt>
                <c:pt idx="36804">
                  <c:v>1.0070000000000001</c:v>
                </c:pt>
                <c:pt idx="36805">
                  <c:v>1.0070000000000001</c:v>
                </c:pt>
                <c:pt idx="36806">
                  <c:v>1.006</c:v>
                </c:pt>
                <c:pt idx="36807">
                  <c:v>1.006</c:v>
                </c:pt>
                <c:pt idx="36808">
                  <c:v>1.006</c:v>
                </c:pt>
                <c:pt idx="36809">
                  <c:v>1.0070000000000001</c:v>
                </c:pt>
                <c:pt idx="36810">
                  <c:v>1.008</c:v>
                </c:pt>
                <c:pt idx="36811">
                  <c:v>1.0090000000000001</c:v>
                </c:pt>
                <c:pt idx="36812">
                  <c:v>1.01</c:v>
                </c:pt>
                <c:pt idx="36813">
                  <c:v>1.01</c:v>
                </c:pt>
                <c:pt idx="36814">
                  <c:v>1.01</c:v>
                </c:pt>
                <c:pt idx="36815">
                  <c:v>1.012</c:v>
                </c:pt>
                <c:pt idx="36816">
                  <c:v>1.0130000000000001</c:v>
                </c:pt>
                <c:pt idx="36817">
                  <c:v>1.012</c:v>
                </c:pt>
                <c:pt idx="36818">
                  <c:v>1.012</c:v>
                </c:pt>
                <c:pt idx="36819">
                  <c:v>1.0110000000000001</c:v>
                </c:pt>
                <c:pt idx="36820">
                  <c:v>1.012</c:v>
                </c:pt>
                <c:pt idx="36821">
                  <c:v>1.012</c:v>
                </c:pt>
                <c:pt idx="36822">
                  <c:v>1.012</c:v>
                </c:pt>
                <c:pt idx="36823">
                  <c:v>1.0110000000000001</c:v>
                </c:pt>
                <c:pt idx="36824">
                  <c:v>1.0110000000000001</c:v>
                </c:pt>
                <c:pt idx="36825">
                  <c:v>1.01</c:v>
                </c:pt>
                <c:pt idx="36826">
                  <c:v>1.0110000000000001</c:v>
                </c:pt>
                <c:pt idx="36827">
                  <c:v>1.012</c:v>
                </c:pt>
                <c:pt idx="36828">
                  <c:v>1.0110000000000001</c:v>
                </c:pt>
                <c:pt idx="36829">
                  <c:v>1.0110000000000001</c:v>
                </c:pt>
                <c:pt idx="36830">
                  <c:v>1.0110000000000001</c:v>
                </c:pt>
                <c:pt idx="36831">
                  <c:v>1.012</c:v>
                </c:pt>
                <c:pt idx="36832">
                  <c:v>1.01</c:v>
                </c:pt>
                <c:pt idx="36833">
                  <c:v>1.01</c:v>
                </c:pt>
                <c:pt idx="36834">
                  <c:v>1.01</c:v>
                </c:pt>
                <c:pt idx="36835">
                  <c:v>1.0090000000000001</c:v>
                </c:pt>
                <c:pt idx="36836">
                  <c:v>1.0110000000000001</c:v>
                </c:pt>
                <c:pt idx="36837">
                  <c:v>1.01</c:v>
                </c:pt>
                <c:pt idx="36838">
                  <c:v>1.01</c:v>
                </c:pt>
                <c:pt idx="36839">
                  <c:v>1.012</c:v>
                </c:pt>
                <c:pt idx="36840">
                  <c:v>1.012</c:v>
                </c:pt>
                <c:pt idx="36841">
                  <c:v>1.0110000000000001</c:v>
                </c:pt>
                <c:pt idx="36842">
                  <c:v>1.0110000000000001</c:v>
                </c:pt>
                <c:pt idx="36843">
                  <c:v>1.0110000000000001</c:v>
                </c:pt>
                <c:pt idx="36844">
                  <c:v>1.0110000000000001</c:v>
                </c:pt>
                <c:pt idx="36845">
                  <c:v>1.0090000000000001</c:v>
                </c:pt>
                <c:pt idx="36846">
                  <c:v>1.0090000000000001</c:v>
                </c:pt>
                <c:pt idx="36847">
                  <c:v>1.008</c:v>
                </c:pt>
                <c:pt idx="36848">
                  <c:v>1.0090000000000001</c:v>
                </c:pt>
                <c:pt idx="36849">
                  <c:v>1.0110000000000001</c:v>
                </c:pt>
                <c:pt idx="36850">
                  <c:v>1.0110000000000001</c:v>
                </c:pt>
                <c:pt idx="36851">
                  <c:v>1.01</c:v>
                </c:pt>
                <c:pt idx="36852">
                  <c:v>1.008</c:v>
                </c:pt>
                <c:pt idx="36853">
                  <c:v>1.01</c:v>
                </c:pt>
                <c:pt idx="36854">
                  <c:v>1.0110000000000001</c:v>
                </c:pt>
                <c:pt idx="36855">
                  <c:v>1.01</c:v>
                </c:pt>
                <c:pt idx="36856">
                  <c:v>1.0090000000000001</c:v>
                </c:pt>
                <c:pt idx="36857">
                  <c:v>1.0090000000000001</c:v>
                </c:pt>
                <c:pt idx="36858">
                  <c:v>1.008</c:v>
                </c:pt>
                <c:pt idx="36859">
                  <c:v>1.0090000000000001</c:v>
                </c:pt>
                <c:pt idx="36860">
                  <c:v>1.0090000000000001</c:v>
                </c:pt>
                <c:pt idx="36861">
                  <c:v>1.008</c:v>
                </c:pt>
                <c:pt idx="36862">
                  <c:v>1.0090000000000001</c:v>
                </c:pt>
                <c:pt idx="36863">
                  <c:v>1.0090000000000001</c:v>
                </c:pt>
                <c:pt idx="36864">
                  <c:v>1.01</c:v>
                </c:pt>
                <c:pt idx="36865">
                  <c:v>1.01</c:v>
                </c:pt>
                <c:pt idx="36866">
                  <c:v>1.01</c:v>
                </c:pt>
                <c:pt idx="36867">
                  <c:v>1.01</c:v>
                </c:pt>
                <c:pt idx="36868">
                  <c:v>1.0090000000000001</c:v>
                </c:pt>
                <c:pt idx="36869">
                  <c:v>1.0090000000000001</c:v>
                </c:pt>
                <c:pt idx="36870">
                  <c:v>1.0090000000000001</c:v>
                </c:pt>
                <c:pt idx="36871">
                  <c:v>1.0090000000000001</c:v>
                </c:pt>
                <c:pt idx="36872">
                  <c:v>1.0090000000000001</c:v>
                </c:pt>
                <c:pt idx="36873">
                  <c:v>1.01</c:v>
                </c:pt>
                <c:pt idx="36874">
                  <c:v>1.01</c:v>
                </c:pt>
                <c:pt idx="36875">
                  <c:v>1.0110000000000001</c:v>
                </c:pt>
                <c:pt idx="36876">
                  <c:v>1.0110000000000001</c:v>
                </c:pt>
                <c:pt idx="36877">
                  <c:v>1.01</c:v>
                </c:pt>
                <c:pt idx="36878">
                  <c:v>1.01</c:v>
                </c:pt>
                <c:pt idx="36879">
                  <c:v>1.0090000000000001</c:v>
                </c:pt>
                <c:pt idx="36880">
                  <c:v>1.01</c:v>
                </c:pt>
                <c:pt idx="36881">
                  <c:v>1.01</c:v>
                </c:pt>
                <c:pt idx="36882">
                  <c:v>1.0090000000000001</c:v>
                </c:pt>
                <c:pt idx="36883">
                  <c:v>1.0090000000000001</c:v>
                </c:pt>
                <c:pt idx="36884">
                  <c:v>1.0110000000000001</c:v>
                </c:pt>
                <c:pt idx="36885">
                  <c:v>1.0110000000000001</c:v>
                </c:pt>
                <c:pt idx="36886">
                  <c:v>1.01</c:v>
                </c:pt>
                <c:pt idx="36887">
                  <c:v>1.01</c:v>
                </c:pt>
                <c:pt idx="36888">
                  <c:v>1.0090000000000001</c:v>
                </c:pt>
                <c:pt idx="36889">
                  <c:v>1.01</c:v>
                </c:pt>
                <c:pt idx="36890">
                  <c:v>1.01</c:v>
                </c:pt>
                <c:pt idx="36891">
                  <c:v>1.0090000000000001</c:v>
                </c:pt>
                <c:pt idx="36892">
                  <c:v>1.01</c:v>
                </c:pt>
                <c:pt idx="36893">
                  <c:v>1.0110000000000001</c:v>
                </c:pt>
                <c:pt idx="36894">
                  <c:v>1.0110000000000001</c:v>
                </c:pt>
                <c:pt idx="36895">
                  <c:v>1.0110000000000001</c:v>
                </c:pt>
                <c:pt idx="36896">
                  <c:v>1.01</c:v>
                </c:pt>
                <c:pt idx="36897">
                  <c:v>1.0110000000000001</c:v>
                </c:pt>
                <c:pt idx="36898">
                  <c:v>1.01</c:v>
                </c:pt>
                <c:pt idx="36899">
                  <c:v>1.01</c:v>
                </c:pt>
                <c:pt idx="36900">
                  <c:v>1.0110000000000001</c:v>
                </c:pt>
                <c:pt idx="36901">
                  <c:v>1.0110000000000001</c:v>
                </c:pt>
                <c:pt idx="36902">
                  <c:v>1.0110000000000001</c:v>
                </c:pt>
                <c:pt idx="36903">
                  <c:v>1.0110000000000001</c:v>
                </c:pt>
                <c:pt idx="36904">
                  <c:v>1.012</c:v>
                </c:pt>
                <c:pt idx="36905">
                  <c:v>1.012</c:v>
                </c:pt>
                <c:pt idx="36906">
                  <c:v>1.0110000000000001</c:v>
                </c:pt>
                <c:pt idx="36907">
                  <c:v>1.0110000000000001</c:v>
                </c:pt>
                <c:pt idx="36908">
                  <c:v>1.0110000000000001</c:v>
                </c:pt>
                <c:pt idx="36909">
                  <c:v>1.012</c:v>
                </c:pt>
                <c:pt idx="36910">
                  <c:v>1.012</c:v>
                </c:pt>
                <c:pt idx="36911">
                  <c:v>1.0130000000000001</c:v>
                </c:pt>
                <c:pt idx="36912">
                  <c:v>1.0130000000000001</c:v>
                </c:pt>
                <c:pt idx="36913">
                  <c:v>1.012</c:v>
                </c:pt>
                <c:pt idx="36914">
                  <c:v>1.012</c:v>
                </c:pt>
                <c:pt idx="36915">
                  <c:v>1.012</c:v>
                </c:pt>
                <c:pt idx="36916">
                  <c:v>1.0130000000000001</c:v>
                </c:pt>
                <c:pt idx="36917">
                  <c:v>1.0130000000000001</c:v>
                </c:pt>
                <c:pt idx="36918">
                  <c:v>1.014</c:v>
                </c:pt>
                <c:pt idx="36919">
                  <c:v>1.0130000000000001</c:v>
                </c:pt>
                <c:pt idx="36920">
                  <c:v>1.012</c:v>
                </c:pt>
                <c:pt idx="36921">
                  <c:v>1.01</c:v>
                </c:pt>
                <c:pt idx="36922">
                  <c:v>1.01</c:v>
                </c:pt>
                <c:pt idx="36923">
                  <c:v>1.0110000000000001</c:v>
                </c:pt>
                <c:pt idx="36924">
                  <c:v>1.01</c:v>
                </c:pt>
                <c:pt idx="36925">
                  <c:v>1.0110000000000001</c:v>
                </c:pt>
                <c:pt idx="36926">
                  <c:v>1.01</c:v>
                </c:pt>
                <c:pt idx="36927">
                  <c:v>1.0110000000000001</c:v>
                </c:pt>
                <c:pt idx="36928">
                  <c:v>1.0110000000000001</c:v>
                </c:pt>
                <c:pt idx="36929">
                  <c:v>1.012</c:v>
                </c:pt>
                <c:pt idx="36930">
                  <c:v>1.0110000000000001</c:v>
                </c:pt>
                <c:pt idx="36931">
                  <c:v>1.0090000000000001</c:v>
                </c:pt>
                <c:pt idx="36932">
                  <c:v>1.0110000000000001</c:v>
                </c:pt>
                <c:pt idx="36933">
                  <c:v>1.0110000000000001</c:v>
                </c:pt>
                <c:pt idx="36934">
                  <c:v>1.012</c:v>
                </c:pt>
                <c:pt idx="36935">
                  <c:v>1.0130000000000001</c:v>
                </c:pt>
                <c:pt idx="36936">
                  <c:v>1.012</c:v>
                </c:pt>
                <c:pt idx="36937">
                  <c:v>1.0130000000000001</c:v>
                </c:pt>
                <c:pt idx="36938">
                  <c:v>1.0130000000000001</c:v>
                </c:pt>
                <c:pt idx="36939">
                  <c:v>1.0110000000000001</c:v>
                </c:pt>
                <c:pt idx="36940">
                  <c:v>1.0130000000000001</c:v>
                </c:pt>
                <c:pt idx="36941">
                  <c:v>1.0110000000000001</c:v>
                </c:pt>
                <c:pt idx="36942">
                  <c:v>1.0110000000000001</c:v>
                </c:pt>
                <c:pt idx="36943">
                  <c:v>1.0110000000000001</c:v>
                </c:pt>
                <c:pt idx="36944">
                  <c:v>1.01</c:v>
                </c:pt>
                <c:pt idx="36945">
                  <c:v>1.0110000000000001</c:v>
                </c:pt>
                <c:pt idx="36946">
                  <c:v>1.0110000000000001</c:v>
                </c:pt>
                <c:pt idx="36947">
                  <c:v>1.0110000000000001</c:v>
                </c:pt>
                <c:pt idx="36948">
                  <c:v>1.0110000000000001</c:v>
                </c:pt>
                <c:pt idx="36949">
                  <c:v>1.0110000000000001</c:v>
                </c:pt>
                <c:pt idx="36950">
                  <c:v>1.0110000000000001</c:v>
                </c:pt>
                <c:pt idx="36951">
                  <c:v>1.01</c:v>
                </c:pt>
                <c:pt idx="36952">
                  <c:v>1.01</c:v>
                </c:pt>
                <c:pt idx="36953">
                  <c:v>1.012</c:v>
                </c:pt>
                <c:pt idx="36954">
                  <c:v>1.012</c:v>
                </c:pt>
                <c:pt idx="36955">
                  <c:v>1.012</c:v>
                </c:pt>
                <c:pt idx="36956">
                  <c:v>1.0110000000000001</c:v>
                </c:pt>
                <c:pt idx="36957">
                  <c:v>1.0110000000000001</c:v>
                </c:pt>
                <c:pt idx="36958">
                  <c:v>1.0130000000000001</c:v>
                </c:pt>
                <c:pt idx="36959">
                  <c:v>1.0130000000000001</c:v>
                </c:pt>
                <c:pt idx="36960">
                  <c:v>1.012</c:v>
                </c:pt>
                <c:pt idx="36961">
                  <c:v>1.0130000000000001</c:v>
                </c:pt>
                <c:pt idx="36962">
                  <c:v>1.012</c:v>
                </c:pt>
                <c:pt idx="36963">
                  <c:v>1.0110000000000001</c:v>
                </c:pt>
                <c:pt idx="36964">
                  <c:v>1.01</c:v>
                </c:pt>
                <c:pt idx="36965">
                  <c:v>1.0110000000000001</c:v>
                </c:pt>
                <c:pt idx="36966">
                  <c:v>1.0110000000000001</c:v>
                </c:pt>
                <c:pt idx="36967">
                  <c:v>1.008</c:v>
                </c:pt>
                <c:pt idx="36968">
                  <c:v>1.0070000000000001</c:v>
                </c:pt>
                <c:pt idx="36969">
                  <c:v>1.008</c:v>
                </c:pt>
                <c:pt idx="36970">
                  <c:v>1.0110000000000001</c:v>
                </c:pt>
                <c:pt idx="36971">
                  <c:v>1.0110000000000001</c:v>
                </c:pt>
                <c:pt idx="36972">
                  <c:v>1.0090000000000001</c:v>
                </c:pt>
                <c:pt idx="36973">
                  <c:v>1.0090000000000001</c:v>
                </c:pt>
                <c:pt idx="36974">
                  <c:v>1.008</c:v>
                </c:pt>
                <c:pt idx="36975">
                  <c:v>1.008</c:v>
                </c:pt>
                <c:pt idx="36976">
                  <c:v>1.01</c:v>
                </c:pt>
                <c:pt idx="36977">
                  <c:v>1.0110000000000001</c:v>
                </c:pt>
                <c:pt idx="36978">
                  <c:v>1.01</c:v>
                </c:pt>
                <c:pt idx="36979">
                  <c:v>1.01</c:v>
                </c:pt>
                <c:pt idx="36980">
                  <c:v>1.01</c:v>
                </c:pt>
                <c:pt idx="36981">
                  <c:v>1.01</c:v>
                </c:pt>
                <c:pt idx="36982">
                  <c:v>1.0090000000000001</c:v>
                </c:pt>
                <c:pt idx="36983">
                  <c:v>1.0090000000000001</c:v>
                </c:pt>
                <c:pt idx="36984">
                  <c:v>1.01</c:v>
                </c:pt>
                <c:pt idx="36985">
                  <c:v>1.01</c:v>
                </c:pt>
                <c:pt idx="36986">
                  <c:v>1.008</c:v>
                </c:pt>
                <c:pt idx="36987">
                  <c:v>1.008</c:v>
                </c:pt>
                <c:pt idx="36988">
                  <c:v>1.0110000000000001</c:v>
                </c:pt>
                <c:pt idx="36989">
                  <c:v>1.012</c:v>
                </c:pt>
                <c:pt idx="36990">
                  <c:v>1.012</c:v>
                </c:pt>
                <c:pt idx="36991">
                  <c:v>1.012</c:v>
                </c:pt>
                <c:pt idx="36992">
                  <c:v>1.0130000000000001</c:v>
                </c:pt>
                <c:pt idx="36993">
                  <c:v>1.014</c:v>
                </c:pt>
                <c:pt idx="36994">
                  <c:v>1.012</c:v>
                </c:pt>
                <c:pt idx="36995">
                  <c:v>1.012</c:v>
                </c:pt>
                <c:pt idx="36996">
                  <c:v>1.0110000000000001</c:v>
                </c:pt>
                <c:pt idx="36997">
                  <c:v>1.012</c:v>
                </c:pt>
                <c:pt idx="36998">
                  <c:v>1.0130000000000001</c:v>
                </c:pt>
                <c:pt idx="36999">
                  <c:v>1.0110000000000001</c:v>
                </c:pt>
                <c:pt idx="37000">
                  <c:v>1.0110000000000001</c:v>
                </c:pt>
                <c:pt idx="37001">
                  <c:v>1.012</c:v>
                </c:pt>
                <c:pt idx="37002">
                  <c:v>1.012</c:v>
                </c:pt>
                <c:pt idx="37003">
                  <c:v>1.0110000000000001</c:v>
                </c:pt>
                <c:pt idx="37004">
                  <c:v>1.01</c:v>
                </c:pt>
                <c:pt idx="37005">
                  <c:v>1.012</c:v>
                </c:pt>
                <c:pt idx="37006">
                  <c:v>1.0110000000000001</c:v>
                </c:pt>
                <c:pt idx="37007">
                  <c:v>1.01</c:v>
                </c:pt>
                <c:pt idx="37008">
                  <c:v>1.012</c:v>
                </c:pt>
                <c:pt idx="37009">
                  <c:v>1.01</c:v>
                </c:pt>
                <c:pt idx="37010">
                  <c:v>1.01</c:v>
                </c:pt>
                <c:pt idx="37011">
                  <c:v>1.0110000000000001</c:v>
                </c:pt>
                <c:pt idx="37012">
                  <c:v>1.0110000000000001</c:v>
                </c:pt>
                <c:pt idx="37013">
                  <c:v>1.01</c:v>
                </c:pt>
                <c:pt idx="37014">
                  <c:v>1.0090000000000001</c:v>
                </c:pt>
                <c:pt idx="37015">
                  <c:v>1.008</c:v>
                </c:pt>
                <c:pt idx="37016">
                  <c:v>1.0090000000000001</c:v>
                </c:pt>
                <c:pt idx="37017">
                  <c:v>1.008</c:v>
                </c:pt>
                <c:pt idx="37018">
                  <c:v>1.01</c:v>
                </c:pt>
                <c:pt idx="37019">
                  <c:v>1.008</c:v>
                </c:pt>
                <c:pt idx="37020">
                  <c:v>1.0090000000000001</c:v>
                </c:pt>
                <c:pt idx="37021">
                  <c:v>1.01</c:v>
                </c:pt>
                <c:pt idx="37022">
                  <c:v>1.008</c:v>
                </c:pt>
                <c:pt idx="37023">
                  <c:v>1.0090000000000001</c:v>
                </c:pt>
                <c:pt idx="37024">
                  <c:v>1.01</c:v>
                </c:pt>
                <c:pt idx="37025">
                  <c:v>1.0090000000000001</c:v>
                </c:pt>
                <c:pt idx="37026">
                  <c:v>1.01</c:v>
                </c:pt>
                <c:pt idx="37027">
                  <c:v>1.008</c:v>
                </c:pt>
                <c:pt idx="37028">
                  <c:v>1.0090000000000001</c:v>
                </c:pt>
                <c:pt idx="37029">
                  <c:v>1.0090000000000001</c:v>
                </c:pt>
                <c:pt idx="37030">
                  <c:v>1.01</c:v>
                </c:pt>
                <c:pt idx="37031">
                  <c:v>1.0090000000000001</c:v>
                </c:pt>
                <c:pt idx="37032">
                  <c:v>1.01</c:v>
                </c:pt>
                <c:pt idx="37033">
                  <c:v>1.0090000000000001</c:v>
                </c:pt>
                <c:pt idx="37034">
                  <c:v>1.01</c:v>
                </c:pt>
                <c:pt idx="37035">
                  <c:v>1.008</c:v>
                </c:pt>
                <c:pt idx="37036">
                  <c:v>1.0070000000000001</c:v>
                </c:pt>
                <c:pt idx="37037">
                  <c:v>1.008</c:v>
                </c:pt>
                <c:pt idx="37038">
                  <c:v>1.0090000000000001</c:v>
                </c:pt>
                <c:pt idx="37039">
                  <c:v>1.008</c:v>
                </c:pt>
                <c:pt idx="37040">
                  <c:v>1.0090000000000001</c:v>
                </c:pt>
                <c:pt idx="37041">
                  <c:v>1.01</c:v>
                </c:pt>
                <c:pt idx="37042">
                  <c:v>1.008</c:v>
                </c:pt>
                <c:pt idx="37043">
                  <c:v>1.0070000000000001</c:v>
                </c:pt>
                <c:pt idx="37044">
                  <c:v>1.008</c:v>
                </c:pt>
                <c:pt idx="37045">
                  <c:v>1.0110000000000001</c:v>
                </c:pt>
                <c:pt idx="37046">
                  <c:v>1.012</c:v>
                </c:pt>
                <c:pt idx="37047">
                  <c:v>1.01</c:v>
                </c:pt>
                <c:pt idx="37048">
                  <c:v>1.0110000000000001</c:v>
                </c:pt>
                <c:pt idx="37049">
                  <c:v>1.01</c:v>
                </c:pt>
                <c:pt idx="37050">
                  <c:v>1.01</c:v>
                </c:pt>
                <c:pt idx="37051">
                  <c:v>1.01</c:v>
                </c:pt>
                <c:pt idx="37052">
                  <c:v>1.01</c:v>
                </c:pt>
                <c:pt idx="37053">
                  <c:v>1.0090000000000001</c:v>
                </c:pt>
                <c:pt idx="37054">
                  <c:v>1.01</c:v>
                </c:pt>
                <c:pt idx="37055">
                  <c:v>1.0110000000000001</c:v>
                </c:pt>
                <c:pt idx="37056">
                  <c:v>1.0110000000000001</c:v>
                </c:pt>
                <c:pt idx="37057">
                  <c:v>1.0110000000000001</c:v>
                </c:pt>
                <c:pt idx="37058">
                  <c:v>1.012</c:v>
                </c:pt>
                <c:pt idx="37059">
                  <c:v>1.0210000000000001</c:v>
                </c:pt>
                <c:pt idx="37060">
                  <c:v>1.02</c:v>
                </c:pt>
                <c:pt idx="37061">
                  <c:v>1.0190000000000001</c:v>
                </c:pt>
                <c:pt idx="37062">
                  <c:v>1.0190000000000001</c:v>
                </c:pt>
                <c:pt idx="37063">
                  <c:v>1.0190000000000001</c:v>
                </c:pt>
                <c:pt idx="37064">
                  <c:v>1.0190000000000001</c:v>
                </c:pt>
                <c:pt idx="37065">
                  <c:v>1.0190000000000001</c:v>
                </c:pt>
                <c:pt idx="37066">
                  <c:v>10.358000000000001</c:v>
                </c:pt>
                <c:pt idx="37067">
                  <c:v>11.023</c:v>
                </c:pt>
                <c:pt idx="37068">
                  <c:v>11.545</c:v>
                </c:pt>
                <c:pt idx="37069">
                  <c:v>11.263999999999999</c:v>
                </c:pt>
                <c:pt idx="37070">
                  <c:v>11.259</c:v>
                </c:pt>
                <c:pt idx="37071">
                  <c:v>11.31</c:v>
                </c:pt>
                <c:pt idx="37072">
                  <c:v>11.355</c:v>
                </c:pt>
                <c:pt idx="37073">
                  <c:v>11.386000000000001</c:v>
                </c:pt>
                <c:pt idx="37074">
                  <c:v>11.41</c:v>
                </c:pt>
                <c:pt idx="37075">
                  <c:v>11.446</c:v>
                </c:pt>
                <c:pt idx="37076">
                  <c:v>11.492000000000001</c:v>
                </c:pt>
                <c:pt idx="37077">
                  <c:v>11.521000000000001</c:v>
                </c:pt>
                <c:pt idx="37078">
                  <c:v>11.572000000000001</c:v>
                </c:pt>
                <c:pt idx="37079">
                  <c:v>11.625</c:v>
                </c:pt>
                <c:pt idx="37080">
                  <c:v>11.682</c:v>
                </c:pt>
                <c:pt idx="37081">
                  <c:v>11.726000000000001</c:v>
                </c:pt>
                <c:pt idx="37082">
                  <c:v>11.763</c:v>
                </c:pt>
                <c:pt idx="37083">
                  <c:v>11.801</c:v>
                </c:pt>
                <c:pt idx="37084">
                  <c:v>11.843999999999999</c:v>
                </c:pt>
                <c:pt idx="37085">
                  <c:v>11.886000000000001</c:v>
                </c:pt>
                <c:pt idx="37086">
                  <c:v>11.925000000000001</c:v>
                </c:pt>
                <c:pt idx="37087">
                  <c:v>11.971</c:v>
                </c:pt>
                <c:pt idx="37088">
                  <c:v>12.011000000000001</c:v>
                </c:pt>
                <c:pt idx="37089">
                  <c:v>12.057</c:v>
                </c:pt>
                <c:pt idx="37090">
                  <c:v>12.111000000000001</c:v>
                </c:pt>
                <c:pt idx="37091">
                  <c:v>12.153</c:v>
                </c:pt>
                <c:pt idx="37092">
                  <c:v>12.197000000000001</c:v>
                </c:pt>
                <c:pt idx="37093">
                  <c:v>12.241</c:v>
                </c:pt>
                <c:pt idx="37094">
                  <c:v>12.282999999999999</c:v>
                </c:pt>
                <c:pt idx="37095">
                  <c:v>12.318</c:v>
                </c:pt>
                <c:pt idx="37096">
                  <c:v>12.362</c:v>
                </c:pt>
                <c:pt idx="37097">
                  <c:v>12.409000000000001</c:v>
                </c:pt>
                <c:pt idx="37098">
                  <c:v>12.443</c:v>
                </c:pt>
                <c:pt idx="37099">
                  <c:v>12.481</c:v>
                </c:pt>
                <c:pt idx="37100">
                  <c:v>12.516999999999999</c:v>
                </c:pt>
                <c:pt idx="37101">
                  <c:v>12.56</c:v>
                </c:pt>
                <c:pt idx="37102">
                  <c:v>12.597</c:v>
                </c:pt>
                <c:pt idx="37103">
                  <c:v>12.629</c:v>
                </c:pt>
                <c:pt idx="37104">
                  <c:v>12.669</c:v>
                </c:pt>
                <c:pt idx="37105">
                  <c:v>12.697000000000001</c:v>
                </c:pt>
                <c:pt idx="37106">
                  <c:v>12.738</c:v>
                </c:pt>
                <c:pt idx="37107">
                  <c:v>12.776</c:v>
                </c:pt>
                <c:pt idx="37108">
                  <c:v>12.802</c:v>
                </c:pt>
                <c:pt idx="37109">
                  <c:v>12.838000000000001</c:v>
                </c:pt>
                <c:pt idx="37110">
                  <c:v>12.867000000000001</c:v>
                </c:pt>
                <c:pt idx="37111">
                  <c:v>12.895</c:v>
                </c:pt>
                <c:pt idx="37112">
                  <c:v>12.922000000000001</c:v>
                </c:pt>
                <c:pt idx="37113">
                  <c:v>12.96</c:v>
                </c:pt>
                <c:pt idx="37114">
                  <c:v>12.988</c:v>
                </c:pt>
                <c:pt idx="37115">
                  <c:v>13.023</c:v>
                </c:pt>
                <c:pt idx="37116">
                  <c:v>13.055</c:v>
                </c:pt>
                <c:pt idx="37117">
                  <c:v>13.085000000000001</c:v>
                </c:pt>
                <c:pt idx="37118">
                  <c:v>13.116</c:v>
                </c:pt>
                <c:pt idx="37119">
                  <c:v>13.148</c:v>
                </c:pt>
                <c:pt idx="37120">
                  <c:v>13.176</c:v>
                </c:pt>
                <c:pt idx="37121">
                  <c:v>13.336</c:v>
                </c:pt>
                <c:pt idx="37122">
                  <c:v>15.338000000000001</c:v>
                </c:pt>
                <c:pt idx="37123">
                  <c:v>14.509</c:v>
                </c:pt>
                <c:pt idx="37124">
                  <c:v>13.951000000000001</c:v>
                </c:pt>
                <c:pt idx="37125">
                  <c:v>13.862</c:v>
                </c:pt>
                <c:pt idx="37126">
                  <c:v>13.847</c:v>
                </c:pt>
                <c:pt idx="37127">
                  <c:v>13.833</c:v>
                </c:pt>
                <c:pt idx="37128">
                  <c:v>13.827999999999999</c:v>
                </c:pt>
                <c:pt idx="37129">
                  <c:v>13.82</c:v>
                </c:pt>
                <c:pt idx="37130">
                  <c:v>13.815</c:v>
                </c:pt>
                <c:pt idx="37131">
                  <c:v>13.805</c:v>
                </c:pt>
                <c:pt idx="37132">
                  <c:v>13.797000000000001</c:v>
                </c:pt>
                <c:pt idx="37133">
                  <c:v>13.787000000000001</c:v>
                </c:pt>
                <c:pt idx="37134">
                  <c:v>13.779</c:v>
                </c:pt>
                <c:pt idx="37135">
                  <c:v>13.777000000000001</c:v>
                </c:pt>
                <c:pt idx="37136">
                  <c:v>13.772</c:v>
                </c:pt>
                <c:pt idx="37137">
                  <c:v>13.773</c:v>
                </c:pt>
                <c:pt idx="37138">
                  <c:v>13.761000000000001</c:v>
                </c:pt>
                <c:pt idx="37139">
                  <c:v>13.753</c:v>
                </c:pt>
                <c:pt idx="37140">
                  <c:v>13.756</c:v>
                </c:pt>
                <c:pt idx="37141">
                  <c:v>13.768000000000001</c:v>
                </c:pt>
                <c:pt idx="37142">
                  <c:v>13.765000000000001</c:v>
                </c:pt>
                <c:pt idx="37143">
                  <c:v>13.773</c:v>
                </c:pt>
                <c:pt idx="37144">
                  <c:v>13.8</c:v>
                </c:pt>
                <c:pt idx="37145">
                  <c:v>13.825000000000001</c:v>
                </c:pt>
                <c:pt idx="37146">
                  <c:v>13.853</c:v>
                </c:pt>
                <c:pt idx="37147">
                  <c:v>13.889000000000001</c:v>
                </c:pt>
                <c:pt idx="37148">
                  <c:v>13.914</c:v>
                </c:pt>
                <c:pt idx="37149">
                  <c:v>13.951000000000001</c:v>
                </c:pt>
                <c:pt idx="37150">
                  <c:v>13.997</c:v>
                </c:pt>
                <c:pt idx="37151">
                  <c:v>14.044</c:v>
                </c:pt>
                <c:pt idx="37152">
                  <c:v>14.105</c:v>
                </c:pt>
                <c:pt idx="37153">
                  <c:v>14.157</c:v>
                </c:pt>
                <c:pt idx="37154">
                  <c:v>14.208</c:v>
                </c:pt>
                <c:pt idx="37155">
                  <c:v>14.247</c:v>
                </c:pt>
                <c:pt idx="37156">
                  <c:v>14.271000000000001</c:v>
                </c:pt>
                <c:pt idx="37157">
                  <c:v>14.278</c:v>
                </c:pt>
                <c:pt idx="37158">
                  <c:v>14.290000000000001</c:v>
                </c:pt>
                <c:pt idx="37159">
                  <c:v>14.286</c:v>
                </c:pt>
                <c:pt idx="37160">
                  <c:v>14.288</c:v>
                </c:pt>
                <c:pt idx="37161">
                  <c:v>14.282</c:v>
                </c:pt>
                <c:pt idx="37162">
                  <c:v>14.27</c:v>
                </c:pt>
                <c:pt idx="37163">
                  <c:v>14.26</c:v>
                </c:pt>
                <c:pt idx="37164">
                  <c:v>14.238</c:v>
                </c:pt>
                <c:pt idx="37165">
                  <c:v>14.224</c:v>
                </c:pt>
                <c:pt idx="37166">
                  <c:v>14.211</c:v>
                </c:pt>
                <c:pt idx="37167">
                  <c:v>14.189</c:v>
                </c:pt>
                <c:pt idx="37168">
                  <c:v>14.175000000000001</c:v>
                </c:pt>
                <c:pt idx="37169">
                  <c:v>14.165000000000001</c:v>
                </c:pt>
                <c:pt idx="37170">
                  <c:v>14.149000000000001</c:v>
                </c:pt>
                <c:pt idx="37171">
                  <c:v>14.136000000000001</c:v>
                </c:pt>
                <c:pt idx="37172">
                  <c:v>14.120000000000001</c:v>
                </c:pt>
                <c:pt idx="37173">
                  <c:v>14.108000000000001</c:v>
                </c:pt>
                <c:pt idx="37174">
                  <c:v>14.102</c:v>
                </c:pt>
                <c:pt idx="37175">
                  <c:v>14.093999999999999</c:v>
                </c:pt>
                <c:pt idx="37176">
                  <c:v>14.084</c:v>
                </c:pt>
                <c:pt idx="37177">
                  <c:v>14.07</c:v>
                </c:pt>
                <c:pt idx="37178">
                  <c:v>14.061</c:v>
                </c:pt>
                <c:pt idx="37179">
                  <c:v>14.051</c:v>
                </c:pt>
                <c:pt idx="37180">
                  <c:v>14.044</c:v>
                </c:pt>
                <c:pt idx="37181">
                  <c:v>14.028</c:v>
                </c:pt>
                <c:pt idx="37182">
                  <c:v>13.995000000000001</c:v>
                </c:pt>
                <c:pt idx="37183">
                  <c:v>13.979000000000001</c:v>
                </c:pt>
                <c:pt idx="37184">
                  <c:v>13.961</c:v>
                </c:pt>
                <c:pt idx="37185">
                  <c:v>13.918000000000001</c:v>
                </c:pt>
                <c:pt idx="37186">
                  <c:v>13.889000000000001</c:v>
                </c:pt>
                <c:pt idx="37187">
                  <c:v>13.870000000000001</c:v>
                </c:pt>
                <c:pt idx="37188">
                  <c:v>13.842000000000001</c:v>
                </c:pt>
                <c:pt idx="37189">
                  <c:v>13.813000000000001</c:v>
                </c:pt>
                <c:pt idx="37190">
                  <c:v>13.790000000000001</c:v>
                </c:pt>
                <c:pt idx="37191">
                  <c:v>13.768000000000001</c:v>
                </c:pt>
                <c:pt idx="37192">
                  <c:v>13.748000000000001</c:v>
                </c:pt>
                <c:pt idx="37193">
                  <c:v>13.732000000000001</c:v>
                </c:pt>
                <c:pt idx="37194">
                  <c:v>13.708</c:v>
                </c:pt>
                <c:pt idx="37195">
                  <c:v>13.698</c:v>
                </c:pt>
                <c:pt idx="37196">
                  <c:v>13.678000000000001</c:v>
                </c:pt>
                <c:pt idx="37197">
                  <c:v>13.666</c:v>
                </c:pt>
                <c:pt idx="37198">
                  <c:v>13.654</c:v>
                </c:pt>
                <c:pt idx="37199">
                  <c:v>13.632</c:v>
                </c:pt>
                <c:pt idx="37200">
                  <c:v>13.613</c:v>
                </c:pt>
                <c:pt idx="37201">
                  <c:v>13.61</c:v>
                </c:pt>
                <c:pt idx="37202">
                  <c:v>13.593999999999999</c:v>
                </c:pt>
                <c:pt idx="37203">
                  <c:v>13.566000000000001</c:v>
                </c:pt>
                <c:pt idx="37204">
                  <c:v>13.55</c:v>
                </c:pt>
                <c:pt idx="37205">
                  <c:v>13.539</c:v>
                </c:pt>
                <c:pt idx="37206">
                  <c:v>13.523</c:v>
                </c:pt>
                <c:pt idx="37207">
                  <c:v>13.512</c:v>
                </c:pt>
                <c:pt idx="37208">
                  <c:v>13.499000000000001</c:v>
                </c:pt>
                <c:pt idx="37209">
                  <c:v>13.496</c:v>
                </c:pt>
                <c:pt idx="37210">
                  <c:v>13.486000000000001</c:v>
                </c:pt>
                <c:pt idx="37211">
                  <c:v>13.47</c:v>
                </c:pt>
                <c:pt idx="37212">
                  <c:v>13.448</c:v>
                </c:pt>
                <c:pt idx="37213">
                  <c:v>13.432</c:v>
                </c:pt>
                <c:pt idx="37214">
                  <c:v>13.407</c:v>
                </c:pt>
                <c:pt idx="37215">
                  <c:v>13.375999999999999</c:v>
                </c:pt>
                <c:pt idx="37216">
                  <c:v>13.349</c:v>
                </c:pt>
                <c:pt idx="37217">
                  <c:v>13.33</c:v>
                </c:pt>
                <c:pt idx="37218">
                  <c:v>13.313000000000001</c:v>
                </c:pt>
                <c:pt idx="37219">
                  <c:v>13.297000000000001</c:v>
                </c:pt>
                <c:pt idx="37220">
                  <c:v>13.276</c:v>
                </c:pt>
                <c:pt idx="37221">
                  <c:v>13.266</c:v>
                </c:pt>
                <c:pt idx="37222">
                  <c:v>13.255000000000001</c:v>
                </c:pt>
                <c:pt idx="37223">
                  <c:v>13.243</c:v>
                </c:pt>
                <c:pt idx="37224">
                  <c:v>13.231</c:v>
                </c:pt>
                <c:pt idx="37225">
                  <c:v>13.206</c:v>
                </c:pt>
                <c:pt idx="37226">
                  <c:v>13.200000000000001</c:v>
                </c:pt>
                <c:pt idx="37227">
                  <c:v>13.194000000000001</c:v>
                </c:pt>
                <c:pt idx="37228">
                  <c:v>13.181000000000001</c:v>
                </c:pt>
                <c:pt idx="37229">
                  <c:v>13.176</c:v>
                </c:pt>
                <c:pt idx="37230">
                  <c:v>13.168000000000001</c:v>
                </c:pt>
                <c:pt idx="37231">
                  <c:v>13.155000000000001</c:v>
                </c:pt>
                <c:pt idx="37232">
                  <c:v>13.149000000000001</c:v>
                </c:pt>
                <c:pt idx="37233">
                  <c:v>13.129</c:v>
                </c:pt>
                <c:pt idx="37234">
                  <c:v>13.128</c:v>
                </c:pt>
                <c:pt idx="37235">
                  <c:v>13.121</c:v>
                </c:pt>
                <c:pt idx="37236">
                  <c:v>13.111000000000001</c:v>
                </c:pt>
                <c:pt idx="37237">
                  <c:v>13.104000000000001</c:v>
                </c:pt>
                <c:pt idx="37238">
                  <c:v>13.103</c:v>
                </c:pt>
                <c:pt idx="37239">
                  <c:v>13.075000000000001</c:v>
                </c:pt>
                <c:pt idx="37240">
                  <c:v>13.046000000000001</c:v>
                </c:pt>
                <c:pt idx="37241">
                  <c:v>13.032999999999999</c:v>
                </c:pt>
                <c:pt idx="37242">
                  <c:v>13.012</c:v>
                </c:pt>
                <c:pt idx="37243">
                  <c:v>12.993</c:v>
                </c:pt>
                <c:pt idx="37244">
                  <c:v>12.962</c:v>
                </c:pt>
                <c:pt idx="37245">
                  <c:v>12.956</c:v>
                </c:pt>
                <c:pt idx="37246">
                  <c:v>12.944000000000001</c:v>
                </c:pt>
                <c:pt idx="37247">
                  <c:v>12.931000000000001</c:v>
                </c:pt>
                <c:pt idx="37248">
                  <c:v>12.917</c:v>
                </c:pt>
                <c:pt idx="37249">
                  <c:v>12.9</c:v>
                </c:pt>
                <c:pt idx="37250">
                  <c:v>12.891</c:v>
                </c:pt>
                <c:pt idx="37251">
                  <c:v>12.864000000000001</c:v>
                </c:pt>
                <c:pt idx="37252">
                  <c:v>12.849</c:v>
                </c:pt>
                <c:pt idx="37253">
                  <c:v>12.836</c:v>
                </c:pt>
                <c:pt idx="37254">
                  <c:v>12.818</c:v>
                </c:pt>
                <c:pt idx="37255">
                  <c:v>12.8</c:v>
                </c:pt>
                <c:pt idx="37256">
                  <c:v>12.781000000000001</c:v>
                </c:pt>
                <c:pt idx="37257">
                  <c:v>12.757</c:v>
                </c:pt>
                <c:pt idx="37258">
                  <c:v>12.74</c:v>
                </c:pt>
                <c:pt idx="37259">
                  <c:v>12.722</c:v>
                </c:pt>
                <c:pt idx="37260">
                  <c:v>12.705</c:v>
                </c:pt>
                <c:pt idx="37261">
                  <c:v>12.686999999999999</c:v>
                </c:pt>
                <c:pt idx="37262">
                  <c:v>12.667</c:v>
                </c:pt>
                <c:pt idx="37263">
                  <c:v>12.643000000000001</c:v>
                </c:pt>
                <c:pt idx="37264">
                  <c:v>12.625</c:v>
                </c:pt>
                <c:pt idx="37265">
                  <c:v>12.605</c:v>
                </c:pt>
                <c:pt idx="37266">
                  <c:v>12.581</c:v>
                </c:pt>
                <c:pt idx="37267">
                  <c:v>12.571</c:v>
                </c:pt>
                <c:pt idx="37268">
                  <c:v>12.553000000000001</c:v>
                </c:pt>
                <c:pt idx="37269">
                  <c:v>12.542</c:v>
                </c:pt>
                <c:pt idx="37270">
                  <c:v>12.524000000000001</c:v>
                </c:pt>
                <c:pt idx="37271">
                  <c:v>12.508000000000001</c:v>
                </c:pt>
                <c:pt idx="37272">
                  <c:v>12.492000000000001</c:v>
                </c:pt>
                <c:pt idx="37273">
                  <c:v>12.468</c:v>
                </c:pt>
                <c:pt idx="37274">
                  <c:v>12.456</c:v>
                </c:pt>
                <c:pt idx="37275">
                  <c:v>12.443</c:v>
                </c:pt>
                <c:pt idx="37276">
                  <c:v>12.427</c:v>
                </c:pt>
                <c:pt idx="37277">
                  <c:v>12.413</c:v>
                </c:pt>
                <c:pt idx="37278">
                  <c:v>12.397</c:v>
                </c:pt>
                <c:pt idx="37279">
                  <c:v>12.374000000000001</c:v>
                </c:pt>
                <c:pt idx="37280">
                  <c:v>12.363</c:v>
                </c:pt>
                <c:pt idx="37281">
                  <c:v>12.349</c:v>
                </c:pt>
                <c:pt idx="37282">
                  <c:v>12.337</c:v>
                </c:pt>
                <c:pt idx="37283">
                  <c:v>12.32</c:v>
                </c:pt>
                <c:pt idx="37284">
                  <c:v>12.311</c:v>
                </c:pt>
                <c:pt idx="37285">
                  <c:v>12.289</c:v>
                </c:pt>
                <c:pt idx="37286">
                  <c:v>12.278</c:v>
                </c:pt>
                <c:pt idx="37287">
                  <c:v>12.250999999999999</c:v>
                </c:pt>
                <c:pt idx="37288">
                  <c:v>12.234999999999999</c:v>
                </c:pt>
                <c:pt idx="37289">
                  <c:v>12.212</c:v>
                </c:pt>
                <c:pt idx="37290">
                  <c:v>12.198</c:v>
                </c:pt>
                <c:pt idx="37291">
                  <c:v>12.179</c:v>
                </c:pt>
                <c:pt idx="37292">
                  <c:v>12.159000000000001</c:v>
                </c:pt>
                <c:pt idx="37293">
                  <c:v>12.154</c:v>
                </c:pt>
                <c:pt idx="37294">
                  <c:v>12.14</c:v>
                </c:pt>
                <c:pt idx="37295">
                  <c:v>12.134</c:v>
                </c:pt>
                <c:pt idx="37296">
                  <c:v>12.120000000000001</c:v>
                </c:pt>
                <c:pt idx="37297">
                  <c:v>12.108000000000001</c:v>
                </c:pt>
                <c:pt idx="37298">
                  <c:v>12.104000000000001</c:v>
                </c:pt>
                <c:pt idx="37299">
                  <c:v>12.093999999999999</c:v>
                </c:pt>
                <c:pt idx="37300">
                  <c:v>12.101000000000001</c:v>
                </c:pt>
                <c:pt idx="37301">
                  <c:v>12.09</c:v>
                </c:pt>
                <c:pt idx="37302">
                  <c:v>12.076000000000001</c:v>
                </c:pt>
                <c:pt idx="37303">
                  <c:v>12.07</c:v>
                </c:pt>
                <c:pt idx="37304">
                  <c:v>12.058</c:v>
                </c:pt>
                <c:pt idx="37305">
                  <c:v>12.054</c:v>
                </c:pt>
                <c:pt idx="37306">
                  <c:v>12.048999999999999</c:v>
                </c:pt>
                <c:pt idx="37307">
                  <c:v>12.031000000000001</c:v>
                </c:pt>
                <c:pt idx="37308">
                  <c:v>12.030000000000001</c:v>
                </c:pt>
                <c:pt idx="37309">
                  <c:v>12.016999999999999</c:v>
                </c:pt>
                <c:pt idx="37310">
                  <c:v>12.003</c:v>
                </c:pt>
                <c:pt idx="37311">
                  <c:v>11.997</c:v>
                </c:pt>
                <c:pt idx="37312">
                  <c:v>11.987</c:v>
                </c:pt>
                <c:pt idx="37313">
                  <c:v>11.977</c:v>
                </c:pt>
                <c:pt idx="37314">
                  <c:v>11.965</c:v>
                </c:pt>
                <c:pt idx="37315">
                  <c:v>11.958</c:v>
                </c:pt>
                <c:pt idx="37316">
                  <c:v>11.951000000000001</c:v>
                </c:pt>
                <c:pt idx="37317">
                  <c:v>11.941000000000001</c:v>
                </c:pt>
                <c:pt idx="37318">
                  <c:v>11.931000000000001</c:v>
                </c:pt>
                <c:pt idx="37319">
                  <c:v>11.923</c:v>
                </c:pt>
                <c:pt idx="37320">
                  <c:v>11.919</c:v>
                </c:pt>
                <c:pt idx="37321">
                  <c:v>11.915000000000001</c:v>
                </c:pt>
                <c:pt idx="37322">
                  <c:v>11.907</c:v>
                </c:pt>
                <c:pt idx="37323">
                  <c:v>11.895</c:v>
                </c:pt>
                <c:pt idx="37324">
                  <c:v>11.886000000000001</c:v>
                </c:pt>
                <c:pt idx="37325">
                  <c:v>11.877000000000001</c:v>
                </c:pt>
                <c:pt idx="37326">
                  <c:v>11.866</c:v>
                </c:pt>
                <c:pt idx="37327">
                  <c:v>11.865</c:v>
                </c:pt>
                <c:pt idx="37328">
                  <c:v>11.853</c:v>
                </c:pt>
                <c:pt idx="37329">
                  <c:v>11.854000000000001</c:v>
                </c:pt>
                <c:pt idx="37330">
                  <c:v>11.863</c:v>
                </c:pt>
                <c:pt idx="37331">
                  <c:v>11.862</c:v>
                </c:pt>
                <c:pt idx="37332">
                  <c:v>11.86</c:v>
                </c:pt>
                <c:pt idx="37333">
                  <c:v>11.859</c:v>
                </c:pt>
                <c:pt idx="37334">
                  <c:v>11.866</c:v>
                </c:pt>
                <c:pt idx="37335">
                  <c:v>11.875</c:v>
                </c:pt>
                <c:pt idx="37336">
                  <c:v>11.856</c:v>
                </c:pt>
                <c:pt idx="37337">
                  <c:v>11.864000000000001</c:v>
                </c:pt>
                <c:pt idx="37338">
                  <c:v>11.863</c:v>
                </c:pt>
                <c:pt idx="37339">
                  <c:v>11.871</c:v>
                </c:pt>
                <c:pt idx="37340">
                  <c:v>11.869</c:v>
                </c:pt>
                <c:pt idx="37341">
                  <c:v>11.872</c:v>
                </c:pt>
                <c:pt idx="37342">
                  <c:v>11.878</c:v>
                </c:pt>
                <c:pt idx="37343">
                  <c:v>11.88</c:v>
                </c:pt>
                <c:pt idx="37344">
                  <c:v>11.879</c:v>
                </c:pt>
                <c:pt idx="37345">
                  <c:v>11.884</c:v>
                </c:pt>
                <c:pt idx="37346">
                  <c:v>11.902000000000001</c:v>
                </c:pt>
                <c:pt idx="37347">
                  <c:v>11.902000000000001</c:v>
                </c:pt>
                <c:pt idx="37348">
                  <c:v>11.902000000000001</c:v>
                </c:pt>
                <c:pt idx="37349">
                  <c:v>11.913</c:v>
                </c:pt>
                <c:pt idx="37350">
                  <c:v>11.916</c:v>
                </c:pt>
                <c:pt idx="37351">
                  <c:v>11.915000000000001</c:v>
                </c:pt>
                <c:pt idx="37352">
                  <c:v>11.923</c:v>
                </c:pt>
                <c:pt idx="37353">
                  <c:v>11.933</c:v>
                </c:pt>
                <c:pt idx="37354">
                  <c:v>11.936999999999999</c:v>
                </c:pt>
                <c:pt idx="37355">
                  <c:v>11.944000000000001</c:v>
                </c:pt>
                <c:pt idx="37356">
                  <c:v>11.952999999999999</c:v>
                </c:pt>
                <c:pt idx="37357">
                  <c:v>11.962</c:v>
                </c:pt>
                <c:pt idx="37358">
                  <c:v>11.965</c:v>
                </c:pt>
                <c:pt idx="37359">
                  <c:v>11.973000000000001</c:v>
                </c:pt>
                <c:pt idx="37360">
                  <c:v>11.988</c:v>
                </c:pt>
                <c:pt idx="37361">
                  <c:v>11.995000000000001</c:v>
                </c:pt>
                <c:pt idx="37362">
                  <c:v>11.99</c:v>
                </c:pt>
                <c:pt idx="37363">
                  <c:v>12.008000000000001</c:v>
                </c:pt>
                <c:pt idx="37364">
                  <c:v>12.018000000000001</c:v>
                </c:pt>
                <c:pt idx="37365">
                  <c:v>12.028</c:v>
                </c:pt>
                <c:pt idx="37366">
                  <c:v>12.038</c:v>
                </c:pt>
                <c:pt idx="37367">
                  <c:v>12.044</c:v>
                </c:pt>
                <c:pt idx="37368">
                  <c:v>12.061999999999999</c:v>
                </c:pt>
                <c:pt idx="37369">
                  <c:v>12.064</c:v>
                </c:pt>
                <c:pt idx="37370">
                  <c:v>12.072000000000001</c:v>
                </c:pt>
                <c:pt idx="37371">
                  <c:v>12.091000000000001</c:v>
                </c:pt>
                <c:pt idx="37372">
                  <c:v>12.092000000000001</c:v>
                </c:pt>
                <c:pt idx="37373">
                  <c:v>12.109</c:v>
                </c:pt>
                <c:pt idx="37374">
                  <c:v>12.121</c:v>
                </c:pt>
                <c:pt idx="37375">
                  <c:v>12.129</c:v>
                </c:pt>
                <c:pt idx="37376">
                  <c:v>12.141999999999999</c:v>
                </c:pt>
                <c:pt idx="37377">
                  <c:v>12.146000000000001</c:v>
                </c:pt>
                <c:pt idx="37378">
                  <c:v>12.162000000000001</c:v>
                </c:pt>
                <c:pt idx="37379">
                  <c:v>12.170999999999999</c:v>
                </c:pt>
                <c:pt idx="37380">
                  <c:v>12.186</c:v>
                </c:pt>
                <c:pt idx="37381">
                  <c:v>12.191000000000001</c:v>
                </c:pt>
                <c:pt idx="37382">
                  <c:v>12.195</c:v>
                </c:pt>
                <c:pt idx="37383">
                  <c:v>12.201000000000001</c:v>
                </c:pt>
                <c:pt idx="37384">
                  <c:v>12.209</c:v>
                </c:pt>
                <c:pt idx="37385">
                  <c:v>12.214</c:v>
                </c:pt>
                <c:pt idx="37386">
                  <c:v>12.216000000000001</c:v>
                </c:pt>
                <c:pt idx="37387">
                  <c:v>12.213000000000001</c:v>
                </c:pt>
                <c:pt idx="37388">
                  <c:v>12.209</c:v>
                </c:pt>
                <c:pt idx="37389">
                  <c:v>12.213000000000001</c:v>
                </c:pt>
                <c:pt idx="37390">
                  <c:v>12.224</c:v>
                </c:pt>
                <c:pt idx="37391">
                  <c:v>12.234999999999999</c:v>
                </c:pt>
                <c:pt idx="37392">
                  <c:v>12.242000000000001</c:v>
                </c:pt>
                <c:pt idx="37393">
                  <c:v>12.252000000000001</c:v>
                </c:pt>
                <c:pt idx="37394">
                  <c:v>12.261000000000001</c:v>
                </c:pt>
                <c:pt idx="37395">
                  <c:v>12.265000000000001</c:v>
                </c:pt>
                <c:pt idx="37396">
                  <c:v>12.279</c:v>
                </c:pt>
                <c:pt idx="37397">
                  <c:v>12.282999999999999</c:v>
                </c:pt>
                <c:pt idx="37398">
                  <c:v>12.289</c:v>
                </c:pt>
                <c:pt idx="37399">
                  <c:v>12.295</c:v>
                </c:pt>
                <c:pt idx="37400">
                  <c:v>12.304</c:v>
                </c:pt>
                <c:pt idx="37401">
                  <c:v>12.308</c:v>
                </c:pt>
                <c:pt idx="37402">
                  <c:v>12.313000000000001</c:v>
                </c:pt>
                <c:pt idx="37403">
                  <c:v>12.31</c:v>
                </c:pt>
                <c:pt idx="37404">
                  <c:v>12.317</c:v>
                </c:pt>
                <c:pt idx="37405">
                  <c:v>12.326000000000001</c:v>
                </c:pt>
                <c:pt idx="37406">
                  <c:v>12.323</c:v>
                </c:pt>
                <c:pt idx="37407">
                  <c:v>12.327999999999999</c:v>
                </c:pt>
                <c:pt idx="37408">
                  <c:v>12.33</c:v>
                </c:pt>
                <c:pt idx="37409">
                  <c:v>12.327999999999999</c:v>
                </c:pt>
                <c:pt idx="37410">
                  <c:v>12.327</c:v>
                </c:pt>
                <c:pt idx="37411">
                  <c:v>12.334</c:v>
                </c:pt>
                <c:pt idx="37412">
                  <c:v>12.327999999999999</c:v>
                </c:pt>
                <c:pt idx="37413">
                  <c:v>12.327</c:v>
                </c:pt>
                <c:pt idx="37414">
                  <c:v>12.33</c:v>
                </c:pt>
                <c:pt idx="37415">
                  <c:v>12.337</c:v>
                </c:pt>
                <c:pt idx="37416">
                  <c:v>12.336</c:v>
                </c:pt>
                <c:pt idx="37417">
                  <c:v>12.334</c:v>
                </c:pt>
                <c:pt idx="37418">
                  <c:v>12.336</c:v>
                </c:pt>
                <c:pt idx="37419">
                  <c:v>12.343</c:v>
                </c:pt>
                <c:pt idx="37420">
                  <c:v>12.341000000000001</c:v>
                </c:pt>
                <c:pt idx="37421">
                  <c:v>12.345000000000001</c:v>
                </c:pt>
                <c:pt idx="37422">
                  <c:v>12.343</c:v>
                </c:pt>
                <c:pt idx="37423">
                  <c:v>12.35</c:v>
                </c:pt>
                <c:pt idx="37424">
                  <c:v>12.356</c:v>
                </c:pt>
                <c:pt idx="37425">
                  <c:v>12.36</c:v>
                </c:pt>
                <c:pt idx="37426">
                  <c:v>12.370000000000001</c:v>
                </c:pt>
                <c:pt idx="37427">
                  <c:v>12.38</c:v>
                </c:pt>
                <c:pt idx="37428">
                  <c:v>12.379</c:v>
                </c:pt>
                <c:pt idx="37429">
                  <c:v>12.381</c:v>
                </c:pt>
                <c:pt idx="37430">
                  <c:v>12.387</c:v>
                </c:pt>
                <c:pt idx="37431">
                  <c:v>12.401</c:v>
                </c:pt>
                <c:pt idx="37432">
                  <c:v>12.397</c:v>
                </c:pt>
                <c:pt idx="37433">
                  <c:v>12.402000000000001</c:v>
                </c:pt>
                <c:pt idx="37434">
                  <c:v>12.413</c:v>
                </c:pt>
                <c:pt idx="37435">
                  <c:v>12.417</c:v>
                </c:pt>
                <c:pt idx="37436">
                  <c:v>12.428000000000001</c:v>
                </c:pt>
                <c:pt idx="37437">
                  <c:v>12.434000000000001</c:v>
                </c:pt>
                <c:pt idx="37438">
                  <c:v>12.436999999999999</c:v>
                </c:pt>
                <c:pt idx="37439">
                  <c:v>12.443</c:v>
                </c:pt>
                <c:pt idx="37440">
                  <c:v>12.451000000000001</c:v>
                </c:pt>
                <c:pt idx="37441">
                  <c:v>12.455</c:v>
                </c:pt>
                <c:pt idx="37442">
                  <c:v>12.464</c:v>
                </c:pt>
                <c:pt idx="37443">
                  <c:v>12.472</c:v>
                </c:pt>
                <c:pt idx="37444">
                  <c:v>12.475</c:v>
                </c:pt>
                <c:pt idx="37445">
                  <c:v>12.489000000000001</c:v>
                </c:pt>
                <c:pt idx="37446">
                  <c:v>12.496</c:v>
                </c:pt>
                <c:pt idx="37447">
                  <c:v>12.499000000000001</c:v>
                </c:pt>
                <c:pt idx="37448">
                  <c:v>12.500999999999999</c:v>
                </c:pt>
                <c:pt idx="37449">
                  <c:v>12.51</c:v>
                </c:pt>
                <c:pt idx="37450">
                  <c:v>12.516999999999999</c:v>
                </c:pt>
                <c:pt idx="37451">
                  <c:v>12.522</c:v>
                </c:pt>
                <c:pt idx="37452">
                  <c:v>12.529</c:v>
                </c:pt>
                <c:pt idx="37453">
                  <c:v>12.541</c:v>
                </c:pt>
                <c:pt idx="37454">
                  <c:v>12.548999999999999</c:v>
                </c:pt>
                <c:pt idx="37455">
                  <c:v>12.557</c:v>
                </c:pt>
                <c:pt idx="37456">
                  <c:v>12.568</c:v>
                </c:pt>
                <c:pt idx="37457">
                  <c:v>12.579000000000001</c:v>
                </c:pt>
                <c:pt idx="37458">
                  <c:v>12.577</c:v>
                </c:pt>
                <c:pt idx="37459">
                  <c:v>12.586</c:v>
                </c:pt>
                <c:pt idx="37460">
                  <c:v>12.572000000000001</c:v>
                </c:pt>
                <c:pt idx="37461">
                  <c:v>12.563000000000001</c:v>
                </c:pt>
                <c:pt idx="37462">
                  <c:v>12.540000000000001</c:v>
                </c:pt>
                <c:pt idx="37463">
                  <c:v>12.526</c:v>
                </c:pt>
                <c:pt idx="37464">
                  <c:v>12.513</c:v>
                </c:pt>
                <c:pt idx="37465">
                  <c:v>12.489000000000001</c:v>
                </c:pt>
                <c:pt idx="37466">
                  <c:v>12.467000000000001</c:v>
                </c:pt>
                <c:pt idx="37467">
                  <c:v>12.438000000000001</c:v>
                </c:pt>
                <c:pt idx="37468">
                  <c:v>12.396000000000001</c:v>
                </c:pt>
                <c:pt idx="37469">
                  <c:v>12.347</c:v>
                </c:pt>
                <c:pt idx="37470">
                  <c:v>12.284000000000001</c:v>
                </c:pt>
                <c:pt idx="37471">
                  <c:v>12.216000000000001</c:v>
                </c:pt>
                <c:pt idx="37472">
                  <c:v>12.133000000000001</c:v>
                </c:pt>
                <c:pt idx="37473">
                  <c:v>12.038</c:v>
                </c:pt>
                <c:pt idx="37474">
                  <c:v>11.93</c:v>
                </c:pt>
                <c:pt idx="37475">
                  <c:v>11.818</c:v>
                </c:pt>
                <c:pt idx="37476">
                  <c:v>11.727</c:v>
                </c:pt>
                <c:pt idx="37477">
                  <c:v>11.631</c:v>
                </c:pt>
                <c:pt idx="37478">
                  <c:v>11.513</c:v>
                </c:pt>
                <c:pt idx="37479">
                  <c:v>11.39</c:v>
                </c:pt>
                <c:pt idx="37480">
                  <c:v>11.233000000000001</c:v>
                </c:pt>
                <c:pt idx="37481">
                  <c:v>11.042</c:v>
                </c:pt>
                <c:pt idx="37482">
                  <c:v>10.814</c:v>
                </c:pt>
                <c:pt idx="37483">
                  <c:v>10.281000000000001</c:v>
                </c:pt>
                <c:pt idx="37484">
                  <c:v>9.5419999999999998</c:v>
                </c:pt>
                <c:pt idx="37485">
                  <c:v>9.1330000000000009</c:v>
                </c:pt>
                <c:pt idx="37486">
                  <c:v>8.6750000000000007</c:v>
                </c:pt>
                <c:pt idx="37487">
                  <c:v>3.0009999999999999</c:v>
                </c:pt>
                <c:pt idx="37488">
                  <c:v>1.016</c:v>
                </c:pt>
                <c:pt idx="37489">
                  <c:v>1.0170000000000001</c:v>
                </c:pt>
                <c:pt idx="37490">
                  <c:v>1.0170000000000001</c:v>
                </c:pt>
                <c:pt idx="37491">
                  <c:v>1.016</c:v>
                </c:pt>
                <c:pt idx="37492">
                  <c:v>1.016</c:v>
                </c:pt>
                <c:pt idx="37493">
                  <c:v>1.0170000000000001</c:v>
                </c:pt>
                <c:pt idx="37494">
                  <c:v>1.0170000000000001</c:v>
                </c:pt>
                <c:pt idx="37495">
                  <c:v>1.0170000000000001</c:v>
                </c:pt>
                <c:pt idx="37496">
                  <c:v>1.0170000000000001</c:v>
                </c:pt>
                <c:pt idx="37497">
                  <c:v>1.016</c:v>
                </c:pt>
                <c:pt idx="37498">
                  <c:v>1.0150000000000001</c:v>
                </c:pt>
                <c:pt idx="37499">
                  <c:v>1.016</c:v>
                </c:pt>
                <c:pt idx="37500">
                  <c:v>1.0170000000000001</c:v>
                </c:pt>
                <c:pt idx="37501">
                  <c:v>1.0170000000000001</c:v>
                </c:pt>
                <c:pt idx="37502">
                  <c:v>1.0150000000000001</c:v>
                </c:pt>
                <c:pt idx="37503">
                  <c:v>1.014</c:v>
                </c:pt>
                <c:pt idx="37504">
                  <c:v>1.014</c:v>
                </c:pt>
                <c:pt idx="37505">
                  <c:v>1.0130000000000001</c:v>
                </c:pt>
                <c:pt idx="37506">
                  <c:v>1.014</c:v>
                </c:pt>
                <c:pt idx="37507">
                  <c:v>1.0150000000000001</c:v>
                </c:pt>
                <c:pt idx="37508">
                  <c:v>1.0150000000000001</c:v>
                </c:pt>
                <c:pt idx="37509">
                  <c:v>1.016</c:v>
                </c:pt>
                <c:pt idx="37510">
                  <c:v>1.018</c:v>
                </c:pt>
                <c:pt idx="37511">
                  <c:v>1.02</c:v>
                </c:pt>
                <c:pt idx="37512">
                  <c:v>1.0190000000000001</c:v>
                </c:pt>
                <c:pt idx="37513">
                  <c:v>1.0190000000000001</c:v>
                </c:pt>
                <c:pt idx="37514">
                  <c:v>1.018</c:v>
                </c:pt>
                <c:pt idx="37515">
                  <c:v>1.018</c:v>
                </c:pt>
                <c:pt idx="37516">
                  <c:v>1.018</c:v>
                </c:pt>
                <c:pt idx="37517">
                  <c:v>1.0190000000000001</c:v>
                </c:pt>
                <c:pt idx="37518">
                  <c:v>1.018</c:v>
                </c:pt>
                <c:pt idx="37519">
                  <c:v>1.0190000000000001</c:v>
                </c:pt>
                <c:pt idx="37520">
                  <c:v>1.02</c:v>
                </c:pt>
                <c:pt idx="37521">
                  <c:v>1.0190000000000001</c:v>
                </c:pt>
                <c:pt idx="37522">
                  <c:v>1.0170000000000001</c:v>
                </c:pt>
                <c:pt idx="37523">
                  <c:v>1.0170000000000001</c:v>
                </c:pt>
                <c:pt idx="37524">
                  <c:v>1.0170000000000001</c:v>
                </c:pt>
                <c:pt idx="37525">
                  <c:v>1.0170000000000001</c:v>
                </c:pt>
                <c:pt idx="37526">
                  <c:v>1.016</c:v>
                </c:pt>
                <c:pt idx="37527">
                  <c:v>1.0150000000000001</c:v>
                </c:pt>
                <c:pt idx="37528">
                  <c:v>1.018</c:v>
                </c:pt>
                <c:pt idx="37529">
                  <c:v>1.0190000000000001</c:v>
                </c:pt>
                <c:pt idx="37530">
                  <c:v>1.018</c:v>
                </c:pt>
                <c:pt idx="37531">
                  <c:v>1.0190000000000001</c:v>
                </c:pt>
                <c:pt idx="37532">
                  <c:v>1.018</c:v>
                </c:pt>
                <c:pt idx="37533">
                  <c:v>1.0170000000000001</c:v>
                </c:pt>
                <c:pt idx="37534">
                  <c:v>1.018</c:v>
                </c:pt>
                <c:pt idx="37535">
                  <c:v>1.018</c:v>
                </c:pt>
                <c:pt idx="37536">
                  <c:v>1.018</c:v>
                </c:pt>
                <c:pt idx="37537">
                  <c:v>1.018</c:v>
                </c:pt>
                <c:pt idx="37538">
                  <c:v>1.018</c:v>
                </c:pt>
                <c:pt idx="37539">
                  <c:v>1.018</c:v>
                </c:pt>
                <c:pt idx="37540">
                  <c:v>1.0170000000000001</c:v>
                </c:pt>
                <c:pt idx="37541">
                  <c:v>1.018</c:v>
                </c:pt>
                <c:pt idx="37542">
                  <c:v>1.0190000000000001</c:v>
                </c:pt>
                <c:pt idx="37543">
                  <c:v>1.018</c:v>
                </c:pt>
                <c:pt idx="37544">
                  <c:v>1.018</c:v>
                </c:pt>
                <c:pt idx="37545">
                  <c:v>1.018</c:v>
                </c:pt>
                <c:pt idx="37546">
                  <c:v>1.0190000000000001</c:v>
                </c:pt>
                <c:pt idx="37547">
                  <c:v>1.018</c:v>
                </c:pt>
                <c:pt idx="37548">
                  <c:v>1.018</c:v>
                </c:pt>
                <c:pt idx="37549">
                  <c:v>1.018</c:v>
                </c:pt>
                <c:pt idx="37550">
                  <c:v>1.0190000000000001</c:v>
                </c:pt>
                <c:pt idx="37551">
                  <c:v>1.0190000000000001</c:v>
                </c:pt>
                <c:pt idx="37552">
                  <c:v>1.0190000000000001</c:v>
                </c:pt>
                <c:pt idx="37553">
                  <c:v>1.0190000000000001</c:v>
                </c:pt>
                <c:pt idx="37554">
                  <c:v>1.018</c:v>
                </c:pt>
                <c:pt idx="37555">
                  <c:v>1.0190000000000001</c:v>
                </c:pt>
                <c:pt idx="37556">
                  <c:v>1.0190000000000001</c:v>
                </c:pt>
                <c:pt idx="37557">
                  <c:v>1.02</c:v>
                </c:pt>
                <c:pt idx="37558">
                  <c:v>1.02</c:v>
                </c:pt>
                <c:pt idx="37559">
                  <c:v>1.0210000000000001</c:v>
                </c:pt>
                <c:pt idx="37560">
                  <c:v>1.02</c:v>
                </c:pt>
                <c:pt idx="37561">
                  <c:v>1.0190000000000001</c:v>
                </c:pt>
                <c:pt idx="37562">
                  <c:v>1.018</c:v>
                </c:pt>
                <c:pt idx="37563">
                  <c:v>1.0170000000000001</c:v>
                </c:pt>
                <c:pt idx="37564">
                  <c:v>1.018</c:v>
                </c:pt>
                <c:pt idx="37565">
                  <c:v>1.0170000000000001</c:v>
                </c:pt>
                <c:pt idx="37566">
                  <c:v>1.0170000000000001</c:v>
                </c:pt>
                <c:pt idx="37567">
                  <c:v>1.016</c:v>
                </c:pt>
                <c:pt idx="37568">
                  <c:v>1.014</c:v>
                </c:pt>
                <c:pt idx="37569">
                  <c:v>1.014</c:v>
                </c:pt>
                <c:pt idx="37570">
                  <c:v>1.0150000000000001</c:v>
                </c:pt>
                <c:pt idx="37571">
                  <c:v>1.018</c:v>
                </c:pt>
                <c:pt idx="37572">
                  <c:v>1.0190000000000001</c:v>
                </c:pt>
                <c:pt idx="37573">
                  <c:v>1.018</c:v>
                </c:pt>
                <c:pt idx="37574">
                  <c:v>1.0190000000000001</c:v>
                </c:pt>
                <c:pt idx="37575">
                  <c:v>1.0190000000000001</c:v>
                </c:pt>
                <c:pt idx="37576">
                  <c:v>1.02</c:v>
                </c:pt>
                <c:pt idx="37577">
                  <c:v>1.0190000000000001</c:v>
                </c:pt>
                <c:pt idx="37578">
                  <c:v>1.0190000000000001</c:v>
                </c:pt>
                <c:pt idx="37579">
                  <c:v>1.0190000000000001</c:v>
                </c:pt>
                <c:pt idx="37580">
                  <c:v>1.0170000000000001</c:v>
                </c:pt>
                <c:pt idx="37581">
                  <c:v>1.018</c:v>
                </c:pt>
                <c:pt idx="37582">
                  <c:v>1.018</c:v>
                </c:pt>
                <c:pt idx="37583">
                  <c:v>1.018</c:v>
                </c:pt>
                <c:pt idx="37584">
                  <c:v>1.018</c:v>
                </c:pt>
                <c:pt idx="37585">
                  <c:v>1.018</c:v>
                </c:pt>
                <c:pt idx="37586">
                  <c:v>1.0190000000000001</c:v>
                </c:pt>
                <c:pt idx="37587">
                  <c:v>1.0190000000000001</c:v>
                </c:pt>
                <c:pt idx="37588">
                  <c:v>1.0190000000000001</c:v>
                </c:pt>
                <c:pt idx="37589">
                  <c:v>1.0170000000000001</c:v>
                </c:pt>
                <c:pt idx="37590">
                  <c:v>1.0190000000000001</c:v>
                </c:pt>
                <c:pt idx="37591">
                  <c:v>1.0190000000000001</c:v>
                </c:pt>
                <c:pt idx="37592">
                  <c:v>1.02</c:v>
                </c:pt>
                <c:pt idx="37593">
                  <c:v>1.02</c:v>
                </c:pt>
                <c:pt idx="37594">
                  <c:v>1.02</c:v>
                </c:pt>
                <c:pt idx="37595">
                  <c:v>1.0190000000000001</c:v>
                </c:pt>
                <c:pt idx="37596">
                  <c:v>1.02</c:v>
                </c:pt>
                <c:pt idx="37597">
                  <c:v>1.0210000000000001</c:v>
                </c:pt>
                <c:pt idx="37598">
                  <c:v>1.022</c:v>
                </c:pt>
                <c:pt idx="37599">
                  <c:v>1.0210000000000001</c:v>
                </c:pt>
                <c:pt idx="37600">
                  <c:v>1.022</c:v>
                </c:pt>
                <c:pt idx="37601">
                  <c:v>1.0210000000000001</c:v>
                </c:pt>
                <c:pt idx="37602">
                  <c:v>1.0210000000000001</c:v>
                </c:pt>
                <c:pt idx="37603">
                  <c:v>1.0210000000000001</c:v>
                </c:pt>
                <c:pt idx="37604">
                  <c:v>1.02</c:v>
                </c:pt>
                <c:pt idx="37605">
                  <c:v>1.018</c:v>
                </c:pt>
                <c:pt idx="37606">
                  <c:v>1.02</c:v>
                </c:pt>
                <c:pt idx="37607">
                  <c:v>1.02</c:v>
                </c:pt>
                <c:pt idx="37608">
                  <c:v>1.0190000000000001</c:v>
                </c:pt>
                <c:pt idx="37609">
                  <c:v>1.018</c:v>
                </c:pt>
                <c:pt idx="37610">
                  <c:v>1.0190000000000001</c:v>
                </c:pt>
                <c:pt idx="37611">
                  <c:v>1.0190000000000001</c:v>
                </c:pt>
                <c:pt idx="37612">
                  <c:v>1.018</c:v>
                </c:pt>
                <c:pt idx="37613">
                  <c:v>1.018</c:v>
                </c:pt>
                <c:pt idx="37614">
                  <c:v>1.018</c:v>
                </c:pt>
                <c:pt idx="37615">
                  <c:v>1.018</c:v>
                </c:pt>
                <c:pt idx="37616">
                  <c:v>1.018</c:v>
                </c:pt>
                <c:pt idx="37617">
                  <c:v>1.018</c:v>
                </c:pt>
                <c:pt idx="37618">
                  <c:v>1.0190000000000001</c:v>
                </c:pt>
                <c:pt idx="37619">
                  <c:v>1.02</c:v>
                </c:pt>
                <c:pt idx="37620">
                  <c:v>1.02</c:v>
                </c:pt>
                <c:pt idx="37621">
                  <c:v>1.0210000000000001</c:v>
                </c:pt>
                <c:pt idx="37622">
                  <c:v>1.02</c:v>
                </c:pt>
                <c:pt idx="37623">
                  <c:v>1.02</c:v>
                </c:pt>
                <c:pt idx="37624">
                  <c:v>1.02</c:v>
                </c:pt>
                <c:pt idx="37625">
                  <c:v>1.0190000000000001</c:v>
                </c:pt>
                <c:pt idx="37626">
                  <c:v>1.0190000000000001</c:v>
                </c:pt>
                <c:pt idx="37627">
                  <c:v>1.0190000000000001</c:v>
                </c:pt>
                <c:pt idx="37628">
                  <c:v>1.018</c:v>
                </c:pt>
                <c:pt idx="37629">
                  <c:v>1.018</c:v>
                </c:pt>
                <c:pt idx="37630">
                  <c:v>1.0170000000000001</c:v>
                </c:pt>
                <c:pt idx="37631">
                  <c:v>1.016</c:v>
                </c:pt>
                <c:pt idx="37632">
                  <c:v>1.016</c:v>
                </c:pt>
                <c:pt idx="37633">
                  <c:v>1.0170000000000001</c:v>
                </c:pt>
                <c:pt idx="37634">
                  <c:v>1.0170000000000001</c:v>
                </c:pt>
                <c:pt idx="37635">
                  <c:v>1.0170000000000001</c:v>
                </c:pt>
                <c:pt idx="37636">
                  <c:v>1.018</c:v>
                </c:pt>
                <c:pt idx="37637">
                  <c:v>1.018</c:v>
                </c:pt>
                <c:pt idx="37638">
                  <c:v>1.018</c:v>
                </c:pt>
                <c:pt idx="37639">
                  <c:v>1.0170000000000001</c:v>
                </c:pt>
                <c:pt idx="37640">
                  <c:v>1.016</c:v>
                </c:pt>
                <c:pt idx="37641">
                  <c:v>1.0150000000000001</c:v>
                </c:pt>
                <c:pt idx="37642">
                  <c:v>1.0170000000000001</c:v>
                </c:pt>
                <c:pt idx="37643">
                  <c:v>1.0150000000000001</c:v>
                </c:pt>
                <c:pt idx="37644">
                  <c:v>1.014</c:v>
                </c:pt>
                <c:pt idx="37645">
                  <c:v>1.0150000000000001</c:v>
                </c:pt>
                <c:pt idx="37646">
                  <c:v>1.0170000000000001</c:v>
                </c:pt>
                <c:pt idx="37647">
                  <c:v>1.018</c:v>
                </c:pt>
                <c:pt idx="37648">
                  <c:v>1.018</c:v>
                </c:pt>
                <c:pt idx="37649">
                  <c:v>1.018</c:v>
                </c:pt>
                <c:pt idx="37650">
                  <c:v>1.0170000000000001</c:v>
                </c:pt>
                <c:pt idx="37651">
                  <c:v>1.0170000000000001</c:v>
                </c:pt>
                <c:pt idx="37652">
                  <c:v>1.0170000000000001</c:v>
                </c:pt>
                <c:pt idx="37653">
                  <c:v>1.016</c:v>
                </c:pt>
                <c:pt idx="37654">
                  <c:v>1.0170000000000001</c:v>
                </c:pt>
                <c:pt idx="37655">
                  <c:v>1.018</c:v>
                </c:pt>
                <c:pt idx="37656">
                  <c:v>1.018</c:v>
                </c:pt>
                <c:pt idx="37657">
                  <c:v>1.0170000000000001</c:v>
                </c:pt>
                <c:pt idx="37658">
                  <c:v>1.0170000000000001</c:v>
                </c:pt>
                <c:pt idx="37659">
                  <c:v>1.016</c:v>
                </c:pt>
                <c:pt idx="37660">
                  <c:v>1.0170000000000001</c:v>
                </c:pt>
                <c:pt idx="37661">
                  <c:v>1.016</c:v>
                </c:pt>
                <c:pt idx="37662">
                  <c:v>1.0150000000000001</c:v>
                </c:pt>
                <c:pt idx="37663">
                  <c:v>1.0150000000000001</c:v>
                </c:pt>
                <c:pt idx="37664">
                  <c:v>1.0170000000000001</c:v>
                </c:pt>
                <c:pt idx="37665">
                  <c:v>1.0150000000000001</c:v>
                </c:pt>
                <c:pt idx="37666">
                  <c:v>1.0130000000000001</c:v>
                </c:pt>
                <c:pt idx="37667">
                  <c:v>1.0130000000000001</c:v>
                </c:pt>
                <c:pt idx="37668">
                  <c:v>1.0130000000000001</c:v>
                </c:pt>
                <c:pt idx="37669">
                  <c:v>1.014</c:v>
                </c:pt>
                <c:pt idx="37670">
                  <c:v>1.014</c:v>
                </c:pt>
                <c:pt idx="37671">
                  <c:v>1.014</c:v>
                </c:pt>
                <c:pt idx="37672">
                  <c:v>1.014</c:v>
                </c:pt>
                <c:pt idx="37673">
                  <c:v>1.0130000000000001</c:v>
                </c:pt>
                <c:pt idx="37674">
                  <c:v>1.0130000000000001</c:v>
                </c:pt>
                <c:pt idx="37675">
                  <c:v>1.0130000000000001</c:v>
                </c:pt>
                <c:pt idx="37676">
                  <c:v>1.012</c:v>
                </c:pt>
                <c:pt idx="37677">
                  <c:v>1.012</c:v>
                </c:pt>
                <c:pt idx="37678">
                  <c:v>1.012</c:v>
                </c:pt>
                <c:pt idx="37679">
                  <c:v>1.012</c:v>
                </c:pt>
                <c:pt idx="37680">
                  <c:v>1.0110000000000001</c:v>
                </c:pt>
                <c:pt idx="37681">
                  <c:v>1.0110000000000001</c:v>
                </c:pt>
                <c:pt idx="37682">
                  <c:v>1.0110000000000001</c:v>
                </c:pt>
                <c:pt idx="37683">
                  <c:v>1.012</c:v>
                </c:pt>
                <c:pt idx="37684">
                  <c:v>1.014</c:v>
                </c:pt>
                <c:pt idx="37685">
                  <c:v>1.014</c:v>
                </c:pt>
                <c:pt idx="37686">
                  <c:v>1.0130000000000001</c:v>
                </c:pt>
                <c:pt idx="37687">
                  <c:v>1.0110000000000001</c:v>
                </c:pt>
                <c:pt idx="37688">
                  <c:v>1.012</c:v>
                </c:pt>
                <c:pt idx="37689">
                  <c:v>1.012</c:v>
                </c:pt>
                <c:pt idx="37690">
                  <c:v>1.0130000000000001</c:v>
                </c:pt>
                <c:pt idx="37691">
                  <c:v>1.014</c:v>
                </c:pt>
                <c:pt idx="37692">
                  <c:v>1.014</c:v>
                </c:pt>
                <c:pt idx="37693">
                  <c:v>1.0150000000000001</c:v>
                </c:pt>
                <c:pt idx="37694">
                  <c:v>1.0130000000000001</c:v>
                </c:pt>
                <c:pt idx="37695">
                  <c:v>1.012</c:v>
                </c:pt>
                <c:pt idx="37696">
                  <c:v>1.012</c:v>
                </c:pt>
                <c:pt idx="37697">
                  <c:v>1.0110000000000001</c:v>
                </c:pt>
                <c:pt idx="37698">
                  <c:v>1.0110000000000001</c:v>
                </c:pt>
                <c:pt idx="37699">
                  <c:v>1.0110000000000001</c:v>
                </c:pt>
                <c:pt idx="37700">
                  <c:v>1.0130000000000001</c:v>
                </c:pt>
                <c:pt idx="37701">
                  <c:v>1.0130000000000001</c:v>
                </c:pt>
                <c:pt idx="37702">
                  <c:v>1.0130000000000001</c:v>
                </c:pt>
                <c:pt idx="37703">
                  <c:v>1.014</c:v>
                </c:pt>
                <c:pt idx="37704">
                  <c:v>1.0130000000000001</c:v>
                </c:pt>
                <c:pt idx="37705">
                  <c:v>1.012</c:v>
                </c:pt>
                <c:pt idx="37706">
                  <c:v>1.014</c:v>
                </c:pt>
                <c:pt idx="37707">
                  <c:v>1.0130000000000001</c:v>
                </c:pt>
                <c:pt idx="37708">
                  <c:v>1.0130000000000001</c:v>
                </c:pt>
                <c:pt idx="37709">
                  <c:v>1.014</c:v>
                </c:pt>
                <c:pt idx="37710">
                  <c:v>1.014</c:v>
                </c:pt>
                <c:pt idx="37711">
                  <c:v>1.012</c:v>
                </c:pt>
                <c:pt idx="37712">
                  <c:v>1.0130000000000001</c:v>
                </c:pt>
                <c:pt idx="37713">
                  <c:v>1.0130000000000001</c:v>
                </c:pt>
                <c:pt idx="37714">
                  <c:v>1.014</c:v>
                </c:pt>
                <c:pt idx="37715">
                  <c:v>1.014</c:v>
                </c:pt>
                <c:pt idx="37716">
                  <c:v>1.014</c:v>
                </c:pt>
                <c:pt idx="37717">
                  <c:v>1.016</c:v>
                </c:pt>
                <c:pt idx="37718">
                  <c:v>1.0150000000000001</c:v>
                </c:pt>
                <c:pt idx="37719">
                  <c:v>1.0150000000000001</c:v>
                </c:pt>
                <c:pt idx="37720">
                  <c:v>1.0150000000000001</c:v>
                </c:pt>
                <c:pt idx="37721">
                  <c:v>1.014</c:v>
                </c:pt>
                <c:pt idx="37722">
                  <c:v>1.014</c:v>
                </c:pt>
                <c:pt idx="37723">
                  <c:v>1.014</c:v>
                </c:pt>
                <c:pt idx="37724">
                  <c:v>1.0150000000000001</c:v>
                </c:pt>
                <c:pt idx="37725">
                  <c:v>1.016</c:v>
                </c:pt>
                <c:pt idx="37726">
                  <c:v>1.014</c:v>
                </c:pt>
                <c:pt idx="37727">
                  <c:v>1.016</c:v>
                </c:pt>
                <c:pt idx="37728">
                  <c:v>1.0150000000000001</c:v>
                </c:pt>
                <c:pt idx="37729">
                  <c:v>1.014</c:v>
                </c:pt>
                <c:pt idx="37730">
                  <c:v>1.014</c:v>
                </c:pt>
                <c:pt idx="37731">
                  <c:v>1.0150000000000001</c:v>
                </c:pt>
                <c:pt idx="37732">
                  <c:v>1.0150000000000001</c:v>
                </c:pt>
                <c:pt idx="37733">
                  <c:v>1.0150000000000001</c:v>
                </c:pt>
                <c:pt idx="37734">
                  <c:v>1.0150000000000001</c:v>
                </c:pt>
                <c:pt idx="37735">
                  <c:v>1.0150000000000001</c:v>
                </c:pt>
                <c:pt idx="37736">
                  <c:v>1.0150000000000001</c:v>
                </c:pt>
                <c:pt idx="37737">
                  <c:v>1.014</c:v>
                </c:pt>
                <c:pt idx="37738">
                  <c:v>1.014</c:v>
                </c:pt>
                <c:pt idx="37739">
                  <c:v>1.0130000000000001</c:v>
                </c:pt>
                <c:pt idx="37740">
                  <c:v>1.0130000000000001</c:v>
                </c:pt>
                <c:pt idx="37741">
                  <c:v>1.0130000000000001</c:v>
                </c:pt>
                <c:pt idx="37742">
                  <c:v>1.014</c:v>
                </c:pt>
                <c:pt idx="37743">
                  <c:v>1.014</c:v>
                </c:pt>
                <c:pt idx="37744">
                  <c:v>1.0150000000000001</c:v>
                </c:pt>
                <c:pt idx="37745">
                  <c:v>1.016</c:v>
                </c:pt>
                <c:pt idx="37746">
                  <c:v>1.0150000000000001</c:v>
                </c:pt>
                <c:pt idx="37747">
                  <c:v>1.014</c:v>
                </c:pt>
                <c:pt idx="37748">
                  <c:v>1.0150000000000001</c:v>
                </c:pt>
                <c:pt idx="37749">
                  <c:v>1.0130000000000001</c:v>
                </c:pt>
                <c:pt idx="37750">
                  <c:v>1.014</c:v>
                </c:pt>
                <c:pt idx="37751">
                  <c:v>1.0130000000000001</c:v>
                </c:pt>
                <c:pt idx="37752">
                  <c:v>1.014</c:v>
                </c:pt>
                <c:pt idx="37753">
                  <c:v>1.014</c:v>
                </c:pt>
                <c:pt idx="37754">
                  <c:v>1.0130000000000001</c:v>
                </c:pt>
                <c:pt idx="37755">
                  <c:v>1.012</c:v>
                </c:pt>
                <c:pt idx="37756">
                  <c:v>1.0110000000000001</c:v>
                </c:pt>
                <c:pt idx="37757">
                  <c:v>1.0110000000000001</c:v>
                </c:pt>
                <c:pt idx="37758">
                  <c:v>1.0130000000000001</c:v>
                </c:pt>
                <c:pt idx="37759">
                  <c:v>1.014</c:v>
                </c:pt>
                <c:pt idx="37760">
                  <c:v>1.014</c:v>
                </c:pt>
                <c:pt idx="37761">
                  <c:v>1.0130000000000001</c:v>
                </c:pt>
                <c:pt idx="37762">
                  <c:v>1.014</c:v>
                </c:pt>
                <c:pt idx="37763">
                  <c:v>1.014</c:v>
                </c:pt>
                <c:pt idx="37764">
                  <c:v>1.0130000000000001</c:v>
                </c:pt>
                <c:pt idx="37765">
                  <c:v>1.0130000000000001</c:v>
                </c:pt>
                <c:pt idx="37766">
                  <c:v>1.0130000000000001</c:v>
                </c:pt>
                <c:pt idx="37767">
                  <c:v>1.0130000000000001</c:v>
                </c:pt>
                <c:pt idx="37768">
                  <c:v>1.0130000000000001</c:v>
                </c:pt>
                <c:pt idx="37769">
                  <c:v>1.014</c:v>
                </c:pt>
                <c:pt idx="37770">
                  <c:v>1.014</c:v>
                </c:pt>
                <c:pt idx="37771">
                  <c:v>1.014</c:v>
                </c:pt>
                <c:pt idx="37772">
                  <c:v>1.012</c:v>
                </c:pt>
                <c:pt idx="37773">
                  <c:v>1.0130000000000001</c:v>
                </c:pt>
                <c:pt idx="37774">
                  <c:v>1.014</c:v>
                </c:pt>
                <c:pt idx="37775">
                  <c:v>1.012</c:v>
                </c:pt>
                <c:pt idx="37776">
                  <c:v>1.0130000000000001</c:v>
                </c:pt>
                <c:pt idx="37777">
                  <c:v>1.014</c:v>
                </c:pt>
                <c:pt idx="37778">
                  <c:v>1.0130000000000001</c:v>
                </c:pt>
                <c:pt idx="37779">
                  <c:v>1.0130000000000001</c:v>
                </c:pt>
                <c:pt idx="37780">
                  <c:v>1.014</c:v>
                </c:pt>
                <c:pt idx="37781">
                  <c:v>1.014</c:v>
                </c:pt>
                <c:pt idx="37782">
                  <c:v>1.0130000000000001</c:v>
                </c:pt>
                <c:pt idx="37783">
                  <c:v>1.0130000000000001</c:v>
                </c:pt>
                <c:pt idx="37784">
                  <c:v>1.014</c:v>
                </c:pt>
                <c:pt idx="37785">
                  <c:v>1.014</c:v>
                </c:pt>
                <c:pt idx="37786">
                  <c:v>1.014</c:v>
                </c:pt>
                <c:pt idx="37787">
                  <c:v>1.0150000000000001</c:v>
                </c:pt>
                <c:pt idx="37788">
                  <c:v>1.012</c:v>
                </c:pt>
                <c:pt idx="37789">
                  <c:v>1.0110000000000001</c:v>
                </c:pt>
                <c:pt idx="37790">
                  <c:v>1.0130000000000001</c:v>
                </c:pt>
                <c:pt idx="37791">
                  <c:v>1.014</c:v>
                </c:pt>
                <c:pt idx="37792">
                  <c:v>1.0130000000000001</c:v>
                </c:pt>
                <c:pt idx="37793">
                  <c:v>1.014</c:v>
                </c:pt>
                <c:pt idx="37794">
                  <c:v>1.014</c:v>
                </c:pt>
                <c:pt idx="37795">
                  <c:v>1.0130000000000001</c:v>
                </c:pt>
                <c:pt idx="37796">
                  <c:v>1.0130000000000001</c:v>
                </c:pt>
                <c:pt idx="37797">
                  <c:v>1.0130000000000001</c:v>
                </c:pt>
                <c:pt idx="37798">
                  <c:v>1.0130000000000001</c:v>
                </c:pt>
                <c:pt idx="37799">
                  <c:v>1.0130000000000001</c:v>
                </c:pt>
                <c:pt idx="37800">
                  <c:v>1.014</c:v>
                </c:pt>
                <c:pt idx="37801">
                  <c:v>1.0130000000000001</c:v>
                </c:pt>
                <c:pt idx="37802">
                  <c:v>1.0150000000000001</c:v>
                </c:pt>
                <c:pt idx="37803">
                  <c:v>1.014</c:v>
                </c:pt>
                <c:pt idx="37804">
                  <c:v>1.014</c:v>
                </c:pt>
                <c:pt idx="37805">
                  <c:v>1.014</c:v>
                </c:pt>
                <c:pt idx="37806">
                  <c:v>1.014</c:v>
                </c:pt>
                <c:pt idx="37807">
                  <c:v>1.014</c:v>
                </c:pt>
                <c:pt idx="37808">
                  <c:v>1.0130000000000001</c:v>
                </c:pt>
                <c:pt idx="37809">
                  <c:v>1.014</c:v>
                </c:pt>
                <c:pt idx="37810">
                  <c:v>1.016</c:v>
                </c:pt>
                <c:pt idx="37811">
                  <c:v>1.0150000000000001</c:v>
                </c:pt>
                <c:pt idx="37812">
                  <c:v>1.014</c:v>
                </c:pt>
                <c:pt idx="37813">
                  <c:v>1.014</c:v>
                </c:pt>
                <c:pt idx="37814">
                  <c:v>1.016</c:v>
                </c:pt>
                <c:pt idx="37815">
                  <c:v>1.016</c:v>
                </c:pt>
                <c:pt idx="37816">
                  <c:v>1.016</c:v>
                </c:pt>
                <c:pt idx="37817">
                  <c:v>1.016</c:v>
                </c:pt>
                <c:pt idx="37818">
                  <c:v>1.0150000000000001</c:v>
                </c:pt>
                <c:pt idx="37819">
                  <c:v>1.016</c:v>
                </c:pt>
                <c:pt idx="37820">
                  <c:v>1.0150000000000001</c:v>
                </c:pt>
                <c:pt idx="37821">
                  <c:v>1.0150000000000001</c:v>
                </c:pt>
                <c:pt idx="37822">
                  <c:v>1.0150000000000001</c:v>
                </c:pt>
                <c:pt idx="37823">
                  <c:v>1.016</c:v>
                </c:pt>
                <c:pt idx="37824">
                  <c:v>1.0150000000000001</c:v>
                </c:pt>
                <c:pt idx="37825">
                  <c:v>1.0150000000000001</c:v>
                </c:pt>
                <c:pt idx="37826">
                  <c:v>1.0150000000000001</c:v>
                </c:pt>
                <c:pt idx="37827">
                  <c:v>1.014</c:v>
                </c:pt>
                <c:pt idx="37828">
                  <c:v>1.0130000000000001</c:v>
                </c:pt>
                <c:pt idx="37829">
                  <c:v>1.0110000000000001</c:v>
                </c:pt>
                <c:pt idx="37830">
                  <c:v>1.0110000000000001</c:v>
                </c:pt>
                <c:pt idx="37831">
                  <c:v>1.0110000000000001</c:v>
                </c:pt>
                <c:pt idx="37832">
                  <c:v>1.0130000000000001</c:v>
                </c:pt>
                <c:pt idx="37833">
                  <c:v>1.0130000000000001</c:v>
                </c:pt>
                <c:pt idx="37834">
                  <c:v>1.0130000000000001</c:v>
                </c:pt>
                <c:pt idx="37835">
                  <c:v>1.0130000000000001</c:v>
                </c:pt>
                <c:pt idx="37836">
                  <c:v>1.0130000000000001</c:v>
                </c:pt>
                <c:pt idx="37837">
                  <c:v>1.0130000000000001</c:v>
                </c:pt>
                <c:pt idx="37838">
                  <c:v>1.0130000000000001</c:v>
                </c:pt>
                <c:pt idx="37839">
                  <c:v>1.0130000000000001</c:v>
                </c:pt>
                <c:pt idx="37840">
                  <c:v>1.012</c:v>
                </c:pt>
                <c:pt idx="37841">
                  <c:v>1.0130000000000001</c:v>
                </c:pt>
                <c:pt idx="37842">
                  <c:v>1.0130000000000001</c:v>
                </c:pt>
                <c:pt idx="37843">
                  <c:v>1.012</c:v>
                </c:pt>
                <c:pt idx="37844">
                  <c:v>1.012</c:v>
                </c:pt>
                <c:pt idx="37845">
                  <c:v>1.012</c:v>
                </c:pt>
                <c:pt idx="37846">
                  <c:v>1.012</c:v>
                </c:pt>
                <c:pt idx="37847">
                  <c:v>1.0130000000000001</c:v>
                </c:pt>
                <c:pt idx="37848">
                  <c:v>1.012</c:v>
                </c:pt>
                <c:pt idx="37849">
                  <c:v>1.0110000000000001</c:v>
                </c:pt>
                <c:pt idx="37850">
                  <c:v>1.0110000000000001</c:v>
                </c:pt>
                <c:pt idx="37851">
                  <c:v>1.012</c:v>
                </c:pt>
                <c:pt idx="37852">
                  <c:v>1.012</c:v>
                </c:pt>
                <c:pt idx="37853">
                  <c:v>1.012</c:v>
                </c:pt>
                <c:pt idx="37854">
                  <c:v>1.0130000000000001</c:v>
                </c:pt>
                <c:pt idx="37855">
                  <c:v>1.014</c:v>
                </c:pt>
                <c:pt idx="37856">
                  <c:v>1.0130000000000001</c:v>
                </c:pt>
                <c:pt idx="37857">
                  <c:v>1.012</c:v>
                </c:pt>
                <c:pt idx="37858">
                  <c:v>1.0110000000000001</c:v>
                </c:pt>
                <c:pt idx="37859">
                  <c:v>1.0110000000000001</c:v>
                </c:pt>
                <c:pt idx="37860">
                  <c:v>1.0130000000000001</c:v>
                </c:pt>
                <c:pt idx="37861">
                  <c:v>1.0130000000000001</c:v>
                </c:pt>
                <c:pt idx="37862">
                  <c:v>1.014</c:v>
                </c:pt>
                <c:pt idx="37863">
                  <c:v>1.0150000000000001</c:v>
                </c:pt>
                <c:pt idx="37864">
                  <c:v>1.0150000000000001</c:v>
                </c:pt>
                <c:pt idx="37865">
                  <c:v>1.014</c:v>
                </c:pt>
                <c:pt idx="37866">
                  <c:v>1.0130000000000001</c:v>
                </c:pt>
                <c:pt idx="37867">
                  <c:v>1.012</c:v>
                </c:pt>
                <c:pt idx="37868">
                  <c:v>1.014</c:v>
                </c:pt>
                <c:pt idx="37869">
                  <c:v>1.014</c:v>
                </c:pt>
                <c:pt idx="37870">
                  <c:v>1.0150000000000001</c:v>
                </c:pt>
                <c:pt idx="37871">
                  <c:v>1.0150000000000001</c:v>
                </c:pt>
                <c:pt idx="37872">
                  <c:v>1.0130000000000001</c:v>
                </c:pt>
                <c:pt idx="37873">
                  <c:v>1.014</c:v>
                </c:pt>
                <c:pt idx="37874">
                  <c:v>1.014</c:v>
                </c:pt>
                <c:pt idx="37875">
                  <c:v>1.0150000000000001</c:v>
                </c:pt>
                <c:pt idx="37876">
                  <c:v>1.014</c:v>
                </c:pt>
                <c:pt idx="37877">
                  <c:v>1.0130000000000001</c:v>
                </c:pt>
                <c:pt idx="37878">
                  <c:v>1.014</c:v>
                </c:pt>
                <c:pt idx="37879">
                  <c:v>1.014</c:v>
                </c:pt>
                <c:pt idx="37880">
                  <c:v>1.014</c:v>
                </c:pt>
                <c:pt idx="37881">
                  <c:v>1.012</c:v>
                </c:pt>
                <c:pt idx="37882">
                  <c:v>1.012</c:v>
                </c:pt>
                <c:pt idx="37883">
                  <c:v>1.012</c:v>
                </c:pt>
                <c:pt idx="37884">
                  <c:v>1.012</c:v>
                </c:pt>
                <c:pt idx="37885">
                  <c:v>1.0110000000000001</c:v>
                </c:pt>
                <c:pt idx="37886">
                  <c:v>1.0130000000000001</c:v>
                </c:pt>
                <c:pt idx="37887">
                  <c:v>1.014</c:v>
                </c:pt>
                <c:pt idx="37888">
                  <c:v>1.014</c:v>
                </c:pt>
                <c:pt idx="37889">
                  <c:v>1.014</c:v>
                </c:pt>
                <c:pt idx="37890">
                  <c:v>1.0150000000000001</c:v>
                </c:pt>
                <c:pt idx="37891">
                  <c:v>1.014</c:v>
                </c:pt>
                <c:pt idx="37892">
                  <c:v>1.014</c:v>
                </c:pt>
                <c:pt idx="37893">
                  <c:v>1.0130000000000001</c:v>
                </c:pt>
                <c:pt idx="37894">
                  <c:v>1.0130000000000001</c:v>
                </c:pt>
                <c:pt idx="37895">
                  <c:v>1.0130000000000001</c:v>
                </c:pt>
                <c:pt idx="37896">
                  <c:v>1.0130000000000001</c:v>
                </c:pt>
                <c:pt idx="37897">
                  <c:v>1.014</c:v>
                </c:pt>
                <c:pt idx="37898">
                  <c:v>1.0130000000000001</c:v>
                </c:pt>
                <c:pt idx="37899">
                  <c:v>1.0130000000000001</c:v>
                </c:pt>
                <c:pt idx="37900">
                  <c:v>1.014</c:v>
                </c:pt>
                <c:pt idx="37901">
                  <c:v>1.0130000000000001</c:v>
                </c:pt>
                <c:pt idx="37902">
                  <c:v>1.012</c:v>
                </c:pt>
                <c:pt idx="37903">
                  <c:v>1.012</c:v>
                </c:pt>
                <c:pt idx="37904">
                  <c:v>1.0130000000000001</c:v>
                </c:pt>
                <c:pt idx="37905">
                  <c:v>1.0150000000000001</c:v>
                </c:pt>
                <c:pt idx="37906">
                  <c:v>1.0150000000000001</c:v>
                </c:pt>
                <c:pt idx="37907">
                  <c:v>1.014</c:v>
                </c:pt>
                <c:pt idx="37908">
                  <c:v>1.014</c:v>
                </c:pt>
                <c:pt idx="37909">
                  <c:v>1.0130000000000001</c:v>
                </c:pt>
                <c:pt idx="37910">
                  <c:v>1.0130000000000001</c:v>
                </c:pt>
                <c:pt idx="37911">
                  <c:v>1.014</c:v>
                </c:pt>
                <c:pt idx="37912">
                  <c:v>1.0130000000000001</c:v>
                </c:pt>
                <c:pt idx="37913">
                  <c:v>1.0130000000000001</c:v>
                </c:pt>
                <c:pt idx="37914">
                  <c:v>1.0150000000000001</c:v>
                </c:pt>
                <c:pt idx="37915">
                  <c:v>1.0130000000000001</c:v>
                </c:pt>
                <c:pt idx="37916">
                  <c:v>1.012</c:v>
                </c:pt>
                <c:pt idx="37917">
                  <c:v>1.0110000000000001</c:v>
                </c:pt>
                <c:pt idx="37918">
                  <c:v>1.012</c:v>
                </c:pt>
                <c:pt idx="37919">
                  <c:v>1.0130000000000001</c:v>
                </c:pt>
                <c:pt idx="37920">
                  <c:v>1.012</c:v>
                </c:pt>
                <c:pt idx="37921">
                  <c:v>1.012</c:v>
                </c:pt>
                <c:pt idx="37922">
                  <c:v>1.0130000000000001</c:v>
                </c:pt>
                <c:pt idx="37923">
                  <c:v>1.01</c:v>
                </c:pt>
                <c:pt idx="37924">
                  <c:v>1.0090000000000001</c:v>
                </c:pt>
                <c:pt idx="37925">
                  <c:v>1.01</c:v>
                </c:pt>
                <c:pt idx="37926">
                  <c:v>1.012</c:v>
                </c:pt>
                <c:pt idx="37927">
                  <c:v>1.0110000000000001</c:v>
                </c:pt>
                <c:pt idx="37928">
                  <c:v>1.0110000000000001</c:v>
                </c:pt>
                <c:pt idx="37929">
                  <c:v>1.0110000000000001</c:v>
                </c:pt>
                <c:pt idx="37930">
                  <c:v>1.01</c:v>
                </c:pt>
                <c:pt idx="37931">
                  <c:v>1.0110000000000001</c:v>
                </c:pt>
                <c:pt idx="37932">
                  <c:v>1.0110000000000001</c:v>
                </c:pt>
                <c:pt idx="37933">
                  <c:v>1.012</c:v>
                </c:pt>
                <c:pt idx="37934">
                  <c:v>1.0150000000000001</c:v>
                </c:pt>
                <c:pt idx="37935">
                  <c:v>1.0130000000000001</c:v>
                </c:pt>
                <c:pt idx="37936">
                  <c:v>1.0130000000000001</c:v>
                </c:pt>
                <c:pt idx="37937">
                  <c:v>1.012</c:v>
                </c:pt>
                <c:pt idx="37938">
                  <c:v>1.01</c:v>
                </c:pt>
                <c:pt idx="37939">
                  <c:v>1.0110000000000001</c:v>
                </c:pt>
                <c:pt idx="37940">
                  <c:v>1.012</c:v>
                </c:pt>
                <c:pt idx="37941">
                  <c:v>1.0130000000000001</c:v>
                </c:pt>
                <c:pt idx="37942">
                  <c:v>1.0150000000000001</c:v>
                </c:pt>
                <c:pt idx="37943">
                  <c:v>1.0130000000000001</c:v>
                </c:pt>
                <c:pt idx="37944">
                  <c:v>1.014</c:v>
                </c:pt>
                <c:pt idx="37945">
                  <c:v>1.014</c:v>
                </c:pt>
                <c:pt idx="37946">
                  <c:v>1.012</c:v>
                </c:pt>
                <c:pt idx="37947">
                  <c:v>1.0130000000000001</c:v>
                </c:pt>
                <c:pt idx="37948">
                  <c:v>1.012</c:v>
                </c:pt>
                <c:pt idx="37949">
                  <c:v>1.012</c:v>
                </c:pt>
                <c:pt idx="37950">
                  <c:v>1.0130000000000001</c:v>
                </c:pt>
                <c:pt idx="37951">
                  <c:v>1.014</c:v>
                </c:pt>
                <c:pt idx="37952">
                  <c:v>1.0150000000000001</c:v>
                </c:pt>
                <c:pt idx="37953">
                  <c:v>1.014</c:v>
                </c:pt>
                <c:pt idx="37954">
                  <c:v>1.0130000000000001</c:v>
                </c:pt>
                <c:pt idx="37955">
                  <c:v>1.012</c:v>
                </c:pt>
                <c:pt idx="37956">
                  <c:v>1.012</c:v>
                </c:pt>
                <c:pt idx="37957">
                  <c:v>1.012</c:v>
                </c:pt>
                <c:pt idx="37958">
                  <c:v>1.012</c:v>
                </c:pt>
                <c:pt idx="37959">
                  <c:v>1.0130000000000001</c:v>
                </c:pt>
                <c:pt idx="37960">
                  <c:v>1.012</c:v>
                </c:pt>
                <c:pt idx="37961">
                  <c:v>1.012</c:v>
                </c:pt>
                <c:pt idx="37962">
                  <c:v>1.0130000000000001</c:v>
                </c:pt>
                <c:pt idx="37963">
                  <c:v>1.014</c:v>
                </c:pt>
                <c:pt idx="37964">
                  <c:v>1.014</c:v>
                </c:pt>
                <c:pt idx="37965">
                  <c:v>1.0130000000000001</c:v>
                </c:pt>
                <c:pt idx="37966">
                  <c:v>1.014</c:v>
                </c:pt>
                <c:pt idx="37967">
                  <c:v>1.014</c:v>
                </c:pt>
                <c:pt idx="37968">
                  <c:v>1.016</c:v>
                </c:pt>
                <c:pt idx="37969">
                  <c:v>1.016</c:v>
                </c:pt>
                <c:pt idx="37970">
                  <c:v>1.016</c:v>
                </c:pt>
                <c:pt idx="37971">
                  <c:v>1.016</c:v>
                </c:pt>
                <c:pt idx="37972">
                  <c:v>1.014</c:v>
                </c:pt>
                <c:pt idx="37973">
                  <c:v>1.0130000000000001</c:v>
                </c:pt>
                <c:pt idx="37974">
                  <c:v>1.012</c:v>
                </c:pt>
                <c:pt idx="37975">
                  <c:v>1.012</c:v>
                </c:pt>
                <c:pt idx="37976">
                  <c:v>1.012</c:v>
                </c:pt>
                <c:pt idx="37977">
                  <c:v>1.012</c:v>
                </c:pt>
                <c:pt idx="37978">
                  <c:v>1.0110000000000001</c:v>
                </c:pt>
                <c:pt idx="37979">
                  <c:v>1.0090000000000001</c:v>
                </c:pt>
                <c:pt idx="37980">
                  <c:v>1.0110000000000001</c:v>
                </c:pt>
                <c:pt idx="37981">
                  <c:v>1.012</c:v>
                </c:pt>
                <c:pt idx="37982">
                  <c:v>1.0110000000000001</c:v>
                </c:pt>
                <c:pt idx="37983">
                  <c:v>1.012</c:v>
                </c:pt>
                <c:pt idx="37984">
                  <c:v>1.0130000000000001</c:v>
                </c:pt>
                <c:pt idx="37985">
                  <c:v>1.0130000000000001</c:v>
                </c:pt>
                <c:pt idx="37986">
                  <c:v>1.012</c:v>
                </c:pt>
                <c:pt idx="37987">
                  <c:v>1.0110000000000001</c:v>
                </c:pt>
                <c:pt idx="37988">
                  <c:v>1.0110000000000001</c:v>
                </c:pt>
                <c:pt idx="37989">
                  <c:v>1.012</c:v>
                </c:pt>
                <c:pt idx="37990">
                  <c:v>1.012</c:v>
                </c:pt>
                <c:pt idx="37991">
                  <c:v>1.012</c:v>
                </c:pt>
                <c:pt idx="37992">
                  <c:v>1.0130000000000001</c:v>
                </c:pt>
                <c:pt idx="37993">
                  <c:v>1.0130000000000001</c:v>
                </c:pt>
                <c:pt idx="37994">
                  <c:v>1.0130000000000001</c:v>
                </c:pt>
                <c:pt idx="37995">
                  <c:v>1.0130000000000001</c:v>
                </c:pt>
                <c:pt idx="37996">
                  <c:v>1.014</c:v>
                </c:pt>
                <c:pt idx="37997">
                  <c:v>1.0130000000000001</c:v>
                </c:pt>
                <c:pt idx="37998">
                  <c:v>1.0130000000000001</c:v>
                </c:pt>
                <c:pt idx="37999">
                  <c:v>1.0130000000000001</c:v>
                </c:pt>
                <c:pt idx="38000">
                  <c:v>1.012</c:v>
                </c:pt>
                <c:pt idx="38001">
                  <c:v>1.0130000000000001</c:v>
                </c:pt>
                <c:pt idx="38002">
                  <c:v>1.016</c:v>
                </c:pt>
                <c:pt idx="38003">
                  <c:v>1.016</c:v>
                </c:pt>
                <c:pt idx="38004">
                  <c:v>1.016</c:v>
                </c:pt>
                <c:pt idx="38005">
                  <c:v>1.0150000000000001</c:v>
                </c:pt>
                <c:pt idx="38006">
                  <c:v>1.0150000000000001</c:v>
                </c:pt>
                <c:pt idx="38007">
                  <c:v>1.014</c:v>
                </c:pt>
                <c:pt idx="38008">
                  <c:v>1.014</c:v>
                </c:pt>
                <c:pt idx="38009">
                  <c:v>1.014</c:v>
                </c:pt>
                <c:pt idx="38010">
                  <c:v>1.0130000000000001</c:v>
                </c:pt>
                <c:pt idx="38011">
                  <c:v>1.0130000000000001</c:v>
                </c:pt>
                <c:pt idx="38012">
                  <c:v>1.014</c:v>
                </c:pt>
                <c:pt idx="38013">
                  <c:v>1.014</c:v>
                </c:pt>
                <c:pt idx="38014">
                  <c:v>1.0130000000000001</c:v>
                </c:pt>
                <c:pt idx="38015">
                  <c:v>1.0110000000000001</c:v>
                </c:pt>
                <c:pt idx="38016">
                  <c:v>1.0110000000000001</c:v>
                </c:pt>
                <c:pt idx="38017">
                  <c:v>1.0110000000000001</c:v>
                </c:pt>
                <c:pt idx="38018">
                  <c:v>1.0110000000000001</c:v>
                </c:pt>
                <c:pt idx="38019">
                  <c:v>1.0110000000000001</c:v>
                </c:pt>
                <c:pt idx="38020">
                  <c:v>1.01</c:v>
                </c:pt>
                <c:pt idx="38021">
                  <c:v>1.0110000000000001</c:v>
                </c:pt>
                <c:pt idx="38022">
                  <c:v>1.012</c:v>
                </c:pt>
                <c:pt idx="38023">
                  <c:v>1.0130000000000001</c:v>
                </c:pt>
                <c:pt idx="38024">
                  <c:v>1.0130000000000001</c:v>
                </c:pt>
                <c:pt idx="38025">
                  <c:v>1.0130000000000001</c:v>
                </c:pt>
                <c:pt idx="38026">
                  <c:v>1.0130000000000001</c:v>
                </c:pt>
                <c:pt idx="38027">
                  <c:v>1.014</c:v>
                </c:pt>
                <c:pt idx="38028">
                  <c:v>1.014</c:v>
                </c:pt>
                <c:pt idx="38029">
                  <c:v>1.014</c:v>
                </c:pt>
                <c:pt idx="38030">
                  <c:v>1.0150000000000001</c:v>
                </c:pt>
                <c:pt idx="38031">
                  <c:v>1.0150000000000001</c:v>
                </c:pt>
                <c:pt idx="38032">
                  <c:v>1.014</c:v>
                </c:pt>
                <c:pt idx="38033">
                  <c:v>1.0150000000000001</c:v>
                </c:pt>
                <c:pt idx="38034">
                  <c:v>1.014</c:v>
                </c:pt>
                <c:pt idx="38035">
                  <c:v>1.014</c:v>
                </c:pt>
                <c:pt idx="38036">
                  <c:v>1.0150000000000001</c:v>
                </c:pt>
                <c:pt idx="38037">
                  <c:v>1.014</c:v>
                </c:pt>
                <c:pt idx="38038">
                  <c:v>1.0130000000000001</c:v>
                </c:pt>
                <c:pt idx="38039">
                  <c:v>1.0130000000000001</c:v>
                </c:pt>
                <c:pt idx="38040">
                  <c:v>1.014</c:v>
                </c:pt>
                <c:pt idx="38041">
                  <c:v>1.014</c:v>
                </c:pt>
                <c:pt idx="38042">
                  <c:v>1.0150000000000001</c:v>
                </c:pt>
                <c:pt idx="38043">
                  <c:v>1.014</c:v>
                </c:pt>
                <c:pt idx="38044">
                  <c:v>1.0130000000000001</c:v>
                </c:pt>
                <c:pt idx="38045">
                  <c:v>1.014</c:v>
                </c:pt>
                <c:pt idx="38046">
                  <c:v>1.0150000000000001</c:v>
                </c:pt>
                <c:pt idx="38047">
                  <c:v>1.014</c:v>
                </c:pt>
                <c:pt idx="38048">
                  <c:v>1.014</c:v>
                </c:pt>
                <c:pt idx="38049">
                  <c:v>1.0130000000000001</c:v>
                </c:pt>
                <c:pt idx="38050">
                  <c:v>1.012</c:v>
                </c:pt>
                <c:pt idx="38051">
                  <c:v>1.0110000000000001</c:v>
                </c:pt>
                <c:pt idx="38052">
                  <c:v>1.0110000000000001</c:v>
                </c:pt>
                <c:pt idx="38053">
                  <c:v>1.012</c:v>
                </c:pt>
                <c:pt idx="38054">
                  <c:v>1.0130000000000001</c:v>
                </c:pt>
                <c:pt idx="38055">
                  <c:v>1.014</c:v>
                </c:pt>
                <c:pt idx="38056">
                  <c:v>1.014</c:v>
                </c:pt>
                <c:pt idx="38057">
                  <c:v>1.0130000000000001</c:v>
                </c:pt>
                <c:pt idx="38058">
                  <c:v>1.012</c:v>
                </c:pt>
                <c:pt idx="38059">
                  <c:v>1.0130000000000001</c:v>
                </c:pt>
                <c:pt idx="38060">
                  <c:v>1.0130000000000001</c:v>
                </c:pt>
                <c:pt idx="38061">
                  <c:v>1.0130000000000001</c:v>
                </c:pt>
                <c:pt idx="38062">
                  <c:v>1.0110000000000001</c:v>
                </c:pt>
                <c:pt idx="38063">
                  <c:v>1.0110000000000001</c:v>
                </c:pt>
                <c:pt idx="38064">
                  <c:v>1.01</c:v>
                </c:pt>
                <c:pt idx="38065">
                  <c:v>1.01</c:v>
                </c:pt>
                <c:pt idx="38066">
                  <c:v>1.01</c:v>
                </c:pt>
                <c:pt idx="38067">
                  <c:v>1.0110000000000001</c:v>
                </c:pt>
                <c:pt idx="38068">
                  <c:v>1.0130000000000001</c:v>
                </c:pt>
                <c:pt idx="38069">
                  <c:v>1.0130000000000001</c:v>
                </c:pt>
                <c:pt idx="38070">
                  <c:v>1.0130000000000001</c:v>
                </c:pt>
                <c:pt idx="38071">
                  <c:v>1.0150000000000001</c:v>
                </c:pt>
                <c:pt idx="38072">
                  <c:v>1.014</c:v>
                </c:pt>
                <c:pt idx="38073">
                  <c:v>1.012</c:v>
                </c:pt>
                <c:pt idx="38074">
                  <c:v>1.0130000000000001</c:v>
                </c:pt>
                <c:pt idx="38075">
                  <c:v>1.0130000000000001</c:v>
                </c:pt>
                <c:pt idx="38076">
                  <c:v>1.0130000000000001</c:v>
                </c:pt>
                <c:pt idx="38077">
                  <c:v>1.0130000000000001</c:v>
                </c:pt>
                <c:pt idx="38078">
                  <c:v>1.0150000000000001</c:v>
                </c:pt>
                <c:pt idx="38079">
                  <c:v>1.0150000000000001</c:v>
                </c:pt>
                <c:pt idx="38080">
                  <c:v>1.0150000000000001</c:v>
                </c:pt>
                <c:pt idx="38081">
                  <c:v>1.016</c:v>
                </c:pt>
                <c:pt idx="38082">
                  <c:v>1.016</c:v>
                </c:pt>
                <c:pt idx="38083">
                  <c:v>1.014</c:v>
                </c:pt>
                <c:pt idx="38084">
                  <c:v>1.012</c:v>
                </c:pt>
                <c:pt idx="38085">
                  <c:v>1.012</c:v>
                </c:pt>
                <c:pt idx="38086">
                  <c:v>1.012</c:v>
                </c:pt>
                <c:pt idx="38087">
                  <c:v>1.012</c:v>
                </c:pt>
                <c:pt idx="38088">
                  <c:v>1.01</c:v>
                </c:pt>
                <c:pt idx="38089">
                  <c:v>1.01</c:v>
                </c:pt>
                <c:pt idx="38090">
                  <c:v>1.01</c:v>
                </c:pt>
                <c:pt idx="38091">
                  <c:v>1.0090000000000001</c:v>
                </c:pt>
                <c:pt idx="38092">
                  <c:v>1.0090000000000001</c:v>
                </c:pt>
                <c:pt idx="38093">
                  <c:v>1.0110000000000001</c:v>
                </c:pt>
                <c:pt idx="38094">
                  <c:v>1.012</c:v>
                </c:pt>
                <c:pt idx="38095">
                  <c:v>1.0130000000000001</c:v>
                </c:pt>
                <c:pt idx="38096">
                  <c:v>1.0130000000000001</c:v>
                </c:pt>
                <c:pt idx="38097">
                  <c:v>1.0130000000000001</c:v>
                </c:pt>
                <c:pt idx="38098">
                  <c:v>1.0130000000000001</c:v>
                </c:pt>
                <c:pt idx="38099">
                  <c:v>1.0130000000000001</c:v>
                </c:pt>
                <c:pt idx="38100">
                  <c:v>1.0130000000000001</c:v>
                </c:pt>
                <c:pt idx="38101">
                  <c:v>1.014</c:v>
                </c:pt>
                <c:pt idx="38102">
                  <c:v>1.014</c:v>
                </c:pt>
                <c:pt idx="38103">
                  <c:v>1.012</c:v>
                </c:pt>
                <c:pt idx="38104">
                  <c:v>1.0130000000000001</c:v>
                </c:pt>
                <c:pt idx="38105">
                  <c:v>1.014</c:v>
                </c:pt>
                <c:pt idx="38106">
                  <c:v>1.012</c:v>
                </c:pt>
                <c:pt idx="38107">
                  <c:v>1.012</c:v>
                </c:pt>
                <c:pt idx="38108">
                  <c:v>1.012</c:v>
                </c:pt>
                <c:pt idx="38109">
                  <c:v>1.012</c:v>
                </c:pt>
                <c:pt idx="38110">
                  <c:v>1.0130000000000001</c:v>
                </c:pt>
                <c:pt idx="38111">
                  <c:v>1.0130000000000001</c:v>
                </c:pt>
                <c:pt idx="38112">
                  <c:v>1.0130000000000001</c:v>
                </c:pt>
                <c:pt idx="38113">
                  <c:v>1.014</c:v>
                </c:pt>
                <c:pt idx="38114">
                  <c:v>1.0150000000000001</c:v>
                </c:pt>
                <c:pt idx="38115">
                  <c:v>1.0130000000000001</c:v>
                </c:pt>
                <c:pt idx="38116">
                  <c:v>1.0130000000000001</c:v>
                </c:pt>
                <c:pt idx="38117">
                  <c:v>1.0150000000000001</c:v>
                </c:pt>
                <c:pt idx="38118">
                  <c:v>1.0150000000000001</c:v>
                </c:pt>
                <c:pt idx="38119">
                  <c:v>1.0150000000000001</c:v>
                </c:pt>
                <c:pt idx="38120">
                  <c:v>1.0150000000000001</c:v>
                </c:pt>
                <c:pt idx="38121">
                  <c:v>1.0150000000000001</c:v>
                </c:pt>
                <c:pt idx="38122">
                  <c:v>1.0130000000000001</c:v>
                </c:pt>
                <c:pt idx="38123">
                  <c:v>1.012</c:v>
                </c:pt>
                <c:pt idx="38124">
                  <c:v>1.014</c:v>
                </c:pt>
                <c:pt idx="38125">
                  <c:v>1.0130000000000001</c:v>
                </c:pt>
                <c:pt idx="38126">
                  <c:v>1.0130000000000001</c:v>
                </c:pt>
                <c:pt idx="38127">
                  <c:v>1.0130000000000001</c:v>
                </c:pt>
                <c:pt idx="38128">
                  <c:v>1.0150000000000001</c:v>
                </c:pt>
                <c:pt idx="38129">
                  <c:v>1.0130000000000001</c:v>
                </c:pt>
                <c:pt idx="38130">
                  <c:v>1.014</c:v>
                </c:pt>
                <c:pt idx="38131">
                  <c:v>1.0150000000000001</c:v>
                </c:pt>
                <c:pt idx="38132">
                  <c:v>1.0150000000000001</c:v>
                </c:pt>
                <c:pt idx="38133">
                  <c:v>1.0130000000000001</c:v>
                </c:pt>
                <c:pt idx="38134">
                  <c:v>1.0130000000000001</c:v>
                </c:pt>
                <c:pt idx="38135">
                  <c:v>1.012</c:v>
                </c:pt>
                <c:pt idx="38136">
                  <c:v>1.014</c:v>
                </c:pt>
                <c:pt idx="38137">
                  <c:v>1.0110000000000001</c:v>
                </c:pt>
                <c:pt idx="38138">
                  <c:v>1.0110000000000001</c:v>
                </c:pt>
                <c:pt idx="38139">
                  <c:v>1.0110000000000001</c:v>
                </c:pt>
                <c:pt idx="38140">
                  <c:v>1.012</c:v>
                </c:pt>
                <c:pt idx="38141">
                  <c:v>1.014</c:v>
                </c:pt>
                <c:pt idx="38142">
                  <c:v>1.014</c:v>
                </c:pt>
                <c:pt idx="38143">
                  <c:v>1.0150000000000001</c:v>
                </c:pt>
                <c:pt idx="38144">
                  <c:v>1.0150000000000001</c:v>
                </c:pt>
                <c:pt idx="38145">
                  <c:v>1.014</c:v>
                </c:pt>
                <c:pt idx="38146">
                  <c:v>1.0130000000000001</c:v>
                </c:pt>
                <c:pt idx="38147">
                  <c:v>1.0150000000000001</c:v>
                </c:pt>
                <c:pt idx="38148">
                  <c:v>1.014</c:v>
                </c:pt>
                <c:pt idx="38149">
                  <c:v>1.014</c:v>
                </c:pt>
                <c:pt idx="38150">
                  <c:v>1.014</c:v>
                </c:pt>
                <c:pt idx="38151">
                  <c:v>1.014</c:v>
                </c:pt>
                <c:pt idx="38152">
                  <c:v>1.012</c:v>
                </c:pt>
                <c:pt idx="38153">
                  <c:v>1.0130000000000001</c:v>
                </c:pt>
                <c:pt idx="38154">
                  <c:v>1.0150000000000001</c:v>
                </c:pt>
                <c:pt idx="38155">
                  <c:v>1.0150000000000001</c:v>
                </c:pt>
                <c:pt idx="38156">
                  <c:v>1.014</c:v>
                </c:pt>
                <c:pt idx="38157">
                  <c:v>1.0150000000000001</c:v>
                </c:pt>
                <c:pt idx="38158">
                  <c:v>1.016</c:v>
                </c:pt>
                <c:pt idx="38159">
                  <c:v>1.016</c:v>
                </c:pt>
                <c:pt idx="38160">
                  <c:v>1.0150000000000001</c:v>
                </c:pt>
                <c:pt idx="38161">
                  <c:v>1.016</c:v>
                </c:pt>
                <c:pt idx="38162">
                  <c:v>1.016</c:v>
                </c:pt>
                <c:pt idx="38163">
                  <c:v>1.014</c:v>
                </c:pt>
                <c:pt idx="38164">
                  <c:v>1.014</c:v>
                </c:pt>
                <c:pt idx="38165">
                  <c:v>1.014</c:v>
                </c:pt>
                <c:pt idx="38166">
                  <c:v>1.0130000000000001</c:v>
                </c:pt>
                <c:pt idx="38167">
                  <c:v>1.0130000000000001</c:v>
                </c:pt>
                <c:pt idx="38168">
                  <c:v>1.0130000000000001</c:v>
                </c:pt>
                <c:pt idx="38169">
                  <c:v>1.014</c:v>
                </c:pt>
                <c:pt idx="38170">
                  <c:v>1.0130000000000001</c:v>
                </c:pt>
                <c:pt idx="38171">
                  <c:v>1.014</c:v>
                </c:pt>
                <c:pt idx="38172">
                  <c:v>1.014</c:v>
                </c:pt>
                <c:pt idx="38173">
                  <c:v>1.014</c:v>
                </c:pt>
                <c:pt idx="38174">
                  <c:v>1.014</c:v>
                </c:pt>
                <c:pt idx="38175">
                  <c:v>1.0150000000000001</c:v>
                </c:pt>
                <c:pt idx="38176">
                  <c:v>1.0150000000000001</c:v>
                </c:pt>
                <c:pt idx="38177">
                  <c:v>1.0150000000000001</c:v>
                </c:pt>
                <c:pt idx="38178">
                  <c:v>1.0150000000000001</c:v>
                </c:pt>
                <c:pt idx="38179">
                  <c:v>1.0150000000000001</c:v>
                </c:pt>
                <c:pt idx="38180">
                  <c:v>1.016</c:v>
                </c:pt>
                <c:pt idx="38181">
                  <c:v>1.0150000000000001</c:v>
                </c:pt>
                <c:pt idx="38182">
                  <c:v>1.014</c:v>
                </c:pt>
                <c:pt idx="38183">
                  <c:v>1.0150000000000001</c:v>
                </c:pt>
                <c:pt idx="38184">
                  <c:v>1.0150000000000001</c:v>
                </c:pt>
                <c:pt idx="38185">
                  <c:v>1.0150000000000001</c:v>
                </c:pt>
                <c:pt idx="38186">
                  <c:v>1.014</c:v>
                </c:pt>
                <c:pt idx="38187">
                  <c:v>1.014</c:v>
                </c:pt>
                <c:pt idx="38188">
                  <c:v>1.014</c:v>
                </c:pt>
                <c:pt idx="38189">
                  <c:v>1.0130000000000001</c:v>
                </c:pt>
                <c:pt idx="38190">
                  <c:v>1.014</c:v>
                </c:pt>
                <c:pt idx="38191">
                  <c:v>1.0150000000000001</c:v>
                </c:pt>
                <c:pt idx="38192">
                  <c:v>1.0150000000000001</c:v>
                </c:pt>
                <c:pt idx="38193">
                  <c:v>1.016</c:v>
                </c:pt>
                <c:pt idx="38194">
                  <c:v>1.0150000000000001</c:v>
                </c:pt>
                <c:pt idx="38195">
                  <c:v>1.0150000000000001</c:v>
                </c:pt>
                <c:pt idx="38196">
                  <c:v>1.014</c:v>
                </c:pt>
                <c:pt idx="38197">
                  <c:v>1.014</c:v>
                </c:pt>
                <c:pt idx="38198">
                  <c:v>1.0130000000000001</c:v>
                </c:pt>
                <c:pt idx="38199">
                  <c:v>1.0130000000000001</c:v>
                </c:pt>
                <c:pt idx="38200">
                  <c:v>1.0130000000000001</c:v>
                </c:pt>
                <c:pt idx="38201">
                  <c:v>1.014</c:v>
                </c:pt>
                <c:pt idx="38202">
                  <c:v>1.014</c:v>
                </c:pt>
                <c:pt idx="38203">
                  <c:v>1.014</c:v>
                </c:pt>
                <c:pt idx="38204">
                  <c:v>1.014</c:v>
                </c:pt>
                <c:pt idx="38205">
                  <c:v>1.0130000000000001</c:v>
                </c:pt>
                <c:pt idx="38206">
                  <c:v>1.014</c:v>
                </c:pt>
                <c:pt idx="38207">
                  <c:v>1.0130000000000001</c:v>
                </c:pt>
                <c:pt idx="38208">
                  <c:v>1.0130000000000001</c:v>
                </c:pt>
                <c:pt idx="38209">
                  <c:v>1.0130000000000001</c:v>
                </c:pt>
                <c:pt idx="38210">
                  <c:v>1.012</c:v>
                </c:pt>
                <c:pt idx="38211">
                  <c:v>1.0110000000000001</c:v>
                </c:pt>
                <c:pt idx="38212">
                  <c:v>1.0110000000000001</c:v>
                </c:pt>
                <c:pt idx="38213">
                  <c:v>1.0110000000000001</c:v>
                </c:pt>
                <c:pt idx="38214">
                  <c:v>1.0110000000000001</c:v>
                </c:pt>
                <c:pt idx="38215">
                  <c:v>1.0110000000000001</c:v>
                </c:pt>
                <c:pt idx="38216">
                  <c:v>1.012</c:v>
                </c:pt>
                <c:pt idx="38217">
                  <c:v>1.0130000000000001</c:v>
                </c:pt>
                <c:pt idx="38218">
                  <c:v>1.0130000000000001</c:v>
                </c:pt>
                <c:pt idx="38219">
                  <c:v>1.0130000000000001</c:v>
                </c:pt>
                <c:pt idx="38220">
                  <c:v>1.0130000000000001</c:v>
                </c:pt>
                <c:pt idx="38221">
                  <c:v>1.0130000000000001</c:v>
                </c:pt>
                <c:pt idx="38222">
                  <c:v>1.0130000000000001</c:v>
                </c:pt>
                <c:pt idx="38223">
                  <c:v>1.0130000000000001</c:v>
                </c:pt>
                <c:pt idx="38224">
                  <c:v>1.0130000000000001</c:v>
                </c:pt>
                <c:pt idx="38225">
                  <c:v>1.012</c:v>
                </c:pt>
                <c:pt idx="38226">
                  <c:v>1.0110000000000001</c:v>
                </c:pt>
                <c:pt idx="38227">
                  <c:v>1.012</c:v>
                </c:pt>
                <c:pt idx="38228">
                  <c:v>1.0130000000000001</c:v>
                </c:pt>
                <c:pt idx="38229">
                  <c:v>1.014</c:v>
                </c:pt>
                <c:pt idx="38230">
                  <c:v>1.014</c:v>
                </c:pt>
                <c:pt idx="38231">
                  <c:v>1.014</c:v>
                </c:pt>
                <c:pt idx="38232">
                  <c:v>1.014</c:v>
                </c:pt>
                <c:pt idx="38233">
                  <c:v>1.0130000000000001</c:v>
                </c:pt>
                <c:pt idx="38234">
                  <c:v>1.014</c:v>
                </c:pt>
                <c:pt idx="38235">
                  <c:v>1.0130000000000001</c:v>
                </c:pt>
                <c:pt idx="38236">
                  <c:v>1.014</c:v>
                </c:pt>
                <c:pt idx="38237">
                  <c:v>1.014</c:v>
                </c:pt>
                <c:pt idx="38238">
                  <c:v>1.0150000000000001</c:v>
                </c:pt>
                <c:pt idx="38239">
                  <c:v>1.0150000000000001</c:v>
                </c:pt>
                <c:pt idx="38240">
                  <c:v>1.014</c:v>
                </c:pt>
                <c:pt idx="38241">
                  <c:v>1.0130000000000001</c:v>
                </c:pt>
                <c:pt idx="38242">
                  <c:v>1.014</c:v>
                </c:pt>
                <c:pt idx="38243">
                  <c:v>1.0130000000000001</c:v>
                </c:pt>
                <c:pt idx="38244">
                  <c:v>1.0130000000000001</c:v>
                </c:pt>
                <c:pt idx="38245">
                  <c:v>1.014</c:v>
                </c:pt>
                <c:pt idx="38246">
                  <c:v>1.0130000000000001</c:v>
                </c:pt>
                <c:pt idx="38247">
                  <c:v>1.014</c:v>
                </c:pt>
                <c:pt idx="38248">
                  <c:v>1.0130000000000001</c:v>
                </c:pt>
                <c:pt idx="38249">
                  <c:v>1.014</c:v>
                </c:pt>
                <c:pt idx="38250">
                  <c:v>1.014</c:v>
                </c:pt>
                <c:pt idx="38251">
                  <c:v>1.0150000000000001</c:v>
                </c:pt>
                <c:pt idx="38252">
                  <c:v>1.014</c:v>
                </c:pt>
                <c:pt idx="38253">
                  <c:v>1.014</c:v>
                </c:pt>
                <c:pt idx="38254">
                  <c:v>1.0150000000000001</c:v>
                </c:pt>
                <c:pt idx="38255">
                  <c:v>1.014</c:v>
                </c:pt>
                <c:pt idx="38256">
                  <c:v>1.014</c:v>
                </c:pt>
                <c:pt idx="38257">
                  <c:v>1.0150000000000001</c:v>
                </c:pt>
                <c:pt idx="38258">
                  <c:v>1.014</c:v>
                </c:pt>
                <c:pt idx="38259">
                  <c:v>1.014</c:v>
                </c:pt>
                <c:pt idx="38260">
                  <c:v>1.014</c:v>
                </c:pt>
                <c:pt idx="38261">
                  <c:v>1.014</c:v>
                </c:pt>
                <c:pt idx="38262">
                  <c:v>1.0150000000000001</c:v>
                </c:pt>
                <c:pt idx="38263">
                  <c:v>1.014</c:v>
                </c:pt>
                <c:pt idx="38264">
                  <c:v>1.0130000000000001</c:v>
                </c:pt>
                <c:pt idx="38265">
                  <c:v>1.0130000000000001</c:v>
                </c:pt>
                <c:pt idx="38266">
                  <c:v>1.012</c:v>
                </c:pt>
                <c:pt idx="38267">
                  <c:v>1.012</c:v>
                </c:pt>
                <c:pt idx="38268">
                  <c:v>1.0110000000000001</c:v>
                </c:pt>
                <c:pt idx="38269">
                  <c:v>1.0110000000000001</c:v>
                </c:pt>
                <c:pt idx="38270">
                  <c:v>1.012</c:v>
                </c:pt>
                <c:pt idx="38271">
                  <c:v>1.0130000000000001</c:v>
                </c:pt>
                <c:pt idx="38272">
                  <c:v>1.014</c:v>
                </c:pt>
                <c:pt idx="38273">
                  <c:v>1.014</c:v>
                </c:pt>
                <c:pt idx="38274">
                  <c:v>1.014</c:v>
                </c:pt>
                <c:pt idx="38275">
                  <c:v>1.014</c:v>
                </c:pt>
                <c:pt idx="38276">
                  <c:v>1.016</c:v>
                </c:pt>
                <c:pt idx="38277">
                  <c:v>1.014</c:v>
                </c:pt>
                <c:pt idx="38278">
                  <c:v>1.0130000000000001</c:v>
                </c:pt>
                <c:pt idx="38279">
                  <c:v>1.014</c:v>
                </c:pt>
                <c:pt idx="38280">
                  <c:v>1.014</c:v>
                </c:pt>
                <c:pt idx="38281">
                  <c:v>1.014</c:v>
                </c:pt>
                <c:pt idx="38282">
                  <c:v>1.0150000000000001</c:v>
                </c:pt>
                <c:pt idx="38283">
                  <c:v>1.016</c:v>
                </c:pt>
                <c:pt idx="38284">
                  <c:v>1.0150000000000001</c:v>
                </c:pt>
                <c:pt idx="38285">
                  <c:v>1.0150000000000001</c:v>
                </c:pt>
                <c:pt idx="38286">
                  <c:v>1.0150000000000001</c:v>
                </c:pt>
                <c:pt idx="38287">
                  <c:v>1.016</c:v>
                </c:pt>
                <c:pt idx="38288">
                  <c:v>1.014</c:v>
                </c:pt>
                <c:pt idx="38289">
                  <c:v>1.0130000000000001</c:v>
                </c:pt>
                <c:pt idx="38290">
                  <c:v>1.014</c:v>
                </c:pt>
                <c:pt idx="38291">
                  <c:v>1.0150000000000001</c:v>
                </c:pt>
                <c:pt idx="38292">
                  <c:v>1.016</c:v>
                </c:pt>
                <c:pt idx="38293">
                  <c:v>1.0170000000000001</c:v>
                </c:pt>
                <c:pt idx="38294">
                  <c:v>1.016</c:v>
                </c:pt>
                <c:pt idx="38295">
                  <c:v>1.014</c:v>
                </c:pt>
                <c:pt idx="38296">
                  <c:v>1.016</c:v>
                </c:pt>
                <c:pt idx="38297">
                  <c:v>1.016</c:v>
                </c:pt>
                <c:pt idx="38298">
                  <c:v>1.0150000000000001</c:v>
                </c:pt>
                <c:pt idx="38299">
                  <c:v>1.016</c:v>
                </c:pt>
                <c:pt idx="38300">
                  <c:v>1.0170000000000001</c:v>
                </c:pt>
                <c:pt idx="38301">
                  <c:v>1.016</c:v>
                </c:pt>
                <c:pt idx="38302">
                  <c:v>1.0150000000000001</c:v>
                </c:pt>
                <c:pt idx="38303">
                  <c:v>1.014</c:v>
                </c:pt>
                <c:pt idx="38304">
                  <c:v>1.0130000000000001</c:v>
                </c:pt>
                <c:pt idx="38305">
                  <c:v>1.014</c:v>
                </c:pt>
                <c:pt idx="38306">
                  <c:v>1.014</c:v>
                </c:pt>
                <c:pt idx="38307">
                  <c:v>1.014</c:v>
                </c:pt>
                <c:pt idx="38308">
                  <c:v>1.0150000000000001</c:v>
                </c:pt>
                <c:pt idx="38309">
                  <c:v>1.0150000000000001</c:v>
                </c:pt>
                <c:pt idx="38310">
                  <c:v>1.0150000000000001</c:v>
                </c:pt>
                <c:pt idx="38311">
                  <c:v>1.0150000000000001</c:v>
                </c:pt>
                <c:pt idx="38312">
                  <c:v>1.016</c:v>
                </c:pt>
                <c:pt idx="38313">
                  <c:v>1.0150000000000001</c:v>
                </c:pt>
                <c:pt idx="38314">
                  <c:v>1.016</c:v>
                </c:pt>
                <c:pt idx="38315">
                  <c:v>1.016</c:v>
                </c:pt>
                <c:pt idx="38316">
                  <c:v>1.0170000000000001</c:v>
                </c:pt>
                <c:pt idx="38317">
                  <c:v>1.0170000000000001</c:v>
                </c:pt>
                <c:pt idx="38318">
                  <c:v>1.016</c:v>
                </c:pt>
                <c:pt idx="38319">
                  <c:v>1.0170000000000001</c:v>
                </c:pt>
                <c:pt idx="38320">
                  <c:v>1.016</c:v>
                </c:pt>
                <c:pt idx="38321">
                  <c:v>1.0170000000000001</c:v>
                </c:pt>
                <c:pt idx="38322">
                  <c:v>1.0170000000000001</c:v>
                </c:pt>
                <c:pt idx="38323">
                  <c:v>1.016</c:v>
                </c:pt>
                <c:pt idx="38324">
                  <c:v>1.0150000000000001</c:v>
                </c:pt>
                <c:pt idx="38325">
                  <c:v>1.016</c:v>
                </c:pt>
                <c:pt idx="38326">
                  <c:v>1.016</c:v>
                </c:pt>
                <c:pt idx="38327">
                  <c:v>1.0150000000000001</c:v>
                </c:pt>
                <c:pt idx="38328">
                  <c:v>1.0150000000000001</c:v>
                </c:pt>
                <c:pt idx="38329">
                  <c:v>1.0150000000000001</c:v>
                </c:pt>
                <c:pt idx="38330">
                  <c:v>1.014</c:v>
                </c:pt>
                <c:pt idx="38331">
                  <c:v>1.014</c:v>
                </c:pt>
                <c:pt idx="38332">
                  <c:v>1.014</c:v>
                </c:pt>
                <c:pt idx="38333">
                  <c:v>1.0130000000000001</c:v>
                </c:pt>
                <c:pt idx="38334">
                  <c:v>1.0130000000000001</c:v>
                </c:pt>
                <c:pt idx="38335">
                  <c:v>1.0150000000000001</c:v>
                </c:pt>
                <c:pt idx="38336">
                  <c:v>1.0150000000000001</c:v>
                </c:pt>
                <c:pt idx="38337">
                  <c:v>1.014</c:v>
                </c:pt>
                <c:pt idx="38338">
                  <c:v>1.014</c:v>
                </c:pt>
                <c:pt idx="38339">
                  <c:v>1.0150000000000001</c:v>
                </c:pt>
                <c:pt idx="38340">
                  <c:v>1.014</c:v>
                </c:pt>
                <c:pt idx="38341">
                  <c:v>1.016</c:v>
                </c:pt>
                <c:pt idx="38342">
                  <c:v>1.016</c:v>
                </c:pt>
                <c:pt idx="38343">
                  <c:v>1.016</c:v>
                </c:pt>
                <c:pt idx="38344">
                  <c:v>1.018</c:v>
                </c:pt>
                <c:pt idx="38345">
                  <c:v>1.018</c:v>
                </c:pt>
                <c:pt idx="38346">
                  <c:v>1.0170000000000001</c:v>
                </c:pt>
                <c:pt idx="38347">
                  <c:v>1.0170000000000001</c:v>
                </c:pt>
                <c:pt idx="38348">
                  <c:v>1.0170000000000001</c:v>
                </c:pt>
                <c:pt idx="38349">
                  <c:v>1.0170000000000001</c:v>
                </c:pt>
                <c:pt idx="38350">
                  <c:v>1.016</c:v>
                </c:pt>
                <c:pt idx="38351">
                  <c:v>1.0170000000000001</c:v>
                </c:pt>
                <c:pt idx="38352">
                  <c:v>1.0170000000000001</c:v>
                </c:pt>
                <c:pt idx="38353">
                  <c:v>1.018</c:v>
                </c:pt>
                <c:pt idx="38354">
                  <c:v>1.016</c:v>
                </c:pt>
                <c:pt idx="38355">
                  <c:v>1.0150000000000001</c:v>
                </c:pt>
                <c:pt idx="38356">
                  <c:v>1.014</c:v>
                </c:pt>
                <c:pt idx="38357">
                  <c:v>1.0150000000000001</c:v>
                </c:pt>
                <c:pt idx="38358">
                  <c:v>1.014</c:v>
                </c:pt>
                <c:pt idx="38359">
                  <c:v>1.014</c:v>
                </c:pt>
                <c:pt idx="38360">
                  <c:v>1.0150000000000001</c:v>
                </c:pt>
                <c:pt idx="38361">
                  <c:v>1.016</c:v>
                </c:pt>
                <c:pt idx="38362">
                  <c:v>1.0150000000000001</c:v>
                </c:pt>
                <c:pt idx="38363">
                  <c:v>1.0150000000000001</c:v>
                </c:pt>
                <c:pt idx="38364">
                  <c:v>1.016</c:v>
                </c:pt>
                <c:pt idx="38365">
                  <c:v>1.016</c:v>
                </c:pt>
                <c:pt idx="38366">
                  <c:v>1.0150000000000001</c:v>
                </c:pt>
                <c:pt idx="38367">
                  <c:v>1.016</c:v>
                </c:pt>
                <c:pt idx="38368">
                  <c:v>1.016</c:v>
                </c:pt>
                <c:pt idx="38369">
                  <c:v>1.016</c:v>
                </c:pt>
                <c:pt idx="38370">
                  <c:v>1.0170000000000001</c:v>
                </c:pt>
                <c:pt idx="38371">
                  <c:v>1.016</c:v>
                </c:pt>
                <c:pt idx="38372">
                  <c:v>1.0150000000000001</c:v>
                </c:pt>
                <c:pt idx="38373">
                  <c:v>1.014</c:v>
                </c:pt>
                <c:pt idx="38374">
                  <c:v>1.0150000000000001</c:v>
                </c:pt>
                <c:pt idx="38375">
                  <c:v>1.016</c:v>
                </c:pt>
                <c:pt idx="38376">
                  <c:v>1.0150000000000001</c:v>
                </c:pt>
                <c:pt idx="38377">
                  <c:v>1.0150000000000001</c:v>
                </c:pt>
                <c:pt idx="38378">
                  <c:v>1.0170000000000001</c:v>
                </c:pt>
                <c:pt idx="38379">
                  <c:v>1.018</c:v>
                </c:pt>
                <c:pt idx="38380">
                  <c:v>1.0190000000000001</c:v>
                </c:pt>
                <c:pt idx="38381">
                  <c:v>1.018</c:v>
                </c:pt>
                <c:pt idx="38382">
                  <c:v>1.0190000000000001</c:v>
                </c:pt>
                <c:pt idx="38383">
                  <c:v>1.0190000000000001</c:v>
                </c:pt>
                <c:pt idx="38384">
                  <c:v>1.016</c:v>
                </c:pt>
                <c:pt idx="38385">
                  <c:v>1.016</c:v>
                </c:pt>
                <c:pt idx="38386">
                  <c:v>1.0170000000000001</c:v>
                </c:pt>
                <c:pt idx="38387">
                  <c:v>1.0170000000000001</c:v>
                </c:pt>
                <c:pt idx="38388">
                  <c:v>1.016</c:v>
                </c:pt>
                <c:pt idx="38389">
                  <c:v>1.0130000000000001</c:v>
                </c:pt>
                <c:pt idx="38390">
                  <c:v>1.0150000000000001</c:v>
                </c:pt>
                <c:pt idx="38391">
                  <c:v>1.016</c:v>
                </c:pt>
                <c:pt idx="38392">
                  <c:v>1.0150000000000001</c:v>
                </c:pt>
                <c:pt idx="38393">
                  <c:v>1.0150000000000001</c:v>
                </c:pt>
                <c:pt idx="38394">
                  <c:v>1.016</c:v>
                </c:pt>
                <c:pt idx="38395">
                  <c:v>1.016</c:v>
                </c:pt>
                <c:pt idx="38396">
                  <c:v>1.016</c:v>
                </c:pt>
                <c:pt idx="38397">
                  <c:v>1.016</c:v>
                </c:pt>
                <c:pt idx="38398">
                  <c:v>1.016</c:v>
                </c:pt>
                <c:pt idx="38399">
                  <c:v>1.0170000000000001</c:v>
                </c:pt>
                <c:pt idx="38400">
                  <c:v>1.0170000000000001</c:v>
                </c:pt>
                <c:pt idx="38401">
                  <c:v>1.0150000000000001</c:v>
                </c:pt>
                <c:pt idx="38402">
                  <c:v>1.0150000000000001</c:v>
                </c:pt>
                <c:pt idx="38403">
                  <c:v>1.0150000000000001</c:v>
                </c:pt>
                <c:pt idx="38404">
                  <c:v>1.014</c:v>
                </c:pt>
                <c:pt idx="38405">
                  <c:v>1.014</c:v>
                </c:pt>
                <c:pt idx="38406">
                  <c:v>1.0150000000000001</c:v>
                </c:pt>
                <c:pt idx="38407">
                  <c:v>1.0150000000000001</c:v>
                </c:pt>
                <c:pt idx="38408">
                  <c:v>1.014</c:v>
                </c:pt>
                <c:pt idx="38409">
                  <c:v>1.014</c:v>
                </c:pt>
                <c:pt idx="38410">
                  <c:v>1.0130000000000001</c:v>
                </c:pt>
                <c:pt idx="38411">
                  <c:v>1.0130000000000001</c:v>
                </c:pt>
                <c:pt idx="38412">
                  <c:v>1.0130000000000001</c:v>
                </c:pt>
                <c:pt idx="38413">
                  <c:v>1.014</c:v>
                </c:pt>
                <c:pt idx="38414">
                  <c:v>1.014</c:v>
                </c:pt>
                <c:pt idx="38415">
                  <c:v>1.016</c:v>
                </c:pt>
                <c:pt idx="38416">
                  <c:v>1.016</c:v>
                </c:pt>
                <c:pt idx="38417">
                  <c:v>1.0170000000000001</c:v>
                </c:pt>
                <c:pt idx="38418">
                  <c:v>1.016</c:v>
                </c:pt>
                <c:pt idx="38419">
                  <c:v>1.016</c:v>
                </c:pt>
                <c:pt idx="38420">
                  <c:v>1.016</c:v>
                </c:pt>
                <c:pt idx="38421">
                  <c:v>1.016</c:v>
                </c:pt>
                <c:pt idx="38422">
                  <c:v>1.0150000000000001</c:v>
                </c:pt>
                <c:pt idx="38423">
                  <c:v>1.014</c:v>
                </c:pt>
                <c:pt idx="38424">
                  <c:v>1.0130000000000001</c:v>
                </c:pt>
                <c:pt idx="38425">
                  <c:v>1.014</c:v>
                </c:pt>
                <c:pt idx="38426">
                  <c:v>1.0150000000000001</c:v>
                </c:pt>
                <c:pt idx="38427">
                  <c:v>1.0150000000000001</c:v>
                </c:pt>
                <c:pt idx="38428">
                  <c:v>1.016</c:v>
                </c:pt>
                <c:pt idx="38429">
                  <c:v>1.0170000000000001</c:v>
                </c:pt>
                <c:pt idx="38430">
                  <c:v>1.016</c:v>
                </c:pt>
                <c:pt idx="38431">
                  <c:v>1.0170000000000001</c:v>
                </c:pt>
                <c:pt idx="38432">
                  <c:v>1.0170000000000001</c:v>
                </c:pt>
                <c:pt idx="38433">
                  <c:v>1.0150000000000001</c:v>
                </c:pt>
                <c:pt idx="38434">
                  <c:v>1.016</c:v>
                </c:pt>
                <c:pt idx="38435">
                  <c:v>1.0150000000000001</c:v>
                </c:pt>
                <c:pt idx="38436">
                  <c:v>1.0150000000000001</c:v>
                </c:pt>
                <c:pt idx="38437">
                  <c:v>1.0170000000000001</c:v>
                </c:pt>
                <c:pt idx="38438">
                  <c:v>1.0170000000000001</c:v>
                </c:pt>
                <c:pt idx="38439">
                  <c:v>1.016</c:v>
                </c:pt>
                <c:pt idx="38440">
                  <c:v>1.016</c:v>
                </c:pt>
                <c:pt idx="38441">
                  <c:v>1.016</c:v>
                </c:pt>
                <c:pt idx="38442">
                  <c:v>1.0150000000000001</c:v>
                </c:pt>
                <c:pt idx="38443">
                  <c:v>1.014</c:v>
                </c:pt>
                <c:pt idx="38444">
                  <c:v>1.016</c:v>
                </c:pt>
                <c:pt idx="38445">
                  <c:v>1.016</c:v>
                </c:pt>
                <c:pt idx="38446">
                  <c:v>1.0150000000000001</c:v>
                </c:pt>
                <c:pt idx="38447">
                  <c:v>1.016</c:v>
                </c:pt>
                <c:pt idx="38448">
                  <c:v>1.0150000000000001</c:v>
                </c:pt>
                <c:pt idx="38449">
                  <c:v>1.016</c:v>
                </c:pt>
                <c:pt idx="38450">
                  <c:v>1.016</c:v>
                </c:pt>
                <c:pt idx="38451">
                  <c:v>1.0170000000000001</c:v>
                </c:pt>
                <c:pt idx="38452">
                  <c:v>1.018</c:v>
                </c:pt>
                <c:pt idx="38453">
                  <c:v>1.018</c:v>
                </c:pt>
                <c:pt idx="38454">
                  <c:v>1.018</c:v>
                </c:pt>
                <c:pt idx="38455">
                  <c:v>1.0190000000000001</c:v>
                </c:pt>
                <c:pt idx="38456">
                  <c:v>1.0190000000000001</c:v>
                </c:pt>
                <c:pt idx="38457">
                  <c:v>1.0190000000000001</c:v>
                </c:pt>
                <c:pt idx="38458">
                  <c:v>1.0190000000000001</c:v>
                </c:pt>
                <c:pt idx="38459">
                  <c:v>1.0190000000000001</c:v>
                </c:pt>
                <c:pt idx="38460">
                  <c:v>1.02</c:v>
                </c:pt>
                <c:pt idx="38461">
                  <c:v>1.02</c:v>
                </c:pt>
                <c:pt idx="38462">
                  <c:v>1.02</c:v>
                </c:pt>
                <c:pt idx="38463">
                  <c:v>1.02</c:v>
                </c:pt>
                <c:pt idx="38464">
                  <c:v>1.0190000000000001</c:v>
                </c:pt>
                <c:pt idx="38465">
                  <c:v>1.0190000000000001</c:v>
                </c:pt>
                <c:pt idx="38466">
                  <c:v>1.0190000000000001</c:v>
                </c:pt>
                <c:pt idx="38467">
                  <c:v>1.02</c:v>
                </c:pt>
                <c:pt idx="38468">
                  <c:v>1.0210000000000001</c:v>
                </c:pt>
                <c:pt idx="38469">
                  <c:v>1.02</c:v>
                </c:pt>
                <c:pt idx="38470">
                  <c:v>1.02</c:v>
                </c:pt>
                <c:pt idx="38471">
                  <c:v>1.022</c:v>
                </c:pt>
                <c:pt idx="38472">
                  <c:v>1.0210000000000001</c:v>
                </c:pt>
                <c:pt idx="38473">
                  <c:v>1.0210000000000001</c:v>
                </c:pt>
                <c:pt idx="38474">
                  <c:v>1.0230000000000001</c:v>
                </c:pt>
                <c:pt idx="38475">
                  <c:v>1.0230000000000001</c:v>
                </c:pt>
                <c:pt idx="38476">
                  <c:v>1.02</c:v>
                </c:pt>
                <c:pt idx="38477">
                  <c:v>1.0210000000000001</c:v>
                </c:pt>
                <c:pt idx="38478">
                  <c:v>1.022</c:v>
                </c:pt>
                <c:pt idx="38479">
                  <c:v>1.0210000000000001</c:v>
                </c:pt>
                <c:pt idx="38480">
                  <c:v>1.0190000000000001</c:v>
                </c:pt>
                <c:pt idx="38481">
                  <c:v>1.018</c:v>
                </c:pt>
                <c:pt idx="38482">
                  <c:v>1.0190000000000001</c:v>
                </c:pt>
                <c:pt idx="38483">
                  <c:v>1.0210000000000001</c:v>
                </c:pt>
                <c:pt idx="38484">
                  <c:v>1.02</c:v>
                </c:pt>
                <c:pt idx="38485">
                  <c:v>1.02</c:v>
                </c:pt>
                <c:pt idx="38486">
                  <c:v>1.02</c:v>
                </c:pt>
                <c:pt idx="38487">
                  <c:v>1.02</c:v>
                </c:pt>
                <c:pt idx="38488">
                  <c:v>1.018</c:v>
                </c:pt>
                <c:pt idx="38489">
                  <c:v>1.0190000000000001</c:v>
                </c:pt>
                <c:pt idx="38490">
                  <c:v>1.0210000000000001</c:v>
                </c:pt>
                <c:pt idx="38491">
                  <c:v>1.022</c:v>
                </c:pt>
                <c:pt idx="38492">
                  <c:v>1.022</c:v>
                </c:pt>
                <c:pt idx="38493">
                  <c:v>1.022</c:v>
                </c:pt>
                <c:pt idx="38494">
                  <c:v>1.022</c:v>
                </c:pt>
                <c:pt idx="38495">
                  <c:v>1.022</c:v>
                </c:pt>
                <c:pt idx="38496">
                  <c:v>1.0230000000000001</c:v>
                </c:pt>
                <c:pt idx="38497">
                  <c:v>1.024</c:v>
                </c:pt>
                <c:pt idx="38498">
                  <c:v>1.0230000000000001</c:v>
                </c:pt>
                <c:pt idx="38499">
                  <c:v>1.0230000000000001</c:v>
                </c:pt>
                <c:pt idx="38500">
                  <c:v>1.022</c:v>
                </c:pt>
                <c:pt idx="38501">
                  <c:v>1.022</c:v>
                </c:pt>
                <c:pt idx="38502">
                  <c:v>1.0210000000000001</c:v>
                </c:pt>
                <c:pt idx="38503">
                  <c:v>1.0210000000000001</c:v>
                </c:pt>
                <c:pt idx="38504">
                  <c:v>1.022</c:v>
                </c:pt>
                <c:pt idx="38505">
                  <c:v>1.022</c:v>
                </c:pt>
                <c:pt idx="38506">
                  <c:v>1.0210000000000001</c:v>
                </c:pt>
                <c:pt idx="38507">
                  <c:v>1.0210000000000001</c:v>
                </c:pt>
                <c:pt idx="38508">
                  <c:v>1.022</c:v>
                </c:pt>
                <c:pt idx="38509">
                  <c:v>1.0230000000000001</c:v>
                </c:pt>
                <c:pt idx="38510">
                  <c:v>1.024</c:v>
                </c:pt>
                <c:pt idx="38511">
                  <c:v>1.024</c:v>
                </c:pt>
                <c:pt idx="38512">
                  <c:v>1.0230000000000001</c:v>
                </c:pt>
                <c:pt idx="38513">
                  <c:v>1.0230000000000001</c:v>
                </c:pt>
                <c:pt idx="38514">
                  <c:v>1.0230000000000001</c:v>
                </c:pt>
                <c:pt idx="38515">
                  <c:v>1.022</c:v>
                </c:pt>
                <c:pt idx="38516">
                  <c:v>1.0210000000000001</c:v>
                </c:pt>
                <c:pt idx="38517">
                  <c:v>1.02</c:v>
                </c:pt>
                <c:pt idx="38518">
                  <c:v>1.02</c:v>
                </c:pt>
                <c:pt idx="38519">
                  <c:v>1.02</c:v>
                </c:pt>
                <c:pt idx="38520">
                  <c:v>1.02</c:v>
                </c:pt>
                <c:pt idx="38521">
                  <c:v>1.0210000000000001</c:v>
                </c:pt>
                <c:pt idx="38522">
                  <c:v>1.02</c:v>
                </c:pt>
                <c:pt idx="38523">
                  <c:v>1.02</c:v>
                </c:pt>
                <c:pt idx="38524">
                  <c:v>1.022</c:v>
                </c:pt>
                <c:pt idx="38525">
                  <c:v>1.02</c:v>
                </c:pt>
                <c:pt idx="38526">
                  <c:v>1.0190000000000001</c:v>
                </c:pt>
                <c:pt idx="38527">
                  <c:v>1.0210000000000001</c:v>
                </c:pt>
                <c:pt idx="38528">
                  <c:v>1.022</c:v>
                </c:pt>
                <c:pt idx="38529">
                  <c:v>1.0230000000000001</c:v>
                </c:pt>
                <c:pt idx="38530">
                  <c:v>1.02</c:v>
                </c:pt>
                <c:pt idx="38531">
                  <c:v>1.0210000000000001</c:v>
                </c:pt>
                <c:pt idx="38532">
                  <c:v>1.0210000000000001</c:v>
                </c:pt>
                <c:pt idx="38533">
                  <c:v>1.0190000000000001</c:v>
                </c:pt>
                <c:pt idx="38534">
                  <c:v>1.02</c:v>
                </c:pt>
                <c:pt idx="38535">
                  <c:v>1.02</c:v>
                </c:pt>
                <c:pt idx="38536">
                  <c:v>1.0190000000000001</c:v>
                </c:pt>
                <c:pt idx="38537">
                  <c:v>1.0190000000000001</c:v>
                </c:pt>
                <c:pt idx="38538">
                  <c:v>1.0190000000000001</c:v>
                </c:pt>
                <c:pt idx="38539">
                  <c:v>1.0190000000000001</c:v>
                </c:pt>
                <c:pt idx="38540">
                  <c:v>1.0210000000000001</c:v>
                </c:pt>
                <c:pt idx="38541">
                  <c:v>1.022</c:v>
                </c:pt>
                <c:pt idx="38542">
                  <c:v>1.0210000000000001</c:v>
                </c:pt>
                <c:pt idx="38543">
                  <c:v>1.0210000000000001</c:v>
                </c:pt>
                <c:pt idx="38544">
                  <c:v>1.02</c:v>
                </c:pt>
                <c:pt idx="38545">
                  <c:v>1.0210000000000001</c:v>
                </c:pt>
                <c:pt idx="38546">
                  <c:v>1.0210000000000001</c:v>
                </c:pt>
                <c:pt idx="38547">
                  <c:v>1.022</c:v>
                </c:pt>
                <c:pt idx="38548">
                  <c:v>1.022</c:v>
                </c:pt>
                <c:pt idx="38549">
                  <c:v>1.022</c:v>
                </c:pt>
                <c:pt idx="38550">
                  <c:v>1.0230000000000001</c:v>
                </c:pt>
                <c:pt idx="38551">
                  <c:v>1.0210000000000001</c:v>
                </c:pt>
                <c:pt idx="38552">
                  <c:v>1.022</c:v>
                </c:pt>
                <c:pt idx="38553">
                  <c:v>1.022</c:v>
                </c:pt>
                <c:pt idx="38554">
                  <c:v>1.022</c:v>
                </c:pt>
                <c:pt idx="38555">
                  <c:v>1.022</c:v>
                </c:pt>
                <c:pt idx="38556">
                  <c:v>1.0210000000000001</c:v>
                </c:pt>
                <c:pt idx="38557">
                  <c:v>1.0210000000000001</c:v>
                </c:pt>
                <c:pt idx="38558">
                  <c:v>1.022</c:v>
                </c:pt>
                <c:pt idx="38559">
                  <c:v>1.0230000000000001</c:v>
                </c:pt>
                <c:pt idx="38560">
                  <c:v>1.022</c:v>
                </c:pt>
                <c:pt idx="38561">
                  <c:v>1.022</c:v>
                </c:pt>
                <c:pt idx="38562">
                  <c:v>1.022</c:v>
                </c:pt>
                <c:pt idx="38563">
                  <c:v>1.0210000000000001</c:v>
                </c:pt>
                <c:pt idx="38564">
                  <c:v>1.0210000000000001</c:v>
                </c:pt>
                <c:pt idx="38565">
                  <c:v>1.02</c:v>
                </c:pt>
                <c:pt idx="38566">
                  <c:v>1.0210000000000001</c:v>
                </c:pt>
                <c:pt idx="38567">
                  <c:v>1.022</c:v>
                </c:pt>
                <c:pt idx="38568">
                  <c:v>1.0230000000000001</c:v>
                </c:pt>
                <c:pt idx="38569">
                  <c:v>1.022</c:v>
                </c:pt>
                <c:pt idx="38570">
                  <c:v>1.0210000000000001</c:v>
                </c:pt>
                <c:pt idx="38571">
                  <c:v>1.0230000000000001</c:v>
                </c:pt>
                <c:pt idx="38572">
                  <c:v>1.022</c:v>
                </c:pt>
                <c:pt idx="38573">
                  <c:v>1.0210000000000001</c:v>
                </c:pt>
                <c:pt idx="38574">
                  <c:v>1.0210000000000001</c:v>
                </c:pt>
                <c:pt idx="38575">
                  <c:v>1.0210000000000001</c:v>
                </c:pt>
                <c:pt idx="38576">
                  <c:v>1.0210000000000001</c:v>
                </c:pt>
                <c:pt idx="38577">
                  <c:v>1.0210000000000001</c:v>
                </c:pt>
                <c:pt idx="38578">
                  <c:v>1.022</c:v>
                </c:pt>
                <c:pt idx="38579">
                  <c:v>1.022</c:v>
                </c:pt>
                <c:pt idx="38580">
                  <c:v>1.0210000000000001</c:v>
                </c:pt>
                <c:pt idx="38581">
                  <c:v>1.02</c:v>
                </c:pt>
                <c:pt idx="38582">
                  <c:v>1.0210000000000001</c:v>
                </c:pt>
                <c:pt idx="38583">
                  <c:v>1.022</c:v>
                </c:pt>
                <c:pt idx="38584">
                  <c:v>1.0210000000000001</c:v>
                </c:pt>
                <c:pt idx="38585">
                  <c:v>1.0210000000000001</c:v>
                </c:pt>
                <c:pt idx="38586">
                  <c:v>1.022</c:v>
                </c:pt>
                <c:pt idx="38587">
                  <c:v>1.0230000000000001</c:v>
                </c:pt>
                <c:pt idx="38588">
                  <c:v>1.0230000000000001</c:v>
                </c:pt>
                <c:pt idx="38589">
                  <c:v>1.022</c:v>
                </c:pt>
                <c:pt idx="38590">
                  <c:v>1.0230000000000001</c:v>
                </c:pt>
                <c:pt idx="38591">
                  <c:v>1.022</c:v>
                </c:pt>
                <c:pt idx="38592">
                  <c:v>1.0210000000000001</c:v>
                </c:pt>
                <c:pt idx="38593">
                  <c:v>1.02</c:v>
                </c:pt>
                <c:pt idx="38594">
                  <c:v>1.02</c:v>
                </c:pt>
                <c:pt idx="38595">
                  <c:v>1.02</c:v>
                </c:pt>
                <c:pt idx="38596">
                  <c:v>1.02</c:v>
                </c:pt>
                <c:pt idx="38597">
                  <c:v>1.02</c:v>
                </c:pt>
                <c:pt idx="38598">
                  <c:v>1.02</c:v>
                </c:pt>
                <c:pt idx="38599">
                  <c:v>1.0210000000000001</c:v>
                </c:pt>
                <c:pt idx="38600">
                  <c:v>1.022</c:v>
                </c:pt>
                <c:pt idx="38601">
                  <c:v>1.022</c:v>
                </c:pt>
                <c:pt idx="38602">
                  <c:v>1.02</c:v>
                </c:pt>
                <c:pt idx="38603">
                  <c:v>1.0190000000000001</c:v>
                </c:pt>
                <c:pt idx="38604">
                  <c:v>1.0190000000000001</c:v>
                </c:pt>
                <c:pt idx="38605">
                  <c:v>1.02</c:v>
                </c:pt>
                <c:pt idx="38606">
                  <c:v>1.02</c:v>
                </c:pt>
                <c:pt idx="38607">
                  <c:v>1.02</c:v>
                </c:pt>
                <c:pt idx="38608">
                  <c:v>1.0210000000000001</c:v>
                </c:pt>
                <c:pt idx="38609">
                  <c:v>1.022</c:v>
                </c:pt>
                <c:pt idx="38610">
                  <c:v>1.0210000000000001</c:v>
                </c:pt>
                <c:pt idx="38611">
                  <c:v>1.018</c:v>
                </c:pt>
                <c:pt idx="38612">
                  <c:v>1.018</c:v>
                </c:pt>
                <c:pt idx="38613">
                  <c:v>1.0190000000000001</c:v>
                </c:pt>
                <c:pt idx="38614">
                  <c:v>1.02</c:v>
                </c:pt>
                <c:pt idx="38615">
                  <c:v>1.02</c:v>
                </c:pt>
                <c:pt idx="38616">
                  <c:v>1.02</c:v>
                </c:pt>
                <c:pt idx="38617">
                  <c:v>1.02</c:v>
                </c:pt>
                <c:pt idx="38618">
                  <c:v>1.0210000000000001</c:v>
                </c:pt>
                <c:pt idx="38619">
                  <c:v>1.0210000000000001</c:v>
                </c:pt>
                <c:pt idx="38620">
                  <c:v>1.0210000000000001</c:v>
                </c:pt>
                <c:pt idx="38621">
                  <c:v>1.0190000000000001</c:v>
                </c:pt>
                <c:pt idx="38622">
                  <c:v>1.02</c:v>
                </c:pt>
                <c:pt idx="38623">
                  <c:v>1.0210000000000001</c:v>
                </c:pt>
                <c:pt idx="38624">
                  <c:v>1.0190000000000001</c:v>
                </c:pt>
                <c:pt idx="38625">
                  <c:v>1.016</c:v>
                </c:pt>
                <c:pt idx="38626">
                  <c:v>1.0170000000000001</c:v>
                </c:pt>
                <c:pt idx="38627">
                  <c:v>1.0190000000000001</c:v>
                </c:pt>
                <c:pt idx="38628">
                  <c:v>1.0190000000000001</c:v>
                </c:pt>
                <c:pt idx="38629">
                  <c:v>1.02</c:v>
                </c:pt>
                <c:pt idx="38630">
                  <c:v>1.0190000000000001</c:v>
                </c:pt>
                <c:pt idx="38631">
                  <c:v>1.0190000000000001</c:v>
                </c:pt>
                <c:pt idx="38632">
                  <c:v>1.0190000000000001</c:v>
                </c:pt>
                <c:pt idx="38633">
                  <c:v>1.0210000000000001</c:v>
                </c:pt>
                <c:pt idx="38634">
                  <c:v>1.0210000000000001</c:v>
                </c:pt>
                <c:pt idx="38635">
                  <c:v>1.0210000000000001</c:v>
                </c:pt>
                <c:pt idx="38636">
                  <c:v>1.022</c:v>
                </c:pt>
                <c:pt idx="38637">
                  <c:v>1.0230000000000001</c:v>
                </c:pt>
                <c:pt idx="38638">
                  <c:v>1.02</c:v>
                </c:pt>
                <c:pt idx="38639">
                  <c:v>1.0190000000000001</c:v>
                </c:pt>
                <c:pt idx="38640">
                  <c:v>1.0170000000000001</c:v>
                </c:pt>
                <c:pt idx="38641">
                  <c:v>1.0170000000000001</c:v>
                </c:pt>
                <c:pt idx="38642">
                  <c:v>1.0170000000000001</c:v>
                </c:pt>
                <c:pt idx="38643">
                  <c:v>1.0170000000000001</c:v>
                </c:pt>
                <c:pt idx="38644">
                  <c:v>1.0170000000000001</c:v>
                </c:pt>
                <c:pt idx="38645">
                  <c:v>1.0190000000000001</c:v>
                </c:pt>
                <c:pt idx="38646">
                  <c:v>1.02</c:v>
                </c:pt>
                <c:pt idx="38647">
                  <c:v>1.02</c:v>
                </c:pt>
                <c:pt idx="38648">
                  <c:v>1.0210000000000001</c:v>
                </c:pt>
                <c:pt idx="38649">
                  <c:v>1.02</c:v>
                </c:pt>
                <c:pt idx="38650">
                  <c:v>1.0190000000000001</c:v>
                </c:pt>
                <c:pt idx="38651">
                  <c:v>1.02</c:v>
                </c:pt>
                <c:pt idx="38652">
                  <c:v>1.02</c:v>
                </c:pt>
                <c:pt idx="38653">
                  <c:v>1.02</c:v>
                </c:pt>
                <c:pt idx="38654">
                  <c:v>1.0190000000000001</c:v>
                </c:pt>
                <c:pt idx="38655">
                  <c:v>1.018</c:v>
                </c:pt>
                <c:pt idx="38656">
                  <c:v>1.0170000000000001</c:v>
                </c:pt>
                <c:pt idx="38657">
                  <c:v>1.0170000000000001</c:v>
                </c:pt>
                <c:pt idx="38658">
                  <c:v>1.016</c:v>
                </c:pt>
                <c:pt idx="38659">
                  <c:v>1.0170000000000001</c:v>
                </c:pt>
                <c:pt idx="38660">
                  <c:v>1.0170000000000001</c:v>
                </c:pt>
                <c:pt idx="38661">
                  <c:v>1.0170000000000001</c:v>
                </c:pt>
                <c:pt idx="38662">
                  <c:v>1.018</c:v>
                </c:pt>
                <c:pt idx="38663">
                  <c:v>1.018</c:v>
                </c:pt>
                <c:pt idx="38664">
                  <c:v>1.0190000000000001</c:v>
                </c:pt>
                <c:pt idx="38665">
                  <c:v>1.0190000000000001</c:v>
                </c:pt>
                <c:pt idx="38666">
                  <c:v>1.0190000000000001</c:v>
                </c:pt>
                <c:pt idx="38667">
                  <c:v>1.0190000000000001</c:v>
                </c:pt>
                <c:pt idx="38668">
                  <c:v>1.0210000000000001</c:v>
                </c:pt>
                <c:pt idx="38669">
                  <c:v>1.0210000000000001</c:v>
                </c:pt>
                <c:pt idx="38670">
                  <c:v>1.0210000000000001</c:v>
                </c:pt>
                <c:pt idx="38671">
                  <c:v>1.02</c:v>
                </c:pt>
                <c:pt idx="38672">
                  <c:v>1.018</c:v>
                </c:pt>
                <c:pt idx="38673">
                  <c:v>1.02</c:v>
                </c:pt>
                <c:pt idx="38674">
                  <c:v>1.02</c:v>
                </c:pt>
                <c:pt idx="38675">
                  <c:v>1.02</c:v>
                </c:pt>
                <c:pt idx="38676">
                  <c:v>1.02</c:v>
                </c:pt>
                <c:pt idx="38677">
                  <c:v>1.0210000000000001</c:v>
                </c:pt>
                <c:pt idx="38678">
                  <c:v>1.0230000000000001</c:v>
                </c:pt>
                <c:pt idx="38679">
                  <c:v>1.0210000000000001</c:v>
                </c:pt>
                <c:pt idx="38680">
                  <c:v>1.022</c:v>
                </c:pt>
                <c:pt idx="38681">
                  <c:v>1.0230000000000001</c:v>
                </c:pt>
                <c:pt idx="38682">
                  <c:v>1.0210000000000001</c:v>
                </c:pt>
                <c:pt idx="38683">
                  <c:v>1.0210000000000001</c:v>
                </c:pt>
                <c:pt idx="38684">
                  <c:v>1.0210000000000001</c:v>
                </c:pt>
                <c:pt idx="38685">
                  <c:v>1.0210000000000001</c:v>
                </c:pt>
                <c:pt idx="38686">
                  <c:v>1.02</c:v>
                </c:pt>
                <c:pt idx="38687">
                  <c:v>1.02</c:v>
                </c:pt>
                <c:pt idx="38688">
                  <c:v>1.02</c:v>
                </c:pt>
                <c:pt idx="38689">
                  <c:v>1.02</c:v>
                </c:pt>
                <c:pt idx="38690">
                  <c:v>1.0190000000000001</c:v>
                </c:pt>
                <c:pt idx="38691">
                  <c:v>1.02</c:v>
                </c:pt>
                <c:pt idx="38692">
                  <c:v>1.02</c:v>
                </c:pt>
                <c:pt idx="38693">
                  <c:v>1.0190000000000001</c:v>
                </c:pt>
                <c:pt idx="38694">
                  <c:v>1.0190000000000001</c:v>
                </c:pt>
                <c:pt idx="38695">
                  <c:v>1.0190000000000001</c:v>
                </c:pt>
                <c:pt idx="38696">
                  <c:v>1.0210000000000001</c:v>
                </c:pt>
                <c:pt idx="38697">
                  <c:v>1.02</c:v>
                </c:pt>
                <c:pt idx="38698">
                  <c:v>1.022</c:v>
                </c:pt>
                <c:pt idx="38699">
                  <c:v>1.0230000000000001</c:v>
                </c:pt>
                <c:pt idx="38700">
                  <c:v>1.0230000000000001</c:v>
                </c:pt>
                <c:pt idx="38701">
                  <c:v>1.022</c:v>
                </c:pt>
                <c:pt idx="38702">
                  <c:v>1.0210000000000001</c:v>
                </c:pt>
                <c:pt idx="38703">
                  <c:v>1.0210000000000001</c:v>
                </c:pt>
                <c:pt idx="38704">
                  <c:v>1.02</c:v>
                </c:pt>
                <c:pt idx="38705">
                  <c:v>1.02</c:v>
                </c:pt>
                <c:pt idx="38706">
                  <c:v>1.0210000000000001</c:v>
                </c:pt>
                <c:pt idx="38707">
                  <c:v>1.0230000000000001</c:v>
                </c:pt>
                <c:pt idx="38708">
                  <c:v>1.0210000000000001</c:v>
                </c:pt>
                <c:pt idx="38709">
                  <c:v>1.022</c:v>
                </c:pt>
                <c:pt idx="38710">
                  <c:v>1.022</c:v>
                </c:pt>
                <c:pt idx="38711">
                  <c:v>1.022</c:v>
                </c:pt>
                <c:pt idx="38712">
                  <c:v>1.0210000000000001</c:v>
                </c:pt>
                <c:pt idx="38713">
                  <c:v>1.02</c:v>
                </c:pt>
                <c:pt idx="38714">
                  <c:v>1.02</c:v>
                </c:pt>
                <c:pt idx="38715">
                  <c:v>1.02</c:v>
                </c:pt>
                <c:pt idx="38716">
                  <c:v>1.0190000000000001</c:v>
                </c:pt>
                <c:pt idx="38717">
                  <c:v>1.02</c:v>
                </c:pt>
                <c:pt idx="38718">
                  <c:v>1.0190000000000001</c:v>
                </c:pt>
                <c:pt idx="38719">
                  <c:v>1.0190000000000001</c:v>
                </c:pt>
                <c:pt idx="38720">
                  <c:v>1.02</c:v>
                </c:pt>
                <c:pt idx="38721">
                  <c:v>1.02</c:v>
                </c:pt>
                <c:pt idx="38722">
                  <c:v>1.0210000000000001</c:v>
                </c:pt>
                <c:pt idx="38723">
                  <c:v>1.022</c:v>
                </c:pt>
                <c:pt idx="38724">
                  <c:v>1.022</c:v>
                </c:pt>
                <c:pt idx="38725">
                  <c:v>1.0230000000000001</c:v>
                </c:pt>
                <c:pt idx="38726">
                  <c:v>1.022</c:v>
                </c:pt>
                <c:pt idx="38727">
                  <c:v>1.0210000000000001</c:v>
                </c:pt>
                <c:pt idx="38728">
                  <c:v>1.0210000000000001</c:v>
                </c:pt>
                <c:pt idx="38729">
                  <c:v>1.0210000000000001</c:v>
                </c:pt>
                <c:pt idx="38730">
                  <c:v>1.022</c:v>
                </c:pt>
                <c:pt idx="38731">
                  <c:v>1.022</c:v>
                </c:pt>
                <c:pt idx="38732">
                  <c:v>1.0210000000000001</c:v>
                </c:pt>
                <c:pt idx="38733">
                  <c:v>1.022</c:v>
                </c:pt>
                <c:pt idx="38734">
                  <c:v>1.022</c:v>
                </c:pt>
                <c:pt idx="38735">
                  <c:v>1.0230000000000001</c:v>
                </c:pt>
                <c:pt idx="38736">
                  <c:v>1.0230000000000001</c:v>
                </c:pt>
                <c:pt idx="38737">
                  <c:v>1.0230000000000001</c:v>
                </c:pt>
                <c:pt idx="38738">
                  <c:v>1.0230000000000001</c:v>
                </c:pt>
                <c:pt idx="38739">
                  <c:v>1.022</c:v>
                </c:pt>
                <c:pt idx="38740">
                  <c:v>1.0210000000000001</c:v>
                </c:pt>
                <c:pt idx="38741">
                  <c:v>1.022</c:v>
                </c:pt>
                <c:pt idx="38742">
                  <c:v>1.022</c:v>
                </c:pt>
                <c:pt idx="38743">
                  <c:v>1.022</c:v>
                </c:pt>
                <c:pt idx="38744">
                  <c:v>1.0210000000000001</c:v>
                </c:pt>
                <c:pt idx="38745">
                  <c:v>1.0190000000000001</c:v>
                </c:pt>
                <c:pt idx="38746">
                  <c:v>1.018</c:v>
                </c:pt>
                <c:pt idx="38747">
                  <c:v>1.0190000000000001</c:v>
                </c:pt>
                <c:pt idx="38748">
                  <c:v>1.02</c:v>
                </c:pt>
                <c:pt idx="38749">
                  <c:v>1.02</c:v>
                </c:pt>
                <c:pt idx="38750">
                  <c:v>1.0210000000000001</c:v>
                </c:pt>
                <c:pt idx="38751">
                  <c:v>1.022</c:v>
                </c:pt>
                <c:pt idx="38752">
                  <c:v>1.0230000000000001</c:v>
                </c:pt>
                <c:pt idx="38753">
                  <c:v>1.024</c:v>
                </c:pt>
                <c:pt idx="38754">
                  <c:v>1.024</c:v>
                </c:pt>
                <c:pt idx="38755">
                  <c:v>1.024</c:v>
                </c:pt>
                <c:pt idx="38756">
                  <c:v>1.0210000000000001</c:v>
                </c:pt>
                <c:pt idx="38757">
                  <c:v>1.0210000000000001</c:v>
                </c:pt>
                <c:pt idx="38758">
                  <c:v>1.02</c:v>
                </c:pt>
                <c:pt idx="38759">
                  <c:v>1.02</c:v>
                </c:pt>
                <c:pt idx="38760">
                  <c:v>1.0210000000000001</c:v>
                </c:pt>
                <c:pt idx="38761">
                  <c:v>1.022</c:v>
                </c:pt>
                <c:pt idx="38762">
                  <c:v>1.0210000000000001</c:v>
                </c:pt>
                <c:pt idx="38763">
                  <c:v>1.02</c:v>
                </c:pt>
                <c:pt idx="38764">
                  <c:v>1.0210000000000001</c:v>
                </c:pt>
                <c:pt idx="38765">
                  <c:v>1.022</c:v>
                </c:pt>
                <c:pt idx="38766">
                  <c:v>1.022</c:v>
                </c:pt>
                <c:pt idx="38767">
                  <c:v>1.02</c:v>
                </c:pt>
                <c:pt idx="38768">
                  <c:v>1.02</c:v>
                </c:pt>
                <c:pt idx="38769">
                  <c:v>1.0210000000000001</c:v>
                </c:pt>
                <c:pt idx="38770">
                  <c:v>1.0210000000000001</c:v>
                </c:pt>
                <c:pt idx="38771">
                  <c:v>1.02</c:v>
                </c:pt>
                <c:pt idx="38772">
                  <c:v>1.0210000000000001</c:v>
                </c:pt>
                <c:pt idx="38773">
                  <c:v>1.02</c:v>
                </c:pt>
                <c:pt idx="38774">
                  <c:v>1.02</c:v>
                </c:pt>
                <c:pt idx="38775">
                  <c:v>1.0190000000000001</c:v>
                </c:pt>
                <c:pt idx="38776">
                  <c:v>1.0190000000000001</c:v>
                </c:pt>
                <c:pt idx="38777">
                  <c:v>1.02</c:v>
                </c:pt>
                <c:pt idx="38778">
                  <c:v>1.0190000000000001</c:v>
                </c:pt>
                <c:pt idx="38779">
                  <c:v>1.0190000000000001</c:v>
                </c:pt>
                <c:pt idx="38780">
                  <c:v>1.0190000000000001</c:v>
                </c:pt>
                <c:pt idx="38781">
                  <c:v>1.018</c:v>
                </c:pt>
                <c:pt idx="38782">
                  <c:v>1.018</c:v>
                </c:pt>
                <c:pt idx="38783">
                  <c:v>1.0190000000000001</c:v>
                </c:pt>
                <c:pt idx="38784">
                  <c:v>1.0190000000000001</c:v>
                </c:pt>
                <c:pt idx="38785">
                  <c:v>1.02</c:v>
                </c:pt>
                <c:pt idx="38786">
                  <c:v>1.0190000000000001</c:v>
                </c:pt>
                <c:pt idx="38787">
                  <c:v>1.02</c:v>
                </c:pt>
                <c:pt idx="38788">
                  <c:v>1.02</c:v>
                </c:pt>
                <c:pt idx="38789">
                  <c:v>1.0210000000000001</c:v>
                </c:pt>
                <c:pt idx="38790">
                  <c:v>1.02</c:v>
                </c:pt>
                <c:pt idx="38791">
                  <c:v>1.02</c:v>
                </c:pt>
                <c:pt idx="38792">
                  <c:v>1.022</c:v>
                </c:pt>
                <c:pt idx="38793">
                  <c:v>1.0230000000000001</c:v>
                </c:pt>
                <c:pt idx="38794">
                  <c:v>1.0210000000000001</c:v>
                </c:pt>
                <c:pt idx="38795">
                  <c:v>1.022</c:v>
                </c:pt>
                <c:pt idx="38796">
                  <c:v>1.022</c:v>
                </c:pt>
                <c:pt idx="38797">
                  <c:v>1.022</c:v>
                </c:pt>
                <c:pt idx="38798">
                  <c:v>1.022</c:v>
                </c:pt>
                <c:pt idx="38799">
                  <c:v>1.0230000000000001</c:v>
                </c:pt>
                <c:pt idx="38800">
                  <c:v>1.024</c:v>
                </c:pt>
                <c:pt idx="38801">
                  <c:v>1.024</c:v>
                </c:pt>
                <c:pt idx="38802">
                  <c:v>1.0230000000000001</c:v>
                </c:pt>
                <c:pt idx="38803">
                  <c:v>1.0230000000000001</c:v>
                </c:pt>
                <c:pt idx="38804">
                  <c:v>1.0230000000000001</c:v>
                </c:pt>
                <c:pt idx="38805">
                  <c:v>1.0230000000000001</c:v>
                </c:pt>
                <c:pt idx="38806">
                  <c:v>1.0230000000000001</c:v>
                </c:pt>
                <c:pt idx="38807">
                  <c:v>1.0230000000000001</c:v>
                </c:pt>
                <c:pt idx="38808">
                  <c:v>1.022</c:v>
                </c:pt>
                <c:pt idx="38809">
                  <c:v>1.02</c:v>
                </c:pt>
                <c:pt idx="38810">
                  <c:v>1.0210000000000001</c:v>
                </c:pt>
                <c:pt idx="38811">
                  <c:v>1.022</c:v>
                </c:pt>
                <c:pt idx="38812">
                  <c:v>1.022</c:v>
                </c:pt>
                <c:pt idx="38813">
                  <c:v>1.022</c:v>
                </c:pt>
                <c:pt idx="38814">
                  <c:v>1.022</c:v>
                </c:pt>
                <c:pt idx="38815">
                  <c:v>1.024</c:v>
                </c:pt>
                <c:pt idx="38816">
                  <c:v>1.024</c:v>
                </c:pt>
                <c:pt idx="38817">
                  <c:v>1.0230000000000001</c:v>
                </c:pt>
                <c:pt idx="38818">
                  <c:v>1.024</c:v>
                </c:pt>
                <c:pt idx="38819">
                  <c:v>1.024</c:v>
                </c:pt>
                <c:pt idx="38820">
                  <c:v>1.024</c:v>
                </c:pt>
                <c:pt idx="38821">
                  <c:v>1.0230000000000001</c:v>
                </c:pt>
                <c:pt idx="38822">
                  <c:v>1.0230000000000001</c:v>
                </c:pt>
                <c:pt idx="38823">
                  <c:v>1.026</c:v>
                </c:pt>
                <c:pt idx="38824">
                  <c:v>1.026</c:v>
                </c:pt>
                <c:pt idx="38825">
                  <c:v>1.024</c:v>
                </c:pt>
                <c:pt idx="38826">
                  <c:v>1.024</c:v>
                </c:pt>
                <c:pt idx="38827">
                  <c:v>1.026</c:v>
                </c:pt>
                <c:pt idx="38828">
                  <c:v>1.024</c:v>
                </c:pt>
                <c:pt idx="38829">
                  <c:v>1.024</c:v>
                </c:pt>
                <c:pt idx="38830">
                  <c:v>1.0249999999999999</c:v>
                </c:pt>
                <c:pt idx="38831">
                  <c:v>1.024</c:v>
                </c:pt>
                <c:pt idx="38832">
                  <c:v>1.0230000000000001</c:v>
                </c:pt>
                <c:pt idx="38833">
                  <c:v>1.0230000000000001</c:v>
                </c:pt>
                <c:pt idx="38834">
                  <c:v>1.0230000000000001</c:v>
                </c:pt>
                <c:pt idx="38835">
                  <c:v>1.022</c:v>
                </c:pt>
                <c:pt idx="38836">
                  <c:v>1.022</c:v>
                </c:pt>
                <c:pt idx="38837">
                  <c:v>1.022</c:v>
                </c:pt>
                <c:pt idx="38838">
                  <c:v>1.022</c:v>
                </c:pt>
                <c:pt idx="38839">
                  <c:v>1.0230000000000001</c:v>
                </c:pt>
                <c:pt idx="38840">
                  <c:v>1.0230000000000001</c:v>
                </c:pt>
                <c:pt idx="38841">
                  <c:v>1.0230000000000001</c:v>
                </c:pt>
                <c:pt idx="38842">
                  <c:v>1.0230000000000001</c:v>
                </c:pt>
                <c:pt idx="38843">
                  <c:v>1.022</c:v>
                </c:pt>
                <c:pt idx="38844">
                  <c:v>1.0210000000000001</c:v>
                </c:pt>
                <c:pt idx="38845">
                  <c:v>1.022</c:v>
                </c:pt>
                <c:pt idx="38846">
                  <c:v>1.0230000000000001</c:v>
                </c:pt>
                <c:pt idx="38847">
                  <c:v>1.0249999999999999</c:v>
                </c:pt>
                <c:pt idx="38848">
                  <c:v>1.0249999999999999</c:v>
                </c:pt>
                <c:pt idx="38849">
                  <c:v>1.0230000000000001</c:v>
                </c:pt>
                <c:pt idx="38850">
                  <c:v>1.022</c:v>
                </c:pt>
                <c:pt idx="38851">
                  <c:v>1.0249999999999999</c:v>
                </c:pt>
                <c:pt idx="38852">
                  <c:v>1.0249999999999999</c:v>
                </c:pt>
                <c:pt idx="38853">
                  <c:v>1.0249999999999999</c:v>
                </c:pt>
                <c:pt idx="38854">
                  <c:v>1.024</c:v>
                </c:pt>
                <c:pt idx="38855">
                  <c:v>1.0230000000000001</c:v>
                </c:pt>
                <c:pt idx="38856">
                  <c:v>1.022</c:v>
                </c:pt>
                <c:pt idx="38857">
                  <c:v>1.0210000000000001</c:v>
                </c:pt>
                <c:pt idx="38858">
                  <c:v>1.022</c:v>
                </c:pt>
                <c:pt idx="38859">
                  <c:v>1.022</c:v>
                </c:pt>
                <c:pt idx="38860">
                  <c:v>1.022</c:v>
                </c:pt>
                <c:pt idx="38861">
                  <c:v>1.0230000000000001</c:v>
                </c:pt>
                <c:pt idx="38862">
                  <c:v>1.022</c:v>
                </c:pt>
                <c:pt idx="38863">
                  <c:v>1.022</c:v>
                </c:pt>
                <c:pt idx="38864">
                  <c:v>1.022</c:v>
                </c:pt>
                <c:pt idx="38865">
                  <c:v>1.0230000000000001</c:v>
                </c:pt>
                <c:pt idx="38866">
                  <c:v>1.024</c:v>
                </c:pt>
                <c:pt idx="38867">
                  <c:v>1.0230000000000001</c:v>
                </c:pt>
                <c:pt idx="38868">
                  <c:v>1.022</c:v>
                </c:pt>
                <c:pt idx="38869">
                  <c:v>1.0230000000000001</c:v>
                </c:pt>
                <c:pt idx="38870">
                  <c:v>1.026</c:v>
                </c:pt>
                <c:pt idx="38871">
                  <c:v>1.0249999999999999</c:v>
                </c:pt>
                <c:pt idx="38872">
                  <c:v>1.0249999999999999</c:v>
                </c:pt>
                <c:pt idx="38873">
                  <c:v>1.026</c:v>
                </c:pt>
                <c:pt idx="38874">
                  <c:v>1.026</c:v>
                </c:pt>
                <c:pt idx="38875">
                  <c:v>1.026</c:v>
                </c:pt>
                <c:pt idx="38876">
                  <c:v>1.0249999999999999</c:v>
                </c:pt>
                <c:pt idx="38877">
                  <c:v>1.0249999999999999</c:v>
                </c:pt>
                <c:pt idx="38878">
                  <c:v>1.024</c:v>
                </c:pt>
                <c:pt idx="38879">
                  <c:v>1.0249999999999999</c:v>
                </c:pt>
                <c:pt idx="38880">
                  <c:v>1.0249999999999999</c:v>
                </c:pt>
                <c:pt idx="38881">
                  <c:v>1.024</c:v>
                </c:pt>
                <c:pt idx="38882">
                  <c:v>1.0230000000000001</c:v>
                </c:pt>
                <c:pt idx="38883">
                  <c:v>1.0230000000000001</c:v>
                </c:pt>
                <c:pt idx="38884">
                  <c:v>1.0230000000000001</c:v>
                </c:pt>
                <c:pt idx="38885">
                  <c:v>1.024</c:v>
                </c:pt>
                <c:pt idx="38886">
                  <c:v>1.024</c:v>
                </c:pt>
                <c:pt idx="38887">
                  <c:v>1.024</c:v>
                </c:pt>
                <c:pt idx="38888">
                  <c:v>1.0249999999999999</c:v>
                </c:pt>
                <c:pt idx="38889">
                  <c:v>1.0249999999999999</c:v>
                </c:pt>
                <c:pt idx="38890">
                  <c:v>1.024</c:v>
                </c:pt>
                <c:pt idx="38891">
                  <c:v>1.0230000000000001</c:v>
                </c:pt>
                <c:pt idx="38892">
                  <c:v>1.022</c:v>
                </c:pt>
                <c:pt idx="38893">
                  <c:v>1.0210000000000001</c:v>
                </c:pt>
                <c:pt idx="38894">
                  <c:v>1.0210000000000001</c:v>
                </c:pt>
                <c:pt idx="38895">
                  <c:v>1.0210000000000001</c:v>
                </c:pt>
                <c:pt idx="38896">
                  <c:v>1.0210000000000001</c:v>
                </c:pt>
                <c:pt idx="38897">
                  <c:v>1.022</c:v>
                </c:pt>
                <c:pt idx="38898">
                  <c:v>1.022</c:v>
                </c:pt>
                <c:pt idx="38899">
                  <c:v>1.0230000000000001</c:v>
                </c:pt>
                <c:pt idx="38900">
                  <c:v>1.024</c:v>
                </c:pt>
                <c:pt idx="38901">
                  <c:v>1.0249999999999999</c:v>
                </c:pt>
                <c:pt idx="38902">
                  <c:v>1.0249999999999999</c:v>
                </c:pt>
                <c:pt idx="38903">
                  <c:v>1.0249999999999999</c:v>
                </c:pt>
                <c:pt idx="38904">
                  <c:v>1.0249999999999999</c:v>
                </c:pt>
                <c:pt idx="38905">
                  <c:v>1.0249999999999999</c:v>
                </c:pt>
                <c:pt idx="38906">
                  <c:v>1.0249999999999999</c:v>
                </c:pt>
                <c:pt idx="38907">
                  <c:v>1.0249999999999999</c:v>
                </c:pt>
                <c:pt idx="38908">
                  <c:v>1.0230000000000001</c:v>
                </c:pt>
                <c:pt idx="38909">
                  <c:v>1.0230000000000001</c:v>
                </c:pt>
                <c:pt idx="38910">
                  <c:v>1.0230000000000001</c:v>
                </c:pt>
                <c:pt idx="38911">
                  <c:v>1.0210000000000001</c:v>
                </c:pt>
                <c:pt idx="38912">
                  <c:v>1.022</c:v>
                </c:pt>
                <c:pt idx="38913">
                  <c:v>1.022</c:v>
                </c:pt>
                <c:pt idx="38914">
                  <c:v>1.022</c:v>
                </c:pt>
                <c:pt idx="38915">
                  <c:v>1.022</c:v>
                </c:pt>
                <c:pt idx="38916">
                  <c:v>1.0210000000000001</c:v>
                </c:pt>
                <c:pt idx="38917">
                  <c:v>1.0230000000000001</c:v>
                </c:pt>
                <c:pt idx="38918">
                  <c:v>1.022</c:v>
                </c:pt>
                <c:pt idx="38919">
                  <c:v>1.022</c:v>
                </c:pt>
                <c:pt idx="38920">
                  <c:v>1.02</c:v>
                </c:pt>
                <c:pt idx="38921">
                  <c:v>1.0210000000000001</c:v>
                </c:pt>
                <c:pt idx="38922">
                  <c:v>1.022</c:v>
                </c:pt>
                <c:pt idx="38923">
                  <c:v>1.022</c:v>
                </c:pt>
                <c:pt idx="38924">
                  <c:v>1.0230000000000001</c:v>
                </c:pt>
                <c:pt idx="38925">
                  <c:v>1.0230000000000001</c:v>
                </c:pt>
                <c:pt idx="38926">
                  <c:v>1.0210000000000001</c:v>
                </c:pt>
                <c:pt idx="38927">
                  <c:v>1.0210000000000001</c:v>
                </c:pt>
                <c:pt idx="38928">
                  <c:v>1.02</c:v>
                </c:pt>
                <c:pt idx="38929">
                  <c:v>1.0190000000000001</c:v>
                </c:pt>
                <c:pt idx="38930">
                  <c:v>1.02</c:v>
                </c:pt>
                <c:pt idx="38931">
                  <c:v>1.022</c:v>
                </c:pt>
                <c:pt idx="38932">
                  <c:v>1.0210000000000001</c:v>
                </c:pt>
                <c:pt idx="38933">
                  <c:v>1.022</c:v>
                </c:pt>
                <c:pt idx="38934">
                  <c:v>1.022</c:v>
                </c:pt>
                <c:pt idx="38935">
                  <c:v>1.0190000000000001</c:v>
                </c:pt>
                <c:pt idx="38936">
                  <c:v>1.02</c:v>
                </c:pt>
                <c:pt idx="38937">
                  <c:v>1.02</c:v>
                </c:pt>
                <c:pt idx="38938">
                  <c:v>1.0210000000000001</c:v>
                </c:pt>
                <c:pt idx="38939">
                  <c:v>1.0210000000000001</c:v>
                </c:pt>
                <c:pt idx="38940">
                  <c:v>1.022</c:v>
                </c:pt>
                <c:pt idx="38941">
                  <c:v>1.022</c:v>
                </c:pt>
                <c:pt idx="38942">
                  <c:v>1.0230000000000001</c:v>
                </c:pt>
                <c:pt idx="38943">
                  <c:v>1.0230000000000001</c:v>
                </c:pt>
                <c:pt idx="38944">
                  <c:v>1.024</c:v>
                </c:pt>
                <c:pt idx="38945">
                  <c:v>1.0230000000000001</c:v>
                </c:pt>
                <c:pt idx="38946">
                  <c:v>1.0230000000000001</c:v>
                </c:pt>
                <c:pt idx="38947">
                  <c:v>1.0230000000000001</c:v>
                </c:pt>
                <c:pt idx="38948">
                  <c:v>1.0230000000000001</c:v>
                </c:pt>
                <c:pt idx="38949">
                  <c:v>1.0230000000000001</c:v>
                </c:pt>
                <c:pt idx="38950">
                  <c:v>1.024</c:v>
                </c:pt>
                <c:pt idx="38951">
                  <c:v>1.0230000000000001</c:v>
                </c:pt>
                <c:pt idx="38952">
                  <c:v>1.0230000000000001</c:v>
                </c:pt>
                <c:pt idx="38953">
                  <c:v>1.024</c:v>
                </c:pt>
                <c:pt idx="38954">
                  <c:v>1.0230000000000001</c:v>
                </c:pt>
                <c:pt idx="38955">
                  <c:v>1.022</c:v>
                </c:pt>
                <c:pt idx="38956">
                  <c:v>1.0230000000000001</c:v>
                </c:pt>
                <c:pt idx="38957">
                  <c:v>1.022</c:v>
                </c:pt>
                <c:pt idx="38958">
                  <c:v>1.022</c:v>
                </c:pt>
                <c:pt idx="38959">
                  <c:v>1.0230000000000001</c:v>
                </c:pt>
                <c:pt idx="38960">
                  <c:v>1.0230000000000001</c:v>
                </c:pt>
                <c:pt idx="38961">
                  <c:v>1.0230000000000001</c:v>
                </c:pt>
                <c:pt idx="38962">
                  <c:v>1.022</c:v>
                </c:pt>
                <c:pt idx="38963">
                  <c:v>1.0210000000000001</c:v>
                </c:pt>
                <c:pt idx="38964">
                  <c:v>1.02</c:v>
                </c:pt>
                <c:pt idx="38965">
                  <c:v>1.02</c:v>
                </c:pt>
                <c:pt idx="38966">
                  <c:v>1.0210000000000001</c:v>
                </c:pt>
                <c:pt idx="38967">
                  <c:v>1.022</c:v>
                </c:pt>
                <c:pt idx="38968">
                  <c:v>1.022</c:v>
                </c:pt>
                <c:pt idx="38969">
                  <c:v>1.0230000000000001</c:v>
                </c:pt>
                <c:pt idx="38970">
                  <c:v>1.0230000000000001</c:v>
                </c:pt>
                <c:pt idx="38971">
                  <c:v>1.0210000000000001</c:v>
                </c:pt>
                <c:pt idx="38972">
                  <c:v>1.022</c:v>
                </c:pt>
                <c:pt idx="38973">
                  <c:v>1.0210000000000001</c:v>
                </c:pt>
                <c:pt idx="38974">
                  <c:v>1.0210000000000001</c:v>
                </c:pt>
                <c:pt idx="38975">
                  <c:v>1.02</c:v>
                </c:pt>
                <c:pt idx="38976">
                  <c:v>1.02</c:v>
                </c:pt>
                <c:pt idx="38977">
                  <c:v>1.02</c:v>
                </c:pt>
                <c:pt idx="38978">
                  <c:v>1.02</c:v>
                </c:pt>
                <c:pt idx="38979">
                  <c:v>1.02</c:v>
                </c:pt>
                <c:pt idx="38980">
                  <c:v>1.0190000000000001</c:v>
                </c:pt>
                <c:pt idx="38981">
                  <c:v>1.02</c:v>
                </c:pt>
                <c:pt idx="38982">
                  <c:v>1.0190000000000001</c:v>
                </c:pt>
                <c:pt idx="38983">
                  <c:v>1.0190000000000001</c:v>
                </c:pt>
                <c:pt idx="38984">
                  <c:v>1.018</c:v>
                </c:pt>
                <c:pt idx="38985">
                  <c:v>1.018</c:v>
                </c:pt>
                <c:pt idx="38986">
                  <c:v>1.018</c:v>
                </c:pt>
                <c:pt idx="38987">
                  <c:v>1.018</c:v>
                </c:pt>
                <c:pt idx="38988">
                  <c:v>1.018</c:v>
                </c:pt>
                <c:pt idx="38989">
                  <c:v>1.0210000000000001</c:v>
                </c:pt>
                <c:pt idx="38990">
                  <c:v>1.0210000000000001</c:v>
                </c:pt>
                <c:pt idx="38991">
                  <c:v>1.0210000000000001</c:v>
                </c:pt>
                <c:pt idx="38992">
                  <c:v>1.0210000000000001</c:v>
                </c:pt>
                <c:pt idx="38993">
                  <c:v>1.02</c:v>
                </c:pt>
                <c:pt idx="38994">
                  <c:v>1.02</c:v>
                </c:pt>
                <c:pt idx="38995">
                  <c:v>1.02</c:v>
                </c:pt>
                <c:pt idx="38996">
                  <c:v>1.02</c:v>
                </c:pt>
                <c:pt idx="38997">
                  <c:v>1.0190000000000001</c:v>
                </c:pt>
                <c:pt idx="38998">
                  <c:v>1.0170000000000001</c:v>
                </c:pt>
                <c:pt idx="38999">
                  <c:v>1.0170000000000001</c:v>
                </c:pt>
                <c:pt idx="39000">
                  <c:v>1.0170000000000001</c:v>
                </c:pt>
                <c:pt idx="39001">
                  <c:v>1.018</c:v>
                </c:pt>
                <c:pt idx="39002">
                  <c:v>1.018</c:v>
                </c:pt>
                <c:pt idx="39003">
                  <c:v>1.018</c:v>
                </c:pt>
                <c:pt idx="39004">
                  <c:v>1.0170000000000001</c:v>
                </c:pt>
                <c:pt idx="39005">
                  <c:v>1.0170000000000001</c:v>
                </c:pt>
                <c:pt idx="39006">
                  <c:v>1.0170000000000001</c:v>
                </c:pt>
                <c:pt idx="39007">
                  <c:v>1.018</c:v>
                </c:pt>
                <c:pt idx="39008">
                  <c:v>1.0170000000000001</c:v>
                </c:pt>
                <c:pt idx="39009">
                  <c:v>1.0170000000000001</c:v>
                </c:pt>
                <c:pt idx="39010">
                  <c:v>1.018</c:v>
                </c:pt>
                <c:pt idx="39011">
                  <c:v>1.018</c:v>
                </c:pt>
                <c:pt idx="39012">
                  <c:v>1.018</c:v>
                </c:pt>
                <c:pt idx="39013">
                  <c:v>1.0170000000000001</c:v>
                </c:pt>
                <c:pt idx="39014">
                  <c:v>1.018</c:v>
                </c:pt>
                <c:pt idx="39015">
                  <c:v>1.018</c:v>
                </c:pt>
                <c:pt idx="39016">
                  <c:v>1.0170000000000001</c:v>
                </c:pt>
                <c:pt idx="39017">
                  <c:v>1.0170000000000001</c:v>
                </c:pt>
                <c:pt idx="39018">
                  <c:v>1.0190000000000001</c:v>
                </c:pt>
                <c:pt idx="39019">
                  <c:v>1.02</c:v>
                </c:pt>
                <c:pt idx="39020">
                  <c:v>1.02</c:v>
                </c:pt>
                <c:pt idx="39021">
                  <c:v>1.02</c:v>
                </c:pt>
                <c:pt idx="39022">
                  <c:v>1.02</c:v>
                </c:pt>
                <c:pt idx="39023">
                  <c:v>1.02</c:v>
                </c:pt>
                <c:pt idx="39024">
                  <c:v>1.0190000000000001</c:v>
                </c:pt>
                <c:pt idx="39025">
                  <c:v>1.018</c:v>
                </c:pt>
                <c:pt idx="39026">
                  <c:v>1.018</c:v>
                </c:pt>
                <c:pt idx="39027">
                  <c:v>1.0190000000000001</c:v>
                </c:pt>
                <c:pt idx="39028">
                  <c:v>1.0170000000000001</c:v>
                </c:pt>
                <c:pt idx="39029">
                  <c:v>1.018</c:v>
                </c:pt>
                <c:pt idx="39030">
                  <c:v>1.018</c:v>
                </c:pt>
                <c:pt idx="39031">
                  <c:v>1.018</c:v>
                </c:pt>
                <c:pt idx="39032">
                  <c:v>1.018</c:v>
                </c:pt>
                <c:pt idx="39033">
                  <c:v>1.0190000000000001</c:v>
                </c:pt>
                <c:pt idx="39034">
                  <c:v>1.0190000000000001</c:v>
                </c:pt>
                <c:pt idx="39035">
                  <c:v>1.018</c:v>
                </c:pt>
                <c:pt idx="39036">
                  <c:v>1.0170000000000001</c:v>
                </c:pt>
                <c:pt idx="39037">
                  <c:v>1.0170000000000001</c:v>
                </c:pt>
                <c:pt idx="39038">
                  <c:v>1.018</c:v>
                </c:pt>
                <c:pt idx="39039">
                  <c:v>1.018</c:v>
                </c:pt>
                <c:pt idx="39040">
                  <c:v>1.018</c:v>
                </c:pt>
                <c:pt idx="39041">
                  <c:v>1.0190000000000001</c:v>
                </c:pt>
                <c:pt idx="39042">
                  <c:v>1.018</c:v>
                </c:pt>
                <c:pt idx="39043">
                  <c:v>1.0190000000000001</c:v>
                </c:pt>
                <c:pt idx="39044">
                  <c:v>1.0190000000000001</c:v>
                </c:pt>
                <c:pt idx="39045">
                  <c:v>1.0190000000000001</c:v>
                </c:pt>
                <c:pt idx="39046">
                  <c:v>1.0190000000000001</c:v>
                </c:pt>
                <c:pt idx="39047">
                  <c:v>1.02</c:v>
                </c:pt>
                <c:pt idx="39048">
                  <c:v>1.02</c:v>
                </c:pt>
                <c:pt idx="39049">
                  <c:v>1.0190000000000001</c:v>
                </c:pt>
                <c:pt idx="39050">
                  <c:v>1.018</c:v>
                </c:pt>
                <c:pt idx="39051">
                  <c:v>1.018</c:v>
                </c:pt>
                <c:pt idx="39052">
                  <c:v>1.0170000000000001</c:v>
                </c:pt>
                <c:pt idx="39053">
                  <c:v>1.018</c:v>
                </c:pt>
                <c:pt idx="39054">
                  <c:v>1.018</c:v>
                </c:pt>
                <c:pt idx="39055">
                  <c:v>1.0190000000000001</c:v>
                </c:pt>
                <c:pt idx="39056">
                  <c:v>1.0190000000000001</c:v>
                </c:pt>
                <c:pt idx="39057">
                  <c:v>1.0190000000000001</c:v>
                </c:pt>
                <c:pt idx="39058">
                  <c:v>1.0190000000000001</c:v>
                </c:pt>
                <c:pt idx="39059">
                  <c:v>1.02</c:v>
                </c:pt>
                <c:pt idx="39060">
                  <c:v>1.02</c:v>
                </c:pt>
                <c:pt idx="39061">
                  <c:v>1.018</c:v>
                </c:pt>
                <c:pt idx="39062">
                  <c:v>1.018</c:v>
                </c:pt>
                <c:pt idx="39063">
                  <c:v>1.0170000000000001</c:v>
                </c:pt>
                <c:pt idx="39064">
                  <c:v>1.018</c:v>
                </c:pt>
                <c:pt idx="39065">
                  <c:v>1.0170000000000001</c:v>
                </c:pt>
                <c:pt idx="39066">
                  <c:v>1.0170000000000001</c:v>
                </c:pt>
                <c:pt idx="39067">
                  <c:v>1.018</c:v>
                </c:pt>
                <c:pt idx="39068">
                  <c:v>1.0190000000000001</c:v>
                </c:pt>
                <c:pt idx="39069">
                  <c:v>1.018</c:v>
                </c:pt>
                <c:pt idx="39070">
                  <c:v>1.0170000000000001</c:v>
                </c:pt>
                <c:pt idx="39071">
                  <c:v>1.018</c:v>
                </c:pt>
                <c:pt idx="39072">
                  <c:v>1.02</c:v>
                </c:pt>
                <c:pt idx="39073">
                  <c:v>1.0210000000000001</c:v>
                </c:pt>
                <c:pt idx="39074">
                  <c:v>1.0190000000000001</c:v>
                </c:pt>
                <c:pt idx="39075">
                  <c:v>1.018</c:v>
                </c:pt>
                <c:pt idx="39076">
                  <c:v>1.016</c:v>
                </c:pt>
                <c:pt idx="39077">
                  <c:v>1.0170000000000001</c:v>
                </c:pt>
                <c:pt idx="39078">
                  <c:v>1.0170000000000001</c:v>
                </c:pt>
                <c:pt idx="39079">
                  <c:v>1.0170000000000001</c:v>
                </c:pt>
                <c:pt idx="39080">
                  <c:v>1.018</c:v>
                </c:pt>
                <c:pt idx="39081">
                  <c:v>1.018</c:v>
                </c:pt>
                <c:pt idx="39082">
                  <c:v>1.018</c:v>
                </c:pt>
                <c:pt idx="39083">
                  <c:v>1.0190000000000001</c:v>
                </c:pt>
                <c:pt idx="39084">
                  <c:v>1.0190000000000001</c:v>
                </c:pt>
                <c:pt idx="39085">
                  <c:v>1.018</c:v>
                </c:pt>
                <c:pt idx="39086">
                  <c:v>1.018</c:v>
                </c:pt>
                <c:pt idx="39087">
                  <c:v>1.018</c:v>
                </c:pt>
                <c:pt idx="39088">
                  <c:v>1.0170000000000001</c:v>
                </c:pt>
                <c:pt idx="39089">
                  <c:v>1.018</c:v>
                </c:pt>
                <c:pt idx="39090">
                  <c:v>1.018</c:v>
                </c:pt>
                <c:pt idx="39091">
                  <c:v>1.0190000000000001</c:v>
                </c:pt>
                <c:pt idx="39092">
                  <c:v>1.0190000000000001</c:v>
                </c:pt>
                <c:pt idx="39093">
                  <c:v>1.018</c:v>
                </c:pt>
                <c:pt idx="39094">
                  <c:v>1.018</c:v>
                </c:pt>
                <c:pt idx="39095">
                  <c:v>1.018</c:v>
                </c:pt>
                <c:pt idx="39096">
                  <c:v>1.018</c:v>
                </c:pt>
                <c:pt idx="39097">
                  <c:v>1.018</c:v>
                </c:pt>
                <c:pt idx="39098">
                  <c:v>1.0190000000000001</c:v>
                </c:pt>
                <c:pt idx="39099">
                  <c:v>1.02</c:v>
                </c:pt>
                <c:pt idx="39100">
                  <c:v>1.02</c:v>
                </c:pt>
                <c:pt idx="39101">
                  <c:v>1.02</c:v>
                </c:pt>
                <c:pt idx="39102">
                  <c:v>1.02</c:v>
                </c:pt>
                <c:pt idx="39103">
                  <c:v>1.02</c:v>
                </c:pt>
                <c:pt idx="39104">
                  <c:v>1.0210000000000001</c:v>
                </c:pt>
                <c:pt idx="39105">
                  <c:v>1.0210000000000001</c:v>
                </c:pt>
                <c:pt idx="39106">
                  <c:v>1.0210000000000001</c:v>
                </c:pt>
                <c:pt idx="39107">
                  <c:v>1.0210000000000001</c:v>
                </c:pt>
                <c:pt idx="39108">
                  <c:v>1.0210000000000001</c:v>
                </c:pt>
                <c:pt idx="39109">
                  <c:v>1.02</c:v>
                </c:pt>
                <c:pt idx="39110">
                  <c:v>1.0190000000000001</c:v>
                </c:pt>
                <c:pt idx="39111">
                  <c:v>1.0210000000000001</c:v>
                </c:pt>
                <c:pt idx="39112">
                  <c:v>1.0190000000000001</c:v>
                </c:pt>
                <c:pt idx="39113">
                  <c:v>1.0190000000000001</c:v>
                </c:pt>
                <c:pt idx="39114">
                  <c:v>1.0210000000000001</c:v>
                </c:pt>
                <c:pt idx="39115">
                  <c:v>1.0210000000000001</c:v>
                </c:pt>
                <c:pt idx="39116">
                  <c:v>1.022</c:v>
                </c:pt>
                <c:pt idx="39117">
                  <c:v>1.0210000000000001</c:v>
                </c:pt>
                <c:pt idx="39118">
                  <c:v>1.0210000000000001</c:v>
                </c:pt>
                <c:pt idx="39119">
                  <c:v>1.0210000000000001</c:v>
                </c:pt>
                <c:pt idx="39120">
                  <c:v>1.0190000000000001</c:v>
                </c:pt>
                <c:pt idx="39121">
                  <c:v>1.018</c:v>
                </c:pt>
                <c:pt idx="39122">
                  <c:v>1.0190000000000001</c:v>
                </c:pt>
                <c:pt idx="39123">
                  <c:v>1.018</c:v>
                </c:pt>
                <c:pt idx="39124">
                  <c:v>1.018</c:v>
                </c:pt>
                <c:pt idx="39125">
                  <c:v>1.0190000000000001</c:v>
                </c:pt>
                <c:pt idx="39126">
                  <c:v>1.02</c:v>
                </c:pt>
                <c:pt idx="39127">
                  <c:v>1.0170000000000001</c:v>
                </c:pt>
                <c:pt idx="39128">
                  <c:v>1.0170000000000001</c:v>
                </c:pt>
                <c:pt idx="39129">
                  <c:v>1.018</c:v>
                </c:pt>
                <c:pt idx="39130">
                  <c:v>1.0170000000000001</c:v>
                </c:pt>
                <c:pt idx="39131">
                  <c:v>1.0190000000000001</c:v>
                </c:pt>
                <c:pt idx="39132">
                  <c:v>1.0190000000000001</c:v>
                </c:pt>
                <c:pt idx="39133">
                  <c:v>1.02</c:v>
                </c:pt>
                <c:pt idx="39134">
                  <c:v>1.0190000000000001</c:v>
                </c:pt>
                <c:pt idx="39135">
                  <c:v>1.018</c:v>
                </c:pt>
                <c:pt idx="39136">
                  <c:v>1.0190000000000001</c:v>
                </c:pt>
                <c:pt idx="39137">
                  <c:v>1.0190000000000001</c:v>
                </c:pt>
                <c:pt idx="39138">
                  <c:v>1.0190000000000001</c:v>
                </c:pt>
                <c:pt idx="39139">
                  <c:v>1.02</c:v>
                </c:pt>
                <c:pt idx="39140">
                  <c:v>1.0210000000000001</c:v>
                </c:pt>
                <c:pt idx="39141">
                  <c:v>1.02</c:v>
                </c:pt>
                <c:pt idx="39142">
                  <c:v>1.0190000000000001</c:v>
                </c:pt>
                <c:pt idx="39143">
                  <c:v>1.0190000000000001</c:v>
                </c:pt>
                <c:pt idx="39144">
                  <c:v>1.0190000000000001</c:v>
                </c:pt>
                <c:pt idx="39145">
                  <c:v>1.018</c:v>
                </c:pt>
                <c:pt idx="39146">
                  <c:v>1.018</c:v>
                </c:pt>
                <c:pt idx="39147">
                  <c:v>1.02</c:v>
                </c:pt>
                <c:pt idx="39148">
                  <c:v>1.02</c:v>
                </c:pt>
                <c:pt idx="39149">
                  <c:v>1.02</c:v>
                </c:pt>
                <c:pt idx="39150">
                  <c:v>1.0190000000000001</c:v>
                </c:pt>
                <c:pt idx="39151">
                  <c:v>1.0190000000000001</c:v>
                </c:pt>
                <c:pt idx="39152">
                  <c:v>1.0150000000000001</c:v>
                </c:pt>
                <c:pt idx="39153">
                  <c:v>1.016</c:v>
                </c:pt>
                <c:pt idx="39154">
                  <c:v>1.018</c:v>
                </c:pt>
                <c:pt idx="39155">
                  <c:v>1.0190000000000001</c:v>
                </c:pt>
                <c:pt idx="39156">
                  <c:v>1.0190000000000001</c:v>
                </c:pt>
                <c:pt idx="39157">
                  <c:v>1.018</c:v>
                </c:pt>
                <c:pt idx="39158">
                  <c:v>1.0190000000000001</c:v>
                </c:pt>
                <c:pt idx="39159">
                  <c:v>1.02</c:v>
                </c:pt>
                <c:pt idx="39160">
                  <c:v>1.0190000000000001</c:v>
                </c:pt>
                <c:pt idx="39161">
                  <c:v>1.0170000000000001</c:v>
                </c:pt>
                <c:pt idx="39162">
                  <c:v>1.0150000000000001</c:v>
                </c:pt>
                <c:pt idx="39163">
                  <c:v>1.0170000000000001</c:v>
                </c:pt>
                <c:pt idx="39164">
                  <c:v>1.0190000000000001</c:v>
                </c:pt>
                <c:pt idx="39165">
                  <c:v>1.02</c:v>
                </c:pt>
                <c:pt idx="39166">
                  <c:v>1.018</c:v>
                </c:pt>
                <c:pt idx="39167">
                  <c:v>1.018</c:v>
                </c:pt>
                <c:pt idx="39168">
                  <c:v>1.018</c:v>
                </c:pt>
                <c:pt idx="39169">
                  <c:v>1.018</c:v>
                </c:pt>
                <c:pt idx="39170">
                  <c:v>1.0170000000000001</c:v>
                </c:pt>
                <c:pt idx="39171">
                  <c:v>1.018</c:v>
                </c:pt>
                <c:pt idx="39172">
                  <c:v>1.0170000000000001</c:v>
                </c:pt>
                <c:pt idx="39173">
                  <c:v>1.0170000000000001</c:v>
                </c:pt>
                <c:pt idx="39174">
                  <c:v>1.0170000000000001</c:v>
                </c:pt>
                <c:pt idx="39175">
                  <c:v>1.018</c:v>
                </c:pt>
                <c:pt idx="39176">
                  <c:v>1.0190000000000001</c:v>
                </c:pt>
                <c:pt idx="39177">
                  <c:v>1.02</c:v>
                </c:pt>
                <c:pt idx="39178">
                  <c:v>1.02</c:v>
                </c:pt>
                <c:pt idx="39179">
                  <c:v>1.0210000000000001</c:v>
                </c:pt>
                <c:pt idx="39180">
                  <c:v>1.018</c:v>
                </c:pt>
                <c:pt idx="39181">
                  <c:v>1.018</c:v>
                </c:pt>
                <c:pt idx="39182">
                  <c:v>1.018</c:v>
                </c:pt>
                <c:pt idx="39183">
                  <c:v>1.018</c:v>
                </c:pt>
                <c:pt idx="39184">
                  <c:v>1.0170000000000001</c:v>
                </c:pt>
                <c:pt idx="39185">
                  <c:v>1.0170000000000001</c:v>
                </c:pt>
                <c:pt idx="39186">
                  <c:v>1.018</c:v>
                </c:pt>
                <c:pt idx="39187">
                  <c:v>1.0190000000000001</c:v>
                </c:pt>
                <c:pt idx="39188">
                  <c:v>1.0190000000000001</c:v>
                </c:pt>
                <c:pt idx="39189">
                  <c:v>1.02</c:v>
                </c:pt>
                <c:pt idx="39190">
                  <c:v>1.02</c:v>
                </c:pt>
                <c:pt idx="39191">
                  <c:v>1.018</c:v>
                </c:pt>
                <c:pt idx="39192">
                  <c:v>1.02</c:v>
                </c:pt>
                <c:pt idx="39193">
                  <c:v>1.02</c:v>
                </c:pt>
                <c:pt idx="39194">
                  <c:v>1.02</c:v>
                </c:pt>
                <c:pt idx="39195">
                  <c:v>1.02</c:v>
                </c:pt>
                <c:pt idx="39196">
                  <c:v>1.0190000000000001</c:v>
                </c:pt>
                <c:pt idx="39197">
                  <c:v>1.0190000000000001</c:v>
                </c:pt>
                <c:pt idx="39198">
                  <c:v>1.0190000000000001</c:v>
                </c:pt>
                <c:pt idx="39199">
                  <c:v>1.018</c:v>
                </c:pt>
                <c:pt idx="39200">
                  <c:v>1.0170000000000001</c:v>
                </c:pt>
                <c:pt idx="39201">
                  <c:v>1.018</c:v>
                </c:pt>
                <c:pt idx="39202">
                  <c:v>1.016</c:v>
                </c:pt>
                <c:pt idx="39203">
                  <c:v>1.016</c:v>
                </c:pt>
                <c:pt idx="39204">
                  <c:v>1.0170000000000001</c:v>
                </c:pt>
                <c:pt idx="39205">
                  <c:v>1.016</c:v>
                </c:pt>
                <c:pt idx="39206">
                  <c:v>1.0170000000000001</c:v>
                </c:pt>
                <c:pt idx="39207">
                  <c:v>1.0170000000000001</c:v>
                </c:pt>
                <c:pt idx="39208">
                  <c:v>1.016</c:v>
                </c:pt>
                <c:pt idx="39209">
                  <c:v>1.0150000000000001</c:v>
                </c:pt>
                <c:pt idx="39210">
                  <c:v>1.016</c:v>
                </c:pt>
                <c:pt idx="39211">
                  <c:v>1.0170000000000001</c:v>
                </c:pt>
                <c:pt idx="39212">
                  <c:v>1.018</c:v>
                </c:pt>
                <c:pt idx="39213">
                  <c:v>1.0190000000000001</c:v>
                </c:pt>
                <c:pt idx="39214">
                  <c:v>1.0170000000000001</c:v>
                </c:pt>
                <c:pt idx="39215">
                  <c:v>1.0170000000000001</c:v>
                </c:pt>
                <c:pt idx="39216">
                  <c:v>1.018</c:v>
                </c:pt>
                <c:pt idx="39217">
                  <c:v>1.0190000000000001</c:v>
                </c:pt>
                <c:pt idx="39218">
                  <c:v>1.0190000000000001</c:v>
                </c:pt>
                <c:pt idx="39219">
                  <c:v>1.02</c:v>
                </c:pt>
                <c:pt idx="39220">
                  <c:v>1.0190000000000001</c:v>
                </c:pt>
                <c:pt idx="39221">
                  <c:v>1.0190000000000001</c:v>
                </c:pt>
                <c:pt idx="39222">
                  <c:v>1.016</c:v>
                </c:pt>
                <c:pt idx="39223">
                  <c:v>1.0170000000000001</c:v>
                </c:pt>
                <c:pt idx="39224">
                  <c:v>1.0170000000000001</c:v>
                </c:pt>
                <c:pt idx="39225">
                  <c:v>1.0170000000000001</c:v>
                </c:pt>
                <c:pt idx="39226">
                  <c:v>1.018</c:v>
                </c:pt>
                <c:pt idx="39227">
                  <c:v>1.018</c:v>
                </c:pt>
                <c:pt idx="39228">
                  <c:v>1.018</c:v>
                </c:pt>
                <c:pt idx="39229">
                  <c:v>1.0190000000000001</c:v>
                </c:pt>
                <c:pt idx="39230">
                  <c:v>1.0190000000000001</c:v>
                </c:pt>
                <c:pt idx="39231">
                  <c:v>1.02</c:v>
                </c:pt>
                <c:pt idx="39232">
                  <c:v>1.0190000000000001</c:v>
                </c:pt>
                <c:pt idx="39233">
                  <c:v>1.02</c:v>
                </c:pt>
                <c:pt idx="39234">
                  <c:v>1.02</c:v>
                </c:pt>
                <c:pt idx="39235">
                  <c:v>1.0210000000000001</c:v>
                </c:pt>
                <c:pt idx="39236">
                  <c:v>1.02</c:v>
                </c:pt>
                <c:pt idx="39237">
                  <c:v>1.0190000000000001</c:v>
                </c:pt>
                <c:pt idx="39238">
                  <c:v>1.02</c:v>
                </c:pt>
                <c:pt idx="39239">
                  <c:v>1.0190000000000001</c:v>
                </c:pt>
                <c:pt idx="39240">
                  <c:v>1.02</c:v>
                </c:pt>
                <c:pt idx="39241">
                  <c:v>1.02</c:v>
                </c:pt>
                <c:pt idx="39242">
                  <c:v>1.0190000000000001</c:v>
                </c:pt>
                <c:pt idx="39243">
                  <c:v>1.0190000000000001</c:v>
                </c:pt>
                <c:pt idx="39244">
                  <c:v>1.02</c:v>
                </c:pt>
                <c:pt idx="39245">
                  <c:v>1.0190000000000001</c:v>
                </c:pt>
                <c:pt idx="39246">
                  <c:v>1.0190000000000001</c:v>
                </c:pt>
                <c:pt idx="39247">
                  <c:v>1.018</c:v>
                </c:pt>
                <c:pt idx="39248">
                  <c:v>1.018</c:v>
                </c:pt>
                <c:pt idx="39249">
                  <c:v>1.02</c:v>
                </c:pt>
                <c:pt idx="39250">
                  <c:v>1.02</c:v>
                </c:pt>
                <c:pt idx="39251">
                  <c:v>1.018</c:v>
                </c:pt>
                <c:pt idx="39252">
                  <c:v>1.0170000000000001</c:v>
                </c:pt>
                <c:pt idx="39253">
                  <c:v>1.0190000000000001</c:v>
                </c:pt>
                <c:pt idx="39254">
                  <c:v>1.0190000000000001</c:v>
                </c:pt>
                <c:pt idx="39255">
                  <c:v>1.0190000000000001</c:v>
                </c:pt>
                <c:pt idx="39256">
                  <c:v>1.0170000000000001</c:v>
                </c:pt>
                <c:pt idx="39257">
                  <c:v>1.0170000000000001</c:v>
                </c:pt>
                <c:pt idx="39258">
                  <c:v>1.0170000000000001</c:v>
                </c:pt>
                <c:pt idx="39259">
                  <c:v>1.018</c:v>
                </c:pt>
                <c:pt idx="39260">
                  <c:v>1.018</c:v>
                </c:pt>
                <c:pt idx="39261">
                  <c:v>1.018</c:v>
                </c:pt>
                <c:pt idx="39262">
                  <c:v>1.0170000000000001</c:v>
                </c:pt>
                <c:pt idx="39263">
                  <c:v>1.0170000000000001</c:v>
                </c:pt>
                <c:pt idx="39264">
                  <c:v>1.0170000000000001</c:v>
                </c:pt>
                <c:pt idx="39265">
                  <c:v>1.0170000000000001</c:v>
                </c:pt>
                <c:pt idx="39266">
                  <c:v>1.018</c:v>
                </c:pt>
                <c:pt idx="39267">
                  <c:v>1.0190000000000001</c:v>
                </c:pt>
                <c:pt idx="39268">
                  <c:v>1.018</c:v>
                </c:pt>
                <c:pt idx="39269">
                  <c:v>1.016</c:v>
                </c:pt>
                <c:pt idx="39270">
                  <c:v>1.0170000000000001</c:v>
                </c:pt>
                <c:pt idx="39271">
                  <c:v>1.0170000000000001</c:v>
                </c:pt>
                <c:pt idx="39272">
                  <c:v>1.018</c:v>
                </c:pt>
                <c:pt idx="39273">
                  <c:v>1.0190000000000001</c:v>
                </c:pt>
                <c:pt idx="39274">
                  <c:v>1.018</c:v>
                </c:pt>
                <c:pt idx="39275">
                  <c:v>1.018</c:v>
                </c:pt>
                <c:pt idx="39276">
                  <c:v>1.018</c:v>
                </c:pt>
                <c:pt idx="39277">
                  <c:v>1.0190000000000001</c:v>
                </c:pt>
                <c:pt idx="39278">
                  <c:v>1.0190000000000001</c:v>
                </c:pt>
                <c:pt idx="39279">
                  <c:v>1.018</c:v>
                </c:pt>
                <c:pt idx="39280">
                  <c:v>1.016</c:v>
                </c:pt>
                <c:pt idx="39281">
                  <c:v>1.0170000000000001</c:v>
                </c:pt>
                <c:pt idx="39282">
                  <c:v>1.0170000000000001</c:v>
                </c:pt>
                <c:pt idx="39283">
                  <c:v>1.0170000000000001</c:v>
                </c:pt>
                <c:pt idx="39284">
                  <c:v>1.016</c:v>
                </c:pt>
                <c:pt idx="39285">
                  <c:v>1.018</c:v>
                </c:pt>
                <c:pt idx="39286">
                  <c:v>1.018</c:v>
                </c:pt>
                <c:pt idx="39287">
                  <c:v>1.018</c:v>
                </c:pt>
                <c:pt idx="39288">
                  <c:v>1.0170000000000001</c:v>
                </c:pt>
                <c:pt idx="39289">
                  <c:v>1.018</c:v>
                </c:pt>
                <c:pt idx="39290">
                  <c:v>1.0190000000000001</c:v>
                </c:pt>
                <c:pt idx="39291">
                  <c:v>1.0190000000000001</c:v>
                </c:pt>
                <c:pt idx="39292">
                  <c:v>1.018</c:v>
                </c:pt>
                <c:pt idx="39293">
                  <c:v>1.0190000000000001</c:v>
                </c:pt>
                <c:pt idx="39294">
                  <c:v>1.0190000000000001</c:v>
                </c:pt>
                <c:pt idx="39295">
                  <c:v>1.0190000000000001</c:v>
                </c:pt>
                <c:pt idx="39296">
                  <c:v>1.0210000000000001</c:v>
                </c:pt>
                <c:pt idx="39297">
                  <c:v>1.0210000000000001</c:v>
                </c:pt>
                <c:pt idx="39298">
                  <c:v>1.02</c:v>
                </c:pt>
                <c:pt idx="39299">
                  <c:v>1.0210000000000001</c:v>
                </c:pt>
                <c:pt idx="39300">
                  <c:v>1.02</c:v>
                </c:pt>
                <c:pt idx="39301">
                  <c:v>1.0190000000000001</c:v>
                </c:pt>
                <c:pt idx="39302">
                  <c:v>1.02</c:v>
                </c:pt>
                <c:pt idx="39303">
                  <c:v>1.0190000000000001</c:v>
                </c:pt>
                <c:pt idx="39304">
                  <c:v>1.0190000000000001</c:v>
                </c:pt>
                <c:pt idx="39305">
                  <c:v>1.018</c:v>
                </c:pt>
                <c:pt idx="39306">
                  <c:v>1.0170000000000001</c:v>
                </c:pt>
                <c:pt idx="39307">
                  <c:v>1.018</c:v>
                </c:pt>
                <c:pt idx="39308">
                  <c:v>1.018</c:v>
                </c:pt>
                <c:pt idx="39309">
                  <c:v>1.018</c:v>
                </c:pt>
                <c:pt idx="39310">
                  <c:v>1.0190000000000001</c:v>
                </c:pt>
                <c:pt idx="39311">
                  <c:v>1.0190000000000001</c:v>
                </c:pt>
                <c:pt idx="39312">
                  <c:v>1.0190000000000001</c:v>
                </c:pt>
                <c:pt idx="39313">
                  <c:v>1.0190000000000001</c:v>
                </c:pt>
                <c:pt idx="39314">
                  <c:v>1.0190000000000001</c:v>
                </c:pt>
                <c:pt idx="39315">
                  <c:v>1.018</c:v>
                </c:pt>
                <c:pt idx="39316">
                  <c:v>1.018</c:v>
                </c:pt>
                <c:pt idx="39317">
                  <c:v>1.018</c:v>
                </c:pt>
                <c:pt idx="39318">
                  <c:v>1.0190000000000001</c:v>
                </c:pt>
                <c:pt idx="39319">
                  <c:v>1.0190000000000001</c:v>
                </c:pt>
                <c:pt idx="39320">
                  <c:v>1.0190000000000001</c:v>
                </c:pt>
                <c:pt idx="39321">
                  <c:v>1.018</c:v>
                </c:pt>
                <c:pt idx="39322">
                  <c:v>1.0170000000000001</c:v>
                </c:pt>
                <c:pt idx="39323">
                  <c:v>1.0170000000000001</c:v>
                </c:pt>
                <c:pt idx="39324">
                  <c:v>1.0170000000000001</c:v>
                </c:pt>
                <c:pt idx="39325">
                  <c:v>1.018</c:v>
                </c:pt>
                <c:pt idx="39326">
                  <c:v>1.018</c:v>
                </c:pt>
                <c:pt idx="39327">
                  <c:v>1.018</c:v>
                </c:pt>
                <c:pt idx="39328">
                  <c:v>1.0190000000000001</c:v>
                </c:pt>
                <c:pt idx="39329">
                  <c:v>1.0210000000000001</c:v>
                </c:pt>
                <c:pt idx="39330">
                  <c:v>1.02</c:v>
                </c:pt>
                <c:pt idx="39331">
                  <c:v>1.0190000000000001</c:v>
                </c:pt>
                <c:pt idx="39332">
                  <c:v>1.0190000000000001</c:v>
                </c:pt>
                <c:pt idx="39333">
                  <c:v>1.0190000000000001</c:v>
                </c:pt>
                <c:pt idx="39334">
                  <c:v>1.02</c:v>
                </c:pt>
                <c:pt idx="39335">
                  <c:v>1.0190000000000001</c:v>
                </c:pt>
                <c:pt idx="39336">
                  <c:v>1.0190000000000001</c:v>
                </c:pt>
                <c:pt idx="39337">
                  <c:v>1.018</c:v>
                </c:pt>
                <c:pt idx="39338">
                  <c:v>1.0170000000000001</c:v>
                </c:pt>
                <c:pt idx="39339">
                  <c:v>1.0170000000000001</c:v>
                </c:pt>
                <c:pt idx="39340">
                  <c:v>1.0170000000000001</c:v>
                </c:pt>
                <c:pt idx="39341">
                  <c:v>1.016</c:v>
                </c:pt>
                <c:pt idx="39342">
                  <c:v>1.028</c:v>
                </c:pt>
                <c:pt idx="39343">
                  <c:v>1.028</c:v>
                </c:pt>
                <c:pt idx="39344">
                  <c:v>1.0269999999999999</c:v>
                </c:pt>
                <c:pt idx="39345">
                  <c:v>1.0269999999999999</c:v>
                </c:pt>
                <c:pt idx="39346">
                  <c:v>1.0289999999999999</c:v>
                </c:pt>
                <c:pt idx="39347">
                  <c:v>1.028</c:v>
                </c:pt>
                <c:pt idx="39348">
                  <c:v>1.0289999999999999</c:v>
                </c:pt>
                <c:pt idx="39349">
                  <c:v>1.0289999999999999</c:v>
                </c:pt>
                <c:pt idx="39350">
                  <c:v>11.047000000000001</c:v>
                </c:pt>
                <c:pt idx="39351">
                  <c:v>11.028</c:v>
                </c:pt>
                <c:pt idx="39352">
                  <c:v>11.225</c:v>
                </c:pt>
                <c:pt idx="39353">
                  <c:v>11.225</c:v>
                </c:pt>
                <c:pt idx="39354">
                  <c:v>11.27</c:v>
                </c:pt>
                <c:pt idx="39355">
                  <c:v>11.323</c:v>
                </c:pt>
                <c:pt idx="39356">
                  <c:v>11.357000000000001</c:v>
                </c:pt>
                <c:pt idx="39357">
                  <c:v>11.39</c:v>
                </c:pt>
                <c:pt idx="39358">
                  <c:v>11.39</c:v>
                </c:pt>
                <c:pt idx="39359">
                  <c:v>11.423999999999999</c:v>
                </c:pt>
                <c:pt idx="39360">
                  <c:v>11.457000000000001</c:v>
                </c:pt>
                <c:pt idx="39361">
                  <c:v>11.491</c:v>
                </c:pt>
                <c:pt idx="39362">
                  <c:v>11.614000000000001</c:v>
                </c:pt>
                <c:pt idx="39363">
                  <c:v>11.614000000000001</c:v>
                </c:pt>
                <c:pt idx="39364">
                  <c:v>11.67</c:v>
                </c:pt>
                <c:pt idx="39365">
                  <c:v>11.714</c:v>
                </c:pt>
                <c:pt idx="39366">
                  <c:v>11.752000000000001</c:v>
                </c:pt>
                <c:pt idx="39367">
                  <c:v>11.793000000000001</c:v>
                </c:pt>
                <c:pt idx="39368">
                  <c:v>11.871</c:v>
                </c:pt>
                <c:pt idx="39369">
                  <c:v>11.871</c:v>
                </c:pt>
                <c:pt idx="39370">
                  <c:v>11.917</c:v>
                </c:pt>
                <c:pt idx="39371">
                  <c:v>11.957000000000001</c:v>
                </c:pt>
                <c:pt idx="39372">
                  <c:v>11.996</c:v>
                </c:pt>
                <c:pt idx="39373">
                  <c:v>12.044</c:v>
                </c:pt>
                <c:pt idx="39374">
                  <c:v>12.133000000000001</c:v>
                </c:pt>
                <c:pt idx="39375">
                  <c:v>12.133000000000001</c:v>
                </c:pt>
                <c:pt idx="39376">
                  <c:v>12.166</c:v>
                </c:pt>
                <c:pt idx="39377">
                  <c:v>12.247</c:v>
                </c:pt>
                <c:pt idx="39378">
                  <c:v>12.287000000000001</c:v>
                </c:pt>
                <c:pt idx="39379">
                  <c:v>12.287000000000001</c:v>
                </c:pt>
                <c:pt idx="39380">
                  <c:v>12.319000000000001</c:v>
                </c:pt>
                <c:pt idx="39381">
                  <c:v>12.358000000000001</c:v>
                </c:pt>
                <c:pt idx="39382">
                  <c:v>12.432</c:v>
                </c:pt>
                <c:pt idx="39383">
                  <c:v>12.477</c:v>
                </c:pt>
                <c:pt idx="39384">
                  <c:v>12.477</c:v>
                </c:pt>
                <c:pt idx="39385">
                  <c:v>12.543000000000001</c:v>
                </c:pt>
                <c:pt idx="39386">
                  <c:v>12.543000000000001</c:v>
                </c:pt>
                <c:pt idx="39387">
                  <c:v>12.619</c:v>
                </c:pt>
                <c:pt idx="39388">
                  <c:v>12.655000000000001</c:v>
                </c:pt>
                <c:pt idx="39389">
                  <c:v>12.686999999999999</c:v>
                </c:pt>
                <c:pt idx="39390">
                  <c:v>12.727</c:v>
                </c:pt>
                <c:pt idx="39391">
                  <c:v>12.755000000000001</c:v>
                </c:pt>
                <c:pt idx="39392">
                  <c:v>12.791</c:v>
                </c:pt>
                <c:pt idx="39393">
                  <c:v>12.823</c:v>
                </c:pt>
                <c:pt idx="39394">
                  <c:v>12.858000000000001</c:v>
                </c:pt>
                <c:pt idx="39395">
                  <c:v>12.89</c:v>
                </c:pt>
                <c:pt idx="39396">
                  <c:v>12.916</c:v>
                </c:pt>
                <c:pt idx="39397">
                  <c:v>12.950000000000001</c:v>
                </c:pt>
                <c:pt idx="39398">
                  <c:v>12.978</c:v>
                </c:pt>
                <c:pt idx="39399">
                  <c:v>13.018000000000001</c:v>
                </c:pt>
                <c:pt idx="39400">
                  <c:v>13.037000000000001</c:v>
                </c:pt>
                <c:pt idx="39401">
                  <c:v>13.07</c:v>
                </c:pt>
                <c:pt idx="39402">
                  <c:v>13.095000000000001</c:v>
                </c:pt>
                <c:pt idx="39403">
                  <c:v>13.123000000000001</c:v>
                </c:pt>
                <c:pt idx="39404">
                  <c:v>13.149000000000001</c:v>
                </c:pt>
                <c:pt idx="39405">
                  <c:v>13.149000000000001</c:v>
                </c:pt>
                <c:pt idx="39406">
                  <c:v>13.193</c:v>
                </c:pt>
                <c:pt idx="39407">
                  <c:v>14.457000000000001</c:v>
                </c:pt>
                <c:pt idx="39408">
                  <c:v>14.457000000000001</c:v>
                </c:pt>
                <c:pt idx="39409">
                  <c:v>14.152000000000001</c:v>
                </c:pt>
                <c:pt idx="39410">
                  <c:v>13.878</c:v>
                </c:pt>
                <c:pt idx="39411">
                  <c:v>13.878</c:v>
                </c:pt>
                <c:pt idx="39412">
                  <c:v>13.836</c:v>
                </c:pt>
                <c:pt idx="39413">
                  <c:v>13.827999999999999</c:v>
                </c:pt>
                <c:pt idx="39414">
                  <c:v>13.827999999999999</c:v>
                </c:pt>
                <c:pt idx="39415">
                  <c:v>13.813000000000001</c:v>
                </c:pt>
                <c:pt idx="39416">
                  <c:v>13.798</c:v>
                </c:pt>
                <c:pt idx="39417">
                  <c:v>13.782</c:v>
                </c:pt>
                <c:pt idx="39418">
                  <c:v>13.778</c:v>
                </c:pt>
                <c:pt idx="39419">
                  <c:v>13.765000000000001</c:v>
                </c:pt>
                <c:pt idx="39420">
                  <c:v>13.765000000000001</c:v>
                </c:pt>
                <c:pt idx="39421">
                  <c:v>13.761000000000001</c:v>
                </c:pt>
                <c:pt idx="39422">
                  <c:v>13.748000000000001</c:v>
                </c:pt>
                <c:pt idx="39423">
                  <c:v>13.746</c:v>
                </c:pt>
                <c:pt idx="39424">
                  <c:v>13.750999999999999</c:v>
                </c:pt>
                <c:pt idx="39425">
                  <c:v>13.757</c:v>
                </c:pt>
                <c:pt idx="39426">
                  <c:v>13.768000000000001</c:v>
                </c:pt>
                <c:pt idx="39427">
                  <c:v>13.796000000000001</c:v>
                </c:pt>
                <c:pt idx="39428">
                  <c:v>13.826000000000001</c:v>
                </c:pt>
                <c:pt idx="39429">
                  <c:v>13.862</c:v>
                </c:pt>
                <c:pt idx="39430">
                  <c:v>13.896000000000001</c:v>
                </c:pt>
                <c:pt idx="39431">
                  <c:v>13.896000000000001</c:v>
                </c:pt>
                <c:pt idx="39432">
                  <c:v>13.954000000000001</c:v>
                </c:pt>
                <c:pt idx="39433">
                  <c:v>13.992000000000001</c:v>
                </c:pt>
                <c:pt idx="39434">
                  <c:v>14.039</c:v>
                </c:pt>
                <c:pt idx="39435">
                  <c:v>14.039</c:v>
                </c:pt>
                <c:pt idx="39436">
                  <c:v>14.151</c:v>
                </c:pt>
                <c:pt idx="39437">
                  <c:v>14.205</c:v>
                </c:pt>
                <c:pt idx="39438">
                  <c:v>14.262</c:v>
                </c:pt>
                <c:pt idx="39439">
                  <c:v>14.291</c:v>
                </c:pt>
                <c:pt idx="39440">
                  <c:v>14.305</c:v>
                </c:pt>
                <c:pt idx="39441">
                  <c:v>14.305</c:v>
                </c:pt>
                <c:pt idx="39442">
                  <c:v>14.313000000000001</c:v>
                </c:pt>
                <c:pt idx="39443">
                  <c:v>14.322000000000001</c:v>
                </c:pt>
                <c:pt idx="39444">
                  <c:v>14.318</c:v>
                </c:pt>
                <c:pt idx="39445">
                  <c:v>14.309000000000001</c:v>
                </c:pt>
                <c:pt idx="39446">
                  <c:v>14.306000000000001</c:v>
                </c:pt>
                <c:pt idx="39447">
                  <c:v>14.302</c:v>
                </c:pt>
                <c:pt idx="39448">
                  <c:v>14.284000000000001</c:v>
                </c:pt>
                <c:pt idx="39449">
                  <c:v>14.271000000000001</c:v>
                </c:pt>
                <c:pt idx="39450">
                  <c:v>14.26</c:v>
                </c:pt>
                <c:pt idx="39451">
                  <c:v>14.239000000000001</c:v>
                </c:pt>
                <c:pt idx="39452">
                  <c:v>14.213000000000001</c:v>
                </c:pt>
                <c:pt idx="39453">
                  <c:v>14.197000000000001</c:v>
                </c:pt>
                <c:pt idx="39454">
                  <c:v>14.188000000000001</c:v>
                </c:pt>
                <c:pt idx="39455">
                  <c:v>14.171000000000001</c:v>
                </c:pt>
                <c:pt idx="39456">
                  <c:v>14.153</c:v>
                </c:pt>
                <c:pt idx="39457">
                  <c:v>14.135</c:v>
                </c:pt>
                <c:pt idx="39458">
                  <c:v>14.13</c:v>
                </c:pt>
                <c:pt idx="39459">
                  <c:v>14.121</c:v>
                </c:pt>
                <c:pt idx="39460">
                  <c:v>14.116</c:v>
                </c:pt>
                <c:pt idx="39461">
                  <c:v>14.11</c:v>
                </c:pt>
                <c:pt idx="39462">
                  <c:v>14.112</c:v>
                </c:pt>
                <c:pt idx="39463">
                  <c:v>14.104000000000001</c:v>
                </c:pt>
                <c:pt idx="39464">
                  <c:v>14.089</c:v>
                </c:pt>
                <c:pt idx="39465">
                  <c:v>14.064</c:v>
                </c:pt>
                <c:pt idx="39466">
                  <c:v>14.046000000000001</c:v>
                </c:pt>
                <c:pt idx="39467">
                  <c:v>14.030000000000001</c:v>
                </c:pt>
                <c:pt idx="39468">
                  <c:v>14.007</c:v>
                </c:pt>
                <c:pt idx="39469">
                  <c:v>13.976000000000001</c:v>
                </c:pt>
                <c:pt idx="39470">
                  <c:v>13.956</c:v>
                </c:pt>
                <c:pt idx="39471">
                  <c:v>13.933</c:v>
                </c:pt>
                <c:pt idx="39472">
                  <c:v>13.909000000000001</c:v>
                </c:pt>
                <c:pt idx="39473">
                  <c:v>13.884</c:v>
                </c:pt>
                <c:pt idx="39474">
                  <c:v>13.869</c:v>
                </c:pt>
                <c:pt idx="39475">
                  <c:v>13.846</c:v>
                </c:pt>
                <c:pt idx="39476">
                  <c:v>13.831</c:v>
                </c:pt>
                <c:pt idx="39477">
                  <c:v>13.809000000000001</c:v>
                </c:pt>
                <c:pt idx="39478">
                  <c:v>13.789</c:v>
                </c:pt>
                <c:pt idx="39479">
                  <c:v>13.773</c:v>
                </c:pt>
                <c:pt idx="39480">
                  <c:v>13.76</c:v>
                </c:pt>
                <c:pt idx="39481">
                  <c:v>13.749000000000001</c:v>
                </c:pt>
                <c:pt idx="39482">
                  <c:v>13.727</c:v>
                </c:pt>
                <c:pt idx="39483">
                  <c:v>13.718</c:v>
                </c:pt>
                <c:pt idx="39484">
                  <c:v>13.709</c:v>
                </c:pt>
                <c:pt idx="39485">
                  <c:v>13.700000000000001</c:v>
                </c:pt>
                <c:pt idx="39486">
                  <c:v>13.687000000000001</c:v>
                </c:pt>
                <c:pt idx="39487">
                  <c:v>13.675000000000001</c:v>
                </c:pt>
                <c:pt idx="39488">
                  <c:v>13.657999999999999</c:v>
                </c:pt>
                <c:pt idx="39489">
                  <c:v>13.641999999999999</c:v>
                </c:pt>
                <c:pt idx="39490">
                  <c:v>13.627000000000001</c:v>
                </c:pt>
                <c:pt idx="39491">
                  <c:v>13.613</c:v>
                </c:pt>
                <c:pt idx="39492">
                  <c:v>13.604000000000001</c:v>
                </c:pt>
                <c:pt idx="39493">
                  <c:v>13.601000000000001</c:v>
                </c:pt>
                <c:pt idx="39494">
                  <c:v>13.586</c:v>
                </c:pt>
                <c:pt idx="39495">
                  <c:v>13.577</c:v>
                </c:pt>
                <c:pt idx="39496">
                  <c:v>13.564</c:v>
                </c:pt>
                <c:pt idx="39497">
                  <c:v>13.538</c:v>
                </c:pt>
                <c:pt idx="39498">
                  <c:v>13.512</c:v>
                </c:pt>
                <c:pt idx="39499">
                  <c:v>13.498000000000001</c:v>
                </c:pt>
                <c:pt idx="39500">
                  <c:v>13.48</c:v>
                </c:pt>
                <c:pt idx="39501">
                  <c:v>13.448</c:v>
                </c:pt>
                <c:pt idx="39502">
                  <c:v>13.438000000000001</c:v>
                </c:pt>
                <c:pt idx="39503">
                  <c:v>13.42</c:v>
                </c:pt>
                <c:pt idx="39504">
                  <c:v>13.398</c:v>
                </c:pt>
                <c:pt idx="39505">
                  <c:v>13.396000000000001</c:v>
                </c:pt>
                <c:pt idx="39506">
                  <c:v>13.381</c:v>
                </c:pt>
                <c:pt idx="39507">
                  <c:v>13.375</c:v>
                </c:pt>
                <c:pt idx="39508">
                  <c:v>13.372</c:v>
                </c:pt>
                <c:pt idx="39509">
                  <c:v>13.35</c:v>
                </c:pt>
                <c:pt idx="39510">
                  <c:v>13.34</c:v>
                </c:pt>
                <c:pt idx="39511">
                  <c:v>13.327999999999999</c:v>
                </c:pt>
                <c:pt idx="39512">
                  <c:v>13.318</c:v>
                </c:pt>
                <c:pt idx="39513">
                  <c:v>13.303000000000001</c:v>
                </c:pt>
                <c:pt idx="39514">
                  <c:v>13.297000000000001</c:v>
                </c:pt>
                <c:pt idx="39515">
                  <c:v>13.295</c:v>
                </c:pt>
                <c:pt idx="39516">
                  <c:v>13.295</c:v>
                </c:pt>
                <c:pt idx="39517">
                  <c:v>13.288</c:v>
                </c:pt>
                <c:pt idx="39518">
                  <c:v>13.284000000000001</c:v>
                </c:pt>
                <c:pt idx="39519">
                  <c:v>13.275</c:v>
                </c:pt>
                <c:pt idx="39520">
                  <c:v>13.263</c:v>
                </c:pt>
                <c:pt idx="39521">
                  <c:v>13.252000000000001</c:v>
                </c:pt>
                <c:pt idx="39522">
                  <c:v>13.232000000000001</c:v>
                </c:pt>
                <c:pt idx="39523">
                  <c:v>13.232000000000001</c:v>
                </c:pt>
                <c:pt idx="39524">
                  <c:v>13.213000000000001</c:v>
                </c:pt>
                <c:pt idx="39525">
                  <c:v>13.199</c:v>
                </c:pt>
                <c:pt idx="39526">
                  <c:v>13.179</c:v>
                </c:pt>
                <c:pt idx="39527">
                  <c:v>13.166</c:v>
                </c:pt>
                <c:pt idx="39528">
                  <c:v>13.148</c:v>
                </c:pt>
                <c:pt idx="39529">
                  <c:v>13.141</c:v>
                </c:pt>
                <c:pt idx="39530">
                  <c:v>13.117000000000001</c:v>
                </c:pt>
                <c:pt idx="39531">
                  <c:v>13.097</c:v>
                </c:pt>
                <c:pt idx="39532">
                  <c:v>13.085000000000001</c:v>
                </c:pt>
                <c:pt idx="39533">
                  <c:v>13.066000000000001</c:v>
                </c:pt>
                <c:pt idx="39534">
                  <c:v>13.044</c:v>
                </c:pt>
                <c:pt idx="39535">
                  <c:v>13.028</c:v>
                </c:pt>
                <c:pt idx="39536">
                  <c:v>13.01</c:v>
                </c:pt>
                <c:pt idx="39537">
                  <c:v>12.986000000000001</c:v>
                </c:pt>
                <c:pt idx="39538">
                  <c:v>12.965</c:v>
                </c:pt>
                <c:pt idx="39539">
                  <c:v>12.938000000000001</c:v>
                </c:pt>
                <c:pt idx="39540">
                  <c:v>12.926</c:v>
                </c:pt>
                <c:pt idx="39541">
                  <c:v>12.891</c:v>
                </c:pt>
                <c:pt idx="39542">
                  <c:v>12.863</c:v>
                </c:pt>
                <c:pt idx="39543">
                  <c:v>12.846</c:v>
                </c:pt>
                <c:pt idx="39544">
                  <c:v>12.832000000000001</c:v>
                </c:pt>
                <c:pt idx="39545">
                  <c:v>12.8</c:v>
                </c:pt>
                <c:pt idx="39546">
                  <c:v>12.774000000000001</c:v>
                </c:pt>
                <c:pt idx="39547">
                  <c:v>12.753</c:v>
                </c:pt>
                <c:pt idx="39548">
                  <c:v>12.74</c:v>
                </c:pt>
                <c:pt idx="39549">
                  <c:v>12.713000000000001</c:v>
                </c:pt>
                <c:pt idx="39550">
                  <c:v>12.692</c:v>
                </c:pt>
                <c:pt idx="39551">
                  <c:v>12.676</c:v>
                </c:pt>
                <c:pt idx="39552">
                  <c:v>12.66</c:v>
                </c:pt>
                <c:pt idx="39553">
                  <c:v>12.645</c:v>
                </c:pt>
                <c:pt idx="39554">
                  <c:v>12.624000000000001</c:v>
                </c:pt>
                <c:pt idx="39555">
                  <c:v>12.607000000000001</c:v>
                </c:pt>
                <c:pt idx="39556">
                  <c:v>12.592000000000001</c:v>
                </c:pt>
                <c:pt idx="39557">
                  <c:v>12.581</c:v>
                </c:pt>
                <c:pt idx="39558">
                  <c:v>12.57</c:v>
                </c:pt>
                <c:pt idx="39559">
                  <c:v>12.541</c:v>
                </c:pt>
                <c:pt idx="39560">
                  <c:v>12.524000000000001</c:v>
                </c:pt>
                <c:pt idx="39561">
                  <c:v>12.516</c:v>
                </c:pt>
                <c:pt idx="39562">
                  <c:v>12.500999999999999</c:v>
                </c:pt>
                <c:pt idx="39563">
                  <c:v>12.48</c:v>
                </c:pt>
                <c:pt idx="39564">
                  <c:v>12.466000000000001</c:v>
                </c:pt>
                <c:pt idx="39565">
                  <c:v>12.444000000000001</c:v>
                </c:pt>
                <c:pt idx="39566">
                  <c:v>12.426</c:v>
                </c:pt>
                <c:pt idx="39567">
                  <c:v>12.399000000000001</c:v>
                </c:pt>
                <c:pt idx="39568">
                  <c:v>12.377000000000001</c:v>
                </c:pt>
                <c:pt idx="39569">
                  <c:v>12.355</c:v>
                </c:pt>
                <c:pt idx="39570">
                  <c:v>12.343999999999999</c:v>
                </c:pt>
                <c:pt idx="39571">
                  <c:v>12.332000000000001</c:v>
                </c:pt>
                <c:pt idx="39572">
                  <c:v>12.31</c:v>
                </c:pt>
                <c:pt idx="39573">
                  <c:v>12.297000000000001</c:v>
                </c:pt>
                <c:pt idx="39574">
                  <c:v>12.286</c:v>
                </c:pt>
                <c:pt idx="39575">
                  <c:v>12.273</c:v>
                </c:pt>
                <c:pt idx="39576">
                  <c:v>12.257</c:v>
                </c:pt>
                <c:pt idx="39577">
                  <c:v>12.238</c:v>
                </c:pt>
                <c:pt idx="39578">
                  <c:v>12.234</c:v>
                </c:pt>
                <c:pt idx="39579">
                  <c:v>12.224</c:v>
                </c:pt>
                <c:pt idx="39580">
                  <c:v>12.215</c:v>
                </c:pt>
                <c:pt idx="39581">
                  <c:v>12.194000000000001</c:v>
                </c:pt>
                <c:pt idx="39582">
                  <c:v>12.192</c:v>
                </c:pt>
                <c:pt idx="39583">
                  <c:v>12.185</c:v>
                </c:pt>
                <c:pt idx="39584">
                  <c:v>12.170999999999999</c:v>
                </c:pt>
                <c:pt idx="39585">
                  <c:v>12.154</c:v>
                </c:pt>
                <c:pt idx="39586">
                  <c:v>12.143000000000001</c:v>
                </c:pt>
                <c:pt idx="39587">
                  <c:v>12.139000000000001</c:v>
                </c:pt>
                <c:pt idx="39588">
                  <c:v>12.128</c:v>
                </c:pt>
                <c:pt idx="39589">
                  <c:v>12.128</c:v>
                </c:pt>
                <c:pt idx="39590">
                  <c:v>12.118</c:v>
                </c:pt>
                <c:pt idx="39591">
                  <c:v>12.11</c:v>
                </c:pt>
                <c:pt idx="39592">
                  <c:v>12.099</c:v>
                </c:pt>
                <c:pt idx="39593">
                  <c:v>12.087</c:v>
                </c:pt>
                <c:pt idx="39594">
                  <c:v>12.082000000000001</c:v>
                </c:pt>
                <c:pt idx="39595">
                  <c:v>12.075000000000001</c:v>
                </c:pt>
                <c:pt idx="39596">
                  <c:v>12.061</c:v>
                </c:pt>
                <c:pt idx="39597">
                  <c:v>12.058</c:v>
                </c:pt>
                <c:pt idx="39598">
                  <c:v>12.043000000000001</c:v>
                </c:pt>
                <c:pt idx="39599">
                  <c:v>12.028</c:v>
                </c:pt>
                <c:pt idx="39600">
                  <c:v>12.025</c:v>
                </c:pt>
                <c:pt idx="39601">
                  <c:v>12.02</c:v>
                </c:pt>
                <c:pt idx="39602">
                  <c:v>12.014000000000001</c:v>
                </c:pt>
                <c:pt idx="39603">
                  <c:v>12.000999999999999</c:v>
                </c:pt>
                <c:pt idx="39604">
                  <c:v>12.012</c:v>
                </c:pt>
                <c:pt idx="39605">
                  <c:v>12.004</c:v>
                </c:pt>
                <c:pt idx="39606">
                  <c:v>11.996</c:v>
                </c:pt>
                <c:pt idx="39607">
                  <c:v>11.996</c:v>
                </c:pt>
                <c:pt idx="39608">
                  <c:v>11.984999999999999</c:v>
                </c:pt>
                <c:pt idx="39609">
                  <c:v>11.991</c:v>
                </c:pt>
                <c:pt idx="39610">
                  <c:v>11.979000000000001</c:v>
                </c:pt>
                <c:pt idx="39611">
                  <c:v>11.972</c:v>
                </c:pt>
                <c:pt idx="39612">
                  <c:v>11.978</c:v>
                </c:pt>
                <c:pt idx="39613">
                  <c:v>11.973000000000001</c:v>
                </c:pt>
                <c:pt idx="39614">
                  <c:v>11.965</c:v>
                </c:pt>
                <c:pt idx="39615">
                  <c:v>11.957000000000001</c:v>
                </c:pt>
                <c:pt idx="39616">
                  <c:v>11.951000000000001</c:v>
                </c:pt>
                <c:pt idx="39617">
                  <c:v>11.950000000000001</c:v>
                </c:pt>
                <c:pt idx="39618">
                  <c:v>11.941000000000001</c:v>
                </c:pt>
                <c:pt idx="39619">
                  <c:v>11.946</c:v>
                </c:pt>
                <c:pt idx="39620">
                  <c:v>11.950000000000001</c:v>
                </c:pt>
                <c:pt idx="39621">
                  <c:v>11.947000000000001</c:v>
                </c:pt>
                <c:pt idx="39622">
                  <c:v>11.941000000000001</c:v>
                </c:pt>
                <c:pt idx="39623">
                  <c:v>11.947000000000001</c:v>
                </c:pt>
                <c:pt idx="39624">
                  <c:v>11.950000000000001</c:v>
                </c:pt>
                <c:pt idx="39625">
                  <c:v>11.948</c:v>
                </c:pt>
                <c:pt idx="39626">
                  <c:v>11.949</c:v>
                </c:pt>
                <c:pt idx="39627">
                  <c:v>11.959</c:v>
                </c:pt>
                <c:pt idx="39628">
                  <c:v>11.952</c:v>
                </c:pt>
                <c:pt idx="39629">
                  <c:v>11.952999999999999</c:v>
                </c:pt>
                <c:pt idx="39630">
                  <c:v>11.962</c:v>
                </c:pt>
                <c:pt idx="39631">
                  <c:v>11.963000000000001</c:v>
                </c:pt>
                <c:pt idx="39632">
                  <c:v>11.96</c:v>
                </c:pt>
                <c:pt idx="39633">
                  <c:v>11.961</c:v>
                </c:pt>
                <c:pt idx="39634">
                  <c:v>11.97</c:v>
                </c:pt>
                <c:pt idx="39635">
                  <c:v>11.981</c:v>
                </c:pt>
                <c:pt idx="39636">
                  <c:v>11.98</c:v>
                </c:pt>
                <c:pt idx="39637">
                  <c:v>11.988</c:v>
                </c:pt>
                <c:pt idx="39638">
                  <c:v>11.996</c:v>
                </c:pt>
                <c:pt idx="39639">
                  <c:v>12.002000000000001</c:v>
                </c:pt>
                <c:pt idx="39640">
                  <c:v>12.009</c:v>
                </c:pt>
                <c:pt idx="39641">
                  <c:v>12.019</c:v>
                </c:pt>
                <c:pt idx="39642">
                  <c:v>12.023</c:v>
                </c:pt>
                <c:pt idx="39643">
                  <c:v>12.027000000000001</c:v>
                </c:pt>
                <c:pt idx="39644">
                  <c:v>12.032</c:v>
                </c:pt>
                <c:pt idx="39645">
                  <c:v>12.032999999999999</c:v>
                </c:pt>
                <c:pt idx="39646">
                  <c:v>12.040000000000001</c:v>
                </c:pt>
                <c:pt idx="39647">
                  <c:v>12.054</c:v>
                </c:pt>
                <c:pt idx="39648">
                  <c:v>12.058</c:v>
                </c:pt>
                <c:pt idx="39649">
                  <c:v>12.067</c:v>
                </c:pt>
                <c:pt idx="39650">
                  <c:v>12.073</c:v>
                </c:pt>
                <c:pt idx="39651">
                  <c:v>12.08</c:v>
                </c:pt>
                <c:pt idx="39652">
                  <c:v>12.084</c:v>
                </c:pt>
                <c:pt idx="39653">
                  <c:v>12.098000000000001</c:v>
                </c:pt>
                <c:pt idx="39654">
                  <c:v>12.108000000000001</c:v>
                </c:pt>
                <c:pt idx="39655">
                  <c:v>12.11</c:v>
                </c:pt>
                <c:pt idx="39656">
                  <c:v>12.111000000000001</c:v>
                </c:pt>
                <c:pt idx="39657">
                  <c:v>12.129</c:v>
                </c:pt>
                <c:pt idx="39658">
                  <c:v>12.143000000000001</c:v>
                </c:pt>
                <c:pt idx="39659">
                  <c:v>12.145</c:v>
                </c:pt>
                <c:pt idx="39660">
                  <c:v>12.155000000000001</c:v>
                </c:pt>
                <c:pt idx="39661">
                  <c:v>12.164</c:v>
                </c:pt>
                <c:pt idx="39662">
                  <c:v>12.172000000000001</c:v>
                </c:pt>
                <c:pt idx="39663">
                  <c:v>12.182</c:v>
                </c:pt>
                <c:pt idx="39664">
                  <c:v>12.186999999999999</c:v>
                </c:pt>
                <c:pt idx="39665">
                  <c:v>12.19</c:v>
                </c:pt>
                <c:pt idx="39666">
                  <c:v>12.193</c:v>
                </c:pt>
                <c:pt idx="39667">
                  <c:v>12.195</c:v>
                </c:pt>
                <c:pt idx="39668">
                  <c:v>12.192</c:v>
                </c:pt>
                <c:pt idx="39669">
                  <c:v>12.192</c:v>
                </c:pt>
                <c:pt idx="39670">
                  <c:v>12.186999999999999</c:v>
                </c:pt>
                <c:pt idx="39671">
                  <c:v>12.193</c:v>
                </c:pt>
                <c:pt idx="39672">
                  <c:v>12.208</c:v>
                </c:pt>
                <c:pt idx="39673">
                  <c:v>12.216000000000001</c:v>
                </c:pt>
                <c:pt idx="39674">
                  <c:v>12.222</c:v>
                </c:pt>
                <c:pt idx="39675">
                  <c:v>12.237</c:v>
                </c:pt>
                <c:pt idx="39676">
                  <c:v>12.242000000000001</c:v>
                </c:pt>
                <c:pt idx="39677">
                  <c:v>12.255000000000001</c:v>
                </c:pt>
                <c:pt idx="39678">
                  <c:v>12.266999999999999</c:v>
                </c:pt>
                <c:pt idx="39679">
                  <c:v>12.274000000000001</c:v>
                </c:pt>
                <c:pt idx="39680">
                  <c:v>12.280000000000001</c:v>
                </c:pt>
                <c:pt idx="39681">
                  <c:v>12.278</c:v>
                </c:pt>
                <c:pt idx="39682">
                  <c:v>12.292</c:v>
                </c:pt>
                <c:pt idx="39683">
                  <c:v>12.302</c:v>
                </c:pt>
                <c:pt idx="39684">
                  <c:v>12.309000000000001</c:v>
                </c:pt>
                <c:pt idx="39685">
                  <c:v>12.311</c:v>
                </c:pt>
                <c:pt idx="39686">
                  <c:v>12.307</c:v>
                </c:pt>
                <c:pt idx="39687">
                  <c:v>12.319000000000001</c:v>
                </c:pt>
                <c:pt idx="39688">
                  <c:v>12.326000000000001</c:v>
                </c:pt>
                <c:pt idx="39689">
                  <c:v>12.325000000000001</c:v>
                </c:pt>
                <c:pt idx="39690">
                  <c:v>12.334</c:v>
                </c:pt>
                <c:pt idx="39691">
                  <c:v>12.337</c:v>
                </c:pt>
                <c:pt idx="39692">
                  <c:v>12.343</c:v>
                </c:pt>
                <c:pt idx="39693">
                  <c:v>12.347</c:v>
                </c:pt>
                <c:pt idx="39694">
                  <c:v>12.359</c:v>
                </c:pt>
                <c:pt idx="39695">
                  <c:v>12.367000000000001</c:v>
                </c:pt>
                <c:pt idx="39696">
                  <c:v>12.369</c:v>
                </c:pt>
                <c:pt idx="39697">
                  <c:v>12.367000000000001</c:v>
                </c:pt>
                <c:pt idx="39698">
                  <c:v>12.378</c:v>
                </c:pt>
                <c:pt idx="39699">
                  <c:v>12.385</c:v>
                </c:pt>
                <c:pt idx="39700">
                  <c:v>12.394</c:v>
                </c:pt>
                <c:pt idx="39701">
                  <c:v>12.399000000000001</c:v>
                </c:pt>
                <c:pt idx="39702">
                  <c:v>12.405000000000001</c:v>
                </c:pt>
                <c:pt idx="39703">
                  <c:v>12.413</c:v>
                </c:pt>
                <c:pt idx="39704">
                  <c:v>12.420999999999999</c:v>
                </c:pt>
                <c:pt idx="39705">
                  <c:v>12.426</c:v>
                </c:pt>
                <c:pt idx="39706">
                  <c:v>12.431000000000001</c:v>
                </c:pt>
                <c:pt idx="39707">
                  <c:v>12.436</c:v>
                </c:pt>
                <c:pt idx="39708">
                  <c:v>12.445</c:v>
                </c:pt>
                <c:pt idx="39709">
                  <c:v>12.456</c:v>
                </c:pt>
                <c:pt idx="39710">
                  <c:v>12.463000000000001</c:v>
                </c:pt>
                <c:pt idx="39711">
                  <c:v>12.465</c:v>
                </c:pt>
                <c:pt idx="39712">
                  <c:v>12.479000000000001</c:v>
                </c:pt>
                <c:pt idx="39713">
                  <c:v>12.486000000000001</c:v>
                </c:pt>
                <c:pt idx="39714">
                  <c:v>12.494</c:v>
                </c:pt>
                <c:pt idx="39715">
                  <c:v>12.500999999999999</c:v>
                </c:pt>
                <c:pt idx="39716">
                  <c:v>12.51</c:v>
                </c:pt>
                <c:pt idx="39717">
                  <c:v>12.519</c:v>
                </c:pt>
                <c:pt idx="39718">
                  <c:v>12.525</c:v>
                </c:pt>
                <c:pt idx="39719">
                  <c:v>12.532</c:v>
                </c:pt>
                <c:pt idx="39720">
                  <c:v>12.543000000000001</c:v>
                </c:pt>
                <c:pt idx="39721">
                  <c:v>12.547000000000001</c:v>
                </c:pt>
                <c:pt idx="39722">
                  <c:v>12.548999999999999</c:v>
                </c:pt>
                <c:pt idx="39723">
                  <c:v>12.561999999999999</c:v>
                </c:pt>
                <c:pt idx="39724">
                  <c:v>12.575000000000001</c:v>
                </c:pt>
                <c:pt idx="39725">
                  <c:v>12.581</c:v>
                </c:pt>
                <c:pt idx="39726">
                  <c:v>12.593999999999999</c:v>
                </c:pt>
                <c:pt idx="39727">
                  <c:v>12.601000000000001</c:v>
                </c:pt>
                <c:pt idx="39728">
                  <c:v>12.616</c:v>
                </c:pt>
                <c:pt idx="39729">
                  <c:v>12.627000000000001</c:v>
                </c:pt>
                <c:pt idx="39730">
                  <c:v>12.641999999999999</c:v>
                </c:pt>
                <c:pt idx="39731">
                  <c:v>12.652000000000001</c:v>
                </c:pt>
                <c:pt idx="39732">
                  <c:v>12.672000000000001</c:v>
                </c:pt>
                <c:pt idx="39733">
                  <c:v>12.68</c:v>
                </c:pt>
                <c:pt idx="39734">
                  <c:v>12.691000000000001</c:v>
                </c:pt>
                <c:pt idx="39735">
                  <c:v>12.696</c:v>
                </c:pt>
                <c:pt idx="39736">
                  <c:v>12.702999999999999</c:v>
                </c:pt>
                <c:pt idx="39737">
                  <c:v>12.714</c:v>
                </c:pt>
                <c:pt idx="39738">
                  <c:v>12.732000000000001</c:v>
                </c:pt>
                <c:pt idx="39739">
                  <c:v>12.738</c:v>
                </c:pt>
                <c:pt idx="39740">
                  <c:v>12.742000000000001</c:v>
                </c:pt>
                <c:pt idx="39741">
                  <c:v>12.752000000000001</c:v>
                </c:pt>
                <c:pt idx="39742">
                  <c:v>12.749000000000001</c:v>
                </c:pt>
                <c:pt idx="39743">
                  <c:v>12.737</c:v>
                </c:pt>
                <c:pt idx="39744">
                  <c:v>12.712</c:v>
                </c:pt>
                <c:pt idx="39745">
                  <c:v>12.696</c:v>
                </c:pt>
                <c:pt idx="39746">
                  <c:v>12.681000000000001</c:v>
                </c:pt>
                <c:pt idx="39747">
                  <c:v>12.651</c:v>
                </c:pt>
                <c:pt idx="39748">
                  <c:v>12.63</c:v>
                </c:pt>
                <c:pt idx="39749">
                  <c:v>12.609</c:v>
                </c:pt>
                <c:pt idx="39750">
                  <c:v>12.588000000000001</c:v>
                </c:pt>
                <c:pt idx="39751">
                  <c:v>12.551</c:v>
                </c:pt>
                <c:pt idx="39752">
                  <c:v>12.503</c:v>
                </c:pt>
                <c:pt idx="39753">
                  <c:v>12.438000000000001</c:v>
                </c:pt>
                <c:pt idx="39754">
                  <c:v>12.359</c:v>
                </c:pt>
                <c:pt idx="39755">
                  <c:v>12.284000000000001</c:v>
                </c:pt>
                <c:pt idx="39756">
                  <c:v>12.195</c:v>
                </c:pt>
                <c:pt idx="39757">
                  <c:v>12.102</c:v>
                </c:pt>
                <c:pt idx="39758">
                  <c:v>12.009</c:v>
                </c:pt>
                <c:pt idx="39759">
                  <c:v>11.915000000000001</c:v>
                </c:pt>
                <c:pt idx="39760">
                  <c:v>11.817</c:v>
                </c:pt>
                <c:pt idx="39761">
                  <c:v>11.71</c:v>
                </c:pt>
                <c:pt idx="39762">
                  <c:v>11.583</c:v>
                </c:pt>
                <c:pt idx="39763">
                  <c:v>11.435</c:v>
                </c:pt>
                <c:pt idx="39764">
                  <c:v>11.257</c:v>
                </c:pt>
                <c:pt idx="39765">
                  <c:v>11.047000000000001</c:v>
                </c:pt>
                <c:pt idx="39766">
                  <c:v>10.778</c:v>
                </c:pt>
                <c:pt idx="39767">
                  <c:v>10.443</c:v>
                </c:pt>
                <c:pt idx="39768">
                  <c:v>9.8510000000000009</c:v>
                </c:pt>
                <c:pt idx="39769">
                  <c:v>8.9450000000000003</c:v>
                </c:pt>
                <c:pt idx="39770">
                  <c:v>6.4580000000000002</c:v>
                </c:pt>
                <c:pt idx="39771">
                  <c:v>1.024</c:v>
                </c:pt>
                <c:pt idx="39772">
                  <c:v>1.0230000000000001</c:v>
                </c:pt>
                <c:pt idx="39773">
                  <c:v>1.0230000000000001</c:v>
                </c:pt>
                <c:pt idx="39774">
                  <c:v>1.0230000000000001</c:v>
                </c:pt>
                <c:pt idx="39775">
                  <c:v>1.022</c:v>
                </c:pt>
                <c:pt idx="39776">
                  <c:v>1.022</c:v>
                </c:pt>
                <c:pt idx="39777">
                  <c:v>1.0210000000000001</c:v>
                </c:pt>
                <c:pt idx="39778">
                  <c:v>1.02</c:v>
                </c:pt>
                <c:pt idx="39779">
                  <c:v>1.0210000000000001</c:v>
                </c:pt>
                <c:pt idx="39780">
                  <c:v>1.0210000000000001</c:v>
                </c:pt>
                <c:pt idx="39781">
                  <c:v>1.0210000000000001</c:v>
                </c:pt>
                <c:pt idx="39782">
                  <c:v>1.022</c:v>
                </c:pt>
                <c:pt idx="39783">
                  <c:v>1.0230000000000001</c:v>
                </c:pt>
                <c:pt idx="39784">
                  <c:v>1.0210000000000001</c:v>
                </c:pt>
                <c:pt idx="39785">
                  <c:v>1.0190000000000001</c:v>
                </c:pt>
                <c:pt idx="39786">
                  <c:v>1.02</c:v>
                </c:pt>
                <c:pt idx="39787">
                  <c:v>1.0210000000000001</c:v>
                </c:pt>
                <c:pt idx="39788">
                  <c:v>1.022</c:v>
                </c:pt>
                <c:pt idx="39789">
                  <c:v>1.022</c:v>
                </c:pt>
                <c:pt idx="39790">
                  <c:v>1.022</c:v>
                </c:pt>
                <c:pt idx="39791">
                  <c:v>1.0230000000000001</c:v>
                </c:pt>
                <c:pt idx="39792">
                  <c:v>1.022</c:v>
                </c:pt>
                <c:pt idx="39793">
                  <c:v>1.0210000000000001</c:v>
                </c:pt>
                <c:pt idx="39794">
                  <c:v>1.02</c:v>
                </c:pt>
                <c:pt idx="39795">
                  <c:v>1.0210000000000001</c:v>
                </c:pt>
                <c:pt idx="39796">
                  <c:v>1.02</c:v>
                </c:pt>
                <c:pt idx="39797">
                  <c:v>1.0190000000000001</c:v>
                </c:pt>
                <c:pt idx="39798">
                  <c:v>1.02</c:v>
                </c:pt>
                <c:pt idx="39799">
                  <c:v>1.0190000000000001</c:v>
                </c:pt>
                <c:pt idx="39800">
                  <c:v>1.0190000000000001</c:v>
                </c:pt>
                <c:pt idx="39801">
                  <c:v>1.0190000000000001</c:v>
                </c:pt>
                <c:pt idx="39802">
                  <c:v>1.0210000000000001</c:v>
                </c:pt>
                <c:pt idx="39803">
                  <c:v>1.022</c:v>
                </c:pt>
                <c:pt idx="39804">
                  <c:v>1.022</c:v>
                </c:pt>
                <c:pt idx="39805">
                  <c:v>1.0230000000000001</c:v>
                </c:pt>
                <c:pt idx="39806">
                  <c:v>1.024</c:v>
                </c:pt>
                <c:pt idx="39807">
                  <c:v>1.0230000000000001</c:v>
                </c:pt>
                <c:pt idx="39808">
                  <c:v>1.022</c:v>
                </c:pt>
                <c:pt idx="39809">
                  <c:v>1.0230000000000001</c:v>
                </c:pt>
                <c:pt idx="39810">
                  <c:v>1.0230000000000001</c:v>
                </c:pt>
                <c:pt idx="39811">
                  <c:v>1.0230000000000001</c:v>
                </c:pt>
                <c:pt idx="39812">
                  <c:v>1.0230000000000001</c:v>
                </c:pt>
                <c:pt idx="39813">
                  <c:v>1.022</c:v>
                </c:pt>
                <c:pt idx="39814">
                  <c:v>1.022</c:v>
                </c:pt>
                <c:pt idx="39815">
                  <c:v>1.022</c:v>
                </c:pt>
                <c:pt idx="39816">
                  <c:v>1.0210000000000001</c:v>
                </c:pt>
                <c:pt idx="39817">
                  <c:v>1.0210000000000001</c:v>
                </c:pt>
                <c:pt idx="39818">
                  <c:v>1.0210000000000001</c:v>
                </c:pt>
                <c:pt idx="39819">
                  <c:v>1.02</c:v>
                </c:pt>
                <c:pt idx="39820">
                  <c:v>1.018</c:v>
                </c:pt>
                <c:pt idx="39821">
                  <c:v>1.02</c:v>
                </c:pt>
                <c:pt idx="39822">
                  <c:v>1.0210000000000001</c:v>
                </c:pt>
                <c:pt idx="39823">
                  <c:v>1.02</c:v>
                </c:pt>
                <c:pt idx="39824">
                  <c:v>1.022</c:v>
                </c:pt>
                <c:pt idx="39825">
                  <c:v>1.0210000000000001</c:v>
                </c:pt>
                <c:pt idx="39826">
                  <c:v>1.02</c:v>
                </c:pt>
                <c:pt idx="39827">
                  <c:v>1.0190000000000001</c:v>
                </c:pt>
                <c:pt idx="39828">
                  <c:v>1.02</c:v>
                </c:pt>
                <c:pt idx="39829">
                  <c:v>1.0210000000000001</c:v>
                </c:pt>
                <c:pt idx="39830">
                  <c:v>1.02</c:v>
                </c:pt>
                <c:pt idx="39831">
                  <c:v>1.022</c:v>
                </c:pt>
                <c:pt idx="39832">
                  <c:v>1.0230000000000001</c:v>
                </c:pt>
                <c:pt idx="39833">
                  <c:v>1.0230000000000001</c:v>
                </c:pt>
                <c:pt idx="39834">
                  <c:v>1.0210000000000001</c:v>
                </c:pt>
                <c:pt idx="39835">
                  <c:v>1.0210000000000001</c:v>
                </c:pt>
                <c:pt idx="39836">
                  <c:v>1.0210000000000001</c:v>
                </c:pt>
                <c:pt idx="39837">
                  <c:v>1.02</c:v>
                </c:pt>
                <c:pt idx="39838">
                  <c:v>1.0190000000000001</c:v>
                </c:pt>
                <c:pt idx="39839">
                  <c:v>1.02</c:v>
                </c:pt>
                <c:pt idx="39840">
                  <c:v>1.02</c:v>
                </c:pt>
                <c:pt idx="39841">
                  <c:v>1.0190000000000001</c:v>
                </c:pt>
                <c:pt idx="39842">
                  <c:v>1.02</c:v>
                </c:pt>
                <c:pt idx="39843">
                  <c:v>1.02</c:v>
                </c:pt>
                <c:pt idx="39844">
                  <c:v>1.0210000000000001</c:v>
                </c:pt>
                <c:pt idx="39845">
                  <c:v>1.0210000000000001</c:v>
                </c:pt>
                <c:pt idx="39846">
                  <c:v>1.0210000000000001</c:v>
                </c:pt>
                <c:pt idx="39847">
                  <c:v>1.0210000000000001</c:v>
                </c:pt>
                <c:pt idx="39848">
                  <c:v>1.0210000000000001</c:v>
                </c:pt>
                <c:pt idx="39849">
                  <c:v>1.0210000000000001</c:v>
                </c:pt>
                <c:pt idx="39850">
                  <c:v>1.022</c:v>
                </c:pt>
                <c:pt idx="39851">
                  <c:v>1.0210000000000001</c:v>
                </c:pt>
                <c:pt idx="39852">
                  <c:v>1.02</c:v>
                </c:pt>
                <c:pt idx="39853">
                  <c:v>1.02</c:v>
                </c:pt>
                <c:pt idx="39854">
                  <c:v>1.02</c:v>
                </c:pt>
                <c:pt idx="39855">
                  <c:v>1.0190000000000001</c:v>
                </c:pt>
                <c:pt idx="39856">
                  <c:v>1.0190000000000001</c:v>
                </c:pt>
                <c:pt idx="39857">
                  <c:v>1.018</c:v>
                </c:pt>
                <c:pt idx="39858">
                  <c:v>1.018</c:v>
                </c:pt>
                <c:pt idx="39859">
                  <c:v>1.0190000000000001</c:v>
                </c:pt>
                <c:pt idx="39860">
                  <c:v>1.0190000000000001</c:v>
                </c:pt>
                <c:pt idx="39861">
                  <c:v>1.0190000000000001</c:v>
                </c:pt>
                <c:pt idx="39862">
                  <c:v>1.0190000000000001</c:v>
                </c:pt>
                <c:pt idx="39863">
                  <c:v>1.02</c:v>
                </c:pt>
                <c:pt idx="39864">
                  <c:v>1.0210000000000001</c:v>
                </c:pt>
                <c:pt idx="39865">
                  <c:v>1.02</c:v>
                </c:pt>
                <c:pt idx="39866">
                  <c:v>1.02</c:v>
                </c:pt>
                <c:pt idx="39867">
                  <c:v>1.02</c:v>
                </c:pt>
                <c:pt idx="39868">
                  <c:v>1.0210000000000001</c:v>
                </c:pt>
                <c:pt idx="39869">
                  <c:v>1.02</c:v>
                </c:pt>
                <c:pt idx="39870">
                  <c:v>1.02</c:v>
                </c:pt>
                <c:pt idx="39871">
                  <c:v>1.0210000000000001</c:v>
                </c:pt>
                <c:pt idx="39872">
                  <c:v>1.0210000000000001</c:v>
                </c:pt>
                <c:pt idx="39873">
                  <c:v>1.02</c:v>
                </c:pt>
                <c:pt idx="39874">
                  <c:v>1.02</c:v>
                </c:pt>
                <c:pt idx="39875">
                  <c:v>1.0210000000000001</c:v>
                </c:pt>
                <c:pt idx="39876">
                  <c:v>1.022</c:v>
                </c:pt>
                <c:pt idx="39877">
                  <c:v>1.022</c:v>
                </c:pt>
                <c:pt idx="39878">
                  <c:v>1.0210000000000001</c:v>
                </c:pt>
                <c:pt idx="39879">
                  <c:v>1.0210000000000001</c:v>
                </c:pt>
                <c:pt idx="39880">
                  <c:v>1.0210000000000001</c:v>
                </c:pt>
                <c:pt idx="39881">
                  <c:v>1.0210000000000001</c:v>
                </c:pt>
                <c:pt idx="39882">
                  <c:v>1.02</c:v>
                </c:pt>
                <c:pt idx="39883">
                  <c:v>1.02</c:v>
                </c:pt>
                <c:pt idx="39884">
                  <c:v>1.0230000000000001</c:v>
                </c:pt>
                <c:pt idx="39885">
                  <c:v>1.0230000000000001</c:v>
                </c:pt>
                <c:pt idx="39886">
                  <c:v>1.022</c:v>
                </c:pt>
                <c:pt idx="39887">
                  <c:v>1.022</c:v>
                </c:pt>
                <c:pt idx="39888">
                  <c:v>1.022</c:v>
                </c:pt>
                <c:pt idx="39889">
                  <c:v>1.022</c:v>
                </c:pt>
                <c:pt idx="39890">
                  <c:v>1.0210000000000001</c:v>
                </c:pt>
                <c:pt idx="39891">
                  <c:v>1.0190000000000001</c:v>
                </c:pt>
                <c:pt idx="39892">
                  <c:v>1.0190000000000001</c:v>
                </c:pt>
                <c:pt idx="39893">
                  <c:v>1.0190000000000001</c:v>
                </c:pt>
                <c:pt idx="39894">
                  <c:v>1.0190000000000001</c:v>
                </c:pt>
                <c:pt idx="39895">
                  <c:v>1.02</c:v>
                </c:pt>
                <c:pt idx="39896">
                  <c:v>1.0190000000000001</c:v>
                </c:pt>
                <c:pt idx="39897">
                  <c:v>1.0190000000000001</c:v>
                </c:pt>
                <c:pt idx="39898">
                  <c:v>1.0190000000000001</c:v>
                </c:pt>
                <c:pt idx="39899">
                  <c:v>1.018</c:v>
                </c:pt>
                <c:pt idx="39900">
                  <c:v>1.018</c:v>
                </c:pt>
                <c:pt idx="39901">
                  <c:v>1.0190000000000001</c:v>
                </c:pt>
                <c:pt idx="39902">
                  <c:v>1.02</c:v>
                </c:pt>
                <c:pt idx="39903">
                  <c:v>1.02</c:v>
                </c:pt>
                <c:pt idx="39904">
                  <c:v>1.02</c:v>
                </c:pt>
                <c:pt idx="39905">
                  <c:v>1.0190000000000001</c:v>
                </c:pt>
                <c:pt idx="39906">
                  <c:v>1.0190000000000001</c:v>
                </c:pt>
                <c:pt idx="39907">
                  <c:v>1.0190000000000001</c:v>
                </c:pt>
                <c:pt idx="39908">
                  <c:v>1.02</c:v>
                </c:pt>
                <c:pt idx="39909">
                  <c:v>1.0210000000000001</c:v>
                </c:pt>
                <c:pt idx="39910">
                  <c:v>1.0210000000000001</c:v>
                </c:pt>
                <c:pt idx="39911">
                  <c:v>1.0210000000000001</c:v>
                </c:pt>
                <c:pt idx="39912">
                  <c:v>1.024</c:v>
                </c:pt>
                <c:pt idx="39913">
                  <c:v>1.0230000000000001</c:v>
                </c:pt>
                <c:pt idx="39914">
                  <c:v>1.0230000000000001</c:v>
                </c:pt>
                <c:pt idx="39915">
                  <c:v>1.022</c:v>
                </c:pt>
                <c:pt idx="39916">
                  <c:v>1.022</c:v>
                </c:pt>
                <c:pt idx="39917">
                  <c:v>1.0230000000000001</c:v>
                </c:pt>
                <c:pt idx="39918">
                  <c:v>1.0230000000000001</c:v>
                </c:pt>
                <c:pt idx="39919">
                  <c:v>1.0230000000000001</c:v>
                </c:pt>
                <c:pt idx="39920">
                  <c:v>1.0210000000000001</c:v>
                </c:pt>
                <c:pt idx="39921">
                  <c:v>1.0210000000000001</c:v>
                </c:pt>
                <c:pt idx="39922">
                  <c:v>1.0210000000000001</c:v>
                </c:pt>
                <c:pt idx="39923">
                  <c:v>1.0230000000000001</c:v>
                </c:pt>
                <c:pt idx="39924">
                  <c:v>1.022</c:v>
                </c:pt>
                <c:pt idx="39925">
                  <c:v>1.0210000000000001</c:v>
                </c:pt>
                <c:pt idx="39926">
                  <c:v>1.022</c:v>
                </c:pt>
                <c:pt idx="39927">
                  <c:v>1.0190000000000001</c:v>
                </c:pt>
                <c:pt idx="39928">
                  <c:v>1.018</c:v>
                </c:pt>
                <c:pt idx="39929">
                  <c:v>1.018</c:v>
                </c:pt>
                <c:pt idx="39930">
                  <c:v>1.02</c:v>
                </c:pt>
                <c:pt idx="39931">
                  <c:v>1.02</c:v>
                </c:pt>
                <c:pt idx="39932">
                  <c:v>1.02</c:v>
                </c:pt>
                <c:pt idx="39933">
                  <c:v>1.018</c:v>
                </c:pt>
                <c:pt idx="39934">
                  <c:v>1.02</c:v>
                </c:pt>
                <c:pt idx="39935">
                  <c:v>1.0190000000000001</c:v>
                </c:pt>
                <c:pt idx="39936">
                  <c:v>1.0190000000000001</c:v>
                </c:pt>
                <c:pt idx="39937">
                  <c:v>1.0170000000000001</c:v>
                </c:pt>
                <c:pt idx="39938">
                  <c:v>1.0170000000000001</c:v>
                </c:pt>
                <c:pt idx="39939">
                  <c:v>1.0170000000000001</c:v>
                </c:pt>
                <c:pt idx="39940">
                  <c:v>1.018</c:v>
                </c:pt>
                <c:pt idx="39941">
                  <c:v>1.018</c:v>
                </c:pt>
                <c:pt idx="39942">
                  <c:v>1.018</c:v>
                </c:pt>
                <c:pt idx="39943">
                  <c:v>1.018</c:v>
                </c:pt>
                <c:pt idx="39944">
                  <c:v>1.0190000000000001</c:v>
                </c:pt>
                <c:pt idx="39945">
                  <c:v>1.0190000000000001</c:v>
                </c:pt>
                <c:pt idx="39946">
                  <c:v>1.0190000000000001</c:v>
                </c:pt>
                <c:pt idx="39947">
                  <c:v>1.0190000000000001</c:v>
                </c:pt>
                <c:pt idx="39948">
                  <c:v>1.0190000000000001</c:v>
                </c:pt>
                <c:pt idx="39949">
                  <c:v>1.018</c:v>
                </c:pt>
                <c:pt idx="39950">
                  <c:v>1.0190000000000001</c:v>
                </c:pt>
                <c:pt idx="39951">
                  <c:v>1.0210000000000001</c:v>
                </c:pt>
                <c:pt idx="39952">
                  <c:v>1.0210000000000001</c:v>
                </c:pt>
                <c:pt idx="39953">
                  <c:v>1.022</c:v>
                </c:pt>
                <c:pt idx="39954">
                  <c:v>1.022</c:v>
                </c:pt>
                <c:pt idx="39955">
                  <c:v>1.0210000000000001</c:v>
                </c:pt>
                <c:pt idx="39956">
                  <c:v>1.02</c:v>
                </c:pt>
                <c:pt idx="39957">
                  <c:v>1.02</c:v>
                </c:pt>
                <c:pt idx="39958">
                  <c:v>1.02</c:v>
                </c:pt>
                <c:pt idx="39959">
                  <c:v>1.0230000000000001</c:v>
                </c:pt>
                <c:pt idx="39960">
                  <c:v>1.022</c:v>
                </c:pt>
                <c:pt idx="39961">
                  <c:v>1.022</c:v>
                </c:pt>
                <c:pt idx="39962">
                  <c:v>1.022</c:v>
                </c:pt>
                <c:pt idx="39963">
                  <c:v>1.022</c:v>
                </c:pt>
                <c:pt idx="39964">
                  <c:v>1.0210000000000001</c:v>
                </c:pt>
                <c:pt idx="39965">
                  <c:v>1.02</c:v>
                </c:pt>
                <c:pt idx="39966">
                  <c:v>1.018</c:v>
                </c:pt>
                <c:pt idx="39967">
                  <c:v>1.018</c:v>
                </c:pt>
                <c:pt idx="39968">
                  <c:v>1.018</c:v>
                </c:pt>
                <c:pt idx="39969">
                  <c:v>1.018</c:v>
                </c:pt>
                <c:pt idx="39970">
                  <c:v>1.0190000000000001</c:v>
                </c:pt>
                <c:pt idx="39971">
                  <c:v>1.0190000000000001</c:v>
                </c:pt>
                <c:pt idx="39972">
                  <c:v>1.0190000000000001</c:v>
                </c:pt>
                <c:pt idx="39973">
                  <c:v>1.022</c:v>
                </c:pt>
                <c:pt idx="39974">
                  <c:v>1.022</c:v>
                </c:pt>
                <c:pt idx="39975">
                  <c:v>1.022</c:v>
                </c:pt>
                <c:pt idx="39976">
                  <c:v>1.02</c:v>
                </c:pt>
                <c:pt idx="39977">
                  <c:v>1.02</c:v>
                </c:pt>
                <c:pt idx="39978">
                  <c:v>1.02</c:v>
                </c:pt>
                <c:pt idx="39979">
                  <c:v>1.02</c:v>
                </c:pt>
                <c:pt idx="39980">
                  <c:v>1.0210000000000001</c:v>
                </c:pt>
                <c:pt idx="39981">
                  <c:v>1.0210000000000001</c:v>
                </c:pt>
                <c:pt idx="39982">
                  <c:v>1.0210000000000001</c:v>
                </c:pt>
                <c:pt idx="39983">
                  <c:v>1.02</c:v>
                </c:pt>
                <c:pt idx="39984">
                  <c:v>1.02</c:v>
                </c:pt>
                <c:pt idx="39985">
                  <c:v>1.0190000000000001</c:v>
                </c:pt>
                <c:pt idx="39986">
                  <c:v>1.0190000000000001</c:v>
                </c:pt>
                <c:pt idx="39987">
                  <c:v>1.018</c:v>
                </c:pt>
                <c:pt idx="39988">
                  <c:v>1.0170000000000001</c:v>
                </c:pt>
                <c:pt idx="39989">
                  <c:v>1.0190000000000001</c:v>
                </c:pt>
                <c:pt idx="39990">
                  <c:v>1.02</c:v>
                </c:pt>
                <c:pt idx="39991">
                  <c:v>1.0190000000000001</c:v>
                </c:pt>
                <c:pt idx="39992">
                  <c:v>1.018</c:v>
                </c:pt>
                <c:pt idx="39993">
                  <c:v>1.0170000000000001</c:v>
                </c:pt>
                <c:pt idx="39994">
                  <c:v>1.018</c:v>
                </c:pt>
                <c:pt idx="39995">
                  <c:v>1.0190000000000001</c:v>
                </c:pt>
                <c:pt idx="39996">
                  <c:v>1.02</c:v>
                </c:pt>
                <c:pt idx="39997">
                  <c:v>1.0210000000000001</c:v>
                </c:pt>
                <c:pt idx="39998">
                  <c:v>1.0210000000000001</c:v>
                </c:pt>
                <c:pt idx="39999">
                  <c:v>1.0210000000000001</c:v>
                </c:pt>
                <c:pt idx="40000">
                  <c:v>1.0230000000000001</c:v>
                </c:pt>
                <c:pt idx="40001">
                  <c:v>1.022</c:v>
                </c:pt>
                <c:pt idx="40002">
                  <c:v>1.02</c:v>
                </c:pt>
                <c:pt idx="40003">
                  <c:v>1.0210000000000001</c:v>
                </c:pt>
                <c:pt idx="40004">
                  <c:v>1.0210000000000001</c:v>
                </c:pt>
                <c:pt idx="40005">
                  <c:v>1.0210000000000001</c:v>
                </c:pt>
                <c:pt idx="40006">
                  <c:v>1.0210000000000001</c:v>
                </c:pt>
                <c:pt idx="40007">
                  <c:v>1.02</c:v>
                </c:pt>
                <c:pt idx="40008">
                  <c:v>1.0190000000000001</c:v>
                </c:pt>
                <c:pt idx="40009">
                  <c:v>1.02</c:v>
                </c:pt>
                <c:pt idx="40010">
                  <c:v>1.02</c:v>
                </c:pt>
                <c:pt idx="40011">
                  <c:v>1.0210000000000001</c:v>
                </c:pt>
                <c:pt idx="40012">
                  <c:v>1.022</c:v>
                </c:pt>
                <c:pt idx="40013">
                  <c:v>1.022</c:v>
                </c:pt>
                <c:pt idx="40014">
                  <c:v>1.02</c:v>
                </c:pt>
                <c:pt idx="40015">
                  <c:v>1.02</c:v>
                </c:pt>
                <c:pt idx="40016">
                  <c:v>1.02</c:v>
                </c:pt>
                <c:pt idx="40017">
                  <c:v>1.022</c:v>
                </c:pt>
                <c:pt idx="40018">
                  <c:v>1.0230000000000001</c:v>
                </c:pt>
                <c:pt idx="40019">
                  <c:v>1.0230000000000001</c:v>
                </c:pt>
                <c:pt idx="40020">
                  <c:v>1.0230000000000001</c:v>
                </c:pt>
                <c:pt idx="40021">
                  <c:v>1.022</c:v>
                </c:pt>
                <c:pt idx="40022">
                  <c:v>1.022</c:v>
                </c:pt>
                <c:pt idx="40023">
                  <c:v>1.0210000000000001</c:v>
                </c:pt>
                <c:pt idx="40024">
                  <c:v>1.0210000000000001</c:v>
                </c:pt>
                <c:pt idx="40025">
                  <c:v>1.02</c:v>
                </c:pt>
                <c:pt idx="40026">
                  <c:v>1.02</c:v>
                </c:pt>
                <c:pt idx="40027">
                  <c:v>1.0210000000000001</c:v>
                </c:pt>
                <c:pt idx="40028">
                  <c:v>1.0210000000000001</c:v>
                </c:pt>
                <c:pt idx="40029">
                  <c:v>1.0210000000000001</c:v>
                </c:pt>
                <c:pt idx="40030">
                  <c:v>1.022</c:v>
                </c:pt>
                <c:pt idx="40031">
                  <c:v>1.0210000000000001</c:v>
                </c:pt>
                <c:pt idx="40032">
                  <c:v>1.0210000000000001</c:v>
                </c:pt>
                <c:pt idx="40033">
                  <c:v>1.02</c:v>
                </c:pt>
                <c:pt idx="40034">
                  <c:v>1.02</c:v>
                </c:pt>
                <c:pt idx="40035">
                  <c:v>1.02</c:v>
                </c:pt>
                <c:pt idx="40036">
                  <c:v>1.0190000000000001</c:v>
                </c:pt>
                <c:pt idx="40037">
                  <c:v>1.018</c:v>
                </c:pt>
                <c:pt idx="40038">
                  <c:v>1.02</c:v>
                </c:pt>
                <c:pt idx="40039">
                  <c:v>1.0210000000000001</c:v>
                </c:pt>
                <c:pt idx="40040">
                  <c:v>1.018</c:v>
                </c:pt>
                <c:pt idx="40041">
                  <c:v>1.0190000000000001</c:v>
                </c:pt>
                <c:pt idx="40042">
                  <c:v>1.0190000000000001</c:v>
                </c:pt>
                <c:pt idx="40043">
                  <c:v>1.0190000000000001</c:v>
                </c:pt>
                <c:pt idx="40044">
                  <c:v>1.018</c:v>
                </c:pt>
                <c:pt idx="40045">
                  <c:v>1.018</c:v>
                </c:pt>
                <c:pt idx="40046">
                  <c:v>1.018</c:v>
                </c:pt>
                <c:pt idx="40047">
                  <c:v>1.018</c:v>
                </c:pt>
                <c:pt idx="40048">
                  <c:v>1.018</c:v>
                </c:pt>
                <c:pt idx="40049">
                  <c:v>1.0190000000000001</c:v>
                </c:pt>
                <c:pt idx="40050">
                  <c:v>1.018</c:v>
                </c:pt>
                <c:pt idx="40051">
                  <c:v>1.018</c:v>
                </c:pt>
                <c:pt idx="40052">
                  <c:v>1.018</c:v>
                </c:pt>
                <c:pt idx="40053">
                  <c:v>1.018</c:v>
                </c:pt>
                <c:pt idx="40054">
                  <c:v>1.018</c:v>
                </c:pt>
                <c:pt idx="40055">
                  <c:v>1.0190000000000001</c:v>
                </c:pt>
                <c:pt idx="40056">
                  <c:v>1.02</c:v>
                </c:pt>
                <c:pt idx="40057">
                  <c:v>1.022</c:v>
                </c:pt>
                <c:pt idx="40058">
                  <c:v>1.0210000000000001</c:v>
                </c:pt>
                <c:pt idx="40059">
                  <c:v>1.0210000000000001</c:v>
                </c:pt>
                <c:pt idx="40060">
                  <c:v>1.02</c:v>
                </c:pt>
                <c:pt idx="40061">
                  <c:v>1.02</c:v>
                </c:pt>
                <c:pt idx="40062">
                  <c:v>1.022</c:v>
                </c:pt>
                <c:pt idx="40063">
                  <c:v>1.024</c:v>
                </c:pt>
                <c:pt idx="40064">
                  <c:v>1.0230000000000001</c:v>
                </c:pt>
                <c:pt idx="40065">
                  <c:v>1.022</c:v>
                </c:pt>
                <c:pt idx="40066">
                  <c:v>1.0210000000000001</c:v>
                </c:pt>
                <c:pt idx="40067">
                  <c:v>1.02</c:v>
                </c:pt>
                <c:pt idx="40068">
                  <c:v>1.02</c:v>
                </c:pt>
                <c:pt idx="40069">
                  <c:v>1.02</c:v>
                </c:pt>
                <c:pt idx="40070">
                  <c:v>1.02</c:v>
                </c:pt>
                <c:pt idx="40071">
                  <c:v>1.02</c:v>
                </c:pt>
                <c:pt idx="40072">
                  <c:v>1.02</c:v>
                </c:pt>
                <c:pt idx="40073">
                  <c:v>1.02</c:v>
                </c:pt>
                <c:pt idx="40074">
                  <c:v>1.02</c:v>
                </c:pt>
                <c:pt idx="40075">
                  <c:v>1.0190000000000001</c:v>
                </c:pt>
                <c:pt idx="40076">
                  <c:v>1.02</c:v>
                </c:pt>
                <c:pt idx="40077">
                  <c:v>1.02</c:v>
                </c:pt>
                <c:pt idx="40078">
                  <c:v>1.018</c:v>
                </c:pt>
                <c:pt idx="40079">
                  <c:v>1.0170000000000001</c:v>
                </c:pt>
                <c:pt idx="40080">
                  <c:v>1.0190000000000001</c:v>
                </c:pt>
                <c:pt idx="40081">
                  <c:v>1.0170000000000001</c:v>
                </c:pt>
                <c:pt idx="40082">
                  <c:v>1.02</c:v>
                </c:pt>
                <c:pt idx="40083">
                  <c:v>1.02</c:v>
                </c:pt>
                <c:pt idx="40084">
                  <c:v>1.0210000000000001</c:v>
                </c:pt>
                <c:pt idx="40085">
                  <c:v>1.02</c:v>
                </c:pt>
                <c:pt idx="40086">
                  <c:v>1.02</c:v>
                </c:pt>
                <c:pt idx="40087">
                  <c:v>1.02</c:v>
                </c:pt>
                <c:pt idx="40088">
                  <c:v>1.02</c:v>
                </c:pt>
                <c:pt idx="40089">
                  <c:v>1.02</c:v>
                </c:pt>
                <c:pt idx="40090">
                  <c:v>1.02</c:v>
                </c:pt>
                <c:pt idx="40091">
                  <c:v>1.0210000000000001</c:v>
                </c:pt>
                <c:pt idx="40092">
                  <c:v>1.0210000000000001</c:v>
                </c:pt>
                <c:pt idx="40093">
                  <c:v>1.02</c:v>
                </c:pt>
                <c:pt idx="40094">
                  <c:v>1.02</c:v>
                </c:pt>
                <c:pt idx="40095">
                  <c:v>1.0190000000000001</c:v>
                </c:pt>
                <c:pt idx="40096">
                  <c:v>1.0190000000000001</c:v>
                </c:pt>
                <c:pt idx="40097">
                  <c:v>1.0190000000000001</c:v>
                </c:pt>
                <c:pt idx="40098">
                  <c:v>1.0190000000000001</c:v>
                </c:pt>
                <c:pt idx="40099">
                  <c:v>1.02</c:v>
                </c:pt>
                <c:pt idx="40100">
                  <c:v>1.022</c:v>
                </c:pt>
                <c:pt idx="40101">
                  <c:v>1.0210000000000001</c:v>
                </c:pt>
                <c:pt idx="40102">
                  <c:v>1.0190000000000001</c:v>
                </c:pt>
                <c:pt idx="40103">
                  <c:v>1.0210000000000001</c:v>
                </c:pt>
                <c:pt idx="40104">
                  <c:v>1.0210000000000001</c:v>
                </c:pt>
                <c:pt idx="40105">
                  <c:v>1.02</c:v>
                </c:pt>
                <c:pt idx="40106">
                  <c:v>1.022</c:v>
                </c:pt>
                <c:pt idx="40107">
                  <c:v>1.022</c:v>
                </c:pt>
                <c:pt idx="40108">
                  <c:v>1.0210000000000001</c:v>
                </c:pt>
                <c:pt idx="40109">
                  <c:v>1.0210000000000001</c:v>
                </c:pt>
                <c:pt idx="40110">
                  <c:v>1.022</c:v>
                </c:pt>
                <c:pt idx="40111">
                  <c:v>1.0210000000000001</c:v>
                </c:pt>
                <c:pt idx="40112">
                  <c:v>1.02</c:v>
                </c:pt>
                <c:pt idx="40113">
                  <c:v>1.02</c:v>
                </c:pt>
                <c:pt idx="40114">
                  <c:v>1.02</c:v>
                </c:pt>
                <c:pt idx="40115">
                  <c:v>1.0190000000000001</c:v>
                </c:pt>
                <c:pt idx="40116">
                  <c:v>1.018</c:v>
                </c:pt>
                <c:pt idx="40117">
                  <c:v>1.018</c:v>
                </c:pt>
                <c:pt idx="40118">
                  <c:v>1.02</c:v>
                </c:pt>
                <c:pt idx="40119">
                  <c:v>1.02</c:v>
                </c:pt>
                <c:pt idx="40120">
                  <c:v>1.02</c:v>
                </c:pt>
                <c:pt idx="40121">
                  <c:v>1.02</c:v>
                </c:pt>
                <c:pt idx="40122">
                  <c:v>1.02</c:v>
                </c:pt>
                <c:pt idx="40123">
                  <c:v>1.0210000000000001</c:v>
                </c:pt>
                <c:pt idx="40124">
                  <c:v>1.02</c:v>
                </c:pt>
                <c:pt idx="40125">
                  <c:v>1.0190000000000001</c:v>
                </c:pt>
                <c:pt idx="40126">
                  <c:v>1.0190000000000001</c:v>
                </c:pt>
                <c:pt idx="40127">
                  <c:v>1.02</c:v>
                </c:pt>
                <c:pt idx="40128">
                  <c:v>1.0190000000000001</c:v>
                </c:pt>
                <c:pt idx="40129">
                  <c:v>1.0190000000000001</c:v>
                </c:pt>
                <c:pt idx="40130">
                  <c:v>1.02</c:v>
                </c:pt>
                <c:pt idx="40131">
                  <c:v>1.0190000000000001</c:v>
                </c:pt>
                <c:pt idx="40132">
                  <c:v>1.018</c:v>
                </c:pt>
                <c:pt idx="40133">
                  <c:v>1.018</c:v>
                </c:pt>
                <c:pt idx="40134">
                  <c:v>1.018</c:v>
                </c:pt>
                <c:pt idx="40135">
                  <c:v>1.018</c:v>
                </c:pt>
                <c:pt idx="40136">
                  <c:v>1.018</c:v>
                </c:pt>
                <c:pt idx="40137">
                  <c:v>1.018</c:v>
                </c:pt>
                <c:pt idx="40138">
                  <c:v>1.0190000000000001</c:v>
                </c:pt>
                <c:pt idx="40139">
                  <c:v>1.0210000000000001</c:v>
                </c:pt>
                <c:pt idx="40140">
                  <c:v>1.02</c:v>
                </c:pt>
                <c:pt idx="40141">
                  <c:v>1.02</c:v>
                </c:pt>
                <c:pt idx="40142">
                  <c:v>1.02</c:v>
                </c:pt>
                <c:pt idx="40143">
                  <c:v>1.018</c:v>
                </c:pt>
                <c:pt idx="40144">
                  <c:v>1.018</c:v>
                </c:pt>
                <c:pt idx="40145">
                  <c:v>1.018</c:v>
                </c:pt>
                <c:pt idx="40146">
                  <c:v>1.018</c:v>
                </c:pt>
                <c:pt idx="40147">
                  <c:v>1.0190000000000001</c:v>
                </c:pt>
                <c:pt idx="40148">
                  <c:v>1.0190000000000001</c:v>
                </c:pt>
                <c:pt idx="40149">
                  <c:v>1.0190000000000001</c:v>
                </c:pt>
                <c:pt idx="40150">
                  <c:v>1.0170000000000001</c:v>
                </c:pt>
                <c:pt idx="40151">
                  <c:v>1.0170000000000001</c:v>
                </c:pt>
                <c:pt idx="40152">
                  <c:v>1.018</c:v>
                </c:pt>
                <c:pt idx="40153">
                  <c:v>1.0190000000000001</c:v>
                </c:pt>
                <c:pt idx="40154">
                  <c:v>1.018</c:v>
                </c:pt>
                <c:pt idx="40155">
                  <c:v>1.02</c:v>
                </c:pt>
                <c:pt idx="40156">
                  <c:v>1.0210000000000001</c:v>
                </c:pt>
                <c:pt idx="40157">
                  <c:v>1.0210000000000001</c:v>
                </c:pt>
                <c:pt idx="40158">
                  <c:v>1.022</c:v>
                </c:pt>
                <c:pt idx="40159">
                  <c:v>1.0210000000000001</c:v>
                </c:pt>
                <c:pt idx="40160">
                  <c:v>1.022</c:v>
                </c:pt>
                <c:pt idx="40161">
                  <c:v>1.0210000000000001</c:v>
                </c:pt>
                <c:pt idx="40162">
                  <c:v>1.0210000000000001</c:v>
                </c:pt>
                <c:pt idx="40163">
                  <c:v>1.02</c:v>
                </c:pt>
                <c:pt idx="40164">
                  <c:v>1.0190000000000001</c:v>
                </c:pt>
                <c:pt idx="40165">
                  <c:v>1.02</c:v>
                </c:pt>
                <c:pt idx="40166">
                  <c:v>1.02</c:v>
                </c:pt>
                <c:pt idx="40167">
                  <c:v>1.02</c:v>
                </c:pt>
                <c:pt idx="40168">
                  <c:v>1.0190000000000001</c:v>
                </c:pt>
                <c:pt idx="40169">
                  <c:v>1.0190000000000001</c:v>
                </c:pt>
                <c:pt idx="40170">
                  <c:v>1.02</c:v>
                </c:pt>
                <c:pt idx="40171">
                  <c:v>1.022</c:v>
                </c:pt>
                <c:pt idx="40172">
                  <c:v>1.022</c:v>
                </c:pt>
                <c:pt idx="40173">
                  <c:v>1.0230000000000001</c:v>
                </c:pt>
                <c:pt idx="40174">
                  <c:v>1.022</c:v>
                </c:pt>
                <c:pt idx="40175">
                  <c:v>1.022</c:v>
                </c:pt>
                <c:pt idx="40176">
                  <c:v>1.022</c:v>
                </c:pt>
                <c:pt idx="40177">
                  <c:v>1.0210000000000001</c:v>
                </c:pt>
                <c:pt idx="40178">
                  <c:v>1.0210000000000001</c:v>
                </c:pt>
                <c:pt idx="40179">
                  <c:v>1.0230000000000001</c:v>
                </c:pt>
                <c:pt idx="40180">
                  <c:v>1.0230000000000001</c:v>
                </c:pt>
                <c:pt idx="40181">
                  <c:v>1.022</c:v>
                </c:pt>
                <c:pt idx="40182">
                  <c:v>1.022</c:v>
                </c:pt>
                <c:pt idx="40183">
                  <c:v>1.022</c:v>
                </c:pt>
                <c:pt idx="40184">
                  <c:v>1.0230000000000001</c:v>
                </c:pt>
                <c:pt idx="40185">
                  <c:v>1.022</c:v>
                </c:pt>
                <c:pt idx="40186">
                  <c:v>1.0230000000000001</c:v>
                </c:pt>
                <c:pt idx="40187">
                  <c:v>1.024</c:v>
                </c:pt>
                <c:pt idx="40188">
                  <c:v>1.024</c:v>
                </c:pt>
                <c:pt idx="40189">
                  <c:v>1.0230000000000001</c:v>
                </c:pt>
                <c:pt idx="40190">
                  <c:v>1.0230000000000001</c:v>
                </c:pt>
                <c:pt idx="40191">
                  <c:v>1.0230000000000001</c:v>
                </c:pt>
                <c:pt idx="40192">
                  <c:v>1.0230000000000001</c:v>
                </c:pt>
                <c:pt idx="40193">
                  <c:v>1.022</c:v>
                </c:pt>
                <c:pt idx="40194">
                  <c:v>1.022</c:v>
                </c:pt>
                <c:pt idx="40195">
                  <c:v>1.022</c:v>
                </c:pt>
                <c:pt idx="40196">
                  <c:v>1.022</c:v>
                </c:pt>
                <c:pt idx="40197">
                  <c:v>1.022</c:v>
                </c:pt>
                <c:pt idx="40198">
                  <c:v>1.0230000000000001</c:v>
                </c:pt>
                <c:pt idx="40199">
                  <c:v>1.0249999999999999</c:v>
                </c:pt>
                <c:pt idx="40200">
                  <c:v>1.0230000000000001</c:v>
                </c:pt>
                <c:pt idx="40201">
                  <c:v>1.0210000000000001</c:v>
                </c:pt>
                <c:pt idx="40202">
                  <c:v>1.02</c:v>
                </c:pt>
                <c:pt idx="40203">
                  <c:v>1.02</c:v>
                </c:pt>
                <c:pt idx="40204">
                  <c:v>1.022</c:v>
                </c:pt>
                <c:pt idx="40205">
                  <c:v>1.0210000000000001</c:v>
                </c:pt>
                <c:pt idx="40206">
                  <c:v>1.0210000000000001</c:v>
                </c:pt>
                <c:pt idx="40207">
                  <c:v>1.0210000000000001</c:v>
                </c:pt>
                <c:pt idx="40208">
                  <c:v>1.0210000000000001</c:v>
                </c:pt>
                <c:pt idx="40209">
                  <c:v>1.0210000000000001</c:v>
                </c:pt>
                <c:pt idx="40210">
                  <c:v>1.0210000000000001</c:v>
                </c:pt>
                <c:pt idx="40211">
                  <c:v>1.0230000000000001</c:v>
                </c:pt>
                <c:pt idx="40212">
                  <c:v>1.0230000000000001</c:v>
                </c:pt>
                <c:pt idx="40213">
                  <c:v>1.022</c:v>
                </c:pt>
                <c:pt idx="40214">
                  <c:v>1.0210000000000001</c:v>
                </c:pt>
                <c:pt idx="40215">
                  <c:v>1.0210000000000001</c:v>
                </c:pt>
                <c:pt idx="40216">
                  <c:v>1.0190000000000001</c:v>
                </c:pt>
                <c:pt idx="40217">
                  <c:v>1.018</c:v>
                </c:pt>
                <c:pt idx="40218">
                  <c:v>1.0190000000000001</c:v>
                </c:pt>
                <c:pt idx="40219">
                  <c:v>1.0210000000000001</c:v>
                </c:pt>
                <c:pt idx="40220">
                  <c:v>1.02</c:v>
                </c:pt>
                <c:pt idx="40221">
                  <c:v>1.02</c:v>
                </c:pt>
                <c:pt idx="40222">
                  <c:v>1.0210000000000001</c:v>
                </c:pt>
                <c:pt idx="40223">
                  <c:v>1.0210000000000001</c:v>
                </c:pt>
                <c:pt idx="40224">
                  <c:v>1.0190000000000001</c:v>
                </c:pt>
                <c:pt idx="40225">
                  <c:v>1.0190000000000001</c:v>
                </c:pt>
                <c:pt idx="40226">
                  <c:v>1.0210000000000001</c:v>
                </c:pt>
                <c:pt idx="40227">
                  <c:v>1.022</c:v>
                </c:pt>
                <c:pt idx="40228">
                  <c:v>1.0230000000000001</c:v>
                </c:pt>
                <c:pt idx="40229">
                  <c:v>1.024</c:v>
                </c:pt>
                <c:pt idx="40230">
                  <c:v>1.0230000000000001</c:v>
                </c:pt>
                <c:pt idx="40231">
                  <c:v>1.0230000000000001</c:v>
                </c:pt>
                <c:pt idx="40232">
                  <c:v>1.022</c:v>
                </c:pt>
                <c:pt idx="40233">
                  <c:v>1.022</c:v>
                </c:pt>
                <c:pt idx="40234">
                  <c:v>1.022</c:v>
                </c:pt>
                <c:pt idx="40235">
                  <c:v>1.022</c:v>
                </c:pt>
                <c:pt idx="40236">
                  <c:v>1.0210000000000001</c:v>
                </c:pt>
                <c:pt idx="40237">
                  <c:v>1.0210000000000001</c:v>
                </c:pt>
                <c:pt idx="40238">
                  <c:v>1.022</c:v>
                </c:pt>
                <c:pt idx="40239">
                  <c:v>1.022</c:v>
                </c:pt>
                <c:pt idx="40240">
                  <c:v>1.0230000000000001</c:v>
                </c:pt>
                <c:pt idx="40241">
                  <c:v>1.022</c:v>
                </c:pt>
                <c:pt idx="40242">
                  <c:v>1.022</c:v>
                </c:pt>
                <c:pt idx="40243">
                  <c:v>1.022</c:v>
                </c:pt>
                <c:pt idx="40244">
                  <c:v>1.0230000000000001</c:v>
                </c:pt>
                <c:pt idx="40245">
                  <c:v>1.022</c:v>
                </c:pt>
                <c:pt idx="40246">
                  <c:v>1.0210000000000001</c:v>
                </c:pt>
                <c:pt idx="40247">
                  <c:v>1.022</c:v>
                </c:pt>
                <c:pt idx="40248">
                  <c:v>1.0210000000000001</c:v>
                </c:pt>
                <c:pt idx="40249">
                  <c:v>1.0210000000000001</c:v>
                </c:pt>
                <c:pt idx="40250">
                  <c:v>1.022</c:v>
                </c:pt>
                <c:pt idx="40251">
                  <c:v>1.0210000000000001</c:v>
                </c:pt>
                <c:pt idx="40252">
                  <c:v>1.0210000000000001</c:v>
                </c:pt>
                <c:pt idx="40253">
                  <c:v>1.0210000000000001</c:v>
                </c:pt>
                <c:pt idx="40254">
                  <c:v>1.022</c:v>
                </c:pt>
                <c:pt idx="40255">
                  <c:v>1.0230000000000001</c:v>
                </c:pt>
                <c:pt idx="40256">
                  <c:v>1.0230000000000001</c:v>
                </c:pt>
                <c:pt idx="40257">
                  <c:v>1.024</c:v>
                </c:pt>
                <c:pt idx="40258">
                  <c:v>1.0249999999999999</c:v>
                </c:pt>
                <c:pt idx="40259">
                  <c:v>1.024</c:v>
                </c:pt>
                <c:pt idx="40260">
                  <c:v>1.024</c:v>
                </c:pt>
                <c:pt idx="40261">
                  <c:v>1.024</c:v>
                </c:pt>
                <c:pt idx="40262">
                  <c:v>1.024</c:v>
                </c:pt>
                <c:pt idx="40263">
                  <c:v>1.0230000000000001</c:v>
                </c:pt>
                <c:pt idx="40264">
                  <c:v>1.0230000000000001</c:v>
                </c:pt>
                <c:pt idx="40265">
                  <c:v>1.022</c:v>
                </c:pt>
                <c:pt idx="40266">
                  <c:v>1.0210000000000001</c:v>
                </c:pt>
                <c:pt idx="40267">
                  <c:v>1.02</c:v>
                </c:pt>
                <c:pt idx="40268">
                  <c:v>1.0210000000000001</c:v>
                </c:pt>
                <c:pt idx="40269">
                  <c:v>1.0210000000000001</c:v>
                </c:pt>
                <c:pt idx="40270">
                  <c:v>1.0210000000000001</c:v>
                </c:pt>
                <c:pt idx="40271">
                  <c:v>1.0210000000000001</c:v>
                </c:pt>
                <c:pt idx="40272">
                  <c:v>1.0210000000000001</c:v>
                </c:pt>
                <c:pt idx="40273">
                  <c:v>1.022</c:v>
                </c:pt>
                <c:pt idx="40274">
                  <c:v>1.0230000000000001</c:v>
                </c:pt>
                <c:pt idx="40275">
                  <c:v>1.024</c:v>
                </c:pt>
                <c:pt idx="40276">
                  <c:v>1.024</c:v>
                </c:pt>
                <c:pt idx="40277">
                  <c:v>1.024</c:v>
                </c:pt>
                <c:pt idx="40278">
                  <c:v>1.024</c:v>
                </c:pt>
                <c:pt idx="40279">
                  <c:v>1.024</c:v>
                </c:pt>
                <c:pt idx="40280">
                  <c:v>1.024</c:v>
                </c:pt>
                <c:pt idx="40281">
                  <c:v>1.024</c:v>
                </c:pt>
                <c:pt idx="40282">
                  <c:v>1.0230000000000001</c:v>
                </c:pt>
                <c:pt idx="40283">
                  <c:v>1.0230000000000001</c:v>
                </c:pt>
                <c:pt idx="40284">
                  <c:v>1.022</c:v>
                </c:pt>
                <c:pt idx="40285">
                  <c:v>1.0210000000000001</c:v>
                </c:pt>
                <c:pt idx="40286">
                  <c:v>1.02</c:v>
                </c:pt>
                <c:pt idx="40287">
                  <c:v>1.0210000000000001</c:v>
                </c:pt>
                <c:pt idx="40288">
                  <c:v>1.022</c:v>
                </c:pt>
                <c:pt idx="40289">
                  <c:v>1.022</c:v>
                </c:pt>
                <c:pt idx="40290">
                  <c:v>1.022</c:v>
                </c:pt>
                <c:pt idx="40291">
                  <c:v>1.0230000000000001</c:v>
                </c:pt>
                <c:pt idx="40292">
                  <c:v>1.0249999999999999</c:v>
                </c:pt>
                <c:pt idx="40293">
                  <c:v>1.026</c:v>
                </c:pt>
                <c:pt idx="40294">
                  <c:v>1.024</c:v>
                </c:pt>
                <c:pt idx="40295">
                  <c:v>1.024</c:v>
                </c:pt>
                <c:pt idx="40296">
                  <c:v>1.024</c:v>
                </c:pt>
                <c:pt idx="40297">
                  <c:v>1.024</c:v>
                </c:pt>
                <c:pt idx="40298">
                  <c:v>1.024</c:v>
                </c:pt>
                <c:pt idx="40299">
                  <c:v>1.024</c:v>
                </c:pt>
                <c:pt idx="40300">
                  <c:v>1.0230000000000001</c:v>
                </c:pt>
                <c:pt idx="40301">
                  <c:v>1.022</c:v>
                </c:pt>
                <c:pt idx="40302">
                  <c:v>1.022</c:v>
                </c:pt>
                <c:pt idx="40303">
                  <c:v>1.024</c:v>
                </c:pt>
                <c:pt idx="40304">
                  <c:v>1.024</c:v>
                </c:pt>
                <c:pt idx="40305">
                  <c:v>1.024</c:v>
                </c:pt>
                <c:pt idx="40306">
                  <c:v>1.0249999999999999</c:v>
                </c:pt>
                <c:pt idx="40307">
                  <c:v>1.024</c:v>
                </c:pt>
                <c:pt idx="40308">
                  <c:v>1.0249999999999999</c:v>
                </c:pt>
                <c:pt idx="40309">
                  <c:v>1.024</c:v>
                </c:pt>
                <c:pt idx="40310">
                  <c:v>1.0230000000000001</c:v>
                </c:pt>
                <c:pt idx="40311">
                  <c:v>1.022</c:v>
                </c:pt>
                <c:pt idx="40312">
                  <c:v>1.0210000000000001</c:v>
                </c:pt>
                <c:pt idx="40313">
                  <c:v>1.0210000000000001</c:v>
                </c:pt>
                <c:pt idx="40314">
                  <c:v>1.02</c:v>
                </c:pt>
                <c:pt idx="40315">
                  <c:v>1.022</c:v>
                </c:pt>
                <c:pt idx="40316">
                  <c:v>1.0210000000000001</c:v>
                </c:pt>
                <c:pt idx="40317">
                  <c:v>1.0210000000000001</c:v>
                </c:pt>
                <c:pt idx="40318">
                  <c:v>1.0210000000000001</c:v>
                </c:pt>
                <c:pt idx="40319">
                  <c:v>1.0230000000000001</c:v>
                </c:pt>
                <c:pt idx="40320">
                  <c:v>1.0210000000000001</c:v>
                </c:pt>
                <c:pt idx="40321">
                  <c:v>1.02</c:v>
                </c:pt>
                <c:pt idx="40322">
                  <c:v>1.0210000000000001</c:v>
                </c:pt>
                <c:pt idx="40323">
                  <c:v>1.0230000000000001</c:v>
                </c:pt>
                <c:pt idx="40324">
                  <c:v>1.0230000000000001</c:v>
                </c:pt>
                <c:pt idx="40325">
                  <c:v>1.024</c:v>
                </c:pt>
                <c:pt idx="40326">
                  <c:v>1.0230000000000001</c:v>
                </c:pt>
                <c:pt idx="40327">
                  <c:v>1.022</c:v>
                </c:pt>
                <c:pt idx="40328">
                  <c:v>1.0230000000000001</c:v>
                </c:pt>
                <c:pt idx="40329">
                  <c:v>1.0210000000000001</c:v>
                </c:pt>
                <c:pt idx="40330">
                  <c:v>1.0210000000000001</c:v>
                </c:pt>
                <c:pt idx="40331">
                  <c:v>1.022</c:v>
                </c:pt>
                <c:pt idx="40332">
                  <c:v>1.02</c:v>
                </c:pt>
                <c:pt idx="40333">
                  <c:v>1.02</c:v>
                </c:pt>
                <c:pt idx="40334">
                  <c:v>1.02</c:v>
                </c:pt>
                <c:pt idx="40335">
                  <c:v>1.02</c:v>
                </c:pt>
                <c:pt idx="40336">
                  <c:v>1.0210000000000001</c:v>
                </c:pt>
                <c:pt idx="40337">
                  <c:v>1.0210000000000001</c:v>
                </c:pt>
                <c:pt idx="40338">
                  <c:v>1.0210000000000001</c:v>
                </c:pt>
                <c:pt idx="40339">
                  <c:v>1.0210000000000001</c:v>
                </c:pt>
                <c:pt idx="40340">
                  <c:v>1.022</c:v>
                </c:pt>
                <c:pt idx="40341">
                  <c:v>1.0210000000000001</c:v>
                </c:pt>
                <c:pt idx="40342">
                  <c:v>1.0210000000000001</c:v>
                </c:pt>
                <c:pt idx="40343">
                  <c:v>1.02</c:v>
                </c:pt>
                <c:pt idx="40344">
                  <c:v>1.02</c:v>
                </c:pt>
                <c:pt idx="40345">
                  <c:v>1.02</c:v>
                </c:pt>
                <c:pt idx="40346">
                  <c:v>1.0210000000000001</c:v>
                </c:pt>
                <c:pt idx="40347">
                  <c:v>1.02</c:v>
                </c:pt>
                <c:pt idx="40348">
                  <c:v>1.02</c:v>
                </c:pt>
                <c:pt idx="40349">
                  <c:v>1.02</c:v>
                </c:pt>
                <c:pt idx="40350">
                  <c:v>1.0190000000000001</c:v>
                </c:pt>
                <c:pt idx="40351">
                  <c:v>1.02</c:v>
                </c:pt>
                <c:pt idx="40352">
                  <c:v>1.02</c:v>
                </c:pt>
                <c:pt idx="40353">
                  <c:v>1.0210000000000001</c:v>
                </c:pt>
                <c:pt idx="40354">
                  <c:v>1.02</c:v>
                </c:pt>
                <c:pt idx="40355">
                  <c:v>1.0190000000000001</c:v>
                </c:pt>
                <c:pt idx="40356">
                  <c:v>1.02</c:v>
                </c:pt>
                <c:pt idx="40357">
                  <c:v>1.018</c:v>
                </c:pt>
                <c:pt idx="40358">
                  <c:v>1.018</c:v>
                </c:pt>
                <c:pt idx="40359">
                  <c:v>1.0190000000000001</c:v>
                </c:pt>
                <c:pt idx="40360">
                  <c:v>1.0190000000000001</c:v>
                </c:pt>
                <c:pt idx="40361">
                  <c:v>1.02</c:v>
                </c:pt>
                <c:pt idx="40362">
                  <c:v>1.02</c:v>
                </c:pt>
                <c:pt idx="40363">
                  <c:v>1.02</c:v>
                </c:pt>
                <c:pt idx="40364">
                  <c:v>1.0210000000000001</c:v>
                </c:pt>
                <c:pt idx="40365">
                  <c:v>1.0210000000000001</c:v>
                </c:pt>
                <c:pt idx="40366">
                  <c:v>1.0190000000000001</c:v>
                </c:pt>
                <c:pt idx="40367">
                  <c:v>1.018</c:v>
                </c:pt>
                <c:pt idx="40368">
                  <c:v>1.0190000000000001</c:v>
                </c:pt>
                <c:pt idx="40369">
                  <c:v>1.0210000000000001</c:v>
                </c:pt>
                <c:pt idx="40370">
                  <c:v>1.0210000000000001</c:v>
                </c:pt>
                <c:pt idx="40371">
                  <c:v>1.02</c:v>
                </c:pt>
                <c:pt idx="40372">
                  <c:v>1.0210000000000001</c:v>
                </c:pt>
                <c:pt idx="40373">
                  <c:v>1.02</c:v>
                </c:pt>
                <c:pt idx="40374">
                  <c:v>1.02</c:v>
                </c:pt>
                <c:pt idx="40375">
                  <c:v>1.0210000000000001</c:v>
                </c:pt>
                <c:pt idx="40376">
                  <c:v>1.0210000000000001</c:v>
                </c:pt>
                <c:pt idx="40377">
                  <c:v>1.02</c:v>
                </c:pt>
                <c:pt idx="40378">
                  <c:v>1.02</c:v>
                </c:pt>
                <c:pt idx="40379">
                  <c:v>1.0210000000000001</c:v>
                </c:pt>
                <c:pt idx="40380">
                  <c:v>1.0210000000000001</c:v>
                </c:pt>
                <c:pt idx="40381">
                  <c:v>1.022</c:v>
                </c:pt>
                <c:pt idx="40382">
                  <c:v>1.0210000000000001</c:v>
                </c:pt>
                <c:pt idx="40383">
                  <c:v>1.0210000000000001</c:v>
                </c:pt>
                <c:pt idx="40384">
                  <c:v>1.02</c:v>
                </c:pt>
                <c:pt idx="40385">
                  <c:v>1.02</c:v>
                </c:pt>
                <c:pt idx="40386">
                  <c:v>1.02</c:v>
                </c:pt>
                <c:pt idx="40387">
                  <c:v>1.02</c:v>
                </c:pt>
                <c:pt idx="40388">
                  <c:v>1.02</c:v>
                </c:pt>
                <c:pt idx="40389">
                  <c:v>1.02</c:v>
                </c:pt>
                <c:pt idx="40390">
                  <c:v>1.0210000000000001</c:v>
                </c:pt>
                <c:pt idx="40391">
                  <c:v>1.0230000000000001</c:v>
                </c:pt>
                <c:pt idx="40392">
                  <c:v>1.0230000000000001</c:v>
                </c:pt>
                <c:pt idx="40393">
                  <c:v>1.0230000000000001</c:v>
                </c:pt>
                <c:pt idx="40394">
                  <c:v>1.0230000000000001</c:v>
                </c:pt>
                <c:pt idx="40395">
                  <c:v>1.022</c:v>
                </c:pt>
                <c:pt idx="40396">
                  <c:v>1.022</c:v>
                </c:pt>
                <c:pt idx="40397">
                  <c:v>1.022</c:v>
                </c:pt>
                <c:pt idx="40398">
                  <c:v>1.0210000000000001</c:v>
                </c:pt>
                <c:pt idx="40399">
                  <c:v>1.0210000000000001</c:v>
                </c:pt>
                <c:pt idx="40400">
                  <c:v>1.0210000000000001</c:v>
                </c:pt>
                <c:pt idx="40401">
                  <c:v>1.02</c:v>
                </c:pt>
                <c:pt idx="40402">
                  <c:v>1.02</c:v>
                </c:pt>
                <c:pt idx="40403">
                  <c:v>1.02</c:v>
                </c:pt>
                <c:pt idx="40404">
                  <c:v>1.02</c:v>
                </c:pt>
                <c:pt idx="40405">
                  <c:v>1.018</c:v>
                </c:pt>
                <c:pt idx="40406">
                  <c:v>1.018</c:v>
                </c:pt>
                <c:pt idx="40407">
                  <c:v>1.018</c:v>
                </c:pt>
                <c:pt idx="40408">
                  <c:v>1.018</c:v>
                </c:pt>
                <c:pt idx="40409">
                  <c:v>1.02</c:v>
                </c:pt>
                <c:pt idx="40410">
                  <c:v>1.02</c:v>
                </c:pt>
                <c:pt idx="40411">
                  <c:v>1.02</c:v>
                </c:pt>
                <c:pt idx="40412">
                  <c:v>1.02</c:v>
                </c:pt>
                <c:pt idx="40413">
                  <c:v>1.0210000000000001</c:v>
                </c:pt>
                <c:pt idx="40414">
                  <c:v>1.0210000000000001</c:v>
                </c:pt>
                <c:pt idx="40415">
                  <c:v>1.02</c:v>
                </c:pt>
                <c:pt idx="40416">
                  <c:v>1.02</c:v>
                </c:pt>
                <c:pt idx="40417">
                  <c:v>1.022</c:v>
                </c:pt>
                <c:pt idx="40418">
                  <c:v>1.022</c:v>
                </c:pt>
                <c:pt idx="40419">
                  <c:v>1.022</c:v>
                </c:pt>
                <c:pt idx="40420">
                  <c:v>1.022</c:v>
                </c:pt>
                <c:pt idx="40421">
                  <c:v>1.0210000000000001</c:v>
                </c:pt>
                <c:pt idx="40422">
                  <c:v>1.0210000000000001</c:v>
                </c:pt>
                <c:pt idx="40423">
                  <c:v>1.02</c:v>
                </c:pt>
                <c:pt idx="40424">
                  <c:v>1.0190000000000001</c:v>
                </c:pt>
                <c:pt idx="40425">
                  <c:v>1.02</c:v>
                </c:pt>
                <c:pt idx="40426">
                  <c:v>1.0210000000000001</c:v>
                </c:pt>
                <c:pt idx="40427">
                  <c:v>1.0210000000000001</c:v>
                </c:pt>
                <c:pt idx="40428">
                  <c:v>1.0210000000000001</c:v>
                </c:pt>
                <c:pt idx="40429">
                  <c:v>1.02</c:v>
                </c:pt>
                <c:pt idx="40430">
                  <c:v>1.02</c:v>
                </c:pt>
                <c:pt idx="40431">
                  <c:v>1.02</c:v>
                </c:pt>
                <c:pt idx="40432">
                  <c:v>1.0210000000000001</c:v>
                </c:pt>
                <c:pt idx="40433">
                  <c:v>1.0210000000000001</c:v>
                </c:pt>
                <c:pt idx="40434">
                  <c:v>1.0210000000000001</c:v>
                </c:pt>
                <c:pt idx="40435">
                  <c:v>1.0210000000000001</c:v>
                </c:pt>
                <c:pt idx="40436">
                  <c:v>1.022</c:v>
                </c:pt>
                <c:pt idx="40437">
                  <c:v>1.0210000000000001</c:v>
                </c:pt>
                <c:pt idx="40438">
                  <c:v>1.0210000000000001</c:v>
                </c:pt>
                <c:pt idx="40439">
                  <c:v>1.02</c:v>
                </c:pt>
                <c:pt idx="40440">
                  <c:v>1.022</c:v>
                </c:pt>
                <c:pt idx="40441">
                  <c:v>1.022</c:v>
                </c:pt>
                <c:pt idx="40442">
                  <c:v>1.0210000000000001</c:v>
                </c:pt>
                <c:pt idx="40443">
                  <c:v>1.0230000000000001</c:v>
                </c:pt>
                <c:pt idx="40444">
                  <c:v>1.024</c:v>
                </c:pt>
                <c:pt idx="40445">
                  <c:v>1.024</c:v>
                </c:pt>
                <c:pt idx="40446">
                  <c:v>1.024</c:v>
                </c:pt>
                <c:pt idx="40447">
                  <c:v>1.0249999999999999</c:v>
                </c:pt>
                <c:pt idx="40448">
                  <c:v>1.0249999999999999</c:v>
                </c:pt>
                <c:pt idx="40449">
                  <c:v>1.0249999999999999</c:v>
                </c:pt>
                <c:pt idx="40450">
                  <c:v>1.024</c:v>
                </c:pt>
                <c:pt idx="40451">
                  <c:v>1.024</c:v>
                </c:pt>
                <c:pt idx="40452">
                  <c:v>1.0230000000000001</c:v>
                </c:pt>
                <c:pt idx="40453">
                  <c:v>1.024</c:v>
                </c:pt>
                <c:pt idx="40454">
                  <c:v>1.022</c:v>
                </c:pt>
                <c:pt idx="40455">
                  <c:v>1.0210000000000001</c:v>
                </c:pt>
                <c:pt idx="40456">
                  <c:v>1.0210000000000001</c:v>
                </c:pt>
                <c:pt idx="40457">
                  <c:v>1.0210000000000001</c:v>
                </c:pt>
                <c:pt idx="40458">
                  <c:v>1.0190000000000001</c:v>
                </c:pt>
                <c:pt idx="40459">
                  <c:v>1.0190000000000001</c:v>
                </c:pt>
                <c:pt idx="40460">
                  <c:v>1.0190000000000001</c:v>
                </c:pt>
                <c:pt idx="40461">
                  <c:v>1.0210000000000001</c:v>
                </c:pt>
                <c:pt idx="40462">
                  <c:v>1.02</c:v>
                </c:pt>
                <c:pt idx="40463">
                  <c:v>1.02</c:v>
                </c:pt>
                <c:pt idx="40464">
                  <c:v>1.0210000000000001</c:v>
                </c:pt>
                <c:pt idx="40465">
                  <c:v>1.0210000000000001</c:v>
                </c:pt>
                <c:pt idx="40466">
                  <c:v>1.0210000000000001</c:v>
                </c:pt>
                <c:pt idx="40467">
                  <c:v>1.02</c:v>
                </c:pt>
                <c:pt idx="40468">
                  <c:v>1.0210000000000001</c:v>
                </c:pt>
                <c:pt idx="40469">
                  <c:v>1.02</c:v>
                </c:pt>
                <c:pt idx="40470">
                  <c:v>1.0210000000000001</c:v>
                </c:pt>
                <c:pt idx="40471">
                  <c:v>1.0210000000000001</c:v>
                </c:pt>
                <c:pt idx="40472">
                  <c:v>1.02</c:v>
                </c:pt>
                <c:pt idx="40473">
                  <c:v>1.0210000000000001</c:v>
                </c:pt>
                <c:pt idx="40474">
                  <c:v>1.022</c:v>
                </c:pt>
                <c:pt idx="40475">
                  <c:v>1.022</c:v>
                </c:pt>
                <c:pt idx="40476">
                  <c:v>1.0210000000000001</c:v>
                </c:pt>
                <c:pt idx="40477">
                  <c:v>1.0210000000000001</c:v>
                </c:pt>
                <c:pt idx="40478">
                  <c:v>1.0210000000000001</c:v>
                </c:pt>
                <c:pt idx="40479">
                  <c:v>1.022</c:v>
                </c:pt>
                <c:pt idx="40480">
                  <c:v>1.022</c:v>
                </c:pt>
                <c:pt idx="40481">
                  <c:v>1.0210000000000001</c:v>
                </c:pt>
                <c:pt idx="40482">
                  <c:v>1.02</c:v>
                </c:pt>
                <c:pt idx="40483">
                  <c:v>1.02</c:v>
                </c:pt>
                <c:pt idx="40484">
                  <c:v>1.02</c:v>
                </c:pt>
                <c:pt idx="40485">
                  <c:v>1.0210000000000001</c:v>
                </c:pt>
                <c:pt idx="40486">
                  <c:v>1.022</c:v>
                </c:pt>
                <c:pt idx="40487">
                  <c:v>1.0230000000000001</c:v>
                </c:pt>
                <c:pt idx="40488">
                  <c:v>1.022</c:v>
                </c:pt>
                <c:pt idx="40489">
                  <c:v>1.022</c:v>
                </c:pt>
                <c:pt idx="40490">
                  <c:v>1.022</c:v>
                </c:pt>
                <c:pt idx="40491">
                  <c:v>1.0210000000000001</c:v>
                </c:pt>
                <c:pt idx="40492">
                  <c:v>1.0190000000000001</c:v>
                </c:pt>
                <c:pt idx="40493">
                  <c:v>1.0190000000000001</c:v>
                </c:pt>
                <c:pt idx="40494">
                  <c:v>1.02</c:v>
                </c:pt>
                <c:pt idx="40495">
                  <c:v>1.02</c:v>
                </c:pt>
                <c:pt idx="40496">
                  <c:v>1.018</c:v>
                </c:pt>
                <c:pt idx="40497">
                  <c:v>1.0170000000000001</c:v>
                </c:pt>
                <c:pt idx="40498">
                  <c:v>1.0190000000000001</c:v>
                </c:pt>
                <c:pt idx="40499">
                  <c:v>1.02</c:v>
                </c:pt>
                <c:pt idx="40500">
                  <c:v>1.0210000000000001</c:v>
                </c:pt>
                <c:pt idx="40501">
                  <c:v>1.0210000000000001</c:v>
                </c:pt>
                <c:pt idx="40502">
                  <c:v>1.0210000000000001</c:v>
                </c:pt>
                <c:pt idx="40503">
                  <c:v>1.02</c:v>
                </c:pt>
                <c:pt idx="40504">
                  <c:v>1.02</c:v>
                </c:pt>
                <c:pt idx="40505">
                  <c:v>1.02</c:v>
                </c:pt>
                <c:pt idx="40506">
                  <c:v>1.02</c:v>
                </c:pt>
                <c:pt idx="40507">
                  <c:v>1.0210000000000001</c:v>
                </c:pt>
                <c:pt idx="40508">
                  <c:v>1.022</c:v>
                </c:pt>
                <c:pt idx="40509">
                  <c:v>1.022</c:v>
                </c:pt>
                <c:pt idx="40510">
                  <c:v>1.0210000000000001</c:v>
                </c:pt>
                <c:pt idx="40511">
                  <c:v>1.022</c:v>
                </c:pt>
                <c:pt idx="40512">
                  <c:v>1.0230000000000001</c:v>
                </c:pt>
                <c:pt idx="40513">
                  <c:v>1.022</c:v>
                </c:pt>
                <c:pt idx="40514">
                  <c:v>1.022</c:v>
                </c:pt>
                <c:pt idx="40515">
                  <c:v>1.022</c:v>
                </c:pt>
                <c:pt idx="40516">
                  <c:v>1.0210000000000001</c:v>
                </c:pt>
                <c:pt idx="40517">
                  <c:v>1.022</c:v>
                </c:pt>
                <c:pt idx="40518">
                  <c:v>1.022</c:v>
                </c:pt>
                <c:pt idx="40519">
                  <c:v>1.022</c:v>
                </c:pt>
                <c:pt idx="40520">
                  <c:v>1.022</c:v>
                </c:pt>
                <c:pt idx="40521">
                  <c:v>1.02</c:v>
                </c:pt>
                <c:pt idx="40522">
                  <c:v>1.022</c:v>
                </c:pt>
                <c:pt idx="40523">
                  <c:v>1.0230000000000001</c:v>
                </c:pt>
                <c:pt idx="40524">
                  <c:v>1.022</c:v>
                </c:pt>
                <c:pt idx="40525">
                  <c:v>1.0210000000000001</c:v>
                </c:pt>
                <c:pt idx="40526">
                  <c:v>1.0230000000000001</c:v>
                </c:pt>
                <c:pt idx="40527">
                  <c:v>1.0210000000000001</c:v>
                </c:pt>
                <c:pt idx="40528">
                  <c:v>1.022</c:v>
                </c:pt>
                <c:pt idx="40529">
                  <c:v>1.0230000000000001</c:v>
                </c:pt>
                <c:pt idx="40530">
                  <c:v>1.022</c:v>
                </c:pt>
                <c:pt idx="40531">
                  <c:v>1.0210000000000001</c:v>
                </c:pt>
                <c:pt idx="40532">
                  <c:v>1.0210000000000001</c:v>
                </c:pt>
                <c:pt idx="40533">
                  <c:v>1.022</c:v>
                </c:pt>
                <c:pt idx="40534">
                  <c:v>1.022</c:v>
                </c:pt>
                <c:pt idx="40535">
                  <c:v>1.0210000000000001</c:v>
                </c:pt>
                <c:pt idx="40536">
                  <c:v>1.018</c:v>
                </c:pt>
                <c:pt idx="40537">
                  <c:v>1.02</c:v>
                </c:pt>
                <c:pt idx="40538">
                  <c:v>1.0190000000000001</c:v>
                </c:pt>
                <c:pt idx="40539">
                  <c:v>1.0190000000000001</c:v>
                </c:pt>
                <c:pt idx="40540">
                  <c:v>1.018</c:v>
                </c:pt>
                <c:pt idx="40541">
                  <c:v>1.0190000000000001</c:v>
                </c:pt>
                <c:pt idx="40542">
                  <c:v>1.02</c:v>
                </c:pt>
                <c:pt idx="40543">
                  <c:v>1.02</c:v>
                </c:pt>
                <c:pt idx="40544">
                  <c:v>1.0210000000000001</c:v>
                </c:pt>
                <c:pt idx="40545">
                  <c:v>1.0210000000000001</c:v>
                </c:pt>
                <c:pt idx="40546">
                  <c:v>1.022</c:v>
                </c:pt>
                <c:pt idx="40547">
                  <c:v>1.022</c:v>
                </c:pt>
                <c:pt idx="40548">
                  <c:v>1.0230000000000001</c:v>
                </c:pt>
                <c:pt idx="40549">
                  <c:v>1.0230000000000001</c:v>
                </c:pt>
                <c:pt idx="40550">
                  <c:v>1.0230000000000001</c:v>
                </c:pt>
                <c:pt idx="40551">
                  <c:v>1.022</c:v>
                </c:pt>
                <c:pt idx="40552">
                  <c:v>1.0230000000000001</c:v>
                </c:pt>
                <c:pt idx="40553">
                  <c:v>1.0230000000000001</c:v>
                </c:pt>
                <c:pt idx="40554">
                  <c:v>1.02</c:v>
                </c:pt>
                <c:pt idx="40555">
                  <c:v>1.0210000000000001</c:v>
                </c:pt>
                <c:pt idx="40556">
                  <c:v>1.02</c:v>
                </c:pt>
                <c:pt idx="40557">
                  <c:v>1.018</c:v>
                </c:pt>
                <c:pt idx="40558">
                  <c:v>1.02</c:v>
                </c:pt>
                <c:pt idx="40559">
                  <c:v>1.022</c:v>
                </c:pt>
                <c:pt idx="40560">
                  <c:v>1.0210000000000001</c:v>
                </c:pt>
                <c:pt idx="40561">
                  <c:v>1.0210000000000001</c:v>
                </c:pt>
                <c:pt idx="40562">
                  <c:v>1.0190000000000001</c:v>
                </c:pt>
                <c:pt idx="40563">
                  <c:v>1.02</c:v>
                </c:pt>
                <c:pt idx="40564">
                  <c:v>1.0210000000000001</c:v>
                </c:pt>
                <c:pt idx="40565">
                  <c:v>1.022</c:v>
                </c:pt>
                <c:pt idx="40566">
                  <c:v>1.022</c:v>
                </c:pt>
                <c:pt idx="40567">
                  <c:v>1.022</c:v>
                </c:pt>
                <c:pt idx="40568">
                  <c:v>1.02</c:v>
                </c:pt>
                <c:pt idx="40569">
                  <c:v>1.0190000000000001</c:v>
                </c:pt>
                <c:pt idx="40570">
                  <c:v>1.0190000000000001</c:v>
                </c:pt>
                <c:pt idx="40571">
                  <c:v>1.0190000000000001</c:v>
                </c:pt>
                <c:pt idx="40572">
                  <c:v>1.02</c:v>
                </c:pt>
                <c:pt idx="40573">
                  <c:v>1.0210000000000001</c:v>
                </c:pt>
                <c:pt idx="40574">
                  <c:v>1.022</c:v>
                </c:pt>
                <c:pt idx="40575">
                  <c:v>1.022</c:v>
                </c:pt>
                <c:pt idx="40576">
                  <c:v>1.022</c:v>
                </c:pt>
                <c:pt idx="40577">
                  <c:v>1.02</c:v>
                </c:pt>
                <c:pt idx="40578">
                  <c:v>1.0210000000000001</c:v>
                </c:pt>
                <c:pt idx="40579">
                  <c:v>1.0210000000000001</c:v>
                </c:pt>
                <c:pt idx="40580">
                  <c:v>1.02</c:v>
                </c:pt>
                <c:pt idx="40581">
                  <c:v>1.0190000000000001</c:v>
                </c:pt>
                <c:pt idx="40582">
                  <c:v>1.0190000000000001</c:v>
                </c:pt>
                <c:pt idx="40583">
                  <c:v>1.0190000000000001</c:v>
                </c:pt>
                <c:pt idx="40584">
                  <c:v>1.0190000000000001</c:v>
                </c:pt>
                <c:pt idx="40585">
                  <c:v>1.0190000000000001</c:v>
                </c:pt>
                <c:pt idx="40586">
                  <c:v>1.02</c:v>
                </c:pt>
                <c:pt idx="40587">
                  <c:v>1.02</c:v>
                </c:pt>
                <c:pt idx="40588">
                  <c:v>1.02</c:v>
                </c:pt>
                <c:pt idx="40589">
                  <c:v>1.02</c:v>
                </c:pt>
                <c:pt idx="40590">
                  <c:v>1.0210000000000001</c:v>
                </c:pt>
                <c:pt idx="40591">
                  <c:v>1.022</c:v>
                </c:pt>
                <c:pt idx="40592">
                  <c:v>1.022</c:v>
                </c:pt>
                <c:pt idx="40593">
                  <c:v>1.0230000000000001</c:v>
                </c:pt>
                <c:pt idx="40594">
                  <c:v>1.024</c:v>
                </c:pt>
                <c:pt idx="40595">
                  <c:v>1.0230000000000001</c:v>
                </c:pt>
                <c:pt idx="40596">
                  <c:v>1.0210000000000001</c:v>
                </c:pt>
                <c:pt idx="40597">
                  <c:v>1.0210000000000001</c:v>
                </c:pt>
                <c:pt idx="40598">
                  <c:v>1.0210000000000001</c:v>
                </c:pt>
                <c:pt idx="40599">
                  <c:v>1.0210000000000001</c:v>
                </c:pt>
                <c:pt idx="40600">
                  <c:v>1.0210000000000001</c:v>
                </c:pt>
                <c:pt idx="40601">
                  <c:v>1.022</c:v>
                </c:pt>
                <c:pt idx="40602">
                  <c:v>1.022</c:v>
                </c:pt>
                <c:pt idx="40603">
                  <c:v>1.022</c:v>
                </c:pt>
                <c:pt idx="40604">
                  <c:v>1.02</c:v>
                </c:pt>
                <c:pt idx="40605">
                  <c:v>1.02</c:v>
                </c:pt>
                <c:pt idx="40606">
                  <c:v>1.02</c:v>
                </c:pt>
                <c:pt idx="40607">
                  <c:v>1.0210000000000001</c:v>
                </c:pt>
                <c:pt idx="40608">
                  <c:v>1.0190000000000001</c:v>
                </c:pt>
                <c:pt idx="40609">
                  <c:v>1.0190000000000001</c:v>
                </c:pt>
                <c:pt idx="40610">
                  <c:v>1.02</c:v>
                </c:pt>
                <c:pt idx="40611">
                  <c:v>1.0210000000000001</c:v>
                </c:pt>
                <c:pt idx="40612">
                  <c:v>1.022</c:v>
                </c:pt>
                <c:pt idx="40613">
                  <c:v>1.0210000000000001</c:v>
                </c:pt>
                <c:pt idx="40614">
                  <c:v>1.0210000000000001</c:v>
                </c:pt>
                <c:pt idx="40615">
                  <c:v>1.02</c:v>
                </c:pt>
                <c:pt idx="40616">
                  <c:v>1.02</c:v>
                </c:pt>
                <c:pt idx="40617">
                  <c:v>1.02</c:v>
                </c:pt>
                <c:pt idx="40618">
                  <c:v>1.02</c:v>
                </c:pt>
                <c:pt idx="40619">
                  <c:v>1.022</c:v>
                </c:pt>
                <c:pt idx="40620">
                  <c:v>1.022</c:v>
                </c:pt>
                <c:pt idx="40621">
                  <c:v>1.022</c:v>
                </c:pt>
                <c:pt idx="40622">
                  <c:v>1.0210000000000001</c:v>
                </c:pt>
                <c:pt idx="40623">
                  <c:v>1.02</c:v>
                </c:pt>
                <c:pt idx="40624">
                  <c:v>1.02</c:v>
                </c:pt>
                <c:pt idx="40625">
                  <c:v>1.0210000000000001</c:v>
                </c:pt>
                <c:pt idx="40626">
                  <c:v>1.02</c:v>
                </c:pt>
                <c:pt idx="40627">
                  <c:v>1.02</c:v>
                </c:pt>
                <c:pt idx="40628">
                  <c:v>1.0190000000000001</c:v>
                </c:pt>
                <c:pt idx="40629">
                  <c:v>1.02</c:v>
                </c:pt>
                <c:pt idx="40630">
                  <c:v>1.018</c:v>
                </c:pt>
                <c:pt idx="40631">
                  <c:v>1.018</c:v>
                </c:pt>
                <c:pt idx="40632">
                  <c:v>1.0190000000000001</c:v>
                </c:pt>
                <c:pt idx="40633">
                  <c:v>1.022</c:v>
                </c:pt>
                <c:pt idx="40634">
                  <c:v>1.0210000000000001</c:v>
                </c:pt>
                <c:pt idx="40635">
                  <c:v>1.02</c:v>
                </c:pt>
                <c:pt idx="40636">
                  <c:v>1.02</c:v>
                </c:pt>
                <c:pt idx="40637">
                  <c:v>1.02</c:v>
                </c:pt>
                <c:pt idx="40638">
                  <c:v>1.02</c:v>
                </c:pt>
                <c:pt idx="40639">
                  <c:v>1.0210000000000001</c:v>
                </c:pt>
                <c:pt idx="40640">
                  <c:v>1.02</c:v>
                </c:pt>
                <c:pt idx="40641">
                  <c:v>1.0210000000000001</c:v>
                </c:pt>
                <c:pt idx="40642">
                  <c:v>1.0210000000000001</c:v>
                </c:pt>
                <c:pt idx="40643">
                  <c:v>1.0210000000000001</c:v>
                </c:pt>
                <c:pt idx="40644">
                  <c:v>1.0190000000000001</c:v>
                </c:pt>
                <c:pt idx="40645">
                  <c:v>1.018</c:v>
                </c:pt>
                <c:pt idx="40646">
                  <c:v>1.02</c:v>
                </c:pt>
                <c:pt idx="40647">
                  <c:v>1.0190000000000001</c:v>
                </c:pt>
                <c:pt idx="40648">
                  <c:v>1.0190000000000001</c:v>
                </c:pt>
                <c:pt idx="40649">
                  <c:v>1.018</c:v>
                </c:pt>
                <c:pt idx="40650">
                  <c:v>1.0190000000000001</c:v>
                </c:pt>
                <c:pt idx="40651">
                  <c:v>1.0170000000000001</c:v>
                </c:pt>
                <c:pt idx="40652">
                  <c:v>1.016</c:v>
                </c:pt>
                <c:pt idx="40653">
                  <c:v>1.018</c:v>
                </c:pt>
                <c:pt idx="40654">
                  <c:v>1.018</c:v>
                </c:pt>
                <c:pt idx="40655">
                  <c:v>1.018</c:v>
                </c:pt>
                <c:pt idx="40656">
                  <c:v>1.018</c:v>
                </c:pt>
                <c:pt idx="40657">
                  <c:v>1.0190000000000001</c:v>
                </c:pt>
                <c:pt idx="40658">
                  <c:v>1.0190000000000001</c:v>
                </c:pt>
                <c:pt idx="40659">
                  <c:v>1.0170000000000001</c:v>
                </c:pt>
                <c:pt idx="40660">
                  <c:v>1.0170000000000001</c:v>
                </c:pt>
                <c:pt idx="40661">
                  <c:v>1.018</c:v>
                </c:pt>
                <c:pt idx="40662">
                  <c:v>1.0170000000000001</c:v>
                </c:pt>
                <c:pt idx="40663">
                  <c:v>1.016</c:v>
                </c:pt>
                <c:pt idx="40664">
                  <c:v>1.0170000000000001</c:v>
                </c:pt>
                <c:pt idx="40665">
                  <c:v>1.0170000000000001</c:v>
                </c:pt>
                <c:pt idx="40666">
                  <c:v>1.0190000000000001</c:v>
                </c:pt>
                <c:pt idx="40667">
                  <c:v>1.02</c:v>
                </c:pt>
                <c:pt idx="40668">
                  <c:v>1.02</c:v>
                </c:pt>
                <c:pt idx="40669">
                  <c:v>1.0210000000000001</c:v>
                </c:pt>
                <c:pt idx="40670">
                  <c:v>1.02</c:v>
                </c:pt>
                <c:pt idx="40671">
                  <c:v>1.02</c:v>
                </c:pt>
                <c:pt idx="40672">
                  <c:v>1.02</c:v>
                </c:pt>
                <c:pt idx="40673">
                  <c:v>1.02</c:v>
                </c:pt>
                <c:pt idx="40674">
                  <c:v>1.0210000000000001</c:v>
                </c:pt>
                <c:pt idx="40675">
                  <c:v>1.0210000000000001</c:v>
                </c:pt>
                <c:pt idx="40676">
                  <c:v>1.0210000000000001</c:v>
                </c:pt>
                <c:pt idx="40677">
                  <c:v>1.022</c:v>
                </c:pt>
                <c:pt idx="40678">
                  <c:v>1.022</c:v>
                </c:pt>
                <c:pt idx="40679">
                  <c:v>1.022</c:v>
                </c:pt>
                <c:pt idx="40680">
                  <c:v>1.0210000000000001</c:v>
                </c:pt>
                <c:pt idx="40681">
                  <c:v>1.0210000000000001</c:v>
                </c:pt>
                <c:pt idx="40682">
                  <c:v>1.0210000000000001</c:v>
                </c:pt>
                <c:pt idx="40683">
                  <c:v>1.02</c:v>
                </c:pt>
                <c:pt idx="40684">
                  <c:v>1.02</c:v>
                </c:pt>
                <c:pt idx="40685">
                  <c:v>1.02</c:v>
                </c:pt>
                <c:pt idx="40686">
                  <c:v>1.0190000000000001</c:v>
                </c:pt>
                <c:pt idx="40687">
                  <c:v>1.02</c:v>
                </c:pt>
                <c:pt idx="40688">
                  <c:v>1.02</c:v>
                </c:pt>
                <c:pt idx="40689">
                  <c:v>1.02</c:v>
                </c:pt>
                <c:pt idx="40690">
                  <c:v>1.0190000000000001</c:v>
                </c:pt>
                <c:pt idx="40691">
                  <c:v>1.0210000000000001</c:v>
                </c:pt>
                <c:pt idx="40692">
                  <c:v>1.022</c:v>
                </c:pt>
                <c:pt idx="40693">
                  <c:v>1.02</c:v>
                </c:pt>
                <c:pt idx="40694">
                  <c:v>1.0190000000000001</c:v>
                </c:pt>
                <c:pt idx="40695">
                  <c:v>1.02</c:v>
                </c:pt>
                <c:pt idx="40696">
                  <c:v>1.02</c:v>
                </c:pt>
                <c:pt idx="40697">
                  <c:v>1.0190000000000001</c:v>
                </c:pt>
                <c:pt idx="40698">
                  <c:v>1.0190000000000001</c:v>
                </c:pt>
                <c:pt idx="40699">
                  <c:v>1.02</c:v>
                </c:pt>
                <c:pt idx="40700">
                  <c:v>1.02</c:v>
                </c:pt>
                <c:pt idx="40701">
                  <c:v>1.0210000000000001</c:v>
                </c:pt>
                <c:pt idx="40702">
                  <c:v>1.022</c:v>
                </c:pt>
                <c:pt idx="40703">
                  <c:v>1.022</c:v>
                </c:pt>
                <c:pt idx="40704">
                  <c:v>1.0210000000000001</c:v>
                </c:pt>
                <c:pt idx="40705">
                  <c:v>1.0210000000000001</c:v>
                </c:pt>
                <c:pt idx="40706">
                  <c:v>1.0230000000000001</c:v>
                </c:pt>
                <c:pt idx="40707">
                  <c:v>1.0230000000000001</c:v>
                </c:pt>
                <c:pt idx="40708">
                  <c:v>1.022</c:v>
                </c:pt>
                <c:pt idx="40709">
                  <c:v>1.0210000000000001</c:v>
                </c:pt>
                <c:pt idx="40710">
                  <c:v>1.0210000000000001</c:v>
                </c:pt>
                <c:pt idx="40711">
                  <c:v>1.0210000000000001</c:v>
                </c:pt>
                <c:pt idx="40712">
                  <c:v>1.02</c:v>
                </c:pt>
                <c:pt idx="40713">
                  <c:v>1.0210000000000001</c:v>
                </c:pt>
                <c:pt idx="40714">
                  <c:v>1.02</c:v>
                </c:pt>
                <c:pt idx="40715">
                  <c:v>1.02</c:v>
                </c:pt>
                <c:pt idx="40716">
                  <c:v>1.0190000000000001</c:v>
                </c:pt>
                <c:pt idx="40717">
                  <c:v>1.0190000000000001</c:v>
                </c:pt>
                <c:pt idx="40718">
                  <c:v>1.018</c:v>
                </c:pt>
                <c:pt idx="40719">
                  <c:v>1.018</c:v>
                </c:pt>
                <c:pt idx="40720">
                  <c:v>1.018</c:v>
                </c:pt>
                <c:pt idx="40721">
                  <c:v>1.0190000000000001</c:v>
                </c:pt>
                <c:pt idx="40722">
                  <c:v>1.0190000000000001</c:v>
                </c:pt>
                <c:pt idx="40723">
                  <c:v>1.0190000000000001</c:v>
                </c:pt>
                <c:pt idx="40724">
                  <c:v>1.0190000000000001</c:v>
                </c:pt>
                <c:pt idx="40725">
                  <c:v>1.018</c:v>
                </c:pt>
                <c:pt idx="40726">
                  <c:v>1.0190000000000001</c:v>
                </c:pt>
                <c:pt idx="40727">
                  <c:v>1.02</c:v>
                </c:pt>
                <c:pt idx="40728">
                  <c:v>1.02</c:v>
                </c:pt>
                <c:pt idx="40729">
                  <c:v>1.02</c:v>
                </c:pt>
                <c:pt idx="40730">
                  <c:v>1.0190000000000001</c:v>
                </c:pt>
                <c:pt idx="40731">
                  <c:v>1.0190000000000001</c:v>
                </c:pt>
                <c:pt idx="40732">
                  <c:v>1.0170000000000001</c:v>
                </c:pt>
                <c:pt idx="40733">
                  <c:v>1.0170000000000001</c:v>
                </c:pt>
                <c:pt idx="40734">
                  <c:v>1.018</c:v>
                </c:pt>
                <c:pt idx="40735">
                  <c:v>1.0190000000000001</c:v>
                </c:pt>
                <c:pt idx="40736">
                  <c:v>1.0190000000000001</c:v>
                </c:pt>
                <c:pt idx="40737">
                  <c:v>1.02</c:v>
                </c:pt>
                <c:pt idx="40738">
                  <c:v>1.0210000000000001</c:v>
                </c:pt>
                <c:pt idx="40739">
                  <c:v>1.0210000000000001</c:v>
                </c:pt>
                <c:pt idx="40740">
                  <c:v>1.02</c:v>
                </c:pt>
                <c:pt idx="40741">
                  <c:v>1.02</c:v>
                </c:pt>
                <c:pt idx="40742">
                  <c:v>1.02</c:v>
                </c:pt>
                <c:pt idx="40743">
                  <c:v>1.02</c:v>
                </c:pt>
                <c:pt idx="40744">
                  <c:v>1.02</c:v>
                </c:pt>
                <c:pt idx="40745">
                  <c:v>1.02</c:v>
                </c:pt>
                <c:pt idx="40746">
                  <c:v>1.02</c:v>
                </c:pt>
                <c:pt idx="40747">
                  <c:v>1.0210000000000001</c:v>
                </c:pt>
                <c:pt idx="40748">
                  <c:v>1.02</c:v>
                </c:pt>
                <c:pt idx="40749">
                  <c:v>1.02</c:v>
                </c:pt>
                <c:pt idx="40750">
                  <c:v>1.0190000000000001</c:v>
                </c:pt>
                <c:pt idx="40751">
                  <c:v>1.0190000000000001</c:v>
                </c:pt>
                <c:pt idx="40752">
                  <c:v>1.0190000000000001</c:v>
                </c:pt>
                <c:pt idx="40753">
                  <c:v>1.018</c:v>
                </c:pt>
                <c:pt idx="40754">
                  <c:v>1.0190000000000001</c:v>
                </c:pt>
                <c:pt idx="40755">
                  <c:v>1.0170000000000001</c:v>
                </c:pt>
                <c:pt idx="40756">
                  <c:v>1.0170000000000001</c:v>
                </c:pt>
                <c:pt idx="40757">
                  <c:v>1.0170000000000001</c:v>
                </c:pt>
                <c:pt idx="40758">
                  <c:v>1.0170000000000001</c:v>
                </c:pt>
                <c:pt idx="40759">
                  <c:v>1.016</c:v>
                </c:pt>
                <c:pt idx="40760">
                  <c:v>1.0170000000000001</c:v>
                </c:pt>
                <c:pt idx="40761">
                  <c:v>1.018</c:v>
                </c:pt>
                <c:pt idx="40762">
                  <c:v>1.0190000000000001</c:v>
                </c:pt>
                <c:pt idx="40763">
                  <c:v>1.02</c:v>
                </c:pt>
                <c:pt idx="40764">
                  <c:v>1.02</c:v>
                </c:pt>
                <c:pt idx="40765">
                  <c:v>1.022</c:v>
                </c:pt>
                <c:pt idx="40766">
                  <c:v>1.0210000000000001</c:v>
                </c:pt>
                <c:pt idx="40767">
                  <c:v>1.02</c:v>
                </c:pt>
                <c:pt idx="40768">
                  <c:v>1.0190000000000001</c:v>
                </c:pt>
                <c:pt idx="40769">
                  <c:v>1.0190000000000001</c:v>
                </c:pt>
                <c:pt idx="40770">
                  <c:v>1.02</c:v>
                </c:pt>
                <c:pt idx="40771">
                  <c:v>1.0210000000000001</c:v>
                </c:pt>
                <c:pt idx="40772">
                  <c:v>1.02</c:v>
                </c:pt>
                <c:pt idx="40773">
                  <c:v>1.02</c:v>
                </c:pt>
                <c:pt idx="40774">
                  <c:v>1.02</c:v>
                </c:pt>
                <c:pt idx="40775">
                  <c:v>1.02</c:v>
                </c:pt>
                <c:pt idx="40776">
                  <c:v>1.0210000000000001</c:v>
                </c:pt>
                <c:pt idx="40777">
                  <c:v>1.02</c:v>
                </c:pt>
                <c:pt idx="40778">
                  <c:v>1.018</c:v>
                </c:pt>
                <c:pt idx="40779">
                  <c:v>1.0170000000000001</c:v>
                </c:pt>
                <c:pt idx="40780">
                  <c:v>1.018</c:v>
                </c:pt>
                <c:pt idx="40781">
                  <c:v>1.0210000000000001</c:v>
                </c:pt>
                <c:pt idx="40782">
                  <c:v>1.0210000000000001</c:v>
                </c:pt>
                <c:pt idx="40783">
                  <c:v>1.022</c:v>
                </c:pt>
                <c:pt idx="40784">
                  <c:v>1.0210000000000001</c:v>
                </c:pt>
                <c:pt idx="40785">
                  <c:v>1.02</c:v>
                </c:pt>
                <c:pt idx="40786">
                  <c:v>1.0170000000000001</c:v>
                </c:pt>
                <c:pt idx="40787">
                  <c:v>1.0150000000000001</c:v>
                </c:pt>
                <c:pt idx="40788">
                  <c:v>1.014</c:v>
                </c:pt>
                <c:pt idx="40789">
                  <c:v>1.016</c:v>
                </c:pt>
                <c:pt idx="40790">
                  <c:v>1.0190000000000001</c:v>
                </c:pt>
                <c:pt idx="40791">
                  <c:v>1.02</c:v>
                </c:pt>
                <c:pt idx="40792">
                  <c:v>1.022</c:v>
                </c:pt>
                <c:pt idx="40793">
                  <c:v>1.0210000000000001</c:v>
                </c:pt>
                <c:pt idx="40794">
                  <c:v>1.0210000000000001</c:v>
                </c:pt>
                <c:pt idx="40795">
                  <c:v>1.022</c:v>
                </c:pt>
                <c:pt idx="40796">
                  <c:v>1.0210000000000001</c:v>
                </c:pt>
                <c:pt idx="40797">
                  <c:v>1.022</c:v>
                </c:pt>
                <c:pt idx="40798">
                  <c:v>1.022</c:v>
                </c:pt>
                <c:pt idx="40799">
                  <c:v>1.0230000000000001</c:v>
                </c:pt>
                <c:pt idx="40800">
                  <c:v>1.0230000000000001</c:v>
                </c:pt>
                <c:pt idx="40801">
                  <c:v>1.0230000000000001</c:v>
                </c:pt>
                <c:pt idx="40802">
                  <c:v>1.022</c:v>
                </c:pt>
                <c:pt idx="40803">
                  <c:v>1.0210000000000001</c:v>
                </c:pt>
                <c:pt idx="40804">
                  <c:v>1.0210000000000001</c:v>
                </c:pt>
                <c:pt idx="40805">
                  <c:v>1.0210000000000001</c:v>
                </c:pt>
                <c:pt idx="40806">
                  <c:v>1.0210000000000001</c:v>
                </c:pt>
                <c:pt idx="40807">
                  <c:v>1.022</c:v>
                </c:pt>
                <c:pt idx="40808">
                  <c:v>1.0230000000000001</c:v>
                </c:pt>
                <c:pt idx="40809">
                  <c:v>1.0230000000000001</c:v>
                </c:pt>
                <c:pt idx="40810">
                  <c:v>1.0230000000000001</c:v>
                </c:pt>
                <c:pt idx="40811">
                  <c:v>1.022</c:v>
                </c:pt>
                <c:pt idx="40812">
                  <c:v>1.0230000000000001</c:v>
                </c:pt>
                <c:pt idx="40813">
                  <c:v>1.0230000000000001</c:v>
                </c:pt>
                <c:pt idx="40814">
                  <c:v>1.0210000000000001</c:v>
                </c:pt>
                <c:pt idx="40815">
                  <c:v>1.022</c:v>
                </c:pt>
                <c:pt idx="40816">
                  <c:v>1.022</c:v>
                </c:pt>
                <c:pt idx="40817">
                  <c:v>1.022</c:v>
                </c:pt>
                <c:pt idx="40818">
                  <c:v>1.0210000000000001</c:v>
                </c:pt>
                <c:pt idx="40819">
                  <c:v>1.0210000000000001</c:v>
                </c:pt>
                <c:pt idx="40820">
                  <c:v>1.022</c:v>
                </c:pt>
                <c:pt idx="40821">
                  <c:v>1.0210000000000001</c:v>
                </c:pt>
                <c:pt idx="40822">
                  <c:v>1.0210000000000001</c:v>
                </c:pt>
                <c:pt idx="40823">
                  <c:v>1.0210000000000001</c:v>
                </c:pt>
                <c:pt idx="40824">
                  <c:v>1.0210000000000001</c:v>
                </c:pt>
                <c:pt idx="40825">
                  <c:v>1.02</c:v>
                </c:pt>
                <c:pt idx="40826">
                  <c:v>1.02</c:v>
                </c:pt>
                <c:pt idx="40827">
                  <c:v>1.02</c:v>
                </c:pt>
                <c:pt idx="40828">
                  <c:v>1.0190000000000001</c:v>
                </c:pt>
                <c:pt idx="40829">
                  <c:v>1.0190000000000001</c:v>
                </c:pt>
                <c:pt idx="40830">
                  <c:v>1.018</c:v>
                </c:pt>
                <c:pt idx="40831">
                  <c:v>1.018</c:v>
                </c:pt>
                <c:pt idx="40832">
                  <c:v>1.0190000000000001</c:v>
                </c:pt>
                <c:pt idx="40833">
                  <c:v>1.0210000000000001</c:v>
                </c:pt>
                <c:pt idx="40834">
                  <c:v>1.022</c:v>
                </c:pt>
                <c:pt idx="40835">
                  <c:v>1.022</c:v>
                </c:pt>
                <c:pt idx="40836">
                  <c:v>1.0210000000000001</c:v>
                </c:pt>
                <c:pt idx="40837">
                  <c:v>1.0210000000000001</c:v>
                </c:pt>
                <c:pt idx="40838">
                  <c:v>1.02</c:v>
                </c:pt>
                <c:pt idx="40839">
                  <c:v>1.0190000000000001</c:v>
                </c:pt>
                <c:pt idx="40840">
                  <c:v>1.02</c:v>
                </c:pt>
                <c:pt idx="40841">
                  <c:v>1.02</c:v>
                </c:pt>
                <c:pt idx="40842">
                  <c:v>1.0190000000000001</c:v>
                </c:pt>
                <c:pt idx="40843">
                  <c:v>1.0190000000000001</c:v>
                </c:pt>
                <c:pt idx="40844">
                  <c:v>1.02</c:v>
                </c:pt>
                <c:pt idx="40845">
                  <c:v>1.02</c:v>
                </c:pt>
                <c:pt idx="40846">
                  <c:v>1.02</c:v>
                </c:pt>
                <c:pt idx="40847">
                  <c:v>1.02</c:v>
                </c:pt>
                <c:pt idx="40848">
                  <c:v>1.02</c:v>
                </c:pt>
                <c:pt idx="40849">
                  <c:v>1.0210000000000001</c:v>
                </c:pt>
                <c:pt idx="40850">
                  <c:v>1.02</c:v>
                </c:pt>
                <c:pt idx="40851">
                  <c:v>1.02</c:v>
                </c:pt>
                <c:pt idx="40852">
                  <c:v>1.02</c:v>
                </c:pt>
                <c:pt idx="40853">
                  <c:v>1.02</c:v>
                </c:pt>
                <c:pt idx="40854">
                  <c:v>1.02</c:v>
                </c:pt>
                <c:pt idx="40855">
                  <c:v>1.0190000000000001</c:v>
                </c:pt>
                <c:pt idx="40856">
                  <c:v>1.0190000000000001</c:v>
                </c:pt>
                <c:pt idx="40857">
                  <c:v>1.02</c:v>
                </c:pt>
                <c:pt idx="40858">
                  <c:v>1.0210000000000001</c:v>
                </c:pt>
                <c:pt idx="40859">
                  <c:v>1.022</c:v>
                </c:pt>
                <c:pt idx="40860">
                  <c:v>1.0210000000000001</c:v>
                </c:pt>
                <c:pt idx="40861">
                  <c:v>1.02</c:v>
                </c:pt>
                <c:pt idx="40862">
                  <c:v>1.02</c:v>
                </c:pt>
                <c:pt idx="40863">
                  <c:v>1.02</c:v>
                </c:pt>
                <c:pt idx="40864">
                  <c:v>1.02</c:v>
                </c:pt>
                <c:pt idx="40865">
                  <c:v>1.02</c:v>
                </c:pt>
                <c:pt idx="40866">
                  <c:v>1.02</c:v>
                </c:pt>
                <c:pt idx="40867">
                  <c:v>1.0210000000000001</c:v>
                </c:pt>
                <c:pt idx="40868">
                  <c:v>1.02</c:v>
                </c:pt>
                <c:pt idx="40869">
                  <c:v>1.02</c:v>
                </c:pt>
                <c:pt idx="40870">
                  <c:v>1.0190000000000001</c:v>
                </c:pt>
                <c:pt idx="40871">
                  <c:v>1.0190000000000001</c:v>
                </c:pt>
                <c:pt idx="40872">
                  <c:v>1.022</c:v>
                </c:pt>
                <c:pt idx="40873">
                  <c:v>1.024</c:v>
                </c:pt>
                <c:pt idx="40874">
                  <c:v>1.0230000000000001</c:v>
                </c:pt>
                <c:pt idx="40875">
                  <c:v>1.022</c:v>
                </c:pt>
                <c:pt idx="40876">
                  <c:v>1.022</c:v>
                </c:pt>
                <c:pt idx="40877">
                  <c:v>1.022</c:v>
                </c:pt>
                <c:pt idx="40878">
                  <c:v>1.0210000000000001</c:v>
                </c:pt>
                <c:pt idx="40879">
                  <c:v>1.0210000000000001</c:v>
                </c:pt>
                <c:pt idx="40880">
                  <c:v>1.02</c:v>
                </c:pt>
                <c:pt idx="40881">
                  <c:v>1.022</c:v>
                </c:pt>
                <c:pt idx="40882">
                  <c:v>1.022</c:v>
                </c:pt>
                <c:pt idx="40883">
                  <c:v>1.0210000000000001</c:v>
                </c:pt>
                <c:pt idx="40884">
                  <c:v>1.0210000000000001</c:v>
                </c:pt>
                <c:pt idx="40885">
                  <c:v>1.02</c:v>
                </c:pt>
                <c:pt idx="40886">
                  <c:v>1.02</c:v>
                </c:pt>
                <c:pt idx="40887">
                  <c:v>1.0190000000000001</c:v>
                </c:pt>
                <c:pt idx="40888">
                  <c:v>1.02</c:v>
                </c:pt>
                <c:pt idx="40889">
                  <c:v>1.0210000000000001</c:v>
                </c:pt>
                <c:pt idx="40890">
                  <c:v>1.022</c:v>
                </c:pt>
                <c:pt idx="40891">
                  <c:v>1.0230000000000001</c:v>
                </c:pt>
                <c:pt idx="40892">
                  <c:v>1.0210000000000001</c:v>
                </c:pt>
                <c:pt idx="40893">
                  <c:v>1.0210000000000001</c:v>
                </c:pt>
                <c:pt idx="40894">
                  <c:v>1.02</c:v>
                </c:pt>
                <c:pt idx="40895">
                  <c:v>1.0210000000000001</c:v>
                </c:pt>
                <c:pt idx="40896">
                  <c:v>1.02</c:v>
                </c:pt>
                <c:pt idx="40897">
                  <c:v>1.0210000000000001</c:v>
                </c:pt>
                <c:pt idx="40898">
                  <c:v>1.0210000000000001</c:v>
                </c:pt>
                <c:pt idx="40899">
                  <c:v>1.02</c:v>
                </c:pt>
                <c:pt idx="40900">
                  <c:v>1.018</c:v>
                </c:pt>
                <c:pt idx="40901">
                  <c:v>1.0190000000000001</c:v>
                </c:pt>
                <c:pt idx="40902">
                  <c:v>1.02</c:v>
                </c:pt>
                <c:pt idx="40903">
                  <c:v>1.02</c:v>
                </c:pt>
                <c:pt idx="40904">
                  <c:v>1.022</c:v>
                </c:pt>
                <c:pt idx="40905">
                  <c:v>1.0230000000000001</c:v>
                </c:pt>
                <c:pt idx="40906">
                  <c:v>1.022</c:v>
                </c:pt>
                <c:pt idx="40907">
                  <c:v>1.022</c:v>
                </c:pt>
                <c:pt idx="40908">
                  <c:v>1.0230000000000001</c:v>
                </c:pt>
                <c:pt idx="40909">
                  <c:v>1.0210000000000001</c:v>
                </c:pt>
                <c:pt idx="40910">
                  <c:v>1.0210000000000001</c:v>
                </c:pt>
                <c:pt idx="40911">
                  <c:v>1.0210000000000001</c:v>
                </c:pt>
                <c:pt idx="40912">
                  <c:v>1.0210000000000001</c:v>
                </c:pt>
                <c:pt idx="40913">
                  <c:v>1.022</c:v>
                </c:pt>
                <c:pt idx="40914">
                  <c:v>1.022</c:v>
                </c:pt>
                <c:pt idx="40915">
                  <c:v>1.022</c:v>
                </c:pt>
                <c:pt idx="40916">
                  <c:v>1.022</c:v>
                </c:pt>
                <c:pt idx="40917">
                  <c:v>1.022</c:v>
                </c:pt>
                <c:pt idx="40918">
                  <c:v>1.0210000000000001</c:v>
                </c:pt>
                <c:pt idx="40919">
                  <c:v>1.0190000000000001</c:v>
                </c:pt>
                <c:pt idx="40920">
                  <c:v>1.0190000000000001</c:v>
                </c:pt>
                <c:pt idx="40921">
                  <c:v>1.0190000000000001</c:v>
                </c:pt>
                <c:pt idx="40922">
                  <c:v>1.02</c:v>
                </c:pt>
                <c:pt idx="40923">
                  <c:v>1.02</c:v>
                </c:pt>
                <c:pt idx="40924">
                  <c:v>1.02</c:v>
                </c:pt>
                <c:pt idx="40925">
                  <c:v>1.02</c:v>
                </c:pt>
                <c:pt idx="40926">
                  <c:v>1.02</c:v>
                </c:pt>
                <c:pt idx="40927">
                  <c:v>1.0190000000000001</c:v>
                </c:pt>
                <c:pt idx="40928">
                  <c:v>1.0170000000000001</c:v>
                </c:pt>
                <c:pt idx="40929">
                  <c:v>1.0170000000000001</c:v>
                </c:pt>
                <c:pt idx="40930">
                  <c:v>1.016</c:v>
                </c:pt>
                <c:pt idx="40931">
                  <c:v>1.0170000000000001</c:v>
                </c:pt>
                <c:pt idx="40932">
                  <c:v>1.018</c:v>
                </c:pt>
                <c:pt idx="40933">
                  <c:v>1.0190000000000001</c:v>
                </c:pt>
                <c:pt idx="40934">
                  <c:v>1.0210000000000001</c:v>
                </c:pt>
                <c:pt idx="40935">
                  <c:v>1.0210000000000001</c:v>
                </c:pt>
                <c:pt idx="40936">
                  <c:v>1.02</c:v>
                </c:pt>
                <c:pt idx="40937">
                  <c:v>1.02</c:v>
                </c:pt>
                <c:pt idx="40938">
                  <c:v>1.0190000000000001</c:v>
                </c:pt>
                <c:pt idx="40939">
                  <c:v>1.0190000000000001</c:v>
                </c:pt>
                <c:pt idx="40940">
                  <c:v>1.0190000000000001</c:v>
                </c:pt>
                <c:pt idx="40941">
                  <c:v>1.0190000000000001</c:v>
                </c:pt>
                <c:pt idx="40942">
                  <c:v>1.0190000000000001</c:v>
                </c:pt>
                <c:pt idx="40943">
                  <c:v>1.02</c:v>
                </c:pt>
                <c:pt idx="40944">
                  <c:v>1.02</c:v>
                </c:pt>
                <c:pt idx="40945">
                  <c:v>1.0210000000000001</c:v>
                </c:pt>
                <c:pt idx="40946">
                  <c:v>1.022</c:v>
                </c:pt>
                <c:pt idx="40947">
                  <c:v>1.022</c:v>
                </c:pt>
                <c:pt idx="40948">
                  <c:v>1.0210000000000001</c:v>
                </c:pt>
                <c:pt idx="40949">
                  <c:v>1.02</c:v>
                </c:pt>
                <c:pt idx="40950">
                  <c:v>1.02</c:v>
                </c:pt>
                <c:pt idx="40951">
                  <c:v>1.0210000000000001</c:v>
                </c:pt>
                <c:pt idx="40952">
                  <c:v>1.0210000000000001</c:v>
                </c:pt>
                <c:pt idx="40953">
                  <c:v>1.022</c:v>
                </c:pt>
                <c:pt idx="40954">
                  <c:v>1.0210000000000001</c:v>
                </c:pt>
                <c:pt idx="40955">
                  <c:v>1.022</c:v>
                </c:pt>
                <c:pt idx="40956">
                  <c:v>1.022</c:v>
                </c:pt>
                <c:pt idx="40957">
                  <c:v>1.0210000000000001</c:v>
                </c:pt>
                <c:pt idx="40958">
                  <c:v>1.0210000000000001</c:v>
                </c:pt>
                <c:pt idx="40959">
                  <c:v>1.022</c:v>
                </c:pt>
                <c:pt idx="40960">
                  <c:v>1.024</c:v>
                </c:pt>
                <c:pt idx="40961">
                  <c:v>1.0230000000000001</c:v>
                </c:pt>
                <c:pt idx="40962">
                  <c:v>1.022</c:v>
                </c:pt>
                <c:pt idx="40963">
                  <c:v>1.022</c:v>
                </c:pt>
                <c:pt idx="40964">
                  <c:v>1.0210000000000001</c:v>
                </c:pt>
                <c:pt idx="40965">
                  <c:v>1.0210000000000001</c:v>
                </c:pt>
                <c:pt idx="40966">
                  <c:v>1.02</c:v>
                </c:pt>
                <c:pt idx="40967">
                  <c:v>1.0210000000000001</c:v>
                </c:pt>
                <c:pt idx="40968">
                  <c:v>1.022</c:v>
                </c:pt>
                <c:pt idx="40969">
                  <c:v>1.022</c:v>
                </c:pt>
                <c:pt idx="40970">
                  <c:v>1.0210000000000001</c:v>
                </c:pt>
                <c:pt idx="40971">
                  <c:v>1.02</c:v>
                </c:pt>
                <c:pt idx="40972">
                  <c:v>1.0190000000000001</c:v>
                </c:pt>
                <c:pt idx="40973">
                  <c:v>1.0190000000000001</c:v>
                </c:pt>
                <c:pt idx="40974">
                  <c:v>1.0210000000000001</c:v>
                </c:pt>
                <c:pt idx="40975">
                  <c:v>1.022</c:v>
                </c:pt>
                <c:pt idx="40976">
                  <c:v>1.0230000000000001</c:v>
                </c:pt>
                <c:pt idx="40977">
                  <c:v>1.022</c:v>
                </c:pt>
                <c:pt idx="40978">
                  <c:v>1.02</c:v>
                </c:pt>
                <c:pt idx="40979">
                  <c:v>1.018</c:v>
                </c:pt>
                <c:pt idx="40980">
                  <c:v>1.018</c:v>
                </c:pt>
                <c:pt idx="40981">
                  <c:v>1.018</c:v>
                </c:pt>
                <c:pt idx="40982">
                  <c:v>1.018</c:v>
                </c:pt>
                <c:pt idx="40983">
                  <c:v>1.0190000000000001</c:v>
                </c:pt>
                <c:pt idx="40984">
                  <c:v>1.0190000000000001</c:v>
                </c:pt>
                <c:pt idx="40985">
                  <c:v>1.0190000000000001</c:v>
                </c:pt>
                <c:pt idx="40986">
                  <c:v>1.018</c:v>
                </c:pt>
                <c:pt idx="40987">
                  <c:v>1.018</c:v>
                </c:pt>
                <c:pt idx="40988">
                  <c:v>1.0190000000000001</c:v>
                </c:pt>
                <c:pt idx="40989">
                  <c:v>1.0190000000000001</c:v>
                </c:pt>
                <c:pt idx="40990">
                  <c:v>1.018</c:v>
                </c:pt>
                <c:pt idx="40991">
                  <c:v>1.0170000000000001</c:v>
                </c:pt>
                <c:pt idx="40992">
                  <c:v>1.016</c:v>
                </c:pt>
                <c:pt idx="40993">
                  <c:v>1.0170000000000001</c:v>
                </c:pt>
                <c:pt idx="40994">
                  <c:v>1.018</c:v>
                </c:pt>
                <c:pt idx="40995">
                  <c:v>1.0170000000000001</c:v>
                </c:pt>
                <c:pt idx="40996">
                  <c:v>1.0170000000000001</c:v>
                </c:pt>
                <c:pt idx="40997">
                  <c:v>1.0170000000000001</c:v>
                </c:pt>
                <c:pt idx="40998">
                  <c:v>1.0170000000000001</c:v>
                </c:pt>
                <c:pt idx="40999">
                  <c:v>1.018</c:v>
                </c:pt>
                <c:pt idx="41000">
                  <c:v>1.018</c:v>
                </c:pt>
                <c:pt idx="41001">
                  <c:v>1.0190000000000001</c:v>
                </c:pt>
                <c:pt idx="41002">
                  <c:v>1.02</c:v>
                </c:pt>
                <c:pt idx="41003">
                  <c:v>1.02</c:v>
                </c:pt>
                <c:pt idx="41004">
                  <c:v>1.0210000000000001</c:v>
                </c:pt>
                <c:pt idx="41005">
                  <c:v>1.02</c:v>
                </c:pt>
                <c:pt idx="41006">
                  <c:v>1.02</c:v>
                </c:pt>
                <c:pt idx="41007">
                  <c:v>1.02</c:v>
                </c:pt>
                <c:pt idx="41008">
                  <c:v>1.0210000000000001</c:v>
                </c:pt>
                <c:pt idx="41009">
                  <c:v>1.02</c:v>
                </c:pt>
                <c:pt idx="41010">
                  <c:v>1.0170000000000001</c:v>
                </c:pt>
                <c:pt idx="41011">
                  <c:v>1.0170000000000001</c:v>
                </c:pt>
                <c:pt idx="41012">
                  <c:v>1.018</c:v>
                </c:pt>
                <c:pt idx="41013">
                  <c:v>1.018</c:v>
                </c:pt>
                <c:pt idx="41014">
                  <c:v>1.018</c:v>
                </c:pt>
                <c:pt idx="41015">
                  <c:v>1.0170000000000001</c:v>
                </c:pt>
                <c:pt idx="41016">
                  <c:v>1.0170000000000001</c:v>
                </c:pt>
                <c:pt idx="41017">
                  <c:v>1.018</c:v>
                </c:pt>
                <c:pt idx="41018">
                  <c:v>1.0170000000000001</c:v>
                </c:pt>
                <c:pt idx="41019">
                  <c:v>1.018</c:v>
                </c:pt>
                <c:pt idx="41020">
                  <c:v>1.0190000000000001</c:v>
                </c:pt>
                <c:pt idx="41021">
                  <c:v>1.0190000000000001</c:v>
                </c:pt>
                <c:pt idx="41022">
                  <c:v>1.0170000000000001</c:v>
                </c:pt>
                <c:pt idx="41023">
                  <c:v>1.018</c:v>
                </c:pt>
                <c:pt idx="41024">
                  <c:v>1.016</c:v>
                </c:pt>
                <c:pt idx="41025">
                  <c:v>1.0170000000000001</c:v>
                </c:pt>
                <c:pt idx="41026">
                  <c:v>1.018</c:v>
                </c:pt>
                <c:pt idx="41027">
                  <c:v>1.016</c:v>
                </c:pt>
                <c:pt idx="41028">
                  <c:v>1.016</c:v>
                </c:pt>
                <c:pt idx="41029">
                  <c:v>1.016</c:v>
                </c:pt>
                <c:pt idx="41030">
                  <c:v>1.016</c:v>
                </c:pt>
                <c:pt idx="41031">
                  <c:v>1.016</c:v>
                </c:pt>
                <c:pt idx="41032">
                  <c:v>1.016</c:v>
                </c:pt>
                <c:pt idx="41033">
                  <c:v>1.0170000000000001</c:v>
                </c:pt>
                <c:pt idx="41034">
                  <c:v>1.018</c:v>
                </c:pt>
                <c:pt idx="41035">
                  <c:v>1.018</c:v>
                </c:pt>
                <c:pt idx="41036">
                  <c:v>1.0190000000000001</c:v>
                </c:pt>
                <c:pt idx="41037">
                  <c:v>1.02</c:v>
                </c:pt>
                <c:pt idx="41038">
                  <c:v>1.0190000000000001</c:v>
                </c:pt>
                <c:pt idx="41039">
                  <c:v>1.0170000000000001</c:v>
                </c:pt>
                <c:pt idx="41040">
                  <c:v>1.0190000000000001</c:v>
                </c:pt>
                <c:pt idx="41041">
                  <c:v>1.0190000000000001</c:v>
                </c:pt>
                <c:pt idx="41042">
                  <c:v>1.018</c:v>
                </c:pt>
                <c:pt idx="41043">
                  <c:v>1.0190000000000001</c:v>
                </c:pt>
                <c:pt idx="41044">
                  <c:v>1.0190000000000001</c:v>
                </c:pt>
                <c:pt idx="41045">
                  <c:v>1.0190000000000001</c:v>
                </c:pt>
                <c:pt idx="41046">
                  <c:v>1.0190000000000001</c:v>
                </c:pt>
                <c:pt idx="41047">
                  <c:v>1.0190000000000001</c:v>
                </c:pt>
                <c:pt idx="41048">
                  <c:v>1.02</c:v>
                </c:pt>
                <c:pt idx="41049">
                  <c:v>1.0210000000000001</c:v>
                </c:pt>
                <c:pt idx="41050">
                  <c:v>1.0190000000000001</c:v>
                </c:pt>
                <c:pt idx="41051">
                  <c:v>1.0190000000000001</c:v>
                </c:pt>
                <c:pt idx="41052">
                  <c:v>1.0190000000000001</c:v>
                </c:pt>
                <c:pt idx="41053">
                  <c:v>1.018</c:v>
                </c:pt>
                <c:pt idx="41054">
                  <c:v>1.0190000000000001</c:v>
                </c:pt>
                <c:pt idx="41055">
                  <c:v>1.0190000000000001</c:v>
                </c:pt>
                <c:pt idx="41056">
                  <c:v>1.0190000000000001</c:v>
                </c:pt>
                <c:pt idx="41057">
                  <c:v>1.0190000000000001</c:v>
                </c:pt>
                <c:pt idx="41058">
                  <c:v>1.0190000000000001</c:v>
                </c:pt>
                <c:pt idx="41059">
                  <c:v>1.018</c:v>
                </c:pt>
                <c:pt idx="41060">
                  <c:v>1.018</c:v>
                </c:pt>
                <c:pt idx="41061">
                  <c:v>1.0170000000000001</c:v>
                </c:pt>
                <c:pt idx="41062">
                  <c:v>1.0190000000000001</c:v>
                </c:pt>
                <c:pt idx="41063">
                  <c:v>1.0190000000000001</c:v>
                </c:pt>
                <c:pt idx="41064">
                  <c:v>1.0190000000000001</c:v>
                </c:pt>
                <c:pt idx="41065">
                  <c:v>1.02</c:v>
                </c:pt>
                <c:pt idx="41066">
                  <c:v>1.0190000000000001</c:v>
                </c:pt>
                <c:pt idx="41067">
                  <c:v>1.018</c:v>
                </c:pt>
                <c:pt idx="41068">
                  <c:v>1.018</c:v>
                </c:pt>
                <c:pt idx="41069">
                  <c:v>1.02</c:v>
                </c:pt>
                <c:pt idx="41070">
                  <c:v>1.02</c:v>
                </c:pt>
                <c:pt idx="41071">
                  <c:v>1.0190000000000001</c:v>
                </c:pt>
                <c:pt idx="41072">
                  <c:v>1.02</c:v>
                </c:pt>
                <c:pt idx="41073">
                  <c:v>1.02</c:v>
                </c:pt>
                <c:pt idx="41074">
                  <c:v>1.02</c:v>
                </c:pt>
                <c:pt idx="41075">
                  <c:v>1.0170000000000001</c:v>
                </c:pt>
                <c:pt idx="41076">
                  <c:v>1.0170000000000001</c:v>
                </c:pt>
                <c:pt idx="41077">
                  <c:v>1.0150000000000001</c:v>
                </c:pt>
                <c:pt idx="41078">
                  <c:v>1.0150000000000001</c:v>
                </c:pt>
                <c:pt idx="41079">
                  <c:v>1.018</c:v>
                </c:pt>
                <c:pt idx="41080">
                  <c:v>1.018</c:v>
                </c:pt>
                <c:pt idx="41081">
                  <c:v>1.0190000000000001</c:v>
                </c:pt>
                <c:pt idx="41082">
                  <c:v>1.0190000000000001</c:v>
                </c:pt>
                <c:pt idx="41083">
                  <c:v>1.0190000000000001</c:v>
                </c:pt>
                <c:pt idx="41084">
                  <c:v>1.0190000000000001</c:v>
                </c:pt>
                <c:pt idx="41085">
                  <c:v>1.0190000000000001</c:v>
                </c:pt>
                <c:pt idx="41086">
                  <c:v>1.018</c:v>
                </c:pt>
                <c:pt idx="41087">
                  <c:v>1.018</c:v>
                </c:pt>
                <c:pt idx="41088">
                  <c:v>1.018</c:v>
                </c:pt>
                <c:pt idx="41089">
                  <c:v>1.018</c:v>
                </c:pt>
                <c:pt idx="41090">
                  <c:v>1.0190000000000001</c:v>
                </c:pt>
                <c:pt idx="41091">
                  <c:v>1.018</c:v>
                </c:pt>
                <c:pt idx="41092">
                  <c:v>1.018</c:v>
                </c:pt>
                <c:pt idx="41093">
                  <c:v>1.018</c:v>
                </c:pt>
                <c:pt idx="41094">
                  <c:v>1.0190000000000001</c:v>
                </c:pt>
                <c:pt idx="41095">
                  <c:v>1.0190000000000001</c:v>
                </c:pt>
                <c:pt idx="41096">
                  <c:v>1.0190000000000001</c:v>
                </c:pt>
                <c:pt idx="41097">
                  <c:v>1.02</c:v>
                </c:pt>
                <c:pt idx="41098">
                  <c:v>1.0190000000000001</c:v>
                </c:pt>
                <c:pt idx="41099">
                  <c:v>1.0190000000000001</c:v>
                </c:pt>
                <c:pt idx="41100">
                  <c:v>1.018</c:v>
                </c:pt>
                <c:pt idx="41101">
                  <c:v>1.018</c:v>
                </c:pt>
                <c:pt idx="41102">
                  <c:v>1.0190000000000001</c:v>
                </c:pt>
                <c:pt idx="41103">
                  <c:v>1.0190000000000001</c:v>
                </c:pt>
                <c:pt idx="41104">
                  <c:v>1.018</c:v>
                </c:pt>
                <c:pt idx="41105">
                  <c:v>1.0170000000000001</c:v>
                </c:pt>
                <c:pt idx="41106">
                  <c:v>1.0170000000000001</c:v>
                </c:pt>
                <c:pt idx="41107">
                  <c:v>1.018</c:v>
                </c:pt>
                <c:pt idx="41108">
                  <c:v>1.018</c:v>
                </c:pt>
                <c:pt idx="41109">
                  <c:v>1.018</c:v>
                </c:pt>
                <c:pt idx="41110">
                  <c:v>1.018</c:v>
                </c:pt>
                <c:pt idx="41111">
                  <c:v>1.018</c:v>
                </c:pt>
                <c:pt idx="41112">
                  <c:v>1.0170000000000001</c:v>
                </c:pt>
                <c:pt idx="41113">
                  <c:v>1.018</c:v>
                </c:pt>
                <c:pt idx="41114">
                  <c:v>1.0190000000000001</c:v>
                </c:pt>
                <c:pt idx="41115">
                  <c:v>1.0190000000000001</c:v>
                </c:pt>
                <c:pt idx="41116">
                  <c:v>1.018</c:v>
                </c:pt>
                <c:pt idx="41117">
                  <c:v>1.0190000000000001</c:v>
                </c:pt>
                <c:pt idx="41118">
                  <c:v>1.0190000000000001</c:v>
                </c:pt>
                <c:pt idx="41119">
                  <c:v>1.02</c:v>
                </c:pt>
                <c:pt idx="41120">
                  <c:v>1.0190000000000001</c:v>
                </c:pt>
                <c:pt idx="41121">
                  <c:v>1.018</c:v>
                </c:pt>
                <c:pt idx="41122">
                  <c:v>1.018</c:v>
                </c:pt>
                <c:pt idx="41123">
                  <c:v>1.0190000000000001</c:v>
                </c:pt>
                <c:pt idx="41124">
                  <c:v>1.0190000000000001</c:v>
                </c:pt>
                <c:pt idx="41125">
                  <c:v>1.0210000000000001</c:v>
                </c:pt>
                <c:pt idx="41126">
                  <c:v>1.0210000000000001</c:v>
                </c:pt>
                <c:pt idx="41127">
                  <c:v>1.0190000000000001</c:v>
                </c:pt>
                <c:pt idx="41128">
                  <c:v>1.02</c:v>
                </c:pt>
                <c:pt idx="41129">
                  <c:v>1.02</c:v>
                </c:pt>
                <c:pt idx="41130">
                  <c:v>1.0190000000000001</c:v>
                </c:pt>
                <c:pt idx="41131">
                  <c:v>1.0190000000000001</c:v>
                </c:pt>
                <c:pt idx="41132">
                  <c:v>1.0190000000000001</c:v>
                </c:pt>
                <c:pt idx="41133">
                  <c:v>1.02</c:v>
                </c:pt>
                <c:pt idx="41134">
                  <c:v>1.02</c:v>
                </c:pt>
                <c:pt idx="41135">
                  <c:v>1.02</c:v>
                </c:pt>
                <c:pt idx="41136">
                  <c:v>1.0210000000000001</c:v>
                </c:pt>
                <c:pt idx="41137">
                  <c:v>1.022</c:v>
                </c:pt>
                <c:pt idx="41138">
                  <c:v>1.0230000000000001</c:v>
                </c:pt>
                <c:pt idx="41139">
                  <c:v>1.0230000000000001</c:v>
                </c:pt>
                <c:pt idx="41140">
                  <c:v>1.022</c:v>
                </c:pt>
                <c:pt idx="41141">
                  <c:v>1.0210000000000001</c:v>
                </c:pt>
                <c:pt idx="41142">
                  <c:v>1.02</c:v>
                </c:pt>
                <c:pt idx="41143">
                  <c:v>1.0210000000000001</c:v>
                </c:pt>
                <c:pt idx="41144">
                  <c:v>1.0210000000000001</c:v>
                </c:pt>
                <c:pt idx="41145">
                  <c:v>1.02</c:v>
                </c:pt>
                <c:pt idx="41146">
                  <c:v>1.018</c:v>
                </c:pt>
                <c:pt idx="41147">
                  <c:v>1.018</c:v>
                </c:pt>
                <c:pt idx="41148">
                  <c:v>1.018</c:v>
                </c:pt>
                <c:pt idx="41149">
                  <c:v>1.0190000000000001</c:v>
                </c:pt>
                <c:pt idx="41150">
                  <c:v>1.0210000000000001</c:v>
                </c:pt>
                <c:pt idx="41151">
                  <c:v>1.0210000000000001</c:v>
                </c:pt>
                <c:pt idx="41152">
                  <c:v>1.0210000000000001</c:v>
                </c:pt>
                <c:pt idx="41153">
                  <c:v>1.022</c:v>
                </c:pt>
                <c:pt idx="41154">
                  <c:v>1.0230000000000001</c:v>
                </c:pt>
                <c:pt idx="41155">
                  <c:v>1.022</c:v>
                </c:pt>
                <c:pt idx="41156">
                  <c:v>1.02</c:v>
                </c:pt>
                <c:pt idx="41157">
                  <c:v>1.0190000000000001</c:v>
                </c:pt>
                <c:pt idx="41158">
                  <c:v>1.02</c:v>
                </c:pt>
                <c:pt idx="41159">
                  <c:v>1.02</c:v>
                </c:pt>
                <c:pt idx="41160">
                  <c:v>1.02</c:v>
                </c:pt>
                <c:pt idx="41161">
                  <c:v>1.0210000000000001</c:v>
                </c:pt>
                <c:pt idx="41162">
                  <c:v>1.02</c:v>
                </c:pt>
                <c:pt idx="41163">
                  <c:v>1.0210000000000001</c:v>
                </c:pt>
                <c:pt idx="41164">
                  <c:v>1.02</c:v>
                </c:pt>
                <c:pt idx="41165">
                  <c:v>1.0190000000000001</c:v>
                </c:pt>
                <c:pt idx="41166">
                  <c:v>1.02</c:v>
                </c:pt>
                <c:pt idx="41167">
                  <c:v>1.02</c:v>
                </c:pt>
                <c:pt idx="41168">
                  <c:v>1.02</c:v>
                </c:pt>
                <c:pt idx="41169">
                  <c:v>1.02</c:v>
                </c:pt>
                <c:pt idx="41170">
                  <c:v>1.02</c:v>
                </c:pt>
                <c:pt idx="41171">
                  <c:v>1.0210000000000001</c:v>
                </c:pt>
                <c:pt idx="41172">
                  <c:v>1.02</c:v>
                </c:pt>
                <c:pt idx="41173">
                  <c:v>1.02</c:v>
                </c:pt>
                <c:pt idx="41174">
                  <c:v>1.0210000000000001</c:v>
                </c:pt>
                <c:pt idx="41175">
                  <c:v>1.0210000000000001</c:v>
                </c:pt>
                <c:pt idx="41176">
                  <c:v>1.022</c:v>
                </c:pt>
                <c:pt idx="41177">
                  <c:v>1.0210000000000001</c:v>
                </c:pt>
                <c:pt idx="41178">
                  <c:v>1.02</c:v>
                </c:pt>
                <c:pt idx="41179">
                  <c:v>1.02</c:v>
                </c:pt>
                <c:pt idx="41180">
                  <c:v>1.02</c:v>
                </c:pt>
                <c:pt idx="41181">
                  <c:v>1.0190000000000001</c:v>
                </c:pt>
                <c:pt idx="41182">
                  <c:v>1.018</c:v>
                </c:pt>
                <c:pt idx="41183">
                  <c:v>1.018</c:v>
                </c:pt>
                <c:pt idx="41184">
                  <c:v>1.0190000000000001</c:v>
                </c:pt>
                <c:pt idx="41185">
                  <c:v>1.0190000000000001</c:v>
                </c:pt>
                <c:pt idx="41186">
                  <c:v>1.0210000000000001</c:v>
                </c:pt>
                <c:pt idx="41187">
                  <c:v>1.0210000000000001</c:v>
                </c:pt>
                <c:pt idx="41188">
                  <c:v>1.0210000000000001</c:v>
                </c:pt>
                <c:pt idx="41189">
                  <c:v>1.0210000000000001</c:v>
                </c:pt>
                <c:pt idx="41190">
                  <c:v>1.0190000000000001</c:v>
                </c:pt>
                <c:pt idx="41191">
                  <c:v>1.02</c:v>
                </c:pt>
                <c:pt idx="41192">
                  <c:v>1.02</c:v>
                </c:pt>
                <c:pt idx="41193">
                  <c:v>1.0190000000000001</c:v>
                </c:pt>
                <c:pt idx="41194">
                  <c:v>1.0190000000000001</c:v>
                </c:pt>
                <c:pt idx="41195">
                  <c:v>1.0190000000000001</c:v>
                </c:pt>
                <c:pt idx="41196">
                  <c:v>1.02</c:v>
                </c:pt>
                <c:pt idx="41197">
                  <c:v>1.0190000000000001</c:v>
                </c:pt>
                <c:pt idx="41198">
                  <c:v>1.0190000000000001</c:v>
                </c:pt>
                <c:pt idx="41199">
                  <c:v>1.0190000000000001</c:v>
                </c:pt>
                <c:pt idx="41200">
                  <c:v>1.0210000000000001</c:v>
                </c:pt>
                <c:pt idx="41201">
                  <c:v>1.022</c:v>
                </c:pt>
                <c:pt idx="41202">
                  <c:v>1.02</c:v>
                </c:pt>
                <c:pt idx="41203">
                  <c:v>1.02</c:v>
                </c:pt>
                <c:pt idx="41204">
                  <c:v>1.018</c:v>
                </c:pt>
                <c:pt idx="41205">
                  <c:v>1.0190000000000001</c:v>
                </c:pt>
                <c:pt idx="41206">
                  <c:v>1.02</c:v>
                </c:pt>
                <c:pt idx="41207">
                  <c:v>1.02</c:v>
                </c:pt>
                <c:pt idx="41208">
                  <c:v>1.02</c:v>
                </c:pt>
                <c:pt idx="41209">
                  <c:v>1.02</c:v>
                </c:pt>
                <c:pt idx="41210">
                  <c:v>1.02</c:v>
                </c:pt>
                <c:pt idx="41211">
                  <c:v>1.0190000000000001</c:v>
                </c:pt>
                <c:pt idx="41212">
                  <c:v>1.0190000000000001</c:v>
                </c:pt>
                <c:pt idx="41213">
                  <c:v>1.0210000000000001</c:v>
                </c:pt>
                <c:pt idx="41214">
                  <c:v>1.0210000000000001</c:v>
                </c:pt>
                <c:pt idx="41215">
                  <c:v>1.0210000000000001</c:v>
                </c:pt>
                <c:pt idx="41216">
                  <c:v>1.022</c:v>
                </c:pt>
                <c:pt idx="41217">
                  <c:v>1.0230000000000001</c:v>
                </c:pt>
                <c:pt idx="41218">
                  <c:v>1.0230000000000001</c:v>
                </c:pt>
                <c:pt idx="41219">
                  <c:v>1.0210000000000001</c:v>
                </c:pt>
                <c:pt idx="41220">
                  <c:v>1.0210000000000001</c:v>
                </c:pt>
                <c:pt idx="41221">
                  <c:v>1.0190000000000001</c:v>
                </c:pt>
                <c:pt idx="41222">
                  <c:v>1.0210000000000001</c:v>
                </c:pt>
                <c:pt idx="41223">
                  <c:v>1.02</c:v>
                </c:pt>
                <c:pt idx="41224">
                  <c:v>1.0210000000000001</c:v>
                </c:pt>
                <c:pt idx="41225">
                  <c:v>1.02</c:v>
                </c:pt>
                <c:pt idx="41226">
                  <c:v>1.0190000000000001</c:v>
                </c:pt>
                <c:pt idx="41227">
                  <c:v>1.0190000000000001</c:v>
                </c:pt>
                <c:pt idx="41228">
                  <c:v>1.018</c:v>
                </c:pt>
                <c:pt idx="41229">
                  <c:v>1.018</c:v>
                </c:pt>
                <c:pt idx="41230">
                  <c:v>1.0170000000000001</c:v>
                </c:pt>
                <c:pt idx="41231">
                  <c:v>1.018</c:v>
                </c:pt>
                <c:pt idx="41232">
                  <c:v>1.0190000000000001</c:v>
                </c:pt>
                <c:pt idx="41233">
                  <c:v>1.02</c:v>
                </c:pt>
                <c:pt idx="41234">
                  <c:v>1.022</c:v>
                </c:pt>
                <c:pt idx="41235">
                  <c:v>1.0210000000000001</c:v>
                </c:pt>
                <c:pt idx="41236">
                  <c:v>1.0210000000000001</c:v>
                </c:pt>
                <c:pt idx="41237">
                  <c:v>1.0210000000000001</c:v>
                </c:pt>
                <c:pt idx="41238">
                  <c:v>1.022</c:v>
                </c:pt>
                <c:pt idx="41239">
                  <c:v>1.022</c:v>
                </c:pt>
                <c:pt idx="41240">
                  <c:v>1.022</c:v>
                </c:pt>
                <c:pt idx="41241">
                  <c:v>1.0210000000000001</c:v>
                </c:pt>
                <c:pt idx="41242">
                  <c:v>1.018</c:v>
                </c:pt>
                <c:pt idx="41243">
                  <c:v>1.018</c:v>
                </c:pt>
                <c:pt idx="41244">
                  <c:v>1.0170000000000001</c:v>
                </c:pt>
                <c:pt idx="41245">
                  <c:v>1.0170000000000001</c:v>
                </c:pt>
                <c:pt idx="41246">
                  <c:v>1.018</c:v>
                </c:pt>
                <c:pt idx="41247">
                  <c:v>1.018</c:v>
                </c:pt>
                <c:pt idx="41248">
                  <c:v>1.0170000000000001</c:v>
                </c:pt>
                <c:pt idx="41249">
                  <c:v>1.016</c:v>
                </c:pt>
                <c:pt idx="41250">
                  <c:v>1.0170000000000001</c:v>
                </c:pt>
                <c:pt idx="41251">
                  <c:v>1.018</c:v>
                </c:pt>
                <c:pt idx="41252">
                  <c:v>1.0190000000000001</c:v>
                </c:pt>
                <c:pt idx="41253">
                  <c:v>1.0190000000000001</c:v>
                </c:pt>
                <c:pt idx="41254">
                  <c:v>1.02</c:v>
                </c:pt>
                <c:pt idx="41255">
                  <c:v>1.0210000000000001</c:v>
                </c:pt>
                <c:pt idx="41256">
                  <c:v>1.022</c:v>
                </c:pt>
                <c:pt idx="41257">
                  <c:v>1.0230000000000001</c:v>
                </c:pt>
                <c:pt idx="41258">
                  <c:v>1.022</c:v>
                </c:pt>
                <c:pt idx="41259">
                  <c:v>1.0210000000000001</c:v>
                </c:pt>
                <c:pt idx="41260">
                  <c:v>1.02</c:v>
                </c:pt>
                <c:pt idx="41261">
                  <c:v>1.02</c:v>
                </c:pt>
                <c:pt idx="41262">
                  <c:v>1.022</c:v>
                </c:pt>
                <c:pt idx="41263">
                  <c:v>1.02</c:v>
                </c:pt>
                <c:pt idx="41264">
                  <c:v>1.0190000000000001</c:v>
                </c:pt>
                <c:pt idx="41265">
                  <c:v>1.0190000000000001</c:v>
                </c:pt>
                <c:pt idx="41266">
                  <c:v>1.018</c:v>
                </c:pt>
                <c:pt idx="41267">
                  <c:v>1.0170000000000001</c:v>
                </c:pt>
                <c:pt idx="41268">
                  <c:v>1.016</c:v>
                </c:pt>
                <c:pt idx="41269">
                  <c:v>1.0170000000000001</c:v>
                </c:pt>
                <c:pt idx="41270">
                  <c:v>1.0170000000000001</c:v>
                </c:pt>
                <c:pt idx="41271">
                  <c:v>1.0170000000000001</c:v>
                </c:pt>
                <c:pt idx="41272">
                  <c:v>1.018</c:v>
                </c:pt>
                <c:pt idx="41273">
                  <c:v>1.0190000000000001</c:v>
                </c:pt>
                <c:pt idx="41274">
                  <c:v>1.0190000000000001</c:v>
                </c:pt>
                <c:pt idx="41275">
                  <c:v>1.0190000000000001</c:v>
                </c:pt>
                <c:pt idx="41276">
                  <c:v>1.018</c:v>
                </c:pt>
                <c:pt idx="41277">
                  <c:v>1.018</c:v>
                </c:pt>
                <c:pt idx="41278">
                  <c:v>1.0190000000000001</c:v>
                </c:pt>
                <c:pt idx="41279">
                  <c:v>1.0210000000000001</c:v>
                </c:pt>
                <c:pt idx="41280">
                  <c:v>1.02</c:v>
                </c:pt>
                <c:pt idx="41281">
                  <c:v>1.02</c:v>
                </c:pt>
                <c:pt idx="41282">
                  <c:v>1.0190000000000001</c:v>
                </c:pt>
                <c:pt idx="41283">
                  <c:v>1.02</c:v>
                </c:pt>
                <c:pt idx="41284">
                  <c:v>1.02</c:v>
                </c:pt>
                <c:pt idx="41285">
                  <c:v>1.0190000000000001</c:v>
                </c:pt>
                <c:pt idx="41286">
                  <c:v>1.0190000000000001</c:v>
                </c:pt>
                <c:pt idx="41287">
                  <c:v>1.0190000000000001</c:v>
                </c:pt>
                <c:pt idx="41288">
                  <c:v>1.018</c:v>
                </c:pt>
                <c:pt idx="41289">
                  <c:v>1.016</c:v>
                </c:pt>
                <c:pt idx="41290">
                  <c:v>1.0170000000000001</c:v>
                </c:pt>
                <c:pt idx="41291">
                  <c:v>1.018</c:v>
                </c:pt>
                <c:pt idx="41292">
                  <c:v>1.0190000000000001</c:v>
                </c:pt>
                <c:pt idx="41293">
                  <c:v>1.0190000000000001</c:v>
                </c:pt>
                <c:pt idx="41294">
                  <c:v>1.0190000000000001</c:v>
                </c:pt>
                <c:pt idx="41295">
                  <c:v>1.0190000000000001</c:v>
                </c:pt>
                <c:pt idx="41296">
                  <c:v>1.0190000000000001</c:v>
                </c:pt>
                <c:pt idx="41297">
                  <c:v>1.02</c:v>
                </c:pt>
                <c:pt idx="41298">
                  <c:v>1.02</c:v>
                </c:pt>
                <c:pt idx="41299">
                  <c:v>1.0210000000000001</c:v>
                </c:pt>
                <c:pt idx="41300">
                  <c:v>1.0210000000000001</c:v>
                </c:pt>
                <c:pt idx="41301">
                  <c:v>1.022</c:v>
                </c:pt>
                <c:pt idx="41302">
                  <c:v>1.022</c:v>
                </c:pt>
                <c:pt idx="41303">
                  <c:v>1.0210000000000001</c:v>
                </c:pt>
                <c:pt idx="41304">
                  <c:v>1.02</c:v>
                </c:pt>
                <c:pt idx="41305">
                  <c:v>1.02</c:v>
                </c:pt>
                <c:pt idx="41306">
                  <c:v>1.0210000000000001</c:v>
                </c:pt>
                <c:pt idx="41307">
                  <c:v>1.0210000000000001</c:v>
                </c:pt>
                <c:pt idx="41308">
                  <c:v>1.02</c:v>
                </c:pt>
                <c:pt idx="41309">
                  <c:v>1.02</c:v>
                </c:pt>
                <c:pt idx="41310">
                  <c:v>1.0190000000000001</c:v>
                </c:pt>
                <c:pt idx="41311">
                  <c:v>1.0170000000000001</c:v>
                </c:pt>
                <c:pt idx="41312">
                  <c:v>1.016</c:v>
                </c:pt>
                <c:pt idx="41313">
                  <c:v>1.016</c:v>
                </c:pt>
                <c:pt idx="41314">
                  <c:v>1.018</c:v>
                </c:pt>
                <c:pt idx="41315">
                  <c:v>1.0190000000000001</c:v>
                </c:pt>
                <c:pt idx="41316">
                  <c:v>1.018</c:v>
                </c:pt>
                <c:pt idx="41317">
                  <c:v>1.018</c:v>
                </c:pt>
                <c:pt idx="41318">
                  <c:v>1.018</c:v>
                </c:pt>
                <c:pt idx="41319">
                  <c:v>1.0170000000000001</c:v>
                </c:pt>
                <c:pt idx="41320">
                  <c:v>1.0170000000000001</c:v>
                </c:pt>
                <c:pt idx="41321">
                  <c:v>1.018</c:v>
                </c:pt>
                <c:pt idx="41322">
                  <c:v>1.0170000000000001</c:v>
                </c:pt>
                <c:pt idx="41323">
                  <c:v>1.0170000000000001</c:v>
                </c:pt>
                <c:pt idx="41324">
                  <c:v>1.018</c:v>
                </c:pt>
                <c:pt idx="41325">
                  <c:v>1.0190000000000001</c:v>
                </c:pt>
                <c:pt idx="41326">
                  <c:v>1.02</c:v>
                </c:pt>
                <c:pt idx="41327">
                  <c:v>1.0190000000000001</c:v>
                </c:pt>
                <c:pt idx="41328">
                  <c:v>1.0190000000000001</c:v>
                </c:pt>
                <c:pt idx="41329">
                  <c:v>1.0170000000000001</c:v>
                </c:pt>
                <c:pt idx="41330">
                  <c:v>1.018</c:v>
                </c:pt>
                <c:pt idx="41331">
                  <c:v>1.0190000000000001</c:v>
                </c:pt>
                <c:pt idx="41332">
                  <c:v>1.0190000000000001</c:v>
                </c:pt>
                <c:pt idx="41333">
                  <c:v>1.0190000000000001</c:v>
                </c:pt>
                <c:pt idx="41334">
                  <c:v>1.0190000000000001</c:v>
                </c:pt>
                <c:pt idx="41335">
                  <c:v>1.0170000000000001</c:v>
                </c:pt>
                <c:pt idx="41336">
                  <c:v>1.018</c:v>
                </c:pt>
                <c:pt idx="41337">
                  <c:v>1.018</c:v>
                </c:pt>
                <c:pt idx="41338">
                  <c:v>1.02</c:v>
                </c:pt>
                <c:pt idx="41339">
                  <c:v>1.0190000000000001</c:v>
                </c:pt>
                <c:pt idx="41340">
                  <c:v>1.02</c:v>
                </c:pt>
                <c:pt idx="41341">
                  <c:v>1.0190000000000001</c:v>
                </c:pt>
                <c:pt idx="41342">
                  <c:v>1.0190000000000001</c:v>
                </c:pt>
                <c:pt idx="41343">
                  <c:v>1.0190000000000001</c:v>
                </c:pt>
                <c:pt idx="41344">
                  <c:v>1.018</c:v>
                </c:pt>
                <c:pt idx="41345">
                  <c:v>1.018</c:v>
                </c:pt>
                <c:pt idx="41346">
                  <c:v>1.018</c:v>
                </c:pt>
                <c:pt idx="41347">
                  <c:v>1.0190000000000001</c:v>
                </c:pt>
                <c:pt idx="41348">
                  <c:v>1.018</c:v>
                </c:pt>
                <c:pt idx="41349">
                  <c:v>1.0190000000000001</c:v>
                </c:pt>
                <c:pt idx="41350">
                  <c:v>1.0190000000000001</c:v>
                </c:pt>
                <c:pt idx="41351">
                  <c:v>1.0190000000000001</c:v>
                </c:pt>
                <c:pt idx="41352">
                  <c:v>1.0190000000000001</c:v>
                </c:pt>
                <c:pt idx="41353">
                  <c:v>1.02</c:v>
                </c:pt>
                <c:pt idx="41354">
                  <c:v>1.02</c:v>
                </c:pt>
                <c:pt idx="41355">
                  <c:v>1.0190000000000001</c:v>
                </c:pt>
                <c:pt idx="41356">
                  <c:v>1.02</c:v>
                </c:pt>
                <c:pt idx="41357">
                  <c:v>1.02</c:v>
                </c:pt>
                <c:pt idx="41358">
                  <c:v>1.0190000000000001</c:v>
                </c:pt>
                <c:pt idx="41359">
                  <c:v>1.0190000000000001</c:v>
                </c:pt>
                <c:pt idx="41360">
                  <c:v>1.0190000000000001</c:v>
                </c:pt>
                <c:pt idx="41361">
                  <c:v>1.0190000000000001</c:v>
                </c:pt>
                <c:pt idx="41362">
                  <c:v>1.0190000000000001</c:v>
                </c:pt>
                <c:pt idx="41363">
                  <c:v>1.0190000000000001</c:v>
                </c:pt>
                <c:pt idx="41364">
                  <c:v>1.018</c:v>
                </c:pt>
                <c:pt idx="41365">
                  <c:v>1.0190000000000001</c:v>
                </c:pt>
                <c:pt idx="41366">
                  <c:v>1.0190000000000001</c:v>
                </c:pt>
                <c:pt idx="41367">
                  <c:v>1.018</c:v>
                </c:pt>
                <c:pt idx="41368">
                  <c:v>1.0190000000000001</c:v>
                </c:pt>
                <c:pt idx="41369">
                  <c:v>1.0190000000000001</c:v>
                </c:pt>
                <c:pt idx="41370">
                  <c:v>1.02</c:v>
                </c:pt>
                <c:pt idx="41371">
                  <c:v>1.02</c:v>
                </c:pt>
                <c:pt idx="41372">
                  <c:v>1.0210000000000001</c:v>
                </c:pt>
                <c:pt idx="41373">
                  <c:v>1.0190000000000001</c:v>
                </c:pt>
                <c:pt idx="41374">
                  <c:v>1.0210000000000001</c:v>
                </c:pt>
                <c:pt idx="41375">
                  <c:v>1.0210000000000001</c:v>
                </c:pt>
                <c:pt idx="41376">
                  <c:v>1.02</c:v>
                </c:pt>
                <c:pt idx="41377">
                  <c:v>1.02</c:v>
                </c:pt>
                <c:pt idx="41378">
                  <c:v>1.02</c:v>
                </c:pt>
                <c:pt idx="41379">
                  <c:v>1.02</c:v>
                </c:pt>
                <c:pt idx="41380">
                  <c:v>1.0190000000000001</c:v>
                </c:pt>
                <c:pt idx="41381">
                  <c:v>1.0210000000000001</c:v>
                </c:pt>
                <c:pt idx="41382">
                  <c:v>1.022</c:v>
                </c:pt>
                <c:pt idx="41383">
                  <c:v>1.0210000000000001</c:v>
                </c:pt>
                <c:pt idx="41384">
                  <c:v>1.02</c:v>
                </c:pt>
                <c:pt idx="41385">
                  <c:v>1.02</c:v>
                </c:pt>
                <c:pt idx="41386">
                  <c:v>1.0190000000000001</c:v>
                </c:pt>
                <c:pt idx="41387">
                  <c:v>1.0190000000000001</c:v>
                </c:pt>
                <c:pt idx="41388">
                  <c:v>1.0190000000000001</c:v>
                </c:pt>
                <c:pt idx="41389">
                  <c:v>1.0190000000000001</c:v>
                </c:pt>
                <c:pt idx="41390">
                  <c:v>1.0190000000000001</c:v>
                </c:pt>
                <c:pt idx="41391">
                  <c:v>1.0190000000000001</c:v>
                </c:pt>
                <c:pt idx="41392">
                  <c:v>1.0170000000000001</c:v>
                </c:pt>
                <c:pt idx="41393">
                  <c:v>1.018</c:v>
                </c:pt>
                <c:pt idx="41394">
                  <c:v>1.018</c:v>
                </c:pt>
                <c:pt idx="41395">
                  <c:v>1.018</c:v>
                </c:pt>
                <c:pt idx="41396">
                  <c:v>1.018</c:v>
                </c:pt>
                <c:pt idx="41397">
                  <c:v>1.018</c:v>
                </c:pt>
                <c:pt idx="41398">
                  <c:v>1.018</c:v>
                </c:pt>
                <c:pt idx="41399">
                  <c:v>1.02</c:v>
                </c:pt>
                <c:pt idx="41400">
                  <c:v>1.02</c:v>
                </c:pt>
                <c:pt idx="41401">
                  <c:v>1.02</c:v>
                </c:pt>
                <c:pt idx="41402">
                  <c:v>1.018</c:v>
                </c:pt>
                <c:pt idx="41403">
                  <c:v>1.0190000000000001</c:v>
                </c:pt>
                <c:pt idx="41404">
                  <c:v>1.02</c:v>
                </c:pt>
                <c:pt idx="41405">
                  <c:v>1.02</c:v>
                </c:pt>
                <c:pt idx="41406">
                  <c:v>1.0210000000000001</c:v>
                </c:pt>
                <c:pt idx="41407">
                  <c:v>1.0210000000000001</c:v>
                </c:pt>
                <c:pt idx="41408">
                  <c:v>1.02</c:v>
                </c:pt>
                <c:pt idx="41409">
                  <c:v>1.02</c:v>
                </c:pt>
                <c:pt idx="41410">
                  <c:v>1.0210000000000001</c:v>
                </c:pt>
                <c:pt idx="41411">
                  <c:v>1.0210000000000001</c:v>
                </c:pt>
                <c:pt idx="41412">
                  <c:v>1.02</c:v>
                </c:pt>
                <c:pt idx="41413">
                  <c:v>1.0190000000000001</c:v>
                </c:pt>
                <c:pt idx="41414">
                  <c:v>1.0210000000000001</c:v>
                </c:pt>
                <c:pt idx="41415">
                  <c:v>1.0210000000000001</c:v>
                </c:pt>
                <c:pt idx="41416">
                  <c:v>1.02</c:v>
                </c:pt>
                <c:pt idx="41417">
                  <c:v>1.02</c:v>
                </c:pt>
                <c:pt idx="41418">
                  <c:v>1.0210000000000001</c:v>
                </c:pt>
                <c:pt idx="41419">
                  <c:v>1.0210000000000001</c:v>
                </c:pt>
                <c:pt idx="41420">
                  <c:v>1.022</c:v>
                </c:pt>
                <c:pt idx="41421">
                  <c:v>1.0210000000000001</c:v>
                </c:pt>
                <c:pt idx="41422">
                  <c:v>1.022</c:v>
                </c:pt>
                <c:pt idx="41423">
                  <c:v>1.0210000000000001</c:v>
                </c:pt>
                <c:pt idx="41424">
                  <c:v>1.022</c:v>
                </c:pt>
                <c:pt idx="41425">
                  <c:v>1.0230000000000001</c:v>
                </c:pt>
                <c:pt idx="41426">
                  <c:v>1.022</c:v>
                </c:pt>
                <c:pt idx="41427">
                  <c:v>1.0210000000000001</c:v>
                </c:pt>
                <c:pt idx="41428">
                  <c:v>1.0210000000000001</c:v>
                </c:pt>
                <c:pt idx="41429">
                  <c:v>1.022</c:v>
                </c:pt>
                <c:pt idx="41430">
                  <c:v>1.0190000000000001</c:v>
                </c:pt>
                <c:pt idx="41431">
                  <c:v>1.0190000000000001</c:v>
                </c:pt>
                <c:pt idx="41432">
                  <c:v>1.0190000000000001</c:v>
                </c:pt>
                <c:pt idx="41433">
                  <c:v>1.02</c:v>
                </c:pt>
                <c:pt idx="41434">
                  <c:v>1.0170000000000001</c:v>
                </c:pt>
                <c:pt idx="41435">
                  <c:v>1.0170000000000001</c:v>
                </c:pt>
                <c:pt idx="41436">
                  <c:v>1.0170000000000001</c:v>
                </c:pt>
                <c:pt idx="41437">
                  <c:v>1.018</c:v>
                </c:pt>
                <c:pt idx="41438">
                  <c:v>1.0190000000000001</c:v>
                </c:pt>
                <c:pt idx="41439">
                  <c:v>1.022</c:v>
                </c:pt>
                <c:pt idx="41440">
                  <c:v>1.0230000000000001</c:v>
                </c:pt>
                <c:pt idx="41441">
                  <c:v>1.0230000000000001</c:v>
                </c:pt>
                <c:pt idx="41442">
                  <c:v>1.024</c:v>
                </c:pt>
                <c:pt idx="41443">
                  <c:v>1.0249999999999999</c:v>
                </c:pt>
                <c:pt idx="41444">
                  <c:v>1.0249999999999999</c:v>
                </c:pt>
                <c:pt idx="41445">
                  <c:v>1.0230000000000001</c:v>
                </c:pt>
                <c:pt idx="41446">
                  <c:v>1.0210000000000001</c:v>
                </c:pt>
                <c:pt idx="41447">
                  <c:v>1.0210000000000001</c:v>
                </c:pt>
                <c:pt idx="41448">
                  <c:v>1.0210000000000001</c:v>
                </c:pt>
                <c:pt idx="41449">
                  <c:v>1.022</c:v>
                </c:pt>
                <c:pt idx="41450">
                  <c:v>1.0210000000000001</c:v>
                </c:pt>
                <c:pt idx="41451">
                  <c:v>1.02</c:v>
                </c:pt>
                <c:pt idx="41452">
                  <c:v>1.022</c:v>
                </c:pt>
                <c:pt idx="41453">
                  <c:v>1.022</c:v>
                </c:pt>
                <c:pt idx="41454">
                  <c:v>1.0210000000000001</c:v>
                </c:pt>
                <c:pt idx="41455">
                  <c:v>1.02</c:v>
                </c:pt>
                <c:pt idx="41456">
                  <c:v>1.02</c:v>
                </c:pt>
                <c:pt idx="41457">
                  <c:v>1.0210000000000001</c:v>
                </c:pt>
                <c:pt idx="41458">
                  <c:v>1.022</c:v>
                </c:pt>
                <c:pt idx="41459">
                  <c:v>1.022</c:v>
                </c:pt>
                <c:pt idx="41460">
                  <c:v>1.02</c:v>
                </c:pt>
                <c:pt idx="41461">
                  <c:v>1.02</c:v>
                </c:pt>
                <c:pt idx="41462">
                  <c:v>1.0190000000000001</c:v>
                </c:pt>
                <c:pt idx="41463">
                  <c:v>1.0190000000000001</c:v>
                </c:pt>
                <c:pt idx="41464">
                  <c:v>1.02</c:v>
                </c:pt>
                <c:pt idx="41465">
                  <c:v>1.02</c:v>
                </c:pt>
                <c:pt idx="41466">
                  <c:v>1.02</c:v>
                </c:pt>
                <c:pt idx="41467">
                  <c:v>1.0210000000000001</c:v>
                </c:pt>
                <c:pt idx="41468">
                  <c:v>1.02</c:v>
                </c:pt>
                <c:pt idx="41469">
                  <c:v>1.02</c:v>
                </c:pt>
                <c:pt idx="41470">
                  <c:v>1.0210000000000001</c:v>
                </c:pt>
                <c:pt idx="41471">
                  <c:v>1.0190000000000001</c:v>
                </c:pt>
                <c:pt idx="41472">
                  <c:v>1.0190000000000001</c:v>
                </c:pt>
                <c:pt idx="41473">
                  <c:v>1.0210000000000001</c:v>
                </c:pt>
                <c:pt idx="41474">
                  <c:v>1.0230000000000001</c:v>
                </c:pt>
                <c:pt idx="41475">
                  <c:v>1.0230000000000001</c:v>
                </c:pt>
                <c:pt idx="41476">
                  <c:v>1.022</c:v>
                </c:pt>
                <c:pt idx="41477">
                  <c:v>1.022</c:v>
                </c:pt>
                <c:pt idx="41478">
                  <c:v>1.022</c:v>
                </c:pt>
                <c:pt idx="41479">
                  <c:v>1.0210000000000001</c:v>
                </c:pt>
                <c:pt idx="41480">
                  <c:v>1.02</c:v>
                </c:pt>
                <c:pt idx="41481">
                  <c:v>1.02</c:v>
                </c:pt>
                <c:pt idx="41482">
                  <c:v>1.0210000000000001</c:v>
                </c:pt>
                <c:pt idx="41483">
                  <c:v>1.02</c:v>
                </c:pt>
                <c:pt idx="41484">
                  <c:v>1.0190000000000001</c:v>
                </c:pt>
                <c:pt idx="41485">
                  <c:v>1.02</c:v>
                </c:pt>
                <c:pt idx="41486">
                  <c:v>1.0210000000000001</c:v>
                </c:pt>
                <c:pt idx="41487">
                  <c:v>1.0210000000000001</c:v>
                </c:pt>
                <c:pt idx="41488">
                  <c:v>1.02</c:v>
                </c:pt>
                <c:pt idx="41489">
                  <c:v>1.02</c:v>
                </c:pt>
                <c:pt idx="41490">
                  <c:v>1.0190000000000001</c:v>
                </c:pt>
                <c:pt idx="41491">
                  <c:v>1.0190000000000001</c:v>
                </c:pt>
                <c:pt idx="41492">
                  <c:v>1.0190000000000001</c:v>
                </c:pt>
                <c:pt idx="41493">
                  <c:v>1.02</c:v>
                </c:pt>
                <c:pt idx="41494">
                  <c:v>1.018</c:v>
                </c:pt>
                <c:pt idx="41495">
                  <c:v>1.02</c:v>
                </c:pt>
                <c:pt idx="41496">
                  <c:v>1.0210000000000001</c:v>
                </c:pt>
                <c:pt idx="41497">
                  <c:v>1.02</c:v>
                </c:pt>
                <c:pt idx="41498">
                  <c:v>1.0190000000000001</c:v>
                </c:pt>
                <c:pt idx="41499">
                  <c:v>1.0210000000000001</c:v>
                </c:pt>
                <c:pt idx="41500">
                  <c:v>1.0210000000000001</c:v>
                </c:pt>
                <c:pt idx="41501">
                  <c:v>1.02</c:v>
                </c:pt>
                <c:pt idx="41502">
                  <c:v>1.0190000000000001</c:v>
                </c:pt>
                <c:pt idx="41503">
                  <c:v>1.02</c:v>
                </c:pt>
                <c:pt idx="41504">
                  <c:v>1.018</c:v>
                </c:pt>
                <c:pt idx="41505">
                  <c:v>1.018</c:v>
                </c:pt>
                <c:pt idx="41506">
                  <c:v>1.018</c:v>
                </c:pt>
                <c:pt idx="41507">
                  <c:v>1.0190000000000001</c:v>
                </c:pt>
                <c:pt idx="41508">
                  <c:v>1.0190000000000001</c:v>
                </c:pt>
                <c:pt idx="41509">
                  <c:v>1.018</c:v>
                </c:pt>
                <c:pt idx="41510">
                  <c:v>1.02</c:v>
                </c:pt>
                <c:pt idx="41511">
                  <c:v>1.018</c:v>
                </c:pt>
                <c:pt idx="41512">
                  <c:v>1.0190000000000001</c:v>
                </c:pt>
                <c:pt idx="41513">
                  <c:v>1.02</c:v>
                </c:pt>
                <c:pt idx="41514">
                  <c:v>1.0210000000000001</c:v>
                </c:pt>
                <c:pt idx="41515">
                  <c:v>1.0210000000000001</c:v>
                </c:pt>
                <c:pt idx="41516">
                  <c:v>1.0190000000000001</c:v>
                </c:pt>
                <c:pt idx="41517">
                  <c:v>1.0190000000000001</c:v>
                </c:pt>
                <c:pt idx="41518">
                  <c:v>1.0190000000000001</c:v>
                </c:pt>
                <c:pt idx="41519">
                  <c:v>1.018</c:v>
                </c:pt>
                <c:pt idx="41520">
                  <c:v>1.02</c:v>
                </c:pt>
                <c:pt idx="41521">
                  <c:v>1.0190000000000001</c:v>
                </c:pt>
                <c:pt idx="41522">
                  <c:v>1.0190000000000001</c:v>
                </c:pt>
                <c:pt idx="41523">
                  <c:v>1.02</c:v>
                </c:pt>
                <c:pt idx="41524">
                  <c:v>1.02</c:v>
                </c:pt>
                <c:pt idx="41525">
                  <c:v>1.0190000000000001</c:v>
                </c:pt>
                <c:pt idx="41526">
                  <c:v>1.018</c:v>
                </c:pt>
                <c:pt idx="41527">
                  <c:v>1.0170000000000001</c:v>
                </c:pt>
                <c:pt idx="41528">
                  <c:v>1.018</c:v>
                </c:pt>
                <c:pt idx="41529">
                  <c:v>1.018</c:v>
                </c:pt>
                <c:pt idx="41530">
                  <c:v>1.0170000000000001</c:v>
                </c:pt>
                <c:pt idx="41531">
                  <c:v>1.018</c:v>
                </c:pt>
                <c:pt idx="41532">
                  <c:v>1.018</c:v>
                </c:pt>
                <c:pt idx="41533">
                  <c:v>1.018</c:v>
                </c:pt>
                <c:pt idx="41534">
                  <c:v>1.0190000000000001</c:v>
                </c:pt>
                <c:pt idx="41535">
                  <c:v>1.018</c:v>
                </c:pt>
                <c:pt idx="41536">
                  <c:v>1.0170000000000001</c:v>
                </c:pt>
                <c:pt idx="41537">
                  <c:v>1.0150000000000001</c:v>
                </c:pt>
                <c:pt idx="41538">
                  <c:v>1.0150000000000001</c:v>
                </c:pt>
                <c:pt idx="41539">
                  <c:v>1.018</c:v>
                </c:pt>
                <c:pt idx="41540">
                  <c:v>1.0190000000000001</c:v>
                </c:pt>
                <c:pt idx="41541">
                  <c:v>1.0170000000000001</c:v>
                </c:pt>
                <c:pt idx="41542">
                  <c:v>1.018</c:v>
                </c:pt>
                <c:pt idx="41543">
                  <c:v>1.018</c:v>
                </c:pt>
                <c:pt idx="41544">
                  <c:v>1.0190000000000001</c:v>
                </c:pt>
                <c:pt idx="41545">
                  <c:v>1.0190000000000001</c:v>
                </c:pt>
                <c:pt idx="41546">
                  <c:v>1.0190000000000001</c:v>
                </c:pt>
                <c:pt idx="41547">
                  <c:v>1.018</c:v>
                </c:pt>
                <c:pt idx="41548">
                  <c:v>1.018</c:v>
                </c:pt>
                <c:pt idx="41549">
                  <c:v>1.0190000000000001</c:v>
                </c:pt>
                <c:pt idx="41550">
                  <c:v>1.0190000000000001</c:v>
                </c:pt>
                <c:pt idx="41551">
                  <c:v>1.02</c:v>
                </c:pt>
                <c:pt idx="41552">
                  <c:v>1.018</c:v>
                </c:pt>
                <c:pt idx="41553">
                  <c:v>1.018</c:v>
                </c:pt>
                <c:pt idx="41554">
                  <c:v>1.0170000000000001</c:v>
                </c:pt>
                <c:pt idx="41555">
                  <c:v>1.018</c:v>
                </c:pt>
                <c:pt idx="41556">
                  <c:v>1.018</c:v>
                </c:pt>
                <c:pt idx="41557">
                  <c:v>1.0190000000000001</c:v>
                </c:pt>
                <c:pt idx="41558">
                  <c:v>1.0170000000000001</c:v>
                </c:pt>
                <c:pt idx="41559">
                  <c:v>1.016</c:v>
                </c:pt>
                <c:pt idx="41560">
                  <c:v>1.016</c:v>
                </c:pt>
                <c:pt idx="41561">
                  <c:v>1.016</c:v>
                </c:pt>
                <c:pt idx="41562">
                  <c:v>1.016</c:v>
                </c:pt>
                <c:pt idx="41563">
                  <c:v>1.016</c:v>
                </c:pt>
                <c:pt idx="41564">
                  <c:v>1.0170000000000001</c:v>
                </c:pt>
                <c:pt idx="41565">
                  <c:v>1.0170000000000001</c:v>
                </c:pt>
                <c:pt idx="41566">
                  <c:v>1.018</c:v>
                </c:pt>
                <c:pt idx="41567">
                  <c:v>1.018</c:v>
                </c:pt>
                <c:pt idx="41568">
                  <c:v>1.018</c:v>
                </c:pt>
                <c:pt idx="41569">
                  <c:v>1.0190000000000001</c:v>
                </c:pt>
                <c:pt idx="41570">
                  <c:v>1.0190000000000001</c:v>
                </c:pt>
                <c:pt idx="41571">
                  <c:v>1.0190000000000001</c:v>
                </c:pt>
                <c:pt idx="41572">
                  <c:v>1.018</c:v>
                </c:pt>
                <c:pt idx="41573">
                  <c:v>1.018</c:v>
                </c:pt>
                <c:pt idx="41574">
                  <c:v>1.018</c:v>
                </c:pt>
                <c:pt idx="41575">
                  <c:v>1.0170000000000001</c:v>
                </c:pt>
                <c:pt idx="41576">
                  <c:v>1.018</c:v>
                </c:pt>
                <c:pt idx="41577">
                  <c:v>1.018</c:v>
                </c:pt>
                <c:pt idx="41578">
                  <c:v>1.0170000000000001</c:v>
                </c:pt>
                <c:pt idx="41579">
                  <c:v>1.0190000000000001</c:v>
                </c:pt>
                <c:pt idx="41580">
                  <c:v>1.018</c:v>
                </c:pt>
                <c:pt idx="41581">
                  <c:v>1.018</c:v>
                </c:pt>
                <c:pt idx="41582">
                  <c:v>1.02</c:v>
                </c:pt>
                <c:pt idx="41583">
                  <c:v>1.02</c:v>
                </c:pt>
                <c:pt idx="41584">
                  <c:v>1.0190000000000001</c:v>
                </c:pt>
                <c:pt idx="41585">
                  <c:v>1.0190000000000001</c:v>
                </c:pt>
                <c:pt idx="41586">
                  <c:v>1.0190000000000001</c:v>
                </c:pt>
                <c:pt idx="41587">
                  <c:v>1.0190000000000001</c:v>
                </c:pt>
                <c:pt idx="41588">
                  <c:v>1.018</c:v>
                </c:pt>
                <c:pt idx="41589">
                  <c:v>1.0170000000000001</c:v>
                </c:pt>
                <c:pt idx="41590">
                  <c:v>1.0170000000000001</c:v>
                </c:pt>
                <c:pt idx="41591">
                  <c:v>1.0150000000000001</c:v>
                </c:pt>
                <c:pt idx="41592">
                  <c:v>1.016</c:v>
                </c:pt>
                <c:pt idx="41593">
                  <c:v>1.0170000000000001</c:v>
                </c:pt>
                <c:pt idx="41594">
                  <c:v>1.0170000000000001</c:v>
                </c:pt>
                <c:pt idx="41595">
                  <c:v>1.0190000000000001</c:v>
                </c:pt>
                <c:pt idx="41596">
                  <c:v>1.0190000000000001</c:v>
                </c:pt>
                <c:pt idx="41597">
                  <c:v>1.02</c:v>
                </c:pt>
                <c:pt idx="41598">
                  <c:v>1.0190000000000001</c:v>
                </c:pt>
                <c:pt idx="41599">
                  <c:v>1.02</c:v>
                </c:pt>
                <c:pt idx="41600">
                  <c:v>1.02</c:v>
                </c:pt>
                <c:pt idx="41601">
                  <c:v>1.02</c:v>
                </c:pt>
                <c:pt idx="41602">
                  <c:v>1.0190000000000001</c:v>
                </c:pt>
                <c:pt idx="41603">
                  <c:v>1.0190000000000001</c:v>
                </c:pt>
                <c:pt idx="41604">
                  <c:v>1.0190000000000001</c:v>
                </c:pt>
                <c:pt idx="41605">
                  <c:v>1.018</c:v>
                </c:pt>
                <c:pt idx="41606">
                  <c:v>1.018</c:v>
                </c:pt>
                <c:pt idx="41607">
                  <c:v>1.018</c:v>
                </c:pt>
                <c:pt idx="41608">
                  <c:v>1.02</c:v>
                </c:pt>
                <c:pt idx="41609">
                  <c:v>1.02</c:v>
                </c:pt>
                <c:pt idx="41610">
                  <c:v>1.0210000000000001</c:v>
                </c:pt>
                <c:pt idx="41611">
                  <c:v>1.02</c:v>
                </c:pt>
                <c:pt idx="41612">
                  <c:v>1.0190000000000001</c:v>
                </c:pt>
                <c:pt idx="41613">
                  <c:v>1.02</c:v>
                </c:pt>
                <c:pt idx="41614">
                  <c:v>1.0210000000000001</c:v>
                </c:pt>
                <c:pt idx="41615">
                  <c:v>1.02</c:v>
                </c:pt>
                <c:pt idx="41616">
                  <c:v>1.0210000000000001</c:v>
                </c:pt>
                <c:pt idx="41617">
                  <c:v>1.0190000000000001</c:v>
                </c:pt>
                <c:pt idx="41618">
                  <c:v>1.0190000000000001</c:v>
                </c:pt>
                <c:pt idx="41619">
                  <c:v>1.018</c:v>
                </c:pt>
                <c:pt idx="41620">
                  <c:v>1.0170000000000001</c:v>
                </c:pt>
                <c:pt idx="41621">
                  <c:v>1.018</c:v>
                </c:pt>
                <c:pt idx="41622">
                  <c:v>1.0190000000000001</c:v>
                </c:pt>
                <c:pt idx="41623">
                  <c:v>1.018</c:v>
                </c:pt>
                <c:pt idx="41624">
                  <c:v>1.0190000000000001</c:v>
                </c:pt>
                <c:pt idx="41625">
                  <c:v>1.0190000000000001</c:v>
                </c:pt>
                <c:pt idx="41626">
                  <c:v>1.0190000000000001</c:v>
                </c:pt>
                <c:pt idx="41627">
                  <c:v>1.02</c:v>
                </c:pt>
                <c:pt idx="41628">
                  <c:v>1.0210000000000001</c:v>
                </c:pt>
                <c:pt idx="41629">
                  <c:v>1.0210000000000001</c:v>
                </c:pt>
                <c:pt idx="41630">
                  <c:v>1.02</c:v>
                </c:pt>
                <c:pt idx="41631">
                  <c:v>1.02</c:v>
                </c:pt>
                <c:pt idx="41632">
                  <c:v>1.02</c:v>
                </c:pt>
                <c:pt idx="41633">
                  <c:v>1.02</c:v>
                </c:pt>
                <c:pt idx="41634">
                  <c:v>1.0210000000000001</c:v>
                </c:pt>
                <c:pt idx="41635">
                  <c:v>1.02</c:v>
                </c:pt>
                <c:pt idx="41636">
                  <c:v>1.0210000000000001</c:v>
                </c:pt>
                <c:pt idx="41637">
                  <c:v>1.0210000000000001</c:v>
                </c:pt>
                <c:pt idx="41638">
                  <c:v>1.02</c:v>
                </c:pt>
                <c:pt idx="41639">
                  <c:v>1.0210000000000001</c:v>
                </c:pt>
                <c:pt idx="41640">
                  <c:v>1.0210000000000001</c:v>
                </c:pt>
                <c:pt idx="41641">
                  <c:v>1.02</c:v>
                </c:pt>
                <c:pt idx="41642">
                  <c:v>1.02</c:v>
                </c:pt>
                <c:pt idx="41643">
                  <c:v>1.02</c:v>
                </c:pt>
                <c:pt idx="41644">
                  <c:v>1.0190000000000001</c:v>
                </c:pt>
                <c:pt idx="41645">
                  <c:v>1.018</c:v>
                </c:pt>
                <c:pt idx="41646">
                  <c:v>1.0170000000000001</c:v>
                </c:pt>
                <c:pt idx="41647">
                  <c:v>1.016</c:v>
                </c:pt>
                <c:pt idx="41648">
                  <c:v>1.018</c:v>
                </c:pt>
                <c:pt idx="41649">
                  <c:v>1.0190000000000001</c:v>
                </c:pt>
                <c:pt idx="41650">
                  <c:v>1.02</c:v>
                </c:pt>
                <c:pt idx="41651">
                  <c:v>1.0190000000000001</c:v>
                </c:pt>
                <c:pt idx="41652">
                  <c:v>1.018</c:v>
                </c:pt>
                <c:pt idx="41653">
                  <c:v>1.018</c:v>
                </c:pt>
                <c:pt idx="41654">
                  <c:v>1.018</c:v>
                </c:pt>
                <c:pt idx="41655">
                  <c:v>1.0190000000000001</c:v>
                </c:pt>
                <c:pt idx="41656">
                  <c:v>1.0210000000000001</c:v>
                </c:pt>
                <c:pt idx="41657">
                  <c:v>1.02</c:v>
                </c:pt>
                <c:pt idx="41658">
                  <c:v>1.02</c:v>
                </c:pt>
                <c:pt idx="41659">
                  <c:v>1.0210000000000001</c:v>
                </c:pt>
                <c:pt idx="41660">
                  <c:v>1.0210000000000001</c:v>
                </c:pt>
                <c:pt idx="41661">
                  <c:v>1.0210000000000001</c:v>
                </c:pt>
                <c:pt idx="41662">
                  <c:v>1.022</c:v>
                </c:pt>
                <c:pt idx="41663">
                  <c:v>1.0230000000000001</c:v>
                </c:pt>
                <c:pt idx="41664">
                  <c:v>1.0230000000000001</c:v>
                </c:pt>
                <c:pt idx="41665">
                  <c:v>1.0230000000000001</c:v>
                </c:pt>
                <c:pt idx="41666">
                  <c:v>1.0210000000000001</c:v>
                </c:pt>
                <c:pt idx="41667">
                  <c:v>1.02</c:v>
                </c:pt>
                <c:pt idx="41668">
                  <c:v>1.0190000000000001</c:v>
                </c:pt>
                <c:pt idx="41669">
                  <c:v>1.0210000000000001</c:v>
                </c:pt>
                <c:pt idx="41670">
                  <c:v>1.0210000000000001</c:v>
                </c:pt>
                <c:pt idx="41671">
                  <c:v>1.0210000000000001</c:v>
                </c:pt>
                <c:pt idx="41672">
                  <c:v>1.02</c:v>
                </c:pt>
                <c:pt idx="41673">
                  <c:v>1.02</c:v>
                </c:pt>
                <c:pt idx="41674">
                  <c:v>1.02</c:v>
                </c:pt>
                <c:pt idx="41675">
                  <c:v>1.0210000000000001</c:v>
                </c:pt>
                <c:pt idx="41676">
                  <c:v>1.0190000000000001</c:v>
                </c:pt>
                <c:pt idx="41677">
                  <c:v>1.0190000000000001</c:v>
                </c:pt>
                <c:pt idx="41678">
                  <c:v>1.0190000000000001</c:v>
                </c:pt>
                <c:pt idx="41679">
                  <c:v>1.02</c:v>
                </c:pt>
                <c:pt idx="41680">
                  <c:v>1.0210000000000001</c:v>
                </c:pt>
                <c:pt idx="41681">
                  <c:v>1.022</c:v>
                </c:pt>
                <c:pt idx="41682">
                  <c:v>1.0230000000000001</c:v>
                </c:pt>
                <c:pt idx="41683">
                  <c:v>1.022</c:v>
                </c:pt>
                <c:pt idx="41684">
                  <c:v>1.022</c:v>
                </c:pt>
                <c:pt idx="41685">
                  <c:v>1.0210000000000001</c:v>
                </c:pt>
                <c:pt idx="41686">
                  <c:v>1.02</c:v>
                </c:pt>
                <c:pt idx="41687">
                  <c:v>1.0190000000000001</c:v>
                </c:pt>
                <c:pt idx="41688">
                  <c:v>1.0190000000000001</c:v>
                </c:pt>
                <c:pt idx="41689">
                  <c:v>1.02</c:v>
                </c:pt>
                <c:pt idx="41690">
                  <c:v>1.0190000000000001</c:v>
                </c:pt>
                <c:pt idx="41691">
                  <c:v>1.0190000000000001</c:v>
                </c:pt>
                <c:pt idx="41692">
                  <c:v>1.02</c:v>
                </c:pt>
                <c:pt idx="41693">
                  <c:v>1.02</c:v>
                </c:pt>
                <c:pt idx="41694">
                  <c:v>1.0210000000000001</c:v>
                </c:pt>
                <c:pt idx="41695">
                  <c:v>1.022</c:v>
                </c:pt>
                <c:pt idx="41696">
                  <c:v>1.022</c:v>
                </c:pt>
                <c:pt idx="41697">
                  <c:v>1.0210000000000001</c:v>
                </c:pt>
                <c:pt idx="41698">
                  <c:v>1.0190000000000001</c:v>
                </c:pt>
                <c:pt idx="41699">
                  <c:v>1.0190000000000001</c:v>
                </c:pt>
                <c:pt idx="41700">
                  <c:v>1.0190000000000001</c:v>
                </c:pt>
                <c:pt idx="41701">
                  <c:v>1.02</c:v>
                </c:pt>
                <c:pt idx="41702">
                  <c:v>1.018</c:v>
                </c:pt>
                <c:pt idx="41703">
                  <c:v>1.018</c:v>
                </c:pt>
                <c:pt idx="41704">
                  <c:v>1.018</c:v>
                </c:pt>
                <c:pt idx="41705">
                  <c:v>1.018</c:v>
                </c:pt>
                <c:pt idx="41706">
                  <c:v>1.018</c:v>
                </c:pt>
                <c:pt idx="41707">
                  <c:v>1.02</c:v>
                </c:pt>
                <c:pt idx="41708">
                  <c:v>1.02</c:v>
                </c:pt>
                <c:pt idx="41709">
                  <c:v>1.0190000000000001</c:v>
                </c:pt>
                <c:pt idx="41710">
                  <c:v>1.018</c:v>
                </c:pt>
                <c:pt idx="41711">
                  <c:v>1.0190000000000001</c:v>
                </c:pt>
                <c:pt idx="41712">
                  <c:v>1.018</c:v>
                </c:pt>
                <c:pt idx="41713">
                  <c:v>1.02</c:v>
                </c:pt>
                <c:pt idx="41714">
                  <c:v>1.0210000000000001</c:v>
                </c:pt>
                <c:pt idx="41715">
                  <c:v>1.0210000000000001</c:v>
                </c:pt>
                <c:pt idx="41716">
                  <c:v>1.0210000000000001</c:v>
                </c:pt>
                <c:pt idx="41717">
                  <c:v>1.022</c:v>
                </c:pt>
                <c:pt idx="41718">
                  <c:v>1.02</c:v>
                </c:pt>
                <c:pt idx="41719">
                  <c:v>1.02</c:v>
                </c:pt>
                <c:pt idx="41720">
                  <c:v>1.0210000000000001</c:v>
                </c:pt>
                <c:pt idx="41721">
                  <c:v>1.022</c:v>
                </c:pt>
                <c:pt idx="41722">
                  <c:v>1.02</c:v>
                </c:pt>
                <c:pt idx="41723">
                  <c:v>1.0210000000000001</c:v>
                </c:pt>
                <c:pt idx="41724">
                  <c:v>1.022</c:v>
                </c:pt>
                <c:pt idx="41725">
                  <c:v>1.0210000000000001</c:v>
                </c:pt>
                <c:pt idx="41726">
                  <c:v>1.022</c:v>
                </c:pt>
                <c:pt idx="41727">
                  <c:v>1.022</c:v>
                </c:pt>
                <c:pt idx="41728">
                  <c:v>1.022</c:v>
                </c:pt>
                <c:pt idx="41729">
                  <c:v>1.02</c:v>
                </c:pt>
                <c:pt idx="41730">
                  <c:v>1.026</c:v>
                </c:pt>
                <c:pt idx="41731">
                  <c:v>1.0289999999999999</c:v>
                </c:pt>
                <c:pt idx="41732">
                  <c:v>1.0289999999999999</c:v>
                </c:pt>
                <c:pt idx="41733">
                  <c:v>1.028</c:v>
                </c:pt>
                <c:pt idx="41734">
                  <c:v>1.0309999999999999</c:v>
                </c:pt>
                <c:pt idx="41735">
                  <c:v>1.032</c:v>
                </c:pt>
                <c:pt idx="41736">
                  <c:v>1.032</c:v>
                </c:pt>
                <c:pt idx="41737">
                  <c:v>6.1920000000000002</c:v>
                </c:pt>
                <c:pt idx="41738">
                  <c:v>10.851000000000001</c:v>
                </c:pt>
                <c:pt idx="41739">
                  <c:v>11.606</c:v>
                </c:pt>
                <c:pt idx="41740">
                  <c:v>11.257</c:v>
                </c:pt>
                <c:pt idx="41741">
                  <c:v>11.18</c:v>
                </c:pt>
                <c:pt idx="41742">
                  <c:v>11.224</c:v>
                </c:pt>
                <c:pt idx="41743">
                  <c:v>11.290000000000001</c:v>
                </c:pt>
                <c:pt idx="41744">
                  <c:v>11.337</c:v>
                </c:pt>
                <c:pt idx="41745">
                  <c:v>11.364000000000001</c:v>
                </c:pt>
                <c:pt idx="41746">
                  <c:v>11.399000000000001</c:v>
                </c:pt>
                <c:pt idx="41747">
                  <c:v>11.436999999999999</c:v>
                </c:pt>
                <c:pt idx="41748">
                  <c:v>11.47</c:v>
                </c:pt>
                <c:pt idx="41749">
                  <c:v>11.513</c:v>
                </c:pt>
                <c:pt idx="41750">
                  <c:v>11.581</c:v>
                </c:pt>
                <c:pt idx="41751">
                  <c:v>11.643000000000001</c:v>
                </c:pt>
                <c:pt idx="41752">
                  <c:v>11.682</c:v>
                </c:pt>
                <c:pt idx="41753">
                  <c:v>11.731</c:v>
                </c:pt>
                <c:pt idx="41754">
                  <c:v>11.759</c:v>
                </c:pt>
                <c:pt idx="41755">
                  <c:v>11.795</c:v>
                </c:pt>
                <c:pt idx="41756">
                  <c:v>11.829000000000001</c:v>
                </c:pt>
                <c:pt idx="41757">
                  <c:v>11.875</c:v>
                </c:pt>
                <c:pt idx="41758">
                  <c:v>11.913</c:v>
                </c:pt>
                <c:pt idx="41759">
                  <c:v>11.949</c:v>
                </c:pt>
                <c:pt idx="41760">
                  <c:v>11.991</c:v>
                </c:pt>
                <c:pt idx="41761">
                  <c:v>12.032</c:v>
                </c:pt>
                <c:pt idx="41762">
                  <c:v>12.066000000000001</c:v>
                </c:pt>
                <c:pt idx="41763">
                  <c:v>12.111000000000001</c:v>
                </c:pt>
                <c:pt idx="41764">
                  <c:v>12.145</c:v>
                </c:pt>
                <c:pt idx="41765">
                  <c:v>12.176</c:v>
                </c:pt>
                <c:pt idx="41766">
                  <c:v>12.215</c:v>
                </c:pt>
                <c:pt idx="41767">
                  <c:v>12.253</c:v>
                </c:pt>
                <c:pt idx="41768">
                  <c:v>12.289</c:v>
                </c:pt>
                <c:pt idx="41769">
                  <c:v>12.318</c:v>
                </c:pt>
                <c:pt idx="41770">
                  <c:v>12.361000000000001</c:v>
                </c:pt>
                <c:pt idx="41771">
                  <c:v>12.396000000000001</c:v>
                </c:pt>
                <c:pt idx="41772">
                  <c:v>12.425000000000001</c:v>
                </c:pt>
                <c:pt idx="41773">
                  <c:v>12.46</c:v>
                </c:pt>
                <c:pt idx="41774">
                  <c:v>12.494</c:v>
                </c:pt>
                <c:pt idx="41775">
                  <c:v>12.532</c:v>
                </c:pt>
                <c:pt idx="41776">
                  <c:v>12.568</c:v>
                </c:pt>
                <c:pt idx="41777">
                  <c:v>12.593999999999999</c:v>
                </c:pt>
                <c:pt idx="41778">
                  <c:v>12.628</c:v>
                </c:pt>
                <c:pt idx="41779">
                  <c:v>12.66</c:v>
                </c:pt>
                <c:pt idx="41780">
                  <c:v>12.691000000000001</c:v>
                </c:pt>
                <c:pt idx="41781">
                  <c:v>12.722</c:v>
                </c:pt>
                <c:pt idx="41782">
                  <c:v>12.752000000000001</c:v>
                </c:pt>
                <c:pt idx="41783">
                  <c:v>12.780000000000001</c:v>
                </c:pt>
                <c:pt idx="41784">
                  <c:v>12.811999999999999</c:v>
                </c:pt>
                <c:pt idx="41785">
                  <c:v>12.845000000000001</c:v>
                </c:pt>
                <c:pt idx="41786">
                  <c:v>12.875999999999999</c:v>
                </c:pt>
                <c:pt idx="41787">
                  <c:v>12.897</c:v>
                </c:pt>
                <c:pt idx="41788">
                  <c:v>12.928000000000001</c:v>
                </c:pt>
                <c:pt idx="41789">
                  <c:v>12.951000000000001</c:v>
                </c:pt>
                <c:pt idx="41790">
                  <c:v>12.988</c:v>
                </c:pt>
                <c:pt idx="41791">
                  <c:v>13.012</c:v>
                </c:pt>
                <c:pt idx="41792">
                  <c:v>13.035</c:v>
                </c:pt>
                <c:pt idx="41793">
                  <c:v>13.061999999999999</c:v>
                </c:pt>
                <c:pt idx="41794">
                  <c:v>13.081</c:v>
                </c:pt>
                <c:pt idx="41795">
                  <c:v>13.106</c:v>
                </c:pt>
                <c:pt idx="41796">
                  <c:v>13.125</c:v>
                </c:pt>
                <c:pt idx="41797">
                  <c:v>13.154</c:v>
                </c:pt>
                <c:pt idx="41798">
                  <c:v>13.166</c:v>
                </c:pt>
                <c:pt idx="41799">
                  <c:v>13.194000000000001</c:v>
                </c:pt>
                <c:pt idx="41800">
                  <c:v>13.215</c:v>
                </c:pt>
                <c:pt idx="41801">
                  <c:v>15.155000000000001</c:v>
                </c:pt>
                <c:pt idx="41802">
                  <c:v>14.666</c:v>
                </c:pt>
                <c:pt idx="41803">
                  <c:v>13.978</c:v>
                </c:pt>
                <c:pt idx="41804">
                  <c:v>13.842000000000001</c:v>
                </c:pt>
                <c:pt idx="41805">
                  <c:v>13.821</c:v>
                </c:pt>
                <c:pt idx="41806">
                  <c:v>13.801</c:v>
                </c:pt>
                <c:pt idx="41807">
                  <c:v>13.787000000000001</c:v>
                </c:pt>
                <c:pt idx="41808">
                  <c:v>13.771000000000001</c:v>
                </c:pt>
                <c:pt idx="41809">
                  <c:v>13.765000000000001</c:v>
                </c:pt>
                <c:pt idx="41810">
                  <c:v>13.755000000000001</c:v>
                </c:pt>
                <c:pt idx="41811">
                  <c:v>13.736000000000001</c:v>
                </c:pt>
                <c:pt idx="41812">
                  <c:v>13.718999999999999</c:v>
                </c:pt>
                <c:pt idx="41813">
                  <c:v>13.714</c:v>
                </c:pt>
                <c:pt idx="41814">
                  <c:v>13.713000000000001</c:v>
                </c:pt>
                <c:pt idx="41815">
                  <c:v>13.717000000000001</c:v>
                </c:pt>
                <c:pt idx="41816">
                  <c:v>13.732000000000001</c:v>
                </c:pt>
                <c:pt idx="41817">
                  <c:v>13.756</c:v>
                </c:pt>
                <c:pt idx="41818">
                  <c:v>13.785</c:v>
                </c:pt>
                <c:pt idx="41819">
                  <c:v>13.821</c:v>
                </c:pt>
                <c:pt idx="41820">
                  <c:v>13.858000000000001</c:v>
                </c:pt>
                <c:pt idx="41821">
                  <c:v>13.881</c:v>
                </c:pt>
                <c:pt idx="41822">
                  <c:v>13.911</c:v>
                </c:pt>
                <c:pt idx="41823">
                  <c:v>13.944000000000001</c:v>
                </c:pt>
                <c:pt idx="41824">
                  <c:v>13.997</c:v>
                </c:pt>
                <c:pt idx="41825">
                  <c:v>14.048999999999999</c:v>
                </c:pt>
                <c:pt idx="41826">
                  <c:v>14.089</c:v>
                </c:pt>
                <c:pt idx="41827">
                  <c:v>14.149000000000001</c:v>
                </c:pt>
                <c:pt idx="41828">
                  <c:v>14.185</c:v>
                </c:pt>
                <c:pt idx="41829">
                  <c:v>14.203000000000001</c:v>
                </c:pt>
                <c:pt idx="41830">
                  <c:v>14.214</c:v>
                </c:pt>
                <c:pt idx="41831">
                  <c:v>14.228</c:v>
                </c:pt>
                <c:pt idx="41832">
                  <c:v>14.232000000000001</c:v>
                </c:pt>
                <c:pt idx="41833">
                  <c:v>14.236000000000001</c:v>
                </c:pt>
                <c:pt idx="41834">
                  <c:v>14.234</c:v>
                </c:pt>
                <c:pt idx="41835">
                  <c:v>14.233000000000001</c:v>
                </c:pt>
                <c:pt idx="41836">
                  <c:v>14.222</c:v>
                </c:pt>
                <c:pt idx="41837">
                  <c:v>14.222</c:v>
                </c:pt>
                <c:pt idx="41838">
                  <c:v>14.22</c:v>
                </c:pt>
                <c:pt idx="41839">
                  <c:v>14.217000000000001</c:v>
                </c:pt>
                <c:pt idx="41840">
                  <c:v>14.208</c:v>
                </c:pt>
                <c:pt idx="41841">
                  <c:v>14.195</c:v>
                </c:pt>
                <c:pt idx="41842">
                  <c:v>14.183</c:v>
                </c:pt>
                <c:pt idx="41843">
                  <c:v>14.171000000000001</c:v>
                </c:pt>
                <c:pt idx="41844">
                  <c:v>14.15</c:v>
                </c:pt>
                <c:pt idx="41845">
                  <c:v>14.125999999999999</c:v>
                </c:pt>
                <c:pt idx="41846">
                  <c:v>14.103</c:v>
                </c:pt>
                <c:pt idx="41847">
                  <c:v>14.093</c:v>
                </c:pt>
                <c:pt idx="41848">
                  <c:v>14.074</c:v>
                </c:pt>
                <c:pt idx="41849">
                  <c:v>14.05</c:v>
                </c:pt>
                <c:pt idx="41850">
                  <c:v>14.029</c:v>
                </c:pt>
                <c:pt idx="41851">
                  <c:v>14.015000000000001</c:v>
                </c:pt>
                <c:pt idx="41852">
                  <c:v>14.000999999999999</c:v>
                </c:pt>
                <c:pt idx="41853">
                  <c:v>13.983000000000001</c:v>
                </c:pt>
                <c:pt idx="41854">
                  <c:v>13.968</c:v>
                </c:pt>
                <c:pt idx="41855">
                  <c:v>13.958</c:v>
                </c:pt>
                <c:pt idx="41856">
                  <c:v>13.935</c:v>
                </c:pt>
                <c:pt idx="41857">
                  <c:v>13.923999999999999</c:v>
                </c:pt>
                <c:pt idx="41858">
                  <c:v>13.907999999999999</c:v>
                </c:pt>
                <c:pt idx="41859">
                  <c:v>13.903</c:v>
                </c:pt>
                <c:pt idx="41860">
                  <c:v>13.88</c:v>
                </c:pt>
                <c:pt idx="41861">
                  <c:v>13.871</c:v>
                </c:pt>
                <c:pt idx="41862">
                  <c:v>13.847</c:v>
                </c:pt>
                <c:pt idx="41863">
                  <c:v>13.811</c:v>
                </c:pt>
                <c:pt idx="41864">
                  <c:v>13.782999999999999</c:v>
                </c:pt>
                <c:pt idx="41865">
                  <c:v>13.761000000000001</c:v>
                </c:pt>
                <c:pt idx="41866">
                  <c:v>13.744</c:v>
                </c:pt>
                <c:pt idx="41867">
                  <c:v>13.723000000000001</c:v>
                </c:pt>
                <c:pt idx="41868">
                  <c:v>13.701000000000001</c:v>
                </c:pt>
                <c:pt idx="41869">
                  <c:v>13.681000000000001</c:v>
                </c:pt>
                <c:pt idx="41870">
                  <c:v>13.671000000000001</c:v>
                </c:pt>
                <c:pt idx="41871">
                  <c:v>13.656000000000001</c:v>
                </c:pt>
                <c:pt idx="41872">
                  <c:v>13.634</c:v>
                </c:pt>
                <c:pt idx="41873">
                  <c:v>13.614000000000001</c:v>
                </c:pt>
                <c:pt idx="41874">
                  <c:v>13.607000000000001</c:v>
                </c:pt>
                <c:pt idx="41875">
                  <c:v>13.588000000000001</c:v>
                </c:pt>
                <c:pt idx="41876">
                  <c:v>13.573</c:v>
                </c:pt>
                <c:pt idx="41877">
                  <c:v>13.563000000000001</c:v>
                </c:pt>
                <c:pt idx="41878">
                  <c:v>13.551</c:v>
                </c:pt>
                <c:pt idx="41879">
                  <c:v>13.545</c:v>
                </c:pt>
                <c:pt idx="41880">
                  <c:v>13.532999999999999</c:v>
                </c:pt>
                <c:pt idx="41881">
                  <c:v>13.514000000000001</c:v>
                </c:pt>
                <c:pt idx="41882">
                  <c:v>13.505000000000001</c:v>
                </c:pt>
                <c:pt idx="41883">
                  <c:v>13.482000000000001</c:v>
                </c:pt>
                <c:pt idx="41884">
                  <c:v>13.479000000000001</c:v>
                </c:pt>
                <c:pt idx="41885">
                  <c:v>13.462</c:v>
                </c:pt>
                <c:pt idx="41886">
                  <c:v>13.447000000000001</c:v>
                </c:pt>
                <c:pt idx="41887">
                  <c:v>13.43</c:v>
                </c:pt>
                <c:pt idx="41888">
                  <c:v>13.421000000000001</c:v>
                </c:pt>
                <c:pt idx="41889">
                  <c:v>13.412000000000001</c:v>
                </c:pt>
                <c:pt idx="41890">
                  <c:v>13.4</c:v>
                </c:pt>
                <c:pt idx="41891">
                  <c:v>13.395</c:v>
                </c:pt>
                <c:pt idx="41892">
                  <c:v>13.393000000000001</c:v>
                </c:pt>
                <c:pt idx="41893">
                  <c:v>13.381</c:v>
                </c:pt>
                <c:pt idx="41894">
                  <c:v>13.374000000000001</c:v>
                </c:pt>
                <c:pt idx="41895">
                  <c:v>13.356</c:v>
                </c:pt>
                <c:pt idx="41896">
                  <c:v>13.345000000000001</c:v>
                </c:pt>
                <c:pt idx="41897">
                  <c:v>13.332000000000001</c:v>
                </c:pt>
                <c:pt idx="41898">
                  <c:v>13.311</c:v>
                </c:pt>
                <c:pt idx="41899">
                  <c:v>13.292</c:v>
                </c:pt>
                <c:pt idx="41900">
                  <c:v>13.263</c:v>
                </c:pt>
                <c:pt idx="41901">
                  <c:v>13.246</c:v>
                </c:pt>
                <c:pt idx="41902">
                  <c:v>13.233000000000001</c:v>
                </c:pt>
                <c:pt idx="41903">
                  <c:v>13.218</c:v>
                </c:pt>
                <c:pt idx="41904">
                  <c:v>13.204000000000001</c:v>
                </c:pt>
                <c:pt idx="41905">
                  <c:v>13.191000000000001</c:v>
                </c:pt>
                <c:pt idx="41906">
                  <c:v>13.186999999999999</c:v>
                </c:pt>
                <c:pt idx="41907">
                  <c:v>13.171000000000001</c:v>
                </c:pt>
                <c:pt idx="41908">
                  <c:v>13.166</c:v>
                </c:pt>
                <c:pt idx="41909">
                  <c:v>13.154</c:v>
                </c:pt>
                <c:pt idx="41910">
                  <c:v>13.141</c:v>
                </c:pt>
                <c:pt idx="41911">
                  <c:v>13.136000000000001</c:v>
                </c:pt>
                <c:pt idx="41912">
                  <c:v>13.122</c:v>
                </c:pt>
                <c:pt idx="41913">
                  <c:v>13.111000000000001</c:v>
                </c:pt>
                <c:pt idx="41914">
                  <c:v>13.109</c:v>
                </c:pt>
                <c:pt idx="41915">
                  <c:v>13.099</c:v>
                </c:pt>
                <c:pt idx="41916">
                  <c:v>13.103</c:v>
                </c:pt>
                <c:pt idx="41917">
                  <c:v>13.093999999999999</c:v>
                </c:pt>
                <c:pt idx="41918">
                  <c:v>13.074</c:v>
                </c:pt>
                <c:pt idx="41919">
                  <c:v>13.071</c:v>
                </c:pt>
                <c:pt idx="41920">
                  <c:v>13.063000000000001</c:v>
                </c:pt>
                <c:pt idx="41921">
                  <c:v>13.051</c:v>
                </c:pt>
                <c:pt idx="41922">
                  <c:v>13.042</c:v>
                </c:pt>
                <c:pt idx="41923">
                  <c:v>13.030000000000001</c:v>
                </c:pt>
                <c:pt idx="41924">
                  <c:v>13.015000000000001</c:v>
                </c:pt>
                <c:pt idx="41925">
                  <c:v>13.006</c:v>
                </c:pt>
                <c:pt idx="41926">
                  <c:v>12.979000000000001</c:v>
                </c:pt>
                <c:pt idx="41927">
                  <c:v>12.956</c:v>
                </c:pt>
                <c:pt idx="41928">
                  <c:v>12.934000000000001</c:v>
                </c:pt>
                <c:pt idx="41929">
                  <c:v>12.912000000000001</c:v>
                </c:pt>
                <c:pt idx="41930">
                  <c:v>12.877000000000001</c:v>
                </c:pt>
                <c:pt idx="41931">
                  <c:v>12.851000000000001</c:v>
                </c:pt>
                <c:pt idx="41932">
                  <c:v>12.823</c:v>
                </c:pt>
                <c:pt idx="41933">
                  <c:v>12.795</c:v>
                </c:pt>
                <c:pt idx="41934">
                  <c:v>12.77</c:v>
                </c:pt>
                <c:pt idx="41935">
                  <c:v>12.744</c:v>
                </c:pt>
                <c:pt idx="41936">
                  <c:v>12.707000000000001</c:v>
                </c:pt>
                <c:pt idx="41937">
                  <c:v>12.659000000000001</c:v>
                </c:pt>
                <c:pt idx="41938">
                  <c:v>12.631</c:v>
                </c:pt>
                <c:pt idx="41939">
                  <c:v>12.595000000000001</c:v>
                </c:pt>
                <c:pt idx="41940">
                  <c:v>12.567</c:v>
                </c:pt>
                <c:pt idx="41941">
                  <c:v>12.538</c:v>
                </c:pt>
                <c:pt idx="41942">
                  <c:v>12.5</c:v>
                </c:pt>
                <c:pt idx="41943">
                  <c:v>12.468</c:v>
                </c:pt>
                <c:pt idx="41944">
                  <c:v>12.442</c:v>
                </c:pt>
                <c:pt idx="41945">
                  <c:v>12.41</c:v>
                </c:pt>
                <c:pt idx="41946">
                  <c:v>12.377000000000001</c:v>
                </c:pt>
                <c:pt idx="41947">
                  <c:v>12.354000000000001</c:v>
                </c:pt>
                <c:pt idx="41948">
                  <c:v>12.327999999999999</c:v>
                </c:pt>
                <c:pt idx="41949">
                  <c:v>12.307</c:v>
                </c:pt>
                <c:pt idx="41950">
                  <c:v>12.294</c:v>
                </c:pt>
                <c:pt idx="41951">
                  <c:v>12.278</c:v>
                </c:pt>
                <c:pt idx="41952">
                  <c:v>12.26</c:v>
                </c:pt>
                <c:pt idx="41953">
                  <c:v>12.242000000000001</c:v>
                </c:pt>
                <c:pt idx="41954">
                  <c:v>12.226000000000001</c:v>
                </c:pt>
                <c:pt idx="41955">
                  <c:v>12.216000000000001</c:v>
                </c:pt>
                <c:pt idx="41956">
                  <c:v>12.201000000000001</c:v>
                </c:pt>
                <c:pt idx="41957">
                  <c:v>12.195</c:v>
                </c:pt>
                <c:pt idx="41958">
                  <c:v>12.182</c:v>
                </c:pt>
                <c:pt idx="41959">
                  <c:v>12.18</c:v>
                </c:pt>
                <c:pt idx="41960">
                  <c:v>12.177</c:v>
                </c:pt>
                <c:pt idx="41961">
                  <c:v>12.155000000000001</c:v>
                </c:pt>
                <c:pt idx="41962">
                  <c:v>12.155000000000001</c:v>
                </c:pt>
                <c:pt idx="41963">
                  <c:v>12.139000000000001</c:v>
                </c:pt>
                <c:pt idx="41964">
                  <c:v>12.132</c:v>
                </c:pt>
                <c:pt idx="41965">
                  <c:v>12.122</c:v>
                </c:pt>
                <c:pt idx="41966">
                  <c:v>12.102</c:v>
                </c:pt>
                <c:pt idx="41967">
                  <c:v>12.092000000000001</c:v>
                </c:pt>
                <c:pt idx="41968">
                  <c:v>12.079000000000001</c:v>
                </c:pt>
                <c:pt idx="41969">
                  <c:v>12.061</c:v>
                </c:pt>
                <c:pt idx="41970">
                  <c:v>12.045999999999999</c:v>
                </c:pt>
                <c:pt idx="41971">
                  <c:v>12.031000000000001</c:v>
                </c:pt>
                <c:pt idx="41972">
                  <c:v>12.014000000000001</c:v>
                </c:pt>
                <c:pt idx="41973">
                  <c:v>12.004</c:v>
                </c:pt>
                <c:pt idx="41974">
                  <c:v>11.978</c:v>
                </c:pt>
                <c:pt idx="41975">
                  <c:v>11.963000000000001</c:v>
                </c:pt>
                <c:pt idx="41976">
                  <c:v>11.966000000000001</c:v>
                </c:pt>
                <c:pt idx="41977">
                  <c:v>11.956</c:v>
                </c:pt>
                <c:pt idx="41978">
                  <c:v>11.952999999999999</c:v>
                </c:pt>
                <c:pt idx="41979">
                  <c:v>11.950000000000001</c:v>
                </c:pt>
                <c:pt idx="41980">
                  <c:v>11.951000000000001</c:v>
                </c:pt>
                <c:pt idx="41981">
                  <c:v>11.948</c:v>
                </c:pt>
                <c:pt idx="41982">
                  <c:v>11.948</c:v>
                </c:pt>
                <c:pt idx="41983">
                  <c:v>11.957000000000001</c:v>
                </c:pt>
                <c:pt idx="41984">
                  <c:v>11.959</c:v>
                </c:pt>
                <c:pt idx="41985">
                  <c:v>11.966000000000001</c:v>
                </c:pt>
                <c:pt idx="41986">
                  <c:v>11.962</c:v>
                </c:pt>
                <c:pt idx="41987">
                  <c:v>11.961</c:v>
                </c:pt>
                <c:pt idx="41988">
                  <c:v>11.959</c:v>
                </c:pt>
                <c:pt idx="41989">
                  <c:v>11.957000000000001</c:v>
                </c:pt>
                <c:pt idx="41990">
                  <c:v>11.954000000000001</c:v>
                </c:pt>
                <c:pt idx="41991">
                  <c:v>11.950000000000001</c:v>
                </c:pt>
                <c:pt idx="41992">
                  <c:v>11.943</c:v>
                </c:pt>
                <c:pt idx="41993">
                  <c:v>11.936</c:v>
                </c:pt>
                <c:pt idx="41994">
                  <c:v>11.915000000000001</c:v>
                </c:pt>
                <c:pt idx="41995">
                  <c:v>11.885</c:v>
                </c:pt>
                <c:pt idx="41996">
                  <c:v>11.854000000000001</c:v>
                </c:pt>
                <c:pt idx="41997">
                  <c:v>11.817</c:v>
                </c:pt>
                <c:pt idx="41998">
                  <c:v>11.786</c:v>
                </c:pt>
                <c:pt idx="41999">
                  <c:v>11.734999999999999</c:v>
                </c:pt>
                <c:pt idx="42000">
                  <c:v>11.708</c:v>
                </c:pt>
                <c:pt idx="42001">
                  <c:v>11.692</c:v>
                </c:pt>
                <c:pt idx="42002">
                  <c:v>11.375999999999999</c:v>
                </c:pt>
                <c:pt idx="42003">
                  <c:v>11.009</c:v>
                </c:pt>
                <c:pt idx="42004">
                  <c:v>11.019</c:v>
                </c:pt>
                <c:pt idx="42005">
                  <c:v>11.021000000000001</c:v>
                </c:pt>
                <c:pt idx="42006">
                  <c:v>11.013999999999999</c:v>
                </c:pt>
                <c:pt idx="42007">
                  <c:v>11.02</c:v>
                </c:pt>
                <c:pt idx="42008">
                  <c:v>11.03</c:v>
                </c:pt>
                <c:pt idx="42009">
                  <c:v>11.042</c:v>
                </c:pt>
                <c:pt idx="42010">
                  <c:v>11.06</c:v>
                </c:pt>
                <c:pt idx="42011">
                  <c:v>11.068</c:v>
                </c:pt>
                <c:pt idx="42012">
                  <c:v>11.075000000000001</c:v>
                </c:pt>
                <c:pt idx="42013">
                  <c:v>11.093999999999999</c:v>
                </c:pt>
                <c:pt idx="42014">
                  <c:v>11.114000000000001</c:v>
                </c:pt>
                <c:pt idx="42015">
                  <c:v>11.119</c:v>
                </c:pt>
                <c:pt idx="42016">
                  <c:v>11.127000000000001</c:v>
                </c:pt>
                <c:pt idx="42017">
                  <c:v>11.14</c:v>
                </c:pt>
                <c:pt idx="42018">
                  <c:v>11.154999999999999</c:v>
                </c:pt>
                <c:pt idx="42019">
                  <c:v>11.168000000000001</c:v>
                </c:pt>
                <c:pt idx="42020">
                  <c:v>11.192</c:v>
                </c:pt>
                <c:pt idx="42021">
                  <c:v>11.215</c:v>
                </c:pt>
                <c:pt idx="42022">
                  <c:v>11.248000000000001</c:v>
                </c:pt>
                <c:pt idx="42023">
                  <c:v>11.27</c:v>
                </c:pt>
                <c:pt idx="42024">
                  <c:v>11.3</c:v>
                </c:pt>
                <c:pt idx="42025">
                  <c:v>11.331</c:v>
                </c:pt>
                <c:pt idx="42026">
                  <c:v>11.36</c:v>
                </c:pt>
                <c:pt idx="42027">
                  <c:v>11.384</c:v>
                </c:pt>
                <c:pt idx="42028">
                  <c:v>11.409000000000001</c:v>
                </c:pt>
                <c:pt idx="42029">
                  <c:v>11.448</c:v>
                </c:pt>
                <c:pt idx="42030">
                  <c:v>11.478</c:v>
                </c:pt>
                <c:pt idx="42031">
                  <c:v>11.504</c:v>
                </c:pt>
                <c:pt idx="42032">
                  <c:v>11.532</c:v>
                </c:pt>
                <c:pt idx="42033">
                  <c:v>11.563000000000001</c:v>
                </c:pt>
                <c:pt idx="42034">
                  <c:v>11.602</c:v>
                </c:pt>
                <c:pt idx="42035">
                  <c:v>11.641</c:v>
                </c:pt>
                <c:pt idx="42036">
                  <c:v>11.669</c:v>
                </c:pt>
                <c:pt idx="42037">
                  <c:v>11.711</c:v>
                </c:pt>
                <c:pt idx="42038">
                  <c:v>11.737</c:v>
                </c:pt>
                <c:pt idx="42039">
                  <c:v>11.777000000000001</c:v>
                </c:pt>
                <c:pt idx="42040">
                  <c:v>11.815</c:v>
                </c:pt>
                <c:pt idx="42041">
                  <c:v>11.854000000000001</c:v>
                </c:pt>
                <c:pt idx="42042">
                  <c:v>11.891</c:v>
                </c:pt>
                <c:pt idx="42043">
                  <c:v>11.936999999999999</c:v>
                </c:pt>
                <c:pt idx="42044">
                  <c:v>11.977</c:v>
                </c:pt>
                <c:pt idx="42045">
                  <c:v>12.016</c:v>
                </c:pt>
                <c:pt idx="42046">
                  <c:v>12.045</c:v>
                </c:pt>
                <c:pt idx="42047">
                  <c:v>12.076000000000001</c:v>
                </c:pt>
                <c:pt idx="42048">
                  <c:v>12.109</c:v>
                </c:pt>
                <c:pt idx="42049">
                  <c:v>12.152000000000001</c:v>
                </c:pt>
                <c:pt idx="42050">
                  <c:v>12.182</c:v>
                </c:pt>
                <c:pt idx="42051">
                  <c:v>12.222</c:v>
                </c:pt>
                <c:pt idx="42052">
                  <c:v>12.254</c:v>
                </c:pt>
                <c:pt idx="42053">
                  <c:v>12.284000000000001</c:v>
                </c:pt>
                <c:pt idx="42054">
                  <c:v>12.322000000000001</c:v>
                </c:pt>
                <c:pt idx="42055">
                  <c:v>12.347</c:v>
                </c:pt>
                <c:pt idx="42056">
                  <c:v>12.373000000000001</c:v>
                </c:pt>
                <c:pt idx="42057">
                  <c:v>12.399000000000001</c:v>
                </c:pt>
                <c:pt idx="42058">
                  <c:v>12.43</c:v>
                </c:pt>
                <c:pt idx="42059">
                  <c:v>12.457000000000001</c:v>
                </c:pt>
                <c:pt idx="42060">
                  <c:v>12.488</c:v>
                </c:pt>
                <c:pt idx="42061">
                  <c:v>12.521000000000001</c:v>
                </c:pt>
                <c:pt idx="42062">
                  <c:v>12.545</c:v>
                </c:pt>
                <c:pt idx="42063">
                  <c:v>12.573</c:v>
                </c:pt>
                <c:pt idx="42064">
                  <c:v>12.601000000000001</c:v>
                </c:pt>
                <c:pt idx="42065">
                  <c:v>12.628</c:v>
                </c:pt>
                <c:pt idx="42066">
                  <c:v>12.656000000000001</c:v>
                </c:pt>
                <c:pt idx="42067">
                  <c:v>12.678000000000001</c:v>
                </c:pt>
                <c:pt idx="42068">
                  <c:v>12.704000000000001</c:v>
                </c:pt>
                <c:pt idx="42069">
                  <c:v>12.732000000000001</c:v>
                </c:pt>
                <c:pt idx="42070">
                  <c:v>12.754</c:v>
                </c:pt>
                <c:pt idx="42071">
                  <c:v>12.772</c:v>
                </c:pt>
                <c:pt idx="42072">
                  <c:v>12.794</c:v>
                </c:pt>
                <c:pt idx="42073">
                  <c:v>12.818</c:v>
                </c:pt>
                <c:pt idx="42074">
                  <c:v>12.845000000000001</c:v>
                </c:pt>
                <c:pt idx="42075">
                  <c:v>12.861000000000001</c:v>
                </c:pt>
                <c:pt idx="42076">
                  <c:v>12.888</c:v>
                </c:pt>
                <c:pt idx="42077">
                  <c:v>12.907999999999999</c:v>
                </c:pt>
                <c:pt idx="42078">
                  <c:v>12.927</c:v>
                </c:pt>
                <c:pt idx="42079">
                  <c:v>12.952</c:v>
                </c:pt>
                <c:pt idx="42080">
                  <c:v>12.975</c:v>
                </c:pt>
                <c:pt idx="42081">
                  <c:v>12.997</c:v>
                </c:pt>
                <c:pt idx="42082">
                  <c:v>13.016999999999999</c:v>
                </c:pt>
                <c:pt idx="42083">
                  <c:v>13.295</c:v>
                </c:pt>
                <c:pt idx="42084">
                  <c:v>15.113</c:v>
                </c:pt>
                <c:pt idx="42085">
                  <c:v>14.253</c:v>
                </c:pt>
                <c:pt idx="42086">
                  <c:v>13.741</c:v>
                </c:pt>
                <c:pt idx="42087">
                  <c:v>13.659000000000001</c:v>
                </c:pt>
                <c:pt idx="42088">
                  <c:v>13.641</c:v>
                </c:pt>
                <c:pt idx="42089">
                  <c:v>13.631</c:v>
                </c:pt>
                <c:pt idx="42090">
                  <c:v>13.611000000000001</c:v>
                </c:pt>
                <c:pt idx="42091">
                  <c:v>13.593</c:v>
                </c:pt>
                <c:pt idx="42092">
                  <c:v>13.583</c:v>
                </c:pt>
                <c:pt idx="42093">
                  <c:v>13.571</c:v>
                </c:pt>
                <c:pt idx="42094">
                  <c:v>13.556000000000001</c:v>
                </c:pt>
                <c:pt idx="42095">
                  <c:v>13.545</c:v>
                </c:pt>
                <c:pt idx="42096">
                  <c:v>13.534000000000001</c:v>
                </c:pt>
                <c:pt idx="42097">
                  <c:v>13.523</c:v>
                </c:pt>
                <c:pt idx="42098">
                  <c:v>13.512</c:v>
                </c:pt>
                <c:pt idx="42099">
                  <c:v>13.493</c:v>
                </c:pt>
                <c:pt idx="42100">
                  <c:v>13.486000000000001</c:v>
                </c:pt>
                <c:pt idx="42101">
                  <c:v>13.475</c:v>
                </c:pt>
                <c:pt idx="42102">
                  <c:v>13.46</c:v>
                </c:pt>
                <c:pt idx="42103">
                  <c:v>13.459</c:v>
                </c:pt>
                <c:pt idx="42104">
                  <c:v>13.466000000000001</c:v>
                </c:pt>
                <c:pt idx="42105">
                  <c:v>13.466000000000001</c:v>
                </c:pt>
                <c:pt idx="42106">
                  <c:v>13.47</c:v>
                </c:pt>
                <c:pt idx="42107">
                  <c:v>13.484</c:v>
                </c:pt>
                <c:pt idx="42108">
                  <c:v>13.496</c:v>
                </c:pt>
                <c:pt idx="42109">
                  <c:v>13.500999999999999</c:v>
                </c:pt>
                <c:pt idx="42110">
                  <c:v>13.516999999999999</c:v>
                </c:pt>
                <c:pt idx="42111">
                  <c:v>13.536</c:v>
                </c:pt>
                <c:pt idx="42112">
                  <c:v>13.565</c:v>
                </c:pt>
                <c:pt idx="42113">
                  <c:v>13.605</c:v>
                </c:pt>
                <c:pt idx="42114">
                  <c:v>13.629</c:v>
                </c:pt>
                <c:pt idx="42115">
                  <c:v>13.648</c:v>
                </c:pt>
                <c:pt idx="42116">
                  <c:v>13.664</c:v>
                </c:pt>
                <c:pt idx="42117">
                  <c:v>13.677</c:v>
                </c:pt>
                <c:pt idx="42118">
                  <c:v>13.696</c:v>
                </c:pt>
                <c:pt idx="42119">
                  <c:v>13.704000000000001</c:v>
                </c:pt>
                <c:pt idx="42120">
                  <c:v>13.705</c:v>
                </c:pt>
                <c:pt idx="42121">
                  <c:v>13.702</c:v>
                </c:pt>
                <c:pt idx="42122">
                  <c:v>13.700000000000001</c:v>
                </c:pt>
                <c:pt idx="42123">
                  <c:v>13.685</c:v>
                </c:pt>
                <c:pt idx="42124">
                  <c:v>13.673999999999999</c:v>
                </c:pt>
                <c:pt idx="42125">
                  <c:v>13.661</c:v>
                </c:pt>
                <c:pt idx="42126">
                  <c:v>13.637</c:v>
                </c:pt>
                <c:pt idx="42127">
                  <c:v>13.614000000000001</c:v>
                </c:pt>
                <c:pt idx="42128">
                  <c:v>13.585000000000001</c:v>
                </c:pt>
                <c:pt idx="42129">
                  <c:v>13.557</c:v>
                </c:pt>
                <c:pt idx="42130">
                  <c:v>13.526</c:v>
                </c:pt>
                <c:pt idx="42131">
                  <c:v>13.5</c:v>
                </c:pt>
                <c:pt idx="42132">
                  <c:v>13.468999999999999</c:v>
                </c:pt>
                <c:pt idx="42133">
                  <c:v>13.43</c:v>
                </c:pt>
                <c:pt idx="42134">
                  <c:v>13.375</c:v>
                </c:pt>
                <c:pt idx="42135">
                  <c:v>13.324</c:v>
                </c:pt>
                <c:pt idx="42136">
                  <c:v>13.256</c:v>
                </c:pt>
                <c:pt idx="42137">
                  <c:v>13.186999999999999</c:v>
                </c:pt>
                <c:pt idx="42138">
                  <c:v>13.125999999999999</c:v>
                </c:pt>
                <c:pt idx="42139">
                  <c:v>13.042</c:v>
                </c:pt>
                <c:pt idx="42140">
                  <c:v>12.950000000000001</c:v>
                </c:pt>
                <c:pt idx="42141">
                  <c:v>12.838000000000001</c:v>
                </c:pt>
                <c:pt idx="42142">
                  <c:v>12.72</c:v>
                </c:pt>
                <c:pt idx="42143">
                  <c:v>12.6</c:v>
                </c:pt>
                <c:pt idx="42144">
                  <c:v>12.445</c:v>
                </c:pt>
                <c:pt idx="42145">
                  <c:v>12.273</c:v>
                </c:pt>
                <c:pt idx="42146">
                  <c:v>12.077</c:v>
                </c:pt>
                <c:pt idx="42147">
                  <c:v>11.885</c:v>
                </c:pt>
                <c:pt idx="42148">
                  <c:v>11.709</c:v>
                </c:pt>
                <c:pt idx="42149">
                  <c:v>11.496</c:v>
                </c:pt>
                <c:pt idx="42150">
                  <c:v>11.258000000000001</c:v>
                </c:pt>
                <c:pt idx="42151">
                  <c:v>10.955</c:v>
                </c:pt>
                <c:pt idx="42152">
                  <c:v>10.588000000000001</c:v>
                </c:pt>
                <c:pt idx="42153">
                  <c:v>10.169</c:v>
                </c:pt>
                <c:pt idx="42154">
                  <c:v>9.6630000000000003</c:v>
                </c:pt>
                <c:pt idx="42155">
                  <c:v>5.1100000000000003</c:v>
                </c:pt>
                <c:pt idx="42156">
                  <c:v>1.018</c:v>
                </c:pt>
                <c:pt idx="42157">
                  <c:v>1.0170000000000001</c:v>
                </c:pt>
                <c:pt idx="42158">
                  <c:v>1.0170000000000001</c:v>
                </c:pt>
                <c:pt idx="42159">
                  <c:v>1.0150000000000001</c:v>
                </c:pt>
                <c:pt idx="42160">
                  <c:v>1.0150000000000001</c:v>
                </c:pt>
                <c:pt idx="42161">
                  <c:v>1.0130000000000001</c:v>
                </c:pt>
                <c:pt idx="42162">
                  <c:v>1.0130000000000001</c:v>
                </c:pt>
                <c:pt idx="42163">
                  <c:v>1.0130000000000001</c:v>
                </c:pt>
                <c:pt idx="42164">
                  <c:v>1.0150000000000001</c:v>
                </c:pt>
                <c:pt idx="42165">
                  <c:v>1.0150000000000001</c:v>
                </c:pt>
                <c:pt idx="42166">
                  <c:v>1.0170000000000001</c:v>
                </c:pt>
                <c:pt idx="42167">
                  <c:v>1.0170000000000001</c:v>
                </c:pt>
                <c:pt idx="42168">
                  <c:v>1.0170000000000001</c:v>
                </c:pt>
                <c:pt idx="42169">
                  <c:v>1.018</c:v>
                </c:pt>
                <c:pt idx="42170">
                  <c:v>1.018</c:v>
                </c:pt>
                <c:pt idx="42171">
                  <c:v>1.0190000000000001</c:v>
                </c:pt>
                <c:pt idx="42172">
                  <c:v>1.02</c:v>
                </c:pt>
                <c:pt idx="42173">
                  <c:v>1.0190000000000001</c:v>
                </c:pt>
                <c:pt idx="42174">
                  <c:v>1.018</c:v>
                </c:pt>
                <c:pt idx="42175">
                  <c:v>1.0190000000000001</c:v>
                </c:pt>
                <c:pt idx="42176">
                  <c:v>1.018</c:v>
                </c:pt>
                <c:pt idx="42177">
                  <c:v>1.018</c:v>
                </c:pt>
                <c:pt idx="42178">
                  <c:v>1.0170000000000001</c:v>
                </c:pt>
                <c:pt idx="42179">
                  <c:v>1.0170000000000001</c:v>
                </c:pt>
                <c:pt idx="42180">
                  <c:v>1.018</c:v>
                </c:pt>
                <c:pt idx="42181">
                  <c:v>1.018</c:v>
                </c:pt>
                <c:pt idx="42182">
                  <c:v>1.0190000000000001</c:v>
                </c:pt>
                <c:pt idx="42183">
                  <c:v>1.0190000000000001</c:v>
                </c:pt>
                <c:pt idx="42184">
                  <c:v>1.0170000000000001</c:v>
                </c:pt>
                <c:pt idx="42185">
                  <c:v>1.018</c:v>
                </c:pt>
                <c:pt idx="42186">
                  <c:v>1.018</c:v>
                </c:pt>
                <c:pt idx="42187">
                  <c:v>1.016</c:v>
                </c:pt>
                <c:pt idx="42188">
                  <c:v>1.016</c:v>
                </c:pt>
                <c:pt idx="42189">
                  <c:v>1.016</c:v>
                </c:pt>
                <c:pt idx="42190">
                  <c:v>1.018</c:v>
                </c:pt>
                <c:pt idx="42191">
                  <c:v>1.0170000000000001</c:v>
                </c:pt>
                <c:pt idx="42192">
                  <c:v>1.018</c:v>
                </c:pt>
                <c:pt idx="42193">
                  <c:v>1.0190000000000001</c:v>
                </c:pt>
                <c:pt idx="42194">
                  <c:v>1.0190000000000001</c:v>
                </c:pt>
                <c:pt idx="42195">
                  <c:v>1.0190000000000001</c:v>
                </c:pt>
                <c:pt idx="42196">
                  <c:v>1.0190000000000001</c:v>
                </c:pt>
                <c:pt idx="42197">
                  <c:v>1.018</c:v>
                </c:pt>
                <c:pt idx="42198">
                  <c:v>1.018</c:v>
                </c:pt>
                <c:pt idx="42199">
                  <c:v>1.016</c:v>
                </c:pt>
                <c:pt idx="42200">
                  <c:v>1.0170000000000001</c:v>
                </c:pt>
                <c:pt idx="42201">
                  <c:v>1.016</c:v>
                </c:pt>
                <c:pt idx="42202">
                  <c:v>1.0170000000000001</c:v>
                </c:pt>
                <c:pt idx="42203">
                  <c:v>1.016</c:v>
                </c:pt>
                <c:pt idx="42204">
                  <c:v>1.0150000000000001</c:v>
                </c:pt>
                <c:pt idx="42205">
                  <c:v>1.0150000000000001</c:v>
                </c:pt>
                <c:pt idx="42206">
                  <c:v>1.018</c:v>
                </c:pt>
                <c:pt idx="42207">
                  <c:v>1.018</c:v>
                </c:pt>
                <c:pt idx="42208">
                  <c:v>1.018</c:v>
                </c:pt>
                <c:pt idx="42209">
                  <c:v>1.0170000000000001</c:v>
                </c:pt>
                <c:pt idx="42210">
                  <c:v>1.0170000000000001</c:v>
                </c:pt>
                <c:pt idx="42211">
                  <c:v>1.0170000000000001</c:v>
                </c:pt>
                <c:pt idx="42212">
                  <c:v>1.0170000000000001</c:v>
                </c:pt>
                <c:pt idx="42213">
                  <c:v>1.0170000000000001</c:v>
                </c:pt>
                <c:pt idx="42214">
                  <c:v>1.018</c:v>
                </c:pt>
                <c:pt idx="42215">
                  <c:v>1.018</c:v>
                </c:pt>
                <c:pt idx="42216">
                  <c:v>1.018</c:v>
                </c:pt>
                <c:pt idx="42217">
                  <c:v>1.0170000000000001</c:v>
                </c:pt>
                <c:pt idx="42218">
                  <c:v>1.0170000000000001</c:v>
                </c:pt>
                <c:pt idx="42219">
                  <c:v>1.0170000000000001</c:v>
                </c:pt>
                <c:pt idx="42220">
                  <c:v>1.0150000000000001</c:v>
                </c:pt>
                <c:pt idx="42221">
                  <c:v>1.016</c:v>
                </c:pt>
                <c:pt idx="42222">
                  <c:v>1.0170000000000001</c:v>
                </c:pt>
                <c:pt idx="42223">
                  <c:v>1.0170000000000001</c:v>
                </c:pt>
                <c:pt idx="42224">
                  <c:v>1.0170000000000001</c:v>
                </c:pt>
                <c:pt idx="42225">
                  <c:v>1.018</c:v>
                </c:pt>
                <c:pt idx="42226">
                  <c:v>1.018</c:v>
                </c:pt>
                <c:pt idx="42227">
                  <c:v>1.0170000000000001</c:v>
                </c:pt>
                <c:pt idx="42228">
                  <c:v>1.0170000000000001</c:v>
                </c:pt>
                <c:pt idx="42229">
                  <c:v>1.016</c:v>
                </c:pt>
                <c:pt idx="42230">
                  <c:v>1.0170000000000001</c:v>
                </c:pt>
                <c:pt idx="42231">
                  <c:v>1.016</c:v>
                </c:pt>
                <c:pt idx="42232">
                  <c:v>1.0150000000000001</c:v>
                </c:pt>
                <c:pt idx="42233">
                  <c:v>1.014</c:v>
                </c:pt>
                <c:pt idx="42234">
                  <c:v>1.014</c:v>
                </c:pt>
                <c:pt idx="42235">
                  <c:v>1.0150000000000001</c:v>
                </c:pt>
                <c:pt idx="42236">
                  <c:v>1.016</c:v>
                </c:pt>
                <c:pt idx="42237">
                  <c:v>1.016</c:v>
                </c:pt>
                <c:pt idx="42238">
                  <c:v>1.0150000000000001</c:v>
                </c:pt>
                <c:pt idx="42239">
                  <c:v>1.0150000000000001</c:v>
                </c:pt>
                <c:pt idx="42240">
                  <c:v>1.0150000000000001</c:v>
                </c:pt>
                <c:pt idx="42241">
                  <c:v>1.0150000000000001</c:v>
                </c:pt>
                <c:pt idx="42242">
                  <c:v>1.0150000000000001</c:v>
                </c:pt>
                <c:pt idx="42243">
                  <c:v>1.016</c:v>
                </c:pt>
                <c:pt idx="42244">
                  <c:v>1.018</c:v>
                </c:pt>
                <c:pt idx="42245">
                  <c:v>1.018</c:v>
                </c:pt>
                <c:pt idx="42246">
                  <c:v>1.018</c:v>
                </c:pt>
                <c:pt idx="42247">
                  <c:v>1.018</c:v>
                </c:pt>
                <c:pt idx="42248">
                  <c:v>1.0170000000000001</c:v>
                </c:pt>
                <c:pt idx="42249">
                  <c:v>1.018</c:v>
                </c:pt>
                <c:pt idx="42250">
                  <c:v>1.0130000000000001</c:v>
                </c:pt>
                <c:pt idx="42251">
                  <c:v>1.02</c:v>
                </c:pt>
                <c:pt idx="42252">
                  <c:v>1.018</c:v>
                </c:pt>
                <c:pt idx="42253">
                  <c:v>1.0190000000000001</c:v>
                </c:pt>
                <c:pt idx="42254">
                  <c:v>1.0210000000000001</c:v>
                </c:pt>
                <c:pt idx="42255">
                  <c:v>1.0190000000000001</c:v>
                </c:pt>
                <c:pt idx="42256">
                  <c:v>1.02</c:v>
                </c:pt>
                <c:pt idx="42257">
                  <c:v>1.02</c:v>
                </c:pt>
                <c:pt idx="42258">
                  <c:v>1.0190000000000001</c:v>
                </c:pt>
                <c:pt idx="42259">
                  <c:v>1.0190000000000001</c:v>
                </c:pt>
                <c:pt idx="42260">
                  <c:v>1.02</c:v>
                </c:pt>
                <c:pt idx="42261">
                  <c:v>1.018</c:v>
                </c:pt>
                <c:pt idx="42262">
                  <c:v>1.0170000000000001</c:v>
                </c:pt>
                <c:pt idx="42263">
                  <c:v>1.0170000000000001</c:v>
                </c:pt>
                <c:pt idx="42264">
                  <c:v>1.018</c:v>
                </c:pt>
                <c:pt idx="42265">
                  <c:v>1.0170000000000001</c:v>
                </c:pt>
                <c:pt idx="42266">
                  <c:v>1.018</c:v>
                </c:pt>
                <c:pt idx="42267">
                  <c:v>1.018</c:v>
                </c:pt>
                <c:pt idx="42268">
                  <c:v>1.0170000000000001</c:v>
                </c:pt>
                <c:pt idx="42269">
                  <c:v>1.016</c:v>
                </c:pt>
                <c:pt idx="42270">
                  <c:v>1.0170000000000001</c:v>
                </c:pt>
                <c:pt idx="42271">
                  <c:v>1.018</c:v>
                </c:pt>
                <c:pt idx="42272">
                  <c:v>1.0190000000000001</c:v>
                </c:pt>
                <c:pt idx="42273">
                  <c:v>1.018</c:v>
                </c:pt>
                <c:pt idx="42274">
                  <c:v>1.0170000000000001</c:v>
                </c:pt>
                <c:pt idx="42275">
                  <c:v>1.0170000000000001</c:v>
                </c:pt>
                <c:pt idx="42276">
                  <c:v>1.018</c:v>
                </c:pt>
                <c:pt idx="42277">
                  <c:v>1.02</c:v>
                </c:pt>
                <c:pt idx="42278">
                  <c:v>1.0190000000000001</c:v>
                </c:pt>
                <c:pt idx="42279">
                  <c:v>1.018</c:v>
                </c:pt>
                <c:pt idx="42280">
                  <c:v>1.0170000000000001</c:v>
                </c:pt>
                <c:pt idx="42281">
                  <c:v>1.0150000000000001</c:v>
                </c:pt>
                <c:pt idx="42282">
                  <c:v>1.016</c:v>
                </c:pt>
                <c:pt idx="42283">
                  <c:v>1.0150000000000001</c:v>
                </c:pt>
                <c:pt idx="42284">
                  <c:v>1.016</c:v>
                </c:pt>
                <c:pt idx="42285">
                  <c:v>1.016</c:v>
                </c:pt>
                <c:pt idx="42286">
                  <c:v>1.018</c:v>
                </c:pt>
                <c:pt idx="42287">
                  <c:v>1.02</c:v>
                </c:pt>
                <c:pt idx="42288">
                  <c:v>1.0190000000000001</c:v>
                </c:pt>
                <c:pt idx="42289">
                  <c:v>1.0190000000000001</c:v>
                </c:pt>
                <c:pt idx="42290">
                  <c:v>1.0190000000000001</c:v>
                </c:pt>
                <c:pt idx="42291">
                  <c:v>1.0170000000000001</c:v>
                </c:pt>
                <c:pt idx="42292">
                  <c:v>1.0170000000000001</c:v>
                </c:pt>
                <c:pt idx="42293">
                  <c:v>1.0170000000000001</c:v>
                </c:pt>
                <c:pt idx="42294">
                  <c:v>1.018</c:v>
                </c:pt>
                <c:pt idx="42295">
                  <c:v>1.0190000000000001</c:v>
                </c:pt>
                <c:pt idx="42296">
                  <c:v>1.018</c:v>
                </c:pt>
                <c:pt idx="42297">
                  <c:v>1.018</c:v>
                </c:pt>
                <c:pt idx="42298">
                  <c:v>1.018</c:v>
                </c:pt>
                <c:pt idx="42299">
                  <c:v>1.016</c:v>
                </c:pt>
                <c:pt idx="42300">
                  <c:v>1.016</c:v>
                </c:pt>
                <c:pt idx="42301">
                  <c:v>1.016</c:v>
                </c:pt>
                <c:pt idx="42302">
                  <c:v>1.018</c:v>
                </c:pt>
                <c:pt idx="42303">
                  <c:v>1.018</c:v>
                </c:pt>
                <c:pt idx="42304">
                  <c:v>1.0170000000000001</c:v>
                </c:pt>
                <c:pt idx="42305">
                  <c:v>1.016</c:v>
                </c:pt>
                <c:pt idx="42306">
                  <c:v>1.016</c:v>
                </c:pt>
                <c:pt idx="42307">
                  <c:v>1.0170000000000001</c:v>
                </c:pt>
                <c:pt idx="42308">
                  <c:v>1.0170000000000001</c:v>
                </c:pt>
                <c:pt idx="42309">
                  <c:v>1.0170000000000001</c:v>
                </c:pt>
                <c:pt idx="42310">
                  <c:v>1.0190000000000001</c:v>
                </c:pt>
                <c:pt idx="42311">
                  <c:v>1.0190000000000001</c:v>
                </c:pt>
                <c:pt idx="42312">
                  <c:v>1.018</c:v>
                </c:pt>
                <c:pt idx="42313">
                  <c:v>1.018</c:v>
                </c:pt>
                <c:pt idx="42314">
                  <c:v>1.0170000000000001</c:v>
                </c:pt>
                <c:pt idx="42315">
                  <c:v>1.0170000000000001</c:v>
                </c:pt>
                <c:pt idx="42316">
                  <c:v>1.0170000000000001</c:v>
                </c:pt>
                <c:pt idx="42317">
                  <c:v>1.0170000000000001</c:v>
                </c:pt>
                <c:pt idx="42318">
                  <c:v>1.018</c:v>
                </c:pt>
                <c:pt idx="42319">
                  <c:v>1.018</c:v>
                </c:pt>
                <c:pt idx="42320">
                  <c:v>1.016</c:v>
                </c:pt>
                <c:pt idx="42321">
                  <c:v>1.016</c:v>
                </c:pt>
                <c:pt idx="42322">
                  <c:v>1.016</c:v>
                </c:pt>
                <c:pt idx="42323">
                  <c:v>1.0150000000000001</c:v>
                </c:pt>
                <c:pt idx="42324">
                  <c:v>1.0150000000000001</c:v>
                </c:pt>
                <c:pt idx="42325">
                  <c:v>1.016</c:v>
                </c:pt>
                <c:pt idx="42326">
                  <c:v>1.0170000000000001</c:v>
                </c:pt>
                <c:pt idx="42327">
                  <c:v>1.0150000000000001</c:v>
                </c:pt>
                <c:pt idx="42328">
                  <c:v>1.016</c:v>
                </c:pt>
                <c:pt idx="42329">
                  <c:v>1.016</c:v>
                </c:pt>
                <c:pt idx="42330">
                  <c:v>1.016</c:v>
                </c:pt>
                <c:pt idx="42331">
                  <c:v>1.016</c:v>
                </c:pt>
                <c:pt idx="42332">
                  <c:v>1.0170000000000001</c:v>
                </c:pt>
                <c:pt idx="42333">
                  <c:v>1.016</c:v>
                </c:pt>
                <c:pt idx="42334">
                  <c:v>1.016</c:v>
                </c:pt>
                <c:pt idx="42335">
                  <c:v>1.0170000000000001</c:v>
                </c:pt>
                <c:pt idx="42336">
                  <c:v>1.018</c:v>
                </c:pt>
                <c:pt idx="42337">
                  <c:v>1.0170000000000001</c:v>
                </c:pt>
                <c:pt idx="42338">
                  <c:v>1.016</c:v>
                </c:pt>
                <c:pt idx="42339">
                  <c:v>1.0150000000000001</c:v>
                </c:pt>
                <c:pt idx="42340">
                  <c:v>1.016</c:v>
                </c:pt>
                <c:pt idx="42341">
                  <c:v>1.016</c:v>
                </c:pt>
                <c:pt idx="42342">
                  <c:v>1.0150000000000001</c:v>
                </c:pt>
                <c:pt idx="42343">
                  <c:v>1.014</c:v>
                </c:pt>
                <c:pt idx="42344">
                  <c:v>1.012</c:v>
                </c:pt>
                <c:pt idx="42345">
                  <c:v>1.014</c:v>
                </c:pt>
                <c:pt idx="42346">
                  <c:v>1.016</c:v>
                </c:pt>
                <c:pt idx="42347">
                  <c:v>1.0170000000000001</c:v>
                </c:pt>
                <c:pt idx="42348">
                  <c:v>1.0170000000000001</c:v>
                </c:pt>
                <c:pt idx="42349">
                  <c:v>1.0170000000000001</c:v>
                </c:pt>
                <c:pt idx="42350">
                  <c:v>1.016</c:v>
                </c:pt>
                <c:pt idx="42351">
                  <c:v>1.016</c:v>
                </c:pt>
                <c:pt idx="42352">
                  <c:v>1.0150000000000001</c:v>
                </c:pt>
                <c:pt idx="42353">
                  <c:v>1.016</c:v>
                </c:pt>
                <c:pt idx="42354">
                  <c:v>1.016</c:v>
                </c:pt>
                <c:pt idx="42355">
                  <c:v>1.0170000000000001</c:v>
                </c:pt>
                <c:pt idx="42356">
                  <c:v>1.0170000000000001</c:v>
                </c:pt>
                <c:pt idx="42357">
                  <c:v>1.0170000000000001</c:v>
                </c:pt>
                <c:pt idx="42358">
                  <c:v>1.0170000000000001</c:v>
                </c:pt>
                <c:pt idx="42359">
                  <c:v>1.016</c:v>
                </c:pt>
                <c:pt idx="42360">
                  <c:v>1.016</c:v>
                </c:pt>
                <c:pt idx="42361">
                  <c:v>1.0170000000000001</c:v>
                </c:pt>
                <c:pt idx="42362">
                  <c:v>1.0170000000000001</c:v>
                </c:pt>
                <c:pt idx="42363">
                  <c:v>1.0150000000000001</c:v>
                </c:pt>
                <c:pt idx="42364">
                  <c:v>1.0150000000000001</c:v>
                </c:pt>
                <c:pt idx="42365">
                  <c:v>1.014</c:v>
                </c:pt>
                <c:pt idx="42366">
                  <c:v>1.014</c:v>
                </c:pt>
                <c:pt idx="42367">
                  <c:v>1.014</c:v>
                </c:pt>
                <c:pt idx="42368">
                  <c:v>1.0150000000000001</c:v>
                </c:pt>
                <c:pt idx="42369">
                  <c:v>1.0150000000000001</c:v>
                </c:pt>
                <c:pt idx="42370">
                  <c:v>1.016</c:v>
                </c:pt>
                <c:pt idx="42371">
                  <c:v>1.0150000000000001</c:v>
                </c:pt>
                <c:pt idx="42372">
                  <c:v>1.0150000000000001</c:v>
                </c:pt>
                <c:pt idx="42373">
                  <c:v>1.0150000000000001</c:v>
                </c:pt>
                <c:pt idx="42374">
                  <c:v>1.0150000000000001</c:v>
                </c:pt>
                <c:pt idx="42375">
                  <c:v>1.0150000000000001</c:v>
                </c:pt>
                <c:pt idx="42376">
                  <c:v>1.014</c:v>
                </c:pt>
                <c:pt idx="42377">
                  <c:v>1.014</c:v>
                </c:pt>
                <c:pt idx="42378">
                  <c:v>1.0130000000000001</c:v>
                </c:pt>
                <c:pt idx="42379">
                  <c:v>1.0130000000000001</c:v>
                </c:pt>
                <c:pt idx="42380">
                  <c:v>1.014</c:v>
                </c:pt>
                <c:pt idx="42381">
                  <c:v>1.0150000000000001</c:v>
                </c:pt>
                <c:pt idx="42382">
                  <c:v>1.014</c:v>
                </c:pt>
                <c:pt idx="42383">
                  <c:v>1.012</c:v>
                </c:pt>
                <c:pt idx="42384">
                  <c:v>1.0130000000000001</c:v>
                </c:pt>
                <c:pt idx="42385">
                  <c:v>1.014</c:v>
                </c:pt>
                <c:pt idx="42386">
                  <c:v>1.0150000000000001</c:v>
                </c:pt>
                <c:pt idx="42387">
                  <c:v>1.014</c:v>
                </c:pt>
                <c:pt idx="42388">
                  <c:v>1.0150000000000001</c:v>
                </c:pt>
                <c:pt idx="42389">
                  <c:v>1.016</c:v>
                </c:pt>
                <c:pt idx="42390">
                  <c:v>1.016</c:v>
                </c:pt>
                <c:pt idx="42391">
                  <c:v>1.018</c:v>
                </c:pt>
                <c:pt idx="42392">
                  <c:v>1.018</c:v>
                </c:pt>
                <c:pt idx="42393">
                  <c:v>1.016</c:v>
                </c:pt>
                <c:pt idx="42394">
                  <c:v>1.016</c:v>
                </c:pt>
                <c:pt idx="42395">
                  <c:v>1.0170000000000001</c:v>
                </c:pt>
                <c:pt idx="42396">
                  <c:v>1.018</c:v>
                </c:pt>
                <c:pt idx="42397">
                  <c:v>1.018</c:v>
                </c:pt>
                <c:pt idx="42398">
                  <c:v>1.0170000000000001</c:v>
                </c:pt>
                <c:pt idx="42399">
                  <c:v>1.016</c:v>
                </c:pt>
                <c:pt idx="42400">
                  <c:v>1.016</c:v>
                </c:pt>
                <c:pt idx="42401">
                  <c:v>1.0150000000000001</c:v>
                </c:pt>
                <c:pt idx="42402">
                  <c:v>1.014</c:v>
                </c:pt>
                <c:pt idx="42403">
                  <c:v>1.014</c:v>
                </c:pt>
                <c:pt idx="42404">
                  <c:v>1.0130000000000001</c:v>
                </c:pt>
                <c:pt idx="42405">
                  <c:v>1.0130000000000001</c:v>
                </c:pt>
                <c:pt idx="42406">
                  <c:v>1.014</c:v>
                </c:pt>
                <c:pt idx="42407">
                  <c:v>1.0150000000000001</c:v>
                </c:pt>
                <c:pt idx="42408">
                  <c:v>1.0150000000000001</c:v>
                </c:pt>
                <c:pt idx="42409">
                  <c:v>1.0150000000000001</c:v>
                </c:pt>
                <c:pt idx="42410">
                  <c:v>1.0150000000000001</c:v>
                </c:pt>
                <c:pt idx="42411">
                  <c:v>1.0150000000000001</c:v>
                </c:pt>
                <c:pt idx="42412">
                  <c:v>1.014</c:v>
                </c:pt>
                <c:pt idx="42413">
                  <c:v>1.014</c:v>
                </c:pt>
                <c:pt idx="42414">
                  <c:v>1.0150000000000001</c:v>
                </c:pt>
                <c:pt idx="42415">
                  <c:v>1.0150000000000001</c:v>
                </c:pt>
                <c:pt idx="42416">
                  <c:v>1.0150000000000001</c:v>
                </c:pt>
                <c:pt idx="42417">
                  <c:v>1.0150000000000001</c:v>
                </c:pt>
                <c:pt idx="42418">
                  <c:v>1.0150000000000001</c:v>
                </c:pt>
                <c:pt idx="42419">
                  <c:v>1.0130000000000001</c:v>
                </c:pt>
                <c:pt idx="42420">
                  <c:v>1.0130000000000001</c:v>
                </c:pt>
                <c:pt idx="42421">
                  <c:v>1.014</c:v>
                </c:pt>
                <c:pt idx="42422">
                  <c:v>1.0150000000000001</c:v>
                </c:pt>
                <c:pt idx="42423">
                  <c:v>1.016</c:v>
                </c:pt>
                <c:pt idx="42424">
                  <c:v>1.0170000000000001</c:v>
                </c:pt>
                <c:pt idx="42425">
                  <c:v>1.0170000000000001</c:v>
                </c:pt>
                <c:pt idx="42426">
                  <c:v>1.0170000000000001</c:v>
                </c:pt>
                <c:pt idx="42427">
                  <c:v>1.0150000000000001</c:v>
                </c:pt>
                <c:pt idx="42428">
                  <c:v>1.0150000000000001</c:v>
                </c:pt>
                <c:pt idx="42429">
                  <c:v>1.0150000000000001</c:v>
                </c:pt>
                <c:pt idx="42430">
                  <c:v>1.0150000000000001</c:v>
                </c:pt>
                <c:pt idx="42431">
                  <c:v>1.014</c:v>
                </c:pt>
                <c:pt idx="42432">
                  <c:v>1.0150000000000001</c:v>
                </c:pt>
                <c:pt idx="42433">
                  <c:v>1.0150000000000001</c:v>
                </c:pt>
                <c:pt idx="42434">
                  <c:v>1.0150000000000001</c:v>
                </c:pt>
                <c:pt idx="42435">
                  <c:v>1.0150000000000001</c:v>
                </c:pt>
                <c:pt idx="42436">
                  <c:v>1.016</c:v>
                </c:pt>
                <c:pt idx="42437">
                  <c:v>1.0170000000000001</c:v>
                </c:pt>
                <c:pt idx="42438">
                  <c:v>1.0170000000000001</c:v>
                </c:pt>
                <c:pt idx="42439">
                  <c:v>1.0190000000000001</c:v>
                </c:pt>
                <c:pt idx="42440">
                  <c:v>1.02</c:v>
                </c:pt>
                <c:pt idx="42441">
                  <c:v>1.018</c:v>
                </c:pt>
                <c:pt idx="42442">
                  <c:v>1.0170000000000001</c:v>
                </c:pt>
                <c:pt idx="42443">
                  <c:v>1.0170000000000001</c:v>
                </c:pt>
                <c:pt idx="42444">
                  <c:v>1.016</c:v>
                </c:pt>
                <c:pt idx="42445">
                  <c:v>1.016</c:v>
                </c:pt>
                <c:pt idx="42446">
                  <c:v>1.0150000000000001</c:v>
                </c:pt>
                <c:pt idx="42447">
                  <c:v>1.018</c:v>
                </c:pt>
                <c:pt idx="42448">
                  <c:v>1.018</c:v>
                </c:pt>
                <c:pt idx="42449">
                  <c:v>1.0170000000000001</c:v>
                </c:pt>
                <c:pt idx="42450">
                  <c:v>1.016</c:v>
                </c:pt>
                <c:pt idx="42451">
                  <c:v>1.0150000000000001</c:v>
                </c:pt>
                <c:pt idx="42452">
                  <c:v>1.0150000000000001</c:v>
                </c:pt>
                <c:pt idx="42453">
                  <c:v>1.0150000000000001</c:v>
                </c:pt>
                <c:pt idx="42454">
                  <c:v>1.0170000000000001</c:v>
                </c:pt>
                <c:pt idx="42455">
                  <c:v>1.0170000000000001</c:v>
                </c:pt>
                <c:pt idx="42456">
                  <c:v>1.0170000000000001</c:v>
                </c:pt>
                <c:pt idx="42457">
                  <c:v>1.0150000000000001</c:v>
                </c:pt>
                <c:pt idx="42458">
                  <c:v>1.016</c:v>
                </c:pt>
                <c:pt idx="42459">
                  <c:v>1.016</c:v>
                </c:pt>
                <c:pt idx="42460">
                  <c:v>1.016</c:v>
                </c:pt>
                <c:pt idx="42461">
                  <c:v>1.016</c:v>
                </c:pt>
                <c:pt idx="42462">
                  <c:v>1.016</c:v>
                </c:pt>
                <c:pt idx="42463">
                  <c:v>1.016</c:v>
                </c:pt>
                <c:pt idx="42464">
                  <c:v>1.0150000000000001</c:v>
                </c:pt>
                <c:pt idx="42465">
                  <c:v>1.0170000000000001</c:v>
                </c:pt>
                <c:pt idx="42466">
                  <c:v>1.0170000000000001</c:v>
                </c:pt>
                <c:pt idx="42467">
                  <c:v>1.0150000000000001</c:v>
                </c:pt>
                <c:pt idx="42468">
                  <c:v>1.016</c:v>
                </c:pt>
                <c:pt idx="42469">
                  <c:v>1.016</c:v>
                </c:pt>
                <c:pt idx="42470">
                  <c:v>1.016</c:v>
                </c:pt>
                <c:pt idx="42471">
                  <c:v>1.0150000000000001</c:v>
                </c:pt>
                <c:pt idx="42472">
                  <c:v>1.016</c:v>
                </c:pt>
                <c:pt idx="42473">
                  <c:v>1.0170000000000001</c:v>
                </c:pt>
                <c:pt idx="42474">
                  <c:v>1.0170000000000001</c:v>
                </c:pt>
                <c:pt idx="42475">
                  <c:v>1.0150000000000001</c:v>
                </c:pt>
                <c:pt idx="42476">
                  <c:v>1.0150000000000001</c:v>
                </c:pt>
                <c:pt idx="42477">
                  <c:v>1.016</c:v>
                </c:pt>
                <c:pt idx="42478">
                  <c:v>1.016</c:v>
                </c:pt>
                <c:pt idx="42479">
                  <c:v>1.016</c:v>
                </c:pt>
                <c:pt idx="42480">
                  <c:v>1.016</c:v>
                </c:pt>
                <c:pt idx="42481">
                  <c:v>1.0170000000000001</c:v>
                </c:pt>
                <c:pt idx="42482">
                  <c:v>1.0170000000000001</c:v>
                </c:pt>
                <c:pt idx="42483">
                  <c:v>1.0170000000000001</c:v>
                </c:pt>
                <c:pt idx="42484">
                  <c:v>1.0170000000000001</c:v>
                </c:pt>
                <c:pt idx="42485">
                  <c:v>1.0190000000000001</c:v>
                </c:pt>
                <c:pt idx="42486">
                  <c:v>1.018</c:v>
                </c:pt>
                <c:pt idx="42487">
                  <c:v>1.0190000000000001</c:v>
                </c:pt>
                <c:pt idx="42488">
                  <c:v>1.0190000000000001</c:v>
                </c:pt>
                <c:pt idx="42489">
                  <c:v>1.0190000000000001</c:v>
                </c:pt>
                <c:pt idx="42490">
                  <c:v>1.0190000000000001</c:v>
                </c:pt>
                <c:pt idx="42491">
                  <c:v>1.02</c:v>
                </c:pt>
                <c:pt idx="42492">
                  <c:v>1.0190000000000001</c:v>
                </c:pt>
                <c:pt idx="42493">
                  <c:v>1.018</c:v>
                </c:pt>
                <c:pt idx="42494">
                  <c:v>1.016</c:v>
                </c:pt>
                <c:pt idx="42495">
                  <c:v>1.018</c:v>
                </c:pt>
                <c:pt idx="42496">
                  <c:v>1.0170000000000001</c:v>
                </c:pt>
                <c:pt idx="42497">
                  <c:v>1.016</c:v>
                </c:pt>
                <c:pt idx="42498">
                  <c:v>1.0150000000000001</c:v>
                </c:pt>
                <c:pt idx="42499">
                  <c:v>1.0150000000000001</c:v>
                </c:pt>
                <c:pt idx="42500">
                  <c:v>1.016</c:v>
                </c:pt>
                <c:pt idx="42501">
                  <c:v>1.014</c:v>
                </c:pt>
                <c:pt idx="42502">
                  <c:v>1.014</c:v>
                </c:pt>
                <c:pt idx="42503">
                  <c:v>1.014</c:v>
                </c:pt>
                <c:pt idx="42504">
                  <c:v>1.014</c:v>
                </c:pt>
                <c:pt idx="42505">
                  <c:v>1.014</c:v>
                </c:pt>
                <c:pt idx="42506">
                  <c:v>1.0150000000000001</c:v>
                </c:pt>
                <c:pt idx="42507">
                  <c:v>1.0150000000000001</c:v>
                </c:pt>
                <c:pt idx="42508">
                  <c:v>1.014</c:v>
                </c:pt>
                <c:pt idx="42509">
                  <c:v>1.0130000000000001</c:v>
                </c:pt>
                <c:pt idx="42510">
                  <c:v>1.014</c:v>
                </c:pt>
                <c:pt idx="42511">
                  <c:v>1.0150000000000001</c:v>
                </c:pt>
                <c:pt idx="42512">
                  <c:v>1.0150000000000001</c:v>
                </c:pt>
                <c:pt idx="42513">
                  <c:v>1.0170000000000001</c:v>
                </c:pt>
                <c:pt idx="42514">
                  <c:v>1.0170000000000001</c:v>
                </c:pt>
                <c:pt idx="42515">
                  <c:v>1.0170000000000001</c:v>
                </c:pt>
                <c:pt idx="42516">
                  <c:v>1.0170000000000001</c:v>
                </c:pt>
                <c:pt idx="42517">
                  <c:v>1.0170000000000001</c:v>
                </c:pt>
                <c:pt idx="42518">
                  <c:v>1.018</c:v>
                </c:pt>
                <c:pt idx="42519">
                  <c:v>1.018</c:v>
                </c:pt>
                <c:pt idx="42520">
                  <c:v>1.018</c:v>
                </c:pt>
                <c:pt idx="42521">
                  <c:v>1.0150000000000001</c:v>
                </c:pt>
                <c:pt idx="42522">
                  <c:v>1.0150000000000001</c:v>
                </c:pt>
                <c:pt idx="42523">
                  <c:v>1.016</c:v>
                </c:pt>
                <c:pt idx="42524">
                  <c:v>1.016</c:v>
                </c:pt>
                <c:pt idx="42525">
                  <c:v>1.016</c:v>
                </c:pt>
                <c:pt idx="42526">
                  <c:v>1.0170000000000001</c:v>
                </c:pt>
                <c:pt idx="42527">
                  <c:v>1.016</c:v>
                </c:pt>
                <c:pt idx="42528">
                  <c:v>1.016</c:v>
                </c:pt>
                <c:pt idx="42529">
                  <c:v>1.0170000000000001</c:v>
                </c:pt>
                <c:pt idx="42530">
                  <c:v>1.018</c:v>
                </c:pt>
                <c:pt idx="42531">
                  <c:v>1.0190000000000001</c:v>
                </c:pt>
                <c:pt idx="42532">
                  <c:v>1.018</c:v>
                </c:pt>
                <c:pt idx="42533">
                  <c:v>1.018</c:v>
                </c:pt>
                <c:pt idx="42534">
                  <c:v>1.0190000000000001</c:v>
                </c:pt>
                <c:pt idx="42535">
                  <c:v>1.018</c:v>
                </c:pt>
                <c:pt idx="42536">
                  <c:v>1.0190000000000001</c:v>
                </c:pt>
                <c:pt idx="42537">
                  <c:v>1.0190000000000001</c:v>
                </c:pt>
                <c:pt idx="42538">
                  <c:v>1.0190000000000001</c:v>
                </c:pt>
                <c:pt idx="42539">
                  <c:v>1.018</c:v>
                </c:pt>
                <c:pt idx="42540">
                  <c:v>1.018</c:v>
                </c:pt>
                <c:pt idx="42541">
                  <c:v>1.018</c:v>
                </c:pt>
                <c:pt idx="42542">
                  <c:v>1.018</c:v>
                </c:pt>
                <c:pt idx="42543">
                  <c:v>1.0170000000000001</c:v>
                </c:pt>
                <c:pt idx="42544">
                  <c:v>1.016</c:v>
                </c:pt>
                <c:pt idx="42545">
                  <c:v>1.016</c:v>
                </c:pt>
                <c:pt idx="42546">
                  <c:v>1.0170000000000001</c:v>
                </c:pt>
                <c:pt idx="42547">
                  <c:v>1.016</c:v>
                </c:pt>
                <c:pt idx="42548">
                  <c:v>1.016</c:v>
                </c:pt>
                <c:pt idx="42549">
                  <c:v>1.016</c:v>
                </c:pt>
                <c:pt idx="42550">
                  <c:v>1.0170000000000001</c:v>
                </c:pt>
                <c:pt idx="42551">
                  <c:v>1.0170000000000001</c:v>
                </c:pt>
                <c:pt idx="42552">
                  <c:v>1.0150000000000001</c:v>
                </c:pt>
                <c:pt idx="42553">
                  <c:v>1.0150000000000001</c:v>
                </c:pt>
                <c:pt idx="42554">
                  <c:v>1.0150000000000001</c:v>
                </c:pt>
                <c:pt idx="42555">
                  <c:v>1.0150000000000001</c:v>
                </c:pt>
                <c:pt idx="42556">
                  <c:v>1.0150000000000001</c:v>
                </c:pt>
                <c:pt idx="42557">
                  <c:v>1.0150000000000001</c:v>
                </c:pt>
                <c:pt idx="42558">
                  <c:v>1.0150000000000001</c:v>
                </c:pt>
                <c:pt idx="42559">
                  <c:v>1.0150000000000001</c:v>
                </c:pt>
                <c:pt idx="42560">
                  <c:v>1.0150000000000001</c:v>
                </c:pt>
                <c:pt idx="42561">
                  <c:v>1.0150000000000001</c:v>
                </c:pt>
                <c:pt idx="42562">
                  <c:v>1.014</c:v>
                </c:pt>
                <c:pt idx="42563">
                  <c:v>1.014</c:v>
                </c:pt>
                <c:pt idx="42564">
                  <c:v>1.0130000000000001</c:v>
                </c:pt>
                <c:pt idx="42565">
                  <c:v>1.0150000000000001</c:v>
                </c:pt>
                <c:pt idx="42566">
                  <c:v>1.0150000000000001</c:v>
                </c:pt>
                <c:pt idx="42567">
                  <c:v>1.016</c:v>
                </c:pt>
                <c:pt idx="42568">
                  <c:v>1.0170000000000001</c:v>
                </c:pt>
                <c:pt idx="42569">
                  <c:v>1.0170000000000001</c:v>
                </c:pt>
                <c:pt idx="42570">
                  <c:v>1.0170000000000001</c:v>
                </c:pt>
                <c:pt idx="42571">
                  <c:v>1.0150000000000001</c:v>
                </c:pt>
                <c:pt idx="42572">
                  <c:v>1.014</c:v>
                </c:pt>
                <c:pt idx="42573">
                  <c:v>1.0150000000000001</c:v>
                </c:pt>
                <c:pt idx="42574">
                  <c:v>1.0150000000000001</c:v>
                </c:pt>
                <c:pt idx="42575">
                  <c:v>1.0170000000000001</c:v>
                </c:pt>
                <c:pt idx="42576">
                  <c:v>1.018</c:v>
                </c:pt>
                <c:pt idx="42577">
                  <c:v>1.018</c:v>
                </c:pt>
                <c:pt idx="42578">
                  <c:v>1.018</c:v>
                </c:pt>
                <c:pt idx="42579">
                  <c:v>1.0190000000000001</c:v>
                </c:pt>
                <c:pt idx="42580">
                  <c:v>1.02</c:v>
                </c:pt>
                <c:pt idx="42581">
                  <c:v>1.02</c:v>
                </c:pt>
                <c:pt idx="42582">
                  <c:v>1.018</c:v>
                </c:pt>
                <c:pt idx="42583">
                  <c:v>1.0190000000000001</c:v>
                </c:pt>
                <c:pt idx="42584">
                  <c:v>1.0190000000000001</c:v>
                </c:pt>
                <c:pt idx="42585">
                  <c:v>1.0190000000000001</c:v>
                </c:pt>
                <c:pt idx="42586">
                  <c:v>1.018</c:v>
                </c:pt>
                <c:pt idx="42587">
                  <c:v>1.018</c:v>
                </c:pt>
                <c:pt idx="42588">
                  <c:v>1.018</c:v>
                </c:pt>
                <c:pt idx="42589">
                  <c:v>1.018</c:v>
                </c:pt>
                <c:pt idx="42590">
                  <c:v>1.0190000000000001</c:v>
                </c:pt>
                <c:pt idx="42591">
                  <c:v>1.018</c:v>
                </c:pt>
                <c:pt idx="42592">
                  <c:v>1.0170000000000001</c:v>
                </c:pt>
                <c:pt idx="42593">
                  <c:v>1.016</c:v>
                </c:pt>
                <c:pt idx="42594">
                  <c:v>1.0150000000000001</c:v>
                </c:pt>
                <c:pt idx="42595">
                  <c:v>1.0170000000000001</c:v>
                </c:pt>
                <c:pt idx="42596">
                  <c:v>1.0170000000000001</c:v>
                </c:pt>
                <c:pt idx="42597">
                  <c:v>1.016</c:v>
                </c:pt>
                <c:pt idx="42598">
                  <c:v>1.016</c:v>
                </c:pt>
                <c:pt idx="42599">
                  <c:v>1.018</c:v>
                </c:pt>
                <c:pt idx="42600">
                  <c:v>1.0150000000000001</c:v>
                </c:pt>
                <c:pt idx="42601">
                  <c:v>1.0150000000000001</c:v>
                </c:pt>
                <c:pt idx="42602">
                  <c:v>1.0150000000000001</c:v>
                </c:pt>
                <c:pt idx="42603">
                  <c:v>1.016</c:v>
                </c:pt>
                <c:pt idx="42604">
                  <c:v>1.0150000000000001</c:v>
                </c:pt>
                <c:pt idx="42605">
                  <c:v>1.0170000000000001</c:v>
                </c:pt>
                <c:pt idx="42606">
                  <c:v>1.0170000000000001</c:v>
                </c:pt>
                <c:pt idx="42607">
                  <c:v>1.0170000000000001</c:v>
                </c:pt>
                <c:pt idx="42608">
                  <c:v>1.016</c:v>
                </c:pt>
                <c:pt idx="42609">
                  <c:v>1.0150000000000001</c:v>
                </c:pt>
                <c:pt idx="42610">
                  <c:v>1.0150000000000001</c:v>
                </c:pt>
                <c:pt idx="42611">
                  <c:v>1.0150000000000001</c:v>
                </c:pt>
                <c:pt idx="42612">
                  <c:v>1.014</c:v>
                </c:pt>
                <c:pt idx="42613">
                  <c:v>1.0150000000000001</c:v>
                </c:pt>
                <c:pt idx="42614">
                  <c:v>1.0150000000000001</c:v>
                </c:pt>
                <c:pt idx="42615">
                  <c:v>1.014</c:v>
                </c:pt>
                <c:pt idx="42616">
                  <c:v>1.014</c:v>
                </c:pt>
                <c:pt idx="42617">
                  <c:v>1.0150000000000001</c:v>
                </c:pt>
                <c:pt idx="42618">
                  <c:v>1.0150000000000001</c:v>
                </c:pt>
                <c:pt idx="42619">
                  <c:v>1.016</c:v>
                </c:pt>
                <c:pt idx="42620">
                  <c:v>1.016</c:v>
                </c:pt>
                <c:pt idx="42621">
                  <c:v>1.0150000000000001</c:v>
                </c:pt>
                <c:pt idx="42622">
                  <c:v>1.0150000000000001</c:v>
                </c:pt>
                <c:pt idx="42623">
                  <c:v>1.0150000000000001</c:v>
                </c:pt>
                <c:pt idx="42624">
                  <c:v>1.0150000000000001</c:v>
                </c:pt>
                <c:pt idx="42625">
                  <c:v>1.0150000000000001</c:v>
                </c:pt>
                <c:pt idx="42626">
                  <c:v>1.0150000000000001</c:v>
                </c:pt>
                <c:pt idx="42627">
                  <c:v>1.0150000000000001</c:v>
                </c:pt>
                <c:pt idx="42628">
                  <c:v>1.014</c:v>
                </c:pt>
                <c:pt idx="42629">
                  <c:v>1.0150000000000001</c:v>
                </c:pt>
                <c:pt idx="42630">
                  <c:v>1.016</c:v>
                </c:pt>
                <c:pt idx="42631">
                  <c:v>1.0170000000000001</c:v>
                </c:pt>
                <c:pt idx="42632">
                  <c:v>1.016</c:v>
                </c:pt>
                <c:pt idx="42633">
                  <c:v>1.0170000000000001</c:v>
                </c:pt>
                <c:pt idx="42634">
                  <c:v>1.0170000000000001</c:v>
                </c:pt>
                <c:pt idx="42635">
                  <c:v>1.016</c:v>
                </c:pt>
                <c:pt idx="42636">
                  <c:v>1.0150000000000001</c:v>
                </c:pt>
                <c:pt idx="42637">
                  <c:v>1.0150000000000001</c:v>
                </c:pt>
                <c:pt idx="42638">
                  <c:v>1.0150000000000001</c:v>
                </c:pt>
                <c:pt idx="42639">
                  <c:v>1.016</c:v>
                </c:pt>
                <c:pt idx="42640">
                  <c:v>1.016</c:v>
                </c:pt>
                <c:pt idx="42641">
                  <c:v>1.016</c:v>
                </c:pt>
                <c:pt idx="42642">
                  <c:v>1.0170000000000001</c:v>
                </c:pt>
                <c:pt idx="42643">
                  <c:v>1.018</c:v>
                </c:pt>
                <c:pt idx="42644">
                  <c:v>1.0170000000000001</c:v>
                </c:pt>
                <c:pt idx="42645">
                  <c:v>1.0170000000000001</c:v>
                </c:pt>
                <c:pt idx="42646">
                  <c:v>1.018</c:v>
                </c:pt>
                <c:pt idx="42647">
                  <c:v>1.0190000000000001</c:v>
                </c:pt>
                <c:pt idx="42648">
                  <c:v>1.018</c:v>
                </c:pt>
                <c:pt idx="42649">
                  <c:v>1.018</c:v>
                </c:pt>
                <c:pt idx="42650">
                  <c:v>1.018</c:v>
                </c:pt>
                <c:pt idx="42651">
                  <c:v>1.016</c:v>
                </c:pt>
                <c:pt idx="42652">
                  <c:v>1.014</c:v>
                </c:pt>
                <c:pt idx="42653">
                  <c:v>1.016</c:v>
                </c:pt>
                <c:pt idx="42654">
                  <c:v>1.0170000000000001</c:v>
                </c:pt>
                <c:pt idx="42655">
                  <c:v>1.018</c:v>
                </c:pt>
                <c:pt idx="42656">
                  <c:v>1.018</c:v>
                </c:pt>
                <c:pt idx="42657">
                  <c:v>1.0170000000000001</c:v>
                </c:pt>
                <c:pt idx="42658">
                  <c:v>1.0170000000000001</c:v>
                </c:pt>
                <c:pt idx="42659">
                  <c:v>1.0150000000000001</c:v>
                </c:pt>
                <c:pt idx="42660">
                  <c:v>1.016</c:v>
                </c:pt>
                <c:pt idx="42661">
                  <c:v>1.016</c:v>
                </c:pt>
                <c:pt idx="42662">
                  <c:v>1.014</c:v>
                </c:pt>
                <c:pt idx="42663">
                  <c:v>1.0130000000000001</c:v>
                </c:pt>
                <c:pt idx="42664">
                  <c:v>1.014</c:v>
                </c:pt>
                <c:pt idx="42665">
                  <c:v>1.016</c:v>
                </c:pt>
                <c:pt idx="42666">
                  <c:v>1.018</c:v>
                </c:pt>
                <c:pt idx="42667">
                  <c:v>1.018</c:v>
                </c:pt>
                <c:pt idx="42668">
                  <c:v>1.0170000000000001</c:v>
                </c:pt>
                <c:pt idx="42669">
                  <c:v>1.018</c:v>
                </c:pt>
                <c:pt idx="42670">
                  <c:v>1.016</c:v>
                </c:pt>
                <c:pt idx="42671">
                  <c:v>1.0170000000000001</c:v>
                </c:pt>
                <c:pt idx="42672">
                  <c:v>1.0170000000000001</c:v>
                </c:pt>
                <c:pt idx="42673">
                  <c:v>1.016</c:v>
                </c:pt>
                <c:pt idx="42674">
                  <c:v>1.0150000000000001</c:v>
                </c:pt>
                <c:pt idx="42675">
                  <c:v>1.014</c:v>
                </c:pt>
                <c:pt idx="42676">
                  <c:v>1.014</c:v>
                </c:pt>
                <c:pt idx="42677">
                  <c:v>1.014</c:v>
                </c:pt>
                <c:pt idx="42678">
                  <c:v>1.014</c:v>
                </c:pt>
                <c:pt idx="42679">
                  <c:v>1.016</c:v>
                </c:pt>
                <c:pt idx="42680">
                  <c:v>1.0170000000000001</c:v>
                </c:pt>
                <c:pt idx="42681">
                  <c:v>1.0170000000000001</c:v>
                </c:pt>
                <c:pt idx="42682">
                  <c:v>1.016</c:v>
                </c:pt>
                <c:pt idx="42683">
                  <c:v>1.0150000000000001</c:v>
                </c:pt>
                <c:pt idx="42684">
                  <c:v>1.0150000000000001</c:v>
                </c:pt>
                <c:pt idx="42685">
                  <c:v>1.0150000000000001</c:v>
                </c:pt>
                <c:pt idx="42686">
                  <c:v>1.0150000000000001</c:v>
                </c:pt>
                <c:pt idx="42687">
                  <c:v>1.0150000000000001</c:v>
                </c:pt>
                <c:pt idx="42688">
                  <c:v>1.0150000000000001</c:v>
                </c:pt>
                <c:pt idx="42689">
                  <c:v>1.0150000000000001</c:v>
                </c:pt>
                <c:pt idx="42690">
                  <c:v>1.0150000000000001</c:v>
                </c:pt>
                <c:pt idx="42691">
                  <c:v>1.016</c:v>
                </c:pt>
                <c:pt idx="42692">
                  <c:v>1.0170000000000001</c:v>
                </c:pt>
                <c:pt idx="42693">
                  <c:v>1.018</c:v>
                </c:pt>
                <c:pt idx="42694">
                  <c:v>1.0170000000000001</c:v>
                </c:pt>
                <c:pt idx="42695">
                  <c:v>1.016</c:v>
                </c:pt>
                <c:pt idx="42696">
                  <c:v>1.018</c:v>
                </c:pt>
                <c:pt idx="42697">
                  <c:v>1.0170000000000001</c:v>
                </c:pt>
                <c:pt idx="42698">
                  <c:v>1.018</c:v>
                </c:pt>
                <c:pt idx="42699">
                  <c:v>1.016</c:v>
                </c:pt>
                <c:pt idx="42700">
                  <c:v>1.0170000000000001</c:v>
                </c:pt>
                <c:pt idx="42701">
                  <c:v>1.016</c:v>
                </c:pt>
                <c:pt idx="42702">
                  <c:v>1.016</c:v>
                </c:pt>
                <c:pt idx="42703">
                  <c:v>1.016</c:v>
                </c:pt>
                <c:pt idx="42704">
                  <c:v>1.0170000000000001</c:v>
                </c:pt>
                <c:pt idx="42705">
                  <c:v>1.0170000000000001</c:v>
                </c:pt>
                <c:pt idx="42706">
                  <c:v>1.016</c:v>
                </c:pt>
                <c:pt idx="42707">
                  <c:v>1.016</c:v>
                </c:pt>
                <c:pt idx="42708">
                  <c:v>1.016</c:v>
                </c:pt>
                <c:pt idx="42709">
                  <c:v>1.0150000000000001</c:v>
                </c:pt>
                <c:pt idx="42710">
                  <c:v>1.0150000000000001</c:v>
                </c:pt>
                <c:pt idx="42711">
                  <c:v>1.0150000000000001</c:v>
                </c:pt>
                <c:pt idx="42712">
                  <c:v>1.0150000000000001</c:v>
                </c:pt>
                <c:pt idx="42713">
                  <c:v>1.0150000000000001</c:v>
                </c:pt>
                <c:pt idx="42714">
                  <c:v>1.0170000000000001</c:v>
                </c:pt>
                <c:pt idx="42715">
                  <c:v>1.016</c:v>
                </c:pt>
                <c:pt idx="42716">
                  <c:v>1.016</c:v>
                </c:pt>
                <c:pt idx="42717">
                  <c:v>1.016</c:v>
                </c:pt>
                <c:pt idx="42718">
                  <c:v>1.016</c:v>
                </c:pt>
                <c:pt idx="42719">
                  <c:v>1.016</c:v>
                </c:pt>
                <c:pt idx="42720">
                  <c:v>1.016</c:v>
                </c:pt>
                <c:pt idx="42721">
                  <c:v>1.016</c:v>
                </c:pt>
                <c:pt idx="42722">
                  <c:v>1.0170000000000001</c:v>
                </c:pt>
                <c:pt idx="42723">
                  <c:v>1.016</c:v>
                </c:pt>
                <c:pt idx="42724">
                  <c:v>1.0150000000000001</c:v>
                </c:pt>
                <c:pt idx="42725">
                  <c:v>1.016</c:v>
                </c:pt>
                <c:pt idx="42726">
                  <c:v>1.016</c:v>
                </c:pt>
                <c:pt idx="42727">
                  <c:v>1.018</c:v>
                </c:pt>
                <c:pt idx="42728">
                  <c:v>1.018</c:v>
                </c:pt>
                <c:pt idx="42729">
                  <c:v>1.0170000000000001</c:v>
                </c:pt>
                <c:pt idx="42730">
                  <c:v>1.016</c:v>
                </c:pt>
                <c:pt idx="42731">
                  <c:v>1.016</c:v>
                </c:pt>
                <c:pt idx="42732">
                  <c:v>1.016</c:v>
                </c:pt>
                <c:pt idx="42733">
                  <c:v>1.0170000000000001</c:v>
                </c:pt>
                <c:pt idx="42734">
                  <c:v>1.018</c:v>
                </c:pt>
                <c:pt idx="42735">
                  <c:v>1.0190000000000001</c:v>
                </c:pt>
                <c:pt idx="42736">
                  <c:v>1.0170000000000001</c:v>
                </c:pt>
                <c:pt idx="42737">
                  <c:v>1.016</c:v>
                </c:pt>
                <c:pt idx="42738">
                  <c:v>1.0150000000000001</c:v>
                </c:pt>
                <c:pt idx="42739">
                  <c:v>1.0150000000000001</c:v>
                </c:pt>
                <c:pt idx="42740">
                  <c:v>1.0150000000000001</c:v>
                </c:pt>
                <c:pt idx="42741">
                  <c:v>1.014</c:v>
                </c:pt>
                <c:pt idx="42742">
                  <c:v>1.0150000000000001</c:v>
                </c:pt>
                <c:pt idx="42743">
                  <c:v>1.016</c:v>
                </c:pt>
                <c:pt idx="42744">
                  <c:v>1.0170000000000001</c:v>
                </c:pt>
                <c:pt idx="42745">
                  <c:v>1.0170000000000001</c:v>
                </c:pt>
                <c:pt idx="42746">
                  <c:v>1.0170000000000001</c:v>
                </c:pt>
                <c:pt idx="42747">
                  <c:v>1.0170000000000001</c:v>
                </c:pt>
                <c:pt idx="42748">
                  <c:v>1.016</c:v>
                </c:pt>
                <c:pt idx="42749">
                  <c:v>1.0150000000000001</c:v>
                </c:pt>
                <c:pt idx="42750">
                  <c:v>1.016</c:v>
                </c:pt>
                <c:pt idx="42751">
                  <c:v>1.0170000000000001</c:v>
                </c:pt>
                <c:pt idx="42752">
                  <c:v>1.016</c:v>
                </c:pt>
                <c:pt idx="42753">
                  <c:v>1.016</c:v>
                </c:pt>
                <c:pt idx="42754">
                  <c:v>1.0170000000000001</c:v>
                </c:pt>
                <c:pt idx="42755">
                  <c:v>1.0170000000000001</c:v>
                </c:pt>
                <c:pt idx="42756">
                  <c:v>1.018</c:v>
                </c:pt>
                <c:pt idx="42757">
                  <c:v>1.018</c:v>
                </c:pt>
                <c:pt idx="42758">
                  <c:v>1.018</c:v>
                </c:pt>
                <c:pt idx="42759">
                  <c:v>1.0170000000000001</c:v>
                </c:pt>
                <c:pt idx="42760">
                  <c:v>1.0170000000000001</c:v>
                </c:pt>
                <c:pt idx="42761">
                  <c:v>1.0170000000000001</c:v>
                </c:pt>
                <c:pt idx="42762">
                  <c:v>1.0170000000000001</c:v>
                </c:pt>
                <c:pt idx="42763">
                  <c:v>1.016</c:v>
                </c:pt>
                <c:pt idx="42764">
                  <c:v>1.016</c:v>
                </c:pt>
                <c:pt idx="42765">
                  <c:v>1.0170000000000001</c:v>
                </c:pt>
                <c:pt idx="42766">
                  <c:v>1.0170000000000001</c:v>
                </c:pt>
                <c:pt idx="42767">
                  <c:v>1.0150000000000001</c:v>
                </c:pt>
                <c:pt idx="42768">
                  <c:v>1.014</c:v>
                </c:pt>
                <c:pt idx="42769">
                  <c:v>1.014</c:v>
                </c:pt>
                <c:pt idx="42770">
                  <c:v>1.014</c:v>
                </c:pt>
                <c:pt idx="42771">
                  <c:v>1.0150000000000001</c:v>
                </c:pt>
                <c:pt idx="42772">
                  <c:v>1.016</c:v>
                </c:pt>
                <c:pt idx="42773">
                  <c:v>1.0170000000000001</c:v>
                </c:pt>
                <c:pt idx="42774">
                  <c:v>1.016</c:v>
                </c:pt>
                <c:pt idx="42775">
                  <c:v>1.0150000000000001</c:v>
                </c:pt>
                <c:pt idx="42776">
                  <c:v>1.016</c:v>
                </c:pt>
                <c:pt idx="42777">
                  <c:v>1.016</c:v>
                </c:pt>
                <c:pt idx="42778">
                  <c:v>1.0170000000000001</c:v>
                </c:pt>
                <c:pt idx="42779">
                  <c:v>1.0170000000000001</c:v>
                </c:pt>
                <c:pt idx="42780">
                  <c:v>1.018</c:v>
                </c:pt>
                <c:pt idx="42781">
                  <c:v>1.0170000000000001</c:v>
                </c:pt>
                <c:pt idx="42782">
                  <c:v>1.0170000000000001</c:v>
                </c:pt>
                <c:pt idx="42783">
                  <c:v>1.0170000000000001</c:v>
                </c:pt>
                <c:pt idx="42784">
                  <c:v>1.0170000000000001</c:v>
                </c:pt>
                <c:pt idx="42785">
                  <c:v>1.0170000000000001</c:v>
                </c:pt>
                <c:pt idx="42786">
                  <c:v>1.0170000000000001</c:v>
                </c:pt>
                <c:pt idx="42787">
                  <c:v>1.018</c:v>
                </c:pt>
                <c:pt idx="42788">
                  <c:v>1.0170000000000001</c:v>
                </c:pt>
                <c:pt idx="42789">
                  <c:v>1.016</c:v>
                </c:pt>
                <c:pt idx="42790">
                  <c:v>1.016</c:v>
                </c:pt>
                <c:pt idx="42791">
                  <c:v>1.016</c:v>
                </c:pt>
                <c:pt idx="42792">
                  <c:v>1.0170000000000001</c:v>
                </c:pt>
                <c:pt idx="42793">
                  <c:v>1.0170000000000001</c:v>
                </c:pt>
                <c:pt idx="42794">
                  <c:v>1.018</c:v>
                </c:pt>
                <c:pt idx="42795">
                  <c:v>1.0170000000000001</c:v>
                </c:pt>
                <c:pt idx="42796">
                  <c:v>1.016</c:v>
                </c:pt>
                <c:pt idx="42797">
                  <c:v>1.016</c:v>
                </c:pt>
                <c:pt idx="42798">
                  <c:v>1.016</c:v>
                </c:pt>
                <c:pt idx="42799">
                  <c:v>1.016</c:v>
                </c:pt>
                <c:pt idx="42800">
                  <c:v>1.016</c:v>
                </c:pt>
                <c:pt idx="42801">
                  <c:v>1.0150000000000001</c:v>
                </c:pt>
                <c:pt idx="42802">
                  <c:v>1.016</c:v>
                </c:pt>
                <c:pt idx="42803">
                  <c:v>1.0170000000000001</c:v>
                </c:pt>
                <c:pt idx="42804">
                  <c:v>1.0170000000000001</c:v>
                </c:pt>
                <c:pt idx="42805">
                  <c:v>1.0150000000000001</c:v>
                </c:pt>
                <c:pt idx="42806">
                  <c:v>1.016</c:v>
                </c:pt>
                <c:pt idx="42807">
                  <c:v>1.0150000000000001</c:v>
                </c:pt>
                <c:pt idx="42808">
                  <c:v>1.016</c:v>
                </c:pt>
                <c:pt idx="42809">
                  <c:v>1.016</c:v>
                </c:pt>
                <c:pt idx="42810">
                  <c:v>1.0170000000000001</c:v>
                </c:pt>
                <c:pt idx="42811">
                  <c:v>1.0170000000000001</c:v>
                </c:pt>
                <c:pt idx="42812">
                  <c:v>1.0170000000000001</c:v>
                </c:pt>
                <c:pt idx="42813">
                  <c:v>1.016</c:v>
                </c:pt>
                <c:pt idx="42814">
                  <c:v>1.0150000000000001</c:v>
                </c:pt>
                <c:pt idx="42815">
                  <c:v>1.014</c:v>
                </c:pt>
                <c:pt idx="42816">
                  <c:v>1.0150000000000001</c:v>
                </c:pt>
                <c:pt idx="42817">
                  <c:v>1.0150000000000001</c:v>
                </c:pt>
                <c:pt idx="42818">
                  <c:v>1.016</c:v>
                </c:pt>
                <c:pt idx="42819">
                  <c:v>1.0170000000000001</c:v>
                </c:pt>
                <c:pt idx="42820">
                  <c:v>1.0170000000000001</c:v>
                </c:pt>
                <c:pt idx="42821">
                  <c:v>1.0170000000000001</c:v>
                </c:pt>
                <c:pt idx="42822">
                  <c:v>1.016</c:v>
                </c:pt>
                <c:pt idx="42823">
                  <c:v>1.016</c:v>
                </c:pt>
                <c:pt idx="42824">
                  <c:v>1.0150000000000001</c:v>
                </c:pt>
                <c:pt idx="42825">
                  <c:v>1.0170000000000001</c:v>
                </c:pt>
                <c:pt idx="42826">
                  <c:v>1.018</c:v>
                </c:pt>
                <c:pt idx="42827">
                  <c:v>1.018</c:v>
                </c:pt>
                <c:pt idx="42828">
                  <c:v>1.0170000000000001</c:v>
                </c:pt>
                <c:pt idx="42829">
                  <c:v>1.0170000000000001</c:v>
                </c:pt>
                <c:pt idx="42830">
                  <c:v>1.0170000000000001</c:v>
                </c:pt>
                <c:pt idx="42831">
                  <c:v>1.0170000000000001</c:v>
                </c:pt>
                <c:pt idx="42832">
                  <c:v>1.018</c:v>
                </c:pt>
                <c:pt idx="42833">
                  <c:v>1.016</c:v>
                </c:pt>
                <c:pt idx="42834">
                  <c:v>1.0170000000000001</c:v>
                </c:pt>
                <c:pt idx="42835">
                  <c:v>1.016</c:v>
                </c:pt>
                <c:pt idx="42836">
                  <c:v>1.0150000000000001</c:v>
                </c:pt>
                <c:pt idx="42837">
                  <c:v>1.016</c:v>
                </c:pt>
                <c:pt idx="42838">
                  <c:v>1.0170000000000001</c:v>
                </c:pt>
                <c:pt idx="42839">
                  <c:v>1.0170000000000001</c:v>
                </c:pt>
                <c:pt idx="42840">
                  <c:v>1.016</c:v>
                </c:pt>
                <c:pt idx="42841">
                  <c:v>1.0170000000000001</c:v>
                </c:pt>
                <c:pt idx="42842">
                  <c:v>1.0170000000000001</c:v>
                </c:pt>
                <c:pt idx="42843">
                  <c:v>1.016</c:v>
                </c:pt>
                <c:pt idx="42844">
                  <c:v>1.016</c:v>
                </c:pt>
                <c:pt idx="42845">
                  <c:v>1.018</c:v>
                </c:pt>
                <c:pt idx="42846">
                  <c:v>1.0190000000000001</c:v>
                </c:pt>
                <c:pt idx="42847">
                  <c:v>1.0190000000000001</c:v>
                </c:pt>
                <c:pt idx="42848">
                  <c:v>1.018</c:v>
                </c:pt>
                <c:pt idx="42849">
                  <c:v>1.016</c:v>
                </c:pt>
                <c:pt idx="42850">
                  <c:v>1.014</c:v>
                </c:pt>
                <c:pt idx="42851">
                  <c:v>1.0150000000000001</c:v>
                </c:pt>
                <c:pt idx="42852">
                  <c:v>1.014</c:v>
                </c:pt>
                <c:pt idx="42853">
                  <c:v>1.0150000000000001</c:v>
                </c:pt>
                <c:pt idx="42854">
                  <c:v>1.0150000000000001</c:v>
                </c:pt>
                <c:pt idx="42855">
                  <c:v>1.016</c:v>
                </c:pt>
                <c:pt idx="42856">
                  <c:v>1.016</c:v>
                </c:pt>
                <c:pt idx="42857">
                  <c:v>1.016</c:v>
                </c:pt>
                <c:pt idx="42858">
                  <c:v>1.016</c:v>
                </c:pt>
                <c:pt idx="42859">
                  <c:v>1.0170000000000001</c:v>
                </c:pt>
                <c:pt idx="42860">
                  <c:v>1.016</c:v>
                </c:pt>
                <c:pt idx="42861">
                  <c:v>1.016</c:v>
                </c:pt>
                <c:pt idx="42862">
                  <c:v>1.016</c:v>
                </c:pt>
                <c:pt idx="42863">
                  <c:v>1.0170000000000001</c:v>
                </c:pt>
                <c:pt idx="42864">
                  <c:v>1.016</c:v>
                </c:pt>
                <c:pt idx="42865">
                  <c:v>1.0150000000000001</c:v>
                </c:pt>
                <c:pt idx="42866">
                  <c:v>1.0150000000000001</c:v>
                </c:pt>
                <c:pt idx="42867">
                  <c:v>1.0170000000000001</c:v>
                </c:pt>
                <c:pt idx="42868">
                  <c:v>1.0170000000000001</c:v>
                </c:pt>
                <c:pt idx="42869">
                  <c:v>1.018</c:v>
                </c:pt>
                <c:pt idx="42870">
                  <c:v>1.0190000000000001</c:v>
                </c:pt>
                <c:pt idx="42871">
                  <c:v>1.0190000000000001</c:v>
                </c:pt>
                <c:pt idx="42872">
                  <c:v>1.02</c:v>
                </c:pt>
                <c:pt idx="42873">
                  <c:v>1.02</c:v>
                </c:pt>
                <c:pt idx="42874">
                  <c:v>1.02</c:v>
                </c:pt>
                <c:pt idx="42875">
                  <c:v>1.0190000000000001</c:v>
                </c:pt>
                <c:pt idx="42876">
                  <c:v>1.018</c:v>
                </c:pt>
                <c:pt idx="42877">
                  <c:v>1.018</c:v>
                </c:pt>
                <c:pt idx="42878">
                  <c:v>1.0170000000000001</c:v>
                </c:pt>
                <c:pt idx="42879">
                  <c:v>1.0150000000000001</c:v>
                </c:pt>
                <c:pt idx="42880">
                  <c:v>1.0150000000000001</c:v>
                </c:pt>
                <c:pt idx="42881">
                  <c:v>1.0150000000000001</c:v>
                </c:pt>
                <c:pt idx="42882">
                  <c:v>1.0150000000000001</c:v>
                </c:pt>
                <c:pt idx="42883">
                  <c:v>1.016</c:v>
                </c:pt>
                <c:pt idx="42884">
                  <c:v>1.016</c:v>
                </c:pt>
                <c:pt idx="42885">
                  <c:v>1.016</c:v>
                </c:pt>
                <c:pt idx="42886">
                  <c:v>1.016</c:v>
                </c:pt>
                <c:pt idx="42887">
                  <c:v>1.0170000000000001</c:v>
                </c:pt>
                <c:pt idx="42888">
                  <c:v>1.0170000000000001</c:v>
                </c:pt>
                <c:pt idx="42889">
                  <c:v>1.0170000000000001</c:v>
                </c:pt>
                <c:pt idx="42890">
                  <c:v>1.018</c:v>
                </c:pt>
                <c:pt idx="42891">
                  <c:v>1.018</c:v>
                </c:pt>
                <c:pt idx="42892">
                  <c:v>1.0170000000000001</c:v>
                </c:pt>
                <c:pt idx="42893">
                  <c:v>1.0150000000000001</c:v>
                </c:pt>
                <c:pt idx="42894">
                  <c:v>1.0150000000000001</c:v>
                </c:pt>
                <c:pt idx="42895">
                  <c:v>1.018</c:v>
                </c:pt>
                <c:pt idx="42896">
                  <c:v>1.0170000000000001</c:v>
                </c:pt>
                <c:pt idx="42897">
                  <c:v>1.0170000000000001</c:v>
                </c:pt>
                <c:pt idx="42898">
                  <c:v>1.0170000000000001</c:v>
                </c:pt>
                <c:pt idx="42899">
                  <c:v>1.016</c:v>
                </c:pt>
                <c:pt idx="42900">
                  <c:v>1.016</c:v>
                </c:pt>
                <c:pt idx="42901">
                  <c:v>1.0170000000000001</c:v>
                </c:pt>
                <c:pt idx="42902">
                  <c:v>1.0170000000000001</c:v>
                </c:pt>
                <c:pt idx="42903">
                  <c:v>1.0170000000000001</c:v>
                </c:pt>
                <c:pt idx="42904">
                  <c:v>1.0190000000000001</c:v>
                </c:pt>
                <c:pt idx="42905">
                  <c:v>1.018</c:v>
                </c:pt>
                <c:pt idx="42906">
                  <c:v>1.018</c:v>
                </c:pt>
                <c:pt idx="42907">
                  <c:v>1.0170000000000001</c:v>
                </c:pt>
                <c:pt idx="42908">
                  <c:v>1.018</c:v>
                </c:pt>
                <c:pt idx="42909">
                  <c:v>1.016</c:v>
                </c:pt>
                <c:pt idx="42910">
                  <c:v>1.0170000000000001</c:v>
                </c:pt>
                <c:pt idx="42911">
                  <c:v>1.018</c:v>
                </c:pt>
                <c:pt idx="42912">
                  <c:v>1.018</c:v>
                </c:pt>
                <c:pt idx="42913">
                  <c:v>1.0170000000000001</c:v>
                </c:pt>
                <c:pt idx="42914">
                  <c:v>1.0170000000000001</c:v>
                </c:pt>
                <c:pt idx="42915">
                  <c:v>1.016</c:v>
                </c:pt>
                <c:pt idx="42916">
                  <c:v>1.014</c:v>
                </c:pt>
                <c:pt idx="42917">
                  <c:v>1.014</c:v>
                </c:pt>
                <c:pt idx="42918">
                  <c:v>1.0150000000000001</c:v>
                </c:pt>
                <c:pt idx="42919">
                  <c:v>1.0150000000000001</c:v>
                </c:pt>
                <c:pt idx="42920">
                  <c:v>1.0150000000000001</c:v>
                </c:pt>
                <c:pt idx="42921">
                  <c:v>1.0150000000000001</c:v>
                </c:pt>
                <c:pt idx="42922">
                  <c:v>1.0150000000000001</c:v>
                </c:pt>
                <c:pt idx="42923">
                  <c:v>1.0150000000000001</c:v>
                </c:pt>
                <c:pt idx="42924">
                  <c:v>1.0150000000000001</c:v>
                </c:pt>
                <c:pt idx="42925">
                  <c:v>1.0150000000000001</c:v>
                </c:pt>
                <c:pt idx="42926">
                  <c:v>1.0150000000000001</c:v>
                </c:pt>
                <c:pt idx="42927">
                  <c:v>1.016</c:v>
                </c:pt>
                <c:pt idx="42928">
                  <c:v>1.0150000000000001</c:v>
                </c:pt>
                <c:pt idx="42929">
                  <c:v>1.0150000000000001</c:v>
                </c:pt>
                <c:pt idx="42930">
                  <c:v>1.0170000000000001</c:v>
                </c:pt>
                <c:pt idx="42931">
                  <c:v>1.0170000000000001</c:v>
                </c:pt>
                <c:pt idx="42932">
                  <c:v>1.0170000000000001</c:v>
                </c:pt>
                <c:pt idx="42933">
                  <c:v>1.0170000000000001</c:v>
                </c:pt>
                <c:pt idx="42934">
                  <c:v>1.018</c:v>
                </c:pt>
                <c:pt idx="42935">
                  <c:v>1.018</c:v>
                </c:pt>
                <c:pt idx="42936">
                  <c:v>1.0170000000000001</c:v>
                </c:pt>
                <c:pt idx="42937">
                  <c:v>1.0170000000000001</c:v>
                </c:pt>
                <c:pt idx="42938">
                  <c:v>1.018</c:v>
                </c:pt>
                <c:pt idx="42939">
                  <c:v>1.0190000000000001</c:v>
                </c:pt>
                <c:pt idx="42940">
                  <c:v>1.0190000000000001</c:v>
                </c:pt>
                <c:pt idx="42941">
                  <c:v>1.0190000000000001</c:v>
                </c:pt>
                <c:pt idx="42942">
                  <c:v>1.0190000000000001</c:v>
                </c:pt>
                <c:pt idx="42943">
                  <c:v>1.018</c:v>
                </c:pt>
                <c:pt idx="42944">
                  <c:v>1.0170000000000001</c:v>
                </c:pt>
                <c:pt idx="42945">
                  <c:v>1.0150000000000001</c:v>
                </c:pt>
                <c:pt idx="42946">
                  <c:v>1.014</c:v>
                </c:pt>
                <c:pt idx="42947">
                  <c:v>1.014</c:v>
                </c:pt>
                <c:pt idx="42948">
                  <c:v>1.0150000000000001</c:v>
                </c:pt>
                <c:pt idx="42949">
                  <c:v>1.0150000000000001</c:v>
                </c:pt>
                <c:pt idx="42950">
                  <c:v>1.016</c:v>
                </c:pt>
                <c:pt idx="42951">
                  <c:v>1.0150000000000001</c:v>
                </c:pt>
                <c:pt idx="42952">
                  <c:v>1.0150000000000001</c:v>
                </c:pt>
                <c:pt idx="42953">
                  <c:v>1.016</c:v>
                </c:pt>
                <c:pt idx="42954">
                  <c:v>1.0170000000000001</c:v>
                </c:pt>
                <c:pt idx="42955">
                  <c:v>1.016</c:v>
                </c:pt>
                <c:pt idx="42956">
                  <c:v>1.016</c:v>
                </c:pt>
                <c:pt idx="42957">
                  <c:v>1.0170000000000001</c:v>
                </c:pt>
                <c:pt idx="42958">
                  <c:v>1.016</c:v>
                </c:pt>
                <c:pt idx="42959">
                  <c:v>1.0170000000000001</c:v>
                </c:pt>
                <c:pt idx="42960">
                  <c:v>1.016</c:v>
                </c:pt>
                <c:pt idx="42961">
                  <c:v>1.016</c:v>
                </c:pt>
                <c:pt idx="42962">
                  <c:v>1.016</c:v>
                </c:pt>
                <c:pt idx="42963">
                  <c:v>1.0150000000000001</c:v>
                </c:pt>
                <c:pt idx="42964">
                  <c:v>1.0130000000000001</c:v>
                </c:pt>
                <c:pt idx="42965">
                  <c:v>1.014</c:v>
                </c:pt>
                <c:pt idx="42966">
                  <c:v>1.014</c:v>
                </c:pt>
                <c:pt idx="42967">
                  <c:v>1.014</c:v>
                </c:pt>
                <c:pt idx="42968">
                  <c:v>1.0150000000000001</c:v>
                </c:pt>
                <c:pt idx="42969">
                  <c:v>1.016</c:v>
                </c:pt>
                <c:pt idx="42970">
                  <c:v>1.016</c:v>
                </c:pt>
                <c:pt idx="42971">
                  <c:v>1.016</c:v>
                </c:pt>
                <c:pt idx="42972">
                  <c:v>1.0170000000000001</c:v>
                </c:pt>
                <c:pt idx="42973">
                  <c:v>1.016</c:v>
                </c:pt>
                <c:pt idx="42974">
                  <c:v>1.018</c:v>
                </c:pt>
                <c:pt idx="42975">
                  <c:v>1.0190000000000001</c:v>
                </c:pt>
                <c:pt idx="42976">
                  <c:v>1.018</c:v>
                </c:pt>
                <c:pt idx="42977">
                  <c:v>1.0170000000000001</c:v>
                </c:pt>
                <c:pt idx="42978">
                  <c:v>1.016</c:v>
                </c:pt>
                <c:pt idx="42979">
                  <c:v>1.016</c:v>
                </c:pt>
                <c:pt idx="42980">
                  <c:v>1.018</c:v>
                </c:pt>
                <c:pt idx="42981">
                  <c:v>1.018</c:v>
                </c:pt>
                <c:pt idx="42982">
                  <c:v>1.0190000000000001</c:v>
                </c:pt>
                <c:pt idx="42983">
                  <c:v>1.0190000000000001</c:v>
                </c:pt>
                <c:pt idx="42984">
                  <c:v>1.0190000000000001</c:v>
                </c:pt>
                <c:pt idx="42985">
                  <c:v>1.018</c:v>
                </c:pt>
                <c:pt idx="42986">
                  <c:v>1.0190000000000001</c:v>
                </c:pt>
                <c:pt idx="42987">
                  <c:v>1.0190000000000001</c:v>
                </c:pt>
                <c:pt idx="42988">
                  <c:v>1.0190000000000001</c:v>
                </c:pt>
                <c:pt idx="42989">
                  <c:v>1.018</c:v>
                </c:pt>
                <c:pt idx="42990">
                  <c:v>1.018</c:v>
                </c:pt>
                <c:pt idx="42991">
                  <c:v>1.0170000000000001</c:v>
                </c:pt>
                <c:pt idx="42992">
                  <c:v>1.0170000000000001</c:v>
                </c:pt>
                <c:pt idx="42993">
                  <c:v>1.018</c:v>
                </c:pt>
                <c:pt idx="42994">
                  <c:v>1.0170000000000001</c:v>
                </c:pt>
                <c:pt idx="42995">
                  <c:v>1.016</c:v>
                </c:pt>
                <c:pt idx="42996">
                  <c:v>1.0170000000000001</c:v>
                </c:pt>
                <c:pt idx="42997">
                  <c:v>1.016</c:v>
                </c:pt>
                <c:pt idx="42998">
                  <c:v>1.016</c:v>
                </c:pt>
                <c:pt idx="42999">
                  <c:v>1.016</c:v>
                </c:pt>
                <c:pt idx="43000">
                  <c:v>1.0150000000000001</c:v>
                </c:pt>
                <c:pt idx="43001">
                  <c:v>1.0150000000000001</c:v>
                </c:pt>
                <c:pt idx="43002">
                  <c:v>1.014</c:v>
                </c:pt>
                <c:pt idx="43003">
                  <c:v>1.0150000000000001</c:v>
                </c:pt>
                <c:pt idx="43004">
                  <c:v>1.014</c:v>
                </c:pt>
                <c:pt idx="43005">
                  <c:v>1.0150000000000001</c:v>
                </c:pt>
                <c:pt idx="43006">
                  <c:v>1.0170000000000001</c:v>
                </c:pt>
                <c:pt idx="43007">
                  <c:v>1.0170000000000001</c:v>
                </c:pt>
                <c:pt idx="43008">
                  <c:v>1.0170000000000001</c:v>
                </c:pt>
                <c:pt idx="43009">
                  <c:v>1.0150000000000001</c:v>
                </c:pt>
                <c:pt idx="43010">
                  <c:v>1.0170000000000001</c:v>
                </c:pt>
                <c:pt idx="43011">
                  <c:v>1.0170000000000001</c:v>
                </c:pt>
                <c:pt idx="43012">
                  <c:v>1.0170000000000001</c:v>
                </c:pt>
                <c:pt idx="43013">
                  <c:v>1.0170000000000001</c:v>
                </c:pt>
                <c:pt idx="43014">
                  <c:v>1.016</c:v>
                </c:pt>
                <c:pt idx="43015">
                  <c:v>1.0150000000000001</c:v>
                </c:pt>
                <c:pt idx="43016">
                  <c:v>1.0150000000000001</c:v>
                </c:pt>
                <c:pt idx="43017">
                  <c:v>1.0150000000000001</c:v>
                </c:pt>
                <c:pt idx="43018">
                  <c:v>1.016</c:v>
                </c:pt>
                <c:pt idx="43019">
                  <c:v>1.016</c:v>
                </c:pt>
                <c:pt idx="43020">
                  <c:v>1.016</c:v>
                </c:pt>
                <c:pt idx="43021">
                  <c:v>1.0170000000000001</c:v>
                </c:pt>
                <c:pt idx="43022">
                  <c:v>1.018</c:v>
                </c:pt>
                <c:pt idx="43023">
                  <c:v>1.018</c:v>
                </c:pt>
                <c:pt idx="43024">
                  <c:v>1.0170000000000001</c:v>
                </c:pt>
                <c:pt idx="43025">
                  <c:v>1.016</c:v>
                </c:pt>
                <c:pt idx="43026">
                  <c:v>1.0170000000000001</c:v>
                </c:pt>
                <c:pt idx="43027">
                  <c:v>1.016</c:v>
                </c:pt>
                <c:pt idx="43028">
                  <c:v>1.0150000000000001</c:v>
                </c:pt>
                <c:pt idx="43029">
                  <c:v>1.0150000000000001</c:v>
                </c:pt>
                <c:pt idx="43030">
                  <c:v>1.0150000000000001</c:v>
                </c:pt>
                <c:pt idx="43031">
                  <c:v>1.014</c:v>
                </c:pt>
                <c:pt idx="43032">
                  <c:v>1.0150000000000001</c:v>
                </c:pt>
                <c:pt idx="43033">
                  <c:v>1.0150000000000001</c:v>
                </c:pt>
                <c:pt idx="43034">
                  <c:v>1.0170000000000001</c:v>
                </c:pt>
                <c:pt idx="43035">
                  <c:v>1.0170000000000001</c:v>
                </c:pt>
                <c:pt idx="43036">
                  <c:v>1.016</c:v>
                </c:pt>
                <c:pt idx="43037">
                  <c:v>1.016</c:v>
                </c:pt>
                <c:pt idx="43038">
                  <c:v>1.016</c:v>
                </c:pt>
                <c:pt idx="43039">
                  <c:v>1.016</c:v>
                </c:pt>
                <c:pt idx="43040">
                  <c:v>1.0150000000000001</c:v>
                </c:pt>
                <c:pt idx="43041">
                  <c:v>1.0150000000000001</c:v>
                </c:pt>
                <c:pt idx="43042">
                  <c:v>1.014</c:v>
                </c:pt>
                <c:pt idx="43043">
                  <c:v>1.014</c:v>
                </c:pt>
                <c:pt idx="43044">
                  <c:v>1.014</c:v>
                </c:pt>
                <c:pt idx="43045">
                  <c:v>1.014</c:v>
                </c:pt>
                <c:pt idx="43046">
                  <c:v>1.0150000000000001</c:v>
                </c:pt>
                <c:pt idx="43047">
                  <c:v>1.0170000000000001</c:v>
                </c:pt>
                <c:pt idx="43048">
                  <c:v>1.0170000000000001</c:v>
                </c:pt>
                <c:pt idx="43049">
                  <c:v>1.016</c:v>
                </c:pt>
                <c:pt idx="43050">
                  <c:v>1.0170000000000001</c:v>
                </c:pt>
                <c:pt idx="43051">
                  <c:v>1.0170000000000001</c:v>
                </c:pt>
                <c:pt idx="43052">
                  <c:v>1.0150000000000001</c:v>
                </c:pt>
                <c:pt idx="43053">
                  <c:v>1.0170000000000001</c:v>
                </c:pt>
                <c:pt idx="43054">
                  <c:v>1.0190000000000001</c:v>
                </c:pt>
                <c:pt idx="43055">
                  <c:v>1.0190000000000001</c:v>
                </c:pt>
                <c:pt idx="43056">
                  <c:v>1.02</c:v>
                </c:pt>
                <c:pt idx="43057">
                  <c:v>1.0190000000000001</c:v>
                </c:pt>
                <c:pt idx="43058">
                  <c:v>1.0190000000000001</c:v>
                </c:pt>
                <c:pt idx="43059">
                  <c:v>1.018</c:v>
                </c:pt>
                <c:pt idx="43060">
                  <c:v>1.018</c:v>
                </c:pt>
                <c:pt idx="43061">
                  <c:v>1.016</c:v>
                </c:pt>
                <c:pt idx="43062">
                  <c:v>1.018</c:v>
                </c:pt>
                <c:pt idx="43063">
                  <c:v>1.0170000000000001</c:v>
                </c:pt>
                <c:pt idx="43064">
                  <c:v>1.018</c:v>
                </c:pt>
                <c:pt idx="43065">
                  <c:v>1.018</c:v>
                </c:pt>
                <c:pt idx="43066">
                  <c:v>1.018</c:v>
                </c:pt>
                <c:pt idx="43067">
                  <c:v>1.0170000000000001</c:v>
                </c:pt>
                <c:pt idx="43068">
                  <c:v>1.0170000000000001</c:v>
                </c:pt>
                <c:pt idx="43069">
                  <c:v>1.0170000000000001</c:v>
                </c:pt>
                <c:pt idx="43070">
                  <c:v>1.018</c:v>
                </c:pt>
                <c:pt idx="43071">
                  <c:v>1.0190000000000001</c:v>
                </c:pt>
                <c:pt idx="43072">
                  <c:v>1.018</c:v>
                </c:pt>
                <c:pt idx="43073">
                  <c:v>1.0190000000000001</c:v>
                </c:pt>
                <c:pt idx="43074">
                  <c:v>1.0190000000000001</c:v>
                </c:pt>
                <c:pt idx="43075">
                  <c:v>1.0170000000000001</c:v>
                </c:pt>
                <c:pt idx="43076">
                  <c:v>1.0170000000000001</c:v>
                </c:pt>
                <c:pt idx="43077">
                  <c:v>1.0170000000000001</c:v>
                </c:pt>
                <c:pt idx="43078">
                  <c:v>1.016</c:v>
                </c:pt>
                <c:pt idx="43079">
                  <c:v>1.0150000000000001</c:v>
                </c:pt>
                <c:pt idx="43080">
                  <c:v>1.016</c:v>
                </c:pt>
                <c:pt idx="43081">
                  <c:v>1.014</c:v>
                </c:pt>
                <c:pt idx="43082">
                  <c:v>1.016</c:v>
                </c:pt>
                <c:pt idx="43083">
                  <c:v>1.018</c:v>
                </c:pt>
                <c:pt idx="43084">
                  <c:v>1.0170000000000001</c:v>
                </c:pt>
                <c:pt idx="43085">
                  <c:v>1.0170000000000001</c:v>
                </c:pt>
                <c:pt idx="43086">
                  <c:v>1.0170000000000001</c:v>
                </c:pt>
                <c:pt idx="43087">
                  <c:v>1.018</c:v>
                </c:pt>
                <c:pt idx="43088">
                  <c:v>1.016</c:v>
                </c:pt>
                <c:pt idx="43089">
                  <c:v>1.016</c:v>
                </c:pt>
                <c:pt idx="43090">
                  <c:v>1.0170000000000001</c:v>
                </c:pt>
                <c:pt idx="43091">
                  <c:v>1.0170000000000001</c:v>
                </c:pt>
                <c:pt idx="43092">
                  <c:v>1.0170000000000001</c:v>
                </c:pt>
                <c:pt idx="43093">
                  <c:v>1.0170000000000001</c:v>
                </c:pt>
                <c:pt idx="43094">
                  <c:v>1.0170000000000001</c:v>
                </c:pt>
                <c:pt idx="43095">
                  <c:v>1.016</c:v>
                </c:pt>
                <c:pt idx="43096">
                  <c:v>1.014</c:v>
                </c:pt>
                <c:pt idx="43097">
                  <c:v>1.0130000000000001</c:v>
                </c:pt>
                <c:pt idx="43098">
                  <c:v>1.014</c:v>
                </c:pt>
                <c:pt idx="43099">
                  <c:v>1.0150000000000001</c:v>
                </c:pt>
                <c:pt idx="43100">
                  <c:v>1.014</c:v>
                </c:pt>
                <c:pt idx="43101">
                  <c:v>1.014</c:v>
                </c:pt>
                <c:pt idx="43102">
                  <c:v>1.0150000000000001</c:v>
                </c:pt>
                <c:pt idx="43103">
                  <c:v>1.0150000000000001</c:v>
                </c:pt>
                <c:pt idx="43104">
                  <c:v>1.0150000000000001</c:v>
                </c:pt>
                <c:pt idx="43105">
                  <c:v>1.0150000000000001</c:v>
                </c:pt>
                <c:pt idx="43106">
                  <c:v>1.016</c:v>
                </c:pt>
                <c:pt idx="43107">
                  <c:v>1.016</c:v>
                </c:pt>
                <c:pt idx="43108">
                  <c:v>1.0170000000000001</c:v>
                </c:pt>
                <c:pt idx="43109">
                  <c:v>1.016</c:v>
                </c:pt>
                <c:pt idx="43110">
                  <c:v>1.0170000000000001</c:v>
                </c:pt>
                <c:pt idx="43111">
                  <c:v>1.0170000000000001</c:v>
                </c:pt>
                <c:pt idx="43112">
                  <c:v>1.016</c:v>
                </c:pt>
                <c:pt idx="43113">
                  <c:v>1.0150000000000001</c:v>
                </c:pt>
                <c:pt idx="43114">
                  <c:v>1.0170000000000001</c:v>
                </c:pt>
                <c:pt idx="43115">
                  <c:v>1.018</c:v>
                </c:pt>
                <c:pt idx="43116">
                  <c:v>1.0170000000000001</c:v>
                </c:pt>
                <c:pt idx="43117">
                  <c:v>1.016</c:v>
                </c:pt>
                <c:pt idx="43118">
                  <c:v>1.0170000000000001</c:v>
                </c:pt>
                <c:pt idx="43119">
                  <c:v>1.0170000000000001</c:v>
                </c:pt>
                <c:pt idx="43120">
                  <c:v>1.0170000000000001</c:v>
                </c:pt>
                <c:pt idx="43121">
                  <c:v>1.0150000000000001</c:v>
                </c:pt>
                <c:pt idx="43122">
                  <c:v>1.0150000000000001</c:v>
                </c:pt>
                <c:pt idx="43123">
                  <c:v>1.016</c:v>
                </c:pt>
                <c:pt idx="43124">
                  <c:v>1.0170000000000001</c:v>
                </c:pt>
                <c:pt idx="43125">
                  <c:v>1.0170000000000001</c:v>
                </c:pt>
                <c:pt idx="43126">
                  <c:v>1.016</c:v>
                </c:pt>
                <c:pt idx="43127">
                  <c:v>1.016</c:v>
                </c:pt>
                <c:pt idx="43128">
                  <c:v>1.0170000000000001</c:v>
                </c:pt>
                <c:pt idx="43129">
                  <c:v>1.0170000000000001</c:v>
                </c:pt>
                <c:pt idx="43130">
                  <c:v>1.0170000000000001</c:v>
                </c:pt>
                <c:pt idx="43131">
                  <c:v>1.018</c:v>
                </c:pt>
                <c:pt idx="43132">
                  <c:v>1.0170000000000001</c:v>
                </c:pt>
                <c:pt idx="43133">
                  <c:v>1.018</c:v>
                </c:pt>
                <c:pt idx="43134">
                  <c:v>1.018</c:v>
                </c:pt>
                <c:pt idx="43135">
                  <c:v>1.0190000000000001</c:v>
                </c:pt>
                <c:pt idx="43136">
                  <c:v>1.0190000000000001</c:v>
                </c:pt>
                <c:pt idx="43137">
                  <c:v>1.0190000000000001</c:v>
                </c:pt>
                <c:pt idx="43138">
                  <c:v>1.018</c:v>
                </c:pt>
                <c:pt idx="43139">
                  <c:v>1.0170000000000001</c:v>
                </c:pt>
                <c:pt idx="43140">
                  <c:v>1.018</c:v>
                </c:pt>
                <c:pt idx="43141">
                  <c:v>1.018</c:v>
                </c:pt>
                <c:pt idx="43142">
                  <c:v>1.018</c:v>
                </c:pt>
                <c:pt idx="43143">
                  <c:v>1.018</c:v>
                </c:pt>
                <c:pt idx="43144">
                  <c:v>1.0170000000000001</c:v>
                </c:pt>
                <c:pt idx="43145">
                  <c:v>1.0190000000000001</c:v>
                </c:pt>
                <c:pt idx="43146">
                  <c:v>1.0170000000000001</c:v>
                </c:pt>
                <c:pt idx="43147">
                  <c:v>1.0170000000000001</c:v>
                </c:pt>
                <c:pt idx="43148">
                  <c:v>1.016</c:v>
                </c:pt>
                <c:pt idx="43149">
                  <c:v>1.016</c:v>
                </c:pt>
                <c:pt idx="43150">
                  <c:v>1.016</c:v>
                </c:pt>
                <c:pt idx="43151">
                  <c:v>1.0170000000000001</c:v>
                </c:pt>
                <c:pt idx="43152">
                  <c:v>1.016</c:v>
                </c:pt>
                <c:pt idx="43153">
                  <c:v>1.0150000000000001</c:v>
                </c:pt>
                <c:pt idx="43154">
                  <c:v>1.016</c:v>
                </c:pt>
                <c:pt idx="43155">
                  <c:v>1.016</c:v>
                </c:pt>
                <c:pt idx="43156">
                  <c:v>1.0170000000000001</c:v>
                </c:pt>
                <c:pt idx="43157">
                  <c:v>1.018</c:v>
                </c:pt>
                <c:pt idx="43158">
                  <c:v>1.018</c:v>
                </c:pt>
                <c:pt idx="43159">
                  <c:v>1.018</c:v>
                </c:pt>
                <c:pt idx="43160">
                  <c:v>1.018</c:v>
                </c:pt>
                <c:pt idx="43161">
                  <c:v>1.018</c:v>
                </c:pt>
                <c:pt idx="43162">
                  <c:v>1.016</c:v>
                </c:pt>
                <c:pt idx="43163">
                  <c:v>1.0150000000000001</c:v>
                </c:pt>
                <c:pt idx="43164">
                  <c:v>1.014</c:v>
                </c:pt>
                <c:pt idx="43165">
                  <c:v>1.016</c:v>
                </c:pt>
                <c:pt idx="43166">
                  <c:v>1.016</c:v>
                </c:pt>
                <c:pt idx="43167">
                  <c:v>1.016</c:v>
                </c:pt>
                <c:pt idx="43168">
                  <c:v>1.016</c:v>
                </c:pt>
                <c:pt idx="43169">
                  <c:v>1.016</c:v>
                </c:pt>
                <c:pt idx="43170">
                  <c:v>1.0150000000000001</c:v>
                </c:pt>
                <c:pt idx="43171">
                  <c:v>1.016</c:v>
                </c:pt>
                <c:pt idx="43172">
                  <c:v>1.0170000000000001</c:v>
                </c:pt>
                <c:pt idx="43173">
                  <c:v>1.0170000000000001</c:v>
                </c:pt>
                <c:pt idx="43174">
                  <c:v>1.018</c:v>
                </c:pt>
                <c:pt idx="43175">
                  <c:v>1.0170000000000001</c:v>
                </c:pt>
                <c:pt idx="43176">
                  <c:v>1.018</c:v>
                </c:pt>
                <c:pt idx="43177">
                  <c:v>1.0190000000000001</c:v>
                </c:pt>
                <c:pt idx="43178">
                  <c:v>1.018</c:v>
                </c:pt>
                <c:pt idx="43179">
                  <c:v>1.018</c:v>
                </c:pt>
                <c:pt idx="43180">
                  <c:v>1.018</c:v>
                </c:pt>
                <c:pt idx="43181">
                  <c:v>1.0170000000000001</c:v>
                </c:pt>
                <c:pt idx="43182">
                  <c:v>1.016</c:v>
                </c:pt>
                <c:pt idx="43183">
                  <c:v>1.016</c:v>
                </c:pt>
                <c:pt idx="43184">
                  <c:v>1.0150000000000001</c:v>
                </c:pt>
                <c:pt idx="43185">
                  <c:v>1.0150000000000001</c:v>
                </c:pt>
                <c:pt idx="43186">
                  <c:v>1.014</c:v>
                </c:pt>
                <c:pt idx="43187">
                  <c:v>1.0150000000000001</c:v>
                </c:pt>
                <c:pt idx="43188">
                  <c:v>1.0150000000000001</c:v>
                </c:pt>
                <c:pt idx="43189">
                  <c:v>1.0150000000000001</c:v>
                </c:pt>
                <c:pt idx="43190">
                  <c:v>1.0150000000000001</c:v>
                </c:pt>
                <c:pt idx="43191">
                  <c:v>1.0150000000000001</c:v>
                </c:pt>
                <c:pt idx="43192">
                  <c:v>1.0150000000000001</c:v>
                </c:pt>
                <c:pt idx="43193">
                  <c:v>1.0150000000000001</c:v>
                </c:pt>
                <c:pt idx="43194">
                  <c:v>1.016</c:v>
                </c:pt>
                <c:pt idx="43195">
                  <c:v>1.016</c:v>
                </c:pt>
                <c:pt idx="43196">
                  <c:v>1.016</c:v>
                </c:pt>
                <c:pt idx="43197">
                  <c:v>1.016</c:v>
                </c:pt>
                <c:pt idx="43198">
                  <c:v>1.0170000000000001</c:v>
                </c:pt>
                <c:pt idx="43199">
                  <c:v>1.018</c:v>
                </c:pt>
                <c:pt idx="43200">
                  <c:v>1.0170000000000001</c:v>
                </c:pt>
                <c:pt idx="43201">
                  <c:v>1.0170000000000001</c:v>
                </c:pt>
                <c:pt idx="43202">
                  <c:v>1.016</c:v>
                </c:pt>
                <c:pt idx="43203">
                  <c:v>1.016</c:v>
                </c:pt>
                <c:pt idx="43204">
                  <c:v>1.016</c:v>
                </c:pt>
                <c:pt idx="43205">
                  <c:v>1.016</c:v>
                </c:pt>
                <c:pt idx="43206">
                  <c:v>1.016</c:v>
                </c:pt>
                <c:pt idx="43207">
                  <c:v>1.0170000000000001</c:v>
                </c:pt>
                <c:pt idx="43208">
                  <c:v>1.018</c:v>
                </c:pt>
                <c:pt idx="43209">
                  <c:v>1.0170000000000001</c:v>
                </c:pt>
                <c:pt idx="43210">
                  <c:v>1.0170000000000001</c:v>
                </c:pt>
                <c:pt idx="43211">
                  <c:v>1.016</c:v>
                </c:pt>
                <c:pt idx="43212">
                  <c:v>1.014</c:v>
                </c:pt>
                <c:pt idx="43213">
                  <c:v>1.0130000000000001</c:v>
                </c:pt>
                <c:pt idx="43214">
                  <c:v>1.012</c:v>
                </c:pt>
                <c:pt idx="43215">
                  <c:v>1.0130000000000001</c:v>
                </c:pt>
                <c:pt idx="43216">
                  <c:v>1.014</c:v>
                </c:pt>
                <c:pt idx="43217">
                  <c:v>1.0150000000000001</c:v>
                </c:pt>
                <c:pt idx="43218">
                  <c:v>1.0150000000000001</c:v>
                </c:pt>
                <c:pt idx="43219">
                  <c:v>1.016</c:v>
                </c:pt>
                <c:pt idx="43220">
                  <c:v>1.014</c:v>
                </c:pt>
                <c:pt idx="43221">
                  <c:v>1.0150000000000001</c:v>
                </c:pt>
                <c:pt idx="43222">
                  <c:v>1.014</c:v>
                </c:pt>
                <c:pt idx="43223">
                  <c:v>1.0130000000000001</c:v>
                </c:pt>
                <c:pt idx="43224">
                  <c:v>1.014</c:v>
                </c:pt>
                <c:pt idx="43225">
                  <c:v>1.0130000000000001</c:v>
                </c:pt>
                <c:pt idx="43226">
                  <c:v>1.014</c:v>
                </c:pt>
                <c:pt idx="43227">
                  <c:v>1.014</c:v>
                </c:pt>
                <c:pt idx="43228">
                  <c:v>1.0130000000000001</c:v>
                </c:pt>
                <c:pt idx="43229">
                  <c:v>1.0110000000000001</c:v>
                </c:pt>
                <c:pt idx="43230">
                  <c:v>1.012</c:v>
                </c:pt>
                <c:pt idx="43231">
                  <c:v>1.012</c:v>
                </c:pt>
                <c:pt idx="43232">
                  <c:v>1.0110000000000001</c:v>
                </c:pt>
                <c:pt idx="43233">
                  <c:v>1.0110000000000001</c:v>
                </c:pt>
                <c:pt idx="43234">
                  <c:v>1.0110000000000001</c:v>
                </c:pt>
                <c:pt idx="43235">
                  <c:v>1.01</c:v>
                </c:pt>
                <c:pt idx="43236">
                  <c:v>1.012</c:v>
                </c:pt>
                <c:pt idx="43237">
                  <c:v>1.012</c:v>
                </c:pt>
                <c:pt idx="43238">
                  <c:v>1.0130000000000001</c:v>
                </c:pt>
                <c:pt idx="43239">
                  <c:v>1.0150000000000001</c:v>
                </c:pt>
                <c:pt idx="43240">
                  <c:v>1.0150000000000001</c:v>
                </c:pt>
                <c:pt idx="43241">
                  <c:v>1.016</c:v>
                </c:pt>
                <c:pt idx="43242">
                  <c:v>1.016</c:v>
                </c:pt>
                <c:pt idx="43243">
                  <c:v>1.0150000000000001</c:v>
                </c:pt>
                <c:pt idx="43244">
                  <c:v>1.0150000000000001</c:v>
                </c:pt>
                <c:pt idx="43245">
                  <c:v>1.0150000000000001</c:v>
                </c:pt>
                <c:pt idx="43246">
                  <c:v>1.0150000000000001</c:v>
                </c:pt>
                <c:pt idx="43247">
                  <c:v>1.016</c:v>
                </c:pt>
                <c:pt idx="43248">
                  <c:v>1.016</c:v>
                </c:pt>
                <c:pt idx="43249">
                  <c:v>1.0150000000000001</c:v>
                </c:pt>
                <c:pt idx="43250">
                  <c:v>1.014</c:v>
                </c:pt>
                <c:pt idx="43251">
                  <c:v>1.0150000000000001</c:v>
                </c:pt>
                <c:pt idx="43252">
                  <c:v>1.016</c:v>
                </c:pt>
                <c:pt idx="43253">
                  <c:v>1.018</c:v>
                </c:pt>
                <c:pt idx="43254">
                  <c:v>1.0170000000000001</c:v>
                </c:pt>
                <c:pt idx="43255">
                  <c:v>1.0170000000000001</c:v>
                </c:pt>
                <c:pt idx="43256">
                  <c:v>1.016</c:v>
                </c:pt>
                <c:pt idx="43257">
                  <c:v>1.016</c:v>
                </c:pt>
                <c:pt idx="43258">
                  <c:v>1.0150000000000001</c:v>
                </c:pt>
                <c:pt idx="43259">
                  <c:v>1.016</c:v>
                </c:pt>
                <c:pt idx="43260">
                  <c:v>1.0150000000000001</c:v>
                </c:pt>
                <c:pt idx="43261">
                  <c:v>1.016</c:v>
                </c:pt>
                <c:pt idx="43262">
                  <c:v>1.016</c:v>
                </c:pt>
                <c:pt idx="43263">
                  <c:v>1.016</c:v>
                </c:pt>
                <c:pt idx="43264">
                  <c:v>1.0150000000000001</c:v>
                </c:pt>
                <c:pt idx="43265">
                  <c:v>1.016</c:v>
                </c:pt>
                <c:pt idx="43266">
                  <c:v>1.016</c:v>
                </c:pt>
                <c:pt idx="43267">
                  <c:v>1.016</c:v>
                </c:pt>
                <c:pt idx="43268">
                  <c:v>1.014</c:v>
                </c:pt>
                <c:pt idx="43269">
                  <c:v>1.014</c:v>
                </c:pt>
                <c:pt idx="43270">
                  <c:v>1.014</c:v>
                </c:pt>
                <c:pt idx="43271">
                  <c:v>1.0150000000000001</c:v>
                </c:pt>
                <c:pt idx="43272">
                  <c:v>1.016</c:v>
                </c:pt>
                <c:pt idx="43273">
                  <c:v>1.0150000000000001</c:v>
                </c:pt>
                <c:pt idx="43274">
                  <c:v>1.0150000000000001</c:v>
                </c:pt>
                <c:pt idx="43275">
                  <c:v>1.0150000000000001</c:v>
                </c:pt>
                <c:pt idx="43276">
                  <c:v>1.0150000000000001</c:v>
                </c:pt>
                <c:pt idx="43277">
                  <c:v>1.0150000000000001</c:v>
                </c:pt>
                <c:pt idx="43278">
                  <c:v>1.016</c:v>
                </c:pt>
                <c:pt idx="43279">
                  <c:v>1.016</c:v>
                </c:pt>
                <c:pt idx="43280">
                  <c:v>1.0150000000000001</c:v>
                </c:pt>
                <c:pt idx="43281">
                  <c:v>1.014</c:v>
                </c:pt>
                <c:pt idx="43282">
                  <c:v>1.0150000000000001</c:v>
                </c:pt>
                <c:pt idx="43283">
                  <c:v>1.0150000000000001</c:v>
                </c:pt>
                <c:pt idx="43284">
                  <c:v>1.014</c:v>
                </c:pt>
                <c:pt idx="43285">
                  <c:v>1.0130000000000001</c:v>
                </c:pt>
                <c:pt idx="43286">
                  <c:v>1.0150000000000001</c:v>
                </c:pt>
                <c:pt idx="43287">
                  <c:v>1.014</c:v>
                </c:pt>
                <c:pt idx="43288">
                  <c:v>1.0150000000000001</c:v>
                </c:pt>
                <c:pt idx="43289">
                  <c:v>1.0150000000000001</c:v>
                </c:pt>
                <c:pt idx="43290">
                  <c:v>1.016</c:v>
                </c:pt>
                <c:pt idx="43291">
                  <c:v>1.0170000000000001</c:v>
                </c:pt>
                <c:pt idx="43292">
                  <c:v>1.018</c:v>
                </c:pt>
                <c:pt idx="43293">
                  <c:v>1.0170000000000001</c:v>
                </c:pt>
                <c:pt idx="43294">
                  <c:v>1.0170000000000001</c:v>
                </c:pt>
                <c:pt idx="43295">
                  <c:v>1.0150000000000001</c:v>
                </c:pt>
                <c:pt idx="43296">
                  <c:v>1.014</c:v>
                </c:pt>
                <c:pt idx="43297">
                  <c:v>1.0150000000000001</c:v>
                </c:pt>
                <c:pt idx="43298">
                  <c:v>1.014</c:v>
                </c:pt>
                <c:pt idx="43299">
                  <c:v>1.014</c:v>
                </c:pt>
                <c:pt idx="43300">
                  <c:v>1.0150000000000001</c:v>
                </c:pt>
                <c:pt idx="43301">
                  <c:v>1.016</c:v>
                </c:pt>
                <c:pt idx="43302">
                  <c:v>1.016</c:v>
                </c:pt>
                <c:pt idx="43303">
                  <c:v>1.016</c:v>
                </c:pt>
                <c:pt idx="43304">
                  <c:v>1.016</c:v>
                </c:pt>
                <c:pt idx="43305">
                  <c:v>1.016</c:v>
                </c:pt>
                <c:pt idx="43306">
                  <c:v>1.016</c:v>
                </c:pt>
                <c:pt idx="43307">
                  <c:v>1.016</c:v>
                </c:pt>
                <c:pt idx="43308">
                  <c:v>1.016</c:v>
                </c:pt>
                <c:pt idx="43309">
                  <c:v>1.0170000000000001</c:v>
                </c:pt>
                <c:pt idx="43310">
                  <c:v>1.0170000000000001</c:v>
                </c:pt>
                <c:pt idx="43311">
                  <c:v>1.016</c:v>
                </c:pt>
                <c:pt idx="43312">
                  <c:v>1.0170000000000001</c:v>
                </c:pt>
                <c:pt idx="43313">
                  <c:v>1.016</c:v>
                </c:pt>
                <c:pt idx="43314">
                  <c:v>1.0150000000000001</c:v>
                </c:pt>
                <c:pt idx="43315">
                  <c:v>1.016</c:v>
                </c:pt>
                <c:pt idx="43316">
                  <c:v>1.016</c:v>
                </c:pt>
                <c:pt idx="43317">
                  <c:v>1.016</c:v>
                </c:pt>
                <c:pt idx="43318">
                  <c:v>1.0130000000000001</c:v>
                </c:pt>
                <c:pt idx="43319">
                  <c:v>1.014</c:v>
                </c:pt>
                <c:pt idx="43320">
                  <c:v>1.0150000000000001</c:v>
                </c:pt>
                <c:pt idx="43321">
                  <c:v>1.0170000000000001</c:v>
                </c:pt>
                <c:pt idx="43322">
                  <c:v>1.018</c:v>
                </c:pt>
                <c:pt idx="43323">
                  <c:v>1.018</c:v>
                </c:pt>
                <c:pt idx="43324">
                  <c:v>1.018</c:v>
                </c:pt>
                <c:pt idx="43325">
                  <c:v>1.018</c:v>
                </c:pt>
                <c:pt idx="43326">
                  <c:v>1.018</c:v>
                </c:pt>
                <c:pt idx="43327">
                  <c:v>1.018</c:v>
                </c:pt>
                <c:pt idx="43328">
                  <c:v>1.0190000000000001</c:v>
                </c:pt>
                <c:pt idx="43329">
                  <c:v>1.018</c:v>
                </c:pt>
                <c:pt idx="43330">
                  <c:v>1.0190000000000001</c:v>
                </c:pt>
                <c:pt idx="43331">
                  <c:v>1.0190000000000001</c:v>
                </c:pt>
                <c:pt idx="43332">
                  <c:v>1.0190000000000001</c:v>
                </c:pt>
                <c:pt idx="43333">
                  <c:v>1.018</c:v>
                </c:pt>
                <c:pt idx="43334">
                  <c:v>1.0190000000000001</c:v>
                </c:pt>
                <c:pt idx="43335">
                  <c:v>1.0190000000000001</c:v>
                </c:pt>
                <c:pt idx="43336">
                  <c:v>1.018</c:v>
                </c:pt>
                <c:pt idx="43337">
                  <c:v>1.018</c:v>
                </c:pt>
                <c:pt idx="43338">
                  <c:v>1.016</c:v>
                </c:pt>
                <c:pt idx="43339">
                  <c:v>1.0170000000000001</c:v>
                </c:pt>
                <c:pt idx="43340">
                  <c:v>1.016</c:v>
                </c:pt>
                <c:pt idx="43341">
                  <c:v>1.016</c:v>
                </c:pt>
                <c:pt idx="43342">
                  <c:v>1.0170000000000001</c:v>
                </c:pt>
                <c:pt idx="43343">
                  <c:v>1.018</c:v>
                </c:pt>
                <c:pt idx="43344">
                  <c:v>1.018</c:v>
                </c:pt>
                <c:pt idx="43345">
                  <c:v>1.018</c:v>
                </c:pt>
                <c:pt idx="43346">
                  <c:v>1.018</c:v>
                </c:pt>
                <c:pt idx="43347">
                  <c:v>1.018</c:v>
                </c:pt>
                <c:pt idx="43348">
                  <c:v>1.0170000000000001</c:v>
                </c:pt>
                <c:pt idx="43349">
                  <c:v>1.0150000000000001</c:v>
                </c:pt>
                <c:pt idx="43350">
                  <c:v>1.014</c:v>
                </c:pt>
                <c:pt idx="43351">
                  <c:v>1.0150000000000001</c:v>
                </c:pt>
                <c:pt idx="43352">
                  <c:v>1.014</c:v>
                </c:pt>
                <c:pt idx="43353">
                  <c:v>1.014</c:v>
                </c:pt>
                <c:pt idx="43354">
                  <c:v>1.016</c:v>
                </c:pt>
                <c:pt idx="43355">
                  <c:v>1.014</c:v>
                </c:pt>
                <c:pt idx="43356">
                  <c:v>1.014</c:v>
                </c:pt>
                <c:pt idx="43357">
                  <c:v>1.014</c:v>
                </c:pt>
                <c:pt idx="43358">
                  <c:v>1.0150000000000001</c:v>
                </c:pt>
                <c:pt idx="43359">
                  <c:v>1.016</c:v>
                </c:pt>
                <c:pt idx="43360">
                  <c:v>1.016</c:v>
                </c:pt>
                <c:pt idx="43361">
                  <c:v>1.0150000000000001</c:v>
                </c:pt>
                <c:pt idx="43362">
                  <c:v>1.016</c:v>
                </c:pt>
                <c:pt idx="43363">
                  <c:v>1.0170000000000001</c:v>
                </c:pt>
                <c:pt idx="43364">
                  <c:v>1.0170000000000001</c:v>
                </c:pt>
                <c:pt idx="43365">
                  <c:v>1.0170000000000001</c:v>
                </c:pt>
                <c:pt idx="43366">
                  <c:v>1.016</c:v>
                </c:pt>
                <c:pt idx="43367">
                  <c:v>1.016</c:v>
                </c:pt>
                <c:pt idx="43368">
                  <c:v>1.016</c:v>
                </c:pt>
                <c:pt idx="43369">
                  <c:v>1.016</c:v>
                </c:pt>
                <c:pt idx="43370">
                  <c:v>1.016</c:v>
                </c:pt>
                <c:pt idx="43371">
                  <c:v>1.0150000000000001</c:v>
                </c:pt>
                <c:pt idx="43372">
                  <c:v>1.014</c:v>
                </c:pt>
                <c:pt idx="43373">
                  <c:v>1.012</c:v>
                </c:pt>
                <c:pt idx="43374">
                  <c:v>1.0130000000000001</c:v>
                </c:pt>
                <c:pt idx="43375">
                  <c:v>1.0130000000000001</c:v>
                </c:pt>
                <c:pt idx="43376">
                  <c:v>1.014</c:v>
                </c:pt>
                <c:pt idx="43377">
                  <c:v>1.0150000000000001</c:v>
                </c:pt>
                <c:pt idx="43378">
                  <c:v>1.0150000000000001</c:v>
                </c:pt>
                <c:pt idx="43379">
                  <c:v>1.0150000000000001</c:v>
                </c:pt>
                <c:pt idx="43380">
                  <c:v>1.0150000000000001</c:v>
                </c:pt>
                <c:pt idx="43381">
                  <c:v>1.0150000000000001</c:v>
                </c:pt>
                <c:pt idx="43382">
                  <c:v>1.0150000000000001</c:v>
                </c:pt>
                <c:pt idx="43383">
                  <c:v>1.014</c:v>
                </c:pt>
                <c:pt idx="43384">
                  <c:v>1.0150000000000001</c:v>
                </c:pt>
                <c:pt idx="43385">
                  <c:v>1.0150000000000001</c:v>
                </c:pt>
                <c:pt idx="43386">
                  <c:v>1.0150000000000001</c:v>
                </c:pt>
                <c:pt idx="43387">
                  <c:v>1.0150000000000001</c:v>
                </c:pt>
                <c:pt idx="43388">
                  <c:v>1.014</c:v>
                </c:pt>
                <c:pt idx="43389">
                  <c:v>1.0150000000000001</c:v>
                </c:pt>
                <c:pt idx="43390">
                  <c:v>1.0170000000000001</c:v>
                </c:pt>
                <c:pt idx="43391">
                  <c:v>1.0170000000000001</c:v>
                </c:pt>
                <c:pt idx="43392">
                  <c:v>1.0190000000000001</c:v>
                </c:pt>
                <c:pt idx="43393">
                  <c:v>1.02</c:v>
                </c:pt>
                <c:pt idx="43394">
                  <c:v>1.0190000000000001</c:v>
                </c:pt>
                <c:pt idx="43395">
                  <c:v>1.018</c:v>
                </c:pt>
                <c:pt idx="43396">
                  <c:v>1.016</c:v>
                </c:pt>
                <c:pt idx="43397">
                  <c:v>1.016</c:v>
                </c:pt>
                <c:pt idx="43398">
                  <c:v>1.014</c:v>
                </c:pt>
                <c:pt idx="43399">
                  <c:v>1.0150000000000001</c:v>
                </c:pt>
                <c:pt idx="43400">
                  <c:v>1.0150000000000001</c:v>
                </c:pt>
                <c:pt idx="43401">
                  <c:v>1.014</c:v>
                </c:pt>
                <c:pt idx="43402">
                  <c:v>1.0130000000000001</c:v>
                </c:pt>
                <c:pt idx="43403">
                  <c:v>1.0130000000000001</c:v>
                </c:pt>
                <c:pt idx="43404">
                  <c:v>1.014</c:v>
                </c:pt>
                <c:pt idx="43405">
                  <c:v>1.0150000000000001</c:v>
                </c:pt>
                <c:pt idx="43406">
                  <c:v>1.014</c:v>
                </c:pt>
                <c:pt idx="43407">
                  <c:v>1.0130000000000001</c:v>
                </c:pt>
                <c:pt idx="43408">
                  <c:v>1.012</c:v>
                </c:pt>
                <c:pt idx="43409">
                  <c:v>1.0130000000000001</c:v>
                </c:pt>
                <c:pt idx="43410">
                  <c:v>1.012</c:v>
                </c:pt>
                <c:pt idx="43411">
                  <c:v>1.0130000000000001</c:v>
                </c:pt>
                <c:pt idx="43412">
                  <c:v>1.014</c:v>
                </c:pt>
                <c:pt idx="43413">
                  <c:v>1.0150000000000001</c:v>
                </c:pt>
                <c:pt idx="43414">
                  <c:v>1.016</c:v>
                </c:pt>
                <c:pt idx="43415">
                  <c:v>1.0170000000000001</c:v>
                </c:pt>
                <c:pt idx="43416">
                  <c:v>1.018</c:v>
                </c:pt>
                <c:pt idx="43417">
                  <c:v>1.018</c:v>
                </c:pt>
                <c:pt idx="43418">
                  <c:v>1.018</c:v>
                </c:pt>
                <c:pt idx="43419">
                  <c:v>1.018</c:v>
                </c:pt>
                <c:pt idx="43420">
                  <c:v>1.018</c:v>
                </c:pt>
                <c:pt idx="43421">
                  <c:v>1.018</c:v>
                </c:pt>
                <c:pt idx="43422">
                  <c:v>1.018</c:v>
                </c:pt>
                <c:pt idx="43423">
                  <c:v>1.018</c:v>
                </c:pt>
                <c:pt idx="43424">
                  <c:v>1.018</c:v>
                </c:pt>
                <c:pt idx="43425">
                  <c:v>1.02</c:v>
                </c:pt>
                <c:pt idx="43426">
                  <c:v>1.0190000000000001</c:v>
                </c:pt>
                <c:pt idx="43427">
                  <c:v>1.018</c:v>
                </c:pt>
                <c:pt idx="43428">
                  <c:v>1.018</c:v>
                </c:pt>
                <c:pt idx="43429">
                  <c:v>1.018</c:v>
                </c:pt>
                <c:pt idx="43430">
                  <c:v>1.018</c:v>
                </c:pt>
                <c:pt idx="43431">
                  <c:v>1.0190000000000001</c:v>
                </c:pt>
                <c:pt idx="43432">
                  <c:v>1.0170000000000001</c:v>
                </c:pt>
                <c:pt idx="43433">
                  <c:v>1.016</c:v>
                </c:pt>
                <c:pt idx="43434">
                  <c:v>1.0170000000000001</c:v>
                </c:pt>
                <c:pt idx="43435">
                  <c:v>1.0170000000000001</c:v>
                </c:pt>
                <c:pt idx="43436">
                  <c:v>1.0170000000000001</c:v>
                </c:pt>
                <c:pt idx="43437">
                  <c:v>1.0170000000000001</c:v>
                </c:pt>
                <c:pt idx="43438">
                  <c:v>1.016</c:v>
                </c:pt>
                <c:pt idx="43439">
                  <c:v>1.014</c:v>
                </c:pt>
                <c:pt idx="43440">
                  <c:v>1.0150000000000001</c:v>
                </c:pt>
                <c:pt idx="43441">
                  <c:v>1.0150000000000001</c:v>
                </c:pt>
                <c:pt idx="43442">
                  <c:v>1.014</c:v>
                </c:pt>
                <c:pt idx="43443">
                  <c:v>1.014</c:v>
                </c:pt>
                <c:pt idx="43444">
                  <c:v>1.014</c:v>
                </c:pt>
                <c:pt idx="43445">
                  <c:v>1.0130000000000001</c:v>
                </c:pt>
                <c:pt idx="43446">
                  <c:v>1.014</c:v>
                </c:pt>
                <c:pt idx="43447">
                  <c:v>1.014</c:v>
                </c:pt>
                <c:pt idx="43448">
                  <c:v>1.016</c:v>
                </c:pt>
                <c:pt idx="43449">
                  <c:v>1.0170000000000001</c:v>
                </c:pt>
                <c:pt idx="43450">
                  <c:v>1.016</c:v>
                </c:pt>
                <c:pt idx="43451">
                  <c:v>1.0150000000000001</c:v>
                </c:pt>
                <c:pt idx="43452">
                  <c:v>1.0150000000000001</c:v>
                </c:pt>
                <c:pt idx="43453">
                  <c:v>1.0150000000000001</c:v>
                </c:pt>
                <c:pt idx="43454">
                  <c:v>1.0150000000000001</c:v>
                </c:pt>
                <c:pt idx="43455">
                  <c:v>1.016</c:v>
                </c:pt>
                <c:pt idx="43456">
                  <c:v>1.016</c:v>
                </c:pt>
                <c:pt idx="43457">
                  <c:v>1.016</c:v>
                </c:pt>
                <c:pt idx="43458">
                  <c:v>1.016</c:v>
                </c:pt>
                <c:pt idx="43459">
                  <c:v>1.016</c:v>
                </c:pt>
                <c:pt idx="43460">
                  <c:v>1.0170000000000001</c:v>
                </c:pt>
                <c:pt idx="43461">
                  <c:v>1.0170000000000001</c:v>
                </c:pt>
                <c:pt idx="43462">
                  <c:v>1.0170000000000001</c:v>
                </c:pt>
                <c:pt idx="43463">
                  <c:v>1.016</c:v>
                </c:pt>
                <c:pt idx="43464">
                  <c:v>1.016</c:v>
                </c:pt>
                <c:pt idx="43465">
                  <c:v>1.0150000000000001</c:v>
                </c:pt>
                <c:pt idx="43466">
                  <c:v>1.0150000000000001</c:v>
                </c:pt>
                <c:pt idx="43467">
                  <c:v>1.0150000000000001</c:v>
                </c:pt>
                <c:pt idx="43468">
                  <c:v>1.014</c:v>
                </c:pt>
                <c:pt idx="43469">
                  <c:v>1.0130000000000001</c:v>
                </c:pt>
                <c:pt idx="43470">
                  <c:v>1.0130000000000001</c:v>
                </c:pt>
                <c:pt idx="43471">
                  <c:v>1.014</c:v>
                </c:pt>
                <c:pt idx="43472">
                  <c:v>1.014</c:v>
                </c:pt>
                <c:pt idx="43473">
                  <c:v>1.0150000000000001</c:v>
                </c:pt>
                <c:pt idx="43474">
                  <c:v>1.016</c:v>
                </c:pt>
                <c:pt idx="43475">
                  <c:v>1.0170000000000001</c:v>
                </c:pt>
                <c:pt idx="43476">
                  <c:v>1.018</c:v>
                </c:pt>
                <c:pt idx="43477">
                  <c:v>1.0170000000000001</c:v>
                </c:pt>
                <c:pt idx="43478">
                  <c:v>1.018</c:v>
                </c:pt>
                <c:pt idx="43479">
                  <c:v>1.0190000000000001</c:v>
                </c:pt>
                <c:pt idx="43480">
                  <c:v>1.0190000000000001</c:v>
                </c:pt>
                <c:pt idx="43481">
                  <c:v>1.0170000000000001</c:v>
                </c:pt>
                <c:pt idx="43482">
                  <c:v>1.016</c:v>
                </c:pt>
                <c:pt idx="43483">
                  <c:v>1.0130000000000001</c:v>
                </c:pt>
                <c:pt idx="43484">
                  <c:v>1.012</c:v>
                </c:pt>
                <c:pt idx="43485">
                  <c:v>1.014</c:v>
                </c:pt>
                <c:pt idx="43486">
                  <c:v>1.0150000000000001</c:v>
                </c:pt>
                <c:pt idx="43487">
                  <c:v>1.0150000000000001</c:v>
                </c:pt>
                <c:pt idx="43488">
                  <c:v>1.016</c:v>
                </c:pt>
                <c:pt idx="43489">
                  <c:v>1.0150000000000001</c:v>
                </c:pt>
                <c:pt idx="43490">
                  <c:v>1.016</c:v>
                </c:pt>
                <c:pt idx="43491">
                  <c:v>1.016</c:v>
                </c:pt>
                <c:pt idx="43492">
                  <c:v>1.0170000000000001</c:v>
                </c:pt>
                <c:pt idx="43493">
                  <c:v>1.0150000000000001</c:v>
                </c:pt>
                <c:pt idx="43494">
                  <c:v>1.016</c:v>
                </c:pt>
                <c:pt idx="43495">
                  <c:v>1.016</c:v>
                </c:pt>
                <c:pt idx="43496">
                  <c:v>1.016</c:v>
                </c:pt>
                <c:pt idx="43497">
                  <c:v>1.0150000000000001</c:v>
                </c:pt>
                <c:pt idx="43498">
                  <c:v>1.014</c:v>
                </c:pt>
                <c:pt idx="43499">
                  <c:v>1.014</c:v>
                </c:pt>
                <c:pt idx="43500">
                  <c:v>1.014</c:v>
                </c:pt>
                <c:pt idx="43501">
                  <c:v>1.0150000000000001</c:v>
                </c:pt>
                <c:pt idx="43502">
                  <c:v>1.0150000000000001</c:v>
                </c:pt>
                <c:pt idx="43503">
                  <c:v>1.0150000000000001</c:v>
                </c:pt>
                <c:pt idx="43504">
                  <c:v>1.0150000000000001</c:v>
                </c:pt>
                <c:pt idx="43505">
                  <c:v>1.0150000000000001</c:v>
                </c:pt>
                <c:pt idx="43506">
                  <c:v>1.016</c:v>
                </c:pt>
                <c:pt idx="43507">
                  <c:v>1.016</c:v>
                </c:pt>
                <c:pt idx="43508">
                  <c:v>1.016</c:v>
                </c:pt>
                <c:pt idx="43509">
                  <c:v>1.0150000000000001</c:v>
                </c:pt>
                <c:pt idx="43510">
                  <c:v>1.0150000000000001</c:v>
                </c:pt>
                <c:pt idx="43511">
                  <c:v>1.0150000000000001</c:v>
                </c:pt>
                <c:pt idx="43512">
                  <c:v>1.016</c:v>
                </c:pt>
                <c:pt idx="43513">
                  <c:v>1.0170000000000001</c:v>
                </c:pt>
                <c:pt idx="43514">
                  <c:v>1.018</c:v>
                </c:pt>
                <c:pt idx="43515">
                  <c:v>1.016</c:v>
                </c:pt>
                <c:pt idx="43516">
                  <c:v>1.016</c:v>
                </c:pt>
                <c:pt idx="43517">
                  <c:v>1.016</c:v>
                </c:pt>
                <c:pt idx="43518">
                  <c:v>1.0170000000000001</c:v>
                </c:pt>
                <c:pt idx="43519">
                  <c:v>1.018</c:v>
                </c:pt>
                <c:pt idx="43520">
                  <c:v>1.018</c:v>
                </c:pt>
                <c:pt idx="43521">
                  <c:v>1.018</c:v>
                </c:pt>
                <c:pt idx="43522">
                  <c:v>1.0170000000000001</c:v>
                </c:pt>
                <c:pt idx="43523">
                  <c:v>1.018</c:v>
                </c:pt>
                <c:pt idx="43524">
                  <c:v>1.0170000000000001</c:v>
                </c:pt>
                <c:pt idx="43525">
                  <c:v>1.016</c:v>
                </c:pt>
                <c:pt idx="43526">
                  <c:v>1.016</c:v>
                </c:pt>
                <c:pt idx="43527">
                  <c:v>1.016</c:v>
                </c:pt>
                <c:pt idx="43528">
                  <c:v>1.0170000000000001</c:v>
                </c:pt>
                <c:pt idx="43529">
                  <c:v>1.018</c:v>
                </c:pt>
                <c:pt idx="43530">
                  <c:v>1.018</c:v>
                </c:pt>
                <c:pt idx="43531">
                  <c:v>1.0170000000000001</c:v>
                </c:pt>
                <c:pt idx="43532">
                  <c:v>1.016</c:v>
                </c:pt>
                <c:pt idx="43533">
                  <c:v>1.0150000000000001</c:v>
                </c:pt>
                <c:pt idx="43534">
                  <c:v>1.0150000000000001</c:v>
                </c:pt>
                <c:pt idx="43535">
                  <c:v>1.0170000000000001</c:v>
                </c:pt>
                <c:pt idx="43536">
                  <c:v>1.0170000000000001</c:v>
                </c:pt>
                <c:pt idx="43537">
                  <c:v>1.0170000000000001</c:v>
                </c:pt>
                <c:pt idx="43538">
                  <c:v>1.018</c:v>
                </c:pt>
                <c:pt idx="43539">
                  <c:v>1.0190000000000001</c:v>
                </c:pt>
                <c:pt idx="43540">
                  <c:v>1.016</c:v>
                </c:pt>
                <c:pt idx="43541">
                  <c:v>1.016</c:v>
                </c:pt>
                <c:pt idx="43542">
                  <c:v>1.0170000000000001</c:v>
                </c:pt>
                <c:pt idx="43543">
                  <c:v>1.0170000000000001</c:v>
                </c:pt>
                <c:pt idx="43544">
                  <c:v>1.0170000000000001</c:v>
                </c:pt>
                <c:pt idx="43545">
                  <c:v>1.018</c:v>
                </c:pt>
                <c:pt idx="43546">
                  <c:v>1.0170000000000001</c:v>
                </c:pt>
                <c:pt idx="43547">
                  <c:v>1.0190000000000001</c:v>
                </c:pt>
                <c:pt idx="43548">
                  <c:v>1.018</c:v>
                </c:pt>
                <c:pt idx="43549">
                  <c:v>1.016</c:v>
                </c:pt>
                <c:pt idx="43550">
                  <c:v>1.0170000000000001</c:v>
                </c:pt>
                <c:pt idx="43551">
                  <c:v>1.018</c:v>
                </c:pt>
                <c:pt idx="43552">
                  <c:v>1.0170000000000001</c:v>
                </c:pt>
                <c:pt idx="43553">
                  <c:v>1.018</c:v>
                </c:pt>
                <c:pt idx="43554">
                  <c:v>1.018</c:v>
                </c:pt>
                <c:pt idx="43555">
                  <c:v>1.0170000000000001</c:v>
                </c:pt>
                <c:pt idx="43556">
                  <c:v>1.0150000000000001</c:v>
                </c:pt>
                <c:pt idx="43557">
                  <c:v>1.0150000000000001</c:v>
                </c:pt>
                <c:pt idx="43558">
                  <c:v>1.0150000000000001</c:v>
                </c:pt>
                <c:pt idx="43559">
                  <c:v>1.0130000000000001</c:v>
                </c:pt>
                <c:pt idx="43560">
                  <c:v>1.0130000000000001</c:v>
                </c:pt>
                <c:pt idx="43561">
                  <c:v>1.0130000000000001</c:v>
                </c:pt>
                <c:pt idx="43562">
                  <c:v>1.0130000000000001</c:v>
                </c:pt>
                <c:pt idx="43563">
                  <c:v>1.014</c:v>
                </c:pt>
                <c:pt idx="43564">
                  <c:v>1.014</c:v>
                </c:pt>
                <c:pt idx="43565">
                  <c:v>1.016</c:v>
                </c:pt>
                <c:pt idx="43566">
                  <c:v>1.018</c:v>
                </c:pt>
                <c:pt idx="43567">
                  <c:v>1.0170000000000001</c:v>
                </c:pt>
                <c:pt idx="43568">
                  <c:v>1.016</c:v>
                </c:pt>
                <c:pt idx="43569">
                  <c:v>1.0150000000000001</c:v>
                </c:pt>
                <c:pt idx="43570">
                  <c:v>1.016</c:v>
                </c:pt>
                <c:pt idx="43571">
                  <c:v>1.016</c:v>
                </c:pt>
                <c:pt idx="43572">
                  <c:v>1.016</c:v>
                </c:pt>
                <c:pt idx="43573">
                  <c:v>1.0150000000000001</c:v>
                </c:pt>
                <c:pt idx="43574">
                  <c:v>1.016</c:v>
                </c:pt>
                <c:pt idx="43575">
                  <c:v>1.0170000000000001</c:v>
                </c:pt>
                <c:pt idx="43576">
                  <c:v>1.0170000000000001</c:v>
                </c:pt>
                <c:pt idx="43577">
                  <c:v>1.0170000000000001</c:v>
                </c:pt>
                <c:pt idx="43578">
                  <c:v>1.016</c:v>
                </c:pt>
                <c:pt idx="43579">
                  <c:v>1.0150000000000001</c:v>
                </c:pt>
                <c:pt idx="43580">
                  <c:v>1.016</c:v>
                </c:pt>
                <c:pt idx="43581">
                  <c:v>1.0170000000000001</c:v>
                </c:pt>
                <c:pt idx="43582">
                  <c:v>1.0170000000000001</c:v>
                </c:pt>
                <c:pt idx="43583">
                  <c:v>1.0170000000000001</c:v>
                </c:pt>
                <c:pt idx="43584">
                  <c:v>1.0170000000000001</c:v>
                </c:pt>
                <c:pt idx="43585">
                  <c:v>1.0170000000000001</c:v>
                </c:pt>
                <c:pt idx="43586">
                  <c:v>1.016</c:v>
                </c:pt>
                <c:pt idx="43587">
                  <c:v>1.0150000000000001</c:v>
                </c:pt>
                <c:pt idx="43588">
                  <c:v>1.016</c:v>
                </c:pt>
                <c:pt idx="43589">
                  <c:v>1.016</c:v>
                </c:pt>
                <c:pt idx="43590">
                  <c:v>1.0150000000000001</c:v>
                </c:pt>
                <c:pt idx="43591">
                  <c:v>1.0150000000000001</c:v>
                </c:pt>
                <c:pt idx="43592">
                  <c:v>1.016</c:v>
                </c:pt>
                <c:pt idx="43593">
                  <c:v>1.0170000000000001</c:v>
                </c:pt>
                <c:pt idx="43594">
                  <c:v>1.016</c:v>
                </c:pt>
                <c:pt idx="43595">
                  <c:v>1.016</c:v>
                </c:pt>
                <c:pt idx="43596">
                  <c:v>1.0170000000000001</c:v>
                </c:pt>
                <c:pt idx="43597">
                  <c:v>1.018</c:v>
                </c:pt>
                <c:pt idx="43598">
                  <c:v>1.0170000000000001</c:v>
                </c:pt>
                <c:pt idx="43599">
                  <c:v>1.018</c:v>
                </c:pt>
                <c:pt idx="43600">
                  <c:v>1.0190000000000001</c:v>
                </c:pt>
                <c:pt idx="43601">
                  <c:v>1.02</c:v>
                </c:pt>
                <c:pt idx="43602">
                  <c:v>1.0190000000000001</c:v>
                </c:pt>
                <c:pt idx="43603">
                  <c:v>1.018</c:v>
                </c:pt>
                <c:pt idx="43604">
                  <c:v>1.0170000000000001</c:v>
                </c:pt>
                <c:pt idx="43605">
                  <c:v>1.0170000000000001</c:v>
                </c:pt>
                <c:pt idx="43606">
                  <c:v>1.0150000000000001</c:v>
                </c:pt>
                <c:pt idx="43607">
                  <c:v>1.016</c:v>
                </c:pt>
                <c:pt idx="43608">
                  <c:v>1.0150000000000001</c:v>
                </c:pt>
                <c:pt idx="43609">
                  <c:v>1.0150000000000001</c:v>
                </c:pt>
                <c:pt idx="43610">
                  <c:v>1.016</c:v>
                </c:pt>
                <c:pt idx="43611">
                  <c:v>1.016</c:v>
                </c:pt>
                <c:pt idx="43612">
                  <c:v>1.0170000000000001</c:v>
                </c:pt>
                <c:pt idx="43613">
                  <c:v>1.018</c:v>
                </c:pt>
                <c:pt idx="43614">
                  <c:v>1.0190000000000001</c:v>
                </c:pt>
                <c:pt idx="43615">
                  <c:v>1.0190000000000001</c:v>
                </c:pt>
                <c:pt idx="43616">
                  <c:v>1.0190000000000001</c:v>
                </c:pt>
                <c:pt idx="43617">
                  <c:v>1.0190000000000001</c:v>
                </c:pt>
                <c:pt idx="43618">
                  <c:v>1.0190000000000001</c:v>
                </c:pt>
                <c:pt idx="43619">
                  <c:v>1.018</c:v>
                </c:pt>
                <c:pt idx="43620">
                  <c:v>1.018</c:v>
                </c:pt>
                <c:pt idx="43621">
                  <c:v>1.018</c:v>
                </c:pt>
                <c:pt idx="43622">
                  <c:v>1.0190000000000001</c:v>
                </c:pt>
                <c:pt idx="43623">
                  <c:v>1.0190000000000001</c:v>
                </c:pt>
                <c:pt idx="43624">
                  <c:v>1.018</c:v>
                </c:pt>
                <c:pt idx="43625">
                  <c:v>1.0190000000000001</c:v>
                </c:pt>
                <c:pt idx="43626">
                  <c:v>1.0190000000000001</c:v>
                </c:pt>
                <c:pt idx="43627">
                  <c:v>1.018</c:v>
                </c:pt>
                <c:pt idx="43628">
                  <c:v>1.018</c:v>
                </c:pt>
                <c:pt idx="43629">
                  <c:v>1.018</c:v>
                </c:pt>
                <c:pt idx="43630">
                  <c:v>1.018</c:v>
                </c:pt>
                <c:pt idx="43631">
                  <c:v>1.0170000000000001</c:v>
                </c:pt>
                <c:pt idx="43632">
                  <c:v>1.0170000000000001</c:v>
                </c:pt>
                <c:pt idx="43633">
                  <c:v>1.016</c:v>
                </c:pt>
                <c:pt idx="43634">
                  <c:v>1.016</c:v>
                </c:pt>
                <c:pt idx="43635">
                  <c:v>1.0170000000000001</c:v>
                </c:pt>
                <c:pt idx="43636">
                  <c:v>1.0170000000000001</c:v>
                </c:pt>
                <c:pt idx="43637">
                  <c:v>1.0170000000000001</c:v>
                </c:pt>
                <c:pt idx="43638">
                  <c:v>1.0170000000000001</c:v>
                </c:pt>
                <c:pt idx="43639">
                  <c:v>1.016</c:v>
                </c:pt>
                <c:pt idx="43640">
                  <c:v>1.018</c:v>
                </c:pt>
                <c:pt idx="43641">
                  <c:v>1.0190000000000001</c:v>
                </c:pt>
                <c:pt idx="43642">
                  <c:v>1.0170000000000001</c:v>
                </c:pt>
                <c:pt idx="43643">
                  <c:v>1.016</c:v>
                </c:pt>
                <c:pt idx="43644">
                  <c:v>1.0170000000000001</c:v>
                </c:pt>
                <c:pt idx="43645">
                  <c:v>1.016</c:v>
                </c:pt>
                <c:pt idx="43646">
                  <c:v>1.0150000000000001</c:v>
                </c:pt>
                <c:pt idx="43647">
                  <c:v>1.0170000000000001</c:v>
                </c:pt>
                <c:pt idx="43648">
                  <c:v>1.016</c:v>
                </c:pt>
                <c:pt idx="43649">
                  <c:v>1.0150000000000001</c:v>
                </c:pt>
                <c:pt idx="43650">
                  <c:v>1.016</c:v>
                </c:pt>
                <c:pt idx="43651">
                  <c:v>1.018</c:v>
                </c:pt>
                <c:pt idx="43652">
                  <c:v>1.0170000000000001</c:v>
                </c:pt>
                <c:pt idx="43653">
                  <c:v>1.0170000000000001</c:v>
                </c:pt>
                <c:pt idx="43654">
                  <c:v>1.016</c:v>
                </c:pt>
                <c:pt idx="43655">
                  <c:v>1.0170000000000001</c:v>
                </c:pt>
                <c:pt idx="43656">
                  <c:v>1.0170000000000001</c:v>
                </c:pt>
                <c:pt idx="43657">
                  <c:v>1.018</c:v>
                </c:pt>
                <c:pt idx="43658">
                  <c:v>1.018</c:v>
                </c:pt>
                <c:pt idx="43659">
                  <c:v>1.02</c:v>
                </c:pt>
                <c:pt idx="43660">
                  <c:v>1.0190000000000001</c:v>
                </c:pt>
                <c:pt idx="43661">
                  <c:v>1.0190000000000001</c:v>
                </c:pt>
                <c:pt idx="43662">
                  <c:v>1.0190000000000001</c:v>
                </c:pt>
                <c:pt idx="43663">
                  <c:v>1.018</c:v>
                </c:pt>
                <c:pt idx="43664">
                  <c:v>1.0170000000000001</c:v>
                </c:pt>
                <c:pt idx="43665">
                  <c:v>1.0170000000000001</c:v>
                </c:pt>
                <c:pt idx="43666">
                  <c:v>1.02</c:v>
                </c:pt>
                <c:pt idx="43667">
                  <c:v>1.02</c:v>
                </c:pt>
                <c:pt idx="43668">
                  <c:v>1.0190000000000001</c:v>
                </c:pt>
                <c:pt idx="43669">
                  <c:v>1.0190000000000001</c:v>
                </c:pt>
                <c:pt idx="43670">
                  <c:v>1.018</c:v>
                </c:pt>
                <c:pt idx="43671">
                  <c:v>1.0170000000000001</c:v>
                </c:pt>
                <c:pt idx="43672">
                  <c:v>1.0170000000000001</c:v>
                </c:pt>
                <c:pt idx="43673">
                  <c:v>1.016</c:v>
                </c:pt>
                <c:pt idx="43674">
                  <c:v>1.0170000000000001</c:v>
                </c:pt>
                <c:pt idx="43675">
                  <c:v>1.016</c:v>
                </c:pt>
                <c:pt idx="43676">
                  <c:v>1.016</c:v>
                </c:pt>
                <c:pt idx="43677">
                  <c:v>1.0150000000000001</c:v>
                </c:pt>
                <c:pt idx="43678">
                  <c:v>1.0170000000000001</c:v>
                </c:pt>
                <c:pt idx="43679">
                  <c:v>1.0170000000000001</c:v>
                </c:pt>
                <c:pt idx="43680">
                  <c:v>1.0170000000000001</c:v>
                </c:pt>
                <c:pt idx="43681">
                  <c:v>1.0170000000000001</c:v>
                </c:pt>
                <c:pt idx="43682">
                  <c:v>1.0170000000000001</c:v>
                </c:pt>
                <c:pt idx="43683">
                  <c:v>1.018</c:v>
                </c:pt>
                <c:pt idx="43684">
                  <c:v>1.018</c:v>
                </c:pt>
                <c:pt idx="43685">
                  <c:v>1.018</c:v>
                </c:pt>
                <c:pt idx="43686">
                  <c:v>1.018</c:v>
                </c:pt>
                <c:pt idx="43687">
                  <c:v>1.016</c:v>
                </c:pt>
                <c:pt idx="43688">
                  <c:v>1.016</c:v>
                </c:pt>
                <c:pt idx="43689">
                  <c:v>1.0170000000000001</c:v>
                </c:pt>
                <c:pt idx="43690">
                  <c:v>1.0170000000000001</c:v>
                </c:pt>
                <c:pt idx="43691">
                  <c:v>1.0170000000000001</c:v>
                </c:pt>
                <c:pt idx="43692">
                  <c:v>1.0170000000000001</c:v>
                </c:pt>
                <c:pt idx="43693">
                  <c:v>1.0170000000000001</c:v>
                </c:pt>
                <c:pt idx="43694">
                  <c:v>1.0170000000000001</c:v>
                </c:pt>
                <c:pt idx="43695">
                  <c:v>1.0170000000000001</c:v>
                </c:pt>
                <c:pt idx="43696">
                  <c:v>1.016</c:v>
                </c:pt>
                <c:pt idx="43697">
                  <c:v>1.018</c:v>
                </c:pt>
                <c:pt idx="43698">
                  <c:v>1.0170000000000001</c:v>
                </c:pt>
                <c:pt idx="43699">
                  <c:v>1.016</c:v>
                </c:pt>
                <c:pt idx="43700">
                  <c:v>1.016</c:v>
                </c:pt>
                <c:pt idx="43701">
                  <c:v>1.016</c:v>
                </c:pt>
                <c:pt idx="43702">
                  <c:v>1.016</c:v>
                </c:pt>
                <c:pt idx="43703">
                  <c:v>1.0170000000000001</c:v>
                </c:pt>
                <c:pt idx="43704">
                  <c:v>1.0170000000000001</c:v>
                </c:pt>
                <c:pt idx="43705">
                  <c:v>1.0170000000000001</c:v>
                </c:pt>
                <c:pt idx="43706">
                  <c:v>1.016</c:v>
                </c:pt>
                <c:pt idx="43707">
                  <c:v>1.0150000000000001</c:v>
                </c:pt>
                <c:pt idx="43708">
                  <c:v>1.0150000000000001</c:v>
                </c:pt>
                <c:pt idx="43709">
                  <c:v>1.016</c:v>
                </c:pt>
                <c:pt idx="43710">
                  <c:v>1.018</c:v>
                </c:pt>
                <c:pt idx="43711">
                  <c:v>1.018</c:v>
                </c:pt>
                <c:pt idx="43712">
                  <c:v>1.018</c:v>
                </c:pt>
                <c:pt idx="43713">
                  <c:v>1.018</c:v>
                </c:pt>
                <c:pt idx="43714">
                  <c:v>1.0170000000000001</c:v>
                </c:pt>
                <c:pt idx="43715">
                  <c:v>1.0170000000000001</c:v>
                </c:pt>
                <c:pt idx="43716">
                  <c:v>1.016</c:v>
                </c:pt>
                <c:pt idx="43717">
                  <c:v>1.016</c:v>
                </c:pt>
                <c:pt idx="43718">
                  <c:v>1.0170000000000001</c:v>
                </c:pt>
                <c:pt idx="43719">
                  <c:v>1.016</c:v>
                </c:pt>
                <c:pt idx="43720">
                  <c:v>1.0170000000000001</c:v>
                </c:pt>
                <c:pt idx="43721">
                  <c:v>1.016</c:v>
                </c:pt>
                <c:pt idx="43722">
                  <c:v>1.018</c:v>
                </c:pt>
                <c:pt idx="43723">
                  <c:v>1.0170000000000001</c:v>
                </c:pt>
                <c:pt idx="43724">
                  <c:v>1.0170000000000001</c:v>
                </c:pt>
                <c:pt idx="43725">
                  <c:v>1.018</c:v>
                </c:pt>
                <c:pt idx="43726">
                  <c:v>1.0170000000000001</c:v>
                </c:pt>
                <c:pt idx="43727">
                  <c:v>1.018</c:v>
                </c:pt>
                <c:pt idx="43728">
                  <c:v>1.018</c:v>
                </c:pt>
                <c:pt idx="43729">
                  <c:v>1.0170000000000001</c:v>
                </c:pt>
                <c:pt idx="43730">
                  <c:v>1.0170000000000001</c:v>
                </c:pt>
                <c:pt idx="43731">
                  <c:v>1.0170000000000001</c:v>
                </c:pt>
                <c:pt idx="43732">
                  <c:v>1.0150000000000001</c:v>
                </c:pt>
                <c:pt idx="43733">
                  <c:v>1.0150000000000001</c:v>
                </c:pt>
                <c:pt idx="43734">
                  <c:v>1.0150000000000001</c:v>
                </c:pt>
                <c:pt idx="43735">
                  <c:v>1.018</c:v>
                </c:pt>
                <c:pt idx="43736">
                  <c:v>1.0170000000000001</c:v>
                </c:pt>
                <c:pt idx="43737">
                  <c:v>1.0150000000000001</c:v>
                </c:pt>
                <c:pt idx="43738">
                  <c:v>1.0170000000000001</c:v>
                </c:pt>
                <c:pt idx="43739">
                  <c:v>1.0170000000000001</c:v>
                </c:pt>
                <c:pt idx="43740">
                  <c:v>1.0170000000000001</c:v>
                </c:pt>
                <c:pt idx="43741">
                  <c:v>1.0170000000000001</c:v>
                </c:pt>
                <c:pt idx="43742">
                  <c:v>1.0170000000000001</c:v>
                </c:pt>
                <c:pt idx="43743">
                  <c:v>1.0190000000000001</c:v>
                </c:pt>
                <c:pt idx="43744">
                  <c:v>1.0190000000000001</c:v>
                </c:pt>
                <c:pt idx="43745">
                  <c:v>1.0190000000000001</c:v>
                </c:pt>
                <c:pt idx="43746">
                  <c:v>1.0190000000000001</c:v>
                </c:pt>
                <c:pt idx="43747">
                  <c:v>1.02</c:v>
                </c:pt>
                <c:pt idx="43748">
                  <c:v>1.018</c:v>
                </c:pt>
                <c:pt idx="43749">
                  <c:v>1.0170000000000001</c:v>
                </c:pt>
                <c:pt idx="43750">
                  <c:v>1.0150000000000001</c:v>
                </c:pt>
                <c:pt idx="43751">
                  <c:v>1.0150000000000001</c:v>
                </c:pt>
                <c:pt idx="43752">
                  <c:v>1.016</c:v>
                </c:pt>
                <c:pt idx="43753">
                  <c:v>1.016</c:v>
                </c:pt>
                <c:pt idx="43754">
                  <c:v>1.0150000000000001</c:v>
                </c:pt>
                <c:pt idx="43755">
                  <c:v>1.016</c:v>
                </c:pt>
                <c:pt idx="43756">
                  <c:v>1.0150000000000001</c:v>
                </c:pt>
                <c:pt idx="43757">
                  <c:v>1.016</c:v>
                </c:pt>
                <c:pt idx="43758">
                  <c:v>1.0170000000000001</c:v>
                </c:pt>
                <c:pt idx="43759">
                  <c:v>1.0170000000000001</c:v>
                </c:pt>
                <c:pt idx="43760">
                  <c:v>1.018</c:v>
                </c:pt>
                <c:pt idx="43761">
                  <c:v>1.018</c:v>
                </c:pt>
                <c:pt idx="43762">
                  <c:v>1.0170000000000001</c:v>
                </c:pt>
                <c:pt idx="43763">
                  <c:v>1.018</c:v>
                </c:pt>
                <c:pt idx="43764">
                  <c:v>1.0170000000000001</c:v>
                </c:pt>
                <c:pt idx="43765">
                  <c:v>1.016</c:v>
                </c:pt>
                <c:pt idx="43766">
                  <c:v>1.0150000000000001</c:v>
                </c:pt>
                <c:pt idx="43767">
                  <c:v>1.0130000000000001</c:v>
                </c:pt>
                <c:pt idx="43768">
                  <c:v>1.012</c:v>
                </c:pt>
                <c:pt idx="43769">
                  <c:v>1.0130000000000001</c:v>
                </c:pt>
                <c:pt idx="43770">
                  <c:v>1.016</c:v>
                </c:pt>
                <c:pt idx="43771">
                  <c:v>1.016</c:v>
                </c:pt>
                <c:pt idx="43772">
                  <c:v>1.0150000000000001</c:v>
                </c:pt>
                <c:pt idx="43773">
                  <c:v>1.014</c:v>
                </c:pt>
                <c:pt idx="43774">
                  <c:v>1.0150000000000001</c:v>
                </c:pt>
                <c:pt idx="43775">
                  <c:v>1.016</c:v>
                </c:pt>
                <c:pt idx="43776">
                  <c:v>1.016</c:v>
                </c:pt>
                <c:pt idx="43777">
                  <c:v>1.0170000000000001</c:v>
                </c:pt>
                <c:pt idx="43778">
                  <c:v>1.0170000000000001</c:v>
                </c:pt>
                <c:pt idx="43779">
                  <c:v>1.0170000000000001</c:v>
                </c:pt>
                <c:pt idx="43780">
                  <c:v>1.016</c:v>
                </c:pt>
                <c:pt idx="43781">
                  <c:v>1.016</c:v>
                </c:pt>
                <c:pt idx="43782">
                  <c:v>1.014</c:v>
                </c:pt>
                <c:pt idx="43783">
                  <c:v>1.014</c:v>
                </c:pt>
                <c:pt idx="43784">
                  <c:v>1.016</c:v>
                </c:pt>
                <c:pt idx="43785">
                  <c:v>1.016</c:v>
                </c:pt>
                <c:pt idx="43786">
                  <c:v>1.016</c:v>
                </c:pt>
                <c:pt idx="43787">
                  <c:v>1.0150000000000001</c:v>
                </c:pt>
                <c:pt idx="43788">
                  <c:v>1.0150000000000001</c:v>
                </c:pt>
                <c:pt idx="43789">
                  <c:v>1.0150000000000001</c:v>
                </c:pt>
                <c:pt idx="43790">
                  <c:v>1.0150000000000001</c:v>
                </c:pt>
                <c:pt idx="43791">
                  <c:v>1.0150000000000001</c:v>
                </c:pt>
                <c:pt idx="43792">
                  <c:v>1.0150000000000001</c:v>
                </c:pt>
                <c:pt idx="43793">
                  <c:v>1.016</c:v>
                </c:pt>
                <c:pt idx="43794">
                  <c:v>1.016</c:v>
                </c:pt>
                <c:pt idx="43795">
                  <c:v>1.016</c:v>
                </c:pt>
                <c:pt idx="43796">
                  <c:v>1.0150000000000001</c:v>
                </c:pt>
                <c:pt idx="43797">
                  <c:v>1.0150000000000001</c:v>
                </c:pt>
                <c:pt idx="43798">
                  <c:v>1.016</c:v>
                </c:pt>
                <c:pt idx="43799">
                  <c:v>1.016</c:v>
                </c:pt>
                <c:pt idx="43800">
                  <c:v>1.0170000000000001</c:v>
                </c:pt>
                <c:pt idx="43801">
                  <c:v>1.0170000000000001</c:v>
                </c:pt>
                <c:pt idx="43802">
                  <c:v>1.016</c:v>
                </c:pt>
                <c:pt idx="43803">
                  <c:v>1.0170000000000001</c:v>
                </c:pt>
                <c:pt idx="43804">
                  <c:v>1.0170000000000001</c:v>
                </c:pt>
                <c:pt idx="43805">
                  <c:v>1.0170000000000001</c:v>
                </c:pt>
                <c:pt idx="43806">
                  <c:v>1.016</c:v>
                </c:pt>
                <c:pt idx="43807">
                  <c:v>1.0170000000000001</c:v>
                </c:pt>
                <c:pt idx="43808">
                  <c:v>1.0150000000000001</c:v>
                </c:pt>
                <c:pt idx="43809">
                  <c:v>1.0150000000000001</c:v>
                </c:pt>
                <c:pt idx="43810">
                  <c:v>1.0150000000000001</c:v>
                </c:pt>
                <c:pt idx="43811">
                  <c:v>1.014</c:v>
                </c:pt>
                <c:pt idx="43812">
                  <c:v>1.014</c:v>
                </c:pt>
                <c:pt idx="43813">
                  <c:v>1.014</c:v>
                </c:pt>
                <c:pt idx="43814">
                  <c:v>1.014</c:v>
                </c:pt>
                <c:pt idx="43815">
                  <c:v>1.014</c:v>
                </c:pt>
                <c:pt idx="43816">
                  <c:v>1.0150000000000001</c:v>
                </c:pt>
                <c:pt idx="43817">
                  <c:v>1.014</c:v>
                </c:pt>
                <c:pt idx="43818">
                  <c:v>1.014</c:v>
                </c:pt>
                <c:pt idx="43819">
                  <c:v>1.014</c:v>
                </c:pt>
                <c:pt idx="43820">
                  <c:v>1.0150000000000001</c:v>
                </c:pt>
                <c:pt idx="43821">
                  <c:v>1.0150000000000001</c:v>
                </c:pt>
                <c:pt idx="43822">
                  <c:v>1.0150000000000001</c:v>
                </c:pt>
                <c:pt idx="43823">
                  <c:v>1.016</c:v>
                </c:pt>
                <c:pt idx="43824">
                  <c:v>1.016</c:v>
                </c:pt>
                <c:pt idx="43825">
                  <c:v>1.016</c:v>
                </c:pt>
                <c:pt idx="43826">
                  <c:v>1.016</c:v>
                </c:pt>
                <c:pt idx="43827">
                  <c:v>1.0170000000000001</c:v>
                </c:pt>
                <c:pt idx="43828">
                  <c:v>1.016</c:v>
                </c:pt>
                <c:pt idx="43829">
                  <c:v>1.0150000000000001</c:v>
                </c:pt>
                <c:pt idx="43830">
                  <c:v>1.0170000000000001</c:v>
                </c:pt>
                <c:pt idx="43831">
                  <c:v>1.0170000000000001</c:v>
                </c:pt>
                <c:pt idx="43832">
                  <c:v>1.016</c:v>
                </c:pt>
                <c:pt idx="43833">
                  <c:v>1.016</c:v>
                </c:pt>
                <c:pt idx="43834">
                  <c:v>1.016</c:v>
                </c:pt>
                <c:pt idx="43835">
                  <c:v>1.016</c:v>
                </c:pt>
                <c:pt idx="43836">
                  <c:v>1.014</c:v>
                </c:pt>
                <c:pt idx="43837">
                  <c:v>1.0150000000000001</c:v>
                </c:pt>
                <c:pt idx="43838">
                  <c:v>1.014</c:v>
                </c:pt>
                <c:pt idx="43839">
                  <c:v>1.0130000000000001</c:v>
                </c:pt>
                <c:pt idx="43840">
                  <c:v>1.012</c:v>
                </c:pt>
                <c:pt idx="43841">
                  <c:v>1.0110000000000001</c:v>
                </c:pt>
                <c:pt idx="43842">
                  <c:v>1.012</c:v>
                </c:pt>
                <c:pt idx="43843">
                  <c:v>1.0130000000000001</c:v>
                </c:pt>
                <c:pt idx="43844">
                  <c:v>1.014</c:v>
                </c:pt>
                <c:pt idx="43845">
                  <c:v>1.0150000000000001</c:v>
                </c:pt>
                <c:pt idx="43846">
                  <c:v>1.016</c:v>
                </c:pt>
                <c:pt idx="43847">
                  <c:v>1.0150000000000001</c:v>
                </c:pt>
                <c:pt idx="43848">
                  <c:v>1.0150000000000001</c:v>
                </c:pt>
                <c:pt idx="43849">
                  <c:v>1.016</c:v>
                </c:pt>
                <c:pt idx="43850">
                  <c:v>1.016</c:v>
                </c:pt>
                <c:pt idx="43851">
                  <c:v>1.0150000000000001</c:v>
                </c:pt>
                <c:pt idx="43852">
                  <c:v>1.0150000000000001</c:v>
                </c:pt>
                <c:pt idx="43853">
                  <c:v>1.014</c:v>
                </c:pt>
                <c:pt idx="43854">
                  <c:v>1.0150000000000001</c:v>
                </c:pt>
                <c:pt idx="43855">
                  <c:v>1.016</c:v>
                </c:pt>
                <c:pt idx="43856">
                  <c:v>1.0150000000000001</c:v>
                </c:pt>
                <c:pt idx="43857">
                  <c:v>1.0150000000000001</c:v>
                </c:pt>
                <c:pt idx="43858">
                  <c:v>1.016</c:v>
                </c:pt>
                <c:pt idx="43859">
                  <c:v>1.0150000000000001</c:v>
                </c:pt>
                <c:pt idx="43860">
                  <c:v>1.014</c:v>
                </c:pt>
                <c:pt idx="43861">
                  <c:v>1.016</c:v>
                </c:pt>
                <c:pt idx="43862">
                  <c:v>1.016</c:v>
                </c:pt>
                <c:pt idx="43863">
                  <c:v>1.0170000000000001</c:v>
                </c:pt>
                <c:pt idx="43864">
                  <c:v>1.018</c:v>
                </c:pt>
                <c:pt idx="43865">
                  <c:v>1.0170000000000001</c:v>
                </c:pt>
                <c:pt idx="43866">
                  <c:v>1.016</c:v>
                </c:pt>
                <c:pt idx="43867">
                  <c:v>1.016</c:v>
                </c:pt>
                <c:pt idx="43868">
                  <c:v>1.016</c:v>
                </c:pt>
                <c:pt idx="43869">
                  <c:v>1.016</c:v>
                </c:pt>
                <c:pt idx="43870">
                  <c:v>1.0150000000000001</c:v>
                </c:pt>
                <c:pt idx="43871">
                  <c:v>1.0150000000000001</c:v>
                </c:pt>
                <c:pt idx="43872">
                  <c:v>1.016</c:v>
                </c:pt>
                <c:pt idx="43873">
                  <c:v>1.0170000000000001</c:v>
                </c:pt>
                <c:pt idx="43874">
                  <c:v>1.0170000000000001</c:v>
                </c:pt>
                <c:pt idx="43875">
                  <c:v>1.018</c:v>
                </c:pt>
                <c:pt idx="43876">
                  <c:v>1.018</c:v>
                </c:pt>
                <c:pt idx="43877">
                  <c:v>1.0170000000000001</c:v>
                </c:pt>
                <c:pt idx="43878">
                  <c:v>1.016</c:v>
                </c:pt>
                <c:pt idx="43879">
                  <c:v>1.0150000000000001</c:v>
                </c:pt>
                <c:pt idx="43880">
                  <c:v>1.0170000000000001</c:v>
                </c:pt>
                <c:pt idx="43881">
                  <c:v>1.0170000000000001</c:v>
                </c:pt>
                <c:pt idx="43882">
                  <c:v>1.018</c:v>
                </c:pt>
                <c:pt idx="43883">
                  <c:v>1.0170000000000001</c:v>
                </c:pt>
                <c:pt idx="43884">
                  <c:v>1.0170000000000001</c:v>
                </c:pt>
                <c:pt idx="43885">
                  <c:v>1.0170000000000001</c:v>
                </c:pt>
                <c:pt idx="43886">
                  <c:v>1.016</c:v>
                </c:pt>
                <c:pt idx="43887">
                  <c:v>1.016</c:v>
                </c:pt>
                <c:pt idx="43888">
                  <c:v>1.0170000000000001</c:v>
                </c:pt>
                <c:pt idx="43889">
                  <c:v>1.018</c:v>
                </c:pt>
                <c:pt idx="43890">
                  <c:v>1.018</c:v>
                </c:pt>
                <c:pt idx="43891">
                  <c:v>1.018</c:v>
                </c:pt>
                <c:pt idx="43892">
                  <c:v>1.0170000000000001</c:v>
                </c:pt>
                <c:pt idx="43893">
                  <c:v>1.0170000000000001</c:v>
                </c:pt>
                <c:pt idx="43894">
                  <c:v>1.0150000000000001</c:v>
                </c:pt>
                <c:pt idx="43895">
                  <c:v>1.016</c:v>
                </c:pt>
                <c:pt idx="43896">
                  <c:v>1.0170000000000001</c:v>
                </c:pt>
                <c:pt idx="43897">
                  <c:v>1.016</c:v>
                </c:pt>
                <c:pt idx="43898">
                  <c:v>1.018</c:v>
                </c:pt>
                <c:pt idx="43899">
                  <c:v>1.018</c:v>
                </c:pt>
                <c:pt idx="43900">
                  <c:v>1.018</c:v>
                </c:pt>
                <c:pt idx="43901">
                  <c:v>1.0170000000000001</c:v>
                </c:pt>
                <c:pt idx="43902">
                  <c:v>1.018</c:v>
                </c:pt>
                <c:pt idx="43903">
                  <c:v>1.0190000000000001</c:v>
                </c:pt>
                <c:pt idx="43904">
                  <c:v>1.0190000000000001</c:v>
                </c:pt>
                <c:pt idx="43905">
                  <c:v>1.018</c:v>
                </c:pt>
                <c:pt idx="43906">
                  <c:v>1.0170000000000001</c:v>
                </c:pt>
                <c:pt idx="43907">
                  <c:v>1.016</c:v>
                </c:pt>
                <c:pt idx="43908">
                  <c:v>1.0170000000000001</c:v>
                </c:pt>
                <c:pt idx="43909">
                  <c:v>1.0170000000000001</c:v>
                </c:pt>
                <c:pt idx="43910">
                  <c:v>1.0170000000000001</c:v>
                </c:pt>
                <c:pt idx="43911">
                  <c:v>1.016</c:v>
                </c:pt>
                <c:pt idx="43912">
                  <c:v>1.0150000000000001</c:v>
                </c:pt>
                <c:pt idx="43913">
                  <c:v>1.0150000000000001</c:v>
                </c:pt>
                <c:pt idx="43914">
                  <c:v>1.0150000000000001</c:v>
                </c:pt>
                <c:pt idx="43915">
                  <c:v>1.014</c:v>
                </c:pt>
                <c:pt idx="43916">
                  <c:v>1.0150000000000001</c:v>
                </c:pt>
                <c:pt idx="43917">
                  <c:v>1.016</c:v>
                </c:pt>
                <c:pt idx="43918">
                  <c:v>1.0170000000000001</c:v>
                </c:pt>
                <c:pt idx="43919">
                  <c:v>1.016</c:v>
                </c:pt>
                <c:pt idx="43920">
                  <c:v>1.016</c:v>
                </c:pt>
                <c:pt idx="43921">
                  <c:v>1.016</c:v>
                </c:pt>
                <c:pt idx="43922">
                  <c:v>1.0170000000000001</c:v>
                </c:pt>
                <c:pt idx="43923">
                  <c:v>1.018</c:v>
                </c:pt>
                <c:pt idx="43924">
                  <c:v>1.018</c:v>
                </c:pt>
                <c:pt idx="43925">
                  <c:v>1.018</c:v>
                </c:pt>
                <c:pt idx="43926">
                  <c:v>1.0170000000000001</c:v>
                </c:pt>
                <c:pt idx="43927">
                  <c:v>1.0150000000000001</c:v>
                </c:pt>
                <c:pt idx="43928">
                  <c:v>1.0150000000000001</c:v>
                </c:pt>
                <c:pt idx="43929">
                  <c:v>1.016</c:v>
                </c:pt>
                <c:pt idx="43930">
                  <c:v>1.0170000000000001</c:v>
                </c:pt>
                <c:pt idx="43931">
                  <c:v>1.0170000000000001</c:v>
                </c:pt>
                <c:pt idx="43932">
                  <c:v>1.018</c:v>
                </c:pt>
                <c:pt idx="43933">
                  <c:v>1.0190000000000001</c:v>
                </c:pt>
                <c:pt idx="43934">
                  <c:v>1.018</c:v>
                </c:pt>
                <c:pt idx="43935">
                  <c:v>1.018</c:v>
                </c:pt>
                <c:pt idx="43936">
                  <c:v>1.018</c:v>
                </c:pt>
                <c:pt idx="43937">
                  <c:v>1.018</c:v>
                </c:pt>
                <c:pt idx="43938">
                  <c:v>1.0190000000000001</c:v>
                </c:pt>
                <c:pt idx="43939">
                  <c:v>1.0170000000000001</c:v>
                </c:pt>
                <c:pt idx="43940">
                  <c:v>1.0170000000000001</c:v>
                </c:pt>
                <c:pt idx="43941">
                  <c:v>1.018</c:v>
                </c:pt>
                <c:pt idx="43942">
                  <c:v>1.018</c:v>
                </c:pt>
                <c:pt idx="43943">
                  <c:v>1.018</c:v>
                </c:pt>
                <c:pt idx="43944">
                  <c:v>1.016</c:v>
                </c:pt>
                <c:pt idx="43945">
                  <c:v>1.016</c:v>
                </c:pt>
                <c:pt idx="43946">
                  <c:v>1.0170000000000001</c:v>
                </c:pt>
                <c:pt idx="43947">
                  <c:v>1.018</c:v>
                </c:pt>
                <c:pt idx="43948">
                  <c:v>1.018</c:v>
                </c:pt>
                <c:pt idx="43949">
                  <c:v>1.018</c:v>
                </c:pt>
                <c:pt idx="43950">
                  <c:v>1.018</c:v>
                </c:pt>
                <c:pt idx="43951">
                  <c:v>1.0170000000000001</c:v>
                </c:pt>
                <c:pt idx="43952">
                  <c:v>1.016</c:v>
                </c:pt>
                <c:pt idx="43953">
                  <c:v>1.016</c:v>
                </c:pt>
                <c:pt idx="43954">
                  <c:v>1.0150000000000001</c:v>
                </c:pt>
                <c:pt idx="43955">
                  <c:v>1.0150000000000001</c:v>
                </c:pt>
                <c:pt idx="43956">
                  <c:v>1.0150000000000001</c:v>
                </c:pt>
                <c:pt idx="43957">
                  <c:v>1.0150000000000001</c:v>
                </c:pt>
                <c:pt idx="43958">
                  <c:v>1.016</c:v>
                </c:pt>
                <c:pt idx="43959">
                  <c:v>1.0150000000000001</c:v>
                </c:pt>
                <c:pt idx="43960">
                  <c:v>1.0150000000000001</c:v>
                </c:pt>
                <c:pt idx="43961">
                  <c:v>1.0150000000000001</c:v>
                </c:pt>
                <c:pt idx="43962">
                  <c:v>1.0150000000000001</c:v>
                </c:pt>
                <c:pt idx="43963">
                  <c:v>1.0130000000000001</c:v>
                </c:pt>
                <c:pt idx="43964">
                  <c:v>1.0130000000000001</c:v>
                </c:pt>
                <c:pt idx="43965">
                  <c:v>1.0130000000000001</c:v>
                </c:pt>
                <c:pt idx="43966">
                  <c:v>1.0150000000000001</c:v>
                </c:pt>
                <c:pt idx="43967">
                  <c:v>1.0150000000000001</c:v>
                </c:pt>
                <c:pt idx="43968">
                  <c:v>1.014</c:v>
                </c:pt>
                <c:pt idx="43969">
                  <c:v>1.014</c:v>
                </c:pt>
                <c:pt idx="43970">
                  <c:v>1.014</c:v>
                </c:pt>
                <c:pt idx="43971">
                  <c:v>1.014</c:v>
                </c:pt>
                <c:pt idx="43972">
                  <c:v>1.0130000000000001</c:v>
                </c:pt>
                <c:pt idx="43973">
                  <c:v>1.014</c:v>
                </c:pt>
                <c:pt idx="43974">
                  <c:v>1.0150000000000001</c:v>
                </c:pt>
                <c:pt idx="43975">
                  <c:v>1.0150000000000001</c:v>
                </c:pt>
                <c:pt idx="43976">
                  <c:v>1.0130000000000001</c:v>
                </c:pt>
                <c:pt idx="43977">
                  <c:v>1.0130000000000001</c:v>
                </c:pt>
                <c:pt idx="43978">
                  <c:v>1.012</c:v>
                </c:pt>
                <c:pt idx="43979">
                  <c:v>1.014</c:v>
                </c:pt>
                <c:pt idx="43980">
                  <c:v>1.0150000000000001</c:v>
                </c:pt>
                <c:pt idx="43981">
                  <c:v>1.016</c:v>
                </c:pt>
                <c:pt idx="43982">
                  <c:v>1.016</c:v>
                </c:pt>
                <c:pt idx="43983">
                  <c:v>1.0150000000000001</c:v>
                </c:pt>
                <c:pt idx="43984">
                  <c:v>1.014</c:v>
                </c:pt>
                <c:pt idx="43985">
                  <c:v>1.0150000000000001</c:v>
                </c:pt>
                <c:pt idx="43986">
                  <c:v>1.014</c:v>
                </c:pt>
                <c:pt idx="43987">
                  <c:v>1.0130000000000001</c:v>
                </c:pt>
                <c:pt idx="43988">
                  <c:v>1.0150000000000001</c:v>
                </c:pt>
                <c:pt idx="43989">
                  <c:v>1.014</c:v>
                </c:pt>
                <c:pt idx="43990">
                  <c:v>1.0150000000000001</c:v>
                </c:pt>
                <c:pt idx="43991">
                  <c:v>1.016</c:v>
                </c:pt>
                <c:pt idx="43992">
                  <c:v>1.016</c:v>
                </c:pt>
                <c:pt idx="43993">
                  <c:v>1.016</c:v>
                </c:pt>
                <c:pt idx="43994">
                  <c:v>1.016</c:v>
                </c:pt>
                <c:pt idx="43995">
                  <c:v>1.014</c:v>
                </c:pt>
                <c:pt idx="43996">
                  <c:v>1.0150000000000001</c:v>
                </c:pt>
                <c:pt idx="43997">
                  <c:v>1.0150000000000001</c:v>
                </c:pt>
                <c:pt idx="43998">
                  <c:v>1.014</c:v>
                </c:pt>
                <c:pt idx="43999">
                  <c:v>1.0150000000000001</c:v>
                </c:pt>
                <c:pt idx="44000">
                  <c:v>1.0170000000000001</c:v>
                </c:pt>
                <c:pt idx="44001">
                  <c:v>1.016</c:v>
                </c:pt>
                <c:pt idx="44002">
                  <c:v>1.016</c:v>
                </c:pt>
                <c:pt idx="44003">
                  <c:v>1.016</c:v>
                </c:pt>
                <c:pt idx="44004">
                  <c:v>1.016</c:v>
                </c:pt>
                <c:pt idx="44005">
                  <c:v>1.016</c:v>
                </c:pt>
                <c:pt idx="44006">
                  <c:v>1.016</c:v>
                </c:pt>
                <c:pt idx="44007">
                  <c:v>1.0150000000000001</c:v>
                </c:pt>
                <c:pt idx="44008">
                  <c:v>1.016</c:v>
                </c:pt>
                <c:pt idx="44009">
                  <c:v>1.016</c:v>
                </c:pt>
                <c:pt idx="44010">
                  <c:v>1.016</c:v>
                </c:pt>
                <c:pt idx="44011">
                  <c:v>1.0170000000000001</c:v>
                </c:pt>
                <c:pt idx="44012">
                  <c:v>1.0170000000000001</c:v>
                </c:pt>
                <c:pt idx="44013">
                  <c:v>1.0170000000000001</c:v>
                </c:pt>
                <c:pt idx="44014">
                  <c:v>1.0150000000000001</c:v>
                </c:pt>
                <c:pt idx="44015">
                  <c:v>1.0150000000000001</c:v>
                </c:pt>
                <c:pt idx="44016">
                  <c:v>1.016</c:v>
                </c:pt>
                <c:pt idx="44017">
                  <c:v>1.016</c:v>
                </c:pt>
                <c:pt idx="44018">
                  <c:v>1.016</c:v>
                </c:pt>
                <c:pt idx="44019">
                  <c:v>1.0150000000000001</c:v>
                </c:pt>
                <c:pt idx="44020">
                  <c:v>1.0150000000000001</c:v>
                </c:pt>
                <c:pt idx="44021">
                  <c:v>1.0150000000000001</c:v>
                </c:pt>
                <c:pt idx="44022">
                  <c:v>1.016</c:v>
                </c:pt>
                <c:pt idx="44023">
                  <c:v>1.016</c:v>
                </c:pt>
                <c:pt idx="44024">
                  <c:v>1.016</c:v>
                </c:pt>
                <c:pt idx="44025">
                  <c:v>1.016</c:v>
                </c:pt>
                <c:pt idx="44026">
                  <c:v>1.0170000000000001</c:v>
                </c:pt>
                <c:pt idx="44027">
                  <c:v>1.0150000000000001</c:v>
                </c:pt>
                <c:pt idx="44028">
                  <c:v>1.016</c:v>
                </c:pt>
                <c:pt idx="44029">
                  <c:v>1.016</c:v>
                </c:pt>
                <c:pt idx="44030">
                  <c:v>1.016</c:v>
                </c:pt>
                <c:pt idx="44031">
                  <c:v>1.018</c:v>
                </c:pt>
                <c:pt idx="44032">
                  <c:v>1.018</c:v>
                </c:pt>
                <c:pt idx="44033">
                  <c:v>1.0170000000000001</c:v>
                </c:pt>
                <c:pt idx="44034">
                  <c:v>1.0170000000000001</c:v>
                </c:pt>
                <c:pt idx="44035">
                  <c:v>1.016</c:v>
                </c:pt>
                <c:pt idx="44036">
                  <c:v>1.014</c:v>
                </c:pt>
                <c:pt idx="44037">
                  <c:v>1.0150000000000001</c:v>
                </c:pt>
                <c:pt idx="44038">
                  <c:v>1.0150000000000001</c:v>
                </c:pt>
                <c:pt idx="44039">
                  <c:v>1.0150000000000001</c:v>
                </c:pt>
                <c:pt idx="44040">
                  <c:v>1.0150000000000001</c:v>
                </c:pt>
                <c:pt idx="44041">
                  <c:v>1.016</c:v>
                </c:pt>
                <c:pt idx="44042">
                  <c:v>1.016</c:v>
                </c:pt>
                <c:pt idx="44043">
                  <c:v>1.016</c:v>
                </c:pt>
                <c:pt idx="44044">
                  <c:v>1.0170000000000001</c:v>
                </c:pt>
                <c:pt idx="44045">
                  <c:v>1.018</c:v>
                </c:pt>
                <c:pt idx="44046">
                  <c:v>1.018</c:v>
                </c:pt>
                <c:pt idx="44047">
                  <c:v>1.0190000000000001</c:v>
                </c:pt>
                <c:pt idx="44048">
                  <c:v>1.0190000000000001</c:v>
                </c:pt>
                <c:pt idx="44049">
                  <c:v>1.018</c:v>
                </c:pt>
                <c:pt idx="44050">
                  <c:v>1.0170000000000001</c:v>
                </c:pt>
                <c:pt idx="44051">
                  <c:v>1.016</c:v>
                </c:pt>
                <c:pt idx="44052">
                  <c:v>1.016</c:v>
                </c:pt>
                <c:pt idx="44053">
                  <c:v>1.016</c:v>
                </c:pt>
                <c:pt idx="44054">
                  <c:v>1.0130000000000001</c:v>
                </c:pt>
                <c:pt idx="44055">
                  <c:v>1.0130000000000001</c:v>
                </c:pt>
                <c:pt idx="44056">
                  <c:v>1.012</c:v>
                </c:pt>
                <c:pt idx="44057">
                  <c:v>1.0150000000000001</c:v>
                </c:pt>
                <c:pt idx="44058">
                  <c:v>1.016</c:v>
                </c:pt>
                <c:pt idx="44059">
                  <c:v>1.0170000000000001</c:v>
                </c:pt>
                <c:pt idx="44060">
                  <c:v>1.016</c:v>
                </c:pt>
                <c:pt idx="44061">
                  <c:v>1.0150000000000001</c:v>
                </c:pt>
                <c:pt idx="44062">
                  <c:v>1.0150000000000001</c:v>
                </c:pt>
                <c:pt idx="44063">
                  <c:v>1.0150000000000001</c:v>
                </c:pt>
                <c:pt idx="44064">
                  <c:v>1.014</c:v>
                </c:pt>
                <c:pt idx="44065">
                  <c:v>1.0150000000000001</c:v>
                </c:pt>
                <c:pt idx="44066">
                  <c:v>1.0150000000000001</c:v>
                </c:pt>
                <c:pt idx="44067">
                  <c:v>1.0150000000000001</c:v>
                </c:pt>
                <c:pt idx="44068">
                  <c:v>1.016</c:v>
                </c:pt>
                <c:pt idx="44069">
                  <c:v>1.016</c:v>
                </c:pt>
                <c:pt idx="44070">
                  <c:v>1.0150000000000001</c:v>
                </c:pt>
                <c:pt idx="44071">
                  <c:v>1.0150000000000001</c:v>
                </c:pt>
                <c:pt idx="44072">
                  <c:v>1.0150000000000001</c:v>
                </c:pt>
                <c:pt idx="44073">
                  <c:v>1.0170000000000001</c:v>
                </c:pt>
                <c:pt idx="44074">
                  <c:v>1.018</c:v>
                </c:pt>
                <c:pt idx="44075">
                  <c:v>1.018</c:v>
                </c:pt>
                <c:pt idx="44076">
                  <c:v>1.018</c:v>
                </c:pt>
                <c:pt idx="44077">
                  <c:v>1.0170000000000001</c:v>
                </c:pt>
                <c:pt idx="44078">
                  <c:v>1.0170000000000001</c:v>
                </c:pt>
                <c:pt idx="44079">
                  <c:v>1.016</c:v>
                </c:pt>
                <c:pt idx="44080">
                  <c:v>1.0150000000000001</c:v>
                </c:pt>
                <c:pt idx="44081">
                  <c:v>1.0150000000000001</c:v>
                </c:pt>
                <c:pt idx="44082">
                  <c:v>1.0150000000000001</c:v>
                </c:pt>
                <c:pt idx="44083">
                  <c:v>1.0150000000000001</c:v>
                </c:pt>
                <c:pt idx="44084">
                  <c:v>1.016</c:v>
                </c:pt>
                <c:pt idx="44085">
                  <c:v>1.018</c:v>
                </c:pt>
                <c:pt idx="44086">
                  <c:v>1.018</c:v>
                </c:pt>
                <c:pt idx="44087">
                  <c:v>1.0170000000000001</c:v>
                </c:pt>
                <c:pt idx="44088">
                  <c:v>1.0170000000000001</c:v>
                </c:pt>
                <c:pt idx="44089">
                  <c:v>1.016</c:v>
                </c:pt>
                <c:pt idx="44090">
                  <c:v>1.0170000000000001</c:v>
                </c:pt>
                <c:pt idx="44091">
                  <c:v>1.0170000000000001</c:v>
                </c:pt>
                <c:pt idx="44092">
                  <c:v>1.018</c:v>
                </c:pt>
                <c:pt idx="44093">
                  <c:v>1.0190000000000001</c:v>
                </c:pt>
                <c:pt idx="44094">
                  <c:v>1.018</c:v>
                </c:pt>
                <c:pt idx="44095">
                  <c:v>1.018</c:v>
                </c:pt>
                <c:pt idx="44096">
                  <c:v>1.0190000000000001</c:v>
                </c:pt>
                <c:pt idx="44097">
                  <c:v>1.02</c:v>
                </c:pt>
                <c:pt idx="44098">
                  <c:v>1.018</c:v>
                </c:pt>
                <c:pt idx="44099">
                  <c:v>1.018</c:v>
                </c:pt>
                <c:pt idx="44100">
                  <c:v>1.0170000000000001</c:v>
                </c:pt>
                <c:pt idx="44101">
                  <c:v>1.016</c:v>
                </c:pt>
                <c:pt idx="44102">
                  <c:v>1.018</c:v>
                </c:pt>
                <c:pt idx="44103">
                  <c:v>1.0170000000000001</c:v>
                </c:pt>
                <c:pt idx="44104">
                  <c:v>1.0190000000000001</c:v>
                </c:pt>
                <c:pt idx="44105">
                  <c:v>1.0190000000000001</c:v>
                </c:pt>
                <c:pt idx="44106">
                  <c:v>1.0190000000000001</c:v>
                </c:pt>
                <c:pt idx="44107">
                  <c:v>1.02</c:v>
                </c:pt>
                <c:pt idx="44108">
                  <c:v>1.0190000000000001</c:v>
                </c:pt>
                <c:pt idx="44109">
                  <c:v>1.0190000000000001</c:v>
                </c:pt>
                <c:pt idx="44110">
                  <c:v>1.018</c:v>
                </c:pt>
                <c:pt idx="44111">
                  <c:v>1.016</c:v>
                </c:pt>
                <c:pt idx="44112">
                  <c:v>1.016</c:v>
                </c:pt>
                <c:pt idx="44113">
                  <c:v>1.016</c:v>
                </c:pt>
                <c:pt idx="44114">
                  <c:v>1.016</c:v>
                </c:pt>
                <c:pt idx="44115">
                  <c:v>1.0150000000000001</c:v>
                </c:pt>
                <c:pt idx="44116">
                  <c:v>1.016</c:v>
                </c:pt>
                <c:pt idx="44117">
                  <c:v>1.0170000000000001</c:v>
                </c:pt>
                <c:pt idx="44118">
                  <c:v>1.0170000000000001</c:v>
                </c:pt>
                <c:pt idx="44119">
                  <c:v>1.018</c:v>
                </c:pt>
                <c:pt idx="44120">
                  <c:v>1.0190000000000001</c:v>
                </c:pt>
                <c:pt idx="44121">
                  <c:v>1.018</c:v>
                </c:pt>
                <c:pt idx="44122">
                  <c:v>1.018</c:v>
                </c:pt>
                <c:pt idx="44123">
                  <c:v>1.0170000000000001</c:v>
                </c:pt>
                <c:pt idx="44124">
                  <c:v>1.0170000000000001</c:v>
                </c:pt>
                <c:pt idx="44125">
                  <c:v>1.016</c:v>
                </c:pt>
                <c:pt idx="44126">
                  <c:v>1.016</c:v>
                </c:pt>
                <c:pt idx="44127">
                  <c:v>1.016</c:v>
                </c:pt>
                <c:pt idx="44128">
                  <c:v>1.0170000000000001</c:v>
                </c:pt>
                <c:pt idx="44129">
                  <c:v>1.018</c:v>
                </c:pt>
                <c:pt idx="44130">
                  <c:v>1.018</c:v>
                </c:pt>
                <c:pt idx="44131">
                  <c:v>1.0190000000000001</c:v>
                </c:pt>
                <c:pt idx="44132">
                  <c:v>1.0210000000000001</c:v>
                </c:pt>
                <c:pt idx="44133">
                  <c:v>1.0210000000000001</c:v>
                </c:pt>
                <c:pt idx="44134">
                  <c:v>1.0190000000000001</c:v>
                </c:pt>
                <c:pt idx="44135">
                  <c:v>1.02</c:v>
                </c:pt>
                <c:pt idx="44136">
                  <c:v>1.02</c:v>
                </c:pt>
                <c:pt idx="44137">
                  <c:v>1.0190000000000001</c:v>
                </c:pt>
                <c:pt idx="44138">
                  <c:v>1.018</c:v>
                </c:pt>
                <c:pt idx="44139">
                  <c:v>1.0190000000000001</c:v>
                </c:pt>
                <c:pt idx="44140">
                  <c:v>1.02</c:v>
                </c:pt>
                <c:pt idx="44141">
                  <c:v>1.0190000000000001</c:v>
                </c:pt>
                <c:pt idx="44142">
                  <c:v>1.018</c:v>
                </c:pt>
                <c:pt idx="44143">
                  <c:v>1.018</c:v>
                </c:pt>
                <c:pt idx="44144">
                  <c:v>1.016</c:v>
                </c:pt>
                <c:pt idx="44145">
                  <c:v>1.0170000000000001</c:v>
                </c:pt>
                <c:pt idx="44146">
                  <c:v>1.018</c:v>
                </c:pt>
                <c:pt idx="44147">
                  <c:v>1.018</c:v>
                </c:pt>
                <c:pt idx="44148">
                  <c:v>1.018</c:v>
                </c:pt>
                <c:pt idx="44149">
                  <c:v>1.0170000000000001</c:v>
                </c:pt>
                <c:pt idx="44150">
                  <c:v>1.016</c:v>
                </c:pt>
                <c:pt idx="44151">
                  <c:v>1.016</c:v>
                </c:pt>
                <c:pt idx="44152">
                  <c:v>1.016</c:v>
                </c:pt>
                <c:pt idx="44153">
                  <c:v>1.018</c:v>
                </c:pt>
                <c:pt idx="44154">
                  <c:v>1.018</c:v>
                </c:pt>
                <c:pt idx="44155">
                  <c:v>1.0190000000000001</c:v>
                </c:pt>
                <c:pt idx="44156">
                  <c:v>1.0190000000000001</c:v>
                </c:pt>
                <c:pt idx="44157">
                  <c:v>1.018</c:v>
                </c:pt>
                <c:pt idx="44158">
                  <c:v>1.018</c:v>
                </c:pt>
                <c:pt idx="44159">
                  <c:v>1.018</c:v>
                </c:pt>
                <c:pt idx="44160">
                  <c:v>1.018</c:v>
                </c:pt>
                <c:pt idx="44161">
                  <c:v>1.0170000000000001</c:v>
                </c:pt>
                <c:pt idx="44162">
                  <c:v>1.0190000000000001</c:v>
                </c:pt>
                <c:pt idx="44163">
                  <c:v>1.0190000000000001</c:v>
                </c:pt>
                <c:pt idx="44164">
                  <c:v>1.018</c:v>
                </c:pt>
                <c:pt idx="44165">
                  <c:v>1.0170000000000001</c:v>
                </c:pt>
                <c:pt idx="44166">
                  <c:v>1.0190000000000001</c:v>
                </c:pt>
                <c:pt idx="44167">
                  <c:v>1.0190000000000001</c:v>
                </c:pt>
                <c:pt idx="44168">
                  <c:v>1.0170000000000001</c:v>
                </c:pt>
                <c:pt idx="44169">
                  <c:v>1.018</c:v>
                </c:pt>
                <c:pt idx="44170">
                  <c:v>1.0190000000000001</c:v>
                </c:pt>
                <c:pt idx="44171">
                  <c:v>1.0190000000000001</c:v>
                </c:pt>
                <c:pt idx="44172">
                  <c:v>1.0190000000000001</c:v>
                </c:pt>
                <c:pt idx="44173">
                  <c:v>1.018</c:v>
                </c:pt>
                <c:pt idx="44174">
                  <c:v>1.0170000000000001</c:v>
                </c:pt>
                <c:pt idx="44175">
                  <c:v>1.018</c:v>
                </c:pt>
                <c:pt idx="44176">
                  <c:v>1.016</c:v>
                </c:pt>
                <c:pt idx="44177">
                  <c:v>1.0150000000000001</c:v>
                </c:pt>
                <c:pt idx="44178">
                  <c:v>1.0130000000000001</c:v>
                </c:pt>
                <c:pt idx="44179">
                  <c:v>1.0150000000000001</c:v>
                </c:pt>
                <c:pt idx="44180">
                  <c:v>1.0170000000000001</c:v>
                </c:pt>
                <c:pt idx="44181">
                  <c:v>1.0170000000000001</c:v>
                </c:pt>
                <c:pt idx="44182">
                  <c:v>1.0170000000000001</c:v>
                </c:pt>
                <c:pt idx="44183">
                  <c:v>1.0170000000000001</c:v>
                </c:pt>
                <c:pt idx="44184">
                  <c:v>1.016</c:v>
                </c:pt>
                <c:pt idx="44185">
                  <c:v>1.0150000000000001</c:v>
                </c:pt>
                <c:pt idx="44186">
                  <c:v>1.014</c:v>
                </c:pt>
                <c:pt idx="44187">
                  <c:v>1.0130000000000001</c:v>
                </c:pt>
                <c:pt idx="44188">
                  <c:v>1.014</c:v>
                </c:pt>
                <c:pt idx="44189">
                  <c:v>1.016</c:v>
                </c:pt>
                <c:pt idx="44190">
                  <c:v>1.0170000000000001</c:v>
                </c:pt>
                <c:pt idx="44191">
                  <c:v>1.018</c:v>
                </c:pt>
                <c:pt idx="44192">
                  <c:v>1.018</c:v>
                </c:pt>
                <c:pt idx="44193">
                  <c:v>1.0170000000000001</c:v>
                </c:pt>
                <c:pt idx="44194">
                  <c:v>1.016</c:v>
                </c:pt>
                <c:pt idx="44195">
                  <c:v>1.016</c:v>
                </c:pt>
                <c:pt idx="44196">
                  <c:v>1.0150000000000001</c:v>
                </c:pt>
                <c:pt idx="44197">
                  <c:v>1.016</c:v>
                </c:pt>
                <c:pt idx="44198">
                  <c:v>1.016</c:v>
                </c:pt>
                <c:pt idx="44199">
                  <c:v>1.0150000000000001</c:v>
                </c:pt>
                <c:pt idx="44200">
                  <c:v>1.016</c:v>
                </c:pt>
                <c:pt idx="44201">
                  <c:v>1.0170000000000001</c:v>
                </c:pt>
                <c:pt idx="44202">
                  <c:v>1.0170000000000001</c:v>
                </c:pt>
                <c:pt idx="44203">
                  <c:v>1.0170000000000001</c:v>
                </c:pt>
                <c:pt idx="44204">
                  <c:v>1.0170000000000001</c:v>
                </c:pt>
                <c:pt idx="44205">
                  <c:v>1.0170000000000001</c:v>
                </c:pt>
                <c:pt idx="44206">
                  <c:v>1.0170000000000001</c:v>
                </c:pt>
                <c:pt idx="44207">
                  <c:v>1.0190000000000001</c:v>
                </c:pt>
                <c:pt idx="44208">
                  <c:v>1.0190000000000001</c:v>
                </c:pt>
                <c:pt idx="44209">
                  <c:v>1.018</c:v>
                </c:pt>
                <c:pt idx="44210">
                  <c:v>1.018</c:v>
                </c:pt>
                <c:pt idx="44211">
                  <c:v>1.018</c:v>
                </c:pt>
                <c:pt idx="44212">
                  <c:v>1.0170000000000001</c:v>
                </c:pt>
                <c:pt idx="44213">
                  <c:v>1.0170000000000001</c:v>
                </c:pt>
                <c:pt idx="44214">
                  <c:v>1.018</c:v>
                </c:pt>
                <c:pt idx="44215">
                  <c:v>1.0190000000000001</c:v>
                </c:pt>
                <c:pt idx="44216">
                  <c:v>1.0170000000000001</c:v>
                </c:pt>
                <c:pt idx="44217">
                  <c:v>1.016</c:v>
                </c:pt>
                <c:pt idx="44218">
                  <c:v>1.0170000000000001</c:v>
                </c:pt>
                <c:pt idx="44219">
                  <c:v>1.0170000000000001</c:v>
                </c:pt>
                <c:pt idx="44220">
                  <c:v>1.016</c:v>
                </c:pt>
                <c:pt idx="44221">
                  <c:v>1.0170000000000001</c:v>
                </c:pt>
                <c:pt idx="44222">
                  <c:v>1.0170000000000001</c:v>
                </c:pt>
                <c:pt idx="44223">
                  <c:v>1.018</c:v>
                </c:pt>
                <c:pt idx="44224">
                  <c:v>1.018</c:v>
                </c:pt>
                <c:pt idx="44225">
                  <c:v>1.0170000000000001</c:v>
                </c:pt>
                <c:pt idx="44226">
                  <c:v>1.0170000000000001</c:v>
                </c:pt>
                <c:pt idx="44227">
                  <c:v>1.0170000000000001</c:v>
                </c:pt>
                <c:pt idx="44228">
                  <c:v>1.0170000000000001</c:v>
                </c:pt>
                <c:pt idx="44229">
                  <c:v>1.0190000000000001</c:v>
                </c:pt>
                <c:pt idx="44230">
                  <c:v>1.0190000000000001</c:v>
                </c:pt>
                <c:pt idx="44231">
                  <c:v>1.0190000000000001</c:v>
                </c:pt>
                <c:pt idx="44232">
                  <c:v>1.0170000000000001</c:v>
                </c:pt>
                <c:pt idx="44233">
                  <c:v>1.016</c:v>
                </c:pt>
                <c:pt idx="44234">
                  <c:v>1.0190000000000001</c:v>
                </c:pt>
                <c:pt idx="44235">
                  <c:v>1.0170000000000001</c:v>
                </c:pt>
                <c:pt idx="44236">
                  <c:v>1.016</c:v>
                </c:pt>
                <c:pt idx="44237">
                  <c:v>1.0170000000000001</c:v>
                </c:pt>
                <c:pt idx="44238">
                  <c:v>1.018</c:v>
                </c:pt>
                <c:pt idx="44239">
                  <c:v>1.018</c:v>
                </c:pt>
                <c:pt idx="44240">
                  <c:v>1.0190000000000001</c:v>
                </c:pt>
                <c:pt idx="44241">
                  <c:v>1.02</c:v>
                </c:pt>
                <c:pt idx="44242">
                  <c:v>1.02</c:v>
                </c:pt>
                <c:pt idx="44243">
                  <c:v>1.0210000000000001</c:v>
                </c:pt>
                <c:pt idx="44244">
                  <c:v>1.0210000000000001</c:v>
                </c:pt>
                <c:pt idx="44245">
                  <c:v>1.0210000000000001</c:v>
                </c:pt>
                <c:pt idx="44246">
                  <c:v>1.02</c:v>
                </c:pt>
                <c:pt idx="44247">
                  <c:v>1.018</c:v>
                </c:pt>
                <c:pt idx="44248">
                  <c:v>1.016</c:v>
                </c:pt>
                <c:pt idx="44249">
                  <c:v>1.0170000000000001</c:v>
                </c:pt>
                <c:pt idx="44250">
                  <c:v>1.016</c:v>
                </c:pt>
                <c:pt idx="44251">
                  <c:v>1.0210000000000001</c:v>
                </c:pt>
                <c:pt idx="44252">
                  <c:v>1.026</c:v>
                </c:pt>
                <c:pt idx="44253">
                  <c:v>1.028</c:v>
                </c:pt>
                <c:pt idx="44254">
                  <c:v>1.03</c:v>
                </c:pt>
                <c:pt idx="44255">
                  <c:v>1.0309999999999999</c:v>
                </c:pt>
                <c:pt idx="44256">
                  <c:v>1.0309999999999999</c:v>
                </c:pt>
                <c:pt idx="44257">
                  <c:v>1.0309999999999999</c:v>
                </c:pt>
                <c:pt idx="44258">
                  <c:v>1.03</c:v>
                </c:pt>
                <c:pt idx="44259">
                  <c:v>2.331</c:v>
                </c:pt>
                <c:pt idx="44260">
                  <c:v>11.407999999999999</c:v>
                </c:pt>
                <c:pt idx="44261">
                  <c:v>11.11</c:v>
                </c:pt>
                <c:pt idx="44262">
                  <c:v>11.321</c:v>
                </c:pt>
                <c:pt idx="44263">
                  <c:v>11.183</c:v>
                </c:pt>
                <c:pt idx="44264">
                  <c:v>11.208</c:v>
                </c:pt>
                <c:pt idx="44265">
                  <c:v>11.281000000000001</c:v>
                </c:pt>
                <c:pt idx="44266">
                  <c:v>11.329000000000001</c:v>
                </c:pt>
                <c:pt idx="44267">
                  <c:v>11.366</c:v>
                </c:pt>
                <c:pt idx="44268">
                  <c:v>11.382</c:v>
                </c:pt>
                <c:pt idx="44269">
                  <c:v>11.386000000000001</c:v>
                </c:pt>
                <c:pt idx="44270">
                  <c:v>11.379</c:v>
                </c:pt>
                <c:pt idx="44271">
                  <c:v>11.391999999999999</c:v>
                </c:pt>
                <c:pt idx="44272">
                  <c:v>11.438000000000001</c:v>
                </c:pt>
                <c:pt idx="44273">
                  <c:v>11.468999999999999</c:v>
                </c:pt>
                <c:pt idx="44274">
                  <c:v>11.514000000000001</c:v>
                </c:pt>
                <c:pt idx="44275">
                  <c:v>11.545</c:v>
                </c:pt>
                <c:pt idx="44276">
                  <c:v>11.567</c:v>
                </c:pt>
                <c:pt idx="44277">
                  <c:v>11.592000000000001</c:v>
                </c:pt>
                <c:pt idx="44278">
                  <c:v>11.613</c:v>
                </c:pt>
                <c:pt idx="44279">
                  <c:v>11.637</c:v>
                </c:pt>
                <c:pt idx="44280">
                  <c:v>11.683</c:v>
                </c:pt>
                <c:pt idx="44281">
                  <c:v>11.725</c:v>
                </c:pt>
                <c:pt idx="44282">
                  <c:v>11.77</c:v>
                </c:pt>
                <c:pt idx="44283">
                  <c:v>11.817</c:v>
                </c:pt>
                <c:pt idx="44284">
                  <c:v>11.863</c:v>
                </c:pt>
                <c:pt idx="44285">
                  <c:v>11.904</c:v>
                </c:pt>
                <c:pt idx="44286">
                  <c:v>11.957000000000001</c:v>
                </c:pt>
                <c:pt idx="44287">
                  <c:v>11.986000000000001</c:v>
                </c:pt>
                <c:pt idx="44288">
                  <c:v>12.032999999999999</c:v>
                </c:pt>
                <c:pt idx="44289">
                  <c:v>12.075000000000001</c:v>
                </c:pt>
                <c:pt idx="44290">
                  <c:v>12.125</c:v>
                </c:pt>
                <c:pt idx="44291">
                  <c:v>12.167</c:v>
                </c:pt>
                <c:pt idx="44292">
                  <c:v>12.206</c:v>
                </c:pt>
                <c:pt idx="44293">
                  <c:v>12.25</c:v>
                </c:pt>
                <c:pt idx="44294">
                  <c:v>12.292</c:v>
                </c:pt>
                <c:pt idx="44295">
                  <c:v>12.332000000000001</c:v>
                </c:pt>
                <c:pt idx="44296">
                  <c:v>12.374000000000001</c:v>
                </c:pt>
                <c:pt idx="44297">
                  <c:v>12.414</c:v>
                </c:pt>
                <c:pt idx="44298">
                  <c:v>12.450000000000001</c:v>
                </c:pt>
                <c:pt idx="44299">
                  <c:v>12.487</c:v>
                </c:pt>
                <c:pt idx="44300">
                  <c:v>12.523</c:v>
                </c:pt>
                <c:pt idx="44301">
                  <c:v>12.556000000000001</c:v>
                </c:pt>
                <c:pt idx="44302">
                  <c:v>12.593999999999999</c:v>
                </c:pt>
                <c:pt idx="44303">
                  <c:v>12.625999999999999</c:v>
                </c:pt>
                <c:pt idx="44304">
                  <c:v>12.657</c:v>
                </c:pt>
                <c:pt idx="44305">
                  <c:v>12.69</c:v>
                </c:pt>
                <c:pt idx="44306">
                  <c:v>12.73</c:v>
                </c:pt>
                <c:pt idx="44307">
                  <c:v>12.758000000000001</c:v>
                </c:pt>
                <c:pt idx="44308">
                  <c:v>12.791</c:v>
                </c:pt>
                <c:pt idx="44309">
                  <c:v>12.821</c:v>
                </c:pt>
                <c:pt idx="44310">
                  <c:v>12.846</c:v>
                </c:pt>
                <c:pt idx="44311">
                  <c:v>12.877000000000001</c:v>
                </c:pt>
                <c:pt idx="44312">
                  <c:v>12.909000000000001</c:v>
                </c:pt>
                <c:pt idx="44313">
                  <c:v>12.934000000000001</c:v>
                </c:pt>
                <c:pt idx="44314">
                  <c:v>12.968999999999999</c:v>
                </c:pt>
                <c:pt idx="44315">
                  <c:v>12.99</c:v>
                </c:pt>
                <c:pt idx="44316">
                  <c:v>13.013</c:v>
                </c:pt>
                <c:pt idx="44317">
                  <c:v>13.037000000000001</c:v>
                </c:pt>
                <c:pt idx="44318">
                  <c:v>13.066000000000001</c:v>
                </c:pt>
                <c:pt idx="44319">
                  <c:v>13.088000000000001</c:v>
                </c:pt>
                <c:pt idx="44320">
                  <c:v>13.107000000000001</c:v>
                </c:pt>
                <c:pt idx="44321">
                  <c:v>13.135</c:v>
                </c:pt>
                <c:pt idx="44322">
                  <c:v>13.16</c:v>
                </c:pt>
                <c:pt idx="44323">
                  <c:v>13.182</c:v>
                </c:pt>
                <c:pt idx="44324">
                  <c:v>13.207000000000001</c:v>
                </c:pt>
                <c:pt idx="44325">
                  <c:v>13.233000000000001</c:v>
                </c:pt>
                <c:pt idx="44326">
                  <c:v>14.937000000000001</c:v>
                </c:pt>
                <c:pt idx="44327">
                  <c:v>14.823</c:v>
                </c:pt>
                <c:pt idx="44328">
                  <c:v>14.066000000000001</c:v>
                </c:pt>
                <c:pt idx="44329">
                  <c:v>13.888</c:v>
                </c:pt>
                <c:pt idx="44330">
                  <c:v>13.86</c:v>
                </c:pt>
                <c:pt idx="44331">
                  <c:v>13.839</c:v>
                </c:pt>
                <c:pt idx="44332">
                  <c:v>13.827999999999999</c:v>
                </c:pt>
                <c:pt idx="44333">
                  <c:v>13.811</c:v>
                </c:pt>
                <c:pt idx="44334">
                  <c:v>13.796000000000001</c:v>
                </c:pt>
                <c:pt idx="44335">
                  <c:v>13.781000000000001</c:v>
                </c:pt>
                <c:pt idx="44336">
                  <c:v>13.765000000000001</c:v>
                </c:pt>
                <c:pt idx="44337">
                  <c:v>13.761000000000001</c:v>
                </c:pt>
                <c:pt idx="44338">
                  <c:v>13.748000000000001</c:v>
                </c:pt>
                <c:pt idx="44339">
                  <c:v>13.737</c:v>
                </c:pt>
                <c:pt idx="44340">
                  <c:v>13.741</c:v>
                </c:pt>
                <c:pt idx="44341">
                  <c:v>13.737</c:v>
                </c:pt>
                <c:pt idx="44342">
                  <c:v>13.732000000000001</c:v>
                </c:pt>
                <c:pt idx="44343">
                  <c:v>13.723000000000001</c:v>
                </c:pt>
                <c:pt idx="44344">
                  <c:v>13.72</c:v>
                </c:pt>
                <c:pt idx="44345">
                  <c:v>13.71</c:v>
                </c:pt>
                <c:pt idx="44346">
                  <c:v>13.704000000000001</c:v>
                </c:pt>
                <c:pt idx="44347">
                  <c:v>13.702</c:v>
                </c:pt>
                <c:pt idx="44348">
                  <c:v>13.713000000000001</c:v>
                </c:pt>
                <c:pt idx="44349">
                  <c:v>13.721</c:v>
                </c:pt>
                <c:pt idx="44350">
                  <c:v>13.722</c:v>
                </c:pt>
                <c:pt idx="44351">
                  <c:v>13.746</c:v>
                </c:pt>
                <c:pt idx="44352">
                  <c:v>13.763</c:v>
                </c:pt>
                <c:pt idx="44353">
                  <c:v>13.798999999999999</c:v>
                </c:pt>
                <c:pt idx="44354">
                  <c:v>13.841000000000001</c:v>
                </c:pt>
                <c:pt idx="44355">
                  <c:v>13.889000000000001</c:v>
                </c:pt>
                <c:pt idx="44356">
                  <c:v>13.932</c:v>
                </c:pt>
                <c:pt idx="44357">
                  <c:v>13.98</c:v>
                </c:pt>
                <c:pt idx="44358">
                  <c:v>14.02</c:v>
                </c:pt>
                <c:pt idx="44359">
                  <c:v>14.061</c:v>
                </c:pt>
                <c:pt idx="44360">
                  <c:v>14.088000000000001</c:v>
                </c:pt>
                <c:pt idx="44361">
                  <c:v>14.099</c:v>
                </c:pt>
                <c:pt idx="44362">
                  <c:v>14.099</c:v>
                </c:pt>
                <c:pt idx="44363">
                  <c:v>14.109</c:v>
                </c:pt>
                <c:pt idx="44364">
                  <c:v>14.107000000000001</c:v>
                </c:pt>
                <c:pt idx="44365">
                  <c:v>14.107000000000001</c:v>
                </c:pt>
                <c:pt idx="44366">
                  <c:v>14.093999999999999</c:v>
                </c:pt>
                <c:pt idx="44367">
                  <c:v>14.086</c:v>
                </c:pt>
                <c:pt idx="44368">
                  <c:v>14.06</c:v>
                </c:pt>
                <c:pt idx="44369">
                  <c:v>14.054</c:v>
                </c:pt>
                <c:pt idx="44370">
                  <c:v>14.037000000000001</c:v>
                </c:pt>
                <c:pt idx="44371">
                  <c:v>14.015000000000001</c:v>
                </c:pt>
                <c:pt idx="44372">
                  <c:v>13.992000000000001</c:v>
                </c:pt>
                <c:pt idx="44373">
                  <c:v>13.96</c:v>
                </c:pt>
                <c:pt idx="44374">
                  <c:v>13.955</c:v>
                </c:pt>
                <c:pt idx="44375">
                  <c:v>13.938000000000001</c:v>
                </c:pt>
                <c:pt idx="44376">
                  <c:v>13.921000000000001</c:v>
                </c:pt>
                <c:pt idx="44377">
                  <c:v>13.901</c:v>
                </c:pt>
                <c:pt idx="44378">
                  <c:v>13.878</c:v>
                </c:pt>
                <c:pt idx="44379">
                  <c:v>13.863</c:v>
                </c:pt>
                <c:pt idx="44380">
                  <c:v>13.841000000000001</c:v>
                </c:pt>
                <c:pt idx="44381">
                  <c:v>13.826000000000001</c:v>
                </c:pt>
                <c:pt idx="44382">
                  <c:v>13.82</c:v>
                </c:pt>
                <c:pt idx="44383">
                  <c:v>13.798</c:v>
                </c:pt>
                <c:pt idx="44384">
                  <c:v>13.786</c:v>
                </c:pt>
                <c:pt idx="44385">
                  <c:v>13.766</c:v>
                </c:pt>
                <c:pt idx="44386">
                  <c:v>13.737</c:v>
                </c:pt>
                <c:pt idx="44387">
                  <c:v>13.715</c:v>
                </c:pt>
                <c:pt idx="44388">
                  <c:v>13.691000000000001</c:v>
                </c:pt>
                <c:pt idx="44389">
                  <c:v>13.667</c:v>
                </c:pt>
                <c:pt idx="44390">
                  <c:v>13.629</c:v>
                </c:pt>
                <c:pt idx="44391">
                  <c:v>13.607000000000001</c:v>
                </c:pt>
                <c:pt idx="44392">
                  <c:v>13.565</c:v>
                </c:pt>
                <c:pt idx="44393">
                  <c:v>13.540000000000001</c:v>
                </c:pt>
                <c:pt idx="44394">
                  <c:v>13.526</c:v>
                </c:pt>
                <c:pt idx="44395">
                  <c:v>13.495000000000001</c:v>
                </c:pt>
                <c:pt idx="44396">
                  <c:v>13.47</c:v>
                </c:pt>
                <c:pt idx="44397">
                  <c:v>13.445</c:v>
                </c:pt>
                <c:pt idx="44398">
                  <c:v>13.43</c:v>
                </c:pt>
                <c:pt idx="44399">
                  <c:v>13.406000000000001</c:v>
                </c:pt>
                <c:pt idx="44400">
                  <c:v>13.383000000000001</c:v>
                </c:pt>
                <c:pt idx="44401">
                  <c:v>13.366</c:v>
                </c:pt>
                <c:pt idx="44402">
                  <c:v>13.336</c:v>
                </c:pt>
                <c:pt idx="44403">
                  <c:v>13.315</c:v>
                </c:pt>
                <c:pt idx="44404">
                  <c:v>13.293000000000001</c:v>
                </c:pt>
                <c:pt idx="44405">
                  <c:v>13.266999999999999</c:v>
                </c:pt>
                <c:pt idx="44406">
                  <c:v>13.245000000000001</c:v>
                </c:pt>
                <c:pt idx="44407">
                  <c:v>13.223000000000001</c:v>
                </c:pt>
                <c:pt idx="44408">
                  <c:v>13.199</c:v>
                </c:pt>
                <c:pt idx="44409">
                  <c:v>13.183</c:v>
                </c:pt>
                <c:pt idx="44410">
                  <c:v>13.163</c:v>
                </c:pt>
                <c:pt idx="44411">
                  <c:v>13.141999999999999</c:v>
                </c:pt>
                <c:pt idx="44412">
                  <c:v>13.127000000000001</c:v>
                </c:pt>
                <c:pt idx="44413">
                  <c:v>13.113</c:v>
                </c:pt>
                <c:pt idx="44414">
                  <c:v>13.086</c:v>
                </c:pt>
                <c:pt idx="44415">
                  <c:v>13.076000000000001</c:v>
                </c:pt>
                <c:pt idx="44416">
                  <c:v>13.059000000000001</c:v>
                </c:pt>
                <c:pt idx="44417">
                  <c:v>13.040000000000001</c:v>
                </c:pt>
                <c:pt idx="44418">
                  <c:v>13.016999999999999</c:v>
                </c:pt>
                <c:pt idx="44419">
                  <c:v>13.016</c:v>
                </c:pt>
                <c:pt idx="44420">
                  <c:v>12.999000000000001</c:v>
                </c:pt>
                <c:pt idx="44421">
                  <c:v>12.97</c:v>
                </c:pt>
                <c:pt idx="44422">
                  <c:v>12.958</c:v>
                </c:pt>
                <c:pt idx="44423">
                  <c:v>12.922000000000001</c:v>
                </c:pt>
                <c:pt idx="44424">
                  <c:v>12.899000000000001</c:v>
                </c:pt>
                <c:pt idx="44425">
                  <c:v>12.870000000000001</c:v>
                </c:pt>
                <c:pt idx="44426">
                  <c:v>12.845000000000001</c:v>
                </c:pt>
                <c:pt idx="44427">
                  <c:v>12.827999999999999</c:v>
                </c:pt>
                <c:pt idx="44428">
                  <c:v>12.804</c:v>
                </c:pt>
                <c:pt idx="44429">
                  <c:v>12.784000000000001</c:v>
                </c:pt>
                <c:pt idx="44430">
                  <c:v>12.777000000000001</c:v>
                </c:pt>
                <c:pt idx="44431">
                  <c:v>12.759</c:v>
                </c:pt>
                <c:pt idx="44432">
                  <c:v>12.753</c:v>
                </c:pt>
                <c:pt idx="44433">
                  <c:v>12.734999999999999</c:v>
                </c:pt>
                <c:pt idx="44434">
                  <c:v>12.718999999999999</c:v>
                </c:pt>
                <c:pt idx="44435">
                  <c:v>12.702999999999999</c:v>
                </c:pt>
                <c:pt idx="44436">
                  <c:v>12.693</c:v>
                </c:pt>
                <c:pt idx="44437">
                  <c:v>12.684000000000001</c:v>
                </c:pt>
                <c:pt idx="44438">
                  <c:v>12.672000000000001</c:v>
                </c:pt>
                <c:pt idx="44439">
                  <c:v>12.665000000000001</c:v>
                </c:pt>
                <c:pt idx="44440">
                  <c:v>12.656000000000001</c:v>
                </c:pt>
                <c:pt idx="44441">
                  <c:v>12.647</c:v>
                </c:pt>
                <c:pt idx="44442">
                  <c:v>12.625</c:v>
                </c:pt>
                <c:pt idx="44443">
                  <c:v>12.627000000000001</c:v>
                </c:pt>
                <c:pt idx="44444">
                  <c:v>12.617000000000001</c:v>
                </c:pt>
                <c:pt idx="44445">
                  <c:v>12.609</c:v>
                </c:pt>
                <c:pt idx="44446">
                  <c:v>12.596</c:v>
                </c:pt>
                <c:pt idx="44447">
                  <c:v>12.577999999999999</c:v>
                </c:pt>
                <c:pt idx="44448">
                  <c:v>12.571</c:v>
                </c:pt>
                <c:pt idx="44449">
                  <c:v>12.555</c:v>
                </c:pt>
                <c:pt idx="44450">
                  <c:v>12.541</c:v>
                </c:pt>
                <c:pt idx="44451">
                  <c:v>12.536</c:v>
                </c:pt>
                <c:pt idx="44452">
                  <c:v>12.523</c:v>
                </c:pt>
                <c:pt idx="44453">
                  <c:v>12.502000000000001</c:v>
                </c:pt>
                <c:pt idx="44454">
                  <c:v>12.482000000000001</c:v>
                </c:pt>
                <c:pt idx="44455">
                  <c:v>12.46</c:v>
                </c:pt>
                <c:pt idx="44456">
                  <c:v>12.455</c:v>
                </c:pt>
                <c:pt idx="44457">
                  <c:v>12.438000000000001</c:v>
                </c:pt>
                <c:pt idx="44458">
                  <c:v>12.41</c:v>
                </c:pt>
                <c:pt idx="44459">
                  <c:v>12.409000000000001</c:v>
                </c:pt>
                <c:pt idx="44460">
                  <c:v>12.394</c:v>
                </c:pt>
                <c:pt idx="44461">
                  <c:v>12.371</c:v>
                </c:pt>
                <c:pt idx="44462">
                  <c:v>12.356</c:v>
                </c:pt>
                <c:pt idx="44463">
                  <c:v>12.341000000000001</c:v>
                </c:pt>
                <c:pt idx="44464">
                  <c:v>12.329000000000001</c:v>
                </c:pt>
                <c:pt idx="44465">
                  <c:v>12.311999999999999</c:v>
                </c:pt>
                <c:pt idx="44466">
                  <c:v>12.3</c:v>
                </c:pt>
                <c:pt idx="44467">
                  <c:v>12.290000000000001</c:v>
                </c:pt>
                <c:pt idx="44468">
                  <c:v>12.266</c:v>
                </c:pt>
                <c:pt idx="44469">
                  <c:v>12.25</c:v>
                </c:pt>
                <c:pt idx="44470">
                  <c:v>12.227</c:v>
                </c:pt>
                <c:pt idx="44471">
                  <c:v>12.202999999999999</c:v>
                </c:pt>
                <c:pt idx="44472">
                  <c:v>12.185</c:v>
                </c:pt>
                <c:pt idx="44473">
                  <c:v>12.165000000000001</c:v>
                </c:pt>
                <c:pt idx="44474">
                  <c:v>12.147</c:v>
                </c:pt>
                <c:pt idx="44475">
                  <c:v>12.123000000000001</c:v>
                </c:pt>
                <c:pt idx="44476">
                  <c:v>12.107000000000001</c:v>
                </c:pt>
                <c:pt idx="44477">
                  <c:v>12.096</c:v>
                </c:pt>
                <c:pt idx="44478">
                  <c:v>12.088000000000001</c:v>
                </c:pt>
                <c:pt idx="44479">
                  <c:v>12.083</c:v>
                </c:pt>
                <c:pt idx="44480">
                  <c:v>12.071</c:v>
                </c:pt>
                <c:pt idx="44481">
                  <c:v>12.054</c:v>
                </c:pt>
                <c:pt idx="44482">
                  <c:v>12.041</c:v>
                </c:pt>
                <c:pt idx="44483">
                  <c:v>12.027000000000001</c:v>
                </c:pt>
                <c:pt idx="44484">
                  <c:v>12.024000000000001</c:v>
                </c:pt>
                <c:pt idx="44485">
                  <c:v>12.006</c:v>
                </c:pt>
                <c:pt idx="44486">
                  <c:v>11.997</c:v>
                </c:pt>
                <c:pt idx="44487">
                  <c:v>11.995000000000001</c:v>
                </c:pt>
                <c:pt idx="44488">
                  <c:v>11.974</c:v>
                </c:pt>
                <c:pt idx="44489">
                  <c:v>11.979000000000001</c:v>
                </c:pt>
                <c:pt idx="44490">
                  <c:v>11.964</c:v>
                </c:pt>
                <c:pt idx="44491">
                  <c:v>11.959</c:v>
                </c:pt>
                <c:pt idx="44492">
                  <c:v>11.952</c:v>
                </c:pt>
                <c:pt idx="44493">
                  <c:v>11.945</c:v>
                </c:pt>
                <c:pt idx="44494">
                  <c:v>11.938000000000001</c:v>
                </c:pt>
                <c:pt idx="44495">
                  <c:v>11.929</c:v>
                </c:pt>
                <c:pt idx="44496">
                  <c:v>11.928000000000001</c:v>
                </c:pt>
                <c:pt idx="44497">
                  <c:v>11.922000000000001</c:v>
                </c:pt>
                <c:pt idx="44498">
                  <c:v>11.601000000000001</c:v>
                </c:pt>
                <c:pt idx="44499">
                  <c:v>11.282</c:v>
                </c:pt>
                <c:pt idx="44500">
                  <c:v>11.269</c:v>
                </c:pt>
                <c:pt idx="44501">
                  <c:v>11.272</c:v>
                </c:pt>
                <c:pt idx="44502">
                  <c:v>11.274000000000001</c:v>
                </c:pt>
                <c:pt idx="44503">
                  <c:v>11.266999999999999</c:v>
                </c:pt>
                <c:pt idx="44504">
                  <c:v>11.25</c:v>
                </c:pt>
                <c:pt idx="44505">
                  <c:v>11.250999999999999</c:v>
                </c:pt>
                <c:pt idx="44506">
                  <c:v>11.247</c:v>
                </c:pt>
                <c:pt idx="44507">
                  <c:v>11.244</c:v>
                </c:pt>
                <c:pt idx="44508">
                  <c:v>11.249000000000001</c:v>
                </c:pt>
                <c:pt idx="44509">
                  <c:v>11.246</c:v>
                </c:pt>
                <c:pt idx="44510">
                  <c:v>11.257</c:v>
                </c:pt>
                <c:pt idx="44511">
                  <c:v>11.273</c:v>
                </c:pt>
                <c:pt idx="44512">
                  <c:v>11.288</c:v>
                </c:pt>
                <c:pt idx="44513">
                  <c:v>11.295999999999999</c:v>
                </c:pt>
                <c:pt idx="44514">
                  <c:v>11.305</c:v>
                </c:pt>
                <c:pt idx="44515">
                  <c:v>11.314</c:v>
                </c:pt>
                <c:pt idx="44516">
                  <c:v>11.326000000000001</c:v>
                </c:pt>
                <c:pt idx="44517">
                  <c:v>11.343</c:v>
                </c:pt>
                <c:pt idx="44518">
                  <c:v>11.359</c:v>
                </c:pt>
                <c:pt idx="44519">
                  <c:v>11.382</c:v>
                </c:pt>
                <c:pt idx="44520">
                  <c:v>11.397</c:v>
                </c:pt>
                <c:pt idx="44521">
                  <c:v>11.417</c:v>
                </c:pt>
                <c:pt idx="44522">
                  <c:v>11.434000000000001</c:v>
                </c:pt>
                <c:pt idx="44523">
                  <c:v>11.452999999999999</c:v>
                </c:pt>
                <c:pt idx="44524">
                  <c:v>11.475</c:v>
                </c:pt>
                <c:pt idx="44525">
                  <c:v>11.493</c:v>
                </c:pt>
                <c:pt idx="44526">
                  <c:v>11.505000000000001</c:v>
                </c:pt>
                <c:pt idx="44527">
                  <c:v>11.522</c:v>
                </c:pt>
                <c:pt idx="44528">
                  <c:v>11.537000000000001</c:v>
                </c:pt>
                <c:pt idx="44529">
                  <c:v>11.554</c:v>
                </c:pt>
                <c:pt idx="44530">
                  <c:v>11.572000000000001</c:v>
                </c:pt>
                <c:pt idx="44531">
                  <c:v>11.591000000000001</c:v>
                </c:pt>
                <c:pt idx="44532">
                  <c:v>11.612</c:v>
                </c:pt>
                <c:pt idx="44533">
                  <c:v>11.637</c:v>
                </c:pt>
                <c:pt idx="44534">
                  <c:v>11.665000000000001</c:v>
                </c:pt>
                <c:pt idx="44535">
                  <c:v>11.693</c:v>
                </c:pt>
                <c:pt idx="44536">
                  <c:v>11.724</c:v>
                </c:pt>
                <c:pt idx="44537">
                  <c:v>11.763</c:v>
                </c:pt>
                <c:pt idx="44538">
                  <c:v>11.801</c:v>
                </c:pt>
                <c:pt idx="44539">
                  <c:v>11.842000000000001</c:v>
                </c:pt>
                <c:pt idx="44540">
                  <c:v>11.89</c:v>
                </c:pt>
                <c:pt idx="44541">
                  <c:v>11.922000000000001</c:v>
                </c:pt>
                <c:pt idx="44542">
                  <c:v>11.959</c:v>
                </c:pt>
                <c:pt idx="44543">
                  <c:v>12.000999999999999</c:v>
                </c:pt>
                <c:pt idx="44544">
                  <c:v>12.037000000000001</c:v>
                </c:pt>
                <c:pt idx="44545">
                  <c:v>12.073</c:v>
                </c:pt>
                <c:pt idx="44546">
                  <c:v>12.115</c:v>
                </c:pt>
                <c:pt idx="44547">
                  <c:v>12.151</c:v>
                </c:pt>
                <c:pt idx="44548">
                  <c:v>12.188000000000001</c:v>
                </c:pt>
                <c:pt idx="44549">
                  <c:v>12.222</c:v>
                </c:pt>
                <c:pt idx="44550">
                  <c:v>12.246</c:v>
                </c:pt>
                <c:pt idx="44551">
                  <c:v>12.287000000000001</c:v>
                </c:pt>
                <c:pt idx="44552">
                  <c:v>12.317</c:v>
                </c:pt>
                <c:pt idx="44553">
                  <c:v>12.348000000000001</c:v>
                </c:pt>
                <c:pt idx="44554">
                  <c:v>12.383000000000001</c:v>
                </c:pt>
                <c:pt idx="44555">
                  <c:v>12.411</c:v>
                </c:pt>
                <c:pt idx="44556">
                  <c:v>12.443</c:v>
                </c:pt>
                <c:pt idx="44557">
                  <c:v>12.472</c:v>
                </c:pt>
                <c:pt idx="44558">
                  <c:v>12.500999999999999</c:v>
                </c:pt>
                <c:pt idx="44559">
                  <c:v>12.542</c:v>
                </c:pt>
                <c:pt idx="44560">
                  <c:v>12.576000000000001</c:v>
                </c:pt>
                <c:pt idx="44561">
                  <c:v>12.596</c:v>
                </c:pt>
                <c:pt idx="44562">
                  <c:v>12.621</c:v>
                </c:pt>
                <c:pt idx="44563">
                  <c:v>12.654</c:v>
                </c:pt>
                <c:pt idx="44564">
                  <c:v>12.686</c:v>
                </c:pt>
                <c:pt idx="44565">
                  <c:v>12.715</c:v>
                </c:pt>
                <c:pt idx="44566">
                  <c:v>12.745000000000001</c:v>
                </c:pt>
                <c:pt idx="44567">
                  <c:v>12.774000000000001</c:v>
                </c:pt>
                <c:pt idx="44568">
                  <c:v>12.798</c:v>
                </c:pt>
                <c:pt idx="44569">
                  <c:v>12.826000000000001</c:v>
                </c:pt>
                <c:pt idx="44570">
                  <c:v>12.85</c:v>
                </c:pt>
                <c:pt idx="44571">
                  <c:v>12.874000000000001</c:v>
                </c:pt>
                <c:pt idx="44572">
                  <c:v>12.895</c:v>
                </c:pt>
                <c:pt idx="44573">
                  <c:v>12.914</c:v>
                </c:pt>
                <c:pt idx="44574">
                  <c:v>12.936</c:v>
                </c:pt>
                <c:pt idx="44575">
                  <c:v>12.962</c:v>
                </c:pt>
                <c:pt idx="44576">
                  <c:v>12.982000000000001</c:v>
                </c:pt>
                <c:pt idx="44577">
                  <c:v>13.002000000000001</c:v>
                </c:pt>
                <c:pt idx="44578">
                  <c:v>13.027000000000001</c:v>
                </c:pt>
                <c:pt idx="44579">
                  <c:v>14.047000000000001</c:v>
                </c:pt>
                <c:pt idx="44580">
                  <c:v>14.877000000000001</c:v>
                </c:pt>
                <c:pt idx="44581">
                  <c:v>14.028</c:v>
                </c:pt>
                <c:pt idx="44582">
                  <c:v>13.71</c:v>
                </c:pt>
                <c:pt idx="44583">
                  <c:v>13.665000000000001</c:v>
                </c:pt>
                <c:pt idx="44584">
                  <c:v>13.654</c:v>
                </c:pt>
                <c:pt idx="44585">
                  <c:v>13.633000000000001</c:v>
                </c:pt>
                <c:pt idx="44586">
                  <c:v>13.618</c:v>
                </c:pt>
                <c:pt idx="44587">
                  <c:v>13.609</c:v>
                </c:pt>
                <c:pt idx="44588">
                  <c:v>13.595000000000001</c:v>
                </c:pt>
                <c:pt idx="44589">
                  <c:v>13.581</c:v>
                </c:pt>
                <c:pt idx="44590">
                  <c:v>13.57</c:v>
                </c:pt>
                <c:pt idx="44591">
                  <c:v>13.563000000000001</c:v>
                </c:pt>
                <c:pt idx="44592">
                  <c:v>13.545</c:v>
                </c:pt>
                <c:pt idx="44593">
                  <c:v>13.534000000000001</c:v>
                </c:pt>
                <c:pt idx="44594">
                  <c:v>13.531000000000001</c:v>
                </c:pt>
                <c:pt idx="44595">
                  <c:v>13.516999999999999</c:v>
                </c:pt>
                <c:pt idx="44596">
                  <c:v>13.499000000000001</c:v>
                </c:pt>
                <c:pt idx="44597">
                  <c:v>13.491</c:v>
                </c:pt>
                <c:pt idx="44598">
                  <c:v>13.484999999999999</c:v>
                </c:pt>
                <c:pt idx="44599">
                  <c:v>13.477</c:v>
                </c:pt>
                <c:pt idx="44600">
                  <c:v>13.468999999999999</c:v>
                </c:pt>
                <c:pt idx="44601">
                  <c:v>13.452</c:v>
                </c:pt>
                <c:pt idx="44602">
                  <c:v>13.451000000000001</c:v>
                </c:pt>
                <c:pt idx="44603">
                  <c:v>13.450000000000001</c:v>
                </c:pt>
                <c:pt idx="44604">
                  <c:v>13.457000000000001</c:v>
                </c:pt>
                <c:pt idx="44605">
                  <c:v>13.46</c:v>
                </c:pt>
                <c:pt idx="44606">
                  <c:v>13.468999999999999</c:v>
                </c:pt>
                <c:pt idx="44607">
                  <c:v>13.479000000000001</c:v>
                </c:pt>
                <c:pt idx="44608">
                  <c:v>13.488</c:v>
                </c:pt>
                <c:pt idx="44609">
                  <c:v>13.496</c:v>
                </c:pt>
                <c:pt idx="44610">
                  <c:v>13.515000000000001</c:v>
                </c:pt>
                <c:pt idx="44611">
                  <c:v>13.540000000000001</c:v>
                </c:pt>
                <c:pt idx="44612">
                  <c:v>13.554</c:v>
                </c:pt>
                <c:pt idx="44613">
                  <c:v>13.57</c:v>
                </c:pt>
                <c:pt idx="44614">
                  <c:v>13.582000000000001</c:v>
                </c:pt>
                <c:pt idx="44615">
                  <c:v>13.593999999999999</c:v>
                </c:pt>
                <c:pt idx="44616">
                  <c:v>13.596</c:v>
                </c:pt>
                <c:pt idx="44617">
                  <c:v>13.597</c:v>
                </c:pt>
                <c:pt idx="44618">
                  <c:v>13.606</c:v>
                </c:pt>
                <c:pt idx="44619">
                  <c:v>13.599</c:v>
                </c:pt>
                <c:pt idx="44620">
                  <c:v>13.599</c:v>
                </c:pt>
                <c:pt idx="44621">
                  <c:v>13.588000000000001</c:v>
                </c:pt>
                <c:pt idx="44622">
                  <c:v>13.587</c:v>
                </c:pt>
                <c:pt idx="44623">
                  <c:v>13.576000000000001</c:v>
                </c:pt>
                <c:pt idx="44624">
                  <c:v>13.553000000000001</c:v>
                </c:pt>
                <c:pt idx="44625">
                  <c:v>13.530000000000001</c:v>
                </c:pt>
                <c:pt idx="44626">
                  <c:v>13.522</c:v>
                </c:pt>
                <c:pt idx="44627">
                  <c:v>13.492000000000001</c:v>
                </c:pt>
                <c:pt idx="44628">
                  <c:v>13.476000000000001</c:v>
                </c:pt>
                <c:pt idx="44629">
                  <c:v>13.455</c:v>
                </c:pt>
                <c:pt idx="44630">
                  <c:v>13.44</c:v>
                </c:pt>
                <c:pt idx="44631">
                  <c:v>13.433</c:v>
                </c:pt>
                <c:pt idx="44632">
                  <c:v>13.411</c:v>
                </c:pt>
                <c:pt idx="44633">
                  <c:v>13.398</c:v>
                </c:pt>
                <c:pt idx="44634">
                  <c:v>13.382</c:v>
                </c:pt>
                <c:pt idx="44635">
                  <c:v>13.363</c:v>
                </c:pt>
                <c:pt idx="44636">
                  <c:v>13.355</c:v>
                </c:pt>
                <c:pt idx="44637">
                  <c:v>13.331</c:v>
                </c:pt>
                <c:pt idx="44638">
                  <c:v>13.32</c:v>
                </c:pt>
                <c:pt idx="44639">
                  <c:v>13.308</c:v>
                </c:pt>
                <c:pt idx="44640">
                  <c:v>13.292</c:v>
                </c:pt>
                <c:pt idx="44641">
                  <c:v>13.265000000000001</c:v>
                </c:pt>
                <c:pt idx="44642">
                  <c:v>13.24</c:v>
                </c:pt>
                <c:pt idx="44643">
                  <c:v>13.216000000000001</c:v>
                </c:pt>
                <c:pt idx="44644">
                  <c:v>13.17</c:v>
                </c:pt>
                <c:pt idx="44645">
                  <c:v>13.123000000000001</c:v>
                </c:pt>
                <c:pt idx="44646">
                  <c:v>13.056000000000001</c:v>
                </c:pt>
                <c:pt idx="44647">
                  <c:v>12.965</c:v>
                </c:pt>
                <c:pt idx="44648">
                  <c:v>12.861000000000001</c:v>
                </c:pt>
                <c:pt idx="44649">
                  <c:v>12.737</c:v>
                </c:pt>
                <c:pt idx="44650">
                  <c:v>12.614000000000001</c:v>
                </c:pt>
                <c:pt idx="44651">
                  <c:v>12.479000000000001</c:v>
                </c:pt>
                <c:pt idx="44652">
                  <c:v>12.324</c:v>
                </c:pt>
                <c:pt idx="44653">
                  <c:v>12.145</c:v>
                </c:pt>
                <c:pt idx="44654">
                  <c:v>11.952999999999999</c:v>
                </c:pt>
                <c:pt idx="44655">
                  <c:v>11.768000000000001</c:v>
                </c:pt>
                <c:pt idx="44656">
                  <c:v>11.595000000000001</c:v>
                </c:pt>
                <c:pt idx="44657">
                  <c:v>11.401</c:v>
                </c:pt>
                <c:pt idx="44658">
                  <c:v>11.175000000000001</c:v>
                </c:pt>
                <c:pt idx="44659">
                  <c:v>10.883000000000001</c:v>
                </c:pt>
                <c:pt idx="44660">
                  <c:v>10.513</c:v>
                </c:pt>
                <c:pt idx="44661">
                  <c:v>10.113</c:v>
                </c:pt>
                <c:pt idx="44662">
                  <c:v>9.6270000000000007</c:v>
                </c:pt>
                <c:pt idx="44663">
                  <c:v>5.4580000000000002</c:v>
                </c:pt>
                <c:pt idx="44664">
                  <c:v>1.0210000000000001</c:v>
                </c:pt>
                <c:pt idx="44665">
                  <c:v>1.02</c:v>
                </c:pt>
                <c:pt idx="44666">
                  <c:v>1.02</c:v>
                </c:pt>
                <c:pt idx="44667">
                  <c:v>1.02</c:v>
                </c:pt>
                <c:pt idx="44668">
                  <c:v>1.02</c:v>
                </c:pt>
                <c:pt idx="44669">
                  <c:v>1.02</c:v>
                </c:pt>
                <c:pt idx="44670">
                  <c:v>1.0210000000000001</c:v>
                </c:pt>
                <c:pt idx="44671">
                  <c:v>1.02</c:v>
                </c:pt>
                <c:pt idx="44672">
                  <c:v>1.02</c:v>
                </c:pt>
                <c:pt idx="44673">
                  <c:v>1.02</c:v>
                </c:pt>
                <c:pt idx="44674">
                  <c:v>1.0210000000000001</c:v>
                </c:pt>
                <c:pt idx="44675">
                  <c:v>1.02</c:v>
                </c:pt>
                <c:pt idx="44676">
                  <c:v>1.02</c:v>
                </c:pt>
                <c:pt idx="44677">
                  <c:v>1.0190000000000001</c:v>
                </c:pt>
                <c:pt idx="44678">
                  <c:v>1.0190000000000001</c:v>
                </c:pt>
                <c:pt idx="44679">
                  <c:v>1.02</c:v>
                </c:pt>
                <c:pt idx="44680">
                  <c:v>1.0190000000000001</c:v>
                </c:pt>
                <c:pt idx="44681">
                  <c:v>1.02</c:v>
                </c:pt>
                <c:pt idx="44682">
                  <c:v>1.018</c:v>
                </c:pt>
                <c:pt idx="44683">
                  <c:v>1.02</c:v>
                </c:pt>
                <c:pt idx="44684">
                  <c:v>1.02</c:v>
                </c:pt>
                <c:pt idx="44685">
                  <c:v>1.0190000000000001</c:v>
                </c:pt>
                <c:pt idx="44686">
                  <c:v>1.02</c:v>
                </c:pt>
                <c:pt idx="44687">
                  <c:v>1.0210000000000001</c:v>
                </c:pt>
                <c:pt idx="44688">
                  <c:v>1.0210000000000001</c:v>
                </c:pt>
                <c:pt idx="44689">
                  <c:v>1.0210000000000001</c:v>
                </c:pt>
                <c:pt idx="44690">
                  <c:v>1.0210000000000001</c:v>
                </c:pt>
                <c:pt idx="44691">
                  <c:v>1.0210000000000001</c:v>
                </c:pt>
                <c:pt idx="44692">
                  <c:v>1.0210000000000001</c:v>
                </c:pt>
                <c:pt idx="44693">
                  <c:v>1.0210000000000001</c:v>
                </c:pt>
                <c:pt idx="44694">
                  <c:v>1.02</c:v>
                </c:pt>
                <c:pt idx="44695">
                  <c:v>1.02</c:v>
                </c:pt>
                <c:pt idx="44696">
                  <c:v>1.0190000000000001</c:v>
                </c:pt>
                <c:pt idx="44697">
                  <c:v>1.0190000000000001</c:v>
                </c:pt>
                <c:pt idx="44698">
                  <c:v>1.02</c:v>
                </c:pt>
                <c:pt idx="44699">
                  <c:v>1.02</c:v>
                </c:pt>
                <c:pt idx="44700">
                  <c:v>1.0210000000000001</c:v>
                </c:pt>
                <c:pt idx="44701">
                  <c:v>1.0190000000000001</c:v>
                </c:pt>
                <c:pt idx="44702">
                  <c:v>1.0170000000000001</c:v>
                </c:pt>
                <c:pt idx="44703">
                  <c:v>1.016</c:v>
                </c:pt>
                <c:pt idx="44704">
                  <c:v>1.016</c:v>
                </c:pt>
                <c:pt idx="44705">
                  <c:v>1.018</c:v>
                </c:pt>
                <c:pt idx="44706">
                  <c:v>1.018</c:v>
                </c:pt>
                <c:pt idx="44707">
                  <c:v>1.018</c:v>
                </c:pt>
                <c:pt idx="44708">
                  <c:v>1.018</c:v>
                </c:pt>
                <c:pt idx="44709">
                  <c:v>1.0190000000000001</c:v>
                </c:pt>
                <c:pt idx="44710">
                  <c:v>1.0190000000000001</c:v>
                </c:pt>
                <c:pt idx="44711">
                  <c:v>1.0190000000000001</c:v>
                </c:pt>
                <c:pt idx="44712">
                  <c:v>1.0190000000000001</c:v>
                </c:pt>
                <c:pt idx="44713">
                  <c:v>1.0190000000000001</c:v>
                </c:pt>
                <c:pt idx="44714">
                  <c:v>1.02</c:v>
                </c:pt>
                <c:pt idx="44715">
                  <c:v>1.02</c:v>
                </c:pt>
                <c:pt idx="44716">
                  <c:v>1.0190000000000001</c:v>
                </c:pt>
                <c:pt idx="44717">
                  <c:v>1.02</c:v>
                </c:pt>
                <c:pt idx="44718">
                  <c:v>1.022</c:v>
                </c:pt>
                <c:pt idx="44719">
                  <c:v>1.022</c:v>
                </c:pt>
                <c:pt idx="44720">
                  <c:v>1.0210000000000001</c:v>
                </c:pt>
                <c:pt idx="44721">
                  <c:v>1.02</c:v>
                </c:pt>
                <c:pt idx="44722">
                  <c:v>1.0190000000000001</c:v>
                </c:pt>
                <c:pt idx="44723">
                  <c:v>1.02</c:v>
                </c:pt>
                <c:pt idx="44724">
                  <c:v>1.02</c:v>
                </c:pt>
                <c:pt idx="44725">
                  <c:v>1.0210000000000001</c:v>
                </c:pt>
                <c:pt idx="44726">
                  <c:v>1.0210000000000001</c:v>
                </c:pt>
                <c:pt idx="44727">
                  <c:v>1.022</c:v>
                </c:pt>
                <c:pt idx="44728">
                  <c:v>1.02</c:v>
                </c:pt>
                <c:pt idx="44729">
                  <c:v>1.02</c:v>
                </c:pt>
                <c:pt idx="44730">
                  <c:v>1.02</c:v>
                </c:pt>
                <c:pt idx="44731">
                  <c:v>1.02</c:v>
                </c:pt>
                <c:pt idx="44732">
                  <c:v>1.022</c:v>
                </c:pt>
                <c:pt idx="44733">
                  <c:v>1.0210000000000001</c:v>
                </c:pt>
                <c:pt idx="44734">
                  <c:v>1.02</c:v>
                </c:pt>
                <c:pt idx="44735">
                  <c:v>1.018</c:v>
                </c:pt>
                <c:pt idx="44736">
                  <c:v>1.0190000000000001</c:v>
                </c:pt>
                <c:pt idx="44737">
                  <c:v>1.02</c:v>
                </c:pt>
                <c:pt idx="44738">
                  <c:v>1.0210000000000001</c:v>
                </c:pt>
                <c:pt idx="44739">
                  <c:v>1.0210000000000001</c:v>
                </c:pt>
                <c:pt idx="44740">
                  <c:v>1.02</c:v>
                </c:pt>
                <c:pt idx="44741">
                  <c:v>1.0190000000000001</c:v>
                </c:pt>
                <c:pt idx="44742">
                  <c:v>1.02</c:v>
                </c:pt>
                <c:pt idx="44743">
                  <c:v>1.02</c:v>
                </c:pt>
                <c:pt idx="44744">
                  <c:v>1.0210000000000001</c:v>
                </c:pt>
                <c:pt idx="44745">
                  <c:v>1.0210000000000001</c:v>
                </c:pt>
                <c:pt idx="44746">
                  <c:v>1.02</c:v>
                </c:pt>
                <c:pt idx="44747">
                  <c:v>1.0190000000000001</c:v>
                </c:pt>
                <c:pt idx="44748">
                  <c:v>1.0190000000000001</c:v>
                </c:pt>
                <c:pt idx="44749">
                  <c:v>1.02</c:v>
                </c:pt>
                <c:pt idx="44750">
                  <c:v>1.0210000000000001</c:v>
                </c:pt>
                <c:pt idx="44751">
                  <c:v>1.02</c:v>
                </c:pt>
                <c:pt idx="44752">
                  <c:v>1.0210000000000001</c:v>
                </c:pt>
                <c:pt idx="44753">
                  <c:v>1.0210000000000001</c:v>
                </c:pt>
                <c:pt idx="44754">
                  <c:v>1.0210000000000001</c:v>
                </c:pt>
                <c:pt idx="44755">
                  <c:v>1.0210000000000001</c:v>
                </c:pt>
                <c:pt idx="44756">
                  <c:v>1.02</c:v>
                </c:pt>
                <c:pt idx="44757">
                  <c:v>1.02</c:v>
                </c:pt>
                <c:pt idx="44758">
                  <c:v>1.02</c:v>
                </c:pt>
                <c:pt idx="44759">
                  <c:v>1.02</c:v>
                </c:pt>
                <c:pt idx="44760">
                  <c:v>1.02</c:v>
                </c:pt>
                <c:pt idx="44761">
                  <c:v>1.02</c:v>
                </c:pt>
                <c:pt idx="44762">
                  <c:v>1.02</c:v>
                </c:pt>
                <c:pt idx="44763">
                  <c:v>1.02</c:v>
                </c:pt>
                <c:pt idx="44764">
                  <c:v>1.02</c:v>
                </c:pt>
                <c:pt idx="44765">
                  <c:v>1.02</c:v>
                </c:pt>
                <c:pt idx="44766">
                  <c:v>1.0190000000000001</c:v>
                </c:pt>
                <c:pt idx="44767">
                  <c:v>1.0190000000000001</c:v>
                </c:pt>
                <c:pt idx="44768">
                  <c:v>1.02</c:v>
                </c:pt>
                <c:pt idx="44769">
                  <c:v>1.02</c:v>
                </c:pt>
                <c:pt idx="44770">
                  <c:v>1.0190000000000001</c:v>
                </c:pt>
                <c:pt idx="44771">
                  <c:v>1.0190000000000001</c:v>
                </c:pt>
                <c:pt idx="44772">
                  <c:v>1.0210000000000001</c:v>
                </c:pt>
                <c:pt idx="44773">
                  <c:v>1.0210000000000001</c:v>
                </c:pt>
                <c:pt idx="44774">
                  <c:v>1.0190000000000001</c:v>
                </c:pt>
                <c:pt idx="44775">
                  <c:v>1.02</c:v>
                </c:pt>
                <c:pt idx="44776">
                  <c:v>1.0190000000000001</c:v>
                </c:pt>
                <c:pt idx="44777">
                  <c:v>1.0190000000000001</c:v>
                </c:pt>
                <c:pt idx="44778">
                  <c:v>1.02</c:v>
                </c:pt>
                <c:pt idx="44779">
                  <c:v>1.0210000000000001</c:v>
                </c:pt>
                <c:pt idx="44780">
                  <c:v>1.0210000000000001</c:v>
                </c:pt>
                <c:pt idx="44781">
                  <c:v>1.02</c:v>
                </c:pt>
                <c:pt idx="44782">
                  <c:v>1.0210000000000001</c:v>
                </c:pt>
                <c:pt idx="44783">
                  <c:v>1.0230000000000001</c:v>
                </c:pt>
                <c:pt idx="44784">
                  <c:v>1.022</c:v>
                </c:pt>
                <c:pt idx="44785">
                  <c:v>1.0210000000000001</c:v>
                </c:pt>
                <c:pt idx="44786">
                  <c:v>1.0210000000000001</c:v>
                </c:pt>
                <c:pt idx="44787">
                  <c:v>1.0210000000000001</c:v>
                </c:pt>
                <c:pt idx="44788">
                  <c:v>1.0210000000000001</c:v>
                </c:pt>
                <c:pt idx="44789">
                  <c:v>1.02</c:v>
                </c:pt>
                <c:pt idx="44790">
                  <c:v>1.02</c:v>
                </c:pt>
                <c:pt idx="44791">
                  <c:v>1.0210000000000001</c:v>
                </c:pt>
                <c:pt idx="44792">
                  <c:v>1.0210000000000001</c:v>
                </c:pt>
                <c:pt idx="44793">
                  <c:v>1.0210000000000001</c:v>
                </c:pt>
                <c:pt idx="44794">
                  <c:v>1.0190000000000001</c:v>
                </c:pt>
                <c:pt idx="44795">
                  <c:v>1.018</c:v>
                </c:pt>
                <c:pt idx="44796">
                  <c:v>1.016</c:v>
                </c:pt>
                <c:pt idx="44797">
                  <c:v>1.0170000000000001</c:v>
                </c:pt>
                <c:pt idx="44798">
                  <c:v>1.018</c:v>
                </c:pt>
                <c:pt idx="44799">
                  <c:v>1.02</c:v>
                </c:pt>
                <c:pt idx="44800">
                  <c:v>1.02</c:v>
                </c:pt>
                <c:pt idx="44801">
                  <c:v>1.022</c:v>
                </c:pt>
                <c:pt idx="44802">
                  <c:v>1.0210000000000001</c:v>
                </c:pt>
                <c:pt idx="44803">
                  <c:v>1.02</c:v>
                </c:pt>
                <c:pt idx="44804">
                  <c:v>1.02</c:v>
                </c:pt>
                <c:pt idx="44805">
                  <c:v>1.02</c:v>
                </c:pt>
                <c:pt idx="44806">
                  <c:v>1.0210000000000001</c:v>
                </c:pt>
                <c:pt idx="44807">
                  <c:v>1.022</c:v>
                </c:pt>
                <c:pt idx="44808">
                  <c:v>1.0230000000000001</c:v>
                </c:pt>
                <c:pt idx="44809">
                  <c:v>1.022</c:v>
                </c:pt>
                <c:pt idx="44810">
                  <c:v>1.022</c:v>
                </c:pt>
                <c:pt idx="44811">
                  <c:v>1.0210000000000001</c:v>
                </c:pt>
                <c:pt idx="44812">
                  <c:v>1.0190000000000001</c:v>
                </c:pt>
                <c:pt idx="44813">
                  <c:v>1.02</c:v>
                </c:pt>
                <c:pt idx="44814">
                  <c:v>1.0190000000000001</c:v>
                </c:pt>
                <c:pt idx="44815">
                  <c:v>1.02</c:v>
                </c:pt>
                <c:pt idx="44816">
                  <c:v>1.0190000000000001</c:v>
                </c:pt>
                <c:pt idx="44817">
                  <c:v>1.018</c:v>
                </c:pt>
                <c:pt idx="44818">
                  <c:v>1.0170000000000001</c:v>
                </c:pt>
                <c:pt idx="44819">
                  <c:v>1.0170000000000001</c:v>
                </c:pt>
                <c:pt idx="44820">
                  <c:v>1.018</c:v>
                </c:pt>
                <c:pt idx="44821">
                  <c:v>1.018</c:v>
                </c:pt>
                <c:pt idx="44822">
                  <c:v>1.0170000000000001</c:v>
                </c:pt>
                <c:pt idx="44823">
                  <c:v>1.0170000000000001</c:v>
                </c:pt>
                <c:pt idx="44824">
                  <c:v>1.018</c:v>
                </c:pt>
                <c:pt idx="44825">
                  <c:v>1.0190000000000001</c:v>
                </c:pt>
                <c:pt idx="44826">
                  <c:v>1.0190000000000001</c:v>
                </c:pt>
                <c:pt idx="44827">
                  <c:v>1.0190000000000001</c:v>
                </c:pt>
                <c:pt idx="44828">
                  <c:v>1.0190000000000001</c:v>
                </c:pt>
                <c:pt idx="44829">
                  <c:v>1.0190000000000001</c:v>
                </c:pt>
                <c:pt idx="44830">
                  <c:v>1.0190000000000001</c:v>
                </c:pt>
                <c:pt idx="44831">
                  <c:v>1.0170000000000001</c:v>
                </c:pt>
                <c:pt idx="44832">
                  <c:v>1.0170000000000001</c:v>
                </c:pt>
                <c:pt idx="44833">
                  <c:v>1.0170000000000001</c:v>
                </c:pt>
                <c:pt idx="44834">
                  <c:v>1.018</c:v>
                </c:pt>
                <c:pt idx="44835">
                  <c:v>1.018</c:v>
                </c:pt>
                <c:pt idx="44836">
                  <c:v>1.018</c:v>
                </c:pt>
                <c:pt idx="44837">
                  <c:v>1.018</c:v>
                </c:pt>
                <c:pt idx="44838">
                  <c:v>1.018</c:v>
                </c:pt>
                <c:pt idx="44839">
                  <c:v>1.018</c:v>
                </c:pt>
                <c:pt idx="44840">
                  <c:v>1.0190000000000001</c:v>
                </c:pt>
                <c:pt idx="44841">
                  <c:v>1.018</c:v>
                </c:pt>
                <c:pt idx="44842">
                  <c:v>1.0170000000000001</c:v>
                </c:pt>
                <c:pt idx="44843">
                  <c:v>1.0170000000000001</c:v>
                </c:pt>
                <c:pt idx="44844">
                  <c:v>1.0170000000000001</c:v>
                </c:pt>
                <c:pt idx="44845">
                  <c:v>1.0190000000000001</c:v>
                </c:pt>
                <c:pt idx="44846">
                  <c:v>1.02</c:v>
                </c:pt>
                <c:pt idx="44847">
                  <c:v>1.02</c:v>
                </c:pt>
                <c:pt idx="44848">
                  <c:v>1.02</c:v>
                </c:pt>
                <c:pt idx="44849">
                  <c:v>1.0190000000000001</c:v>
                </c:pt>
                <c:pt idx="44850">
                  <c:v>1.0190000000000001</c:v>
                </c:pt>
                <c:pt idx="44851">
                  <c:v>1.0190000000000001</c:v>
                </c:pt>
                <c:pt idx="44852">
                  <c:v>1.018</c:v>
                </c:pt>
                <c:pt idx="44853">
                  <c:v>1.0170000000000001</c:v>
                </c:pt>
                <c:pt idx="44854">
                  <c:v>1.0170000000000001</c:v>
                </c:pt>
                <c:pt idx="44855">
                  <c:v>1.016</c:v>
                </c:pt>
                <c:pt idx="44856">
                  <c:v>1.016</c:v>
                </c:pt>
                <c:pt idx="44857">
                  <c:v>1.018</c:v>
                </c:pt>
                <c:pt idx="44858">
                  <c:v>1.0170000000000001</c:v>
                </c:pt>
                <c:pt idx="44859">
                  <c:v>1.0190000000000001</c:v>
                </c:pt>
                <c:pt idx="44860">
                  <c:v>1.0190000000000001</c:v>
                </c:pt>
                <c:pt idx="44861">
                  <c:v>1.0190000000000001</c:v>
                </c:pt>
                <c:pt idx="44862">
                  <c:v>1.018</c:v>
                </c:pt>
                <c:pt idx="44863">
                  <c:v>1.018</c:v>
                </c:pt>
                <c:pt idx="44864">
                  <c:v>1.018</c:v>
                </c:pt>
                <c:pt idx="44865">
                  <c:v>1.018</c:v>
                </c:pt>
                <c:pt idx="44866">
                  <c:v>1.0170000000000001</c:v>
                </c:pt>
                <c:pt idx="44867">
                  <c:v>1.016</c:v>
                </c:pt>
                <c:pt idx="44868">
                  <c:v>1.0170000000000001</c:v>
                </c:pt>
                <c:pt idx="44869">
                  <c:v>1.018</c:v>
                </c:pt>
                <c:pt idx="44870">
                  <c:v>1.018</c:v>
                </c:pt>
                <c:pt idx="44871">
                  <c:v>1.018</c:v>
                </c:pt>
                <c:pt idx="44872">
                  <c:v>1.016</c:v>
                </c:pt>
                <c:pt idx="44873">
                  <c:v>1.018</c:v>
                </c:pt>
                <c:pt idx="44874">
                  <c:v>1.018</c:v>
                </c:pt>
                <c:pt idx="44875">
                  <c:v>1.0170000000000001</c:v>
                </c:pt>
                <c:pt idx="44876">
                  <c:v>1.016</c:v>
                </c:pt>
                <c:pt idx="44877">
                  <c:v>1.0170000000000001</c:v>
                </c:pt>
                <c:pt idx="44878">
                  <c:v>1.0190000000000001</c:v>
                </c:pt>
                <c:pt idx="44879">
                  <c:v>1.02</c:v>
                </c:pt>
                <c:pt idx="44880">
                  <c:v>1.0190000000000001</c:v>
                </c:pt>
                <c:pt idx="44881">
                  <c:v>1.0210000000000001</c:v>
                </c:pt>
                <c:pt idx="44882">
                  <c:v>1.0210000000000001</c:v>
                </c:pt>
                <c:pt idx="44883">
                  <c:v>1.0190000000000001</c:v>
                </c:pt>
                <c:pt idx="44884">
                  <c:v>1.0190000000000001</c:v>
                </c:pt>
                <c:pt idx="44885">
                  <c:v>1.018</c:v>
                </c:pt>
                <c:pt idx="44886">
                  <c:v>1.018</c:v>
                </c:pt>
                <c:pt idx="44887">
                  <c:v>1.018</c:v>
                </c:pt>
                <c:pt idx="44888">
                  <c:v>1.0170000000000001</c:v>
                </c:pt>
                <c:pt idx="44889">
                  <c:v>1.0170000000000001</c:v>
                </c:pt>
                <c:pt idx="44890">
                  <c:v>1.016</c:v>
                </c:pt>
                <c:pt idx="44891">
                  <c:v>1.0170000000000001</c:v>
                </c:pt>
                <c:pt idx="44892">
                  <c:v>1.018</c:v>
                </c:pt>
                <c:pt idx="44893">
                  <c:v>1.0170000000000001</c:v>
                </c:pt>
                <c:pt idx="44894">
                  <c:v>1.018</c:v>
                </c:pt>
                <c:pt idx="44895">
                  <c:v>1.0190000000000001</c:v>
                </c:pt>
                <c:pt idx="44896">
                  <c:v>1.018</c:v>
                </c:pt>
                <c:pt idx="44897">
                  <c:v>1.018</c:v>
                </c:pt>
                <c:pt idx="44898">
                  <c:v>1.018</c:v>
                </c:pt>
                <c:pt idx="44899">
                  <c:v>1.0190000000000001</c:v>
                </c:pt>
                <c:pt idx="44900">
                  <c:v>1.0190000000000001</c:v>
                </c:pt>
                <c:pt idx="44901">
                  <c:v>1.018</c:v>
                </c:pt>
                <c:pt idx="44902">
                  <c:v>1.018</c:v>
                </c:pt>
                <c:pt idx="44903">
                  <c:v>1.018</c:v>
                </c:pt>
                <c:pt idx="44904">
                  <c:v>1.0190000000000001</c:v>
                </c:pt>
                <c:pt idx="44905">
                  <c:v>1.0190000000000001</c:v>
                </c:pt>
                <c:pt idx="44906">
                  <c:v>1.02</c:v>
                </c:pt>
                <c:pt idx="44907">
                  <c:v>1.0190000000000001</c:v>
                </c:pt>
                <c:pt idx="44908">
                  <c:v>1.0190000000000001</c:v>
                </c:pt>
                <c:pt idx="44909">
                  <c:v>1.02</c:v>
                </c:pt>
                <c:pt idx="44910">
                  <c:v>1.02</c:v>
                </c:pt>
                <c:pt idx="44911">
                  <c:v>1.0210000000000001</c:v>
                </c:pt>
                <c:pt idx="44912">
                  <c:v>1.0190000000000001</c:v>
                </c:pt>
                <c:pt idx="44913">
                  <c:v>1.0190000000000001</c:v>
                </c:pt>
                <c:pt idx="44914">
                  <c:v>1.0170000000000001</c:v>
                </c:pt>
                <c:pt idx="44915">
                  <c:v>1.02</c:v>
                </c:pt>
                <c:pt idx="44916">
                  <c:v>1.018</c:v>
                </c:pt>
                <c:pt idx="44917">
                  <c:v>1.018</c:v>
                </c:pt>
                <c:pt idx="44918">
                  <c:v>1.0190000000000001</c:v>
                </c:pt>
                <c:pt idx="44919">
                  <c:v>1.0190000000000001</c:v>
                </c:pt>
                <c:pt idx="44920">
                  <c:v>1.0170000000000001</c:v>
                </c:pt>
                <c:pt idx="44921">
                  <c:v>1.0170000000000001</c:v>
                </c:pt>
                <c:pt idx="44922">
                  <c:v>1.018</c:v>
                </c:pt>
                <c:pt idx="44923">
                  <c:v>1.018</c:v>
                </c:pt>
                <c:pt idx="44924">
                  <c:v>1.02</c:v>
                </c:pt>
                <c:pt idx="44925">
                  <c:v>1.0210000000000001</c:v>
                </c:pt>
                <c:pt idx="44926">
                  <c:v>1.02</c:v>
                </c:pt>
                <c:pt idx="44927">
                  <c:v>1.0190000000000001</c:v>
                </c:pt>
                <c:pt idx="44928">
                  <c:v>1.018</c:v>
                </c:pt>
                <c:pt idx="44929">
                  <c:v>1.0170000000000001</c:v>
                </c:pt>
                <c:pt idx="44930">
                  <c:v>1.0170000000000001</c:v>
                </c:pt>
                <c:pt idx="44931">
                  <c:v>1.0170000000000001</c:v>
                </c:pt>
                <c:pt idx="44932">
                  <c:v>1.018</c:v>
                </c:pt>
                <c:pt idx="44933">
                  <c:v>1.016</c:v>
                </c:pt>
                <c:pt idx="44934">
                  <c:v>1.016</c:v>
                </c:pt>
                <c:pt idx="44935">
                  <c:v>1.018</c:v>
                </c:pt>
                <c:pt idx="44936">
                  <c:v>1.0190000000000001</c:v>
                </c:pt>
                <c:pt idx="44937">
                  <c:v>1.02</c:v>
                </c:pt>
                <c:pt idx="44938">
                  <c:v>1.02</c:v>
                </c:pt>
                <c:pt idx="44939">
                  <c:v>1.0210000000000001</c:v>
                </c:pt>
                <c:pt idx="44940">
                  <c:v>1.0190000000000001</c:v>
                </c:pt>
                <c:pt idx="44941">
                  <c:v>1.018</c:v>
                </c:pt>
                <c:pt idx="44942">
                  <c:v>1.018</c:v>
                </c:pt>
                <c:pt idx="44943">
                  <c:v>1.0170000000000001</c:v>
                </c:pt>
                <c:pt idx="44944">
                  <c:v>1.0150000000000001</c:v>
                </c:pt>
                <c:pt idx="44945">
                  <c:v>1.018</c:v>
                </c:pt>
                <c:pt idx="44946">
                  <c:v>1.018</c:v>
                </c:pt>
                <c:pt idx="44947">
                  <c:v>1.0170000000000001</c:v>
                </c:pt>
                <c:pt idx="44948">
                  <c:v>1.0170000000000001</c:v>
                </c:pt>
                <c:pt idx="44949">
                  <c:v>1.0170000000000001</c:v>
                </c:pt>
                <c:pt idx="44950">
                  <c:v>1.0170000000000001</c:v>
                </c:pt>
                <c:pt idx="44951">
                  <c:v>1.018</c:v>
                </c:pt>
                <c:pt idx="44952">
                  <c:v>1.018</c:v>
                </c:pt>
                <c:pt idx="44953">
                  <c:v>1.018</c:v>
                </c:pt>
                <c:pt idx="44954">
                  <c:v>1.0190000000000001</c:v>
                </c:pt>
                <c:pt idx="44955">
                  <c:v>1.018</c:v>
                </c:pt>
                <c:pt idx="44956">
                  <c:v>1.018</c:v>
                </c:pt>
                <c:pt idx="44957">
                  <c:v>1.0170000000000001</c:v>
                </c:pt>
                <c:pt idx="44958">
                  <c:v>1.0170000000000001</c:v>
                </c:pt>
                <c:pt idx="44959">
                  <c:v>1.018</c:v>
                </c:pt>
                <c:pt idx="44960">
                  <c:v>1.0170000000000001</c:v>
                </c:pt>
                <c:pt idx="44961">
                  <c:v>1.0170000000000001</c:v>
                </c:pt>
                <c:pt idx="44962">
                  <c:v>1.018</c:v>
                </c:pt>
                <c:pt idx="44963">
                  <c:v>1.018</c:v>
                </c:pt>
                <c:pt idx="44964">
                  <c:v>1.0170000000000001</c:v>
                </c:pt>
                <c:pt idx="44965">
                  <c:v>1.016</c:v>
                </c:pt>
                <c:pt idx="44966">
                  <c:v>1.0170000000000001</c:v>
                </c:pt>
                <c:pt idx="44967">
                  <c:v>1.0150000000000001</c:v>
                </c:pt>
                <c:pt idx="44968">
                  <c:v>1.016</c:v>
                </c:pt>
                <c:pt idx="44969">
                  <c:v>1.016</c:v>
                </c:pt>
                <c:pt idx="44970">
                  <c:v>1.0170000000000001</c:v>
                </c:pt>
                <c:pt idx="44971">
                  <c:v>1.0170000000000001</c:v>
                </c:pt>
                <c:pt idx="44972">
                  <c:v>1.016</c:v>
                </c:pt>
                <c:pt idx="44973">
                  <c:v>1.0170000000000001</c:v>
                </c:pt>
                <c:pt idx="44974">
                  <c:v>1.0170000000000001</c:v>
                </c:pt>
                <c:pt idx="44975">
                  <c:v>1.0170000000000001</c:v>
                </c:pt>
                <c:pt idx="44976">
                  <c:v>1.016</c:v>
                </c:pt>
                <c:pt idx="44977">
                  <c:v>1.0170000000000001</c:v>
                </c:pt>
                <c:pt idx="44978">
                  <c:v>1.0170000000000001</c:v>
                </c:pt>
                <c:pt idx="44979">
                  <c:v>1.0170000000000001</c:v>
                </c:pt>
                <c:pt idx="44980">
                  <c:v>1.018</c:v>
                </c:pt>
                <c:pt idx="44981">
                  <c:v>1.018</c:v>
                </c:pt>
                <c:pt idx="44982">
                  <c:v>1.018</c:v>
                </c:pt>
                <c:pt idx="44983">
                  <c:v>1.018</c:v>
                </c:pt>
                <c:pt idx="44984">
                  <c:v>1.016</c:v>
                </c:pt>
                <c:pt idx="44985">
                  <c:v>1.0170000000000001</c:v>
                </c:pt>
                <c:pt idx="44986">
                  <c:v>1.0170000000000001</c:v>
                </c:pt>
                <c:pt idx="44987">
                  <c:v>1.0170000000000001</c:v>
                </c:pt>
                <c:pt idx="44988">
                  <c:v>1.018</c:v>
                </c:pt>
                <c:pt idx="44989">
                  <c:v>1.0190000000000001</c:v>
                </c:pt>
                <c:pt idx="44990">
                  <c:v>1.02</c:v>
                </c:pt>
                <c:pt idx="44991">
                  <c:v>1.018</c:v>
                </c:pt>
                <c:pt idx="44992">
                  <c:v>1.0170000000000001</c:v>
                </c:pt>
                <c:pt idx="44993">
                  <c:v>1.0170000000000001</c:v>
                </c:pt>
                <c:pt idx="44994">
                  <c:v>1.018</c:v>
                </c:pt>
                <c:pt idx="44995">
                  <c:v>1.0170000000000001</c:v>
                </c:pt>
                <c:pt idx="44996">
                  <c:v>1.016</c:v>
                </c:pt>
                <c:pt idx="44997">
                  <c:v>1.016</c:v>
                </c:pt>
                <c:pt idx="44998">
                  <c:v>1.0170000000000001</c:v>
                </c:pt>
                <c:pt idx="44999">
                  <c:v>1.0170000000000001</c:v>
                </c:pt>
                <c:pt idx="45000">
                  <c:v>1.016</c:v>
                </c:pt>
                <c:pt idx="45001">
                  <c:v>1.016</c:v>
                </c:pt>
                <c:pt idx="45002">
                  <c:v>1.0170000000000001</c:v>
                </c:pt>
                <c:pt idx="45003">
                  <c:v>1.016</c:v>
                </c:pt>
                <c:pt idx="45004">
                  <c:v>1.0170000000000001</c:v>
                </c:pt>
                <c:pt idx="45005">
                  <c:v>1.0170000000000001</c:v>
                </c:pt>
                <c:pt idx="45006">
                  <c:v>1.016</c:v>
                </c:pt>
                <c:pt idx="45007">
                  <c:v>1.0150000000000001</c:v>
                </c:pt>
                <c:pt idx="45008">
                  <c:v>1.0170000000000001</c:v>
                </c:pt>
                <c:pt idx="45009">
                  <c:v>1.016</c:v>
                </c:pt>
                <c:pt idx="45010">
                  <c:v>1.016</c:v>
                </c:pt>
                <c:pt idx="45011">
                  <c:v>1.016</c:v>
                </c:pt>
                <c:pt idx="45012">
                  <c:v>1.0150000000000001</c:v>
                </c:pt>
                <c:pt idx="45013">
                  <c:v>1.0150000000000001</c:v>
                </c:pt>
                <c:pt idx="45014">
                  <c:v>1.0150000000000001</c:v>
                </c:pt>
                <c:pt idx="45015">
                  <c:v>1.0170000000000001</c:v>
                </c:pt>
                <c:pt idx="45016">
                  <c:v>1.0170000000000001</c:v>
                </c:pt>
                <c:pt idx="45017">
                  <c:v>1.0170000000000001</c:v>
                </c:pt>
                <c:pt idx="45018">
                  <c:v>1.016</c:v>
                </c:pt>
                <c:pt idx="45019">
                  <c:v>1.0170000000000001</c:v>
                </c:pt>
                <c:pt idx="45020">
                  <c:v>1.018</c:v>
                </c:pt>
                <c:pt idx="45021">
                  <c:v>1.0190000000000001</c:v>
                </c:pt>
                <c:pt idx="45022">
                  <c:v>1.0170000000000001</c:v>
                </c:pt>
                <c:pt idx="45023">
                  <c:v>1.0170000000000001</c:v>
                </c:pt>
                <c:pt idx="45024">
                  <c:v>1.0170000000000001</c:v>
                </c:pt>
                <c:pt idx="45025">
                  <c:v>1.0170000000000001</c:v>
                </c:pt>
                <c:pt idx="45026">
                  <c:v>1.018</c:v>
                </c:pt>
                <c:pt idx="45027">
                  <c:v>1.018</c:v>
                </c:pt>
                <c:pt idx="45028">
                  <c:v>1.018</c:v>
                </c:pt>
                <c:pt idx="45029">
                  <c:v>1.0170000000000001</c:v>
                </c:pt>
                <c:pt idx="45030">
                  <c:v>1.0170000000000001</c:v>
                </c:pt>
                <c:pt idx="45031">
                  <c:v>1.0190000000000001</c:v>
                </c:pt>
                <c:pt idx="45032">
                  <c:v>1.0170000000000001</c:v>
                </c:pt>
                <c:pt idx="45033">
                  <c:v>1.016</c:v>
                </c:pt>
                <c:pt idx="45034">
                  <c:v>1.016</c:v>
                </c:pt>
                <c:pt idx="45035">
                  <c:v>1.0150000000000001</c:v>
                </c:pt>
                <c:pt idx="45036">
                  <c:v>1.014</c:v>
                </c:pt>
                <c:pt idx="45037">
                  <c:v>1.014</c:v>
                </c:pt>
                <c:pt idx="45038">
                  <c:v>1.016</c:v>
                </c:pt>
                <c:pt idx="45039">
                  <c:v>1.016</c:v>
                </c:pt>
                <c:pt idx="45040">
                  <c:v>1.016</c:v>
                </c:pt>
                <c:pt idx="45041">
                  <c:v>1.016</c:v>
                </c:pt>
                <c:pt idx="45042">
                  <c:v>1.0150000000000001</c:v>
                </c:pt>
                <c:pt idx="45043">
                  <c:v>1.016</c:v>
                </c:pt>
                <c:pt idx="45044">
                  <c:v>1.0170000000000001</c:v>
                </c:pt>
                <c:pt idx="45045">
                  <c:v>1.0170000000000001</c:v>
                </c:pt>
                <c:pt idx="45046">
                  <c:v>1.018</c:v>
                </c:pt>
                <c:pt idx="45047">
                  <c:v>1.0170000000000001</c:v>
                </c:pt>
                <c:pt idx="45048">
                  <c:v>1.0170000000000001</c:v>
                </c:pt>
                <c:pt idx="45049">
                  <c:v>1.018</c:v>
                </c:pt>
                <c:pt idx="45050">
                  <c:v>1.0170000000000001</c:v>
                </c:pt>
                <c:pt idx="45051">
                  <c:v>1.0150000000000001</c:v>
                </c:pt>
                <c:pt idx="45052">
                  <c:v>1.0150000000000001</c:v>
                </c:pt>
                <c:pt idx="45053">
                  <c:v>1.014</c:v>
                </c:pt>
                <c:pt idx="45054">
                  <c:v>1.016</c:v>
                </c:pt>
                <c:pt idx="45055">
                  <c:v>1.016</c:v>
                </c:pt>
                <c:pt idx="45056">
                  <c:v>1.016</c:v>
                </c:pt>
                <c:pt idx="45057">
                  <c:v>1.0170000000000001</c:v>
                </c:pt>
                <c:pt idx="45058">
                  <c:v>1.0170000000000001</c:v>
                </c:pt>
                <c:pt idx="45059">
                  <c:v>1.018</c:v>
                </c:pt>
                <c:pt idx="45060">
                  <c:v>1.018</c:v>
                </c:pt>
                <c:pt idx="45061">
                  <c:v>1.018</c:v>
                </c:pt>
                <c:pt idx="45062">
                  <c:v>1.0190000000000001</c:v>
                </c:pt>
                <c:pt idx="45063">
                  <c:v>1.0190000000000001</c:v>
                </c:pt>
                <c:pt idx="45064">
                  <c:v>1.0170000000000001</c:v>
                </c:pt>
                <c:pt idx="45065">
                  <c:v>1.018</c:v>
                </c:pt>
                <c:pt idx="45066">
                  <c:v>1.0170000000000001</c:v>
                </c:pt>
                <c:pt idx="45067">
                  <c:v>1.0170000000000001</c:v>
                </c:pt>
                <c:pt idx="45068">
                  <c:v>1.016</c:v>
                </c:pt>
                <c:pt idx="45069">
                  <c:v>1.0150000000000001</c:v>
                </c:pt>
                <c:pt idx="45070">
                  <c:v>1.0150000000000001</c:v>
                </c:pt>
                <c:pt idx="45071">
                  <c:v>1.0150000000000001</c:v>
                </c:pt>
                <c:pt idx="45072">
                  <c:v>1.0170000000000001</c:v>
                </c:pt>
                <c:pt idx="45073">
                  <c:v>1.0170000000000001</c:v>
                </c:pt>
                <c:pt idx="45074">
                  <c:v>1.0170000000000001</c:v>
                </c:pt>
                <c:pt idx="45075">
                  <c:v>1.018</c:v>
                </c:pt>
                <c:pt idx="45076">
                  <c:v>1.018</c:v>
                </c:pt>
                <c:pt idx="45077">
                  <c:v>1.018</c:v>
                </c:pt>
                <c:pt idx="45078">
                  <c:v>1.0190000000000001</c:v>
                </c:pt>
                <c:pt idx="45079">
                  <c:v>1.018</c:v>
                </c:pt>
                <c:pt idx="45080">
                  <c:v>1.0190000000000001</c:v>
                </c:pt>
                <c:pt idx="45081">
                  <c:v>1.0190000000000001</c:v>
                </c:pt>
                <c:pt idx="45082">
                  <c:v>1.018</c:v>
                </c:pt>
                <c:pt idx="45083">
                  <c:v>1.018</c:v>
                </c:pt>
                <c:pt idx="45084">
                  <c:v>1.018</c:v>
                </c:pt>
                <c:pt idx="45085">
                  <c:v>1.0170000000000001</c:v>
                </c:pt>
                <c:pt idx="45086">
                  <c:v>1.016</c:v>
                </c:pt>
                <c:pt idx="45087">
                  <c:v>1.0170000000000001</c:v>
                </c:pt>
                <c:pt idx="45088">
                  <c:v>1.0190000000000001</c:v>
                </c:pt>
                <c:pt idx="45089">
                  <c:v>1.0190000000000001</c:v>
                </c:pt>
                <c:pt idx="45090">
                  <c:v>1.0190000000000001</c:v>
                </c:pt>
                <c:pt idx="45091">
                  <c:v>1.018</c:v>
                </c:pt>
                <c:pt idx="45092">
                  <c:v>1.0190000000000001</c:v>
                </c:pt>
                <c:pt idx="45093">
                  <c:v>1.0190000000000001</c:v>
                </c:pt>
                <c:pt idx="45094">
                  <c:v>1.018</c:v>
                </c:pt>
                <c:pt idx="45095">
                  <c:v>1.018</c:v>
                </c:pt>
                <c:pt idx="45096">
                  <c:v>1.0190000000000001</c:v>
                </c:pt>
                <c:pt idx="45097">
                  <c:v>1.0170000000000001</c:v>
                </c:pt>
                <c:pt idx="45098">
                  <c:v>1.018</c:v>
                </c:pt>
                <c:pt idx="45099">
                  <c:v>1.0170000000000001</c:v>
                </c:pt>
                <c:pt idx="45100">
                  <c:v>1.016</c:v>
                </c:pt>
                <c:pt idx="45101">
                  <c:v>1.014</c:v>
                </c:pt>
                <c:pt idx="45102">
                  <c:v>1.016</c:v>
                </c:pt>
                <c:pt idx="45103">
                  <c:v>1.0150000000000001</c:v>
                </c:pt>
                <c:pt idx="45104">
                  <c:v>1.0150000000000001</c:v>
                </c:pt>
                <c:pt idx="45105">
                  <c:v>1.016</c:v>
                </c:pt>
                <c:pt idx="45106">
                  <c:v>1.0150000000000001</c:v>
                </c:pt>
                <c:pt idx="45107">
                  <c:v>1.0150000000000001</c:v>
                </c:pt>
                <c:pt idx="45108">
                  <c:v>1.016</c:v>
                </c:pt>
                <c:pt idx="45109">
                  <c:v>1.0170000000000001</c:v>
                </c:pt>
                <c:pt idx="45110">
                  <c:v>1.0170000000000001</c:v>
                </c:pt>
                <c:pt idx="45111">
                  <c:v>1.016</c:v>
                </c:pt>
                <c:pt idx="45112">
                  <c:v>1.014</c:v>
                </c:pt>
                <c:pt idx="45113">
                  <c:v>1.0150000000000001</c:v>
                </c:pt>
                <c:pt idx="45114">
                  <c:v>1.016</c:v>
                </c:pt>
                <c:pt idx="45115">
                  <c:v>1.0170000000000001</c:v>
                </c:pt>
                <c:pt idx="45116">
                  <c:v>1.016</c:v>
                </c:pt>
                <c:pt idx="45117">
                  <c:v>1.016</c:v>
                </c:pt>
                <c:pt idx="45118">
                  <c:v>1.0150000000000001</c:v>
                </c:pt>
                <c:pt idx="45119">
                  <c:v>1.0170000000000001</c:v>
                </c:pt>
                <c:pt idx="45120">
                  <c:v>1.0170000000000001</c:v>
                </c:pt>
                <c:pt idx="45121">
                  <c:v>1.018</c:v>
                </c:pt>
                <c:pt idx="45122">
                  <c:v>1.0190000000000001</c:v>
                </c:pt>
                <c:pt idx="45123">
                  <c:v>1.0190000000000001</c:v>
                </c:pt>
                <c:pt idx="45124">
                  <c:v>1.018</c:v>
                </c:pt>
                <c:pt idx="45125">
                  <c:v>1.0170000000000001</c:v>
                </c:pt>
                <c:pt idx="45126">
                  <c:v>1.016</c:v>
                </c:pt>
                <c:pt idx="45127">
                  <c:v>1.016</c:v>
                </c:pt>
                <c:pt idx="45128">
                  <c:v>1.018</c:v>
                </c:pt>
                <c:pt idx="45129">
                  <c:v>1.0190000000000001</c:v>
                </c:pt>
                <c:pt idx="45130">
                  <c:v>1.0190000000000001</c:v>
                </c:pt>
                <c:pt idx="45131">
                  <c:v>1.0170000000000001</c:v>
                </c:pt>
                <c:pt idx="45132">
                  <c:v>1.0150000000000001</c:v>
                </c:pt>
                <c:pt idx="45133">
                  <c:v>1.016</c:v>
                </c:pt>
                <c:pt idx="45134">
                  <c:v>1.016</c:v>
                </c:pt>
                <c:pt idx="45135">
                  <c:v>1.0150000000000001</c:v>
                </c:pt>
                <c:pt idx="45136">
                  <c:v>1.014</c:v>
                </c:pt>
                <c:pt idx="45137">
                  <c:v>1.0130000000000001</c:v>
                </c:pt>
                <c:pt idx="45138">
                  <c:v>1.0150000000000001</c:v>
                </c:pt>
                <c:pt idx="45139">
                  <c:v>1.0150000000000001</c:v>
                </c:pt>
                <c:pt idx="45140">
                  <c:v>1.014</c:v>
                </c:pt>
                <c:pt idx="45141">
                  <c:v>1.0150000000000001</c:v>
                </c:pt>
                <c:pt idx="45142">
                  <c:v>1.016</c:v>
                </c:pt>
                <c:pt idx="45143">
                  <c:v>1.0150000000000001</c:v>
                </c:pt>
                <c:pt idx="45144">
                  <c:v>1.014</c:v>
                </c:pt>
                <c:pt idx="45145">
                  <c:v>1.016</c:v>
                </c:pt>
                <c:pt idx="45146">
                  <c:v>1.0150000000000001</c:v>
                </c:pt>
                <c:pt idx="45147">
                  <c:v>1.0170000000000001</c:v>
                </c:pt>
                <c:pt idx="45148">
                  <c:v>1.0170000000000001</c:v>
                </c:pt>
                <c:pt idx="45149">
                  <c:v>1.016</c:v>
                </c:pt>
                <c:pt idx="45150">
                  <c:v>1.016</c:v>
                </c:pt>
                <c:pt idx="45151">
                  <c:v>1.016</c:v>
                </c:pt>
                <c:pt idx="45152">
                  <c:v>1.016</c:v>
                </c:pt>
                <c:pt idx="45153">
                  <c:v>1.016</c:v>
                </c:pt>
                <c:pt idx="45154">
                  <c:v>1.0170000000000001</c:v>
                </c:pt>
                <c:pt idx="45155">
                  <c:v>1.018</c:v>
                </c:pt>
                <c:pt idx="45156">
                  <c:v>1.018</c:v>
                </c:pt>
                <c:pt idx="45157">
                  <c:v>1.0190000000000001</c:v>
                </c:pt>
                <c:pt idx="45158">
                  <c:v>1.0190000000000001</c:v>
                </c:pt>
                <c:pt idx="45159">
                  <c:v>1.02</c:v>
                </c:pt>
                <c:pt idx="45160">
                  <c:v>1.0190000000000001</c:v>
                </c:pt>
                <c:pt idx="45161">
                  <c:v>1.02</c:v>
                </c:pt>
                <c:pt idx="45162">
                  <c:v>1.0190000000000001</c:v>
                </c:pt>
                <c:pt idx="45163">
                  <c:v>1.0210000000000001</c:v>
                </c:pt>
                <c:pt idx="45164">
                  <c:v>1.0210000000000001</c:v>
                </c:pt>
                <c:pt idx="45165">
                  <c:v>1.02</c:v>
                </c:pt>
                <c:pt idx="45166">
                  <c:v>1.02</c:v>
                </c:pt>
                <c:pt idx="45167">
                  <c:v>1.0190000000000001</c:v>
                </c:pt>
                <c:pt idx="45168">
                  <c:v>1.0190000000000001</c:v>
                </c:pt>
                <c:pt idx="45169">
                  <c:v>1.02</c:v>
                </c:pt>
                <c:pt idx="45170">
                  <c:v>1.018</c:v>
                </c:pt>
                <c:pt idx="45171">
                  <c:v>1.0170000000000001</c:v>
                </c:pt>
                <c:pt idx="45172">
                  <c:v>1.0190000000000001</c:v>
                </c:pt>
                <c:pt idx="45173">
                  <c:v>1.0170000000000001</c:v>
                </c:pt>
                <c:pt idx="45174">
                  <c:v>1.016</c:v>
                </c:pt>
                <c:pt idx="45175">
                  <c:v>1.018</c:v>
                </c:pt>
                <c:pt idx="45176">
                  <c:v>1.0150000000000001</c:v>
                </c:pt>
                <c:pt idx="45177">
                  <c:v>1.0150000000000001</c:v>
                </c:pt>
                <c:pt idx="45178">
                  <c:v>1.0150000000000001</c:v>
                </c:pt>
                <c:pt idx="45179">
                  <c:v>1.016</c:v>
                </c:pt>
                <c:pt idx="45180">
                  <c:v>1.0150000000000001</c:v>
                </c:pt>
                <c:pt idx="45181">
                  <c:v>1.014</c:v>
                </c:pt>
                <c:pt idx="45182">
                  <c:v>1.0150000000000001</c:v>
                </c:pt>
                <c:pt idx="45183">
                  <c:v>1.014</c:v>
                </c:pt>
                <c:pt idx="45184">
                  <c:v>1.014</c:v>
                </c:pt>
                <c:pt idx="45185">
                  <c:v>1.016</c:v>
                </c:pt>
                <c:pt idx="45186">
                  <c:v>1.016</c:v>
                </c:pt>
                <c:pt idx="45187">
                  <c:v>1.0130000000000001</c:v>
                </c:pt>
                <c:pt idx="45188">
                  <c:v>1.012</c:v>
                </c:pt>
                <c:pt idx="45189">
                  <c:v>1.0130000000000001</c:v>
                </c:pt>
                <c:pt idx="45190">
                  <c:v>1.0150000000000001</c:v>
                </c:pt>
                <c:pt idx="45191">
                  <c:v>1.0150000000000001</c:v>
                </c:pt>
                <c:pt idx="45192">
                  <c:v>1.016</c:v>
                </c:pt>
                <c:pt idx="45193">
                  <c:v>1.016</c:v>
                </c:pt>
                <c:pt idx="45194">
                  <c:v>1.0170000000000001</c:v>
                </c:pt>
                <c:pt idx="45195">
                  <c:v>1.0170000000000001</c:v>
                </c:pt>
                <c:pt idx="45196">
                  <c:v>1.0170000000000001</c:v>
                </c:pt>
                <c:pt idx="45197">
                  <c:v>1.0170000000000001</c:v>
                </c:pt>
                <c:pt idx="45198">
                  <c:v>1.0170000000000001</c:v>
                </c:pt>
                <c:pt idx="45199">
                  <c:v>1.018</c:v>
                </c:pt>
                <c:pt idx="45200">
                  <c:v>1.018</c:v>
                </c:pt>
                <c:pt idx="45201">
                  <c:v>1.018</c:v>
                </c:pt>
                <c:pt idx="45202">
                  <c:v>1.016</c:v>
                </c:pt>
                <c:pt idx="45203">
                  <c:v>1.016</c:v>
                </c:pt>
                <c:pt idx="45204">
                  <c:v>1.014</c:v>
                </c:pt>
                <c:pt idx="45205">
                  <c:v>1.014</c:v>
                </c:pt>
                <c:pt idx="45206">
                  <c:v>1.014</c:v>
                </c:pt>
                <c:pt idx="45207">
                  <c:v>1.0170000000000001</c:v>
                </c:pt>
                <c:pt idx="45208">
                  <c:v>1.0170000000000001</c:v>
                </c:pt>
                <c:pt idx="45209">
                  <c:v>1.02</c:v>
                </c:pt>
                <c:pt idx="45210">
                  <c:v>1.0190000000000001</c:v>
                </c:pt>
                <c:pt idx="45211">
                  <c:v>1.0190000000000001</c:v>
                </c:pt>
                <c:pt idx="45212">
                  <c:v>1.018</c:v>
                </c:pt>
                <c:pt idx="45213">
                  <c:v>1.018</c:v>
                </c:pt>
                <c:pt idx="45214">
                  <c:v>1.0190000000000001</c:v>
                </c:pt>
                <c:pt idx="45215">
                  <c:v>1.0170000000000001</c:v>
                </c:pt>
                <c:pt idx="45216">
                  <c:v>1.016</c:v>
                </c:pt>
                <c:pt idx="45217">
                  <c:v>1.016</c:v>
                </c:pt>
                <c:pt idx="45218">
                  <c:v>1.0170000000000001</c:v>
                </c:pt>
                <c:pt idx="45219">
                  <c:v>1.0170000000000001</c:v>
                </c:pt>
                <c:pt idx="45220">
                  <c:v>1.016</c:v>
                </c:pt>
                <c:pt idx="45221">
                  <c:v>1.0170000000000001</c:v>
                </c:pt>
                <c:pt idx="45222">
                  <c:v>1.018</c:v>
                </c:pt>
                <c:pt idx="45223">
                  <c:v>1.0170000000000001</c:v>
                </c:pt>
                <c:pt idx="45224">
                  <c:v>1.0170000000000001</c:v>
                </c:pt>
                <c:pt idx="45225">
                  <c:v>1.0170000000000001</c:v>
                </c:pt>
                <c:pt idx="45226">
                  <c:v>1.0170000000000001</c:v>
                </c:pt>
                <c:pt idx="45227">
                  <c:v>1.0170000000000001</c:v>
                </c:pt>
                <c:pt idx="45228">
                  <c:v>1.0170000000000001</c:v>
                </c:pt>
                <c:pt idx="45229">
                  <c:v>1.0170000000000001</c:v>
                </c:pt>
                <c:pt idx="45230">
                  <c:v>1.0190000000000001</c:v>
                </c:pt>
                <c:pt idx="45231">
                  <c:v>1.0190000000000001</c:v>
                </c:pt>
                <c:pt idx="45232">
                  <c:v>1.0190000000000001</c:v>
                </c:pt>
                <c:pt idx="45233">
                  <c:v>1.018</c:v>
                </c:pt>
                <c:pt idx="45234">
                  <c:v>1.0170000000000001</c:v>
                </c:pt>
                <c:pt idx="45235">
                  <c:v>1.02</c:v>
                </c:pt>
                <c:pt idx="45236">
                  <c:v>1.018</c:v>
                </c:pt>
                <c:pt idx="45237">
                  <c:v>1.018</c:v>
                </c:pt>
                <c:pt idx="45238">
                  <c:v>1.0190000000000001</c:v>
                </c:pt>
                <c:pt idx="45239">
                  <c:v>1.018</c:v>
                </c:pt>
                <c:pt idx="45240">
                  <c:v>1.018</c:v>
                </c:pt>
                <c:pt idx="45241">
                  <c:v>1.0190000000000001</c:v>
                </c:pt>
                <c:pt idx="45242">
                  <c:v>1.0190000000000001</c:v>
                </c:pt>
                <c:pt idx="45243">
                  <c:v>1.0190000000000001</c:v>
                </c:pt>
                <c:pt idx="45244">
                  <c:v>1.018</c:v>
                </c:pt>
                <c:pt idx="45245">
                  <c:v>1.0190000000000001</c:v>
                </c:pt>
                <c:pt idx="45246">
                  <c:v>1.02</c:v>
                </c:pt>
                <c:pt idx="45247">
                  <c:v>1.018</c:v>
                </c:pt>
                <c:pt idx="45248">
                  <c:v>1.0190000000000001</c:v>
                </c:pt>
                <c:pt idx="45249">
                  <c:v>1.0170000000000001</c:v>
                </c:pt>
                <c:pt idx="45250">
                  <c:v>1.0170000000000001</c:v>
                </c:pt>
                <c:pt idx="45251">
                  <c:v>1.018</c:v>
                </c:pt>
                <c:pt idx="45252">
                  <c:v>1.0170000000000001</c:v>
                </c:pt>
                <c:pt idx="45253">
                  <c:v>1.0170000000000001</c:v>
                </c:pt>
                <c:pt idx="45254">
                  <c:v>1.0150000000000001</c:v>
                </c:pt>
                <c:pt idx="45255">
                  <c:v>1.0150000000000001</c:v>
                </c:pt>
                <c:pt idx="45256">
                  <c:v>1.0170000000000001</c:v>
                </c:pt>
                <c:pt idx="45257">
                  <c:v>1.016</c:v>
                </c:pt>
                <c:pt idx="45258">
                  <c:v>1.0170000000000001</c:v>
                </c:pt>
                <c:pt idx="45259">
                  <c:v>1.018</c:v>
                </c:pt>
                <c:pt idx="45260">
                  <c:v>1.018</c:v>
                </c:pt>
                <c:pt idx="45261">
                  <c:v>1.018</c:v>
                </c:pt>
                <c:pt idx="45262">
                  <c:v>1.0150000000000001</c:v>
                </c:pt>
                <c:pt idx="45263">
                  <c:v>1.0150000000000001</c:v>
                </c:pt>
                <c:pt idx="45264">
                  <c:v>1.016</c:v>
                </c:pt>
                <c:pt idx="45265">
                  <c:v>1.016</c:v>
                </c:pt>
                <c:pt idx="45266">
                  <c:v>1.0170000000000001</c:v>
                </c:pt>
                <c:pt idx="45267">
                  <c:v>1.018</c:v>
                </c:pt>
                <c:pt idx="45268">
                  <c:v>1.018</c:v>
                </c:pt>
                <c:pt idx="45269">
                  <c:v>1.0190000000000001</c:v>
                </c:pt>
                <c:pt idx="45270">
                  <c:v>1.0190000000000001</c:v>
                </c:pt>
                <c:pt idx="45271">
                  <c:v>1.018</c:v>
                </c:pt>
                <c:pt idx="45272">
                  <c:v>1.018</c:v>
                </c:pt>
                <c:pt idx="45273">
                  <c:v>1.018</c:v>
                </c:pt>
                <c:pt idx="45274">
                  <c:v>1.016</c:v>
                </c:pt>
                <c:pt idx="45275">
                  <c:v>1.0170000000000001</c:v>
                </c:pt>
                <c:pt idx="45276">
                  <c:v>1.0170000000000001</c:v>
                </c:pt>
                <c:pt idx="45277">
                  <c:v>1.018</c:v>
                </c:pt>
                <c:pt idx="45278">
                  <c:v>1.0170000000000001</c:v>
                </c:pt>
                <c:pt idx="45279">
                  <c:v>1.0190000000000001</c:v>
                </c:pt>
                <c:pt idx="45280">
                  <c:v>1.018</c:v>
                </c:pt>
                <c:pt idx="45281">
                  <c:v>1.0150000000000001</c:v>
                </c:pt>
                <c:pt idx="45282">
                  <c:v>1.0170000000000001</c:v>
                </c:pt>
                <c:pt idx="45283">
                  <c:v>1.0170000000000001</c:v>
                </c:pt>
                <c:pt idx="45284">
                  <c:v>1.016</c:v>
                </c:pt>
                <c:pt idx="45285">
                  <c:v>1.018</c:v>
                </c:pt>
                <c:pt idx="45286">
                  <c:v>1.016</c:v>
                </c:pt>
                <c:pt idx="45287">
                  <c:v>1.0170000000000001</c:v>
                </c:pt>
                <c:pt idx="45288">
                  <c:v>1.016</c:v>
                </c:pt>
                <c:pt idx="45289">
                  <c:v>1.016</c:v>
                </c:pt>
                <c:pt idx="45290">
                  <c:v>1.0170000000000001</c:v>
                </c:pt>
                <c:pt idx="45291">
                  <c:v>1.016</c:v>
                </c:pt>
                <c:pt idx="45292">
                  <c:v>1.0170000000000001</c:v>
                </c:pt>
                <c:pt idx="45293">
                  <c:v>1.0170000000000001</c:v>
                </c:pt>
                <c:pt idx="45294">
                  <c:v>1.016</c:v>
                </c:pt>
                <c:pt idx="45295">
                  <c:v>1.018</c:v>
                </c:pt>
                <c:pt idx="45296">
                  <c:v>1.018</c:v>
                </c:pt>
                <c:pt idx="45297">
                  <c:v>1.018</c:v>
                </c:pt>
                <c:pt idx="45298">
                  <c:v>1.018</c:v>
                </c:pt>
                <c:pt idx="45299">
                  <c:v>1.0190000000000001</c:v>
                </c:pt>
                <c:pt idx="45300">
                  <c:v>1.0190000000000001</c:v>
                </c:pt>
                <c:pt idx="45301">
                  <c:v>1.0170000000000001</c:v>
                </c:pt>
                <c:pt idx="45302">
                  <c:v>1.0170000000000001</c:v>
                </c:pt>
                <c:pt idx="45303">
                  <c:v>1.016</c:v>
                </c:pt>
                <c:pt idx="45304">
                  <c:v>1.0150000000000001</c:v>
                </c:pt>
                <c:pt idx="45305">
                  <c:v>1.0170000000000001</c:v>
                </c:pt>
                <c:pt idx="45306">
                  <c:v>1.018</c:v>
                </c:pt>
                <c:pt idx="45307">
                  <c:v>1.0150000000000001</c:v>
                </c:pt>
                <c:pt idx="45308">
                  <c:v>1.0150000000000001</c:v>
                </c:pt>
                <c:pt idx="45309">
                  <c:v>1.0150000000000001</c:v>
                </c:pt>
                <c:pt idx="45310">
                  <c:v>1.014</c:v>
                </c:pt>
                <c:pt idx="45311">
                  <c:v>1.0150000000000001</c:v>
                </c:pt>
                <c:pt idx="45312">
                  <c:v>1.0150000000000001</c:v>
                </c:pt>
                <c:pt idx="45313">
                  <c:v>1.014</c:v>
                </c:pt>
                <c:pt idx="45314">
                  <c:v>1.0150000000000001</c:v>
                </c:pt>
                <c:pt idx="45315">
                  <c:v>1.0170000000000001</c:v>
                </c:pt>
                <c:pt idx="45316">
                  <c:v>1.016</c:v>
                </c:pt>
                <c:pt idx="45317">
                  <c:v>1.016</c:v>
                </c:pt>
                <c:pt idx="45318">
                  <c:v>1.016</c:v>
                </c:pt>
                <c:pt idx="45319">
                  <c:v>1.016</c:v>
                </c:pt>
                <c:pt idx="45320">
                  <c:v>1.0170000000000001</c:v>
                </c:pt>
                <c:pt idx="45321">
                  <c:v>1.0150000000000001</c:v>
                </c:pt>
                <c:pt idx="45322">
                  <c:v>1.016</c:v>
                </c:pt>
                <c:pt idx="45323">
                  <c:v>1.016</c:v>
                </c:pt>
                <c:pt idx="45324">
                  <c:v>1.016</c:v>
                </c:pt>
                <c:pt idx="45325">
                  <c:v>1.0150000000000001</c:v>
                </c:pt>
                <c:pt idx="45326">
                  <c:v>1.0150000000000001</c:v>
                </c:pt>
                <c:pt idx="45327">
                  <c:v>1.016</c:v>
                </c:pt>
                <c:pt idx="45328">
                  <c:v>1.016</c:v>
                </c:pt>
                <c:pt idx="45329">
                  <c:v>1.016</c:v>
                </c:pt>
                <c:pt idx="45330">
                  <c:v>1.018</c:v>
                </c:pt>
                <c:pt idx="45331">
                  <c:v>1.0150000000000001</c:v>
                </c:pt>
                <c:pt idx="45332">
                  <c:v>1.0150000000000001</c:v>
                </c:pt>
                <c:pt idx="45333">
                  <c:v>1.016</c:v>
                </c:pt>
                <c:pt idx="45334">
                  <c:v>1.0170000000000001</c:v>
                </c:pt>
                <c:pt idx="45335">
                  <c:v>1.016</c:v>
                </c:pt>
                <c:pt idx="45336">
                  <c:v>1.018</c:v>
                </c:pt>
                <c:pt idx="45337">
                  <c:v>1.0190000000000001</c:v>
                </c:pt>
                <c:pt idx="45338">
                  <c:v>1.0190000000000001</c:v>
                </c:pt>
                <c:pt idx="45339">
                  <c:v>1.0190000000000001</c:v>
                </c:pt>
                <c:pt idx="45340">
                  <c:v>1.0190000000000001</c:v>
                </c:pt>
                <c:pt idx="45341">
                  <c:v>1.02</c:v>
                </c:pt>
                <c:pt idx="45342">
                  <c:v>1.02</c:v>
                </c:pt>
                <c:pt idx="45343">
                  <c:v>1.02</c:v>
                </c:pt>
                <c:pt idx="45344">
                  <c:v>1.02</c:v>
                </c:pt>
                <c:pt idx="45345">
                  <c:v>1.02</c:v>
                </c:pt>
                <c:pt idx="45346">
                  <c:v>1.018</c:v>
                </c:pt>
                <c:pt idx="45347">
                  <c:v>1.018</c:v>
                </c:pt>
                <c:pt idx="45348">
                  <c:v>1.0190000000000001</c:v>
                </c:pt>
                <c:pt idx="45349">
                  <c:v>1.018</c:v>
                </c:pt>
                <c:pt idx="45350">
                  <c:v>1.018</c:v>
                </c:pt>
                <c:pt idx="45351">
                  <c:v>1.0190000000000001</c:v>
                </c:pt>
                <c:pt idx="45352">
                  <c:v>1.02</c:v>
                </c:pt>
                <c:pt idx="45353">
                  <c:v>1.0190000000000001</c:v>
                </c:pt>
                <c:pt idx="45354">
                  <c:v>1.018</c:v>
                </c:pt>
                <c:pt idx="45355">
                  <c:v>1.0190000000000001</c:v>
                </c:pt>
                <c:pt idx="45356">
                  <c:v>1.018</c:v>
                </c:pt>
                <c:pt idx="45357">
                  <c:v>1.0170000000000001</c:v>
                </c:pt>
                <c:pt idx="45358">
                  <c:v>1.0170000000000001</c:v>
                </c:pt>
                <c:pt idx="45359">
                  <c:v>1.0170000000000001</c:v>
                </c:pt>
                <c:pt idx="45360">
                  <c:v>1.018</c:v>
                </c:pt>
                <c:pt idx="45361">
                  <c:v>1.018</c:v>
                </c:pt>
                <c:pt idx="45362">
                  <c:v>1.0170000000000001</c:v>
                </c:pt>
                <c:pt idx="45363">
                  <c:v>1.0170000000000001</c:v>
                </c:pt>
                <c:pt idx="45364">
                  <c:v>1.0170000000000001</c:v>
                </c:pt>
                <c:pt idx="45365">
                  <c:v>1.0170000000000001</c:v>
                </c:pt>
                <c:pt idx="45366">
                  <c:v>1.018</c:v>
                </c:pt>
                <c:pt idx="45367">
                  <c:v>1.0170000000000001</c:v>
                </c:pt>
                <c:pt idx="45368">
                  <c:v>1.0170000000000001</c:v>
                </c:pt>
                <c:pt idx="45369">
                  <c:v>1.016</c:v>
                </c:pt>
                <c:pt idx="45370">
                  <c:v>1.0170000000000001</c:v>
                </c:pt>
                <c:pt idx="45371">
                  <c:v>1.0170000000000001</c:v>
                </c:pt>
                <c:pt idx="45372">
                  <c:v>1.0170000000000001</c:v>
                </c:pt>
                <c:pt idx="45373">
                  <c:v>1.018</c:v>
                </c:pt>
                <c:pt idx="45374">
                  <c:v>1.0170000000000001</c:v>
                </c:pt>
                <c:pt idx="45375">
                  <c:v>1.016</c:v>
                </c:pt>
                <c:pt idx="45376">
                  <c:v>1.016</c:v>
                </c:pt>
                <c:pt idx="45377">
                  <c:v>1.0170000000000001</c:v>
                </c:pt>
                <c:pt idx="45378">
                  <c:v>1.0170000000000001</c:v>
                </c:pt>
                <c:pt idx="45379">
                  <c:v>1.018</c:v>
                </c:pt>
                <c:pt idx="45380">
                  <c:v>1.0190000000000001</c:v>
                </c:pt>
                <c:pt idx="45381">
                  <c:v>1.018</c:v>
                </c:pt>
                <c:pt idx="45382">
                  <c:v>1.0170000000000001</c:v>
                </c:pt>
                <c:pt idx="45383">
                  <c:v>1.0170000000000001</c:v>
                </c:pt>
                <c:pt idx="45384">
                  <c:v>1.0150000000000001</c:v>
                </c:pt>
                <c:pt idx="45385">
                  <c:v>1.0150000000000001</c:v>
                </c:pt>
                <c:pt idx="45386">
                  <c:v>1.016</c:v>
                </c:pt>
                <c:pt idx="45387">
                  <c:v>1.0150000000000001</c:v>
                </c:pt>
                <c:pt idx="45388">
                  <c:v>1.0150000000000001</c:v>
                </c:pt>
                <c:pt idx="45389">
                  <c:v>1.0150000000000001</c:v>
                </c:pt>
                <c:pt idx="45390">
                  <c:v>1.016</c:v>
                </c:pt>
                <c:pt idx="45391">
                  <c:v>1.016</c:v>
                </c:pt>
                <c:pt idx="45392">
                  <c:v>1.0170000000000001</c:v>
                </c:pt>
                <c:pt idx="45393">
                  <c:v>1.016</c:v>
                </c:pt>
                <c:pt idx="45394">
                  <c:v>1.0150000000000001</c:v>
                </c:pt>
                <c:pt idx="45395">
                  <c:v>1.016</c:v>
                </c:pt>
                <c:pt idx="45396">
                  <c:v>1.0170000000000001</c:v>
                </c:pt>
                <c:pt idx="45397">
                  <c:v>1.0170000000000001</c:v>
                </c:pt>
                <c:pt idx="45398">
                  <c:v>1.0170000000000001</c:v>
                </c:pt>
                <c:pt idx="45399">
                  <c:v>1.0170000000000001</c:v>
                </c:pt>
                <c:pt idx="45400">
                  <c:v>1.016</c:v>
                </c:pt>
                <c:pt idx="45401">
                  <c:v>1.0150000000000001</c:v>
                </c:pt>
                <c:pt idx="45402">
                  <c:v>1.014</c:v>
                </c:pt>
                <c:pt idx="45403">
                  <c:v>1.016</c:v>
                </c:pt>
                <c:pt idx="45404">
                  <c:v>1.016</c:v>
                </c:pt>
                <c:pt idx="45405">
                  <c:v>1.016</c:v>
                </c:pt>
                <c:pt idx="45406">
                  <c:v>1.0170000000000001</c:v>
                </c:pt>
                <c:pt idx="45407">
                  <c:v>1.016</c:v>
                </c:pt>
                <c:pt idx="45408">
                  <c:v>1.0150000000000001</c:v>
                </c:pt>
                <c:pt idx="45409">
                  <c:v>1.0150000000000001</c:v>
                </c:pt>
                <c:pt idx="45410">
                  <c:v>1.0150000000000001</c:v>
                </c:pt>
                <c:pt idx="45411">
                  <c:v>1.014</c:v>
                </c:pt>
                <c:pt idx="45412">
                  <c:v>1.0150000000000001</c:v>
                </c:pt>
                <c:pt idx="45413">
                  <c:v>1.014</c:v>
                </c:pt>
                <c:pt idx="45414">
                  <c:v>1.014</c:v>
                </c:pt>
                <c:pt idx="45415">
                  <c:v>1.0130000000000001</c:v>
                </c:pt>
                <c:pt idx="45416">
                  <c:v>1.0130000000000001</c:v>
                </c:pt>
                <c:pt idx="45417">
                  <c:v>1.014</c:v>
                </c:pt>
                <c:pt idx="45418">
                  <c:v>1.0150000000000001</c:v>
                </c:pt>
                <c:pt idx="45419">
                  <c:v>1.0150000000000001</c:v>
                </c:pt>
                <c:pt idx="45420">
                  <c:v>1.0150000000000001</c:v>
                </c:pt>
                <c:pt idx="45421">
                  <c:v>1.016</c:v>
                </c:pt>
                <c:pt idx="45422">
                  <c:v>1.0150000000000001</c:v>
                </c:pt>
                <c:pt idx="45423">
                  <c:v>1.016</c:v>
                </c:pt>
                <c:pt idx="45424">
                  <c:v>1.016</c:v>
                </c:pt>
                <c:pt idx="45425">
                  <c:v>1.0170000000000001</c:v>
                </c:pt>
                <c:pt idx="45426">
                  <c:v>1.0150000000000001</c:v>
                </c:pt>
                <c:pt idx="45427">
                  <c:v>1.016</c:v>
                </c:pt>
                <c:pt idx="45428">
                  <c:v>1.016</c:v>
                </c:pt>
                <c:pt idx="45429">
                  <c:v>1.0170000000000001</c:v>
                </c:pt>
                <c:pt idx="45430">
                  <c:v>1.0170000000000001</c:v>
                </c:pt>
                <c:pt idx="45431">
                  <c:v>1.016</c:v>
                </c:pt>
                <c:pt idx="45432">
                  <c:v>1.018</c:v>
                </c:pt>
                <c:pt idx="45433">
                  <c:v>1.0170000000000001</c:v>
                </c:pt>
                <c:pt idx="45434">
                  <c:v>1.016</c:v>
                </c:pt>
                <c:pt idx="45435">
                  <c:v>1.0170000000000001</c:v>
                </c:pt>
                <c:pt idx="45436">
                  <c:v>1.016</c:v>
                </c:pt>
                <c:pt idx="45437">
                  <c:v>1.016</c:v>
                </c:pt>
                <c:pt idx="45438">
                  <c:v>1.016</c:v>
                </c:pt>
                <c:pt idx="45439">
                  <c:v>1.0150000000000001</c:v>
                </c:pt>
                <c:pt idx="45440">
                  <c:v>1.016</c:v>
                </c:pt>
                <c:pt idx="45441">
                  <c:v>1.0170000000000001</c:v>
                </c:pt>
                <c:pt idx="45442">
                  <c:v>1.0170000000000001</c:v>
                </c:pt>
                <c:pt idx="45443">
                  <c:v>1.0170000000000001</c:v>
                </c:pt>
                <c:pt idx="45444">
                  <c:v>1.016</c:v>
                </c:pt>
                <c:pt idx="45445">
                  <c:v>1.0150000000000001</c:v>
                </c:pt>
                <c:pt idx="45446">
                  <c:v>1.014</c:v>
                </c:pt>
                <c:pt idx="45447">
                  <c:v>1.014</c:v>
                </c:pt>
                <c:pt idx="45448">
                  <c:v>1.016</c:v>
                </c:pt>
                <c:pt idx="45449">
                  <c:v>1.016</c:v>
                </c:pt>
                <c:pt idx="45450">
                  <c:v>1.0150000000000001</c:v>
                </c:pt>
                <c:pt idx="45451">
                  <c:v>1.016</c:v>
                </c:pt>
                <c:pt idx="45452">
                  <c:v>1.016</c:v>
                </c:pt>
                <c:pt idx="45453">
                  <c:v>1.0170000000000001</c:v>
                </c:pt>
                <c:pt idx="45454">
                  <c:v>1.0190000000000001</c:v>
                </c:pt>
                <c:pt idx="45455">
                  <c:v>1.02</c:v>
                </c:pt>
                <c:pt idx="45456">
                  <c:v>1.0190000000000001</c:v>
                </c:pt>
                <c:pt idx="45457">
                  <c:v>1.018</c:v>
                </c:pt>
                <c:pt idx="45458">
                  <c:v>1.018</c:v>
                </c:pt>
                <c:pt idx="45459">
                  <c:v>1.018</c:v>
                </c:pt>
                <c:pt idx="45460">
                  <c:v>1.0170000000000001</c:v>
                </c:pt>
                <c:pt idx="45461">
                  <c:v>1.0150000000000001</c:v>
                </c:pt>
                <c:pt idx="45462">
                  <c:v>1.016</c:v>
                </c:pt>
                <c:pt idx="45463">
                  <c:v>1.0170000000000001</c:v>
                </c:pt>
                <c:pt idx="45464">
                  <c:v>1.016</c:v>
                </c:pt>
                <c:pt idx="45465">
                  <c:v>1.0150000000000001</c:v>
                </c:pt>
                <c:pt idx="45466">
                  <c:v>1.016</c:v>
                </c:pt>
                <c:pt idx="45467">
                  <c:v>1.018</c:v>
                </c:pt>
                <c:pt idx="45468">
                  <c:v>1.016</c:v>
                </c:pt>
                <c:pt idx="45469">
                  <c:v>1.0150000000000001</c:v>
                </c:pt>
                <c:pt idx="45470">
                  <c:v>1.016</c:v>
                </c:pt>
                <c:pt idx="45471">
                  <c:v>1.0170000000000001</c:v>
                </c:pt>
                <c:pt idx="45472">
                  <c:v>1.016</c:v>
                </c:pt>
                <c:pt idx="45473">
                  <c:v>1.016</c:v>
                </c:pt>
                <c:pt idx="45474">
                  <c:v>1.016</c:v>
                </c:pt>
                <c:pt idx="45475">
                  <c:v>1.0170000000000001</c:v>
                </c:pt>
                <c:pt idx="45476">
                  <c:v>1.0170000000000001</c:v>
                </c:pt>
                <c:pt idx="45477">
                  <c:v>1.0170000000000001</c:v>
                </c:pt>
                <c:pt idx="45478">
                  <c:v>1.018</c:v>
                </c:pt>
                <c:pt idx="45479">
                  <c:v>1.018</c:v>
                </c:pt>
                <c:pt idx="45480">
                  <c:v>1.0170000000000001</c:v>
                </c:pt>
                <c:pt idx="45481">
                  <c:v>1.0170000000000001</c:v>
                </c:pt>
                <c:pt idx="45482">
                  <c:v>1.018</c:v>
                </c:pt>
                <c:pt idx="45483">
                  <c:v>1.0170000000000001</c:v>
                </c:pt>
                <c:pt idx="45484">
                  <c:v>1.016</c:v>
                </c:pt>
                <c:pt idx="45485">
                  <c:v>1.016</c:v>
                </c:pt>
                <c:pt idx="45486">
                  <c:v>1.016</c:v>
                </c:pt>
                <c:pt idx="45487">
                  <c:v>1.016</c:v>
                </c:pt>
                <c:pt idx="45488">
                  <c:v>1.0170000000000001</c:v>
                </c:pt>
                <c:pt idx="45489">
                  <c:v>1.016</c:v>
                </c:pt>
                <c:pt idx="45490">
                  <c:v>1.0150000000000001</c:v>
                </c:pt>
                <c:pt idx="45491">
                  <c:v>1.0150000000000001</c:v>
                </c:pt>
                <c:pt idx="45492">
                  <c:v>1.016</c:v>
                </c:pt>
                <c:pt idx="45493">
                  <c:v>1.0170000000000001</c:v>
                </c:pt>
                <c:pt idx="45494">
                  <c:v>1.016</c:v>
                </c:pt>
                <c:pt idx="45495">
                  <c:v>1.0150000000000001</c:v>
                </c:pt>
                <c:pt idx="45496">
                  <c:v>1.014</c:v>
                </c:pt>
                <c:pt idx="45497">
                  <c:v>1.0150000000000001</c:v>
                </c:pt>
                <c:pt idx="45498">
                  <c:v>1.0170000000000001</c:v>
                </c:pt>
                <c:pt idx="45499">
                  <c:v>1.0150000000000001</c:v>
                </c:pt>
                <c:pt idx="45500">
                  <c:v>1.0150000000000001</c:v>
                </c:pt>
                <c:pt idx="45501">
                  <c:v>1.016</c:v>
                </c:pt>
                <c:pt idx="45502">
                  <c:v>1.0170000000000001</c:v>
                </c:pt>
                <c:pt idx="45503">
                  <c:v>1.016</c:v>
                </c:pt>
                <c:pt idx="45504">
                  <c:v>1.014</c:v>
                </c:pt>
                <c:pt idx="45505">
                  <c:v>1.0130000000000001</c:v>
                </c:pt>
                <c:pt idx="45506">
                  <c:v>1.014</c:v>
                </c:pt>
                <c:pt idx="45507">
                  <c:v>1.016</c:v>
                </c:pt>
                <c:pt idx="45508">
                  <c:v>1.0150000000000001</c:v>
                </c:pt>
                <c:pt idx="45509">
                  <c:v>1.0150000000000001</c:v>
                </c:pt>
                <c:pt idx="45510">
                  <c:v>1.0170000000000001</c:v>
                </c:pt>
                <c:pt idx="45511">
                  <c:v>1.016</c:v>
                </c:pt>
                <c:pt idx="45512">
                  <c:v>1.018</c:v>
                </c:pt>
                <c:pt idx="45513">
                  <c:v>1.018</c:v>
                </c:pt>
                <c:pt idx="45514">
                  <c:v>1.0170000000000001</c:v>
                </c:pt>
                <c:pt idx="45515">
                  <c:v>1.0170000000000001</c:v>
                </c:pt>
                <c:pt idx="45516">
                  <c:v>1.0170000000000001</c:v>
                </c:pt>
                <c:pt idx="45517">
                  <c:v>1.018</c:v>
                </c:pt>
                <c:pt idx="45518">
                  <c:v>1.018</c:v>
                </c:pt>
                <c:pt idx="45519">
                  <c:v>1.018</c:v>
                </c:pt>
                <c:pt idx="45520">
                  <c:v>1.0170000000000001</c:v>
                </c:pt>
                <c:pt idx="45521">
                  <c:v>1.0170000000000001</c:v>
                </c:pt>
                <c:pt idx="45522">
                  <c:v>1.018</c:v>
                </c:pt>
                <c:pt idx="45523">
                  <c:v>1.018</c:v>
                </c:pt>
                <c:pt idx="45524">
                  <c:v>1.018</c:v>
                </c:pt>
                <c:pt idx="45525">
                  <c:v>1.018</c:v>
                </c:pt>
                <c:pt idx="45526">
                  <c:v>1.018</c:v>
                </c:pt>
                <c:pt idx="45527">
                  <c:v>1.0170000000000001</c:v>
                </c:pt>
                <c:pt idx="45528">
                  <c:v>1.0170000000000001</c:v>
                </c:pt>
                <c:pt idx="45529">
                  <c:v>1.0170000000000001</c:v>
                </c:pt>
                <c:pt idx="45530">
                  <c:v>1.0170000000000001</c:v>
                </c:pt>
                <c:pt idx="45531">
                  <c:v>1.0170000000000001</c:v>
                </c:pt>
                <c:pt idx="45532">
                  <c:v>1.018</c:v>
                </c:pt>
                <c:pt idx="45533">
                  <c:v>1.0190000000000001</c:v>
                </c:pt>
                <c:pt idx="45534">
                  <c:v>1.0190000000000001</c:v>
                </c:pt>
                <c:pt idx="45535">
                  <c:v>1.0190000000000001</c:v>
                </c:pt>
                <c:pt idx="45536">
                  <c:v>1.02</c:v>
                </c:pt>
                <c:pt idx="45537">
                  <c:v>1.0210000000000001</c:v>
                </c:pt>
                <c:pt idx="45538">
                  <c:v>1.02</c:v>
                </c:pt>
                <c:pt idx="45539">
                  <c:v>1.0190000000000001</c:v>
                </c:pt>
                <c:pt idx="45540">
                  <c:v>1.0190000000000001</c:v>
                </c:pt>
                <c:pt idx="45541">
                  <c:v>1.0190000000000001</c:v>
                </c:pt>
                <c:pt idx="45542">
                  <c:v>1.0190000000000001</c:v>
                </c:pt>
                <c:pt idx="45543">
                  <c:v>1.0190000000000001</c:v>
                </c:pt>
                <c:pt idx="45544">
                  <c:v>1.02</c:v>
                </c:pt>
                <c:pt idx="45545">
                  <c:v>1.02</c:v>
                </c:pt>
                <c:pt idx="45546">
                  <c:v>1.0210000000000001</c:v>
                </c:pt>
                <c:pt idx="45547">
                  <c:v>1.02</c:v>
                </c:pt>
                <c:pt idx="45548">
                  <c:v>1.018</c:v>
                </c:pt>
                <c:pt idx="45549">
                  <c:v>1.018</c:v>
                </c:pt>
                <c:pt idx="45550">
                  <c:v>1.0190000000000001</c:v>
                </c:pt>
                <c:pt idx="45551">
                  <c:v>1.018</c:v>
                </c:pt>
                <c:pt idx="45552">
                  <c:v>1.018</c:v>
                </c:pt>
                <c:pt idx="45553">
                  <c:v>1.0190000000000001</c:v>
                </c:pt>
                <c:pt idx="45554">
                  <c:v>1.0190000000000001</c:v>
                </c:pt>
                <c:pt idx="45555">
                  <c:v>1.018</c:v>
                </c:pt>
                <c:pt idx="45556">
                  <c:v>1.018</c:v>
                </c:pt>
                <c:pt idx="45557">
                  <c:v>1.02</c:v>
                </c:pt>
                <c:pt idx="45558">
                  <c:v>1.02</c:v>
                </c:pt>
                <c:pt idx="45559">
                  <c:v>1.02</c:v>
                </c:pt>
                <c:pt idx="45560">
                  <c:v>1.0190000000000001</c:v>
                </c:pt>
                <c:pt idx="45561">
                  <c:v>1.02</c:v>
                </c:pt>
                <c:pt idx="45562">
                  <c:v>1.02</c:v>
                </c:pt>
                <c:pt idx="45563">
                  <c:v>1.02</c:v>
                </c:pt>
                <c:pt idx="45564">
                  <c:v>1.0190000000000001</c:v>
                </c:pt>
                <c:pt idx="45565">
                  <c:v>1.0190000000000001</c:v>
                </c:pt>
                <c:pt idx="45566">
                  <c:v>1.018</c:v>
                </c:pt>
                <c:pt idx="45567">
                  <c:v>1.018</c:v>
                </c:pt>
                <c:pt idx="45568">
                  <c:v>1.018</c:v>
                </c:pt>
                <c:pt idx="45569">
                  <c:v>1.0190000000000001</c:v>
                </c:pt>
                <c:pt idx="45570">
                  <c:v>1.0190000000000001</c:v>
                </c:pt>
                <c:pt idx="45571">
                  <c:v>1.0190000000000001</c:v>
                </c:pt>
                <c:pt idx="45572">
                  <c:v>1.0190000000000001</c:v>
                </c:pt>
                <c:pt idx="45573">
                  <c:v>1.0190000000000001</c:v>
                </c:pt>
                <c:pt idx="45574">
                  <c:v>1.018</c:v>
                </c:pt>
                <c:pt idx="45575">
                  <c:v>1.0190000000000001</c:v>
                </c:pt>
                <c:pt idx="45576">
                  <c:v>1.0190000000000001</c:v>
                </c:pt>
                <c:pt idx="45577">
                  <c:v>1.018</c:v>
                </c:pt>
                <c:pt idx="45578">
                  <c:v>1.018</c:v>
                </c:pt>
                <c:pt idx="45579">
                  <c:v>1.018</c:v>
                </c:pt>
                <c:pt idx="45580">
                  <c:v>1.018</c:v>
                </c:pt>
                <c:pt idx="45581">
                  <c:v>1.0190000000000001</c:v>
                </c:pt>
                <c:pt idx="45582">
                  <c:v>1.018</c:v>
                </c:pt>
                <c:pt idx="45583">
                  <c:v>1.018</c:v>
                </c:pt>
                <c:pt idx="45584">
                  <c:v>1.0190000000000001</c:v>
                </c:pt>
                <c:pt idx="45585">
                  <c:v>1.0190000000000001</c:v>
                </c:pt>
                <c:pt idx="45586">
                  <c:v>1.0190000000000001</c:v>
                </c:pt>
                <c:pt idx="45587">
                  <c:v>1.018</c:v>
                </c:pt>
                <c:pt idx="45588">
                  <c:v>1.02</c:v>
                </c:pt>
                <c:pt idx="45589">
                  <c:v>1.0190000000000001</c:v>
                </c:pt>
                <c:pt idx="45590">
                  <c:v>1.02</c:v>
                </c:pt>
                <c:pt idx="45591">
                  <c:v>1.02</c:v>
                </c:pt>
                <c:pt idx="45592">
                  <c:v>1.018</c:v>
                </c:pt>
                <c:pt idx="45593">
                  <c:v>1.018</c:v>
                </c:pt>
                <c:pt idx="45594">
                  <c:v>1.018</c:v>
                </c:pt>
                <c:pt idx="45595">
                  <c:v>1.0190000000000001</c:v>
                </c:pt>
                <c:pt idx="45596">
                  <c:v>1.0190000000000001</c:v>
                </c:pt>
                <c:pt idx="45597">
                  <c:v>1.02</c:v>
                </c:pt>
                <c:pt idx="45598">
                  <c:v>1.02</c:v>
                </c:pt>
                <c:pt idx="45599">
                  <c:v>1.018</c:v>
                </c:pt>
                <c:pt idx="45600">
                  <c:v>1.0190000000000001</c:v>
                </c:pt>
                <c:pt idx="45601">
                  <c:v>1.02</c:v>
                </c:pt>
                <c:pt idx="45602">
                  <c:v>1.0190000000000001</c:v>
                </c:pt>
                <c:pt idx="45603">
                  <c:v>1.0190000000000001</c:v>
                </c:pt>
                <c:pt idx="45604">
                  <c:v>1.0190000000000001</c:v>
                </c:pt>
                <c:pt idx="45605">
                  <c:v>1.0190000000000001</c:v>
                </c:pt>
                <c:pt idx="45606">
                  <c:v>1.0190000000000001</c:v>
                </c:pt>
                <c:pt idx="45607">
                  <c:v>1.0190000000000001</c:v>
                </c:pt>
                <c:pt idx="45608">
                  <c:v>1.02</c:v>
                </c:pt>
                <c:pt idx="45609">
                  <c:v>1.0190000000000001</c:v>
                </c:pt>
                <c:pt idx="45610">
                  <c:v>1.0190000000000001</c:v>
                </c:pt>
                <c:pt idx="45611">
                  <c:v>1.02</c:v>
                </c:pt>
                <c:pt idx="45612">
                  <c:v>1.02</c:v>
                </c:pt>
                <c:pt idx="45613">
                  <c:v>1.02</c:v>
                </c:pt>
                <c:pt idx="45614">
                  <c:v>1.018</c:v>
                </c:pt>
                <c:pt idx="45615">
                  <c:v>1.0190000000000001</c:v>
                </c:pt>
                <c:pt idx="45616">
                  <c:v>1.018</c:v>
                </c:pt>
                <c:pt idx="45617">
                  <c:v>1.018</c:v>
                </c:pt>
                <c:pt idx="45618">
                  <c:v>1.0190000000000001</c:v>
                </c:pt>
                <c:pt idx="45619">
                  <c:v>1.02</c:v>
                </c:pt>
                <c:pt idx="45620">
                  <c:v>1.0210000000000001</c:v>
                </c:pt>
                <c:pt idx="45621">
                  <c:v>1.02</c:v>
                </c:pt>
                <c:pt idx="45622">
                  <c:v>1.02</c:v>
                </c:pt>
                <c:pt idx="45623">
                  <c:v>1.0190000000000001</c:v>
                </c:pt>
                <c:pt idx="45624">
                  <c:v>1.0190000000000001</c:v>
                </c:pt>
                <c:pt idx="45625">
                  <c:v>1.02</c:v>
                </c:pt>
                <c:pt idx="45626">
                  <c:v>1.0190000000000001</c:v>
                </c:pt>
                <c:pt idx="45627">
                  <c:v>1.02</c:v>
                </c:pt>
                <c:pt idx="45628">
                  <c:v>1.02</c:v>
                </c:pt>
                <c:pt idx="45629">
                  <c:v>1.0210000000000001</c:v>
                </c:pt>
                <c:pt idx="45630">
                  <c:v>1.0210000000000001</c:v>
                </c:pt>
                <c:pt idx="45631">
                  <c:v>1.02</c:v>
                </c:pt>
                <c:pt idx="45632">
                  <c:v>1.0190000000000001</c:v>
                </c:pt>
                <c:pt idx="45633">
                  <c:v>1.0190000000000001</c:v>
                </c:pt>
                <c:pt idx="45634">
                  <c:v>1.02</c:v>
                </c:pt>
                <c:pt idx="45635">
                  <c:v>1.0210000000000001</c:v>
                </c:pt>
                <c:pt idx="45636">
                  <c:v>1.02</c:v>
                </c:pt>
                <c:pt idx="45637">
                  <c:v>1.0190000000000001</c:v>
                </c:pt>
                <c:pt idx="45638">
                  <c:v>1.018</c:v>
                </c:pt>
                <c:pt idx="45639">
                  <c:v>1.018</c:v>
                </c:pt>
                <c:pt idx="45640">
                  <c:v>1.0190000000000001</c:v>
                </c:pt>
                <c:pt idx="45641">
                  <c:v>1.018</c:v>
                </c:pt>
                <c:pt idx="45642">
                  <c:v>1.018</c:v>
                </c:pt>
                <c:pt idx="45643">
                  <c:v>1.0190000000000001</c:v>
                </c:pt>
                <c:pt idx="45644">
                  <c:v>1.02</c:v>
                </c:pt>
                <c:pt idx="45645">
                  <c:v>1.0190000000000001</c:v>
                </c:pt>
                <c:pt idx="45646">
                  <c:v>1.018</c:v>
                </c:pt>
                <c:pt idx="45647">
                  <c:v>1.0170000000000001</c:v>
                </c:pt>
                <c:pt idx="45648">
                  <c:v>1.0170000000000001</c:v>
                </c:pt>
                <c:pt idx="45649">
                  <c:v>1.018</c:v>
                </c:pt>
                <c:pt idx="45650">
                  <c:v>1.0170000000000001</c:v>
                </c:pt>
                <c:pt idx="45651">
                  <c:v>1.018</c:v>
                </c:pt>
                <c:pt idx="45652">
                  <c:v>1.0190000000000001</c:v>
                </c:pt>
                <c:pt idx="45653">
                  <c:v>1.0170000000000001</c:v>
                </c:pt>
                <c:pt idx="45654">
                  <c:v>1.0170000000000001</c:v>
                </c:pt>
                <c:pt idx="45655">
                  <c:v>1.0190000000000001</c:v>
                </c:pt>
                <c:pt idx="45656">
                  <c:v>1.0190000000000001</c:v>
                </c:pt>
                <c:pt idx="45657">
                  <c:v>1.0190000000000001</c:v>
                </c:pt>
                <c:pt idx="45658">
                  <c:v>1.0170000000000001</c:v>
                </c:pt>
                <c:pt idx="45659">
                  <c:v>1.0170000000000001</c:v>
                </c:pt>
                <c:pt idx="45660">
                  <c:v>1.018</c:v>
                </c:pt>
                <c:pt idx="45661">
                  <c:v>1.0170000000000001</c:v>
                </c:pt>
                <c:pt idx="45662">
                  <c:v>1.016</c:v>
                </c:pt>
                <c:pt idx="45663">
                  <c:v>1.018</c:v>
                </c:pt>
                <c:pt idx="45664">
                  <c:v>1.0170000000000001</c:v>
                </c:pt>
                <c:pt idx="45665">
                  <c:v>1.018</c:v>
                </c:pt>
                <c:pt idx="45666">
                  <c:v>1.0190000000000001</c:v>
                </c:pt>
                <c:pt idx="45667">
                  <c:v>1.02</c:v>
                </c:pt>
                <c:pt idx="45668">
                  <c:v>1.0190000000000001</c:v>
                </c:pt>
                <c:pt idx="45669">
                  <c:v>1.018</c:v>
                </c:pt>
                <c:pt idx="45670">
                  <c:v>1.0190000000000001</c:v>
                </c:pt>
                <c:pt idx="45671">
                  <c:v>1.0190000000000001</c:v>
                </c:pt>
                <c:pt idx="45672">
                  <c:v>1.0190000000000001</c:v>
                </c:pt>
                <c:pt idx="45673">
                  <c:v>1.0190000000000001</c:v>
                </c:pt>
                <c:pt idx="45674">
                  <c:v>1.02</c:v>
                </c:pt>
                <c:pt idx="45675">
                  <c:v>1.0190000000000001</c:v>
                </c:pt>
                <c:pt idx="45676">
                  <c:v>1.02</c:v>
                </c:pt>
                <c:pt idx="45677">
                  <c:v>1.02</c:v>
                </c:pt>
                <c:pt idx="45678">
                  <c:v>1.0190000000000001</c:v>
                </c:pt>
                <c:pt idx="45679">
                  <c:v>1.0190000000000001</c:v>
                </c:pt>
                <c:pt idx="45680">
                  <c:v>1.02</c:v>
                </c:pt>
                <c:pt idx="45681">
                  <c:v>1.02</c:v>
                </c:pt>
                <c:pt idx="45682">
                  <c:v>1.02</c:v>
                </c:pt>
                <c:pt idx="45683">
                  <c:v>1.02</c:v>
                </c:pt>
                <c:pt idx="45684">
                  <c:v>1.0190000000000001</c:v>
                </c:pt>
                <c:pt idx="45685">
                  <c:v>1.0190000000000001</c:v>
                </c:pt>
                <c:pt idx="45686">
                  <c:v>1.018</c:v>
                </c:pt>
                <c:pt idx="45687">
                  <c:v>1.0190000000000001</c:v>
                </c:pt>
                <c:pt idx="45688">
                  <c:v>1.0210000000000001</c:v>
                </c:pt>
                <c:pt idx="45689">
                  <c:v>1.0210000000000001</c:v>
                </c:pt>
                <c:pt idx="45690">
                  <c:v>1.0190000000000001</c:v>
                </c:pt>
                <c:pt idx="45691">
                  <c:v>1.0190000000000001</c:v>
                </c:pt>
                <c:pt idx="45692">
                  <c:v>1.0190000000000001</c:v>
                </c:pt>
                <c:pt idx="45693">
                  <c:v>1.0190000000000001</c:v>
                </c:pt>
                <c:pt idx="45694">
                  <c:v>1.0190000000000001</c:v>
                </c:pt>
                <c:pt idx="45695">
                  <c:v>1.02</c:v>
                </c:pt>
                <c:pt idx="45696">
                  <c:v>1.0210000000000001</c:v>
                </c:pt>
                <c:pt idx="45697">
                  <c:v>1.022</c:v>
                </c:pt>
                <c:pt idx="45698">
                  <c:v>1.0210000000000001</c:v>
                </c:pt>
                <c:pt idx="45699">
                  <c:v>1.0210000000000001</c:v>
                </c:pt>
                <c:pt idx="45700">
                  <c:v>1.022</c:v>
                </c:pt>
                <c:pt idx="45701">
                  <c:v>1.022</c:v>
                </c:pt>
                <c:pt idx="45702">
                  <c:v>1.0249999999999999</c:v>
                </c:pt>
                <c:pt idx="45703">
                  <c:v>1.0249999999999999</c:v>
                </c:pt>
                <c:pt idx="45704">
                  <c:v>1.024</c:v>
                </c:pt>
                <c:pt idx="45705">
                  <c:v>1.0230000000000001</c:v>
                </c:pt>
                <c:pt idx="45706">
                  <c:v>1.0210000000000001</c:v>
                </c:pt>
                <c:pt idx="45707">
                  <c:v>1.02</c:v>
                </c:pt>
                <c:pt idx="45708">
                  <c:v>1.0210000000000001</c:v>
                </c:pt>
                <c:pt idx="45709">
                  <c:v>1.0210000000000001</c:v>
                </c:pt>
                <c:pt idx="45710">
                  <c:v>1.022</c:v>
                </c:pt>
                <c:pt idx="45711">
                  <c:v>1.022</c:v>
                </c:pt>
                <c:pt idx="45712">
                  <c:v>1.0210000000000001</c:v>
                </c:pt>
                <c:pt idx="45713">
                  <c:v>1.022</c:v>
                </c:pt>
                <c:pt idx="45714">
                  <c:v>1.0230000000000001</c:v>
                </c:pt>
                <c:pt idx="45715">
                  <c:v>1.022</c:v>
                </c:pt>
                <c:pt idx="45716">
                  <c:v>1.0210000000000001</c:v>
                </c:pt>
                <c:pt idx="45717">
                  <c:v>1.022</c:v>
                </c:pt>
                <c:pt idx="45718">
                  <c:v>1.0230000000000001</c:v>
                </c:pt>
                <c:pt idx="45719">
                  <c:v>1.0230000000000001</c:v>
                </c:pt>
                <c:pt idx="45720">
                  <c:v>1.02</c:v>
                </c:pt>
                <c:pt idx="45721">
                  <c:v>1.0210000000000001</c:v>
                </c:pt>
                <c:pt idx="45722">
                  <c:v>1.0210000000000001</c:v>
                </c:pt>
                <c:pt idx="45723">
                  <c:v>1.0210000000000001</c:v>
                </c:pt>
                <c:pt idx="45724">
                  <c:v>1.02</c:v>
                </c:pt>
                <c:pt idx="45725">
                  <c:v>1.0190000000000001</c:v>
                </c:pt>
                <c:pt idx="45726">
                  <c:v>1.0170000000000001</c:v>
                </c:pt>
                <c:pt idx="45727">
                  <c:v>1.0170000000000001</c:v>
                </c:pt>
                <c:pt idx="45728">
                  <c:v>1.018</c:v>
                </c:pt>
                <c:pt idx="45729">
                  <c:v>1.018</c:v>
                </c:pt>
                <c:pt idx="45730">
                  <c:v>1.0170000000000001</c:v>
                </c:pt>
                <c:pt idx="45731">
                  <c:v>1.018</c:v>
                </c:pt>
                <c:pt idx="45732">
                  <c:v>1.018</c:v>
                </c:pt>
                <c:pt idx="45733">
                  <c:v>1.018</c:v>
                </c:pt>
                <c:pt idx="45734">
                  <c:v>1.0170000000000001</c:v>
                </c:pt>
                <c:pt idx="45735">
                  <c:v>1.018</c:v>
                </c:pt>
                <c:pt idx="45736">
                  <c:v>1.0190000000000001</c:v>
                </c:pt>
                <c:pt idx="45737">
                  <c:v>1.0190000000000001</c:v>
                </c:pt>
                <c:pt idx="45738">
                  <c:v>1.018</c:v>
                </c:pt>
                <c:pt idx="45739">
                  <c:v>1.018</c:v>
                </c:pt>
                <c:pt idx="45740">
                  <c:v>1.018</c:v>
                </c:pt>
                <c:pt idx="45741">
                  <c:v>1.0190000000000001</c:v>
                </c:pt>
                <c:pt idx="45742">
                  <c:v>1.0190000000000001</c:v>
                </c:pt>
                <c:pt idx="45743">
                  <c:v>1.02</c:v>
                </c:pt>
                <c:pt idx="45744">
                  <c:v>1.0210000000000001</c:v>
                </c:pt>
                <c:pt idx="45745">
                  <c:v>1.0210000000000001</c:v>
                </c:pt>
                <c:pt idx="45746">
                  <c:v>1.02</c:v>
                </c:pt>
                <c:pt idx="45747">
                  <c:v>1.02</c:v>
                </c:pt>
                <c:pt idx="45748">
                  <c:v>1.02</c:v>
                </c:pt>
                <c:pt idx="45749">
                  <c:v>1.0210000000000001</c:v>
                </c:pt>
                <c:pt idx="45750">
                  <c:v>1.0210000000000001</c:v>
                </c:pt>
                <c:pt idx="45751">
                  <c:v>1.02</c:v>
                </c:pt>
                <c:pt idx="45752">
                  <c:v>1.0210000000000001</c:v>
                </c:pt>
                <c:pt idx="45753">
                  <c:v>1.0210000000000001</c:v>
                </c:pt>
                <c:pt idx="45754">
                  <c:v>1.02</c:v>
                </c:pt>
                <c:pt idx="45755">
                  <c:v>1.02</c:v>
                </c:pt>
                <c:pt idx="45756">
                  <c:v>1.0190000000000001</c:v>
                </c:pt>
                <c:pt idx="45757">
                  <c:v>1.0190000000000001</c:v>
                </c:pt>
                <c:pt idx="45758">
                  <c:v>1.018</c:v>
                </c:pt>
                <c:pt idx="45759">
                  <c:v>1.016</c:v>
                </c:pt>
                <c:pt idx="45760">
                  <c:v>1.0170000000000001</c:v>
                </c:pt>
                <c:pt idx="45761">
                  <c:v>1.0170000000000001</c:v>
                </c:pt>
                <c:pt idx="45762">
                  <c:v>1.018</c:v>
                </c:pt>
                <c:pt idx="45763">
                  <c:v>1.018</c:v>
                </c:pt>
                <c:pt idx="45764">
                  <c:v>1.018</c:v>
                </c:pt>
                <c:pt idx="45765">
                  <c:v>1.018</c:v>
                </c:pt>
                <c:pt idx="45766">
                  <c:v>1.0190000000000001</c:v>
                </c:pt>
                <c:pt idx="45767">
                  <c:v>1.02</c:v>
                </c:pt>
                <c:pt idx="45768">
                  <c:v>1.0210000000000001</c:v>
                </c:pt>
                <c:pt idx="45769">
                  <c:v>1.0210000000000001</c:v>
                </c:pt>
                <c:pt idx="45770">
                  <c:v>1.0190000000000001</c:v>
                </c:pt>
                <c:pt idx="45771">
                  <c:v>1.02</c:v>
                </c:pt>
                <c:pt idx="45772">
                  <c:v>1.02</c:v>
                </c:pt>
                <c:pt idx="45773">
                  <c:v>1.0210000000000001</c:v>
                </c:pt>
                <c:pt idx="45774">
                  <c:v>1.02</c:v>
                </c:pt>
                <c:pt idx="45775">
                  <c:v>1.02</c:v>
                </c:pt>
                <c:pt idx="45776">
                  <c:v>1.0210000000000001</c:v>
                </c:pt>
                <c:pt idx="45777">
                  <c:v>1.02</c:v>
                </c:pt>
                <c:pt idx="45778">
                  <c:v>1.022</c:v>
                </c:pt>
                <c:pt idx="45779">
                  <c:v>1.0230000000000001</c:v>
                </c:pt>
                <c:pt idx="45780">
                  <c:v>1.018</c:v>
                </c:pt>
                <c:pt idx="45781">
                  <c:v>1.018</c:v>
                </c:pt>
                <c:pt idx="45782">
                  <c:v>1.018</c:v>
                </c:pt>
                <c:pt idx="45783">
                  <c:v>1.0190000000000001</c:v>
                </c:pt>
                <c:pt idx="45784">
                  <c:v>1.0210000000000001</c:v>
                </c:pt>
                <c:pt idx="45785">
                  <c:v>1.0190000000000001</c:v>
                </c:pt>
                <c:pt idx="45786">
                  <c:v>1.0190000000000001</c:v>
                </c:pt>
                <c:pt idx="45787">
                  <c:v>1.0190000000000001</c:v>
                </c:pt>
                <c:pt idx="45788">
                  <c:v>1.018</c:v>
                </c:pt>
                <c:pt idx="45789">
                  <c:v>1.0190000000000001</c:v>
                </c:pt>
                <c:pt idx="45790">
                  <c:v>1.02</c:v>
                </c:pt>
                <c:pt idx="45791">
                  <c:v>1.0190000000000001</c:v>
                </c:pt>
                <c:pt idx="45792">
                  <c:v>1.02</c:v>
                </c:pt>
                <c:pt idx="45793">
                  <c:v>1.0210000000000001</c:v>
                </c:pt>
                <c:pt idx="45794">
                  <c:v>1.0190000000000001</c:v>
                </c:pt>
                <c:pt idx="45795">
                  <c:v>1.02</c:v>
                </c:pt>
                <c:pt idx="45796">
                  <c:v>1.0190000000000001</c:v>
                </c:pt>
                <c:pt idx="45797">
                  <c:v>1.02</c:v>
                </c:pt>
                <c:pt idx="45798">
                  <c:v>1.018</c:v>
                </c:pt>
                <c:pt idx="45799">
                  <c:v>1.0170000000000001</c:v>
                </c:pt>
                <c:pt idx="45800">
                  <c:v>1.016</c:v>
                </c:pt>
                <c:pt idx="45801">
                  <c:v>1.018</c:v>
                </c:pt>
                <c:pt idx="45802">
                  <c:v>1.0170000000000001</c:v>
                </c:pt>
                <c:pt idx="45803">
                  <c:v>1.018</c:v>
                </c:pt>
                <c:pt idx="45804">
                  <c:v>1.0190000000000001</c:v>
                </c:pt>
                <c:pt idx="45805">
                  <c:v>1.0190000000000001</c:v>
                </c:pt>
                <c:pt idx="45806">
                  <c:v>1.018</c:v>
                </c:pt>
                <c:pt idx="45807">
                  <c:v>1.018</c:v>
                </c:pt>
                <c:pt idx="45808">
                  <c:v>1.02</c:v>
                </c:pt>
                <c:pt idx="45809">
                  <c:v>1.0190000000000001</c:v>
                </c:pt>
                <c:pt idx="45810">
                  <c:v>1.02</c:v>
                </c:pt>
                <c:pt idx="45811">
                  <c:v>1.0210000000000001</c:v>
                </c:pt>
                <c:pt idx="45812">
                  <c:v>1.02</c:v>
                </c:pt>
                <c:pt idx="45813">
                  <c:v>1.0170000000000001</c:v>
                </c:pt>
                <c:pt idx="45814">
                  <c:v>1.018</c:v>
                </c:pt>
                <c:pt idx="45815">
                  <c:v>1.0170000000000001</c:v>
                </c:pt>
                <c:pt idx="45816">
                  <c:v>1.018</c:v>
                </c:pt>
                <c:pt idx="45817">
                  <c:v>1.018</c:v>
                </c:pt>
                <c:pt idx="45818">
                  <c:v>1.018</c:v>
                </c:pt>
                <c:pt idx="45819">
                  <c:v>1.02</c:v>
                </c:pt>
                <c:pt idx="45820">
                  <c:v>1.0190000000000001</c:v>
                </c:pt>
                <c:pt idx="45821">
                  <c:v>1.018</c:v>
                </c:pt>
                <c:pt idx="45822">
                  <c:v>1.018</c:v>
                </c:pt>
                <c:pt idx="45823">
                  <c:v>1.0170000000000001</c:v>
                </c:pt>
                <c:pt idx="45824">
                  <c:v>1.0170000000000001</c:v>
                </c:pt>
                <c:pt idx="45825">
                  <c:v>1.016</c:v>
                </c:pt>
                <c:pt idx="45826">
                  <c:v>1.016</c:v>
                </c:pt>
                <c:pt idx="45827">
                  <c:v>1.0170000000000001</c:v>
                </c:pt>
                <c:pt idx="45828">
                  <c:v>1.0170000000000001</c:v>
                </c:pt>
                <c:pt idx="45829">
                  <c:v>1.0170000000000001</c:v>
                </c:pt>
                <c:pt idx="45830">
                  <c:v>1.016</c:v>
                </c:pt>
                <c:pt idx="45831">
                  <c:v>1.016</c:v>
                </c:pt>
                <c:pt idx="45832">
                  <c:v>1.016</c:v>
                </c:pt>
                <c:pt idx="45833">
                  <c:v>1.0170000000000001</c:v>
                </c:pt>
                <c:pt idx="45834">
                  <c:v>1.0170000000000001</c:v>
                </c:pt>
                <c:pt idx="45835">
                  <c:v>1.016</c:v>
                </c:pt>
                <c:pt idx="45836">
                  <c:v>1.016</c:v>
                </c:pt>
                <c:pt idx="45837">
                  <c:v>1.0170000000000001</c:v>
                </c:pt>
                <c:pt idx="45838">
                  <c:v>1.016</c:v>
                </c:pt>
                <c:pt idx="45839">
                  <c:v>1.016</c:v>
                </c:pt>
                <c:pt idx="45840">
                  <c:v>1.0170000000000001</c:v>
                </c:pt>
                <c:pt idx="45841">
                  <c:v>1.0190000000000001</c:v>
                </c:pt>
                <c:pt idx="45842">
                  <c:v>1.018</c:v>
                </c:pt>
                <c:pt idx="45843">
                  <c:v>1.0190000000000001</c:v>
                </c:pt>
                <c:pt idx="45844">
                  <c:v>1.018</c:v>
                </c:pt>
                <c:pt idx="45845">
                  <c:v>1.0170000000000001</c:v>
                </c:pt>
                <c:pt idx="45846">
                  <c:v>1.018</c:v>
                </c:pt>
                <c:pt idx="45847">
                  <c:v>1.0190000000000001</c:v>
                </c:pt>
                <c:pt idx="45848">
                  <c:v>1.018</c:v>
                </c:pt>
                <c:pt idx="45849">
                  <c:v>1.018</c:v>
                </c:pt>
                <c:pt idx="45850">
                  <c:v>1.018</c:v>
                </c:pt>
                <c:pt idx="45851">
                  <c:v>1.018</c:v>
                </c:pt>
                <c:pt idx="45852">
                  <c:v>1.018</c:v>
                </c:pt>
                <c:pt idx="45853">
                  <c:v>1.018</c:v>
                </c:pt>
                <c:pt idx="45854">
                  <c:v>1.018</c:v>
                </c:pt>
                <c:pt idx="45855">
                  <c:v>1.0170000000000001</c:v>
                </c:pt>
                <c:pt idx="45856">
                  <c:v>1.0170000000000001</c:v>
                </c:pt>
                <c:pt idx="45857">
                  <c:v>1.0170000000000001</c:v>
                </c:pt>
                <c:pt idx="45858">
                  <c:v>1.016</c:v>
                </c:pt>
                <c:pt idx="45859">
                  <c:v>1.0150000000000001</c:v>
                </c:pt>
                <c:pt idx="45860">
                  <c:v>1.0150000000000001</c:v>
                </c:pt>
                <c:pt idx="45861">
                  <c:v>1.0150000000000001</c:v>
                </c:pt>
                <c:pt idx="45862">
                  <c:v>1.016</c:v>
                </c:pt>
                <c:pt idx="45863">
                  <c:v>1.0170000000000001</c:v>
                </c:pt>
                <c:pt idx="45864">
                  <c:v>1.018</c:v>
                </c:pt>
                <c:pt idx="45865">
                  <c:v>1.018</c:v>
                </c:pt>
                <c:pt idx="45866">
                  <c:v>1.018</c:v>
                </c:pt>
                <c:pt idx="45867">
                  <c:v>1.018</c:v>
                </c:pt>
                <c:pt idx="45868">
                  <c:v>1.0170000000000001</c:v>
                </c:pt>
                <c:pt idx="45869">
                  <c:v>1.0170000000000001</c:v>
                </c:pt>
                <c:pt idx="45870">
                  <c:v>1.018</c:v>
                </c:pt>
                <c:pt idx="45871">
                  <c:v>1.018</c:v>
                </c:pt>
                <c:pt idx="45872">
                  <c:v>1.016</c:v>
                </c:pt>
                <c:pt idx="45873">
                  <c:v>1.016</c:v>
                </c:pt>
                <c:pt idx="45874">
                  <c:v>1.016</c:v>
                </c:pt>
                <c:pt idx="45875">
                  <c:v>1.016</c:v>
                </c:pt>
                <c:pt idx="45876">
                  <c:v>1.0170000000000001</c:v>
                </c:pt>
                <c:pt idx="45877">
                  <c:v>1.018</c:v>
                </c:pt>
                <c:pt idx="45878">
                  <c:v>1.016</c:v>
                </c:pt>
                <c:pt idx="45879">
                  <c:v>1.016</c:v>
                </c:pt>
                <c:pt idx="45880">
                  <c:v>1.0170000000000001</c:v>
                </c:pt>
                <c:pt idx="45881">
                  <c:v>1.0150000000000001</c:v>
                </c:pt>
                <c:pt idx="45882">
                  <c:v>1.0170000000000001</c:v>
                </c:pt>
                <c:pt idx="45883">
                  <c:v>1.0170000000000001</c:v>
                </c:pt>
                <c:pt idx="45884">
                  <c:v>1.016</c:v>
                </c:pt>
                <c:pt idx="45885">
                  <c:v>1.018</c:v>
                </c:pt>
                <c:pt idx="45886">
                  <c:v>1.0170000000000001</c:v>
                </c:pt>
                <c:pt idx="45887">
                  <c:v>1.0190000000000001</c:v>
                </c:pt>
                <c:pt idx="45888">
                  <c:v>1.018</c:v>
                </c:pt>
                <c:pt idx="45889">
                  <c:v>1.0150000000000001</c:v>
                </c:pt>
                <c:pt idx="45890">
                  <c:v>1.016</c:v>
                </c:pt>
                <c:pt idx="45891">
                  <c:v>1.0170000000000001</c:v>
                </c:pt>
                <c:pt idx="45892">
                  <c:v>1.0190000000000001</c:v>
                </c:pt>
                <c:pt idx="45893">
                  <c:v>1.0210000000000001</c:v>
                </c:pt>
                <c:pt idx="45894">
                  <c:v>1.0210000000000001</c:v>
                </c:pt>
                <c:pt idx="45895">
                  <c:v>1.02</c:v>
                </c:pt>
                <c:pt idx="45896">
                  <c:v>1.02</c:v>
                </c:pt>
                <c:pt idx="45897">
                  <c:v>1.02</c:v>
                </c:pt>
                <c:pt idx="45898">
                  <c:v>1.02</c:v>
                </c:pt>
                <c:pt idx="45899">
                  <c:v>1.02</c:v>
                </c:pt>
                <c:pt idx="45900">
                  <c:v>1.0190000000000001</c:v>
                </c:pt>
                <c:pt idx="45901">
                  <c:v>1.0190000000000001</c:v>
                </c:pt>
                <c:pt idx="45902">
                  <c:v>1.018</c:v>
                </c:pt>
                <c:pt idx="45903">
                  <c:v>1.018</c:v>
                </c:pt>
                <c:pt idx="45904">
                  <c:v>1.0190000000000001</c:v>
                </c:pt>
                <c:pt idx="45905">
                  <c:v>1.02</c:v>
                </c:pt>
                <c:pt idx="45906">
                  <c:v>1.02</c:v>
                </c:pt>
                <c:pt idx="45907">
                  <c:v>1.02</c:v>
                </c:pt>
                <c:pt idx="45908">
                  <c:v>1.02</c:v>
                </c:pt>
                <c:pt idx="45909">
                  <c:v>1.0210000000000001</c:v>
                </c:pt>
                <c:pt idx="45910">
                  <c:v>1.0190000000000001</c:v>
                </c:pt>
                <c:pt idx="45911">
                  <c:v>1.0190000000000001</c:v>
                </c:pt>
                <c:pt idx="45912">
                  <c:v>1.018</c:v>
                </c:pt>
                <c:pt idx="45913">
                  <c:v>1.018</c:v>
                </c:pt>
                <c:pt idx="45914">
                  <c:v>1.02</c:v>
                </c:pt>
                <c:pt idx="45915">
                  <c:v>1.02</c:v>
                </c:pt>
                <c:pt idx="45916">
                  <c:v>1.0190000000000001</c:v>
                </c:pt>
                <c:pt idx="45917">
                  <c:v>1.0210000000000001</c:v>
                </c:pt>
                <c:pt idx="45918">
                  <c:v>1.0210000000000001</c:v>
                </c:pt>
                <c:pt idx="45919">
                  <c:v>1.022</c:v>
                </c:pt>
                <c:pt idx="45920">
                  <c:v>1.0210000000000001</c:v>
                </c:pt>
                <c:pt idx="45921">
                  <c:v>1.02</c:v>
                </c:pt>
                <c:pt idx="45922">
                  <c:v>1.0190000000000001</c:v>
                </c:pt>
                <c:pt idx="45923">
                  <c:v>1.0190000000000001</c:v>
                </c:pt>
                <c:pt idx="45924">
                  <c:v>1.0190000000000001</c:v>
                </c:pt>
                <c:pt idx="45925">
                  <c:v>1.016</c:v>
                </c:pt>
                <c:pt idx="45926">
                  <c:v>1.016</c:v>
                </c:pt>
                <c:pt idx="45927">
                  <c:v>1.0190000000000001</c:v>
                </c:pt>
                <c:pt idx="45928">
                  <c:v>1.0190000000000001</c:v>
                </c:pt>
                <c:pt idx="45929">
                  <c:v>1.0190000000000001</c:v>
                </c:pt>
                <c:pt idx="45930">
                  <c:v>1.0210000000000001</c:v>
                </c:pt>
                <c:pt idx="45931">
                  <c:v>1.0210000000000001</c:v>
                </c:pt>
                <c:pt idx="45932">
                  <c:v>1.0210000000000001</c:v>
                </c:pt>
                <c:pt idx="45933">
                  <c:v>1.0190000000000001</c:v>
                </c:pt>
                <c:pt idx="45934">
                  <c:v>1.018</c:v>
                </c:pt>
                <c:pt idx="45935">
                  <c:v>1.0170000000000001</c:v>
                </c:pt>
                <c:pt idx="45936">
                  <c:v>1.0170000000000001</c:v>
                </c:pt>
                <c:pt idx="45937">
                  <c:v>1.0150000000000001</c:v>
                </c:pt>
                <c:pt idx="45938">
                  <c:v>1.016</c:v>
                </c:pt>
                <c:pt idx="45939">
                  <c:v>1.016</c:v>
                </c:pt>
                <c:pt idx="45940">
                  <c:v>1.0170000000000001</c:v>
                </c:pt>
                <c:pt idx="45941">
                  <c:v>1.0170000000000001</c:v>
                </c:pt>
                <c:pt idx="45942">
                  <c:v>1.02</c:v>
                </c:pt>
                <c:pt idx="45943">
                  <c:v>1.0210000000000001</c:v>
                </c:pt>
                <c:pt idx="45944">
                  <c:v>1.018</c:v>
                </c:pt>
                <c:pt idx="45945">
                  <c:v>1.0190000000000001</c:v>
                </c:pt>
                <c:pt idx="45946">
                  <c:v>1.0190000000000001</c:v>
                </c:pt>
                <c:pt idx="45947">
                  <c:v>1.0190000000000001</c:v>
                </c:pt>
                <c:pt idx="45948">
                  <c:v>1.018</c:v>
                </c:pt>
                <c:pt idx="45949">
                  <c:v>1.018</c:v>
                </c:pt>
                <c:pt idx="45950">
                  <c:v>1.018</c:v>
                </c:pt>
                <c:pt idx="45951">
                  <c:v>1.018</c:v>
                </c:pt>
                <c:pt idx="45952">
                  <c:v>1.0170000000000001</c:v>
                </c:pt>
                <c:pt idx="45953">
                  <c:v>1.0170000000000001</c:v>
                </c:pt>
                <c:pt idx="45954">
                  <c:v>1.016</c:v>
                </c:pt>
                <c:pt idx="45955">
                  <c:v>1.016</c:v>
                </c:pt>
                <c:pt idx="45956">
                  <c:v>1.0170000000000001</c:v>
                </c:pt>
                <c:pt idx="45957">
                  <c:v>1.0190000000000001</c:v>
                </c:pt>
                <c:pt idx="45958">
                  <c:v>1.0190000000000001</c:v>
                </c:pt>
                <c:pt idx="45959">
                  <c:v>1.02</c:v>
                </c:pt>
                <c:pt idx="45960">
                  <c:v>1.02</c:v>
                </c:pt>
                <c:pt idx="45961">
                  <c:v>1.0210000000000001</c:v>
                </c:pt>
                <c:pt idx="45962">
                  <c:v>1.022</c:v>
                </c:pt>
                <c:pt idx="45963">
                  <c:v>1.0210000000000001</c:v>
                </c:pt>
                <c:pt idx="45964">
                  <c:v>1.02</c:v>
                </c:pt>
                <c:pt idx="45965">
                  <c:v>1.02</c:v>
                </c:pt>
                <c:pt idx="45966">
                  <c:v>1.0190000000000001</c:v>
                </c:pt>
                <c:pt idx="45967">
                  <c:v>1.0190000000000001</c:v>
                </c:pt>
                <c:pt idx="45968">
                  <c:v>1.0190000000000001</c:v>
                </c:pt>
                <c:pt idx="45969">
                  <c:v>1.018</c:v>
                </c:pt>
                <c:pt idx="45970">
                  <c:v>1.018</c:v>
                </c:pt>
                <c:pt idx="45971">
                  <c:v>1.0190000000000001</c:v>
                </c:pt>
                <c:pt idx="45972">
                  <c:v>1.0190000000000001</c:v>
                </c:pt>
                <c:pt idx="45973">
                  <c:v>1.018</c:v>
                </c:pt>
                <c:pt idx="45974">
                  <c:v>1.0190000000000001</c:v>
                </c:pt>
                <c:pt idx="45975">
                  <c:v>1.018</c:v>
                </c:pt>
                <c:pt idx="45976">
                  <c:v>1.0170000000000001</c:v>
                </c:pt>
                <c:pt idx="45977">
                  <c:v>1.0170000000000001</c:v>
                </c:pt>
                <c:pt idx="45978">
                  <c:v>1.016</c:v>
                </c:pt>
                <c:pt idx="45979">
                  <c:v>1.016</c:v>
                </c:pt>
                <c:pt idx="45980">
                  <c:v>1.0170000000000001</c:v>
                </c:pt>
                <c:pt idx="45981">
                  <c:v>1.0170000000000001</c:v>
                </c:pt>
                <c:pt idx="45982">
                  <c:v>1.018</c:v>
                </c:pt>
                <c:pt idx="45983">
                  <c:v>1.0190000000000001</c:v>
                </c:pt>
                <c:pt idx="45984">
                  <c:v>1.0190000000000001</c:v>
                </c:pt>
                <c:pt idx="45985">
                  <c:v>1.0190000000000001</c:v>
                </c:pt>
                <c:pt idx="45986">
                  <c:v>1.0170000000000001</c:v>
                </c:pt>
                <c:pt idx="45987">
                  <c:v>1.0150000000000001</c:v>
                </c:pt>
                <c:pt idx="45988">
                  <c:v>1.0150000000000001</c:v>
                </c:pt>
                <c:pt idx="45989">
                  <c:v>1.0150000000000001</c:v>
                </c:pt>
                <c:pt idx="45990">
                  <c:v>1.0150000000000001</c:v>
                </c:pt>
                <c:pt idx="45991">
                  <c:v>1.0170000000000001</c:v>
                </c:pt>
                <c:pt idx="45992">
                  <c:v>1.0170000000000001</c:v>
                </c:pt>
                <c:pt idx="45993">
                  <c:v>1.0170000000000001</c:v>
                </c:pt>
                <c:pt idx="45994">
                  <c:v>1.018</c:v>
                </c:pt>
                <c:pt idx="45995">
                  <c:v>1.0190000000000001</c:v>
                </c:pt>
                <c:pt idx="45996">
                  <c:v>1.0170000000000001</c:v>
                </c:pt>
                <c:pt idx="45997">
                  <c:v>1.0170000000000001</c:v>
                </c:pt>
                <c:pt idx="45998">
                  <c:v>1.0150000000000001</c:v>
                </c:pt>
                <c:pt idx="45999">
                  <c:v>1.016</c:v>
                </c:pt>
                <c:pt idx="46000">
                  <c:v>1.0170000000000001</c:v>
                </c:pt>
                <c:pt idx="46001">
                  <c:v>1.018</c:v>
                </c:pt>
                <c:pt idx="46002">
                  <c:v>1.0170000000000001</c:v>
                </c:pt>
                <c:pt idx="46003">
                  <c:v>1.018</c:v>
                </c:pt>
                <c:pt idx="46004">
                  <c:v>1.0170000000000001</c:v>
                </c:pt>
                <c:pt idx="46005">
                  <c:v>1.018</c:v>
                </c:pt>
                <c:pt idx="46006">
                  <c:v>1.0190000000000001</c:v>
                </c:pt>
                <c:pt idx="46007">
                  <c:v>1.018</c:v>
                </c:pt>
                <c:pt idx="46008">
                  <c:v>1.0170000000000001</c:v>
                </c:pt>
                <c:pt idx="46009">
                  <c:v>1.0170000000000001</c:v>
                </c:pt>
                <c:pt idx="46010">
                  <c:v>1.018</c:v>
                </c:pt>
                <c:pt idx="46011">
                  <c:v>1.0170000000000001</c:v>
                </c:pt>
                <c:pt idx="46012">
                  <c:v>1.0170000000000001</c:v>
                </c:pt>
                <c:pt idx="46013">
                  <c:v>1.0170000000000001</c:v>
                </c:pt>
                <c:pt idx="46014">
                  <c:v>1.016</c:v>
                </c:pt>
                <c:pt idx="46015">
                  <c:v>1.0170000000000001</c:v>
                </c:pt>
                <c:pt idx="46016">
                  <c:v>1.0190000000000001</c:v>
                </c:pt>
                <c:pt idx="46017">
                  <c:v>1.0190000000000001</c:v>
                </c:pt>
                <c:pt idx="46018">
                  <c:v>1.0190000000000001</c:v>
                </c:pt>
                <c:pt idx="46019">
                  <c:v>1.018</c:v>
                </c:pt>
                <c:pt idx="46020">
                  <c:v>1.018</c:v>
                </c:pt>
                <c:pt idx="46021">
                  <c:v>1.0190000000000001</c:v>
                </c:pt>
                <c:pt idx="46022">
                  <c:v>1.0190000000000001</c:v>
                </c:pt>
                <c:pt idx="46023">
                  <c:v>1.0190000000000001</c:v>
                </c:pt>
                <c:pt idx="46024">
                  <c:v>1.02</c:v>
                </c:pt>
                <c:pt idx="46025">
                  <c:v>1.0210000000000001</c:v>
                </c:pt>
                <c:pt idx="46026">
                  <c:v>1.0210000000000001</c:v>
                </c:pt>
                <c:pt idx="46027">
                  <c:v>1.0190000000000001</c:v>
                </c:pt>
                <c:pt idx="46028">
                  <c:v>1.018</c:v>
                </c:pt>
                <c:pt idx="46029">
                  <c:v>1.0190000000000001</c:v>
                </c:pt>
                <c:pt idx="46030">
                  <c:v>1.018</c:v>
                </c:pt>
                <c:pt idx="46031">
                  <c:v>1.0190000000000001</c:v>
                </c:pt>
                <c:pt idx="46032">
                  <c:v>1.0210000000000001</c:v>
                </c:pt>
                <c:pt idx="46033">
                  <c:v>1.0210000000000001</c:v>
                </c:pt>
                <c:pt idx="46034">
                  <c:v>1.02</c:v>
                </c:pt>
                <c:pt idx="46035">
                  <c:v>1.02</c:v>
                </c:pt>
                <c:pt idx="46036">
                  <c:v>1.02</c:v>
                </c:pt>
                <c:pt idx="46037">
                  <c:v>1.018</c:v>
                </c:pt>
                <c:pt idx="46038">
                  <c:v>1.0170000000000001</c:v>
                </c:pt>
                <c:pt idx="46039">
                  <c:v>1.018</c:v>
                </c:pt>
                <c:pt idx="46040">
                  <c:v>1.018</c:v>
                </c:pt>
                <c:pt idx="46041">
                  <c:v>1.0190000000000001</c:v>
                </c:pt>
                <c:pt idx="46042">
                  <c:v>1.02</c:v>
                </c:pt>
                <c:pt idx="46043">
                  <c:v>1.0190000000000001</c:v>
                </c:pt>
                <c:pt idx="46044">
                  <c:v>1.0190000000000001</c:v>
                </c:pt>
                <c:pt idx="46045">
                  <c:v>1.0190000000000001</c:v>
                </c:pt>
                <c:pt idx="46046">
                  <c:v>1.018</c:v>
                </c:pt>
                <c:pt idx="46047">
                  <c:v>1.018</c:v>
                </c:pt>
                <c:pt idx="46048">
                  <c:v>1.0190000000000001</c:v>
                </c:pt>
                <c:pt idx="46049">
                  <c:v>1.0190000000000001</c:v>
                </c:pt>
                <c:pt idx="46050">
                  <c:v>1.018</c:v>
                </c:pt>
                <c:pt idx="46051">
                  <c:v>1.018</c:v>
                </c:pt>
                <c:pt idx="46052">
                  <c:v>1.018</c:v>
                </c:pt>
                <c:pt idx="46053">
                  <c:v>1.0170000000000001</c:v>
                </c:pt>
                <c:pt idx="46054">
                  <c:v>1.0170000000000001</c:v>
                </c:pt>
                <c:pt idx="46055">
                  <c:v>1.018</c:v>
                </c:pt>
                <c:pt idx="46056">
                  <c:v>1.0190000000000001</c:v>
                </c:pt>
                <c:pt idx="46057">
                  <c:v>1.018</c:v>
                </c:pt>
                <c:pt idx="46058">
                  <c:v>1.02</c:v>
                </c:pt>
                <c:pt idx="46059">
                  <c:v>1.0210000000000001</c:v>
                </c:pt>
                <c:pt idx="46060">
                  <c:v>1.02</c:v>
                </c:pt>
                <c:pt idx="46061">
                  <c:v>1.0170000000000001</c:v>
                </c:pt>
                <c:pt idx="46062">
                  <c:v>1.018</c:v>
                </c:pt>
                <c:pt idx="46063">
                  <c:v>1.018</c:v>
                </c:pt>
                <c:pt idx="46064">
                  <c:v>1.018</c:v>
                </c:pt>
                <c:pt idx="46065">
                  <c:v>1.0170000000000001</c:v>
                </c:pt>
                <c:pt idx="46066">
                  <c:v>1.0170000000000001</c:v>
                </c:pt>
                <c:pt idx="46067">
                  <c:v>1.0190000000000001</c:v>
                </c:pt>
                <c:pt idx="46068">
                  <c:v>1.0190000000000001</c:v>
                </c:pt>
                <c:pt idx="46069">
                  <c:v>1.0190000000000001</c:v>
                </c:pt>
                <c:pt idx="46070">
                  <c:v>1.018</c:v>
                </c:pt>
                <c:pt idx="46071">
                  <c:v>1.02</c:v>
                </c:pt>
                <c:pt idx="46072">
                  <c:v>1.0190000000000001</c:v>
                </c:pt>
                <c:pt idx="46073">
                  <c:v>1.018</c:v>
                </c:pt>
                <c:pt idx="46074">
                  <c:v>1.0190000000000001</c:v>
                </c:pt>
                <c:pt idx="46075">
                  <c:v>1.0190000000000001</c:v>
                </c:pt>
                <c:pt idx="46076">
                  <c:v>1.0170000000000001</c:v>
                </c:pt>
                <c:pt idx="46077">
                  <c:v>1.0170000000000001</c:v>
                </c:pt>
                <c:pt idx="46078">
                  <c:v>1.018</c:v>
                </c:pt>
                <c:pt idx="46079">
                  <c:v>1.016</c:v>
                </c:pt>
                <c:pt idx="46080">
                  <c:v>1.0170000000000001</c:v>
                </c:pt>
                <c:pt idx="46081">
                  <c:v>1.016</c:v>
                </c:pt>
                <c:pt idx="46082">
                  <c:v>1.016</c:v>
                </c:pt>
                <c:pt idx="46083">
                  <c:v>1.0170000000000001</c:v>
                </c:pt>
                <c:pt idx="46084">
                  <c:v>1.0170000000000001</c:v>
                </c:pt>
                <c:pt idx="46085">
                  <c:v>1.0170000000000001</c:v>
                </c:pt>
                <c:pt idx="46086">
                  <c:v>1.016</c:v>
                </c:pt>
                <c:pt idx="46087">
                  <c:v>1.0170000000000001</c:v>
                </c:pt>
                <c:pt idx="46088">
                  <c:v>1.0170000000000001</c:v>
                </c:pt>
                <c:pt idx="46089">
                  <c:v>1.0170000000000001</c:v>
                </c:pt>
                <c:pt idx="46090">
                  <c:v>1.016</c:v>
                </c:pt>
                <c:pt idx="46091">
                  <c:v>1.016</c:v>
                </c:pt>
                <c:pt idx="46092">
                  <c:v>1.018</c:v>
                </c:pt>
                <c:pt idx="46093">
                  <c:v>1.0190000000000001</c:v>
                </c:pt>
                <c:pt idx="46094">
                  <c:v>1.0190000000000001</c:v>
                </c:pt>
                <c:pt idx="46095">
                  <c:v>1.018</c:v>
                </c:pt>
                <c:pt idx="46096">
                  <c:v>1.0170000000000001</c:v>
                </c:pt>
                <c:pt idx="46097">
                  <c:v>1.0170000000000001</c:v>
                </c:pt>
                <c:pt idx="46098">
                  <c:v>1.018</c:v>
                </c:pt>
                <c:pt idx="46099">
                  <c:v>1.018</c:v>
                </c:pt>
                <c:pt idx="46100">
                  <c:v>1.018</c:v>
                </c:pt>
                <c:pt idx="46101">
                  <c:v>1.0190000000000001</c:v>
                </c:pt>
                <c:pt idx="46102">
                  <c:v>1.02</c:v>
                </c:pt>
                <c:pt idx="46103">
                  <c:v>1.018</c:v>
                </c:pt>
                <c:pt idx="46104">
                  <c:v>1.018</c:v>
                </c:pt>
                <c:pt idx="46105">
                  <c:v>1.018</c:v>
                </c:pt>
                <c:pt idx="46106">
                  <c:v>1.016</c:v>
                </c:pt>
                <c:pt idx="46107">
                  <c:v>1.0130000000000001</c:v>
                </c:pt>
                <c:pt idx="46108">
                  <c:v>1.016</c:v>
                </c:pt>
                <c:pt idx="46109">
                  <c:v>1.016</c:v>
                </c:pt>
                <c:pt idx="46110">
                  <c:v>1.016</c:v>
                </c:pt>
                <c:pt idx="46111">
                  <c:v>1.016</c:v>
                </c:pt>
                <c:pt idx="46112">
                  <c:v>1.016</c:v>
                </c:pt>
                <c:pt idx="46113">
                  <c:v>1.0150000000000001</c:v>
                </c:pt>
                <c:pt idx="46114">
                  <c:v>1.0150000000000001</c:v>
                </c:pt>
                <c:pt idx="46115">
                  <c:v>1.016</c:v>
                </c:pt>
                <c:pt idx="46116">
                  <c:v>1.0150000000000001</c:v>
                </c:pt>
                <c:pt idx="46117">
                  <c:v>1.0170000000000001</c:v>
                </c:pt>
                <c:pt idx="46118">
                  <c:v>1.0150000000000001</c:v>
                </c:pt>
                <c:pt idx="46119">
                  <c:v>1.0150000000000001</c:v>
                </c:pt>
                <c:pt idx="46120">
                  <c:v>1.0170000000000001</c:v>
                </c:pt>
                <c:pt idx="46121">
                  <c:v>1.016</c:v>
                </c:pt>
                <c:pt idx="46122">
                  <c:v>1.0150000000000001</c:v>
                </c:pt>
                <c:pt idx="46123">
                  <c:v>1.016</c:v>
                </c:pt>
                <c:pt idx="46124">
                  <c:v>1.016</c:v>
                </c:pt>
                <c:pt idx="46125">
                  <c:v>1.0170000000000001</c:v>
                </c:pt>
                <c:pt idx="46126">
                  <c:v>1.0150000000000001</c:v>
                </c:pt>
                <c:pt idx="46127">
                  <c:v>1.0150000000000001</c:v>
                </c:pt>
                <c:pt idx="46128">
                  <c:v>1.016</c:v>
                </c:pt>
                <c:pt idx="46129">
                  <c:v>1.0150000000000001</c:v>
                </c:pt>
                <c:pt idx="46130">
                  <c:v>1.0150000000000001</c:v>
                </c:pt>
                <c:pt idx="46131">
                  <c:v>1.016</c:v>
                </c:pt>
                <c:pt idx="46132">
                  <c:v>1.018</c:v>
                </c:pt>
                <c:pt idx="46133">
                  <c:v>1.018</c:v>
                </c:pt>
                <c:pt idx="46134">
                  <c:v>1.0170000000000001</c:v>
                </c:pt>
                <c:pt idx="46135">
                  <c:v>1.0170000000000001</c:v>
                </c:pt>
                <c:pt idx="46136">
                  <c:v>1.0170000000000001</c:v>
                </c:pt>
                <c:pt idx="46137">
                  <c:v>1.0170000000000001</c:v>
                </c:pt>
                <c:pt idx="46138">
                  <c:v>1.0150000000000001</c:v>
                </c:pt>
                <c:pt idx="46139">
                  <c:v>1.016</c:v>
                </c:pt>
                <c:pt idx="46140">
                  <c:v>1.016</c:v>
                </c:pt>
                <c:pt idx="46141">
                  <c:v>1.0170000000000001</c:v>
                </c:pt>
                <c:pt idx="46142">
                  <c:v>1.0170000000000001</c:v>
                </c:pt>
                <c:pt idx="46143">
                  <c:v>1.0170000000000001</c:v>
                </c:pt>
                <c:pt idx="46144">
                  <c:v>1.0170000000000001</c:v>
                </c:pt>
                <c:pt idx="46145">
                  <c:v>1.0170000000000001</c:v>
                </c:pt>
                <c:pt idx="46146">
                  <c:v>1.0170000000000001</c:v>
                </c:pt>
                <c:pt idx="46147">
                  <c:v>1.0170000000000001</c:v>
                </c:pt>
                <c:pt idx="46148">
                  <c:v>1.018</c:v>
                </c:pt>
                <c:pt idx="46149">
                  <c:v>1.0170000000000001</c:v>
                </c:pt>
                <c:pt idx="46150">
                  <c:v>1.016</c:v>
                </c:pt>
                <c:pt idx="46151">
                  <c:v>1.0170000000000001</c:v>
                </c:pt>
                <c:pt idx="46152">
                  <c:v>1.0190000000000001</c:v>
                </c:pt>
                <c:pt idx="46153">
                  <c:v>1.0190000000000001</c:v>
                </c:pt>
                <c:pt idx="46154">
                  <c:v>1.018</c:v>
                </c:pt>
                <c:pt idx="46155">
                  <c:v>1.0170000000000001</c:v>
                </c:pt>
                <c:pt idx="46156">
                  <c:v>1.016</c:v>
                </c:pt>
                <c:pt idx="46157">
                  <c:v>1.0170000000000001</c:v>
                </c:pt>
                <c:pt idx="46158">
                  <c:v>1.0190000000000001</c:v>
                </c:pt>
                <c:pt idx="46159">
                  <c:v>1.02</c:v>
                </c:pt>
                <c:pt idx="46160">
                  <c:v>1.02</c:v>
                </c:pt>
                <c:pt idx="46161">
                  <c:v>1.0190000000000001</c:v>
                </c:pt>
                <c:pt idx="46162">
                  <c:v>1.0170000000000001</c:v>
                </c:pt>
                <c:pt idx="46163">
                  <c:v>1.018</c:v>
                </c:pt>
                <c:pt idx="46164">
                  <c:v>1.018</c:v>
                </c:pt>
                <c:pt idx="46165">
                  <c:v>1.0170000000000001</c:v>
                </c:pt>
                <c:pt idx="46166">
                  <c:v>1.0170000000000001</c:v>
                </c:pt>
                <c:pt idx="46167">
                  <c:v>1.0170000000000001</c:v>
                </c:pt>
                <c:pt idx="46168">
                  <c:v>1.016</c:v>
                </c:pt>
                <c:pt idx="46169">
                  <c:v>1.0170000000000001</c:v>
                </c:pt>
                <c:pt idx="46170">
                  <c:v>1.0170000000000001</c:v>
                </c:pt>
                <c:pt idx="46171">
                  <c:v>1.0190000000000001</c:v>
                </c:pt>
                <c:pt idx="46172">
                  <c:v>1.0170000000000001</c:v>
                </c:pt>
                <c:pt idx="46173">
                  <c:v>1.0170000000000001</c:v>
                </c:pt>
                <c:pt idx="46174">
                  <c:v>1.018</c:v>
                </c:pt>
                <c:pt idx="46175">
                  <c:v>1.0190000000000001</c:v>
                </c:pt>
                <c:pt idx="46176">
                  <c:v>1.018</c:v>
                </c:pt>
                <c:pt idx="46177">
                  <c:v>1.018</c:v>
                </c:pt>
                <c:pt idx="46178">
                  <c:v>1.018</c:v>
                </c:pt>
                <c:pt idx="46179">
                  <c:v>1.018</c:v>
                </c:pt>
                <c:pt idx="46180">
                  <c:v>1.0170000000000001</c:v>
                </c:pt>
                <c:pt idx="46181">
                  <c:v>1.0150000000000001</c:v>
                </c:pt>
                <c:pt idx="46182">
                  <c:v>1.016</c:v>
                </c:pt>
                <c:pt idx="46183">
                  <c:v>1.0170000000000001</c:v>
                </c:pt>
                <c:pt idx="46184">
                  <c:v>1.016</c:v>
                </c:pt>
                <c:pt idx="46185">
                  <c:v>1.016</c:v>
                </c:pt>
                <c:pt idx="46186">
                  <c:v>1.016</c:v>
                </c:pt>
                <c:pt idx="46187">
                  <c:v>1.0170000000000001</c:v>
                </c:pt>
                <c:pt idx="46188">
                  <c:v>1.018</c:v>
                </c:pt>
                <c:pt idx="46189">
                  <c:v>1.016</c:v>
                </c:pt>
                <c:pt idx="46190">
                  <c:v>1.016</c:v>
                </c:pt>
                <c:pt idx="46191">
                  <c:v>1.0150000000000001</c:v>
                </c:pt>
                <c:pt idx="46192">
                  <c:v>1.0150000000000001</c:v>
                </c:pt>
                <c:pt idx="46193">
                  <c:v>1.016</c:v>
                </c:pt>
                <c:pt idx="46194">
                  <c:v>1.0170000000000001</c:v>
                </c:pt>
                <c:pt idx="46195">
                  <c:v>1.016</c:v>
                </c:pt>
                <c:pt idx="46196">
                  <c:v>1.016</c:v>
                </c:pt>
                <c:pt idx="46197">
                  <c:v>1.0150000000000001</c:v>
                </c:pt>
                <c:pt idx="46198">
                  <c:v>1.0150000000000001</c:v>
                </c:pt>
                <c:pt idx="46199">
                  <c:v>1.0150000000000001</c:v>
                </c:pt>
                <c:pt idx="46200">
                  <c:v>1.0150000000000001</c:v>
                </c:pt>
                <c:pt idx="46201">
                  <c:v>1.016</c:v>
                </c:pt>
                <c:pt idx="46202">
                  <c:v>1.016</c:v>
                </c:pt>
                <c:pt idx="46203">
                  <c:v>1.016</c:v>
                </c:pt>
                <c:pt idx="46204">
                  <c:v>1.016</c:v>
                </c:pt>
                <c:pt idx="46205">
                  <c:v>1.016</c:v>
                </c:pt>
                <c:pt idx="46206">
                  <c:v>1.0150000000000001</c:v>
                </c:pt>
                <c:pt idx="46207">
                  <c:v>1.016</c:v>
                </c:pt>
                <c:pt idx="46208">
                  <c:v>1.016</c:v>
                </c:pt>
                <c:pt idx="46209">
                  <c:v>1.0170000000000001</c:v>
                </c:pt>
                <c:pt idx="46210">
                  <c:v>1.016</c:v>
                </c:pt>
                <c:pt idx="46211">
                  <c:v>1.0170000000000001</c:v>
                </c:pt>
                <c:pt idx="46212">
                  <c:v>1.0190000000000001</c:v>
                </c:pt>
                <c:pt idx="46213">
                  <c:v>1.0190000000000001</c:v>
                </c:pt>
                <c:pt idx="46214">
                  <c:v>1.0170000000000001</c:v>
                </c:pt>
                <c:pt idx="46215">
                  <c:v>1.018</c:v>
                </c:pt>
                <c:pt idx="46216">
                  <c:v>1.018</c:v>
                </c:pt>
                <c:pt idx="46217">
                  <c:v>1.018</c:v>
                </c:pt>
                <c:pt idx="46218">
                  <c:v>1.018</c:v>
                </c:pt>
                <c:pt idx="46219">
                  <c:v>1.018</c:v>
                </c:pt>
                <c:pt idx="46220">
                  <c:v>1.018</c:v>
                </c:pt>
                <c:pt idx="46221">
                  <c:v>1.0170000000000001</c:v>
                </c:pt>
                <c:pt idx="46222">
                  <c:v>1.016</c:v>
                </c:pt>
                <c:pt idx="46223">
                  <c:v>1.016</c:v>
                </c:pt>
                <c:pt idx="46224">
                  <c:v>1.016</c:v>
                </c:pt>
                <c:pt idx="46225">
                  <c:v>1.016</c:v>
                </c:pt>
                <c:pt idx="46226">
                  <c:v>1.0150000000000001</c:v>
                </c:pt>
                <c:pt idx="46227">
                  <c:v>1.016</c:v>
                </c:pt>
                <c:pt idx="46228">
                  <c:v>1.0170000000000001</c:v>
                </c:pt>
                <c:pt idx="46229">
                  <c:v>1.018</c:v>
                </c:pt>
                <c:pt idx="46230">
                  <c:v>1.018</c:v>
                </c:pt>
                <c:pt idx="46231">
                  <c:v>1.018</c:v>
                </c:pt>
                <c:pt idx="46232">
                  <c:v>1.02</c:v>
                </c:pt>
                <c:pt idx="46233">
                  <c:v>1.0190000000000001</c:v>
                </c:pt>
                <c:pt idx="46234">
                  <c:v>1.018</c:v>
                </c:pt>
                <c:pt idx="46235">
                  <c:v>1.0170000000000001</c:v>
                </c:pt>
                <c:pt idx="46236">
                  <c:v>1.016</c:v>
                </c:pt>
                <c:pt idx="46237">
                  <c:v>1.016</c:v>
                </c:pt>
                <c:pt idx="46238">
                  <c:v>1.016</c:v>
                </c:pt>
                <c:pt idx="46239">
                  <c:v>1.016</c:v>
                </c:pt>
                <c:pt idx="46240">
                  <c:v>1.0150000000000001</c:v>
                </c:pt>
                <c:pt idx="46241">
                  <c:v>1.014</c:v>
                </c:pt>
                <c:pt idx="46242">
                  <c:v>1.0150000000000001</c:v>
                </c:pt>
                <c:pt idx="46243">
                  <c:v>1.0150000000000001</c:v>
                </c:pt>
                <c:pt idx="46244">
                  <c:v>1.016</c:v>
                </c:pt>
                <c:pt idx="46245">
                  <c:v>1.016</c:v>
                </c:pt>
                <c:pt idx="46246">
                  <c:v>1.018</c:v>
                </c:pt>
                <c:pt idx="46247">
                  <c:v>1.018</c:v>
                </c:pt>
                <c:pt idx="46248">
                  <c:v>1.018</c:v>
                </c:pt>
                <c:pt idx="46249">
                  <c:v>1.018</c:v>
                </c:pt>
                <c:pt idx="46250">
                  <c:v>1.018</c:v>
                </c:pt>
                <c:pt idx="46251">
                  <c:v>1.018</c:v>
                </c:pt>
                <c:pt idx="46252">
                  <c:v>1.0170000000000001</c:v>
                </c:pt>
                <c:pt idx="46253">
                  <c:v>1.018</c:v>
                </c:pt>
                <c:pt idx="46254">
                  <c:v>1.0190000000000001</c:v>
                </c:pt>
                <c:pt idx="46255">
                  <c:v>1.02</c:v>
                </c:pt>
                <c:pt idx="46256">
                  <c:v>1.0190000000000001</c:v>
                </c:pt>
                <c:pt idx="46257">
                  <c:v>1.0190000000000001</c:v>
                </c:pt>
                <c:pt idx="46258">
                  <c:v>1.0190000000000001</c:v>
                </c:pt>
                <c:pt idx="46259">
                  <c:v>1.018</c:v>
                </c:pt>
                <c:pt idx="46260">
                  <c:v>1.018</c:v>
                </c:pt>
                <c:pt idx="46261">
                  <c:v>1.0170000000000001</c:v>
                </c:pt>
                <c:pt idx="46262">
                  <c:v>1.018</c:v>
                </c:pt>
                <c:pt idx="46263">
                  <c:v>1.0190000000000001</c:v>
                </c:pt>
                <c:pt idx="46264">
                  <c:v>1.018</c:v>
                </c:pt>
                <c:pt idx="46265">
                  <c:v>1.018</c:v>
                </c:pt>
                <c:pt idx="46266">
                  <c:v>1.018</c:v>
                </c:pt>
                <c:pt idx="46267">
                  <c:v>1.018</c:v>
                </c:pt>
                <c:pt idx="46268">
                  <c:v>1.018</c:v>
                </c:pt>
                <c:pt idx="46269">
                  <c:v>1.0170000000000001</c:v>
                </c:pt>
                <c:pt idx="46270">
                  <c:v>1.016</c:v>
                </c:pt>
                <c:pt idx="46271">
                  <c:v>1.0170000000000001</c:v>
                </c:pt>
                <c:pt idx="46272">
                  <c:v>1.0170000000000001</c:v>
                </c:pt>
                <c:pt idx="46273">
                  <c:v>1.0170000000000001</c:v>
                </c:pt>
                <c:pt idx="46274">
                  <c:v>1.0170000000000001</c:v>
                </c:pt>
                <c:pt idx="46275">
                  <c:v>1.018</c:v>
                </c:pt>
                <c:pt idx="46276">
                  <c:v>1.0190000000000001</c:v>
                </c:pt>
                <c:pt idx="46277">
                  <c:v>1.0190000000000001</c:v>
                </c:pt>
                <c:pt idx="46278">
                  <c:v>1.0190000000000001</c:v>
                </c:pt>
                <c:pt idx="46279">
                  <c:v>1.018</c:v>
                </c:pt>
                <c:pt idx="46280">
                  <c:v>1.0170000000000001</c:v>
                </c:pt>
                <c:pt idx="46281">
                  <c:v>1.016</c:v>
                </c:pt>
                <c:pt idx="46282">
                  <c:v>1.0150000000000001</c:v>
                </c:pt>
                <c:pt idx="46283">
                  <c:v>1.016</c:v>
                </c:pt>
                <c:pt idx="46284">
                  <c:v>1.0170000000000001</c:v>
                </c:pt>
                <c:pt idx="46285">
                  <c:v>1.0170000000000001</c:v>
                </c:pt>
                <c:pt idx="46286">
                  <c:v>1.0170000000000001</c:v>
                </c:pt>
                <c:pt idx="46287">
                  <c:v>1.016</c:v>
                </c:pt>
                <c:pt idx="46288">
                  <c:v>1.016</c:v>
                </c:pt>
                <c:pt idx="46289">
                  <c:v>1.018</c:v>
                </c:pt>
                <c:pt idx="46290">
                  <c:v>1.018</c:v>
                </c:pt>
                <c:pt idx="46291">
                  <c:v>1.018</c:v>
                </c:pt>
                <c:pt idx="46292">
                  <c:v>1.018</c:v>
                </c:pt>
                <c:pt idx="46293">
                  <c:v>1.0170000000000001</c:v>
                </c:pt>
                <c:pt idx="46294">
                  <c:v>1.0170000000000001</c:v>
                </c:pt>
                <c:pt idx="46295">
                  <c:v>1.0190000000000001</c:v>
                </c:pt>
                <c:pt idx="46296">
                  <c:v>1.018</c:v>
                </c:pt>
                <c:pt idx="46297">
                  <c:v>1.0190000000000001</c:v>
                </c:pt>
                <c:pt idx="46298">
                  <c:v>1.018</c:v>
                </c:pt>
                <c:pt idx="46299">
                  <c:v>1.018</c:v>
                </c:pt>
                <c:pt idx="46300">
                  <c:v>1.0170000000000001</c:v>
                </c:pt>
                <c:pt idx="46301">
                  <c:v>1.0170000000000001</c:v>
                </c:pt>
                <c:pt idx="46302">
                  <c:v>1.016</c:v>
                </c:pt>
                <c:pt idx="46303">
                  <c:v>1.018</c:v>
                </c:pt>
                <c:pt idx="46304">
                  <c:v>1.0190000000000001</c:v>
                </c:pt>
                <c:pt idx="46305">
                  <c:v>1.0190000000000001</c:v>
                </c:pt>
                <c:pt idx="46306">
                  <c:v>1.018</c:v>
                </c:pt>
                <c:pt idx="46307">
                  <c:v>1.016</c:v>
                </c:pt>
                <c:pt idx="46308">
                  <c:v>1.016</c:v>
                </c:pt>
                <c:pt idx="46309">
                  <c:v>1.0170000000000001</c:v>
                </c:pt>
                <c:pt idx="46310">
                  <c:v>1.0150000000000001</c:v>
                </c:pt>
                <c:pt idx="46311">
                  <c:v>1.0170000000000001</c:v>
                </c:pt>
                <c:pt idx="46312">
                  <c:v>1.0170000000000001</c:v>
                </c:pt>
                <c:pt idx="46313">
                  <c:v>1.018</c:v>
                </c:pt>
                <c:pt idx="46314">
                  <c:v>1.018</c:v>
                </c:pt>
                <c:pt idx="46315">
                  <c:v>1.0170000000000001</c:v>
                </c:pt>
                <c:pt idx="46316">
                  <c:v>1.0170000000000001</c:v>
                </c:pt>
                <c:pt idx="46317">
                  <c:v>1.016</c:v>
                </c:pt>
                <c:pt idx="46318">
                  <c:v>1.0170000000000001</c:v>
                </c:pt>
                <c:pt idx="46319">
                  <c:v>1.0170000000000001</c:v>
                </c:pt>
                <c:pt idx="46320">
                  <c:v>1.0170000000000001</c:v>
                </c:pt>
                <c:pt idx="46321">
                  <c:v>1.016</c:v>
                </c:pt>
                <c:pt idx="46322">
                  <c:v>1.0150000000000001</c:v>
                </c:pt>
                <c:pt idx="46323">
                  <c:v>1.0150000000000001</c:v>
                </c:pt>
                <c:pt idx="46324">
                  <c:v>1.0150000000000001</c:v>
                </c:pt>
                <c:pt idx="46325">
                  <c:v>1.0150000000000001</c:v>
                </c:pt>
                <c:pt idx="46326">
                  <c:v>1.014</c:v>
                </c:pt>
                <c:pt idx="46327">
                  <c:v>1.0150000000000001</c:v>
                </c:pt>
                <c:pt idx="46328">
                  <c:v>1.016</c:v>
                </c:pt>
                <c:pt idx="46329">
                  <c:v>1.016</c:v>
                </c:pt>
                <c:pt idx="46330">
                  <c:v>1.016</c:v>
                </c:pt>
                <c:pt idx="46331">
                  <c:v>1.018</c:v>
                </c:pt>
                <c:pt idx="46332">
                  <c:v>1.018</c:v>
                </c:pt>
                <c:pt idx="46333">
                  <c:v>1.018</c:v>
                </c:pt>
                <c:pt idx="46334">
                  <c:v>1.0170000000000001</c:v>
                </c:pt>
                <c:pt idx="46335">
                  <c:v>1.018</c:v>
                </c:pt>
                <c:pt idx="46336">
                  <c:v>1.0170000000000001</c:v>
                </c:pt>
                <c:pt idx="46337">
                  <c:v>1.016</c:v>
                </c:pt>
                <c:pt idx="46338">
                  <c:v>1.016</c:v>
                </c:pt>
                <c:pt idx="46339">
                  <c:v>1.0190000000000001</c:v>
                </c:pt>
                <c:pt idx="46340">
                  <c:v>1.018</c:v>
                </c:pt>
                <c:pt idx="46341">
                  <c:v>1.0170000000000001</c:v>
                </c:pt>
                <c:pt idx="46342">
                  <c:v>1.018</c:v>
                </c:pt>
                <c:pt idx="46343">
                  <c:v>1.018</c:v>
                </c:pt>
                <c:pt idx="46344">
                  <c:v>1.018</c:v>
                </c:pt>
                <c:pt idx="46345">
                  <c:v>1.0190000000000001</c:v>
                </c:pt>
                <c:pt idx="46346">
                  <c:v>1.0190000000000001</c:v>
                </c:pt>
                <c:pt idx="46347">
                  <c:v>1.02</c:v>
                </c:pt>
                <c:pt idx="46348">
                  <c:v>1.0190000000000001</c:v>
                </c:pt>
                <c:pt idx="46349">
                  <c:v>1.018</c:v>
                </c:pt>
                <c:pt idx="46350">
                  <c:v>1.0190000000000001</c:v>
                </c:pt>
                <c:pt idx="46351">
                  <c:v>1.0190000000000001</c:v>
                </c:pt>
                <c:pt idx="46352">
                  <c:v>1.018</c:v>
                </c:pt>
                <c:pt idx="46353">
                  <c:v>1.018</c:v>
                </c:pt>
                <c:pt idx="46354">
                  <c:v>1.018</c:v>
                </c:pt>
                <c:pt idx="46355">
                  <c:v>1.0170000000000001</c:v>
                </c:pt>
                <c:pt idx="46356">
                  <c:v>1.016</c:v>
                </c:pt>
                <c:pt idx="46357">
                  <c:v>1.0170000000000001</c:v>
                </c:pt>
                <c:pt idx="46358">
                  <c:v>1.018</c:v>
                </c:pt>
                <c:pt idx="46359">
                  <c:v>1.018</c:v>
                </c:pt>
                <c:pt idx="46360">
                  <c:v>1.0170000000000001</c:v>
                </c:pt>
                <c:pt idx="46361">
                  <c:v>1.0170000000000001</c:v>
                </c:pt>
                <c:pt idx="46362">
                  <c:v>1.0170000000000001</c:v>
                </c:pt>
                <c:pt idx="46363">
                  <c:v>1.016</c:v>
                </c:pt>
                <c:pt idx="46364">
                  <c:v>1.0170000000000001</c:v>
                </c:pt>
                <c:pt idx="46365">
                  <c:v>1.0170000000000001</c:v>
                </c:pt>
                <c:pt idx="46366">
                  <c:v>1.0170000000000001</c:v>
                </c:pt>
                <c:pt idx="46367">
                  <c:v>1.018</c:v>
                </c:pt>
                <c:pt idx="46368">
                  <c:v>1.0150000000000001</c:v>
                </c:pt>
                <c:pt idx="46369">
                  <c:v>1.016</c:v>
                </c:pt>
                <c:pt idx="46370">
                  <c:v>1.016</c:v>
                </c:pt>
                <c:pt idx="46371">
                  <c:v>1.0170000000000001</c:v>
                </c:pt>
                <c:pt idx="46372">
                  <c:v>1.018</c:v>
                </c:pt>
                <c:pt idx="46373">
                  <c:v>1.0170000000000001</c:v>
                </c:pt>
                <c:pt idx="46374">
                  <c:v>1.016</c:v>
                </c:pt>
                <c:pt idx="46375">
                  <c:v>1.0150000000000001</c:v>
                </c:pt>
                <c:pt idx="46376">
                  <c:v>1.0150000000000001</c:v>
                </c:pt>
                <c:pt idx="46377">
                  <c:v>1.0150000000000001</c:v>
                </c:pt>
                <c:pt idx="46378">
                  <c:v>1.0150000000000001</c:v>
                </c:pt>
                <c:pt idx="46379">
                  <c:v>1.0150000000000001</c:v>
                </c:pt>
                <c:pt idx="46380">
                  <c:v>1.0150000000000001</c:v>
                </c:pt>
                <c:pt idx="46381">
                  <c:v>1.0130000000000001</c:v>
                </c:pt>
                <c:pt idx="46382">
                  <c:v>1.014</c:v>
                </c:pt>
                <c:pt idx="46383">
                  <c:v>1.0150000000000001</c:v>
                </c:pt>
                <c:pt idx="46384">
                  <c:v>1.0150000000000001</c:v>
                </c:pt>
                <c:pt idx="46385">
                  <c:v>1.0150000000000001</c:v>
                </c:pt>
                <c:pt idx="46386">
                  <c:v>1.0170000000000001</c:v>
                </c:pt>
                <c:pt idx="46387">
                  <c:v>1.0170000000000001</c:v>
                </c:pt>
                <c:pt idx="46388">
                  <c:v>1.016</c:v>
                </c:pt>
                <c:pt idx="46389">
                  <c:v>1.0150000000000001</c:v>
                </c:pt>
                <c:pt idx="46390">
                  <c:v>1.0150000000000001</c:v>
                </c:pt>
                <c:pt idx="46391">
                  <c:v>1.0150000000000001</c:v>
                </c:pt>
                <c:pt idx="46392">
                  <c:v>1.014</c:v>
                </c:pt>
                <c:pt idx="46393">
                  <c:v>1.014</c:v>
                </c:pt>
                <c:pt idx="46394">
                  <c:v>1.0130000000000001</c:v>
                </c:pt>
                <c:pt idx="46395">
                  <c:v>1.0150000000000001</c:v>
                </c:pt>
                <c:pt idx="46396">
                  <c:v>1.0150000000000001</c:v>
                </c:pt>
                <c:pt idx="46397">
                  <c:v>1.0150000000000001</c:v>
                </c:pt>
                <c:pt idx="46398">
                  <c:v>1.0150000000000001</c:v>
                </c:pt>
                <c:pt idx="46399">
                  <c:v>1.016</c:v>
                </c:pt>
                <c:pt idx="46400">
                  <c:v>1.016</c:v>
                </c:pt>
                <c:pt idx="46401">
                  <c:v>1.0170000000000001</c:v>
                </c:pt>
                <c:pt idx="46402">
                  <c:v>1.018</c:v>
                </c:pt>
                <c:pt idx="46403">
                  <c:v>1.016</c:v>
                </c:pt>
                <c:pt idx="46404">
                  <c:v>1.0150000000000001</c:v>
                </c:pt>
                <c:pt idx="46405">
                  <c:v>1.0150000000000001</c:v>
                </c:pt>
                <c:pt idx="46406">
                  <c:v>1.0150000000000001</c:v>
                </c:pt>
                <c:pt idx="46407">
                  <c:v>1.0150000000000001</c:v>
                </c:pt>
                <c:pt idx="46408">
                  <c:v>1.0150000000000001</c:v>
                </c:pt>
                <c:pt idx="46409">
                  <c:v>1.014</c:v>
                </c:pt>
                <c:pt idx="46410">
                  <c:v>1.014</c:v>
                </c:pt>
                <c:pt idx="46411">
                  <c:v>1.0150000000000001</c:v>
                </c:pt>
                <c:pt idx="46412">
                  <c:v>1.016</c:v>
                </c:pt>
                <c:pt idx="46413">
                  <c:v>1.0170000000000001</c:v>
                </c:pt>
                <c:pt idx="46414">
                  <c:v>1.0170000000000001</c:v>
                </c:pt>
                <c:pt idx="46415">
                  <c:v>1.016</c:v>
                </c:pt>
                <c:pt idx="46416">
                  <c:v>1.016</c:v>
                </c:pt>
                <c:pt idx="46417">
                  <c:v>1.016</c:v>
                </c:pt>
                <c:pt idx="46418">
                  <c:v>1.016</c:v>
                </c:pt>
                <c:pt idx="46419">
                  <c:v>1.0150000000000001</c:v>
                </c:pt>
                <c:pt idx="46420">
                  <c:v>1.014</c:v>
                </c:pt>
                <c:pt idx="46421">
                  <c:v>1.0150000000000001</c:v>
                </c:pt>
                <c:pt idx="46422">
                  <c:v>1.0150000000000001</c:v>
                </c:pt>
                <c:pt idx="46423">
                  <c:v>1.016</c:v>
                </c:pt>
                <c:pt idx="46424">
                  <c:v>1.016</c:v>
                </c:pt>
                <c:pt idx="46425">
                  <c:v>1.016</c:v>
                </c:pt>
                <c:pt idx="46426">
                  <c:v>1.016</c:v>
                </c:pt>
                <c:pt idx="46427">
                  <c:v>1.0170000000000001</c:v>
                </c:pt>
                <c:pt idx="46428">
                  <c:v>1.0170000000000001</c:v>
                </c:pt>
                <c:pt idx="46429">
                  <c:v>1.018</c:v>
                </c:pt>
                <c:pt idx="46430">
                  <c:v>1.018</c:v>
                </c:pt>
                <c:pt idx="46431">
                  <c:v>1.02</c:v>
                </c:pt>
                <c:pt idx="46432">
                  <c:v>1.0210000000000001</c:v>
                </c:pt>
                <c:pt idx="46433">
                  <c:v>1.0190000000000001</c:v>
                </c:pt>
                <c:pt idx="46434">
                  <c:v>1.018</c:v>
                </c:pt>
                <c:pt idx="46435">
                  <c:v>1.018</c:v>
                </c:pt>
                <c:pt idx="46436">
                  <c:v>1.0170000000000001</c:v>
                </c:pt>
                <c:pt idx="46437">
                  <c:v>1.0170000000000001</c:v>
                </c:pt>
                <c:pt idx="46438">
                  <c:v>1.018</c:v>
                </c:pt>
                <c:pt idx="46439">
                  <c:v>1.0170000000000001</c:v>
                </c:pt>
                <c:pt idx="46440">
                  <c:v>1.0170000000000001</c:v>
                </c:pt>
                <c:pt idx="46441">
                  <c:v>1.0170000000000001</c:v>
                </c:pt>
                <c:pt idx="46442">
                  <c:v>1.0170000000000001</c:v>
                </c:pt>
                <c:pt idx="46443">
                  <c:v>1.018</c:v>
                </c:pt>
                <c:pt idx="46444">
                  <c:v>1.0170000000000001</c:v>
                </c:pt>
                <c:pt idx="46445">
                  <c:v>1.016</c:v>
                </c:pt>
                <c:pt idx="46446">
                  <c:v>1.0170000000000001</c:v>
                </c:pt>
                <c:pt idx="46447">
                  <c:v>1.016</c:v>
                </c:pt>
                <c:pt idx="46448">
                  <c:v>1.016</c:v>
                </c:pt>
                <c:pt idx="46449">
                  <c:v>1.0170000000000001</c:v>
                </c:pt>
                <c:pt idx="46450">
                  <c:v>1.0170000000000001</c:v>
                </c:pt>
                <c:pt idx="46451">
                  <c:v>1.0170000000000001</c:v>
                </c:pt>
                <c:pt idx="46452">
                  <c:v>1.016</c:v>
                </c:pt>
                <c:pt idx="46453">
                  <c:v>1.0150000000000001</c:v>
                </c:pt>
                <c:pt idx="46454">
                  <c:v>1.0170000000000001</c:v>
                </c:pt>
                <c:pt idx="46455">
                  <c:v>1.018</c:v>
                </c:pt>
                <c:pt idx="46456">
                  <c:v>1.0190000000000001</c:v>
                </c:pt>
                <c:pt idx="46457">
                  <c:v>1.018</c:v>
                </c:pt>
                <c:pt idx="46458">
                  <c:v>1.0170000000000001</c:v>
                </c:pt>
                <c:pt idx="46459">
                  <c:v>1.0170000000000001</c:v>
                </c:pt>
                <c:pt idx="46460">
                  <c:v>1.0170000000000001</c:v>
                </c:pt>
                <c:pt idx="46461">
                  <c:v>1.0170000000000001</c:v>
                </c:pt>
                <c:pt idx="46462">
                  <c:v>1.016</c:v>
                </c:pt>
                <c:pt idx="46463">
                  <c:v>1.016</c:v>
                </c:pt>
                <c:pt idx="46464">
                  <c:v>1.0170000000000001</c:v>
                </c:pt>
                <c:pt idx="46465">
                  <c:v>1.018</c:v>
                </c:pt>
                <c:pt idx="46466">
                  <c:v>1.0170000000000001</c:v>
                </c:pt>
                <c:pt idx="46467">
                  <c:v>1.018</c:v>
                </c:pt>
                <c:pt idx="46468">
                  <c:v>1.0190000000000001</c:v>
                </c:pt>
                <c:pt idx="46469">
                  <c:v>1.018</c:v>
                </c:pt>
                <c:pt idx="46470">
                  <c:v>1.018</c:v>
                </c:pt>
                <c:pt idx="46471">
                  <c:v>1.0190000000000001</c:v>
                </c:pt>
                <c:pt idx="46472">
                  <c:v>1.02</c:v>
                </c:pt>
                <c:pt idx="46473">
                  <c:v>1.018</c:v>
                </c:pt>
                <c:pt idx="46474">
                  <c:v>1.0170000000000001</c:v>
                </c:pt>
                <c:pt idx="46475">
                  <c:v>1.0150000000000001</c:v>
                </c:pt>
                <c:pt idx="46476">
                  <c:v>1.016</c:v>
                </c:pt>
                <c:pt idx="46477">
                  <c:v>1.018</c:v>
                </c:pt>
                <c:pt idx="46478">
                  <c:v>1.0170000000000001</c:v>
                </c:pt>
                <c:pt idx="46479">
                  <c:v>1.0170000000000001</c:v>
                </c:pt>
                <c:pt idx="46480">
                  <c:v>1.018</c:v>
                </c:pt>
                <c:pt idx="46481">
                  <c:v>1.0190000000000001</c:v>
                </c:pt>
                <c:pt idx="46482">
                  <c:v>1.0190000000000001</c:v>
                </c:pt>
                <c:pt idx="46483">
                  <c:v>1.0190000000000001</c:v>
                </c:pt>
                <c:pt idx="46484">
                  <c:v>1.018</c:v>
                </c:pt>
                <c:pt idx="46485">
                  <c:v>1.0170000000000001</c:v>
                </c:pt>
                <c:pt idx="46486">
                  <c:v>1.0170000000000001</c:v>
                </c:pt>
                <c:pt idx="46487">
                  <c:v>1.016</c:v>
                </c:pt>
                <c:pt idx="46488">
                  <c:v>1.016</c:v>
                </c:pt>
                <c:pt idx="46489">
                  <c:v>1.0150000000000001</c:v>
                </c:pt>
                <c:pt idx="46490">
                  <c:v>1.014</c:v>
                </c:pt>
                <c:pt idx="46491">
                  <c:v>1.0170000000000001</c:v>
                </c:pt>
                <c:pt idx="46492">
                  <c:v>1.0170000000000001</c:v>
                </c:pt>
                <c:pt idx="46493">
                  <c:v>1.018</c:v>
                </c:pt>
                <c:pt idx="46494">
                  <c:v>1.018</c:v>
                </c:pt>
                <c:pt idx="46495">
                  <c:v>1.016</c:v>
                </c:pt>
                <c:pt idx="46496">
                  <c:v>1.0150000000000001</c:v>
                </c:pt>
                <c:pt idx="46497">
                  <c:v>1.014</c:v>
                </c:pt>
                <c:pt idx="46498">
                  <c:v>1.0130000000000001</c:v>
                </c:pt>
                <c:pt idx="46499">
                  <c:v>1.0150000000000001</c:v>
                </c:pt>
                <c:pt idx="46500">
                  <c:v>1.0150000000000001</c:v>
                </c:pt>
                <c:pt idx="46501">
                  <c:v>1.0150000000000001</c:v>
                </c:pt>
                <c:pt idx="46502">
                  <c:v>1.0150000000000001</c:v>
                </c:pt>
                <c:pt idx="46503">
                  <c:v>1.0150000000000001</c:v>
                </c:pt>
                <c:pt idx="46504">
                  <c:v>1.0150000000000001</c:v>
                </c:pt>
                <c:pt idx="46505">
                  <c:v>1.016</c:v>
                </c:pt>
                <c:pt idx="46506">
                  <c:v>1.0170000000000001</c:v>
                </c:pt>
                <c:pt idx="46507">
                  <c:v>1.0190000000000001</c:v>
                </c:pt>
                <c:pt idx="46508">
                  <c:v>1.0190000000000001</c:v>
                </c:pt>
                <c:pt idx="46509">
                  <c:v>1.0190000000000001</c:v>
                </c:pt>
                <c:pt idx="46510">
                  <c:v>1.018</c:v>
                </c:pt>
                <c:pt idx="46511">
                  <c:v>1.018</c:v>
                </c:pt>
                <c:pt idx="46512">
                  <c:v>1.018</c:v>
                </c:pt>
                <c:pt idx="46513">
                  <c:v>1.0190000000000001</c:v>
                </c:pt>
                <c:pt idx="46514">
                  <c:v>1.02</c:v>
                </c:pt>
                <c:pt idx="46515">
                  <c:v>1.02</c:v>
                </c:pt>
                <c:pt idx="46516">
                  <c:v>1.02</c:v>
                </c:pt>
                <c:pt idx="46517">
                  <c:v>1.0190000000000001</c:v>
                </c:pt>
                <c:pt idx="46518">
                  <c:v>1.0190000000000001</c:v>
                </c:pt>
                <c:pt idx="46519">
                  <c:v>1.018</c:v>
                </c:pt>
                <c:pt idx="46520">
                  <c:v>1.018</c:v>
                </c:pt>
                <c:pt idx="46521">
                  <c:v>1.018</c:v>
                </c:pt>
                <c:pt idx="46522">
                  <c:v>1.018</c:v>
                </c:pt>
                <c:pt idx="46523">
                  <c:v>1.0170000000000001</c:v>
                </c:pt>
                <c:pt idx="46524">
                  <c:v>1.0170000000000001</c:v>
                </c:pt>
                <c:pt idx="46525">
                  <c:v>1.018</c:v>
                </c:pt>
                <c:pt idx="46526">
                  <c:v>1.0190000000000001</c:v>
                </c:pt>
                <c:pt idx="46527">
                  <c:v>1.0190000000000001</c:v>
                </c:pt>
                <c:pt idx="46528">
                  <c:v>1.0170000000000001</c:v>
                </c:pt>
                <c:pt idx="46529">
                  <c:v>1.0170000000000001</c:v>
                </c:pt>
                <c:pt idx="46530">
                  <c:v>1.014</c:v>
                </c:pt>
                <c:pt idx="46531">
                  <c:v>1.0150000000000001</c:v>
                </c:pt>
                <c:pt idx="46532">
                  <c:v>1.016</c:v>
                </c:pt>
                <c:pt idx="46533">
                  <c:v>1.016</c:v>
                </c:pt>
                <c:pt idx="46534">
                  <c:v>1.0150000000000001</c:v>
                </c:pt>
                <c:pt idx="46535">
                  <c:v>1.016</c:v>
                </c:pt>
                <c:pt idx="46536">
                  <c:v>1.016</c:v>
                </c:pt>
                <c:pt idx="46537">
                  <c:v>1.0170000000000001</c:v>
                </c:pt>
                <c:pt idx="46538">
                  <c:v>1.0170000000000001</c:v>
                </c:pt>
                <c:pt idx="46539">
                  <c:v>1.0170000000000001</c:v>
                </c:pt>
                <c:pt idx="46540">
                  <c:v>1.0190000000000001</c:v>
                </c:pt>
                <c:pt idx="46541">
                  <c:v>1.02</c:v>
                </c:pt>
                <c:pt idx="46542">
                  <c:v>1.02</c:v>
                </c:pt>
                <c:pt idx="46543">
                  <c:v>1.0210000000000001</c:v>
                </c:pt>
                <c:pt idx="46544">
                  <c:v>1.022</c:v>
                </c:pt>
                <c:pt idx="46545">
                  <c:v>1.02</c:v>
                </c:pt>
                <c:pt idx="46546">
                  <c:v>1.0190000000000001</c:v>
                </c:pt>
                <c:pt idx="46547">
                  <c:v>1.0190000000000001</c:v>
                </c:pt>
                <c:pt idx="46548">
                  <c:v>1.0190000000000001</c:v>
                </c:pt>
                <c:pt idx="46549">
                  <c:v>1.018</c:v>
                </c:pt>
                <c:pt idx="46550">
                  <c:v>1.018</c:v>
                </c:pt>
                <c:pt idx="46551">
                  <c:v>1.018</c:v>
                </c:pt>
                <c:pt idx="46552">
                  <c:v>1.0190000000000001</c:v>
                </c:pt>
                <c:pt idx="46553">
                  <c:v>1.018</c:v>
                </c:pt>
                <c:pt idx="46554">
                  <c:v>1.016</c:v>
                </c:pt>
                <c:pt idx="46555">
                  <c:v>1.0170000000000001</c:v>
                </c:pt>
                <c:pt idx="46556">
                  <c:v>1.018</c:v>
                </c:pt>
                <c:pt idx="46557">
                  <c:v>1.018</c:v>
                </c:pt>
                <c:pt idx="46558">
                  <c:v>1.0170000000000001</c:v>
                </c:pt>
                <c:pt idx="46559">
                  <c:v>1.018</c:v>
                </c:pt>
                <c:pt idx="46560">
                  <c:v>1.0190000000000001</c:v>
                </c:pt>
                <c:pt idx="46561">
                  <c:v>1.0190000000000001</c:v>
                </c:pt>
                <c:pt idx="46562">
                  <c:v>1.0190000000000001</c:v>
                </c:pt>
                <c:pt idx="46563">
                  <c:v>1.0170000000000001</c:v>
                </c:pt>
                <c:pt idx="46564">
                  <c:v>1.0170000000000001</c:v>
                </c:pt>
                <c:pt idx="46565">
                  <c:v>1.016</c:v>
                </c:pt>
                <c:pt idx="46566">
                  <c:v>1.0170000000000001</c:v>
                </c:pt>
                <c:pt idx="46567">
                  <c:v>1.018</c:v>
                </c:pt>
                <c:pt idx="46568">
                  <c:v>1.0190000000000001</c:v>
                </c:pt>
                <c:pt idx="46569">
                  <c:v>1.018</c:v>
                </c:pt>
                <c:pt idx="46570">
                  <c:v>1.018</c:v>
                </c:pt>
                <c:pt idx="46571">
                  <c:v>1.0170000000000001</c:v>
                </c:pt>
                <c:pt idx="46572">
                  <c:v>1.018</c:v>
                </c:pt>
                <c:pt idx="46573">
                  <c:v>1.018</c:v>
                </c:pt>
                <c:pt idx="46574">
                  <c:v>1.018</c:v>
                </c:pt>
                <c:pt idx="46575">
                  <c:v>1.0170000000000001</c:v>
                </c:pt>
                <c:pt idx="46576">
                  <c:v>1.0170000000000001</c:v>
                </c:pt>
                <c:pt idx="46577">
                  <c:v>1.0150000000000001</c:v>
                </c:pt>
                <c:pt idx="46578">
                  <c:v>1.016</c:v>
                </c:pt>
                <c:pt idx="46579">
                  <c:v>1.0170000000000001</c:v>
                </c:pt>
                <c:pt idx="46580">
                  <c:v>1.018</c:v>
                </c:pt>
                <c:pt idx="46581">
                  <c:v>1.018</c:v>
                </c:pt>
                <c:pt idx="46582">
                  <c:v>1.0170000000000001</c:v>
                </c:pt>
                <c:pt idx="46583">
                  <c:v>1.016</c:v>
                </c:pt>
                <c:pt idx="46584">
                  <c:v>1.0170000000000001</c:v>
                </c:pt>
                <c:pt idx="46585">
                  <c:v>1.018</c:v>
                </c:pt>
                <c:pt idx="46586">
                  <c:v>1.018</c:v>
                </c:pt>
                <c:pt idx="46587">
                  <c:v>1.018</c:v>
                </c:pt>
                <c:pt idx="46588">
                  <c:v>1.016</c:v>
                </c:pt>
                <c:pt idx="46589">
                  <c:v>1.0170000000000001</c:v>
                </c:pt>
                <c:pt idx="46590">
                  <c:v>1.0170000000000001</c:v>
                </c:pt>
                <c:pt idx="46591">
                  <c:v>1.018</c:v>
                </c:pt>
                <c:pt idx="46592">
                  <c:v>1.018</c:v>
                </c:pt>
                <c:pt idx="46593">
                  <c:v>1.0190000000000001</c:v>
                </c:pt>
                <c:pt idx="46594">
                  <c:v>1.02</c:v>
                </c:pt>
                <c:pt idx="46595">
                  <c:v>1.0210000000000001</c:v>
                </c:pt>
                <c:pt idx="46596">
                  <c:v>1.02</c:v>
                </c:pt>
                <c:pt idx="46597">
                  <c:v>1.02</c:v>
                </c:pt>
                <c:pt idx="46598">
                  <c:v>1.02</c:v>
                </c:pt>
                <c:pt idx="46599">
                  <c:v>1.02</c:v>
                </c:pt>
                <c:pt idx="46600">
                  <c:v>1.0190000000000001</c:v>
                </c:pt>
                <c:pt idx="46601">
                  <c:v>1.0190000000000001</c:v>
                </c:pt>
                <c:pt idx="46602">
                  <c:v>1.0190000000000001</c:v>
                </c:pt>
                <c:pt idx="46603">
                  <c:v>1.0190000000000001</c:v>
                </c:pt>
                <c:pt idx="46604">
                  <c:v>1.0190000000000001</c:v>
                </c:pt>
                <c:pt idx="46605">
                  <c:v>1.018</c:v>
                </c:pt>
                <c:pt idx="46606">
                  <c:v>1.018</c:v>
                </c:pt>
                <c:pt idx="46607">
                  <c:v>1.0170000000000001</c:v>
                </c:pt>
                <c:pt idx="46608">
                  <c:v>1.018</c:v>
                </c:pt>
                <c:pt idx="46609">
                  <c:v>1.018</c:v>
                </c:pt>
                <c:pt idx="46610">
                  <c:v>1.0170000000000001</c:v>
                </c:pt>
                <c:pt idx="46611">
                  <c:v>1.0170000000000001</c:v>
                </c:pt>
                <c:pt idx="46612">
                  <c:v>1.018</c:v>
                </c:pt>
                <c:pt idx="46613">
                  <c:v>1.0170000000000001</c:v>
                </c:pt>
                <c:pt idx="46614">
                  <c:v>1.016</c:v>
                </c:pt>
                <c:pt idx="46615">
                  <c:v>1.0170000000000001</c:v>
                </c:pt>
                <c:pt idx="46616">
                  <c:v>1.016</c:v>
                </c:pt>
                <c:pt idx="46617">
                  <c:v>1.0150000000000001</c:v>
                </c:pt>
                <c:pt idx="46618">
                  <c:v>1.0170000000000001</c:v>
                </c:pt>
                <c:pt idx="46619">
                  <c:v>1.016</c:v>
                </c:pt>
                <c:pt idx="46620">
                  <c:v>1.016</c:v>
                </c:pt>
                <c:pt idx="46621">
                  <c:v>1.016</c:v>
                </c:pt>
                <c:pt idx="46622">
                  <c:v>1.0170000000000001</c:v>
                </c:pt>
                <c:pt idx="46623">
                  <c:v>1.018</c:v>
                </c:pt>
                <c:pt idx="46624">
                  <c:v>1.018</c:v>
                </c:pt>
                <c:pt idx="46625">
                  <c:v>1.018</c:v>
                </c:pt>
                <c:pt idx="46626">
                  <c:v>1.018</c:v>
                </c:pt>
                <c:pt idx="46627">
                  <c:v>1.016</c:v>
                </c:pt>
                <c:pt idx="46628">
                  <c:v>1.018</c:v>
                </c:pt>
                <c:pt idx="46629">
                  <c:v>1.02</c:v>
                </c:pt>
                <c:pt idx="46630">
                  <c:v>1.0190000000000001</c:v>
                </c:pt>
                <c:pt idx="46631">
                  <c:v>1.018</c:v>
                </c:pt>
                <c:pt idx="46632">
                  <c:v>1.018</c:v>
                </c:pt>
                <c:pt idx="46633">
                  <c:v>1.018</c:v>
                </c:pt>
                <c:pt idx="46634">
                  <c:v>1.0190000000000001</c:v>
                </c:pt>
                <c:pt idx="46635">
                  <c:v>1.02</c:v>
                </c:pt>
                <c:pt idx="46636">
                  <c:v>1.0190000000000001</c:v>
                </c:pt>
                <c:pt idx="46637">
                  <c:v>1.0190000000000001</c:v>
                </c:pt>
                <c:pt idx="46638">
                  <c:v>1.0190000000000001</c:v>
                </c:pt>
                <c:pt idx="46639">
                  <c:v>1.0190000000000001</c:v>
                </c:pt>
                <c:pt idx="46640">
                  <c:v>1.018</c:v>
                </c:pt>
                <c:pt idx="46641">
                  <c:v>1.0190000000000001</c:v>
                </c:pt>
                <c:pt idx="46642">
                  <c:v>1.018</c:v>
                </c:pt>
                <c:pt idx="46643">
                  <c:v>1.0170000000000001</c:v>
                </c:pt>
                <c:pt idx="46644">
                  <c:v>1.0170000000000001</c:v>
                </c:pt>
                <c:pt idx="46645">
                  <c:v>1.016</c:v>
                </c:pt>
                <c:pt idx="46646">
                  <c:v>1.0170000000000001</c:v>
                </c:pt>
                <c:pt idx="46647">
                  <c:v>1.0170000000000001</c:v>
                </c:pt>
                <c:pt idx="46648">
                  <c:v>1.018</c:v>
                </c:pt>
                <c:pt idx="46649">
                  <c:v>1.018</c:v>
                </c:pt>
                <c:pt idx="46650">
                  <c:v>1.016</c:v>
                </c:pt>
                <c:pt idx="46651">
                  <c:v>1.0170000000000001</c:v>
                </c:pt>
                <c:pt idx="46652">
                  <c:v>1.018</c:v>
                </c:pt>
                <c:pt idx="46653">
                  <c:v>1.018</c:v>
                </c:pt>
                <c:pt idx="46654">
                  <c:v>1.0190000000000001</c:v>
                </c:pt>
                <c:pt idx="46655">
                  <c:v>1.02</c:v>
                </c:pt>
                <c:pt idx="46656">
                  <c:v>1.02</c:v>
                </c:pt>
                <c:pt idx="46657">
                  <c:v>1.0190000000000001</c:v>
                </c:pt>
                <c:pt idx="46658">
                  <c:v>1.018</c:v>
                </c:pt>
                <c:pt idx="46659">
                  <c:v>1.018</c:v>
                </c:pt>
                <c:pt idx="46660">
                  <c:v>1.0170000000000001</c:v>
                </c:pt>
                <c:pt idx="46661">
                  <c:v>1.016</c:v>
                </c:pt>
                <c:pt idx="46662">
                  <c:v>1.018</c:v>
                </c:pt>
                <c:pt idx="46663">
                  <c:v>1.0190000000000001</c:v>
                </c:pt>
                <c:pt idx="46664">
                  <c:v>1.0190000000000001</c:v>
                </c:pt>
                <c:pt idx="46665">
                  <c:v>1.018</c:v>
                </c:pt>
                <c:pt idx="46666">
                  <c:v>1.0190000000000001</c:v>
                </c:pt>
                <c:pt idx="46667">
                  <c:v>1.018</c:v>
                </c:pt>
                <c:pt idx="46668">
                  <c:v>1.0190000000000001</c:v>
                </c:pt>
                <c:pt idx="46669">
                  <c:v>1.0170000000000001</c:v>
                </c:pt>
                <c:pt idx="46670">
                  <c:v>1.0170000000000001</c:v>
                </c:pt>
                <c:pt idx="46671">
                  <c:v>1.016</c:v>
                </c:pt>
                <c:pt idx="46672">
                  <c:v>1.0150000000000001</c:v>
                </c:pt>
                <c:pt idx="46673">
                  <c:v>1.0150000000000001</c:v>
                </c:pt>
                <c:pt idx="46674">
                  <c:v>1.016</c:v>
                </c:pt>
                <c:pt idx="46675">
                  <c:v>1.0170000000000001</c:v>
                </c:pt>
                <c:pt idx="46676">
                  <c:v>1.0170000000000001</c:v>
                </c:pt>
                <c:pt idx="46677">
                  <c:v>1.018</c:v>
                </c:pt>
                <c:pt idx="46678">
                  <c:v>1.0190000000000001</c:v>
                </c:pt>
                <c:pt idx="46679">
                  <c:v>1.0190000000000001</c:v>
                </c:pt>
                <c:pt idx="46680">
                  <c:v>1.018</c:v>
                </c:pt>
                <c:pt idx="46681">
                  <c:v>1.0170000000000001</c:v>
                </c:pt>
                <c:pt idx="46682">
                  <c:v>1.018</c:v>
                </c:pt>
                <c:pt idx="46683">
                  <c:v>1.0170000000000001</c:v>
                </c:pt>
                <c:pt idx="46684">
                  <c:v>1.018</c:v>
                </c:pt>
                <c:pt idx="46685">
                  <c:v>1.0170000000000001</c:v>
                </c:pt>
                <c:pt idx="46686">
                  <c:v>1.016</c:v>
                </c:pt>
                <c:pt idx="46687">
                  <c:v>1.0150000000000001</c:v>
                </c:pt>
                <c:pt idx="46688">
                  <c:v>1.016</c:v>
                </c:pt>
                <c:pt idx="46689">
                  <c:v>1.018</c:v>
                </c:pt>
                <c:pt idx="46690">
                  <c:v>1.018</c:v>
                </c:pt>
                <c:pt idx="46691">
                  <c:v>1.0170000000000001</c:v>
                </c:pt>
                <c:pt idx="46692">
                  <c:v>1.0170000000000001</c:v>
                </c:pt>
                <c:pt idx="46693">
                  <c:v>1.018</c:v>
                </c:pt>
                <c:pt idx="46694">
                  <c:v>1.0170000000000001</c:v>
                </c:pt>
                <c:pt idx="46695">
                  <c:v>1.0170000000000001</c:v>
                </c:pt>
                <c:pt idx="46696">
                  <c:v>1.0190000000000001</c:v>
                </c:pt>
                <c:pt idx="46697">
                  <c:v>1.018</c:v>
                </c:pt>
                <c:pt idx="46698">
                  <c:v>1.018</c:v>
                </c:pt>
                <c:pt idx="46699">
                  <c:v>1.0170000000000001</c:v>
                </c:pt>
                <c:pt idx="46700">
                  <c:v>1.016</c:v>
                </c:pt>
                <c:pt idx="46701">
                  <c:v>1.0150000000000001</c:v>
                </c:pt>
                <c:pt idx="46702">
                  <c:v>1.0150000000000001</c:v>
                </c:pt>
                <c:pt idx="46703">
                  <c:v>1.016</c:v>
                </c:pt>
                <c:pt idx="46704">
                  <c:v>1.016</c:v>
                </c:pt>
                <c:pt idx="46705">
                  <c:v>1.016</c:v>
                </c:pt>
                <c:pt idx="46706">
                  <c:v>1.016</c:v>
                </c:pt>
                <c:pt idx="46707">
                  <c:v>1.0150000000000001</c:v>
                </c:pt>
                <c:pt idx="46708">
                  <c:v>1.0170000000000001</c:v>
                </c:pt>
                <c:pt idx="46709">
                  <c:v>1.0170000000000001</c:v>
                </c:pt>
                <c:pt idx="46710">
                  <c:v>1.016</c:v>
                </c:pt>
                <c:pt idx="46711">
                  <c:v>1.014</c:v>
                </c:pt>
                <c:pt idx="46712">
                  <c:v>1.016</c:v>
                </c:pt>
                <c:pt idx="46713">
                  <c:v>1.0170000000000001</c:v>
                </c:pt>
                <c:pt idx="46714">
                  <c:v>1.018</c:v>
                </c:pt>
                <c:pt idx="46715">
                  <c:v>1.0170000000000001</c:v>
                </c:pt>
                <c:pt idx="46716">
                  <c:v>1.0170000000000001</c:v>
                </c:pt>
                <c:pt idx="46717">
                  <c:v>1.0170000000000001</c:v>
                </c:pt>
                <c:pt idx="46718">
                  <c:v>1.018</c:v>
                </c:pt>
                <c:pt idx="46719">
                  <c:v>1.018</c:v>
                </c:pt>
                <c:pt idx="46720">
                  <c:v>1.0190000000000001</c:v>
                </c:pt>
                <c:pt idx="46721">
                  <c:v>1.0190000000000001</c:v>
                </c:pt>
                <c:pt idx="46722">
                  <c:v>1.0190000000000001</c:v>
                </c:pt>
                <c:pt idx="46723">
                  <c:v>1.0190000000000001</c:v>
                </c:pt>
                <c:pt idx="46724">
                  <c:v>1.018</c:v>
                </c:pt>
                <c:pt idx="46725">
                  <c:v>1.0170000000000001</c:v>
                </c:pt>
                <c:pt idx="46726">
                  <c:v>1.016</c:v>
                </c:pt>
                <c:pt idx="46727">
                  <c:v>1.016</c:v>
                </c:pt>
                <c:pt idx="46728">
                  <c:v>1.0150000000000001</c:v>
                </c:pt>
                <c:pt idx="46729">
                  <c:v>1.0150000000000001</c:v>
                </c:pt>
                <c:pt idx="46730">
                  <c:v>1.0150000000000001</c:v>
                </c:pt>
                <c:pt idx="46731">
                  <c:v>1.0150000000000001</c:v>
                </c:pt>
                <c:pt idx="46732">
                  <c:v>1.014</c:v>
                </c:pt>
                <c:pt idx="46733">
                  <c:v>1.014</c:v>
                </c:pt>
                <c:pt idx="46734">
                  <c:v>1.0150000000000001</c:v>
                </c:pt>
                <c:pt idx="46735">
                  <c:v>1.0150000000000001</c:v>
                </c:pt>
                <c:pt idx="46736">
                  <c:v>1.0150000000000001</c:v>
                </c:pt>
                <c:pt idx="46737">
                  <c:v>1.016</c:v>
                </c:pt>
                <c:pt idx="46738">
                  <c:v>1.0170000000000001</c:v>
                </c:pt>
                <c:pt idx="46739">
                  <c:v>1.018</c:v>
                </c:pt>
                <c:pt idx="46740">
                  <c:v>1.0170000000000001</c:v>
                </c:pt>
                <c:pt idx="46741">
                  <c:v>1.016</c:v>
                </c:pt>
                <c:pt idx="46742">
                  <c:v>1.0150000000000001</c:v>
                </c:pt>
                <c:pt idx="46743">
                  <c:v>1.016</c:v>
                </c:pt>
                <c:pt idx="46744">
                  <c:v>1.016</c:v>
                </c:pt>
                <c:pt idx="46745">
                  <c:v>1.016</c:v>
                </c:pt>
                <c:pt idx="46746">
                  <c:v>1.018</c:v>
                </c:pt>
                <c:pt idx="46747">
                  <c:v>1.018</c:v>
                </c:pt>
                <c:pt idx="46748">
                  <c:v>1.018</c:v>
                </c:pt>
                <c:pt idx="46749">
                  <c:v>1.018</c:v>
                </c:pt>
                <c:pt idx="46750">
                  <c:v>1.0190000000000001</c:v>
                </c:pt>
                <c:pt idx="46751">
                  <c:v>1.018</c:v>
                </c:pt>
                <c:pt idx="46752">
                  <c:v>1.0190000000000001</c:v>
                </c:pt>
                <c:pt idx="46753">
                  <c:v>1.0210000000000001</c:v>
                </c:pt>
                <c:pt idx="46754">
                  <c:v>1.02</c:v>
                </c:pt>
                <c:pt idx="46755">
                  <c:v>1.02</c:v>
                </c:pt>
                <c:pt idx="46756">
                  <c:v>1.018</c:v>
                </c:pt>
                <c:pt idx="46757">
                  <c:v>1.018</c:v>
                </c:pt>
                <c:pt idx="46758">
                  <c:v>1.0190000000000001</c:v>
                </c:pt>
                <c:pt idx="46759">
                  <c:v>1.0190000000000001</c:v>
                </c:pt>
                <c:pt idx="46760">
                  <c:v>1.018</c:v>
                </c:pt>
                <c:pt idx="46761">
                  <c:v>1.018</c:v>
                </c:pt>
                <c:pt idx="46762">
                  <c:v>1.018</c:v>
                </c:pt>
                <c:pt idx="46763">
                  <c:v>1.0170000000000001</c:v>
                </c:pt>
                <c:pt idx="46764">
                  <c:v>1.0170000000000001</c:v>
                </c:pt>
                <c:pt idx="46765">
                  <c:v>1.0170000000000001</c:v>
                </c:pt>
                <c:pt idx="46766">
                  <c:v>1.0170000000000001</c:v>
                </c:pt>
                <c:pt idx="46767">
                  <c:v>1.018</c:v>
                </c:pt>
                <c:pt idx="46768">
                  <c:v>1.0170000000000001</c:v>
                </c:pt>
                <c:pt idx="46769">
                  <c:v>1.0170000000000001</c:v>
                </c:pt>
                <c:pt idx="46770">
                  <c:v>1.0170000000000001</c:v>
                </c:pt>
                <c:pt idx="46771">
                  <c:v>1.0170000000000001</c:v>
                </c:pt>
                <c:pt idx="46772">
                  <c:v>1.0170000000000001</c:v>
                </c:pt>
                <c:pt idx="46773">
                  <c:v>1.0170000000000001</c:v>
                </c:pt>
                <c:pt idx="46774">
                  <c:v>1.018</c:v>
                </c:pt>
                <c:pt idx="46775">
                  <c:v>1.018</c:v>
                </c:pt>
                <c:pt idx="46776">
                  <c:v>1.0170000000000001</c:v>
                </c:pt>
                <c:pt idx="46777">
                  <c:v>1.018</c:v>
                </c:pt>
                <c:pt idx="46778">
                  <c:v>1.0190000000000001</c:v>
                </c:pt>
                <c:pt idx="46779">
                  <c:v>1.018</c:v>
                </c:pt>
                <c:pt idx="46780">
                  <c:v>1.0170000000000001</c:v>
                </c:pt>
                <c:pt idx="46781">
                  <c:v>1.0170000000000001</c:v>
                </c:pt>
                <c:pt idx="46782">
                  <c:v>1.0190000000000001</c:v>
                </c:pt>
                <c:pt idx="46783">
                  <c:v>1.018</c:v>
                </c:pt>
                <c:pt idx="46784">
                  <c:v>1.018</c:v>
                </c:pt>
                <c:pt idx="46785">
                  <c:v>1.0190000000000001</c:v>
                </c:pt>
                <c:pt idx="46786">
                  <c:v>1.0170000000000001</c:v>
                </c:pt>
                <c:pt idx="46787">
                  <c:v>1.0150000000000001</c:v>
                </c:pt>
                <c:pt idx="46788">
                  <c:v>1.016</c:v>
                </c:pt>
                <c:pt idx="46789">
                  <c:v>1.0150000000000001</c:v>
                </c:pt>
                <c:pt idx="46790">
                  <c:v>1.0150000000000001</c:v>
                </c:pt>
                <c:pt idx="46791">
                  <c:v>1.016</c:v>
                </c:pt>
                <c:pt idx="46792">
                  <c:v>1.018</c:v>
                </c:pt>
                <c:pt idx="46793">
                  <c:v>1.0170000000000001</c:v>
                </c:pt>
                <c:pt idx="46794">
                  <c:v>1.016</c:v>
                </c:pt>
                <c:pt idx="46795">
                  <c:v>1.0170000000000001</c:v>
                </c:pt>
                <c:pt idx="46796">
                  <c:v>1.02</c:v>
                </c:pt>
                <c:pt idx="46797">
                  <c:v>1.0269999999999999</c:v>
                </c:pt>
                <c:pt idx="46798">
                  <c:v>1.026</c:v>
                </c:pt>
                <c:pt idx="46799">
                  <c:v>1.0269999999999999</c:v>
                </c:pt>
                <c:pt idx="46800">
                  <c:v>1.0269999999999999</c:v>
                </c:pt>
                <c:pt idx="46801">
                  <c:v>1.0269999999999999</c:v>
                </c:pt>
                <c:pt idx="46802">
                  <c:v>1.026</c:v>
                </c:pt>
                <c:pt idx="46803">
                  <c:v>1.0269999999999999</c:v>
                </c:pt>
                <c:pt idx="46804">
                  <c:v>1.0269999999999999</c:v>
                </c:pt>
                <c:pt idx="46805">
                  <c:v>7.585</c:v>
                </c:pt>
                <c:pt idx="46806">
                  <c:v>10.769</c:v>
                </c:pt>
                <c:pt idx="46807">
                  <c:v>11.486000000000001</c:v>
                </c:pt>
                <c:pt idx="46808">
                  <c:v>11.07</c:v>
                </c:pt>
                <c:pt idx="46809">
                  <c:v>11.045</c:v>
                </c:pt>
                <c:pt idx="46810">
                  <c:v>11.061</c:v>
                </c:pt>
                <c:pt idx="46811">
                  <c:v>11.074</c:v>
                </c:pt>
                <c:pt idx="46812">
                  <c:v>11.076000000000001</c:v>
                </c:pt>
                <c:pt idx="46813">
                  <c:v>11.082000000000001</c:v>
                </c:pt>
                <c:pt idx="46814">
                  <c:v>11.087</c:v>
                </c:pt>
                <c:pt idx="46815">
                  <c:v>11.093</c:v>
                </c:pt>
                <c:pt idx="46816">
                  <c:v>11.111000000000001</c:v>
                </c:pt>
                <c:pt idx="46817">
                  <c:v>11.114000000000001</c:v>
                </c:pt>
                <c:pt idx="46818">
                  <c:v>11.125</c:v>
                </c:pt>
                <c:pt idx="46819">
                  <c:v>11.145</c:v>
                </c:pt>
                <c:pt idx="46820">
                  <c:v>11.172000000000001</c:v>
                </c:pt>
                <c:pt idx="46821">
                  <c:v>11.200000000000001</c:v>
                </c:pt>
                <c:pt idx="46822">
                  <c:v>11.232000000000001</c:v>
                </c:pt>
                <c:pt idx="46823">
                  <c:v>11.279</c:v>
                </c:pt>
                <c:pt idx="46824">
                  <c:v>11.329000000000001</c:v>
                </c:pt>
                <c:pt idx="46825">
                  <c:v>11.365</c:v>
                </c:pt>
                <c:pt idx="46826">
                  <c:v>11.420999999999999</c:v>
                </c:pt>
                <c:pt idx="46827">
                  <c:v>11.474</c:v>
                </c:pt>
                <c:pt idx="46828">
                  <c:v>11.527000000000001</c:v>
                </c:pt>
                <c:pt idx="46829">
                  <c:v>11.579000000000001</c:v>
                </c:pt>
                <c:pt idx="46830">
                  <c:v>11.620000000000001</c:v>
                </c:pt>
                <c:pt idx="46831">
                  <c:v>11.673999999999999</c:v>
                </c:pt>
                <c:pt idx="46832">
                  <c:v>11.718</c:v>
                </c:pt>
                <c:pt idx="46833">
                  <c:v>11.762</c:v>
                </c:pt>
                <c:pt idx="46834">
                  <c:v>11.807</c:v>
                </c:pt>
                <c:pt idx="46835">
                  <c:v>11.851000000000001</c:v>
                </c:pt>
                <c:pt idx="46836">
                  <c:v>11.891999999999999</c:v>
                </c:pt>
                <c:pt idx="46837">
                  <c:v>11.939</c:v>
                </c:pt>
                <c:pt idx="46838">
                  <c:v>11.981</c:v>
                </c:pt>
                <c:pt idx="46839">
                  <c:v>12.023</c:v>
                </c:pt>
                <c:pt idx="46840">
                  <c:v>12.07</c:v>
                </c:pt>
                <c:pt idx="46841">
                  <c:v>12.112</c:v>
                </c:pt>
                <c:pt idx="46842">
                  <c:v>12.157999999999999</c:v>
                </c:pt>
                <c:pt idx="46843">
                  <c:v>12.202999999999999</c:v>
                </c:pt>
                <c:pt idx="46844">
                  <c:v>12.242000000000001</c:v>
                </c:pt>
                <c:pt idx="46845">
                  <c:v>12.282999999999999</c:v>
                </c:pt>
                <c:pt idx="46846">
                  <c:v>12.318</c:v>
                </c:pt>
                <c:pt idx="46847">
                  <c:v>12.358000000000001</c:v>
                </c:pt>
                <c:pt idx="46848">
                  <c:v>12.404</c:v>
                </c:pt>
                <c:pt idx="46849">
                  <c:v>12.439</c:v>
                </c:pt>
                <c:pt idx="46850">
                  <c:v>12.479000000000001</c:v>
                </c:pt>
                <c:pt idx="46851">
                  <c:v>12.509</c:v>
                </c:pt>
                <c:pt idx="46852">
                  <c:v>12.548</c:v>
                </c:pt>
                <c:pt idx="46853">
                  <c:v>12.573</c:v>
                </c:pt>
                <c:pt idx="46854">
                  <c:v>12.613</c:v>
                </c:pt>
                <c:pt idx="46855">
                  <c:v>12.641999999999999</c:v>
                </c:pt>
                <c:pt idx="46856">
                  <c:v>12.67</c:v>
                </c:pt>
                <c:pt idx="46857">
                  <c:v>12.697000000000001</c:v>
                </c:pt>
                <c:pt idx="46858">
                  <c:v>12.723000000000001</c:v>
                </c:pt>
                <c:pt idx="46859">
                  <c:v>12.757</c:v>
                </c:pt>
                <c:pt idx="46860">
                  <c:v>12.788</c:v>
                </c:pt>
                <c:pt idx="46861">
                  <c:v>12.811</c:v>
                </c:pt>
                <c:pt idx="46862">
                  <c:v>12.842000000000001</c:v>
                </c:pt>
                <c:pt idx="46863">
                  <c:v>12.864000000000001</c:v>
                </c:pt>
                <c:pt idx="46864">
                  <c:v>12.891</c:v>
                </c:pt>
                <c:pt idx="46865">
                  <c:v>12.915000000000001</c:v>
                </c:pt>
                <c:pt idx="46866">
                  <c:v>12.94</c:v>
                </c:pt>
                <c:pt idx="46867">
                  <c:v>12.967000000000001</c:v>
                </c:pt>
                <c:pt idx="46868">
                  <c:v>12.991</c:v>
                </c:pt>
                <c:pt idx="46869">
                  <c:v>13.016</c:v>
                </c:pt>
                <c:pt idx="46870">
                  <c:v>13.032999999999999</c:v>
                </c:pt>
                <c:pt idx="46871">
                  <c:v>13.055</c:v>
                </c:pt>
                <c:pt idx="46872">
                  <c:v>13.079000000000001</c:v>
                </c:pt>
                <c:pt idx="46873">
                  <c:v>13.099</c:v>
                </c:pt>
                <c:pt idx="46874">
                  <c:v>13.117000000000001</c:v>
                </c:pt>
                <c:pt idx="46875">
                  <c:v>13.144</c:v>
                </c:pt>
                <c:pt idx="46876">
                  <c:v>13.159000000000001</c:v>
                </c:pt>
                <c:pt idx="46877">
                  <c:v>13.18</c:v>
                </c:pt>
                <c:pt idx="46878">
                  <c:v>13.200000000000001</c:v>
                </c:pt>
                <c:pt idx="46879">
                  <c:v>13.222</c:v>
                </c:pt>
                <c:pt idx="46880">
                  <c:v>14.965</c:v>
                </c:pt>
                <c:pt idx="46881">
                  <c:v>14.776</c:v>
                </c:pt>
                <c:pt idx="46882">
                  <c:v>14.026</c:v>
                </c:pt>
                <c:pt idx="46883">
                  <c:v>13.847</c:v>
                </c:pt>
                <c:pt idx="46884">
                  <c:v>13.818</c:v>
                </c:pt>
                <c:pt idx="46885">
                  <c:v>13.798999999999999</c:v>
                </c:pt>
                <c:pt idx="46886">
                  <c:v>13.775</c:v>
                </c:pt>
                <c:pt idx="46887">
                  <c:v>13.756</c:v>
                </c:pt>
                <c:pt idx="46888">
                  <c:v>13.734999999999999</c:v>
                </c:pt>
                <c:pt idx="46889">
                  <c:v>13.723000000000001</c:v>
                </c:pt>
                <c:pt idx="46890">
                  <c:v>13.708</c:v>
                </c:pt>
                <c:pt idx="46891">
                  <c:v>13.704000000000001</c:v>
                </c:pt>
                <c:pt idx="46892">
                  <c:v>13.683</c:v>
                </c:pt>
                <c:pt idx="46893">
                  <c:v>13.673999999999999</c:v>
                </c:pt>
                <c:pt idx="46894">
                  <c:v>13.663</c:v>
                </c:pt>
                <c:pt idx="46895">
                  <c:v>13.653</c:v>
                </c:pt>
                <c:pt idx="46896">
                  <c:v>13.641999999999999</c:v>
                </c:pt>
                <c:pt idx="46897">
                  <c:v>13.649000000000001</c:v>
                </c:pt>
                <c:pt idx="46898">
                  <c:v>13.657999999999999</c:v>
                </c:pt>
                <c:pt idx="46899">
                  <c:v>13.664</c:v>
                </c:pt>
                <c:pt idx="46900">
                  <c:v>13.663</c:v>
                </c:pt>
                <c:pt idx="46901">
                  <c:v>13.67</c:v>
                </c:pt>
                <c:pt idx="46902">
                  <c:v>13.698</c:v>
                </c:pt>
                <c:pt idx="46903">
                  <c:v>13.742000000000001</c:v>
                </c:pt>
                <c:pt idx="46904">
                  <c:v>13.790000000000001</c:v>
                </c:pt>
                <c:pt idx="46905">
                  <c:v>13.842000000000001</c:v>
                </c:pt>
                <c:pt idx="46906">
                  <c:v>13.881</c:v>
                </c:pt>
                <c:pt idx="46907">
                  <c:v>13.916</c:v>
                </c:pt>
                <c:pt idx="46908">
                  <c:v>13.961</c:v>
                </c:pt>
                <c:pt idx="46909">
                  <c:v>13.984999999999999</c:v>
                </c:pt>
                <c:pt idx="46910">
                  <c:v>14</c:v>
                </c:pt>
                <c:pt idx="46911">
                  <c:v>14.006</c:v>
                </c:pt>
                <c:pt idx="46912">
                  <c:v>14.015000000000001</c:v>
                </c:pt>
                <c:pt idx="46913">
                  <c:v>14.016999999999999</c:v>
                </c:pt>
                <c:pt idx="46914">
                  <c:v>14.016</c:v>
                </c:pt>
                <c:pt idx="46915">
                  <c:v>14.013</c:v>
                </c:pt>
                <c:pt idx="46916">
                  <c:v>14.009</c:v>
                </c:pt>
                <c:pt idx="46917">
                  <c:v>14.013</c:v>
                </c:pt>
                <c:pt idx="46918">
                  <c:v>14.005000000000001</c:v>
                </c:pt>
                <c:pt idx="46919">
                  <c:v>14.01</c:v>
                </c:pt>
                <c:pt idx="46920">
                  <c:v>14.004</c:v>
                </c:pt>
                <c:pt idx="46921">
                  <c:v>13.994</c:v>
                </c:pt>
                <c:pt idx="46922">
                  <c:v>13.975</c:v>
                </c:pt>
                <c:pt idx="46923">
                  <c:v>13.949</c:v>
                </c:pt>
                <c:pt idx="46924">
                  <c:v>13.937000000000001</c:v>
                </c:pt>
                <c:pt idx="46925">
                  <c:v>13.907</c:v>
                </c:pt>
                <c:pt idx="46926">
                  <c:v>13.875999999999999</c:v>
                </c:pt>
                <c:pt idx="46927">
                  <c:v>13.848000000000001</c:v>
                </c:pt>
                <c:pt idx="46928">
                  <c:v>13.839</c:v>
                </c:pt>
                <c:pt idx="46929">
                  <c:v>13.818</c:v>
                </c:pt>
                <c:pt idx="46930">
                  <c:v>13.797000000000001</c:v>
                </c:pt>
                <c:pt idx="46931">
                  <c:v>13.776</c:v>
                </c:pt>
                <c:pt idx="46932">
                  <c:v>13.755000000000001</c:v>
                </c:pt>
                <c:pt idx="46933">
                  <c:v>13.728</c:v>
                </c:pt>
                <c:pt idx="46934">
                  <c:v>13.698</c:v>
                </c:pt>
                <c:pt idx="46935">
                  <c:v>13.675000000000001</c:v>
                </c:pt>
                <c:pt idx="46936">
                  <c:v>13.656000000000001</c:v>
                </c:pt>
                <c:pt idx="46937">
                  <c:v>13.625</c:v>
                </c:pt>
                <c:pt idx="46938">
                  <c:v>13.603</c:v>
                </c:pt>
                <c:pt idx="46939">
                  <c:v>13.584</c:v>
                </c:pt>
                <c:pt idx="46940">
                  <c:v>13.555</c:v>
                </c:pt>
                <c:pt idx="46941">
                  <c:v>13.535</c:v>
                </c:pt>
                <c:pt idx="46942">
                  <c:v>13.502000000000001</c:v>
                </c:pt>
                <c:pt idx="46943">
                  <c:v>13.482000000000001</c:v>
                </c:pt>
                <c:pt idx="46944">
                  <c:v>13.461</c:v>
                </c:pt>
                <c:pt idx="46945">
                  <c:v>13.444000000000001</c:v>
                </c:pt>
                <c:pt idx="46946">
                  <c:v>13.42</c:v>
                </c:pt>
                <c:pt idx="46947">
                  <c:v>13.406000000000001</c:v>
                </c:pt>
                <c:pt idx="46948">
                  <c:v>13.378</c:v>
                </c:pt>
                <c:pt idx="46949">
                  <c:v>13.36</c:v>
                </c:pt>
                <c:pt idx="46950">
                  <c:v>13.337</c:v>
                </c:pt>
                <c:pt idx="46951">
                  <c:v>13.325000000000001</c:v>
                </c:pt>
                <c:pt idx="46952">
                  <c:v>13.305</c:v>
                </c:pt>
                <c:pt idx="46953">
                  <c:v>13.284000000000001</c:v>
                </c:pt>
                <c:pt idx="46954">
                  <c:v>13.262</c:v>
                </c:pt>
                <c:pt idx="46955">
                  <c:v>13.234</c:v>
                </c:pt>
                <c:pt idx="46956">
                  <c:v>13.199</c:v>
                </c:pt>
                <c:pt idx="46957">
                  <c:v>13.18</c:v>
                </c:pt>
                <c:pt idx="46958">
                  <c:v>13.156000000000001</c:v>
                </c:pt>
                <c:pt idx="46959">
                  <c:v>13.144</c:v>
                </c:pt>
                <c:pt idx="46960">
                  <c:v>13.117000000000001</c:v>
                </c:pt>
                <c:pt idx="46961">
                  <c:v>13.1</c:v>
                </c:pt>
                <c:pt idx="46962">
                  <c:v>13.091000000000001</c:v>
                </c:pt>
                <c:pt idx="46963">
                  <c:v>13.068</c:v>
                </c:pt>
                <c:pt idx="46964">
                  <c:v>13.05</c:v>
                </c:pt>
                <c:pt idx="46965">
                  <c:v>13.032999999999999</c:v>
                </c:pt>
                <c:pt idx="46966">
                  <c:v>13.014000000000001</c:v>
                </c:pt>
                <c:pt idx="46967">
                  <c:v>12.998000000000001</c:v>
                </c:pt>
                <c:pt idx="46968">
                  <c:v>12.984</c:v>
                </c:pt>
                <c:pt idx="46969">
                  <c:v>12.972</c:v>
                </c:pt>
                <c:pt idx="46970">
                  <c:v>12.957000000000001</c:v>
                </c:pt>
                <c:pt idx="46971">
                  <c:v>12.947000000000001</c:v>
                </c:pt>
                <c:pt idx="46972">
                  <c:v>12.928000000000001</c:v>
                </c:pt>
                <c:pt idx="46973">
                  <c:v>12.914</c:v>
                </c:pt>
                <c:pt idx="46974">
                  <c:v>12.9</c:v>
                </c:pt>
                <c:pt idx="46975">
                  <c:v>12.889000000000001</c:v>
                </c:pt>
                <c:pt idx="46976">
                  <c:v>12.875</c:v>
                </c:pt>
                <c:pt idx="46977">
                  <c:v>12.853</c:v>
                </c:pt>
                <c:pt idx="46978">
                  <c:v>12.831</c:v>
                </c:pt>
                <c:pt idx="46979">
                  <c:v>12.827</c:v>
                </c:pt>
                <c:pt idx="46980">
                  <c:v>12.794</c:v>
                </c:pt>
                <c:pt idx="46981">
                  <c:v>12.768000000000001</c:v>
                </c:pt>
                <c:pt idx="46982">
                  <c:v>12.747</c:v>
                </c:pt>
                <c:pt idx="46983">
                  <c:v>12.721</c:v>
                </c:pt>
                <c:pt idx="46984">
                  <c:v>12.694000000000001</c:v>
                </c:pt>
                <c:pt idx="46985">
                  <c:v>12.672000000000001</c:v>
                </c:pt>
                <c:pt idx="46986">
                  <c:v>12.649000000000001</c:v>
                </c:pt>
                <c:pt idx="46987">
                  <c:v>12.64</c:v>
                </c:pt>
                <c:pt idx="46988">
                  <c:v>12.635</c:v>
                </c:pt>
                <c:pt idx="46989">
                  <c:v>12.617000000000001</c:v>
                </c:pt>
                <c:pt idx="46990">
                  <c:v>12.602</c:v>
                </c:pt>
                <c:pt idx="46991">
                  <c:v>12.58</c:v>
                </c:pt>
                <c:pt idx="46992">
                  <c:v>12.565</c:v>
                </c:pt>
                <c:pt idx="46993">
                  <c:v>12.564</c:v>
                </c:pt>
                <c:pt idx="46994">
                  <c:v>12.544</c:v>
                </c:pt>
                <c:pt idx="46995">
                  <c:v>12.527000000000001</c:v>
                </c:pt>
                <c:pt idx="46996">
                  <c:v>12.522</c:v>
                </c:pt>
                <c:pt idx="46997">
                  <c:v>12.505000000000001</c:v>
                </c:pt>
                <c:pt idx="46998">
                  <c:v>12.503</c:v>
                </c:pt>
                <c:pt idx="46999">
                  <c:v>12.486000000000001</c:v>
                </c:pt>
                <c:pt idx="47000">
                  <c:v>12.481</c:v>
                </c:pt>
                <c:pt idx="47001">
                  <c:v>12.477</c:v>
                </c:pt>
                <c:pt idx="47002">
                  <c:v>12.463000000000001</c:v>
                </c:pt>
                <c:pt idx="47003">
                  <c:v>12.452</c:v>
                </c:pt>
                <c:pt idx="47004">
                  <c:v>12.442</c:v>
                </c:pt>
                <c:pt idx="47005">
                  <c:v>12.429</c:v>
                </c:pt>
                <c:pt idx="47006">
                  <c:v>12.42</c:v>
                </c:pt>
                <c:pt idx="47007">
                  <c:v>12.411</c:v>
                </c:pt>
                <c:pt idx="47008">
                  <c:v>12.393000000000001</c:v>
                </c:pt>
                <c:pt idx="47009">
                  <c:v>12.381</c:v>
                </c:pt>
                <c:pt idx="47010">
                  <c:v>12.368</c:v>
                </c:pt>
                <c:pt idx="47011">
                  <c:v>12.342000000000001</c:v>
                </c:pt>
                <c:pt idx="47012">
                  <c:v>12.319000000000001</c:v>
                </c:pt>
                <c:pt idx="47013">
                  <c:v>12.285</c:v>
                </c:pt>
                <c:pt idx="47014">
                  <c:v>12.265000000000001</c:v>
                </c:pt>
                <c:pt idx="47015">
                  <c:v>12.242000000000001</c:v>
                </c:pt>
                <c:pt idx="47016">
                  <c:v>12.222</c:v>
                </c:pt>
                <c:pt idx="47017">
                  <c:v>12.197000000000001</c:v>
                </c:pt>
                <c:pt idx="47018">
                  <c:v>12.175000000000001</c:v>
                </c:pt>
                <c:pt idx="47019">
                  <c:v>12.145</c:v>
                </c:pt>
                <c:pt idx="47020">
                  <c:v>12.117000000000001</c:v>
                </c:pt>
                <c:pt idx="47021">
                  <c:v>12.085000000000001</c:v>
                </c:pt>
                <c:pt idx="47022">
                  <c:v>12.07</c:v>
                </c:pt>
                <c:pt idx="47023">
                  <c:v>12.042</c:v>
                </c:pt>
                <c:pt idx="47024">
                  <c:v>12.013</c:v>
                </c:pt>
                <c:pt idx="47025">
                  <c:v>11.993</c:v>
                </c:pt>
                <c:pt idx="47026">
                  <c:v>11.957000000000001</c:v>
                </c:pt>
                <c:pt idx="47027">
                  <c:v>11.928000000000001</c:v>
                </c:pt>
                <c:pt idx="47028">
                  <c:v>11.356</c:v>
                </c:pt>
                <c:pt idx="47029">
                  <c:v>11.249000000000001</c:v>
                </c:pt>
                <c:pt idx="47030">
                  <c:v>11.237</c:v>
                </c:pt>
                <c:pt idx="47031">
                  <c:v>11.227</c:v>
                </c:pt>
                <c:pt idx="47032">
                  <c:v>11.21</c:v>
                </c:pt>
                <c:pt idx="47033">
                  <c:v>11.202</c:v>
                </c:pt>
                <c:pt idx="47034">
                  <c:v>11.192</c:v>
                </c:pt>
                <c:pt idx="47035">
                  <c:v>11.192</c:v>
                </c:pt>
                <c:pt idx="47036">
                  <c:v>11.193</c:v>
                </c:pt>
                <c:pt idx="47037">
                  <c:v>11.189</c:v>
                </c:pt>
                <c:pt idx="47038">
                  <c:v>11.191000000000001</c:v>
                </c:pt>
                <c:pt idx="47039">
                  <c:v>11.181000000000001</c:v>
                </c:pt>
                <c:pt idx="47040">
                  <c:v>11.182</c:v>
                </c:pt>
                <c:pt idx="47041">
                  <c:v>11.163</c:v>
                </c:pt>
                <c:pt idx="47042">
                  <c:v>11.152000000000001</c:v>
                </c:pt>
                <c:pt idx="47043">
                  <c:v>11.165000000000001</c:v>
                </c:pt>
                <c:pt idx="47044">
                  <c:v>11.163</c:v>
                </c:pt>
                <c:pt idx="47045">
                  <c:v>11.173</c:v>
                </c:pt>
                <c:pt idx="47046">
                  <c:v>11.182</c:v>
                </c:pt>
                <c:pt idx="47047">
                  <c:v>11.204000000000001</c:v>
                </c:pt>
                <c:pt idx="47048">
                  <c:v>11.21</c:v>
                </c:pt>
                <c:pt idx="47049">
                  <c:v>11.225</c:v>
                </c:pt>
                <c:pt idx="47050">
                  <c:v>11.241</c:v>
                </c:pt>
                <c:pt idx="47051">
                  <c:v>11.273</c:v>
                </c:pt>
                <c:pt idx="47052">
                  <c:v>11.295999999999999</c:v>
                </c:pt>
                <c:pt idx="47053">
                  <c:v>11.31</c:v>
                </c:pt>
                <c:pt idx="47054">
                  <c:v>11.333</c:v>
                </c:pt>
                <c:pt idx="47055">
                  <c:v>11.351000000000001</c:v>
                </c:pt>
                <c:pt idx="47056">
                  <c:v>11.375999999999999</c:v>
                </c:pt>
                <c:pt idx="47057">
                  <c:v>11.396000000000001</c:v>
                </c:pt>
                <c:pt idx="47058">
                  <c:v>11.419</c:v>
                </c:pt>
                <c:pt idx="47059">
                  <c:v>11.445</c:v>
                </c:pt>
                <c:pt idx="47060">
                  <c:v>11.471</c:v>
                </c:pt>
                <c:pt idx="47061">
                  <c:v>11.496</c:v>
                </c:pt>
                <c:pt idx="47062">
                  <c:v>11.519</c:v>
                </c:pt>
                <c:pt idx="47063">
                  <c:v>11.555</c:v>
                </c:pt>
                <c:pt idx="47064">
                  <c:v>11.583</c:v>
                </c:pt>
                <c:pt idx="47065">
                  <c:v>11.614000000000001</c:v>
                </c:pt>
                <c:pt idx="47066">
                  <c:v>11.641999999999999</c:v>
                </c:pt>
                <c:pt idx="47067">
                  <c:v>11.676</c:v>
                </c:pt>
                <c:pt idx="47068">
                  <c:v>11.708</c:v>
                </c:pt>
                <c:pt idx="47069">
                  <c:v>11.74</c:v>
                </c:pt>
                <c:pt idx="47070">
                  <c:v>11.768000000000001</c:v>
                </c:pt>
                <c:pt idx="47071">
                  <c:v>11.795</c:v>
                </c:pt>
                <c:pt idx="47072">
                  <c:v>11.833</c:v>
                </c:pt>
                <c:pt idx="47073">
                  <c:v>11.875999999999999</c:v>
                </c:pt>
                <c:pt idx="47074">
                  <c:v>11.920999999999999</c:v>
                </c:pt>
                <c:pt idx="47075">
                  <c:v>11.958</c:v>
                </c:pt>
                <c:pt idx="47076">
                  <c:v>11.993</c:v>
                </c:pt>
                <c:pt idx="47077">
                  <c:v>12.025</c:v>
                </c:pt>
                <c:pt idx="47078">
                  <c:v>12.061</c:v>
                </c:pt>
                <c:pt idx="47079">
                  <c:v>12.099</c:v>
                </c:pt>
                <c:pt idx="47080">
                  <c:v>12.135</c:v>
                </c:pt>
                <c:pt idx="47081">
                  <c:v>12.173999999999999</c:v>
                </c:pt>
                <c:pt idx="47082">
                  <c:v>12.204000000000001</c:v>
                </c:pt>
                <c:pt idx="47083">
                  <c:v>12.242000000000001</c:v>
                </c:pt>
                <c:pt idx="47084">
                  <c:v>12.263</c:v>
                </c:pt>
                <c:pt idx="47085">
                  <c:v>12.297000000000001</c:v>
                </c:pt>
                <c:pt idx="47086">
                  <c:v>12.324</c:v>
                </c:pt>
                <c:pt idx="47087">
                  <c:v>12.355</c:v>
                </c:pt>
                <c:pt idx="47088">
                  <c:v>12.391</c:v>
                </c:pt>
                <c:pt idx="47089">
                  <c:v>12.418000000000001</c:v>
                </c:pt>
                <c:pt idx="47090">
                  <c:v>12.44</c:v>
                </c:pt>
                <c:pt idx="47091">
                  <c:v>12.47</c:v>
                </c:pt>
                <c:pt idx="47092">
                  <c:v>12.503</c:v>
                </c:pt>
                <c:pt idx="47093">
                  <c:v>12.535</c:v>
                </c:pt>
                <c:pt idx="47094">
                  <c:v>12.556000000000001</c:v>
                </c:pt>
                <c:pt idx="47095">
                  <c:v>12.589</c:v>
                </c:pt>
                <c:pt idx="47096">
                  <c:v>12.61</c:v>
                </c:pt>
                <c:pt idx="47097">
                  <c:v>12.641</c:v>
                </c:pt>
                <c:pt idx="47098">
                  <c:v>12.664</c:v>
                </c:pt>
                <c:pt idx="47099">
                  <c:v>12.688000000000001</c:v>
                </c:pt>
                <c:pt idx="47100">
                  <c:v>12.713000000000001</c:v>
                </c:pt>
                <c:pt idx="47101">
                  <c:v>12.734</c:v>
                </c:pt>
                <c:pt idx="47102">
                  <c:v>12.763</c:v>
                </c:pt>
                <c:pt idx="47103">
                  <c:v>12.793000000000001</c:v>
                </c:pt>
                <c:pt idx="47104">
                  <c:v>12.811</c:v>
                </c:pt>
                <c:pt idx="47105">
                  <c:v>12.832000000000001</c:v>
                </c:pt>
                <c:pt idx="47106">
                  <c:v>12.853</c:v>
                </c:pt>
                <c:pt idx="47107">
                  <c:v>12.873000000000001</c:v>
                </c:pt>
                <c:pt idx="47108">
                  <c:v>12.901</c:v>
                </c:pt>
                <c:pt idx="47109">
                  <c:v>12.931000000000001</c:v>
                </c:pt>
                <c:pt idx="47110">
                  <c:v>12.944000000000001</c:v>
                </c:pt>
                <c:pt idx="47111">
                  <c:v>12.964</c:v>
                </c:pt>
                <c:pt idx="47112">
                  <c:v>12.992000000000001</c:v>
                </c:pt>
                <c:pt idx="47113">
                  <c:v>13.008000000000001</c:v>
                </c:pt>
                <c:pt idx="47114">
                  <c:v>13.026</c:v>
                </c:pt>
                <c:pt idx="47115">
                  <c:v>13.048</c:v>
                </c:pt>
                <c:pt idx="47116">
                  <c:v>13.068</c:v>
                </c:pt>
                <c:pt idx="47117">
                  <c:v>14.178000000000001</c:v>
                </c:pt>
                <c:pt idx="47118">
                  <c:v>14.891999999999999</c:v>
                </c:pt>
                <c:pt idx="47119">
                  <c:v>14.039</c:v>
                </c:pt>
                <c:pt idx="47120">
                  <c:v>13.732000000000001</c:v>
                </c:pt>
                <c:pt idx="47121">
                  <c:v>13.692</c:v>
                </c:pt>
                <c:pt idx="47122">
                  <c:v>13.667</c:v>
                </c:pt>
                <c:pt idx="47123">
                  <c:v>13.646000000000001</c:v>
                </c:pt>
                <c:pt idx="47124">
                  <c:v>13.624000000000001</c:v>
                </c:pt>
                <c:pt idx="47125">
                  <c:v>13.604000000000001</c:v>
                </c:pt>
                <c:pt idx="47126">
                  <c:v>13.591000000000001</c:v>
                </c:pt>
                <c:pt idx="47127">
                  <c:v>13.575000000000001</c:v>
                </c:pt>
                <c:pt idx="47128">
                  <c:v>13.559000000000001</c:v>
                </c:pt>
                <c:pt idx="47129">
                  <c:v>13.553000000000001</c:v>
                </c:pt>
                <c:pt idx="47130">
                  <c:v>13.538</c:v>
                </c:pt>
                <c:pt idx="47131">
                  <c:v>13.531000000000001</c:v>
                </c:pt>
                <c:pt idx="47132">
                  <c:v>13.521000000000001</c:v>
                </c:pt>
                <c:pt idx="47133">
                  <c:v>13.498000000000001</c:v>
                </c:pt>
                <c:pt idx="47134">
                  <c:v>13.487</c:v>
                </c:pt>
                <c:pt idx="47135">
                  <c:v>13.476000000000001</c:v>
                </c:pt>
                <c:pt idx="47136">
                  <c:v>13.471</c:v>
                </c:pt>
                <c:pt idx="47137">
                  <c:v>13.463000000000001</c:v>
                </c:pt>
                <c:pt idx="47138">
                  <c:v>13.458</c:v>
                </c:pt>
                <c:pt idx="47139">
                  <c:v>13.461</c:v>
                </c:pt>
                <c:pt idx="47140">
                  <c:v>13.456</c:v>
                </c:pt>
                <c:pt idx="47141">
                  <c:v>13.457000000000001</c:v>
                </c:pt>
                <c:pt idx="47142">
                  <c:v>13.461</c:v>
                </c:pt>
                <c:pt idx="47143">
                  <c:v>13.473000000000001</c:v>
                </c:pt>
                <c:pt idx="47144">
                  <c:v>13.484</c:v>
                </c:pt>
                <c:pt idx="47145">
                  <c:v>13.507</c:v>
                </c:pt>
                <c:pt idx="47146">
                  <c:v>13.539</c:v>
                </c:pt>
                <c:pt idx="47147">
                  <c:v>13.557</c:v>
                </c:pt>
                <c:pt idx="47148">
                  <c:v>13.57</c:v>
                </c:pt>
                <c:pt idx="47149">
                  <c:v>13.584</c:v>
                </c:pt>
                <c:pt idx="47150">
                  <c:v>13.593</c:v>
                </c:pt>
                <c:pt idx="47151">
                  <c:v>13.605</c:v>
                </c:pt>
                <c:pt idx="47152">
                  <c:v>13.605</c:v>
                </c:pt>
                <c:pt idx="47153">
                  <c:v>13.617000000000001</c:v>
                </c:pt>
                <c:pt idx="47154">
                  <c:v>13.627000000000001</c:v>
                </c:pt>
                <c:pt idx="47155">
                  <c:v>13.631</c:v>
                </c:pt>
                <c:pt idx="47156">
                  <c:v>13.635</c:v>
                </c:pt>
                <c:pt idx="47157">
                  <c:v>13.628</c:v>
                </c:pt>
                <c:pt idx="47158">
                  <c:v>13.625</c:v>
                </c:pt>
                <c:pt idx="47159">
                  <c:v>13.612</c:v>
                </c:pt>
                <c:pt idx="47160">
                  <c:v>13.601000000000001</c:v>
                </c:pt>
                <c:pt idx="47161">
                  <c:v>13.577</c:v>
                </c:pt>
                <c:pt idx="47162">
                  <c:v>13.557</c:v>
                </c:pt>
                <c:pt idx="47163">
                  <c:v>13.537000000000001</c:v>
                </c:pt>
                <c:pt idx="47164">
                  <c:v>13.514000000000001</c:v>
                </c:pt>
                <c:pt idx="47165">
                  <c:v>13.498000000000001</c:v>
                </c:pt>
                <c:pt idx="47166">
                  <c:v>13.468999999999999</c:v>
                </c:pt>
                <c:pt idx="47167">
                  <c:v>13.443</c:v>
                </c:pt>
                <c:pt idx="47168">
                  <c:v>13.426</c:v>
                </c:pt>
                <c:pt idx="47169">
                  <c:v>13.41</c:v>
                </c:pt>
                <c:pt idx="47170">
                  <c:v>13.4</c:v>
                </c:pt>
                <c:pt idx="47171">
                  <c:v>13.38</c:v>
                </c:pt>
                <c:pt idx="47172">
                  <c:v>13.368</c:v>
                </c:pt>
                <c:pt idx="47173">
                  <c:v>13.341000000000001</c:v>
                </c:pt>
                <c:pt idx="47174">
                  <c:v>13.327</c:v>
                </c:pt>
                <c:pt idx="47175">
                  <c:v>13.317</c:v>
                </c:pt>
                <c:pt idx="47176">
                  <c:v>13.296000000000001</c:v>
                </c:pt>
                <c:pt idx="47177">
                  <c:v>13.279</c:v>
                </c:pt>
                <c:pt idx="47178">
                  <c:v>13.250999999999999</c:v>
                </c:pt>
                <c:pt idx="47179">
                  <c:v>13.224</c:v>
                </c:pt>
                <c:pt idx="47180">
                  <c:v>13.202999999999999</c:v>
                </c:pt>
                <c:pt idx="47181">
                  <c:v>13.179</c:v>
                </c:pt>
                <c:pt idx="47182">
                  <c:v>13.157999999999999</c:v>
                </c:pt>
                <c:pt idx="47183">
                  <c:v>13.125</c:v>
                </c:pt>
                <c:pt idx="47184">
                  <c:v>13.104000000000001</c:v>
                </c:pt>
                <c:pt idx="47185">
                  <c:v>13.058</c:v>
                </c:pt>
                <c:pt idx="47186">
                  <c:v>13.016999999999999</c:v>
                </c:pt>
                <c:pt idx="47187">
                  <c:v>12.961</c:v>
                </c:pt>
                <c:pt idx="47188">
                  <c:v>12.896000000000001</c:v>
                </c:pt>
                <c:pt idx="47189">
                  <c:v>12.804</c:v>
                </c:pt>
                <c:pt idx="47190">
                  <c:v>12.69</c:v>
                </c:pt>
                <c:pt idx="47191">
                  <c:v>12.577999999999999</c:v>
                </c:pt>
                <c:pt idx="47192">
                  <c:v>12.446</c:v>
                </c:pt>
                <c:pt idx="47193">
                  <c:v>12.280000000000001</c:v>
                </c:pt>
                <c:pt idx="47194">
                  <c:v>12.088000000000001</c:v>
                </c:pt>
                <c:pt idx="47195">
                  <c:v>11.894</c:v>
                </c:pt>
                <c:pt idx="47196">
                  <c:v>11.723000000000001</c:v>
                </c:pt>
                <c:pt idx="47197">
                  <c:v>11.565</c:v>
                </c:pt>
                <c:pt idx="47198">
                  <c:v>11.393000000000001</c:v>
                </c:pt>
                <c:pt idx="47199">
                  <c:v>11.197000000000001</c:v>
                </c:pt>
                <c:pt idx="47200">
                  <c:v>10.945</c:v>
                </c:pt>
                <c:pt idx="47201">
                  <c:v>10.64</c:v>
                </c:pt>
                <c:pt idx="47202">
                  <c:v>10.247999999999999</c:v>
                </c:pt>
                <c:pt idx="47203">
                  <c:v>9.4930000000000003</c:v>
                </c:pt>
                <c:pt idx="47204">
                  <c:v>8.136000000000001</c:v>
                </c:pt>
                <c:pt idx="47205">
                  <c:v>1.0249999999999999</c:v>
                </c:pt>
                <c:pt idx="47206">
                  <c:v>1.0210000000000001</c:v>
                </c:pt>
                <c:pt idx="47207">
                  <c:v>1.02</c:v>
                </c:pt>
                <c:pt idx="47208">
                  <c:v>1.022</c:v>
                </c:pt>
                <c:pt idx="47209">
                  <c:v>1.0210000000000001</c:v>
                </c:pt>
                <c:pt idx="47210">
                  <c:v>1.022</c:v>
                </c:pt>
                <c:pt idx="47211">
                  <c:v>1.022</c:v>
                </c:pt>
                <c:pt idx="47212">
                  <c:v>1.0210000000000001</c:v>
                </c:pt>
                <c:pt idx="47213">
                  <c:v>1.0210000000000001</c:v>
                </c:pt>
                <c:pt idx="47214">
                  <c:v>1.022</c:v>
                </c:pt>
                <c:pt idx="47215">
                  <c:v>1.022</c:v>
                </c:pt>
                <c:pt idx="47216">
                  <c:v>1.02</c:v>
                </c:pt>
                <c:pt idx="47217">
                  <c:v>1.02</c:v>
                </c:pt>
                <c:pt idx="47218">
                  <c:v>1.02</c:v>
                </c:pt>
                <c:pt idx="47219">
                  <c:v>1.0210000000000001</c:v>
                </c:pt>
                <c:pt idx="47220">
                  <c:v>1.022</c:v>
                </c:pt>
                <c:pt idx="47221">
                  <c:v>1.024</c:v>
                </c:pt>
                <c:pt idx="47222">
                  <c:v>1.0249999999999999</c:v>
                </c:pt>
                <c:pt idx="47223">
                  <c:v>1.024</c:v>
                </c:pt>
                <c:pt idx="47224">
                  <c:v>1.024</c:v>
                </c:pt>
                <c:pt idx="47225">
                  <c:v>1.024</c:v>
                </c:pt>
                <c:pt idx="47226">
                  <c:v>1.024</c:v>
                </c:pt>
                <c:pt idx="47227">
                  <c:v>1.024</c:v>
                </c:pt>
                <c:pt idx="47228">
                  <c:v>1.0249999999999999</c:v>
                </c:pt>
                <c:pt idx="47229">
                  <c:v>1.0249999999999999</c:v>
                </c:pt>
                <c:pt idx="47230">
                  <c:v>1.0249999999999999</c:v>
                </c:pt>
                <c:pt idx="47231">
                  <c:v>1.024</c:v>
                </c:pt>
                <c:pt idx="47232">
                  <c:v>1.0249999999999999</c:v>
                </c:pt>
                <c:pt idx="47233">
                  <c:v>1.0249999999999999</c:v>
                </c:pt>
                <c:pt idx="47234">
                  <c:v>1.024</c:v>
                </c:pt>
                <c:pt idx="47235">
                  <c:v>1.0249999999999999</c:v>
                </c:pt>
                <c:pt idx="47236">
                  <c:v>1.0249999999999999</c:v>
                </c:pt>
                <c:pt idx="47237">
                  <c:v>1.024</c:v>
                </c:pt>
                <c:pt idx="47238">
                  <c:v>1.024</c:v>
                </c:pt>
                <c:pt idx="47239">
                  <c:v>1.0249999999999999</c:v>
                </c:pt>
                <c:pt idx="47240">
                  <c:v>1.0249999999999999</c:v>
                </c:pt>
                <c:pt idx="47241">
                  <c:v>1.022</c:v>
                </c:pt>
                <c:pt idx="47242">
                  <c:v>1.0230000000000001</c:v>
                </c:pt>
                <c:pt idx="47243">
                  <c:v>1.022</c:v>
                </c:pt>
                <c:pt idx="47244">
                  <c:v>1.0210000000000001</c:v>
                </c:pt>
                <c:pt idx="47245">
                  <c:v>1.022</c:v>
                </c:pt>
                <c:pt idx="47246">
                  <c:v>1.022</c:v>
                </c:pt>
                <c:pt idx="47247">
                  <c:v>1.022</c:v>
                </c:pt>
                <c:pt idx="47248">
                  <c:v>1.0210000000000001</c:v>
                </c:pt>
                <c:pt idx="47249">
                  <c:v>1.022</c:v>
                </c:pt>
                <c:pt idx="47250">
                  <c:v>1.022</c:v>
                </c:pt>
                <c:pt idx="47251">
                  <c:v>1.022</c:v>
                </c:pt>
                <c:pt idx="47252">
                  <c:v>1.022</c:v>
                </c:pt>
                <c:pt idx="47253">
                  <c:v>1.0210000000000001</c:v>
                </c:pt>
                <c:pt idx="47254">
                  <c:v>1.022</c:v>
                </c:pt>
                <c:pt idx="47255">
                  <c:v>1.022</c:v>
                </c:pt>
                <c:pt idx="47256">
                  <c:v>1.0230000000000001</c:v>
                </c:pt>
                <c:pt idx="47257">
                  <c:v>1.022</c:v>
                </c:pt>
                <c:pt idx="47258">
                  <c:v>1.022</c:v>
                </c:pt>
                <c:pt idx="47259">
                  <c:v>1.022</c:v>
                </c:pt>
                <c:pt idx="47260">
                  <c:v>1.022</c:v>
                </c:pt>
                <c:pt idx="47261">
                  <c:v>1.024</c:v>
                </c:pt>
                <c:pt idx="47262">
                  <c:v>1.0230000000000001</c:v>
                </c:pt>
                <c:pt idx="47263">
                  <c:v>1.0230000000000001</c:v>
                </c:pt>
                <c:pt idx="47264">
                  <c:v>1.022</c:v>
                </c:pt>
                <c:pt idx="47265">
                  <c:v>1.0230000000000001</c:v>
                </c:pt>
                <c:pt idx="47266">
                  <c:v>1.024</c:v>
                </c:pt>
                <c:pt idx="47267">
                  <c:v>1.0230000000000001</c:v>
                </c:pt>
                <c:pt idx="47268">
                  <c:v>1.0230000000000001</c:v>
                </c:pt>
                <c:pt idx="47269">
                  <c:v>1.022</c:v>
                </c:pt>
                <c:pt idx="47270">
                  <c:v>1.02</c:v>
                </c:pt>
                <c:pt idx="47271">
                  <c:v>1.0210000000000001</c:v>
                </c:pt>
                <c:pt idx="47272">
                  <c:v>1.0210000000000001</c:v>
                </c:pt>
                <c:pt idx="47273">
                  <c:v>1.0230000000000001</c:v>
                </c:pt>
                <c:pt idx="47274">
                  <c:v>1.022</c:v>
                </c:pt>
                <c:pt idx="47275">
                  <c:v>1.0230000000000001</c:v>
                </c:pt>
                <c:pt idx="47276">
                  <c:v>1.0230000000000001</c:v>
                </c:pt>
                <c:pt idx="47277">
                  <c:v>1.0230000000000001</c:v>
                </c:pt>
                <c:pt idx="47278">
                  <c:v>1.0230000000000001</c:v>
                </c:pt>
                <c:pt idx="47279">
                  <c:v>1.0230000000000001</c:v>
                </c:pt>
                <c:pt idx="47280">
                  <c:v>1.022</c:v>
                </c:pt>
                <c:pt idx="47281">
                  <c:v>1.0210000000000001</c:v>
                </c:pt>
                <c:pt idx="47282">
                  <c:v>1.022</c:v>
                </c:pt>
                <c:pt idx="47283">
                  <c:v>1.0230000000000001</c:v>
                </c:pt>
                <c:pt idx="47284">
                  <c:v>1.0230000000000001</c:v>
                </c:pt>
                <c:pt idx="47285">
                  <c:v>1.022</c:v>
                </c:pt>
                <c:pt idx="47286">
                  <c:v>1.0230000000000001</c:v>
                </c:pt>
                <c:pt idx="47287">
                  <c:v>1.0230000000000001</c:v>
                </c:pt>
                <c:pt idx="47288">
                  <c:v>1.024</c:v>
                </c:pt>
                <c:pt idx="47289">
                  <c:v>1.024</c:v>
                </c:pt>
                <c:pt idx="47290">
                  <c:v>1.0230000000000001</c:v>
                </c:pt>
                <c:pt idx="47291">
                  <c:v>1.024</c:v>
                </c:pt>
                <c:pt idx="47292">
                  <c:v>1.024</c:v>
                </c:pt>
                <c:pt idx="47293">
                  <c:v>1.024</c:v>
                </c:pt>
                <c:pt idx="47294">
                  <c:v>1.024</c:v>
                </c:pt>
                <c:pt idx="47295">
                  <c:v>1.024</c:v>
                </c:pt>
                <c:pt idx="47296">
                  <c:v>1.024</c:v>
                </c:pt>
                <c:pt idx="47297">
                  <c:v>1.022</c:v>
                </c:pt>
                <c:pt idx="47298">
                  <c:v>1.0230000000000001</c:v>
                </c:pt>
                <c:pt idx="47299">
                  <c:v>1.024</c:v>
                </c:pt>
                <c:pt idx="47300">
                  <c:v>1.0249999999999999</c:v>
                </c:pt>
                <c:pt idx="47301">
                  <c:v>1.024</c:v>
                </c:pt>
                <c:pt idx="47302">
                  <c:v>1.0230000000000001</c:v>
                </c:pt>
                <c:pt idx="47303">
                  <c:v>1.0230000000000001</c:v>
                </c:pt>
                <c:pt idx="47304">
                  <c:v>1.022</c:v>
                </c:pt>
                <c:pt idx="47305">
                  <c:v>1.022</c:v>
                </c:pt>
                <c:pt idx="47306">
                  <c:v>1.0230000000000001</c:v>
                </c:pt>
                <c:pt idx="47307">
                  <c:v>1.022</c:v>
                </c:pt>
                <c:pt idx="47308">
                  <c:v>1.0210000000000001</c:v>
                </c:pt>
                <c:pt idx="47309">
                  <c:v>1.0210000000000001</c:v>
                </c:pt>
                <c:pt idx="47310">
                  <c:v>1.022</c:v>
                </c:pt>
                <c:pt idx="47311">
                  <c:v>1.022</c:v>
                </c:pt>
                <c:pt idx="47312">
                  <c:v>1.022</c:v>
                </c:pt>
                <c:pt idx="47313">
                  <c:v>1.022</c:v>
                </c:pt>
                <c:pt idx="47314">
                  <c:v>1.022</c:v>
                </c:pt>
                <c:pt idx="47315">
                  <c:v>1.0230000000000001</c:v>
                </c:pt>
                <c:pt idx="47316">
                  <c:v>1.0230000000000001</c:v>
                </c:pt>
                <c:pt idx="47317">
                  <c:v>1.0230000000000001</c:v>
                </c:pt>
                <c:pt idx="47318">
                  <c:v>1.0230000000000001</c:v>
                </c:pt>
                <c:pt idx="47319">
                  <c:v>1.024</c:v>
                </c:pt>
                <c:pt idx="47320">
                  <c:v>1.024</c:v>
                </c:pt>
                <c:pt idx="47321">
                  <c:v>1.024</c:v>
                </c:pt>
                <c:pt idx="47322">
                  <c:v>1.024</c:v>
                </c:pt>
                <c:pt idx="47323">
                  <c:v>1.0230000000000001</c:v>
                </c:pt>
                <c:pt idx="47324">
                  <c:v>1.024</c:v>
                </c:pt>
                <c:pt idx="47325">
                  <c:v>1.024</c:v>
                </c:pt>
                <c:pt idx="47326">
                  <c:v>1.022</c:v>
                </c:pt>
                <c:pt idx="47327">
                  <c:v>1.022</c:v>
                </c:pt>
                <c:pt idx="47328">
                  <c:v>1.022</c:v>
                </c:pt>
                <c:pt idx="47329">
                  <c:v>1.022</c:v>
                </c:pt>
                <c:pt idx="47330">
                  <c:v>1.022</c:v>
                </c:pt>
                <c:pt idx="47331">
                  <c:v>1.0230000000000001</c:v>
                </c:pt>
                <c:pt idx="47332">
                  <c:v>1.0230000000000001</c:v>
                </c:pt>
                <c:pt idx="47333">
                  <c:v>1.022</c:v>
                </c:pt>
                <c:pt idx="47334">
                  <c:v>1.0210000000000001</c:v>
                </c:pt>
                <c:pt idx="47335">
                  <c:v>1.022</c:v>
                </c:pt>
                <c:pt idx="47336">
                  <c:v>1.0210000000000001</c:v>
                </c:pt>
                <c:pt idx="47337">
                  <c:v>1.0210000000000001</c:v>
                </c:pt>
                <c:pt idx="47338">
                  <c:v>1.0210000000000001</c:v>
                </c:pt>
                <c:pt idx="47339">
                  <c:v>1.02</c:v>
                </c:pt>
                <c:pt idx="47340">
                  <c:v>1.018</c:v>
                </c:pt>
                <c:pt idx="47341">
                  <c:v>1.0190000000000001</c:v>
                </c:pt>
                <c:pt idx="47342">
                  <c:v>1.02</c:v>
                </c:pt>
                <c:pt idx="47343">
                  <c:v>1.02</c:v>
                </c:pt>
                <c:pt idx="47344">
                  <c:v>1.0210000000000001</c:v>
                </c:pt>
                <c:pt idx="47345">
                  <c:v>1.0210000000000001</c:v>
                </c:pt>
                <c:pt idx="47346">
                  <c:v>1.0210000000000001</c:v>
                </c:pt>
                <c:pt idx="47347">
                  <c:v>1.022</c:v>
                </c:pt>
                <c:pt idx="47348">
                  <c:v>1.022</c:v>
                </c:pt>
                <c:pt idx="47349">
                  <c:v>1.022</c:v>
                </c:pt>
                <c:pt idx="47350">
                  <c:v>1.022</c:v>
                </c:pt>
                <c:pt idx="47351">
                  <c:v>1.0230000000000001</c:v>
                </c:pt>
                <c:pt idx="47352">
                  <c:v>1.0230000000000001</c:v>
                </c:pt>
                <c:pt idx="47353">
                  <c:v>1.0230000000000001</c:v>
                </c:pt>
                <c:pt idx="47354">
                  <c:v>1.022</c:v>
                </c:pt>
                <c:pt idx="47355">
                  <c:v>1.022</c:v>
                </c:pt>
                <c:pt idx="47356">
                  <c:v>1.0210000000000001</c:v>
                </c:pt>
                <c:pt idx="47357">
                  <c:v>1.022</c:v>
                </c:pt>
                <c:pt idx="47358">
                  <c:v>1.022</c:v>
                </c:pt>
                <c:pt idx="47359">
                  <c:v>1.0230000000000001</c:v>
                </c:pt>
                <c:pt idx="47360">
                  <c:v>1.022</c:v>
                </c:pt>
                <c:pt idx="47361">
                  <c:v>1.0210000000000001</c:v>
                </c:pt>
                <c:pt idx="47362">
                  <c:v>1.0210000000000001</c:v>
                </c:pt>
                <c:pt idx="47363">
                  <c:v>1.02</c:v>
                </c:pt>
                <c:pt idx="47364">
                  <c:v>1.02</c:v>
                </c:pt>
                <c:pt idx="47365">
                  <c:v>1.02</c:v>
                </c:pt>
                <c:pt idx="47366">
                  <c:v>1.0210000000000001</c:v>
                </c:pt>
                <c:pt idx="47367">
                  <c:v>1.0210000000000001</c:v>
                </c:pt>
                <c:pt idx="47368">
                  <c:v>1.02</c:v>
                </c:pt>
                <c:pt idx="47369">
                  <c:v>1.0210000000000001</c:v>
                </c:pt>
                <c:pt idx="47370">
                  <c:v>1.0210000000000001</c:v>
                </c:pt>
                <c:pt idx="47371">
                  <c:v>1.0210000000000001</c:v>
                </c:pt>
                <c:pt idx="47372">
                  <c:v>1.022</c:v>
                </c:pt>
                <c:pt idx="47373">
                  <c:v>1.0210000000000001</c:v>
                </c:pt>
                <c:pt idx="47374">
                  <c:v>1.022</c:v>
                </c:pt>
                <c:pt idx="47375">
                  <c:v>1.022</c:v>
                </c:pt>
                <c:pt idx="47376">
                  <c:v>1.0230000000000001</c:v>
                </c:pt>
                <c:pt idx="47377">
                  <c:v>1.024</c:v>
                </c:pt>
                <c:pt idx="47378">
                  <c:v>1.0230000000000001</c:v>
                </c:pt>
                <c:pt idx="47379">
                  <c:v>1.0230000000000001</c:v>
                </c:pt>
                <c:pt idx="47380">
                  <c:v>1.0230000000000001</c:v>
                </c:pt>
                <c:pt idx="47381">
                  <c:v>1.0249999999999999</c:v>
                </c:pt>
                <c:pt idx="47382">
                  <c:v>1.024</c:v>
                </c:pt>
                <c:pt idx="47383">
                  <c:v>1.0230000000000001</c:v>
                </c:pt>
                <c:pt idx="47384">
                  <c:v>1.0210000000000001</c:v>
                </c:pt>
                <c:pt idx="47385">
                  <c:v>1.0210000000000001</c:v>
                </c:pt>
                <c:pt idx="47386">
                  <c:v>1.022</c:v>
                </c:pt>
                <c:pt idx="47387">
                  <c:v>1.022</c:v>
                </c:pt>
                <c:pt idx="47388">
                  <c:v>1.0210000000000001</c:v>
                </c:pt>
                <c:pt idx="47389">
                  <c:v>1.022</c:v>
                </c:pt>
                <c:pt idx="47390">
                  <c:v>1.02</c:v>
                </c:pt>
                <c:pt idx="47391">
                  <c:v>1.0190000000000001</c:v>
                </c:pt>
                <c:pt idx="47392">
                  <c:v>1.02</c:v>
                </c:pt>
                <c:pt idx="47393">
                  <c:v>1.0190000000000001</c:v>
                </c:pt>
                <c:pt idx="47394">
                  <c:v>1.018</c:v>
                </c:pt>
                <c:pt idx="47395">
                  <c:v>1.018</c:v>
                </c:pt>
                <c:pt idx="47396">
                  <c:v>1.0170000000000001</c:v>
                </c:pt>
                <c:pt idx="47397">
                  <c:v>1.018</c:v>
                </c:pt>
                <c:pt idx="47398">
                  <c:v>1.02</c:v>
                </c:pt>
                <c:pt idx="47399">
                  <c:v>1.02</c:v>
                </c:pt>
                <c:pt idx="47400">
                  <c:v>1.0190000000000001</c:v>
                </c:pt>
                <c:pt idx="47401">
                  <c:v>1.018</c:v>
                </c:pt>
                <c:pt idx="47402">
                  <c:v>1.018</c:v>
                </c:pt>
                <c:pt idx="47403">
                  <c:v>1.018</c:v>
                </c:pt>
                <c:pt idx="47404">
                  <c:v>1.018</c:v>
                </c:pt>
                <c:pt idx="47405">
                  <c:v>1.0190000000000001</c:v>
                </c:pt>
                <c:pt idx="47406">
                  <c:v>1.018</c:v>
                </c:pt>
                <c:pt idx="47407">
                  <c:v>1.0190000000000001</c:v>
                </c:pt>
                <c:pt idx="47408">
                  <c:v>1.018</c:v>
                </c:pt>
                <c:pt idx="47409">
                  <c:v>1.02</c:v>
                </c:pt>
                <c:pt idx="47410">
                  <c:v>1.02</c:v>
                </c:pt>
                <c:pt idx="47411">
                  <c:v>1.0190000000000001</c:v>
                </c:pt>
                <c:pt idx="47412">
                  <c:v>1.0190000000000001</c:v>
                </c:pt>
                <c:pt idx="47413">
                  <c:v>1.02</c:v>
                </c:pt>
                <c:pt idx="47414">
                  <c:v>1.02</c:v>
                </c:pt>
                <c:pt idx="47415">
                  <c:v>1.0210000000000001</c:v>
                </c:pt>
                <c:pt idx="47416">
                  <c:v>1.0210000000000001</c:v>
                </c:pt>
                <c:pt idx="47417">
                  <c:v>1.0210000000000001</c:v>
                </c:pt>
                <c:pt idx="47418">
                  <c:v>1.0210000000000001</c:v>
                </c:pt>
                <c:pt idx="47419">
                  <c:v>1.022</c:v>
                </c:pt>
                <c:pt idx="47420">
                  <c:v>1.022</c:v>
                </c:pt>
                <c:pt idx="47421">
                  <c:v>1.022</c:v>
                </c:pt>
                <c:pt idx="47422">
                  <c:v>1.0230000000000001</c:v>
                </c:pt>
                <c:pt idx="47423">
                  <c:v>1.024</c:v>
                </c:pt>
                <c:pt idx="47424">
                  <c:v>1.024</c:v>
                </c:pt>
                <c:pt idx="47425">
                  <c:v>1.024</c:v>
                </c:pt>
                <c:pt idx="47426">
                  <c:v>1.024</c:v>
                </c:pt>
                <c:pt idx="47427">
                  <c:v>1.024</c:v>
                </c:pt>
                <c:pt idx="47428">
                  <c:v>1.0230000000000001</c:v>
                </c:pt>
                <c:pt idx="47429">
                  <c:v>1.022</c:v>
                </c:pt>
                <c:pt idx="47430">
                  <c:v>1.0210000000000001</c:v>
                </c:pt>
                <c:pt idx="47431">
                  <c:v>1.02</c:v>
                </c:pt>
                <c:pt idx="47432">
                  <c:v>1.0190000000000001</c:v>
                </c:pt>
                <c:pt idx="47433">
                  <c:v>1.0190000000000001</c:v>
                </c:pt>
                <c:pt idx="47434">
                  <c:v>1.02</c:v>
                </c:pt>
                <c:pt idx="47435">
                  <c:v>1.0210000000000001</c:v>
                </c:pt>
                <c:pt idx="47436">
                  <c:v>1.02</c:v>
                </c:pt>
                <c:pt idx="47437">
                  <c:v>1.0190000000000001</c:v>
                </c:pt>
                <c:pt idx="47438">
                  <c:v>1.02</c:v>
                </c:pt>
                <c:pt idx="47439">
                  <c:v>1.02</c:v>
                </c:pt>
                <c:pt idx="47440">
                  <c:v>1.0210000000000001</c:v>
                </c:pt>
                <c:pt idx="47441">
                  <c:v>1.02</c:v>
                </c:pt>
                <c:pt idx="47442">
                  <c:v>1.0210000000000001</c:v>
                </c:pt>
                <c:pt idx="47443">
                  <c:v>1.0230000000000001</c:v>
                </c:pt>
                <c:pt idx="47444">
                  <c:v>1.0230000000000001</c:v>
                </c:pt>
                <c:pt idx="47445">
                  <c:v>1.022</c:v>
                </c:pt>
                <c:pt idx="47446">
                  <c:v>1.02</c:v>
                </c:pt>
                <c:pt idx="47447">
                  <c:v>1.0190000000000001</c:v>
                </c:pt>
                <c:pt idx="47448">
                  <c:v>1.02</c:v>
                </c:pt>
                <c:pt idx="47449">
                  <c:v>1.0210000000000001</c:v>
                </c:pt>
                <c:pt idx="47450">
                  <c:v>1.0210000000000001</c:v>
                </c:pt>
                <c:pt idx="47451">
                  <c:v>1.0210000000000001</c:v>
                </c:pt>
                <c:pt idx="47452">
                  <c:v>1.0210000000000001</c:v>
                </c:pt>
                <c:pt idx="47453">
                  <c:v>1.0210000000000001</c:v>
                </c:pt>
                <c:pt idx="47454">
                  <c:v>1.0210000000000001</c:v>
                </c:pt>
                <c:pt idx="47455">
                  <c:v>1.0210000000000001</c:v>
                </c:pt>
                <c:pt idx="47456">
                  <c:v>1.02</c:v>
                </c:pt>
                <c:pt idx="47457">
                  <c:v>1.02</c:v>
                </c:pt>
                <c:pt idx="47458">
                  <c:v>1.02</c:v>
                </c:pt>
                <c:pt idx="47459">
                  <c:v>1.0210000000000001</c:v>
                </c:pt>
                <c:pt idx="47460">
                  <c:v>1.02</c:v>
                </c:pt>
                <c:pt idx="47461">
                  <c:v>1.02</c:v>
                </c:pt>
                <c:pt idx="47462">
                  <c:v>1.02</c:v>
                </c:pt>
                <c:pt idx="47463">
                  <c:v>1.02</c:v>
                </c:pt>
                <c:pt idx="47464">
                  <c:v>1.0210000000000001</c:v>
                </c:pt>
                <c:pt idx="47465">
                  <c:v>1.0210000000000001</c:v>
                </c:pt>
                <c:pt idx="47466">
                  <c:v>1.0210000000000001</c:v>
                </c:pt>
                <c:pt idx="47467">
                  <c:v>1.022</c:v>
                </c:pt>
                <c:pt idx="47468">
                  <c:v>1.0210000000000001</c:v>
                </c:pt>
                <c:pt idx="47469">
                  <c:v>1.0230000000000001</c:v>
                </c:pt>
                <c:pt idx="47470">
                  <c:v>1.024</c:v>
                </c:pt>
                <c:pt idx="47471">
                  <c:v>1.024</c:v>
                </c:pt>
                <c:pt idx="47472">
                  <c:v>1.0230000000000001</c:v>
                </c:pt>
                <c:pt idx="47473">
                  <c:v>1.0210000000000001</c:v>
                </c:pt>
                <c:pt idx="47474">
                  <c:v>1.0210000000000001</c:v>
                </c:pt>
                <c:pt idx="47475">
                  <c:v>1.022</c:v>
                </c:pt>
                <c:pt idx="47476">
                  <c:v>1.022</c:v>
                </c:pt>
                <c:pt idx="47477">
                  <c:v>1.0230000000000001</c:v>
                </c:pt>
                <c:pt idx="47478">
                  <c:v>1.0230000000000001</c:v>
                </c:pt>
                <c:pt idx="47479">
                  <c:v>1.024</c:v>
                </c:pt>
                <c:pt idx="47480">
                  <c:v>1.0230000000000001</c:v>
                </c:pt>
                <c:pt idx="47481">
                  <c:v>1.022</c:v>
                </c:pt>
                <c:pt idx="47482">
                  <c:v>1.022</c:v>
                </c:pt>
                <c:pt idx="47483">
                  <c:v>1.0210000000000001</c:v>
                </c:pt>
                <c:pt idx="47484">
                  <c:v>1.0210000000000001</c:v>
                </c:pt>
                <c:pt idx="47485">
                  <c:v>1.0210000000000001</c:v>
                </c:pt>
                <c:pt idx="47486">
                  <c:v>1.0210000000000001</c:v>
                </c:pt>
                <c:pt idx="47487">
                  <c:v>1.022</c:v>
                </c:pt>
                <c:pt idx="47488">
                  <c:v>1.0230000000000001</c:v>
                </c:pt>
                <c:pt idx="47489">
                  <c:v>1.0230000000000001</c:v>
                </c:pt>
                <c:pt idx="47490">
                  <c:v>1.0230000000000001</c:v>
                </c:pt>
                <c:pt idx="47491">
                  <c:v>1.022</c:v>
                </c:pt>
                <c:pt idx="47492">
                  <c:v>1.02</c:v>
                </c:pt>
                <c:pt idx="47493">
                  <c:v>1.018</c:v>
                </c:pt>
                <c:pt idx="47494">
                  <c:v>1.0190000000000001</c:v>
                </c:pt>
                <c:pt idx="47495">
                  <c:v>1.0190000000000001</c:v>
                </c:pt>
                <c:pt idx="47496">
                  <c:v>1.02</c:v>
                </c:pt>
                <c:pt idx="47497">
                  <c:v>1.0190000000000001</c:v>
                </c:pt>
                <c:pt idx="47498">
                  <c:v>1.0190000000000001</c:v>
                </c:pt>
                <c:pt idx="47499">
                  <c:v>1.02</c:v>
                </c:pt>
                <c:pt idx="47500">
                  <c:v>1.02</c:v>
                </c:pt>
                <c:pt idx="47501">
                  <c:v>1.0190000000000001</c:v>
                </c:pt>
                <c:pt idx="47502">
                  <c:v>1.0190000000000001</c:v>
                </c:pt>
                <c:pt idx="47503">
                  <c:v>1.0190000000000001</c:v>
                </c:pt>
                <c:pt idx="47504">
                  <c:v>1.0190000000000001</c:v>
                </c:pt>
                <c:pt idx="47505">
                  <c:v>1.0210000000000001</c:v>
                </c:pt>
                <c:pt idx="47506">
                  <c:v>1.02</c:v>
                </c:pt>
                <c:pt idx="47507">
                  <c:v>1.018</c:v>
                </c:pt>
                <c:pt idx="47508">
                  <c:v>1.018</c:v>
                </c:pt>
                <c:pt idx="47509">
                  <c:v>1.018</c:v>
                </c:pt>
                <c:pt idx="47510">
                  <c:v>1.018</c:v>
                </c:pt>
                <c:pt idx="47511">
                  <c:v>1.0190000000000001</c:v>
                </c:pt>
                <c:pt idx="47512">
                  <c:v>1.018</c:v>
                </c:pt>
                <c:pt idx="47513">
                  <c:v>1.0190000000000001</c:v>
                </c:pt>
                <c:pt idx="47514">
                  <c:v>1.02</c:v>
                </c:pt>
                <c:pt idx="47515">
                  <c:v>1.0190000000000001</c:v>
                </c:pt>
                <c:pt idx="47516">
                  <c:v>1.0190000000000001</c:v>
                </c:pt>
                <c:pt idx="47517">
                  <c:v>1.018</c:v>
                </c:pt>
                <c:pt idx="47518">
                  <c:v>1.018</c:v>
                </c:pt>
                <c:pt idx="47519">
                  <c:v>1.0170000000000001</c:v>
                </c:pt>
                <c:pt idx="47520">
                  <c:v>1.018</c:v>
                </c:pt>
                <c:pt idx="47521">
                  <c:v>1.02</c:v>
                </c:pt>
                <c:pt idx="47522">
                  <c:v>1.02</c:v>
                </c:pt>
                <c:pt idx="47523">
                  <c:v>1.02</c:v>
                </c:pt>
                <c:pt idx="47524">
                  <c:v>1.0190000000000001</c:v>
                </c:pt>
                <c:pt idx="47525">
                  <c:v>1.0190000000000001</c:v>
                </c:pt>
                <c:pt idx="47526">
                  <c:v>1.02</c:v>
                </c:pt>
                <c:pt idx="47527">
                  <c:v>1.0210000000000001</c:v>
                </c:pt>
                <c:pt idx="47528">
                  <c:v>1.0210000000000001</c:v>
                </c:pt>
                <c:pt idx="47529">
                  <c:v>1.0210000000000001</c:v>
                </c:pt>
                <c:pt idx="47530">
                  <c:v>1.0190000000000001</c:v>
                </c:pt>
                <c:pt idx="47531">
                  <c:v>1.0190000000000001</c:v>
                </c:pt>
                <c:pt idx="47532">
                  <c:v>1.02</c:v>
                </c:pt>
                <c:pt idx="47533">
                  <c:v>1.0190000000000001</c:v>
                </c:pt>
                <c:pt idx="47534">
                  <c:v>1.02</c:v>
                </c:pt>
                <c:pt idx="47535">
                  <c:v>1.02</c:v>
                </c:pt>
                <c:pt idx="47536">
                  <c:v>1.02</c:v>
                </c:pt>
                <c:pt idx="47537">
                  <c:v>1.0210000000000001</c:v>
                </c:pt>
                <c:pt idx="47538">
                  <c:v>1.0210000000000001</c:v>
                </c:pt>
                <c:pt idx="47539">
                  <c:v>1.02</c:v>
                </c:pt>
                <c:pt idx="47540">
                  <c:v>1.02</c:v>
                </c:pt>
                <c:pt idx="47541">
                  <c:v>1.022</c:v>
                </c:pt>
                <c:pt idx="47542">
                  <c:v>1.022</c:v>
                </c:pt>
                <c:pt idx="47543">
                  <c:v>1.0210000000000001</c:v>
                </c:pt>
                <c:pt idx="47544">
                  <c:v>1.0210000000000001</c:v>
                </c:pt>
                <c:pt idx="47545">
                  <c:v>1.0230000000000001</c:v>
                </c:pt>
                <c:pt idx="47546">
                  <c:v>1.022</c:v>
                </c:pt>
                <c:pt idx="47547">
                  <c:v>1.022</c:v>
                </c:pt>
                <c:pt idx="47548">
                  <c:v>1.022</c:v>
                </c:pt>
                <c:pt idx="47549">
                  <c:v>1.022</c:v>
                </c:pt>
                <c:pt idx="47550">
                  <c:v>1.022</c:v>
                </c:pt>
                <c:pt idx="47551">
                  <c:v>1.0230000000000001</c:v>
                </c:pt>
                <c:pt idx="47552">
                  <c:v>1.0230000000000001</c:v>
                </c:pt>
                <c:pt idx="47553">
                  <c:v>1.0230000000000001</c:v>
                </c:pt>
                <c:pt idx="47554">
                  <c:v>1.022</c:v>
                </c:pt>
                <c:pt idx="47555">
                  <c:v>1.022</c:v>
                </c:pt>
                <c:pt idx="47556">
                  <c:v>1.0210000000000001</c:v>
                </c:pt>
                <c:pt idx="47557">
                  <c:v>1.022</c:v>
                </c:pt>
                <c:pt idx="47558">
                  <c:v>1.0210000000000001</c:v>
                </c:pt>
                <c:pt idx="47559">
                  <c:v>1.022</c:v>
                </c:pt>
                <c:pt idx="47560">
                  <c:v>1.0210000000000001</c:v>
                </c:pt>
                <c:pt idx="47561">
                  <c:v>1.02</c:v>
                </c:pt>
                <c:pt idx="47562">
                  <c:v>1.02</c:v>
                </c:pt>
                <c:pt idx="47563">
                  <c:v>1.02</c:v>
                </c:pt>
                <c:pt idx="47564">
                  <c:v>1.0210000000000001</c:v>
                </c:pt>
                <c:pt idx="47565">
                  <c:v>1.0190000000000001</c:v>
                </c:pt>
                <c:pt idx="47566">
                  <c:v>1.018</c:v>
                </c:pt>
                <c:pt idx="47567">
                  <c:v>1.0190000000000001</c:v>
                </c:pt>
                <c:pt idx="47568">
                  <c:v>1.0190000000000001</c:v>
                </c:pt>
                <c:pt idx="47569">
                  <c:v>1.02</c:v>
                </c:pt>
                <c:pt idx="47570">
                  <c:v>1.0210000000000001</c:v>
                </c:pt>
                <c:pt idx="47571">
                  <c:v>1.02</c:v>
                </c:pt>
                <c:pt idx="47572">
                  <c:v>1.02</c:v>
                </c:pt>
                <c:pt idx="47573">
                  <c:v>1.02</c:v>
                </c:pt>
                <c:pt idx="47574">
                  <c:v>1.0210000000000001</c:v>
                </c:pt>
                <c:pt idx="47575">
                  <c:v>1.022</c:v>
                </c:pt>
                <c:pt idx="47576">
                  <c:v>1.022</c:v>
                </c:pt>
                <c:pt idx="47577">
                  <c:v>1.022</c:v>
                </c:pt>
                <c:pt idx="47578">
                  <c:v>1.0210000000000001</c:v>
                </c:pt>
                <c:pt idx="47579">
                  <c:v>1.0210000000000001</c:v>
                </c:pt>
                <c:pt idx="47580">
                  <c:v>1.0210000000000001</c:v>
                </c:pt>
                <c:pt idx="47581">
                  <c:v>1.022</c:v>
                </c:pt>
                <c:pt idx="47582">
                  <c:v>1.0230000000000001</c:v>
                </c:pt>
                <c:pt idx="47583">
                  <c:v>1.0230000000000001</c:v>
                </c:pt>
                <c:pt idx="47584">
                  <c:v>1.0230000000000001</c:v>
                </c:pt>
                <c:pt idx="47585">
                  <c:v>1.022</c:v>
                </c:pt>
                <c:pt idx="47586">
                  <c:v>1.0210000000000001</c:v>
                </c:pt>
                <c:pt idx="47587">
                  <c:v>1.0190000000000001</c:v>
                </c:pt>
                <c:pt idx="47588">
                  <c:v>1.0190000000000001</c:v>
                </c:pt>
                <c:pt idx="47589">
                  <c:v>1.02</c:v>
                </c:pt>
                <c:pt idx="47590">
                  <c:v>1.02</c:v>
                </c:pt>
                <c:pt idx="47591">
                  <c:v>1.0190000000000001</c:v>
                </c:pt>
                <c:pt idx="47592">
                  <c:v>1.018</c:v>
                </c:pt>
                <c:pt idx="47593">
                  <c:v>1.0190000000000001</c:v>
                </c:pt>
                <c:pt idx="47594">
                  <c:v>1.0190000000000001</c:v>
                </c:pt>
                <c:pt idx="47595">
                  <c:v>1.0210000000000001</c:v>
                </c:pt>
                <c:pt idx="47596">
                  <c:v>1.0210000000000001</c:v>
                </c:pt>
                <c:pt idx="47597">
                  <c:v>1.0210000000000001</c:v>
                </c:pt>
                <c:pt idx="47598">
                  <c:v>1.022</c:v>
                </c:pt>
                <c:pt idx="47599">
                  <c:v>1.022</c:v>
                </c:pt>
                <c:pt idx="47600">
                  <c:v>1.0210000000000001</c:v>
                </c:pt>
                <c:pt idx="47601">
                  <c:v>1.0210000000000001</c:v>
                </c:pt>
                <c:pt idx="47602">
                  <c:v>1.0210000000000001</c:v>
                </c:pt>
                <c:pt idx="47603">
                  <c:v>1.0190000000000001</c:v>
                </c:pt>
                <c:pt idx="47604">
                  <c:v>1.018</c:v>
                </c:pt>
                <c:pt idx="47605">
                  <c:v>1.018</c:v>
                </c:pt>
                <c:pt idx="47606">
                  <c:v>1.0170000000000001</c:v>
                </c:pt>
                <c:pt idx="47607">
                  <c:v>1.0170000000000001</c:v>
                </c:pt>
                <c:pt idx="47608">
                  <c:v>1.0190000000000001</c:v>
                </c:pt>
                <c:pt idx="47609">
                  <c:v>1.02</c:v>
                </c:pt>
                <c:pt idx="47610">
                  <c:v>1.02</c:v>
                </c:pt>
                <c:pt idx="47611">
                  <c:v>1.02</c:v>
                </c:pt>
                <c:pt idx="47612">
                  <c:v>1.0210000000000001</c:v>
                </c:pt>
                <c:pt idx="47613">
                  <c:v>1.022</c:v>
                </c:pt>
                <c:pt idx="47614">
                  <c:v>1.0210000000000001</c:v>
                </c:pt>
                <c:pt idx="47615">
                  <c:v>1.0230000000000001</c:v>
                </c:pt>
                <c:pt idx="47616">
                  <c:v>1.0230000000000001</c:v>
                </c:pt>
                <c:pt idx="47617">
                  <c:v>1.022</c:v>
                </c:pt>
                <c:pt idx="47618">
                  <c:v>1.022</c:v>
                </c:pt>
                <c:pt idx="47619">
                  <c:v>1.02</c:v>
                </c:pt>
                <c:pt idx="47620">
                  <c:v>1.0190000000000001</c:v>
                </c:pt>
                <c:pt idx="47621">
                  <c:v>1.02</c:v>
                </c:pt>
                <c:pt idx="47622">
                  <c:v>1.0210000000000001</c:v>
                </c:pt>
                <c:pt idx="47623">
                  <c:v>1.0210000000000001</c:v>
                </c:pt>
                <c:pt idx="47624">
                  <c:v>1.02</c:v>
                </c:pt>
                <c:pt idx="47625">
                  <c:v>1.02</c:v>
                </c:pt>
                <c:pt idx="47626">
                  <c:v>1.02</c:v>
                </c:pt>
                <c:pt idx="47627">
                  <c:v>1.02</c:v>
                </c:pt>
                <c:pt idx="47628">
                  <c:v>1.0190000000000001</c:v>
                </c:pt>
                <c:pt idx="47629">
                  <c:v>1.02</c:v>
                </c:pt>
                <c:pt idx="47630">
                  <c:v>1.0190000000000001</c:v>
                </c:pt>
                <c:pt idx="47631">
                  <c:v>1.02</c:v>
                </c:pt>
                <c:pt idx="47632">
                  <c:v>1.0210000000000001</c:v>
                </c:pt>
                <c:pt idx="47633">
                  <c:v>1.02</c:v>
                </c:pt>
                <c:pt idx="47634">
                  <c:v>1.02</c:v>
                </c:pt>
                <c:pt idx="47635">
                  <c:v>1.0190000000000001</c:v>
                </c:pt>
                <c:pt idx="47636">
                  <c:v>1.018</c:v>
                </c:pt>
                <c:pt idx="47637">
                  <c:v>1.0190000000000001</c:v>
                </c:pt>
                <c:pt idx="47638">
                  <c:v>1.0210000000000001</c:v>
                </c:pt>
                <c:pt idx="47639">
                  <c:v>1.02</c:v>
                </c:pt>
                <c:pt idx="47640">
                  <c:v>1.02</c:v>
                </c:pt>
                <c:pt idx="47641">
                  <c:v>1.0190000000000001</c:v>
                </c:pt>
                <c:pt idx="47642">
                  <c:v>1.0190000000000001</c:v>
                </c:pt>
                <c:pt idx="47643">
                  <c:v>1.0190000000000001</c:v>
                </c:pt>
                <c:pt idx="47644">
                  <c:v>1.02</c:v>
                </c:pt>
                <c:pt idx="47645">
                  <c:v>1.02</c:v>
                </c:pt>
                <c:pt idx="47646">
                  <c:v>1.0190000000000001</c:v>
                </c:pt>
                <c:pt idx="47647">
                  <c:v>1.0190000000000001</c:v>
                </c:pt>
                <c:pt idx="47648">
                  <c:v>1.02</c:v>
                </c:pt>
                <c:pt idx="47649">
                  <c:v>1.0210000000000001</c:v>
                </c:pt>
                <c:pt idx="47650">
                  <c:v>1.022</c:v>
                </c:pt>
                <c:pt idx="47651">
                  <c:v>1.0210000000000001</c:v>
                </c:pt>
                <c:pt idx="47652">
                  <c:v>1.02</c:v>
                </c:pt>
                <c:pt idx="47653">
                  <c:v>1.02</c:v>
                </c:pt>
                <c:pt idx="47654">
                  <c:v>1.02</c:v>
                </c:pt>
                <c:pt idx="47655">
                  <c:v>1.02</c:v>
                </c:pt>
                <c:pt idx="47656">
                  <c:v>1.0210000000000001</c:v>
                </c:pt>
                <c:pt idx="47657">
                  <c:v>1.0230000000000001</c:v>
                </c:pt>
                <c:pt idx="47658">
                  <c:v>1.0230000000000001</c:v>
                </c:pt>
                <c:pt idx="47659">
                  <c:v>1.0230000000000001</c:v>
                </c:pt>
                <c:pt idx="47660">
                  <c:v>1.0230000000000001</c:v>
                </c:pt>
                <c:pt idx="47661">
                  <c:v>1.022</c:v>
                </c:pt>
                <c:pt idx="47662">
                  <c:v>1.02</c:v>
                </c:pt>
                <c:pt idx="47663">
                  <c:v>1.02</c:v>
                </c:pt>
                <c:pt idx="47664">
                  <c:v>1.02</c:v>
                </c:pt>
                <c:pt idx="47665">
                  <c:v>1.0190000000000001</c:v>
                </c:pt>
                <c:pt idx="47666">
                  <c:v>1.02</c:v>
                </c:pt>
                <c:pt idx="47667">
                  <c:v>1.0190000000000001</c:v>
                </c:pt>
                <c:pt idx="47668">
                  <c:v>1.02</c:v>
                </c:pt>
                <c:pt idx="47669">
                  <c:v>1.0190000000000001</c:v>
                </c:pt>
                <c:pt idx="47670">
                  <c:v>1.018</c:v>
                </c:pt>
                <c:pt idx="47671">
                  <c:v>1.0170000000000001</c:v>
                </c:pt>
                <c:pt idx="47672">
                  <c:v>1.0190000000000001</c:v>
                </c:pt>
                <c:pt idx="47673">
                  <c:v>1.0190000000000001</c:v>
                </c:pt>
                <c:pt idx="47674">
                  <c:v>1.018</c:v>
                </c:pt>
                <c:pt idx="47675">
                  <c:v>1.0190000000000001</c:v>
                </c:pt>
                <c:pt idx="47676">
                  <c:v>1.0190000000000001</c:v>
                </c:pt>
                <c:pt idx="47677">
                  <c:v>1.02</c:v>
                </c:pt>
                <c:pt idx="47678">
                  <c:v>1.02</c:v>
                </c:pt>
                <c:pt idx="47679">
                  <c:v>1.0210000000000001</c:v>
                </c:pt>
                <c:pt idx="47680">
                  <c:v>1.022</c:v>
                </c:pt>
                <c:pt idx="47681">
                  <c:v>1.022</c:v>
                </c:pt>
                <c:pt idx="47682">
                  <c:v>1.0210000000000001</c:v>
                </c:pt>
                <c:pt idx="47683">
                  <c:v>1.022</c:v>
                </c:pt>
                <c:pt idx="47684">
                  <c:v>1.0210000000000001</c:v>
                </c:pt>
                <c:pt idx="47685">
                  <c:v>1.02</c:v>
                </c:pt>
                <c:pt idx="47686">
                  <c:v>1.02</c:v>
                </c:pt>
                <c:pt idx="47687">
                  <c:v>1.02</c:v>
                </c:pt>
                <c:pt idx="47688">
                  <c:v>1.02</c:v>
                </c:pt>
                <c:pt idx="47689">
                  <c:v>1.02</c:v>
                </c:pt>
                <c:pt idx="47690">
                  <c:v>1.0210000000000001</c:v>
                </c:pt>
                <c:pt idx="47691">
                  <c:v>1.02</c:v>
                </c:pt>
                <c:pt idx="47692">
                  <c:v>1.0210000000000001</c:v>
                </c:pt>
                <c:pt idx="47693">
                  <c:v>1.0210000000000001</c:v>
                </c:pt>
                <c:pt idx="47694">
                  <c:v>1.0210000000000001</c:v>
                </c:pt>
                <c:pt idx="47695">
                  <c:v>1.0210000000000001</c:v>
                </c:pt>
                <c:pt idx="47696">
                  <c:v>1.02</c:v>
                </c:pt>
                <c:pt idx="47697">
                  <c:v>1.02</c:v>
                </c:pt>
                <c:pt idx="47698">
                  <c:v>1.0190000000000001</c:v>
                </c:pt>
                <c:pt idx="47699">
                  <c:v>1.0190000000000001</c:v>
                </c:pt>
                <c:pt idx="47700">
                  <c:v>1.02</c:v>
                </c:pt>
                <c:pt idx="47701">
                  <c:v>1.02</c:v>
                </c:pt>
                <c:pt idx="47702">
                  <c:v>1.02</c:v>
                </c:pt>
                <c:pt idx="47703">
                  <c:v>1.02</c:v>
                </c:pt>
                <c:pt idx="47704">
                  <c:v>1.0190000000000001</c:v>
                </c:pt>
                <c:pt idx="47705">
                  <c:v>1.0210000000000001</c:v>
                </c:pt>
                <c:pt idx="47706">
                  <c:v>1.0210000000000001</c:v>
                </c:pt>
                <c:pt idx="47707">
                  <c:v>1.0190000000000001</c:v>
                </c:pt>
                <c:pt idx="47708">
                  <c:v>1.018</c:v>
                </c:pt>
                <c:pt idx="47709">
                  <c:v>1.02</c:v>
                </c:pt>
                <c:pt idx="47710">
                  <c:v>1.02</c:v>
                </c:pt>
                <c:pt idx="47711">
                  <c:v>1.0210000000000001</c:v>
                </c:pt>
                <c:pt idx="47712">
                  <c:v>1.022</c:v>
                </c:pt>
                <c:pt idx="47713">
                  <c:v>1.0210000000000001</c:v>
                </c:pt>
                <c:pt idx="47714">
                  <c:v>1.02</c:v>
                </c:pt>
                <c:pt idx="47715">
                  <c:v>1.02</c:v>
                </c:pt>
                <c:pt idx="47716">
                  <c:v>1.0190000000000001</c:v>
                </c:pt>
                <c:pt idx="47717">
                  <c:v>1.0190000000000001</c:v>
                </c:pt>
                <c:pt idx="47718">
                  <c:v>1.0190000000000001</c:v>
                </c:pt>
                <c:pt idx="47719">
                  <c:v>1.02</c:v>
                </c:pt>
                <c:pt idx="47720">
                  <c:v>1.018</c:v>
                </c:pt>
                <c:pt idx="47721">
                  <c:v>1.0190000000000001</c:v>
                </c:pt>
                <c:pt idx="47722">
                  <c:v>1.0170000000000001</c:v>
                </c:pt>
                <c:pt idx="47723">
                  <c:v>1.016</c:v>
                </c:pt>
                <c:pt idx="47724">
                  <c:v>1.018</c:v>
                </c:pt>
                <c:pt idx="47725">
                  <c:v>1.0190000000000001</c:v>
                </c:pt>
                <c:pt idx="47726">
                  <c:v>1.018</c:v>
                </c:pt>
                <c:pt idx="47727">
                  <c:v>1.0170000000000001</c:v>
                </c:pt>
                <c:pt idx="47728">
                  <c:v>1.018</c:v>
                </c:pt>
                <c:pt idx="47729">
                  <c:v>1.018</c:v>
                </c:pt>
                <c:pt idx="47730">
                  <c:v>1.0190000000000001</c:v>
                </c:pt>
                <c:pt idx="47731">
                  <c:v>1.018</c:v>
                </c:pt>
                <c:pt idx="47732">
                  <c:v>1.018</c:v>
                </c:pt>
                <c:pt idx="47733">
                  <c:v>1.018</c:v>
                </c:pt>
                <c:pt idx="47734">
                  <c:v>1.02</c:v>
                </c:pt>
                <c:pt idx="47735">
                  <c:v>1.02</c:v>
                </c:pt>
                <c:pt idx="47736">
                  <c:v>1.02</c:v>
                </c:pt>
                <c:pt idx="47737">
                  <c:v>1.02</c:v>
                </c:pt>
                <c:pt idx="47738">
                  <c:v>1.02</c:v>
                </c:pt>
                <c:pt idx="47739">
                  <c:v>1.02</c:v>
                </c:pt>
                <c:pt idx="47740">
                  <c:v>1.0190000000000001</c:v>
                </c:pt>
                <c:pt idx="47741">
                  <c:v>1.02</c:v>
                </c:pt>
                <c:pt idx="47742">
                  <c:v>1.02</c:v>
                </c:pt>
                <c:pt idx="47743">
                  <c:v>1.0190000000000001</c:v>
                </c:pt>
                <c:pt idx="47744">
                  <c:v>1.0190000000000001</c:v>
                </c:pt>
                <c:pt idx="47745">
                  <c:v>1.02</c:v>
                </c:pt>
                <c:pt idx="47746">
                  <c:v>1.02</c:v>
                </c:pt>
                <c:pt idx="47747">
                  <c:v>1.0210000000000001</c:v>
                </c:pt>
                <c:pt idx="47748">
                  <c:v>1.0210000000000001</c:v>
                </c:pt>
                <c:pt idx="47749">
                  <c:v>1.022</c:v>
                </c:pt>
                <c:pt idx="47750">
                  <c:v>1.0210000000000001</c:v>
                </c:pt>
                <c:pt idx="47751">
                  <c:v>1.02</c:v>
                </c:pt>
                <c:pt idx="47752">
                  <c:v>1.02</c:v>
                </c:pt>
                <c:pt idx="47753">
                  <c:v>1.02</c:v>
                </c:pt>
                <c:pt idx="47754">
                  <c:v>1.0210000000000001</c:v>
                </c:pt>
                <c:pt idx="47755">
                  <c:v>1.0210000000000001</c:v>
                </c:pt>
                <c:pt idx="47756">
                  <c:v>1.02</c:v>
                </c:pt>
                <c:pt idx="47757">
                  <c:v>1.0170000000000001</c:v>
                </c:pt>
                <c:pt idx="47758">
                  <c:v>1.0170000000000001</c:v>
                </c:pt>
                <c:pt idx="47759">
                  <c:v>1.0170000000000001</c:v>
                </c:pt>
                <c:pt idx="47760">
                  <c:v>1.0170000000000001</c:v>
                </c:pt>
                <c:pt idx="47761">
                  <c:v>1.0190000000000001</c:v>
                </c:pt>
                <c:pt idx="47762">
                  <c:v>1.0190000000000001</c:v>
                </c:pt>
                <c:pt idx="47763">
                  <c:v>1.018</c:v>
                </c:pt>
                <c:pt idx="47764">
                  <c:v>1.018</c:v>
                </c:pt>
                <c:pt idx="47765">
                  <c:v>1.0190000000000001</c:v>
                </c:pt>
                <c:pt idx="47766">
                  <c:v>1.02</c:v>
                </c:pt>
                <c:pt idx="47767">
                  <c:v>1.0190000000000001</c:v>
                </c:pt>
                <c:pt idx="47768">
                  <c:v>1.0190000000000001</c:v>
                </c:pt>
                <c:pt idx="47769">
                  <c:v>1.018</c:v>
                </c:pt>
                <c:pt idx="47770">
                  <c:v>1.018</c:v>
                </c:pt>
                <c:pt idx="47771">
                  <c:v>1.018</c:v>
                </c:pt>
                <c:pt idx="47772">
                  <c:v>1.0190000000000001</c:v>
                </c:pt>
                <c:pt idx="47773">
                  <c:v>1.02</c:v>
                </c:pt>
                <c:pt idx="47774">
                  <c:v>1.0190000000000001</c:v>
                </c:pt>
                <c:pt idx="47775">
                  <c:v>1.02</c:v>
                </c:pt>
                <c:pt idx="47776">
                  <c:v>1.02</c:v>
                </c:pt>
                <c:pt idx="47777">
                  <c:v>1.02</c:v>
                </c:pt>
                <c:pt idx="47778">
                  <c:v>1.0190000000000001</c:v>
                </c:pt>
                <c:pt idx="47779">
                  <c:v>1.02</c:v>
                </c:pt>
                <c:pt idx="47780">
                  <c:v>1.0210000000000001</c:v>
                </c:pt>
                <c:pt idx="47781">
                  <c:v>1.0210000000000001</c:v>
                </c:pt>
                <c:pt idx="47782">
                  <c:v>1.022</c:v>
                </c:pt>
                <c:pt idx="47783">
                  <c:v>1.022</c:v>
                </c:pt>
                <c:pt idx="47784">
                  <c:v>1.0210000000000001</c:v>
                </c:pt>
                <c:pt idx="47785">
                  <c:v>1.02</c:v>
                </c:pt>
                <c:pt idx="47786">
                  <c:v>1.0170000000000001</c:v>
                </c:pt>
                <c:pt idx="47787">
                  <c:v>1.018</c:v>
                </c:pt>
                <c:pt idx="47788">
                  <c:v>1.018</c:v>
                </c:pt>
                <c:pt idx="47789">
                  <c:v>1.0170000000000001</c:v>
                </c:pt>
                <c:pt idx="47790">
                  <c:v>1.018</c:v>
                </c:pt>
                <c:pt idx="47791">
                  <c:v>1.018</c:v>
                </c:pt>
                <c:pt idx="47792">
                  <c:v>1.0190000000000001</c:v>
                </c:pt>
                <c:pt idx="47793">
                  <c:v>1.02</c:v>
                </c:pt>
                <c:pt idx="47794">
                  <c:v>1.02</c:v>
                </c:pt>
                <c:pt idx="47795">
                  <c:v>1.022</c:v>
                </c:pt>
                <c:pt idx="47796">
                  <c:v>1.022</c:v>
                </c:pt>
                <c:pt idx="47797">
                  <c:v>1.02</c:v>
                </c:pt>
                <c:pt idx="47798">
                  <c:v>1.02</c:v>
                </c:pt>
                <c:pt idx="47799">
                  <c:v>1.0210000000000001</c:v>
                </c:pt>
                <c:pt idx="47800">
                  <c:v>1.02</c:v>
                </c:pt>
                <c:pt idx="47801">
                  <c:v>1.0210000000000001</c:v>
                </c:pt>
                <c:pt idx="47802">
                  <c:v>1.0210000000000001</c:v>
                </c:pt>
                <c:pt idx="47803">
                  <c:v>1.02</c:v>
                </c:pt>
                <c:pt idx="47804">
                  <c:v>1.02</c:v>
                </c:pt>
                <c:pt idx="47805">
                  <c:v>1.0190000000000001</c:v>
                </c:pt>
                <c:pt idx="47806">
                  <c:v>1.02</c:v>
                </c:pt>
                <c:pt idx="47807">
                  <c:v>1.0210000000000001</c:v>
                </c:pt>
                <c:pt idx="47808">
                  <c:v>1.0210000000000001</c:v>
                </c:pt>
                <c:pt idx="47809">
                  <c:v>1.02</c:v>
                </c:pt>
                <c:pt idx="47810">
                  <c:v>1.0190000000000001</c:v>
                </c:pt>
                <c:pt idx="47811">
                  <c:v>1.0190000000000001</c:v>
                </c:pt>
                <c:pt idx="47812">
                  <c:v>1.0210000000000001</c:v>
                </c:pt>
                <c:pt idx="47813">
                  <c:v>1.0210000000000001</c:v>
                </c:pt>
                <c:pt idx="47814">
                  <c:v>1.0210000000000001</c:v>
                </c:pt>
                <c:pt idx="47815">
                  <c:v>1.0210000000000001</c:v>
                </c:pt>
                <c:pt idx="47816">
                  <c:v>1.02</c:v>
                </c:pt>
                <c:pt idx="47817">
                  <c:v>1.02</c:v>
                </c:pt>
                <c:pt idx="47818">
                  <c:v>1.0190000000000001</c:v>
                </c:pt>
                <c:pt idx="47819">
                  <c:v>1.0190000000000001</c:v>
                </c:pt>
                <c:pt idx="47820">
                  <c:v>1.02</c:v>
                </c:pt>
                <c:pt idx="47821">
                  <c:v>1.0210000000000001</c:v>
                </c:pt>
                <c:pt idx="47822">
                  <c:v>1.0190000000000001</c:v>
                </c:pt>
                <c:pt idx="47823">
                  <c:v>1.0190000000000001</c:v>
                </c:pt>
                <c:pt idx="47824">
                  <c:v>1.0190000000000001</c:v>
                </c:pt>
                <c:pt idx="47825">
                  <c:v>1.02</c:v>
                </c:pt>
                <c:pt idx="47826">
                  <c:v>1.0190000000000001</c:v>
                </c:pt>
                <c:pt idx="47827">
                  <c:v>1.0170000000000001</c:v>
                </c:pt>
                <c:pt idx="47828">
                  <c:v>1.016</c:v>
                </c:pt>
                <c:pt idx="47829">
                  <c:v>1.0170000000000001</c:v>
                </c:pt>
                <c:pt idx="47830">
                  <c:v>1.018</c:v>
                </c:pt>
                <c:pt idx="47831">
                  <c:v>1.018</c:v>
                </c:pt>
                <c:pt idx="47832">
                  <c:v>1.018</c:v>
                </c:pt>
                <c:pt idx="47833">
                  <c:v>1.0190000000000001</c:v>
                </c:pt>
                <c:pt idx="47834">
                  <c:v>1.0190000000000001</c:v>
                </c:pt>
                <c:pt idx="47835">
                  <c:v>1.02</c:v>
                </c:pt>
                <c:pt idx="47836">
                  <c:v>1.02</c:v>
                </c:pt>
                <c:pt idx="47837">
                  <c:v>1.0190000000000001</c:v>
                </c:pt>
                <c:pt idx="47838">
                  <c:v>1.0190000000000001</c:v>
                </c:pt>
                <c:pt idx="47839">
                  <c:v>1.0170000000000001</c:v>
                </c:pt>
                <c:pt idx="47840">
                  <c:v>1.018</c:v>
                </c:pt>
                <c:pt idx="47841">
                  <c:v>1.0190000000000001</c:v>
                </c:pt>
                <c:pt idx="47842">
                  <c:v>1.018</c:v>
                </c:pt>
                <c:pt idx="47843">
                  <c:v>1.0190000000000001</c:v>
                </c:pt>
                <c:pt idx="47844">
                  <c:v>1.02</c:v>
                </c:pt>
                <c:pt idx="47845">
                  <c:v>1.02</c:v>
                </c:pt>
                <c:pt idx="47846">
                  <c:v>1.0190000000000001</c:v>
                </c:pt>
                <c:pt idx="47847">
                  <c:v>1.0190000000000001</c:v>
                </c:pt>
                <c:pt idx="47848">
                  <c:v>1.0190000000000001</c:v>
                </c:pt>
                <c:pt idx="47849">
                  <c:v>1.018</c:v>
                </c:pt>
                <c:pt idx="47850">
                  <c:v>1.0190000000000001</c:v>
                </c:pt>
                <c:pt idx="47851">
                  <c:v>1.02</c:v>
                </c:pt>
                <c:pt idx="47852">
                  <c:v>1.02</c:v>
                </c:pt>
                <c:pt idx="47853">
                  <c:v>1.0190000000000001</c:v>
                </c:pt>
                <c:pt idx="47854">
                  <c:v>1.018</c:v>
                </c:pt>
                <c:pt idx="47855">
                  <c:v>1.0170000000000001</c:v>
                </c:pt>
                <c:pt idx="47856">
                  <c:v>1.018</c:v>
                </c:pt>
                <c:pt idx="47857">
                  <c:v>1.018</c:v>
                </c:pt>
                <c:pt idx="47858">
                  <c:v>1.0190000000000001</c:v>
                </c:pt>
                <c:pt idx="47859">
                  <c:v>1.0190000000000001</c:v>
                </c:pt>
                <c:pt idx="47860">
                  <c:v>1.0190000000000001</c:v>
                </c:pt>
                <c:pt idx="47861">
                  <c:v>1.018</c:v>
                </c:pt>
                <c:pt idx="47862">
                  <c:v>1.0190000000000001</c:v>
                </c:pt>
                <c:pt idx="47863">
                  <c:v>1.0190000000000001</c:v>
                </c:pt>
                <c:pt idx="47864">
                  <c:v>1.018</c:v>
                </c:pt>
                <c:pt idx="47865">
                  <c:v>1.018</c:v>
                </c:pt>
                <c:pt idx="47866">
                  <c:v>1.018</c:v>
                </c:pt>
                <c:pt idx="47867">
                  <c:v>1.018</c:v>
                </c:pt>
                <c:pt idx="47868">
                  <c:v>1.0190000000000001</c:v>
                </c:pt>
                <c:pt idx="47869">
                  <c:v>1.0190000000000001</c:v>
                </c:pt>
                <c:pt idx="47870">
                  <c:v>1.0190000000000001</c:v>
                </c:pt>
                <c:pt idx="47871">
                  <c:v>1.02</c:v>
                </c:pt>
                <c:pt idx="47872">
                  <c:v>1.02</c:v>
                </c:pt>
                <c:pt idx="47873">
                  <c:v>1.0210000000000001</c:v>
                </c:pt>
                <c:pt idx="47874">
                  <c:v>1.02</c:v>
                </c:pt>
                <c:pt idx="47875">
                  <c:v>1.02</c:v>
                </c:pt>
                <c:pt idx="47876">
                  <c:v>1.02</c:v>
                </c:pt>
                <c:pt idx="47877">
                  <c:v>1.02</c:v>
                </c:pt>
                <c:pt idx="47878">
                  <c:v>1.02</c:v>
                </c:pt>
                <c:pt idx="47879">
                  <c:v>1.02</c:v>
                </c:pt>
                <c:pt idx="47880">
                  <c:v>1.0210000000000001</c:v>
                </c:pt>
                <c:pt idx="47881">
                  <c:v>1.022</c:v>
                </c:pt>
                <c:pt idx="47882">
                  <c:v>1.0230000000000001</c:v>
                </c:pt>
                <c:pt idx="47883">
                  <c:v>1.0230000000000001</c:v>
                </c:pt>
                <c:pt idx="47884">
                  <c:v>1.0210000000000001</c:v>
                </c:pt>
                <c:pt idx="47885">
                  <c:v>1.02</c:v>
                </c:pt>
                <c:pt idx="47886">
                  <c:v>1.02</c:v>
                </c:pt>
                <c:pt idx="47887">
                  <c:v>1.0190000000000001</c:v>
                </c:pt>
                <c:pt idx="47888">
                  <c:v>1.018</c:v>
                </c:pt>
                <c:pt idx="47889">
                  <c:v>1.0170000000000001</c:v>
                </c:pt>
                <c:pt idx="47890">
                  <c:v>1.018</c:v>
                </c:pt>
                <c:pt idx="47891">
                  <c:v>1.018</c:v>
                </c:pt>
                <c:pt idx="47892">
                  <c:v>1.0170000000000001</c:v>
                </c:pt>
                <c:pt idx="47893">
                  <c:v>1.0170000000000001</c:v>
                </c:pt>
                <c:pt idx="47894">
                  <c:v>1.0170000000000001</c:v>
                </c:pt>
                <c:pt idx="47895">
                  <c:v>1.02</c:v>
                </c:pt>
                <c:pt idx="47896">
                  <c:v>1.02</c:v>
                </c:pt>
                <c:pt idx="47897">
                  <c:v>1.018</c:v>
                </c:pt>
                <c:pt idx="47898">
                  <c:v>1.018</c:v>
                </c:pt>
                <c:pt idx="47899">
                  <c:v>1.0190000000000001</c:v>
                </c:pt>
                <c:pt idx="47900">
                  <c:v>1.0170000000000001</c:v>
                </c:pt>
                <c:pt idx="47901">
                  <c:v>1.018</c:v>
                </c:pt>
                <c:pt idx="47902">
                  <c:v>1.018</c:v>
                </c:pt>
                <c:pt idx="47903">
                  <c:v>1.0170000000000001</c:v>
                </c:pt>
                <c:pt idx="47904">
                  <c:v>1.0190000000000001</c:v>
                </c:pt>
                <c:pt idx="47905">
                  <c:v>1.0150000000000001</c:v>
                </c:pt>
                <c:pt idx="47906">
                  <c:v>1.014</c:v>
                </c:pt>
                <c:pt idx="47907">
                  <c:v>1.018</c:v>
                </c:pt>
                <c:pt idx="47908">
                  <c:v>1.014</c:v>
                </c:pt>
                <c:pt idx="47909">
                  <c:v>1.016</c:v>
                </c:pt>
                <c:pt idx="47910">
                  <c:v>1.014</c:v>
                </c:pt>
                <c:pt idx="47911">
                  <c:v>1.016</c:v>
                </c:pt>
                <c:pt idx="47912">
                  <c:v>1.018</c:v>
                </c:pt>
                <c:pt idx="47913">
                  <c:v>1.016</c:v>
                </c:pt>
                <c:pt idx="47914">
                  <c:v>1.016</c:v>
                </c:pt>
                <c:pt idx="47915">
                  <c:v>1.0170000000000001</c:v>
                </c:pt>
                <c:pt idx="47916">
                  <c:v>1.0170000000000001</c:v>
                </c:pt>
                <c:pt idx="47917">
                  <c:v>1.0170000000000001</c:v>
                </c:pt>
                <c:pt idx="47918">
                  <c:v>1.016</c:v>
                </c:pt>
                <c:pt idx="47919">
                  <c:v>1.016</c:v>
                </c:pt>
                <c:pt idx="47920">
                  <c:v>1.018</c:v>
                </c:pt>
                <c:pt idx="47921">
                  <c:v>1.018</c:v>
                </c:pt>
                <c:pt idx="47922">
                  <c:v>1.016</c:v>
                </c:pt>
                <c:pt idx="47923">
                  <c:v>1.016</c:v>
                </c:pt>
                <c:pt idx="47924">
                  <c:v>1.0170000000000001</c:v>
                </c:pt>
                <c:pt idx="47925">
                  <c:v>1.0150000000000001</c:v>
                </c:pt>
                <c:pt idx="47926">
                  <c:v>1.016</c:v>
                </c:pt>
                <c:pt idx="47927">
                  <c:v>1.0170000000000001</c:v>
                </c:pt>
                <c:pt idx="47928">
                  <c:v>1.0170000000000001</c:v>
                </c:pt>
                <c:pt idx="47929">
                  <c:v>1.0170000000000001</c:v>
                </c:pt>
                <c:pt idx="47930">
                  <c:v>1.0150000000000001</c:v>
                </c:pt>
                <c:pt idx="47931">
                  <c:v>1.0150000000000001</c:v>
                </c:pt>
                <c:pt idx="47932">
                  <c:v>1.0150000000000001</c:v>
                </c:pt>
                <c:pt idx="47933">
                  <c:v>1.014</c:v>
                </c:pt>
                <c:pt idx="47934">
                  <c:v>1.014</c:v>
                </c:pt>
                <c:pt idx="47935">
                  <c:v>1.0150000000000001</c:v>
                </c:pt>
                <c:pt idx="47936">
                  <c:v>1.0150000000000001</c:v>
                </c:pt>
                <c:pt idx="47937">
                  <c:v>1.0170000000000001</c:v>
                </c:pt>
                <c:pt idx="47938">
                  <c:v>1.016</c:v>
                </c:pt>
                <c:pt idx="47939">
                  <c:v>1.0150000000000001</c:v>
                </c:pt>
                <c:pt idx="47940">
                  <c:v>1.016</c:v>
                </c:pt>
                <c:pt idx="47941">
                  <c:v>1.018</c:v>
                </c:pt>
                <c:pt idx="47942">
                  <c:v>1.018</c:v>
                </c:pt>
                <c:pt idx="47943">
                  <c:v>1.0170000000000001</c:v>
                </c:pt>
                <c:pt idx="47944">
                  <c:v>1.0170000000000001</c:v>
                </c:pt>
                <c:pt idx="47945">
                  <c:v>1.0170000000000001</c:v>
                </c:pt>
                <c:pt idx="47946">
                  <c:v>1.0170000000000001</c:v>
                </c:pt>
                <c:pt idx="47947">
                  <c:v>1.0170000000000001</c:v>
                </c:pt>
                <c:pt idx="47948">
                  <c:v>1.018</c:v>
                </c:pt>
                <c:pt idx="47949">
                  <c:v>1.018</c:v>
                </c:pt>
                <c:pt idx="47950">
                  <c:v>1.0190000000000001</c:v>
                </c:pt>
                <c:pt idx="47951">
                  <c:v>1.018</c:v>
                </c:pt>
                <c:pt idx="47952">
                  <c:v>1.018</c:v>
                </c:pt>
                <c:pt idx="47953">
                  <c:v>1.018</c:v>
                </c:pt>
                <c:pt idx="47954">
                  <c:v>1.0190000000000001</c:v>
                </c:pt>
                <c:pt idx="47955">
                  <c:v>1.02</c:v>
                </c:pt>
                <c:pt idx="47956">
                  <c:v>1.02</c:v>
                </c:pt>
                <c:pt idx="47957">
                  <c:v>1.02</c:v>
                </c:pt>
                <c:pt idx="47958">
                  <c:v>1.0190000000000001</c:v>
                </c:pt>
                <c:pt idx="47959">
                  <c:v>1.0190000000000001</c:v>
                </c:pt>
                <c:pt idx="47960">
                  <c:v>1.02</c:v>
                </c:pt>
                <c:pt idx="47961">
                  <c:v>1.0190000000000001</c:v>
                </c:pt>
                <c:pt idx="47962">
                  <c:v>1.018</c:v>
                </c:pt>
                <c:pt idx="47963">
                  <c:v>1.018</c:v>
                </c:pt>
                <c:pt idx="47964">
                  <c:v>1.0190000000000001</c:v>
                </c:pt>
                <c:pt idx="47965">
                  <c:v>1.0190000000000001</c:v>
                </c:pt>
                <c:pt idx="47966">
                  <c:v>1.018</c:v>
                </c:pt>
                <c:pt idx="47967">
                  <c:v>1.0190000000000001</c:v>
                </c:pt>
                <c:pt idx="47968">
                  <c:v>1.0190000000000001</c:v>
                </c:pt>
                <c:pt idx="47969">
                  <c:v>1.0190000000000001</c:v>
                </c:pt>
                <c:pt idx="47970">
                  <c:v>1.018</c:v>
                </c:pt>
                <c:pt idx="47971">
                  <c:v>1.0170000000000001</c:v>
                </c:pt>
                <c:pt idx="47972">
                  <c:v>1.0170000000000001</c:v>
                </c:pt>
                <c:pt idx="47973">
                  <c:v>1.0170000000000001</c:v>
                </c:pt>
                <c:pt idx="47974">
                  <c:v>1.0170000000000001</c:v>
                </c:pt>
                <c:pt idx="47975">
                  <c:v>1.0170000000000001</c:v>
                </c:pt>
                <c:pt idx="47976">
                  <c:v>1.0170000000000001</c:v>
                </c:pt>
                <c:pt idx="47977">
                  <c:v>1.0170000000000001</c:v>
                </c:pt>
                <c:pt idx="47978">
                  <c:v>1.0170000000000001</c:v>
                </c:pt>
                <c:pt idx="47979">
                  <c:v>1.016</c:v>
                </c:pt>
                <c:pt idx="47980">
                  <c:v>1.0170000000000001</c:v>
                </c:pt>
                <c:pt idx="47981">
                  <c:v>1.016</c:v>
                </c:pt>
                <c:pt idx="47982">
                  <c:v>1.0170000000000001</c:v>
                </c:pt>
                <c:pt idx="47983">
                  <c:v>1.0190000000000001</c:v>
                </c:pt>
                <c:pt idx="47984">
                  <c:v>1.02</c:v>
                </c:pt>
                <c:pt idx="47985">
                  <c:v>1.018</c:v>
                </c:pt>
                <c:pt idx="47986">
                  <c:v>1.0150000000000001</c:v>
                </c:pt>
                <c:pt idx="47987">
                  <c:v>1.0150000000000001</c:v>
                </c:pt>
                <c:pt idx="47988">
                  <c:v>1.016</c:v>
                </c:pt>
                <c:pt idx="47989">
                  <c:v>1.0150000000000001</c:v>
                </c:pt>
                <c:pt idx="47990">
                  <c:v>1.016</c:v>
                </c:pt>
                <c:pt idx="47991">
                  <c:v>1.016</c:v>
                </c:pt>
                <c:pt idx="47992">
                  <c:v>1.016</c:v>
                </c:pt>
                <c:pt idx="47993">
                  <c:v>1.016</c:v>
                </c:pt>
                <c:pt idx="47994">
                  <c:v>1.018</c:v>
                </c:pt>
                <c:pt idx="47995">
                  <c:v>1.0190000000000001</c:v>
                </c:pt>
                <c:pt idx="47996">
                  <c:v>1.0190000000000001</c:v>
                </c:pt>
                <c:pt idx="47997">
                  <c:v>1.0170000000000001</c:v>
                </c:pt>
                <c:pt idx="47998">
                  <c:v>1.018</c:v>
                </c:pt>
                <c:pt idx="47999">
                  <c:v>1.018</c:v>
                </c:pt>
                <c:pt idx="48000">
                  <c:v>1.0190000000000001</c:v>
                </c:pt>
                <c:pt idx="48001">
                  <c:v>1.018</c:v>
                </c:pt>
                <c:pt idx="48002">
                  <c:v>1.0190000000000001</c:v>
                </c:pt>
                <c:pt idx="48003">
                  <c:v>1.0190000000000001</c:v>
                </c:pt>
                <c:pt idx="48004">
                  <c:v>1.02</c:v>
                </c:pt>
                <c:pt idx="48005">
                  <c:v>1.02</c:v>
                </c:pt>
                <c:pt idx="48006">
                  <c:v>1.0190000000000001</c:v>
                </c:pt>
                <c:pt idx="48007">
                  <c:v>1.02</c:v>
                </c:pt>
                <c:pt idx="48008">
                  <c:v>1.018</c:v>
                </c:pt>
                <c:pt idx="48009">
                  <c:v>1.02</c:v>
                </c:pt>
                <c:pt idx="48010">
                  <c:v>1.0170000000000001</c:v>
                </c:pt>
                <c:pt idx="48011">
                  <c:v>1.016</c:v>
                </c:pt>
                <c:pt idx="48012">
                  <c:v>1.018</c:v>
                </c:pt>
                <c:pt idx="48013">
                  <c:v>1.02</c:v>
                </c:pt>
                <c:pt idx="48014">
                  <c:v>1.02</c:v>
                </c:pt>
                <c:pt idx="48015">
                  <c:v>1.0210000000000001</c:v>
                </c:pt>
                <c:pt idx="48016">
                  <c:v>1.02</c:v>
                </c:pt>
                <c:pt idx="48017">
                  <c:v>1.02</c:v>
                </c:pt>
                <c:pt idx="48018">
                  <c:v>1.02</c:v>
                </c:pt>
                <c:pt idx="48019">
                  <c:v>1.02</c:v>
                </c:pt>
                <c:pt idx="48020">
                  <c:v>1.02</c:v>
                </c:pt>
                <c:pt idx="48021">
                  <c:v>1.0190000000000001</c:v>
                </c:pt>
                <c:pt idx="48022">
                  <c:v>1.02</c:v>
                </c:pt>
                <c:pt idx="48023">
                  <c:v>1.02</c:v>
                </c:pt>
                <c:pt idx="48024">
                  <c:v>1.02</c:v>
                </c:pt>
                <c:pt idx="48025">
                  <c:v>1.02</c:v>
                </c:pt>
                <c:pt idx="48026">
                  <c:v>1.018</c:v>
                </c:pt>
                <c:pt idx="48027">
                  <c:v>1.018</c:v>
                </c:pt>
                <c:pt idx="48028">
                  <c:v>1.0170000000000001</c:v>
                </c:pt>
                <c:pt idx="48029">
                  <c:v>1.0170000000000001</c:v>
                </c:pt>
                <c:pt idx="48030">
                  <c:v>1.018</c:v>
                </c:pt>
                <c:pt idx="48031">
                  <c:v>1.018</c:v>
                </c:pt>
                <c:pt idx="48032">
                  <c:v>1.0190000000000001</c:v>
                </c:pt>
                <c:pt idx="48033">
                  <c:v>1.0210000000000001</c:v>
                </c:pt>
                <c:pt idx="48034">
                  <c:v>1.02</c:v>
                </c:pt>
                <c:pt idx="48035">
                  <c:v>1.02</c:v>
                </c:pt>
                <c:pt idx="48036">
                  <c:v>1.0190000000000001</c:v>
                </c:pt>
                <c:pt idx="48037">
                  <c:v>1.02</c:v>
                </c:pt>
                <c:pt idx="48038">
                  <c:v>1.02</c:v>
                </c:pt>
                <c:pt idx="48039">
                  <c:v>1.02</c:v>
                </c:pt>
                <c:pt idx="48040">
                  <c:v>1.0190000000000001</c:v>
                </c:pt>
                <c:pt idx="48041">
                  <c:v>1.02</c:v>
                </c:pt>
                <c:pt idx="48042">
                  <c:v>1.0190000000000001</c:v>
                </c:pt>
                <c:pt idx="48043">
                  <c:v>1.018</c:v>
                </c:pt>
                <c:pt idx="48044">
                  <c:v>1.0170000000000001</c:v>
                </c:pt>
                <c:pt idx="48045">
                  <c:v>1.018</c:v>
                </c:pt>
                <c:pt idx="48046">
                  <c:v>1.018</c:v>
                </c:pt>
                <c:pt idx="48047">
                  <c:v>1.0170000000000001</c:v>
                </c:pt>
                <c:pt idx="48048">
                  <c:v>1.018</c:v>
                </c:pt>
                <c:pt idx="48049">
                  <c:v>1.02</c:v>
                </c:pt>
                <c:pt idx="48050">
                  <c:v>1.018</c:v>
                </c:pt>
                <c:pt idx="48051">
                  <c:v>1.018</c:v>
                </c:pt>
                <c:pt idx="48052">
                  <c:v>1.0190000000000001</c:v>
                </c:pt>
                <c:pt idx="48053">
                  <c:v>1.018</c:v>
                </c:pt>
                <c:pt idx="48054">
                  <c:v>1.018</c:v>
                </c:pt>
                <c:pt idx="48055">
                  <c:v>1.018</c:v>
                </c:pt>
                <c:pt idx="48056">
                  <c:v>1.0170000000000001</c:v>
                </c:pt>
                <c:pt idx="48057">
                  <c:v>1.018</c:v>
                </c:pt>
                <c:pt idx="48058">
                  <c:v>1.018</c:v>
                </c:pt>
                <c:pt idx="48059">
                  <c:v>1.0190000000000001</c:v>
                </c:pt>
                <c:pt idx="48060">
                  <c:v>1.0170000000000001</c:v>
                </c:pt>
                <c:pt idx="48061">
                  <c:v>1.018</c:v>
                </c:pt>
                <c:pt idx="48062">
                  <c:v>1.02</c:v>
                </c:pt>
                <c:pt idx="48063">
                  <c:v>1.0210000000000001</c:v>
                </c:pt>
                <c:pt idx="48064">
                  <c:v>1.0190000000000001</c:v>
                </c:pt>
                <c:pt idx="48065">
                  <c:v>1.0190000000000001</c:v>
                </c:pt>
                <c:pt idx="48066">
                  <c:v>1.0170000000000001</c:v>
                </c:pt>
                <c:pt idx="48067">
                  <c:v>1.018</c:v>
                </c:pt>
                <c:pt idx="48068">
                  <c:v>1.0170000000000001</c:v>
                </c:pt>
                <c:pt idx="48069">
                  <c:v>1.0170000000000001</c:v>
                </c:pt>
                <c:pt idx="48070">
                  <c:v>1.0170000000000001</c:v>
                </c:pt>
                <c:pt idx="48071">
                  <c:v>1.0170000000000001</c:v>
                </c:pt>
                <c:pt idx="48072">
                  <c:v>1.018</c:v>
                </c:pt>
                <c:pt idx="48073">
                  <c:v>1.018</c:v>
                </c:pt>
                <c:pt idx="48074">
                  <c:v>1.0170000000000001</c:v>
                </c:pt>
                <c:pt idx="48075">
                  <c:v>1.0170000000000001</c:v>
                </c:pt>
                <c:pt idx="48076">
                  <c:v>1.0170000000000001</c:v>
                </c:pt>
                <c:pt idx="48077">
                  <c:v>1.0170000000000001</c:v>
                </c:pt>
                <c:pt idx="48078">
                  <c:v>1.0170000000000001</c:v>
                </c:pt>
                <c:pt idx="48079">
                  <c:v>1.018</c:v>
                </c:pt>
                <c:pt idx="48080">
                  <c:v>1.018</c:v>
                </c:pt>
                <c:pt idx="48081">
                  <c:v>1.018</c:v>
                </c:pt>
                <c:pt idx="48082">
                  <c:v>1.02</c:v>
                </c:pt>
                <c:pt idx="48083">
                  <c:v>1.0210000000000001</c:v>
                </c:pt>
                <c:pt idx="48084">
                  <c:v>1.022</c:v>
                </c:pt>
                <c:pt idx="48085">
                  <c:v>1.0210000000000001</c:v>
                </c:pt>
                <c:pt idx="48086">
                  <c:v>1.0210000000000001</c:v>
                </c:pt>
                <c:pt idx="48087">
                  <c:v>1.0210000000000001</c:v>
                </c:pt>
                <c:pt idx="48088">
                  <c:v>1.02</c:v>
                </c:pt>
                <c:pt idx="48089">
                  <c:v>1.02</c:v>
                </c:pt>
                <c:pt idx="48090">
                  <c:v>1.0210000000000001</c:v>
                </c:pt>
                <c:pt idx="48091">
                  <c:v>1.022</c:v>
                </c:pt>
                <c:pt idx="48092">
                  <c:v>1.022</c:v>
                </c:pt>
                <c:pt idx="48093">
                  <c:v>1.0210000000000001</c:v>
                </c:pt>
                <c:pt idx="48094">
                  <c:v>1.0210000000000001</c:v>
                </c:pt>
                <c:pt idx="48095">
                  <c:v>1.02</c:v>
                </c:pt>
                <c:pt idx="48096">
                  <c:v>1.0190000000000001</c:v>
                </c:pt>
                <c:pt idx="48097">
                  <c:v>1.0190000000000001</c:v>
                </c:pt>
                <c:pt idx="48098">
                  <c:v>1.0190000000000001</c:v>
                </c:pt>
                <c:pt idx="48099">
                  <c:v>1.02</c:v>
                </c:pt>
                <c:pt idx="48100">
                  <c:v>1.0190000000000001</c:v>
                </c:pt>
                <c:pt idx="48101">
                  <c:v>1.0190000000000001</c:v>
                </c:pt>
                <c:pt idx="48102">
                  <c:v>1.0190000000000001</c:v>
                </c:pt>
                <c:pt idx="48103">
                  <c:v>1.018</c:v>
                </c:pt>
                <c:pt idx="48104">
                  <c:v>1.0170000000000001</c:v>
                </c:pt>
                <c:pt idx="48105">
                  <c:v>1.0170000000000001</c:v>
                </c:pt>
                <c:pt idx="48106">
                  <c:v>1.018</c:v>
                </c:pt>
                <c:pt idx="48107">
                  <c:v>1.018</c:v>
                </c:pt>
                <c:pt idx="48108">
                  <c:v>1.018</c:v>
                </c:pt>
                <c:pt idx="48109">
                  <c:v>1.018</c:v>
                </c:pt>
                <c:pt idx="48110">
                  <c:v>1.0170000000000001</c:v>
                </c:pt>
                <c:pt idx="48111">
                  <c:v>1.018</c:v>
                </c:pt>
                <c:pt idx="48112">
                  <c:v>1.0170000000000001</c:v>
                </c:pt>
                <c:pt idx="48113">
                  <c:v>1.018</c:v>
                </c:pt>
                <c:pt idx="48114">
                  <c:v>1.0170000000000001</c:v>
                </c:pt>
                <c:pt idx="48115">
                  <c:v>1.018</c:v>
                </c:pt>
                <c:pt idx="48116">
                  <c:v>1.016</c:v>
                </c:pt>
                <c:pt idx="48117">
                  <c:v>1.016</c:v>
                </c:pt>
                <c:pt idx="48118">
                  <c:v>1.016</c:v>
                </c:pt>
                <c:pt idx="48119">
                  <c:v>1.0170000000000001</c:v>
                </c:pt>
                <c:pt idx="48120">
                  <c:v>1.0190000000000001</c:v>
                </c:pt>
                <c:pt idx="48121">
                  <c:v>1.0190000000000001</c:v>
                </c:pt>
                <c:pt idx="48122">
                  <c:v>1.0190000000000001</c:v>
                </c:pt>
                <c:pt idx="48123">
                  <c:v>1.0190000000000001</c:v>
                </c:pt>
                <c:pt idx="48124">
                  <c:v>1.02</c:v>
                </c:pt>
                <c:pt idx="48125">
                  <c:v>1.0190000000000001</c:v>
                </c:pt>
                <c:pt idx="48126">
                  <c:v>1.02</c:v>
                </c:pt>
                <c:pt idx="48127">
                  <c:v>1.0190000000000001</c:v>
                </c:pt>
                <c:pt idx="48128">
                  <c:v>1.0190000000000001</c:v>
                </c:pt>
                <c:pt idx="48129">
                  <c:v>1.02</c:v>
                </c:pt>
                <c:pt idx="48130">
                  <c:v>1.0190000000000001</c:v>
                </c:pt>
                <c:pt idx="48131">
                  <c:v>1.0190000000000001</c:v>
                </c:pt>
                <c:pt idx="48132">
                  <c:v>1.02</c:v>
                </c:pt>
                <c:pt idx="48133">
                  <c:v>1.0210000000000001</c:v>
                </c:pt>
                <c:pt idx="48134">
                  <c:v>1.022</c:v>
                </c:pt>
                <c:pt idx="48135">
                  <c:v>1.022</c:v>
                </c:pt>
                <c:pt idx="48136">
                  <c:v>1.022</c:v>
                </c:pt>
                <c:pt idx="48137">
                  <c:v>1.022</c:v>
                </c:pt>
                <c:pt idx="48138">
                  <c:v>1.022</c:v>
                </c:pt>
                <c:pt idx="48139">
                  <c:v>1.022</c:v>
                </c:pt>
                <c:pt idx="48140">
                  <c:v>1.0230000000000001</c:v>
                </c:pt>
                <c:pt idx="48141">
                  <c:v>1.022</c:v>
                </c:pt>
                <c:pt idx="48142">
                  <c:v>1.0210000000000001</c:v>
                </c:pt>
                <c:pt idx="48143">
                  <c:v>1.0190000000000001</c:v>
                </c:pt>
                <c:pt idx="48144">
                  <c:v>1.0210000000000001</c:v>
                </c:pt>
                <c:pt idx="48145">
                  <c:v>1.0210000000000001</c:v>
                </c:pt>
                <c:pt idx="48146">
                  <c:v>1.0210000000000001</c:v>
                </c:pt>
                <c:pt idx="48147">
                  <c:v>1.0210000000000001</c:v>
                </c:pt>
                <c:pt idx="48148">
                  <c:v>1.02</c:v>
                </c:pt>
                <c:pt idx="48149">
                  <c:v>1.0210000000000001</c:v>
                </c:pt>
                <c:pt idx="48150">
                  <c:v>1.0210000000000001</c:v>
                </c:pt>
                <c:pt idx="48151">
                  <c:v>1.0210000000000001</c:v>
                </c:pt>
                <c:pt idx="48152">
                  <c:v>1.0210000000000001</c:v>
                </c:pt>
                <c:pt idx="48153">
                  <c:v>1.02</c:v>
                </c:pt>
                <c:pt idx="48154">
                  <c:v>1.0210000000000001</c:v>
                </c:pt>
                <c:pt idx="48155">
                  <c:v>1.0210000000000001</c:v>
                </c:pt>
                <c:pt idx="48156">
                  <c:v>1.0210000000000001</c:v>
                </c:pt>
                <c:pt idx="48157">
                  <c:v>1.02</c:v>
                </c:pt>
                <c:pt idx="48158">
                  <c:v>1.02</c:v>
                </c:pt>
                <c:pt idx="48159">
                  <c:v>1.0190000000000001</c:v>
                </c:pt>
                <c:pt idx="48160">
                  <c:v>1.0190000000000001</c:v>
                </c:pt>
                <c:pt idx="48161">
                  <c:v>1.0190000000000001</c:v>
                </c:pt>
                <c:pt idx="48162">
                  <c:v>1.02</c:v>
                </c:pt>
                <c:pt idx="48163">
                  <c:v>1.02</c:v>
                </c:pt>
                <c:pt idx="48164">
                  <c:v>1.0190000000000001</c:v>
                </c:pt>
                <c:pt idx="48165">
                  <c:v>1.02</c:v>
                </c:pt>
                <c:pt idx="48166">
                  <c:v>1.0210000000000001</c:v>
                </c:pt>
                <c:pt idx="48167">
                  <c:v>1.0210000000000001</c:v>
                </c:pt>
                <c:pt idx="48168">
                  <c:v>1.02</c:v>
                </c:pt>
                <c:pt idx="48169">
                  <c:v>1.0190000000000001</c:v>
                </c:pt>
                <c:pt idx="48170">
                  <c:v>1.0190000000000001</c:v>
                </c:pt>
                <c:pt idx="48171">
                  <c:v>1.02</c:v>
                </c:pt>
                <c:pt idx="48172">
                  <c:v>1.0210000000000001</c:v>
                </c:pt>
                <c:pt idx="48173">
                  <c:v>1.02</c:v>
                </c:pt>
                <c:pt idx="48174">
                  <c:v>1.02</c:v>
                </c:pt>
                <c:pt idx="48175">
                  <c:v>1.0190000000000001</c:v>
                </c:pt>
                <c:pt idx="48176">
                  <c:v>1.0190000000000001</c:v>
                </c:pt>
                <c:pt idx="48177">
                  <c:v>1.0190000000000001</c:v>
                </c:pt>
                <c:pt idx="48178">
                  <c:v>1.0190000000000001</c:v>
                </c:pt>
                <c:pt idx="48179">
                  <c:v>1.0190000000000001</c:v>
                </c:pt>
                <c:pt idx="48180">
                  <c:v>1.018</c:v>
                </c:pt>
                <c:pt idx="48181">
                  <c:v>1.0190000000000001</c:v>
                </c:pt>
                <c:pt idx="48182">
                  <c:v>1.02</c:v>
                </c:pt>
                <c:pt idx="48183">
                  <c:v>1.0190000000000001</c:v>
                </c:pt>
                <c:pt idx="48184">
                  <c:v>1.0190000000000001</c:v>
                </c:pt>
                <c:pt idx="48185">
                  <c:v>1.0190000000000001</c:v>
                </c:pt>
                <c:pt idx="48186">
                  <c:v>1.02</c:v>
                </c:pt>
                <c:pt idx="48187">
                  <c:v>1.02</c:v>
                </c:pt>
                <c:pt idx="48188">
                  <c:v>1.02</c:v>
                </c:pt>
                <c:pt idx="48189">
                  <c:v>1.02</c:v>
                </c:pt>
                <c:pt idx="48190">
                  <c:v>1.02</c:v>
                </c:pt>
                <c:pt idx="48191">
                  <c:v>1.0210000000000001</c:v>
                </c:pt>
                <c:pt idx="48192">
                  <c:v>1.0210000000000001</c:v>
                </c:pt>
                <c:pt idx="48193">
                  <c:v>1.0210000000000001</c:v>
                </c:pt>
                <c:pt idx="48194">
                  <c:v>1.0230000000000001</c:v>
                </c:pt>
                <c:pt idx="48195">
                  <c:v>1.022</c:v>
                </c:pt>
                <c:pt idx="48196">
                  <c:v>1.0210000000000001</c:v>
                </c:pt>
                <c:pt idx="48197">
                  <c:v>1.022</c:v>
                </c:pt>
                <c:pt idx="48198">
                  <c:v>1.0210000000000001</c:v>
                </c:pt>
                <c:pt idx="48199">
                  <c:v>1.02</c:v>
                </c:pt>
                <c:pt idx="48200">
                  <c:v>1.02</c:v>
                </c:pt>
                <c:pt idx="48201">
                  <c:v>1.022</c:v>
                </c:pt>
                <c:pt idx="48202">
                  <c:v>1.0230000000000001</c:v>
                </c:pt>
                <c:pt idx="48203">
                  <c:v>1.022</c:v>
                </c:pt>
                <c:pt idx="48204">
                  <c:v>1.0210000000000001</c:v>
                </c:pt>
                <c:pt idx="48205">
                  <c:v>1.0210000000000001</c:v>
                </c:pt>
                <c:pt idx="48206">
                  <c:v>1.0210000000000001</c:v>
                </c:pt>
                <c:pt idx="48207">
                  <c:v>1.022</c:v>
                </c:pt>
                <c:pt idx="48208">
                  <c:v>1.0230000000000001</c:v>
                </c:pt>
                <c:pt idx="48209">
                  <c:v>1.024</c:v>
                </c:pt>
                <c:pt idx="48210">
                  <c:v>1.0230000000000001</c:v>
                </c:pt>
                <c:pt idx="48211">
                  <c:v>1.0230000000000001</c:v>
                </c:pt>
                <c:pt idx="48212">
                  <c:v>1.022</c:v>
                </c:pt>
                <c:pt idx="48213">
                  <c:v>1.0210000000000001</c:v>
                </c:pt>
                <c:pt idx="48214">
                  <c:v>1.0210000000000001</c:v>
                </c:pt>
                <c:pt idx="48215">
                  <c:v>1.0210000000000001</c:v>
                </c:pt>
                <c:pt idx="48216">
                  <c:v>1.02</c:v>
                </c:pt>
                <c:pt idx="48217">
                  <c:v>1.018</c:v>
                </c:pt>
                <c:pt idx="48218">
                  <c:v>1.0190000000000001</c:v>
                </c:pt>
                <c:pt idx="48219">
                  <c:v>1.02</c:v>
                </c:pt>
                <c:pt idx="48220">
                  <c:v>1.02</c:v>
                </c:pt>
                <c:pt idx="48221">
                  <c:v>1.0190000000000001</c:v>
                </c:pt>
                <c:pt idx="48222">
                  <c:v>1.02</c:v>
                </c:pt>
                <c:pt idx="48223">
                  <c:v>1.0210000000000001</c:v>
                </c:pt>
                <c:pt idx="48224">
                  <c:v>1.022</c:v>
                </c:pt>
                <c:pt idx="48225">
                  <c:v>1.02</c:v>
                </c:pt>
                <c:pt idx="48226">
                  <c:v>1.02</c:v>
                </c:pt>
                <c:pt idx="48227">
                  <c:v>1.02</c:v>
                </c:pt>
                <c:pt idx="48228">
                  <c:v>1.0210000000000001</c:v>
                </c:pt>
                <c:pt idx="48229">
                  <c:v>1.0210000000000001</c:v>
                </c:pt>
                <c:pt idx="48230">
                  <c:v>1.022</c:v>
                </c:pt>
                <c:pt idx="48231">
                  <c:v>1.0210000000000001</c:v>
                </c:pt>
                <c:pt idx="48232">
                  <c:v>1.02</c:v>
                </c:pt>
                <c:pt idx="48233">
                  <c:v>1.02</c:v>
                </c:pt>
                <c:pt idx="48234">
                  <c:v>1.0210000000000001</c:v>
                </c:pt>
                <c:pt idx="48235">
                  <c:v>1.02</c:v>
                </c:pt>
                <c:pt idx="48236">
                  <c:v>1.0190000000000001</c:v>
                </c:pt>
                <c:pt idx="48237">
                  <c:v>1.0190000000000001</c:v>
                </c:pt>
                <c:pt idx="48238">
                  <c:v>1.0190000000000001</c:v>
                </c:pt>
                <c:pt idx="48239">
                  <c:v>1.02</c:v>
                </c:pt>
                <c:pt idx="48240">
                  <c:v>1.0210000000000001</c:v>
                </c:pt>
                <c:pt idx="48241">
                  <c:v>1.02</c:v>
                </c:pt>
                <c:pt idx="48242">
                  <c:v>1.02</c:v>
                </c:pt>
                <c:pt idx="48243">
                  <c:v>1.02</c:v>
                </c:pt>
                <c:pt idx="48244">
                  <c:v>1.02</c:v>
                </c:pt>
                <c:pt idx="48245">
                  <c:v>1.018</c:v>
                </c:pt>
                <c:pt idx="48246">
                  <c:v>1.0190000000000001</c:v>
                </c:pt>
                <c:pt idx="48247">
                  <c:v>1.02</c:v>
                </c:pt>
                <c:pt idx="48248">
                  <c:v>1.0190000000000001</c:v>
                </c:pt>
                <c:pt idx="48249">
                  <c:v>1.02</c:v>
                </c:pt>
                <c:pt idx="48250">
                  <c:v>1.02</c:v>
                </c:pt>
                <c:pt idx="48251">
                  <c:v>1.0190000000000001</c:v>
                </c:pt>
                <c:pt idx="48252">
                  <c:v>1.02</c:v>
                </c:pt>
                <c:pt idx="48253">
                  <c:v>1.0210000000000001</c:v>
                </c:pt>
                <c:pt idx="48254">
                  <c:v>1.0210000000000001</c:v>
                </c:pt>
                <c:pt idx="48255">
                  <c:v>1.02</c:v>
                </c:pt>
                <c:pt idx="48256">
                  <c:v>1.0210000000000001</c:v>
                </c:pt>
                <c:pt idx="48257">
                  <c:v>1.0210000000000001</c:v>
                </c:pt>
                <c:pt idx="48258">
                  <c:v>1.0210000000000001</c:v>
                </c:pt>
                <c:pt idx="48259">
                  <c:v>1.0210000000000001</c:v>
                </c:pt>
                <c:pt idx="48260">
                  <c:v>1.0210000000000001</c:v>
                </c:pt>
                <c:pt idx="48261">
                  <c:v>1.0210000000000001</c:v>
                </c:pt>
                <c:pt idx="48262">
                  <c:v>1.022</c:v>
                </c:pt>
                <c:pt idx="48263">
                  <c:v>1.0210000000000001</c:v>
                </c:pt>
                <c:pt idx="48264">
                  <c:v>1.0210000000000001</c:v>
                </c:pt>
                <c:pt idx="48265">
                  <c:v>1.022</c:v>
                </c:pt>
                <c:pt idx="48266">
                  <c:v>1.022</c:v>
                </c:pt>
                <c:pt idx="48267">
                  <c:v>1.0210000000000001</c:v>
                </c:pt>
                <c:pt idx="48268">
                  <c:v>1.022</c:v>
                </c:pt>
                <c:pt idx="48269">
                  <c:v>1.0230000000000001</c:v>
                </c:pt>
                <c:pt idx="48270">
                  <c:v>1.0230000000000001</c:v>
                </c:pt>
                <c:pt idx="48271">
                  <c:v>1.0210000000000001</c:v>
                </c:pt>
                <c:pt idx="48272">
                  <c:v>1.02</c:v>
                </c:pt>
                <c:pt idx="48273">
                  <c:v>1.0210000000000001</c:v>
                </c:pt>
                <c:pt idx="48274">
                  <c:v>1.0210000000000001</c:v>
                </c:pt>
                <c:pt idx="48275">
                  <c:v>1.02</c:v>
                </c:pt>
                <c:pt idx="48276">
                  <c:v>1.0190000000000001</c:v>
                </c:pt>
                <c:pt idx="48277">
                  <c:v>1.02</c:v>
                </c:pt>
                <c:pt idx="48278">
                  <c:v>1.02</c:v>
                </c:pt>
                <c:pt idx="48279">
                  <c:v>1.0190000000000001</c:v>
                </c:pt>
                <c:pt idx="48280">
                  <c:v>1.0190000000000001</c:v>
                </c:pt>
                <c:pt idx="48281">
                  <c:v>1.0190000000000001</c:v>
                </c:pt>
                <c:pt idx="48282">
                  <c:v>1.02</c:v>
                </c:pt>
                <c:pt idx="48283">
                  <c:v>1.02</c:v>
                </c:pt>
                <c:pt idx="48284">
                  <c:v>1.0210000000000001</c:v>
                </c:pt>
                <c:pt idx="48285">
                  <c:v>1.022</c:v>
                </c:pt>
                <c:pt idx="48286">
                  <c:v>1.022</c:v>
                </c:pt>
                <c:pt idx="48287">
                  <c:v>1.0210000000000001</c:v>
                </c:pt>
                <c:pt idx="48288">
                  <c:v>1.022</c:v>
                </c:pt>
                <c:pt idx="48289">
                  <c:v>1.0230000000000001</c:v>
                </c:pt>
                <c:pt idx="48290">
                  <c:v>1.0210000000000001</c:v>
                </c:pt>
                <c:pt idx="48291">
                  <c:v>1.0210000000000001</c:v>
                </c:pt>
                <c:pt idx="48292">
                  <c:v>1.0210000000000001</c:v>
                </c:pt>
                <c:pt idx="48293">
                  <c:v>1.02</c:v>
                </c:pt>
                <c:pt idx="48294">
                  <c:v>1.0210000000000001</c:v>
                </c:pt>
                <c:pt idx="48295">
                  <c:v>1.022</c:v>
                </c:pt>
                <c:pt idx="48296">
                  <c:v>1.0210000000000001</c:v>
                </c:pt>
                <c:pt idx="48297">
                  <c:v>1.0210000000000001</c:v>
                </c:pt>
                <c:pt idx="48298">
                  <c:v>1.02</c:v>
                </c:pt>
                <c:pt idx="48299">
                  <c:v>1.02</c:v>
                </c:pt>
                <c:pt idx="48300">
                  <c:v>1.0210000000000001</c:v>
                </c:pt>
                <c:pt idx="48301">
                  <c:v>1.0210000000000001</c:v>
                </c:pt>
                <c:pt idx="48302">
                  <c:v>1.02</c:v>
                </c:pt>
                <c:pt idx="48303">
                  <c:v>1.02</c:v>
                </c:pt>
                <c:pt idx="48304">
                  <c:v>1.0190000000000001</c:v>
                </c:pt>
                <c:pt idx="48305">
                  <c:v>1.0190000000000001</c:v>
                </c:pt>
                <c:pt idx="48306">
                  <c:v>1.0190000000000001</c:v>
                </c:pt>
                <c:pt idx="48307">
                  <c:v>1.0190000000000001</c:v>
                </c:pt>
                <c:pt idx="48308">
                  <c:v>1.02</c:v>
                </c:pt>
                <c:pt idx="48309">
                  <c:v>1.02</c:v>
                </c:pt>
                <c:pt idx="48310">
                  <c:v>1.018</c:v>
                </c:pt>
                <c:pt idx="48311">
                  <c:v>1.018</c:v>
                </c:pt>
                <c:pt idx="48312">
                  <c:v>1.018</c:v>
                </c:pt>
                <c:pt idx="48313">
                  <c:v>1.0190000000000001</c:v>
                </c:pt>
                <c:pt idx="48314">
                  <c:v>1.0190000000000001</c:v>
                </c:pt>
                <c:pt idx="48315">
                  <c:v>1.0210000000000001</c:v>
                </c:pt>
                <c:pt idx="48316">
                  <c:v>1.022</c:v>
                </c:pt>
                <c:pt idx="48317">
                  <c:v>1.0210000000000001</c:v>
                </c:pt>
                <c:pt idx="48318">
                  <c:v>1.02</c:v>
                </c:pt>
                <c:pt idx="48319">
                  <c:v>1.018</c:v>
                </c:pt>
                <c:pt idx="48320">
                  <c:v>1.0190000000000001</c:v>
                </c:pt>
                <c:pt idx="48321">
                  <c:v>1.02</c:v>
                </c:pt>
                <c:pt idx="48322">
                  <c:v>1.0190000000000001</c:v>
                </c:pt>
                <c:pt idx="48323">
                  <c:v>1.02</c:v>
                </c:pt>
                <c:pt idx="48324">
                  <c:v>1.0210000000000001</c:v>
                </c:pt>
                <c:pt idx="48325">
                  <c:v>1.0210000000000001</c:v>
                </c:pt>
                <c:pt idx="48326">
                  <c:v>1.02</c:v>
                </c:pt>
                <c:pt idx="48327">
                  <c:v>1.0210000000000001</c:v>
                </c:pt>
                <c:pt idx="48328">
                  <c:v>1.0190000000000001</c:v>
                </c:pt>
                <c:pt idx="48329">
                  <c:v>1.02</c:v>
                </c:pt>
                <c:pt idx="48330">
                  <c:v>1.0190000000000001</c:v>
                </c:pt>
                <c:pt idx="48331">
                  <c:v>1.018</c:v>
                </c:pt>
                <c:pt idx="48332">
                  <c:v>1.018</c:v>
                </c:pt>
                <c:pt idx="48333">
                  <c:v>1.018</c:v>
                </c:pt>
                <c:pt idx="48334">
                  <c:v>1.018</c:v>
                </c:pt>
                <c:pt idx="48335">
                  <c:v>1.018</c:v>
                </c:pt>
                <c:pt idx="48336">
                  <c:v>1.0190000000000001</c:v>
                </c:pt>
                <c:pt idx="48337">
                  <c:v>1.018</c:v>
                </c:pt>
                <c:pt idx="48338">
                  <c:v>1.0190000000000001</c:v>
                </c:pt>
                <c:pt idx="48339">
                  <c:v>1.02</c:v>
                </c:pt>
                <c:pt idx="48340">
                  <c:v>1.02</c:v>
                </c:pt>
                <c:pt idx="48341">
                  <c:v>1.02</c:v>
                </c:pt>
                <c:pt idx="48342">
                  <c:v>1.0190000000000001</c:v>
                </c:pt>
                <c:pt idx="48343">
                  <c:v>1.018</c:v>
                </c:pt>
                <c:pt idx="48344">
                  <c:v>1.018</c:v>
                </c:pt>
                <c:pt idx="48345">
                  <c:v>1.018</c:v>
                </c:pt>
                <c:pt idx="48346">
                  <c:v>1.0190000000000001</c:v>
                </c:pt>
                <c:pt idx="48347">
                  <c:v>1.0190000000000001</c:v>
                </c:pt>
                <c:pt idx="48348">
                  <c:v>1.02</c:v>
                </c:pt>
                <c:pt idx="48349">
                  <c:v>1.0190000000000001</c:v>
                </c:pt>
                <c:pt idx="48350">
                  <c:v>1.0190000000000001</c:v>
                </c:pt>
                <c:pt idx="48351">
                  <c:v>1.0190000000000001</c:v>
                </c:pt>
                <c:pt idx="48352">
                  <c:v>1.0190000000000001</c:v>
                </c:pt>
                <c:pt idx="48353">
                  <c:v>1.018</c:v>
                </c:pt>
                <c:pt idx="48354">
                  <c:v>1.018</c:v>
                </c:pt>
                <c:pt idx="48355">
                  <c:v>1.018</c:v>
                </c:pt>
                <c:pt idx="48356">
                  <c:v>1.0170000000000001</c:v>
                </c:pt>
                <c:pt idx="48357">
                  <c:v>1.0170000000000001</c:v>
                </c:pt>
                <c:pt idx="48358">
                  <c:v>1.018</c:v>
                </c:pt>
                <c:pt idx="48359">
                  <c:v>1.02</c:v>
                </c:pt>
                <c:pt idx="48360">
                  <c:v>1.0190000000000001</c:v>
                </c:pt>
                <c:pt idx="48361">
                  <c:v>1.02</c:v>
                </c:pt>
                <c:pt idx="48362">
                  <c:v>1.0190000000000001</c:v>
                </c:pt>
                <c:pt idx="48363">
                  <c:v>1.0190000000000001</c:v>
                </c:pt>
                <c:pt idx="48364">
                  <c:v>1.02</c:v>
                </c:pt>
                <c:pt idx="48365">
                  <c:v>1.02</c:v>
                </c:pt>
                <c:pt idx="48366">
                  <c:v>1.0190000000000001</c:v>
                </c:pt>
                <c:pt idx="48367">
                  <c:v>1.0190000000000001</c:v>
                </c:pt>
                <c:pt idx="48368">
                  <c:v>1.0170000000000001</c:v>
                </c:pt>
                <c:pt idx="48369">
                  <c:v>1.016</c:v>
                </c:pt>
                <c:pt idx="48370">
                  <c:v>1.0170000000000001</c:v>
                </c:pt>
                <c:pt idx="48371">
                  <c:v>1.0170000000000001</c:v>
                </c:pt>
                <c:pt idx="48372">
                  <c:v>1.0170000000000001</c:v>
                </c:pt>
                <c:pt idx="48373">
                  <c:v>1.0190000000000001</c:v>
                </c:pt>
                <c:pt idx="48374">
                  <c:v>1.02</c:v>
                </c:pt>
                <c:pt idx="48375">
                  <c:v>1.0190000000000001</c:v>
                </c:pt>
                <c:pt idx="48376">
                  <c:v>1.02</c:v>
                </c:pt>
                <c:pt idx="48377">
                  <c:v>1.0190000000000001</c:v>
                </c:pt>
                <c:pt idx="48378">
                  <c:v>1.0190000000000001</c:v>
                </c:pt>
                <c:pt idx="48379">
                  <c:v>1.0170000000000001</c:v>
                </c:pt>
                <c:pt idx="48380">
                  <c:v>1.018</c:v>
                </c:pt>
                <c:pt idx="48381">
                  <c:v>1.02</c:v>
                </c:pt>
                <c:pt idx="48382">
                  <c:v>1.0190000000000001</c:v>
                </c:pt>
                <c:pt idx="48383">
                  <c:v>1.0190000000000001</c:v>
                </c:pt>
                <c:pt idx="48384">
                  <c:v>1.0190000000000001</c:v>
                </c:pt>
                <c:pt idx="48385">
                  <c:v>1.02</c:v>
                </c:pt>
                <c:pt idx="48386">
                  <c:v>1.0190000000000001</c:v>
                </c:pt>
                <c:pt idx="48387">
                  <c:v>1.0190000000000001</c:v>
                </c:pt>
                <c:pt idx="48388">
                  <c:v>1.0190000000000001</c:v>
                </c:pt>
                <c:pt idx="48389">
                  <c:v>1.0190000000000001</c:v>
                </c:pt>
                <c:pt idx="48390">
                  <c:v>1.02</c:v>
                </c:pt>
                <c:pt idx="48391">
                  <c:v>1.0190000000000001</c:v>
                </c:pt>
                <c:pt idx="48392">
                  <c:v>1.0190000000000001</c:v>
                </c:pt>
                <c:pt idx="48393">
                  <c:v>1.02</c:v>
                </c:pt>
                <c:pt idx="48394">
                  <c:v>1.022</c:v>
                </c:pt>
                <c:pt idx="48395">
                  <c:v>1.022</c:v>
                </c:pt>
                <c:pt idx="48396">
                  <c:v>1.022</c:v>
                </c:pt>
                <c:pt idx="48397">
                  <c:v>1.022</c:v>
                </c:pt>
                <c:pt idx="48398">
                  <c:v>1.022</c:v>
                </c:pt>
                <c:pt idx="48399">
                  <c:v>1.022</c:v>
                </c:pt>
                <c:pt idx="48400">
                  <c:v>1.0210000000000001</c:v>
                </c:pt>
                <c:pt idx="48401">
                  <c:v>1.02</c:v>
                </c:pt>
                <c:pt idx="48402">
                  <c:v>1.02</c:v>
                </c:pt>
                <c:pt idx="48403">
                  <c:v>1.0190000000000001</c:v>
                </c:pt>
                <c:pt idx="48404">
                  <c:v>1.018</c:v>
                </c:pt>
                <c:pt idx="48405">
                  <c:v>1.0190000000000001</c:v>
                </c:pt>
                <c:pt idx="48406">
                  <c:v>1.02</c:v>
                </c:pt>
                <c:pt idx="48407">
                  <c:v>1.0210000000000001</c:v>
                </c:pt>
                <c:pt idx="48408">
                  <c:v>1.02</c:v>
                </c:pt>
                <c:pt idx="48409">
                  <c:v>1.02</c:v>
                </c:pt>
                <c:pt idx="48410">
                  <c:v>1.02</c:v>
                </c:pt>
                <c:pt idx="48411">
                  <c:v>1.02</c:v>
                </c:pt>
                <c:pt idx="48412">
                  <c:v>1.0190000000000001</c:v>
                </c:pt>
                <c:pt idx="48413">
                  <c:v>1.0210000000000001</c:v>
                </c:pt>
                <c:pt idx="48414">
                  <c:v>1.022</c:v>
                </c:pt>
                <c:pt idx="48415">
                  <c:v>1.0230000000000001</c:v>
                </c:pt>
                <c:pt idx="48416">
                  <c:v>1.022</c:v>
                </c:pt>
                <c:pt idx="48417">
                  <c:v>1.02</c:v>
                </c:pt>
                <c:pt idx="48418">
                  <c:v>1.0210000000000001</c:v>
                </c:pt>
                <c:pt idx="48419">
                  <c:v>1.0210000000000001</c:v>
                </c:pt>
                <c:pt idx="48420">
                  <c:v>1.022</c:v>
                </c:pt>
                <c:pt idx="48421">
                  <c:v>1.0230000000000001</c:v>
                </c:pt>
                <c:pt idx="48422">
                  <c:v>1.022</c:v>
                </c:pt>
                <c:pt idx="48423">
                  <c:v>1.0210000000000001</c:v>
                </c:pt>
                <c:pt idx="48424">
                  <c:v>1.02</c:v>
                </c:pt>
                <c:pt idx="48425">
                  <c:v>1.0210000000000001</c:v>
                </c:pt>
                <c:pt idx="48426">
                  <c:v>1.0210000000000001</c:v>
                </c:pt>
                <c:pt idx="48427">
                  <c:v>1.022</c:v>
                </c:pt>
                <c:pt idx="48428">
                  <c:v>1.0230000000000001</c:v>
                </c:pt>
                <c:pt idx="48429">
                  <c:v>1.0230000000000001</c:v>
                </c:pt>
                <c:pt idx="48430">
                  <c:v>1.0230000000000001</c:v>
                </c:pt>
                <c:pt idx="48431">
                  <c:v>1.0230000000000001</c:v>
                </c:pt>
                <c:pt idx="48432">
                  <c:v>1.02</c:v>
                </c:pt>
                <c:pt idx="48433">
                  <c:v>1.0190000000000001</c:v>
                </c:pt>
                <c:pt idx="48434">
                  <c:v>1.0190000000000001</c:v>
                </c:pt>
                <c:pt idx="48435">
                  <c:v>1.018</c:v>
                </c:pt>
                <c:pt idx="48436">
                  <c:v>1.0190000000000001</c:v>
                </c:pt>
                <c:pt idx="48437">
                  <c:v>1.0190000000000001</c:v>
                </c:pt>
                <c:pt idx="48438">
                  <c:v>1.02</c:v>
                </c:pt>
                <c:pt idx="48439">
                  <c:v>1.02</c:v>
                </c:pt>
                <c:pt idx="48440">
                  <c:v>1.02</c:v>
                </c:pt>
                <c:pt idx="48441">
                  <c:v>1.02</c:v>
                </c:pt>
                <c:pt idx="48442">
                  <c:v>1.0210000000000001</c:v>
                </c:pt>
                <c:pt idx="48443">
                  <c:v>1.0210000000000001</c:v>
                </c:pt>
                <c:pt idx="48444">
                  <c:v>1.0210000000000001</c:v>
                </c:pt>
                <c:pt idx="48445">
                  <c:v>1.02</c:v>
                </c:pt>
                <c:pt idx="48446">
                  <c:v>1.0190000000000001</c:v>
                </c:pt>
                <c:pt idx="48447">
                  <c:v>1.0190000000000001</c:v>
                </c:pt>
                <c:pt idx="48448">
                  <c:v>1.018</c:v>
                </c:pt>
                <c:pt idx="48449">
                  <c:v>1.018</c:v>
                </c:pt>
                <c:pt idx="48450">
                  <c:v>1.0170000000000001</c:v>
                </c:pt>
                <c:pt idx="48451">
                  <c:v>1.018</c:v>
                </c:pt>
                <c:pt idx="48452">
                  <c:v>1.0190000000000001</c:v>
                </c:pt>
                <c:pt idx="48453">
                  <c:v>1.0190000000000001</c:v>
                </c:pt>
                <c:pt idx="48454">
                  <c:v>1.0210000000000001</c:v>
                </c:pt>
                <c:pt idx="48455">
                  <c:v>1.0210000000000001</c:v>
                </c:pt>
                <c:pt idx="48456">
                  <c:v>1.02</c:v>
                </c:pt>
                <c:pt idx="48457">
                  <c:v>1.02</c:v>
                </c:pt>
                <c:pt idx="48458">
                  <c:v>1.0210000000000001</c:v>
                </c:pt>
                <c:pt idx="48459">
                  <c:v>1.0210000000000001</c:v>
                </c:pt>
                <c:pt idx="48460">
                  <c:v>1.0210000000000001</c:v>
                </c:pt>
                <c:pt idx="48461">
                  <c:v>1.0210000000000001</c:v>
                </c:pt>
                <c:pt idx="48462">
                  <c:v>1.02</c:v>
                </c:pt>
                <c:pt idx="48463">
                  <c:v>1.0210000000000001</c:v>
                </c:pt>
                <c:pt idx="48464">
                  <c:v>1.0210000000000001</c:v>
                </c:pt>
                <c:pt idx="48465">
                  <c:v>1.022</c:v>
                </c:pt>
                <c:pt idx="48466">
                  <c:v>1.0210000000000001</c:v>
                </c:pt>
                <c:pt idx="48467">
                  <c:v>1.0210000000000001</c:v>
                </c:pt>
                <c:pt idx="48468">
                  <c:v>1.022</c:v>
                </c:pt>
                <c:pt idx="48469">
                  <c:v>1.022</c:v>
                </c:pt>
                <c:pt idx="48470">
                  <c:v>1.0230000000000001</c:v>
                </c:pt>
                <c:pt idx="48471">
                  <c:v>1.0210000000000001</c:v>
                </c:pt>
                <c:pt idx="48472">
                  <c:v>1.02</c:v>
                </c:pt>
                <c:pt idx="48473">
                  <c:v>1.022</c:v>
                </c:pt>
                <c:pt idx="48474">
                  <c:v>1.0210000000000001</c:v>
                </c:pt>
                <c:pt idx="48475">
                  <c:v>1.0210000000000001</c:v>
                </c:pt>
                <c:pt idx="48476">
                  <c:v>1.0210000000000001</c:v>
                </c:pt>
                <c:pt idx="48477">
                  <c:v>1.022</c:v>
                </c:pt>
                <c:pt idx="48478">
                  <c:v>1.0210000000000001</c:v>
                </c:pt>
                <c:pt idx="48479">
                  <c:v>1.0210000000000001</c:v>
                </c:pt>
                <c:pt idx="48480">
                  <c:v>1.0210000000000001</c:v>
                </c:pt>
                <c:pt idx="48481">
                  <c:v>1.022</c:v>
                </c:pt>
                <c:pt idx="48482">
                  <c:v>1.022</c:v>
                </c:pt>
                <c:pt idx="48483">
                  <c:v>1.0230000000000001</c:v>
                </c:pt>
                <c:pt idx="48484">
                  <c:v>1.022</c:v>
                </c:pt>
                <c:pt idx="48485">
                  <c:v>1.022</c:v>
                </c:pt>
                <c:pt idx="48486">
                  <c:v>1.0230000000000001</c:v>
                </c:pt>
                <c:pt idx="48487">
                  <c:v>1.0249999999999999</c:v>
                </c:pt>
                <c:pt idx="48488">
                  <c:v>1.026</c:v>
                </c:pt>
                <c:pt idx="48489">
                  <c:v>1.0249999999999999</c:v>
                </c:pt>
                <c:pt idx="48490">
                  <c:v>1.024</c:v>
                </c:pt>
                <c:pt idx="48491">
                  <c:v>1.024</c:v>
                </c:pt>
                <c:pt idx="48492">
                  <c:v>1.0230000000000001</c:v>
                </c:pt>
                <c:pt idx="48493">
                  <c:v>1.022</c:v>
                </c:pt>
                <c:pt idx="48494">
                  <c:v>1.022</c:v>
                </c:pt>
                <c:pt idx="48495">
                  <c:v>1.0210000000000001</c:v>
                </c:pt>
                <c:pt idx="48496">
                  <c:v>1.0210000000000001</c:v>
                </c:pt>
                <c:pt idx="48497">
                  <c:v>1.02</c:v>
                </c:pt>
                <c:pt idx="48498">
                  <c:v>1.0210000000000001</c:v>
                </c:pt>
                <c:pt idx="48499">
                  <c:v>1.022</c:v>
                </c:pt>
                <c:pt idx="48500">
                  <c:v>1.022</c:v>
                </c:pt>
                <c:pt idx="48501">
                  <c:v>1.022</c:v>
                </c:pt>
                <c:pt idx="48502">
                  <c:v>1.0210000000000001</c:v>
                </c:pt>
                <c:pt idx="48503">
                  <c:v>1.0210000000000001</c:v>
                </c:pt>
                <c:pt idx="48504">
                  <c:v>1.0210000000000001</c:v>
                </c:pt>
                <c:pt idx="48505">
                  <c:v>1.022</c:v>
                </c:pt>
                <c:pt idx="48506">
                  <c:v>1.022</c:v>
                </c:pt>
                <c:pt idx="48507">
                  <c:v>1.022</c:v>
                </c:pt>
                <c:pt idx="48508">
                  <c:v>1.0210000000000001</c:v>
                </c:pt>
                <c:pt idx="48509">
                  <c:v>1.0210000000000001</c:v>
                </c:pt>
                <c:pt idx="48510">
                  <c:v>1.0210000000000001</c:v>
                </c:pt>
                <c:pt idx="48511">
                  <c:v>1.0230000000000001</c:v>
                </c:pt>
                <c:pt idx="48512">
                  <c:v>1.0230000000000001</c:v>
                </c:pt>
                <c:pt idx="48513">
                  <c:v>1.0230000000000001</c:v>
                </c:pt>
                <c:pt idx="48514">
                  <c:v>1.0230000000000001</c:v>
                </c:pt>
                <c:pt idx="48515">
                  <c:v>1.0210000000000001</c:v>
                </c:pt>
                <c:pt idx="48516">
                  <c:v>1.0210000000000001</c:v>
                </c:pt>
                <c:pt idx="48517">
                  <c:v>1.02</c:v>
                </c:pt>
                <c:pt idx="48518">
                  <c:v>1.0210000000000001</c:v>
                </c:pt>
                <c:pt idx="48519">
                  <c:v>1.0230000000000001</c:v>
                </c:pt>
                <c:pt idx="48520">
                  <c:v>1.022</c:v>
                </c:pt>
                <c:pt idx="48521">
                  <c:v>1.022</c:v>
                </c:pt>
                <c:pt idx="48522">
                  <c:v>1.024</c:v>
                </c:pt>
                <c:pt idx="48523">
                  <c:v>1.024</c:v>
                </c:pt>
                <c:pt idx="48524">
                  <c:v>1.022</c:v>
                </c:pt>
                <c:pt idx="48525">
                  <c:v>1.024</c:v>
                </c:pt>
                <c:pt idx="48526">
                  <c:v>1.024</c:v>
                </c:pt>
                <c:pt idx="48527">
                  <c:v>1.022</c:v>
                </c:pt>
                <c:pt idx="48528">
                  <c:v>1.0210000000000001</c:v>
                </c:pt>
                <c:pt idx="48529">
                  <c:v>1.022</c:v>
                </c:pt>
                <c:pt idx="48530">
                  <c:v>1.022</c:v>
                </c:pt>
                <c:pt idx="48531">
                  <c:v>1.0249999999999999</c:v>
                </c:pt>
                <c:pt idx="48532">
                  <c:v>1.024</c:v>
                </c:pt>
                <c:pt idx="48533">
                  <c:v>1.0230000000000001</c:v>
                </c:pt>
                <c:pt idx="48534">
                  <c:v>1.0230000000000001</c:v>
                </c:pt>
                <c:pt idx="48535">
                  <c:v>1.0230000000000001</c:v>
                </c:pt>
                <c:pt idx="48536">
                  <c:v>1.022</c:v>
                </c:pt>
                <c:pt idx="48537">
                  <c:v>1.0210000000000001</c:v>
                </c:pt>
                <c:pt idx="48538">
                  <c:v>1.0210000000000001</c:v>
                </c:pt>
                <c:pt idx="48539">
                  <c:v>1.0210000000000001</c:v>
                </c:pt>
                <c:pt idx="48540">
                  <c:v>1.0210000000000001</c:v>
                </c:pt>
                <c:pt idx="48541">
                  <c:v>1.022</c:v>
                </c:pt>
                <c:pt idx="48542">
                  <c:v>1.0230000000000001</c:v>
                </c:pt>
                <c:pt idx="48543">
                  <c:v>1.0230000000000001</c:v>
                </c:pt>
                <c:pt idx="48544">
                  <c:v>1.022</c:v>
                </c:pt>
                <c:pt idx="48545">
                  <c:v>1.0230000000000001</c:v>
                </c:pt>
                <c:pt idx="48546">
                  <c:v>1.0230000000000001</c:v>
                </c:pt>
                <c:pt idx="48547">
                  <c:v>1.024</c:v>
                </c:pt>
                <c:pt idx="48548">
                  <c:v>1.0230000000000001</c:v>
                </c:pt>
                <c:pt idx="48549">
                  <c:v>1.024</c:v>
                </c:pt>
                <c:pt idx="48550">
                  <c:v>1.0249999999999999</c:v>
                </c:pt>
                <c:pt idx="48551">
                  <c:v>1.0249999999999999</c:v>
                </c:pt>
                <c:pt idx="48552">
                  <c:v>1.024</c:v>
                </c:pt>
                <c:pt idx="48553">
                  <c:v>1.024</c:v>
                </c:pt>
                <c:pt idx="48554">
                  <c:v>1.024</c:v>
                </c:pt>
                <c:pt idx="48555">
                  <c:v>1.0230000000000001</c:v>
                </c:pt>
                <c:pt idx="48556">
                  <c:v>1.022</c:v>
                </c:pt>
                <c:pt idx="48557">
                  <c:v>1.022</c:v>
                </c:pt>
                <c:pt idx="48558">
                  <c:v>1.0210000000000001</c:v>
                </c:pt>
                <c:pt idx="48559">
                  <c:v>1.0210000000000001</c:v>
                </c:pt>
                <c:pt idx="48560">
                  <c:v>1.0210000000000001</c:v>
                </c:pt>
                <c:pt idx="48561">
                  <c:v>1.0230000000000001</c:v>
                </c:pt>
                <c:pt idx="48562">
                  <c:v>1.022</c:v>
                </c:pt>
                <c:pt idx="48563">
                  <c:v>1.022</c:v>
                </c:pt>
                <c:pt idx="48564">
                  <c:v>1.0210000000000001</c:v>
                </c:pt>
                <c:pt idx="48565">
                  <c:v>1.02</c:v>
                </c:pt>
                <c:pt idx="48566">
                  <c:v>1.02</c:v>
                </c:pt>
                <c:pt idx="48567">
                  <c:v>1.02</c:v>
                </c:pt>
                <c:pt idx="48568">
                  <c:v>1.02</c:v>
                </c:pt>
                <c:pt idx="48569">
                  <c:v>1.022</c:v>
                </c:pt>
                <c:pt idx="48570">
                  <c:v>1.0230000000000001</c:v>
                </c:pt>
                <c:pt idx="48571">
                  <c:v>1.0230000000000001</c:v>
                </c:pt>
                <c:pt idx="48572">
                  <c:v>1.022</c:v>
                </c:pt>
                <c:pt idx="48573">
                  <c:v>1.0210000000000001</c:v>
                </c:pt>
                <c:pt idx="48574">
                  <c:v>1.022</c:v>
                </c:pt>
                <c:pt idx="48575">
                  <c:v>1.022</c:v>
                </c:pt>
                <c:pt idx="48576">
                  <c:v>1.022</c:v>
                </c:pt>
                <c:pt idx="48577">
                  <c:v>1.0230000000000001</c:v>
                </c:pt>
                <c:pt idx="48578">
                  <c:v>1.0249999999999999</c:v>
                </c:pt>
                <c:pt idx="48579">
                  <c:v>1.0230000000000001</c:v>
                </c:pt>
                <c:pt idx="48580">
                  <c:v>1.0230000000000001</c:v>
                </c:pt>
                <c:pt idx="48581">
                  <c:v>1.024</c:v>
                </c:pt>
                <c:pt idx="48582">
                  <c:v>1.0230000000000001</c:v>
                </c:pt>
                <c:pt idx="48583">
                  <c:v>1.022</c:v>
                </c:pt>
                <c:pt idx="48584">
                  <c:v>1.022</c:v>
                </c:pt>
                <c:pt idx="48585">
                  <c:v>1.0210000000000001</c:v>
                </c:pt>
                <c:pt idx="48586">
                  <c:v>1.022</c:v>
                </c:pt>
                <c:pt idx="48587">
                  <c:v>1.0210000000000001</c:v>
                </c:pt>
                <c:pt idx="48588">
                  <c:v>1.022</c:v>
                </c:pt>
                <c:pt idx="48589">
                  <c:v>1.022</c:v>
                </c:pt>
                <c:pt idx="48590">
                  <c:v>1.0230000000000001</c:v>
                </c:pt>
                <c:pt idx="48591">
                  <c:v>1.022</c:v>
                </c:pt>
                <c:pt idx="48592">
                  <c:v>1.0230000000000001</c:v>
                </c:pt>
                <c:pt idx="48593">
                  <c:v>1.0230000000000001</c:v>
                </c:pt>
                <c:pt idx="48594">
                  <c:v>1.022</c:v>
                </c:pt>
                <c:pt idx="48595">
                  <c:v>1.022</c:v>
                </c:pt>
                <c:pt idx="48596">
                  <c:v>1.022</c:v>
                </c:pt>
                <c:pt idx="48597">
                  <c:v>1.0210000000000001</c:v>
                </c:pt>
                <c:pt idx="48598">
                  <c:v>1.0210000000000001</c:v>
                </c:pt>
                <c:pt idx="48599">
                  <c:v>1.0210000000000001</c:v>
                </c:pt>
                <c:pt idx="48600">
                  <c:v>1.018</c:v>
                </c:pt>
                <c:pt idx="48601">
                  <c:v>1.0190000000000001</c:v>
                </c:pt>
                <c:pt idx="48602">
                  <c:v>1.02</c:v>
                </c:pt>
                <c:pt idx="48603">
                  <c:v>1.02</c:v>
                </c:pt>
                <c:pt idx="48604">
                  <c:v>1.02</c:v>
                </c:pt>
                <c:pt idx="48605">
                  <c:v>1.0210000000000001</c:v>
                </c:pt>
                <c:pt idx="48606">
                  <c:v>1.0210000000000001</c:v>
                </c:pt>
                <c:pt idx="48607">
                  <c:v>1.02</c:v>
                </c:pt>
                <c:pt idx="48608">
                  <c:v>1.02</c:v>
                </c:pt>
                <c:pt idx="48609">
                  <c:v>1.0190000000000001</c:v>
                </c:pt>
                <c:pt idx="48610">
                  <c:v>1.0210000000000001</c:v>
                </c:pt>
                <c:pt idx="48611">
                  <c:v>1.0210000000000001</c:v>
                </c:pt>
                <c:pt idx="48612">
                  <c:v>1.0190000000000001</c:v>
                </c:pt>
                <c:pt idx="48613">
                  <c:v>1.02</c:v>
                </c:pt>
                <c:pt idx="48614">
                  <c:v>1.022</c:v>
                </c:pt>
                <c:pt idx="48615">
                  <c:v>1.02</c:v>
                </c:pt>
                <c:pt idx="48616">
                  <c:v>1.02</c:v>
                </c:pt>
                <c:pt idx="48617">
                  <c:v>1.0210000000000001</c:v>
                </c:pt>
                <c:pt idx="48618">
                  <c:v>1.022</c:v>
                </c:pt>
                <c:pt idx="48619">
                  <c:v>1.022</c:v>
                </c:pt>
                <c:pt idx="48620">
                  <c:v>1.022</c:v>
                </c:pt>
                <c:pt idx="48621">
                  <c:v>1.0230000000000001</c:v>
                </c:pt>
                <c:pt idx="48622">
                  <c:v>1.0230000000000001</c:v>
                </c:pt>
                <c:pt idx="48623">
                  <c:v>1.0230000000000001</c:v>
                </c:pt>
                <c:pt idx="48624">
                  <c:v>1.022</c:v>
                </c:pt>
                <c:pt idx="48625">
                  <c:v>1.02</c:v>
                </c:pt>
                <c:pt idx="48626">
                  <c:v>1.02</c:v>
                </c:pt>
                <c:pt idx="48627">
                  <c:v>1.0190000000000001</c:v>
                </c:pt>
                <c:pt idx="48628">
                  <c:v>1.02</c:v>
                </c:pt>
                <c:pt idx="48629">
                  <c:v>1.022</c:v>
                </c:pt>
                <c:pt idx="48630">
                  <c:v>1.022</c:v>
                </c:pt>
                <c:pt idx="48631">
                  <c:v>1.022</c:v>
                </c:pt>
                <c:pt idx="48632">
                  <c:v>1.0210000000000001</c:v>
                </c:pt>
                <c:pt idx="48633">
                  <c:v>1.0230000000000001</c:v>
                </c:pt>
                <c:pt idx="48634">
                  <c:v>1.024</c:v>
                </c:pt>
                <c:pt idx="48635">
                  <c:v>1.0230000000000001</c:v>
                </c:pt>
                <c:pt idx="48636">
                  <c:v>1.0230000000000001</c:v>
                </c:pt>
                <c:pt idx="48637">
                  <c:v>1.0230000000000001</c:v>
                </c:pt>
                <c:pt idx="48638">
                  <c:v>1.0230000000000001</c:v>
                </c:pt>
                <c:pt idx="48639">
                  <c:v>1.022</c:v>
                </c:pt>
                <c:pt idx="48640">
                  <c:v>1.02</c:v>
                </c:pt>
                <c:pt idx="48641">
                  <c:v>1.02</c:v>
                </c:pt>
                <c:pt idx="48642">
                  <c:v>1.0210000000000001</c:v>
                </c:pt>
                <c:pt idx="48643">
                  <c:v>1.022</c:v>
                </c:pt>
                <c:pt idx="48644">
                  <c:v>1.022</c:v>
                </c:pt>
                <c:pt idx="48645">
                  <c:v>1.022</c:v>
                </c:pt>
                <c:pt idx="48646">
                  <c:v>1.02</c:v>
                </c:pt>
                <c:pt idx="48647">
                  <c:v>1.02</c:v>
                </c:pt>
                <c:pt idx="48648">
                  <c:v>1.0210000000000001</c:v>
                </c:pt>
                <c:pt idx="48649">
                  <c:v>1.0210000000000001</c:v>
                </c:pt>
                <c:pt idx="48650">
                  <c:v>1.0210000000000001</c:v>
                </c:pt>
                <c:pt idx="48651">
                  <c:v>1.024</c:v>
                </c:pt>
                <c:pt idx="48652">
                  <c:v>1.0230000000000001</c:v>
                </c:pt>
                <c:pt idx="48653">
                  <c:v>1.026</c:v>
                </c:pt>
                <c:pt idx="48654">
                  <c:v>1.0249999999999999</c:v>
                </c:pt>
                <c:pt idx="48655">
                  <c:v>1.024</c:v>
                </c:pt>
                <c:pt idx="48656">
                  <c:v>1.0249999999999999</c:v>
                </c:pt>
                <c:pt idx="48657">
                  <c:v>1.024</c:v>
                </c:pt>
                <c:pt idx="48658">
                  <c:v>1.0230000000000001</c:v>
                </c:pt>
                <c:pt idx="48659">
                  <c:v>1.0230000000000001</c:v>
                </c:pt>
                <c:pt idx="48660">
                  <c:v>1.0230000000000001</c:v>
                </c:pt>
                <c:pt idx="48661">
                  <c:v>1.0210000000000001</c:v>
                </c:pt>
                <c:pt idx="48662">
                  <c:v>1.02</c:v>
                </c:pt>
                <c:pt idx="48663">
                  <c:v>1.02</c:v>
                </c:pt>
                <c:pt idx="48664">
                  <c:v>1.02</c:v>
                </c:pt>
                <c:pt idx="48665">
                  <c:v>1.0190000000000001</c:v>
                </c:pt>
                <c:pt idx="48666">
                  <c:v>1.0190000000000001</c:v>
                </c:pt>
                <c:pt idx="48667">
                  <c:v>1.0190000000000001</c:v>
                </c:pt>
                <c:pt idx="48668">
                  <c:v>1.02</c:v>
                </c:pt>
                <c:pt idx="48669">
                  <c:v>1.02</c:v>
                </c:pt>
                <c:pt idx="48670">
                  <c:v>1.0190000000000001</c:v>
                </c:pt>
                <c:pt idx="48671">
                  <c:v>1.0190000000000001</c:v>
                </c:pt>
                <c:pt idx="48672">
                  <c:v>1.0210000000000001</c:v>
                </c:pt>
                <c:pt idx="48673">
                  <c:v>1.0210000000000001</c:v>
                </c:pt>
                <c:pt idx="48674">
                  <c:v>1.0230000000000001</c:v>
                </c:pt>
                <c:pt idx="48675">
                  <c:v>1.0230000000000001</c:v>
                </c:pt>
                <c:pt idx="48676">
                  <c:v>1.0230000000000001</c:v>
                </c:pt>
                <c:pt idx="48677">
                  <c:v>1.0230000000000001</c:v>
                </c:pt>
                <c:pt idx="48678">
                  <c:v>1.022</c:v>
                </c:pt>
                <c:pt idx="48679">
                  <c:v>1.0230000000000001</c:v>
                </c:pt>
                <c:pt idx="48680">
                  <c:v>1.024</c:v>
                </c:pt>
                <c:pt idx="48681">
                  <c:v>1.0230000000000001</c:v>
                </c:pt>
                <c:pt idx="48682">
                  <c:v>1.0230000000000001</c:v>
                </c:pt>
                <c:pt idx="48683">
                  <c:v>1.0230000000000001</c:v>
                </c:pt>
                <c:pt idx="48684">
                  <c:v>1.022</c:v>
                </c:pt>
                <c:pt idx="48685">
                  <c:v>1.022</c:v>
                </c:pt>
                <c:pt idx="48686">
                  <c:v>1.0230000000000001</c:v>
                </c:pt>
                <c:pt idx="48687">
                  <c:v>1.0230000000000001</c:v>
                </c:pt>
                <c:pt idx="48688">
                  <c:v>1.022</c:v>
                </c:pt>
                <c:pt idx="48689">
                  <c:v>1.022</c:v>
                </c:pt>
                <c:pt idx="48690">
                  <c:v>1.02</c:v>
                </c:pt>
                <c:pt idx="48691">
                  <c:v>1.02</c:v>
                </c:pt>
                <c:pt idx="48692">
                  <c:v>1.02</c:v>
                </c:pt>
                <c:pt idx="48693">
                  <c:v>1.0210000000000001</c:v>
                </c:pt>
                <c:pt idx="48694">
                  <c:v>1.0210000000000001</c:v>
                </c:pt>
                <c:pt idx="48695">
                  <c:v>1.0210000000000001</c:v>
                </c:pt>
                <c:pt idx="48696">
                  <c:v>1.0210000000000001</c:v>
                </c:pt>
                <c:pt idx="48697">
                  <c:v>1.022</c:v>
                </c:pt>
                <c:pt idx="48698">
                  <c:v>1.022</c:v>
                </c:pt>
                <c:pt idx="48699">
                  <c:v>1.0210000000000001</c:v>
                </c:pt>
                <c:pt idx="48700">
                  <c:v>1.0210000000000001</c:v>
                </c:pt>
                <c:pt idx="48701">
                  <c:v>1.0210000000000001</c:v>
                </c:pt>
                <c:pt idx="48702">
                  <c:v>1.02</c:v>
                </c:pt>
                <c:pt idx="48703">
                  <c:v>1.0210000000000001</c:v>
                </c:pt>
                <c:pt idx="48704">
                  <c:v>1.02</c:v>
                </c:pt>
                <c:pt idx="48705">
                  <c:v>1.0190000000000001</c:v>
                </c:pt>
                <c:pt idx="48706">
                  <c:v>1.0170000000000001</c:v>
                </c:pt>
                <c:pt idx="48707">
                  <c:v>1.0210000000000001</c:v>
                </c:pt>
                <c:pt idx="48708">
                  <c:v>1.022</c:v>
                </c:pt>
                <c:pt idx="48709">
                  <c:v>1.0230000000000001</c:v>
                </c:pt>
                <c:pt idx="48710">
                  <c:v>1.0230000000000001</c:v>
                </c:pt>
                <c:pt idx="48711">
                  <c:v>1.0230000000000001</c:v>
                </c:pt>
                <c:pt idx="48712">
                  <c:v>1.022</c:v>
                </c:pt>
                <c:pt idx="48713">
                  <c:v>1.0210000000000001</c:v>
                </c:pt>
                <c:pt idx="48714">
                  <c:v>1.0210000000000001</c:v>
                </c:pt>
                <c:pt idx="48715">
                  <c:v>1.02</c:v>
                </c:pt>
                <c:pt idx="48716">
                  <c:v>1.02</c:v>
                </c:pt>
                <c:pt idx="48717">
                  <c:v>1.0210000000000001</c:v>
                </c:pt>
                <c:pt idx="48718">
                  <c:v>1.0210000000000001</c:v>
                </c:pt>
                <c:pt idx="48719">
                  <c:v>1.0210000000000001</c:v>
                </c:pt>
                <c:pt idx="48720">
                  <c:v>1.0210000000000001</c:v>
                </c:pt>
                <c:pt idx="48721">
                  <c:v>1.0210000000000001</c:v>
                </c:pt>
                <c:pt idx="48722">
                  <c:v>1.02</c:v>
                </c:pt>
                <c:pt idx="48723">
                  <c:v>1.0190000000000001</c:v>
                </c:pt>
                <c:pt idx="48724">
                  <c:v>1.0170000000000001</c:v>
                </c:pt>
                <c:pt idx="48725">
                  <c:v>1.018</c:v>
                </c:pt>
                <c:pt idx="48726">
                  <c:v>1.0190000000000001</c:v>
                </c:pt>
                <c:pt idx="48727">
                  <c:v>1.0210000000000001</c:v>
                </c:pt>
                <c:pt idx="48728">
                  <c:v>1.02</c:v>
                </c:pt>
                <c:pt idx="48729">
                  <c:v>1.02</c:v>
                </c:pt>
                <c:pt idx="48730">
                  <c:v>1.02</c:v>
                </c:pt>
                <c:pt idx="48731">
                  <c:v>1.02</c:v>
                </c:pt>
                <c:pt idx="48732">
                  <c:v>1.0190000000000001</c:v>
                </c:pt>
                <c:pt idx="48733">
                  <c:v>1.0190000000000001</c:v>
                </c:pt>
                <c:pt idx="48734">
                  <c:v>1.0190000000000001</c:v>
                </c:pt>
                <c:pt idx="48735">
                  <c:v>1.0190000000000001</c:v>
                </c:pt>
                <c:pt idx="48736">
                  <c:v>1.0210000000000001</c:v>
                </c:pt>
                <c:pt idx="48737">
                  <c:v>1.0210000000000001</c:v>
                </c:pt>
                <c:pt idx="48738">
                  <c:v>1.0210000000000001</c:v>
                </c:pt>
                <c:pt idx="48739">
                  <c:v>1.0210000000000001</c:v>
                </c:pt>
                <c:pt idx="48740">
                  <c:v>1.0210000000000001</c:v>
                </c:pt>
                <c:pt idx="48741">
                  <c:v>1.02</c:v>
                </c:pt>
                <c:pt idx="48742">
                  <c:v>1.0210000000000001</c:v>
                </c:pt>
                <c:pt idx="48743">
                  <c:v>1.022</c:v>
                </c:pt>
                <c:pt idx="48744">
                  <c:v>1.0210000000000001</c:v>
                </c:pt>
                <c:pt idx="48745">
                  <c:v>1.0210000000000001</c:v>
                </c:pt>
                <c:pt idx="48746">
                  <c:v>1.022</c:v>
                </c:pt>
                <c:pt idx="48747">
                  <c:v>1.0210000000000001</c:v>
                </c:pt>
                <c:pt idx="48748">
                  <c:v>1.02</c:v>
                </c:pt>
                <c:pt idx="48749">
                  <c:v>1.02</c:v>
                </c:pt>
                <c:pt idx="48750">
                  <c:v>1.02</c:v>
                </c:pt>
                <c:pt idx="48751">
                  <c:v>1.0210000000000001</c:v>
                </c:pt>
                <c:pt idx="48752">
                  <c:v>1.02</c:v>
                </c:pt>
                <c:pt idx="48753">
                  <c:v>1.02</c:v>
                </c:pt>
                <c:pt idx="48754">
                  <c:v>1.02</c:v>
                </c:pt>
                <c:pt idx="48755">
                  <c:v>1.0210000000000001</c:v>
                </c:pt>
                <c:pt idx="48756">
                  <c:v>1.0210000000000001</c:v>
                </c:pt>
                <c:pt idx="48757">
                  <c:v>1.0210000000000001</c:v>
                </c:pt>
                <c:pt idx="48758">
                  <c:v>1.0210000000000001</c:v>
                </c:pt>
                <c:pt idx="48759">
                  <c:v>1.0210000000000001</c:v>
                </c:pt>
                <c:pt idx="48760">
                  <c:v>1.0210000000000001</c:v>
                </c:pt>
                <c:pt idx="48761">
                  <c:v>1.0210000000000001</c:v>
                </c:pt>
                <c:pt idx="48762">
                  <c:v>1.02</c:v>
                </c:pt>
                <c:pt idx="48763">
                  <c:v>1.0190000000000001</c:v>
                </c:pt>
                <c:pt idx="48764">
                  <c:v>1.0190000000000001</c:v>
                </c:pt>
                <c:pt idx="48765">
                  <c:v>1.018</c:v>
                </c:pt>
                <c:pt idx="48766">
                  <c:v>1.0190000000000001</c:v>
                </c:pt>
                <c:pt idx="48767">
                  <c:v>1.0190000000000001</c:v>
                </c:pt>
                <c:pt idx="48768">
                  <c:v>1.0170000000000001</c:v>
                </c:pt>
                <c:pt idx="48769">
                  <c:v>1.0190000000000001</c:v>
                </c:pt>
                <c:pt idx="48770">
                  <c:v>1.0190000000000001</c:v>
                </c:pt>
                <c:pt idx="48771">
                  <c:v>1.0190000000000001</c:v>
                </c:pt>
                <c:pt idx="48772">
                  <c:v>1.0190000000000001</c:v>
                </c:pt>
                <c:pt idx="48773">
                  <c:v>1.0190000000000001</c:v>
                </c:pt>
                <c:pt idx="48774">
                  <c:v>1.0190000000000001</c:v>
                </c:pt>
                <c:pt idx="48775">
                  <c:v>1.018</c:v>
                </c:pt>
                <c:pt idx="48776">
                  <c:v>1.018</c:v>
                </c:pt>
                <c:pt idx="48777">
                  <c:v>1.018</c:v>
                </c:pt>
                <c:pt idx="48778">
                  <c:v>1.018</c:v>
                </c:pt>
                <c:pt idx="48779">
                  <c:v>1.016</c:v>
                </c:pt>
                <c:pt idx="48780">
                  <c:v>1.0170000000000001</c:v>
                </c:pt>
                <c:pt idx="48781">
                  <c:v>1.018</c:v>
                </c:pt>
                <c:pt idx="48782">
                  <c:v>1.0190000000000001</c:v>
                </c:pt>
                <c:pt idx="48783">
                  <c:v>1.02</c:v>
                </c:pt>
                <c:pt idx="48784">
                  <c:v>1.0190000000000001</c:v>
                </c:pt>
                <c:pt idx="48785">
                  <c:v>1.02</c:v>
                </c:pt>
                <c:pt idx="48786">
                  <c:v>1.02</c:v>
                </c:pt>
                <c:pt idx="48787">
                  <c:v>1.0190000000000001</c:v>
                </c:pt>
                <c:pt idx="48788">
                  <c:v>1.018</c:v>
                </c:pt>
                <c:pt idx="48789">
                  <c:v>1.0190000000000001</c:v>
                </c:pt>
                <c:pt idx="48790">
                  <c:v>1.018</c:v>
                </c:pt>
                <c:pt idx="48791">
                  <c:v>1.0170000000000001</c:v>
                </c:pt>
                <c:pt idx="48792">
                  <c:v>1.0170000000000001</c:v>
                </c:pt>
                <c:pt idx="48793">
                  <c:v>1.0170000000000001</c:v>
                </c:pt>
                <c:pt idx="48794">
                  <c:v>1.0170000000000001</c:v>
                </c:pt>
                <c:pt idx="48795">
                  <c:v>1.0170000000000001</c:v>
                </c:pt>
                <c:pt idx="48796">
                  <c:v>1.0170000000000001</c:v>
                </c:pt>
                <c:pt idx="48797">
                  <c:v>1.018</c:v>
                </c:pt>
                <c:pt idx="48798">
                  <c:v>1.018</c:v>
                </c:pt>
                <c:pt idx="48799">
                  <c:v>1.018</c:v>
                </c:pt>
                <c:pt idx="48800">
                  <c:v>1.0170000000000001</c:v>
                </c:pt>
                <c:pt idx="48801">
                  <c:v>1.018</c:v>
                </c:pt>
                <c:pt idx="48802">
                  <c:v>1.018</c:v>
                </c:pt>
                <c:pt idx="48803">
                  <c:v>1.0190000000000001</c:v>
                </c:pt>
                <c:pt idx="48804">
                  <c:v>1.02</c:v>
                </c:pt>
                <c:pt idx="48805">
                  <c:v>1.0190000000000001</c:v>
                </c:pt>
                <c:pt idx="48806">
                  <c:v>1.0190000000000001</c:v>
                </c:pt>
                <c:pt idx="48807">
                  <c:v>1.018</c:v>
                </c:pt>
                <c:pt idx="48808">
                  <c:v>1.0190000000000001</c:v>
                </c:pt>
                <c:pt idx="48809">
                  <c:v>1.02</c:v>
                </c:pt>
                <c:pt idx="48810">
                  <c:v>1.0190000000000001</c:v>
                </c:pt>
                <c:pt idx="48811">
                  <c:v>1.0190000000000001</c:v>
                </c:pt>
                <c:pt idx="48812">
                  <c:v>1.02</c:v>
                </c:pt>
                <c:pt idx="48813">
                  <c:v>1.0210000000000001</c:v>
                </c:pt>
                <c:pt idx="48814">
                  <c:v>1.02</c:v>
                </c:pt>
                <c:pt idx="48815">
                  <c:v>1.02</c:v>
                </c:pt>
                <c:pt idx="48816">
                  <c:v>1.02</c:v>
                </c:pt>
                <c:pt idx="48817">
                  <c:v>1.02</c:v>
                </c:pt>
                <c:pt idx="48818">
                  <c:v>1.0210000000000001</c:v>
                </c:pt>
                <c:pt idx="48819">
                  <c:v>1.02</c:v>
                </c:pt>
                <c:pt idx="48820">
                  <c:v>1.02</c:v>
                </c:pt>
                <c:pt idx="48821">
                  <c:v>1.0190000000000001</c:v>
                </c:pt>
                <c:pt idx="48822">
                  <c:v>1.0190000000000001</c:v>
                </c:pt>
                <c:pt idx="48823">
                  <c:v>1.0190000000000001</c:v>
                </c:pt>
                <c:pt idx="48824">
                  <c:v>1.02</c:v>
                </c:pt>
                <c:pt idx="48825">
                  <c:v>1.0190000000000001</c:v>
                </c:pt>
                <c:pt idx="48826">
                  <c:v>1.02</c:v>
                </c:pt>
                <c:pt idx="48827">
                  <c:v>1.022</c:v>
                </c:pt>
                <c:pt idx="48828">
                  <c:v>1.0210000000000001</c:v>
                </c:pt>
                <c:pt idx="48829">
                  <c:v>1.0210000000000001</c:v>
                </c:pt>
                <c:pt idx="48830">
                  <c:v>1.0190000000000001</c:v>
                </c:pt>
                <c:pt idx="48831">
                  <c:v>1.0210000000000001</c:v>
                </c:pt>
                <c:pt idx="48832">
                  <c:v>1.0210000000000001</c:v>
                </c:pt>
                <c:pt idx="48833">
                  <c:v>1.02</c:v>
                </c:pt>
                <c:pt idx="48834">
                  <c:v>1.0210000000000001</c:v>
                </c:pt>
                <c:pt idx="48835">
                  <c:v>1.0210000000000001</c:v>
                </c:pt>
                <c:pt idx="48836">
                  <c:v>1.0210000000000001</c:v>
                </c:pt>
                <c:pt idx="48837">
                  <c:v>1.0190000000000001</c:v>
                </c:pt>
                <c:pt idx="48838">
                  <c:v>1.0190000000000001</c:v>
                </c:pt>
                <c:pt idx="48839">
                  <c:v>1.018</c:v>
                </c:pt>
                <c:pt idx="48840">
                  <c:v>1.018</c:v>
                </c:pt>
                <c:pt idx="48841">
                  <c:v>1.0170000000000001</c:v>
                </c:pt>
                <c:pt idx="48842">
                  <c:v>1.018</c:v>
                </c:pt>
                <c:pt idx="48843">
                  <c:v>1.0170000000000001</c:v>
                </c:pt>
                <c:pt idx="48844">
                  <c:v>1.018</c:v>
                </c:pt>
                <c:pt idx="48845">
                  <c:v>1.016</c:v>
                </c:pt>
                <c:pt idx="48846">
                  <c:v>1.0170000000000001</c:v>
                </c:pt>
                <c:pt idx="48847">
                  <c:v>1.02</c:v>
                </c:pt>
                <c:pt idx="48848">
                  <c:v>1.0190000000000001</c:v>
                </c:pt>
                <c:pt idx="48849">
                  <c:v>1.02</c:v>
                </c:pt>
                <c:pt idx="48850">
                  <c:v>1.02</c:v>
                </c:pt>
                <c:pt idx="48851">
                  <c:v>1.0190000000000001</c:v>
                </c:pt>
                <c:pt idx="48852">
                  <c:v>1.0190000000000001</c:v>
                </c:pt>
                <c:pt idx="48853">
                  <c:v>1.018</c:v>
                </c:pt>
                <c:pt idx="48854">
                  <c:v>1.018</c:v>
                </c:pt>
                <c:pt idx="48855">
                  <c:v>1.018</c:v>
                </c:pt>
                <c:pt idx="48856">
                  <c:v>1.0190000000000001</c:v>
                </c:pt>
                <c:pt idx="48857">
                  <c:v>1.0190000000000001</c:v>
                </c:pt>
                <c:pt idx="48858">
                  <c:v>1.0190000000000001</c:v>
                </c:pt>
                <c:pt idx="48859">
                  <c:v>1.0190000000000001</c:v>
                </c:pt>
                <c:pt idx="48860">
                  <c:v>1.02</c:v>
                </c:pt>
                <c:pt idx="48861">
                  <c:v>1.02</c:v>
                </c:pt>
                <c:pt idx="48862">
                  <c:v>1.0210000000000001</c:v>
                </c:pt>
                <c:pt idx="48863">
                  <c:v>1.02</c:v>
                </c:pt>
                <c:pt idx="48864">
                  <c:v>1.0190000000000001</c:v>
                </c:pt>
                <c:pt idx="48865">
                  <c:v>1.0190000000000001</c:v>
                </c:pt>
                <c:pt idx="48866">
                  <c:v>1.0190000000000001</c:v>
                </c:pt>
                <c:pt idx="48867">
                  <c:v>1.018</c:v>
                </c:pt>
                <c:pt idx="48868">
                  <c:v>1.0190000000000001</c:v>
                </c:pt>
                <c:pt idx="48869">
                  <c:v>1.018</c:v>
                </c:pt>
                <c:pt idx="48870">
                  <c:v>1.0190000000000001</c:v>
                </c:pt>
                <c:pt idx="48871">
                  <c:v>1.0190000000000001</c:v>
                </c:pt>
                <c:pt idx="48872">
                  <c:v>1.0190000000000001</c:v>
                </c:pt>
                <c:pt idx="48873">
                  <c:v>1.02</c:v>
                </c:pt>
                <c:pt idx="48874">
                  <c:v>1.0190000000000001</c:v>
                </c:pt>
                <c:pt idx="48875">
                  <c:v>1.02</c:v>
                </c:pt>
                <c:pt idx="48876">
                  <c:v>1.022</c:v>
                </c:pt>
                <c:pt idx="48877">
                  <c:v>1.0210000000000001</c:v>
                </c:pt>
                <c:pt idx="48878">
                  <c:v>1.022</c:v>
                </c:pt>
                <c:pt idx="48879">
                  <c:v>1.0230000000000001</c:v>
                </c:pt>
                <c:pt idx="48880">
                  <c:v>1.022</c:v>
                </c:pt>
                <c:pt idx="48881">
                  <c:v>1.022</c:v>
                </c:pt>
                <c:pt idx="48882">
                  <c:v>1.0230000000000001</c:v>
                </c:pt>
                <c:pt idx="48883">
                  <c:v>1.0210000000000001</c:v>
                </c:pt>
                <c:pt idx="48884">
                  <c:v>1.022</c:v>
                </c:pt>
                <c:pt idx="48885">
                  <c:v>1.02</c:v>
                </c:pt>
                <c:pt idx="48886">
                  <c:v>1.018</c:v>
                </c:pt>
                <c:pt idx="48887">
                  <c:v>1.0190000000000001</c:v>
                </c:pt>
                <c:pt idx="48888">
                  <c:v>1.0190000000000001</c:v>
                </c:pt>
                <c:pt idx="48889">
                  <c:v>1.02</c:v>
                </c:pt>
                <c:pt idx="48890">
                  <c:v>1.02</c:v>
                </c:pt>
                <c:pt idx="48891">
                  <c:v>1.0190000000000001</c:v>
                </c:pt>
                <c:pt idx="48892">
                  <c:v>1.018</c:v>
                </c:pt>
                <c:pt idx="48893">
                  <c:v>1.0190000000000001</c:v>
                </c:pt>
                <c:pt idx="48894">
                  <c:v>1.0210000000000001</c:v>
                </c:pt>
                <c:pt idx="48895">
                  <c:v>1.0190000000000001</c:v>
                </c:pt>
                <c:pt idx="48896">
                  <c:v>1.0190000000000001</c:v>
                </c:pt>
                <c:pt idx="48897">
                  <c:v>1.02</c:v>
                </c:pt>
                <c:pt idx="48898">
                  <c:v>1.0190000000000001</c:v>
                </c:pt>
                <c:pt idx="48899">
                  <c:v>1.02</c:v>
                </c:pt>
                <c:pt idx="48900">
                  <c:v>1.02</c:v>
                </c:pt>
                <c:pt idx="48901">
                  <c:v>1.0190000000000001</c:v>
                </c:pt>
                <c:pt idx="48902">
                  <c:v>1.0170000000000001</c:v>
                </c:pt>
                <c:pt idx="48903">
                  <c:v>1.018</c:v>
                </c:pt>
                <c:pt idx="48904">
                  <c:v>1.018</c:v>
                </c:pt>
                <c:pt idx="48905">
                  <c:v>1.02</c:v>
                </c:pt>
                <c:pt idx="48906">
                  <c:v>1.02</c:v>
                </c:pt>
                <c:pt idx="48907">
                  <c:v>1.02</c:v>
                </c:pt>
                <c:pt idx="48908">
                  <c:v>1.0190000000000001</c:v>
                </c:pt>
                <c:pt idx="48909">
                  <c:v>1.0190000000000001</c:v>
                </c:pt>
                <c:pt idx="48910">
                  <c:v>1.0190000000000001</c:v>
                </c:pt>
                <c:pt idx="48911">
                  <c:v>1.018</c:v>
                </c:pt>
                <c:pt idx="48912">
                  <c:v>1.018</c:v>
                </c:pt>
                <c:pt idx="48913">
                  <c:v>1.018</c:v>
                </c:pt>
                <c:pt idx="48914">
                  <c:v>1.018</c:v>
                </c:pt>
                <c:pt idx="48915">
                  <c:v>1.0190000000000001</c:v>
                </c:pt>
                <c:pt idx="48916">
                  <c:v>1.02</c:v>
                </c:pt>
                <c:pt idx="48917">
                  <c:v>1.02</c:v>
                </c:pt>
                <c:pt idx="48918">
                  <c:v>1.022</c:v>
                </c:pt>
                <c:pt idx="48919">
                  <c:v>1.022</c:v>
                </c:pt>
                <c:pt idx="48920">
                  <c:v>1.0210000000000001</c:v>
                </c:pt>
                <c:pt idx="48921">
                  <c:v>1.02</c:v>
                </c:pt>
                <c:pt idx="48922">
                  <c:v>1.02</c:v>
                </c:pt>
                <c:pt idx="48923">
                  <c:v>1.0210000000000001</c:v>
                </c:pt>
                <c:pt idx="48924">
                  <c:v>1.022</c:v>
                </c:pt>
                <c:pt idx="48925">
                  <c:v>1.022</c:v>
                </c:pt>
                <c:pt idx="48926">
                  <c:v>1.0210000000000001</c:v>
                </c:pt>
                <c:pt idx="48927">
                  <c:v>1.02</c:v>
                </c:pt>
                <c:pt idx="48928">
                  <c:v>1.02</c:v>
                </c:pt>
                <c:pt idx="48929">
                  <c:v>1.02</c:v>
                </c:pt>
                <c:pt idx="48930">
                  <c:v>1.0210000000000001</c:v>
                </c:pt>
                <c:pt idx="48931">
                  <c:v>1.022</c:v>
                </c:pt>
                <c:pt idx="48932">
                  <c:v>1.0210000000000001</c:v>
                </c:pt>
                <c:pt idx="48933">
                  <c:v>1.022</c:v>
                </c:pt>
                <c:pt idx="48934">
                  <c:v>1.02</c:v>
                </c:pt>
                <c:pt idx="48935">
                  <c:v>1.02</c:v>
                </c:pt>
                <c:pt idx="48936">
                  <c:v>1.0210000000000001</c:v>
                </c:pt>
                <c:pt idx="48937">
                  <c:v>1.0210000000000001</c:v>
                </c:pt>
                <c:pt idx="48938">
                  <c:v>1.0230000000000001</c:v>
                </c:pt>
                <c:pt idx="48939">
                  <c:v>1.0230000000000001</c:v>
                </c:pt>
                <c:pt idx="48940">
                  <c:v>1.022</c:v>
                </c:pt>
                <c:pt idx="48941">
                  <c:v>1.0210000000000001</c:v>
                </c:pt>
                <c:pt idx="48942">
                  <c:v>1.02</c:v>
                </c:pt>
                <c:pt idx="48943">
                  <c:v>1.0190000000000001</c:v>
                </c:pt>
                <c:pt idx="48944">
                  <c:v>1.0190000000000001</c:v>
                </c:pt>
                <c:pt idx="48945">
                  <c:v>1.02</c:v>
                </c:pt>
                <c:pt idx="48946">
                  <c:v>1.02</c:v>
                </c:pt>
                <c:pt idx="48947">
                  <c:v>1.0190000000000001</c:v>
                </c:pt>
                <c:pt idx="48948">
                  <c:v>1.018</c:v>
                </c:pt>
                <c:pt idx="48949">
                  <c:v>1.02</c:v>
                </c:pt>
                <c:pt idx="48950">
                  <c:v>1.018</c:v>
                </c:pt>
                <c:pt idx="48951">
                  <c:v>1.018</c:v>
                </c:pt>
                <c:pt idx="48952">
                  <c:v>1.018</c:v>
                </c:pt>
                <c:pt idx="48953">
                  <c:v>1.018</c:v>
                </c:pt>
                <c:pt idx="48954">
                  <c:v>1.018</c:v>
                </c:pt>
                <c:pt idx="48955">
                  <c:v>1.0190000000000001</c:v>
                </c:pt>
                <c:pt idx="48956">
                  <c:v>1.02</c:v>
                </c:pt>
                <c:pt idx="48957">
                  <c:v>1.0210000000000001</c:v>
                </c:pt>
                <c:pt idx="48958">
                  <c:v>1.02</c:v>
                </c:pt>
                <c:pt idx="48959">
                  <c:v>1.02</c:v>
                </c:pt>
                <c:pt idx="48960">
                  <c:v>1.02</c:v>
                </c:pt>
                <c:pt idx="48961">
                  <c:v>1.0190000000000001</c:v>
                </c:pt>
                <c:pt idx="48962">
                  <c:v>1.0190000000000001</c:v>
                </c:pt>
                <c:pt idx="48963">
                  <c:v>1.0210000000000001</c:v>
                </c:pt>
                <c:pt idx="48964">
                  <c:v>1.02</c:v>
                </c:pt>
                <c:pt idx="48965">
                  <c:v>1.02</c:v>
                </c:pt>
                <c:pt idx="48966">
                  <c:v>1.0210000000000001</c:v>
                </c:pt>
                <c:pt idx="48967">
                  <c:v>1.02</c:v>
                </c:pt>
                <c:pt idx="48968">
                  <c:v>1.02</c:v>
                </c:pt>
                <c:pt idx="48969">
                  <c:v>1.02</c:v>
                </c:pt>
                <c:pt idx="48970">
                  <c:v>1.018</c:v>
                </c:pt>
                <c:pt idx="48971">
                  <c:v>1.018</c:v>
                </c:pt>
                <c:pt idx="48972">
                  <c:v>1.018</c:v>
                </c:pt>
                <c:pt idx="48973">
                  <c:v>1.0190000000000001</c:v>
                </c:pt>
                <c:pt idx="48974">
                  <c:v>1.02</c:v>
                </c:pt>
                <c:pt idx="48975">
                  <c:v>1.02</c:v>
                </c:pt>
                <c:pt idx="48976">
                  <c:v>1.02</c:v>
                </c:pt>
                <c:pt idx="48977">
                  <c:v>1.02</c:v>
                </c:pt>
                <c:pt idx="48978">
                  <c:v>1.02</c:v>
                </c:pt>
                <c:pt idx="48979">
                  <c:v>1.0210000000000001</c:v>
                </c:pt>
                <c:pt idx="48980">
                  <c:v>1.02</c:v>
                </c:pt>
                <c:pt idx="48981">
                  <c:v>1.02</c:v>
                </c:pt>
                <c:pt idx="48982">
                  <c:v>1.02</c:v>
                </c:pt>
                <c:pt idx="48983">
                  <c:v>1.0210000000000001</c:v>
                </c:pt>
                <c:pt idx="48984">
                  <c:v>1.02</c:v>
                </c:pt>
                <c:pt idx="48985">
                  <c:v>1.0190000000000001</c:v>
                </c:pt>
                <c:pt idx="48986">
                  <c:v>1.02</c:v>
                </c:pt>
                <c:pt idx="48987">
                  <c:v>1.02</c:v>
                </c:pt>
                <c:pt idx="48988">
                  <c:v>1.0210000000000001</c:v>
                </c:pt>
                <c:pt idx="48989">
                  <c:v>1.02</c:v>
                </c:pt>
                <c:pt idx="48990">
                  <c:v>1.0210000000000001</c:v>
                </c:pt>
                <c:pt idx="48991">
                  <c:v>1.022</c:v>
                </c:pt>
                <c:pt idx="48992">
                  <c:v>1.022</c:v>
                </c:pt>
                <c:pt idx="48993">
                  <c:v>1.02</c:v>
                </c:pt>
                <c:pt idx="48994">
                  <c:v>1.0210000000000001</c:v>
                </c:pt>
                <c:pt idx="48995">
                  <c:v>1.02</c:v>
                </c:pt>
                <c:pt idx="48996">
                  <c:v>1.018</c:v>
                </c:pt>
                <c:pt idx="48997">
                  <c:v>1.018</c:v>
                </c:pt>
                <c:pt idx="48998">
                  <c:v>1.0190000000000001</c:v>
                </c:pt>
                <c:pt idx="48999">
                  <c:v>1.02</c:v>
                </c:pt>
                <c:pt idx="49000">
                  <c:v>1.0190000000000001</c:v>
                </c:pt>
                <c:pt idx="49001">
                  <c:v>1.02</c:v>
                </c:pt>
                <c:pt idx="49002">
                  <c:v>1.0210000000000001</c:v>
                </c:pt>
                <c:pt idx="49003">
                  <c:v>1.02</c:v>
                </c:pt>
                <c:pt idx="49004">
                  <c:v>1.0190000000000001</c:v>
                </c:pt>
                <c:pt idx="49005">
                  <c:v>1.02</c:v>
                </c:pt>
                <c:pt idx="49006">
                  <c:v>1.018</c:v>
                </c:pt>
                <c:pt idx="49007">
                  <c:v>1.02</c:v>
                </c:pt>
                <c:pt idx="49008">
                  <c:v>1.0190000000000001</c:v>
                </c:pt>
                <c:pt idx="49009">
                  <c:v>1.0190000000000001</c:v>
                </c:pt>
                <c:pt idx="49010">
                  <c:v>1.02</c:v>
                </c:pt>
                <c:pt idx="49011">
                  <c:v>1.02</c:v>
                </c:pt>
                <c:pt idx="49012">
                  <c:v>1.0190000000000001</c:v>
                </c:pt>
                <c:pt idx="49013">
                  <c:v>1.0190000000000001</c:v>
                </c:pt>
                <c:pt idx="49014">
                  <c:v>1.02</c:v>
                </c:pt>
                <c:pt idx="49015">
                  <c:v>1.02</c:v>
                </c:pt>
                <c:pt idx="49016">
                  <c:v>1.0210000000000001</c:v>
                </c:pt>
                <c:pt idx="49017">
                  <c:v>1.022</c:v>
                </c:pt>
                <c:pt idx="49018">
                  <c:v>1.0210000000000001</c:v>
                </c:pt>
                <c:pt idx="49019">
                  <c:v>1.0210000000000001</c:v>
                </c:pt>
                <c:pt idx="49020">
                  <c:v>1.022</c:v>
                </c:pt>
                <c:pt idx="49021">
                  <c:v>1.022</c:v>
                </c:pt>
                <c:pt idx="49022">
                  <c:v>1.0210000000000001</c:v>
                </c:pt>
                <c:pt idx="49023">
                  <c:v>1.022</c:v>
                </c:pt>
                <c:pt idx="49024">
                  <c:v>1.0210000000000001</c:v>
                </c:pt>
                <c:pt idx="49025">
                  <c:v>1.022</c:v>
                </c:pt>
                <c:pt idx="49026">
                  <c:v>1.0190000000000001</c:v>
                </c:pt>
                <c:pt idx="49027">
                  <c:v>1.0170000000000001</c:v>
                </c:pt>
                <c:pt idx="49028">
                  <c:v>1.018</c:v>
                </c:pt>
                <c:pt idx="49029">
                  <c:v>1.0190000000000001</c:v>
                </c:pt>
                <c:pt idx="49030">
                  <c:v>1.0190000000000001</c:v>
                </c:pt>
                <c:pt idx="49031">
                  <c:v>1.018</c:v>
                </c:pt>
                <c:pt idx="49032">
                  <c:v>1.0210000000000001</c:v>
                </c:pt>
                <c:pt idx="49033">
                  <c:v>1.0210000000000001</c:v>
                </c:pt>
                <c:pt idx="49034">
                  <c:v>1.0210000000000001</c:v>
                </c:pt>
                <c:pt idx="49035">
                  <c:v>1.022</c:v>
                </c:pt>
                <c:pt idx="49036">
                  <c:v>1.022</c:v>
                </c:pt>
                <c:pt idx="49037">
                  <c:v>1.02</c:v>
                </c:pt>
                <c:pt idx="49038">
                  <c:v>1.0210000000000001</c:v>
                </c:pt>
                <c:pt idx="49039">
                  <c:v>1.02</c:v>
                </c:pt>
                <c:pt idx="49040">
                  <c:v>1.0190000000000001</c:v>
                </c:pt>
                <c:pt idx="49041">
                  <c:v>1.0210000000000001</c:v>
                </c:pt>
                <c:pt idx="49042">
                  <c:v>1.022</c:v>
                </c:pt>
                <c:pt idx="49043">
                  <c:v>1.0210000000000001</c:v>
                </c:pt>
                <c:pt idx="49044">
                  <c:v>1.0210000000000001</c:v>
                </c:pt>
                <c:pt idx="49045">
                  <c:v>1.02</c:v>
                </c:pt>
                <c:pt idx="49046">
                  <c:v>1.02</c:v>
                </c:pt>
                <c:pt idx="49047">
                  <c:v>1.022</c:v>
                </c:pt>
                <c:pt idx="49048">
                  <c:v>1.022</c:v>
                </c:pt>
                <c:pt idx="49049">
                  <c:v>1.0210000000000001</c:v>
                </c:pt>
                <c:pt idx="49050">
                  <c:v>1.02</c:v>
                </c:pt>
                <c:pt idx="49051">
                  <c:v>1.018</c:v>
                </c:pt>
                <c:pt idx="49052">
                  <c:v>1.0190000000000001</c:v>
                </c:pt>
                <c:pt idx="49053">
                  <c:v>1.0190000000000001</c:v>
                </c:pt>
                <c:pt idx="49054">
                  <c:v>1.0190000000000001</c:v>
                </c:pt>
                <c:pt idx="49055">
                  <c:v>1.0190000000000001</c:v>
                </c:pt>
                <c:pt idx="49056">
                  <c:v>1.018</c:v>
                </c:pt>
                <c:pt idx="49057">
                  <c:v>1.0190000000000001</c:v>
                </c:pt>
                <c:pt idx="49058">
                  <c:v>1.0190000000000001</c:v>
                </c:pt>
                <c:pt idx="49059">
                  <c:v>1.0190000000000001</c:v>
                </c:pt>
                <c:pt idx="49060">
                  <c:v>1.0190000000000001</c:v>
                </c:pt>
                <c:pt idx="49061">
                  <c:v>1.0170000000000001</c:v>
                </c:pt>
                <c:pt idx="49062">
                  <c:v>1.0170000000000001</c:v>
                </c:pt>
                <c:pt idx="49063">
                  <c:v>1.0190000000000001</c:v>
                </c:pt>
                <c:pt idx="49064">
                  <c:v>1.02</c:v>
                </c:pt>
                <c:pt idx="49065">
                  <c:v>1.02</c:v>
                </c:pt>
                <c:pt idx="49066">
                  <c:v>1.02</c:v>
                </c:pt>
                <c:pt idx="49067">
                  <c:v>1.018</c:v>
                </c:pt>
                <c:pt idx="49068">
                  <c:v>1.0190000000000001</c:v>
                </c:pt>
                <c:pt idx="49069">
                  <c:v>1.02</c:v>
                </c:pt>
                <c:pt idx="49070">
                  <c:v>1.0190000000000001</c:v>
                </c:pt>
                <c:pt idx="49071">
                  <c:v>1.02</c:v>
                </c:pt>
                <c:pt idx="49072">
                  <c:v>1.022</c:v>
                </c:pt>
                <c:pt idx="49073">
                  <c:v>1.0210000000000001</c:v>
                </c:pt>
                <c:pt idx="49074">
                  <c:v>1.02</c:v>
                </c:pt>
                <c:pt idx="49075">
                  <c:v>1.02</c:v>
                </c:pt>
                <c:pt idx="49076">
                  <c:v>1.02</c:v>
                </c:pt>
                <c:pt idx="49077">
                  <c:v>1.02</c:v>
                </c:pt>
                <c:pt idx="49078">
                  <c:v>1.02</c:v>
                </c:pt>
                <c:pt idx="49079">
                  <c:v>1.0210000000000001</c:v>
                </c:pt>
                <c:pt idx="49080">
                  <c:v>1.022</c:v>
                </c:pt>
                <c:pt idx="49081">
                  <c:v>1.0230000000000001</c:v>
                </c:pt>
                <c:pt idx="49082">
                  <c:v>1.0230000000000001</c:v>
                </c:pt>
                <c:pt idx="49083">
                  <c:v>1.022</c:v>
                </c:pt>
                <c:pt idx="49084">
                  <c:v>1.0210000000000001</c:v>
                </c:pt>
                <c:pt idx="49085">
                  <c:v>1.0210000000000001</c:v>
                </c:pt>
                <c:pt idx="49086">
                  <c:v>1.02</c:v>
                </c:pt>
                <c:pt idx="49087">
                  <c:v>1.0190000000000001</c:v>
                </c:pt>
                <c:pt idx="49088">
                  <c:v>1.0190000000000001</c:v>
                </c:pt>
                <c:pt idx="49089">
                  <c:v>1.018</c:v>
                </c:pt>
                <c:pt idx="49090">
                  <c:v>1.0190000000000001</c:v>
                </c:pt>
                <c:pt idx="49091">
                  <c:v>1.02</c:v>
                </c:pt>
                <c:pt idx="49092">
                  <c:v>1.0210000000000001</c:v>
                </c:pt>
                <c:pt idx="49093">
                  <c:v>1.0230000000000001</c:v>
                </c:pt>
                <c:pt idx="49094">
                  <c:v>1.0230000000000001</c:v>
                </c:pt>
                <c:pt idx="49095">
                  <c:v>1.024</c:v>
                </c:pt>
                <c:pt idx="49096">
                  <c:v>1.024</c:v>
                </c:pt>
                <c:pt idx="49097">
                  <c:v>1.0230000000000001</c:v>
                </c:pt>
                <c:pt idx="49098">
                  <c:v>1.0230000000000001</c:v>
                </c:pt>
                <c:pt idx="49099">
                  <c:v>1.022</c:v>
                </c:pt>
                <c:pt idx="49100">
                  <c:v>1.0210000000000001</c:v>
                </c:pt>
                <c:pt idx="49101">
                  <c:v>1.02</c:v>
                </c:pt>
                <c:pt idx="49102">
                  <c:v>1.02</c:v>
                </c:pt>
                <c:pt idx="49103">
                  <c:v>1.02</c:v>
                </c:pt>
                <c:pt idx="49104">
                  <c:v>1.0230000000000001</c:v>
                </c:pt>
                <c:pt idx="49105">
                  <c:v>1.0230000000000001</c:v>
                </c:pt>
                <c:pt idx="49106">
                  <c:v>1.0230000000000001</c:v>
                </c:pt>
                <c:pt idx="49107">
                  <c:v>1.022</c:v>
                </c:pt>
                <c:pt idx="49108">
                  <c:v>1.02</c:v>
                </c:pt>
                <c:pt idx="49109">
                  <c:v>1.02</c:v>
                </c:pt>
                <c:pt idx="49110">
                  <c:v>1.022</c:v>
                </c:pt>
                <c:pt idx="49111">
                  <c:v>1.022</c:v>
                </c:pt>
                <c:pt idx="49112">
                  <c:v>1.0230000000000001</c:v>
                </c:pt>
                <c:pt idx="49113">
                  <c:v>1.0230000000000001</c:v>
                </c:pt>
                <c:pt idx="49114">
                  <c:v>1.022</c:v>
                </c:pt>
                <c:pt idx="49115">
                  <c:v>1.02</c:v>
                </c:pt>
                <c:pt idx="49116">
                  <c:v>1.0210000000000001</c:v>
                </c:pt>
                <c:pt idx="49117">
                  <c:v>1.0210000000000001</c:v>
                </c:pt>
                <c:pt idx="49118">
                  <c:v>1.0230000000000001</c:v>
                </c:pt>
                <c:pt idx="49119">
                  <c:v>1.022</c:v>
                </c:pt>
                <c:pt idx="49120">
                  <c:v>1.022</c:v>
                </c:pt>
                <c:pt idx="49121">
                  <c:v>1.0210000000000001</c:v>
                </c:pt>
                <c:pt idx="49122">
                  <c:v>1.02</c:v>
                </c:pt>
                <c:pt idx="49123">
                  <c:v>1.02</c:v>
                </c:pt>
                <c:pt idx="49124">
                  <c:v>1.02</c:v>
                </c:pt>
                <c:pt idx="49125">
                  <c:v>1.02</c:v>
                </c:pt>
                <c:pt idx="49126">
                  <c:v>1.0190000000000001</c:v>
                </c:pt>
                <c:pt idx="49127">
                  <c:v>1.02</c:v>
                </c:pt>
                <c:pt idx="49128">
                  <c:v>1.02</c:v>
                </c:pt>
                <c:pt idx="49129">
                  <c:v>1.02</c:v>
                </c:pt>
                <c:pt idx="49130">
                  <c:v>1.02</c:v>
                </c:pt>
                <c:pt idx="49131">
                  <c:v>1.0210000000000001</c:v>
                </c:pt>
                <c:pt idx="49132">
                  <c:v>1.02</c:v>
                </c:pt>
                <c:pt idx="49133">
                  <c:v>1.0210000000000001</c:v>
                </c:pt>
                <c:pt idx="49134">
                  <c:v>1.022</c:v>
                </c:pt>
                <c:pt idx="49135">
                  <c:v>1.0210000000000001</c:v>
                </c:pt>
                <c:pt idx="49136">
                  <c:v>1.0210000000000001</c:v>
                </c:pt>
                <c:pt idx="49137">
                  <c:v>1.02</c:v>
                </c:pt>
                <c:pt idx="49138">
                  <c:v>1.0190000000000001</c:v>
                </c:pt>
                <c:pt idx="49139">
                  <c:v>1.018</c:v>
                </c:pt>
                <c:pt idx="49140">
                  <c:v>1.0190000000000001</c:v>
                </c:pt>
                <c:pt idx="49141">
                  <c:v>1.018</c:v>
                </c:pt>
                <c:pt idx="49142">
                  <c:v>1.018</c:v>
                </c:pt>
                <c:pt idx="49143">
                  <c:v>1.02</c:v>
                </c:pt>
                <c:pt idx="49144">
                  <c:v>1.02</c:v>
                </c:pt>
                <c:pt idx="49145">
                  <c:v>1.02</c:v>
                </c:pt>
                <c:pt idx="49146">
                  <c:v>1.0210000000000001</c:v>
                </c:pt>
                <c:pt idx="49147">
                  <c:v>1.02</c:v>
                </c:pt>
                <c:pt idx="49148">
                  <c:v>1.02</c:v>
                </c:pt>
                <c:pt idx="49149">
                  <c:v>1.0210000000000001</c:v>
                </c:pt>
                <c:pt idx="49150">
                  <c:v>1.0190000000000001</c:v>
                </c:pt>
                <c:pt idx="49151">
                  <c:v>1.02</c:v>
                </c:pt>
                <c:pt idx="49152">
                  <c:v>1.022</c:v>
                </c:pt>
                <c:pt idx="49153">
                  <c:v>1.0210000000000001</c:v>
                </c:pt>
                <c:pt idx="49154">
                  <c:v>1.0190000000000001</c:v>
                </c:pt>
                <c:pt idx="49155">
                  <c:v>1.0190000000000001</c:v>
                </c:pt>
                <c:pt idx="49156">
                  <c:v>1.0210000000000001</c:v>
                </c:pt>
                <c:pt idx="49157">
                  <c:v>1.02</c:v>
                </c:pt>
                <c:pt idx="49158">
                  <c:v>1.02</c:v>
                </c:pt>
                <c:pt idx="49159">
                  <c:v>1.0190000000000001</c:v>
                </c:pt>
                <c:pt idx="49160">
                  <c:v>1.02</c:v>
                </c:pt>
                <c:pt idx="49161">
                  <c:v>1.0210000000000001</c:v>
                </c:pt>
                <c:pt idx="49162">
                  <c:v>1.02</c:v>
                </c:pt>
                <c:pt idx="49163">
                  <c:v>1.0170000000000001</c:v>
                </c:pt>
                <c:pt idx="49164">
                  <c:v>1.0170000000000001</c:v>
                </c:pt>
                <c:pt idx="49165">
                  <c:v>1.018</c:v>
                </c:pt>
                <c:pt idx="49166">
                  <c:v>1.02</c:v>
                </c:pt>
                <c:pt idx="49167">
                  <c:v>1.02</c:v>
                </c:pt>
                <c:pt idx="49168">
                  <c:v>1.02</c:v>
                </c:pt>
                <c:pt idx="49169">
                  <c:v>1.0210000000000001</c:v>
                </c:pt>
                <c:pt idx="49170">
                  <c:v>1.02</c:v>
                </c:pt>
                <c:pt idx="49171">
                  <c:v>1.0210000000000001</c:v>
                </c:pt>
                <c:pt idx="49172">
                  <c:v>1.0210000000000001</c:v>
                </c:pt>
                <c:pt idx="49173">
                  <c:v>1.022</c:v>
                </c:pt>
                <c:pt idx="49174">
                  <c:v>1.022</c:v>
                </c:pt>
                <c:pt idx="49175">
                  <c:v>1.0210000000000001</c:v>
                </c:pt>
                <c:pt idx="49176">
                  <c:v>1.022</c:v>
                </c:pt>
                <c:pt idx="49177">
                  <c:v>1.022</c:v>
                </c:pt>
                <c:pt idx="49178">
                  <c:v>1.022</c:v>
                </c:pt>
                <c:pt idx="49179">
                  <c:v>1.022</c:v>
                </c:pt>
                <c:pt idx="49180">
                  <c:v>1.0210000000000001</c:v>
                </c:pt>
                <c:pt idx="49181">
                  <c:v>1.0210000000000001</c:v>
                </c:pt>
                <c:pt idx="49182">
                  <c:v>1.022</c:v>
                </c:pt>
                <c:pt idx="49183">
                  <c:v>1.0210000000000001</c:v>
                </c:pt>
                <c:pt idx="49184">
                  <c:v>1.0210000000000001</c:v>
                </c:pt>
                <c:pt idx="49185">
                  <c:v>1.022</c:v>
                </c:pt>
                <c:pt idx="49186">
                  <c:v>1.022</c:v>
                </c:pt>
                <c:pt idx="49187">
                  <c:v>1.02</c:v>
                </c:pt>
                <c:pt idx="49188">
                  <c:v>1.02</c:v>
                </c:pt>
                <c:pt idx="49189">
                  <c:v>1.02</c:v>
                </c:pt>
                <c:pt idx="49190">
                  <c:v>1.0190000000000001</c:v>
                </c:pt>
                <c:pt idx="49191">
                  <c:v>1.0190000000000001</c:v>
                </c:pt>
                <c:pt idx="49192">
                  <c:v>1.0190000000000001</c:v>
                </c:pt>
                <c:pt idx="49193">
                  <c:v>1.02</c:v>
                </c:pt>
                <c:pt idx="49194">
                  <c:v>1.022</c:v>
                </c:pt>
                <c:pt idx="49195">
                  <c:v>1.022</c:v>
                </c:pt>
                <c:pt idx="49196">
                  <c:v>1.0230000000000001</c:v>
                </c:pt>
                <c:pt idx="49197">
                  <c:v>1.0230000000000001</c:v>
                </c:pt>
                <c:pt idx="49198">
                  <c:v>1.024</c:v>
                </c:pt>
                <c:pt idx="49199">
                  <c:v>1.0230000000000001</c:v>
                </c:pt>
                <c:pt idx="49200">
                  <c:v>1.022</c:v>
                </c:pt>
                <c:pt idx="49201">
                  <c:v>1.022</c:v>
                </c:pt>
                <c:pt idx="49202">
                  <c:v>1.024</c:v>
                </c:pt>
                <c:pt idx="49203">
                  <c:v>1.0230000000000001</c:v>
                </c:pt>
                <c:pt idx="49204">
                  <c:v>1.0230000000000001</c:v>
                </c:pt>
                <c:pt idx="49205">
                  <c:v>1.024</c:v>
                </c:pt>
                <c:pt idx="49206">
                  <c:v>1.022</c:v>
                </c:pt>
                <c:pt idx="49207">
                  <c:v>1.0210000000000001</c:v>
                </c:pt>
                <c:pt idx="49208">
                  <c:v>1.0210000000000001</c:v>
                </c:pt>
                <c:pt idx="49209">
                  <c:v>1.0210000000000001</c:v>
                </c:pt>
                <c:pt idx="49210">
                  <c:v>1.0210000000000001</c:v>
                </c:pt>
                <c:pt idx="49211">
                  <c:v>1.022</c:v>
                </c:pt>
                <c:pt idx="49212">
                  <c:v>1.0210000000000001</c:v>
                </c:pt>
                <c:pt idx="49213">
                  <c:v>1.022</c:v>
                </c:pt>
                <c:pt idx="49214">
                  <c:v>1.022</c:v>
                </c:pt>
                <c:pt idx="49215">
                  <c:v>1.0230000000000001</c:v>
                </c:pt>
                <c:pt idx="49216">
                  <c:v>1.0230000000000001</c:v>
                </c:pt>
                <c:pt idx="49217">
                  <c:v>1.0230000000000001</c:v>
                </c:pt>
                <c:pt idx="49218">
                  <c:v>1.0230000000000001</c:v>
                </c:pt>
                <c:pt idx="49219">
                  <c:v>1.022</c:v>
                </c:pt>
                <c:pt idx="49220">
                  <c:v>1.0210000000000001</c:v>
                </c:pt>
                <c:pt idx="49221">
                  <c:v>1.02</c:v>
                </c:pt>
                <c:pt idx="49222">
                  <c:v>1.0210000000000001</c:v>
                </c:pt>
                <c:pt idx="49223">
                  <c:v>1.022</c:v>
                </c:pt>
                <c:pt idx="49224">
                  <c:v>1.0210000000000001</c:v>
                </c:pt>
                <c:pt idx="49225">
                  <c:v>1.0210000000000001</c:v>
                </c:pt>
                <c:pt idx="49226">
                  <c:v>1.0210000000000001</c:v>
                </c:pt>
                <c:pt idx="49227">
                  <c:v>1.022</c:v>
                </c:pt>
                <c:pt idx="49228">
                  <c:v>1.022</c:v>
                </c:pt>
                <c:pt idx="49229">
                  <c:v>1.022</c:v>
                </c:pt>
                <c:pt idx="49230">
                  <c:v>1.022</c:v>
                </c:pt>
                <c:pt idx="49231">
                  <c:v>1.02</c:v>
                </c:pt>
                <c:pt idx="49232">
                  <c:v>1.018</c:v>
                </c:pt>
                <c:pt idx="49233">
                  <c:v>1.018</c:v>
                </c:pt>
                <c:pt idx="49234">
                  <c:v>1.0190000000000001</c:v>
                </c:pt>
                <c:pt idx="49235">
                  <c:v>1.018</c:v>
                </c:pt>
                <c:pt idx="49236">
                  <c:v>1.018</c:v>
                </c:pt>
                <c:pt idx="49237">
                  <c:v>1.02</c:v>
                </c:pt>
                <c:pt idx="49238">
                  <c:v>1.0210000000000001</c:v>
                </c:pt>
                <c:pt idx="49239">
                  <c:v>1.02</c:v>
                </c:pt>
                <c:pt idx="49240">
                  <c:v>1.02</c:v>
                </c:pt>
                <c:pt idx="49241">
                  <c:v>1.0210000000000001</c:v>
                </c:pt>
                <c:pt idx="49242">
                  <c:v>1.022</c:v>
                </c:pt>
                <c:pt idx="49243">
                  <c:v>1.0210000000000001</c:v>
                </c:pt>
                <c:pt idx="49244">
                  <c:v>1.022</c:v>
                </c:pt>
                <c:pt idx="49245">
                  <c:v>1.022</c:v>
                </c:pt>
                <c:pt idx="49246">
                  <c:v>1.022</c:v>
                </c:pt>
                <c:pt idx="49247">
                  <c:v>1.022</c:v>
                </c:pt>
                <c:pt idx="49248">
                  <c:v>1.0230000000000001</c:v>
                </c:pt>
                <c:pt idx="49249">
                  <c:v>1.0230000000000001</c:v>
                </c:pt>
                <c:pt idx="49250">
                  <c:v>1.0210000000000001</c:v>
                </c:pt>
                <c:pt idx="49251">
                  <c:v>1.0210000000000001</c:v>
                </c:pt>
                <c:pt idx="49252">
                  <c:v>1.0230000000000001</c:v>
                </c:pt>
                <c:pt idx="49253">
                  <c:v>1.022</c:v>
                </c:pt>
                <c:pt idx="49254">
                  <c:v>1.0230000000000001</c:v>
                </c:pt>
                <c:pt idx="49255">
                  <c:v>1.022</c:v>
                </c:pt>
                <c:pt idx="49256">
                  <c:v>1.022</c:v>
                </c:pt>
                <c:pt idx="49257">
                  <c:v>1.024</c:v>
                </c:pt>
                <c:pt idx="49258">
                  <c:v>1.024</c:v>
                </c:pt>
                <c:pt idx="49259">
                  <c:v>1.024</c:v>
                </c:pt>
                <c:pt idx="49260">
                  <c:v>1.0230000000000001</c:v>
                </c:pt>
                <c:pt idx="49261">
                  <c:v>1.0230000000000001</c:v>
                </c:pt>
                <c:pt idx="49262">
                  <c:v>1.0230000000000001</c:v>
                </c:pt>
                <c:pt idx="49263">
                  <c:v>1.0230000000000001</c:v>
                </c:pt>
                <c:pt idx="49264">
                  <c:v>1.022</c:v>
                </c:pt>
                <c:pt idx="49265">
                  <c:v>1.022</c:v>
                </c:pt>
                <c:pt idx="49266">
                  <c:v>1.02</c:v>
                </c:pt>
                <c:pt idx="49267">
                  <c:v>1.0190000000000001</c:v>
                </c:pt>
                <c:pt idx="49268">
                  <c:v>1.02</c:v>
                </c:pt>
                <c:pt idx="49269">
                  <c:v>1.02</c:v>
                </c:pt>
                <c:pt idx="49270">
                  <c:v>1.022</c:v>
                </c:pt>
                <c:pt idx="49271">
                  <c:v>1.022</c:v>
                </c:pt>
                <c:pt idx="49272">
                  <c:v>1.0230000000000001</c:v>
                </c:pt>
                <c:pt idx="49273">
                  <c:v>1.0230000000000001</c:v>
                </c:pt>
                <c:pt idx="49274">
                  <c:v>1.022</c:v>
                </c:pt>
                <c:pt idx="49275">
                  <c:v>1.0230000000000001</c:v>
                </c:pt>
                <c:pt idx="49276">
                  <c:v>1.022</c:v>
                </c:pt>
                <c:pt idx="49277">
                  <c:v>1.022</c:v>
                </c:pt>
                <c:pt idx="49278">
                  <c:v>1.022</c:v>
                </c:pt>
                <c:pt idx="49279">
                  <c:v>1.022</c:v>
                </c:pt>
                <c:pt idx="49280">
                  <c:v>1.0230000000000001</c:v>
                </c:pt>
                <c:pt idx="49281">
                  <c:v>1.024</c:v>
                </c:pt>
                <c:pt idx="49282">
                  <c:v>1.022</c:v>
                </c:pt>
                <c:pt idx="49283">
                  <c:v>1.022</c:v>
                </c:pt>
                <c:pt idx="49284">
                  <c:v>1.0230000000000001</c:v>
                </c:pt>
                <c:pt idx="49285">
                  <c:v>1.0230000000000001</c:v>
                </c:pt>
                <c:pt idx="49286">
                  <c:v>1.0210000000000001</c:v>
                </c:pt>
                <c:pt idx="49287">
                  <c:v>1.0210000000000001</c:v>
                </c:pt>
                <c:pt idx="49288">
                  <c:v>1.0210000000000001</c:v>
                </c:pt>
                <c:pt idx="49289">
                  <c:v>1.02</c:v>
                </c:pt>
                <c:pt idx="49290">
                  <c:v>1.0210000000000001</c:v>
                </c:pt>
                <c:pt idx="49291">
                  <c:v>1.0210000000000001</c:v>
                </c:pt>
                <c:pt idx="49292">
                  <c:v>1.0210000000000001</c:v>
                </c:pt>
                <c:pt idx="49293">
                  <c:v>1.022</c:v>
                </c:pt>
                <c:pt idx="49294">
                  <c:v>1.0230000000000001</c:v>
                </c:pt>
                <c:pt idx="49295">
                  <c:v>1.0210000000000001</c:v>
                </c:pt>
                <c:pt idx="49296">
                  <c:v>1.022</c:v>
                </c:pt>
                <c:pt idx="49297">
                  <c:v>1.022</c:v>
                </c:pt>
                <c:pt idx="49298">
                  <c:v>1.022</c:v>
                </c:pt>
                <c:pt idx="49299">
                  <c:v>1.022</c:v>
                </c:pt>
                <c:pt idx="49300">
                  <c:v>1.0210000000000001</c:v>
                </c:pt>
                <c:pt idx="49301">
                  <c:v>1.0210000000000001</c:v>
                </c:pt>
                <c:pt idx="49302">
                  <c:v>1.022</c:v>
                </c:pt>
                <c:pt idx="49303">
                  <c:v>1.0230000000000001</c:v>
                </c:pt>
                <c:pt idx="49304">
                  <c:v>1.0210000000000001</c:v>
                </c:pt>
                <c:pt idx="49305">
                  <c:v>1.0210000000000001</c:v>
                </c:pt>
                <c:pt idx="49306">
                  <c:v>1.022</c:v>
                </c:pt>
                <c:pt idx="49307">
                  <c:v>1.0230000000000001</c:v>
                </c:pt>
                <c:pt idx="49308">
                  <c:v>1.022</c:v>
                </c:pt>
                <c:pt idx="49309">
                  <c:v>1.022</c:v>
                </c:pt>
                <c:pt idx="49310">
                  <c:v>1.022</c:v>
                </c:pt>
                <c:pt idx="49311">
                  <c:v>1.0210000000000001</c:v>
                </c:pt>
                <c:pt idx="49312">
                  <c:v>1.0210000000000001</c:v>
                </c:pt>
                <c:pt idx="49313">
                  <c:v>1.02</c:v>
                </c:pt>
                <c:pt idx="49314">
                  <c:v>1.0210000000000001</c:v>
                </c:pt>
                <c:pt idx="49315">
                  <c:v>1.022</c:v>
                </c:pt>
                <c:pt idx="49316">
                  <c:v>1.0210000000000001</c:v>
                </c:pt>
                <c:pt idx="49317">
                  <c:v>1.022</c:v>
                </c:pt>
                <c:pt idx="49318">
                  <c:v>1.022</c:v>
                </c:pt>
                <c:pt idx="49319">
                  <c:v>1.02</c:v>
                </c:pt>
                <c:pt idx="49320">
                  <c:v>1.02</c:v>
                </c:pt>
                <c:pt idx="49321">
                  <c:v>1.0210000000000001</c:v>
                </c:pt>
                <c:pt idx="49322">
                  <c:v>1.0210000000000001</c:v>
                </c:pt>
                <c:pt idx="49323">
                  <c:v>1.0210000000000001</c:v>
                </c:pt>
                <c:pt idx="49324">
                  <c:v>1.0210000000000001</c:v>
                </c:pt>
                <c:pt idx="49325">
                  <c:v>1.02</c:v>
                </c:pt>
                <c:pt idx="49326">
                  <c:v>1.02</c:v>
                </c:pt>
                <c:pt idx="49327">
                  <c:v>1.0190000000000001</c:v>
                </c:pt>
                <c:pt idx="49328">
                  <c:v>1.02</c:v>
                </c:pt>
                <c:pt idx="49329">
                  <c:v>1.02</c:v>
                </c:pt>
                <c:pt idx="49330">
                  <c:v>1.0190000000000001</c:v>
                </c:pt>
                <c:pt idx="49331">
                  <c:v>1.0210000000000001</c:v>
                </c:pt>
                <c:pt idx="49332">
                  <c:v>1.022</c:v>
                </c:pt>
                <c:pt idx="49333">
                  <c:v>1.022</c:v>
                </c:pt>
                <c:pt idx="49334">
                  <c:v>1.0210000000000001</c:v>
                </c:pt>
                <c:pt idx="49335">
                  <c:v>1.0210000000000001</c:v>
                </c:pt>
                <c:pt idx="49336">
                  <c:v>1.022</c:v>
                </c:pt>
                <c:pt idx="49337">
                  <c:v>1.0210000000000001</c:v>
                </c:pt>
                <c:pt idx="49338">
                  <c:v>1.0210000000000001</c:v>
                </c:pt>
                <c:pt idx="49339">
                  <c:v>1.022</c:v>
                </c:pt>
                <c:pt idx="49340">
                  <c:v>1.0210000000000001</c:v>
                </c:pt>
                <c:pt idx="49341">
                  <c:v>1.0210000000000001</c:v>
                </c:pt>
                <c:pt idx="49342">
                  <c:v>1.0190000000000001</c:v>
                </c:pt>
                <c:pt idx="49343">
                  <c:v>1.02</c:v>
                </c:pt>
                <c:pt idx="49344">
                  <c:v>1.0190000000000001</c:v>
                </c:pt>
                <c:pt idx="49345">
                  <c:v>1.02</c:v>
                </c:pt>
                <c:pt idx="49346">
                  <c:v>1.02</c:v>
                </c:pt>
                <c:pt idx="49347">
                  <c:v>1.018</c:v>
                </c:pt>
                <c:pt idx="49348">
                  <c:v>1.018</c:v>
                </c:pt>
                <c:pt idx="49349">
                  <c:v>1.0190000000000001</c:v>
                </c:pt>
                <c:pt idx="49350">
                  <c:v>1.0190000000000001</c:v>
                </c:pt>
                <c:pt idx="49351">
                  <c:v>1.0190000000000001</c:v>
                </c:pt>
                <c:pt idx="49352">
                  <c:v>1.0190000000000001</c:v>
                </c:pt>
                <c:pt idx="49353">
                  <c:v>1.0190000000000001</c:v>
                </c:pt>
                <c:pt idx="49354">
                  <c:v>1.02</c:v>
                </c:pt>
                <c:pt idx="49355">
                  <c:v>1.022</c:v>
                </c:pt>
                <c:pt idx="49356">
                  <c:v>1.02</c:v>
                </c:pt>
                <c:pt idx="49357">
                  <c:v>1.02</c:v>
                </c:pt>
                <c:pt idx="49358">
                  <c:v>1.02</c:v>
                </c:pt>
                <c:pt idx="49359">
                  <c:v>1.0210000000000001</c:v>
                </c:pt>
                <c:pt idx="49360">
                  <c:v>1.0210000000000001</c:v>
                </c:pt>
                <c:pt idx="49361">
                  <c:v>1.0210000000000001</c:v>
                </c:pt>
                <c:pt idx="49362">
                  <c:v>1.02</c:v>
                </c:pt>
                <c:pt idx="49363">
                  <c:v>1.0190000000000001</c:v>
                </c:pt>
                <c:pt idx="49364">
                  <c:v>1.02</c:v>
                </c:pt>
                <c:pt idx="49365">
                  <c:v>1.02</c:v>
                </c:pt>
                <c:pt idx="49366">
                  <c:v>1.0210000000000001</c:v>
                </c:pt>
                <c:pt idx="49367">
                  <c:v>1.022</c:v>
                </c:pt>
                <c:pt idx="49368">
                  <c:v>1.0210000000000001</c:v>
                </c:pt>
                <c:pt idx="49369">
                  <c:v>1.0210000000000001</c:v>
                </c:pt>
                <c:pt idx="49370">
                  <c:v>1.0210000000000001</c:v>
                </c:pt>
                <c:pt idx="49371">
                  <c:v>1.022</c:v>
                </c:pt>
                <c:pt idx="49372">
                  <c:v>1.022</c:v>
                </c:pt>
                <c:pt idx="49373">
                  <c:v>1.022</c:v>
                </c:pt>
                <c:pt idx="49374">
                  <c:v>1.0210000000000001</c:v>
                </c:pt>
                <c:pt idx="49375">
                  <c:v>1.02</c:v>
                </c:pt>
                <c:pt idx="49376">
                  <c:v>1.0210000000000001</c:v>
                </c:pt>
                <c:pt idx="49377">
                  <c:v>1.0210000000000001</c:v>
                </c:pt>
                <c:pt idx="49378">
                  <c:v>1.02</c:v>
                </c:pt>
                <c:pt idx="49379">
                  <c:v>1.0210000000000001</c:v>
                </c:pt>
                <c:pt idx="49380">
                  <c:v>1.02</c:v>
                </c:pt>
                <c:pt idx="49381">
                  <c:v>1.02</c:v>
                </c:pt>
                <c:pt idx="49382">
                  <c:v>1.0210000000000001</c:v>
                </c:pt>
                <c:pt idx="49383">
                  <c:v>1.02</c:v>
                </c:pt>
                <c:pt idx="49384">
                  <c:v>1.0190000000000001</c:v>
                </c:pt>
                <c:pt idx="49385">
                  <c:v>1.0210000000000001</c:v>
                </c:pt>
                <c:pt idx="49386">
                  <c:v>1.0210000000000001</c:v>
                </c:pt>
                <c:pt idx="49387">
                  <c:v>1.0210000000000001</c:v>
                </c:pt>
                <c:pt idx="49388">
                  <c:v>1.0210000000000001</c:v>
                </c:pt>
                <c:pt idx="49389">
                  <c:v>1.0210000000000001</c:v>
                </c:pt>
                <c:pt idx="49390">
                  <c:v>1.0210000000000001</c:v>
                </c:pt>
                <c:pt idx="49391">
                  <c:v>1.0210000000000001</c:v>
                </c:pt>
                <c:pt idx="49392">
                  <c:v>1.022</c:v>
                </c:pt>
                <c:pt idx="49393">
                  <c:v>1.0210000000000001</c:v>
                </c:pt>
                <c:pt idx="49394">
                  <c:v>1.0190000000000001</c:v>
                </c:pt>
                <c:pt idx="49395">
                  <c:v>1.018</c:v>
                </c:pt>
                <c:pt idx="49396">
                  <c:v>1.02</c:v>
                </c:pt>
                <c:pt idx="49397">
                  <c:v>1.022</c:v>
                </c:pt>
                <c:pt idx="49398">
                  <c:v>1.0230000000000001</c:v>
                </c:pt>
                <c:pt idx="49399">
                  <c:v>1.022</c:v>
                </c:pt>
                <c:pt idx="49400">
                  <c:v>1.0210000000000001</c:v>
                </c:pt>
                <c:pt idx="49401">
                  <c:v>1.022</c:v>
                </c:pt>
                <c:pt idx="49402">
                  <c:v>1.022</c:v>
                </c:pt>
                <c:pt idx="49403">
                  <c:v>1.022</c:v>
                </c:pt>
                <c:pt idx="49404">
                  <c:v>1.022</c:v>
                </c:pt>
                <c:pt idx="49405">
                  <c:v>1.02</c:v>
                </c:pt>
                <c:pt idx="49406">
                  <c:v>1.02</c:v>
                </c:pt>
                <c:pt idx="49407">
                  <c:v>1.0210000000000001</c:v>
                </c:pt>
                <c:pt idx="49408">
                  <c:v>1.0210000000000001</c:v>
                </c:pt>
                <c:pt idx="49409">
                  <c:v>1.022</c:v>
                </c:pt>
                <c:pt idx="49410">
                  <c:v>1.022</c:v>
                </c:pt>
                <c:pt idx="49411">
                  <c:v>1.022</c:v>
                </c:pt>
                <c:pt idx="49412">
                  <c:v>1.022</c:v>
                </c:pt>
                <c:pt idx="49413">
                  <c:v>1.0230000000000001</c:v>
                </c:pt>
                <c:pt idx="49414">
                  <c:v>1.024</c:v>
                </c:pt>
                <c:pt idx="49415">
                  <c:v>1.024</c:v>
                </c:pt>
                <c:pt idx="49416">
                  <c:v>1.0230000000000001</c:v>
                </c:pt>
                <c:pt idx="49417">
                  <c:v>1.022</c:v>
                </c:pt>
                <c:pt idx="49418">
                  <c:v>1.0210000000000001</c:v>
                </c:pt>
                <c:pt idx="49419">
                  <c:v>1.0210000000000001</c:v>
                </c:pt>
                <c:pt idx="49420">
                  <c:v>1.024</c:v>
                </c:pt>
                <c:pt idx="49421">
                  <c:v>1.024</c:v>
                </c:pt>
                <c:pt idx="49422">
                  <c:v>1.0249999999999999</c:v>
                </c:pt>
                <c:pt idx="49423">
                  <c:v>1.0249999999999999</c:v>
                </c:pt>
                <c:pt idx="49424">
                  <c:v>1.024</c:v>
                </c:pt>
                <c:pt idx="49425">
                  <c:v>1.0230000000000001</c:v>
                </c:pt>
                <c:pt idx="49426">
                  <c:v>1.0230000000000001</c:v>
                </c:pt>
                <c:pt idx="49427">
                  <c:v>1.024</c:v>
                </c:pt>
                <c:pt idx="49428">
                  <c:v>1.024</c:v>
                </c:pt>
                <c:pt idx="49429">
                  <c:v>1.0230000000000001</c:v>
                </c:pt>
                <c:pt idx="49430">
                  <c:v>1.0230000000000001</c:v>
                </c:pt>
                <c:pt idx="49431">
                  <c:v>1.0230000000000001</c:v>
                </c:pt>
                <c:pt idx="49432">
                  <c:v>1.022</c:v>
                </c:pt>
                <c:pt idx="49433">
                  <c:v>1.022</c:v>
                </c:pt>
                <c:pt idx="49434">
                  <c:v>1.0210000000000001</c:v>
                </c:pt>
                <c:pt idx="49435">
                  <c:v>1.02</c:v>
                </c:pt>
                <c:pt idx="49436">
                  <c:v>1.0210000000000001</c:v>
                </c:pt>
                <c:pt idx="49437">
                  <c:v>1.0210000000000001</c:v>
                </c:pt>
                <c:pt idx="49438">
                  <c:v>1.0210000000000001</c:v>
                </c:pt>
                <c:pt idx="49439">
                  <c:v>1.0249999999999999</c:v>
                </c:pt>
                <c:pt idx="49440">
                  <c:v>1.0309999999999999</c:v>
                </c:pt>
                <c:pt idx="49441">
                  <c:v>1.032</c:v>
                </c:pt>
                <c:pt idx="49442">
                  <c:v>1.032</c:v>
                </c:pt>
                <c:pt idx="49443">
                  <c:v>1.032</c:v>
                </c:pt>
                <c:pt idx="49444">
                  <c:v>1.0309999999999999</c:v>
                </c:pt>
                <c:pt idx="49445">
                  <c:v>1.03</c:v>
                </c:pt>
                <c:pt idx="49446">
                  <c:v>1.0309999999999999</c:v>
                </c:pt>
                <c:pt idx="49447">
                  <c:v>1.032</c:v>
                </c:pt>
                <c:pt idx="49448">
                  <c:v>5.5030000000000001</c:v>
                </c:pt>
                <c:pt idx="49449">
                  <c:v>11.059000000000001</c:v>
                </c:pt>
                <c:pt idx="49450">
                  <c:v>10.958</c:v>
                </c:pt>
                <c:pt idx="49451">
                  <c:v>10.958</c:v>
                </c:pt>
                <c:pt idx="49452">
                  <c:v>10.918000000000001</c:v>
                </c:pt>
                <c:pt idx="49453">
                  <c:v>10.958</c:v>
                </c:pt>
                <c:pt idx="49454">
                  <c:v>10.984</c:v>
                </c:pt>
                <c:pt idx="49455">
                  <c:v>11.011000000000001</c:v>
                </c:pt>
                <c:pt idx="49456">
                  <c:v>11.011000000000001</c:v>
                </c:pt>
                <c:pt idx="49457">
                  <c:v>11.006</c:v>
                </c:pt>
                <c:pt idx="49458">
                  <c:v>10.977</c:v>
                </c:pt>
                <c:pt idx="49459">
                  <c:v>10.977</c:v>
                </c:pt>
                <c:pt idx="49460">
                  <c:v>10.957000000000001</c:v>
                </c:pt>
                <c:pt idx="49461">
                  <c:v>10.965</c:v>
                </c:pt>
                <c:pt idx="49462">
                  <c:v>10.97</c:v>
                </c:pt>
                <c:pt idx="49463">
                  <c:v>10.984999999999999</c:v>
                </c:pt>
                <c:pt idx="49464">
                  <c:v>11.007</c:v>
                </c:pt>
                <c:pt idx="49465">
                  <c:v>11.016</c:v>
                </c:pt>
                <c:pt idx="49466">
                  <c:v>11.081</c:v>
                </c:pt>
                <c:pt idx="49467">
                  <c:v>11.13</c:v>
                </c:pt>
                <c:pt idx="49468">
                  <c:v>11.13</c:v>
                </c:pt>
                <c:pt idx="49469">
                  <c:v>11.186</c:v>
                </c:pt>
                <c:pt idx="49470">
                  <c:v>11.237</c:v>
                </c:pt>
                <c:pt idx="49471">
                  <c:v>11.287000000000001</c:v>
                </c:pt>
                <c:pt idx="49472">
                  <c:v>11.341000000000001</c:v>
                </c:pt>
                <c:pt idx="49473">
                  <c:v>11.386000000000001</c:v>
                </c:pt>
                <c:pt idx="49474">
                  <c:v>11.481</c:v>
                </c:pt>
                <c:pt idx="49475">
                  <c:v>11.529</c:v>
                </c:pt>
                <c:pt idx="49476">
                  <c:v>11.529</c:v>
                </c:pt>
                <c:pt idx="49477">
                  <c:v>11.569000000000001</c:v>
                </c:pt>
                <c:pt idx="49478">
                  <c:v>11.606</c:v>
                </c:pt>
                <c:pt idx="49479">
                  <c:v>11.649000000000001</c:v>
                </c:pt>
                <c:pt idx="49480">
                  <c:v>11.697000000000001</c:v>
                </c:pt>
                <c:pt idx="49481">
                  <c:v>11.742000000000001</c:v>
                </c:pt>
                <c:pt idx="49482">
                  <c:v>11.78</c:v>
                </c:pt>
                <c:pt idx="49483">
                  <c:v>11.822000000000001</c:v>
                </c:pt>
                <c:pt idx="49484">
                  <c:v>11.863</c:v>
                </c:pt>
                <c:pt idx="49485">
                  <c:v>11.946</c:v>
                </c:pt>
                <c:pt idx="49486">
                  <c:v>11.987</c:v>
                </c:pt>
                <c:pt idx="49487">
                  <c:v>11.987</c:v>
                </c:pt>
                <c:pt idx="49488">
                  <c:v>12.021000000000001</c:v>
                </c:pt>
                <c:pt idx="49489">
                  <c:v>12.093999999999999</c:v>
                </c:pt>
                <c:pt idx="49490">
                  <c:v>12.123000000000001</c:v>
                </c:pt>
                <c:pt idx="49491">
                  <c:v>12.123000000000001</c:v>
                </c:pt>
                <c:pt idx="49492">
                  <c:v>12.167</c:v>
                </c:pt>
                <c:pt idx="49493">
                  <c:v>12.202</c:v>
                </c:pt>
                <c:pt idx="49494">
                  <c:v>12.258000000000001</c:v>
                </c:pt>
                <c:pt idx="49495">
                  <c:v>12.258000000000001</c:v>
                </c:pt>
                <c:pt idx="49496">
                  <c:v>12.295</c:v>
                </c:pt>
                <c:pt idx="49497">
                  <c:v>12.326000000000001</c:v>
                </c:pt>
                <c:pt idx="49498">
                  <c:v>12.354000000000001</c:v>
                </c:pt>
                <c:pt idx="49499">
                  <c:v>12.419</c:v>
                </c:pt>
                <c:pt idx="49500">
                  <c:v>12.450000000000001</c:v>
                </c:pt>
                <c:pt idx="49501">
                  <c:v>12.450000000000001</c:v>
                </c:pt>
                <c:pt idx="49502">
                  <c:v>12.475</c:v>
                </c:pt>
                <c:pt idx="49503">
                  <c:v>12.535</c:v>
                </c:pt>
                <c:pt idx="49504">
                  <c:v>12.535</c:v>
                </c:pt>
                <c:pt idx="49505">
                  <c:v>12.589</c:v>
                </c:pt>
                <c:pt idx="49506">
                  <c:v>12.589</c:v>
                </c:pt>
                <c:pt idx="49507">
                  <c:v>12.615</c:v>
                </c:pt>
                <c:pt idx="49508">
                  <c:v>12.66</c:v>
                </c:pt>
                <c:pt idx="49509">
                  <c:v>12.691000000000001</c:v>
                </c:pt>
                <c:pt idx="49510">
                  <c:v>12.71</c:v>
                </c:pt>
                <c:pt idx="49511">
                  <c:v>12.736000000000001</c:v>
                </c:pt>
                <c:pt idx="49512">
                  <c:v>12.759</c:v>
                </c:pt>
                <c:pt idx="49513">
                  <c:v>12.759</c:v>
                </c:pt>
                <c:pt idx="49514">
                  <c:v>12.803000000000001</c:v>
                </c:pt>
                <c:pt idx="49515">
                  <c:v>12.829000000000001</c:v>
                </c:pt>
                <c:pt idx="49516">
                  <c:v>12.856</c:v>
                </c:pt>
                <c:pt idx="49517">
                  <c:v>12.878</c:v>
                </c:pt>
                <c:pt idx="49518">
                  <c:v>12.902000000000001</c:v>
                </c:pt>
                <c:pt idx="49519">
                  <c:v>12.926</c:v>
                </c:pt>
                <c:pt idx="49520">
                  <c:v>12.926</c:v>
                </c:pt>
                <c:pt idx="49521">
                  <c:v>12.944000000000001</c:v>
                </c:pt>
                <c:pt idx="49522">
                  <c:v>12.984999999999999</c:v>
                </c:pt>
                <c:pt idx="49523">
                  <c:v>13.006</c:v>
                </c:pt>
                <c:pt idx="49524">
                  <c:v>13.031000000000001</c:v>
                </c:pt>
                <c:pt idx="49525">
                  <c:v>13.045</c:v>
                </c:pt>
                <c:pt idx="49526">
                  <c:v>13.067</c:v>
                </c:pt>
                <c:pt idx="49527">
                  <c:v>13.081</c:v>
                </c:pt>
                <c:pt idx="49528">
                  <c:v>13.081</c:v>
                </c:pt>
                <c:pt idx="49529">
                  <c:v>13.112</c:v>
                </c:pt>
                <c:pt idx="49530">
                  <c:v>13.122</c:v>
                </c:pt>
                <c:pt idx="49531">
                  <c:v>13.136000000000001</c:v>
                </c:pt>
                <c:pt idx="49532">
                  <c:v>13.136000000000001</c:v>
                </c:pt>
                <c:pt idx="49533">
                  <c:v>13.161</c:v>
                </c:pt>
                <c:pt idx="49534">
                  <c:v>13.176</c:v>
                </c:pt>
                <c:pt idx="49535">
                  <c:v>13.186999999999999</c:v>
                </c:pt>
                <c:pt idx="49536">
                  <c:v>13.186999999999999</c:v>
                </c:pt>
                <c:pt idx="49537">
                  <c:v>13.200000000000001</c:v>
                </c:pt>
                <c:pt idx="49538">
                  <c:v>13.215</c:v>
                </c:pt>
                <c:pt idx="49539">
                  <c:v>13.223000000000001</c:v>
                </c:pt>
                <c:pt idx="49540">
                  <c:v>13.223000000000001</c:v>
                </c:pt>
                <c:pt idx="49541">
                  <c:v>13.226000000000001</c:v>
                </c:pt>
                <c:pt idx="49542">
                  <c:v>13.247</c:v>
                </c:pt>
                <c:pt idx="49543">
                  <c:v>15.108000000000001</c:v>
                </c:pt>
                <c:pt idx="49544">
                  <c:v>14.713000000000001</c:v>
                </c:pt>
                <c:pt idx="49545">
                  <c:v>13.987</c:v>
                </c:pt>
                <c:pt idx="49546">
                  <c:v>13.838000000000001</c:v>
                </c:pt>
                <c:pt idx="49547">
                  <c:v>13.838000000000001</c:v>
                </c:pt>
                <c:pt idx="49548">
                  <c:v>13.789</c:v>
                </c:pt>
                <c:pt idx="49549">
                  <c:v>13.780000000000001</c:v>
                </c:pt>
                <c:pt idx="49550">
                  <c:v>13.757</c:v>
                </c:pt>
                <c:pt idx="49551">
                  <c:v>13.757</c:v>
                </c:pt>
                <c:pt idx="49552">
                  <c:v>13.758000000000001</c:v>
                </c:pt>
                <c:pt idx="49553">
                  <c:v>13.812000000000001</c:v>
                </c:pt>
                <c:pt idx="49554">
                  <c:v>13.858000000000001</c:v>
                </c:pt>
                <c:pt idx="49555">
                  <c:v>13.885</c:v>
                </c:pt>
                <c:pt idx="49556">
                  <c:v>13.93</c:v>
                </c:pt>
                <c:pt idx="49557">
                  <c:v>13.93</c:v>
                </c:pt>
                <c:pt idx="49558">
                  <c:v>13.999000000000001</c:v>
                </c:pt>
                <c:pt idx="49559">
                  <c:v>14.022</c:v>
                </c:pt>
                <c:pt idx="49560">
                  <c:v>14.022</c:v>
                </c:pt>
                <c:pt idx="49561">
                  <c:v>14.029</c:v>
                </c:pt>
                <c:pt idx="49562">
                  <c:v>14.023</c:v>
                </c:pt>
                <c:pt idx="49563">
                  <c:v>14.006</c:v>
                </c:pt>
                <c:pt idx="49564">
                  <c:v>13.984999999999999</c:v>
                </c:pt>
                <c:pt idx="49565">
                  <c:v>13.978</c:v>
                </c:pt>
                <c:pt idx="49566">
                  <c:v>13.978</c:v>
                </c:pt>
                <c:pt idx="49567">
                  <c:v>13.954000000000001</c:v>
                </c:pt>
                <c:pt idx="49568">
                  <c:v>13.943</c:v>
                </c:pt>
                <c:pt idx="49569">
                  <c:v>13.937000000000001</c:v>
                </c:pt>
                <c:pt idx="49570">
                  <c:v>13.923999999999999</c:v>
                </c:pt>
                <c:pt idx="49571">
                  <c:v>13.913</c:v>
                </c:pt>
                <c:pt idx="49572">
                  <c:v>13.903</c:v>
                </c:pt>
                <c:pt idx="49573">
                  <c:v>13.903</c:v>
                </c:pt>
                <c:pt idx="49574">
                  <c:v>13.897</c:v>
                </c:pt>
                <c:pt idx="49575">
                  <c:v>13.88</c:v>
                </c:pt>
                <c:pt idx="49576">
                  <c:v>13.863</c:v>
                </c:pt>
                <c:pt idx="49577">
                  <c:v>13.865</c:v>
                </c:pt>
                <c:pt idx="49578">
                  <c:v>13.865</c:v>
                </c:pt>
                <c:pt idx="49579">
                  <c:v>13.859</c:v>
                </c:pt>
                <c:pt idx="49580">
                  <c:v>13.857000000000001</c:v>
                </c:pt>
                <c:pt idx="49581">
                  <c:v>13.854000000000001</c:v>
                </c:pt>
                <c:pt idx="49582">
                  <c:v>13.854000000000001</c:v>
                </c:pt>
                <c:pt idx="49583">
                  <c:v>13.82</c:v>
                </c:pt>
                <c:pt idx="49584">
                  <c:v>13.797000000000001</c:v>
                </c:pt>
                <c:pt idx="49585">
                  <c:v>13.765000000000001</c:v>
                </c:pt>
                <c:pt idx="49586">
                  <c:v>13.744</c:v>
                </c:pt>
                <c:pt idx="49587">
                  <c:v>13.722</c:v>
                </c:pt>
                <c:pt idx="49588">
                  <c:v>13.685</c:v>
                </c:pt>
                <c:pt idx="49589">
                  <c:v>13.657999999999999</c:v>
                </c:pt>
                <c:pt idx="49590">
                  <c:v>13.636000000000001</c:v>
                </c:pt>
                <c:pt idx="49591">
                  <c:v>13.612</c:v>
                </c:pt>
                <c:pt idx="49592">
                  <c:v>13.571</c:v>
                </c:pt>
                <c:pt idx="49593">
                  <c:v>13.539</c:v>
                </c:pt>
                <c:pt idx="49594">
                  <c:v>13.499000000000001</c:v>
                </c:pt>
                <c:pt idx="49595">
                  <c:v>13.474</c:v>
                </c:pt>
                <c:pt idx="49596">
                  <c:v>13.437000000000001</c:v>
                </c:pt>
                <c:pt idx="49597">
                  <c:v>13.407</c:v>
                </c:pt>
                <c:pt idx="49598">
                  <c:v>13.384</c:v>
                </c:pt>
                <c:pt idx="49599">
                  <c:v>13.349</c:v>
                </c:pt>
                <c:pt idx="49600">
                  <c:v>13.326000000000001</c:v>
                </c:pt>
                <c:pt idx="49601">
                  <c:v>13.305</c:v>
                </c:pt>
                <c:pt idx="49602">
                  <c:v>13.279</c:v>
                </c:pt>
                <c:pt idx="49603">
                  <c:v>13.265000000000001</c:v>
                </c:pt>
                <c:pt idx="49604">
                  <c:v>13.245000000000001</c:v>
                </c:pt>
                <c:pt idx="49605">
                  <c:v>13.22</c:v>
                </c:pt>
                <c:pt idx="49606">
                  <c:v>13.197000000000001</c:v>
                </c:pt>
                <c:pt idx="49607">
                  <c:v>13.177</c:v>
                </c:pt>
                <c:pt idx="49608">
                  <c:v>13.151</c:v>
                </c:pt>
                <c:pt idx="49609">
                  <c:v>13.121</c:v>
                </c:pt>
                <c:pt idx="49610">
                  <c:v>13.079000000000001</c:v>
                </c:pt>
                <c:pt idx="49611">
                  <c:v>13.041</c:v>
                </c:pt>
                <c:pt idx="49612">
                  <c:v>13.024000000000001</c:v>
                </c:pt>
                <c:pt idx="49613">
                  <c:v>12.995000000000001</c:v>
                </c:pt>
                <c:pt idx="49614">
                  <c:v>12.974</c:v>
                </c:pt>
                <c:pt idx="49615">
                  <c:v>12.936</c:v>
                </c:pt>
                <c:pt idx="49616">
                  <c:v>12.904</c:v>
                </c:pt>
                <c:pt idx="49617">
                  <c:v>12.88</c:v>
                </c:pt>
                <c:pt idx="49618">
                  <c:v>12.857000000000001</c:v>
                </c:pt>
                <c:pt idx="49619">
                  <c:v>12.83</c:v>
                </c:pt>
                <c:pt idx="49620">
                  <c:v>12.806000000000001</c:v>
                </c:pt>
                <c:pt idx="49621">
                  <c:v>12.779</c:v>
                </c:pt>
                <c:pt idx="49622">
                  <c:v>12.753</c:v>
                </c:pt>
                <c:pt idx="49623">
                  <c:v>12.739000000000001</c:v>
                </c:pt>
                <c:pt idx="49624">
                  <c:v>12.722</c:v>
                </c:pt>
                <c:pt idx="49625">
                  <c:v>12.706</c:v>
                </c:pt>
                <c:pt idx="49626">
                  <c:v>12.695</c:v>
                </c:pt>
                <c:pt idx="49627">
                  <c:v>12.691000000000001</c:v>
                </c:pt>
                <c:pt idx="49628">
                  <c:v>12.679</c:v>
                </c:pt>
                <c:pt idx="49629">
                  <c:v>12.669</c:v>
                </c:pt>
                <c:pt idx="49630">
                  <c:v>12.652000000000001</c:v>
                </c:pt>
                <c:pt idx="49631">
                  <c:v>12.646000000000001</c:v>
                </c:pt>
                <c:pt idx="49632">
                  <c:v>12.633000000000001</c:v>
                </c:pt>
                <c:pt idx="49633">
                  <c:v>12.63</c:v>
                </c:pt>
                <c:pt idx="49634">
                  <c:v>12.61</c:v>
                </c:pt>
                <c:pt idx="49635">
                  <c:v>12.595000000000001</c:v>
                </c:pt>
                <c:pt idx="49636">
                  <c:v>12.576000000000001</c:v>
                </c:pt>
                <c:pt idx="49637">
                  <c:v>12.554</c:v>
                </c:pt>
                <c:pt idx="49638">
                  <c:v>12.535</c:v>
                </c:pt>
                <c:pt idx="49639">
                  <c:v>12.51</c:v>
                </c:pt>
                <c:pt idx="49640">
                  <c:v>12.484</c:v>
                </c:pt>
                <c:pt idx="49641">
                  <c:v>12.459</c:v>
                </c:pt>
                <c:pt idx="49642">
                  <c:v>12.438000000000001</c:v>
                </c:pt>
                <c:pt idx="49643">
                  <c:v>12.416</c:v>
                </c:pt>
                <c:pt idx="49644">
                  <c:v>12.39</c:v>
                </c:pt>
                <c:pt idx="49645">
                  <c:v>12.357000000000001</c:v>
                </c:pt>
                <c:pt idx="49646">
                  <c:v>12.331</c:v>
                </c:pt>
                <c:pt idx="49647">
                  <c:v>12.297000000000001</c:v>
                </c:pt>
                <c:pt idx="49648">
                  <c:v>12.263</c:v>
                </c:pt>
                <c:pt idx="49649">
                  <c:v>12.225</c:v>
                </c:pt>
                <c:pt idx="49650">
                  <c:v>12.15</c:v>
                </c:pt>
                <c:pt idx="49651">
                  <c:v>11.516</c:v>
                </c:pt>
                <c:pt idx="49652">
                  <c:v>11.486000000000001</c:v>
                </c:pt>
                <c:pt idx="49653">
                  <c:v>11.452</c:v>
                </c:pt>
                <c:pt idx="49654">
                  <c:v>11.436999999999999</c:v>
                </c:pt>
                <c:pt idx="49655">
                  <c:v>11.417</c:v>
                </c:pt>
                <c:pt idx="49656">
                  <c:v>11.411</c:v>
                </c:pt>
                <c:pt idx="49657">
                  <c:v>11.387</c:v>
                </c:pt>
                <c:pt idx="49658">
                  <c:v>11.391999999999999</c:v>
                </c:pt>
                <c:pt idx="49659">
                  <c:v>11.372</c:v>
                </c:pt>
                <c:pt idx="49660">
                  <c:v>11.364000000000001</c:v>
                </c:pt>
                <c:pt idx="49661">
                  <c:v>11.363</c:v>
                </c:pt>
                <c:pt idx="49662">
                  <c:v>11.359</c:v>
                </c:pt>
                <c:pt idx="49663">
                  <c:v>11.358000000000001</c:v>
                </c:pt>
                <c:pt idx="49664">
                  <c:v>11.362</c:v>
                </c:pt>
                <c:pt idx="49665">
                  <c:v>11.367000000000001</c:v>
                </c:pt>
                <c:pt idx="49666">
                  <c:v>11.365</c:v>
                </c:pt>
                <c:pt idx="49667">
                  <c:v>11.369</c:v>
                </c:pt>
                <c:pt idx="49668">
                  <c:v>11.373000000000001</c:v>
                </c:pt>
                <c:pt idx="49669">
                  <c:v>11.375999999999999</c:v>
                </c:pt>
                <c:pt idx="49670">
                  <c:v>11.375</c:v>
                </c:pt>
                <c:pt idx="49671">
                  <c:v>11.368</c:v>
                </c:pt>
                <c:pt idx="49672">
                  <c:v>11.356</c:v>
                </c:pt>
                <c:pt idx="49673">
                  <c:v>11.345000000000001</c:v>
                </c:pt>
                <c:pt idx="49674">
                  <c:v>11.314</c:v>
                </c:pt>
                <c:pt idx="49675">
                  <c:v>11.282999999999999</c:v>
                </c:pt>
                <c:pt idx="49676">
                  <c:v>11.265000000000001</c:v>
                </c:pt>
                <c:pt idx="49677">
                  <c:v>11.244</c:v>
                </c:pt>
                <c:pt idx="49678">
                  <c:v>11.22</c:v>
                </c:pt>
                <c:pt idx="49679">
                  <c:v>11.197000000000001</c:v>
                </c:pt>
                <c:pt idx="49680">
                  <c:v>11.182</c:v>
                </c:pt>
                <c:pt idx="49681">
                  <c:v>11.182</c:v>
                </c:pt>
                <c:pt idx="49682">
                  <c:v>11.18</c:v>
                </c:pt>
                <c:pt idx="49683">
                  <c:v>11.189</c:v>
                </c:pt>
                <c:pt idx="49684">
                  <c:v>11.200000000000001</c:v>
                </c:pt>
                <c:pt idx="49685">
                  <c:v>11.21</c:v>
                </c:pt>
                <c:pt idx="49686">
                  <c:v>11.21</c:v>
                </c:pt>
                <c:pt idx="49687">
                  <c:v>11.224</c:v>
                </c:pt>
                <c:pt idx="49688">
                  <c:v>11.263</c:v>
                </c:pt>
                <c:pt idx="49689">
                  <c:v>11.290000000000001</c:v>
                </c:pt>
                <c:pt idx="49690">
                  <c:v>11.31</c:v>
                </c:pt>
                <c:pt idx="49691">
                  <c:v>11.336</c:v>
                </c:pt>
                <c:pt idx="49692">
                  <c:v>11.370000000000001</c:v>
                </c:pt>
                <c:pt idx="49693">
                  <c:v>11.394</c:v>
                </c:pt>
                <c:pt idx="49694">
                  <c:v>11.428000000000001</c:v>
                </c:pt>
                <c:pt idx="49695">
                  <c:v>11.450000000000001</c:v>
                </c:pt>
                <c:pt idx="49696">
                  <c:v>11.486000000000001</c:v>
                </c:pt>
                <c:pt idx="49697">
                  <c:v>11.503</c:v>
                </c:pt>
                <c:pt idx="49698">
                  <c:v>11.528</c:v>
                </c:pt>
                <c:pt idx="49699">
                  <c:v>11.542</c:v>
                </c:pt>
                <c:pt idx="49700">
                  <c:v>11.569000000000001</c:v>
                </c:pt>
                <c:pt idx="49701">
                  <c:v>11.569000000000001</c:v>
                </c:pt>
                <c:pt idx="49702">
                  <c:v>11.59</c:v>
                </c:pt>
                <c:pt idx="49703">
                  <c:v>11.606</c:v>
                </c:pt>
                <c:pt idx="49704">
                  <c:v>11.639000000000001</c:v>
                </c:pt>
                <c:pt idx="49705">
                  <c:v>11.661</c:v>
                </c:pt>
                <c:pt idx="49706">
                  <c:v>11.676</c:v>
                </c:pt>
                <c:pt idx="49707">
                  <c:v>11.696</c:v>
                </c:pt>
                <c:pt idx="49708">
                  <c:v>11.714</c:v>
                </c:pt>
                <c:pt idx="49709">
                  <c:v>11.736000000000001</c:v>
                </c:pt>
                <c:pt idx="49710">
                  <c:v>11.75</c:v>
                </c:pt>
                <c:pt idx="49711">
                  <c:v>11.765000000000001</c:v>
                </c:pt>
                <c:pt idx="49712">
                  <c:v>11.778</c:v>
                </c:pt>
                <c:pt idx="49713">
                  <c:v>11.798</c:v>
                </c:pt>
                <c:pt idx="49714">
                  <c:v>11.815</c:v>
                </c:pt>
                <c:pt idx="49715">
                  <c:v>11.83</c:v>
                </c:pt>
                <c:pt idx="49716">
                  <c:v>11.843999999999999</c:v>
                </c:pt>
                <c:pt idx="49717">
                  <c:v>11.861000000000001</c:v>
                </c:pt>
                <c:pt idx="49718">
                  <c:v>11.877000000000001</c:v>
                </c:pt>
                <c:pt idx="49719">
                  <c:v>11.894</c:v>
                </c:pt>
                <c:pt idx="49720">
                  <c:v>11.91</c:v>
                </c:pt>
                <c:pt idx="49721">
                  <c:v>11.925000000000001</c:v>
                </c:pt>
                <c:pt idx="49722">
                  <c:v>11.941000000000001</c:v>
                </c:pt>
                <c:pt idx="49723">
                  <c:v>11.96</c:v>
                </c:pt>
                <c:pt idx="49724">
                  <c:v>11.971</c:v>
                </c:pt>
                <c:pt idx="49725">
                  <c:v>11.993</c:v>
                </c:pt>
                <c:pt idx="49726">
                  <c:v>12.016999999999999</c:v>
                </c:pt>
                <c:pt idx="49727">
                  <c:v>12.038</c:v>
                </c:pt>
                <c:pt idx="49728">
                  <c:v>12.069000000000001</c:v>
                </c:pt>
                <c:pt idx="49729">
                  <c:v>12.093999999999999</c:v>
                </c:pt>
                <c:pt idx="49730">
                  <c:v>12.114000000000001</c:v>
                </c:pt>
                <c:pt idx="49731">
                  <c:v>12.139000000000001</c:v>
                </c:pt>
                <c:pt idx="49732">
                  <c:v>12.165000000000001</c:v>
                </c:pt>
                <c:pt idx="49733">
                  <c:v>12.186999999999999</c:v>
                </c:pt>
                <c:pt idx="49734">
                  <c:v>12.211</c:v>
                </c:pt>
                <c:pt idx="49735">
                  <c:v>12.232000000000001</c:v>
                </c:pt>
                <c:pt idx="49736">
                  <c:v>12.255000000000001</c:v>
                </c:pt>
                <c:pt idx="49737">
                  <c:v>12.282999999999999</c:v>
                </c:pt>
                <c:pt idx="49738">
                  <c:v>12.302</c:v>
                </c:pt>
                <c:pt idx="49739">
                  <c:v>12.322000000000001</c:v>
                </c:pt>
                <c:pt idx="49740">
                  <c:v>12.35</c:v>
                </c:pt>
                <c:pt idx="49741">
                  <c:v>12.375</c:v>
                </c:pt>
                <c:pt idx="49742">
                  <c:v>12.397</c:v>
                </c:pt>
                <c:pt idx="49743">
                  <c:v>12.419</c:v>
                </c:pt>
                <c:pt idx="49744">
                  <c:v>12.441000000000001</c:v>
                </c:pt>
                <c:pt idx="49745">
                  <c:v>12.459</c:v>
                </c:pt>
                <c:pt idx="49746">
                  <c:v>12.484</c:v>
                </c:pt>
                <c:pt idx="49747">
                  <c:v>12.498000000000001</c:v>
                </c:pt>
                <c:pt idx="49748">
                  <c:v>12.523</c:v>
                </c:pt>
                <c:pt idx="49749">
                  <c:v>12.542</c:v>
                </c:pt>
                <c:pt idx="49750">
                  <c:v>12.559000000000001</c:v>
                </c:pt>
                <c:pt idx="49751">
                  <c:v>12.583</c:v>
                </c:pt>
                <c:pt idx="49752">
                  <c:v>12.598000000000001</c:v>
                </c:pt>
                <c:pt idx="49753">
                  <c:v>12.61</c:v>
                </c:pt>
                <c:pt idx="49754">
                  <c:v>12.63</c:v>
                </c:pt>
                <c:pt idx="49755">
                  <c:v>12.654</c:v>
                </c:pt>
                <c:pt idx="49756">
                  <c:v>12.664</c:v>
                </c:pt>
                <c:pt idx="49757">
                  <c:v>12.682</c:v>
                </c:pt>
                <c:pt idx="49758">
                  <c:v>12.701000000000001</c:v>
                </c:pt>
                <c:pt idx="49759">
                  <c:v>12.724</c:v>
                </c:pt>
                <c:pt idx="49760">
                  <c:v>12.744</c:v>
                </c:pt>
                <c:pt idx="49761">
                  <c:v>12.758000000000001</c:v>
                </c:pt>
                <c:pt idx="49762">
                  <c:v>12.785</c:v>
                </c:pt>
                <c:pt idx="49763">
                  <c:v>12.801</c:v>
                </c:pt>
                <c:pt idx="49764">
                  <c:v>12.815</c:v>
                </c:pt>
                <c:pt idx="49765">
                  <c:v>12.834</c:v>
                </c:pt>
                <c:pt idx="49766">
                  <c:v>12.857000000000001</c:v>
                </c:pt>
                <c:pt idx="49767">
                  <c:v>12.870000000000001</c:v>
                </c:pt>
                <c:pt idx="49768">
                  <c:v>12.885</c:v>
                </c:pt>
                <c:pt idx="49769">
                  <c:v>12.901</c:v>
                </c:pt>
                <c:pt idx="49770">
                  <c:v>12.916</c:v>
                </c:pt>
                <c:pt idx="49771">
                  <c:v>12.928000000000001</c:v>
                </c:pt>
                <c:pt idx="49772">
                  <c:v>12.947000000000001</c:v>
                </c:pt>
                <c:pt idx="49773">
                  <c:v>12.96</c:v>
                </c:pt>
                <c:pt idx="49774">
                  <c:v>12.979000000000001</c:v>
                </c:pt>
                <c:pt idx="49775">
                  <c:v>12.989000000000001</c:v>
                </c:pt>
                <c:pt idx="49776">
                  <c:v>13.003</c:v>
                </c:pt>
                <c:pt idx="49777">
                  <c:v>13.021000000000001</c:v>
                </c:pt>
                <c:pt idx="49778">
                  <c:v>13.032999999999999</c:v>
                </c:pt>
                <c:pt idx="49779">
                  <c:v>13.051</c:v>
                </c:pt>
                <c:pt idx="49780">
                  <c:v>13.061999999999999</c:v>
                </c:pt>
                <c:pt idx="49781">
                  <c:v>13.066000000000001</c:v>
                </c:pt>
                <c:pt idx="49782">
                  <c:v>13.069000000000001</c:v>
                </c:pt>
                <c:pt idx="49783">
                  <c:v>14.296000000000001</c:v>
                </c:pt>
                <c:pt idx="49784">
                  <c:v>14.841000000000001</c:v>
                </c:pt>
                <c:pt idx="49785">
                  <c:v>13.97</c:v>
                </c:pt>
                <c:pt idx="49786">
                  <c:v>13.68</c:v>
                </c:pt>
                <c:pt idx="49787">
                  <c:v>13.635</c:v>
                </c:pt>
                <c:pt idx="49788">
                  <c:v>13.598000000000001</c:v>
                </c:pt>
                <c:pt idx="49789">
                  <c:v>13.567</c:v>
                </c:pt>
                <c:pt idx="49790">
                  <c:v>13.544</c:v>
                </c:pt>
                <c:pt idx="49791">
                  <c:v>13.525</c:v>
                </c:pt>
                <c:pt idx="49792">
                  <c:v>13.506</c:v>
                </c:pt>
                <c:pt idx="49793">
                  <c:v>13.484</c:v>
                </c:pt>
                <c:pt idx="49794">
                  <c:v>13.468</c:v>
                </c:pt>
                <c:pt idx="49795">
                  <c:v>13.457000000000001</c:v>
                </c:pt>
                <c:pt idx="49796">
                  <c:v>13.450000000000001</c:v>
                </c:pt>
                <c:pt idx="49797">
                  <c:v>13.441000000000001</c:v>
                </c:pt>
                <c:pt idx="49798">
                  <c:v>13.446</c:v>
                </c:pt>
                <c:pt idx="49799">
                  <c:v>13.450000000000001</c:v>
                </c:pt>
                <c:pt idx="49800">
                  <c:v>13.461</c:v>
                </c:pt>
                <c:pt idx="49801">
                  <c:v>13.476000000000001</c:v>
                </c:pt>
                <c:pt idx="49802">
                  <c:v>13.513</c:v>
                </c:pt>
                <c:pt idx="49803">
                  <c:v>13.542</c:v>
                </c:pt>
                <c:pt idx="49804">
                  <c:v>13.566000000000001</c:v>
                </c:pt>
                <c:pt idx="49805">
                  <c:v>13.601000000000001</c:v>
                </c:pt>
                <c:pt idx="49806">
                  <c:v>13.643000000000001</c:v>
                </c:pt>
                <c:pt idx="49807">
                  <c:v>13.666</c:v>
                </c:pt>
                <c:pt idx="49808">
                  <c:v>13.688000000000001</c:v>
                </c:pt>
                <c:pt idx="49809">
                  <c:v>13.698</c:v>
                </c:pt>
                <c:pt idx="49810">
                  <c:v>13.700000000000001</c:v>
                </c:pt>
                <c:pt idx="49811">
                  <c:v>13.689</c:v>
                </c:pt>
                <c:pt idx="49812">
                  <c:v>13.678000000000001</c:v>
                </c:pt>
                <c:pt idx="49813">
                  <c:v>13.668000000000001</c:v>
                </c:pt>
                <c:pt idx="49814">
                  <c:v>13.65</c:v>
                </c:pt>
                <c:pt idx="49815">
                  <c:v>13.63</c:v>
                </c:pt>
                <c:pt idx="49816">
                  <c:v>13.616</c:v>
                </c:pt>
                <c:pt idx="49817">
                  <c:v>13.59</c:v>
                </c:pt>
                <c:pt idx="49818">
                  <c:v>13.574</c:v>
                </c:pt>
                <c:pt idx="49819">
                  <c:v>13.564</c:v>
                </c:pt>
                <c:pt idx="49820">
                  <c:v>13.547000000000001</c:v>
                </c:pt>
                <c:pt idx="49821">
                  <c:v>13.524000000000001</c:v>
                </c:pt>
                <c:pt idx="49822">
                  <c:v>13.491</c:v>
                </c:pt>
                <c:pt idx="49823">
                  <c:v>13.456</c:v>
                </c:pt>
                <c:pt idx="49824">
                  <c:v>13.425000000000001</c:v>
                </c:pt>
                <c:pt idx="49825">
                  <c:v>13.398</c:v>
                </c:pt>
                <c:pt idx="49826">
                  <c:v>13.364000000000001</c:v>
                </c:pt>
                <c:pt idx="49827">
                  <c:v>13.32</c:v>
                </c:pt>
                <c:pt idx="49828">
                  <c:v>13.271000000000001</c:v>
                </c:pt>
                <c:pt idx="49829">
                  <c:v>13.227</c:v>
                </c:pt>
                <c:pt idx="49830">
                  <c:v>13.168000000000001</c:v>
                </c:pt>
                <c:pt idx="49831">
                  <c:v>13.103</c:v>
                </c:pt>
                <c:pt idx="49832">
                  <c:v>13.032999999999999</c:v>
                </c:pt>
                <c:pt idx="49833">
                  <c:v>12.944000000000001</c:v>
                </c:pt>
                <c:pt idx="49834">
                  <c:v>12.852</c:v>
                </c:pt>
                <c:pt idx="49835">
                  <c:v>12.736000000000001</c:v>
                </c:pt>
                <c:pt idx="49836">
                  <c:v>12.579000000000001</c:v>
                </c:pt>
                <c:pt idx="49837">
                  <c:v>12.407999999999999</c:v>
                </c:pt>
                <c:pt idx="49838">
                  <c:v>12.241</c:v>
                </c:pt>
                <c:pt idx="49839">
                  <c:v>12.048</c:v>
                </c:pt>
                <c:pt idx="49840">
                  <c:v>11.854000000000001</c:v>
                </c:pt>
                <c:pt idx="49841">
                  <c:v>11.686</c:v>
                </c:pt>
                <c:pt idx="49842">
                  <c:v>11.518000000000001</c:v>
                </c:pt>
                <c:pt idx="49843">
                  <c:v>11.112</c:v>
                </c:pt>
                <c:pt idx="49844">
                  <c:v>10.51</c:v>
                </c:pt>
                <c:pt idx="49845">
                  <c:v>10.247</c:v>
                </c:pt>
                <c:pt idx="49846">
                  <c:v>9.93</c:v>
                </c:pt>
                <c:pt idx="49847">
                  <c:v>9.5370000000000008</c:v>
                </c:pt>
                <c:pt idx="49848">
                  <c:v>9.0739999999999998</c:v>
                </c:pt>
                <c:pt idx="49849">
                  <c:v>6.2969999999999997</c:v>
                </c:pt>
                <c:pt idx="49850">
                  <c:v>1.028</c:v>
                </c:pt>
                <c:pt idx="49851">
                  <c:v>1.024</c:v>
                </c:pt>
                <c:pt idx="49852">
                  <c:v>1.024</c:v>
                </c:pt>
                <c:pt idx="49853">
                  <c:v>1.024</c:v>
                </c:pt>
                <c:pt idx="49854">
                  <c:v>1.024</c:v>
                </c:pt>
                <c:pt idx="49855">
                  <c:v>1.0249999999999999</c:v>
                </c:pt>
                <c:pt idx="49856">
                  <c:v>1.0249999999999999</c:v>
                </c:pt>
                <c:pt idx="49857">
                  <c:v>1.026</c:v>
                </c:pt>
                <c:pt idx="49858">
                  <c:v>1.0249999999999999</c:v>
                </c:pt>
                <c:pt idx="49859">
                  <c:v>1.024</c:v>
                </c:pt>
                <c:pt idx="49860">
                  <c:v>1.0249999999999999</c:v>
                </c:pt>
                <c:pt idx="49861">
                  <c:v>1.024</c:v>
                </c:pt>
                <c:pt idx="49862">
                  <c:v>1.0249999999999999</c:v>
                </c:pt>
                <c:pt idx="49863">
                  <c:v>1.0249999999999999</c:v>
                </c:pt>
                <c:pt idx="49864">
                  <c:v>1.026</c:v>
                </c:pt>
                <c:pt idx="49865">
                  <c:v>1.0249999999999999</c:v>
                </c:pt>
                <c:pt idx="49866">
                  <c:v>1.0249999999999999</c:v>
                </c:pt>
                <c:pt idx="49867">
                  <c:v>1.026</c:v>
                </c:pt>
                <c:pt idx="49868">
                  <c:v>1.026</c:v>
                </c:pt>
                <c:pt idx="49869">
                  <c:v>1.0249999999999999</c:v>
                </c:pt>
                <c:pt idx="49870">
                  <c:v>1.0249999999999999</c:v>
                </c:pt>
                <c:pt idx="49871">
                  <c:v>1.024</c:v>
                </c:pt>
                <c:pt idx="49872">
                  <c:v>1.0249999999999999</c:v>
                </c:pt>
                <c:pt idx="49873">
                  <c:v>1.0249999999999999</c:v>
                </c:pt>
                <c:pt idx="49874">
                  <c:v>1.0269999999999999</c:v>
                </c:pt>
                <c:pt idx="49875">
                  <c:v>1.0269999999999999</c:v>
                </c:pt>
                <c:pt idx="49876">
                  <c:v>1.0269999999999999</c:v>
                </c:pt>
                <c:pt idx="49877">
                  <c:v>1.0269999999999999</c:v>
                </c:pt>
                <c:pt idx="49878">
                  <c:v>1.0269999999999999</c:v>
                </c:pt>
                <c:pt idx="49879">
                  <c:v>1.0269999999999999</c:v>
                </c:pt>
                <c:pt idx="49880">
                  <c:v>1.0269999999999999</c:v>
                </c:pt>
                <c:pt idx="49881">
                  <c:v>1.028</c:v>
                </c:pt>
                <c:pt idx="49882">
                  <c:v>1.028</c:v>
                </c:pt>
                <c:pt idx="49883">
                  <c:v>1.026</c:v>
                </c:pt>
                <c:pt idx="49884">
                  <c:v>1.0249999999999999</c:v>
                </c:pt>
                <c:pt idx="49885">
                  <c:v>1.024</c:v>
                </c:pt>
                <c:pt idx="49886">
                  <c:v>1.0230000000000001</c:v>
                </c:pt>
                <c:pt idx="49887">
                  <c:v>1.022</c:v>
                </c:pt>
                <c:pt idx="49888">
                  <c:v>1.022</c:v>
                </c:pt>
                <c:pt idx="49889">
                  <c:v>1.022</c:v>
                </c:pt>
                <c:pt idx="49890">
                  <c:v>1.022</c:v>
                </c:pt>
                <c:pt idx="49891">
                  <c:v>1.022</c:v>
                </c:pt>
                <c:pt idx="49892">
                  <c:v>1.022</c:v>
                </c:pt>
                <c:pt idx="49893">
                  <c:v>1.022</c:v>
                </c:pt>
                <c:pt idx="49894">
                  <c:v>1.0230000000000001</c:v>
                </c:pt>
                <c:pt idx="49895">
                  <c:v>1.0230000000000001</c:v>
                </c:pt>
                <c:pt idx="49896">
                  <c:v>1.0230000000000001</c:v>
                </c:pt>
                <c:pt idx="49897">
                  <c:v>1.024</c:v>
                </c:pt>
                <c:pt idx="49898">
                  <c:v>1.024</c:v>
                </c:pt>
                <c:pt idx="49899">
                  <c:v>1.0249999999999999</c:v>
                </c:pt>
                <c:pt idx="49900">
                  <c:v>1.026</c:v>
                </c:pt>
                <c:pt idx="49901">
                  <c:v>1.026</c:v>
                </c:pt>
                <c:pt idx="49902">
                  <c:v>1.026</c:v>
                </c:pt>
                <c:pt idx="49903">
                  <c:v>1.0249999999999999</c:v>
                </c:pt>
                <c:pt idx="49904">
                  <c:v>1.0230000000000001</c:v>
                </c:pt>
                <c:pt idx="49905">
                  <c:v>1.022</c:v>
                </c:pt>
                <c:pt idx="49906">
                  <c:v>1.022</c:v>
                </c:pt>
                <c:pt idx="49907">
                  <c:v>1.0230000000000001</c:v>
                </c:pt>
                <c:pt idx="49908">
                  <c:v>1.0230000000000001</c:v>
                </c:pt>
                <c:pt idx="49909">
                  <c:v>1.0230000000000001</c:v>
                </c:pt>
                <c:pt idx="49910">
                  <c:v>1.0230000000000001</c:v>
                </c:pt>
                <c:pt idx="49911">
                  <c:v>1.024</c:v>
                </c:pt>
                <c:pt idx="49912">
                  <c:v>1.024</c:v>
                </c:pt>
                <c:pt idx="49913">
                  <c:v>1.024</c:v>
                </c:pt>
                <c:pt idx="49914">
                  <c:v>1.026</c:v>
                </c:pt>
                <c:pt idx="49915">
                  <c:v>1.026</c:v>
                </c:pt>
                <c:pt idx="49916">
                  <c:v>1.026</c:v>
                </c:pt>
                <c:pt idx="49917">
                  <c:v>1.0249999999999999</c:v>
                </c:pt>
                <c:pt idx="49918">
                  <c:v>1.024</c:v>
                </c:pt>
                <c:pt idx="49919">
                  <c:v>1.0249999999999999</c:v>
                </c:pt>
                <c:pt idx="49920">
                  <c:v>1.0249999999999999</c:v>
                </c:pt>
                <c:pt idx="49921">
                  <c:v>1.024</c:v>
                </c:pt>
                <c:pt idx="49922">
                  <c:v>1.0249999999999999</c:v>
                </c:pt>
                <c:pt idx="49923">
                  <c:v>1.0230000000000001</c:v>
                </c:pt>
                <c:pt idx="49924">
                  <c:v>1.022</c:v>
                </c:pt>
                <c:pt idx="49925">
                  <c:v>1.0230000000000001</c:v>
                </c:pt>
                <c:pt idx="49926">
                  <c:v>1.024</c:v>
                </c:pt>
                <c:pt idx="49927">
                  <c:v>1.024</c:v>
                </c:pt>
                <c:pt idx="49928">
                  <c:v>1.0230000000000001</c:v>
                </c:pt>
                <c:pt idx="49929">
                  <c:v>1.0230000000000001</c:v>
                </c:pt>
                <c:pt idx="49930">
                  <c:v>1.0230000000000001</c:v>
                </c:pt>
                <c:pt idx="49931">
                  <c:v>1.0230000000000001</c:v>
                </c:pt>
                <c:pt idx="49932">
                  <c:v>1.024</c:v>
                </c:pt>
                <c:pt idx="49933">
                  <c:v>1.0249999999999999</c:v>
                </c:pt>
                <c:pt idx="49934">
                  <c:v>1.024</c:v>
                </c:pt>
                <c:pt idx="49935">
                  <c:v>1.0230000000000001</c:v>
                </c:pt>
                <c:pt idx="49936">
                  <c:v>1.022</c:v>
                </c:pt>
                <c:pt idx="49937">
                  <c:v>1.0230000000000001</c:v>
                </c:pt>
                <c:pt idx="49938">
                  <c:v>1.024</c:v>
                </c:pt>
                <c:pt idx="49939">
                  <c:v>1.0249999999999999</c:v>
                </c:pt>
                <c:pt idx="49940">
                  <c:v>1.0269999999999999</c:v>
                </c:pt>
                <c:pt idx="49941">
                  <c:v>1.0269999999999999</c:v>
                </c:pt>
                <c:pt idx="49942">
                  <c:v>1.0269999999999999</c:v>
                </c:pt>
                <c:pt idx="49943">
                  <c:v>1.0249999999999999</c:v>
                </c:pt>
                <c:pt idx="49944">
                  <c:v>1.0230000000000001</c:v>
                </c:pt>
                <c:pt idx="49945">
                  <c:v>1.0210000000000001</c:v>
                </c:pt>
                <c:pt idx="49946">
                  <c:v>1.0210000000000001</c:v>
                </c:pt>
                <c:pt idx="49947">
                  <c:v>1.0230000000000001</c:v>
                </c:pt>
                <c:pt idx="49948">
                  <c:v>1.022</c:v>
                </c:pt>
                <c:pt idx="49949">
                  <c:v>1.022</c:v>
                </c:pt>
                <c:pt idx="49950">
                  <c:v>1.022</c:v>
                </c:pt>
                <c:pt idx="49951">
                  <c:v>1.022</c:v>
                </c:pt>
                <c:pt idx="49952">
                  <c:v>1.022</c:v>
                </c:pt>
                <c:pt idx="49953">
                  <c:v>1.0210000000000001</c:v>
                </c:pt>
                <c:pt idx="49954">
                  <c:v>1.02</c:v>
                </c:pt>
                <c:pt idx="49955">
                  <c:v>1.0210000000000001</c:v>
                </c:pt>
                <c:pt idx="49956">
                  <c:v>1.0210000000000001</c:v>
                </c:pt>
                <c:pt idx="49957">
                  <c:v>1.0230000000000001</c:v>
                </c:pt>
                <c:pt idx="49958">
                  <c:v>1.0249999999999999</c:v>
                </c:pt>
                <c:pt idx="49959">
                  <c:v>1.0249999999999999</c:v>
                </c:pt>
                <c:pt idx="49960">
                  <c:v>1.0249999999999999</c:v>
                </c:pt>
                <c:pt idx="49961">
                  <c:v>1.024</c:v>
                </c:pt>
                <c:pt idx="49962">
                  <c:v>1.0230000000000001</c:v>
                </c:pt>
                <c:pt idx="49963">
                  <c:v>1.0230000000000001</c:v>
                </c:pt>
                <c:pt idx="49964">
                  <c:v>1.022</c:v>
                </c:pt>
                <c:pt idx="49965">
                  <c:v>1.022</c:v>
                </c:pt>
                <c:pt idx="49966">
                  <c:v>1.022</c:v>
                </c:pt>
                <c:pt idx="49967">
                  <c:v>1.024</c:v>
                </c:pt>
                <c:pt idx="49968">
                  <c:v>1.024</c:v>
                </c:pt>
                <c:pt idx="49969">
                  <c:v>1.024</c:v>
                </c:pt>
                <c:pt idx="49970">
                  <c:v>1.024</c:v>
                </c:pt>
                <c:pt idx="49971">
                  <c:v>1.0230000000000001</c:v>
                </c:pt>
                <c:pt idx="49972">
                  <c:v>1.024</c:v>
                </c:pt>
                <c:pt idx="49973">
                  <c:v>1.024</c:v>
                </c:pt>
                <c:pt idx="49974">
                  <c:v>1.0249999999999999</c:v>
                </c:pt>
                <c:pt idx="49975">
                  <c:v>1.0249999999999999</c:v>
                </c:pt>
                <c:pt idx="49976">
                  <c:v>1.0249999999999999</c:v>
                </c:pt>
                <c:pt idx="49977">
                  <c:v>1.0249999999999999</c:v>
                </c:pt>
                <c:pt idx="49978">
                  <c:v>1.024</c:v>
                </c:pt>
                <c:pt idx="49979">
                  <c:v>1.024</c:v>
                </c:pt>
                <c:pt idx="49980">
                  <c:v>1.0230000000000001</c:v>
                </c:pt>
                <c:pt idx="49981">
                  <c:v>1.024</c:v>
                </c:pt>
                <c:pt idx="49982">
                  <c:v>1.0230000000000001</c:v>
                </c:pt>
                <c:pt idx="49983">
                  <c:v>1.024</c:v>
                </c:pt>
                <c:pt idx="49984">
                  <c:v>1.0230000000000001</c:v>
                </c:pt>
                <c:pt idx="49985">
                  <c:v>1.024</c:v>
                </c:pt>
                <c:pt idx="49986">
                  <c:v>1.024</c:v>
                </c:pt>
                <c:pt idx="49987">
                  <c:v>1.024</c:v>
                </c:pt>
                <c:pt idx="49988">
                  <c:v>1.0230000000000001</c:v>
                </c:pt>
                <c:pt idx="49989">
                  <c:v>1.0230000000000001</c:v>
                </c:pt>
                <c:pt idx="49990">
                  <c:v>1.024</c:v>
                </c:pt>
                <c:pt idx="49991">
                  <c:v>1.024</c:v>
                </c:pt>
                <c:pt idx="49992">
                  <c:v>1.024</c:v>
                </c:pt>
                <c:pt idx="49993">
                  <c:v>1.0230000000000001</c:v>
                </c:pt>
                <c:pt idx="49994">
                  <c:v>1.0210000000000001</c:v>
                </c:pt>
                <c:pt idx="49995">
                  <c:v>1.0210000000000001</c:v>
                </c:pt>
                <c:pt idx="49996">
                  <c:v>1.0230000000000001</c:v>
                </c:pt>
                <c:pt idx="49997">
                  <c:v>1.0230000000000001</c:v>
                </c:pt>
                <c:pt idx="49998">
                  <c:v>1.0230000000000001</c:v>
                </c:pt>
                <c:pt idx="49999">
                  <c:v>1.024</c:v>
                </c:pt>
                <c:pt idx="50000">
                  <c:v>1.0230000000000001</c:v>
                </c:pt>
                <c:pt idx="50001">
                  <c:v>1.0210000000000001</c:v>
                </c:pt>
                <c:pt idx="50002">
                  <c:v>1.02</c:v>
                </c:pt>
                <c:pt idx="50003">
                  <c:v>1.0210000000000001</c:v>
                </c:pt>
                <c:pt idx="50004">
                  <c:v>1.0210000000000001</c:v>
                </c:pt>
                <c:pt idx="50005">
                  <c:v>1.0210000000000001</c:v>
                </c:pt>
                <c:pt idx="50006">
                  <c:v>1.0210000000000001</c:v>
                </c:pt>
                <c:pt idx="50007">
                  <c:v>1.0210000000000001</c:v>
                </c:pt>
                <c:pt idx="50008">
                  <c:v>1.0210000000000001</c:v>
                </c:pt>
                <c:pt idx="50009">
                  <c:v>1.022</c:v>
                </c:pt>
                <c:pt idx="50010">
                  <c:v>1.0230000000000001</c:v>
                </c:pt>
                <c:pt idx="50011">
                  <c:v>1.0210000000000001</c:v>
                </c:pt>
                <c:pt idx="50012">
                  <c:v>1.0210000000000001</c:v>
                </c:pt>
                <c:pt idx="50013">
                  <c:v>1.0230000000000001</c:v>
                </c:pt>
                <c:pt idx="50014">
                  <c:v>1.0230000000000001</c:v>
                </c:pt>
                <c:pt idx="50015">
                  <c:v>1.024</c:v>
                </c:pt>
                <c:pt idx="50016">
                  <c:v>1.0230000000000001</c:v>
                </c:pt>
                <c:pt idx="50017">
                  <c:v>1.022</c:v>
                </c:pt>
                <c:pt idx="50018">
                  <c:v>1.022</c:v>
                </c:pt>
                <c:pt idx="50019">
                  <c:v>1.022</c:v>
                </c:pt>
                <c:pt idx="50020">
                  <c:v>1.022</c:v>
                </c:pt>
                <c:pt idx="50021">
                  <c:v>1.022</c:v>
                </c:pt>
                <c:pt idx="50022">
                  <c:v>1.024</c:v>
                </c:pt>
                <c:pt idx="50023">
                  <c:v>1.0230000000000001</c:v>
                </c:pt>
                <c:pt idx="50024">
                  <c:v>1.022</c:v>
                </c:pt>
                <c:pt idx="50025">
                  <c:v>1.0230000000000001</c:v>
                </c:pt>
                <c:pt idx="50026">
                  <c:v>1.022</c:v>
                </c:pt>
                <c:pt idx="50027">
                  <c:v>1.0210000000000001</c:v>
                </c:pt>
                <c:pt idx="50028">
                  <c:v>1.02</c:v>
                </c:pt>
                <c:pt idx="50029">
                  <c:v>1.0190000000000001</c:v>
                </c:pt>
                <c:pt idx="50030">
                  <c:v>1.018</c:v>
                </c:pt>
                <c:pt idx="50031">
                  <c:v>1.0190000000000001</c:v>
                </c:pt>
                <c:pt idx="50032">
                  <c:v>1.0190000000000001</c:v>
                </c:pt>
                <c:pt idx="50033">
                  <c:v>1.02</c:v>
                </c:pt>
                <c:pt idx="50034">
                  <c:v>1.02</c:v>
                </c:pt>
                <c:pt idx="50035">
                  <c:v>1.02</c:v>
                </c:pt>
                <c:pt idx="50036">
                  <c:v>1.0210000000000001</c:v>
                </c:pt>
                <c:pt idx="50037">
                  <c:v>1.022</c:v>
                </c:pt>
                <c:pt idx="50038">
                  <c:v>1.022</c:v>
                </c:pt>
                <c:pt idx="50039">
                  <c:v>1.022</c:v>
                </c:pt>
                <c:pt idx="50040">
                  <c:v>1.0230000000000001</c:v>
                </c:pt>
                <c:pt idx="50041">
                  <c:v>1.022</c:v>
                </c:pt>
                <c:pt idx="50042">
                  <c:v>1.0230000000000001</c:v>
                </c:pt>
                <c:pt idx="50043">
                  <c:v>1.022</c:v>
                </c:pt>
                <c:pt idx="50044">
                  <c:v>1.022</c:v>
                </c:pt>
                <c:pt idx="50045">
                  <c:v>1.022</c:v>
                </c:pt>
                <c:pt idx="50046">
                  <c:v>1.022</c:v>
                </c:pt>
                <c:pt idx="50047">
                  <c:v>1.022</c:v>
                </c:pt>
                <c:pt idx="50048">
                  <c:v>1.0230000000000001</c:v>
                </c:pt>
                <c:pt idx="50049">
                  <c:v>1.024</c:v>
                </c:pt>
                <c:pt idx="50050">
                  <c:v>1.0230000000000001</c:v>
                </c:pt>
                <c:pt idx="50051">
                  <c:v>1.022</c:v>
                </c:pt>
                <c:pt idx="50052">
                  <c:v>1.0210000000000001</c:v>
                </c:pt>
                <c:pt idx="50053">
                  <c:v>1.0230000000000001</c:v>
                </c:pt>
                <c:pt idx="50054">
                  <c:v>1.0230000000000001</c:v>
                </c:pt>
                <c:pt idx="50055">
                  <c:v>1.022</c:v>
                </c:pt>
                <c:pt idx="50056">
                  <c:v>1.022</c:v>
                </c:pt>
                <c:pt idx="50057">
                  <c:v>1.022</c:v>
                </c:pt>
                <c:pt idx="50058">
                  <c:v>1.0230000000000001</c:v>
                </c:pt>
                <c:pt idx="50059">
                  <c:v>1.022</c:v>
                </c:pt>
                <c:pt idx="50060">
                  <c:v>1.0230000000000001</c:v>
                </c:pt>
                <c:pt idx="50061">
                  <c:v>1.0230000000000001</c:v>
                </c:pt>
                <c:pt idx="50062">
                  <c:v>1.0230000000000001</c:v>
                </c:pt>
                <c:pt idx="50063">
                  <c:v>1.0230000000000001</c:v>
                </c:pt>
                <c:pt idx="50064">
                  <c:v>1.0230000000000001</c:v>
                </c:pt>
                <c:pt idx="50065">
                  <c:v>1.02</c:v>
                </c:pt>
                <c:pt idx="50066">
                  <c:v>1.02</c:v>
                </c:pt>
                <c:pt idx="50067">
                  <c:v>1.0210000000000001</c:v>
                </c:pt>
                <c:pt idx="50068">
                  <c:v>1.02</c:v>
                </c:pt>
                <c:pt idx="50069">
                  <c:v>1.0190000000000001</c:v>
                </c:pt>
                <c:pt idx="50070">
                  <c:v>1.02</c:v>
                </c:pt>
                <c:pt idx="50071">
                  <c:v>1.0210000000000001</c:v>
                </c:pt>
                <c:pt idx="50072">
                  <c:v>1.02</c:v>
                </c:pt>
                <c:pt idx="50073">
                  <c:v>1.02</c:v>
                </c:pt>
                <c:pt idx="50074">
                  <c:v>1.02</c:v>
                </c:pt>
                <c:pt idx="50075">
                  <c:v>1.022</c:v>
                </c:pt>
                <c:pt idx="50076">
                  <c:v>1.0249999999999999</c:v>
                </c:pt>
                <c:pt idx="50077">
                  <c:v>1.0249999999999999</c:v>
                </c:pt>
                <c:pt idx="50078">
                  <c:v>1.0249999999999999</c:v>
                </c:pt>
                <c:pt idx="50079">
                  <c:v>1.0249999999999999</c:v>
                </c:pt>
                <c:pt idx="50080">
                  <c:v>1.024</c:v>
                </c:pt>
                <c:pt idx="50081">
                  <c:v>1.0249999999999999</c:v>
                </c:pt>
                <c:pt idx="50082">
                  <c:v>1.0230000000000001</c:v>
                </c:pt>
                <c:pt idx="50083">
                  <c:v>1.0230000000000001</c:v>
                </c:pt>
                <c:pt idx="50084">
                  <c:v>1.0230000000000001</c:v>
                </c:pt>
                <c:pt idx="50085">
                  <c:v>1.024</c:v>
                </c:pt>
                <c:pt idx="50086">
                  <c:v>1.0249999999999999</c:v>
                </c:pt>
                <c:pt idx="50087">
                  <c:v>1.026</c:v>
                </c:pt>
                <c:pt idx="50088">
                  <c:v>1.0249999999999999</c:v>
                </c:pt>
                <c:pt idx="50089">
                  <c:v>1.024</c:v>
                </c:pt>
                <c:pt idx="50090">
                  <c:v>1.0230000000000001</c:v>
                </c:pt>
                <c:pt idx="50091">
                  <c:v>1.022</c:v>
                </c:pt>
                <c:pt idx="50092">
                  <c:v>1.0210000000000001</c:v>
                </c:pt>
                <c:pt idx="50093">
                  <c:v>1.0230000000000001</c:v>
                </c:pt>
                <c:pt idx="50094">
                  <c:v>1.022</c:v>
                </c:pt>
                <c:pt idx="50095">
                  <c:v>1.022</c:v>
                </c:pt>
                <c:pt idx="50096">
                  <c:v>1.022</c:v>
                </c:pt>
                <c:pt idx="50097">
                  <c:v>1.0230000000000001</c:v>
                </c:pt>
                <c:pt idx="50098">
                  <c:v>1.022</c:v>
                </c:pt>
                <c:pt idx="50099">
                  <c:v>1.0210000000000001</c:v>
                </c:pt>
                <c:pt idx="50100">
                  <c:v>1.0190000000000001</c:v>
                </c:pt>
                <c:pt idx="50101">
                  <c:v>1.02</c:v>
                </c:pt>
                <c:pt idx="50102">
                  <c:v>1.022</c:v>
                </c:pt>
                <c:pt idx="50103">
                  <c:v>1.0230000000000001</c:v>
                </c:pt>
                <c:pt idx="50104">
                  <c:v>1.0230000000000001</c:v>
                </c:pt>
                <c:pt idx="50105">
                  <c:v>1.024</c:v>
                </c:pt>
                <c:pt idx="50106">
                  <c:v>1.0230000000000001</c:v>
                </c:pt>
                <c:pt idx="50107">
                  <c:v>1.024</c:v>
                </c:pt>
                <c:pt idx="50108">
                  <c:v>1.0230000000000001</c:v>
                </c:pt>
                <c:pt idx="50109">
                  <c:v>1.024</c:v>
                </c:pt>
                <c:pt idx="50110">
                  <c:v>1.0249999999999999</c:v>
                </c:pt>
                <c:pt idx="50111">
                  <c:v>1.0249999999999999</c:v>
                </c:pt>
                <c:pt idx="50112">
                  <c:v>1.0249999999999999</c:v>
                </c:pt>
                <c:pt idx="50113">
                  <c:v>1.0269999999999999</c:v>
                </c:pt>
                <c:pt idx="50114">
                  <c:v>1.026</c:v>
                </c:pt>
                <c:pt idx="50115">
                  <c:v>1.026</c:v>
                </c:pt>
                <c:pt idx="50116">
                  <c:v>1.026</c:v>
                </c:pt>
                <c:pt idx="50117">
                  <c:v>1.026</c:v>
                </c:pt>
                <c:pt idx="50118">
                  <c:v>1.0249999999999999</c:v>
                </c:pt>
                <c:pt idx="50119">
                  <c:v>1.0249999999999999</c:v>
                </c:pt>
                <c:pt idx="50120">
                  <c:v>1.024</c:v>
                </c:pt>
                <c:pt idx="50121">
                  <c:v>1.0230000000000001</c:v>
                </c:pt>
                <c:pt idx="50122">
                  <c:v>1.024</c:v>
                </c:pt>
                <c:pt idx="50123">
                  <c:v>1.024</c:v>
                </c:pt>
                <c:pt idx="50124">
                  <c:v>1.0230000000000001</c:v>
                </c:pt>
                <c:pt idx="50125">
                  <c:v>1.022</c:v>
                </c:pt>
                <c:pt idx="50126">
                  <c:v>1.022</c:v>
                </c:pt>
                <c:pt idx="50127">
                  <c:v>1.0210000000000001</c:v>
                </c:pt>
                <c:pt idx="50128">
                  <c:v>1.0210000000000001</c:v>
                </c:pt>
                <c:pt idx="50129">
                  <c:v>1.0210000000000001</c:v>
                </c:pt>
                <c:pt idx="50130">
                  <c:v>1.02</c:v>
                </c:pt>
                <c:pt idx="50131">
                  <c:v>1.0190000000000001</c:v>
                </c:pt>
                <c:pt idx="50132">
                  <c:v>1.0210000000000001</c:v>
                </c:pt>
                <c:pt idx="50133">
                  <c:v>1.022</c:v>
                </c:pt>
                <c:pt idx="50134">
                  <c:v>1.022</c:v>
                </c:pt>
                <c:pt idx="50135">
                  <c:v>1.0230000000000001</c:v>
                </c:pt>
                <c:pt idx="50136">
                  <c:v>1.024</c:v>
                </c:pt>
                <c:pt idx="50137">
                  <c:v>1.0249999999999999</c:v>
                </c:pt>
                <c:pt idx="50138">
                  <c:v>1.0249999999999999</c:v>
                </c:pt>
                <c:pt idx="50139">
                  <c:v>1.024</c:v>
                </c:pt>
                <c:pt idx="50140">
                  <c:v>1.024</c:v>
                </c:pt>
                <c:pt idx="50141">
                  <c:v>1.024</c:v>
                </c:pt>
                <c:pt idx="50142">
                  <c:v>1.0249999999999999</c:v>
                </c:pt>
                <c:pt idx="50143">
                  <c:v>1.024</c:v>
                </c:pt>
                <c:pt idx="50144">
                  <c:v>1.0230000000000001</c:v>
                </c:pt>
                <c:pt idx="50145">
                  <c:v>1.022</c:v>
                </c:pt>
                <c:pt idx="50146">
                  <c:v>1.02</c:v>
                </c:pt>
                <c:pt idx="50147">
                  <c:v>1.0210000000000001</c:v>
                </c:pt>
                <c:pt idx="50148">
                  <c:v>1.022</c:v>
                </c:pt>
                <c:pt idx="50149">
                  <c:v>1.022</c:v>
                </c:pt>
                <c:pt idx="50150">
                  <c:v>1.0210000000000001</c:v>
                </c:pt>
                <c:pt idx="50151">
                  <c:v>1.022</c:v>
                </c:pt>
                <c:pt idx="50152">
                  <c:v>1.022</c:v>
                </c:pt>
                <c:pt idx="50153">
                  <c:v>1.022</c:v>
                </c:pt>
                <c:pt idx="50154">
                  <c:v>1.022</c:v>
                </c:pt>
                <c:pt idx="50155">
                  <c:v>1.0230000000000001</c:v>
                </c:pt>
                <c:pt idx="50156">
                  <c:v>1.022</c:v>
                </c:pt>
                <c:pt idx="50157">
                  <c:v>1.0210000000000001</c:v>
                </c:pt>
                <c:pt idx="50158">
                  <c:v>1.0210000000000001</c:v>
                </c:pt>
                <c:pt idx="50159">
                  <c:v>1.0210000000000001</c:v>
                </c:pt>
                <c:pt idx="50160">
                  <c:v>1.0210000000000001</c:v>
                </c:pt>
                <c:pt idx="50161">
                  <c:v>1.02</c:v>
                </c:pt>
                <c:pt idx="50162">
                  <c:v>1.0230000000000001</c:v>
                </c:pt>
                <c:pt idx="50163">
                  <c:v>1.0210000000000001</c:v>
                </c:pt>
                <c:pt idx="50164">
                  <c:v>1.0210000000000001</c:v>
                </c:pt>
                <c:pt idx="50165">
                  <c:v>1.022</c:v>
                </c:pt>
                <c:pt idx="50166">
                  <c:v>1.0230000000000001</c:v>
                </c:pt>
                <c:pt idx="50167">
                  <c:v>1.0249999999999999</c:v>
                </c:pt>
                <c:pt idx="50168">
                  <c:v>1.0249999999999999</c:v>
                </c:pt>
                <c:pt idx="50169">
                  <c:v>1.0249999999999999</c:v>
                </c:pt>
                <c:pt idx="50170">
                  <c:v>1.024</c:v>
                </c:pt>
                <c:pt idx="50171">
                  <c:v>1.022</c:v>
                </c:pt>
                <c:pt idx="50172">
                  <c:v>1.0230000000000001</c:v>
                </c:pt>
                <c:pt idx="50173">
                  <c:v>1.024</c:v>
                </c:pt>
                <c:pt idx="50174">
                  <c:v>1.0230000000000001</c:v>
                </c:pt>
                <c:pt idx="50175">
                  <c:v>1.0210000000000001</c:v>
                </c:pt>
                <c:pt idx="50176">
                  <c:v>1.0210000000000001</c:v>
                </c:pt>
                <c:pt idx="50177">
                  <c:v>1.0210000000000001</c:v>
                </c:pt>
                <c:pt idx="50178">
                  <c:v>1.0210000000000001</c:v>
                </c:pt>
                <c:pt idx="50179">
                  <c:v>1.0210000000000001</c:v>
                </c:pt>
                <c:pt idx="50180">
                  <c:v>1.022</c:v>
                </c:pt>
                <c:pt idx="50181">
                  <c:v>1.0230000000000001</c:v>
                </c:pt>
                <c:pt idx="50182">
                  <c:v>1.0230000000000001</c:v>
                </c:pt>
                <c:pt idx="50183">
                  <c:v>1.0230000000000001</c:v>
                </c:pt>
                <c:pt idx="50184">
                  <c:v>1.0230000000000001</c:v>
                </c:pt>
                <c:pt idx="50185">
                  <c:v>1.022</c:v>
                </c:pt>
                <c:pt idx="50186">
                  <c:v>1.0230000000000001</c:v>
                </c:pt>
                <c:pt idx="50187">
                  <c:v>1.024</c:v>
                </c:pt>
                <c:pt idx="50188">
                  <c:v>1.0249999999999999</c:v>
                </c:pt>
                <c:pt idx="50189">
                  <c:v>1.0249999999999999</c:v>
                </c:pt>
                <c:pt idx="50190">
                  <c:v>1.0249999999999999</c:v>
                </c:pt>
                <c:pt idx="50191">
                  <c:v>1.0230000000000001</c:v>
                </c:pt>
                <c:pt idx="50192">
                  <c:v>1.02</c:v>
                </c:pt>
                <c:pt idx="50193">
                  <c:v>1.018</c:v>
                </c:pt>
                <c:pt idx="50194">
                  <c:v>1.02</c:v>
                </c:pt>
                <c:pt idx="50195">
                  <c:v>1.0210000000000001</c:v>
                </c:pt>
                <c:pt idx="50196">
                  <c:v>1.024</c:v>
                </c:pt>
                <c:pt idx="50197">
                  <c:v>1.024</c:v>
                </c:pt>
                <c:pt idx="50198">
                  <c:v>1.0230000000000001</c:v>
                </c:pt>
                <c:pt idx="50199">
                  <c:v>1.022</c:v>
                </c:pt>
                <c:pt idx="50200">
                  <c:v>1.022</c:v>
                </c:pt>
                <c:pt idx="50201">
                  <c:v>1.0249999999999999</c:v>
                </c:pt>
                <c:pt idx="50202">
                  <c:v>1.0249999999999999</c:v>
                </c:pt>
                <c:pt idx="50203">
                  <c:v>1.0249999999999999</c:v>
                </c:pt>
                <c:pt idx="50204">
                  <c:v>1.026</c:v>
                </c:pt>
                <c:pt idx="50205">
                  <c:v>1.026</c:v>
                </c:pt>
                <c:pt idx="50206">
                  <c:v>1.024</c:v>
                </c:pt>
                <c:pt idx="50207">
                  <c:v>1.0249999999999999</c:v>
                </c:pt>
                <c:pt idx="50208">
                  <c:v>1.0249999999999999</c:v>
                </c:pt>
                <c:pt idx="50209">
                  <c:v>1.0230000000000001</c:v>
                </c:pt>
                <c:pt idx="50210">
                  <c:v>1.024</c:v>
                </c:pt>
                <c:pt idx="50211">
                  <c:v>1.024</c:v>
                </c:pt>
                <c:pt idx="50212">
                  <c:v>1.022</c:v>
                </c:pt>
                <c:pt idx="50213">
                  <c:v>1.0210000000000001</c:v>
                </c:pt>
                <c:pt idx="50214">
                  <c:v>1.02</c:v>
                </c:pt>
                <c:pt idx="50215">
                  <c:v>1.02</c:v>
                </c:pt>
                <c:pt idx="50216">
                  <c:v>1.018</c:v>
                </c:pt>
                <c:pt idx="50217">
                  <c:v>1.0210000000000001</c:v>
                </c:pt>
                <c:pt idx="50218">
                  <c:v>1.02</c:v>
                </c:pt>
                <c:pt idx="50219">
                  <c:v>1.02</c:v>
                </c:pt>
                <c:pt idx="50220">
                  <c:v>1.02</c:v>
                </c:pt>
                <c:pt idx="50221">
                  <c:v>1.022</c:v>
                </c:pt>
                <c:pt idx="50222">
                  <c:v>1.022</c:v>
                </c:pt>
                <c:pt idx="50223">
                  <c:v>1.022</c:v>
                </c:pt>
                <c:pt idx="50224">
                  <c:v>1.0210000000000001</c:v>
                </c:pt>
                <c:pt idx="50225">
                  <c:v>1.02</c:v>
                </c:pt>
                <c:pt idx="50226">
                  <c:v>1.0210000000000001</c:v>
                </c:pt>
                <c:pt idx="50227">
                  <c:v>1.02</c:v>
                </c:pt>
                <c:pt idx="50228">
                  <c:v>1.02</c:v>
                </c:pt>
                <c:pt idx="50229">
                  <c:v>1.0210000000000001</c:v>
                </c:pt>
                <c:pt idx="50230">
                  <c:v>1.022</c:v>
                </c:pt>
                <c:pt idx="50231">
                  <c:v>1.022</c:v>
                </c:pt>
                <c:pt idx="50232">
                  <c:v>1.022</c:v>
                </c:pt>
                <c:pt idx="50233">
                  <c:v>1.022</c:v>
                </c:pt>
                <c:pt idx="50234">
                  <c:v>1.022</c:v>
                </c:pt>
                <c:pt idx="50235">
                  <c:v>1.0230000000000001</c:v>
                </c:pt>
                <c:pt idx="50236">
                  <c:v>1.0210000000000001</c:v>
                </c:pt>
                <c:pt idx="50237">
                  <c:v>1.0190000000000001</c:v>
                </c:pt>
                <c:pt idx="50238">
                  <c:v>1.02</c:v>
                </c:pt>
                <c:pt idx="50239">
                  <c:v>1.0210000000000001</c:v>
                </c:pt>
                <c:pt idx="50240">
                  <c:v>1.0210000000000001</c:v>
                </c:pt>
                <c:pt idx="50241">
                  <c:v>1.022</c:v>
                </c:pt>
                <c:pt idx="50242">
                  <c:v>1.0210000000000001</c:v>
                </c:pt>
                <c:pt idx="50243">
                  <c:v>1.022</c:v>
                </c:pt>
                <c:pt idx="50244">
                  <c:v>1.022</c:v>
                </c:pt>
                <c:pt idx="50245">
                  <c:v>1.0210000000000001</c:v>
                </c:pt>
                <c:pt idx="50246">
                  <c:v>1.02</c:v>
                </c:pt>
                <c:pt idx="50247">
                  <c:v>1.02</c:v>
                </c:pt>
                <c:pt idx="50248">
                  <c:v>1.0190000000000001</c:v>
                </c:pt>
                <c:pt idx="50249">
                  <c:v>1.02</c:v>
                </c:pt>
                <c:pt idx="50250">
                  <c:v>1.02</c:v>
                </c:pt>
                <c:pt idx="50251">
                  <c:v>1.02</c:v>
                </c:pt>
                <c:pt idx="50252">
                  <c:v>1.02</c:v>
                </c:pt>
                <c:pt idx="50253">
                  <c:v>1.02</c:v>
                </c:pt>
                <c:pt idx="50254">
                  <c:v>1.0190000000000001</c:v>
                </c:pt>
                <c:pt idx="50255">
                  <c:v>1.0190000000000001</c:v>
                </c:pt>
                <c:pt idx="50256">
                  <c:v>1.0190000000000001</c:v>
                </c:pt>
                <c:pt idx="50257">
                  <c:v>1.0190000000000001</c:v>
                </c:pt>
                <c:pt idx="50258">
                  <c:v>1.018</c:v>
                </c:pt>
                <c:pt idx="50259">
                  <c:v>1.0190000000000001</c:v>
                </c:pt>
                <c:pt idx="50260">
                  <c:v>1.02</c:v>
                </c:pt>
                <c:pt idx="50261">
                  <c:v>1.0210000000000001</c:v>
                </c:pt>
                <c:pt idx="50262">
                  <c:v>1.022</c:v>
                </c:pt>
                <c:pt idx="50263">
                  <c:v>1.022</c:v>
                </c:pt>
                <c:pt idx="50264">
                  <c:v>1.0230000000000001</c:v>
                </c:pt>
                <c:pt idx="50265">
                  <c:v>1.0230000000000001</c:v>
                </c:pt>
                <c:pt idx="50266">
                  <c:v>1.022</c:v>
                </c:pt>
                <c:pt idx="50267">
                  <c:v>1.022</c:v>
                </c:pt>
                <c:pt idx="50268">
                  <c:v>1.0210000000000001</c:v>
                </c:pt>
                <c:pt idx="50269">
                  <c:v>1.0190000000000001</c:v>
                </c:pt>
                <c:pt idx="50270">
                  <c:v>1.0190000000000001</c:v>
                </c:pt>
                <c:pt idx="50271">
                  <c:v>1.02</c:v>
                </c:pt>
                <c:pt idx="50272">
                  <c:v>1.0210000000000001</c:v>
                </c:pt>
                <c:pt idx="50273">
                  <c:v>1.022</c:v>
                </c:pt>
                <c:pt idx="50274">
                  <c:v>1.022</c:v>
                </c:pt>
                <c:pt idx="50275">
                  <c:v>1.0210000000000001</c:v>
                </c:pt>
                <c:pt idx="50276">
                  <c:v>1.022</c:v>
                </c:pt>
                <c:pt idx="50277">
                  <c:v>1.022</c:v>
                </c:pt>
                <c:pt idx="50278">
                  <c:v>1.022</c:v>
                </c:pt>
                <c:pt idx="50279">
                  <c:v>1.02</c:v>
                </c:pt>
                <c:pt idx="50280">
                  <c:v>1.0210000000000001</c:v>
                </c:pt>
                <c:pt idx="50281">
                  <c:v>1.022</c:v>
                </c:pt>
                <c:pt idx="50282">
                  <c:v>1.022</c:v>
                </c:pt>
                <c:pt idx="50283">
                  <c:v>1.0210000000000001</c:v>
                </c:pt>
                <c:pt idx="50284">
                  <c:v>1.0210000000000001</c:v>
                </c:pt>
                <c:pt idx="50285">
                  <c:v>1.0210000000000001</c:v>
                </c:pt>
                <c:pt idx="50286">
                  <c:v>1.022</c:v>
                </c:pt>
                <c:pt idx="50287">
                  <c:v>1.022</c:v>
                </c:pt>
                <c:pt idx="50288">
                  <c:v>1.0230000000000001</c:v>
                </c:pt>
                <c:pt idx="50289">
                  <c:v>1.0249999999999999</c:v>
                </c:pt>
                <c:pt idx="50290">
                  <c:v>1.0249999999999999</c:v>
                </c:pt>
                <c:pt idx="50291">
                  <c:v>1.024</c:v>
                </c:pt>
                <c:pt idx="50292">
                  <c:v>1.0230000000000001</c:v>
                </c:pt>
                <c:pt idx="50293">
                  <c:v>1.022</c:v>
                </c:pt>
                <c:pt idx="50294">
                  <c:v>1.022</c:v>
                </c:pt>
                <c:pt idx="50295">
                  <c:v>1.0210000000000001</c:v>
                </c:pt>
                <c:pt idx="50296">
                  <c:v>1.02</c:v>
                </c:pt>
                <c:pt idx="50297">
                  <c:v>1.02</c:v>
                </c:pt>
                <c:pt idx="50298">
                  <c:v>1.018</c:v>
                </c:pt>
                <c:pt idx="50299">
                  <c:v>1.018</c:v>
                </c:pt>
                <c:pt idx="50300">
                  <c:v>1.02</c:v>
                </c:pt>
                <c:pt idx="50301">
                  <c:v>1.0210000000000001</c:v>
                </c:pt>
                <c:pt idx="50302">
                  <c:v>1.0190000000000001</c:v>
                </c:pt>
                <c:pt idx="50303">
                  <c:v>1.02</c:v>
                </c:pt>
                <c:pt idx="50304">
                  <c:v>1.0210000000000001</c:v>
                </c:pt>
                <c:pt idx="50305">
                  <c:v>1.0210000000000001</c:v>
                </c:pt>
                <c:pt idx="50306">
                  <c:v>1.02</c:v>
                </c:pt>
                <c:pt idx="50307">
                  <c:v>1.0190000000000001</c:v>
                </c:pt>
                <c:pt idx="50308">
                  <c:v>1.018</c:v>
                </c:pt>
                <c:pt idx="50309">
                  <c:v>1.018</c:v>
                </c:pt>
                <c:pt idx="50310">
                  <c:v>1.02</c:v>
                </c:pt>
                <c:pt idx="50311">
                  <c:v>1.02</c:v>
                </c:pt>
                <c:pt idx="50312">
                  <c:v>1.0210000000000001</c:v>
                </c:pt>
                <c:pt idx="50313">
                  <c:v>1.02</c:v>
                </c:pt>
                <c:pt idx="50314">
                  <c:v>1.022</c:v>
                </c:pt>
                <c:pt idx="50315">
                  <c:v>1.0210000000000001</c:v>
                </c:pt>
                <c:pt idx="50316">
                  <c:v>1.02</c:v>
                </c:pt>
                <c:pt idx="50317">
                  <c:v>1.02</c:v>
                </c:pt>
                <c:pt idx="50318">
                  <c:v>1.02</c:v>
                </c:pt>
                <c:pt idx="50319">
                  <c:v>1.02</c:v>
                </c:pt>
                <c:pt idx="50320">
                  <c:v>1.0190000000000001</c:v>
                </c:pt>
                <c:pt idx="50321">
                  <c:v>1.02</c:v>
                </c:pt>
                <c:pt idx="50322">
                  <c:v>1.02</c:v>
                </c:pt>
                <c:pt idx="50323">
                  <c:v>1.0190000000000001</c:v>
                </c:pt>
                <c:pt idx="50324">
                  <c:v>1.02</c:v>
                </c:pt>
                <c:pt idx="50325">
                  <c:v>1.022</c:v>
                </c:pt>
                <c:pt idx="50326">
                  <c:v>1.022</c:v>
                </c:pt>
                <c:pt idx="50327">
                  <c:v>1.0210000000000001</c:v>
                </c:pt>
                <c:pt idx="50328">
                  <c:v>1.0210000000000001</c:v>
                </c:pt>
                <c:pt idx="50329">
                  <c:v>1.0210000000000001</c:v>
                </c:pt>
                <c:pt idx="50330">
                  <c:v>1.0210000000000001</c:v>
                </c:pt>
                <c:pt idx="50331">
                  <c:v>1.0210000000000001</c:v>
                </c:pt>
                <c:pt idx="50332">
                  <c:v>1.0210000000000001</c:v>
                </c:pt>
                <c:pt idx="50333">
                  <c:v>1.022</c:v>
                </c:pt>
                <c:pt idx="50334">
                  <c:v>1.0230000000000001</c:v>
                </c:pt>
                <c:pt idx="50335">
                  <c:v>1.022</c:v>
                </c:pt>
                <c:pt idx="50336">
                  <c:v>1.0210000000000001</c:v>
                </c:pt>
                <c:pt idx="50337">
                  <c:v>1.022</c:v>
                </c:pt>
                <c:pt idx="50338">
                  <c:v>1.0230000000000001</c:v>
                </c:pt>
                <c:pt idx="50339">
                  <c:v>1.024</c:v>
                </c:pt>
                <c:pt idx="50340">
                  <c:v>1.022</c:v>
                </c:pt>
                <c:pt idx="50341">
                  <c:v>1.0230000000000001</c:v>
                </c:pt>
                <c:pt idx="50342">
                  <c:v>1.0230000000000001</c:v>
                </c:pt>
                <c:pt idx="50343">
                  <c:v>1.0230000000000001</c:v>
                </c:pt>
                <c:pt idx="50344">
                  <c:v>1.022</c:v>
                </c:pt>
                <c:pt idx="50345">
                  <c:v>1.022</c:v>
                </c:pt>
                <c:pt idx="50346">
                  <c:v>1.0230000000000001</c:v>
                </c:pt>
                <c:pt idx="50347">
                  <c:v>1.024</c:v>
                </c:pt>
                <c:pt idx="50348">
                  <c:v>1.0230000000000001</c:v>
                </c:pt>
                <c:pt idx="50349">
                  <c:v>1.0230000000000001</c:v>
                </c:pt>
                <c:pt idx="50350">
                  <c:v>1.022</c:v>
                </c:pt>
                <c:pt idx="50351">
                  <c:v>1.0210000000000001</c:v>
                </c:pt>
                <c:pt idx="50352">
                  <c:v>1.022</c:v>
                </c:pt>
                <c:pt idx="50353">
                  <c:v>1.022</c:v>
                </c:pt>
                <c:pt idx="50354">
                  <c:v>1.022</c:v>
                </c:pt>
                <c:pt idx="50355">
                  <c:v>1.0210000000000001</c:v>
                </c:pt>
                <c:pt idx="50356">
                  <c:v>1.0210000000000001</c:v>
                </c:pt>
                <c:pt idx="50357">
                  <c:v>1.02</c:v>
                </c:pt>
                <c:pt idx="50358">
                  <c:v>1.022</c:v>
                </c:pt>
                <c:pt idx="50359">
                  <c:v>1.0230000000000001</c:v>
                </c:pt>
                <c:pt idx="50360">
                  <c:v>1.024</c:v>
                </c:pt>
                <c:pt idx="50361">
                  <c:v>1.024</c:v>
                </c:pt>
                <c:pt idx="50362">
                  <c:v>1.0230000000000001</c:v>
                </c:pt>
                <c:pt idx="50363">
                  <c:v>1.0230000000000001</c:v>
                </c:pt>
                <c:pt idx="50364">
                  <c:v>1.024</c:v>
                </c:pt>
                <c:pt idx="50365">
                  <c:v>1.024</c:v>
                </c:pt>
                <c:pt idx="50366">
                  <c:v>1.0230000000000001</c:v>
                </c:pt>
                <c:pt idx="50367">
                  <c:v>1.024</c:v>
                </c:pt>
                <c:pt idx="50368">
                  <c:v>1.024</c:v>
                </c:pt>
                <c:pt idx="50369">
                  <c:v>1.0230000000000001</c:v>
                </c:pt>
                <c:pt idx="50370">
                  <c:v>1.022</c:v>
                </c:pt>
                <c:pt idx="50371">
                  <c:v>1.0230000000000001</c:v>
                </c:pt>
                <c:pt idx="50372">
                  <c:v>1.022</c:v>
                </c:pt>
                <c:pt idx="50373">
                  <c:v>1.0230000000000001</c:v>
                </c:pt>
                <c:pt idx="50374">
                  <c:v>1.0230000000000001</c:v>
                </c:pt>
                <c:pt idx="50375">
                  <c:v>1.0230000000000001</c:v>
                </c:pt>
                <c:pt idx="50376">
                  <c:v>1.0230000000000001</c:v>
                </c:pt>
                <c:pt idx="50377">
                  <c:v>1.024</c:v>
                </c:pt>
                <c:pt idx="50378">
                  <c:v>1.024</c:v>
                </c:pt>
                <c:pt idx="50379">
                  <c:v>1.0230000000000001</c:v>
                </c:pt>
                <c:pt idx="50380">
                  <c:v>1.0230000000000001</c:v>
                </c:pt>
                <c:pt idx="50381">
                  <c:v>1.022</c:v>
                </c:pt>
                <c:pt idx="50382">
                  <c:v>1.02</c:v>
                </c:pt>
                <c:pt idx="50383">
                  <c:v>1.0210000000000001</c:v>
                </c:pt>
                <c:pt idx="50384">
                  <c:v>1.02</c:v>
                </c:pt>
                <c:pt idx="50385">
                  <c:v>1.0190000000000001</c:v>
                </c:pt>
                <c:pt idx="50386">
                  <c:v>1.02</c:v>
                </c:pt>
                <c:pt idx="50387">
                  <c:v>1.0190000000000001</c:v>
                </c:pt>
                <c:pt idx="50388">
                  <c:v>1.018</c:v>
                </c:pt>
                <c:pt idx="50389">
                  <c:v>1.0190000000000001</c:v>
                </c:pt>
                <c:pt idx="50390">
                  <c:v>1.02</c:v>
                </c:pt>
                <c:pt idx="50391">
                  <c:v>1.0190000000000001</c:v>
                </c:pt>
                <c:pt idx="50392">
                  <c:v>1.018</c:v>
                </c:pt>
                <c:pt idx="50393">
                  <c:v>1.0190000000000001</c:v>
                </c:pt>
                <c:pt idx="50394">
                  <c:v>1.0190000000000001</c:v>
                </c:pt>
                <c:pt idx="50395">
                  <c:v>1.0190000000000001</c:v>
                </c:pt>
                <c:pt idx="50396">
                  <c:v>1.02</c:v>
                </c:pt>
                <c:pt idx="50397">
                  <c:v>1.02</c:v>
                </c:pt>
                <c:pt idx="50398">
                  <c:v>1.02</c:v>
                </c:pt>
                <c:pt idx="50399">
                  <c:v>1.0190000000000001</c:v>
                </c:pt>
                <c:pt idx="50400">
                  <c:v>1.02</c:v>
                </c:pt>
                <c:pt idx="50401">
                  <c:v>1.02</c:v>
                </c:pt>
                <c:pt idx="50402">
                  <c:v>1.02</c:v>
                </c:pt>
                <c:pt idx="50403">
                  <c:v>1.0190000000000001</c:v>
                </c:pt>
                <c:pt idx="50404">
                  <c:v>1.0190000000000001</c:v>
                </c:pt>
                <c:pt idx="50405">
                  <c:v>1.02</c:v>
                </c:pt>
                <c:pt idx="50406">
                  <c:v>1.0190000000000001</c:v>
                </c:pt>
                <c:pt idx="50407">
                  <c:v>1.0190000000000001</c:v>
                </c:pt>
                <c:pt idx="50408">
                  <c:v>1.0190000000000001</c:v>
                </c:pt>
                <c:pt idx="50409">
                  <c:v>1.018</c:v>
                </c:pt>
                <c:pt idx="50410">
                  <c:v>1.02</c:v>
                </c:pt>
                <c:pt idx="50411">
                  <c:v>1.0210000000000001</c:v>
                </c:pt>
                <c:pt idx="50412">
                  <c:v>1.0230000000000001</c:v>
                </c:pt>
                <c:pt idx="50413">
                  <c:v>1.0230000000000001</c:v>
                </c:pt>
                <c:pt idx="50414">
                  <c:v>1.0230000000000001</c:v>
                </c:pt>
                <c:pt idx="50415">
                  <c:v>1.0230000000000001</c:v>
                </c:pt>
                <c:pt idx="50416">
                  <c:v>1.022</c:v>
                </c:pt>
                <c:pt idx="50417">
                  <c:v>1.0230000000000001</c:v>
                </c:pt>
                <c:pt idx="50418">
                  <c:v>1.0230000000000001</c:v>
                </c:pt>
                <c:pt idx="50419">
                  <c:v>1.0230000000000001</c:v>
                </c:pt>
                <c:pt idx="50420">
                  <c:v>1.022</c:v>
                </c:pt>
                <c:pt idx="50421">
                  <c:v>1.02</c:v>
                </c:pt>
                <c:pt idx="50422">
                  <c:v>1.0210000000000001</c:v>
                </c:pt>
                <c:pt idx="50423">
                  <c:v>1.0210000000000001</c:v>
                </c:pt>
                <c:pt idx="50424">
                  <c:v>1.02</c:v>
                </c:pt>
                <c:pt idx="50425">
                  <c:v>1.02</c:v>
                </c:pt>
                <c:pt idx="50426">
                  <c:v>1.0210000000000001</c:v>
                </c:pt>
                <c:pt idx="50427">
                  <c:v>1.02</c:v>
                </c:pt>
                <c:pt idx="50428">
                  <c:v>1.02</c:v>
                </c:pt>
                <c:pt idx="50429">
                  <c:v>1.02</c:v>
                </c:pt>
                <c:pt idx="50430">
                  <c:v>1.0210000000000001</c:v>
                </c:pt>
                <c:pt idx="50431">
                  <c:v>1.02</c:v>
                </c:pt>
                <c:pt idx="50432">
                  <c:v>1.0210000000000001</c:v>
                </c:pt>
                <c:pt idx="50433">
                  <c:v>1.022</c:v>
                </c:pt>
                <c:pt idx="50434">
                  <c:v>1.022</c:v>
                </c:pt>
                <c:pt idx="50435">
                  <c:v>1.0230000000000001</c:v>
                </c:pt>
                <c:pt idx="50436">
                  <c:v>1.024</c:v>
                </c:pt>
                <c:pt idx="50437">
                  <c:v>1.022</c:v>
                </c:pt>
                <c:pt idx="50438">
                  <c:v>1.0230000000000001</c:v>
                </c:pt>
                <c:pt idx="50439">
                  <c:v>1.022</c:v>
                </c:pt>
                <c:pt idx="50440">
                  <c:v>1.022</c:v>
                </c:pt>
                <c:pt idx="50441">
                  <c:v>1.024</c:v>
                </c:pt>
                <c:pt idx="50442">
                  <c:v>1.0249999999999999</c:v>
                </c:pt>
                <c:pt idx="50443">
                  <c:v>1.0249999999999999</c:v>
                </c:pt>
                <c:pt idx="50444">
                  <c:v>1.0230000000000001</c:v>
                </c:pt>
                <c:pt idx="50445">
                  <c:v>1.0230000000000001</c:v>
                </c:pt>
                <c:pt idx="50446">
                  <c:v>1.022</c:v>
                </c:pt>
                <c:pt idx="50447">
                  <c:v>1.022</c:v>
                </c:pt>
                <c:pt idx="50448">
                  <c:v>1.022</c:v>
                </c:pt>
                <c:pt idx="50449">
                  <c:v>1.022</c:v>
                </c:pt>
                <c:pt idx="50450">
                  <c:v>1.022</c:v>
                </c:pt>
                <c:pt idx="50451">
                  <c:v>1.022</c:v>
                </c:pt>
                <c:pt idx="50452">
                  <c:v>1.0210000000000001</c:v>
                </c:pt>
                <c:pt idx="50453">
                  <c:v>1.0230000000000001</c:v>
                </c:pt>
                <c:pt idx="50454">
                  <c:v>1.024</c:v>
                </c:pt>
                <c:pt idx="50455">
                  <c:v>1.024</c:v>
                </c:pt>
                <c:pt idx="50456">
                  <c:v>1.0230000000000001</c:v>
                </c:pt>
                <c:pt idx="50457">
                  <c:v>1.0230000000000001</c:v>
                </c:pt>
                <c:pt idx="50458">
                  <c:v>1.022</c:v>
                </c:pt>
                <c:pt idx="50459">
                  <c:v>1.0230000000000001</c:v>
                </c:pt>
                <c:pt idx="50460">
                  <c:v>1.0230000000000001</c:v>
                </c:pt>
                <c:pt idx="50461">
                  <c:v>1.0230000000000001</c:v>
                </c:pt>
                <c:pt idx="50462">
                  <c:v>1.0230000000000001</c:v>
                </c:pt>
                <c:pt idx="50463">
                  <c:v>1.0230000000000001</c:v>
                </c:pt>
                <c:pt idx="50464">
                  <c:v>1.022</c:v>
                </c:pt>
                <c:pt idx="50465">
                  <c:v>1.022</c:v>
                </c:pt>
                <c:pt idx="50466">
                  <c:v>1.02</c:v>
                </c:pt>
                <c:pt idx="50467">
                  <c:v>1.0210000000000001</c:v>
                </c:pt>
                <c:pt idx="50468">
                  <c:v>1.022</c:v>
                </c:pt>
                <c:pt idx="50469">
                  <c:v>1.022</c:v>
                </c:pt>
                <c:pt idx="50470">
                  <c:v>1.0210000000000001</c:v>
                </c:pt>
                <c:pt idx="50471">
                  <c:v>1.02</c:v>
                </c:pt>
                <c:pt idx="50472">
                  <c:v>1.02</c:v>
                </c:pt>
                <c:pt idx="50473">
                  <c:v>1.0210000000000001</c:v>
                </c:pt>
                <c:pt idx="50474">
                  <c:v>1.0210000000000001</c:v>
                </c:pt>
                <c:pt idx="50475">
                  <c:v>1.02</c:v>
                </c:pt>
                <c:pt idx="50476">
                  <c:v>1.02</c:v>
                </c:pt>
                <c:pt idx="50477">
                  <c:v>1.02</c:v>
                </c:pt>
                <c:pt idx="50478">
                  <c:v>1.0210000000000001</c:v>
                </c:pt>
                <c:pt idx="50479">
                  <c:v>1.0210000000000001</c:v>
                </c:pt>
                <c:pt idx="50480">
                  <c:v>1.022</c:v>
                </c:pt>
                <c:pt idx="50481">
                  <c:v>1.022</c:v>
                </c:pt>
                <c:pt idx="50482">
                  <c:v>1.0210000000000001</c:v>
                </c:pt>
                <c:pt idx="50483">
                  <c:v>1.022</c:v>
                </c:pt>
                <c:pt idx="50484">
                  <c:v>1.022</c:v>
                </c:pt>
                <c:pt idx="50485">
                  <c:v>1.022</c:v>
                </c:pt>
                <c:pt idx="50486">
                  <c:v>1.022</c:v>
                </c:pt>
                <c:pt idx="50487">
                  <c:v>1.0230000000000001</c:v>
                </c:pt>
                <c:pt idx="50488">
                  <c:v>1.022</c:v>
                </c:pt>
                <c:pt idx="50489">
                  <c:v>1.022</c:v>
                </c:pt>
                <c:pt idx="50490">
                  <c:v>1.0230000000000001</c:v>
                </c:pt>
                <c:pt idx="50491">
                  <c:v>1.0230000000000001</c:v>
                </c:pt>
                <c:pt idx="50492">
                  <c:v>1.0230000000000001</c:v>
                </c:pt>
                <c:pt idx="50493">
                  <c:v>1.022</c:v>
                </c:pt>
                <c:pt idx="50494">
                  <c:v>1.0230000000000001</c:v>
                </c:pt>
                <c:pt idx="50495">
                  <c:v>1.0230000000000001</c:v>
                </c:pt>
                <c:pt idx="50496">
                  <c:v>1.0230000000000001</c:v>
                </c:pt>
                <c:pt idx="50497">
                  <c:v>1.0230000000000001</c:v>
                </c:pt>
                <c:pt idx="50498">
                  <c:v>1.0230000000000001</c:v>
                </c:pt>
                <c:pt idx="50499">
                  <c:v>1.022</c:v>
                </c:pt>
                <c:pt idx="50500">
                  <c:v>1.0210000000000001</c:v>
                </c:pt>
                <c:pt idx="50501">
                  <c:v>1.02</c:v>
                </c:pt>
                <c:pt idx="50502">
                  <c:v>1.02</c:v>
                </c:pt>
                <c:pt idx="50503">
                  <c:v>1.0210000000000001</c:v>
                </c:pt>
                <c:pt idx="50504">
                  <c:v>1.02</c:v>
                </c:pt>
                <c:pt idx="50505">
                  <c:v>1.0210000000000001</c:v>
                </c:pt>
                <c:pt idx="50506">
                  <c:v>1.0210000000000001</c:v>
                </c:pt>
                <c:pt idx="50507">
                  <c:v>1.0190000000000001</c:v>
                </c:pt>
                <c:pt idx="50508">
                  <c:v>1.0190000000000001</c:v>
                </c:pt>
                <c:pt idx="50509">
                  <c:v>1.0210000000000001</c:v>
                </c:pt>
                <c:pt idx="50510">
                  <c:v>1.022</c:v>
                </c:pt>
                <c:pt idx="50511">
                  <c:v>1.022</c:v>
                </c:pt>
                <c:pt idx="50512">
                  <c:v>1.0210000000000001</c:v>
                </c:pt>
                <c:pt idx="50513">
                  <c:v>1.022</c:v>
                </c:pt>
                <c:pt idx="50514">
                  <c:v>1.0210000000000001</c:v>
                </c:pt>
                <c:pt idx="50515">
                  <c:v>1.0210000000000001</c:v>
                </c:pt>
                <c:pt idx="50516">
                  <c:v>1.0210000000000001</c:v>
                </c:pt>
                <c:pt idx="50517">
                  <c:v>1.022</c:v>
                </c:pt>
                <c:pt idx="50518">
                  <c:v>1.0230000000000001</c:v>
                </c:pt>
                <c:pt idx="50519">
                  <c:v>1.0230000000000001</c:v>
                </c:pt>
                <c:pt idx="50520">
                  <c:v>1.024</c:v>
                </c:pt>
                <c:pt idx="50521">
                  <c:v>1.024</c:v>
                </c:pt>
                <c:pt idx="50522">
                  <c:v>1.0230000000000001</c:v>
                </c:pt>
                <c:pt idx="50523">
                  <c:v>1.0230000000000001</c:v>
                </c:pt>
                <c:pt idx="50524">
                  <c:v>1.024</c:v>
                </c:pt>
                <c:pt idx="50525">
                  <c:v>1.0249999999999999</c:v>
                </c:pt>
                <c:pt idx="50526">
                  <c:v>1.0230000000000001</c:v>
                </c:pt>
                <c:pt idx="50527">
                  <c:v>1.0230000000000001</c:v>
                </c:pt>
                <c:pt idx="50528">
                  <c:v>1.022</c:v>
                </c:pt>
                <c:pt idx="50529">
                  <c:v>1.022</c:v>
                </c:pt>
                <c:pt idx="50530">
                  <c:v>1.022</c:v>
                </c:pt>
                <c:pt idx="50531">
                  <c:v>1.022</c:v>
                </c:pt>
                <c:pt idx="50532">
                  <c:v>1.0230000000000001</c:v>
                </c:pt>
                <c:pt idx="50533">
                  <c:v>1.0230000000000001</c:v>
                </c:pt>
                <c:pt idx="50534">
                  <c:v>1.024</c:v>
                </c:pt>
                <c:pt idx="50535">
                  <c:v>1.0230000000000001</c:v>
                </c:pt>
                <c:pt idx="50536">
                  <c:v>1.0230000000000001</c:v>
                </c:pt>
                <c:pt idx="50537">
                  <c:v>1.024</c:v>
                </c:pt>
                <c:pt idx="50538">
                  <c:v>1.024</c:v>
                </c:pt>
                <c:pt idx="50539">
                  <c:v>1.024</c:v>
                </c:pt>
                <c:pt idx="50540">
                  <c:v>1.0230000000000001</c:v>
                </c:pt>
                <c:pt idx="50541">
                  <c:v>1.024</c:v>
                </c:pt>
                <c:pt idx="50542">
                  <c:v>1.024</c:v>
                </c:pt>
                <c:pt idx="50543">
                  <c:v>1.0230000000000001</c:v>
                </c:pt>
                <c:pt idx="50544">
                  <c:v>1.024</c:v>
                </c:pt>
                <c:pt idx="50545">
                  <c:v>1.024</c:v>
                </c:pt>
                <c:pt idx="50546">
                  <c:v>1.0249999999999999</c:v>
                </c:pt>
                <c:pt idx="50547">
                  <c:v>1.024</c:v>
                </c:pt>
                <c:pt idx="50548">
                  <c:v>1.024</c:v>
                </c:pt>
                <c:pt idx="50549">
                  <c:v>1.0230000000000001</c:v>
                </c:pt>
                <c:pt idx="50550">
                  <c:v>1.0230000000000001</c:v>
                </c:pt>
                <c:pt idx="50551">
                  <c:v>1.0230000000000001</c:v>
                </c:pt>
                <c:pt idx="50552">
                  <c:v>1.0230000000000001</c:v>
                </c:pt>
                <c:pt idx="50553">
                  <c:v>1.0230000000000001</c:v>
                </c:pt>
                <c:pt idx="50554">
                  <c:v>1.022</c:v>
                </c:pt>
                <c:pt idx="50555">
                  <c:v>1.022</c:v>
                </c:pt>
                <c:pt idx="50556">
                  <c:v>1.0230000000000001</c:v>
                </c:pt>
                <c:pt idx="50557">
                  <c:v>1.0230000000000001</c:v>
                </c:pt>
                <c:pt idx="50558">
                  <c:v>1.022</c:v>
                </c:pt>
                <c:pt idx="50559">
                  <c:v>1.0210000000000001</c:v>
                </c:pt>
                <c:pt idx="50560">
                  <c:v>1.0210000000000001</c:v>
                </c:pt>
                <c:pt idx="50561">
                  <c:v>1.022</c:v>
                </c:pt>
                <c:pt idx="50562">
                  <c:v>1.0230000000000001</c:v>
                </c:pt>
                <c:pt idx="50563">
                  <c:v>1.022</c:v>
                </c:pt>
                <c:pt idx="50564">
                  <c:v>1.0210000000000001</c:v>
                </c:pt>
                <c:pt idx="50565">
                  <c:v>1.0230000000000001</c:v>
                </c:pt>
                <c:pt idx="50566">
                  <c:v>1.0249999999999999</c:v>
                </c:pt>
                <c:pt idx="50567">
                  <c:v>1.024</c:v>
                </c:pt>
                <c:pt idx="50568">
                  <c:v>1.024</c:v>
                </c:pt>
                <c:pt idx="50569">
                  <c:v>1.0249999999999999</c:v>
                </c:pt>
                <c:pt idx="50570">
                  <c:v>1.024</c:v>
                </c:pt>
                <c:pt idx="50571">
                  <c:v>1.024</c:v>
                </c:pt>
                <c:pt idx="50572">
                  <c:v>1.024</c:v>
                </c:pt>
                <c:pt idx="50573">
                  <c:v>1.0230000000000001</c:v>
                </c:pt>
                <c:pt idx="50574">
                  <c:v>1.0210000000000001</c:v>
                </c:pt>
                <c:pt idx="50575">
                  <c:v>1.02</c:v>
                </c:pt>
                <c:pt idx="50576">
                  <c:v>1.02</c:v>
                </c:pt>
                <c:pt idx="50577">
                  <c:v>1.0190000000000001</c:v>
                </c:pt>
                <c:pt idx="50578">
                  <c:v>1.02</c:v>
                </c:pt>
                <c:pt idx="50579">
                  <c:v>1.0210000000000001</c:v>
                </c:pt>
                <c:pt idx="50580">
                  <c:v>1.0210000000000001</c:v>
                </c:pt>
                <c:pt idx="50581">
                  <c:v>1.0210000000000001</c:v>
                </c:pt>
                <c:pt idx="50582">
                  <c:v>1.022</c:v>
                </c:pt>
                <c:pt idx="50583">
                  <c:v>1.022</c:v>
                </c:pt>
                <c:pt idx="50584">
                  <c:v>1.0230000000000001</c:v>
                </c:pt>
                <c:pt idx="50585">
                  <c:v>1.0230000000000001</c:v>
                </c:pt>
                <c:pt idx="50586">
                  <c:v>1.0230000000000001</c:v>
                </c:pt>
                <c:pt idx="50587">
                  <c:v>1.024</c:v>
                </c:pt>
                <c:pt idx="50588">
                  <c:v>1.0249999999999999</c:v>
                </c:pt>
                <c:pt idx="50589">
                  <c:v>1.0230000000000001</c:v>
                </c:pt>
                <c:pt idx="50590">
                  <c:v>1.024</c:v>
                </c:pt>
                <c:pt idx="50591">
                  <c:v>1.026</c:v>
                </c:pt>
                <c:pt idx="50592">
                  <c:v>1.026</c:v>
                </c:pt>
                <c:pt idx="50593">
                  <c:v>1.024</c:v>
                </c:pt>
                <c:pt idx="50594">
                  <c:v>1.0249999999999999</c:v>
                </c:pt>
                <c:pt idx="50595">
                  <c:v>1.0249999999999999</c:v>
                </c:pt>
                <c:pt idx="50596">
                  <c:v>1.0249999999999999</c:v>
                </c:pt>
                <c:pt idx="50597">
                  <c:v>1.0249999999999999</c:v>
                </c:pt>
                <c:pt idx="50598">
                  <c:v>1.024</c:v>
                </c:pt>
                <c:pt idx="50599">
                  <c:v>1.024</c:v>
                </c:pt>
                <c:pt idx="50600">
                  <c:v>1.0230000000000001</c:v>
                </c:pt>
                <c:pt idx="50601">
                  <c:v>1.022</c:v>
                </c:pt>
                <c:pt idx="50602">
                  <c:v>1.024</c:v>
                </c:pt>
                <c:pt idx="50603">
                  <c:v>1.024</c:v>
                </c:pt>
                <c:pt idx="50604">
                  <c:v>1.024</c:v>
                </c:pt>
                <c:pt idx="50605">
                  <c:v>1.024</c:v>
                </c:pt>
                <c:pt idx="50606">
                  <c:v>1.024</c:v>
                </c:pt>
                <c:pt idx="50607">
                  <c:v>1.024</c:v>
                </c:pt>
                <c:pt idx="50608">
                  <c:v>1.024</c:v>
                </c:pt>
                <c:pt idx="50609">
                  <c:v>1.0230000000000001</c:v>
                </c:pt>
                <c:pt idx="50610">
                  <c:v>1.0230000000000001</c:v>
                </c:pt>
                <c:pt idx="50611">
                  <c:v>1.0249999999999999</c:v>
                </c:pt>
                <c:pt idx="50612">
                  <c:v>1.0249999999999999</c:v>
                </c:pt>
                <c:pt idx="50613">
                  <c:v>1.024</c:v>
                </c:pt>
                <c:pt idx="50614">
                  <c:v>1.024</c:v>
                </c:pt>
                <c:pt idx="50615">
                  <c:v>1.0230000000000001</c:v>
                </c:pt>
                <c:pt idx="50616">
                  <c:v>1.0230000000000001</c:v>
                </c:pt>
                <c:pt idx="50617">
                  <c:v>1.0230000000000001</c:v>
                </c:pt>
                <c:pt idx="50618">
                  <c:v>1.0230000000000001</c:v>
                </c:pt>
                <c:pt idx="50619">
                  <c:v>1.0230000000000001</c:v>
                </c:pt>
                <c:pt idx="50620">
                  <c:v>1.0230000000000001</c:v>
                </c:pt>
                <c:pt idx="50621">
                  <c:v>1.022</c:v>
                </c:pt>
                <c:pt idx="50622">
                  <c:v>1.0230000000000001</c:v>
                </c:pt>
                <c:pt idx="50623">
                  <c:v>1.024</c:v>
                </c:pt>
                <c:pt idx="50624">
                  <c:v>1.0249999999999999</c:v>
                </c:pt>
                <c:pt idx="50625">
                  <c:v>1.0249999999999999</c:v>
                </c:pt>
                <c:pt idx="50626">
                  <c:v>1.0249999999999999</c:v>
                </c:pt>
                <c:pt idx="50627">
                  <c:v>1.026</c:v>
                </c:pt>
                <c:pt idx="50628">
                  <c:v>1.0249999999999999</c:v>
                </c:pt>
                <c:pt idx="50629">
                  <c:v>1.0249999999999999</c:v>
                </c:pt>
                <c:pt idx="50630">
                  <c:v>1.026</c:v>
                </c:pt>
                <c:pt idx="50631">
                  <c:v>1.0249999999999999</c:v>
                </c:pt>
                <c:pt idx="50632">
                  <c:v>1.0249999999999999</c:v>
                </c:pt>
                <c:pt idx="50633">
                  <c:v>1.0249999999999999</c:v>
                </c:pt>
                <c:pt idx="50634">
                  <c:v>1.026</c:v>
                </c:pt>
                <c:pt idx="50635">
                  <c:v>1.026</c:v>
                </c:pt>
                <c:pt idx="50636">
                  <c:v>1.026</c:v>
                </c:pt>
                <c:pt idx="50637">
                  <c:v>1.026</c:v>
                </c:pt>
                <c:pt idx="50638">
                  <c:v>1.0249999999999999</c:v>
                </c:pt>
                <c:pt idx="50639">
                  <c:v>1.026</c:v>
                </c:pt>
                <c:pt idx="50640">
                  <c:v>1.026</c:v>
                </c:pt>
                <c:pt idx="50641">
                  <c:v>1.0249999999999999</c:v>
                </c:pt>
                <c:pt idx="50642">
                  <c:v>1.024</c:v>
                </c:pt>
                <c:pt idx="50643">
                  <c:v>1.0249999999999999</c:v>
                </c:pt>
                <c:pt idx="50644">
                  <c:v>1.024</c:v>
                </c:pt>
                <c:pt idx="50645">
                  <c:v>1.024</c:v>
                </c:pt>
                <c:pt idx="50646">
                  <c:v>1.0249999999999999</c:v>
                </c:pt>
                <c:pt idx="50647">
                  <c:v>1.0249999999999999</c:v>
                </c:pt>
                <c:pt idx="50648">
                  <c:v>1.024</c:v>
                </c:pt>
                <c:pt idx="50649">
                  <c:v>1.0249999999999999</c:v>
                </c:pt>
                <c:pt idx="50650">
                  <c:v>1.0249999999999999</c:v>
                </c:pt>
                <c:pt idx="50651">
                  <c:v>1.024</c:v>
                </c:pt>
                <c:pt idx="50652">
                  <c:v>1.022</c:v>
                </c:pt>
                <c:pt idx="50653">
                  <c:v>1.0230000000000001</c:v>
                </c:pt>
                <c:pt idx="50654">
                  <c:v>1.024</c:v>
                </c:pt>
                <c:pt idx="50655">
                  <c:v>1.0230000000000001</c:v>
                </c:pt>
                <c:pt idx="50656">
                  <c:v>1.024</c:v>
                </c:pt>
                <c:pt idx="50657">
                  <c:v>1.0249999999999999</c:v>
                </c:pt>
                <c:pt idx="50658">
                  <c:v>1.0249999999999999</c:v>
                </c:pt>
                <c:pt idx="50659">
                  <c:v>1.024</c:v>
                </c:pt>
                <c:pt idx="50660">
                  <c:v>1.024</c:v>
                </c:pt>
                <c:pt idx="50661">
                  <c:v>1.0230000000000001</c:v>
                </c:pt>
                <c:pt idx="50662">
                  <c:v>1.026</c:v>
                </c:pt>
                <c:pt idx="50663">
                  <c:v>1.0269999999999999</c:v>
                </c:pt>
                <c:pt idx="50664">
                  <c:v>1.0269999999999999</c:v>
                </c:pt>
                <c:pt idx="50665">
                  <c:v>1.024</c:v>
                </c:pt>
                <c:pt idx="50666">
                  <c:v>1.0249999999999999</c:v>
                </c:pt>
                <c:pt idx="50667">
                  <c:v>1.024</c:v>
                </c:pt>
                <c:pt idx="50668">
                  <c:v>1.026</c:v>
                </c:pt>
                <c:pt idx="50669">
                  <c:v>1.024</c:v>
                </c:pt>
                <c:pt idx="50670">
                  <c:v>1.0210000000000001</c:v>
                </c:pt>
                <c:pt idx="50671">
                  <c:v>1.0249999999999999</c:v>
                </c:pt>
                <c:pt idx="50672">
                  <c:v>1.024</c:v>
                </c:pt>
                <c:pt idx="50673">
                  <c:v>1.022</c:v>
                </c:pt>
                <c:pt idx="50674">
                  <c:v>1.0210000000000001</c:v>
                </c:pt>
                <c:pt idx="50675">
                  <c:v>1.0230000000000001</c:v>
                </c:pt>
                <c:pt idx="50676">
                  <c:v>1.0230000000000001</c:v>
                </c:pt>
                <c:pt idx="50677">
                  <c:v>1.022</c:v>
                </c:pt>
                <c:pt idx="50678">
                  <c:v>1.022</c:v>
                </c:pt>
                <c:pt idx="50679">
                  <c:v>1.0249999999999999</c:v>
                </c:pt>
                <c:pt idx="50680">
                  <c:v>1.024</c:v>
                </c:pt>
                <c:pt idx="50681">
                  <c:v>1.0230000000000001</c:v>
                </c:pt>
                <c:pt idx="50682">
                  <c:v>1.0230000000000001</c:v>
                </c:pt>
                <c:pt idx="50683">
                  <c:v>1.022</c:v>
                </c:pt>
                <c:pt idx="50684">
                  <c:v>1.0230000000000001</c:v>
                </c:pt>
                <c:pt idx="50685">
                  <c:v>1.022</c:v>
                </c:pt>
                <c:pt idx="50686">
                  <c:v>1.0210000000000001</c:v>
                </c:pt>
                <c:pt idx="50687">
                  <c:v>1.0210000000000001</c:v>
                </c:pt>
                <c:pt idx="50688">
                  <c:v>1.0210000000000001</c:v>
                </c:pt>
                <c:pt idx="50689">
                  <c:v>1.0210000000000001</c:v>
                </c:pt>
                <c:pt idx="50690">
                  <c:v>1.02</c:v>
                </c:pt>
                <c:pt idx="50691">
                  <c:v>1.0210000000000001</c:v>
                </c:pt>
                <c:pt idx="50692">
                  <c:v>1.02</c:v>
                </c:pt>
                <c:pt idx="50693">
                  <c:v>1.0210000000000001</c:v>
                </c:pt>
                <c:pt idx="50694">
                  <c:v>1.02</c:v>
                </c:pt>
                <c:pt idx="50695">
                  <c:v>1.0210000000000001</c:v>
                </c:pt>
                <c:pt idx="50696">
                  <c:v>1.022</c:v>
                </c:pt>
                <c:pt idx="50697">
                  <c:v>1.0210000000000001</c:v>
                </c:pt>
                <c:pt idx="50698">
                  <c:v>1.0210000000000001</c:v>
                </c:pt>
                <c:pt idx="50699">
                  <c:v>1.022</c:v>
                </c:pt>
                <c:pt idx="50700">
                  <c:v>1.0210000000000001</c:v>
                </c:pt>
                <c:pt idx="50701">
                  <c:v>1.0210000000000001</c:v>
                </c:pt>
                <c:pt idx="50702">
                  <c:v>1.0210000000000001</c:v>
                </c:pt>
                <c:pt idx="50703">
                  <c:v>1.022</c:v>
                </c:pt>
                <c:pt idx="50704">
                  <c:v>1.0230000000000001</c:v>
                </c:pt>
                <c:pt idx="50705">
                  <c:v>1.0230000000000001</c:v>
                </c:pt>
                <c:pt idx="50706">
                  <c:v>1.024</c:v>
                </c:pt>
                <c:pt idx="50707">
                  <c:v>1.024</c:v>
                </c:pt>
                <c:pt idx="50708">
                  <c:v>1.024</c:v>
                </c:pt>
                <c:pt idx="50709">
                  <c:v>1.0230000000000001</c:v>
                </c:pt>
                <c:pt idx="50710">
                  <c:v>1.0230000000000001</c:v>
                </c:pt>
                <c:pt idx="50711">
                  <c:v>1.022</c:v>
                </c:pt>
                <c:pt idx="50712">
                  <c:v>1.0210000000000001</c:v>
                </c:pt>
                <c:pt idx="50713">
                  <c:v>1.022</c:v>
                </c:pt>
                <c:pt idx="50714">
                  <c:v>1.024</c:v>
                </c:pt>
                <c:pt idx="50715">
                  <c:v>1.0249999999999999</c:v>
                </c:pt>
                <c:pt idx="50716">
                  <c:v>1.0249999999999999</c:v>
                </c:pt>
                <c:pt idx="50717">
                  <c:v>1.0249999999999999</c:v>
                </c:pt>
                <c:pt idx="50718">
                  <c:v>1.024</c:v>
                </c:pt>
                <c:pt idx="50719">
                  <c:v>1.022</c:v>
                </c:pt>
                <c:pt idx="50720">
                  <c:v>1.022</c:v>
                </c:pt>
                <c:pt idx="50721">
                  <c:v>1.022</c:v>
                </c:pt>
                <c:pt idx="50722">
                  <c:v>1.0230000000000001</c:v>
                </c:pt>
                <c:pt idx="50723">
                  <c:v>1.022</c:v>
                </c:pt>
                <c:pt idx="50724">
                  <c:v>1.022</c:v>
                </c:pt>
                <c:pt idx="50725">
                  <c:v>1.022</c:v>
                </c:pt>
                <c:pt idx="50726">
                  <c:v>1.022</c:v>
                </c:pt>
                <c:pt idx="50727">
                  <c:v>1.022</c:v>
                </c:pt>
                <c:pt idx="50728">
                  <c:v>1.0230000000000001</c:v>
                </c:pt>
                <c:pt idx="50729">
                  <c:v>1.024</c:v>
                </c:pt>
                <c:pt idx="50730">
                  <c:v>1.024</c:v>
                </c:pt>
                <c:pt idx="50731">
                  <c:v>1.0230000000000001</c:v>
                </c:pt>
                <c:pt idx="50732">
                  <c:v>1.022</c:v>
                </c:pt>
                <c:pt idx="50733">
                  <c:v>1.02</c:v>
                </c:pt>
                <c:pt idx="50734">
                  <c:v>1.0210000000000001</c:v>
                </c:pt>
                <c:pt idx="50735">
                  <c:v>1.02</c:v>
                </c:pt>
                <c:pt idx="50736">
                  <c:v>1.02</c:v>
                </c:pt>
                <c:pt idx="50737">
                  <c:v>1.02</c:v>
                </c:pt>
                <c:pt idx="50738">
                  <c:v>1.0210000000000001</c:v>
                </c:pt>
                <c:pt idx="50739">
                  <c:v>1.02</c:v>
                </c:pt>
                <c:pt idx="50740">
                  <c:v>1.0210000000000001</c:v>
                </c:pt>
                <c:pt idx="50741">
                  <c:v>1.0210000000000001</c:v>
                </c:pt>
                <c:pt idx="50742">
                  <c:v>1.0210000000000001</c:v>
                </c:pt>
                <c:pt idx="50743">
                  <c:v>1.02</c:v>
                </c:pt>
                <c:pt idx="50744">
                  <c:v>1.0210000000000001</c:v>
                </c:pt>
                <c:pt idx="50745">
                  <c:v>1.022</c:v>
                </c:pt>
                <c:pt idx="50746">
                  <c:v>1.022</c:v>
                </c:pt>
                <c:pt idx="50747">
                  <c:v>1.0230000000000001</c:v>
                </c:pt>
                <c:pt idx="50748">
                  <c:v>1.022</c:v>
                </c:pt>
                <c:pt idx="50749">
                  <c:v>1.02</c:v>
                </c:pt>
                <c:pt idx="50750">
                  <c:v>1.0210000000000001</c:v>
                </c:pt>
                <c:pt idx="50751">
                  <c:v>1.022</c:v>
                </c:pt>
                <c:pt idx="50752">
                  <c:v>1.0210000000000001</c:v>
                </c:pt>
                <c:pt idx="50753">
                  <c:v>1.02</c:v>
                </c:pt>
                <c:pt idx="50754">
                  <c:v>1.02</c:v>
                </c:pt>
                <c:pt idx="50755">
                  <c:v>1.0210000000000001</c:v>
                </c:pt>
                <c:pt idx="50756">
                  <c:v>1.0210000000000001</c:v>
                </c:pt>
                <c:pt idx="50757">
                  <c:v>1.022</c:v>
                </c:pt>
                <c:pt idx="50758">
                  <c:v>1.022</c:v>
                </c:pt>
                <c:pt idx="50759">
                  <c:v>1.022</c:v>
                </c:pt>
                <c:pt idx="50760">
                  <c:v>1.022</c:v>
                </c:pt>
                <c:pt idx="50761">
                  <c:v>1.022</c:v>
                </c:pt>
                <c:pt idx="50762">
                  <c:v>1.0230000000000001</c:v>
                </c:pt>
                <c:pt idx="50763">
                  <c:v>1.0230000000000001</c:v>
                </c:pt>
                <c:pt idx="50764">
                  <c:v>1.0210000000000001</c:v>
                </c:pt>
                <c:pt idx="50765">
                  <c:v>1.02</c:v>
                </c:pt>
                <c:pt idx="50766">
                  <c:v>1.0190000000000001</c:v>
                </c:pt>
                <c:pt idx="50767">
                  <c:v>1.02</c:v>
                </c:pt>
                <c:pt idx="50768">
                  <c:v>1.0210000000000001</c:v>
                </c:pt>
                <c:pt idx="50769">
                  <c:v>1.022</c:v>
                </c:pt>
                <c:pt idx="50770">
                  <c:v>1.022</c:v>
                </c:pt>
                <c:pt idx="50771">
                  <c:v>1.022</c:v>
                </c:pt>
                <c:pt idx="50772">
                  <c:v>1.02</c:v>
                </c:pt>
                <c:pt idx="50773">
                  <c:v>1.0210000000000001</c:v>
                </c:pt>
                <c:pt idx="50774">
                  <c:v>1.022</c:v>
                </c:pt>
                <c:pt idx="50775">
                  <c:v>1.0230000000000001</c:v>
                </c:pt>
                <c:pt idx="50776">
                  <c:v>1.022</c:v>
                </c:pt>
                <c:pt idx="50777">
                  <c:v>1.022</c:v>
                </c:pt>
                <c:pt idx="50778">
                  <c:v>1.0210000000000001</c:v>
                </c:pt>
                <c:pt idx="50779">
                  <c:v>1.0210000000000001</c:v>
                </c:pt>
                <c:pt idx="50780">
                  <c:v>1.022</c:v>
                </c:pt>
                <c:pt idx="50781">
                  <c:v>1.022</c:v>
                </c:pt>
                <c:pt idx="50782">
                  <c:v>1.0210000000000001</c:v>
                </c:pt>
                <c:pt idx="50783">
                  <c:v>1.0210000000000001</c:v>
                </c:pt>
                <c:pt idx="50784">
                  <c:v>1.022</c:v>
                </c:pt>
                <c:pt idx="50785">
                  <c:v>1.0210000000000001</c:v>
                </c:pt>
                <c:pt idx="50786">
                  <c:v>1.0210000000000001</c:v>
                </c:pt>
                <c:pt idx="50787">
                  <c:v>1.022</c:v>
                </c:pt>
                <c:pt idx="50788">
                  <c:v>1.022</c:v>
                </c:pt>
                <c:pt idx="50789">
                  <c:v>1.022</c:v>
                </c:pt>
                <c:pt idx="50790">
                  <c:v>1.02</c:v>
                </c:pt>
                <c:pt idx="50791">
                  <c:v>1.02</c:v>
                </c:pt>
                <c:pt idx="50792">
                  <c:v>1.02</c:v>
                </c:pt>
                <c:pt idx="50793">
                  <c:v>1.02</c:v>
                </c:pt>
                <c:pt idx="50794">
                  <c:v>1.0210000000000001</c:v>
                </c:pt>
                <c:pt idx="50795">
                  <c:v>1.0190000000000001</c:v>
                </c:pt>
                <c:pt idx="50796">
                  <c:v>1.02</c:v>
                </c:pt>
                <c:pt idx="50797">
                  <c:v>1.0210000000000001</c:v>
                </c:pt>
                <c:pt idx="50798">
                  <c:v>1.0210000000000001</c:v>
                </c:pt>
                <c:pt idx="50799">
                  <c:v>1.02</c:v>
                </c:pt>
                <c:pt idx="50800">
                  <c:v>1.0210000000000001</c:v>
                </c:pt>
                <c:pt idx="50801">
                  <c:v>1.022</c:v>
                </c:pt>
                <c:pt idx="50802">
                  <c:v>1.02</c:v>
                </c:pt>
                <c:pt idx="50803">
                  <c:v>1.0210000000000001</c:v>
                </c:pt>
                <c:pt idx="50804">
                  <c:v>1.0210000000000001</c:v>
                </c:pt>
                <c:pt idx="50805">
                  <c:v>1.0210000000000001</c:v>
                </c:pt>
                <c:pt idx="50806">
                  <c:v>1.0210000000000001</c:v>
                </c:pt>
                <c:pt idx="50807">
                  <c:v>1.022</c:v>
                </c:pt>
                <c:pt idx="50808">
                  <c:v>1.022</c:v>
                </c:pt>
                <c:pt idx="50809">
                  <c:v>1.0230000000000001</c:v>
                </c:pt>
                <c:pt idx="50810">
                  <c:v>1.0210000000000001</c:v>
                </c:pt>
                <c:pt idx="50811">
                  <c:v>1.022</c:v>
                </c:pt>
                <c:pt idx="50812">
                  <c:v>1.022</c:v>
                </c:pt>
                <c:pt idx="50813">
                  <c:v>1.022</c:v>
                </c:pt>
                <c:pt idx="50814">
                  <c:v>1.0230000000000001</c:v>
                </c:pt>
                <c:pt idx="50815">
                  <c:v>1.024</c:v>
                </c:pt>
                <c:pt idx="50816">
                  <c:v>1.0249999999999999</c:v>
                </c:pt>
                <c:pt idx="50817">
                  <c:v>1.0230000000000001</c:v>
                </c:pt>
                <c:pt idx="50818">
                  <c:v>1.0230000000000001</c:v>
                </c:pt>
                <c:pt idx="50819">
                  <c:v>1.0230000000000001</c:v>
                </c:pt>
                <c:pt idx="50820">
                  <c:v>1.0230000000000001</c:v>
                </c:pt>
                <c:pt idx="50821">
                  <c:v>1.0230000000000001</c:v>
                </c:pt>
                <c:pt idx="50822">
                  <c:v>1.0210000000000001</c:v>
                </c:pt>
                <c:pt idx="50823">
                  <c:v>1.0210000000000001</c:v>
                </c:pt>
                <c:pt idx="50824">
                  <c:v>1.0210000000000001</c:v>
                </c:pt>
                <c:pt idx="50825">
                  <c:v>1.0210000000000001</c:v>
                </c:pt>
                <c:pt idx="50826">
                  <c:v>1.0230000000000001</c:v>
                </c:pt>
                <c:pt idx="50827">
                  <c:v>1.0249999999999999</c:v>
                </c:pt>
                <c:pt idx="50828">
                  <c:v>1.024</c:v>
                </c:pt>
                <c:pt idx="50829">
                  <c:v>1.0249999999999999</c:v>
                </c:pt>
                <c:pt idx="50830">
                  <c:v>1.026</c:v>
                </c:pt>
                <c:pt idx="50831">
                  <c:v>1.0249999999999999</c:v>
                </c:pt>
                <c:pt idx="50832">
                  <c:v>1.024</c:v>
                </c:pt>
                <c:pt idx="50833">
                  <c:v>1.024</c:v>
                </c:pt>
                <c:pt idx="50834">
                  <c:v>1.0230000000000001</c:v>
                </c:pt>
                <c:pt idx="50835">
                  <c:v>1.024</c:v>
                </c:pt>
                <c:pt idx="50836">
                  <c:v>1.0230000000000001</c:v>
                </c:pt>
                <c:pt idx="50837">
                  <c:v>1.0230000000000001</c:v>
                </c:pt>
                <c:pt idx="50838">
                  <c:v>1.022</c:v>
                </c:pt>
                <c:pt idx="50839">
                  <c:v>1.024</c:v>
                </c:pt>
                <c:pt idx="50840">
                  <c:v>1.0230000000000001</c:v>
                </c:pt>
                <c:pt idx="50841">
                  <c:v>1.024</c:v>
                </c:pt>
                <c:pt idx="50842">
                  <c:v>1.024</c:v>
                </c:pt>
                <c:pt idx="50843">
                  <c:v>1.024</c:v>
                </c:pt>
                <c:pt idx="50844">
                  <c:v>1.022</c:v>
                </c:pt>
                <c:pt idx="50845">
                  <c:v>1.02</c:v>
                </c:pt>
                <c:pt idx="50846">
                  <c:v>1.018</c:v>
                </c:pt>
                <c:pt idx="50847">
                  <c:v>1.0190000000000001</c:v>
                </c:pt>
                <c:pt idx="50848">
                  <c:v>1.02</c:v>
                </c:pt>
                <c:pt idx="50849">
                  <c:v>1.0210000000000001</c:v>
                </c:pt>
                <c:pt idx="50850">
                  <c:v>1.022</c:v>
                </c:pt>
                <c:pt idx="50851">
                  <c:v>1.022</c:v>
                </c:pt>
                <c:pt idx="50852">
                  <c:v>1.0230000000000001</c:v>
                </c:pt>
                <c:pt idx="50853">
                  <c:v>1.0230000000000001</c:v>
                </c:pt>
                <c:pt idx="50854">
                  <c:v>1.0230000000000001</c:v>
                </c:pt>
                <c:pt idx="50855">
                  <c:v>1.022</c:v>
                </c:pt>
                <c:pt idx="50856">
                  <c:v>1.0210000000000001</c:v>
                </c:pt>
                <c:pt idx="50857">
                  <c:v>1.022</c:v>
                </c:pt>
                <c:pt idx="50858">
                  <c:v>1.0230000000000001</c:v>
                </c:pt>
                <c:pt idx="50859">
                  <c:v>1.0230000000000001</c:v>
                </c:pt>
                <c:pt idx="50860">
                  <c:v>1.0230000000000001</c:v>
                </c:pt>
                <c:pt idx="50861">
                  <c:v>1.0230000000000001</c:v>
                </c:pt>
                <c:pt idx="50862">
                  <c:v>1.022</c:v>
                </c:pt>
                <c:pt idx="50863">
                  <c:v>1.0230000000000001</c:v>
                </c:pt>
                <c:pt idx="50864">
                  <c:v>1.0230000000000001</c:v>
                </c:pt>
                <c:pt idx="50865">
                  <c:v>1.0230000000000001</c:v>
                </c:pt>
                <c:pt idx="50866">
                  <c:v>1.0230000000000001</c:v>
                </c:pt>
                <c:pt idx="50867">
                  <c:v>1.022</c:v>
                </c:pt>
                <c:pt idx="50868">
                  <c:v>1.0249999999999999</c:v>
                </c:pt>
                <c:pt idx="50869">
                  <c:v>1.024</c:v>
                </c:pt>
                <c:pt idx="50870">
                  <c:v>1.024</c:v>
                </c:pt>
                <c:pt idx="50871">
                  <c:v>1.0249999999999999</c:v>
                </c:pt>
                <c:pt idx="50872">
                  <c:v>1.024</c:v>
                </c:pt>
                <c:pt idx="50873">
                  <c:v>1.0230000000000001</c:v>
                </c:pt>
                <c:pt idx="50874">
                  <c:v>1.022</c:v>
                </c:pt>
                <c:pt idx="50875">
                  <c:v>1.0230000000000001</c:v>
                </c:pt>
                <c:pt idx="50876">
                  <c:v>1.0230000000000001</c:v>
                </c:pt>
                <c:pt idx="50877">
                  <c:v>1.022</c:v>
                </c:pt>
                <c:pt idx="50878">
                  <c:v>1.022</c:v>
                </c:pt>
                <c:pt idx="50879">
                  <c:v>1.022</c:v>
                </c:pt>
                <c:pt idx="50880">
                  <c:v>1.022</c:v>
                </c:pt>
                <c:pt idx="50881">
                  <c:v>1.022</c:v>
                </c:pt>
                <c:pt idx="50882">
                  <c:v>1.0230000000000001</c:v>
                </c:pt>
                <c:pt idx="50883">
                  <c:v>1.0230000000000001</c:v>
                </c:pt>
                <c:pt idx="50884">
                  <c:v>1.0230000000000001</c:v>
                </c:pt>
                <c:pt idx="50885">
                  <c:v>1.024</c:v>
                </c:pt>
                <c:pt idx="50886">
                  <c:v>1.0230000000000001</c:v>
                </c:pt>
                <c:pt idx="50887">
                  <c:v>1.024</c:v>
                </c:pt>
                <c:pt idx="50888">
                  <c:v>1.024</c:v>
                </c:pt>
                <c:pt idx="50889">
                  <c:v>1.0230000000000001</c:v>
                </c:pt>
                <c:pt idx="50890">
                  <c:v>1.024</c:v>
                </c:pt>
                <c:pt idx="50891">
                  <c:v>1.0230000000000001</c:v>
                </c:pt>
                <c:pt idx="50892">
                  <c:v>1.022</c:v>
                </c:pt>
                <c:pt idx="50893">
                  <c:v>1.0230000000000001</c:v>
                </c:pt>
                <c:pt idx="50894">
                  <c:v>1.022</c:v>
                </c:pt>
                <c:pt idx="50895">
                  <c:v>1.0210000000000001</c:v>
                </c:pt>
                <c:pt idx="50896">
                  <c:v>1.022</c:v>
                </c:pt>
                <c:pt idx="50897">
                  <c:v>1.0230000000000001</c:v>
                </c:pt>
                <c:pt idx="50898">
                  <c:v>1.0230000000000001</c:v>
                </c:pt>
                <c:pt idx="50899">
                  <c:v>1.022</c:v>
                </c:pt>
                <c:pt idx="50900">
                  <c:v>1.022</c:v>
                </c:pt>
                <c:pt idx="50901">
                  <c:v>1.0230000000000001</c:v>
                </c:pt>
                <c:pt idx="50902">
                  <c:v>1.0230000000000001</c:v>
                </c:pt>
                <c:pt idx="50903">
                  <c:v>1.022</c:v>
                </c:pt>
                <c:pt idx="50904">
                  <c:v>1.02</c:v>
                </c:pt>
                <c:pt idx="50905">
                  <c:v>1.0210000000000001</c:v>
                </c:pt>
                <c:pt idx="50906">
                  <c:v>1.0230000000000001</c:v>
                </c:pt>
                <c:pt idx="50907">
                  <c:v>1.022</c:v>
                </c:pt>
                <c:pt idx="50908">
                  <c:v>1.022</c:v>
                </c:pt>
                <c:pt idx="50909">
                  <c:v>1.022</c:v>
                </c:pt>
                <c:pt idx="50910">
                  <c:v>1.0210000000000001</c:v>
                </c:pt>
                <c:pt idx="50911">
                  <c:v>1.0210000000000001</c:v>
                </c:pt>
                <c:pt idx="50912">
                  <c:v>1.0210000000000001</c:v>
                </c:pt>
                <c:pt idx="50913">
                  <c:v>1.02</c:v>
                </c:pt>
                <c:pt idx="50914">
                  <c:v>1.0190000000000001</c:v>
                </c:pt>
                <c:pt idx="50915">
                  <c:v>1.018</c:v>
                </c:pt>
                <c:pt idx="50916">
                  <c:v>1.0190000000000001</c:v>
                </c:pt>
                <c:pt idx="50917">
                  <c:v>1.02</c:v>
                </c:pt>
                <c:pt idx="50918">
                  <c:v>1.02</c:v>
                </c:pt>
                <c:pt idx="50919">
                  <c:v>1.02</c:v>
                </c:pt>
                <c:pt idx="50920">
                  <c:v>1.0230000000000001</c:v>
                </c:pt>
                <c:pt idx="50921">
                  <c:v>1.022</c:v>
                </c:pt>
                <c:pt idx="50922">
                  <c:v>1.0210000000000001</c:v>
                </c:pt>
                <c:pt idx="50923">
                  <c:v>1.022</c:v>
                </c:pt>
                <c:pt idx="50924">
                  <c:v>1.022</c:v>
                </c:pt>
                <c:pt idx="50925">
                  <c:v>1.024</c:v>
                </c:pt>
                <c:pt idx="50926">
                  <c:v>1.022</c:v>
                </c:pt>
                <c:pt idx="50927">
                  <c:v>1.022</c:v>
                </c:pt>
                <c:pt idx="50928">
                  <c:v>1.022</c:v>
                </c:pt>
                <c:pt idx="50929">
                  <c:v>1.0210000000000001</c:v>
                </c:pt>
                <c:pt idx="50930">
                  <c:v>1.02</c:v>
                </c:pt>
                <c:pt idx="50931">
                  <c:v>1.02</c:v>
                </c:pt>
                <c:pt idx="50932">
                  <c:v>1.0210000000000001</c:v>
                </c:pt>
                <c:pt idx="50933">
                  <c:v>1.0190000000000001</c:v>
                </c:pt>
                <c:pt idx="50934">
                  <c:v>1.02</c:v>
                </c:pt>
                <c:pt idx="50935">
                  <c:v>1.0190000000000001</c:v>
                </c:pt>
                <c:pt idx="50936">
                  <c:v>1.02</c:v>
                </c:pt>
                <c:pt idx="50937">
                  <c:v>1.0190000000000001</c:v>
                </c:pt>
                <c:pt idx="50938">
                  <c:v>1.0190000000000001</c:v>
                </c:pt>
                <c:pt idx="50939">
                  <c:v>1.02</c:v>
                </c:pt>
                <c:pt idx="50940">
                  <c:v>1.0190000000000001</c:v>
                </c:pt>
                <c:pt idx="50941">
                  <c:v>1.02</c:v>
                </c:pt>
                <c:pt idx="50942">
                  <c:v>1.02</c:v>
                </c:pt>
                <c:pt idx="50943">
                  <c:v>1.0190000000000001</c:v>
                </c:pt>
                <c:pt idx="50944">
                  <c:v>1.0210000000000001</c:v>
                </c:pt>
                <c:pt idx="50945">
                  <c:v>1.022</c:v>
                </c:pt>
                <c:pt idx="50946">
                  <c:v>1.022</c:v>
                </c:pt>
                <c:pt idx="50947">
                  <c:v>1.022</c:v>
                </c:pt>
                <c:pt idx="50948">
                  <c:v>1.022</c:v>
                </c:pt>
                <c:pt idx="50949">
                  <c:v>1.024</c:v>
                </c:pt>
                <c:pt idx="50950">
                  <c:v>1.024</c:v>
                </c:pt>
                <c:pt idx="50951">
                  <c:v>1.0230000000000001</c:v>
                </c:pt>
                <c:pt idx="50952">
                  <c:v>1.0230000000000001</c:v>
                </c:pt>
                <c:pt idx="50953">
                  <c:v>1.0230000000000001</c:v>
                </c:pt>
                <c:pt idx="50954">
                  <c:v>1.022</c:v>
                </c:pt>
                <c:pt idx="50955">
                  <c:v>1.0210000000000001</c:v>
                </c:pt>
                <c:pt idx="50956">
                  <c:v>1.02</c:v>
                </c:pt>
                <c:pt idx="50957">
                  <c:v>1.0190000000000001</c:v>
                </c:pt>
                <c:pt idx="50958">
                  <c:v>1.0210000000000001</c:v>
                </c:pt>
                <c:pt idx="50959">
                  <c:v>1.0230000000000001</c:v>
                </c:pt>
                <c:pt idx="50960">
                  <c:v>1.024</c:v>
                </c:pt>
                <c:pt idx="50961">
                  <c:v>1.022</c:v>
                </c:pt>
                <c:pt idx="50962">
                  <c:v>1.0230000000000001</c:v>
                </c:pt>
                <c:pt idx="50963">
                  <c:v>1.0249999999999999</c:v>
                </c:pt>
                <c:pt idx="50964">
                  <c:v>1.024</c:v>
                </c:pt>
                <c:pt idx="50965">
                  <c:v>1.0249999999999999</c:v>
                </c:pt>
                <c:pt idx="50966">
                  <c:v>1.024</c:v>
                </c:pt>
                <c:pt idx="50967">
                  <c:v>1.0230000000000001</c:v>
                </c:pt>
                <c:pt idx="50968">
                  <c:v>1.0230000000000001</c:v>
                </c:pt>
                <c:pt idx="50969">
                  <c:v>1.0230000000000001</c:v>
                </c:pt>
                <c:pt idx="50970">
                  <c:v>1.022</c:v>
                </c:pt>
                <c:pt idx="50971">
                  <c:v>1.0230000000000001</c:v>
                </c:pt>
                <c:pt idx="50972">
                  <c:v>1.024</c:v>
                </c:pt>
                <c:pt idx="50973">
                  <c:v>1.0249999999999999</c:v>
                </c:pt>
                <c:pt idx="50974">
                  <c:v>1.024</c:v>
                </c:pt>
                <c:pt idx="50975">
                  <c:v>1.024</c:v>
                </c:pt>
                <c:pt idx="50976">
                  <c:v>1.0230000000000001</c:v>
                </c:pt>
                <c:pt idx="50977">
                  <c:v>1.0230000000000001</c:v>
                </c:pt>
                <c:pt idx="50978">
                  <c:v>1.022</c:v>
                </c:pt>
                <c:pt idx="50979">
                  <c:v>1.022</c:v>
                </c:pt>
                <c:pt idx="50980">
                  <c:v>1.022</c:v>
                </c:pt>
                <c:pt idx="50981">
                  <c:v>1.0230000000000001</c:v>
                </c:pt>
                <c:pt idx="50982">
                  <c:v>1.022</c:v>
                </c:pt>
                <c:pt idx="50983">
                  <c:v>1.024</c:v>
                </c:pt>
                <c:pt idx="50984">
                  <c:v>1.0230000000000001</c:v>
                </c:pt>
                <c:pt idx="50985">
                  <c:v>1.0249999999999999</c:v>
                </c:pt>
                <c:pt idx="50986">
                  <c:v>1.0249999999999999</c:v>
                </c:pt>
                <c:pt idx="50987">
                  <c:v>1.0230000000000001</c:v>
                </c:pt>
                <c:pt idx="50988">
                  <c:v>1.0210000000000001</c:v>
                </c:pt>
                <c:pt idx="50989">
                  <c:v>1.0230000000000001</c:v>
                </c:pt>
                <c:pt idx="50990">
                  <c:v>1.0230000000000001</c:v>
                </c:pt>
                <c:pt idx="50991">
                  <c:v>1.024</c:v>
                </c:pt>
                <c:pt idx="50992">
                  <c:v>1.024</c:v>
                </c:pt>
                <c:pt idx="50993">
                  <c:v>1.024</c:v>
                </c:pt>
                <c:pt idx="50994">
                  <c:v>1.0210000000000001</c:v>
                </c:pt>
                <c:pt idx="50995">
                  <c:v>1.02</c:v>
                </c:pt>
                <c:pt idx="50996">
                  <c:v>1.0210000000000001</c:v>
                </c:pt>
                <c:pt idx="50997">
                  <c:v>1.0210000000000001</c:v>
                </c:pt>
                <c:pt idx="50998">
                  <c:v>1.022</c:v>
                </c:pt>
                <c:pt idx="50999">
                  <c:v>1.0210000000000001</c:v>
                </c:pt>
                <c:pt idx="51000">
                  <c:v>1.0210000000000001</c:v>
                </c:pt>
                <c:pt idx="51001">
                  <c:v>1.0210000000000001</c:v>
                </c:pt>
                <c:pt idx="51002">
                  <c:v>1.022</c:v>
                </c:pt>
                <c:pt idx="51003">
                  <c:v>1.0230000000000001</c:v>
                </c:pt>
                <c:pt idx="51004">
                  <c:v>1.0230000000000001</c:v>
                </c:pt>
                <c:pt idx="51005">
                  <c:v>1.024</c:v>
                </c:pt>
                <c:pt idx="51006">
                  <c:v>1.0249999999999999</c:v>
                </c:pt>
                <c:pt idx="51007">
                  <c:v>1.0249999999999999</c:v>
                </c:pt>
                <c:pt idx="51008">
                  <c:v>1.024</c:v>
                </c:pt>
                <c:pt idx="51009">
                  <c:v>1.0249999999999999</c:v>
                </c:pt>
                <c:pt idx="51010">
                  <c:v>1.024</c:v>
                </c:pt>
                <c:pt idx="51011">
                  <c:v>1.0230000000000001</c:v>
                </c:pt>
                <c:pt idx="51012">
                  <c:v>1.0230000000000001</c:v>
                </c:pt>
                <c:pt idx="51013">
                  <c:v>1.0230000000000001</c:v>
                </c:pt>
                <c:pt idx="51014">
                  <c:v>1.024</c:v>
                </c:pt>
                <c:pt idx="51015">
                  <c:v>1.0249999999999999</c:v>
                </c:pt>
                <c:pt idx="51016">
                  <c:v>1.024</c:v>
                </c:pt>
                <c:pt idx="51017">
                  <c:v>1.024</c:v>
                </c:pt>
                <c:pt idx="51018">
                  <c:v>1.0230000000000001</c:v>
                </c:pt>
                <c:pt idx="51019">
                  <c:v>1.022</c:v>
                </c:pt>
                <c:pt idx="51020">
                  <c:v>1.024</c:v>
                </c:pt>
                <c:pt idx="51021">
                  <c:v>1.0230000000000001</c:v>
                </c:pt>
                <c:pt idx="51022">
                  <c:v>1.0230000000000001</c:v>
                </c:pt>
                <c:pt idx="51023">
                  <c:v>1.0230000000000001</c:v>
                </c:pt>
                <c:pt idx="51024">
                  <c:v>1.024</c:v>
                </c:pt>
                <c:pt idx="51025">
                  <c:v>1.024</c:v>
                </c:pt>
                <c:pt idx="51026">
                  <c:v>1.0230000000000001</c:v>
                </c:pt>
                <c:pt idx="51027">
                  <c:v>1.022</c:v>
                </c:pt>
                <c:pt idx="51028">
                  <c:v>1.0210000000000001</c:v>
                </c:pt>
                <c:pt idx="51029">
                  <c:v>1.0210000000000001</c:v>
                </c:pt>
                <c:pt idx="51030">
                  <c:v>1.0190000000000001</c:v>
                </c:pt>
                <c:pt idx="51031">
                  <c:v>1.018</c:v>
                </c:pt>
                <c:pt idx="51032">
                  <c:v>1.018</c:v>
                </c:pt>
                <c:pt idx="51033">
                  <c:v>1.0190000000000001</c:v>
                </c:pt>
                <c:pt idx="51034">
                  <c:v>1.0190000000000001</c:v>
                </c:pt>
                <c:pt idx="51035">
                  <c:v>1.0190000000000001</c:v>
                </c:pt>
                <c:pt idx="51036">
                  <c:v>1.0190000000000001</c:v>
                </c:pt>
                <c:pt idx="51037">
                  <c:v>1.0190000000000001</c:v>
                </c:pt>
                <c:pt idx="51038">
                  <c:v>1.02</c:v>
                </c:pt>
                <c:pt idx="51039">
                  <c:v>1.0190000000000001</c:v>
                </c:pt>
                <c:pt idx="51040">
                  <c:v>1.0190000000000001</c:v>
                </c:pt>
                <c:pt idx="51041">
                  <c:v>1.02</c:v>
                </c:pt>
                <c:pt idx="51042">
                  <c:v>1.022</c:v>
                </c:pt>
                <c:pt idx="51043">
                  <c:v>1.0210000000000001</c:v>
                </c:pt>
                <c:pt idx="51044">
                  <c:v>1.0210000000000001</c:v>
                </c:pt>
                <c:pt idx="51045">
                  <c:v>1.0230000000000001</c:v>
                </c:pt>
                <c:pt idx="51046">
                  <c:v>1.0230000000000001</c:v>
                </c:pt>
                <c:pt idx="51047">
                  <c:v>1.024</c:v>
                </c:pt>
                <c:pt idx="51048">
                  <c:v>1.022</c:v>
                </c:pt>
                <c:pt idx="51049">
                  <c:v>1.022</c:v>
                </c:pt>
                <c:pt idx="51050">
                  <c:v>1.0230000000000001</c:v>
                </c:pt>
                <c:pt idx="51051">
                  <c:v>1.0230000000000001</c:v>
                </c:pt>
                <c:pt idx="51052">
                  <c:v>1.022</c:v>
                </c:pt>
                <c:pt idx="51053">
                  <c:v>1.022</c:v>
                </c:pt>
                <c:pt idx="51054">
                  <c:v>1.0210000000000001</c:v>
                </c:pt>
                <c:pt idx="51055">
                  <c:v>1.0210000000000001</c:v>
                </c:pt>
                <c:pt idx="51056">
                  <c:v>1.02</c:v>
                </c:pt>
                <c:pt idx="51057">
                  <c:v>1.02</c:v>
                </c:pt>
                <c:pt idx="51058">
                  <c:v>1.02</c:v>
                </c:pt>
                <c:pt idx="51059">
                  <c:v>1.02</c:v>
                </c:pt>
                <c:pt idx="51060">
                  <c:v>1.0210000000000001</c:v>
                </c:pt>
                <c:pt idx="51061">
                  <c:v>1.02</c:v>
                </c:pt>
                <c:pt idx="51062">
                  <c:v>1.02</c:v>
                </c:pt>
                <c:pt idx="51063">
                  <c:v>1.0190000000000001</c:v>
                </c:pt>
                <c:pt idx="51064">
                  <c:v>1.0190000000000001</c:v>
                </c:pt>
                <c:pt idx="51065">
                  <c:v>1.0190000000000001</c:v>
                </c:pt>
                <c:pt idx="51066">
                  <c:v>1.0190000000000001</c:v>
                </c:pt>
                <c:pt idx="51067">
                  <c:v>1.02</c:v>
                </c:pt>
                <c:pt idx="51068">
                  <c:v>1.02</c:v>
                </c:pt>
                <c:pt idx="51069">
                  <c:v>1.0190000000000001</c:v>
                </c:pt>
                <c:pt idx="51070">
                  <c:v>1.0190000000000001</c:v>
                </c:pt>
                <c:pt idx="51071">
                  <c:v>1.0190000000000001</c:v>
                </c:pt>
                <c:pt idx="51072">
                  <c:v>1.02</c:v>
                </c:pt>
                <c:pt idx="51073">
                  <c:v>1.022</c:v>
                </c:pt>
                <c:pt idx="51074">
                  <c:v>1.0210000000000001</c:v>
                </c:pt>
                <c:pt idx="51075">
                  <c:v>1.0230000000000001</c:v>
                </c:pt>
                <c:pt idx="51076">
                  <c:v>1.022</c:v>
                </c:pt>
                <c:pt idx="51077">
                  <c:v>1.0210000000000001</c:v>
                </c:pt>
                <c:pt idx="51078">
                  <c:v>1.02</c:v>
                </c:pt>
                <c:pt idx="51079">
                  <c:v>1.0190000000000001</c:v>
                </c:pt>
                <c:pt idx="51080">
                  <c:v>1.02</c:v>
                </c:pt>
                <c:pt idx="51081">
                  <c:v>1.0210000000000001</c:v>
                </c:pt>
                <c:pt idx="51082">
                  <c:v>1.0210000000000001</c:v>
                </c:pt>
                <c:pt idx="51083">
                  <c:v>1.02</c:v>
                </c:pt>
                <c:pt idx="51084">
                  <c:v>1.02</c:v>
                </c:pt>
                <c:pt idx="51085">
                  <c:v>1.02</c:v>
                </c:pt>
                <c:pt idx="51086">
                  <c:v>1.0190000000000001</c:v>
                </c:pt>
                <c:pt idx="51087">
                  <c:v>1.0190000000000001</c:v>
                </c:pt>
                <c:pt idx="51088">
                  <c:v>1.018</c:v>
                </c:pt>
                <c:pt idx="51089">
                  <c:v>1.0170000000000001</c:v>
                </c:pt>
                <c:pt idx="51090">
                  <c:v>1.018</c:v>
                </c:pt>
                <c:pt idx="51091">
                  <c:v>1.018</c:v>
                </c:pt>
                <c:pt idx="51092">
                  <c:v>1.018</c:v>
                </c:pt>
                <c:pt idx="51093">
                  <c:v>1.018</c:v>
                </c:pt>
                <c:pt idx="51094">
                  <c:v>1.0170000000000001</c:v>
                </c:pt>
                <c:pt idx="51095">
                  <c:v>1.016</c:v>
                </c:pt>
                <c:pt idx="51096">
                  <c:v>1.0190000000000001</c:v>
                </c:pt>
                <c:pt idx="51097">
                  <c:v>1.0210000000000001</c:v>
                </c:pt>
                <c:pt idx="51098">
                  <c:v>1.022</c:v>
                </c:pt>
                <c:pt idx="51099">
                  <c:v>1.0190000000000001</c:v>
                </c:pt>
                <c:pt idx="51100">
                  <c:v>1.02</c:v>
                </c:pt>
                <c:pt idx="51101">
                  <c:v>1.0190000000000001</c:v>
                </c:pt>
                <c:pt idx="51102">
                  <c:v>1.0170000000000001</c:v>
                </c:pt>
                <c:pt idx="51103">
                  <c:v>1.018</c:v>
                </c:pt>
                <c:pt idx="51104">
                  <c:v>1.0190000000000001</c:v>
                </c:pt>
                <c:pt idx="51105">
                  <c:v>1.02</c:v>
                </c:pt>
                <c:pt idx="51106">
                  <c:v>1.0190000000000001</c:v>
                </c:pt>
                <c:pt idx="51107">
                  <c:v>1.02</c:v>
                </c:pt>
                <c:pt idx="51108">
                  <c:v>1.022</c:v>
                </c:pt>
                <c:pt idx="51109">
                  <c:v>1.022</c:v>
                </c:pt>
                <c:pt idx="51110">
                  <c:v>1.022</c:v>
                </c:pt>
                <c:pt idx="51111">
                  <c:v>1.02</c:v>
                </c:pt>
                <c:pt idx="51112">
                  <c:v>1.0210000000000001</c:v>
                </c:pt>
                <c:pt idx="51113">
                  <c:v>1.022</c:v>
                </c:pt>
                <c:pt idx="51114">
                  <c:v>1.0210000000000001</c:v>
                </c:pt>
                <c:pt idx="51115">
                  <c:v>1.0210000000000001</c:v>
                </c:pt>
                <c:pt idx="51116">
                  <c:v>1.022</c:v>
                </c:pt>
                <c:pt idx="51117">
                  <c:v>1.0230000000000001</c:v>
                </c:pt>
                <c:pt idx="51118">
                  <c:v>1.022</c:v>
                </c:pt>
                <c:pt idx="51119">
                  <c:v>1.0230000000000001</c:v>
                </c:pt>
                <c:pt idx="51120">
                  <c:v>1.0230000000000001</c:v>
                </c:pt>
                <c:pt idx="51121">
                  <c:v>1.024</c:v>
                </c:pt>
                <c:pt idx="51122">
                  <c:v>1.022</c:v>
                </c:pt>
                <c:pt idx="51123">
                  <c:v>1.02</c:v>
                </c:pt>
                <c:pt idx="51124">
                  <c:v>1.0210000000000001</c:v>
                </c:pt>
                <c:pt idx="51125">
                  <c:v>1.0210000000000001</c:v>
                </c:pt>
                <c:pt idx="51126">
                  <c:v>1.0210000000000001</c:v>
                </c:pt>
                <c:pt idx="51127">
                  <c:v>1.0190000000000001</c:v>
                </c:pt>
                <c:pt idx="51128">
                  <c:v>1.02</c:v>
                </c:pt>
                <c:pt idx="51129">
                  <c:v>1.0190000000000001</c:v>
                </c:pt>
                <c:pt idx="51130">
                  <c:v>1.0190000000000001</c:v>
                </c:pt>
                <c:pt idx="51131">
                  <c:v>1.0190000000000001</c:v>
                </c:pt>
                <c:pt idx="51132">
                  <c:v>1.02</c:v>
                </c:pt>
                <c:pt idx="51133">
                  <c:v>1.022</c:v>
                </c:pt>
                <c:pt idx="51134">
                  <c:v>1.0210000000000001</c:v>
                </c:pt>
                <c:pt idx="51135">
                  <c:v>1.0210000000000001</c:v>
                </c:pt>
                <c:pt idx="51136">
                  <c:v>1.02</c:v>
                </c:pt>
                <c:pt idx="51137">
                  <c:v>1.018</c:v>
                </c:pt>
                <c:pt idx="51138">
                  <c:v>1.0190000000000001</c:v>
                </c:pt>
                <c:pt idx="51139">
                  <c:v>1.0190000000000001</c:v>
                </c:pt>
                <c:pt idx="51140">
                  <c:v>1.0190000000000001</c:v>
                </c:pt>
                <c:pt idx="51141">
                  <c:v>1.02</c:v>
                </c:pt>
                <c:pt idx="51142">
                  <c:v>1.0210000000000001</c:v>
                </c:pt>
                <c:pt idx="51143">
                  <c:v>1.02</c:v>
                </c:pt>
                <c:pt idx="51144">
                  <c:v>1.018</c:v>
                </c:pt>
                <c:pt idx="51145">
                  <c:v>1.018</c:v>
                </c:pt>
                <c:pt idx="51146">
                  <c:v>1.02</c:v>
                </c:pt>
                <c:pt idx="51147">
                  <c:v>1.018</c:v>
                </c:pt>
                <c:pt idx="51148">
                  <c:v>1.018</c:v>
                </c:pt>
                <c:pt idx="51149">
                  <c:v>1.02</c:v>
                </c:pt>
                <c:pt idx="51150">
                  <c:v>1.02</c:v>
                </c:pt>
                <c:pt idx="51151">
                  <c:v>1.02</c:v>
                </c:pt>
                <c:pt idx="51152">
                  <c:v>1.02</c:v>
                </c:pt>
                <c:pt idx="51153">
                  <c:v>1.0190000000000001</c:v>
                </c:pt>
                <c:pt idx="51154">
                  <c:v>1.0190000000000001</c:v>
                </c:pt>
                <c:pt idx="51155">
                  <c:v>1.018</c:v>
                </c:pt>
                <c:pt idx="51156">
                  <c:v>1.0190000000000001</c:v>
                </c:pt>
                <c:pt idx="51157">
                  <c:v>1.0190000000000001</c:v>
                </c:pt>
                <c:pt idx="51158">
                  <c:v>1.0190000000000001</c:v>
                </c:pt>
                <c:pt idx="51159">
                  <c:v>1.0190000000000001</c:v>
                </c:pt>
                <c:pt idx="51160">
                  <c:v>1.02</c:v>
                </c:pt>
                <c:pt idx="51161">
                  <c:v>1.02</c:v>
                </c:pt>
                <c:pt idx="51162">
                  <c:v>1.0190000000000001</c:v>
                </c:pt>
                <c:pt idx="51163">
                  <c:v>1.018</c:v>
                </c:pt>
                <c:pt idx="51164">
                  <c:v>1.0170000000000001</c:v>
                </c:pt>
                <c:pt idx="51165">
                  <c:v>1.0170000000000001</c:v>
                </c:pt>
                <c:pt idx="51166">
                  <c:v>1.016</c:v>
                </c:pt>
                <c:pt idx="51167">
                  <c:v>1.018</c:v>
                </c:pt>
                <c:pt idx="51168">
                  <c:v>1.018</c:v>
                </c:pt>
                <c:pt idx="51169">
                  <c:v>1.018</c:v>
                </c:pt>
                <c:pt idx="51170">
                  <c:v>1.018</c:v>
                </c:pt>
                <c:pt idx="51171">
                  <c:v>1.0190000000000001</c:v>
                </c:pt>
                <c:pt idx="51172">
                  <c:v>1.02</c:v>
                </c:pt>
                <c:pt idx="51173">
                  <c:v>1.0210000000000001</c:v>
                </c:pt>
                <c:pt idx="51174">
                  <c:v>1.02</c:v>
                </c:pt>
                <c:pt idx="51175">
                  <c:v>1.02</c:v>
                </c:pt>
                <c:pt idx="51176">
                  <c:v>1.02</c:v>
                </c:pt>
                <c:pt idx="51177">
                  <c:v>1.02</c:v>
                </c:pt>
                <c:pt idx="51178">
                  <c:v>1.018</c:v>
                </c:pt>
                <c:pt idx="51179">
                  <c:v>1.0190000000000001</c:v>
                </c:pt>
                <c:pt idx="51180">
                  <c:v>1.0190000000000001</c:v>
                </c:pt>
                <c:pt idx="51181">
                  <c:v>1.0190000000000001</c:v>
                </c:pt>
                <c:pt idx="51182">
                  <c:v>1.018</c:v>
                </c:pt>
                <c:pt idx="51183">
                  <c:v>1.0190000000000001</c:v>
                </c:pt>
                <c:pt idx="51184">
                  <c:v>1.02</c:v>
                </c:pt>
                <c:pt idx="51185">
                  <c:v>1.02</c:v>
                </c:pt>
                <c:pt idx="51186">
                  <c:v>1.0190000000000001</c:v>
                </c:pt>
                <c:pt idx="51187">
                  <c:v>1.0190000000000001</c:v>
                </c:pt>
                <c:pt idx="51188">
                  <c:v>1.018</c:v>
                </c:pt>
                <c:pt idx="51189">
                  <c:v>1.018</c:v>
                </c:pt>
                <c:pt idx="51190">
                  <c:v>1.018</c:v>
                </c:pt>
                <c:pt idx="51191">
                  <c:v>1.0190000000000001</c:v>
                </c:pt>
                <c:pt idx="51192">
                  <c:v>1.0190000000000001</c:v>
                </c:pt>
                <c:pt idx="51193">
                  <c:v>1.02</c:v>
                </c:pt>
                <c:pt idx="51194">
                  <c:v>1.02</c:v>
                </c:pt>
                <c:pt idx="51195">
                  <c:v>1.02</c:v>
                </c:pt>
                <c:pt idx="51196">
                  <c:v>1.02</c:v>
                </c:pt>
                <c:pt idx="51197">
                  <c:v>1.022</c:v>
                </c:pt>
                <c:pt idx="51198">
                  <c:v>1.0210000000000001</c:v>
                </c:pt>
                <c:pt idx="51199">
                  <c:v>1.0210000000000001</c:v>
                </c:pt>
                <c:pt idx="51200">
                  <c:v>1.022</c:v>
                </c:pt>
                <c:pt idx="51201">
                  <c:v>1.0210000000000001</c:v>
                </c:pt>
                <c:pt idx="51202">
                  <c:v>1.0210000000000001</c:v>
                </c:pt>
                <c:pt idx="51203">
                  <c:v>1.0210000000000001</c:v>
                </c:pt>
                <c:pt idx="51204">
                  <c:v>1.0210000000000001</c:v>
                </c:pt>
                <c:pt idx="51205">
                  <c:v>1.02</c:v>
                </c:pt>
                <c:pt idx="51206">
                  <c:v>1.02</c:v>
                </c:pt>
                <c:pt idx="51207">
                  <c:v>1.02</c:v>
                </c:pt>
                <c:pt idx="51208">
                  <c:v>1.0190000000000001</c:v>
                </c:pt>
                <c:pt idx="51209">
                  <c:v>1.0190000000000001</c:v>
                </c:pt>
                <c:pt idx="51210">
                  <c:v>1.0210000000000001</c:v>
                </c:pt>
                <c:pt idx="51211">
                  <c:v>1.0210000000000001</c:v>
                </c:pt>
                <c:pt idx="51212">
                  <c:v>1.0210000000000001</c:v>
                </c:pt>
                <c:pt idx="51213">
                  <c:v>1.0210000000000001</c:v>
                </c:pt>
                <c:pt idx="51214">
                  <c:v>1.022</c:v>
                </c:pt>
                <c:pt idx="51215">
                  <c:v>1.022</c:v>
                </c:pt>
                <c:pt idx="51216">
                  <c:v>1.0210000000000001</c:v>
                </c:pt>
                <c:pt idx="51217">
                  <c:v>1.0210000000000001</c:v>
                </c:pt>
                <c:pt idx="51218">
                  <c:v>1.0210000000000001</c:v>
                </c:pt>
                <c:pt idx="51219">
                  <c:v>1.02</c:v>
                </c:pt>
                <c:pt idx="51220">
                  <c:v>1.02</c:v>
                </c:pt>
                <c:pt idx="51221">
                  <c:v>1.02</c:v>
                </c:pt>
                <c:pt idx="51222">
                  <c:v>1.0190000000000001</c:v>
                </c:pt>
                <c:pt idx="51223">
                  <c:v>1.02</c:v>
                </c:pt>
                <c:pt idx="51224">
                  <c:v>1.02</c:v>
                </c:pt>
                <c:pt idx="51225">
                  <c:v>1.02</c:v>
                </c:pt>
                <c:pt idx="51226">
                  <c:v>1.0190000000000001</c:v>
                </c:pt>
                <c:pt idx="51227">
                  <c:v>1.0190000000000001</c:v>
                </c:pt>
                <c:pt idx="51228">
                  <c:v>1.0190000000000001</c:v>
                </c:pt>
                <c:pt idx="51229">
                  <c:v>1.018</c:v>
                </c:pt>
                <c:pt idx="51230">
                  <c:v>1.0170000000000001</c:v>
                </c:pt>
                <c:pt idx="51231">
                  <c:v>1.0190000000000001</c:v>
                </c:pt>
                <c:pt idx="51232">
                  <c:v>1.02</c:v>
                </c:pt>
                <c:pt idx="51233">
                  <c:v>1.02</c:v>
                </c:pt>
                <c:pt idx="51234">
                  <c:v>1.0210000000000001</c:v>
                </c:pt>
                <c:pt idx="51235">
                  <c:v>1.022</c:v>
                </c:pt>
                <c:pt idx="51236">
                  <c:v>1.0210000000000001</c:v>
                </c:pt>
                <c:pt idx="51237">
                  <c:v>1.02</c:v>
                </c:pt>
                <c:pt idx="51238">
                  <c:v>1.0210000000000001</c:v>
                </c:pt>
                <c:pt idx="51239">
                  <c:v>1.02</c:v>
                </c:pt>
                <c:pt idx="51240">
                  <c:v>1.0190000000000001</c:v>
                </c:pt>
                <c:pt idx="51241">
                  <c:v>1.02</c:v>
                </c:pt>
                <c:pt idx="51242">
                  <c:v>1.02</c:v>
                </c:pt>
                <c:pt idx="51243">
                  <c:v>1.0190000000000001</c:v>
                </c:pt>
                <c:pt idx="51244">
                  <c:v>1.018</c:v>
                </c:pt>
                <c:pt idx="51245">
                  <c:v>1.0190000000000001</c:v>
                </c:pt>
                <c:pt idx="51246">
                  <c:v>1.018</c:v>
                </c:pt>
                <c:pt idx="51247">
                  <c:v>1.0170000000000001</c:v>
                </c:pt>
                <c:pt idx="51248">
                  <c:v>1.0170000000000001</c:v>
                </c:pt>
                <c:pt idx="51249">
                  <c:v>1.016</c:v>
                </c:pt>
                <c:pt idx="51250">
                  <c:v>1.016</c:v>
                </c:pt>
                <c:pt idx="51251">
                  <c:v>1.0170000000000001</c:v>
                </c:pt>
                <c:pt idx="51252">
                  <c:v>1.018</c:v>
                </c:pt>
                <c:pt idx="51253">
                  <c:v>1.02</c:v>
                </c:pt>
                <c:pt idx="51254">
                  <c:v>1.02</c:v>
                </c:pt>
                <c:pt idx="51255">
                  <c:v>1.02</c:v>
                </c:pt>
                <c:pt idx="51256">
                  <c:v>1.0190000000000001</c:v>
                </c:pt>
                <c:pt idx="51257">
                  <c:v>1.0170000000000001</c:v>
                </c:pt>
                <c:pt idx="51258">
                  <c:v>1.0190000000000001</c:v>
                </c:pt>
                <c:pt idx="51259">
                  <c:v>1.02</c:v>
                </c:pt>
                <c:pt idx="51260">
                  <c:v>1.018</c:v>
                </c:pt>
                <c:pt idx="51261">
                  <c:v>1.018</c:v>
                </c:pt>
                <c:pt idx="51262">
                  <c:v>1.022</c:v>
                </c:pt>
                <c:pt idx="51263">
                  <c:v>1.0289999999999999</c:v>
                </c:pt>
                <c:pt idx="51264">
                  <c:v>1.0269999999999999</c:v>
                </c:pt>
                <c:pt idx="51265">
                  <c:v>1.026</c:v>
                </c:pt>
                <c:pt idx="51266">
                  <c:v>1.0269999999999999</c:v>
                </c:pt>
                <c:pt idx="51267">
                  <c:v>1.028</c:v>
                </c:pt>
                <c:pt idx="51268">
                  <c:v>1.0289999999999999</c:v>
                </c:pt>
                <c:pt idx="51269">
                  <c:v>1.03</c:v>
                </c:pt>
                <c:pt idx="51270">
                  <c:v>1.0309999999999999</c:v>
                </c:pt>
                <c:pt idx="51271">
                  <c:v>6.0350000000000001</c:v>
                </c:pt>
                <c:pt idx="51272">
                  <c:v>10.947000000000001</c:v>
                </c:pt>
                <c:pt idx="51273">
                  <c:v>11.436</c:v>
                </c:pt>
                <c:pt idx="51274">
                  <c:v>11.103</c:v>
                </c:pt>
                <c:pt idx="51275">
                  <c:v>11.05</c:v>
                </c:pt>
                <c:pt idx="51276">
                  <c:v>11.102</c:v>
                </c:pt>
                <c:pt idx="51277">
                  <c:v>11.135</c:v>
                </c:pt>
                <c:pt idx="51278">
                  <c:v>11.133000000000001</c:v>
                </c:pt>
                <c:pt idx="51279">
                  <c:v>11.141999999999999</c:v>
                </c:pt>
                <c:pt idx="51280">
                  <c:v>11.15</c:v>
                </c:pt>
                <c:pt idx="51281">
                  <c:v>11.13</c:v>
                </c:pt>
                <c:pt idx="51282">
                  <c:v>11.136000000000001</c:v>
                </c:pt>
                <c:pt idx="51283">
                  <c:v>11.147</c:v>
                </c:pt>
                <c:pt idx="51284">
                  <c:v>11.16</c:v>
                </c:pt>
                <c:pt idx="51285">
                  <c:v>11.179</c:v>
                </c:pt>
                <c:pt idx="51286">
                  <c:v>11.194000000000001</c:v>
                </c:pt>
                <c:pt idx="51287">
                  <c:v>11.208</c:v>
                </c:pt>
                <c:pt idx="51288">
                  <c:v>11.229000000000001</c:v>
                </c:pt>
                <c:pt idx="51289">
                  <c:v>11.257</c:v>
                </c:pt>
                <c:pt idx="51290">
                  <c:v>11.293000000000001</c:v>
                </c:pt>
                <c:pt idx="51291">
                  <c:v>11.332000000000001</c:v>
                </c:pt>
                <c:pt idx="51292">
                  <c:v>11.379</c:v>
                </c:pt>
                <c:pt idx="51293">
                  <c:v>11.429</c:v>
                </c:pt>
                <c:pt idx="51294">
                  <c:v>11.48</c:v>
                </c:pt>
                <c:pt idx="51295">
                  <c:v>11.513</c:v>
                </c:pt>
                <c:pt idx="51296">
                  <c:v>11.558</c:v>
                </c:pt>
                <c:pt idx="51297">
                  <c:v>11.599</c:v>
                </c:pt>
                <c:pt idx="51298">
                  <c:v>11.635</c:v>
                </c:pt>
                <c:pt idx="51299">
                  <c:v>11.679</c:v>
                </c:pt>
                <c:pt idx="51300">
                  <c:v>11.713000000000001</c:v>
                </c:pt>
                <c:pt idx="51301">
                  <c:v>11.754</c:v>
                </c:pt>
                <c:pt idx="51302">
                  <c:v>11.789</c:v>
                </c:pt>
                <c:pt idx="51303">
                  <c:v>11.831</c:v>
                </c:pt>
                <c:pt idx="51304">
                  <c:v>11.874000000000001</c:v>
                </c:pt>
                <c:pt idx="51305">
                  <c:v>11.91</c:v>
                </c:pt>
                <c:pt idx="51306">
                  <c:v>11.945</c:v>
                </c:pt>
                <c:pt idx="51307">
                  <c:v>11.984</c:v>
                </c:pt>
                <c:pt idx="51308">
                  <c:v>12.015000000000001</c:v>
                </c:pt>
                <c:pt idx="51309">
                  <c:v>12.051</c:v>
                </c:pt>
                <c:pt idx="51310">
                  <c:v>12.084</c:v>
                </c:pt>
                <c:pt idx="51311">
                  <c:v>12.117000000000001</c:v>
                </c:pt>
                <c:pt idx="51312">
                  <c:v>12.151</c:v>
                </c:pt>
                <c:pt idx="51313">
                  <c:v>12.182</c:v>
                </c:pt>
                <c:pt idx="51314">
                  <c:v>12.211</c:v>
                </c:pt>
                <c:pt idx="51315">
                  <c:v>12.245000000000001</c:v>
                </c:pt>
                <c:pt idx="51316">
                  <c:v>12.281000000000001</c:v>
                </c:pt>
                <c:pt idx="51317">
                  <c:v>12.307</c:v>
                </c:pt>
                <c:pt idx="51318">
                  <c:v>12.339</c:v>
                </c:pt>
                <c:pt idx="51319">
                  <c:v>12.364000000000001</c:v>
                </c:pt>
                <c:pt idx="51320">
                  <c:v>12.395</c:v>
                </c:pt>
                <c:pt idx="51321">
                  <c:v>12.419</c:v>
                </c:pt>
                <c:pt idx="51322">
                  <c:v>12.444000000000001</c:v>
                </c:pt>
                <c:pt idx="51323">
                  <c:v>12.475</c:v>
                </c:pt>
                <c:pt idx="51324">
                  <c:v>12.494</c:v>
                </c:pt>
                <c:pt idx="51325">
                  <c:v>12.523</c:v>
                </c:pt>
                <c:pt idx="51326">
                  <c:v>12.547000000000001</c:v>
                </c:pt>
                <c:pt idx="51327">
                  <c:v>12.572000000000001</c:v>
                </c:pt>
                <c:pt idx="51328">
                  <c:v>12.599</c:v>
                </c:pt>
                <c:pt idx="51329">
                  <c:v>12.625</c:v>
                </c:pt>
                <c:pt idx="51330">
                  <c:v>12.649000000000001</c:v>
                </c:pt>
                <c:pt idx="51331">
                  <c:v>12.669</c:v>
                </c:pt>
                <c:pt idx="51332">
                  <c:v>12.692</c:v>
                </c:pt>
                <c:pt idx="51333">
                  <c:v>12.711</c:v>
                </c:pt>
                <c:pt idx="51334">
                  <c:v>12.739000000000001</c:v>
                </c:pt>
                <c:pt idx="51335">
                  <c:v>12.762</c:v>
                </c:pt>
                <c:pt idx="51336">
                  <c:v>12.776</c:v>
                </c:pt>
                <c:pt idx="51337">
                  <c:v>12.804</c:v>
                </c:pt>
                <c:pt idx="51338">
                  <c:v>12.82</c:v>
                </c:pt>
                <c:pt idx="51339">
                  <c:v>12.843999999999999</c:v>
                </c:pt>
                <c:pt idx="51340">
                  <c:v>12.859</c:v>
                </c:pt>
                <c:pt idx="51341">
                  <c:v>12.887</c:v>
                </c:pt>
                <c:pt idx="51342">
                  <c:v>12.903</c:v>
                </c:pt>
                <c:pt idx="51343">
                  <c:v>12.922000000000001</c:v>
                </c:pt>
                <c:pt idx="51344">
                  <c:v>12.942</c:v>
                </c:pt>
                <c:pt idx="51345">
                  <c:v>12.965</c:v>
                </c:pt>
                <c:pt idx="51346">
                  <c:v>12.981</c:v>
                </c:pt>
                <c:pt idx="51347">
                  <c:v>12.994</c:v>
                </c:pt>
                <c:pt idx="51348">
                  <c:v>13.005000000000001</c:v>
                </c:pt>
                <c:pt idx="51349">
                  <c:v>13.022</c:v>
                </c:pt>
                <c:pt idx="51350">
                  <c:v>13.037000000000001</c:v>
                </c:pt>
                <c:pt idx="51351">
                  <c:v>13.052</c:v>
                </c:pt>
                <c:pt idx="51352">
                  <c:v>13.064</c:v>
                </c:pt>
                <c:pt idx="51353">
                  <c:v>13.076000000000001</c:v>
                </c:pt>
                <c:pt idx="51354">
                  <c:v>13.086</c:v>
                </c:pt>
                <c:pt idx="51355">
                  <c:v>13.099</c:v>
                </c:pt>
                <c:pt idx="51356">
                  <c:v>13.112</c:v>
                </c:pt>
                <c:pt idx="51357">
                  <c:v>13.116</c:v>
                </c:pt>
                <c:pt idx="51358">
                  <c:v>13.119</c:v>
                </c:pt>
                <c:pt idx="51359">
                  <c:v>13.123000000000001</c:v>
                </c:pt>
                <c:pt idx="51360">
                  <c:v>13.135</c:v>
                </c:pt>
                <c:pt idx="51361">
                  <c:v>13.14</c:v>
                </c:pt>
                <c:pt idx="51362">
                  <c:v>13.146000000000001</c:v>
                </c:pt>
                <c:pt idx="51363">
                  <c:v>13.155000000000001</c:v>
                </c:pt>
                <c:pt idx="51364">
                  <c:v>13.157999999999999</c:v>
                </c:pt>
                <c:pt idx="51365">
                  <c:v>13.161</c:v>
                </c:pt>
                <c:pt idx="51366">
                  <c:v>13.171000000000001</c:v>
                </c:pt>
                <c:pt idx="51367">
                  <c:v>13.16</c:v>
                </c:pt>
                <c:pt idx="51368">
                  <c:v>13.157999999999999</c:v>
                </c:pt>
                <c:pt idx="51369">
                  <c:v>13.17</c:v>
                </c:pt>
                <c:pt idx="51370">
                  <c:v>13.179</c:v>
                </c:pt>
                <c:pt idx="51371">
                  <c:v>13.183</c:v>
                </c:pt>
                <c:pt idx="51372">
                  <c:v>13.196</c:v>
                </c:pt>
                <c:pt idx="51373">
                  <c:v>15.012</c:v>
                </c:pt>
                <c:pt idx="51374">
                  <c:v>14.729000000000001</c:v>
                </c:pt>
                <c:pt idx="51375">
                  <c:v>14.024000000000001</c:v>
                </c:pt>
                <c:pt idx="51376">
                  <c:v>13.909000000000001</c:v>
                </c:pt>
                <c:pt idx="51377">
                  <c:v>13.933</c:v>
                </c:pt>
                <c:pt idx="51378">
                  <c:v>13.956</c:v>
                </c:pt>
                <c:pt idx="51379">
                  <c:v>13.993</c:v>
                </c:pt>
                <c:pt idx="51380">
                  <c:v>14.023</c:v>
                </c:pt>
                <c:pt idx="51381">
                  <c:v>14.041</c:v>
                </c:pt>
                <c:pt idx="51382">
                  <c:v>14.047000000000001</c:v>
                </c:pt>
                <c:pt idx="51383">
                  <c:v>14.047000000000001</c:v>
                </c:pt>
                <c:pt idx="51384">
                  <c:v>14.044</c:v>
                </c:pt>
                <c:pt idx="51385">
                  <c:v>14.035</c:v>
                </c:pt>
                <c:pt idx="51386">
                  <c:v>14.032</c:v>
                </c:pt>
                <c:pt idx="51387">
                  <c:v>14.018000000000001</c:v>
                </c:pt>
                <c:pt idx="51388">
                  <c:v>14.016999999999999</c:v>
                </c:pt>
                <c:pt idx="51389">
                  <c:v>14</c:v>
                </c:pt>
                <c:pt idx="51390">
                  <c:v>13.992000000000001</c:v>
                </c:pt>
                <c:pt idx="51391">
                  <c:v>13.975</c:v>
                </c:pt>
                <c:pt idx="51392">
                  <c:v>13.967000000000001</c:v>
                </c:pt>
                <c:pt idx="51393">
                  <c:v>13.94</c:v>
                </c:pt>
                <c:pt idx="51394">
                  <c:v>13.934000000000001</c:v>
                </c:pt>
                <c:pt idx="51395">
                  <c:v>13.921000000000001</c:v>
                </c:pt>
                <c:pt idx="51396">
                  <c:v>13.909000000000001</c:v>
                </c:pt>
                <c:pt idx="51397">
                  <c:v>13.896000000000001</c:v>
                </c:pt>
                <c:pt idx="51398">
                  <c:v>13.887</c:v>
                </c:pt>
                <c:pt idx="51399">
                  <c:v>13.871</c:v>
                </c:pt>
                <c:pt idx="51400">
                  <c:v>13.866</c:v>
                </c:pt>
                <c:pt idx="51401">
                  <c:v>13.858000000000001</c:v>
                </c:pt>
                <c:pt idx="51402">
                  <c:v>13.848000000000001</c:v>
                </c:pt>
                <c:pt idx="51403">
                  <c:v>13.84</c:v>
                </c:pt>
                <c:pt idx="51404">
                  <c:v>13.834</c:v>
                </c:pt>
                <c:pt idx="51405">
                  <c:v>13.819000000000001</c:v>
                </c:pt>
                <c:pt idx="51406">
                  <c:v>13.811</c:v>
                </c:pt>
                <c:pt idx="51407">
                  <c:v>13.813000000000001</c:v>
                </c:pt>
                <c:pt idx="51408">
                  <c:v>13.805</c:v>
                </c:pt>
                <c:pt idx="51409">
                  <c:v>13.796000000000001</c:v>
                </c:pt>
                <c:pt idx="51410">
                  <c:v>13.785</c:v>
                </c:pt>
                <c:pt idx="51411">
                  <c:v>13.765000000000001</c:v>
                </c:pt>
                <c:pt idx="51412">
                  <c:v>13.736000000000001</c:v>
                </c:pt>
                <c:pt idx="51413">
                  <c:v>13.725</c:v>
                </c:pt>
                <c:pt idx="51414">
                  <c:v>13.696</c:v>
                </c:pt>
                <c:pt idx="51415">
                  <c:v>13.67</c:v>
                </c:pt>
                <c:pt idx="51416">
                  <c:v>13.641999999999999</c:v>
                </c:pt>
                <c:pt idx="51417">
                  <c:v>13.613</c:v>
                </c:pt>
                <c:pt idx="51418">
                  <c:v>13.586</c:v>
                </c:pt>
                <c:pt idx="51419">
                  <c:v>13.563000000000001</c:v>
                </c:pt>
                <c:pt idx="51420">
                  <c:v>13.529</c:v>
                </c:pt>
                <c:pt idx="51421">
                  <c:v>13.508000000000001</c:v>
                </c:pt>
                <c:pt idx="51422">
                  <c:v>13.464</c:v>
                </c:pt>
                <c:pt idx="51423">
                  <c:v>13.423</c:v>
                </c:pt>
                <c:pt idx="51424">
                  <c:v>13.396000000000001</c:v>
                </c:pt>
                <c:pt idx="51425">
                  <c:v>13.358000000000001</c:v>
                </c:pt>
                <c:pt idx="51426">
                  <c:v>13.334</c:v>
                </c:pt>
                <c:pt idx="51427">
                  <c:v>13.315</c:v>
                </c:pt>
                <c:pt idx="51428">
                  <c:v>13.280000000000001</c:v>
                </c:pt>
                <c:pt idx="51429">
                  <c:v>13.265000000000001</c:v>
                </c:pt>
                <c:pt idx="51430">
                  <c:v>13.25</c:v>
                </c:pt>
                <c:pt idx="51431">
                  <c:v>13.227</c:v>
                </c:pt>
                <c:pt idx="51432">
                  <c:v>13.21</c:v>
                </c:pt>
                <c:pt idx="51433">
                  <c:v>13.189</c:v>
                </c:pt>
                <c:pt idx="51434">
                  <c:v>13.16</c:v>
                </c:pt>
                <c:pt idx="51435">
                  <c:v>13.141</c:v>
                </c:pt>
                <c:pt idx="51436">
                  <c:v>13.109</c:v>
                </c:pt>
                <c:pt idx="51437">
                  <c:v>13.082000000000001</c:v>
                </c:pt>
                <c:pt idx="51438">
                  <c:v>13.047000000000001</c:v>
                </c:pt>
                <c:pt idx="51439">
                  <c:v>13.004</c:v>
                </c:pt>
                <c:pt idx="51440">
                  <c:v>12.972</c:v>
                </c:pt>
                <c:pt idx="51441">
                  <c:v>12.949</c:v>
                </c:pt>
                <c:pt idx="51442">
                  <c:v>12.923</c:v>
                </c:pt>
                <c:pt idx="51443">
                  <c:v>12.901</c:v>
                </c:pt>
                <c:pt idx="51444">
                  <c:v>12.871</c:v>
                </c:pt>
                <c:pt idx="51445">
                  <c:v>12.843</c:v>
                </c:pt>
                <c:pt idx="51446">
                  <c:v>12.824</c:v>
                </c:pt>
                <c:pt idx="51447">
                  <c:v>12.797000000000001</c:v>
                </c:pt>
                <c:pt idx="51448">
                  <c:v>12.764000000000001</c:v>
                </c:pt>
                <c:pt idx="51449">
                  <c:v>12.741</c:v>
                </c:pt>
                <c:pt idx="51450">
                  <c:v>12.718</c:v>
                </c:pt>
                <c:pt idx="51451">
                  <c:v>12.691000000000001</c:v>
                </c:pt>
                <c:pt idx="51452">
                  <c:v>12.67</c:v>
                </c:pt>
                <c:pt idx="51453">
                  <c:v>12.677</c:v>
                </c:pt>
                <c:pt idx="51454">
                  <c:v>12.666</c:v>
                </c:pt>
                <c:pt idx="51455">
                  <c:v>12.66</c:v>
                </c:pt>
                <c:pt idx="51456">
                  <c:v>12.648</c:v>
                </c:pt>
                <c:pt idx="51457">
                  <c:v>12.644</c:v>
                </c:pt>
                <c:pt idx="51458">
                  <c:v>12.631</c:v>
                </c:pt>
                <c:pt idx="51459">
                  <c:v>12.622</c:v>
                </c:pt>
                <c:pt idx="51460">
                  <c:v>12.603</c:v>
                </c:pt>
                <c:pt idx="51461">
                  <c:v>12.591000000000001</c:v>
                </c:pt>
                <c:pt idx="51462">
                  <c:v>12.576000000000001</c:v>
                </c:pt>
                <c:pt idx="51463">
                  <c:v>12.555</c:v>
                </c:pt>
                <c:pt idx="51464">
                  <c:v>12.528</c:v>
                </c:pt>
                <c:pt idx="51465">
                  <c:v>12.503</c:v>
                </c:pt>
                <c:pt idx="51466">
                  <c:v>12.482000000000001</c:v>
                </c:pt>
                <c:pt idx="51467">
                  <c:v>12.459</c:v>
                </c:pt>
                <c:pt idx="51468">
                  <c:v>12.436999999999999</c:v>
                </c:pt>
                <c:pt idx="51469">
                  <c:v>12.407999999999999</c:v>
                </c:pt>
                <c:pt idx="51470">
                  <c:v>12.393000000000001</c:v>
                </c:pt>
                <c:pt idx="51471">
                  <c:v>12.363</c:v>
                </c:pt>
                <c:pt idx="51472">
                  <c:v>12.339</c:v>
                </c:pt>
                <c:pt idx="51473">
                  <c:v>12.324</c:v>
                </c:pt>
                <c:pt idx="51474">
                  <c:v>12.297000000000001</c:v>
                </c:pt>
                <c:pt idx="51475">
                  <c:v>12.264000000000001</c:v>
                </c:pt>
                <c:pt idx="51476">
                  <c:v>12.245000000000001</c:v>
                </c:pt>
                <c:pt idx="51477">
                  <c:v>12.223000000000001</c:v>
                </c:pt>
                <c:pt idx="51478">
                  <c:v>12.189</c:v>
                </c:pt>
                <c:pt idx="51479">
                  <c:v>12.164</c:v>
                </c:pt>
                <c:pt idx="51480">
                  <c:v>12.124000000000001</c:v>
                </c:pt>
                <c:pt idx="51481">
                  <c:v>11.821</c:v>
                </c:pt>
                <c:pt idx="51482">
                  <c:v>11.425000000000001</c:v>
                </c:pt>
                <c:pt idx="51483">
                  <c:v>11.4</c:v>
                </c:pt>
                <c:pt idx="51484">
                  <c:v>11.379</c:v>
                </c:pt>
                <c:pt idx="51485">
                  <c:v>11.356</c:v>
                </c:pt>
                <c:pt idx="51486">
                  <c:v>11.329000000000001</c:v>
                </c:pt>
                <c:pt idx="51487">
                  <c:v>11.315</c:v>
                </c:pt>
                <c:pt idx="51488">
                  <c:v>11.311</c:v>
                </c:pt>
                <c:pt idx="51489">
                  <c:v>11.31</c:v>
                </c:pt>
                <c:pt idx="51490">
                  <c:v>11.291</c:v>
                </c:pt>
                <c:pt idx="51491">
                  <c:v>11.293000000000001</c:v>
                </c:pt>
                <c:pt idx="51492">
                  <c:v>11.289</c:v>
                </c:pt>
                <c:pt idx="51493">
                  <c:v>11.293000000000001</c:v>
                </c:pt>
                <c:pt idx="51494">
                  <c:v>11.298</c:v>
                </c:pt>
                <c:pt idx="51495">
                  <c:v>11.303000000000001</c:v>
                </c:pt>
                <c:pt idx="51496">
                  <c:v>11.304</c:v>
                </c:pt>
                <c:pt idx="51497">
                  <c:v>11.307</c:v>
                </c:pt>
                <c:pt idx="51498">
                  <c:v>11.314</c:v>
                </c:pt>
                <c:pt idx="51499">
                  <c:v>11.315</c:v>
                </c:pt>
                <c:pt idx="51500">
                  <c:v>11.3</c:v>
                </c:pt>
                <c:pt idx="51501">
                  <c:v>11.277000000000001</c:v>
                </c:pt>
                <c:pt idx="51502">
                  <c:v>11.252000000000001</c:v>
                </c:pt>
                <c:pt idx="51503">
                  <c:v>11.223000000000001</c:v>
                </c:pt>
                <c:pt idx="51504">
                  <c:v>11.194000000000001</c:v>
                </c:pt>
                <c:pt idx="51505">
                  <c:v>11.164</c:v>
                </c:pt>
                <c:pt idx="51506">
                  <c:v>11.134</c:v>
                </c:pt>
                <c:pt idx="51507">
                  <c:v>11.105</c:v>
                </c:pt>
                <c:pt idx="51508">
                  <c:v>11.07</c:v>
                </c:pt>
                <c:pt idx="51509">
                  <c:v>11.063000000000001</c:v>
                </c:pt>
                <c:pt idx="51510">
                  <c:v>11.068</c:v>
                </c:pt>
                <c:pt idx="51511">
                  <c:v>11.076000000000001</c:v>
                </c:pt>
                <c:pt idx="51512">
                  <c:v>11.084</c:v>
                </c:pt>
                <c:pt idx="51513">
                  <c:v>11.099</c:v>
                </c:pt>
                <c:pt idx="51514">
                  <c:v>11.120000000000001</c:v>
                </c:pt>
                <c:pt idx="51515">
                  <c:v>11.141999999999999</c:v>
                </c:pt>
                <c:pt idx="51516">
                  <c:v>11.163</c:v>
                </c:pt>
                <c:pt idx="51517">
                  <c:v>11.185</c:v>
                </c:pt>
                <c:pt idx="51518">
                  <c:v>11.222</c:v>
                </c:pt>
                <c:pt idx="51519">
                  <c:v>11.249000000000001</c:v>
                </c:pt>
                <c:pt idx="51520">
                  <c:v>11.28</c:v>
                </c:pt>
                <c:pt idx="51521">
                  <c:v>11.315</c:v>
                </c:pt>
                <c:pt idx="51522">
                  <c:v>11.348000000000001</c:v>
                </c:pt>
                <c:pt idx="51523">
                  <c:v>11.378</c:v>
                </c:pt>
                <c:pt idx="51524">
                  <c:v>11.411</c:v>
                </c:pt>
                <c:pt idx="51525">
                  <c:v>11.445</c:v>
                </c:pt>
                <c:pt idx="51526">
                  <c:v>11.466000000000001</c:v>
                </c:pt>
                <c:pt idx="51527">
                  <c:v>11.498000000000001</c:v>
                </c:pt>
                <c:pt idx="51528">
                  <c:v>11.514000000000001</c:v>
                </c:pt>
                <c:pt idx="51529">
                  <c:v>11.538</c:v>
                </c:pt>
                <c:pt idx="51530">
                  <c:v>11.56</c:v>
                </c:pt>
                <c:pt idx="51531">
                  <c:v>11.584</c:v>
                </c:pt>
                <c:pt idx="51532">
                  <c:v>11.605</c:v>
                </c:pt>
                <c:pt idx="51533">
                  <c:v>11.63</c:v>
                </c:pt>
                <c:pt idx="51534">
                  <c:v>11.652000000000001</c:v>
                </c:pt>
                <c:pt idx="51535">
                  <c:v>11.669</c:v>
                </c:pt>
                <c:pt idx="51536">
                  <c:v>11.696</c:v>
                </c:pt>
                <c:pt idx="51537">
                  <c:v>11.716000000000001</c:v>
                </c:pt>
                <c:pt idx="51538">
                  <c:v>11.73</c:v>
                </c:pt>
                <c:pt idx="51539">
                  <c:v>11.743</c:v>
                </c:pt>
                <c:pt idx="51540">
                  <c:v>11.765000000000001</c:v>
                </c:pt>
                <c:pt idx="51541">
                  <c:v>11.788</c:v>
                </c:pt>
                <c:pt idx="51542">
                  <c:v>11.798</c:v>
                </c:pt>
                <c:pt idx="51543">
                  <c:v>11.815</c:v>
                </c:pt>
                <c:pt idx="51544">
                  <c:v>11.837</c:v>
                </c:pt>
                <c:pt idx="51545">
                  <c:v>11.863</c:v>
                </c:pt>
                <c:pt idx="51546">
                  <c:v>11.875999999999999</c:v>
                </c:pt>
                <c:pt idx="51547">
                  <c:v>11.895</c:v>
                </c:pt>
                <c:pt idx="51548">
                  <c:v>11.914</c:v>
                </c:pt>
                <c:pt idx="51549">
                  <c:v>11.933</c:v>
                </c:pt>
                <c:pt idx="51550">
                  <c:v>11.948</c:v>
                </c:pt>
                <c:pt idx="51551">
                  <c:v>11.975</c:v>
                </c:pt>
                <c:pt idx="51552">
                  <c:v>11.998000000000001</c:v>
                </c:pt>
                <c:pt idx="51553">
                  <c:v>12.02</c:v>
                </c:pt>
                <c:pt idx="51554">
                  <c:v>12.045999999999999</c:v>
                </c:pt>
                <c:pt idx="51555">
                  <c:v>12.082000000000001</c:v>
                </c:pt>
                <c:pt idx="51556">
                  <c:v>12.104000000000001</c:v>
                </c:pt>
                <c:pt idx="51557">
                  <c:v>12.131</c:v>
                </c:pt>
                <c:pt idx="51558">
                  <c:v>12.152000000000001</c:v>
                </c:pt>
                <c:pt idx="51559">
                  <c:v>12.172000000000001</c:v>
                </c:pt>
                <c:pt idx="51560">
                  <c:v>12.197000000000001</c:v>
                </c:pt>
                <c:pt idx="51561">
                  <c:v>12.226000000000001</c:v>
                </c:pt>
                <c:pt idx="51562">
                  <c:v>12.255000000000001</c:v>
                </c:pt>
                <c:pt idx="51563">
                  <c:v>12.273</c:v>
                </c:pt>
                <c:pt idx="51564">
                  <c:v>12.304</c:v>
                </c:pt>
                <c:pt idx="51565">
                  <c:v>12.327</c:v>
                </c:pt>
                <c:pt idx="51566">
                  <c:v>12.354000000000001</c:v>
                </c:pt>
                <c:pt idx="51567">
                  <c:v>12.372</c:v>
                </c:pt>
                <c:pt idx="51568">
                  <c:v>12.394</c:v>
                </c:pt>
                <c:pt idx="51569">
                  <c:v>12.413</c:v>
                </c:pt>
                <c:pt idx="51570">
                  <c:v>12.444000000000001</c:v>
                </c:pt>
                <c:pt idx="51571">
                  <c:v>12.463000000000001</c:v>
                </c:pt>
                <c:pt idx="51572">
                  <c:v>12.481</c:v>
                </c:pt>
                <c:pt idx="51573">
                  <c:v>12.508000000000001</c:v>
                </c:pt>
                <c:pt idx="51574">
                  <c:v>12.527000000000001</c:v>
                </c:pt>
                <c:pt idx="51575">
                  <c:v>12.548999999999999</c:v>
                </c:pt>
                <c:pt idx="51576">
                  <c:v>12.569000000000001</c:v>
                </c:pt>
                <c:pt idx="51577">
                  <c:v>12.589</c:v>
                </c:pt>
                <c:pt idx="51578">
                  <c:v>12.605</c:v>
                </c:pt>
                <c:pt idx="51579">
                  <c:v>12.620000000000001</c:v>
                </c:pt>
                <c:pt idx="51580">
                  <c:v>12.643000000000001</c:v>
                </c:pt>
                <c:pt idx="51581">
                  <c:v>12.666</c:v>
                </c:pt>
                <c:pt idx="51582">
                  <c:v>12.68</c:v>
                </c:pt>
                <c:pt idx="51583">
                  <c:v>12.694000000000001</c:v>
                </c:pt>
                <c:pt idx="51584">
                  <c:v>12.712</c:v>
                </c:pt>
                <c:pt idx="51585">
                  <c:v>12.732000000000001</c:v>
                </c:pt>
                <c:pt idx="51586">
                  <c:v>12.746</c:v>
                </c:pt>
                <c:pt idx="51587">
                  <c:v>12.766</c:v>
                </c:pt>
                <c:pt idx="51588">
                  <c:v>12.784000000000001</c:v>
                </c:pt>
                <c:pt idx="51589">
                  <c:v>12.808</c:v>
                </c:pt>
                <c:pt idx="51590">
                  <c:v>12.813000000000001</c:v>
                </c:pt>
                <c:pt idx="51591">
                  <c:v>12.833</c:v>
                </c:pt>
                <c:pt idx="51592">
                  <c:v>12.843</c:v>
                </c:pt>
                <c:pt idx="51593">
                  <c:v>12.853</c:v>
                </c:pt>
                <c:pt idx="51594">
                  <c:v>12.872</c:v>
                </c:pt>
                <c:pt idx="51595">
                  <c:v>12.893000000000001</c:v>
                </c:pt>
                <c:pt idx="51596">
                  <c:v>12.907999999999999</c:v>
                </c:pt>
                <c:pt idx="51597">
                  <c:v>12.916</c:v>
                </c:pt>
                <c:pt idx="51598">
                  <c:v>12.934000000000001</c:v>
                </c:pt>
                <c:pt idx="51599">
                  <c:v>12.944000000000001</c:v>
                </c:pt>
                <c:pt idx="51600">
                  <c:v>12.955</c:v>
                </c:pt>
                <c:pt idx="51601">
                  <c:v>12.967000000000001</c:v>
                </c:pt>
                <c:pt idx="51602">
                  <c:v>12.978</c:v>
                </c:pt>
                <c:pt idx="51603">
                  <c:v>12.99</c:v>
                </c:pt>
                <c:pt idx="51604">
                  <c:v>13.002000000000001</c:v>
                </c:pt>
                <c:pt idx="51605">
                  <c:v>13.009</c:v>
                </c:pt>
                <c:pt idx="51606">
                  <c:v>13.016999999999999</c:v>
                </c:pt>
                <c:pt idx="51607">
                  <c:v>13.015000000000001</c:v>
                </c:pt>
                <c:pt idx="51608">
                  <c:v>13.021000000000001</c:v>
                </c:pt>
                <c:pt idx="51609">
                  <c:v>13.026</c:v>
                </c:pt>
                <c:pt idx="51610">
                  <c:v>13.031000000000001</c:v>
                </c:pt>
                <c:pt idx="51611">
                  <c:v>13.038</c:v>
                </c:pt>
                <c:pt idx="51612">
                  <c:v>13.038</c:v>
                </c:pt>
                <c:pt idx="51613">
                  <c:v>13.038</c:v>
                </c:pt>
                <c:pt idx="51614">
                  <c:v>13.042</c:v>
                </c:pt>
                <c:pt idx="51615">
                  <c:v>14.63</c:v>
                </c:pt>
                <c:pt idx="51616">
                  <c:v>14.636000000000001</c:v>
                </c:pt>
                <c:pt idx="51617">
                  <c:v>13.838000000000001</c:v>
                </c:pt>
                <c:pt idx="51618">
                  <c:v>13.617000000000001</c:v>
                </c:pt>
                <c:pt idx="51619">
                  <c:v>13.571</c:v>
                </c:pt>
                <c:pt idx="51620">
                  <c:v>13.543000000000001</c:v>
                </c:pt>
                <c:pt idx="51621">
                  <c:v>13.516999999999999</c:v>
                </c:pt>
                <c:pt idx="51622">
                  <c:v>13.507</c:v>
                </c:pt>
                <c:pt idx="51623">
                  <c:v>13.493</c:v>
                </c:pt>
                <c:pt idx="51624">
                  <c:v>13.49</c:v>
                </c:pt>
                <c:pt idx="51625">
                  <c:v>13.492000000000001</c:v>
                </c:pt>
                <c:pt idx="51626">
                  <c:v>13.500999999999999</c:v>
                </c:pt>
                <c:pt idx="51627">
                  <c:v>13.532999999999999</c:v>
                </c:pt>
                <c:pt idx="51628">
                  <c:v>13.573</c:v>
                </c:pt>
                <c:pt idx="51629">
                  <c:v>13.6</c:v>
                </c:pt>
                <c:pt idx="51630">
                  <c:v>13.646000000000001</c:v>
                </c:pt>
                <c:pt idx="51631">
                  <c:v>13.68</c:v>
                </c:pt>
                <c:pt idx="51632">
                  <c:v>13.698</c:v>
                </c:pt>
                <c:pt idx="51633">
                  <c:v>13.702999999999999</c:v>
                </c:pt>
                <c:pt idx="51634">
                  <c:v>13.709</c:v>
                </c:pt>
                <c:pt idx="51635">
                  <c:v>13.714</c:v>
                </c:pt>
                <c:pt idx="51636">
                  <c:v>13.708</c:v>
                </c:pt>
                <c:pt idx="51637">
                  <c:v>13.706</c:v>
                </c:pt>
                <c:pt idx="51638">
                  <c:v>13.700000000000001</c:v>
                </c:pt>
                <c:pt idx="51639">
                  <c:v>13.701000000000001</c:v>
                </c:pt>
                <c:pt idx="51640">
                  <c:v>13.695</c:v>
                </c:pt>
                <c:pt idx="51641">
                  <c:v>13.685</c:v>
                </c:pt>
                <c:pt idx="51642">
                  <c:v>13.661</c:v>
                </c:pt>
                <c:pt idx="51643">
                  <c:v>13.643000000000001</c:v>
                </c:pt>
                <c:pt idx="51644">
                  <c:v>13.625999999999999</c:v>
                </c:pt>
                <c:pt idx="51645">
                  <c:v>13.605</c:v>
                </c:pt>
                <c:pt idx="51646">
                  <c:v>13.581</c:v>
                </c:pt>
                <c:pt idx="51647">
                  <c:v>13.569000000000001</c:v>
                </c:pt>
                <c:pt idx="51648">
                  <c:v>13.548999999999999</c:v>
                </c:pt>
                <c:pt idx="51649">
                  <c:v>13.522</c:v>
                </c:pt>
                <c:pt idx="51650">
                  <c:v>13.512</c:v>
                </c:pt>
                <c:pt idx="51651">
                  <c:v>13.496</c:v>
                </c:pt>
                <c:pt idx="51652">
                  <c:v>13.477</c:v>
                </c:pt>
                <c:pt idx="51653">
                  <c:v>13.466000000000001</c:v>
                </c:pt>
                <c:pt idx="51654">
                  <c:v>13.441000000000001</c:v>
                </c:pt>
                <c:pt idx="51655">
                  <c:v>13.423</c:v>
                </c:pt>
                <c:pt idx="51656">
                  <c:v>13.401</c:v>
                </c:pt>
                <c:pt idx="51657">
                  <c:v>13.391999999999999</c:v>
                </c:pt>
                <c:pt idx="51658">
                  <c:v>13.369</c:v>
                </c:pt>
                <c:pt idx="51659">
                  <c:v>13.342000000000001</c:v>
                </c:pt>
                <c:pt idx="51660">
                  <c:v>13.313000000000001</c:v>
                </c:pt>
                <c:pt idx="51661">
                  <c:v>13.291</c:v>
                </c:pt>
                <c:pt idx="51662">
                  <c:v>13.266</c:v>
                </c:pt>
                <c:pt idx="51663">
                  <c:v>13.228</c:v>
                </c:pt>
                <c:pt idx="51664">
                  <c:v>13.208</c:v>
                </c:pt>
                <c:pt idx="51665">
                  <c:v>13.181000000000001</c:v>
                </c:pt>
                <c:pt idx="51666">
                  <c:v>13.149000000000001</c:v>
                </c:pt>
                <c:pt idx="51667">
                  <c:v>13.13</c:v>
                </c:pt>
                <c:pt idx="51668">
                  <c:v>13.11</c:v>
                </c:pt>
                <c:pt idx="51669">
                  <c:v>13.089</c:v>
                </c:pt>
                <c:pt idx="51670">
                  <c:v>13.064</c:v>
                </c:pt>
                <c:pt idx="51671">
                  <c:v>13.048999999999999</c:v>
                </c:pt>
                <c:pt idx="51672">
                  <c:v>13.019</c:v>
                </c:pt>
                <c:pt idx="51673">
                  <c:v>12.987</c:v>
                </c:pt>
                <c:pt idx="51674">
                  <c:v>12.973000000000001</c:v>
                </c:pt>
                <c:pt idx="51675">
                  <c:v>12.941000000000001</c:v>
                </c:pt>
                <c:pt idx="51676">
                  <c:v>12.922000000000001</c:v>
                </c:pt>
                <c:pt idx="51677">
                  <c:v>12.886000000000001</c:v>
                </c:pt>
                <c:pt idx="51678">
                  <c:v>12.848000000000001</c:v>
                </c:pt>
                <c:pt idx="51679">
                  <c:v>12.81</c:v>
                </c:pt>
                <c:pt idx="51680">
                  <c:v>12.768000000000001</c:v>
                </c:pt>
                <c:pt idx="51681">
                  <c:v>12.717000000000001</c:v>
                </c:pt>
                <c:pt idx="51682">
                  <c:v>12.669</c:v>
                </c:pt>
                <c:pt idx="51683">
                  <c:v>12.608000000000001</c:v>
                </c:pt>
                <c:pt idx="51684">
                  <c:v>12.548999999999999</c:v>
                </c:pt>
                <c:pt idx="51685">
                  <c:v>12.467000000000001</c:v>
                </c:pt>
                <c:pt idx="51686">
                  <c:v>12.378</c:v>
                </c:pt>
                <c:pt idx="51687">
                  <c:v>12.276</c:v>
                </c:pt>
                <c:pt idx="51688">
                  <c:v>12.156000000000001</c:v>
                </c:pt>
                <c:pt idx="51689">
                  <c:v>12.014000000000001</c:v>
                </c:pt>
                <c:pt idx="51690">
                  <c:v>11.873000000000001</c:v>
                </c:pt>
                <c:pt idx="51691">
                  <c:v>11.707000000000001</c:v>
                </c:pt>
                <c:pt idx="51692">
                  <c:v>11.543000000000001</c:v>
                </c:pt>
                <c:pt idx="51693">
                  <c:v>11.374000000000001</c:v>
                </c:pt>
                <c:pt idx="51694">
                  <c:v>11.211</c:v>
                </c:pt>
                <c:pt idx="51695">
                  <c:v>10.835000000000001</c:v>
                </c:pt>
                <c:pt idx="51696">
                  <c:v>10.122</c:v>
                </c:pt>
                <c:pt idx="51697">
                  <c:v>9.7910000000000004</c:v>
                </c:pt>
                <c:pt idx="51698">
                  <c:v>9.3870000000000005</c:v>
                </c:pt>
                <c:pt idx="51699">
                  <c:v>8.9060000000000006</c:v>
                </c:pt>
                <c:pt idx="51700">
                  <c:v>4.6539999999999999</c:v>
                </c:pt>
                <c:pt idx="51701">
                  <c:v>1.0249999999999999</c:v>
                </c:pt>
                <c:pt idx="51702">
                  <c:v>1.0249999999999999</c:v>
                </c:pt>
                <c:pt idx="51703">
                  <c:v>1.024</c:v>
                </c:pt>
                <c:pt idx="51704">
                  <c:v>1.024</c:v>
                </c:pt>
                <c:pt idx="51705">
                  <c:v>1.022</c:v>
                </c:pt>
                <c:pt idx="51706">
                  <c:v>1.0230000000000001</c:v>
                </c:pt>
                <c:pt idx="51707">
                  <c:v>1.0230000000000001</c:v>
                </c:pt>
                <c:pt idx="51708">
                  <c:v>1.0230000000000001</c:v>
                </c:pt>
                <c:pt idx="51709">
                  <c:v>1.0230000000000001</c:v>
                </c:pt>
                <c:pt idx="51710">
                  <c:v>1.024</c:v>
                </c:pt>
                <c:pt idx="51711">
                  <c:v>1.0230000000000001</c:v>
                </c:pt>
                <c:pt idx="51712">
                  <c:v>1.0249999999999999</c:v>
                </c:pt>
                <c:pt idx="51713">
                  <c:v>1.0230000000000001</c:v>
                </c:pt>
                <c:pt idx="51714">
                  <c:v>1.0210000000000001</c:v>
                </c:pt>
                <c:pt idx="51715">
                  <c:v>1.022</c:v>
                </c:pt>
                <c:pt idx="51716">
                  <c:v>1.0210000000000001</c:v>
                </c:pt>
                <c:pt idx="51717">
                  <c:v>1.0210000000000001</c:v>
                </c:pt>
                <c:pt idx="51718">
                  <c:v>1.02</c:v>
                </c:pt>
                <c:pt idx="51719">
                  <c:v>1.0210000000000001</c:v>
                </c:pt>
                <c:pt idx="51720">
                  <c:v>1.0210000000000001</c:v>
                </c:pt>
                <c:pt idx="51721">
                  <c:v>1.022</c:v>
                </c:pt>
                <c:pt idx="51722">
                  <c:v>1.0230000000000001</c:v>
                </c:pt>
                <c:pt idx="51723">
                  <c:v>1.0230000000000001</c:v>
                </c:pt>
                <c:pt idx="51724">
                  <c:v>1.022</c:v>
                </c:pt>
                <c:pt idx="51725">
                  <c:v>1.022</c:v>
                </c:pt>
                <c:pt idx="51726">
                  <c:v>1.0210000000000001</c:v>
                </c:pt>
                <c:pt idx="51727">
                  <c:v>1.0210000000000001</c:v>
                </c:pt>
                <c:pt idx="51728">
                  <c:v>1.022</c:v>
                </c:pt>
                <c:pt idx="51729">
                  <c:v>1.0230000000000001</c:v>
                </c:pt>
                <c:pt idx="51730">
                  <c:v>1.0230000000000001</c:v>
                </c:pt>
                <c:pt idx="51731">
                  <c:v>1.0230000000000001</c:v>
                </c:pt>
                <c:pt idx="51732">
                  <c:v>1.022</c:v>
                </c:pt>
                <c:pt idx="51733">
                  <c:v>1.022</c:v>
                </c:pt>
                <c:pt idx="51734">
                  <c:v>1.0210000000000001</c:v>
                </c:pt>
                <c:pt idx="51735">
                  <c:v>1.0210000000000001</c:v>
                </c:pt>
                <c:pt idx="51736">
                  <c:v>1.0210000000000001</c:v>
                </c:pt>
                <c:pt idx="51737">
                  <c:v>1.0210000000000001</c:v>
                </c:pt>
                <c:pt idx="51738">
                  <c:v>1.0210000000000001</c:v>
                </c:pt>
                <c:pt idx="51739">
                  <c:v>1.0230000000000001</c:v>
                </c:pt>
                <c:pt idx="51740">
                  <c:v>1.022</c:v>
                </c:pt>
                <c:pt idx="51741">
                  <c:v>1.022</c:v>
                </c:pt>
                <c:pt idx="51742">
                  <c:v>1.0230000000000001</c:v>
                </c:pt>
                <c:pt idx="51743">
                  <c:v>1.0230000000000001</c:v>
                </c:pt>
                <c:pt idx="51744">
                  <c:v>1.0230000000000001</c:v>
                </c:pt>
                <c:pt idx="51745">
                  <c:v>1.024</c:v>
                </c:pt>
                <c:pt idx="51746">
                  <c:v>1.0230000000000001</c:v>
                </c:pt>
                <c:pt idx="51747">
                  <c:v>1.024</c:v>
                </c:pt>
                <c:pt idx="51748">
                  <c:v>1.024</c:v>
                </c:pt>
                <c:pt idx="51749">
                  <c:v>1.024</c:v>
                </c:pt>
                <c:pt idx="51750">
                  <c:v>1.024</c:v>
                </c:pt>
                <c:pt idx="51751">
                  <c:v>1.0230000000000001</c:v>
                </c:pt>
                <c:pt idx="51752">
                  <c:v>1.022</c:v>
                </c:pt>
                <c:pt idx="51753">
                  <c:v>1.0230000000000001</c:v>
                </c:pt>
                <c:pt idx="51754">
                  <c:v>1.0230000000000001</c:v>
                </c:pt>
                <c:pt idx="51755">
                  <c:v>1.022</c:v>
                </c:pt>
                <c:pt idx="51756">
                  <c:v>1.022</c:v>
                </c:pt>
                <c:pt idx="51757">
                  <c:v>1.024</c:v>
                </c:pt>
                <c:pt idx="51758">
                  <c:v>1.024</c:v>
                </c:pt>
                <c:pt idx="51759">
                  <c:v>1.0230000000000001</c:v>
                </c:pt>
                <c:pt idx="51760">
                  <c:v>1.022</c:v>
                </c:pt>
                <c:pt idx="51761">
                  <c:v>1.0210000000000001</c:v>
                </c:pt>
                <c:pt idx="51762">
                  <c:v>1.0210000000000001</c:v>
                </c:pt>
                <c:pt idx="51763">
                  <c:v>1.022</c:v>
                </c:pt>
                <c:pt idx="51764">
                  <c:v>1.0210000000000001</c:v>
                </c:pt>
                <c:pt idx="51765">
                  <c:v>1.02</c:v>
                </c:pt>
                <c:pt idx="51766">
                  <c:v>1.02</c:v>
                </c:pt>
                <c:pt idx="51767">
                  <c:v>1.0210000000000001</c:v>
                </c:pt>
                <c:pt idx="51768">
                  <c:v>1.0210000000000001</c:v>
                </c:pt>
                <c:pt idx="51769">
                  <c:v>1.022</c:v>
                </c:pt>
                <c:pt idx="51770">
                  <c:v>1.022</c:v>
                </c:pt>
                <c:pt idx="51771">
                  <c:v>1.022</c:v>
                </c:pt>
                <c:pt idx="51772">
                  <c:v>1.022</c:v>
                </c:pt>
                <c:pt idx="51773">
                  <c:v>1.0210000000000001</c:v>
                </c:pt>
                <c:pt idx="51774">
                  <c:v>1.022</c:v>
                </c:pt>
                <c:pt idx="51775">
                  <c:v>1.024</c:v>
                </c:pt>
                <c:pt idx="51776">
                  <c:v>1.024</c:v>
                </c:pt>
                <c:pt idx="51777">
                  <c:v>1.024</c:v>
                </c:pt>
                <c:pt idx="51778">
                  <c:v>1.022</c:v>
                </c:pt>
                <c:pt idx="51779">
                  <c:v>1.0230000000000001</c:v>
                </c:pt>
                <c:pt idx="51780">
                  <c:v>1.022</c:v>
                </c:pt>
                <c:pt idx="51781">
                  <c:v>1.022</c:v>
                </c:pt>
                <c:pt idx="51782">
                  <c:v>1.022</c:v>
                </c:pt>
                <c:pt idx="51783">
                  <c:v>1.0210000000000001</c:v>
                </c:pt>
                <c:pt idx="51784">
                  <c:v>1.0230000000000001</c:v>
                </c:pt>
                <c:pt idx="51785">
                  <c:v>1.0230000000000001</c:v>
                </c:pt>
                <c:pt idx="51786">
                  <c:v>1.022</c:v>
                </c:pt>
                <c:pt idx="51787">
                  <c:v>1.022</c:v>
                </c:pt>
                <c:pt idx="51788">
                  <c:v>1.0230000000000001</c:v>
                </c:pt>
                <c:pt idx="51789">
                  <c:v>1.022</c:v>
                </c:pt>
                <c:pt idx="51790">
                  <c:v>1.022</c:v>
                </c:pt>
                <c:pt idx="51791">
                  <c:v>1.022</c:v>
                </c:pt>
                <c:pt idx="51792">
                  <c:v>1.022</c:v>
                </c:pt>
                <c:pt idx="51793">
                  <c:v>1.0210000000000001</c:v>
                </c:pt>
                <c:pt idx="51794">
                  <c:v>1.0230000000000001</c:v>
                </c:pt>
                <c:pt idx="51795">
                  <c:v>1.0230000000000001</c:v>
                </c:pt>
                <c:pt idx="51796">
                  <c:v>1.0230000000000001</c:v>
                </c:pt>
                <c:pt idx="51797">
                  <c:v>1.024</c:v>
                </c:pt>
                <c:pt idx="51798">
                  <c:v>1.022</c:v>
                </c:pt>
                <c:pt idx="51799">
                  <c:v>1.022</c:v>
                </c:pt>
                <c:pt idx="51800">
                  <c:v>1.022</c:v>
                </c:pt>
                <c:pt idx="51801">
                  <c:v>1.0230000000000001</c:v>
                </c:pt>
                <c:pt idx="51802">
                  <c:v>1.0230000000000001</c:v>
                </c:pt>
                <c:pt idx="51803">
                  <c:v>1.0230000000000001</c:v>
                </c:pt>
                <c:pt idx="51804">
                  <c:v>1.0230000000000001</c:v>
                </c:pt>
                <c:pt idx="51805">
                  <c:v>1.0230000000000001</c:v>
                </c:pt>
                <c:pt idx="51806">
                  <c:v>1.022</c:v>
                </c:pt>
                <c:pt idx="51807">
                  <c:v>1.024</c:v>
                </c:pt>
                <c:pt idx="51808">
                  <c:v>1.0230000000000001</c:v>
                </c:pt>
                <c:pt idx="51809">
                  <c:v>1.0230000000000001</c:v>
                </c:pt>
                <c:pt idx="51810">
                  <c:v>1.0210000000000001</c:v>
                </c:pt>
                <c:pt idx="51811">
                  <c:v>1.02</c:v>
                </c:pt>
                <c:pt idx="51812">
                  <c:v>1.02</c:v>
                </c:pt>
                <c:pt idx="51813">
                  <c:v>1.022</c:v>
                </c:pt>
                <c:pt idx="51814">
                  <c:v>1.022</c:v>
                </c:pt>
                <c:pt idx="51815">
                  <c:v>1.0210000000000001</c:v>
                </c:pt>
                <c:pt idx="51816">
                  <c:v>1.022</c:v>
                </c:pt>
                <c:pt idx="51817">
                  <c:v>1.022</c:v>
                </c:pt>
                <c:pt idx="51818">
                  <c:v>1.022</c:v>
                </c:pt>
                <c:pt idx="51819">
                  <c:v>1.0230000000000001</c:v>
                </c:pt>
                <c:pt idx="51820">
                  <c:v>1.022</c:v>
                </c:pt>
                <c:pt idx="51821">
                  <c:v>1.022</c:v>
                </c:pt>
                <c:pt idx="51822">
                  <c:v>1.024</c:v>
                </c:pt>
                <c:pt idx="51823">
                  <c:v>1.024</c:v>
                </c:pt>
                <c:pt idx="51824">
                  <c:v>1.024</c:v>
                </c:pt>
                <c:pt idx="51825">
                  <c:v>1.024</c:v>
                </c:pt>
                <c:pt idx="51826">
                  <c:v>1.024</c:v>
                </c:pt>
                <c:pt idx="51827">
                  <c:v>1.024</c:v>
                </c:pt>
                <c:pt idx="51828">
                  <c:v>1.0230000000000001</c:v>
                </c:pt>
                <c:pt idx="51829">
                  <c:v>1.0230000000000001</c:v>
                </c:pt>
                <c:pt idx="51830">
                  <c:v>1.024</c:v>
                </c:pt>
                <c:pt idx="51831">
                  <c:v>1.024</c:v>
                </c:pt>
                <c:pt idx="51832">
                  <c:v>1.0230000000000001</c:v>
                </c:pt>
                <c:pt idx="51833">
                  <c:v>1.0230000000000001</c:v>
                </c:pt>
                <c:pt idx="51834">
                  <c:v>1.024</c:v>
                </c:pt>
                <c:pt idx="51835">
                  <c:v>1.0230000000000001</c:v>
                </c:pt>
                <c:pt idx="51836">
                  <c:v>1.024</c:v>
                </c:pt>
                <c:pt idx="51837">
                  <c:v>1.0249999999999999</c:v>
                </c:pt>
                <c:pt idx="51838">
                  <c:v>1.024</c:v>
                </c:pt>
                <c:pt idx="51839">
                  <c:v>1.0210000000000001</c:v>
                </c:pt>
                <c:pt idx="51840">
                  <c:v>1.0230000000000001</c:v>
                </c:pt>
                <c:pt idx="51841">
                  <c:v>1.024</c:v>
                </c:pt>
                <c:pt idx="51842">
                  <c:v>1.024</c:v>
                </c:pt>
                <c:pt idx="51843">
                  <c:v>1.0230000000000001</c:v>
                </c:pt>
                <c:pt idx="51844">
                  <c:v>1.0230000000000001</c:v>
                </c:pt>
                <c:pt idx="51845">
                  <c:v>1.0230000000000001</c:v>
                </c:pt>
                <c:pt idx="51846">
                  <c:v>1.0230000000000001</c:v>
                </c:pt>
                <c:pt idx="51847">
                  <c:v>1.022</c:v>
                </c:pt>
                <c:pt idx="51848">
                  <c:v>1.0210000000000001</c:v>
                </c:pt>
                <c:pt idx="51849">
                  <c:v>1.022</c:v>
                </c:pt>
                <c:pt idx="51850">
                  <c:v>1.0210000000000001</c:v>
                </c:pt>
                <c:pt idx="51851">
                  <c:v>1.022</c:v>
                </c:pt>
                <c:pt idx="51852">
                  <c:v>1.0230000000000001</c:v>
                </c:pt>
                <c:pt idx="51853">
                  <c:v>1.0230000000000001</c:v>
                </c:pt>
                <c:pt idx="51854">
                  <c:v>1.0230000000000001</c:v>
                </c:pt>
                <c:pt idx="51855">
                  <c:v>1.022</c:v>
                </c:pt>
                <c:pt idx="51856">
                  <c:v>1.022</c:v>
                </c:pt>
                <c:pt idx="51857">
                  <c:v>1.0210000000000001</c:v>
                </c:pt>
                <c:pt idx="51858">
                  <c:v>1.0210000000000001</c:v>
                </c:pt>
                <c:pt idx="51859">
                  <c:v>1.0230000000000001</c:v>
                </c:pt>
                <c:pt idx="51860">
                  <c:v>1.0210000000000001</c:v>
                </c:pt>
                <c:pt idx="51861">
                  <c:v>1.0210000000000001</c:v>
                </c:pt>
                <c:pt idx="51862">
                  <c:v>1.0210000000000001</c:v>
                </c:pt>
                <c:pt idx="51863">
                  <c:v>1.0210000000000001</c:v>
                </c:pt>
                <c:pt idx="51864">
                  <c:v>1.0210000000000001</c:v>
                </c:pt>
                <c:pt idx="51865">
                  <c:v>1.022</c:v>
                </c:pt>
                <c:pt idx="51866">
                  <c:v>1.022</c:v>
                </c:pt>
                <c:pt idx="51867">
                  <c:v>1.0210000000000001</c:v>
                </c:pt>
                <c:pt idx="51868">
                  <c:v>1.022</c:v>
                </c:pt>
                <c:pt idx="51869">
                  <c:v>1.022</c:v>
                </c:pt>
                <c:pt idx="51870">
                  <c:v>1.0210000000000001</c:v>
                </c:pt>
                <c:pt idx="51871">
                  <c:v>1.022</c:v>
                </c:pt>
                <c:pt idx="51872">
                  <c:v>1.022</c:v>
                </c:pt>
                <c:pt idx="51873">
                  <c:v>1.022</c:v>
                </c:pt>
                <c:pt idx="51874">
                  <c:v>1.022</c:v>
                </c:pt>
                <c:pt idx="51875">
                  <c:v>1.024</c:v>
                </c:pt>
                <c:pt idx="51876">
                  <c:v>1.0230000000000001</c:v>
                </c:pt>
                <c:pt idx="51877">
                  <c:v>1.024</c:v>
                </c:pt>
                <c:pt idx="51878">
                  <c:v>1.024</c:v>
                </c:pt>
                <c:pt idx="51879">
                  <c:v>1.022</c:v>
                </c:pt>
                <c:pt idx="51880">
                  <c:v>1.0230000000000001</c:v>
                </c:pt>
                <c:pt idx="51881">
                  <c:v>1.022</c:v>
                </c:pt>
                <c:pt idx="51882">
                  <c:v>1.0230000000000001</c:v>
                </c:pt>
                <c:pt idx="51883">
                  <c:v>1.0230000000000001</c:v>
                </c:pt>
                <c:pt idx="51884">
                  <c:v>1.024</c:v>
                </c:pt>
                <c:pt idx="51885">
                  <c:v>1.024</c:v>
                </c:pt>
                <c:pt idx="51886">
                  <c:v>1.0230000000000001</c:v>
                </c:pt>
                <c:pt idx="51887">
                  <c:v>1.0230000000000001</c:v>
                </c:pt>
                <c:pt idx="51888">
                  <c:v>1.0210000000000001</c:v>
                </c:pt>
                <c:pt idx="51889">
                  <c:v>1.022</c:v>
                </c:pt>
                <c:pt idx="51890">
                  <c:v>1.022</c:v>
                </c:pt>
                <c:pt idx="51891">
                  <c:v>1.022</c:v>
                </c:pt>
                <c:pt idx="51892">
                  <c:v>1.022</c:v>
                </c:pt>
                <c:pt idx="51893">
                  <c:v>1.022</c:v>
                </c:pt>
                <c:pt idx="51894">
                  <c:v>1.022</c:v>
                </c:pt>
                <c:pt idx="51895">
                  <c:v>1.02</c:v>
                </c:pt>
                <c:pt idx="51896">
                  <c:v>1.02</c:v>
                </c:pt>
                <c:pt idx="51897">
                  <c:v>1.022</c:v>
                </c:pt>
                <c:pt idx="51898">
                  <c:v>1.024</c:v>
                </c:pt>
                <c:pt idx="51899">
                  <c:v>1.0230000000000001</c:v>
                </c:pt>
                <c:pt idx="51900">
                  <c:v>1.024</c:v>
                </c:pt>
                <c:pt idx="51901">
                  <c:v>1.0249999999999999</c:v>
                </c:pt>
                <c:pt idx="51902">
                  <c:v>1.0249999999999999</c:v>
                </c:pt>
                <c:pt idx="51903">
                  <c:v>1.024</c:v>
                </c:pt>
                <c:pt idx="51904">
                  <c:v>1.0249999999999999</c:v>
                </c:pt>
                <c:pt idx="51905">
                  <c:v>1.0230000000000001</c:v>
                </c:pt>
                <c:pt idx="51906">
                  <c:v>1.0230000000000001</c:v>
                </c:pt>
                <c:pt idx="51907">
                  <c:v>1.022</c:v>
                </c:pt>
                <c:pt idx="51908">
                  <c:v>1.022</c:v>
                </c:pt>
                <c:pt idx="51909">
                  <c:v>1.022</c:v>
                </c:pt>
                <c:pt idx="51910">
                  <c:v>1.0230000000000001</c:v>
                </c:pt>
                <c:pt idx="51911">
                  <c:v>1.0230000000000001</c:v>
                </c:pt>
                <c:pt idx="51912">
                  <c:v>1.0210000000000001</c:v>
                </c:pt>
                <c:pt idx="51913">
                  <c:v>1.0210000000000001</c:v>
                </c:pt>
                <c:pt idx="51914">
                  <c:v>1.0230000000000001</c:v>
                </c:pt>
                <c:pt idx="51915">
                  <c:v>1.024</c:v>
                </c:pt>
                <c:pt idx="51916">
                  <c:v>1.024</c:v>
                </c:pt>
                <c:pt idx="51917">
                  <c:v>1.024</c:v>
                </c:pt>
                <c:pt idx="51918">
                  <c:v>1.024</c:v>
                </c:pt>
                <c:pt idx="51919">
                  <c:v>1.0230000000000001</c:v>
                </c:pt>
                <c:pt idx="51920">
                  <c:v>1.0230000000000001</c:v>
                </c:pt>
                <c:pt idx="51921">
                  <c:v>1.0230000000000001</c:v>
                </c:pt>
                <c:pt idx="51922">
                  <c:v>1.022</c:v>
                </c:pt>
                <c:pt idx="51923">
                  <c:v>1.0210000000000001</c:v>
                </c:pt>
                <c:pt idx="51924">
                  <c:v>1.02</c:v>
                </c:pt>
                <c:pt idx="51925">
                  <c:v>1.02</c:v>
                </c:pt>
                <c:pt idx="51926">
                  <c:v>1.0210000000000001</c:v>
                </c:pt>
                <c:pt idx="51927">
                  <c:v>1.0210000000000001</c:v>
                </c:pt>
                <c:pt idx="51928">
                  <c:v>1.0230000000000001</c:v>
                </c:pt>
                <c:pt idx="51929">
                  <c:v>1.022</c:v>
                </c:pt>
                <c:pt idx="51930">
                  <c:v>1.022</c:v>
                </c:pt>
                <c:pt idx="51931">
                  <c:v>1.022</c:v>
                </c:pt>
                <c:pt idx="51932">
                  <c:v>1.0210000000000001</c:v>
                </c:pt>
                <c:pt idx="51933">
                  <c:v>1.0210000000000001</c:v>
                </c:pt>
                <c:pt idx="51934">
                  <c:v>1.0210000000000001</c:v>
                </c:pt>
                <c:pt idx="51935">
                  <c:v>1.0210000000000001</c:v>
                </c:pt>
                <c:pt idx="51936">
                  <c:v>1.02</c:v>
                </c:pt>
                <c:pt idx="51937">
                  <c:v>1.02</c:v>
                </c:pt>
                <c:pt idx="51938">
                  <c:v>1.0190000000000001</c:v>
                </c:pt>
                <c:pt idx="51939">
                  <c:v>1.0210000000000001</c:v>
                </c:pt>
                <c:pt idx="51940">
                  <c:v>1.022</c:v>
                </c:pt>
                <c:pt idx="51941">
                  <c:v>1.0230000000000001</c:v>
                </c:pt>
                <c:pt idx="51942">
                  <c:v>1.024</c:v>
                </c:pt>
                <c:pt idx="51943">
                  <c:v>1.0249999999999999</c:v>
                </c:pt>
                <c:pt idx="51944">
                  <c:v>1.024</c:v>
                </c:pt>
                <c:pt idx="51945">
                  <c:v>1.024</c:v>
                </c:pt>
                <c:pt idx="51946">
                  <c:v>1.024</c:v>
                </c:pt>
                <c:pt idx="51947">
                  <c:v>1.0230000000000001</c:v>
                </c:pt>
                <c:pt idx="51948">
                  <c:v>1.022</c:v>
                </c:pt>
                <c:pt idx="51949">
                  <c:v>1.02</c:v>
                </c:pt>
                <c:pt idx="51950">
                  <c:v>1.0190000000000001</c:v>
                </c:pt>
                <c:pt idx="51951">
                  <c:v>1.022</c:v>
                </c:pt>
                <c:pt idx="51952">
                  <c:v>1.0230000000000001</c:v>
                </c:pt>
                <c:pt idx="51953">
                  <c:v>1.0230000000000001</c:v>
                </c:pt>
                <c:pt idx="51954">
                  <c:v>1.0230000000000001</c:v>
                </c:pt>
                <c:pt idx="51955">
                  <c:v>1.0230000000000001</c:v>
                </c:pt>
                <c:pt idx="51956">
                  <c:v>1.022</c:v>
                </c:pt>
                <c:pt idx="51957">
                  <c:v>1.0210000000000001</c:v>
                </c:pt>
                <c:pt idx="51958">
                  <c:v>1.022</c:v>
                </c:pt>
                <c:pt idx="51959">
                  <c:v>1.022</c:v>
                </c:pt>
                <c:pt idx="51960">
                  <c:v>1.022</c:v>
                </c:pt>
                <c:pt idx="51961">
                  <c:v>1.022</c:v>
                </c:pt>
                <c:pt idx="51962">
                  <c:v>1.0230000000000001</c:v>
                </c:pt>
                <c:pt idx="51963">
                  <c:v>1.0249999999999999</c:v>
                </c:pt>
                <c:pt idx="51964">
                  <c:v>1.024</c:v>
                </c:pt>
                <c:pt idx="51965">
                  <c:v>1.0230000000000001</c:v>
                </c:pt>
                <c:pt idx="51966">
                  <c:v>1.0230000000000001</c:v>
                </c:pt>
                <c:pt idx="51967">
                  <c:v>1.0230000000000001</c:v>
                </c:pt>
                <c:pt idx="51968">
                  <c:v>1.0230000000000001</c:v>
                </c:pt>
                <c:pt idx="51969">
                  <c:v>1.022</c:v>
                </c:pt>
                <c:pt idx="51970">
                  <c:v>1.022</c:v>
                </c:pt>
                <c:pt idx="51971">
                  <c:v>1.0210000000000001</c:v>
                </c:pt>
                <c:pt idx="51972">
                  <c:v>1.02</c:v>
                </c:pt>
                <c:pt idx="51973">
                  <c:v>1.0210000000000001</c:v>
                </c:pt>
                <c:pt idx="51974">
                  <c:v>1.02</c:v>
                </c:pt>
                <c:pt idx="51975">
                  <c:v>1.02</c:v>
                </c:pt>
                <c:pt idx="51976">
                  <c:v>1.0210000000000001</c:v>
                </c:pt>
                <c:pt idx="51977">
                  <c:v>1.0210000000000001</c:v>
                </c:pt>
                <c:pt idx="51978">
                  <c:v>1.02</c:v>
                </c:pt>
                <c:pt idx="51979">
                  <c:v>1.02</c:v>
                </c:pt>
                <c:pt idx="51980">
                  <c:v>1.0210000000000001</c:v>
                </c:pt>
                <c:pt idx="51981">
                  <c:v>1.0210000000000001</c:v>
                </c:pt>
                <c:pt idx="51982">
                  <c:v>1.022</c:v>
                </c:pt>
                <c:pt idx="51983">
                  <c:v>1.0210000000000001</c:v>
                </c:pt>
                <c:pt idx="51984">
                  <c:v>1.022</c:v>
                </c:pt>
                <c:pt idx="51985">
                  <c:v>1.0230000000000001</c:v>
                </c:pt>
                <c:pt idx="51986">
                  <c:v>1.0230000000000001</c:v>
                </c:pt>
                <c:pt idx="51987">
                  <c:v>1.022</c:v>
                </c:pt>
                <c:pt idx="51988">
                  <c:v>1.0230000000000001</c:v>
                </c:pt>
                <c:pt idx="51989">
                  <c:v>1.022</c:v>
                </c:pt>
                <c:pt idx="51990">
                  <c:v>1.024</c:v>
                </c:pt>
                <c:pt idx="51991">
                  <c:v>1.024</c:v>
                </c:pt>
                <c:pt idx="51992">
                  <c:v>1.0230000000000001</c:v>
                </c:pt>
                <c:pt idx="51993">
                  <c:v>1.022</c:v>
                </c:pt>
                <c:pt idx="51994">
                  <c:v>1.022</c:v>
                </c:pt>
                <c:pt idx="51995">
                  <c:v>1.0210000000000001</c:v>
                </c:pt>
                <c:pt idx="51996">
                  <c:v>1.0210000000000001</c:v>
                </c:pt>
                <c:pt idx="51997">
                  <c:v>1.0210000000000001</c:v>
                </c:pt>
                <c:pt idx="51998">
                  <c:v>1.0210000000000001</c:v>
                </c:pt>
                <c:pt idx="51999">
                  <c:v>1.022</c:v>
                </c:pt>
                <c:pt idx="52000">
                  <c:v>1.0210000000000001</c:v>
                </c:pt>
                <c:pt idx="52001">
                  <c:v>1.022</c:v>
                </c:pt>
                <c:pt idx="52002">
                  <c:v>1.0230000000000001</c:v>
                </c:pt>
                <c:pt idx="52003">
                  <c:v>1.024</c:v>
                </c:pt>
                <c:pt idx="52004">
                  <c:v>1.024</c:v>
                </c:pt>
                <c:pt idx="52005">
                  <c:v>1.0230000000000001</c:v>
                </c:pt>
                <c:pt idx="52006">
                  <c:v>1.024</c:v>
                </c:pt>
                <c:pt idx="52007">
                  <c:v>1.024</c:v>
                </c:pt>
                <c:pt idx="52008">
                  <c:v>1.024</c:v>
                </c:pt>
                <c:pt idx="52009">
                  <c:v>1.0249999999999999</c:v>
                </c:pt>
                <c:pt idx="52010">
                  <c:v>1.022</c:v>
                </c:pt>
                <c:pt idx="52011">
                  <c:v>1.0230000000000001</c:v>
                </c:pt>
                <c:pt idx="52012">
                  <c:v>1.022</c:v>
                </c:pt>
                <c:pt idx="52013">
                  <c:v>1.022</c:v>
                </c:pt>
                <c:pt idx="52014">
                  <c:v>1.0210000000000001</c:v>
                </c:pt>
                <c:pt idx="52015">
                  <c:v>1.0210000000000001</c:v>
                </c:pt>
                <c:pt idx="52016">
                  <c:v>1.0210000000000001</c:v>
                </c:pt>
                <c:pt idx="52017">
                  <c:v>1.0210000000000001</c:v>
                </c:pt>
                <c:pt idx="52018">
                  <c:v>1.022</c:v>
                </c:pt>
                <c:pt idx="52019">
                  <c:v>1.0230000000000001</c:v>
                </c:pt>
                <c:pt idx="52020">
                  <c:v>1.024</c:v>
                </c:pt>
                <c:pt idx="52021">
                  <c:v>1.024</c:v>
                </c:pt>
                <c:pt idx="52022">
                  <c:v>1.022</c:v>
                </c:pt>
                <c:pt idx="52023">
                  <c:v>1.0230000000000001</c:v>
                </c:pt>
                <c:pt idx="52024">
                  <c:v>1.024</c:v>
                </c:pt>
                <c:pt idx="52025">
                  <c:v>1.022</c:v>
                </c:pt>
                <c:pt idx="52026">
                  <c:v>1.0230000000000001</c:v>
                </c:pt>
                <c:pt idx="52027">
                  <c:v>1.0230000000000001</c:v>
                </c:pt>
                <c:pt idx="52028">
                  <c:v>1.0230000000000001</c:v>
                </c:pt>
                <c:pt idx="52029">
                  <c:v>1.024</c:v>
                </c:pt>
                <c:pt idx="52030">
                  <c:v>1.024</c:v>
                </c:pt>
                <c:pt idx="52031">
                  <c:v>1.024</c:v>
                </c:pt>
                <c:pt idx="52032">
                  <c:v>1.0230000000000001</c:v>
                </c:pt>
                <c:pt idx="52033">
                  <c:v>1.0210000000000001</c:v>
                </c:pt>
                <c:pt idx="52034">
                  <c:v>1.02</c:v>
                </c:pt>
                <c:pt idx="52035">
                  <c:v>1.022</c:v>
                </c:pt>
                <c:pt idx="52036">
                  <c:v>1.0230000000000001</c:v>
                </c:pt>
                <c:pt idx="52037">
                  <c:v>1.0230000000000001</c:v>
                </c:pt>
                <c:pt idx="52038">
                  <c:v>1.022</c:v>
                </c:pt>
                <c:pt idx="52039">
                  <c:v>1.022</c:v>
                </c:pt>
                <c:pt idx="52040">
                  <c:v>1.0210000000000001</c:v>
                </c:pt>
                <c:pt idx="52041">
                  <c:v>1.022</c:v>
                </c:pt>
                <c:pt idx="52042">
                  <c:v>1.0230000000000001</c:v>
                </c:pt>
                <c:pt idx="52043">
                  <c:v>1.022</c:v>
                </c:pt>
                <c:pt idx="52044">
                  <c:v>1.022</c:v>
                </c:pt>
                <c:pt idx="52045">
                  <c:v>1.0210000000000001</c:v>
                </c:pt>
                <c:pt idx="52046">
                  <c:v>1.022</c:v>
                </c:pt>
                <c:pt idx="52047">
                  <c:v>1.024</c:v>
                </c:pt>
                <c:pt idx="52048">
                  <c:v>1.0249999999999999</c:v>
                </c:pt>
                <c:pt idx="52049">
                  <c:v>1.0249999999999999</c:v>
                </c:pt>
                <c:pt idx="52050">
                  <c:v>1.024</c:v>
                </c:pt>
                <c:pt idx="52051">
                  <c:v>1.024</c:v>
                </c:pt>
                <c:pt idx="52052">
                  <c:v>1.0230000000000001</c:v>
                </c:pt>
                <c:pt idx="52053">
                  <c:v>1.022</c:v>
                </c:pt>
                <c:pt idx="52054">
                  <c:v>1.0210000000000001</c:v>
                </c:pt>
                <c:pt idx="52055">
                  <c:v>1.022</c:v>
                </c:pt>
                <c:pt idx="52056">
                  <c:v>1.022</c:v>
                </c:pt>
                <c:pt idx="52057">
                  <c:v>1.022</c:v>
                </c:pt>
                <c:pt idx="52058">
                  <c:v>1.022</c:v>
                </c:pt>
                <c:pt idx="52059">
                  <c:v>1.0230000000000001</c:v>
                </c:pt>
                <c:pt idx="52060">
                  <c:v>1.024</c:v>
                </c:pt>
                <c:pt idx="52061">
                  <c:v>1.0230000000000001</c:v>
                </c:pt>
                <c:pt idx="52062">
                  <c:v>1.0230000000000001</c:v>
                </c:pt>
                <c:pt idx="52063">
                  <c:v>1.0230000000000001</c:v>
                </c:pt>
                <c:pt idx="52064">
                  <c:v>1.0230000000000001</c:v>
                </c:pt>
                <c:pt idx="52065">
                  <c:v>1.0230000000000001</c:v>
                </c:pt>
                <c:pt idx="52066">
                  <c:v>1.0230000000000001</c:v>
                </c:pt>
                <c:pt idx="52067">
                  <c:v>1.022</c:v>
                </c:pt>
                <c:pt idx="52068">
                  <c:v>1.0230000000000001</c:v>
                </c:pt>
                <c:pt idx="52069">
                  <c:v>1.0230000000000001</c:v>
                </c:pt>
                <c:pt idx="52070">
                  <c:v>1.022</c:v>
                </c:pt>
                <c:pt idx="52071">
                  <c:v>1.022</c:v>
                </c:pt>
                <c:pt idx="52072">
                  <c:v>1.0230000000000001</c:v>
                </c:pt>
                <c:pt idx="52073">
                  <c:v>1.024</c:v>
                </c:pt>
                <c:pt idx="52074">
                  <c:v>1.0230000000000001</c:v>
                </c:pt>
                <c:pt idx="52075">
                  <c:v>1.024</c:v>
                </c:pt>
                <c:pt idx="52076">
                  <c:v>1.0230000000000001</c:v>
                </c:pt>
                <c:pt idx="52077">
                  <c:v>1.0230000000000001</c:v>
                </c:pt>
                <c:pt idx="52078">
                  <c:v>1.0249999999999999</c:v>
                </c:pt>
                <c:pt idx="52079">
                  <c:v>1.026</c:v>
                </c:pt>
                <c:pt idx="52080">
                  <c:v>1.0249999999999999</c:v>
                </c:pt>
                <c:pt idx="52081">
                  <c:v>1.024</c:v>
                </c:pt>
                <c:pt idx="52082">
                  <c:v>1.024</c:v>
                </c:pt>
                <c:pt idx="52083">
                  <c:v>1.024</c:v>
                </c:pt>
                <c:pt idx="52084">
                  <c:v>1.0230000000000001</c:v>
                </c:pt>
                <c:pt idx="52085">
                  <c:v>1.0230000000000001</c:v>
                </c:pt>
                <c:pt idx="52086">
                  <c:v>1.022</c:v>
                </c:pt>
                <c:pt idx="52087">
                  <c:v>1.022</c:v>
                </c:pt>
                <c:pt idx="52088">
                  <c:v>1.0230000000000001</c:v>
                </c:pt>
                <c:pt idx="52089">
                  <c:v>1.0230000000000001</c:v>
                </c:pt>
                <c:pt idx="52090">
                  <c:v>1.024</c:v>
                </c:pt>
                <c:pt idx="52091">
                  <c:v>1.024</c:v>
                </c:pt>
                <c:pt idx="52092">
                  <c:v>1.0249999999999999</c:v>
                </c:pt>
                <c:pt idx="52093">
                  <c:v>1.024</c:v>
                </c:pt>
                <c:pt idx="52094">
                  <c:v>1.022</c:v>
                </c:pt>
                <c:pt idx="52095">
                  <c:v>1.024</c:v>
                </c:pt>
                <c:pt idx="52096">
                  <c:v>1.026</c:v>
                </c:pt>
                <c:pt idx="52097">
                  <c:v>1.026</c:v>
                </c:pt>
                <c:pt idx="52098">
                  <c:v>1.026</c:v>
                </c:pt>
                <c:pt idx="52099">
                  <c:v>1.0249999999999999</c:v>
                </c:pt>
                <c:pt idx="52100">
                  <c:v>1.026</c:v>
                </c:pt>
                <c:pt idx="52101">
                  <c:v>1.0249999999999999</c:v>
                </c:pt>
                <c:pt idx="52102">
                  <c:v>1.0230000000000001</c:v>
                </c:pt>
                <c:pt idx="52103">
                  <c:v>1.0230000000000001</c:v>
                </c:pt>
                <c:pt idx="52104">
                  <c:v>1.0230000000000001</c:v>
                </c:pt>
                <c:pt idx="52105">
                  <c:v>1.024</c:v>
                </c:pt>
                <c:pt idx="52106">
                  <c:v>1.0230000000000001</c:v>
                </c:pt>
                <c:pt idx="52107">
                  <c:v>1.0230000000000001</c:v>
                </c:pt>
                <c:pt idx="52108">
                  <c:v>1.0230000000000001</c:v>
                </c:pt>
                <c:pt idx="52109">
                  <c:v>1.0230000000000001</c:v>
                </c:pt>
                <c:pt idx="52110">
                  <c:v>1.022</c:v>
                </c:pt>
                <c:pt idx="52111">
                  <c:v>1.022</c:v>
                </c:pt>
                <c:pt idx="52112">
                  <c:v>1.022</c:v>
                </c:pt>
                <c:pt idx="52113">
                  <c:v>1.0230000000000001</c:v>
                </c:pt>
                <c:pt idx="52114">
                  <c:v>1.024</c:v>
                </c:pt>
                <c:pt idx="52115">
                  <c:v>1.0249999999999999</c:v>
                </c:pt>
                <c:pt idx="52116">
                  <c:v>1.0249999999999999</c:v>
                </c:pt>
                <c:pt idx="52117">
                  <c:v>1.024</c:v>
                </c:pt>
                <c:pt idx="52118">
                  <c:v>1.0249999999999999</c:v>
                </c:pt>
                <c:pt idx="52119">
                  <c:v>1.0249999999999999</c:v>
                </c:pt>
                <c:pt idx="52120">
                  <c:v>1.0230000000000001</c:v>
                </c:pt>
                <c:pt idx="52121">
                  <c:v>1.0230000000000001</c:v>
                </c:pt>
                <c:pt idx="52122">
                  <c:v>1.024</c:v>
                </c:pt>
                <c:pt idx="52123">
                  <c:v>1.0230000000000001</c:v>
                </c:pt>
                <c:pt idx="52124">
                  <c:v>1.022</c:v>
                </c:pt>
                <c:pt idx="52125">
                  <c:v>1.022</c:v>
                </c:pt>
                <c:pt idx="52126">
                  <c:v>1.024</c:v>
                </c:pt>
                <c:pt idx="52127">
                  <c:v>1.024</c:v>
                </c:pt>
                <c:pt idx="52128">
                  <c:v>1.0230000000000001</c:v>
                </c:pt>
                <c:pt idx="52129">
                  <c:v>1.0230000000000001</c:v>
                </c:pt>
                <c:pt idx="52130">
                  <c:v>1.024</c:v>
                </c:pt>
                <c:pt idx="52131">
                  <c:v>1.0249999999999999</c:v>
                </c:pt>
                <c:pt idx="52132">
                  <c:v>1.0249999999999999</c:v>
                </c:pt>
                <c:pt idx="52133">
                  <c:v>1.0249999999999999</c:v>
                </c:pt>
                <c:pt idx="52134">
                  <c:v>1.0249999999999999</c:v>
                </c:pt>
                <c:pt idx="52135">
                  <c:v>1.024</c:v>
                </c:pt>
                <c:pt idx="52136">
                  <c:v>1.024</c:v>
                </c:pt>
                <c:pt idx="52137">
                  <c:v>1.0230000000000001</c:v>
                </c:pt>
                <c:pt idx="52138">
                  <c:v>1.022</c:v>
                </c:pt>
                <c:pt idx="52139">
                  <c:v>1.0249999999999999</c:v>
                </c:pt>
                <c:pt idx="52140">
                  <c:v>1.0249999999999999</c:v>
                </c:pt>
                <c:pt idx="52141">
                  <c:v>1.024</c:v>
                </c:pt>
                <c:pt idx="52142">
                  <c:v>1.0230000000000001</c:v>
                </c:pt>
                <c:pt idx="52143">
                  <c:v>1.0230000000000001</c:v>
                </c:pt>
                <c:pt idx="52144">
                  <c:v>1.0230000000000001</c:v>
                </c:pt>
                <c:pt idx="52145">
                  <c:v>1.0230000000000001</c:v>
                </c:pt>
                <c:pt idx="52146">
                  <c:v>1.024</c:v>
                </c:pt>
                <c:pt idx="52147">
                  <c:v>1.024</c:v>
                </c:pt>
                <c:pt idx="52148">
                  <c:v>1.0230000000000001</c:v>
                </c:pt>
                <c:pt idx="52149">
                  <c:v>1.0230000000000001</c:v>
                </c:pt>
                <c:pt idx="52150">
                  <c:v>1.024</c:v>
                </c:pt>
                <c:pt idx="52151">
                  <c:v>1.024</c:v>
                </c:pt>
                <c:pt idx="52152">
                  <c:v>1.024</c:v>
                </c:pt>
                <c:pt idx="52153">
                  <c:v>1.024</c:v>
                </c:pt>
                <c:pt idx="52154">
                  <c:v>1.0230000000000001</c:v>
                </c:pt>
                <c:pt idx="52155">
                  <c:v>1.0230000000000001</c:v>
                </c:pt>
                <c:pt idx="52156">
                  <c:v>1.024</c:v>
                </c:pt>
                <c:pt idx="52157">
                  <c:v>1.0249999999999999</c:v>
                </c:pt>
                <c:pt idx="52158">
                  <c:v>1.024</c:v>
                </c:pt>
                <c:pt idx="52159">
                  <c:v>1.0249999999999999</c:v>
                </c:pt>
                <c:pt idx="52160">
                  <c:v>1.0249999999999999</c:v>
                </c:pt>
                <c:pt idx="52161">
                  <c:v>1.024</c:v>
                </c:pt>
                <c:pt idx="52162">
                  <c:v>1.024</c:v>
                </c:pt>
                <c:pt idx="52163">
                  <c:v>1.0230000000000001</c:v>
                </c:pt>
                <c:pt idx="52164">
                  <c:v>1.024</c:v>
                </c:pt>
                <c:pt idx="52165">
                  <c:v>1.024</c:v>
                </c:pt>
                <c:pt idx="52166">
                  <c:v>1.0249999999999999</c:v>
                </c:pt>
                <c:pt idx="52167">
                  <c:v>1.0249999999999999</c:v>
                </c:pt>
                <c:pt idx="52168">
                  <c:v>1.0249999999999999</c:v>
                </c:pt>
                <c:pt idx="52169">
                  <c:v>1.0249999999999999</c:v>
                </c:pt>
                <c:pt idx="52170">
                  <c:v>1.024</c:v>
                </c:pt>
                <c:pt idx="52171">
                  <c:v>1.024</c:v>
                </c:pt>
                <c:pt idx="52172">
                  <c:v>1.026</c:v>
                </c:pt>
                <c:pt idx="52173">
                  <c:v>1.026</c:v>
                </c:pt>
                <c:pt idx="52174">
                  <c:v>1.026</c:v>
                </c:pt>
                <c:pt idx="52175">
                  <c:v>1.028</c:v>
                </c:pt>
                <c:pt idx="52176">
                  <c:v>1.0289999999999999</c:v>
                </c:pt>
                <c:pt idx="52177">
                  <c:v>1.0269999999999999</c:v>
                </c:pt>
                <c:pt idx="52178">
                  <c:v>1.0249999999999999</c:v>
                </c:pt>
                <c:pt idx="52179">
                  <c:v>1.026</c:v>
                </c:pt>
                <c:pt idx="52180">
                  <c:v>1.026</c:v>
                </c:pt>
                <c:pt idx="52181">
                  <c:v>1.026</c:v>
                </c:pt>
                <c:pt idx="52182">
                  <c:v>1.026</c:v>
                </c:pt>
                <c:pt idx="52183">
                  <c:v>1.026</c:v>
                </c:pt>
                <c:pt idx="52184">
                  <c:v>1.0249999999999999</c:v>
                </c:pt>
                <c:pt idx="52185">
                  <c:v>1.0249999999999999</c:v>
                </c:pt>
                <c:pt idx="52186">
                  <c:v>1.024</c:v>
                </c:pt>
                <c:pt idx="52187">
                  <c:v>1.024</c:v>
                </c:pt>
                <c:pt idx="52188">
                  <c:v>1.0230000000000001</c:v>
                </c:pt>
                <c:pt idx="52189">
                  <c:v>1.0230000000000001</c:v>
                </c:pt>
                <c:pt idx="52190">
                  <c:v>1.0230000000000001</c:v>
                </c:pt>
                <c:pt idx="52191">
                  <c:v>1.022</c:v>
                </c:pt>
                <c:pt idx="52192">
                  <c:v>1.022</c:v>
                </c:pt>
                <c:pt idx="52193">
                  <c:v>1.022</c:v>
                </c:pt>
                <c:pt idx="52194">
                  <c:v>1.0210000000000001</c:v>
                </c:pt>
                <c:pt idx="52195">
                  <c:v>1.0210000000000001</c:v>
                </c:pt>
                <c:pt idx="52196">
                  <c:v>1.022</c:v>
                </c:pt>
                <c:pt idx="52197">
                  <c:v>1.022</c:v>
                </c:pt>
                <c:pt idx="52198">
                  <c:v>1.024</c:v>
                </c:pt>
                <c:pt idx="52199">
                  <c:v>1.024</c:v>
                </c:pt>
                <c:pt idx="52200">
                  <c:v>1.0230000000000001</c:v>
                </c:pt>
                <c:pt idx="52201">
                  <c:v>1.024</c:v>
                </c:pt>
                <c:pt idx="52202">
                  <c:v>1.024</c:v>
                </c:pt>
                <c:pt idx="52203">
                  <c:v>1.0230000000000001</c:v>
                </c:pt>
                <c:pt idx="52204">
                  <c:v>1.0230000000000001</c:v>
                </c:pt>
                <c:pt idx="52205">
                  <c:v>1.024</c:v>
                </c:pt>
                <c:pt idx="52206">
                  <c:v>1.024</c:v>
                </c:pt>
                <c:pt idx="52207">
                  <c:v>1.0230000000000001</c:v>
                </c:pt>
                <c:pt idx="52208">
                  <c:v>1.0230000000000001</c:v>
                </c:pt>
                <c:pt idx="52209">
                  <c:v>1.0230000000000001</c:v>
                </c:pt>
                <c:pt idx="52210">
                  <c:v>1.0210000000000001</c:v>
                </c:pt>
                <c:pt idx="52211">
                  <c:v>1.0210000000000001</c:v>
                </c:pt>
                <c:pt idx="52212">
                  <c:v>1.0230000000000001</c:v>
                </c:pt>
                <c:pt idx="52213">
                  <c:v>1.022</c:v>
                </c:pt>
                <c:pt idx="52214">
                  <c:v>1.022</c:v>
                </c:pt>
                <c:pt idx="52215">
                  <c:v>1.0230000000000001</c:v>
                </c:pt>
                <c:pt idx="52216">
                  <c:v>1.0230000000000001</c:v>
                </c:pt>
                <c:pt idx="52217">
                  <c:v>1.022</c:v>
                </c:pt>
                <c:pt idx="52218">
                  <c:v>1.0230000000000001</c:v>
                </c:pt>
                <c:pt idx="52219">
                  <c:v>1.0230000000000001</c:v>
                </c:pt>
                <c:pt idx="52220">
                  <c:v>1.0230000000000001</c:v>
                </c:pt>
                <c:pt idx="52221">
                  <c:v>1.022</c:v>
                </c:pt>
                <c:pt idx="52222">
                  <c:v>1.022</c:v>
                </c:pt>
                <c:pt idx="52223">
                  <c:v>1.0230000000000001</c:v>
                </c:pt>
                <c:pt idx="52224">
                  <c:v>1.0230000000000001</c:v>
                </c:pt>
                <c:pt idx="52225">
                  <c:v>1.0230000000000001</c:v>
                </c:pt>
                <c:pt idx="52226">
                  <c:v>1.0230000000000001</c:v>
                </c:pt>
                <c:pt idx="52227">
                  <c:v>1.022</c:v>
                </c:pt>
                <c:pt idx="52228">
                  <c:v>1.024</c:v>
                </c:pt>
                <c:pt idx="52229">
                  <c:v>1.024</c:v>
                </c:pt>
                <c:pt idx="52230">
                  <c:v>1.0230000000000001</c:v>
                </c:pt>
                <c:pt idx="52231">
                  <c:v>1.024</c:v>
                </c:pt>
                <c:pt idx="52232">
                  <c:v>1.022</c:v>
                </c:pt>
                <c:pt idx="52233">
                  <c:v>1.0230000000000001</c:v>
                </c:pt>
                <c:pt idx="52234">
                  <c:v>1.0230000000000001</c:v>
                </c:pt>
                <c:pt idx="52235">
                  <c:v>1.024</c:v>
                </c:pt>
                <c:pt idx="52236">
                  <c:v>1.024</c:v>
                </c:pt>
                <c:pt idx="52237">
                  <c:v>1.0230000000000001</c:v>
                </c:pt>
                <c:pt idx="52238">
                  <c:v>1.0230000000000001</c:v>
                </c:pt>
                <c:pt idx="52239">
                  <c:v>1.0230000000000001</c:v>
                </c:pt>
                <c:pt idx="52240">
                  <c:v>1.0230000000000001</c:v>
                </c:pt>
                <c:pt idx="52241">
                  <c:v>1.0230000000000001</c:v>
                </c:pt>
                <c:pt idx="52242">
                  <c:v>1.024</c:v>
                </c:pt>
                <c:pt idx="52243">
                  <c:v>1.024</c:v>
                </c:pt>
                <c:pt idx="52244">
                  <c:v>1.0230000000000001</c:v>
                </c:pt>
                <c:pt idx="52245">
                  <c:v>1.024</c:v>
                </c:pt>
                <c:pt idx="52246">
                  <c:v>1.024</c:v>
                </c:pt>
                <c:pt idx="52247">
                  <c:v>1.024</c:v>
                </c:pt>
                <c:pt idx="52248">
                  <c:v>1.0249999999999999</c:v>
                </c:pt>
                <c:pt idx="52249">
                  <c:v>1.0249999999999999</c:v>
                </c:pt>
                <c:pt idx="52250">
                  <c:v>1.024</c:v>
                </c:pt>
                <c:pt idx="52251">
                  <c:v>1.0230000000000001</c:v>
                </c:pt>
                <c:pt idx="52252">
                  <c:v>1.0230000000000001</c:v>
                </c:pt>
                <c:pt idx="52253">
                  <c:v>1.024</c:v>
                </c:pt>
                <c:pt idx="52254">
                  <c:v>1.024</c:v>
                </c:pt>
                <c:pt idx="52255">
                  <c:v>1.0230000000000001</c:v>
                </c:pt>
                <c:pt idx="52256">
                  <c:v>1.022</c:v>
                </c:pt>
                <c:pt idx="52257">
                  <c:v>1.022</c:v>
                </c:pt>
                <c:pt idx="52258">
                  <c:v>1.0230000000000001</c:v>
                </c:pt>
                <c:pt idx="52259">
                  <c:v>1.0230000000000001</c:v>
                </c:pt>
                <c:pt idx="52260">
                  <c:v>1.0230000000000001</c:v>
                </c:pt>
                <c:pt idx="52261">
                  <c:v>1.0230000000000001</c:v>
                </c:pt>
                <c:pt idx="52262">
                  <c:v>1.0230000000000001</c:v>
                </c:pt>
                <c:pt idx="52263">
                  <c:v>1.0230000000000001</c:v>
                </c:pt>
                <c:pt idx="52264">
                  <c:v>1.0210000000000001</c:v>
                </c:pt>
                <c:pt idx="52265">
                  <c:v>1.02</c:v>
                </c:pt>
                <c:pt idx="52266">
                  <c:v>1.02</c:v>
                </c:pt>
                <c:pt idx="52267">
                  <c:v>1.0210000000000001</c:v>
                </c:pt>
                <c:pt idx="52268">
                  <c:v>1.022</c:v>
                </c:pt>
                <c:pt idx="52269">
                  <c:v>1.0230000000000001</c:v>
                </c:pt>
                <c:pt idx="52270">
                  <c:v>1.022</c:v>
                </c:pt>
                <c:pt idx="52271">
                  <c:v>1.022</c:v>
                </c:pt>
                <c:pt idx="52272">
                  <c:v>1.0210000000000001</c:v>
                </c:pt>
                <c:pt idx="52273">
                  <c:v>1.022</c:v>
                </c:pt>
                <c:pt idx="52274">
                  <c:v>1.0210000000000001</c:v>
                </c:pt>
                <c:pt idx="52275">
                  <c:v>1.0190000000000001</c:v>
                </c:pt>
                <c:pt idx="52276">
                  <c:v>1.0190000000000001</c:v>
                </c:pt>
                <c:pt idx="52277">
                  <c:v>1.0210000000000001</c:v>
                </c:pt>
                <c:pt idx="52278">
                  <c:v>1.02</c:v>
                </c:pt>
                <c:pt idx="52279">
                  <c:v>1.0190000000000001</c:v>
                </c:pt>
                <c:pt idx="52280">
                  <c:v>1.02</c:v>
                </c:pt>
                <c:pt idx="52281">
                  <c:v>1.0210000000000001</c:v>
                </c:pt>
                <c:pt idx="52282">
                  <c:v>1.0210000000000001</c:v>
                </c:pt>
                <c:pt idx="52283">
                  <c:v>1.022</c:v>
                </c:pt>
                <c:pt idx="52284">
                  <c:v>1.022</c:v>
                </c:pt>
                <c:pt idx="52285">
                  <c:v>1.022</c:v>
                </c:pt>
                <c:pt idx="52286">
                  <c:v>1.022</c:v>
                </c:pt>
                <c:pt idx="52287">
                  <c:v>1.0210000000000001</c:v>
                </c:pt>
                <c:pt idx="52288">
                  <c:v>1.022</c:v>
                </c:pt>
                <c:pt idx="52289">
                  <c:v>1.022</c:v>
                </c:pt>
                <c:pt idx="52290">
                  <c:v>1.022</c:v>
                </c:pt>
                <c:pt idx="52291">
                  <c:v>1.02</c:v>
                </c:pt>
                <c:pt idx="52292">
                  <c:v>1.0210000000000001</c:v>
                </c:pt>
                <c:pt idx="52293">
                  <c:v>1.0230000000000001</c:v>
                </c:pt>
                <c:pt idx="52294">
                  <c:v>1.022</c:v>
                </c:pt>
                <c:pt idx="52295">
                  <c:v>1.022</c:v>
                </c:pt>
                <c:pt idx="52296">
                  <c:v>1.024</c:v>
                </c:pt>
                <c:pt idx="52297">
                  <c:v>1.024</c:v>
                </c:pt>
                <c:pt idx="52298">
                  <c:v>1.0230000000000001</c:v>
                </c:pt>
                <c:pt idx="52299">
                  <c:v>1.022</c:v>
                </c:pt>
                <c:pt idx="52300">
                  <c:v>1.0210000000000001</c:v>
                </c:pt>
                <c:pt idx="52301">
                  <c:v>1.02</c:v>
                </c:pt>
                <c:pt idx="52302">
                  <c:v>1.0190000000000001</c:v>
                </c:pt>
                <c:pt idx="52303">
                  <c:v>1.0190000000000001</c:v>
                </c:pt>
                <c:pt idx="52304">
                  <c:v>1.0190000000000001</c:v>
                </c:pt>
                <c:pt idx="52305">
                  <c:v>1.0210000000000001</c:v>
                </c:pt>
                <c:pt idx="52306">
                  <c:v>1.022</c:v>
                </c:pt>
                <c:pt idx="52307">
                  <c:v>1.0230000000000001</c:v>
                </c:pt>
                <c:pt idx="52308">
                  <c:v>1.0230000000000001</c:v>
                </c:pt>
                <c:pt idx="52309">
                  <c:v>1.022</c:v>
                </c:pt>
                <c:pt idx="52310">
                  <c:v>1.022</c:v>
                </c:pt>
                <c:pt idx="52311">
                  <c:v>1.0210000000000001</c:v>
                </c:pt>
                <c:pt idx="52312">
                  <c:v>1.0210000000000001</c:v>
                </c:pt>
                <c:pt idx="52313">
                  <c:v>1.0210000000000001</c:v>
                </c:pt>
                <c:pt idx="52314">
                  <c:v>1.02</c:v>
                </c:pt>
                <c:pt idx="52315">
                  <c:v>1.02</c:v>
                </c:pt>
                <c:pt idx="52316">
                  <c:v>1.0210000000000001</c:v>
                </c:pt>
                <c:pt idx="52317">
                  <c:v>1.022</c:v>
                </c:pt>
                <c:pt idx="52318">
                  <c:v>1.022</c:v>
                </c:pt>
                <c:pt idx="52319">
                  <c:v>1.022</c:v>
                </c:pt>
                <c:pt idx="52320">
                  <c:v>1.02</c:v>
                </c:pt>
                <c:pt idx="52321">
                  <c:v>1.018</c:v>
                </c:pt>
                <c:pt idx="52322">
                  <c:v>1.0190000000000001</c:v>
                </c:pt>
                <c:pt idx="52323">
                  <c:v>1.0210000000000001</c:v>
                </c:pt>
                <c:pt idx="52324">
                  <c:v>1.022</c:v>
                </c:pt>
                <c:pt idx="52325">
                  <c:v>1.02</c:v>
                </c:pt>
                <c:pt idx="52326">
                  <c:v>1.0210000000000001</c:v>
                </c:pt>
                <c:pt idx="52327">
                  <c:v>1.0210000000000001</c:v>
                </c:pt>
                <c:pt idx="52328">
                  <c:v>1.0210000000000001</c:v>
                </c:pt>
                <c:pt idx="52329">
                  <c:v>1.02</c:v>
                </c:pt>
                <c:pt idx="52330">
                  <c:v>1.02</c:v>
                </c:pt>
                <c:pt idx="52331">
                  <c:v>1.0210000000000001</c:v>
                </c:pt>
                <c:pt idx="52332">
                  <c:v>1.0210000000000001</c:v>
                </c:pt>
                <c:pt idx="52333">
                  <c:v>1.0210000000000001</c:v>
                </c:pt>
                <c:pt idx="52334">
                  <c:v>1.022</c:v>
                </c:pt>
                <c:pt idx="52335">
                  <c:v>1.0210000000000001</c:v>
                </c:pt>
                <c:pt idx="52336">
                  <c:v>1.022</c:v>
                </c:pt>
                <c:pt idx="52337">
                  <c:v>1.022</c:v>
                </c:pt>
                <c:pt idx="52338">
                  <c:v>1.022</c:v>
                </c:pt>
                <c:pt idx="52339">
                  <c:v>1.0210000000000001</c:v>
                </c:pt>
                <c:pt idx="52340">
                  <c:v>1.02</c:v>
                </c:pt>
                <c:pt idx="52341">
                  <c:v>1.0210000000000001</c:v>
                </c:pt>
                <c:pt idx="52342">
                  <c:v>1.02</c:v>
                </c:pt>
                <c:pt idx="52343">
                  <c:v>1.0210000000000001</c:v>
                </c:pt>
                <c:pt idx="52344">
                  <c:v>1.02</c:v>
                </c:pt>
                <c:pt idx="52345">
                  <c:v>1.02</c:v>
                </c:pt>
                <c:pt idx="52346">
                  <c:v>1.0210000000000001</c:v>
                </c:pt>
                <c:pt idx="52347">
                  <c:v>1.0210000000000001</c:v>
                </c:pt>
                <c:pt idx="52348">
                  <c:v>1.0210000000000001</c:v>
                </c:pt>
                <c:pt idx="52349">
                  <c:v>1.022</c:v>
                </c:pt>
                <c:pt idx="52350">
                  <c:v>1.0230000000000001</c:v>
                </c:pt>
                <c:pt idx="52351">
                  <c:v>1.024</c:v>
                </c:pt>
                <c:pt idx="52352">
                  <c:v>1.022</c:v>
                </c:pt>
                <c:pt idx="52353">
                  <c:v>1.0210000000000001</c:v>
                </c:pt>
                <c:pt idx="52354">
                  <c:v>1.0210000000000001</c:v>
                </c:pt>
                <c:pt idx="52355">
                  <c:v>1.0210000000000001</c:v>
                </c:pt>
                <c:pt idx="52356">
                  <c:v>1.0210000000000001</c:v>
                </c:pt>
                <c:pt idx="52357">
                  <c:v>1.022</c:v>
                </c:pt>
                <c:pt idx="52358">
                  <c:v>1.022</c:v>
                </c:pt>
                <c:pt idx="52359">
                  <c:v>1.0210000000000001</c:v>
                </c:pt>
                <c:pt idx="52360">
                  <c:v>1.022</c:v>
                </c:pt>
                <c:pt idx="52361">
                  <c:v>1.022</c:v>
                </c:pt>
                <c:pt idx="52362">
                  <c:v>1.022</c:v>
                </c:pt>
                <c:pt idx="52363">
                  <c:v>1.022</c:v>
                </c:pt>
                <c:pt idx="52364">
                  <c:v>1.022</c:v>
                </c:pt>
                <c:pt idx="52365">
                  <c:v>1.0210000000000001</c:v>
                </c:pt>
                <c:pt idx="52366">
                  <c:v>1.022</c:v>
                </c:pt>
                <c:pt idx="52367">
                  <c:v>1.022</c:v>
                </c:pt>
                <c:pt idx="52368">
                  <c:v>1.022</c:v>
                </c:pt>
                <c:pt idx="52369">
                  <c:v>1.0210000000000001</c:v>
                </c:pt>
                <c:pt idx="52370">
                  <c:v>1.0210000000000001</c:v>
                </c:pt>
                <c:pt idx="52371">
                  <c:v>1.022</c:v>
                </c:pt>
                <c:pt idx="52372">
                  <c:v>1.022</c:v>
                </c:pt>
                <c:pt idx="52373">
                  <c:v>1.022</c:v>
                </c:pt>
                <c:pt idx="52374">
                  <c:v>1.0210000000000001</c:v>
                </c:pt>
                <c:pt idx="52375">
                  <c:v>1.02</c:v>
                </c:pt>
                <c:pt idx="52376">
                  <c:v>1.02</c:v>
                </c:pt>
                <c:pt idx="52377">
                  <c:v>1.0210000000000001</c:v>
                </c:pt>
                <c:pt idx="52378">
                  <c:v>1.022</c:v>
                </c:pt>
                <c:pt idx="52379">
                  <c:v>1.022</c:v>
                </c:pt>
                <c:pt idx="52380">
                  <c:v>1.022</c:v>
                </c:pt>
                <c:pt idx="52381">
                  <c:v>1.0230000000000001</c:v>
                </c:pt>
                <c:pt idx="52382">
                  <c:v>1.022</c:v>
                </c:pt>
                <c:pt idx="52383">
                  <c:v>1.0210000000000001</c:v>
                </c:pt>
                <c:pt idx="52384">
                  <c:v>1.022</c:v>
                </c:pt>
                <c:pt idx="52385">
                  <c:v>1.02</c:v>
                </c:pt>
                <c:pt idx="52386">
                  <c:v>1.02</c:v>
                </c:pt>
                <c:pt idx="52387">
                  <c:v>1.0210000000000001</c:v>
                </c:pt>
                <c:pt idx="52388">
                  <c:v>1.0210000000000001</c:v>
                </c:pt>
                <c:pt idx="52389">
                  <c:v>1.0210000000000001</c:v>
                </c:pt>
                <c:pt idx="52390">
                  <c:v>1.0190000000000001</c:v>
                </c:pt>
                <c:pt idx="52391">
                  <c:v>1.02</c:v>
                </c:pt>
                <c:pt idx="52392">
                  <c:v>1.02</c:v>
                </c:pt>
                <c:pt idx="52393">
                  <c:v>1.0190000000000001</c:v>
                </c:pt>
                <c:pt idx="52394">
                  <c:v>1.0190000000000001</c:v>
                </c:pt>
                <c:pt idx="52395">
                  <c:v>1.022</c:v>
                </c:pt>
                <c:pt idx="52396">
                  <c:v>1.0210000000000001</c:v>
                </c:pt>
                <c:pt idx="52397">
                  <c:v>1.0210000000000001</c:v>
                </c:pt>
                <c:pt idx="52398">
                  <c:v>1.02</c:v>
                </c:pt>
                <c:pt idx="52399">
                  <c:v>1.0190000000000001</c:v>
                </c:pt>
                <c:pt idx="52400">
                  <c:v>1.018</c:v>
                </c:pt>
                <c:pt idx="52401">
                  <c:v>1.0190000000000001</c:v>
                </c:pt>
                <c:pt idx="52402">
                  <c:v>1.018</c:v>
                </c:pt>
                <c:pt idx="52403">
                  <c:v>1.0190000000000001</c:v>
                </c:pt>
                <c:pt idx="52404">
                  <c:v>1.0190000000000001</c:v>
                </c:pt>
                <c:pt idx="52405">
                  <c:v>1.0210000000000001</c:v>
                </c:pt>
                <c:pt idx="52406">
                  <c:v>1.0210000000000001</c:v>
                </c:pt>
                <c:pt idx="52407">
                  <c:v>1.0210000000000001</c:v>
                </c:pt>
                <c:pt idx="52408">
                  <c:v>1.02</c:v>
                </c:pt>
                <c:pt idx="52409">
                  <c:v>1.0190000000000001</c:v>
                </c:pt>
                <c:pt idx="52410">
                  <c:v>1.0190000000000001</c:v>
                </c:pt>
                <c:pt idx="52411">
                  <c:v>1.0190000000000001</c:v>
                </c:pt>
                <c:pt idx="52412">
                  <c:v>1.0190000000000001</c:v>
                </c:pt>
                <c:pt idx="52413">
                  <c:v>1.0190000000000001</c:v>
                </c:pt>
                <c:pt idx="52414">
                  <c:v>1.0190000000000001</c:v>
                </c:pt>
                <c:pt idx="52415">
                  <c:v>1.018</c:v>
                </c:pt>
                <c:pt idx="52416">
                  <c:v>1.02</c:v>
                </c:pt>
                <c:pt idx="52417">
                  <c:v>1.0210000000000001</c:v>
                </c:pt>
                <c:pt idx="52418">
                  <c:v>1.0210000000000001</c:v>
                </c:pt>
                <c:pt idx="52419">
                  <c:v>1.0210000000000001</c:v>
                </c:pt>
                <c:pt idx="52420">
                  <c:v>1.022</c:v>
                </c:pt>
                <c:pt idx="52421">
                  <c:v>1.02</c:v>
                </c:pt>
                <c:pt idx="52422">
                  <c:v>1.02</c:v>
                </c:pt>
                <c:pt idx="52423">
                  <c:v>1.02</c:v>
                </c:pt>
                <c:pt idx="52424">
                  <c:v>1.0210000000000001</c:v>
                </c:pt>
                <c:pt idx="52425">
                  <c:v>1.0210000000000001</c:v>
                </c:pt>
                <c:pt idx="52426">
                  <c:v>1.0210000000000001</c:v>
                </c:pt>
                <c:pt idx="52427">
                  <c:v>1.02</c:v>
                </c:pt>
                <c:pt idx="52428">
                  <c:v>1.02</c:v>
                </c:pt>
                <c:pt idx="52429">
                  <c:v>1.02</c:v>
                </c:pt>
                <c:pt idx="52430">
                  <c:v>1.02</c:v>
                </c:pt>
                <c:pt idx="52431">
                  <c:v>1.02</c:v>
                </c:pt>
                <c:pt idx="52432">
                  <c:v>1.0210000000000001</c:v>
                </c:pt>
                <c:pt idx="52433">
                  <c:v>1.02</c:v>
                </c:pt>
                <c:pt idx="52434">
                  <c:v>1.02</c:v>
                </c:pt>
                <c:pt idx="52435">
                  <c:v>1.0190000000000001</c:v>
                </c:pt>
                <c:pt idx="52436">
                  <c:v>1.02</c:v>
                </c:pt>
                <c:pt idx="52437">
                  <c:v>1.02</c:v>
                </c:pt>
                <c:pt idx="52438">
                  <c:v>1.0190000000000001</c:v>
                </c:pt>
                <c:pt idx="52439">
                  <c:v>1.018</c:v>
                </c:pt>
                <c:pt idx="52440">
                  <c:v>1.018</c:v>
                </c:pt>
                <c:pt idx="52441">
                  <c:v>1.0190000000000001</c:v>
                </c:pt>
                <c:pt idx="52442">
                  <c:v>1.0190000000000001</c:v>
                </c:pt>
                <c:pt idx="52443">
                  <c:v>1.0190000000000001</c:v>
                </c:pt>
                <c:pt idx="52444">
                  <c:v>1.0190000000000001</c:v>
                </c:pt>
                <c:pt idx="52445">
                  <c:v>1.02</c:v>
                </c:pt>
                <c:pt idx="52446">
                  <c:v>1.02</c:v>
                </c:pt>
                <c:pt idx="52447">
                  <c:v>1.0210000000000001</c:v>
                </c:pt>
                <c:pt idx="52448">
                  <c:v>1.0210000000000001</c:v>
                </c:pt>
                <c:pt idx="52449">
                  <c:v>1.022</c:v>
                </c:pt>
                <c:pt idx="52450">
                  <c:v>1.022</c:v>
                </c:pt>
                <c:pt idx="52451">
                  <c:v>1.0210000000000001</c:v>
                </c:pt>
                <c:pt idx="52452">
                  <c:v>1.0210000000000001</c:v>
                </c:pt>
                <c:pt idx="52453">
                  <c:v>1.02</c:v>
                </c:pt>
                <c:pt idx="52454">
                  <c:v>1.018</c:v>
                </c:pt>
                <c:pt idx="52455">
                  <c:v>1.018</c:v>
                </c:pt>
                <c:pt idx="52456">
                  <c:v>1.0210000000000001</c:v>
                </c:pt>
                <c:pt idx="52457">
                  <c:v>1.02</c:v>
                </c:pt>
                <c:pt idx="52458">
                  <c:v>1.02</c:v>
                </c:pt>
                <c:pt idx="52459">
                  <c:v>1.0210000000000001</c:v>
                </c:pt>
                <c:pt idx="52460">
                  <c:v>1.02</c:v>
                </c:pt>
                <c:pt idx="52461">
                  <c:v>1.02</c:v>
                </c:pt>
                <c:pt idx="52462">
                  <c:v>1.02</c:v>
                </c:pt>
                <c:pt idx="52463">
                  <c:v>1.0190000000000001</c:v>
                </c:pt>
                <c:pt idx="52464">
                  <c:v>1.0190000000000001</c:v>
                </c:pt>
                <c:pt idx="52465">
                  <c:v>1.02</c:v>
                </c:pt>
                <c:pt idx="52466">
                  <c:v>1.02</c:v>
                </c:pt>
                <c:pt idx="52467">
                  <c:v>1.02</c:v>
                </c:pt>
                <c:pt idx="52468">
                  <c:v>1.0210000000000001</c:v>
                </c:pt>
                <c:pt idx="52469">
                  <c:v>1.0210000000000001</c:v>
                </c:pt>
                <c:pt idx="52470">
                  <c:v>1.0210000000000001</c:v>
                </c:pt>
                <c:pt idx="52471">
                  <c:v>1.022</c:v>
                </c:pt>
                <c:pt idx="52472">
                  <c:v>1.0230000000000001</c:v>
                </c:pt>
                <c:pt idx="52473">
                  <c:v>1.022</c:v>
                </c:pt>
                <c:pt idx="52474">
                  <c:v>1.0210000000000001</c:v>
                </c:pt>
                <c:pt idx="52475">
                  <c:v>1.0190000000000001</c:v>
                </c:pt>
                <c:pt idx="52476">
                  <c:v>1.02</c:v>
                </c:pt>
                <c:pt idx="52477">
                  <c:v>1.02</c:v>
                </c:pt>
                <c:pt idx="52478">
                  <c:v>1.0190000000000001</c:v>
                </c:pt>
                <c:pt idx="52479">
                  <c:v>1.0190000000000001</c:v>
                </c:pt>
                <c:pt idx="52480">
                  <c:v>1.02</c:v>
                </c:pt>
                <c:pt idx="52481">
                  <c:v>1.02</c:v>
                </c:pt>
                <c:pt idx="52482">
                  <c:v>1.0210000000000001</c:v>
                </c:pt>
                <c:pt idx="52483">
                  <c:v>1.0210000000000001</c:v>
                </c:pt>
                <c:pt idx="52484">
                  <c:v>1.02</c:v>
                </c:pt>
                <c:pt idx="52485">
                  <c:v>1.0210000000000001</c:v>
                </c:pt>
                <c:pt idx="52486">
                  <c:v>1.0210000000000001</c:v>
                </c:pt>
                <c:pt idx="52487">
                  <c:v>1.0210000000000001</c:v>
                </c:pt>
                <c:pt idx="52488">
                  <c:v>1.02</c:v>
                </c:pt>
                <c:pt idx="52489">
                  <c:v>1.0210000000000001</c:v>
                </c:pt>
                <c:pt idx="52490">
                  <c:v>1.02</c:v>
                </c:pt>
                <c:pt idx="52491">
                  <c:v>1.02</c:v>
                </c:pt>
                <c:pt idx="52492">
                  <c:v>1.02</c:v>
                </c:pt>
                <c:pt idx="52493">
                  <c:v>1.02</c:v>
                </c:pt>
                <c:pt idx="52494">
                  <c:v>1.0190000000000001</c:v>
                </c:pt>
                <c:pt idx="52495">
                  <c:v>1.018</c:v>
                </c:pt>
                <c:pt idx="52496">
                  <c:v>1.016</c:v>
                </c:pt>
                <c:pt idx="52497">
                  <c:v>1.016</c:v>
                </c:pt>
                <c:pt idx="52498">
                  <c:v>1.0170000000000001</c:v>
                </c:pt>
                <c:pt idx="52499">
                  <c:v>1.018</c:v>
                </c:pt>
                <c:pt idx="52500">
                  <c:v>1.018</c:v>
                </c:pt>
                <c:pt idx="52501">
                  <c:v>1.02</c:v>
                </c:pt>
                <c:pt idx="52502">
                  <c:v>1.0190000000000001</c:v>
                </c:pt>
                <c:pt idx="52503">
                  <c:v>1.0190000000000001</c:v>
                </c:pt>
                <c:pt idx="52504">
                  <c:v>1.0190000000000001</c:v>
                </c:pt>
                <c:pt idx="52505">
                  <c:v>1.02</c:v>
                </c:pt>
                <c:pt idx="52506">
                  <c:v>1.02</c:v>
                </c:pt>
                <c:pt idx="52507">
                  <c:v>1.02</c:v>
                </c:pt>
                <c:pt idx="52508">
                  <c:v>1.0210000000000001</c:v>
                </c:pt>
                <c:pt idx="52509">
                  <c:v>1.0230000000000001</c:v>
                </c:pt>
                <c:pt idx="52510">
                  <c:v>1.0210000000000001</c:v>
                </c:pt>
                <c:pt idx="52511">
                  <c:v>1.02</c:v>
                </c:pt>
                <c:pt idx="52512">
                  <c:v>1.0210000000000001</c:v>
                </c:pt>
                <c:pt idx="52513">
                  <c:v>1.0210000000000001</c:v>
                </c:pt>
                <c:pt idx="52514">
                  <c:v>1.02</c:v>
                </c:pt>
                <c:pt idx="52515">
                  <c:v>1.0190000000000001</c:v>
                </c:pt>
                <c:pt idx="52516">
                  <c:v>1.0190000000000001</c:v>
                </c:pt>
                <c:pt idx="52517">
                  <c:v>1.0210000000000001</c:v>
                </c:pt>
                <c:pt idx="52518">
                  <c:v>1.0210000000000001</c:v>
                </c:pt>
                <c:pt idx="52519">
                  <c:v>1.018</c:v>
                </c:pt>
                <c:pt idx="52520">
                  <c:v>1.018</c:v>
                </c:pt>
                <c:pt idx="52521">
                  <c:v>1.018</c:v>
                </c:pt>
                <c:pt idx="52522">
                  <c:v>1.0190000000000001</c:v>
                </c:pt>
                <c:pt idx="52523">
                  <c:v>1.02</c:v>
                </c:pt>
                <c:pt idx="52524">
                  <c:v>1.0190000000000001</c:v>
                </c:pt>
                <c:pt idx="52525">
                  <c:v>1.02</c:v>
                </c:pt>
                <c:pt idx="52526">
                  <c:v>1.02</c:v>
                </c:pt>
                <c:pt idx="52527">
                  <c:v>1.02</c:v>
                </c:pt>
                <c:pt idx="52528">
                  <c:v>1.0210000000000001</c:v>
                </c:pt>
                <c:pt idx="52529">
                  <c:v>1.0210000000000001</c:v>
                </c:pt>
                <c:pt idx="52530">
                  <c:v>1.022</c:v>
                </c:pt>
                <c:pt idx="52531">
                  <c:v>1.0210000000000001</c:v>
                </c:pt>
                <c:pt idx="52532">
                  <c:v>1.02</c:v>
                </c:pt>
                <c:pt idx="52533">
                  <c:v>1.02</c:v>
                </c:pt>
                <c:pt idx="52534">
                  <c:v>1.0190000000000001</c:v>
                </c:pt>
                <c:pt idx="52535">
                  <c:v>1.02</c:v>
                </c:pt>
                <c:pt idx="52536">
                  <c:v>1.02</c:v>
                </c:pt>
                <c:pt idx="52537">
                  <c:v>1.0210000000000001</c:v>
                </c:pt>
                <c:pt idx="52538">
                  <c:v>1.022</c:v>
                </c:pt>
                <c:pt idx="52539">
                  <c:v>1.0210000000000001</c:v>
                </c:pt>
                <c:pt idx="52540">
                  <c:v>1.02</c:v>
                </c:pt>
                <c:pt idx="52541">
                  <c:v>1.0190000000000001</c:v>
                </c:pt>
                <c:pt idx="52542">
                  <c:v>1.0190000000000001</c:v>
                </c:pt>
                <c:pt idx="52543">
                  <c:v>1.02</c:v>
                </c:pt>
                <c:pt idx="52544">
                  <c:v>1.02</c:v>
                </c:pt>
                <c:pt idx="52545">
                  <c:v>1.0190000000000001</c:v>
                </c:pt>
                <c:pt idx="52546">
                  <c:v>1.0190000000000001</c:v>
                </c:pt>
                <c:pt idx="52547">
                  <c:v>1.0190000000000001</c:v>
                </c:pt>
                <c:pt idx="52548">
                  <c:v>1.0190000000000001</c:v>
                </c:pt>
                <c:pt idx="52549">
                  <c:v>1.018</c:v>
                </c:pt>
                <c:pt idx="52550">
                  <c:v>1.018</c:v>
                </c:pt>
                <c:pt idx="52551">
                  <c:v>1.018</c:v>
                </c:pt>
                <c:pt idx="52552">
                  <c:v>1.018</c:v>
                </c:pt>
                <c:pt idx="52553">
                  <c:v>1.0190000000000001</c:v>
                </c:pt>
                <c:pt idx="52554">
                  <c:v>1.018</c:v>
                </c:pt>
                <c:pt idx="52555">
                  <c:v>1.0190000000000001</c:v>
                </c:pt>
                <c:pt idx="52556">
                  <c:v>1.018</c:v>
                </c:pt>
                <c:pt idx="52557">
                  <c:v>1.018</c:v>
                </c:pt>
                <c:pt idx="52558">
                  <c:v>1.018</c:v>
                </c:pt>
                <c:pt idx="52559">
                  <c:v>1.0190000000000001</c:v>
                </c:pt>
                <c:pt idx="52560">
                  <c:v>1.02</c:v>
                </c:pt>
                <c:pt idx="52561">
                  <c:v>1.02</c:v>
                </c:pt>
                <c:pt idx="52562">
                  <c:v>1.0190000000000001</c:v>
                </c:pt>
                <c:pt idx="52563">
                  <c:v>1.018</c:v>
                </c:pt>
                <c:pt idx="52564">
                  <c:v>1.018</c:v>
                </c:pt>
                <c:pt idx="52565">
                  <c:v>1.018</c:v>
                </c:pt>
                <c:pt idx="52566">
                  <c:v>1.018</c:v>
                </c:pt>
                <c:pt idx="52567">
                  <c:v>1.02</c:v>
                </c:pt>
                <c:pt idx="52568">
                  <c:v>1.02</c:v>
                </c:pt>
                <c:pt idx="52569">
                  <c:v>1.0210000000000001</c:v>
                </c:pt>
                <c:pt idx="52570">
                  <c:v>1.0210000000000001</c:v>
                </c:pt>
                <c:pt idx="52571">
                  <c:v>1.0210000000000001</c:v>
                </c:pt>
                <c:pt idx="52572">
                  <c:v>1.02</c:v>
                </c:pt>
                <c:pt idx="52573">
                  <c:v>1.0190000000000001</c:v>
                </c:pt>
                <c:pt idx="52574">
                  <c:v>1.0190000000000001</c:v>
                </c:pt>
                <c:pt idx="52575">
                  <c:v>1.0190000000000001</c:v>
                </c:pt>
                <c:pt idx="52576">
                  <c:v>1.0190000000000001</c:v>
                </c:pt>
                <c:pt idx="52577">
                  <c:v>1.0190000000000001</c:v>
                </c:pt>
                <c:pt idx="52578">
                  <c:v>1.0190000000000001</c:v>
                </c:pt>
                <c:pt idx="52579">
                  <c:v>1.02</c:v>
                </c:pt>
                <c:pt idx="52580">
                  <c:v>1.0170000000000001</c:v>
                </c:pt>
                <c:pt idx="52581">
                  <c:v>1.0170000000000001</c:v>
                </c:pt>
                <c:pt idx="52582">
                  <c:v>1.0190000000000001</c:v>
                </c:pt>
                <c:pt idx="52583">
                  <c:v>1.02</c:v>
                </c:pt>
                <c:pt idx="52584">
                  <c:v>1.022</c:v>
                </c:pt>
                <c:pt idx="52585">
                  <c:v>1.0210000000000001</c:v>
                </c:pt>
                <c:pt idx="52586">
                  <c:v>1.0210000000000001</c:v>
                </c:pt>
                <c:pt idx="52587">
                  <c:v>1.0210000000000001</c:v>
                </c:pt>
                <c:pt idx="52588">
                  <c:v>1.0210000000000001</c:v>
                </c:pt>
                <c:pt idx="52589">
                  <c:v>1.022</c:v>
                </c:pt>
                <c:pt idx="52590">
                  <c:v>1.02</c:v>
                </c:pt>
                <c:pt idx="52591">
                  <c:v>1.02</c:v>
                </c:pt>
                <c:pt idx="52592">
                  <c:v>1.02</c:v>
                </c:pt>
                <c:pt idx="52593">
                  <c:v>1.02</c:v>
                </c:pt>
                <c:pt idx="52594">
                  <c:v>1.0190000000000001</c:v>
                </c:pt>
                <c:pt idx="52595">
                  <c:v>1.0170000000000001</c:v>
                </c:pt>
                <c:pt idx="52596">
                  <c:v>1.0190000000000001</c:v>
                </c:pt>
                <c:pt idx="52597">
                  <c:v>1.018</c:v>
                </c:pt>
                <c:pt idx="52598">
                  <c:v>1.018</c:v>
                </c:pt>
                <c:pt idx="52599">
                  <c:v>1.0190000000000001</c:v>
                </c:pt>
                <c:pt idx="52600">
                  <c:v>1.0190000000000001</c:v>
                </c:pt>
                <c:pt idx="52601">
                  <c:v>1.02</c:v>
                </c:pt>
                <c:pt idx="52602">
                  <c:v>1.0210000000000001</c:v>
                </c:pt>
                <c:pt idx="52603">
                  <c:v>1.0210000000000001</c:v>
                </c:pt>
                <c:pt idx="52604">
                  <c:v>1.0190000000000001</c:v>
                </c:pt>
                <c:pt idx="52605">
                  <c:v>1.0170000000000001</c:v>
                </c:pt>
                <c:pt idx="52606">
                  <c:v>1.016</c:v>
                </c:pt>
                <c:pt idx="52607">
                  <c:v>1.016</c:v>
                </c:pt>
                <c:pt idx="52608">
                  <c:v>1.018</c:v>
                </c:pt>
                <c:pt idx="52609">
                  <c:v>1.018</c:v>
                </c:pt>
                <c:pt idx="52610">
                  <c:v>1.0190000000000001</c:v>
                </c:pt>
                <c:pt idx="52611">
                  <c:v>1.018</c:v>
                </c:pt>
                <c:pt idx="52612">
                  <c:v>1.016</c:v>
                </c:pt>
                <c:pt idx="52613">
                  <c:v>1.02</c:v>
                </c:pt>
                <c:pt idx="52614">
                  <c:v>1.028</c:v>
                </c:pt>
                <c:pt idx="52615">
                  <c:v>1.0289999999999999</c:v>
                </c:pt>
                <c:pt idx="52616">
                  <c:v>1.0289999999999999</c:v>
                </c:pt>
                <c:pt idx="52617">
                  <c:v>1.03</c:v>
                </c:pt>
                <c:pt idx="52618">
                  <c:v>1.03</c:v>
                </c:pt>
                <c:pt idx="52619">
                  <c:v>1.03</c:v>
                </c:pt>
                <c:pt idx="52620">
                  <c:v>1.0309999999999999</c:v>
                </c:pt>
                <c:pt idx="52621">
                  <c:v>1.0309999999999999</c:v>
                </c:pt>
                <c:pt idx="52622">
                  <c:v>8.3420000000000005</c:v>
                </c:pt>
                <c:pt idx="52623">
                  <c:v>10.967000000000001</c:v>
                </c:pt>
                <c:pt idx="52624">
                  <c:v>11.571</c:v>
                </c:pt>
                <c:pt idx="52625">
                  <c:v>11.159000000000001</c:v>
                </c:pt>
                <c:pt idx="52626">
                  <c:v>11.123000000000001</c:v>
                </c:pt>
                <c:pt idx="52627">
                  <c:v>11.148</c:v>
                </c:pt>
                <c:pt idx="52628">
                  <c:v>11.162000000000001</c:v>
                </c:pt>
                <c:pt idx="52629">
                  <c:v>11.162000000000001</c:v>
                </c:pt>
                <c:pt idx="52630">
                  <c:v>11.165000000000001</c:v>
                </c:pt>
                <c:pt idx="52631">
                  <c:v>11.154</c:v>
                </c:pt>
                <c:pt idx="52632">
                  <c:v>11.131</c:v>
                </c:pt>
                <c:pt idx="52633">
                  <c:v>11.108000000000001</c:v>
                </c:pt>
                <c:pt idx="52634">
                  <c:v>11.105</c:v>
                </c:pt>
                <c:pt idx="52635">
                  <c:v>11.079000000000001</c:v>
                </c:pt>
                <c:pt idx="52636">
                  <c:v>11.051</c:v>
                </c:pt>
                <c:pt idx="52637">
                  <c:v>11.056000000000001</c:v>
                </c:pt>
                <c:pt idx="52638">
                  <c:v>11.087</c:v>
                </c:pt>
                <c:pt idx="52639">
                  <c:v>11.125</c:v>
                </c:pt>
                <c:pt idx="52640">
                  <c:v>11.159000000000001</c:v>
                </c:pt>
                <c:pt idx="52641">
                  <c:v>11.207000000000001</c:v>
                </c:pt>
                <c:pt idx="52642">
                  <c:v>11.263</c:v>
                </c:pt>
                <c:pt idx="52643">
                  <c:v>11.315</c:v>
                </c:pt>
                <c:pt idx="52644">
                  <c:v>11.373000000000001</c:v>
                </c:pt>
                <c:pt idx="52645">
                  <c:v>11.417</c:v>
                </c:pt>
                <c:pt idx="52646">
                  <c:v>11.459</c:v>
                </c:pt>
                <c:pt idx="52647">
                  <c:v>11.513</c:v>
                </c:pt>
                <c:pt idx="52648">
                  <c:v>11.551</c:v>
                </c:pt>
                <c:pt idx="52649">
                  <c:v>11.596</c:v>
                </c:pt>
                <c:pt idx="52650">
                  <c:v>11.631</c:v>
                </c:pt>
                <c:pt idx="52651">
                  <c:v>11.672000000000001</c:v>
                </c:pt>
                <c:pt idx="52652">
                  <c:v>11.716000000000001</c:v>
                </c:pt>
                <c:pt idx="52653">
                  <c:v>11.744</c:v>
                </c:pt>
                <c:pt idx="52654">
                  <c:v>11.788</c:v>
                </c:pt>
                <c:pt idx="52655">
                  <c:v>11.822000000000001</c:v>
                </c:pt>
                <c:pt idx="52656">
                  <c:v>11.867000000000001</c:v>
                </c:pt>
                <c:pt idx="52657">
                  <c:v>11.901</c:v>
                </c:pt>
                <c:pt idx="52658">
                  <c:v>11.939</c:v>
                </c:pt>
                <c:pt idx="52659">
                  <c:v>11.968999999999999</c:v>
                </c:pt>
                <c:pt idx="52660">
                  <c:v>12.000999999999999</c:v>
                </c:pt>
                <c:pt idx="52661">
                  <c:v>12.036</c:v>
                </c:pt>
                <c:pt idx="52662">
                  <c:v>12.076000000000001</c:v>
                </c:pt>
                <c:pt idx="52663">
                  <c:v>12.103</c:v>
                </c:pt>
                <c:pt idx="52664">
                  <c:v>12.146000000000001</c:v>
                </c:pt>
                <c:pt idx="52665">
                  <c:v>12.173</c:v>
                </c:pt>
                <c:pt idx="52666">
                  <c:v>12.209</c:v>
                </c:pt>
                <c:pt idx="52667">
                  <c:v>12.236000000000001</c:v>
                </c:pt>
                <c:pt idx="52668">
                  <c:v>12.272</c:v>
                </c:pt>
                <c:pt idx="52669">
                  <c:v>12.304</c:v>
                </c:pt>
                <c:pt idx="52670">
                  <c:v>12.337</c:v>
                </c:pt>
                <c:pt idx="52671">
                  <c:v>12.365</c:v>
                </c:pt>
                <c:pt idx="52672">
                  <c:v>12.389000000000001</c:v>
                </c:pt>
                <c:pt idx="52673">
                  <c:v>12.418000000000001</c:v>
                </c:pt>
                <c:pt idx="52674">
                  <c:v>12.445</c:v>
                </c:pt>
                <c:pt idx="52675">
                  <c:v>12.47</c:v>
                </c:pt>
                <c:pt idx="52676">
                  <c:v>12.497</c:v>
                </c:pt>
                <c:pt idx="52677">
                  <c:v>12.519</c:v>
                </c:pt>
                <c:pt idx="52678">
                  <c:v>12.541</c:v>
                </c:pt>
                <c:pt idx="52679">
                  <c:v>12.566000000000001</c:v>
                </c:pt>
                <c:pt idx="52680">
                  <c:v>12.592000000000001</c:v>
                </c:pt>
                <c:pt idx="52681">
                  <c:v>12.613</c:v>
                </c:pt>
                <c:pt idx="52682">
                  <c:v>12.637</c:v>
                </c:pt>
                <c:pt idx="52683">
                  <c:v>12.659000000000001</c:v>
                </c:pt>
                <c:pt idx="52684">
                  <c:v>12.682</c:v>
                </c:pt>
                <c:pt idx="52685">
                  <c:v>12.706</c:v>
                </c:pt>
                <c:pt idx="52686">
                  <c:v>12.728</c:v>
                </c:pt>
                <c:pt idx="52687">
                  <c:v>12.755000000000001</c:v>
                </c:pt>
                <c:pt idx="52688">
                  <c:v>12.780000000000001</c:v>
                </c:pt>
                <c:pt idx="52689">
                  <c:v>12.797000000000001</c:v>
                </c:pt>
                <c:pt idx="52690">
                  <c:v>12.819000000000001</c:v>
                </c:pt>
                <c:pt idx="52691">
                  <c:v>12.843</c:v>
                </c:pt>
                <c:pt idx="52692">
                  <c:v>12.859</c:v>
                </c:pt>
                <c:pt idx="52693">
                  <c:v>12.887</c:v>
                </c:pt>
                <c:pt idx="52694">
                  <c:v>12.904</c:v>
                </c:pt>
                <c:pt idx="52695">
                  <c:v>12.935</c:v>
                </c:pt>
                <c:pt idx="52696">
                  <c:v>12.952</c:v>
                </c:pt>
                <c:pt idx="52697">
                  <c:v>12.968</c:v>
                </c:pt>
                <c:pt idx="52698">
                  <c:v>12.984</c:v>
                </c:pt>
                <c:pt idx="52699">
                  <c:v>13</c:v>
                </c:pt>
                <c:pt idx="52700">
                  <c:v>13.016</c:v>
                </c:pt>
                <c:pt idx="52701">
                  <c:v>13.030000000000001</c:v>
                </c:pt>
                <c:pt idx="52702">
                  <c:v>13.051</c:v>
                </c:pt>
                <c:pt idx="52703">
                  <c:v>13.072000000000001</c:v>
                </c:pt>
                <c:pt idx="52704">
                  <c:v>13.083</c:v>
                </c:pt>
                <c:pt idx="52705">
                  <c:v>13.098000000000001</c:v>
                </c:pt>
                <c:pt idx="52706">
                  <c:v>13.104000000000001</c:v>
                </c:pt>
                <c:pt idx="52707">
                  <c:v>13.117000000000001</c:v>
                </c:pt>
                <c:pt idx="52708">
                  <c:v>13.121</c:v>
                </c:pt>
                <c:pt idx="52709">
                  <c:v>13.135</c:v>
                </c:pt>
                <c:pt idx="52710">
                  <c:v>13.141</c:v>
                </c:pt>
                <c:pt idx="52711">
                  <c:v>13.148</c:v>
                </c:pt>
                <c:pt idx="52712">
                  <c:v>13.16</c:v>
                </c:pt>
                <c:pt idx="52713">
                  <c:v>13.172000000000001</c:v>
                </c:pt>
                <c:pt idx="52714">
                  <c:v>13.177</c:v>
                </c:pt>
                <c:pt idx="52715">
                  <c:v>14.258000000000001</c:v>
                </c:pt>
                <c:pt idx="52716">
                  <c:v>14.991</c:v>
                </c:pt>
                <c:pt idx="52717">
                  <c:v>14.115</c:v>
                </c:pt>
                <c:pt idx="52718">
                  <c:v>13.776</c:v>
                </c:pt>
                <c:pt idx="52719">
                  <c:v>13.714</c:v>
                </c:pt>
                <c:pt idx="52720">
                  <c:v>13.697000000000001</c:v>
                </c:pt>
                <c:pt idx="52721">
                  <c:v>13.672000000000001</c:v>
                </c:pt>
                <c:pt idx="52722">
                  <c:v>13.651</c:v>
                </c:pt>
                <c:pt idx="52723">
                  <c:v>13.641</c:v>
                </c:pt>
                <c:pt idx="52724">
                  <c:v>13.641999999999999</c:v>
                </c:pt>
                <c:pt idx="52725">
                  <c:v>13.659000000000001</c:v>
                </c:pt>
                <c:pt idx="52726">
                  <c:v>13.682</c:v>
                </c:pt>
                <c:pt idx="52727">
                  <c:v>13.724</c:v>
                </c:pt>
                <c:pt idx="52728">
                  <c:v>13.775</c:v>
                </c:pt>
                <c:pt idx="52729">
                  <c:v>13.818</c:v>
                </c:pt>
                <c:pt idx="52730">
                  <c:v>13.868</c:v>
                </c:pt>
                <c:pt idx="52731">
                  <c:v>13.922000000000001</c:v>
                </c:pt>
                <c:pt idx="52732">
                  <c:v>13.942</c:v>
                </c:pt>
                <c:pt idx="52733">
                  <c:v>13.954000000000001</c:v>
                </c:pt>
                <c:pt idx="52734">
                  <c:v>13.951000000000001</c:v>
                </c:pt>
                <c:pt idx="52735">
                  <c:v>13.945</c:v>
                </c:pt>
                <c:pt idx="52736">
                  <c:v>13.934000000000001</c:v>
                </c:pt>
                <c:pt idx="52737">
                  <c:v>13.923</c:v>
                </c:pt>
                <c:pt idx="52738">
                  <c:v>13.91</c:v>
                </c:pt>
                <c:pt idx="52739">
                  <c:v>13.89</c:v>
                </c:pt>
                <c:pt idx="52740">
                  <c:v>13.873000000000001</c:v>
                </c:pt>
                <c:pt idx="52741">
                  <c:v>13.861000000000001</c:v>
                </c:pt>
                <c:pt idx="52742">
                  <c:v>13.842000000000001</c:v>
                </c:pt>
                <c:pt idx="52743">
                  <c:v>13.824</c:v>
                </c:pt>
                <c:pt idx="52744">
                  <c:v>13.808</c:v>
                </c:pt>
                <c:pt idx="52745">
                  <c:v>13.805</c:v>
                </c:pt>
                <c:pt idx="52746">
                  <c:v>13.798999999999999</c:v>
                </c:pt>
                <c:pt idx="52747">
                  <c:v>13.791</c:v>
                </c:pt>
                <c:pt idx="52748">
                  <c:v>13.785</c:v>
                </c:pt>
                <c:pt idx="52749">
                  <c:v>13.784000000000001</c:v>
                </c:pt>
                <c:pt idx="52750">
                  <c:v>13.782999999999999</c:v>
                </c:pt>
                <c:pt idx="52751">
                  <c:v>13.790000000000001</c:v>
                </c:pt>
                <c:pt idx="52752">
                  <c:v>13.790000000000001</c:v>
                </c:pt>
                <c:pt idx="52753">
                  <c:v>13.782</c:v>
                </c:pt>
                <c:pt idx="52754">
                  <c:v>13.776</c:v>
                </c:pt>
                <c:pt idx="52755">
                  <c:v>13.764000000000001</c:v>
                </c:pt>
                <c:pt idx="52756">
                  <c:v>13.756</c:v>
                </c:pt>
                <c:pt idx="52757">
                  <c:v>13.731</c:v>
                </c:pt>
                <c:pt idx="52758">
                  <c:v>13.712</c:v>
                </c:pt>
                <c:pt idx="52759">
                  <c:v>13.687000000000001</c:v>
                </c:pt>
                <c:pt idx="52760">
                  <c:v>13.656000000000001</c:v>
                </c:pt>
                <c:pt idx="52761">
                  <c:v>13.631</c:v>
                </c:pt>
                <c:pt idx="52762">
                  <c:v>13.598000000000001</c:v>
                </c:pt>
                <c:pt idx="52763">
                  <c:v>13.569000000000001</c:v>
                </c:pt>
                <c:pt idx="52764">
                  <c:v>13.542</c:v>
                </c:pt>
                <c:pt idx="52765">
                  <c:v>13.526</c:v>
                </c:pt>
                <c:pt idx="52766">
                  <c:v>13.488</c:v>
                </c:pt>
                <c:pt idx="52767">
                  <c:v>13.47</c:v>
                </c:pt>
                <c:pt idx="52768">
                  <c:v>13.434000000000001</c:v>
                </c:pt>
                <c:pt idx="52769">
                  <c:v>13.407</c:v>
                </c:pt>
                <c:pt idx="52770">
                  <c:v>13.373000000000001</c:v>
                </c:pt>
                <c:pt idx="52771">
                  <c:v>13.348000000000001</c:v>
                </c:pt>
                <c:pt idx="52772">
                  <c:v>13.326000000000001</c:v>
                </c:pt>
                <c:pt idx="52773">
                  <c:v>13.307</c:v>
                </c:pt>
                <c:pt idx="52774">
                  <c:v>13.289</c:v>
                </c:pt>
                <c:pt idx="52775">
                  <c:v>13.268000000000001</c:v>
                </c:pt>
                <c:pt idx="52776">
                  <c:v>13.245000000000001</c:v>
                </c:pt>
                <c:pt idx="52777">
                  <c:v>13.236000000000001</c:v>
                </c:pt>
                <c:pt idx="52778">
                  <c:v>13.212</c:v>
                </c:pt>
                <c:pt idx="52779">
                  <c:v>13.193</c:v>
                </c:pt>
                <c:pt idx="52780">
                  <c:v>13.167</c:v>
                </c:pt>
                <c:pt idx="52781">
                  <c:v>13.132</c:v>
                </c:pt>
                <c:pt idx="52782">
                  <c:v>13.107000000000001</c:v>
                </c:pt>
                <c:pt idx="52783">
                  <c:v>13.085000000000001</c:v>
                </c:pt>
                <c:pt idx="52784">
                  <c:v>13.057</c:v>
                </c:pt>
                <c:pt idx="52785">
                  <c:v>13.015000000000001</c:v>
                </c:pt>
                <c:pt idx="52786">
                  <c:v>12.994</c:v>
                </c:pt>
                <c:pt idx="52787">
                  <c:v>12.964</c:v>
                </c:pt>
                <c:pt idx="52788">
                  <c:v>12.934000000000001</c:v>
                </c:pt>
                <c:pt idx="52789">
                  <c:v>12.905000000000001</c:v>
                </c:pt>
                <c:pt idx="52790">
                  <c:v>12.88</c:v>
                </c:pt>
                <c:pt idx="52791">
                  <c:v>12.859</c:v>
                </c:pt>
                <c:pt idx="52792">
                  <c:v>12.831</c:v>
                </c:pt>
                <c:pt idx="52793">
                  <c:v>12.811</c:v>
                </c:pt>
                <c:pt idx="52794">
                  <c:v>12.798999999999999</c:v>
                </c:pt>
                <c:pt idx="52795">
                  <c:v>12.779</c:v>
                </c:pt>
                <c:pt idx="52796">
                  <c:v>12.76</c:v>
                </c:pt>
                <c:pt idx="52797">
                  <c:v>12.749000000000001</c:v>
                </c:pt>
                <c:pt idx="52798">
                  <c:v>12.728</c:v>
                </c:pt>
                <c:pt idx="52799">
                  <c:v>12.727</c:v>
                </c:pt>
                <c:pt idx="52800">
                  <c:v>12.721</c:v>
                </c:pt>
                <c:pt idx="52801">
                  <c:v>12.706</c:v>
                </c:pt>
                <c:pt idx="52802">
                  <c:v>12.696</c:v>
                </c:pt>
                <c:pt idx="52803">
                  <c:v>12.686999999999999</c:v>
                </c:pt>
                <c:pt idx="52804">
                  <c:v>12.678000000000001</c:v>
                </c:pt>
                <c:pt idx="52805">
                  <c:v>12.659000000000001</c:v>
                </c:pt>
                <c:pt idx="52806">
                  <c:v>12.647</c:v>
                </c:pt>
                <c:pt idx="52807">
                  <c:v>12.639000000000001</c:v>
                </c:pt>
                <c:pt idx="52808">
                  <c:v>12.614000000000001</c:v>
                </c:pt>
                <c:pt idx="52809">
                  <c:v>12.606</c:v>
                </c:pt>
                <c:pt idx="52810">
                  <c:v>12.576000000000001</c:v>
                </c:pt>
                <c:pt idx="52811">
                  <c:v>12.554</c:v>
                </c:pt>
                <c:pt idx="52812">
                  <c:v>12.528</c:v>
                </c:pt>
                <c:pt idx="52813">
                  <c:v>12.504</c:v>
                </c:pt>
                <c:pt idx="52814">
                  <c:v>12.481</c:v>
                </c:pt>
                <c:pt idx="52815">
                  <c:v>12.450000000000001</c:v>
                </c:pt>
                <c:pt idx="52816">
                  <c:v>12.417</c:v>
                </c:pt>
                <c:pt idx="52817">
                  <c:v>12.387</c:v>
                </c:pt>
                <c:pt idx="52818">
                  <c:v>12.357000000000001</c:v>
                </c:pt>
                <c:pt idx="52819">
                  <c:v>12.326000000000001</c:v>
                </c:pt>
                <c:pt idx="52820">
                  <c:v>12.288</c:v>
                </c:pt>
                <c:pt idx="52821">
                  <c:v>12.257</c:v>
                </c:pt>
                <c:pt idx="52822">
                  <c:v>12.232000000000001</c:v>
                </c:pt>
                <c:pt idx="52823">
                  <c:v>12.206</c:v>
                </c:pt>
                <c:pt idx="52824">
                  <c:v>12.099</c:v>
                </c:pt>
                <c:pt idx="52825">
                  <c:v>11.516999999999999</c:v>
                </c:pt>
                <c:pt idx="52826">
                  <c:v>11.509</c:v>
                </c:pt>
                <c:pt idx="52827">
                  <c:v>11.493</c:v>
                </c:pt>
                <c:pt idx="52828">
                  <c:v>11.475</c:v>
                </c:pt>
                <c:pt idx="52829">
                  <c:v>11.468</c:v>
                </c:pt>
                <c:pt idx="52830">
                  <c:v>11.464</c:v>
                </c:pt>
                <c:pt idx="52831">
                  <c:v>11.457000000000001</c:v>
                </c:pt>
                <c:pt idx="52832">
                  <c:v>11.452</c:v>
                </c:pt>
                <c:pt idx="52833">
                  <c:v>11.456</c:v>
                </c:pt>
                <c:pt idx="52834">
                  <c:v>11.448</c:v>
                </c:pt>
                <c:pt idx="52835">
                  <c:v>11.452</c:v>
                </c:pt>
                <c:pt idx="52836">
                  <c:v>11.456</c:v>
                </c:pt>
                <c:pt idx="52837">
                  <c:v>11.452</c:v>
                </c:pt>
                <c:pt idx="52838">
                  <c:v>11.446</c:v>
                </c:pt>
                <c:pt idx="52839">
                  <c:v>11.442</c:v>
                </c:pt>
                <c:pt idx="52840">
                  <c:v>11.434000000000001</c:v>
                </c:pt>
                <c:pt idx="52841">
                  <c:v>11.427</c:v>
                </c:pt>
                <c:pt idx="52842">
                  <c:v>11.403</c:v>
                </c:pt>
                <c:pt idx="52843">
                  <c:v>11.377000000000001</c:v>
                </c:pt>
                <c:pt idx="52844">
                  <c:v>11.337</c:v>
                </c:pt>
                <c:pt idx="52845">
                  <c:v>11.311999999999999</c:v>
                </c:pt>
                <c:pt idx="52846">
                  <c:v>11.292</c:v>
                </c:pt>
                <c:pt idx="52847">
                  <c:v>11.246</c:v>
                </c:pt>
                <c:pt idx="52848">
                  <c:v>11.222</c:v>
                </c:pt>
                <c:pt idx="52849">
                  <c:v>11.192</c:v>
                </c:pt>
                <c:pt idx="52850">
                  <c:v>11.17</c:v>
                </c:pt>
                <c:pt idx="52851">
                  <c:v>11.161</c:v>
                </c:pt>
                <c:pt idx="52852">
                  <c:v>11.144</c:v>
                </c:pt>
                <c:pt idx="52853">
                  <c:v>11.145</c:v>
                </c:pt>
                <c:pt idx="52854">
                  <c:v>11.147</c:v>
                </c:pt>
                <c:pt idx="52855">
                  <c:v>11.148</c:v>
                </c:pt>
                <c:pt idx="52856">
                  <c:v>11.149000000000001</c:v>
                </c:pt>
                <c:pt idx="52857">
                  <c:v>11.164</c:v>
                </c:pt>
                <c:pt idx="52858">
                  <c:v>11.173999999999999</c:v>
                </c:pt>
                <c:pt idx="52859">
                  <c:v>11.188000000000001</c:v>
                </c:pt>
                <c:pt idx="52860">
                  <c:v>11.209</c:v>
                </c:pt>
                <c:pt idx="52861">
                  <c:v>11.228</c:v>
                </c:pt>
                <c:pt idx="52862">
                  <c:v>11.252000000000001</c:v>
                </c:pt>
                <c:pt idx="52863">
                  <c:v>11.279</c:v>
                </c:pt>
                <c:pt idx="52864">
                  <c:v>11.31</c:v>
                </c:pt>
                <c:pt idx="52865">
                  <c:v>11.331</c:v>
                </c:pt>
                <c:pt idx="52866">
                  <c:v>11.356</c:v>
                </c:pt>
                <c:pt idx="52867">
                  <c:v>11.388</c:v>
                </c:pt>
                <c:pt idx="52868">
                  <c:v>11.406000000000001</c:v>
                </c:pt>
                <c:pt idx="52869">
                  <c:v>11.426</c:v>
                </c:pt>
                <c:pt idx="52870">
                  <c:v>11.452</c:v>
                </c:pt>
                <c:pt idx="52871">
                  <c:v>11.478</c:v>
                </c:pt>
                <c:pt idx="52872">
                  <c:v>11.496</c:v>
                </c:pt>
                <c:pt idx="52873">
                  <c:v>11.511000000000001</c:v>
                </c:pt>
                <c:pt idx="52874">
                  <c:v>11.532</c:v>
                </c:pt>
                <c:pt idx="52875">
                  <c:v>11.540000000000001</c:v>
                </c:pt>
                <c:pt idx="52876">
                  <c:v>11.56</c:v>
                </c:pt>
                <c:pt idx="52877">
                  <c:v>11.573</c:v>
                </c:pt>
                <c:pt idx="52878">
                  <c:v>11.581</c:v>
                </c:pt>
                <c:pt idx="52879">
                  <c:v>11.602</c:v>
                </c:pt>
                <c:pt idx="52880">
                  <c:v>11.617000000000001</c:v>
                </c:pt>
                <c:pt idx="52881">
                  <c:v>11.632</c:v>
                </c:pt>
                <c:pt idx="52882">
                  <c:v>11.652000000000001</c:v>
                </c:pt>
                <c:pt idx="52883">
                  <c:v>11.66</c:v>
                </c:pt>
                <c:pt idx="52884">
                  <c:v>11.677</c:v>
                </c:pt>
                <c:pt idx="52885">
                  <c:v>11.702</c:v>
                </c:pt>
                <c:pt idx="52886">
                  <c:v>11.713000000000001</c:v>
                </c:pt>
                <c:pt idx="52887">
                  <c:v>11.733000000000001</c:v>
                </c:pt>
                <c:pt idx="52888">
                  <c:v>11.747</c:v>
                </c:pt>
                <c:pt idx="52889">
                  <c:v>11.769</c:v>
                </c:pt>
                <c:pt idx="52890">
                  <c:v>11.784000000000001</c:v>
                </c:pt>
                <c:pt idx="52891">
                  <c:v>11.794</c:v>
                </c:pt>
                <c:pt idx="52892">
                  <c:v>11.82</c:v>
                </c:pt>
                <c:pt idx="52893">
                  <c:v>11.831</c:v>
                </c:pt>
                <c:pt idx="52894">
                  <c:v>11.851000000000001</c:v>
                </c:pt>
                <c:pt idx="52895">
                  <c:v>11.870000000000001</c:v>
                </c:pt>
                <c:pt idx="52896">
                  <c:v>11.888</c:v>
                </c:pt>
                <c:pt idx="52897">
                  <c:v>11.903</c:v>
                </c:pt>
                <c:pt idx="52898">
                  <c:v>11.917</c:v>
                </c:pt>
                <c:pt idx="52899">
                  <c:v>11.94</c:v>
                </c:pt>
                <c:pt idx="52900">
                  <c:v>11.963000000000001</c:v>
                </c:pt>
                <c:pt idx="52901">
                  <c:v>11.978</c:v>
                </c:pt>
                <c:pt idx="52902">
                  <c:v>12.006</c:v>
                </c:pt>
                <c:pt idx="52903">
                  <c:v>12.023</c:v>
                </c:pt>
                <c:pt idx="52904">
                  <c:v>12.051</c:v>
                </c:pt>
                <c:pt idx="52905">
                  <c:v>12.079000000000001</c:v>
                </c:pt>
                <c:pt idx="52906">
                  <c:v>12.112</c:v>
                </c:pt>
                <c:pt idx="52907">
                  <c:v>12.138</c:v>
                </c:pt>
                <c:pt idx="52908">
                  <c:v>12.157999999999999</c:v>
                </c:pt>
                <c:pt idx="52909">
                  <c:v>12.184000000000001</c:v>
                </c:pt>
                <c:pt idx="52910">
                  <c:v>12.211</c:v>
                </c:pt>
                <c:pt idx="52911">
                  <c:v>12.238</c:v>
                </c:pt>
                <c:pt idx="52912">
                  <c:v>12.265000000000001</c:v>
                </c:pt>
                <c:pt idx="52913">
                  <c:v>12.294</c:v>
                </c:pt>
                <c:pt idx="52914">
                  <c:v>12.317</c:v>
                </c:pt>
                <c:pt idx="52915">
                  <c:v>12.336</c:v>
                </c:pt>
                <c:pt idx="52916">
                  <c:v>12.363</c:v>
                </c:pt>
                <c:pt idx="52917">
                  <c:v>12.39</c:v>
                </c:pt>
                <c:pt idx="52918">
                  <c:v>12.409000000000001</c:v>
                </c:pt>
                <c:pt idx="52919">
                  <c:v>12.433</c:v>
                </c:pt>
                <c:pt idx="52920">
                  <c:v>12.455</c:v>
                </c:pt>
                <c:pt idx="52921">
                  <c:v>12.481</c:v>
                </c:pt>
                <c:pt idx="52922">
                  <c:v>12.499000000000001</c:v>
                </c:pt>
                <c:pt idx="52923">
                  <c:v>12.523</c:v>
                </c:pt>
                <c:pt idx="52924">
                  <c:v>12.541</c:v>
                </c:pt>
                <c:pt idx="52925">
                  <c:v>12.572000000000001</c:v>
                </c:pt>
                <c:pt idx="52926">
                  <c:v>12.591000000000001</c:v>
                </c:pt>
                <c:pt idx="52927">
                  <c:v>12.612</c:v>
                </c:pt>
                <c:pt idx="52928">
                  <c:v>12.638</c:v>
                </c:pt>
                <c:pt idx="52929">
                  <c:v>12.654</c:v>
                </c:pt>
                <c:pt idx="52930">
                  <c:v>12.67</c:v>
                </c:pt>
                <c:pt idx="52931">
                  <c:v>12.688000000000001</c:v>
                </c:pt>
                <c:pt idx="52932">
                  <c:v>12.711</c:v>
                </c:pt>
                <c:pt idx="52933">
                  <c:v>12.723000000000001</c:v>
                </c:pt>
                <c:pt idx="52934">
                  <c:v>12.745000000000001</c:v>
                </c:pt>
                <c:pt idx="52935">
                  <c:v>12.765000000000001</c:v>
                </c:pt>
                <c:pt idx="52936">
                  <c:v>12.782999999999999</c:v>
                </c:pt>
                <c:pt idx="52937">
                  <c:v>12.796000000000001</c:v>
                </c:pt>
                <c:pt idx="52938">
                  <c:v>12.811</c:v>
                </c:pt>
                <c:pt idx="52939">
                  <c:v>12.824</c:v>
                </c:pt>
                <c:pt idx="52940">
                  <c:v>12.85</c:v>
                </c:pt>
                <c:pt idx="52941">
                  <c:v>12.858000000000001</c:v>
                </c:pt>
                <c:pt idx="52942">
                  <c:v>12.878</c:v>
                </c:pt>
                <c:pt idx="52943">
                  <c:v>12.894</c:v>
                </c:pt>
                <c:pt idx="52944">
                  <c:v>12.907999999999999</c:v>
                </c:pt>
                <c:pt idx="52945">
                  <c:v>12.926</c:v>
                </c:pt>
                <c:pt idx="52946">
                  <c:v>12.941000000000001</c:v>
                </c:pt>
                <c:pt idx="52947">
                  <c:v>12.958</c:v>
                </c:pt>
                <c:pt idx="52948">
                  <c:v>12.962</c:v>
                </c:pt>
                <c:pt idx="52949">
                  <c:v>12.977</c:v>
                </c:pt>
                <c:pt idx="52950">
                  <c:v>12.989000000000001</c:v>
                </c:pt>
                <c:pt idx="52951">
                  <c:v>12.994</c:v>
                </c:pt>
                <c:pt idx="52952">
                  <c:v>12.997</c:v>
                </c:pt>
                <c:pt idx="52953">
                  <c:v>13.003</c:v>
                </c:pt>
                <c:pt idx="52954">
                  <c:v>13.004</c:v>
                </c:pt>
                <c:pt idx="52955">
                  <c:v>13.013</c:v>
                </c:pt>
                <c:pt idx="52956">
                  <c:v>14.438000000000001</c:v>
                </c:pt>
                <c:pt idx="52957">
                  <c:v>14.687000000000001</c:v>
                </c:pt>
                <c:pt idx="52958">
                  <c:v>13.873000000000001</c:v>
                </c:pt>
                <c:pt idx="52959">
                  <c:v>13.615</c:v>
                </c:pt>
                <c:pt idx="52960">
                  <c:v>13.566000000000001</c:v>
                </c:pt>
                <c:pt idx="52961">
                  <c:v>13.524000000000001</c:v>
                </c:pt>
                <c:pt idx="52962">
                  <c:v>13.496</c:v>
                </c:pt>
                <c:pt idx="52963">
                  <c:v>13.465</c:v>
                </c:pt>
                <c:pt idx="52964">
                  <c:v>13.445</c:v>
                </c:pt>
                <c:pt idx="52965">
                  <c:v>13.431000000000001</c:v>
                </c:pt>
                <c:pt idx="52966">
                  <c:v>13.422000000000001</c:v>
                </c:pt>
                <c:pt idx="52967">
                  <c:v>13.421000000000001</c:v>
                </c:pt>
                <c:pt idx="52968">
                  <c:v>13.426</c:v>
                </c:pt>
                <c:pt idx="52969">
                  <c:v>13.419</c:v>
                </c:pt>
                <c:pt idx="52970">
                  <c:v>13.436</c:v>
                </c:pt>
                <c:pt idx="52971">
                  <c:v>13.479000000000001</c:v>
                </c:pt>
                <c:pt idx="52972">
                  <c:v>13.52</c:v>
                </c:pt>
                <c:pt idx="52973">
                  <c:v>13.552</c:v>
                </c:pt>
                <c:pt idx="52974">
                  <c:v>13.586</c:v>
                </c:pt>
                <c:pt idx="52975">
                  <c:v>13.629</c:v>
                </c:pt>
                <c:pt idx="52976">
                  <c:v>13.648</c:v>
                </c:pt>
                <c:pt idx="52977">
                  <c:v>13.664</c:v>
                </c:pt>
                <c:pt idx="52978">
                  <c:v>13.664</c:v>
                </c:pt>
                <c:pt idx="52979">
                  <c:v>13.668000000000001</c:v>
                </c:pt>
                <c:pt idx="52980">
                  <c:v>13.668000000000001</c:v>
                </c:pt>
                <c:pt idx="52981">
                  <c:v>13.662000000000001</c:v>
                </c:pt>
                <c:pt idx="52982">
                  <c:v>13.655000000000001</c:v>
                </c:pt>
                <c:pt idx="52983">
                  <c:v>13.64</c:v>
                </c:pt>
                <c:pt idx="52984">
                  <c:v>13.631</c:v>
                </c:pt>
                <c:pt idx="52985">
                  <c:v>13.615</c:v>
                </c:pt>
                <c:pt idx="52986">
                  <c:v>13.599</c:v>
                </c:pt>
                <c:pt idx="52987">
                  <c:v>13.585000000000001</c:v>
                </c:pt>
                <c:pt idx="52988">
                  <c:v>13.571</c:v>
                </c:pt>
                <c:pt idx="52989">
                  <c:v>13.559000000000001</c:v>
                </c:pt>
                <c:pt idx="52990">
                  <c:v>13.544</c:v>
                </c:pt>
                <c:pt idx="52991">
                  <c:v>13.526</c:v>
                </c:pt>
                <c:pt idx="52992">
                  <c:v>13.516</c:v>
                </c:pt>
                <c:pt idx="52993">
                  <c:v>13.504</c:v>
                </c:pt>
                <c:pt idx="52994">
                  <c:v>13.493</c:v>
                </c:pt>
                <c:pt idx="52995">
                  <c:v>13.484999999999999</c:v>
                </c:pt>
                <c:pt idx="52996">
                  <c:v>13.478</c:v>
                </c:pt>
                <c:pt idx="52997">
                  <c:v>13.465</c:v>
                </c:pt>
                <c:pt idx="52998">
                  <c:v>13.442</c:v>
                </c:pt>
                <c:pt idx="52999">
                  <c:v>13.418000000000001</c:v>
                </c:pt>
                <c:pt idx="53000">
                  <c:v>13.389000000000001</c:v>
                </c:pt>
                <c:pt idx="53001">
                  <c:v>13.363</c:v>
                </c:pt>
                <c:pt idx="53002">
                  <c:v>13.332000000000001</c:v>
                </c:pt>
                <c:pt idx="53003">
                  <c:v>13.3</c:v>
                </c:pt>
                <c:pt idx="53004">
                  <c:v>13.264000000000001</c:v>
                </c:pt>
                <c:pt idx="53005">
                  <c:v>13.245000000000001</c:v>
                </c:pt>
                <c:pt idx="53006">
                  <c:v>13.202999999999999</c:v>
                </c:pt>
                <c:pt idx="53007">
                  <c:v>13.16</c:v>
                </c:pt>
                <c:pt idx="53008">
                  <c:v>13.123000000000001</c:v>
                </c:pt>
                <c:pt idx="53009">
                  <c:v>13.086</c:v>
                </c:pt>
                <c:pt idx="53010">
                  <c:v>13.045</c:v>
                </c:pt>
                <c:pt idx="53011">
                  <c:v>13.005000000000001</c:v>
                </c:pt>
                <c:pt idx="53012">
                  <c:v>12.950000000000001</c:v>
                </c:pt>
                <c:pt idx="53013">
                  <c:v>12.909000000000001</c:v>
                </c:pt>
                <c:pt idx="53014">
                  <c:v>12.835000000000001</c:v>
                </c:pt>
                <c:pt idx="53015">
                  <c:v>12.765000000000001</c:v>
                </c:pt>
                <c:pt idx="53016">
                  <c:v>12.683</c:v>
                </c:pt>
                <c:pt idx="53017">
                  <c:v>12.592000000000001</c:v>
                </c:pt>
                <c:pt idx="53018">
                  <c:v>12.493</c:v>
                </c:pt>
                <c:pt idx="53019">
                  <c:v>12.385</c:v>
                </c:pt>
                <c:pt idx="53020">
                  <c:v>12.259</c:v>
                </c:pt>
                <c:pt idx="53021">
                  <c:v>12.141</c:v>
                </c:pt>
                <c:pt idx="53022">
                  <c:v>11.983000000000001</c:v>
                </c:pt>
                <c:pt idx="53023">
                  <c:v>11.817</c:v>
                </c:pt>
                <c:pt idx="53024">
                  <c:v>11.653</c:v>
                </c:pt>
                <c:pt idx="53025">
                  <c:v>11.476000000000001</c:v>
                </c:pt>
                <c:pt idx="53026">
                  <c:v>11.293000000000001</c:v>
                </c:pt>
                <c:pt idx="53027">
                  <c:v>11.096</c:v>
                </c:pt>
                <c:pt idx="53028">
                  <c:v>10.86</c:v>
                </c:pt>
                <c:pt idx="53029">
                  <c:v>10.028</c:v>
                </c:pt>
                <c:pt idx="53030">
                  <c:v>9.5380000000000003</c:v>
                </c:pt>
                <c:pt idx="53031">
                  <c:v>9.1029999999999998</c:v>
                </c:pt>
                <c:pt idx="53032">
                  <c:v>8.0779999999999994</c:v>
                </c:pt>
                <c:pt idx="53033">
                  <c:v>1.0249999999999999</c:v>
                </c:pt>
                <c:pt idx="53034">
                  <c:v>1.022</c:v>
                </c:pt>
                <c:pt idx="53035">
                  <c:v>1.022</c:v>
                </c:pt>
                <c:pt idx="53036">
                  <c:v>1.0230000000000001</c:v>
                </c:pt>
                <c:pt idx="53037">
                  <c:v>1.0230000000000001</c:v>
                </c:pt>
                <c:pt idx="53038">
                  <c:v>1.0210000000000001</c:v>
                </c:pt>
                <c:pt idx="53039">
                  <c:v>1.022</c:v>
                </c:pt>
                <c:pt idx="53040">
                  <c:v>1.02</c:v>
                </c:pt>
                <c:pt idx="53041">
                  <c:v>1.02</c:v>
                </c:pt>
                <c:pt idx="53042">
                  <c:v>1.02</c:v>
                </c:pt>
                <c:pt idx="53043">
                  <c:v>1.018</c:v>
                </c:pt>
                <c:pt idx="53044">
                  <c:v>1.02</c:v>
                </c:pt>
                <c:pt idx="53045">
                  <c:v>1.02</c:v>
                </c:pt>
                <c:pt idx="53046">
                  <c:v>1.02</c:v>
                </c:pt>
                <c:pt idx="53047">
                  <c:v>1.0210000000000001</c:v>
                </c:pt>
                <c:pt idx="53048">
                  <c:v>1.0210000000000001</c:v>
                </c:pt>
                <c:pt idx="53049">
                  <c:v>1.0210000000000001</c:v>
                </c:pt>
                <c:pt idx="53050">
                  <c:v>1.02</c:v>
                </c:pt>
                <c:pt idx="53051">
                  <c:v>1.0210000000000001</c:v>
                </c:pt>
                <c:pt idx="53052">
                  <c:v>1.022</c:v>
                </c:pt>
                <c:pt idx="53053">
                  <c:v>1.022</c:v>
                </c:pt>
                <c:pt idx="53054">
                  <c:v>1.022</c:v>
                </c:pt>
                <c:pt idx="53055">
                  <c:v>1.02</c:v>
                </c:pt>
                <c:pt idx="53056">
                  <c:v>1.0190000000000001</c:v>
                </c:pt>
                <c:pt idx="53057">
                  <c:v>1.02</c:v>
                </c:pt>
                <c:pt idx="53058">
                  <c:v>1.02</c:v>
                </c:pt>
                <c:pt idx="53059">
                  <c:v>1.02</c:v>
                </c:pt>
                <c:pt idx="53060">
                  <c:v>1.02</c:v>
                </c:pt>
                <c:pt idx="53061">
                  <c:v>1.0190000000000001</c:v>
                </c:pt>
                <c:pt idx="53062">
                  <c:v>1.02</c:v>
                </c:pt>
                <c:pt idx="53063">
                  <c:v>1.02</c:v>
                </c:pt>
                <c:pt idx="53064">
                  <c:v>1.0190000000000001</c:v>
                </c:pt>
                <c:pt idx="53065">
                  <c:v>1.0190000000000001</c:v>
                </c:pt>
                <c:pt idx="53066">
                  <c:v>1.018</c:v>
                </c:pt>
                <c:pt idx="53067">
                  <c:v>1.0190000000000001</c:v>
                </c:pt>
                <c:pt idx="53068">
                  <c:v>1.02</c:v>
                </c:pt>
                <c:pt idx="53069">
                  <c:v>1.02</c:v>
                </c:pt>
                <c:pt idx="53070">
                  <c:v>1.02</c:v>
                </c:pt>
                <c:pt idx="53071">
                  <c:v>1.0190000000000001</c:v>
                </c:pt>
                <c:pt idx="53072">
                  <c:v>1.02</c:v>
                </c:pt>
                <c:pt idx="53073">
                  <c:v>1.0190000000000001</c:v>
                </c:pt>
                <c:pt idx="53074">
                  <c:v>1.018</c:v>
                </c:pt>
                <c:pt idx="53075">
                  <c:v>1.0170000000000001</c:v>
                </c:pt>
                <c:pt idx="53076">
                  <c:v>1.018</c:v>
                </c:pt>
                <c:pt idx="53077">
                  <c:v>1.018</c:v>
                </c:pt>
                <c:pt idx="53078">
                  <c:v>1.018</c:v>
                </c:pt>
                <c:pt idx="53079">
                  <c:v>1.0190000000000001</c:v>
                </c:pt>
                <c:pt idx="53080">
                  <c:v>1.0190000000000001</c:v>
                </c:pt>
                <c:pt idx="53081">
                  <c:v>1.018</c:v>
                </c:pt>
                <c:pt idx="53082">
                  <c:v>1.018</c:v>
                </c:pt>
                <c:pt idx="53083">
                  <c:v>1.0190000000000001</c:v>
                </c:pt>
                <c:pt idx="53084">
                  <c:v>1.02</c:v>
                </c:pt>
                <c:pt idx="53085">
                  <c:v>1.02</c:v>
                </c:pt>
                <c:pt idx="53086">
                  <c:v>1.0190000000000001</c:v>
                </c:pt>
                <c:pt idx="53087">
                  <c:v>1.0190000000000001</c:v>
                </c:pt>
                <c:pt idx="53088">
                  <c:v>1.018</c:v>
                </c:pt>
                <c:pt idx="53089">
                  <c:v>1.018</c:v>
                </c:pt>
                <c:pt idx="53090">
                  <c:v>1.0190000000000001</c:v>
                </c:pt>
                <c:pt idx="53091">
                  <c:v>1.018</c:v>
                </c:pt>
                <c:pt idx="53092">
                  <c:v>1.0170000000000001</c:v>
                </c:pt>
                <c:pt idx="53093">
                  <c:v>1.018</c:v>
                </c:pt>
                <c:pt idx="53094">
                  <c:v>1.0170000000000001</c:v>
                </c:pt>
                <c:pt idx="53095">
                  <c:v>1.016</c:v>
                </c:pt>
                <c:pt idx="53096">
                  <c:v>1.0170000000000001</c:v>
                </c:pt>
                <c:pt idx="53097">
                  <c:v>1.018</c:v>
                </c:pt>
                <c:pt idx="53098">
                  <c:v>1.0210000000000001</c:v>
                </c:pt>
                <c:pt idx="53099">
                  <c:v>1.0210000000000001</c:v>
                </c:pt>
                <c:pt idx="53100">
                  <c:v>1.022</c:v>
                </c:pt>
                <c:pt idx="53101">
                  <c:v>1.0230000000000001</c:v>
                </c:pt>
                <c:pt idx="53102">
                  <c:v>1.0230000000000001</c:v>
                </c:pt>
                <c:pt idx="53103">
                  <c:v>1.0210000000000001</c:v>
                </c:pt>
                <c:pt idx="53104">
                  <c:v>1.02</c:v>
                </c:pt>
                <c:pt idx="53105">
                  <c:v>1.02</c:v>
                </c:pt>
                <c:pt idx="53106">
                  <c:v>1.022</c:v>
                </c:pt>
                <c:pt idx="53107">
                  <c:v>1.0210000000000001</c:v>
                </c:pt>
                <c:pt idx="53108">
                  <c:v>1.022</c:v>
                </c:pt>
                <c:pt idx="53109">
                  <c:v>1.0230000000000001</c:v>
                </c:pt>
                <c:pt idx="53110">
                  <c:v>1.022</c:v>
                </c:pt>
                <c:pt idx="53111">
                  <c:v>1.022</c:v>
                </c:pt>
                <c:pt idx="53112">
                  <c:v>1.024</c:v>
                </c:pt>
                <c:pt idx="53113">
                  <c:v>1.022</c:v>
                </c:pt>
                <c:pt idx="53114">
                  <c:v>1.02</c:v>
                </c:pt>
                <c:pt idx="53115">
                  <c:v>1.018</c:v>
                </c:pt>
                <c:pt idx="53116">
                  <c:v>1.018</c:v>
                </c:pt>
                <c:pt idx="53117">
                  <c:v>1.018</c:v>
                </c:pt>
                <c:pt idx="53118">
                  <c:v>1.018</c:v>
                </c:pt>
                <c:pt idx="53119">
                  <c:v>1.0190000000000001</c:v>
                </c:pt>
                <c:pt idx="53120">
                  <c:v>1.0190000000000001</c:v>
                </c:pt>
                <c:pt idx="53121">
                  <c:v>1.02</c:v>
                </c:pt>
                <c:pt idx="53122">
                  <c:v>1.02</c:v>
                </c:pt>
                <c:pt idx="53123">
                  <c:v>1.02</c:v>
                </c:pt>
                <c:pt idx="53124">
                  <c:v>1.02</c:v>
                </c:pt>
                <c:pt idx="53125">
                  <c:v>1.02</c:v>
                </c:pt>
                <c:pt idx="53126">
                  <c:v>1.02</c:v>
                </c:pt>
                <c:pt idx="53127">
                  <c:v>1.0210000000000001</c:v>
                </c:pt>
                <c:pt idx="53128">
                  <c:v>1.022</c:v>
                </c:pt>
                <c:pt idx="53129">
                  <c:v>1.022</c:v>
                </c:pt>
                <c:pt idx="53130">
                  <c:v>1.0190000000000001</c:v>
                </c:pt>
                <c:pt idx="53131">
                  <c:v>1.02</c:v>
                </c:pt>
                <c:pt idx="53132">
                  <c:v>1.0190000000000001</c:v>
                </c:pt>
                <c:pt idx="53133">
                  <c:v>1.0190000000000001</c:v>
                </c:pt>
                <c:pt idx="53134">
                  <c:v>1.0190000000000001</c:v>
                </c:pt>
                <c:pt idx="53135">
                  <c:v>1.018</c:v>
                </c:pt>
                <c:pt idx="53136">
                  <c:v>1.02</c:v>
                </c:pt>
                <c:pt idx="53137">
                  <c:v>1.02</c:v>
                </c:pt>
                <c:pt idx="53138">
                  <c:v>1.0190000000000001</c:v>
                </c:pt>
                <c:pt idx="53139">
                  <c:v>1.0210000000000001</c:v>
                </c:pt>
                <c:pt idx="53140">
                  <c:v>1.02</c:v>
                </c:pt>
                <c:pt idx="53141">
                  <c:v>1.0190000000000001</c:v>
                </c:pt>
                <c:pt idx="53142">
                  <c:v>1.0190000000000001</c:v>
                </c:pt>
                <c:pt idx="53143">
                  <c:v>1.02</c:v>
                </c:pt>
                <c:pt idx="53144">
                  <c:v>1.02</c:v>
                </c:pt>
                <c:pt idx="53145">
                  <c:v>1.0190000000000001</c:v>
                </c:pt>
                <c:pt idx="53146">
                  <c:v>1.018</c:v>
                </c:pt>
                <c:pt idx="53147">
                  <c:v>1.018</c:v>
                </c:pt>
                <c:pt idx="53148">
                  <c:v>1.018</c:v>
                </c:pt>
                <c:pt idx="53149">
                  <c:v>1.0190000000000001</c:v>
                </c:pt>
                <c:pt idx="53150">
                  <c:v>1.0190000000000001</c:v>
                </c:pt>
                <c:pt idx="53151">
                  <c:v>1.0210000000000001</c:v>
                </c:pt>
                <c:pt idx="53152">
                  <c:v>1.02</c:v>
                </c:pt>
                <c:pt idx="53153">
                  <c:v>1.0190000000000001</c:v>
                </c:pt>
                <c:pt idx="53154">
                  <c:v>1.02</c:v>
                </c:pt>
                <c:pt idx="53155">
                  <c:v>1.0190000000000001</c:v>
                </c:pt>
                <c:pt idx="53156">
                  <c:v>1.018</c:v>
                </c:pt>
                <c:pt idx="53157">
                  <c:v>1.0190000000000001</c:v>
                </c:pt>
                <c:pt idx="53158">
                  <c:v>1.018</c:v>
                </c:pt>
                <c:pt idx="53159">
                  <c:v>1.0190000000000001</c:v>
                </c:pt>
                <c:pt idx="53160">
                  <c:v>1.02</c:v>
                </c:pt>
                <c:pt idx="53161">
                  <c:v>1.02</c:v>
                </c:pt>
                <c:pt idx="53162">
                  <c:v>1.0190000000000001</c:v>
                </c:pt>
                <c:pt idx="53163">
                  <c:v>1.0190000000000001</c:v>
                </c:pt>
                <c:pt idx="53164">
                  <c:v>1.018</c:v>
                </c:pt>
                <c:pt idx="53165">
                  <c:v>1.018</c:v>
                </c:pt>
                <c:pt idx="53166">
                  <c:v>1.0190000000000001</c:v>
                </c:pt>
                <c:pt idx="53167">
                  <c:v>1.0190000000000001</c:v>
                </c:pt>
                <c:pt idx="53168">
                  <c:v>1.0190000000000001</c:v>
                </c:pt>
                <c:pt idx="53169">
                  <c:v>1.02</c:v>
                </c:pt>
                <c:pt idx="53170">
                  <c:v>1.018</c:v>
                </c:pt>
                <c:pt idx="53171">
                  <c:v>1.0170000000000001</c:v>
                </c:pt>
                <c:pt idx="53172">
                  <c:v>1.0170000000000001</c:v>
                </c:pt>
                <c:pt idx="53173">
                  <c:v>1.018</c:v>
                </c:pt>
                <c:pt idx="53174">
                  <c:v>1.0170000000000001</c:v>
                </c:pt>
                <c:pt idx="53175">
                  <c:v>1.018</c:v>
                </c:pt>
                <c:pt idx="53176">
                  <c:v>1.018</c:v>
                </c:pt>
                <c:pt idx="53177">
                  <c:v>1.0170000000000001</c:v>
                </c:pt>
                <c:pt idx="53178">
                  <c:v>1.016</c:v>
                </c:pt>
                <c:pt idx="53179">
                  <c:v>1.0190000000000001</c:v>
                </c:pt>
                <c:pt idx="53180">
                  <c:v>1.0190000000000001</c:v>
                </c:pt>
                <c:pt idx="53181">
                  <c:v>1.018</c:v>
                </c:pt>
                <c:pt idx="53182">
                  <c:v>1.018</c:v>
                </c:pt>
                <c:pt idx="53183">
                  <c:v>1.018</c:v>
                </c:pt>
                <c:pt idx="53184">
                  <c:v>1.018</c:v>
                </c:pt>
                <c:pt idx="53185">
                  <c:v>1.0170000000000001</c:v>
                </c:pt>
                <c:pt idx="53186">
                  <c:v>1.018</c:v>
                </c:pt>
                <c:pt idx="53187">
                  <c:v>1.018</c:v>
                </c:pt>
                <c:pt idx="53188">
                  <c:v>1.0190000000000001</c:v>
                </c:pt>
                <c:pt idx="53189">
                  <c:v>1.018</c:v>
                </c:pt>
                <c:pt idx="53190">
                  <c:v>1.018</c:v>
                </c:pt>
                <c:pt idx="53191">
                  <c:v>1.0190000000000001</c:v>
                </c:pt>
                <c:pt idx="53192">
                  <c:v>1.0190000000000001</c:v>
                </c:pt>
                <c:pt idx="53193">
                  <c:v>1.018</c:v>
                </c:pt>
                <c:pt idx="53194">
                  <c:v>1.0170000000000001</c:v>
                </c:pt>
                <c:pt idx="53195">
                  <c:v>1.0170000000000001</c:v>
                </c:pt>
                <c:pt idx="53196">
                  <c:v>1.018</c:v>
                </c:pt>
                <c:pt idx="53197">
                  <c:v>1.0190000000000001</c:v>
                </c:pt>
                <c:pt idx="53198">
                  <c:v>1.0190000000000001</c:v>
                </c:pt>
                <c:pt idx="53199">
                  <c:v>1.018</c:v>
                </c:pt>
                <c:pt idx="53200">
                  <c:v>1.0190000000000001</c:v>
                </c:pt>
                <c:pt idx="53201">
                  <c:v>1.0190000000000001</c:v>
                </c:pt>
                <c:pt idx="53202">
                  <c:v>1.0190000000000001</c:v>
                </c:pt>
                <c:pt idx="53203">
                  <c:v>1.018</c:v>
                </c:pt>
                <c:pt idx="53204">
                  <c:v>1.018</c:v>
                </c:pt>
                <c:pt idx="53205">
                  <c:v>1.0170000000000001</c:v>
                </c:pt>
                <c:pt idx="53206">
                  <c:v>1.016</c:v>
                </c:pt>
                <c:pt idx="53207">
                  <c:v>1.0170000000000001</c:v>
                </c:pt>
                <c:pt idx="53208">
                  <c:v>1.0190000000000001</c:v>
                </c:pt>
                <c:pt idx="53209">
                  <c:v>1.018</c:v>
                </c:pt>
                <c:pt idx="53210">
                  <c:v>1.0190000000000001</c:v>
                </c:pt>
                <c:pt idx="53211">
                  <c:v>1.0190000000000001</c:v>
                </c:pt>
                <c:pt idx="53212">
                  <c:v>1.0190000000000001</c:v>
                </c:pt>
                <c:pt idx="53213">
                  <c:v>1.0190000000000001</c:v>
                </c:pt>
                <c:pt idx="53214">
                  <c:v>1.018</c:v>
                </c:pt>
                <c:pt idx="53215">
                  <c:v>1.018</c:v>
                </c:pt>
                <c:pt idx="53216">
                  <c:v>1.0170000000000001</c:v>
                </c:pt>
                <c:pt idx="53217">
                  <c:v>1.016</c:v>
                </c:pt>
                <c:pt idx="53218">
                  <c:v>1.016</c:v>
                </c:pt>
                <c:pt idx="53219">
                  <c:v>1.0170000000000001</c:v>
                </c:pt>
                <c:pt idx="53220">
                  <c:v>1.0170000000000001</c:v>
                </c:pt>
                <c:pt idx="53221">
                  <c:v>1.018</c:v>
                </c:pt>
                <c:pt idx="53222">
                  <c:v>1.018</c:v>
                </c:pt>
                <c:pt idx="53223">
                  <c:v>1.018</c:v>
                </c:pt>
                <c:pt idx="53224">
                  <c:v>1.018</c:v>
                </c:pt>
                <c:pt idx="53225">
                  <c:v>1.018</c:v>
                </c:pt>
                <c:pt idx="53226">
                  <c:v>1.018</c:v>
                </c:pt>
                <c:pt idx="53227">
                  <c:v>1.018</c:v>
                </c:pt>
                <c:pt idx="53228">
                  <c:v>1.016</c:v>
                </c:pt>
                <c:pt idx="53229">
                  <c:v>1.0170000000000001</c:v>
                </c:pt>
                <c:pt idx="53230">
                  <c:v>1.016</c:v>
                </c:pt>
                <c:pt idx="53231">
                  <c:v>1.0170000000000001</c:v>
                </c:pt>
                <c:pt idx="53232">
                  <c:v>1.0190000000000001</c:v>
                </c:pt>
                <c:pt idx="53233">
                  <c:v>1.0190000000000001</c:v>
                </c:pt>
                <c:pt idx="53234">
                  <c:v>1.0190000000000001</c:v>
                </c:pt>
                <c:pt idx="53235">
                  <c:v>1.018</c:v>
                </c:pt>
                <c:pt idx="53236">
                  <c:v>1.018</c:v>
                </c:pt>
                <c:pt idx="53237">
                  <c:v>1.018</c:v>
                </c:pt>
                <c:pt idx="53238">
                  <c:v>1.018</c:v>
                </c:pt>
                <c:pt idx="53239">
                  <c:v>1.0190000000000001</c:v>
                </c:pt>
                <c:pt idx="53240">
                  <c:v>1.02</c:v>
                </c:pt>
                <c:pt idx="53241">
                  <c:v>1.0210000000000001</c:v>
                </c:pt>
                <c:pt idx="53242">
                  <c:v>1.02</c:v>
                </c:pt>
                <c:pt idx="53243">
                  <c:v>1.02</c:v>
                </c:pt>
                <c:pt idx="53244">
                  <c:v>1.02</c:v>
                </c:pt>
                <c:pt idx="53245">
                  <c:v>1.0190000000000001</c:v>
                </c:pt>
                <c:pt idx="53246">
                  <c:v>1.018</c:v>
                </c:pt>
                <c:pt idx="53247">
                  <c:v>1.018</c:v>
                </c:pt>
                <c:pt idx="53248">
                  <c:v>1.0190000000000001</c:v>
                </c:pt>
                <c:pt idx="53249">
                  <c:v>1.0190000000000001</c:v>
                </c:pt>
                <c:pt idx="53250">
                  <c:v>1.018</c:v>
                </c:pt>
                <c:pt idx="53251">
                  <c:v>1.0190000000000001</c:v>
                </c:pt>
                <c:pt idx="53252">
                  <c:v>1.0190000000000001</c:v>
                </c:pt>
                <c:pt idx="53253">
                  <c:v>1.0190000000000001</c:v>
                </c:pt>
                <c:pt idx="53254">
                  <c:v>1.0170000000000001</c:v>
                </c:pt>
                <c:pt idx="53255">
                  <c:v>1.0170000000000001</c:v>
                </c:pt>
                <c:pt idx="53256">
                  <c:v>1.016</c:v>
                </c:pt>
                <c:pt idx="53257">
                  <c:v>1.0150000000000001</c:v>
                </c:pt>
                <c:pt idx="53258">
                  <c:v>1.0150000000000001</c:v>
                </c:pt>
                <c:pt idx="53259">
                  <c:v>1.0170000000000001</c:v>
                </c:pt>
                <c:pt idx="53260">
                  <c:v>1.0170000000000001</c:v>
                </c:pt>
                <c:pt idx="53261">
                  <c:v>1.016</c:v>
                </c:pt>
                <c:pt idx="53262">
                  <c:v>1.0170000000000001</c:v>
                </c:pt>
                <c:pt idx="53263">
                  <c:v>1.018</c:v>
                </c:pt>
                <c:pt idx="53264">
                  <c:v>1.0190000000000001</c:v>
                </c:pt>
                <c:pt idx="53265">
                  <c:v>1.0190000000000001</c:v>
                </c:pt>
                <c:pt idx="53266">
                  <c:v>1.0190000000000001</c:v>
                </c:pt>
                <c:pt idx="53267">
                  <c:v>1.02</c:v>
                </c:pt>
                <c:pt idx="53268">
                  <c:v>1.0190000000000001</c:v>
                </c:pt>
                <c:pt idx="53269">
                  <c:v>1.018</c:v>
                </c:pt>
                <c:pt idx="53270">
                  <c:v>1.0170000000000001</c:v>
                </c:pt>
                <c:pt idx="53271">
                  <c:v>1.0190000000000001</c:v>
                </c:pt>
                <c:pt idx="53272">
                  <c:v>1.0190000000000001</c:v>
                </c:pt>
                <c:pt idx="53273">
                  <c:v>1.0190000000000001</c:v>
                </c:pt>
                <c:pt idx="53274">
                  <c:v>1.018</c:v>
                </c:pt>
                <c:pt idx="53275">
                  <c:v>1.0170000000000001</c:v>
                </c:pt>
                <c:pt idx="53276">
                  <c:v>1.018</c:v>
                </c:pt>
                <c:pt idx="53277">
                  <c:v>1.0190000000000001</c:v>
                </c:pt>
                <c:pt idx="53278">
                  <c:v>1.018</c:v>
                </c:pt>
                <c:pt idx="53279">
                  <c:v>1.018</c:v>
                </c:pt>
                <c:pt idx="53280">
                  <c:v>1.018</c:v>
                </c:pt>
                <c:pt idx="53281">
                  <c:v>1.0190000000000001</c:v>
                </c:pt>
                <c:pt idx="53282">
                  <c:v>1.018</c:v>
                </c:pt>
                <c:pt idx="53283">
                  <c:v>1.018</c:v>
                </c:pt>
                <c:pt idx="53284">
                  <c:v>1.0190000000000001</c:v>
                </c:pt>
                <c:pt idx="53285">
                  <c:v>1.0190000000000001</c:v>
                </c:pt>
                <c:pt idx="53286">
                  <c:v>1.0190000000000001</c:v>
                </c:pt>
                <c:pt idx="53287">
                  <c:v>1.0190000000000001</c:v>
                </c:pt>
                <c:pt idx="53288">
                  <c:v>1.0190000000000001</c:v>
                </c:pt>
                <c:pt idx="53289">
                  <c:v>1.02</c:v>
                </c:pt>
                <c:pt idx="53290">
                  <c:v>1.0190000000000001</c:v>
                </c:pt>
                <c:pt idx="53291">
                  <c:v>1.018</c:v>
                </c:pt>
                <c:pt idx="53292">
                  <c:v>1.018</c:v>
                </c:pt>
                <c:pt idx="53293">
                  <c:v>1.018</c:v>
                </c:pt>
                <c:pt idx="53294">
                  <c:v>1.018</c:v>
                </c:pt>
                <c:pt idx="53295">
                  <c:v>1.0190000000000001</c:v>
                </c:pt>
                <c:pt idx="53296">
                  <c:v>1.018</c:v>
                </c:pt>
                <c:pt idx="53297">
                  <c:v>1.0190000000000001</c:v>
                </c:pt>
                <c:pt idx="53298">
                  <c:v>1.02</c:v>
                </c:pt>
                <c:pt idx="53299">
                  <c:v>1.02</c:v>
                </c:pt>
                <c:pt idx="53300">
                  <c:v>1.02</c:v>
                </c:pt>
                <c:pt idx="53301">
                  <c:v>1.0190000000000001</c:v>
                </c:pt>
                <c:pt idx="53302">
                  <c:v>1.0190000000000001</c:v>
                </c:pt>
                <c:pt idx="53303">
                  <c:v>1.018</c:v>
                </c:pt>
                <c:pt idx="53304">
                  <c:v>1.018</c:v>
                </c:pt>
                <c:pt idx="53305">
                  <c:v>1.018</c:v>
                </c:pt>
                <c:pt idx="53306">
                  <c:v>1.0170000000000001</c:v>
                </c:pt>
                <c:pt idx="53307">
                  <c:v>1.018</c:v>
                </c:pt>
                <c:pt idx="53308">
                  <c:v>1.0190000000000001</c:v>
                </c:pt>
                <c:pt idx="53309">
                  <c:v>1.018</c:v>
                </c:pt>
                <c:pt idx="53310">
                  <c:v>1.0170000000000001</c:v>
                </c:pt>
                <c:pt idx="53311">
                  <c:v>1.0170000000000001</c:v>
                </c:pt>
                <c:pt idx="53312">
                  <c:v>1.016</c:v>
                </c:pt>
                <c:pt idx="53313">
                  <c:v>1.0150000000000001</c:v>
                </c:pt>
                <c:pt idx="53314">
                  <c:v>1.0150000000000001</c:v>
                </c:pt>
                <c:pt idx="53315">
                  <c:v>1.016</c:v>
                </c:pt>
                <c:pt idx="53316">
                  <c:v>1.016</c:v>
                </c:pt>
                <c:pt idx="53317">
                  <c:v>1.016</c:v>
                </c:pt>
                <c:pt idx="53318">
                  <c:v>1.016</c:v>
                </c:pt>
                <c:pt idx="53319">
                  <c:v>1.0170000000000001</c:v>
                </c:pt>
                <c:pt idx="53320">
                  <c:v>1.018</c:v>
                </c:pt>
                <c:pt idx="53321">
                  <c:v>1.018</c:v>
                </c:pt>
                <c:pt idx="53322">
                  <c:v>1.0190000000000001</c:v>
                </c:pt>
                <c:pt idx="53323">
                  <c:v>1.0190000000000001</c:v>
                </c:pt>
                <c:pt idx="53324">
                  <c:v>1.0190000000000001</c:v>
                </c:pt>
                <c:pt idx="53325">
                  <c:v>1.018</c:v>
                </c:pt>
                <c:pt idx="53326">
                  <c:v>1.018</c:v>
                </c:pt>
                <c:pt idx="53327">
                  <c:v>1.0190000000000001</c:v>
                </c:pt>
                <c:pt idx="53328">
                  <c:v>1.0190000000000001</c:v>
                </c:pt>
                <c:pt idx="53329">
                  <c:v>1.0190000000000001</c:v>
                </c:pt>
                <c:pt idx="53330">
                  <c:v>1.018</c:v>
                </c:pt>
                <c:pt idx="53331">
                  <c:v>1.018</c:v>
                </c:pt>
                <c:pt idx="53332">
                  <c:v>1.0170000000000001</c:v>
                </c:pt>
                <c:pt idx="53333">
                  <c:v>1.0170000000000001</c:v>
                </c:pt>
                <c:pt idx="53334">
                  <c:v>1.0170000000000001</c:v>
                </c:pt>
                <c:pt idx="53335">
                  <c:v>1.018</c:v>
                </c:pt>
                <c:pt idx="53336">
                  <c:v>1.018</c:v>
                </c:pt>
                <c:pt idx="53337">
                  <c:v>1.0170000000000001</c:v>
                </c:pt>
                <c:pt idx="53338">
                  <c:v>1.0170000000000001</c:v>
                </c:pt>
                <c:pt idx="53339">
                  <c:v>1.0170000000000001</c:v>
                </c:pt>
                <c:pt idx="53340">
                  <c:v>1.016</c:v>
                </c:pt>
                <c:pt idx="53341">
                  <c:v>1.0170000000000001</c:v>
                </c:pt>
                <c:pt idx="53342">
                  <c:v>1.0190000000000001</c:v>
                </c:pt>
                <c:pt idx="53343">
                  <c:v>1.0190000000000001</c:v>
                </c:pt>
                <c:pt idx="53344">
                  <c:v>1.0170000000000001</c:v>
                </c:pt>
                <c:pt idx="53345">
                  <c:v>1.018</c:v>
                </c:pt>
                <c:pt idx="53346">
                  <c:v>1.018</c:v>
                </c:pt>
                <c:pt idx="53347">
                  <c:v>1.018</c:v>
                </c:pt>
                <c:pt idx="53348">
                  <c:v>1.0170000000000001</c:v>
                </c:pt>
                <c:pt idx="53349">
                  <c:v>1.0170000000000001</c:v>
                </c:pt>
                <c:pt idx="53350">
                  <c:v>1.018</c:v>
                </c:pt>
                <c:pt idx="53351">
                  <c:v>1.018</c:v>
                </c:pt>
                <c:pt idx="53352">
                  <c:v>1.018</c:v>
                </c:pt>
                <c:pt idx="53353">
                  <c:v>1.018</c:v>
                </c:pt>
                <c:pt idx="53354">
                  <c:v>1.0170000000000001</c:v>
                </c:pt>
                <c:pt idx="53355">
                  <c:v>1.0170000000000001</c:v>
                </c:pt>
                <c:pt idx="53356">
                  <c:v>1.0170000000000001</c:v>
                </c:pt>
                <c:pt idx="53357">
                  <c:v>1.0170000000000001</c:v>
                </c:pt>
                <c:pt idx="53358">
                  <c:v>1.018</c:v>
                </c:pt>
                <c:pt idx="53359">
                  <c:v>1.018</c:v>
                </c:pt>
                <c:pt idx="53360">
                  <c:v>1.0190000000000001</c:v>
                </c:pt>
                <c:pt idx="53361">
                  <c:v>1.018</c:v>
                </c:pt>
                <c:pt idx="53362">
                  <c:v>1.018</c:v>
                </c:pt>
                <c:pt idx="53363">
                  <c:v>1.018</c:v>
                </c:pt>
                <c:pt idx="53364">
                  <c:v>1.0190000000000001</c:v>
                </c:pt>
                <c:pt idx="53365">
                  <c:v>1.0190000000000001</c:v>
                </c:pt>
                <c:pt idx="53366">
                  <c:v>1.018</c:v>
                </c:pt>
                <c:pt idx="53367">
                  <c:v>1.0190000000000001</c:v>
                </c:pt>
                <c:pt idx="53368">
                  <c:v>1.018</c:v>
                </c:pt>
                <c:pt idx="53369">
                  <c:v>1.018</c:v>
                </c:pt>
                <c:pt idx="53370">
                  <c:v>1.0190000000000001</c:v>
                </c:pt>
                <c:pt idx="53371">
                  <c:v>1.0190000000000001</c:v>
                </c:pt>
                <c:pt idx="53372">
                  <c:v>1.0190000000000001</c:v>
                </c:pt>
                <c:pt idx="53373">
                  <c:v>1.02</c:v>
                </c:pt>
                <c:pt idx="53374">
                  <c:v>1.02</c:v>
                </c:pt>
                <c:pt idx="53375">
                  <c:v>1.02</c:v>
                </c:pt>
                <c:pt idx="53376">
                  <c:v>1.0190000000000001</c:v>
                </c:pt>
                <c:pt idx="53377">
                  <c:v>1.018</c:v>
                </c:pt>
                <c:pt idx="53378">
                  <c:v>1.0190000000000001</c:v>
                </c:pt>
                <c:pt idx="53379">
                  <c:v>1.0190000000000001</c:v>
                </c:pt>
                <c:pt idx="53380">
                  <c:v>1.0190000000000001</c:v>
                </c:pt>
                <c:pt idx="53381">
                  <c:v>1.018</c:v>
                </c:pt>
                <c:pt idx="53382">
                  <c:v>1.0190000000000001</c:v>
                </c:pt>
                <c:pt idx="53383">
                  <c:v>1.018</c:v>
                </c:pt>
                <c:pt idx="53384">
                  <c:v>1.0170000000000001</c:v>
                </c:pt>
                <c:pt idx="53385">
                  <c:v>1.0170000000000001</c:v>
                </c:pt>
                <c:pt idx="53386">
                  <c:v>1.0190000000000001</c:v>
                </c:pt>
                <c:pt idx="53387">
                  <c:v>1.02</c:v>
                </c:pt>
                <c:pt idx="53388">
                  <c:v>1.0190000000000001</c:v>
                </c:pt>
                <c:pt idx="53389">
                  <c:v>1.0170000000000001</c:v>
                </c:pt>
                <c:pt idx="53390">
                  <c:v>1.0170000000000001</c:v>
                </c:pt>
                <c:pt idx="53391">
                  <c:v>1.016</c:v>
                </c:pt>
                <c:pt idx="53392">
                  <c:v>1.016</c:v>
                </c:pt>
                <c:pt idx="53393">
                  <c:v>1.016</c:v>
                </c:pt>
                <c:pt idx="53394">
                  <c:v>1.016</c:v>
                </c:pt>
                <c:pt idx="53395">
                  <c:v>1.0170000000000001</c:v>
                </c:pt>
                <c:pt idx="53396">
                  <c:v>1.018</c:v>
                </c:pt>
                <c:pt idx="53397">
                  <c:v>1.0170000000000001</c:v>
                </c:pt>
                <c:pt idx="53398">
                  <c:v>1.0170000000000001</c:v>
                </c:pt>
                <c:pt idx="53399">
                  <c:v>1.0170000000000001</c:v>
                </c:pt>
                <c:pt idx="53400">
                  <c:v>1.018</c:v>
                </c:pt>
                <c:pt idx="53401">
                  <c:v>1.0190000000000001</c:v>
                </c:pt>
                <c:pt idx="53402">
                  <c:v>1.0190000000000001</c:v>
                </c:pt>
                <c:pt idx="53403">
                  <c:v>1.018</c:v>
                </c:pt>
                <c:pt idx="53404">
                  <c:v>1.018</c:v>
                </c:pt>
                <c:pt idx="53405">
                  <c:v>1.018</c:v>
                </c:pt>
                <c:pt idx="53406">
                  <c:v>1.018</c:v>
                </c:pt>
                <c:pt idx="53407">
                  <c:v>1.018</c:v>
                </c:pt>
                <c:pt idx="53408">
                  <c:v>1.0190000000000001</c:v>
                </c:pt>
                <c:pt idx="53409">
                  <c:v>1.018</c:v>
                </c:pt>
                <c:pt idx="53410">
                  <c:v>1.0170000000000001</c:v>
                </c:pt>
                <c:pt idx="53411">
                  <c:v>1.018</c:v>
                </c:pt>
                <c:pt idx="53412">
                  <c:v>1.018</c:v>
                </c:pt>
                <c:pt idx="53413">
                  <c:v>1.018</c:v>
                </c:pt>
                <c:pt idx="53414">
                  <c:v>1.018</c:v>
                </c:pt>
                <c:pt idx="53415">
                  <c:v>1.018</c:v>
                </c:pt>
                <c:pt idx="53416">
                  <c:v>1.018</c:v>
                </c:pt>
                <c:pt idx="53417">
                  <c:v>1.0190000000000001</c:v>
                </c:pt>
                <c:pt idx="53418">
                  <c:v>1.0190000000000001</c:v>
                </c:pt>
                <c:pt idx="53419">
                  <c:v>1.018</c:v>
                </c:pt>
                <c:pt idx="53420">
                  <c:v>1.0170000000000001</c:v>
                </c:pt>
                <c:pt idx="53421">
                  <c:v>1.0190000000000001</c:v>
                </c:pt>
                <c:pt idx="53422">
                  <c:v>1.0190000000000001</c:v>
                </c:pt>
                <c:pt idx="53423">
                  <c:v>1.018</c:v>
                </c:pt>
                <c:pt idx="53424">
                  <c:v>1.018</c:v>
                </c:pt>
                <c:pt idx="53425">
                  <c:v>1.0170000000000001</c:v>
                </c:pt>
                <c:pt idx="53426">
                  <c:v>1.016</c:v>
                </c:pt>
                <c:pt idx="53427">
                  <c:v>1.016</c:v>
                </c:pt>
                <c:pt idx="53428">
                  <c:v>1.0150000000000001</c:v>
                </c:pt>
                <c:pt idx="53429">
                  <c:v>1.016</c:v>
                </c:pt>
                <c:pt idx="53430">
                  <c:v>1.0170000000000001</c:v>
                </c:pt>
                <c:pt idx="53431">
                  <c:v>1.0170000000000001</c:v>
                </c:pt>
                <c:pt idx="53432">
                  <c:v>1.02</c:v>
                </c:pt>
                <c:pt idx="53433">
                  <c:v>1.02</c:v>
                </c:pt>
                <c:pt idx="53434">
                  <c:v>1.02</c:v>
                </c:pt>
                <c:pt idx="53435">
                  <c:v>1.0190000000000001</c:v>
                </c:pt>
                <c:pt idx="53436">
                  <c:v>1.018</c:v>
                </c:pt>
                <c:pt idx="53437">
                  <c:v>1.0190000000000001</c:v>
                </c:pt>
                <c:pt idx="53438">
                  <c:v>1.0190000000000001</c:v>
                </c:pt>
                <c:pt idx="53439">
                  <c:v>1.018</c:v>
                </c:pt>
                <c:pt idx="53440">
                  <c:v>1.0170000000000001</c:v>
                </c:pt>
                <c:pt idx="53441">
                  <c:v>1.018</c:v>
                </c:pt>
                <c:pt idx="53442">
                  <c:v>1.0190000000000001</c:v>
                </c:pt>
                <c:pt idx="53443">
                  <c:v>1.018</c:v>
                </c:pt>
                <c:pt idx="53444">
                  <c:v>1.0170000000000001</c:v>
                </c:pt>
                <c:pt idx="53445">
                  <c:v>1.018</c:v>
                </c:pt>
                <c:pt idx="53446">
                  <c:v>1.016</c:v>
                </c:pt>
                <c:pt idx="53447">
                  <c:v>1.018</c:v>
                </c:pt>
                <c:pt idx="53448">
                  <c:v>1.0190000000000001</c:v>
                </c:pt>
                <c:pt idx="53449">
                  <c:v>1.018</c:v>
                </c:pt>
                <c:pt idx="53450">
                  <c:v>1.0190000000000001</c:v>
                </c:pt>
                <c:pt idx="53451">
                  <c:v>1.0190000000000001</c:v>
                </c:pt>
                <c:pt idx="53452">
                  <c:v>1.018</c:v>
                </c:pt>
                <c:pt idx="53453">
                  <c:v>1.0190000000000001</c:v>
                </c:pt>
                <c:pt idx="53454">
                  <c:v>1.02</c:v>
                </c:pt>
                <c:pt idx="53455">
                  <c:v>1.0210000000000001</c:v>
                </c:pt>
                <c:pt idx="53456">
                  <c:v>1.0210000000000001</c:v>
                </c:pt>
                <c:pt idx="53457">
                  <c:v>1.02</c:v>
                </c:pt>
                <c:pt idx="53458">
                  <c:v>1.02</c:v>
                </c:pt>
                <c:pt idx="53459">
                  <c:v>1.02</c:v>
                </c:pt>
                <c:pt idx="53460">
                  <c:v>1.02</c:v>
                </c:pt>
                <c:pt idx="53461">
                  <c:v>1.0190000000000001</c:v>
                </c:pt>
                <c:pt idx="53462">
                  <c:v>1.018</c:v>
                </c:pt>
                <c:pt idx="53463">
                  <c:v>1.0190000000000001</c:v>
                </c:pt>
                <c:pt idx="53464">
                  <c:v>1.02</c:v>
                </c:pt>
                <c:pt idx="53465">
                  <c:v>1.022</c:v>
                </c:pt>
                <c:pt idx="53466">
                  <c:v>1.02</c:v>
                </c:pt>
                <c:pt idx="53467">
                  <c:v>1.018</c:v>
                </c:pt>
                <c:pt idx="53468">
                  <c:v>1.018</c:v>
                </c:pt>
                <c:pt idx="53469">
                  <c:v>1.018</c:v>
                </c:pt>
                <c:pt idx="53470">
                  <c:v>1.018</c:v>
                </c:pt>
                <c:pt idx="53471">
                  <c:v>1.018</c:v>
                </c:pt>
                <c:pt idx="53472">
                  <c:v>1.018</c:v>
                </c:pt>
                <c:pt idx="53473">
                  <c:v>1.02</c:v>
                </c:pt>
                <c:pt idx="53474">
                  <c:v>1.022</c:v>
                </c:pt>
                <c:pt idx="53475">
                  <c:v>1.0230000000000001</c:v>
                </c:pt>
                <c:pt idx="53476">
                  <c:v>1.022</c:v>
                </c:pt>
                <c:pt idx="53477">
                  <c:v>1.0210000000000001</c:v>
                </c:pt>
                <c:pt idx="53478">
                  <c:v>1.02</c:v>
                </c:pt>
                <c:pt idx="53479">
                  <c:v>1.0210000000000001</c:v>
                </c:pt>
                <c:pt idx="53480">
                  <c:v>1.02</c:v>
                </c:pt>
                <c:pt idx="53481">
                  <c:v>1.0190000000000001</c:v>
                </c:pt>
                <c:pt idx="53482">
                  <c:v>1.02</c:v>
                </c:pt>
                <c:pt idx="53483">
                  <c:v>1.0190000000000001</c:v>
                </c:pt>
                <c:pt idx="53484">
                  <c:v>1.0190000000000001</c:v>
                </c:pt>
                <c:pt idx="53485">
                  <c:v>1.02</c:v>
                </c:pt>
                <c:pt idx="53486">
                  <c:v>1.018</c:v>
                </c:pt>
                <c:pt idx="53487">
                  <c:v>1.018</c:v>
                </c:pt>
                <c:pt idx="53488">
                  <c:v>1.018</c:v>
                </c:pt>
                <c:pt idx="53489">
                  <c:v>1.018</c:v>
                </c:pt>
                <c:pt idx="53490">
                  <c:v>1.0170000000000001</c:v>
                </c:pt>
                <c:pt idx="53491">
                  <c:v>1.016</c:v>
                </c:pt>
                <c:pt idx="53492">
                  <c:v>1.016</c:v>
                </c:pt>
                <c:pt idx="53493">
                  <c:v>1.018</c:v>
                </c:pt>
                <c:pt idx="53494">
                  <c:v>1.018</c:v>
                </c:pt>
                <c:pt idx="53495">
                  <c:v>1.018</c:v>
                </c:pt>
                <c:pt idx="53496">
                  <c:v>1.0170000000000001</c:v>
                </c:pt>
                <c:pt idx="53497">
                  <c:v>1.018</c:v>
                </c:pt>
                <c:pt idx="53498">
                  <c:v>1.0170000000000001</c:v>
                </c:pt>
                <c:pt idx="53499">
                  <c:v>1.016</c:v>
                </c:pt>
                <c:pt idx="53500">
                  <c:v>1.0170000000000001</c:v>
                </c:pt>
                <c:pt idx="53501">
                  <c:v>1.0170000000000001</c:v>
                </c:pt>
                <c:pt idx="53502">
                  <c:v>1.018</c:v>
                </c:pt>
                <c:pt idx="53503">
                  <c:v>1.018</c:v>
                </c:pt>
                <c:pt idx="53504">
                  <c:v>1.018</c:v>
                </c:pt>
                <c:pt idx="53505">
                  <c:v>1.018</c:v>
                </c:pt>
                <c:pt idx="53506">
                  <c:v>1.018</c:v>
                </c:pt>
                <c:pt idx="53507">
                  <c:v>1.018</c:v>
                </c:pt>
                <c:pt idx="53508">
                  <c:v>1.0190000000000001</c:v>
                </c:pt>
                <c:pt idx="53509">
                  <c:v>1.02</c:v>
                </c:pt>
                <c:pt idx="53510">
                  <c:v>1.018</c:v>
                </c:pt>
                <c:pt idx="53511">
                  <c:v>1.0190000000000001</c:v>
                </c:pt>
                <c:pt idx="53512">
                  <c:v>1.0190000000000001</c:v>
                </c:pt>
                <c:pt idx="53513">
                  <c:v>1.018</c:v>
                </c:pt>
                <c:pt idx="53514">
                  <c:v>1.0170000000000001</c:v>
                </c:pt>
                <c:pt idx="53515">
                  <c:v>1.0170000000000001</c:v>
                </c:pt>
                <c:pt idx="53516">
                  <c:v>1.0150000000000001</c:v>
                </c:pt>
                <c:pt idx="53517">
                  <c:v>1.014</c:v>
                </c:pt>
                <c:pt idx="53518">
                  <c:v>1.0150000000000001</c:v>
                </c:pt>
                <c:pt idx="53519">
                  <c:v>1.016</c:v>
                </c:pt>
                <c:pt idx="53520">
                  <c:v>1.016</c:v>
                </c:pt>
                <c:pt idx="53521">
                  <c:v>1.018</c:v>
                </c:pt>
                <c:pt idx="53522">
                  <c:v>1.016</c:v>
                </c:pt>
                <c:pt idx="53523">
                  <c:v>1.014</c:v>
                </c:pt>
                <c:pt idx="53524">
                  <c:v>1.0150000000000001</c:v>
                </c:pt>
                <c:pt idx="53525">
                  <c:v>1.016</c:v>
                </c:pt>
                <c:pt idx="53526">
                  <c:v>1.0170000000000001</c:v>
                </c:pt>
                <c:pt idx="53527">
                  <c:v>1.018</c:v>
                </c:pt>
                <c:pt idx="53528">
                  <c:v>1.0190000000000001</c:v>
                </c:pt>
                <c:pt idx="53529">
                  <c:v>1.02</c:v>
                </c:pt>
                <c:pt idx="53530">
                  <c:v>1.02</c:v>
                </c:pt>
                <c:pt idx="53531">
                  <c:v>1.0170000000000001</c:v>
                </c:pt>
                <c:pt idx="53532">
                  <c:v>1.02</c:v>
                </c:pt>
                <c:pt idx="53533">
                  <c:v>1.0190000000000001</c:v>
                </c:pt>
                <c:pt idx="53534">
                  <c:v>1.0170000000000001</c:v>
                </c:pt>
                <c:pt idx="53535">
                  <c:v>1.0190000000000001</c:v>
                </c:pt>
                <c:pt idx="53536">
                  <c:v>1.018</c:v>
                </c:pt>
                <c:pt idx="53537">
                  <c:v>1.018</c:v>
                </c:pt>
                <c:pt idx="53538">
                  <c:v>1.0190000000000001</c:v>
                </c:pt>
                <c:pt idx="53539">
                  <c:v>1.02</c:v>
                </c:pt>
                <c:pt idx="53540">
                  <c:v>1.018</c:v>
                </c:pt>
                <c:pt idx="53541">
                  <c:v>1.018</c:v>
                </c:pt>
                <c:pt idx="53542">
                  <c:v>1.0190000000000001</c:v>
                </c:pt>
                <c:pt idx="53543">
                  <c:v>1.018</c:v>
                </c:pt>
                <c:pt idx="53544">
                  <c:v>1.0170000000000001</c:v>
                </c:pt>
                <c:pt idx="53545">
                  <c:v>1.0170000000000001</c:v>
                </c:pt>
                <c:pt idx="53546">
                  <c:v>1.0170000000000001</c:v>
                </c:pt>
                <c:pt idx="53547">
                  <c:v>1.016</c:v>
                </c:pt>
                <c:pt idx="53548">
                  <c:v>1.018</c:v>
                </c:pt>
                <c:pt idx="53549">
                  <c:v>1.018</c:v>
                </c:pt>
                <c:pt idx="53550">
                  <c:v>1.016</c:v>
                </c:pt>
                <c:pt idx="53551">
                  <c:v>1.0190000000000001</c:v>
                </c:pt>
                <c:pt idx="53552">
                  <c:v>1.018</c:v>
                </c:pt>
                <c:pt idx="53553">
                  <c:v>1.0170000000000001</c:v>
                </c:pt>
                <c:pt idx="53554">
                  <c:v>1.02</c:v>
                </c:pt>
                <c:pt idx="53555">
                  <c:v>1.0170000000000001</c:v>
                </c:pt>
                <c:pt idx="53556">
                  <c:v>1.0190000000000001</c:v>
                </c:pt>
                <c:pt idx="53557">
                  <c:v>1.02</c:v>
                </c:pt>
                <c:pt idx="53558">
                  <c:v>1.018</c:v>
                </c:pt>
                <c:pt idx="53559">
                  <c:v>1.0170000000000001</c:v>
                </c:pt>
                <c:pt idx="53560">
                  <c:v>1.018</c:v>
                </c:pt>
                <c:pt idx="53561">
                  <c:v>1.0190000000000001</c:v>
                </c:pt>
                <c:pt idx="53562">
                  <c:v>1.0190000000000001</c:v>
                </c:pt>
                <c:pt idx="53563">
                  <c:v>1.0190000000000001</c:v>
                </c:pt>
                <c:pt idx="53564">
                  <c:v>1.02</c:v>
                </c:pt>
                <c:pt idx="53565">
                  <c:v>1.018</c:v>
                </c:pt>
                <c:pt idx="53566">
                  <c:v>1.0170000000000001</c:v>
                </c:pt>
                <c:pt idx="53567">
                  <c:v>1.0190000000000001</c:v>
                </c:pt>
                <c:pt idx="53568">
                  <c:v>1.02</c:v>
                </c:pt>
                <c:pt idx="53569">
                  <c:v>1.018</c:v>
                </c:pt>
                <c:pt idx="53570">
                  <c:v>1.018</c:v>
                </c:pt>
                <c:pt idx="53571">
                  <c:v>1.018</c:v>
                </c:pt>
                <c:pt idx="53572">
                  <c:v>1.0190000000000001</c:v>
                </c:pt>
                <c:pt idx="53573">
                  <c:v>1.018</c:v>
                </c:pt>
                <c:pt idx="53574">
                  <c:v>1.0170000000000001</c:v>
                </c:pt>
                <c:pt idx="53575">
                  <c:v>1.016</c:v>
                </c:pt>
                <c:pt idx="53576">
                  <c:v>1.018</c:v>
                </c:pt>
                <c:pt idx="53577">
                  <c:v>1.018</c:v>
                </c:pt>
                <c:pt idx="53578">
                  <c:v>1.016</c:v>
                </c:pt>
                <c:pt idx="53579">
                  <c:v>1.0170000000000001</c:v>
                </c:pt>
                <c:pt idx="53580">
                  <c:v>1.0150000000000001</c:v>
                </c:pt>
                <c:pt idx="53581">
                  <c:v>1.0150000000000001</c:v>
                </c:pt>
                <c:pt idx="53582">
                  <c:v>1.0170000000000001</c:v>
                </c:pt>
                <c:pt idx="53583">
                  <c:v>1.0170000000000001</c:v>
                </c:pt>
                <c:pt idx="53584">
                  <c:v>1.0190000000000001</c:v>
                </c:pt>
                <c:pt idx="53585">
                  <c:v>1.018</c:v>
                </c:pt>
                <c:pt idx="53586">
                  <c:v>1.0190000000000001</c:v>
                </c:pt>
                <c:pt idx="53587">
                  <c:v>1.018</c:v>
                </c:pt>
                <c:pt idx="53588">
                  <c:v>1.0170000000000001</c:v>
                </c:pt>
                <c:pt idx="53589">
                  <c:v>1.018</c:v>
                </c:pt>
                <c:pt idx="53590">
                  <c:v>1.0190000000000001</c:v>
                </c:pt>
                <c:pt idx="53591">
                  <c:v>1.0170000000000001</c:v>
                </c:pt>
                <c:pt idx="53592">
                  <c:v>1.0170000000000001</c:v>
                </c:pt>
                <c:pt idx="53593">
                  <c:v>1.0170000000000001</c:v>
                </c:pt>
                <c:pt idx="53594">
                  <c:v>1.018</c:v>
                </c:pt>
                <c:pt idx="53595">
                  <c:v>1.0190000000000001</c:v>
                </c:pt>
                <c:pt idx="53596">
                  <c:v>1.02</c:v>
                </c:pt>
                <c:pt idx="53597">
                  <c:v>1.0170000000000001</c:v>
                </c:pt>
                <c:pt idx="53598">
                  <c:v>1.0170000000000001</c:v>
                </c:pt>
                <c:pt idx="53599">
                  <c:v>1.0150000000000001</c:v>
                </c:pt>
                <c:pt idx="53600">
                  <c:v>1.0150000000000001</c:v>
                </c:pt>
                <c:pt idx="53601">
                  <c:v>1.0170000000000001</c:v>
                </c:pt>
                <c:pt idx="53602">
                  <c:v>1.0170000000000001</c:v>
                </c:pt>
                <c:pt idx="53603">
                  <c:v>1.0150000000000001</c:v>
                </c:pt>
                <c:pt idx="53604">
                  <c:v>1.0150000000000001</c:v>
                </c:pt>
                <c:pt idx="53605">
                  <c:v>1.018</c:v>
                </c:pt>
                <c:pt idx="53606">
                  <c:v>1.016</c:v>
                </c:pt>
                <c:pt idx="53607">
                  <c:v>1.0170000000000001</c:v>
                </c:pt>
                <c:pt idx="53608">
                  <c:v>1.0190000000000001</c:v>
                </c:pt>
                <c:pt idx="53609">
                  <c:v>1.018</c:v>
                </c:pt>
                <c:pt idx="53610">
                  <c:v>1.0170000000000001</c:v>
                </c:pt>
                <c:pt idx="53611">
                  <c:v>1.0170000000000001</c:v>
                </c:pt>
                <c:pt idx="53612">
                  <c:v>1.016</c:v>
                </c:pt>
                <c:pt idx="53613">
                  <c:v>1.016</c:v>
                </c:pt>
                <c:pt idx="53614">
                  <c:v>1.0150000000000001</c:v>
                </c:pt>
                <c:pt idx="53615">
                  <c:v>1.0150000000000001</c:v>
                </c:pt>
                <c:pt idx="53616">
                  <c:v>1.016</c:v>
                </c:pt>
                <c:pt idx="53617">
                  <c:v>1.016</c:v>
                </c:pt>
                <c:pt idx="53618">
                  <c:v>1.018</c:v>
                </c:pt>
                <c:pt idx="53619">
                  <c:v>1.0190000000000001</c:v>
                </c:pt>
                <c:pt idx="53620">
                  <c:v>1.018</c:v>
                </c:pt>
                <c:pt idx="53621">
                  <c:v>1.0170000000000001</c:v>
                </c:pt>
                <c:pt idx="53622">
                  <c:v>1.0170000000000001</c:v>
                </c:pt>
                <c:pt idx="53623">
                  <c:v>1.0170000000000001</c:v>
                </c:pt>
                <c:pt idx="53624">
                  <c:v>1.016</c:v>
                </c:pt>
                <c:pt idx="53625">
                  <c:v>1.0170000000000001</c:v>
                </c:pt>
                <c:pt idx="53626">
                  <c:v>1.018</c:v>
                </c:pt>
                <c:pt idx="53627">
                  <c:v>1.016</c:v>
                </c:pt>
                <c:pt idx="53628">
                  <c:v>1.016</c:v>
                </c:pt>
                <c:pt idx="53629">
                  <c:v>1.0170000000000001</c:v>
                </c:pt>
                <c:pt idx="53630">
                  <c:v>1.0150000000000001</c:v>
                </c:pt>
                <c:pt idx="53631">
                  <c:v>1.0150000000000001</c:v>
                </c:pt>
                <c:pt idx="53632">
                  <c:v>1.0150000000000001</c:v>
                </c:pt>
                <c:pt idx="53633">
                  <c:v>1.0150000000000001</c:v>
                </c:pt>
                <c:pt idx="53634">
                  <c:v>1.016</c:v>
                </c:pt>
                <c:pt idx="53635">
                  <c:v>1.016</c:v>
                </c:pt>
                <c:pt idx="53636">
                  <c:v>1.0150000000000001</c:v>
                </c:pt>
                <c:pt idx="53637">
                  <c:v>1.016</c:v>
                </c:pt>
                <c:pt idx="53638">
                  <c:v>1.016</c:v>
                </c:pt>
                <c:pt idx="53639">
                  <c:v>1.016</c:v>
                </c:pt>
                <c:pt idx="53640">
                  <c:v>1.0170000000000001</c:v>
                </c:pt>
                <c:pt idx="53641">
                  <c:v>1.0170000000000001</c:v>
                </c:pt>
                <c:pt idx="53642">
                  <c:v>1.0170000000000001</c:v>
                </c:pt>
                <c:pt idx="53643">
                  <c:v>1.018</c:v>
                </c:pt>
                <c:pt idx="53644">
                  <c:v>1.0170000000000001</c:v>
                </c:pt>
                <c:pt idx="53645">
                  <c:v>1.018</c:v>
                </c:pt>
                <c:pt idx="53646">
                  <c:v>1.0170000000000001</c:v>
                </c:pt>
                <c:pt idx="53647">
                  <c:v>1.018</c:v>
                </c:pt>
                <c:pt idx="53648">
                  <c:v>1.0190000000000001</c:v>
                </c:pt>
                <c:pt idx="53649">
                  <c:v>1.018</c:v>
                </c:pt>
                <c:pt idx="53650">
                  <c:v>1.0190000000000001</c:v>
                </c:pt>
                <c:pt idx="53651">
                  <c:v>1.018</c:v>
                </c:pt>
                <c:pt idx="53652">
                  <c:v>1.018</c:v>
                </c:pt>
                <c:pt idx="53653">
                  <c:v>1.0190000000000001</c:v>
                </c:pt>
                <c:pt idx="53654">
                  <c:v>1.018</c:v>
                </c:pt>
                <c:pt idx="53655">
                  <c:v>1.016</c:v>
                </c:pt>
                <c:pt idx="53656">
                  <c:v>1.016</c:v>
                </c:pt>
                <c:pt idx="53657">
                  <c:v>1.0170000000000001</c:v>
                </c:pt>
                <c:pt idx="53658">
                  <c:v>1.016</c:v>
                </c:pt>
                <c:pt idx="53659">
                  <c:v>1.018</c:v>
                </c:pt>
                <c:pt idx="53660">
                  <c:v>1.018</c:v>
                </c:pt>
                <c:pt idx="53661">
                  <c:v>1.018</c:v>
                </c:pt>
                <c:pt idx="53662">
                  <c:v>1.018</c:v>
                </c:pt>
                <c:pt idx="53663">
                  <c:v>1.018</c:v>
                </c:pt>
                <c:pt idx="53664">
                  <c:v>1.018</c:v>
                </c:pt>
                <c:pt idx="53665">
                  <c:v>1.018</c:v>
                </c:pt>
                <c:pt idx="53666">
                  <c:v>1.0170000000000001</c:v>
                </c:pt>
                <c:pt idx="53667">
                  <c:v>1.0170000000000001</c:v>
                </c:pt>
                <c:pt idx="53668">
                  <c:v>1.016</c:v>
                </c:pt>
                <c:pt idx="53669">
                  <c:v>1.018</c:v>
                </c:pt>
                <c:pt idx="53670">
                  <c:v>1.018</c:v>
                </c:pt>
                <c:pt idx="53671">
                  <c:v>1.016</c:v>
                </c:pt>
                <c:pt idx="53672">
                  <c:v>1.018</c:v>
                </c:pt>
                <c:pt idx="53673">
                  <c:v>1.016</c:v>
                </c:pt>
                <c:pt idx="53674">
                  <c:v>1.014</c:v>
                </c:pt>
                <c:pt idx="53675">
                  <c:v>1.014</c:v>
                </c:pt>
                <c:pt idx="53676">
                  <c:v>1.014</c:v>
                </c:pt>
                <c:pt idx="53677">
                  <c:v>1.0130000000000001</c:v>
                </c:pt>
                <c:pt idx="53678">
                  <c:v>1.014</c:v>
                </c:pt>
                <c:pt idx="53679">
                  <c:v>1.0150000000000001</c:v>
                </c:pt>
                <c:pt idx="53680">
                  <c:v>1.0150000000000001</c:v>
                </c:pt>
                <c:pt idx="53681">
                  <c:v>1.016</c:v>
                </c:pt>
                <c:pt idx="53682">
                  <c:v>1.014</c:v>
                </c:pt>
                <c:pt idx="53683">
                  <c:v>1.016</c:v>
                </c:pt>
                <c:pt idx="53684">
                  <c:v>1.0150000000000001</c:v>
                </c:pt>
                <c:pt idx="53685">
                  <c:v>1.016</c:v>
                </c:pt>
                <c:pt idx="53686">
                  <c:v>1.016</c:v>
                </c:pt>
                <c:pt idx="53687">
                  <c:v>1.014</c:v>
                </c:pt>
                <c:pt idx="53688">
                  <c:v>1.014</c:v>
                </c:pt>
                <c:pt idx="53689">
                  <c:v>1.014</c:v>
                </c:pt>
                <c:pt idx="53690">
                  <c:v>1.016</c:v>
                </c:pt>
                <c:pt idx="53691">
                  <c:v>1.0170000000000001</c:v>
                </c:pt>
                <c:pt idx="53692">
                  <c:v>1.016</c:v>
                </c:pt>
                <c:pt idx="53693">
                  <c:v>1.0170000000000001</c:v>
                </c:pt>
                <c:pt idx="53694">
                  <c:v>1.0150000000000001</c:v>
                </c:pt>
                <c:pt idx="53695">
                  <c:v>1.0150000000000001</c:v>
                </c:pt>
                <c:pt idx="53696">
                  <c:v>1.016</c:v>
                </c:pt>
                <c:pt idx="53697">
                  <c:v>1.016</c:v>
                </c:pt>
                <c:pt idx="53698">
                  <c:v>1.016</c:v>
                </c:pt>
                <c:pt idx="53699">
                  <c:v>1.016</c:v>
                </c:pt>
                <c:pt idx="53700">
                  <c:v>1.0170000000000001</c:v>
                </c:pt>
                <c:pt idx="53701">
                  <c:v>1.0170000000000001</c:v>
                </c:pt>
                <c:pt idx="53702">
                  <c:v>1.016</c:v>
                </c:pt>
                <c:pt idx="53703">
                  <c:v>1.014</c:v>
                </c:pt>
                <c:pt idx="53704">
                  <c:v>1.0150000000000001</c:v>
                </c:pt>
                <c:pt idx="53705">
                  <c:v>1.016</c:v>
                </c:pt>
                <c:pt idx="53706">
                  <c:v>1.016</c:v>
                </c:pt>
                <c:pt idx="53707">
                  <c:v>1.0150000000000001</c:v>
                </c:pt>
                <c:pt idx="53708">
                  <c:v>1.016</c:v>
                </c:pt>
                <c:pt idx="53709">
                  <c:v>1.0150000000000001</c:v>
                </c:pt>
                <c:pt idx="53710">
                  <c:v>1.0150000000000001</c:v>
                </c:pt>
                <c:pt idx="53711">
                  <c:v>1.0150000000000001</c:v>
                </c:pt>
                <c:pt idx="53712">
                  <c:v>1.016</c:v>
                </c:pt>
                <c:pt idx="53713">
                  <c:v>1.016</c:v>
                </c:pt>
                <c:pt idx="53714">
                  <c:v>1.016</c:v>
                </c:pt>
                <c:pt idx="53715">
                  <c:v>1.016</c:v>
                </c:pt>
                <c:pt idx="53716">
                  <c:v>1.0150000000000001</c:v>
                </c:pt>
                <c:pt idx="53717">
                  <c:v>1.0150000000000001</c:v>
                </c:pt>
                <c:pt idx="53718">
                  <c:v>1.016</c:v>
                </c:pt>
                <c:pt idx="53719">
                  <c:v>1.016</c:v>
                </c:pt>
                <c:pt idx="53720">
                  <c:v>1.016</c:v>
                </c:pt>
                <c:pt idx="53721">
                  <c:v>1.0170000000000001</c:v>
                </c:pt>
                <c:pt idx="53722">
                  <c:v>1.016</c:v>
                </c:pt>
                <c:pt idx="53723">
                  <c:v>1.0170000000000001</c:v>
                </c:pt>
                <c:pt idx="53724">
                  <c:v>1.016</c:v>
                </c:pt>
                <c:pt idx="53725">
                  <c:v>1.0150000000000001</c:v>
                </c:pt>
                <c:pt idx="53726">
                  <c:v>1.0150000000000001</c:v>
                </c:pt>
                <c:pt idx="53727">
                  <c:v>1.016</c:v>
                </c:pt>
                <c:pt idx="53728">
                  <c:v>1.0170000000000001</c:v>
                </c:pt>
                <c:pt idx="53729">
                  <c:v>1.016</c:v>
                </c:pt>
                <c:pt idx="53730">
                  <c:v>1.016</c:v>
                </c:pt>
                <c:pt idx="53731">
                  <c:v>1.0170000000000001</c:v>
                </c:pt>
                <c:pt idx="53732">
                  <c:v>1.014</c:v>
                </c:pt>
                <c:pt idx="53733">
                  <c:v>1.0130000000000001</c:v>
                </c:pt>
                <c:pt idx="53734">
                  <c:v>1.014</c:v>
                </c:pt>
                <c:pt idx="53735">
                  <c:v>1.014</c:v>
                </c:pt>
                <c:pt idx="53736">
                  <c:v>1.0150000000000001</c:v>
                </c:pt>
                <c:pt idx="53737">
                  <c:v>1.016</c:v>
                </c:pt>
                <c:pt idx="53738">
                  <c:v>1.0170000000000001</c:v>
                </c:pt>
                <c:pt idx="53739">
                  <c:v>1.0170000000000001</c:v>
                </c:pt>
                <c:pt idx="53740">
                  <c:v>1.018</c:v>
                </c:pt>
                <c:pt idx="53741">
                  <c:v>1.0170000000000001</c:v>
                </c:pt>
                <c:pt idx="53742">
                  <c:v>1.016</c:v>
                </c:pt>
                <c:pt idx="53743">
                  <c:v>1.0170000000000001</c:v>
                </c:pt>
                <c:pt idx="53744">
                  <c:v>1.018</c:v>
                </c:pt>
                <c:pt idx="53745">
                  <c:v>1.018</c:v>
                </c:pt>
                <c:pt idx="53746">
                  <c:v>1.0170000000000001</c:v>
                </c:pt>
                <c:pt idx="53747">
                  <c:v>1.018</c:v>
                </c:pt>
                <c:pt idx="53748">
                  <c:v>1.018</c:v>
                </c:pt>
                <c:pt idx="53749">
                  <c:v>1.018</c:v>
                </c:pt>
                <c:pt idx="53750">
                  <c:v>1.016</c:v>
                </c:pt>
                <c:pt idx="53751">
                  <c:v>1.016</c:v>
                </c:pt>
                <c:pt idx="53752">
                  <c:v>1.016</c:v>
                </c:pt>
                <c:pt idx="53753">
                  <c:v>1.0170000000000001</c:v>
                </c:pt>
                <c:pt idx="53754">
                  <c:v>1.0170000000000001</c:v>
                </c:pt>
                <c:pt idx="53755">
                  <c:v>1.0170000000000001</c:v>
                </c:pt>
                <c:pt idx="53756">
                  <c:v>1.018</c:v>
                </c:pt>
                <c:pt idx="53757">
                  <c:v>1.016</c:v>
                </c:pt>
                <c:pt idx="53758">
                  <c:v>1.0150000000000001</c:v>
                </c:pt>
                <c:pt idx="53759">
                  <c:v>1.0150000000000001</c:v>
                </c:pt>
                <c:pt idx="53760">
                  <c:v>1.016</c:v>
                </c:pt>
                <c:pt idx="53761">
                  <c:v>1.018</c:v>
                </c:pt>
                <c:pt idx="53762">
                  <c:v>1.0170000000000001</c:v>
                </c:pt>
                <c:pt idx="53763">
                  <c:v>1.018</c:v>
                </c:pt>
                <c:pt idx="53764">
                  <c:v>1.0190000000000001</c:v>
                </c:pt>
                <c:pt idx="53765">
                  <c:v>1.018</c:v>
                </c:pt>
                <c:pt idx="53766">
                  <c:v>1.0170000000000001</c:v>
                </c:pt>
                <c:pt idx="53767">
                  <c:v>1.018</c:v>
                </c:pt>
                <c:pt idx="53768">
                  <c:v>1.0190000000000001</c:v>
                </c:pt>
                <c:pt idx="53769">
                  <c:v>1.0190000000000001</c:v>
                </c:pt>
                <c:pt idx="53770">
                  <c:v>1.0170000000000001</c:v>
                </c:pt>
                <c:pt idx="53771">
                  <c:v>1.0170000000000001</c:v>
                </c:pt>
                <c:pt idx="53772">
                  <c:v>1.0170000000000001</c:v>
                </c:pt>
                <c:pt idx="53773">
                  <c:v>1.0170000000000001</c:v>
                </c:pt>
                <c:pt idx="53774">
                  <c:v>1.018</c:v>
                </c:pt>
                <c:pt idx="53775">
                  <c:v>1.0190000000000001</c:v>
                </c:pt>
                <c:pt idx="53776">
                  <c:v>1.0190000000000001</c:v>
                </c:pt>
                <c:pt idx="53777">
                  <c:v>1.0170000000000001</c:v>
                </c:pt>
                <c:pt idx="53778">
                  <c:v>1.02</c:v>
                </c:pt>
                <c:pt idx="53779">
                  <c:v>1.018</c:v>
                </c:pt>
                <c:pt idx="53780">
                  <c:v>1.018</c:v>
                </c:pt>
                <c:pt idx="53781">
                  <c:v>1.0190000000000001</c:v>
                </c:pt>
                <c:pt idx="53782">
                  <c:v>1.02</c:v>
                </c:pt>
                <c:pt idx="53783">
                  <c:v>1.0190000000000001</c:v>
                </c:pt>
                <c:pt idx="53784">
                  <c:v>1.02</c:v>
                </c:pt>
                <c:pt idx="53785">
                  <c:v>1.018</c:v>
                </c:pt>
                <c:pt idx="53786">
                  <c:v>1.018</c:v>
                </c:pt>
                <c:pt idx="53787">
                  <c:v>1.0190000000000001</c:v>
                </c:pt>
                <c:pt idx="53788">
                  <c:v>1.018</c:v>
                </c:pt>
                <c:pt idx="53789">
                  <c:v>1.018</c:v>
                </c:pt>
                <c:pt idx="53790">
                  <c:v>1.018</c:v>
                </c:pt>
                <c:pt idx="53791">
                  <c:v>1.016</c:v>
                </c:pt>
                <c:pt idx="53792">
                  <c:v>1.016</c:v>
                </c:pt>
                <c:pt idx="53793">
                  <c:v>1.018</c:v>
                </c:pt>
                <c:pt idx="53794">
                  <c:v>1.0170000000000001</c:v>
                </c:pt>
                <c:pt idx="53795">
                  <c:v>1.0170000000000001</c:v>
                </c:pt>
                <c:pt idx="53796">
                  <c:v>1.014</c:v>
                </c:pt>
                <c:pt idx="53797">
                  <c:v>1.016</c:v>
                </c:pt>
                <c:pt idx="53798">
                  <c:v>1.016</c:v>
                </c:pt>
                <c:pt idx="53799">
                  <c:v>1.016</c:v>
                </c:pt>
                <c:pt idx="53800">
                  <c:v>1.016</c:v>
                </c:pt>
                <c:pt idx="53801">
                  <c:v>1.0150000000000001</c:v>
                </c:pt>
                <c:pt idx="53802">
                  <c:v>1.0150000000000001</c:v>
                </c:pt>
                <c:pt idx="53803">
                  <c:v>1.014</c:v>
                </c:pt>
                <c:pt idx="53804">
                  <c:v>1.0130000000000001</c:v>
                </c:pt>
                <c:pt idx="53805">
                  <c:v>1.014</c:v>
                </c:pt>
                <c:pt idx="53806">
                  <c:v>1.014</c:v>
                </c:pt>
                <c:pt idx="53807">
                  <c:v>1.014</c:v>
                </c:pt>
                <c:pt idx="53808">
                  <c:v>1.0150000000000001</c:v>
                </c:pt>
                <c:pt idx="53809">
                  <c:v>1.0130000000000001</c:v>
                </c:pt>
                <c:pt idx="53810">
                  <c:v>1.0150000000000001</c:v>
                </c:pt>
                <c:pt idx="53811">
                  <c:v>1.018</c:v>
                </c:pt>
                <c:pt idx="53812">
                  <c:v>1.018</c:v>
                </c:pt>
                <c:pt idx="53813">
                  <c:v>1.0170000000000001</c:v>
                </c:pt>
                <c:pt idx="53814">
                  <c:v>1.018</c:v>
                </c:pt>
                <c:pt idx="53815">
                  <c:v>1.0170000000000001</c:v>
                </c:pt>
                <c:pt idx="53816">
                  <c:v>1.016</c:v>
                </c:pt>
                <c:pt idx="53817">
                  <c:v>1.0150000000000001</c:v>
                </c:pt>
                <c:pt idx="53818">
                  <c:v>1.016</c:v>
                </c:pt>
                <c:pt idx="53819">
                  <c:v>1.016</c:v>
                </c:pt>
                <c:pt idx="53820">
                  <c:v>1.016</c:v>
                </c:pt>
                <c:pt idx="53821">
                  <c:v>1.0170000000000001</c:v>
                </c:pt>
                <c:pt idx="53822">
                  <c:v>1.016</c:v>
                </c:pt>
                <c:pt idx="53823">
                  <c:v>1.0170000000000001</c:v>
                </c:pt>
                <c:pt idx="53824">
                  <c:v>1.018</c:v>
                </c:pt>
                <c:pt idx="53825">
                  <c:v>1.0170000000000001</c:v>
                </c:pt>
                <c:pt idx="53826">
                  <c:v>1.018</c:v>
                </c:pt>
                <c:pt idx="53827">
                  <c:v>1.0190000000000001</c:v>
                </c:pt>
                <c:pt idx="53828">
                  <c:v>1.018</c:v>
                </c:pt>
                <c:pt idx="53829">
                  <c:v>1.018</c:v>
                </c:pt>
                <c:pt idx="53830">
                  <c:v>1.02</c:v>
                </c:pt>
                <c:pt idx="53831">
                  <c:v>1.0190000000000001</c:v>
                </c:pt>
                <c:pt idx="53832">
                  <c:v>1.018</c:v>
                </c:pt>
                <c:pt idx="53833">
                  <c:v>1.0190000000000001</c:v>
                </c:pt>
                <c:pt idx="53834">
                  <c:v>1.0190000000000001</c:v>
                </c:pt>
                <c:pt idx="53835">
                  <c:v>1.018</c:v>
                </c:pt>
                <c:pt idx="53836">
                  <c:v>1.018</c:v>
                </c:pt>
                <c:pt idx="53837">
                  <c:v>1.0190000000000001</c:v>
                </c:pt>
                <c:pt idx="53838">
                  <c:v>1.0170000000000001</c:v>
                </c:pt>
                <c:pt idx="53839">
                  <c:v>1.0170000000000001</c:v>
                </c:pt>
                <c:pt idx="53840">
                  <c:v>1.0170000000000001</c:v>
                </c:pt>
                <c:pt idx="53841">
                  <c:v>1.0150000000000001</c:v>
                </c:pt>
                <c:pt idx="53842">
                  <c:v>1.0150000000000001</c:v>
                </c:pt>
                <c:pt idx="53843">
                  <c:v>1.0150000000000001</c:v>
                </c:pt>
                <c:pt idx="53844">
                  <c:v>1.014</c:v>
                </c:pt>
                <c:pt idx="53845">
                  <c:v>1.0150000000000001</c:v>
                </c:pt>
                <c:pt idx="53846">
                  <c:v>1.0170000000000001</c:v>
                </c:pt>
                <c:pt idx="53847">
                  <c:v>1.016</c:v>
                </c:pt>
                <c:pt idx="53848">
                  <c:v>1.0150000000000001</c:v>
                </c:pt>
                <c:pt idx="53849">
                  <c:v>1.016</c:v>
                </c:pt>
                <c:pt idx="53850">
                  <c:v>1.016</c:v>
                </c:pt>
                <c:pt idx="53851">
                  <c:v>1.0150000000000001</c:v>
                </c:pt>
                <c:pt idx="53852">
                  <c:v>1.016</c:v>
                </c:pt>
                <c:pt idx="53853">
                  <c:v>1.016</c:v>
                </c:pt>
                <c:pt idx="53854">
                  <c:v>1.016</c:v>
                </c:pt>
                <c:pt idx="53855">
                  <c:v>1.016</c:v>
                </c:pt>
                <c:pt idx="53856">
                  <c:v>1.016</c:v>
                </c:pt>
                <c:pt idx="53857">
                  <c:v>1.016</c:v>
                </c:pt>
                <c:pt idx="53858">
                  <c:v>1.0170000000000001</c:v>
                </c:pt>
                <c:pt idx="53859">
                  <c:v>1.0170000000000001</c:v>
                </c:pt>
                <c:pt idx="53860">
                  <c:v>1.016</c:v>
                </c:pt>
                <c:pt idx="53861">
                  <c:v>1.016</c:v>
                </c:pt>
                <c:pt idx="53862">
                  <c:v>1.0190000000000001</c:v>
                </c:pt>
                <c:pt idx="53863">
                  <c:v>1.0190000000000001</c:v>
                </c:pt>
                <c:pt idx="53864">
                  <c:v>1.018</c:v>
                </c:pt>
                <c:pt idx="53865">
                  <c:v>1.0170000000000001</c:v>
                </c:pt>
                <c:pt idx="53866">
                  <c:v>1.018</c:v>
                </c:pt>
                <c:pt idx="53867">
                  <c:v>1.0190000000000001</c:v>
                </c:pt>
                <c:pt idx="53868">
                  <c:v>1.018</c:v>
                </c:pt>
                <c:pt idx="53869">
                  <c:v>1.018</c:v>
                </c:pt>
                <c:pt idx="53870">
                  <c:v>1.02</c:v>
                </c:pt>
                <c:pt idx="53871">
                  <c:v>1.0210000000000001</c:v>
                </c:pt>
                <c:pt idx="53872">
                  <c:v>1.0210000000000001</c:v>
                </c:pt>
                <c:pt idx="53873">
                  <c:v>1.02</c:v>
                </c:pt>
                <c:pt idx="53874">
                  <c:v>1.02</c:v>
                </c:pt>
                <c:pt idx="53875">
                  <c:v>1.018</c:v>
                </c:pt>
                <c:pt idx="53876">
                  <c:v>1.018</c:v>
                </c:pt>
                <c:pt idx="53877">
                  <c:v>1.0190000000000001</c:v>
                </c:pt>
                <c:pt idx="53878">
                  <c:v>1.018</c:v>
                </c:pt>
                <c:pt idx="53879">
                  <c:v>1.0170000000000001</c:v>
                </c:pt>
                <c:pt idx="53880">
                  <c:v>1.0170000000000001</c:v>
                </c:pt>
                <c:pt idx="53881">
                  <c:v>1.018</c:v>
                </c:pt>
                <c:pt idx="53882">
                  <c:v>1.0190000000000001</c:v>
                </c:pt>
                <c:pt idx="53883">
                  <c:v>1.018</c:v>
                </c:pt>
                <c:pt idx="53884">
                  <c:v>1.018</c:v>
                </c:pt>
                <c:pt idx="53885">
                  <c:v>1.0170000000000001</c:v>
                </c:pt>
                <c:pt idx="53886">
                  <c:v>1.0150000000000001</c:v>
                </c:pt>
                <c:pt idx="53887">
                  <c:v>1.014</c:v>
                </c:pt>
                <c:pt idx="53888">
                  <c:v>1.016</c:v>
                </c:pt>
                <c:pt idx="53889">
                  <c:v>1.0170000000000001</c:v>
                </c:pt>
                <c:pt idx="53890">
                  <c:v>1.0170000000000001</c:v>
                </c:pt>
                <c:pt idx="53891">
                  <c:v>1.016</c:v>
                </c:pt>
                <c:pt idx="53892">
                  <c:v>1.016</c:v>
                </c:pt>
                <c:pt idx="53893">
                  <c:v>1.016</c:v>
                </c:pt>
                <c:pt idx="53894">
                  <c:v>1.0150000000000001</c:v>
                </c:pt>
                <c:pt idx="53895">
                  <c:v>1.016</c:v>
                </c:pt>
                <c:pt idx="53896">
                  <c:v>1.0170000000000001</c:v>
                </c:pt>
                <c:pt idx="53897">
                  <c:v>1.0170000000000001</c:v>
                </c:pt>
                <c:pt idx="53898">
                  <c:v>1.018</c:v>
                </c:pt>
                <c:pt idx="53899">
                  <c:v>1.018</c:v>
                </c:pt>
                <c:pt idx="53900">
                  <c:v>1.0170000000000001</c:v>
                </c:pt>
                <c:pt idx="53901">
                  <c:v>1.016</c:v>
                </c:pt>
                <c:pt idx="53902">
                  <c:v>1.0170000000000001</c:v>
                </c:pt>
                <c:pt idx="53903">
                  <c:v>1.016</c:v>
                </c:pt>
                <c:pt idx="53904">
                  <c:v>1.016</c:v>
                </c:pt>
                <c:pt idx="53905">
                  <c:v>1.016</c:v>
                </c:pt>
                <c:pt idx="53906">
                  <c:v>1.016</c:v>
                </c:pt>
                <c:pt idx="53907">
                  <c:v>1.016</c:v>
                </c:pt>
                <c:pt idx="53908">
                  <c:v>1.0170000000000001</c:v>
                </c:pt>
                <c:pt idx="53909">
                  <c:v>1.016</c:v>
                </c:pt>
                <c:pt idx="53910">
                  <c:v>1.0170000000000001</c:v>
                </c:pt>
                <c:pt idx="53911">
                  <c:v>1.0170000000000001</c:v>
                </c:pt>
                <c:pt idx="53912">
                  <c:v>1.018</c:v>
                </c:pt>
                <c:pt idx="53913">
                  <c:v>1.018</c:v>
                </c:pt>
                <c:pt idx="53914">
                  <c:v>1.018</c:v>
                </c:pt>
                <c:pt idx="53915">
                  <c:v>1.0190000000000001</c:v>
                </c:pt>
                <c:pt idx="53916">
                  <c:v>1.0190000000000001</c:v>
                </c:pt>
                <c:pt idx="53917">
                  <c:v>1.02</c:v>
                </c:pt>
                <c:pt idx="53918">
                  <c:v>1.0190000000000001</c:v>
                </c:pt>
                <c:pt idx="53919">
                  <c:v>1.0190000000000001</c:v>
                </c:pt>
                <c:pt idx="53920">
                  <c:v>1.018</c:v>
                </c:pt>
                <c:pt idx="53921">
                  <c:v>1.018</c:v>
                </c:pt>
                <c:pt idx="53922">
                  <c:v>1.018</c:v>
                </c:pt>
                <c:pt idx="53923">
                  <c:v>1.0190000000000001</c:v>
                </c:pt>
                <c:pt idx="53924">
                  <c:v>1.02</c:v>
                </c:pt>
                <c:pt idx="53925">
                  <c:v>1.02</c:v>
                </c:pt>
                <c:pt idx="53926">
                  <c:v>1.02</c:v>
                </c:pt>
                <c:pt idx="53927">
                  <c:v>1.0190000000000001</c:v>
                </c:pt>
                <c:pt idx="53928">
                  <c:v>1.0190000000000001</c:v>
                </c:pt>
                <c:pt idx="53929">
                  <c:v>1.0190000000000001</c:v>
                </c:pt>
                <c:pt idx="53930">
                  <c:v>1.0170000000000001</c:v>
                </c:pt>
                <c:pt idx="53931">
                  <c:v>1.018</c:v>
                </c:pt>
                <c:pt idx="53932">
                  <c:v>1.018</c:v>
                </c:pt>
                <c:pt idx="53933">
                  <c:v>1.016</c:v>
                </c:pt>
                <c:pt idx="53934">
                  <c:v>1.0150000000000001</c:v>
                </c:pt>
                <c:pt idx="53935">
                  <c:v>1.0150000000000001</c:v>
                </c:pt>
                <c:pt idx="53936">
                  <c:v>1.0150000000000001</c:v>
                </c:pt>
                <c:pt idx="53937">
                  <c:v>1.016</c:v>
                </c:pt>
                <c:pt idx="53938">
                  <c:v>1.0170000000000001</c:v>
                </c:pt>
                <c:pt idx="53939">
                  <c:v>1.016</c:v>
                </c:pt>
                <c:pt idx="53940">
                  <c:v>1.0170000000000001</c:v>
                </c:pt>
                <c:pt idx="53941">
                  <c:v>1.014</c:v>
                </c:pt>
                <c:pt idx="53942">
                  <c:v>1.014</c:v>
                </c:pt>
                <c:pt idx="53943">
                  <c:v>1.014</c:v>
                </c:pt>
                <c:pt idx="53944">
                  <c:v>1.0150000000000001</c:v>
                </c:pt>
                <c:pt idx="53945">
                  <c:v>1.014</c:v>
                </c:pt>
                <c:pt idx="53946">
                  <c:v>1.0150000000000001</c:v>
                </c:pt>
                <c:pt idx="53947">
                  <c:v>1.016</c:v>
                </c:pt>
                <c:pt idx="53948">
                  <c:v>1.0150000000000001</c:v>
                </c:pt>
                <c:pt idx="53949">
                  <c:v>1.016</c:v>
                </c:pt>
                <c:pt idx="53950">
                  <c:v>1.0170000000000001</c:v>
                </c:pt>
                <c:pt idx="53951">
                  <c:v>1.0170000000000001</c:v>
                </c:pt>
                <c:pt idx="53952">
                  <c:v>1.018</c:v>
                </c:pt>
                <c:pt idx="53953">
                  <c:v>1.018</c:v>
                </c:pt>
                <c:pt idx="53954">
                  <c:v>1.0170000000000001</c:v>
                </c:pt>
                <c:pt idx="53955">
                  <c:v>1.018</c:v>
                </c:pt>
                <c:pt idx="53956">
                  <c:v>1.018</c:v>
                </c:pt>
                <c:pt idx="53957">
                  <c:v>1.0170000000000001</c:v>
                </c:pt>
                <c:pt idx="53958">
                  <c:v>1.018</c:v>
                </c:pt>
                <c:pt idx="53959">
                  <c:v>1.018</c:v>
                </c:pt>
                <c:pt idx="53960">
                  <c:v>1.0190000000000001</c:v>
                </c:pt>
                <c:pt idx="53961">
                  <c:v>1.0190000000000001</c:v>
                </c:pt>
                <c:pt idx="53962">
                  <c:v>1.0190000000000001</c:v>
                </c:pt>
                <c:pt idx="53963">
                  <c:v>1.0190000000000001</c:v>
                </c:pt>
                <c:pt idx="53964">
                  <c:v>1.018</c:v>
                </c:pt>
                <c:pt idx="53965">
                  <c:v>1.018</c:v>
                </c:pt>
                <c:pt idx="53966">
                  <c:v>1.0170000000000001</c:v>
                </c:pt>
                <c:pt idx="53967">
                  <c:v>1.016</c:v>
                </c:pt>
                <c:pt idx="53968">
                  <c:v>1.016</c:v>
                </c:pt>
                <c:pt idx="53969">
                  <c:v>1.016</c:v>
                </c:pt>
                <c:pt idx="53970">
                  <c:v>1.016</c:v>
                </c:pt>
                <c:pt idx="53971">
                  <c:v>1.016</c:v>
                </c:pt>
                <c:pt idx="53972">
                  <c:v>1.0170000000000001</c:v>
                </c:pt>
                <c:pt idx="53973">
                  <c:v>1.0170000000000001</c:v>
                </c:pt>
                <c:pt idx="53974">
                  <c:v>1.0170000000000001</c:v>
                </c:pt>
                <c:pt idx="53975">
                  <c:v>1.0170000000000001</c:v>
                </c:pt>
                <c:pt idx="53976">
                  <c:v>1.018</c:v>
                </c:pt>
                <c:pt idx="53977">
                  <c:v>1.0170000000000001</c:v>
                </c:pt>
                <c:pt idx="53978">
                  <c:v>1.0170000000000001</c:v>
                </c:pt>
                <c:pt idx="53979">
                  <c:v>1.018</c:v>
                </c:pt>
                <c:pt idx="53980">
                  <c:v>1.0170000000000001</c:v>
                </c:pt>
                <c:pt idx="53981">
                  <c:v>1.0170000000000001</c:v>
                </c:pt>
                <c:pt idx="53982">
                  <c:v>1.016</c:v>
                </c:pt>
                <c:pt idx="53983">
                  <c:v>1.0150000000000001</c:v>
                </c:pt>
                <c:pt idx="53984">
                  <c:v>1.0150000000000001</c:v>
                </c:pt>
                <c:pt idx="53985">
                  <c:v>1.0150000000000001</c:v>
                </c:pt>
                <c:pt idx="53986">
                  <c:v>1.016</c:v>
                </c:pt>
                <c:pt idx="53987">
                  <c:v>1.016</c:v>
                </c:pt>
                <c:pt idx="53988">
                  <c:v>1.0170000000000001</c:v>
                </c:pt>
                <c:pt idx="53989">
                  <c:v>1.018</c:v>
                </c:pt>
                <c:pt idx="53990">
                  <c:v>1.018</c:v>
                </c:pt>
                <c:pt idx="53991">
                  <c:v>1.0170000000000001</c:v>
                </c:pt>
                <c:pt idx="53992">
                  <c:v>1.0170000000000001</c:v>
                </c:pt>
                <c:pt idx="53993">
                  <c:v>1.0170000000000001</c:v>
                </c:pt>
                <c:pt idx="53994">
                  <c:v>1.0150000000000001</c:v>
                </c:pt>
                <c:pt idx="53995">
                  <c:v>1.016</c:v>
                </c:pt>
                <c:pt idx="53996">
                  <c:v>1.0170000000000001</c:v>
                </c:pt>
                <c:pt idx="53997">
                  <c:v>1.0170000000000001</c:v>
                </c:pt>
                <c:pt idx="53998">
                  <c:v>1.018</c:v>
                </c:pt>
                <c:pt idx="53999">
                  <c:v>1.0190000000000001</c:v>
                </c:pt>
                <c:pt idx="54000">
                  <c:v>1.018</c:v>
                </c:pt>
                <c:pt idx="54001">
                  <c:v>1.0190000000000001</c:v>
                </c:pt>
                <c:pt idx="54002">
                  <c:v>1.0190000000000001</c:v>
                </c:pt>
                <c:pt idx="54003">
                  <c:v>1.0190000000000001</c:v>
                </c:pt>
                <c:pt idx="54004">
                  <c:v>1.0190000000000001</c:v>
                </c:pt>
                <c:pt idx="54005">
                  <c:v>1.018</c:v>
                </c:pt>
                <c:pt idx="54006">
                  <c:v>1.018</c:v>
                </c:pt>
                <c:pt idx="54007">
                  <c:v>1.016</c:v>
                </c:pt>
                <c:pt idx="54008">
                  <c:v>1.016</c:v>
                </c:pt>
                <c:pt idx="54009">
                  <c:v>1.0170000000000001</c:v>
                </c:pt>
                <c:pt idx="54010">
                  <c:v>1.018</c:v>
                </c:pt>
                <c:pt idx="54011">
                  <c:v>1.0190000000000001</c:v>
                </c:pt>
                <c:pt idx="54012">
                  <c:v>1.0190000000000001</c:v>
                </c:pt>
                <c:pt idx="54013">
                  <c:v>1.0190000000000001</c:v>
                </c:pt>
                <c:pt idx="54014">
                  <c:v>1.018</c:v>
                </c:pt>
                <c:pt idx="54015">
                  <c:v>1.018</c:v>
                </c:pt>
                <c:pt idx="54016">
                  <c:v>1.018</c:v>
                </c:pt>
                <c:pt idx="54017">
                  <c:v>1.018</c:v>
                </c:pt>
                <c:pt idx="54018">
                  <c:v>1.0170000000000001</c:v>
                </c:pt>
                <c:pt idx="54019">
                  <c:v>1.0170000000000001</c:v>
                </c:pt>
                <c:pt idx="54020">
                  <c:v>1.016</c:v>
                </c:pt>
                <c:pt idx="54021">
                  <c:v>1.016</c:v>
                </c:pt>
                <c:pt idx="54022">
                  <c:v>1.0150000000000001</c:v>
                </c:pt>
                <c:pt idx="54023">
                  <c:v>1.016</c:v>
                </c:pt>
                <c:pt idx="54024">
                  <c:v>1.0150000000000001</c:v>
                </c:pt>
                <c:pt idx="54025">
                  <c:v>1.014</c:v>
                </c:pt>
                <c:pt idx="54026">
                  <c:v>1.0150000000000001</c:v>
                </c:pt>
                <c:pt idx="54027">
                  <c:v>1.016</c:v>
                </c:pt>
                <c:pt idx="54028">
                  <c:v>1.016</c:v>
                </c:pt>
                <c:pt idx="54029">
                  <c:v>1.0150000000000001</c:v>
                </c:pt>
                <c:pt idx="54030">
                  <c:v>1.0150000000000001</c:v>
                </c:pt>
                <c:pt idx="54031">
                  <c:v>1.014</c:v>
                </c:pt>
                <c:pt idx="54032">
                  <c:v>1.0150000000000001</c:v>
                </c:pt>
                <c:pt idx="54033">
                  <c:v>1.014</c:v>
                </c:pt>
                <c:pt idx="54034">
                  <c:v>1.0150000000000001</c:v>
                </c:pt>
                <c:pt idx="54035">
                  <c:v>1.016</c:v>
                </c:pt>
                <c:pt idx="54036">
                  <c:v>1.016</c:v>
                </c:pt>
                <c:pt idx="54037">
                  <c:v>1.016</c:v>
                </c:pt>
                <c:pt idx="54038">
                  <c:v>1.016</c:v>
                </c:pt>
                <c:pt idx="54039">
                  <c:v>1.0170000000000001</c:v>
                </c:pt>
                <c:pt idx="54040">
                  <c:v>1.016</c:v>
                </c:pt>
                <c:pt idx="54041">
                  <c:v>1.016</c:v>
                </c:pt>
                <c:pt idx="54042">
                  <c:v>1.016</c:v>
                </c:pt>
                <c:pt idx="54043">
                  <c:v>1.016</c:v>
                </c:pt>
                <c:pt idx="54044">
                  <c:v>1.0170000000000001</c:v>
                </c:pt>
                <c:pt idx="54045">
                  <c:v>1.0170000000000001</c:v>
                </c:pt>
                <c:pt idx="54046">
                  <c:v>1.0170000000000001</c:v>
                </c:pt>
                <c:pt idx="54047">
                  <c:v>1.016</c:v>
                </c:pt>
                <c:pt idx="54048">
                  <c:v>1.016</c:v>
                </c:pt>
                <c:pt idx="54049">
                  <c:v>1.016</c:v>
                </c:pt>
                <c:pt idx="54050">
                  <c:v>1.016</c:v>
                </c:pt>
                <c:pt idx="54051">
                  <c:v>1.0150000000000001</c:v>
                </c:pt>
                <c:pt idx="54052">
                  <c:v>1.0150000000000001</c:v>
                </c:pt>
                <c:pt idx="54053">
                  <c:v>1.016</c:v>
                </c:pt>
                <c:pt idx="54054">
                  <c:v>1.016</c:v>
                </c:pt>
                <c:pt idx="54055">
                  <c:v>1.018</c:v>
                </c:pt>
                <c:pt idx="54056">
                  <c:v>1.018</c:v>
                </c:pt>
                <c:pt idx="54057">
                  <c:v>1.0190000000000001</c:v>
                </c:pt>
                <c:pt idx="54058">
                  <c:v>1.02</c:v>
                </c:pt>
                <c:pt idx="54059">
                  <c:v>1.018</c:v>
                </c:pt>
                <c:pt idx="54060">
                  <c:v>1.0170000000000001</c:v>
                </c:pt>
                <c:pt idx="54061">
                  <c:v>1.018</c:v>
                </c:pt>
                <c:pt idx="54062">
                  <c:v>1.018</c:v>
                </c:pt>
                <c:pt idx="54063">
                  <c:v>1.018</c:v>
                </c:pt>
                <c:pt idx="54064">
                  <c:v>1.0190000000000001</c:v>
                </c:pt>
                <c:pt idx="54065">
                  <c:v>1.0190000000000001</c:v>
                </c:pt>
                <c:pt idx="54066">
                  <c:v>1.0170000000000001</c:v>
                </c:pt>
                <c:pt idx="54067">
                  <c:v>1.016</c:v>
                </c:pt>
                <c:pt idx="54068">
                  <c:v>1.0170000000000001</c:v>
                </c:pt>
                <c:pt idx="54069">
                  <c:v>1.0190000000000001</c:v>
                </c:pt>
                <c:pt idx="54070">
                  <c:v>1.018</c:v>
                </c:pt>
                <c:pt idx="54071">
                  <c:v>1.0190000000000001</c:v>
                </c:pt>
                <c:pt idx="54072">
                  <c:v>1.0190000000000001</c:v>
                </c:pt>
                <c:pt idx="54073">
                  <c:v>1.018</c:v>
                </c:pt>
                <c:pt idx="54074">
                  <c:v>1.016</c:v>
                </c:pt>
                <c:pt idx="54075">
                  <c:v>1.0170000000000001</c:v>
                </c:pt>
                <c:pt idx="54076">
                  <c:v>1.018</c:v>
                </c:pt>
                <c:pt idx="54077">
                  <c:v>1.018</c:v>
                </c:pt>
                <c:pt idx="54078">
                  <c:v>1.018</c:v>
                </c:pt>
                <c:pt idx="54079">
                  <c:v>1.0190000000000001</c:v>
                </c:pt>
                <c:pt idx="54080">
                  <c:v>1.02</c:v>
                </c:pt>
                <c:pt idx="54081">
                  <c:v>1.0190000000000001</c:v>
                </c:pt>
                <c:pt idx="54082">
                  <c:v>1.018</c:v>
                </c:pt>
                <c:pt idx="54083">
                  <c:v>1.0170000000000001</c:v>
                </c:pt>
                <c:pt idx="54084">
                  <c:v>1.0170000000000001</c:v>
                </c:pt>
                <c:pt idx="54085">
                  <c:v>1.016</c:v>
                </c:pt>
                <c:pt idx="54086">
                  <c:v>1.0150000000000001</c:v>
                </c:pt>
                <c:pt idx="54087">
                  <c:v>1.016</c:v>
                </c:pt>
                <c:pt idx="54088">
                  <c:v>1.0170000000000001</c:v>
                </c:pt>
                <c:pt idx="54089">
                  <c:v>1.018</c:v>
                </c:pt>
                <c:pt idx="54090">
                  <c:v>1.018</c:v>
                </c:pt>
                <c:pt idx="54091">
                  <c:v>1.018</c:v>
                </c:pt>
                <c:pt idx="54092">
                  <c:v>1.018</c:v>
                </c:pt>
                <c:pt idx="54093">
                  <c:v>1.018</c:v>
                </c:pt>
                <c:pt idx="54094">
                  <c:v>1.02</c:v>
                </c:pt>
                <c:pt idx="54095">
                  <c:v>1.0190000000000001</c:v>
                </c:pt>
                <c:pt idx="54096">
                  <c:v>1.02</c:v>
                </c:pt>
                <c:pt idx="54097">
                  <c:v>1.0190000000000001</c:v>
                </c:pt>
                <c:pt idx="54098">
                  <c:v>1.018</c:v>
                </c:pt>
                <c:pt idx="54099">
                  <c:v>1.018</c:v>
                </c:pt>
                <c:pt idx="54100">
                  <c:v>1.0170000000000001</c:v>
                </c:pt>
                <c:pt idx="54101">
                  <c:v>1.0170000000000001</c:v>
                </c:pt>
                <c:pt idx="54102">
                  <c:v>1.0170000000000001</c:v>
                </c:pt>
                <c:pt idx="54103">
                  <c:v>1.0170000000000001</c:v>
                </c:pt>
                <c:pt idx="54104">
                  <c:v>1.0170000000000001</c:v>
                </c:pt>
                <c:pt idx="54105">
                  <c:v>1.0190000000000001</c:v>
                </c:pt>
                <c:pt idx="54106">
                  <c:v>1.0190000000000001</c:v>
                </c:pt>
                <c:pt idx="54107">
                  <c:v>1.018</c:v>
                </c:pt>
                <c:pt idx="54108">
                  <c:v>1.0170000000000001</c:v>
                </c:pt>
                <c:pt idx="54109">
                  <c:v>1.0170000000000001</c:v>
                </c:pt>
                <c:pt idx="54110">
                  <c:v>1.018</c:v>
                </c:pt>
                <c:pt idx="54111">
                  <c:v>1.0170000000000001</c:v>
                </c:pt>
                <c:pt idx="54112">
                  <c:v>1.0170000000000001</c:v>
                </c:pt>
                <c:pt idx="54113">
                  <c:v>1.018</c:v>
                </c:pt>
                <c:pt idx="54114">
                  <c:v>1.0190000000000001</c:v>
                </c:pt>
                <c:pt idx="54115">
                  <c:v>1.018</c:v>
                </c:pt>
                <c:pt idx="54116">
                  <c:v>1.0170000000000001</c:v>
                </c:pt>
                <c:pt idx="54117">
                  <c:v>1.0170000000000001</c:v>
                </c:pt>
                <c:pt idx="54118">
                  <c:v>1.0170000000000001</c:v>
                </c:pt>
                <c:pt idx="54119">
                  <c:v>1.0170000000000001</c:v>
                </c:pt>
                <c:pt idx="54120">
                  <c:v>1.0170000000000001</c:v>
                </c:pt>
                <c:pt idx="54121">
                  <c:v>1.018</c:v>
                </c:pt>
                <c:pt idx="54122">
                  <c:v>1.018</c:v>
                </c:pt>
                <c:pt idx="54123">
                  <c:v>1.0190000000000001</c:v>
                </c:pt>
                <c:pt idx="54124">
                  <c:v>1.0190000000000001</c:v>
                </c:pt>
                <c:pt idx="54125">
                  <c:v>1.0190000000000001</c:v>
                </c:pt>
                <c:pt idx="54126">
                  <c:v>1.018</c:v>
                </c:pt>
                <c:pt idx="54127">
                  <c:v>1.0190000000000001</c:v>
                </c:pt>
                <c:pt idx="54128">
                  <c:v>1.018</c:v>
                </c:pt>
                <c:pt idx="54129">
                  <c:v>1.0170000000000001</c:v>
                </c:pt>
                <c:pt idx="54130">
                  <c:v>1.0249999999999999</c:v>
                </c:pt>
                <c:pt idx="54131">
                  <c:v>1.0269999999999999</c:v>
                </c:pt>
                <c:pt idx="54132">
                  <c:v>1.0269999999999999</c:v>
                </c:pt>
                <c:pt idx="54133">
                  <c:v>1.0269999999999999</c:v>
                </c:pt>
                <c:pt idx="54134">
                  <c:v>1.0269999999999999</c:v>
                </c:pt>
                <c:pt idx="54135">
                  <c:v>1.0269999999999999</c:v>
                </c:pt>
                <c:pt idx="54136">
                  <c:v>1.0269999999999999</c:v>
                </c:pt>
                <c:pt idx="54137">
                  <c:v>1.0269999999999999</c:v>
                </c:pt>
                <c:pt idx="54138">
                  <c:v>4.5090000000000003</c:v>
                </c:pt>
                <c:pt idx="54139">
                  <c:v>11.215</c:v>
                </c:pt>
                <c:pt idx="54140">
                  <c:v>11.576000000000001</c:v>
                </c:pt>
                <c:pt idx="54141">
                  <c:v>11.222</c:v>
                </c:pt>
                <c:pt idx="54142">
                  <c:v>11.109</c:v>
                </c:pt>
                <c:pt idx="54143">
                  <c:v>11.106</c:v>
                </c:pt>
                <c:pt idx="54144">
                  <c:v>11.125999999999999</c:v>
                </c:pt>
                <c:pt idx="54145">
                  <c:v>11.112</c:v>
                </c:pt>
                <c:pt idx="54146">
                  <c:v>11.120000000000001</c:v>
                </c:pt>
                <c:pt idx="54147">
                  <c:v>11.14</c:v>
                </c:pt>
                <c:pt idx="54148">
                  <c:v>11.14</c:v>
                </c:pt>
                <c:pt idx="54149">
                  <c:v>11.144</c:v>
                </c:pt>
                <c:pt idx="54150">
                  <c:v>11.138999999999999</c:v>
                </c:pt>
                <c:pt idx="54151">
                  <c:v>11.135</c:v>
                </c:pt>
                <c:pt idx="54152">
                  <c:v>11.151</c:v>
                </c:pt>
                <c:pt idx="54153">
                  <c:v>11.200000000000001</c:v>
                </c:pt>
                <c:pt idx="54154">
                  <c:v>11.248000000000001</c:v>
                </c:pt>
                <c:pt idx="54155">
                  <c:v>11.288</c:v>
                </c:pt>
                <c:pt idx="54156">
                  <c:v>11.324</c:v>
                </c:pt>
                <c:pt idx="54157">
                  <c:v>11.373000000000001</c:v>
                </c:pt>
                <c:pt idx="54158">
                  <c:v>11.414</c:v>
                </c:pt>
                <c:pt idx="54159">
                  <c:v>11.46</c:v>
                </c:pt>
                <c:pt idx="54160">
                  <c:v>11.51</c:v>
                </c:pt>
                <c:pt idx="54161">
                  <c:v>11.551</c:v>
                </c:pt>
                <c:pt idx="54162">
                  <c:v>11.592000000000001</c:v>
                </c:pt>
                <c:pt idx="54163">
                  <c:v>11.628</c:v>
                </c:pt>
                <c:pt idx="54164">
                  <c:v>11.666</c:v>
                </c:pt>
                <c:pt idx="54165">
                  <c:v>11.706</c:v>
                </c:pt>
                <c:pt idx="54166">
                  <c:v>11.743</c:v>
                </c:pt>
                <c:pt idx="54167">
                  <c:v>11.78</c:v>
                </c:pt>
                <c:pt idx="54168">
                  <c:v>11.817</c:v>
                </c:pt>
                <c:pt idx="54169">
                  <c:v>11.858000000000001</c:v>
                </c:pt>
                <c:pt idx="54170">
                  <c:v>11.889000000000001</c:v>
                </c:pt>
                <c:pt idx="54171">
                  <c:v>11.925000000000001</c:v>
                </c:pt>
                <c:pt idx="54172">
                  <c:v>11.962</c:v>
                </c:pt>
                <c:pt idx="54173">
                  <c:v>11.999000000000001</c:v>
                </c:pt>
                <c:pt idx="54174">
                  <c:v>12.026</c:v>
                </c:pt>
                <c:pt idx="54175">
                  <c:v>12.065</c:v>
                </c:pt>
                <c:pt idx="54176">
                  <c:v>12.098000000000001</c:v>
                </c:pt>
                <c:pt idx="54177">
                  <c:v>12.13</c:v>
                </c:pt>
                <c:pt idx="54178">
                  <c:v>12.159000000000001</c:v>
                </c:pt>
                <c:pt idx="54179">
                  <c:v>12.199</c:v>
                </c:pt>
                <c:pt idx="54180">
                  <c:v>12.228</c:v>
                </c:pt>
                <c:pt idx="54181">
                  <c:v>12.263</c:v>
                </c:pt>
                <c:pt idx="54182">
                  <c:v>12.291</c:v>
                </c:pt>
                <c:pt idx="54183">
                  <c:v>12.318</c:v>
                </c:pt>
                <c:pt idx="54184">
                  <c:v>12.349</c:v>
                </c:pt>
                <c:pt idx="54185">
                  <c:v>12.383000000000001</c:v>
                </c:pt>
                <c:pt idx="54186">
                  <c:v>12.41</c:v>
                </c:pt>
                <c:pt idx="54187">
                  <c:v>12.44</c:v>
                </c:pt>
                <c:pt idx="54188">
                  <c:v>12.472</c:v>
                </c:pt>
                <c:pt idx="54189">
                  <c:v>12.495000000000001</c:v>
                </c:pt>
                <c:pt idx="54190">
                  <c:v>12.524000000000001</c:v>
                </c:pt>
                <c:pt idx="54191">
                  <c:v>12.554</c:v>
                </c:pt>
                <c:pt idx="54192">
                  <c:v>12.573</c:v>
                </c:pt>
                <c:pt idx="54193">
                  <c:v>12.599</c:v>
                </c:pt>
                <c:pt idx="54194">
                  <c:v>12.625999999999999</c:v>
                </c:pt>
                <c:pt idx="54195">
                  <c:v>12.649000000000001</c:v>
                </c:pt>
                <c:pt idx="54196">
                  <c:v>12.673999999999999</c:v>
                </c:pt>
                <c:pt idx="54197">
                  <c:v>12.701000000000001</c:v>
                </c:pt>
                <c:pt idx="54198">
                  <c:v>12.722</c:v>
                </c:pt>
                <c:pt idx="54199">
                  <c:v>12.747</c:v>
                </c:pt>
                <c:pt idx="54200">
                  <c:v>12.77</c:v>
                </c:pt>
                <c:pt idx="54201">
                  <c:v>12.792</c:v>
                </c:pt>
                <c:pt idx="54202">
                  <c:v>12.811</c:v>
                </c:pt>
                <c:pt idx="54203">
                  <c:v>12.834</c:v>
                </c:pt>
                <c:pt idx="54204">
                  <c:v>12.861000000000001</c:v>
                </c:pt>
                <c:pt idx="54205">
                  <c:v>12.877000000000001</c:v>
                </c:pt>
                <c:pt idx="54206">
                  <c:v>12.898</c:v>
                </c:pt>
                <c:pt idx="54207">
                  <c:v>12.916</c:v>
                </c:pt>
                <c:pt idx="54208">
                  <c:v>12.938000000000001</c:v>
                </c:pt>
                <c:pt idx="54209">
                  <c:v>12.954000000000001</c:v>
                </c:pt>
                <c:pt idx="54210">
                  <c:v>12.98</c:v>
                </c:pt>
                <c:pt idx="54211">
                  <c:v>12.996</c:v>
                </c:pt>
                <c:pt idx="54212">
                  <c:v>13.022</c:v>
                </c:pt>
                <c:pt idx="54213">
                  <c:v>13.031000000000001</c:v>
                </c:pt>
                <c:pt idx="54214">
                  <c:v>13.046000000000001</c:v>
                </c:pt>
                <c:pt idx="54215">
                  <c:v>13.064</c:v>
                </c:pt>
                <c:pt idx="54216">
                  <c:v>13.074</c:v>
                </c:pt>
                <c:pt idx="54217">
                  <c:v>13.093</c:v>
                </c:pt>
                <c:pt idx="54218">
                  <c:v>13.1</c:v>
                </c:pt>
                <c:pt idx="54219">
                  <c:v>13.11</c:v>
                </c:pt>
                <c:pt idx="54220">
                  <c:v>13.125999999999999</c:v>
                </c:pt>
                <c:pt idx="54221">
                  <c:v>13.131</c:v>
                </c:pt>
                <c:pt idx="54222">
                  <c:v>13.14</c:v>
                </c:pt>
                <c:pt idx="54223">
                  <c:v>13.145</c:v>
                </c:pt>
                <c:pt idx="54224">
                  <c:v>13.157999999999999</c:v>
                </c:pt>
                <c:pt idx="54225">
                  <c:v>13.168000000000001</c:v>
                </c:pt>
                <c:pt idx="54226">
                  <c:v>14.481</c:v>
                </c:pt>
                <c:pt idx="54227">
                  <c:v>14.905000000000001</c:v>
                </c:pt>
                <c:pt idx="54228">
                  <c:v>14.057</c:v>
                </c:pt>
                <c:pt idx="54229">
                  <c:v>13.781000000000001</c:v>
                </c:pt>
                <c:pt idx="54230">
                  <c:v>13.731</c:v>
                </c:pt>
                <c:pt idx="54231">
                  <c:v>13.697000000000001</c:v>
                </c:pt>
                <c:pt idx="54232">
                  <c:v>13.665000000000001</c:v>
                </c:pt>
                <c:pt idx="54233">
                  <c:v>13.637</c:v>
                </c:pt>
                <c:pt idx="54234">
                  <c:v>13.619</c:v>
                </c:pt>
                <c:pt idx="54235">
                  <c:v>13.604000000000001</c:v>
                </c:pt>
                <c:pt idx="54236">
                  <c:v>13.593</c:v>
                </c:pt>
                <c:pt idx="54237">
                  <c:v>13.599</c:v>
                </c:pt>
                <c:pt idx="54238">
                  <c:v>13.598000000000001</c:v>
                </c:pt>
                <c:pt idx="54239">
                  <c:v>13.616</c:v>
                </c:pt>
                <c:pt idx="54240">
                  <c:v>13.652000000000001</c:v>
                </c:pt>
                <c:pt idx="54241">
                  <c:v>13.711</c:v>
                </c:pt>
                <c:pt idx="54242">
                  <c:v>13.761000000000001</c:v>
                </c:pt>
                <c:pt idx="54243">
                  <c:v>13.806000000000001</c:v>
                </c:pt>
                <c:pt idx="54244">
                  <c:v>13.853</c:v>
                </c:pt>
                <c:pt idx="54245">
                  <c:v>13.88</c:v>
                </c:pt>
                <c:pt idx="54246">
                  <c:v>13.899000000000001</c:v>
                </c:pt>
                <c:pt idx="54247">
                  <c:v>13.906000000000001</c:v>
                </c:pt>
                <c:pt idx="54248">
                  <c:v>13.906000000000001</c:v>
                </c:pt>
                <c:pt idx="54249">
                  <c:v>13.901</c:v>
                </c:pt>
                <c:pt idx="54250">
                  <c:v>13.89</c:v>
                </c:pt>
                <c:pt idx="54251">
                  <c:v>13.875</c:v>
                </c:pt>
                <c:pt idx="54252">
                  <c:v>13.864000000000001</c:v>
                </c:pt>
                <c:pt idx="54253">
                  <c:v>13.859</c:v>
                </c:pt>
                <c:pt idx="54254">
                  <c:v>13.842000000000001</c:v>
                </c:pt>
                <c:pt idx="54255">
                  <c:v>13.832000000000001</c:v>
                </c:pt>
                <c:pt idx="54256">
                  <c:v>13.82</c:v>
                </c:pt>
                <c:pt idx="54257">
                  <c:v>13.811</c:v>
                </c:pt>
                <c:pt idx="54258">
                  <c:v>13.803000000000001</c:v>
                </c:pt>
                <c:pt idx="54259">
                  <c:v>13.790000000000001</c:v>
                </c:pt>
                <c:pt idx="54260">
                  <c:v>13.779</c:v>
                </c:pt>
                <c:pt idx="54261">
                  <c:v>13.775</c:v>
                </c:pt>
                <c:pt idx="54262">
                  <c:v>13.776</c:v>
                </c:pt>
                <c:pt idx="54263">
                  <c:v>13.778</c:v>
                </c:pt>
                <c:pt idx="54264">
                  <c:v>13.772</c:v>
                </c:pt>
                <c:pt idx="54265">
                  <c:v>13.765000000000001</c:v>
                </c:pt>
                <c:pt idx="54266">
                  <c:v>13.76</c:v>
                </c:pt>
                <c:pt idx="54267">
                  <c:v>13.741</c:v>
                </c:pt>
                <c:pt idx="54268">
                  <c:v>13.724</c:v>
                </c:pt>
                <c:pt idx="54269">
                  <c:v>13.71</c:v>
                </c:pt>
                <c:pt idx="54270">
                  <c:v>13.69</c:v>
                </c:pt>
                <c:pt idx="54271">
                  <c:v>13.667</c:v>
                </c:pt>
                <c:pt idx="54272">
                  <c:v>13.644</c:v>
                </c:pt>
                <c:pt idx="54273">
                  <c:v>13.619</c:v>
                </c:pt>
                <c:pt idx="54274">
                  <c:v>13.598000000000001</c:v>
                </c:pt>
                <c:pt idx="54275">
                  <c:v>13.557</c:v>
                </c:pt>
                <c:pt idx="54276">
                  <c:v>13.521000000000001</c:v>
                </c:pt>
                <c:pt idx="54277">
                  <c:v>13.495000000000001</c:v>
                </c:pt>
                <c:pt idx="54278">
                  <c:v>13.465</c:v>
                </c:pt>
                <c:pt idx="54279">
                  <c:v>13.435</c:v>
                </c:pt>
                <c:pt idx="54280">
                  <c:v>13.414</c:v>
                </c:pt>
                <c:pt idx="54281">
                  <c:v>13.377000000000001</c:v>
                </c:pt>
                <c:pt idx="54282">
                  <c:v>13.338000000000001</c:v>
                </c:pt>
                <c:pt idx="54283">
                  <c:v>13.315</c:v>
                </c:pt>
                <c:pt idx="54284">
                  <c:v>13.298</c:v>
                </c:pt>
                <c:pt idx="54285">
                  <c:v>13.268000000000001</c:v>
                </c:pt>
                <c:pt idx="54286">
                  <c:v>13.250999999999999</c:v>
                </c:pt>
                <c:pt idx="54287">
                  <c:v>13.234999999999999</c:v>
                </c:pt>
                <c:pt idx="54288">
                  <c:v>13.214</c:v>
                </c:pt>
                <c:pt idx="54289">
                  <c:v>13.186999999999999</c:v>
                </c:pt>
                <c:pt idx="54290">
                  <c:v>13.168000000000001</c:v>
                </c:pt>
                <c:pt idx="54291">
                  <c:v>13.146000000000001</c:v>
                </c:pt>
                <c:pt idx="54292">
                  <c:v>13.133000000000001</c:v>
                </c:pt>
                <c:pt idx="54293">
                  <c:v>13.1</c:v>
                </c:pt>
                <c:pt idx="54294">
                  <c:v>13.064</c:v>
                </c:pt>
                <c:pt idx="54295">
                  <c:v>13.027000000000001</c:v>
                </c:pt>
                <c:pt idx="54296">
                  <c:v>13.005000000000001</c:v>
                </c:pt>
                <c:pt idx="54297">
                  <c:v>12.977</c:v>
                </c:pt>
                <c:pt idx="54298">
                  <c:v>12.954000000000001</c:v>
                </c:pt>
                <c:pt idx="54299">
                  <c:v>12.92</c:v>
                </c:pt>
                <c:pt idx="54300">
                  <c:v>12.873000000000001</c:v>
                </c:pt>
                <c:pt idx="54301">
                  <c:v>12.854000000000001</c:v>
                </c:pt>
                <c:pt idx="54302">
                  <c:v>12.838000000000001</c:v>
                </c:pt>
                <c:pt idx="54303">
                  <c:v>12.819000000000001</c:v>
                </c:pt>
                <c:pt idx="54304">
                  <c:v>12.801</c:v>
                </c:pt>
                <c:pt idx="54305">
                  <c:v>12.779</c:v>
                </c:pt>
                <c:pt idx="54306">
                  <c:v>12.76</c:v>
                </c:pt>
                <c:pt idx="54307">
                  <c:v>12.734999999999999</c:v>
                </c:pt>
                <c:pt idx="54308">
                  <c:v>12.717000000000001</c:v>
                </c:pt>
                <c:pt idx="54309">
                  <c:v>12.696</c:v>
                </c:pt>
                <c:pt idx="54310">
                  <c:v>12.677</c:v>
                </c:pt>
                <c:pt idx="54311">
                  <c:v>12.67</c:v>
                </c:pt>
                <c:pt idx="54312">
                  <c:v>12.654</c:v>
                </c:pt>
                <c:pt idx="54313">
                  <c:v>12.661</c:v>
                </c:pt>
                <c:pt idx="54314">
                  <c:v>12.64</c:v>
                </c:pt>
                <c:pt idx="54315">
                  <c:v>12.633000000000001</c:v>
                </c:pt>
                <c:pt idx="54316">
                  <c:v>12.620000000000001</c:v>
                </c:pt>
                <c:pt idx="54317">
                  <c:v>12.614000000000001</c:v>
                </c:pt>
                <c:pt idx="54318">
                  <c:v>12.605</c:v>
                </c:pt>
                <c:pt idx="54319">
                  <c:v>12.593999999999999</c:v>
                </c:pt>
                <c:pt idx="54320">
                  <c:v>12.583</c:v>
                </c:pt>
                <c:pt idx="54321">
                  <c:v>12.57</c:v>
                </c:pt>
                <c:pt idx="54322">
                  <c:v>12.547000000000001</c:v>
                </c:pt>
                <c:pt idx="54323">
                  <c:v>12.523</c:v>
                </c:pt>
                <c:pt idx="54324">
                  <c:v>12.506</c:v>
                </c:pt>
                <c:pt idx="54325">
                  <c:v>12.487</c:v>
                </c:pt>
                <c:pt idx="54326">
                  <c:v>12.452999999999999</c:v>
                </c:pt>
                <c:pt idx="54327">
                  <c:v>12.423999999999999</c:v>
                </c:pt>
                <c:pt idx="54328">
                  <c:v>12.389000000000001</c:v>
                </c:pt>
                <c:pt idx="54329">
                  <c:v>12.356</c:v>
                </c:pt>
                <c:pt idx="54330">
                  <c:v>12.337</c:v>
                </c:pt>
                <c:pt idx="54331">
                  <c:v>12.307</c:v>
                </c:pt>
                <c:pt idx="54332">
                  <c:v>12.265000000000001</c:v>
                </c:pt>
                <c:pt idx="54333">
                  <c:v>12.237</c:v>
                </c:pt>
                <c:pt idx="54334">
                  <c:v>12.216000000000001</c:v>
                </c:pt>
                <c:pt idx="54335">
                  <c:v>12.183</c:v>
                </c:pt>
                <c:pt idx="54336">
                  <c:v>11.722</c:v>
                </c:pt>
                <c:pt idx="54337">
                  <c:v>11.518000000000001</c:v>
                </c:pt>
                <c:pt idx="54338">
                  <c:v>11.51</c:v>
                </c:pt>
                <c:pt idx="54339">
                  <c:v>11.486000000000001</c:v>
                </c:pt>
                <c:pt idx="54340">
                  <c:v>11.483000000000001</c:v>
                </c:pt>
                <c:pt idx="54341">
                  <c:v>11.475</c:v>
                </c:pt>
                <c:pt idx="54342">
                  <c:v>11.459</c:v>
                </c:pt>
                <c:pt idx="54343">
                  <c:v>11.461</c:v>
                </c:pt>
                <c:pt idx="54344">
                  <c:v>11.449</c:v>
                </c:pt>
                <c:pt idx="54345">
                  <c:v>11.443</c:v>
                </c:pt>
                <c:pt idx="54346">
                  <c:v>11.433</c:v>
                </c:pt>
                <c:pt idx="54347">
                  <c:v>11.433</c:v>
                </c:pt>
                <c:pt idx="54348">
                  <c:v>11.428000000000001</c:v>
                </c:pt>
                <c:pt idx="54349">
                  <c:v>11.431000000000001</c:v>
                </c:pt>
                <c:pt idx="54350">
                  <c:v>11.433</c:v>
                </c:pt>
                <c:pt idx="54351">
                  <c:v>11.418000000000001</c:v>
                </c:pt>
                <c:pt idx="54352">
                  <c:v>11.41</c:v>
                </c:pt>
                <c:pt idx="54353">
                  <c:v>11.417</c:v>
                </c:pt>
                <c:pt idx="54354">
                  <c:v>11.426</c:v>
                </c:pt>
                <c:pt idx="54355">
                  <c:v>11.431000000000001</c:v>
                </c:pt>
                <c:pt idx="54356">
                  <c:v>11.41</c:v>
                </c:pt>
                <c:pt idx="54357">
                  <c:v>11.41</c:v>
                </c:pt>
                <c:pt idx="54358">
                  <c:v>11.395</c:v>
                </c:pt>
                <c:pt idx="54359">
                  <c:v>11.385</c:v>
                </c:pt>
                <c:pt idx="54360">
                  <c:v>11.375</c:v>
                </c:pt>
                <c:pt idx="54361">
                  <c:v>11.348000000000001</c:v>
                </c:pt>
                <c:pt idx="54362">
                  <c:v>11.334</c:v>
                </c:pt>
                <c:pt idx="54363">
                  <c:v>11.327999999999999</c:v>
                </c:pt>
                <c:pt idx="54364">
                  <c:v>11.315</c:v>
                </c:pt>
                <c:pt idx="54365">
                  <c:v>11.306000000000001</c:v>
                </c:pt>
                <c:pt idx="54366">
                  <c:v>11.301</c:v>
                </c:pt>
                <c:pt idx="54367">
                  <c:v>11.298</c:v>
                </c:pt>
                <c:pt idx="54368">
                  <c:v>11.302</c:v>
                </c:pt>
                <c:pt idx="54369">
                  <c:v>11.31</c:v>
                </c:pt>
                <c:pt idx="54370">
                  <c:v>11.311</c:v>
                </c:pt>
                <c:pt idx="54371">
                  <c:v>11.318</c:v>
                </c:pt>
                <c:pt idx="54372">
                  <c:v>11.327</c:v>
                </c:pt>
                <c:pt idx="54373">
                  <c:v>11.336</c:v>
                </c:pt>
                <c:pt idx="54374">
                  <c:v>11.353</c:v>
                </c:pt>
                <c:pt idx="54375">
                  <c:v>11.373000000000001</c:v>
                </c:pt>
                <c:pt idx="54376">
                  <c:v>11.404999999999999</c:v>
                </c:pt>
                <c:pt idx="54377">
                  <c:v>11.425000000000001</c:v>
                </c:pt>
                <c:pt idx="54378">
                  <c:v>11.449</c:v>
                </c:pt>
                <c:pt idx="54379">
                  <c:v>11.476000000000001</c:v>
                </c:pt>
                <c:pt idx="54380">
                  <c:v>11.511000000000001</c:v>
                </c:pt>
                <c:pt idx="54381">
                  <c:v>11.532999999999999</c:v>
                </c:pt>
                <c:pt idx="54382">
                  <c:v>11.555</c:v>
                </c:pt>
                <c:pt idx="54383">
                  <c:v>11.575000000000001</c:v>
                </c:pt>
                <c:pt idx="54384">
                  <c:v>11.602</c:v>
                </c:pt>
                <c:pt idx="54385">
                  <c:v>11.620000000000001</c:v>
                </c:pt>
                <c:pt idx="54386">
                  <c:v>11.64</c:v>
                </c:pt>
                <c:pt idx="54387">
                  <c:v>11.654</c:v>
                </c:pt>
                <c:pt idx="54388">
                  <c:v>11.673</c:v>
                </c:pt>
                <c:pt idx="54389">
                  <c:v>11.691000000000001</c:v>
                </c:pt>
                <c:pt idx="54390">
                  <c:v>11.714</c:v>
                </c:pt>
                <c:pt idx="54391">
                  <c:v>11.736000000000001</c:v>
                </c:pt>
                <c:pt idx="54392">
                  <c:v>11.748000000000001</c:v>
                </c:pt>
                <c:pt idx="54393">
                  <c:v>11.768000000000001</c:v>
                </c:pt>
                <c:pt idx="54394">
                  <c:v>11.777000000000001</c:v>
                </c:pt>
                <c:pt idx="54395">
                  <c:v>11.795999999999999</c:v>
                </c:pt>
                <c:pt idx="54396">
                  <c:v>11.811</c:v>
                </c:pt>
                <c:pt idx="54397">
                  <c:v>11.827</c:v>
                </c:pt>
                <c:pt idx="54398">
                  <c:v>11.842000000000001</c:v>
                </c:pt>
                <c:pt idx="54399">
                  <c:v>11.856</c:v>
                </c:pt>
                <c:pt idx="54400">
                  <c:v>11.869</c:v>
                </c:pt>
                <c:pt idx="54401">
                  <c:v>11.881</c:v>
                </c:pt>
                <c:pt idx="54402">
                  <c:v>11.895</c:v>
                </c:pt>
                <c:pt idx="54403">
                  <c:v>11.91</c:v>
                </c:pt>
                <c:pt idx="54404">
                  <c:v>11.923999999999999</c:v>
                </c:pt>
                <c:pt idx="54405">
                  <c:v>11.938000000000001</c:v>
                </c:pt>
                <c:pt idx="54406">
                  <c:v>11.952</c:v>
                </c:pt>
                <c:pt idx="54407">
                  <c:v>11.968999999999999</c:v>
                </c:pt>
                <c:pt idx="54408">
                  <c:v>11.989000000000001</c:v>
                </c:pt>
                <c:pt idx="54409">
                  <c:v>12.009</c:v>
                </c:pt>
                <c:pt idx="54410">
                  <c:v>12.025</c:v>
                </c:pt>
                <c:pt idx="54411">
                  <c:v>12.048999999999999</c:v>
                </c:pt>
                <c:pt idx="54412">
                  <c:v>12.084</c:v>
                </c:pt>
                <c:pt idx="54413">
                  <c:v>12.109</c:v>
                </c:pt>
                <c:pt idx="54414">
                  <c:v>12.125999999999999</c:v>
                </c:pt>
                <c:pt idx="54415">
                  <c:v>12.144</c:v>
                </c:pt>
                <c:pt idx="54416">
                  <c:v>12.170999999999999</c:v>
                </c:pt>
                <c:pt idx="54417">
                  <c:v>12.189</c:v>
                </c:pt>
                <c:pt idx="54418">
                  <c:v>12.215</c:v>
                </c:pt>
                <c:pt idx="54419">
                  <c:v>12.234</c:v>
                </c:pt>
                <c:pt idx="54420">
                  <c:v>12.259</c:v>
                </c:pt>
                <c:pt idx="54421">
                  <c:v>12.279</c:v>
                </c:pt>
                <c:pt idx="54422">
                  <c:v>12.304</c:v>
                </c:pt>
                <c:pt idx="54423">
                  <c:v>12.325000000000001</c:v>
                </c:pt>
                <c:pt idx="54424">
                  <c:v>12.343999999999999</c:v>
                </c:pt>
                <c:pt idx="54425">
                  <c:v>12.370000000000001</c:v>
                </c:pt>
                <c:pt idx="54426">
                  <c:v>12.396000000000001</c:v>
                </c:pt>
                <c:pt idx="54427">
                  <c:v>12.413</c:v>
                </c:pt>
                <c:pt idx="54428">
                  <c:v>12.434000000000001</c:v>
                </c:pt>
                <c:pt idx="54429">
                  <c:v>12.452</c:v>
                </c:pt>
                <c:pt idx="54430">
                  <c:v>12.474</c:v>
                </c:pt>
                <c:pt idx="54431">
                  <c:v>12.499000000000001</c:v>
                </c:pt>
                <c:pt idx="54432">
                  <c:v>12.518000000000001</c:v>
                </c:pt>
                <c:pt idx="54433">
                  <c:v>12.539</c:v>
                </c:pt>
                <c:pt idx="54434">
                  <c:v>12.553000000000001</c:v>
                </c:pt>
                <c:pt idx="54435">
                  <c:v>12.581</c:v>
                </c:pt>
                <c:pt idx="54436">
                  <c:v>12.6</c:v>
                </c:pt>
                <c:pt idx="54437">
                  <c:v>12.614000000000001</c:v>
                </c:pt>
                <c:pt idx="54438">
                  <c:v>12.633000000000001</c:v>
                </c:pt>
                <c:pt idx="54439">
                  <c:v>12.648</c:v>
                </c:pt>
                <c:pt idx="54440">
                  <c:v>12.665000000000001</c:v>
                </c:pt>
                <c:pt idx="54441">
                  <c:v>12.686</c:v>
                </c:pt>
                <c:pt idx="54442">
                  <c:v>12.702999999999999</c:v>
                </c:pt>
                <c:pt idx="54443">
                  <c:v>12.722</c:v>
                </c:pt>
                <c:pt idx="54444">
                  <c:v>12.737</c:v>
                </c:pt>
                <c:pt idx="54445">
                  <c:v>12.753</c:v>
                </c:pt>
                <c:pt idx="54446">
                  <c:v>12.77</c:v>
                </c:pt>
                <c:pt idx="54447">
                  <c:v>12.788</c:v>
                </c:pt>
                <c:pt idx="54448">
                  <c:v>12.807</c:v>
                </c:pt>
                <c:pt idx="54449">
                  <c:v>12.829000000000001</c:v>
                </c:pt>
                <c:pt idx="54450">
                  <c:v>12.845000000000001</c:v>
                </c:pt>
                <c:pt idx="54451">
                  <c:v>12.856</c:v>
                </c:pt>
                <c:pt idx="54452">
                  <c:v>12.868</c:v>
                </c:pt>
                <c:pt idx="54453">
                  <c:v>12.881</c:v>
                </c:pt>
                <c:pt idx="54454">
                  <c:v>12.9</c:v>
                </c:pt>
                <c:pt idx="54455">
                  <c:v>12.91</c:v>
                </c:pt>
                <c:pt idx="54456">
                  <c:v>12.925000000000001</c:v>
                </c:pt>
                <c:pt idx="54457">
                  <c:v>12.942</c:v>
                </c:pt>
                <c:pt idx="54458">
                  <c:v>12.952</c:v>
                </c:pt>
                <c:pt idx="54459">
                  <c:v>12.957000000000001</c:v>
                </c:pt>
                <c:pt idx="54460">
                  <c:v>12.977</c:v>
                </c:pt>
                <c:pt idx="54461">
                  <c:v>12.984</c:v>
                </c:pt>
                <c:pt idx="54462">
                  <c:v>12.994</c:v>
                </c:pt>
                <c:pt idx="54463">
                  <c:v>12.994</c:v>
                </c:pt>
                <c:pt idx="54464">
                  <c:v>12.988</c:v>
                </c:pt>
                <c:pt idx="54465">
                  <c:v>13.627000000000001</c:v>
                </c:pt>
                <c:pt idx="54466">
                  <c:v>14.984999999999999</c:v>
                </c:pt>
                <c:pt idx="54467">
                  <c:v>14.08</c:v>
                </c:pt>
                <c:pt idx="54468">
                  <c:v>13.643000000000001</c:v>
                </c:pt>
                <c:pt idx="54469">
                  <c:v>13.568</c:v>
                </c:pt>
                <c:pt idx="54470">
                  <c:v>13.538</c:v>
                </c:pt>
                <c:pt idx="54471">
                  <c:v>13.516</c:v>
                </c:pt>
                <c:pt idx="54472">
                  <c:v>13.483000000000001</c:v>
                </c:pt>
                <c:pt idx="54473">
                  <c:v>13.456</c:v>
                </c:pt>
                <c:pt idx="54474">
                  <c:v>13.441000000000001</c:v>
                </c:pt>
                <c:pt idx="54475">
                  <c:v>13.416</c:v>
                </c:pt>
                <c:pt idx="54476">
                  <c:v>13.402000000000001</c:v>
                </c:pt>
                <c:pt idx="54477">
                  <c:v>13.396000000000001</c:v>
                </c:pt>
                <c:pt idx="54478">
                  <c:v>13.395</c:v>
                </c:pt>
                <c:pt idx="54479">
                  <c:v>13.398</c:v>
                </c:pt>
                <c:pt idx="54480">
                  <c:v>13.407</c:v>
                </c:pt>
                <c:pt idx="54481">
                  <c:v>13.407</c:v>
                </c:pt>
                <c:pt idx="54482">
                  <c:v>13.432</c:v>
                </c:pt>
                <c:pt idx="54483">
                  <c:v>13.455</c:v>
                </c:pt>
                <c:pt idx="54484">
                  <c:v>13.493</c:v>
                </c:pt>
                <c:pt idx="54485">
                  <c:v>13.527000000000001</c:v>
                </c:pt>
                <c:pt idx="54486">
                  <c:v>13.55</c:v>
                </c:pt>
                <c:pt idx="54487">
                  <c:v>13.586</c:v>
                </c:pt>
                <c:pt idx="54488">
                  <c:v>13.627000000000001</c:v>
                </c:pt>
                <c:pt idx="54489">
                  <c:v>13.653</c:v>
                </c:pt>
                <c:pt idx="54490">
                  <c:v>13.667</c:v>
                </c:pt>
                <c:pt idx="54491">
                  <c:v>13.667</c:v>
                </c:pt>
                <c:pt idx="54492">
                  <c:v>13.66</c:v>
                </c:pt>
                <c:pt idx="54493">
                  <c:v>13.644</c:v>
                </c:pt>
                <c:pt idx="54494">
                  <c:v>13.645</c:v>
                </c:pt>
                <c:pt idx="54495">
                  <c:v>13.635</c:v>
                </c:pt>
                <c:pt idx="54496">
                  <c:v>13.625</c:v>
                </c:pt>
                <c:pt idx="54497">
                  <c:v>13.616</c:v>
                </c:pt>
                <c:pt idx="54498">
                  <c:v>13.604000000000001</c:v>
                </c:pt>
                <c:pt idx="54499">
                  <c:v>13.585000000000001</c:v>
                </c:pt>
                <c:pt idx="54500">
                  <c:v>13.572000000000001</c:v>
                </c:pt>
                <c:pt idx="54501">
                  <c:v>13.556000000000001</c:v>
                </c:pt>
                <c:pt idx="54502">
                  <c:v>13.527000000000001</c:v>
                </c:pt>
                <c:pt idx="54503">
                  <c:v>13.519</c:v>
                </c:pt>
                <c:pt idx="54504">
                  <c:v>13.505000000000001</c:v>
                </c:pt>
                <c:pt idx="54505">
                  <c:v>13.481</c:v>
                </c:pt>
                <c:pt idx="54506">
                  <c:v>13.454000000000001</c:v>
                </c:pt>
                <c:pt idx="54507">
                  <c:v>13.434000000000001</c:v>
                </c:pt>
                <c:pt idx="54508">
                  <c:v>13.398</c:v>
                </c:pt>
                <c:pt idx="54509">
                  <c:v>13.367000000000001</c:v>
                </c:pt>
                <c:pt idx="54510">
                  <c:v>13.34</c:v>
                </c:pt>
                <c:pt idx="54511">
                  <c:v>13.305</c:v>
                </c:pt>
                <c:pt idx="54512">
                  <c:v>13.264000000000001</c:v>
                </c:pt>
                <c:pt idx="54513">
                  <c:v>13.22</c:v>
                </c:pt>
                <c:pt idx="54514">
                  <c:v>13.163</c:v>
                </c:pt>
                <c:pt idx="54515">
                  <c:v>13.115</c:v>
                </c:pt>
                <c:pt idx="54516">
                  <c:v>13.067</c:v>
                </c:pt>
                <c:pt idx="54517">
                  <c:v>13.009</c:v>
                </c:pt>
                <c:pt idx="54518">
                  <c:v>12.932</c:v>
                </c:pt>
                <c:pt idx="54519">
                  <c:v>12.862</c:v>
                </c:pt>
                <c:pt idx="54520">
                  <c:v>12.753</c:v>
                </c:pt>
                <c:pt idx="54521">
                  <c:v>12.64</c:v>
                </c:pt>
                <c:pt idx="54522">
                  <c:v>12.507</c:v>
                </c:pt>
                <c:pt idx="54523">
                  <c:v>12.361000000000001</c:v>
                </c:pt>
                <c:pt idx="54524">
                  <c:v>12.200000000000001</c:v>
                </c:pt>
                <c:pt idx="54525">
                  <c:v>12.016999999999999</c:v>
                </c:pt>
                <c:pt idx="54526">
                  <c:v>11.842000000000001</c:v>
                </c:pt>
                <c:pt idx="54527">
                  <c:v>11.666</c:v>
                </c:pt>
                <c:pt idx="54528">
                  <c:v>11.511000000000001</c:v>
                </c:pt>
                <c:pt idx="54529">
                  <c:v>11.342000000000001</c:v>
                </c:pt>
                <c:pt idx="54530">
                  <c:v>11.157999999999999</c:v>
                </c:pt>
                <c:pt idx="54531">
                  <c:v>10.506</c:v>
                </c:pt>
                <c:pt idx="54532">
                  <c:v>10.012</c:v>
                </c:pt>
                <c:pt idx="54533">
                  <c:v>9.6620000000000008</c:v>
                </c:pt>
                <c:pt idx="54534">
                  <c:v>9.2240000000000002</c:v>
                </c:pt>
                <c:pt idx="54535">
                  <c:v>8.7240000000000002</c:v>
                </c:pt>
                <c:pt idx="54536">
                  <c:v>1.3220000000000001</c:v>
                </c:pt>
                <c:pt idx="54537">
                  <c:v>1.0269999999999999</c:v>
                </c:pt>
                <c:pt idx="54538">
                  <c:v>1.0269999999999999</c:v>
                </c:pt>
                <c:pt idx="54539">
                  <c:v>1.0249999999999999</c:v>
                </c:pt>
                <c:pt idx="54540">
                  <c:v>1.026</c:v>
                </c:pt>
                <c:pt idx="54541">
                  <c:v>1.026</c:v>
                </c:pt>
                <c:pt idx="54542">
                  <c:v>1.026</c:v>
                </c:pt>
                <c:pt idx="54543">
                  <c:v>1.0249999999999999</c:v>
                </c:pt>
                <c:pt idx="54544">
                  <c:v>1.026</c:v>
                </c:pt>
                <c:pt idx="54545">
                  <c:v>1.026</c:v>
                </c:pt>
                <c:pt idx="54546">
                  <c:v>1.028</c:v>
                </c:pt>
                <c:pt idx="54547">
                  <c:v>1.0289999999999999</c:v>
                </c:pt>
                <c:pt idx="54548">
                  <c:v>1.0269999999999999</c:v>
                </c:pt>
                <c:pt idx="54549">
                  <c:v>1.0269999999999999</c:v>
                </c:pt>
                <c:pt idx="54550">
                  <c:v>1.028</c:v>
                </c:pt>
                <c:pt idx="54551">
                  <c:v>1.0289999999999999</c:v>
                </c:pt>
                <c:pt idx="54552">
                  <c:v>1.0269999999999999</c:v>
                </c:pt>
                <c:pt idx="54553">
                  <c:v>1.0249999999999999</c:v>
                </c:pt>
                <c:pt idx="54554">
                  <c:v>1.026</c:v>
                </c:pt>
                <c:pt idx="54555">
                  <c:v>1.026</c:v>
                </c:pt>
                <c:pt idx="54556">
                  <c:v>1.026</c:v>
                </c:pt>
                <c:pt idx="54557">
                  <c:v>1.028</c:v>
                </c:pt>
                <c:pt idx="54558">
                  <c:v>1.03</c:v>
                </c:pt>
                <c:pt idx="54559">
                  <c:v>1.0289999999999999</c:v>
                </c:pt>
                <c:pt idx="54560">
                  <c:v>1.028</c:v>
                </c:pt>
                <c:pt idx="54561">
                  <c:v>1.0269999999999999</c:v>
                </c:pt>
                <c:pt idx="54562">
                  <c:v>1.028</c:v>
                </c:pt>
                <c:pt idx="54563">
                  <c:v>1.026</c:v>
                </c:pt>
                <c:pt idx="54564">
                  <c:v>1.0269999999999999</c:v>
                </c:pt>
                <c:pt idx="54565">
                  <c:v>1.0269999999999999</c:v>
                </c:pt>
                <c:pt idx="54566">
                  <c:v>1.0269999999999999</c:v>
                </c:pt>
                <c:pt idx="54567">
                  <c:v>1.0269999999999999</c:v>
                </c:pt>
                <c:pt idx="54568">
                  <c:v>1.026</c:v>
                </c:pt>
                <c:pt idx="54569">
                  <c:v>1.026</c:v>
                </c:pt>
                <c:pt idx="54570">
                  <c:v>1.024</c:v>
                </c:pt>
                <c:pt idx="54571">
                  <c:v>1.0249999999999999</c:v>
                </c:pt>
                <c:pt idx="54572">
                  <c:v>1.0249999999999999</c:v>
                </c:pt>
                <c:pt idx="54573">
                  <c:v>1.0249999999999999</c:v>
                </c:pt>
                <c:pt idx="54574">
                  <c:v>1.026</c:v>
                </c:pt>
                <c:pt idx="54575">
                  <c:v>1.0269999999999999</c:v>
                </c:pt>
                <c:pt idx="54576">
                  <c:v>1.0269999999999999</c:v>
                </c:pt>
                <c:pt idx="54577">
                  <c:v>1.0269999999999999</c:v>
                </c:pt>
                <c:pt idx="54578">
                  <c:v>1.0289999999999999</c:v>
                </c:pt>
                <c:pt idx="54579">
                  <c:v>1.028</c:v>
                </c:pt>
                <c:pt idx="54580">
                  <c:v>1.0289999999999999</c:v>
                </c:pt>
                <c:pt idx="54581">
                  <c:v>1.028</c:v>
                </c:pt>
                <c:pt idx="54582">
                  <c:v>1.028</c:v>
                </c:pt>
                <c:pt idx="54583">
                  <c:v>1.0269999999999999</c:v>
                </c:pt>
                <c:pt idx="54584">
                  <c:v>1.0269999999999999</c:v>
                </c:pt>
                <c:pt idx="54585">
                  <c:v>1.0269999999999999</c:v>
                </c:pt>
                <c:pt idx="54586">
                  <c:v>1.026</c:v>
                </c:pt>
                <c:pt idx="54587">
                  <c:v>1.0269999999999999</c:v>
                </c:pt>
                <c:pt idx="54588">
                  <c:v>1.028</c:v>
                </c:pt>
                <c:pt idx="54589">
                  <c:v>1.0269999999999999</c:v>
                </c:pt>
                <c:pt idx="54590">
                  <c:v>1.026</c:v>
                </c:pt>
                <c:pt idx="54591">
                  <c:v>1.026</c:v>
                </c:pt>
                <c:pt idx="54592">
                  <c:v>1.026</c:v>
                </c:pt>
                <c:pt idx="54593">
                  <c:v>1.0249999999999999</c:v>
                </c:pt>
                <c:pt idx="54594">
                  <c:v>1.024</c:v>
                </c:pt>
                <c:pt idx="54595">
                  <c:v>1.026</c:v>
                </c:pt>
                <c:pt idx="54596">
                  <c:v>1.0249999999999999</c:v>
                </c:pt>
                <c:pt idx="54597">
                  <c:v>1.024</c:v>
                </c:pt>
                <c:pt idx="54598">
                  <c:v>1.0249999999999999</c:v>
                </c:pt>
                <c:pt idx="54599">
                  <c:v>1.0249999999999999</c:v>
                </c:pt>
                <c:pt idx="54600">
                  <c:v>1.026</c:v>
                </c:pt>
                <c:pt idx="54601">
                  <c:v>1.0249999999999999</c:v>
                </c:pt>
                <c:pt idx="54602">
                  <c:v>1.0249999999999999</c:v>
                </c:pt>
                <c:pt idx="54603">
                  <c:v>1.0249999999999999</c:v>
                </c:pt>
                <c:pt idx="54604">
                  <c:v>1.024</c:v>
                </c:pt>
                <c:pt idx="54605">
                  <c:v>1.026</c:v>
                </c:pt>
                <c:pt idx="54606">
                  <c:v>1.0269999999999999</c:v>
                </c:pt>
                <c:pt idx="54607">
                  <c:v>1.0269999999999999</c:v>
                </c:pt>
                <c:pt idx="54608">
                  <c:v>1.0269999999999999</c:v>
                </c:pt>
                <c:pt idx="54609">
                  <c:v>1.0269999999999999</c:v>
                </c:pt>
                <c:pt idx="54610">
                  <c:v>1.0269999999999999</c:v>
                </c:pt>
                <c:pt idx="54611">
                  <c:v>1.028</c:v>
                </c:pt>
                <c:pt idx="54612">
                  <c:v>1.028</c:v>
                </c:pt>
                <c:pt idx="54613">
                  <c:v>1.0269999999999999</c:v>
                </c:pt>
                <c:pt idx="54614">
                  <c:v>1.0269999999999999</c:v>
                </c:pt>
                <c:pt idx="54615">
                  <c:v>1.0269999999999999</c:v>
                </c:pt>
                <c:pt idx="54616">
                  <c:v>1.026</c:v>
                </c:pt>
                <c:pt idx="54617">
                  <c:v>1.026</c:v>
                </c:pt>
                <c:pt idx="54618">
                  <c:v>1.026</c:v>
                </c:pt>
                <c:pt idx="54619">
                  <c:v>1.026</c:v>
                </c:pt>
                <c:pt idx="54620">
                  <c:v>1.026</c:v>
                </c:pt>
                <c:pt idx="54621">
                  <c:v>1.026</c:v>
                </c:pt>
                <c:pt idx="54622">
                  <c:v>1.026</c:v>
                </c:pt>
                <c:pt idx="54623">
                  <c:v>1.026</c:v>
                </c:pt>
                <c:pt idx="54624">
                  <c:v>1.0249999999999999</c:v>
                </c:pt>
                <c:pt idx="54625">
                  <c:v>1.026</c:v>
                </c:pt>
                <c:pt idx="54626">
                  <c:v>1.0249999999999999</c:v>
                </c:pt>
                <c:pt idx="54627">
                  <c:v>1.0249999999999999</c:v>
                </c:pt>
                <c:pt idx="54628">
                  <c:v>1.024</c:v>
                </c:pt>
                <c:pt idx="54629">
                  <c:v>1.024</c:v>
                </c:pt>
                <c:pt idx="54630">
                  <c:v>1.0249999999999999</c:v>
                </c:pt>
                <c:pt idx="54631">
                  <c:v>1.0249999999999999</c:v>
                </c:pt>
                <c:pt idx="54632">
                  <c:v>1.0230000000000001</c:v>
                </c:pt>
                <c:pt idx="54633">
                  <c:v>1.0230000000000001</c:v>
                </c:pt>
                <c:pt idx="54634">
                  <c:v>1.022</c:v>
                </c:pt>
                <c:pt idx="54635">
                  <c:v>1.0230000000000001</c:v>
                </c:pt>
                <c:pt idx="54636">
                  <c:v>1.0230000000000001</c:v>
                </c:pt>
                <c:pt idx="54637">
                  <c:v>1.0230000000000001</c:v>
                </c:pt>
                <c:pt idx="54638">
                  <c:v>1.0249999999999999</c:v>
                </c:pt>
                <c:pt idx="54639">
                  <c:v>1.024</c:v>
                </c:pt>
                <c:pt idx="54640">
                  <c:v>1.024</c:v>
                </c:pt>
                <c:pt idx="54641">
                  <c:v>1.0230000000000001</c:v>
                </c:pt>
                <c:pt idx="54642">
                  <c:v>1.024</c:v>
                </c:pt>
                <c:pt idx="54643">
                  <c:v>1.026</c:v>
                </c:pt>
                <c:pt idx="54644">
                  <c:v>1.026</c:v>
                </c:pt>
                <c:pt idx="54645">
                  <c:v>1.026</c:v>
                </c:pt>
                <c:pt idx="54646">
                  <c:v>1.026</c:v>
                </c:pt>
                <c:pt idx="54647">
                  <c:v>1.0269999999999999</c:v>
                </c:pt>
                <c:pt idx="54648">
                  <c:v>1.026</c:v>
                </c:pt>
                <c:pt idx="54649">
                  <c:v>1.026</c:v>
                </c:pt>
                <c:pt idx="54650">
                  <c:v>1.026</c:v>
                </c:pt>
                <c:pt idx="54651">
                  <c:v>1.026</c:v>
                </c:pt>
                <c:pt idx="54652">
                  <c:v>1.026</c:v>
                </c:pt>
                <c:pt idx="54653">
                  <c:v>1.0249999999999999</c:v>
                </c:pt>
                <c:pt idx="54654">
                  <c:v>1.026</c:v>
                </c:pt>
                <c:pt idx="54655">
                  <c:v>1.026</c:v>
                </c:pt>
                <c:pt idx="54656">
                  <c:v>1.026</c:v>
                </c:pt>
                <c:pt idx="54657">
                  <c:v>1.0269999999999999</c:v>
                </c:pt>
                <c:pt idx="54658">
                  <c:v>1.0269999999999999</c:v>
                </c:pt>
                <c:pt idx="54659">
                  <c:v>1.0269999999999999</c:v>
                </c:pt>
                <c:pt idx="54660">
                  <c:v>1.0269999999999999</c:v>
                </c:pt>
                <c:pt idx="54661">
                  <c:v>1.0269999999999999</c:v>
                </c:pt>
                <c:pt idx="54662">
                  <c:v>1.0269999999999999</c:v>
                </c:pt>
                <c:pt idx="54663">
                  <c:v>1.026</c:v>
                </c:pt>
                <c:pt idx="54664">
                  <c:v>1.0249999999999999</c:v>
                </c:pt>
                <c:pt idx="54665">
                  <c:v>1.024</c:v>
                </c:pt>
                <c:pt idx="54666">
                  <c:v>1.024</c:v>
                </c:pt>
                <c:pt idx="54667">
                  <c:v>1.024</c:v>
                </c:pt>
                <c:pt idx="54668">
                  <c:v>1.0230000000000001</c:v>
                </c:pt>
                <c:pt idx="54669">
                  <c:v>1.022</c:v>
                </c:pt>
                <c:pt idx="54670">
                  <c:v>1.0230000000000001</c:v>
                </c:pt>
                <c:pt idx="54671">
                  <c:v>1.0230000000000001</c:v>
                </c:pt>
                <c:pt idx="54672">
                  <c:v>1.022</c:v>
                </c:pt>
                <c:pt idx="54673">
                  <c:v>1.0230000000000001</c:v>
                </c:pt>
                <c:pt idx="54674">
                  <c:v>1.024</c:v>
                </c:pt>
                <c:pt idx="54675">
                  <c:v>1.0230000000000001</c:v>
                </c:pt>
                <c:pt idx="54676">
                  <c:v>1.024</c:v>
                </c:pt>
                <c:pt idx="54677">
                  <c:v>1.0249999999999999</c:v>
                </c:pt>
                <c:pt idx="54678">
                  <c:v>1.0249999999999999</c:v>
                </c:pt>
                <c:pt idx="54679">
                  <c:v>1.026</c:v>
                </c:pt>
                <c:pt idx="54680">
                  <c:v>1.026</c:v>
                </c:pt>
                <c:pt idx="54681">
                  <c:v>1.0269999999999999</c:v>
                </c:pt>
                <c:pt idx="54682">
                  <c:v>1.0269999999999999</c:v>
                </c:pt>
                <c:pt idx="54683">
                  <c:v>1.0269999999999999</c:v>
                </c:pt>
                <c:pt idx="54684">
                  <c:v>1.0269999999999999</c:v>
                </c:pt>
                <c:pt idx="54685">
                  <c:v>1.0249999999999999</c:v>
                </c:pt>
                <c:pt idx="54686">
                  <c:v>1.0249999999999999</c:v>
                </c:pt>
                <c:pt idx="54687">
                  <c:v>1.024</c:v>
                </c:pt>
                <c:pt idx="54688">
                  <c:v>1.0249999999999999</c:v>
                </c:pt>
                <c:pt idx="54689">
                  <c:v>1.0249999999999999</c:v>
                </c:pt>
                <c:pt idx="54690">
                  <c:v>1.0249999999999999</c:v>
                </c:pt>
                <c:pt idx="54691">
                  <c:v>1.024</c:v>
                </c:pt>
                <c:pt idx="54692">
                  <c:v>1.0249999999999999</c:v>
                </c:pt>
                <c:pt idx="54693">
                  <c:v>1.026</c:v>
                </c:pt>
                <c:pt idx="54694">
                  <c:v>1.026</c:v>
                </c:pt>
                <c:pt idx="54695">
                  <c:v>1.026</c:v>
                </c:pt>
                <c:pt idx="54696">
                  <c:v>1.0249999999999999</c:v>
                </c:pt>
                <c:pt idx="54697">
                  <c:v>1.0249999999999999</c:v>
                </c:pt>
                <c:pt idx="54698">
                  <c:v>1.026</c:v>
                </c:pt>
                <c:pt idx="54699">
                  <c:v>1.026</c:v>
                </c:pt>
                <c:pt idx="54700">
                  <c:v>1.024</c:v>
                </c:pt>
                <c:pt idx="54701">
                  <c:v>1.024</c:v>
                </c:pt>
                <c:pt idx="54702">
                  <c:v>1.024</c:v>
                </c:pt>
                <c:pt idx="54703">
                  <c:v>1.0249999999999999</c:v>
                </c:pt>
                <c:pt idx="54704">
                  <c:v>1.0249999999999999</c:v>
                </c:pt>
                <c:pt idx="54705">
                  <c:v>1.024</c:v>
                </c:pt>
                <c:pt idx="54706">
                  <c:v>1.022</c:v>
                </c:pt>
                <c:pt idx="54707">
                  <c:v>1.0230000000000001</c:v>
                </c:pt>
                <c:pt idx="54708">
                  <c:v>1.024</c:v>
                </c:pt>
                <c:pt idx="54709">
                  <c:v>1.024</c:v>
                </c:pt>
                <c:pt idx="54710">
                  <c:v>1.024</c:v>
                </c:pt>
                <c:pt idx="54711">
                  <c:v>1.0230000000000001</c:v>
                </c:pt>
                <c:pt idx="54712">
                  <c:v>1.022</c:v>
                </c:pt>
                <c:pt idx="54713">
                  <c:v>1.022</c:v>
                </c:pt>
                <c:pt idx="54714">
                  <c:v>1.0230000000000001</c:v>
                </c:pt>
                <c:pt idx="54715">
                  <c:v>1.022</c:v>
                </c:pt>
                <c:pt idx="54716">
                  <c:v>1.0230000000000001</c:v>
                </c:pt>
                <c:pt idx="54717">
                  <c:v>1.024</c:v>
                </c:pt>
                <c:pt idx="54718">
                  <c:v>1.0249999999999999</c:v>
                </c:pt>
                <c:pt idx="54719">
                  <c:v>1.0249999999999999</c:v>
                </c:pt>
                <c:pt idx="54720">
                  <c:v>1.0249999999999999</c:v>
                </c:pt>
                <c:pt idx="54721">
                  <c:v>1.026</c:v>
                </c:pt>
                <c:pt idx="54722">
                  <c:v>1.0269999999999999</c:v>
                </c:pt>
                <c:pt idx="54723">
                  <c:v>1.026</c:v>
                </c:pt>
                <c:pt idx="54724">
                  <c:v>1.0249999999999999</c:v>
                </c:pt>
                <c:pt idx="54725">
                  <c:v>1.0249999999999999</c:v>
                </c:pt>
                <c:pt idx="54726">
                  <c:v>1.024</c:v>
                </c:pt>
                <c:pt idx="54727">
                  <c:v>1.024</c:v>
                </c:pt>
                <c:pt idx="54728">
                  <c:v>1.0249999999999999</c:v>
                </c:pt>
                <c:pt idx="54729">
                  <c:v>1.0249999999999999</c:v>
                </c:pt>
                <c:pt idx="54730">
                  <c:v>1.0249999999999999</c:v>
                </c:pt>
                <c:pt idx="54731">
                  <c:v>1.024</c:v>
                </c:pt>
                <c:pt idx="54732">
                  <c:v>1.0249999999999999</c:v>
                </c:pt>
                <c:pt idx="54733">
                  <c:v>1.026</c:v>
                </c:pt>
                <c:pt idx="54734">
                  <c:v>1.026</c:v>
                </c:pt>
                <c:pt idx="54735">
                  <c:v>1.026</c:v>
                </c:pt>
                <c:pt idx="54736">
                  <c:v>1.026</c:v>
                </c:pt>
                <c:pt idx="54737">
                  <c:v>1.026</c:v>
                </c:pt>
                <c:pt idx="54738">
                  <c:v>1.026</c:v>
                </c:pt>
                <c:pt idx="54739">
                  <c:v>1.0269999999999999</c:v>
                </c:pt>
                <c:pt idx="54740">
                  <c:v>1.026</c:v>
                </c:pt>
                <c:pt idx="54741">
                  <c:v>1.026</c:v>
                </c:pt>
                <c:pt idx="54742">
                  <c:v>1.0249999999999999</c:v>
                </c:pt>
                <c:pt idx="54743">
                  <c:v>1.0249999999999999</c:v>
                </c:pt>
                <c:pt idx="54744">
                  <c:v>1.026</c:v>
                </c:pt>
                <c:pt idx="54745">
                  <c:v>1.0249999999999999</c:v>
                </c:pt>
                <c:pt idx="54746">
                  <c:v>1.0249999999999999</c:v>
                </c:pt>
                <c:pt idx="54747">
                  <c:v>1.024</c:v>
                </c:pt>
                <c:pt idx="54748">
                  <c:v>1.0230000000000001</c:v>
                </c:pt>
                <c:pt idx="54749">
                  <c:v>1.0230000000000001</c:v>
                </c:pt>
                <c:pt idx="54750">
                  <c:v>1.0230000000000001</c:v>
                </c:pt>
                <c:pt idx="54751">
                  <c:v>1.024</c:v>
                </c:pt>
                <c:pt idx="54752">
                  <c:v>1.0249999999999999</c:v>
                </c:pt>
                <c:pt idx="54753">
                  <c:v>1.026</c:v>
                </c:pt>
                <c:pt idx="54754">
                  <c:v>1.0249999999999999</c:v>
                </c:pt>
                <c:pt idx="54755">
                  <c:v>1.0249999999999999</c:v>
                </c:pt>
                <c:pt idx="54756">
                  <c:v>1.0249999999999999</c:v>
                </c:pt>
                <c:pt idx="54757">
                  <c:v>1.024</c:v>
                </c:pt>
                <c:pt idx="54758">
                  <c:v>1.024</c:v>
                </c:pt>
                <c:pt idx="54759">
                  <c:v>1.0249999999999999</c:v>
                </c:pt>
                <c:pt idx="54760">
                  <c:v>1.026</c:v>
                </c:pt>
                <c:pt idx="54761">
                  <c:v>1.0249999999999999</c:v>
                </c:pt>
                <c:pt idx="54762">
                  <c:v>1.0249999999999999</c:v>
                </c:pt>
                <c:pt idx="54763">
                  <c:v>1.024</c:v>
                </c:pt>
                <c:pt idx="54764">
                  <c:v>1.0249999999999999</c:v>
                </c:pt>
                <c:pt idx="54765">
                  <c:v>1.024</c:v>
                </c:pt>
                <c:pt idx="54766">
                  <c:v>1.024</c:v>
                </c:pt>
                <c:pt idx="54767">
                  <c:v>1.0249999999999999</c:v>
                </c:pt>
                <c:pt idx="54768">
                  <c:v>1.0249999999999999</c:v>
                </c:pt>
                <c:pt idx="54769">
                  <c:v>1.026</c:v>
                </c:pt>
                <c:pt idx="54770">
                  <c:v>1.026</c:v>
                </c:pt>
                <c:pt idx="54771">
                  <c:v>1.0249999999999999</c:v>
                </c:pt>
                <c:pt idx="54772">
                  <c:v>1.024</c:v>
                </c:pt>
                <c:pt idx="54773">
                  <c:v>1.0249999999999999</c:v>
                </c:pt>
                <c:pt idx="54774">
                  <c:v>1.024</c:v>
                </c:pt>
                <c:pt idx="54775">
                  <c:v>1.024</c:v>
                </c:pt>
                <c:pt idx="54776">
                  <c:v>1.024</c:v>
                </c:pt>
                <c:pt idx="54777">
                  <c:v>1.024</c:v>
                </c:pt>
                <c:pt idx="54778">
                  <c:v>1.0249999999999999</c:v>
                </c:pt>
                <c:pt idx="54779">
                  <c:v>1.024</c:v>
                </c:pt>
                <c:pt idx="54780">
                  <c:v>1.0249999999999999</c:v>
                </c:pt>
                <c:pt idx="54781">
                  <c:v>1.026</c:v>
                </c:pt>
                <c:pt idx="54782">
                  <c:v>1.026</c:v>
                </c:pt>
                <c:pt idx="54783">
                  <c:v>1.0249999999999999</c:v>
                </c:pt>
                <c:pt idx="54784">
                  <c:v>1.024</c:v>
                </c:pt>
                <c:pt idx="54785">
                  <c:v>1.0249999999999999</c:v>
                </c:pt>
                <c:pt idx="54786">
                  <c:v>1.0249999999999999</c:v>
                </c:pt>
                <c:pt idx="54787">
                  <c:v>1.024</c:v>
                </c:pt>
                <c:pt idx="54788">
                  <c:v>1.0249999999999999</c:v>
                </c:pt>
                <c:pt idx="54789">
                  <c:v>1.026</c:v>
                </c:pt>
                <c:pt idx="54790">
                  <c:v>1.0249999999999999</c:v>
                </c:pt>
                <c:pt idx="54791">
                  <c:v>1.024</c:v>
                </c:pt>
                <c:pt idx="54792">
                  <c:v>1.0249999999999999</c:v>
                </c:pt>
                <c:pt idx="54793">
                  <c:v>1.026</c:v>
                </c:pt>
                <c:pt idx="54794">
                  <c:v>1.024</c:v>
                </c:pt>
                <c:pt idx="54795">
                  <c:v>1.0249999999999999</c:v>
                </c:pt>
                <c:pt idx="54796">
                  <c:v>1.0249999999999999</c:v>
                </c:pt>
                <c:pt idx="54797">
                  <c:v>1.0230000000000001</c:v>
                </c:pt>
                <c:pt idx="54798">
                  <c:v>1.0230000000000001</c:v>
                </c:pt>
                <c:pt idx="54799">
                  <c:v>1.024</c:v>
                </c:pt>
                <c:pt idx="54800">
                  <c:v>1.0249999999999999</c:v>
                </c:pt>
                <c:pt idx="54801">
                  <c:v>1.024</c:v>
                </c:pt>
                <c:pt idx="54802">
                  <c:v>1.024</c:v>
                </c:pt>
                <c:pt idx="54803">
                  <c:v>1.026</c:v>
                </c:pt>
                <c:pt idx="54804">
                  <c:v>1.026</c:v>
                </c:pt>
                <c:pt idx="54805">
                  <c:v>1.026</c:v>
                </c:pt>
                <c:pt idx="54806">
                  <c:v>1.026</c:v>
                </c:pt>
                <c:pt idx="54807">
                  <c:v>1.026</c:v>
                </c:pt>
                <c:pt idx="54808">
                  <c:v>1.026</c:v>
                </c:pt>
                <c:pt idx="54809">
                  <c:v>1.026</c:v>
                </c:pt>
                <c:pt idx="54810">
                  <c:v>1.026</c:v>
                </c:pt>
                <c:pt idx="54811">
                  <c:v>1.026</c:v>
                </c:pt>
                <c:pt idx="54812">
                  <c:v>1.0249999999999999</c:v>
                </c:pt>
                <c:pt idx="54813">
                  <c:v>1.024</c:v>
                </c:pt>
                <c:pt idx="54814">
                  <c:v>1.024</c:v>
                </c:pt>
                <c:pt idx="54815">
                  <c:v>1.0249999999999999</c:v>
                </c:pt>
                <c:pt idx="54816">
                  <c:v>1.026</c:v>
                </c:pt>
                <c:pt idx="54817">
                  <c:v>1.026</c:v>
                </c:pt>
                <c:pt idx="54818">
                  <c:v>1.026</c:v>
                </c:pt>
                <c:pt idx="54819">
                  <c:v>1.0269999999999999</c:v>
                </c:pt>
                <c:pt idx="54820">
                  <c:v>1.0269999999999999</c:v>
                </c:pt>
                <c:pt idx="54821">
                  <c:v>1.028</c:v>
                </c:pt>
                <c:pt idx="54822">
                  <c:v>1.0269999999999999</c:v>
                </c:pt>
                <c:pt idx="54823">
                  <c:v>1.026</c:v>
                </c:pt>
                <c:pt idx="54824">
                  <c:v>1.0230000000000001</c:v>
                </c:pt>
                <c:pt idx="54825">
                  <c:v>1.0230000000000001</c:v>
                </c:pt>
                <c:pt idx="54826">
                  <c:v>1.024</c:v>
                </c:pt>
                <c:pt idx="54827">
                  <c:v>1.0249999999999999</c:v>
                </c:pt>
                <c:pt idx="54828">
                  <c:v>1.026</c:v>
                </c:pt>
                <c:pt idx="54829">
                  <c:v>1.026</c:v>
                </c:pt>
                <c:pt idx="54830">
                  <c:v>1.026</c:v>
                </c:pt>
                <c:pt idx="54831">
                  <c:v>1.0269999999999999</c:v>
                </c:pt>
                <c:pt idx="54832">
                  <c:v>1.026</c:v>
                </c:pt>
                <c:pt idx="54833">
                  <c:v>1.026</c:v>
                </c:pt>
                <c:pt idx="54834">
                  <c:v>1.0269999999999999</c:v>
                </c:pt>
                <c:pt idx="54835">
                  <c:v>1.026</c:v>
                </c:pt>
                <c:pt idx="54836">
                  <c:v>1.0269999999999999</c:v>
                </c:pt>
                <c:pt idx="54837">
                  <c:v>1.0269999999999999</c:v>
                </c:pt>
                <c:pt idx="54838">
                  <c:v>1.026</c:v>
                </c:pt>
                <c:pt idx="54839">
                  <c:v>1.026</c:v>
                </c:pt>
                <c:pt idx="54840">
                  <c:v>1.026</c:v>
                </c:pt>
                <c:pt idx="54841">
                  <c:v>1.026</c:v>
                </c:pt>
                <c:pt idx="54842">
                  <c:v>1.026</c:v>
                </c:pt>
                <c:pt idx="54843">
                  <c:v>1.026</c:v>
                </c:pt>
                <c:pt idx="54844">
                  <c:v>1.026</c:v>
                </c:pt>
                <c:pt idx="54845">
                  <c:v>1.026</c:v>
                </c:pt>
                <c:pt idx="54846">
                  <c:v>1.0269999999999999</c:v>
                </c:pt>
                <c:pt idx="54847">
                  <c:v>1.026</c:v>
                </c:pt>
                <c:pt idx="54848">
                  <c:v>1.0249999999999999</c:v>
                </c:pt>
                <c:pt idx="54849">
                  <c:v>1.0249999999999999</c:v>
                </c:pt>
                <c:pt idx="54850">
                  <c:v>1.0249999999999999</c:v>
                </c:pt>
                <c:pt idx="54851">
                  <c:v>1.026</c:v>
                </c:pt>
                <c:pt idx="54852">
                  <c:v>1.0249999999999999</c:v>
                </c:pt>
                <c:pt idx="54853">
                  <c:v>1.0249999999999999</c:v>
                </c:pt>
                <c:pt idx="54854">
                  <c:v>1.0249999999999999</c:v>
                </c:pt>
                <c:pt idx="54855">
                  <c:v>1.0249999999999999</c:v>
                </c:pt>
                <c:pt idx="54856">
                  <c:v>1.026</c:v>
                </c:pt>
                <c:pt idx="54857">
                  <c:v>1.0249999999999999</c:v>
                </c:pt>
                <c:pt idx="54858">
                  <c:v>1.0269999999999999</c:v>
                </c:pt>
                <c:pt idx="54859">
                  <c:v>1.026</c:v>
                </c:pt>
                <c:pt idx="54860">
                  <c:v>1.0269999999999999</c:v>
                </c:pt>
                <c:pt idx="54861">
                  <c:v>1.0269999999999999</c:v>
                </c:pt>
                <c:pt idx="54862">
                  <c:v>1.0269999999999999</c:v>
                </c:pt>
                <c:pt idx="54863">
                  <c:v>1.0249999999999999</c:v>
                </c:pt>
                <c:pt idx="54864">
                  <c:v>1.024</c:v>
                </c:pt>
                <c:pt idx="54865">
                  <c:v>1.024</c:v>
                </c:pt>
                <c:pt idx="54866">
                  <c:v>1.0249999999999999</c:v>
                </c:pt>
                <c:pt idx="54867">
                  <c:v>1.024</c:v>
                </c:pt>
                <c:pt idx="54868">
                  <c:v>1.024</c:v>
                </c:pt>
                <c:pt idx="54869">
                  <c:v>1.024</c:v>
                </c:pt>
                <c:pt idx="54870">
                  <c:v>1.024</c:v>
                </c:pt>
                <c:pt idx="54871">
                  <c:v>1.026</c:v>
                </c:pt>
                <c:pt idx="54872">
                  <c:v>1.026</c:v>
                </c:pt>
                <c:pt idx="54873">
                  <c:v>1.0249999999999999</c:v>
                </c:pt>
                <c:pt idx="54874">
                  <c:v>1.0249999999999999</c:v>
                </c:pt>
                <c:pt idx="54875">
                  <c:v>1.026</c:v>
                </c:pt>
                <c:pt idx="54876">
                  <c:v>1.026</c:v>
                </c:pt>
                <c:pt idx="54877">
                  <c:v>1.026</c:v>
                </c:pt>
                <c:pt idx="54878">
                  <c:v>1.026</c:v>
                </c:pt>
                <c:pt idx="54879">
                  <c:v>1.0249999999999999</c:v>
                </c:pt>
                <c:pt idx="54880">
                  <c:v>1.0249999999999999</c:v>
                </c:pt>
                <c:pt idx="54881">
                  <c:v>1.0249999999999999</c:v>
                </c:pt>
                <c:pt idx="54882">
                  <c:v>1.024</c:v>
                </c:pt>
                <c:pt idx="54883">
                  <c:v>1.0249999999999999</c:v>
                </c:pt>
                <c:pt idx="54884">
                  <c:v>1.024</c:v>
                </c:pt>
                <c:pt idx="54885">
                  <c:v>1.0249999999999999</c:v>
                </c:pt>
                <c:pt idx="54886">
                  <c:v>1.0249999999999999</c:v>
                </c:pt>
                <c:pt idx="54887">
                  <c:v>1.026</c:v>
                </c:pt>
                <c:pt idx="54888">
                  <c:v>1.026</c:v>
                </c:pt>
                <c:pt idx="54889">
                  <c:v>1.026</c:v>
                </c:pt>
                <c:pt idx="54890">
                  <c:v>1.024</c:v>
                </c:pt>
                <c:pt idx="54891">
                  <c:v>1.0249999999999999</c:v>
                </c:pt>
                <c:pt idx="54892">
                  <c:v>1.024</c:v>
                </c:pt>
                <c:pt idx="54893">
                  <c:v>1.0230000000000001</c:v>
                </c:pt>
                <c:pt idx="54894">
                  <c:v>1.0230000000000001</c:v>
                </c:pt>
                <c:pt idx="54895">
                  <c:v>1.0230000000000001</c:v>
                </c:pt>
                <c:pt idx="54896">
                  <c:v>1.024</c:v>
                </c:pt>
                <c:pt idx="54897">
                  <c:v>1.024</c:v>
                </c:pt>
                <c:pt idx="54898">
                  <c:v>1.0249999999999999</c:v>
                </c:pt>
                <c:pt idx="54899">
                  <c:v>1.0249999999999999</c:v>
                </c:pt>
                <c:pt idx="54900">
                  <c:v>1.026</c:v>
                </c:pt>
                <c:pt idx="54901">
                  <c:v>1.0269999999999999</c:v>
                </c:pt>
                <c:pt idx="54902">
                  <c:v>1.026</c:v>
                </c:pt>
                <c:pt idx="54903">
                  <c:v>1.026</c:v>
                </c:pt>
                <c:pt idx="54904">
                  <c:v>1.026</c:v>
                </c:pt>
                <c:pt idx="54905">
                  <c:v>1.026</c:v>
                </c:pt>
                <c:pt idx="54906">
                  <c:v>1.0269999999999999</c:v>
                </c:pt>
                <c:pt idx="54907">
                  <c:v>1.026</c:v>
                </c:pt>
                <c:pt idx="54908">
                  <c:v>1.026</c:v>
                </c:pt>
                <c:pt idx="54909">
                  <c:v>1.026</c:v>
                </c:pt>
                <c:pt idx="54910">
                  <c:v>1.0269999999999999</c:v>
                </c:pt>
                <c:pt idx="54911">
                  <c:v>1.028</c:v>
                </c:pt>
                <c:pt idx="54912">
                  <c:v>1.026</c:v>
                </c:pt>
                <c:pt idx="54913">
                  <c:v>1.028</c:v>
                </c:pt>
                <c:pt idx="54914">
                  <c:v>1.028</c:v>
                </c:pt>
                <c:pt idx="54915">
                  <c:v>1.028</c:v>
                </c:pt>
                <c:pt idx="54916">
                  <c:v>1.028</c:v>
                </c:pt>
                <c:pt idx="54917">
                  <c:v>1.0269999999999999</c:v>
                </c:pt>
                <c:pt idx="54918">
                  <c:v>1.0269999999999999</c:v>
                </c:pt>
                <c:pt idx="54919">
                  <c:v>1.0269999999999999</c:v>
                </c:pt>
                <c:pt idx="54920">
                  <c:v>1.0269999999999999</c:v>
                </c:pt>
                <c:pt idx="54921">
                  <c:v>1.028</c:v>
                </c:pt>
                <c:pt idx="54922">
                  <c:v>1.0289999999999999</c:v>
                </c:pt>
                <c:pt idx="54923">
                  <c:v>1.028</c:v>
                </c:pt>
                <c:pt idx="54924">
                  <c:v>1.026</c:v>
                </c:pt>
                <c:pt idx="54925">
                  <c:v>1.026</c:v>
                </c:pt>
                <c:pt idx="54926">
                  <c:v>1.026</c:v>
                </c:pt>
                <c:pt idx="54927">
                  <c:v>1.026</c:v>
                </c:pt>
                <c:pt idx="54928">
                  <c:v>1.026</c:v>
                </c:pt>
                <c:pt idx="54929">
                  <c:v>1.026</c:v>
                </c:pt>
                <c:pt idx="54930">
                  <c:v>1.026</c:v>
                </c:pt>
                <c:pt idx="54931">
                  <c:v>1.0249999999999999</c:v>
                </c:pt>
                <c:pt idx="54932">
                  <c:v>1.026</c:v>
                </c:pt>
                <c:pt idx="54933">
                  <c:v>1.026</c:v>
                </c:pt>
                <c:pt idx="54934">
                  <c:v>1.026</c:v>
                </c:pt>
                <c:pt idx="54935">
                  <c:v>1.026</c:v>
                </c:pt>
                <c:pt idx="54936">
                  <c:v>1.0249999999999999</c:v>
                </c:pt>
                <c:pt idx="54937">
                  <c:v>1.026</c:v>
                </c:pt>
                <c:pt idx="54938">
                  <c:v>1.0249999999999999</c:v>
                </c:pt>
                <c:pt idx="54939">
                  <c:v>1.0269999999999999</c:v>
                </c:pt>
                <c:pt idx="54940">
                  <c:v>1.026</c:v>
                </c:pt>
                <c:pt idx="54941">
                  <c:v>1.0269999999999999</c:v>
                </c:pt>
                <c:pt idx="54942">
                  <c:v>1.0269999999999999</c:v>
                </c:pt>
                <c:pt idx="54943">
                  <c:v>1.026</c:v>
                </c:pt>
                <c:pt idx="54944">
                  <c:v>1.026</c:v>
                </c:pt>
                <c:pt idx="54945">
                  <c:v>1.026</c:v>
                </c:pt>
                <c:pt idx="54946">
                  <c:v>1.026</c:v>
                </c:pt>
                <c:pt idx="54947">
                  <c:v>1.0269999999999999</c:v>
                </c:pt>
                <c:pt idx="54948">
                  <c:v>1.0269999999999999</c:v>
                </c:pt>
                <c:pt idx="54949">
                  <c:v>1.026</c:v>
                </c:pt>
                <c:pt idx="54950">
                  <c:v>1.026</c:v>
                </c:pt>
                <c:pt idx="54951">
                  <c:v>1.0269999999999999</c:v>
                </c:pt>
                <c:pt idx="54952">
                  <c:v>1.026</c:v>
                </c:pt>
                <c:pt idx="54953">
                  <c:v>1.026</c:v>
                </c:pt>
                <c:pt idx="54954">
                  <c:v>1.0249999999999999</c:v>
                </c:pt>
                <c:pt idx="54955">
                  <c:v>1.0249999999999999</c:v>
                </c:pt>
                <c:pt idx="54956">
                  <c:v>1.024</c:v>
                </c:pt>
                <c:pt idx="54957">
                  <c:v>1.0249999999999999</c:v>
                </c:pt>
                <c:pt idx="54958">
                  <c:v>1.0249999999999999</c:v>
                </c:pt>
                <c:pt idx="54959">
                  <c:v>1.024</c:v>
                </c:pt>
                <c:pt idx="54960">
                  <c:v>1.0230000000000001</c:v>
                </c:pt>
                <c:pt idx="54961">
                  <c:v>1.024</c:v>
                </c:pt>
                <c:pt idx="54962">
                  <c:v>1.0230000000000001</c:v>
                </c:pt>
                <c:pt idx="54963">
                  <c:v>1.024</c:v>
                </c:pt>
                <c:pt idx="54964">
                  <c:v>1.0230000000000001</c:v>
                </c:pt>
                <c:pt idx="54965">
                  <c:v>1.024</c:v>
                </c:pt>
                <c:pt idx="54966">
                  <c:v>1.0249999999999999</c:v>
                </c:pt>
                <c:pt idx="54967">
                  <c:v>1.024</c:v>
                </c:pt>
                <c:pt idx="54968">
                  <c:v>1.024</c:v>
                </c:pt>
                <c:pt idx="54969">
                  <c:v>1.024</c:v>
                </c:pt>
                <c:pt idx="54970">
                  <c:v>1.0249999999999999</c:v>
                </c:pt>
                <c:pt idx="54971">
                  <c:v>1.0249999999999999</c:v>
                </c:pt>
                <c:pt idx="54972">
                  <c:v>1.026</c:v>
                </c:pt>
                <c:pt idx="54973">
                  <c:v>1.026</c:v>
                </c:pt>
                <c:pt idx="54974">
                  <c:v>1.026</c:v>
                </c:pt>
                <c:pt idx="54975">
                  <c:v>1.026</c:v>
                </c:pt>
                <c:pt idx="54976">
                  <c:v>1.026</c:v>
                </c:pt>
                <c:pt idx="54977">
                  <c:v>1.0249999999999999</c:v>
                </c:pt>
                <c:pt idx="54978">
                  <c:v>1.0269999999999999</c:v>
                </c:pt>
                <c:pt idx="54979">
                  <c:v>1.026</c:v>
                </c:pt>
                <c:pt idx="54980">
                  <c:v>1.024</c:v>
                </c:pt>
                <c:pt idx="54981">
                  <c:v>1.024</c:v>
                </c:pt>
                <c:pt idx="54982">
                  <c:v>1.024</c:v>
                </c:pt>
                <c:pt idx="54983">
                  <c:v>1.026</c:v>
                </c:pt>
                <c:pt idx="54984">
                  <c:v>1.026</c:v>
                </c:pt>
                <c:pt idx="54985">
                  <c:v>1.0249999999999999</c:v>
                </c:pt>
                <c:pt idx="54986">
                  <c:v>1.0249999999999999</c:v>
                </c:pt>
                <c:pt idx="54987">
                  <c:v>1.026</c:v>
                </c:pt>
                <c:pt idx="54988">
                  <c:v>1.026</c:v>
                </c:pt>
                <c:pt idx="54989">
                  <c:v>1.026</c:v>
                </c:pt>
                <c:pt idx="54990">
                  <c:v>1.0249999999999999</c:v>
                </c:pt>
                <c:pt idx="54991">
                  <c:v>1.0249999999999999</c:v>
                </c:pt>
                <c:pt idx="54992">
                  <c:v>1.0249999999999999</c:v>
                </c:pt>
                <c:pt idx="54993">
                  <c:v>1.0249999999999999</c:v>
                </c:pt>
                <c:pt idx="54994">
                  <c:v>1.024</c:v>
                </c:pt>
                <c:pt idx="54995">
                  <c:v>1.0269999999999999</c:v>
                </c:pt>
                <c:pt idx="54996">
                  <c:v>1.026</c:v>
                </c:pt>
                <c:pt idx="54997">
                  <c:v>1.026</c:v>
                </c:pt>
                <c:pt idx="54998">
                  <c:v>1.0269999999999999</c:v>
                </c:pt>
                <c:pt idx="54999">
                  <c:v>1.026</c:v>
                </c:pt>
                <c:pt idx="55000">
                  <c:v>1.0249999999999999</c:v>
                </c:pt>
                <c:pt idx="55001">
                  <c:v>1.0249999999999999</c:v>
                </c:pt>
                <c:pt idx="55002">
                  <c:v>1.024</c:v>
                </c:pt>
                <c:pt idx="55003">
                  <c:v>1.024</c:v>
                </c:pt>
                <c:pt idx="55004">
                  <c:v>1.024</c:v>
                </c:pt>
                <c:pt idx="55005">
                  <c:v>1.024</c:v>
                </c:pt>
                <c:pt idx="55006">
                  <c:v>1.024</c:v>
                </c:pt>
                <c:pt idx="55007">
                  <c:v>1.024</c:v>
                </c:pt>
                <c:pt idx="55008">
                  <c:v>1.022</c:v>
                </c:pt>
                <c:pt idx="55009">
                  <c:v>1.022</c:v>
                </c:pt>
                <c:pt idx="55010">
                  <c:v>1.024</c:v>
                </c:pt>
                <c:pt idx="55011">
                  <c:v>1.024</c:v>
                </c:pt>
                <c:pt idx="55012">
                  <c:v>1.0230000000000001</c:v>
                </c:pt>
                <c:pt idx="55013">
                  <c:v>1.024</c:v>
                </c:pt>
                <c:pt idx="55014">
                  <c:v>1.0249999999999999</c:v>
                </c:pt>
                <c:pt idx="55015">
                  <c:v>1.0249999999999999</c:v>
                </c:pt>
                <c:pt idx="55016">
                  <c:v>1.0249999999999999</c:v>
                </c:pt>
                <c:pt idx="55017">
                  <c:v>1.0249999999999999</c:v>
                </c:pt>
                <c:pt idx="55018">
                  <c:v>1.0249999999999999</c:v>
                </c:pt>
                <c:pt idx="55019">
                  <c:v>1.026</c:v>
                </c:pt>
                <c:pt idx="55020">
                  <c:v>1.026</c:v>
                </c:pt>
                <c:pt idx="55021">
                  <c:v>1.026</c:v>
                </c:pt>
                <c:pt idx="55022">
                  <c:v>1.026</c:v>
                </c:pt>
                <c:pt idx="55023">
                  <c:v>1.0269999999999999</c:v>
                </c:pt>
                <c:pt idx="55024">
                  <c:v>1.0249999999999999</c:v>
                </c:pt>
                <c:pt idx="55025">
                  <c:v>1.0249999999999999</c:v>
                </c:pt>
                <c:pt idx="55026">
                  <c:v>1.0249999999999999</c:v>
                </c:pt>
                <c:pt idx="55027">
                  <c:v>1.026</c:v>
                </c:pt>
                <c:pt idx="55028">
                  <c:v>1.0249999999999999</c:v>
                </c:pt>
                <c:pt idx="55029">
                  <c:v>1.0249999999999999</c:v>
                </c:pt>
                <c:pt idx="55030">
                  <c:v>1.0269999999999999</c:v>
                </c:pt>
                <c:pt idx="55031">
                  <c:v>1.0269999999999999</c:v>
                </c:pt>
                <c:pt idx="55032">
                  <c:v>1.026</c:v>
                </c:pt>
                <c:pt idx="55033">
                  <c:v>1.0249999999999999</c:v>
                </c:pt>
                <c:pt idx="55034">
                  <c:v>1.026</c:v>
                </c:pt>
                <c:pt idx="55035">
                  <c:v>1.026</c:v>
                </c:pt>
                <c:pt idx="55036">
                  <c:v>1.0249999999999999</c:v>
                </c:pt>
                <c:pt idx="55037">
                  <c:v>1.0249999999999999</c:v>
                </c:pt>
                <c:pt idx="55038">
                  <c:v>1.0249999999999999</c:v>
                </c:pt>
                <c:pt idx="55039">
                  <c:v>1.026</c:v>
                </c:pt>
                <c:pt idx="55040">
                  <c:v>1.0269999999999999</c:v>
                </c:pt>
                <c:pt idx="55041">
                  <c:v>1.026</c:v>
                </c:pt>
                <c:pt idx="55042">
                  <c:v>1.026</c:v>
                </c:pt>
                <c:pt idx="55043">
                  <c:v>1.0249999999999999</c:v>
                </c:pt>
                <c:pt idx="55044">
                  <c:v>1.0249999999999999</c:v>
                </c:pt>
                <c:pt idx="55045">
                  <c:v>1.026</c:v>
                </c:pt>
                <c:pt idx="55046">
                  <c:v>1.0249999999999999</c:v>
                </c:pt>
                <c:pt idx="55047">
                  <c:v>1.0249999999999999</c:v>
                </c:pt>
                <c:pt idx="55048">
                  <c:v>1.0249999999999999</c:v>
                </c:pt>
                <c:pt idx="55049">
                  <c:v>1.0249999999999999</c:v>
                </c:pt>
                <c:pt idx="55050">
                  <c:v>1.0249999999999999</c:v>
                </c:pt>
                <c:pt idx="55051">
                  <c:v>1.0249999999999999</c:v>
                </c:pt>
                <c:pt idx="55052">
                  <c:v>1.0249999999999999</c:v>
                </c:pt>
                <c:pt idx="55053">
                  <c:v>1.0249999999999999</c:v>
                </c:pt>
                <c:pt idx="55054">
                  <c:v>1.0249999999999999</c:v>
                </c:pt>
                <c:pt idx="55055">
                  <c:v>1.0269999999999999</c:v>
                </c:pt>
                <c:pt idx="55056">
                  <c:v>1.026</c:v>
                </c:pt>
                <c:pt idx="55057">
                  <c:v>1.0269999999999999</c:v>
                </c:pt>
                <c:pt idx="55058">
                  <c:v>1.0249999999999999</c:v>
                </c:pt>
                <c:pt idx="55059">
                  <c:v>1.026</c:v>
                </c:pt>
                <c:pt idx="55060">
                  <c:v>1.026</c:v>
                </c:pt>
                <c:pt idx="55061">
                  <c:v>1.026</c:v>
                </c:pt>
                <c:pt idx="55062">
                  <c:v>1.026</c:v>
                </c:pt>
                <c:pt idx="55063">
                  <c:v>1.026</c:v>
                </c:pt>
                <c:pt idx="55064">
                  <c:v>1.026</c:v>
                </c:pt>
                <c:pt idx="55065">
                  <c:v>1.0249999999999999</c:v>
                </c:pt>
                <c:pt idx="55066">
                  <c:v>1.024</c:v>
                </c:pt>
                <c:pt idx="55067">
                  <c:v>1.0249999999999999</c:v>
                </c:pt>
                <c:pt idx="55068">
                  <c:v>1.024</c:v>
                </c:pt>
                <c:pt idx="55069">
                  <c:v>1.024</c:v>
                </c:pt>
                <c:pt idx="55070">
                  <c:v>1.024</c:v>
                </c:pt>
                <c:pt idx="55071">
                  <c:v>1.0249999999999999</c:v>
                </c:pt>
                <c:pt idx="55072">
                  <c:v>1.026</c:v>
                </c:pt>
                <c:pt idx="55073">
                  <c:v>1.026</c:v>
                </c:pt>
                <c:pt idx="55074">
                  <c:v>1.026</c:v>
                </c:pt>
                <c:pt idx="55075">
                  <c:v>1.0230000000000001</c:v>
                </c:pt>
                <c:pt idx="55076">
                  <c:v>1.022</c:v>
                </c:pt>
                <c:pt idx="55077">
                  <c:v>1.0230000000000001</c:v>
                </c:pt>
                <c:pt idx="55078">
                  <c:v>1.0249999999999999</c:v>
                </c:pt>
                <c:pt idx="55079">
                  <c:v>1.0249999999999999</c:v>
                </c:pt>
                <c:pt idx="55080">
                  <c:v>1.024</c:v>
                </c:pt>
                <c:pt idx="55081">
                  <c:v>1.024</c:v>
                </c:pt>
                <c:pt idx="55082">
                  <c:v>1.026</c:v>
                </c:pt>
                <c:pt idx="55083">
                  <c:v>1.026</c:v>
                </c:pt>
                <c:pt idx="55084">
                  <c:v>1.0249999999999999</c:v>
                </c:pt>
                <c:pt idx="55085">
                  <c:v>1.024</c:v>
                </c:pt>
                <c:pt idx="55086">
                  <c:v>1.024</c:v>
                </c:pt>
                <c:pt idx="55087">
                  <c:v>1.026</c:v>
                </c:pt>
                <c:pt idx="55088">
                  <c:v>1.0269999999999999</c:v>
                </c:pt>
                <c:pt idx="55089">
                  <c:v>1.0269999999999999</c:v>
                </c:pt>
                <c:pt idx="55090">
                  <c:v>1.026</c:v>
                </c:pt>
                <c:pt idx="55091">
                  <c:v>1.0249999999999999</c:v>
                </c:pt>
                <c:pt idx="55092">
                  <c:v>1.024</c:v>
                </c:pt>
                <c:pt idx="55093">
                  <c:v>1.0249999999999999</c:v>
                </c:pt>
                <c:pt idx="55094">
                  <c:v>1.024</c:v>
                </c:pt>
                <c:pt idx="55095">
                  <c:v>1.024</c:v>
                </c:pt>
                <c:pt idx="55096">
                  <c:v>1.024</c:v>
                </c:pt>
                <c:pt idx="55097">
                  <c:v>1.024</c:v>
                </c:pt>
                <c:pt idx="55098">
                  <c:v>1.0249999999999999</c:v>
                </c:pt>
                <c:pt idx="55099">
                  <c:v>1.026</c:v>
                </c:pt>
                <c:pt idx="55100">
                  <c:v>1.0249999999999999</c:v>
                </c:pt>
                <c:pt idx="55101">
                  <c:v>1.024</c:v>
                </c:pt>
                <c:pt idx="55102">
                  <c:v>1.0249999999999999</c:v>
                </c:pt>
                <c:pt idx="55103">
                  <c:v>1.0249999999999999</c:v>
                </c:pt>
                <c:pt idx="55104">
                  <c:v>1.0249999999999999</c:v>
                </c:pt>
                <c:pt idx="55105">
                  <c:v>1.026</c:v>
                </c:pt>
                <c:pt idx="55106">
                  <c:v>1.026</c:v>
                </c:pt>
                <c:pt idx="55107">
                  <c:v>1.028</c:v>
                </c:pt>
                <c:pt idx="55108">
                  <c:v>1.028</c:v>
                </c:pt>
                <c:pt idx="55109">
                  <c:v>1.028</c:v>
                </c:pt>
                <c:pt idx="55110">
                  <c:v>1.028</c:v>
                </c:pt>
                <c:pt idx="55111">
                  <c:v>1.0269999999999999</c:v>
                </c:pt>
                <c:pt idx="55112">
                  <c:v>1.026</c:v>
                </c:pt>
                <c:pt idx="55113">
                  <c:v>1.026</c:v>
                </c:pt>
                <c:pt idx="55114">
                  <c:v>1.026</c:v>
                </c:pt>
                <c:pt idx="55115">
                  <c:v>1.026</c:v>
                </c:pt>
                <c:pt idx="55116">
                  <c:v>1.0249999999999999</c:v>
                </c:pt>
                <c:pt idx="55117">
                  <c:v>1.0249999999999999</c:v>
                </c:pt>
                <c:pt idx="55118">
                  <c:v>1.026</c:v>
                </c:pt>
                <c:pt idx="55119">
                  <c:v>1.0249999999999999</c:v>
                </c:pt>
                <c:pt idx="55120">
                  <c:v>1.0249999999999999</c:v>
                </c:pt>
                <c:pt idx="55121">
                  <c:v>1.0249999999999999</c:v>
                </c:pt>
                <c:pt idx="55122">
                  <c:v>1.0249999999999999</c:v>
                </c:pt>
                <c:pt idx="55123">
                  <c:v>1.026</c:v>
                </c:pt>
                <c:pt idx="55124">
                  <c:v>1.026</c:v>
                </c:pt>
                <c:pt idx="55125">
                  <c:v>1.026</c:v>
                </c:pt>
                <c:pt idx="55126">
                  <c:v>1.0249999999999999</c:v>
                </c:pt>
                <c:pt idx="55127">
                  <c:v>1.0249999999999999</c:v>
                </c:pt>
                <c:pt idx="55128">
                  <c:v>1.0269999999999999</c:v>
                </c:pt>
                <c:pt idx="55129">
                  <c:v>1.026</c:v>
                </c:pt>
                <c:pt idx="55130">
                  <c:v>1.026</c:v>
                </c:pt>
                <c:pt idx="55131">
                  <c:v>1.026</c:v>
                </c:pt>
                <c:pt idx="55132">
                  <c:v>1.0249999999999999</c:v>
                </c:pt>
                <c:pt idx="55133">
                  <c:v>1.026</c:v>
                </c:pt>
                <c:pt idx="55134">
                  <c:v>1.0249999999999999</c:v>
                </c:pt>
                <c:pt idx="55135">
                  <c:v>1.0249999999999999</c:v>
                </c:pt>
                <c:pt idx="55136">
                  <c:v>1.0249999999999999</c:v>
                </c:pt>
                <c:pt idx="55137">
                  <c:v>1.026</c:v>
                </c:pt>
                <c:pt idx="55138">
                  <c:v>1.0249999999999999</c:v>
                </c:pt>
                <c:pt idx="55139">
                  <c:v>1.0249999999999999</c:v>
                </c:pt>
                <c:pt idx="55140">
                  <c:v>1.0269999999999999</c:v>
                </c:pt>
                <c:pt idx="55141">
                  <c:v>1.028</c:v>
                </c:pt>
                <c:pt idx="55142">
                  <c:v>1.028</c:v>
                </c:pt>
                <c:pt idx="55143">
                  <c:v>1.028</c:v>
                </c:pt>
                <c:pt idx="55144">
                  <c:v>1.0269999999999999</c:v>
                </c:pt>
                <c:pt idx="55145">
                  <c:v>1.0269999999999999</c:v>
                </c:pt>
                <c:pt idx="55146">
                  <c:v>1.0269999999999999</c:v>
                </c:pt>
                <c:pt idx="55147">
                  <c:v>1.026</c:v>
                </c:pt>
                <c:pt idx="55148">
                  <c:v>1.0249999999999999</c:v>
                </c:pt>
                <c:pt idx="55149">
                  <c:v>1.026</c:v>
                </c:pt>
                <c:pt idx="55150">
                  <c:v>1.0269999999999999</c:v>
                </c:pt>
                <c:pt idx="55151">
                  <c:v>1.0249999999999999</c:v>
                </c:pt>
                <c:pt idx="55152">
                  <c:v>1.0249999999999999</c:v>
                </c:pt>
                <c:pt idx="55153">
                  <c:v>1.026</c:v>
                </c:pt>
                <c:pt idx="55154">
                  <c:v>1.026</c:v>
                </c:pt>
                <c:pt idx="55155">
                  <c:v>1.0269999999999999</c:v>
                </c:pt>
                <c:pt idx="55156">
                  <c:v>1.0269999999999999</c:v>
                </c:pt>
                <c:pt idx="55157">
                  <c:v>1.026</c:v>
                </c:pt>
                <c:pt idx="55158">
                  <c:v>1.026</c:v>
                </c:pt>
                <c:pt idx="55159">
                  <c:v>1.0269999999999999</c:v>
                </c:pt>
                <c:pt idx="55160">
                  <c:v>1.0269999999999999</c:v>
                </c:pt>
                <c:pt idx="55161">
                  <c:v>1.0269999999999999</c:v>
                </c:pt>
                <c:pt idx="55162">
                  <c:v>1.0249999999999999</c:v>
                </c:pt>
                <c:pt idx="55163">
                  <c:v>1.024</c:v>
                </c:pt>
                <c:pt idx="55164">
                  <c:v>1.0249999999999999</c:v>
                </c:pt>
                <c:pt idx="55165">
                  <c:v>1.026</c:v>
                </c:pt>
                <c:pt idx="55166">
                  <c:v>1.0249999999999999</c:v>
                </c:pt>
                <c:pt idx="55167">
                  <c:v>1.0249999999999999</c:v>
                </c:pt>
                <c:pt idx="55168">
                  <c:v>1.026</c:v>
                </c:pt>
                <c:pt idx="55169">
                  <c:v>1.024</c:v>
                </c:pt>
                <c:pt idx="55170">
                  <c:v>1.024</c:v>
                </c:pt>
                <c:pt idx="55171">
                  <c:v>1.024</c:v>
                </c:pt>
                <c:pt idx="55172">
                  <c:v>1.0249999999999999</c:v>
                </c:pt>
                <c:pt idx="55173">
                  <c:v>1.026</c:v>
                </c:pt>
                <c:pt idx="55174">
                  <c:v>1.026</c:v>
                </c:pt>
                <c:pt idx="55175">
                  <c:v>1.028</c:v>
                </c:pt>
                <c:pt idx="55176">
                  <c:v>1.028</c:v>
                </c:pt>
                <c:pt idx="55177">
                  <c:v>1.028</c:v>
                </c:pt>
                <c:pt idx="55178">
                  <c:v>1.0269999999999999</c:v>
                </c:pt>
                <c:pt idx="55179">
                  <c:v>1.028</c:v>
                </c:pt>
                <c:pt idx="55180">
                  <c:v>1.0269999999999999</c:v>
                </c:pt>
                <c:pt idx="55181">
                  <c:v>1.0269999999999999</c:v>
                </c:pt>
                <c:pt idx="55182">
                  <c:v>1.026</c:v>
                </c:pt>
                <c:pt idx="55183">
                  <c:v>1.0249999999999999</c:v>
                </c:pt>
                <c:pt idx="55184">
                  <c:v>1.026</c:v>
                </c:pt>
                <c:pt idx="55185">
                  <c:v>1.0269999999999999</c:v>
                </c:pt>
                <c:pt idx="55186">
                  <c:v>1.028</c:v>
                </c:pt>
                <c:pt idx="55187">
                  <c:v>1.028</c:v>
                </c:pt>
                <c:pt idx="55188">
                  <c:v>1.0269999999999999</c:v>
                </c:pt>
                <c:pt idx="55189">
                  <c:v>1.028</c:v>
                </c:pt>
                <c:pt idx="55190">
                  <c:v>1.028</c:v>
                </c:pt>
                <c:pt idx="55191">
                  <c:v>1.0289999999999999</c:v>
                </c:pt>
                <c:pt idx="55192">
                  <c:v>1.028</c:v>
                </c:pt>
                <c:pt idx="55193">
                  <c:v>1.028</c:v>
                </c:pt>
                <c:pt idx="55194">
                  <c:v>1.0289999999999999</c:v>
                </c:pt>
                <c:pt idx="55195">
                  <c:v>1.03</c:v>
                </c:pt>
                <c:pt idx="55196">
                  <c:v>1.03</c:v>
                </c:pt>
                <c:pt idx="55197">
                  <c:v>1.0289999999999999</c:v>
                </c:pt>
                <c:pt idx="55198">
                  <c:v>1.0289999999999999</c:v>
                </c:pt>
                <c:pt idx="55199">
                  <c:v>1.028</c:v>
                </c:pt>
                <c:pt idx="55200">
                  <c:v>1.0269999999999999</c:v>
                </c:pt>
                <c:pt idx="55201">
                  <c:v>1.028</c:v>
                </c:pt>
                <c:pt idx="55202">
                  <c:v>1.0269999999999999</c:v>
                </c:pt>
                <c:pt idx="55203">
                  <c:v>1.026</c:v>
                </c:pt>
                <c:pt idx="55204">
                  <c:v>1.026</c:v>
                </c:pt>
                <c:pt idx="55205">
                  <c:v>1.026</c:v>
                </c:pt>
                <c:pt idx="55206">
                  <c:v>1.0269999999999999</c:v>
                </c:pt>
                <c:pt idx="55207">
                  <c:v>1.028</c:v>
                </c:pt>
                <c:pt idx="55208">
                  <c:v>1.0269999999999999</c:v>
                </c:pt>
                <c:pt idx="55209">
                  <c:v>1.026</c:v>
                </c:pt>
                <c:pt idx="55210">
                  <c:v>1.026</c:v>
                </c:pt>
                <c:pt idx="55211">
                  <c:v>1.0269999999999999</c:v>
                </c:pt>
                <c:pt idx="55212">
                  <c:v>1.028</c:v>
                </c:pt>
                <c:pt idx="55213">
                  <c:v>1.028</c:v>
                </c:pt>
                <c:pt idx="55214">
                  <c:v>1.028</c:v>
                </c:pt>
                <c:pt idx="55215">
                  <c:v>1.0269999999999999</c:v>
                </c:pt>
                <c:pt idx="55216">
                  <c:v>1.0269999999999999</c:v>
                </c:pt>
                <c:pt idx="55217">
                  <c:v>1.0269999999999999</c:v>
                </c:pt>
                <c:pt idx="55218">
                  <c:v>1.0249999999999999</c:v>
                </c:pt>
                <c:pt idx="55219">
                  <c:v>1.026</c:v>
                </c:pt>
                <c:pt idx="55220">
                  <c:v>1.026</c:v>
                </c:pt>
                <c:pt idx="55221">
                  <c:v>1.026</c:v>
                </c:pt>
                <c:pt idx="55222">
                  <c:v>1.026</c:v>
                </c:pt>
                <c:pt idx="55223">
                  <c:v>1.0269999999999999</c:v>
                </c:pt>
                <c:pt idx="55224">
                  <c:v>1.0289999999999999</c:v>
                </c:pt>
                <c:pt idx="55225">
                  <c:v>1.0289999999999999</c:v>
                </c:pt>
                <c:pt idx="55226">
                  <c:v>1.0289999999999999</c:v>
                </c:pt>
                <c:pt idx="55227">
                  <c:v>1.0289999999999999</c:v>
                </c:pt>
                <c:pt idx="55228">
                  <c:v>1.03</c:v>
                </c:pt>
                <c:pt idx="55229">
                  <c:v>1.0289999999999999</c:v>
                </c:pt>
                <c:pt idx="55230">
                  <c:v>1.0289999999999999</c:v>
                </c:pt>
                <c:pt idx="55231">
                  <c:v>1.03</c:v>
                </c:pt>
                <c:pt idx="55232">
                  <c:v>1.0289999999999999</c:v>
                </c:pt>
                <c:pt idx="55233">
                  <c:v>1.0289999999999999</c:v>
                </c:pt>
                <c:pt idx="55234">
                  <c:v>1.0289999999999999</c:v>
                </c:pt>
                <c:pt idx="55235">
                  <c:v>1.0289999999999999</c:v>
                </c:pt>
                <c:pt idx="55236">
                  <c:v>1.028</c:v>
                </c:pt>
                <c:pt idx="55237">
                  <c:v>1.028</c:v>
                </c:pt>
                <c:pt idx="55238">
                  <c:v>1.028</c:v>
                </c:pt>
                <c:pt idx="55239">
                  <c:v>1.0269999999999999</c:v>
                </c:pt>
                <c:pt idx="55240">
                  <c:v>1.026</c:v>
                </c:pt>
                <c:pt idx="55241">
                  <c:v>1.0249999999999999</c:v>
                </c:pt>
                <c:pt idx="55242">
                  <c:v>1.026</c:v>
                </c:pt>
                <c:pt idx="55243">
                  <c:v>1.0289999999999999</c:v>
                </c:pt>
                <c:pt idx="55244">
                  <c:v>1.0289999999999999</c:v>
                </c:pt>
                <c:pt idx="55245">
                  <c:v>1.0269999999999999</c:v>
                </c:pt>
                <c:pt idx="55246">
                  <c:v>1.026</c:v>
                </c:pt>
                <c:pt idx="55247">
                  <c:v>1.026</c:v>
                </c:pt>
                <c:pt idx="55248">
                  <c:v>1.0249999999999999</c:v>
                </c:pt>
                <c:pt idx="55249">
                  <c:v>1.026</c:v>
                </c:pt>
                <c:pt idx="55250">
                  <c:v>1.0269999999999999</c:v>
                </c:pt>
                <c:pt idx="55251">
                  <c:v>1.028</c:v>
                </c:pt>
                <c:pt idx="55252">
                  <c:v>1.026</c:v>
                </c:pt>
                <c:pt idx="55253">
                  <c:v>1.0249999999999999</c:v>
                </c:pt>
                <c:pt idx="55254">
                  <c:v>1.026</c:v>
                </c:pt>
                <c:pt idx="55255">
                  <c:v>1.026</c:v>
                </c:pt>
                <c:pt idx="55256">
                  <c:v>1.026</c:v>
                </c:pt>
                <c:pt idx="55257">
                  <c:v>1.026</c:v>
                </c:pt>
                <c:pt idx="55258">
                  <c:v>1.026</c:v>
                </c:pt>
                <c:pt idx="55259">
                  <c:v>1.0249999999999999</c:v>
                </c:pt>
                <c:pt idx="55260">
                  <c:v>1.024</c:v>
                </c:pt>
                <c:pt idx="55261">
                  <c:v>1.0249999999999999</c:v>
                </c:pt>
                <c:pt idx="55262">
                  <c:v>1.0249999999999999</c:v>
                </c:pt>
                <c:pt idx="55263">
                  <c:v>1.024</c:v>
                </c:pt>
                <c:pt idx="55264">
                  <c:v>1.0249999999999999</c:v>
                </c:pt>
                <c:pt idx="55265">
                  <c:v>1.026</c:v>
                </c:pt>
                <c:pt idx="55266">
                  <c:v>1.0249999999999999</c:v>
                </c:pt>
                <c:pt idx="55267">
                  <c:v>1.0249999999999999</c:v>
                </c:pt>
                <c:pt idx="55268">
                  <c:v>1.024</c:v>
                </c:pt>
                <c:pt idx="55269">
                  <c:v>1.024</c:v>
                </c:pt>
                <c:pt idx="55270">
                  <c:v>1.024</c:v>
                </c:pt>
                <c:pt idx="55271">
                  <c:v>1.0249999999999999</c:v>
                </c:pt>
                <c:pt idx="55272">
                  <c:v>1.0269999999999999</c:v>
                </c:pt>
                <c:pt idx="55273">
                  <c:v>1.026</c:v>
                </c:pt>
                <c:pt idx="55274">
                  <c:v>1.028</c:v>
                </c:pt>
                <c:pt idx="55275">
                  <c:v>1.0289999999999999</c:v>
                </c:pt>
                <c:pt idx="55276">
                  <c:v>1.0289999999999999</c:v>
                </c:pt>
                <c:pt idx="55277">
                  <c:v>1.0289999999999999</c:v>
                </c:pt>
                <c:pt idx="55278">
                  <c:v>1.0289999999999999</c:v>
                </c:pt>
                <c:pt idx="55279">
                  <c:v>1.028</c:v>
                </c:pt>
                <c:pt idx="55280">
                  <c:v>1.028</c:v>
                </c:pt>
                <c:pt idx="55281">
                  <c:v>1.0289999999999999</c:v>
                </c:pt>
                <c:pt idx="55282">
                  <c:v>1.0289999999999999</c:v>
                </c:pt>
                <c:pt idx="55283">
                  <c:v>1.0289999999999999</c:v>
                </c:pt>
                <c:pt idx="55284">
                  <c:v>1.028</c:v>
                </c:pt>
                <c:pt idx="55285">
                  <c:v>1.0269999999999999</c:v>
                </c:pt>
                <c:pt idx="55286">
                  <c:v>1.026</c:v>
                </c:pt>
                <c:pt idx="55287">
                  <c:v>1.026</c:v>
                </c:pt>
                <c:pt idx="55288">
                  <c:v>1.026</c:v>
                </c:pt>
                <c:pt idx="55289">
                  <c:v>1.0249999999999999</c:v>
                </c:pt>
                <c:pt idx="55290">
                  <c:v>1.0269999999999999</c:v>
                </c:pt>
                <c:pt idx="55291">
                  <c:v>1.028</c:v>
                </c:pt>
                <c:pt idx="55292">
                  <c:v>1.026</c:v>
                </c:pt>
                <c:pt idx="55293">
                  <c:v>1.0269999999999999</c:v>
                </c:pt>
                <c:pt idx="55294">
                  <c:v>1.0269999999999999</c:v>
                </c:pt>
                <c:pt idx="55295">
                  <c:v>1.026</c:v>
                </c:pt>
                <c:pt idx="55296">
                  <c:v>1.026</c:v>
                </c:pt>
                <c:pt idx="55297">
                  <c:v>1.0249999999999999</c:v>
                </c:pt>
                <c:pt idx="55298">
                  <c:v>1.0230000000000001</c:v>
                </c:pt>
                <c:pt idx="55299">
                  <c:v>1.0230000000000001</c:v>
                </c:pt>
                <c:pt idx="55300">
                  <c:v>1.0230000000000001</c:v>
                </c:pt>
                <c:pt idx="55301">
                  <c:v>1.0249999999999999</c:v>
                </c:pt>
                <c:pt idx="55302">
                  <c:v>1.024</c:v>
                </c:pt>
                <c:pt idx="55303">
                  <c:v>1.024</c:v>
                </c:pt>
                <c:pt idx="55304">
                  <c:v>1.0249999999999999</c:v>
                </c:pt>
                <c:pt idx="55305">
                  <c:v>1.0249999999999999</c:v>
                </c:pt>
                <c:pt idx="55306">
                  <c:v>1.026</c:v>
                </c:pt>
                <c:pt idx="55307">
                  <c:v>1.0249999999999999</c:v>
                </c:pt>
                <c:pt idx="55308">
                  <c:v>1.0249999999999999</c:v>
                </c:pt>
                <c:pt idx="55309">
                  <c:v>1.026</c:v>
                </c:pt>
                <c:pt idx="55310">
                  <c:v>1.0269999999999999</c:v>
                </c:pt>
                <c:pt idx="55311">
                  <c:v>1.026</c:v>
                </c:pt>
                <c:pt idx="55312">
                  <c:v>1.026</c:v>
                </c:pt>
                <c:pt idx="55313">
                  <c:v>1.0249999999999999</c:v>
                </c:pt>
                <c:pt idx="55314">
                  <c:v>1.024</c:v>
                </c:pt>
                <c:pt idx="55315">
                  <c:v>1.0249999999999999</c:v>
                </c:pt>
                <c:pt idx="55316">
                  <c:v>1.024</c:v>
                </c:pt>
                <c:pt idx="55317">
                  <c:v>1.0249999999999999</c:v>
                </c:pt>
                <c:pt idx="55318">
                  <c:v>1.026</c:v>
                </c:pt>
                <c:pt idx="55319">
                  <c:v>1.0249999999999999</c:v>
                </c:pt>
                <c:pt idx="55320">
                  <c:v>1.026</c:v>
                </c:pt>
                <c:pt idx="55321">
                  <c:v>1.0269999999999999</c:v>
                </c:pt>
                <c:pt idx="55322">
                  <c:v>1.0269999999999999</c:v>
                </c:pt>
                <c:pt idx="55323">
                  <c:v>1.0269999999999999</c:v>
                </c:pt>
                <c:pt idx="55324">
                  <c:v>1.026</c:v>
                </c:pt>
                <c:pt idx="55325">
                  <c:v>1.0269999999999999</c:v>
                </c:pt>
                <c:pt idx="55326">
                  <c:v>1.026</c:v>
                </c:pt>
                <c:pt idx="55327">
                  <c:v>1.0269999999999999</c:v>
                </c:pt>
                <c:pt idx="55328">
                  <c:v>1.028</c:v>
                </c:pt>
                <c:pt idx="55329">
                  <c:v>1.0269999999999999</c:v>
                </c:pt>
                <c:pt idx="55330">
                  <c:v>1.0249999999999999</c:v>
                </c:pt>
                <c:pt idx="55331">
                  <c:v>1.0249999999999999</c:v>
                </c:pt>
                <c:pt idx="55332">
                  <c:v>1.0249999999999999</c:v>
                </c:pt>
                <c:pt idx="55333">
                  <c:v>1.024</c:v>
                </c:pt>
                <c:pt idx="55334">
                  <c:v>1.026</c:v>
                </c:pt>
                <c:pt idx="55335">
                  <c:v>1.026</c:v>
                </c:pt>
                <c:pt idx="55336">
                  <c:v>1.026</c:v>
                </c:pt>
                <c:pt idx="55337">
                  <c:v>1.026</c:v>
                </c:pt>
                <c:pt idx="55338">
                  <c:v>1.026</c:v>
                </c:pt>
                <c:pt idx="55339">
                  <c:v>1.0249999999999999</c:v>
                </c:pt>
                <c:pt idx="55340">
                  <c:v>1.026</c:v>
                </c:pt>
                <c:pt idx="55341">
                  <c:v>1.0269999999999999</c:v>
                </c:pt>
                <c:pt idx="55342">
                  <c:v>1.0269999999999999</c:v>
                </c:pt>
                <c:pt idx="55343">
                  <c:v>1.0249999999999999</c:v>
                </c:pt>
                <c:pt idx="55344">
                  <c:v>1.024</c:v>
                </c:pt>
                <c:pt idx="55345">
                  <c:v>1.024</c:v>
                </c:pt>
                <c:pt idx="55346">
                  <c:v>1.026</c:v>
                </c:pt>
                <c:pt idx="55347">
                  <c:v>1.0269999999999999</c:v>
                </c:pt>
                <c:pt idx="55348">
                  <c:v>1.0269999999999999</c:v>
                </c:pt>
                <c:pt idx="55349">
                  <c:v>1.026</c:v>
                </c:pt>
                <c:pt idx="55350">
                  <c:v>1.0269999999999999</c:v>
                </c:pt>
                <c:pt idx="55351">
                  <c:v>1.028</c:v>
                </c:pt>
                <c:pt idx="55352">
                  <c:v>1.028</c:v>
                </c:pt>
                <c:pt idx="55353">
                  <c:v>1.0269999999999999</c:v>
                </c:pt>
                <c:pt idx="55354">
                  <c:v>1.0269999999999999</c:v>
                </c:pt>
                <c:pt idx="55355">
                  <c:v>1.026</c:v>
                </c:pt>
                <c:pt idx="55356">
                  <c:v>1.026</c:v>
                </c:pt>
                <c:pt idx="55357">
                  <c:v>1.026</c:v>
                </c:pt>
                <c:pt idx="55358">
                  <c:v>1.026</c:v>
                </c:pt>
                <c:pt idx="55359">
                  <c:v>1.026</c:v>
                </c:pt>
                <c:pt idx="55360">
                  <c:v>1.0269999999999999</c:v>
                </c:pt>
                <c:pt idx="55361">
                  <c:v>1.028</c:v>
                </c:pt>
                <c:pt idx="55362">
                  <c:v>1.028</c:v>
                </c:pt>
                <c:pt idx="55363">
                  <c:v>1.0269999999999999</c:v>
                </c:pt>
                <c:pt idx="55364">
                  <c:v>1.028</c:v>
                </c:pt>
                <c:pt idx="55365">
                  <c:v>1.0289999999999999</c:v>
                </c:pt>
                <c:pt idx="55366">
                  <c:v>1.0289999999999999</c:v>
                </c:pt>
                <c:pt idx="55367">
                  <c:v>1.028</c:v>
                </c:pt>
                <c:pt idx="55368">
                  <c:v>1.0269999999999999</c:v>
                </c:pt>
                <c:pt idx="55369">
                  <c:v>1.028</c:v>
                </c:pt>
                <c:pt idx="55370">
                  <c:v>1.028</c:v>
                </c:pt>
                <c:pt idx="55371">
                  <c:v>1.028</c:v>
                </c:pt>
                <c:pt idx="55372">
                  <c:v>1.0269999999999999</c:v>
                </c:pt>
                <c:pt idx="55373">
                  <c:v>1.026</c:v>
                </c:pt>
                <c:pt idx="55374">
                  <c:v>1.0249999999999999</c:v>
                </c:pt>
                <c:pt idx="55375">
                  <c:v>1.0249999999999999</c:v>
                </c:pt>
                <c:pt idx="55376">
                  <c:v>1.024</c:v>
                </c:pt>
                <c:pt idx="55377">
                  <c:v>1.026</c:v>
                </c:pt>
                <c:pt idx="55378">
                  <c:v>1.026</c:v>
                </c:pt>
                <c:pt idx="55379">
                  <c:v>1.026</c:v>
                </c:pt>
                <c:pt idx="55380">
                  <c:v>1.024</c:v>
                </c:pt>
                <c:pt idx="55381">
                  <c:v>1.0249999999999999</c:v>
                </c:pt>
                <c:pt idx="55382">
                  <c:v>1.0269999999999999</c:v>
                </c:pt>
                <c:pt idx="55383">
                  <c:v>1.0269999999999999</c:v>
                </c:pt>
                <c:pt idx="55384">
                  <c:v>1.0269999999999999</c:v>
                </c:pt>
                <c:pt idx="55385">
                  <c:v>1.0289999999999999</c:v>
                </c:pt>
                <c:pt idx="55386">
                  <c:v>1.0289999999999999</c:v>
                </c:pt>
                <c:pt idx="55387">
                  <c:v>1.028</c:v>
                </c:pt>
                <c:pt idx="55388">
                  <c:v>1.028</c:v>
                </c:pt>
                <c:pt idx="55389">
                  <c:v>1.0289999999999999</c:v>
                </c:pt>
                <c:pt idx="55390">
                  <c:v>1.028</c:v>
                </c:pt>
                <c:pt idx="55391">
                  <c:v>1.028</c:v>
                </c:pt>
                <c:pt idx="55392">
                  <c:v>1.028</c:v>
                </c:pt>
                <c:pt idx="55393">
                  <c:v>1.0289999999999999</c:v>
                </c:pt>
                <c:pt idx="55394">
                  <c:v>1.028</c:v>
                </c:pt>
                <c:pt idx="55395">
                  <c:v>1.028</c:v>
                </c:pt>
                <c:pt idx="55396">
                  <c:v>1.028</c:v>
                </c:pt>
                <c:pt idx="55397">
                  <c:v>1.0269999999999999</c:v>
                </c:pt>
                <c:pt idx="55398">
                  <c:v>1.0269999999999999</c:v>
                </c:pt>
                <c:pt idx="55399">
                  <c:v>1.0269999999999999</c:v>
                </c:pt>
                <c:pt idx="55400">
                  <c:v>1.028</c:v>
                </c:pt>
                <c:pt idx="55401">
                  <c:v>1.0269999999999999</c:v>
                </c:pt>
                <c:pt idx="55402">
                  <c:v>1.0269999999999999</c:v>
                </c:pt>
                <c:pt idx="55403">
                  <c:v>1.026</c:v>
                </c:pt>
                <c:pt idx="55404">
                  <c:v>1.026</c:v>
                </c:pt>
                <c:pt idx="55405">
                  <c:v>1.0269999999999999</c:v>
                </c:pt>
                <c:pt idx="55406">
                  <c:v>1.026</c:v>
                </c:pt>
                <c:pt idx="55407">
                  <c:v>1.026</c:v>
                </c:pt>
                <c:pt idx="55408">
                  <c:v>1.0269999999999999</c:v>
                </c:pt>
                <c:pt idx="55409">
                  <c:v>1.0269999999999999</c:v>
                </c:pt>
                <c:pt idx="55410">
                  <c:v>1.0249999999999999</c:v>
                </c:pt>
                <c:pt idx="55411">
                  <c:v>1.026</c:v>
                </c:pt>
                <c:pt idx="55412">
                  <c:v>1.026</c:v>
                </c:pt>
                <c:pt idx="55413">
                  <c:v>1.026</c:v>
                </c:pt>
                <c:pt idx="55414">
                  <c:v>1.026</c:v>
                </c:pt>
                <c:pt idx="55415">
                  <c:v>1.026</c:v>
                </c:pt>
                <c:pt idx="55416">
                  <c:v>1.026</c:v>
                </c:pt>
                <c:pt idx="55417">
                  <c:v>1.0269999999999999</c:v>
                </c:pt>
                <c:pt idx="55418">
                  <c:v>1.0269999999999999</c:v>
                </c:pt>
                <c:pt idx="55419">
                  <c:v>1.028</c:v>
                </c:pt>
                <c:pt idx="55420">
                  <c:v>1.0269999999999999</c:v>
                </c:pt>
                <c:pt idx="55421">
                  <c:v>1.0269999999999999</c:v>
                </c:pt>
                <c:pt idx="55422">
                  <c:v>1.026</c:v>
                </c:pt>
                <c:pt idx="55423">
                  <c:v>1.0269999999999999</c:v>
                </c:pt>
                <c:pt idx="55424">
                  <c:v>1.028</c:v>
                </c:pt>
                <c:pt idx="55425">
                  <c:v>1.0269999999999999</c:v>
                </c:pt>
                <c:pt idx="55426">
                  <c:v>1.026</c:v>
                </c:pt>
                <c:pt idx="55427">
                  <c:v>1.0249999999999999</c:v>
                </c:pt>
                <c:pt idx="55428">
                  <c:v>1.0249999999999999</c:v>
                </c:pt>
                <c:pt idx="55429">
                  <c:v>1.026</c:v>
                </c:pt>
                <c:pt idx="55430">
                  <c:v>1.028</c:v>
                </c:pt>
                <c:pt idx="55431">
                  <c:v>1.028</c:v>
                </c:pt>
                <c:pt idx="55432">
                  <c:v>1.0269999999999999</c:v>
                </c:pt>
                <c:pt idx="55433">
                  <c:v>1.026</c:v>
                </c:pt>
                <c:pt idx="55434">
                  <c:v>1.026</c:v>
                </c:pt>
                <c:pt idx="55435">
                  <c:v>1.0269999999999999</c:v>
                </c:pt>
                <c:pt idx="55436">
                  <c:v>1.028</c:v>
                </c:pt>
                <c:pt idx="55437">
                  <c:v>1.0289999999999999</c:v>
                </c:pt>
                <c:pt idx="55438">
                  <c:v>1.03</c:v>
                </c:pt>
                <c:pt idx="55439">
                  <c:v>1.03</c:v>
                </c:pt>
                <c:pt idx="55440">
                  <c:v>1.0289999999999999</c:v>
                </c:pt>
                <c:pt idx="55441">
                  <c:v>1.0289999999999999</c:v>
                </c:pt>
                <c:pt idx="55442">
                  <c:v>1.0289999999999999</c:v>
                </c:pt>
                <c:pt idx="55443">
                  <c:v>1.028</c:v>
                </c:pt>
                <c:pt idx="55444">
                  <c:v>1.0269999999999999</c:v>
                </c:pt>
                <c:pt idx="55445">
                  <c:v>1.0269999999999999</c:v>
                </c:pt>
                <c:pt idx="55446">
                  <c:v>1.026</c:v>
                </c:pt>
                <c:pt idx="55447">
                  <c:v>1.0269999999999999</c:v>
                </c:pt>
                <c:pt idx="55448">
                  <c:v>1.0269999999999999</c:v>
                </c:pt>
                <c:pt idx="55449">
                  <c:v>1.026</c:v>
                </c:pt>
                <c:pt idx="55450">
                  <c:v>1.0269999999999999</c:v>
                </c:pt>
                <c:pt idx="55451">
                  <c:v>1.026</c:v>
                </c:pt>
                <c:pt idx="55452">
                  <c:v>1.0249999999999999</c:v>
                </c:pt>
                <c:pt idx="55453">
                  <c:v>1.026</c:v>
                </c:pt>
                <c:pt idx="55454">
                  <c:v>1.026</c:v>
                </c:pt>
                <c:pt idx="55455">
                  <c:v>1.0249999999999999</c:v>
                </c:pt>
                <c:pt idx="55456">
                  <c:v>1.026</c:v>
                </c:pt>
                <c:pt idx="55457">
                  <c:v>1.0269999999999999</c:v>
                </c:pt>
                <c:pt idx="55458">
                  <c:v>1.0249999999999999</c:v>
                </c:pt>
                <c:pt idx="55459">
                  <c:v>1.026</c:v>
                </c:pt>
                <c:pt idx="55460">
                  <c:v>1.026</c:v>
                </c:pt>
                <c:pt idx="55461">
                  <c:v>1.0269999999999999</c:v>
                </c:pt>
                <c:pt idx="55462">
                  <c:v>1.026</c:v>
                </c:pt>
                <c:pt idx="55463">
                  <c:v>1.0249999999999999</c:v>
                </c:pt>
                <c:pt idx="55464">
                  <c:v>1.0269999999999999</c:v>
                </c:pt>
                <c:pt idx="55465">
                  <c:v>1.0289999999999999</c:v>
                </c:pt>
                <c:pt idx="55466">
                  <c:v>1.03</c:v>
                </c:pt>
                <c:pt idx="55467">
                  <c:v>1.03</c:v>
                </c:pt>
                <c:pt idx="55468">
                  <c:v>1.0289999999999999</c:v>
                </c:pt>
                <c:pt idx="55469">
                  <c:v>1.028</c:v>
                </c:pt>
                <c:pt idx="55470">
                  <c:v>1.0269999999999999</c:v>
                </c:pt>
                <c:pt idx="55471">
                  <c:v>1.028</c:v>
                </c:pt>
                <c:pt idx="55472">
                  <c:v>1.028</c:v>
                </c:pt>
                <c:pt idx="55473">
                  <c:v>1.028</c:v>
                </c:pt>
                <c:pt idx="55474">
                  <c:v>1.0289999999999999</c:v>
                </c:pt>
                <c:pt idx="55475">
                  <c:v>1.028</c:v>
                </c:pt>
                <c:pt idx="55476">
                  <c:v>1.028</c:v>
                </c:pt>
                <c:pt idx="55477">
                  <c:v>1.0289999999999999</c:v>
                </c:pt>
                <c:pt idx="55478">
                  <c:v>1.03</c:v>
                </c:pt>
                <c:pt idx="55479">
                  <c:v>1.0309999999999999</c:v>
                </c:pt>
                <c:pt idx="55480">
                  <c:v>1.0309999999999999</c:v>
                </c:pt>
                <c:pt idx="55481">
                  <c:v>1.0309999999999999</c:v>
                </c:pt>
                <c:pt idx="55482">
                  <c:v>1.0289999999999999</c:v>
                </c:pt>
                <c:pt idx="55483">
                  <c:v>1.028</c:v>
                </c:pt>
                <c:pt idx="55484">
                  <c:v>1.0289999999999999</c:v>
                </c:pt>
                <c:pt idx="55485">
                  <c:v>1.028</c:v>
                </c:pt>
                <c:pt idx="55486">
                  <c:v>1.0269999999999999</c:v>
                </c:pt>
                <c:pt idx="55487">
                  <c:v>1.0269999999999999</c:v>
                </c:pt>
                <c:pt idx="55488">
                  <c:v>1.0269999999999999</c:v>
                </c:pt>
                <c:pt idx="55489">
                  <c:v>1.028</c:v>
                </c:pt>
                <c:pt idx="55490">
                  <c:v>1.0269999999999999</c:v>
                </c:pt>
                <c:pt idx="55491">
                  <c:v>1.028</c:v>
                </c:pt>
                <c:pt idx="55492">
                  <c:v>1.0269999999999999</c:v>
                </c:pt>
                <c:pt idx="55493">
                  <c:v>1.028</c:v>
                </c:pt>
                <c:pt idx="55494">
                  <c:v>1.028</c:v>
                </c:pt>
                <c:pt idx="55495">
                  <c:v>1.028</c:v>
                </c:pt>
                <c:pt idx="55496">
                  <c:v>1.0289999999999999</c:v>
                </c:pt>
                <c:pt idx="55497">
                  <c:v>1.028</c:v>
                </c:pt>
                <c:pt idx="55498">
                  <c:v>1.026</c:v>
                </c:pt>
                <c:pt idx="55499">
                  <c:v>1.026</c:v>
                </c:pt>
                <c:pt idx="55500">
                  <c:v>1.0269999999999999</c:v>
                </c:pt>
                <c:pt idx="55501">
                  <c:v>1.0269999999999999</c:v>
                </c:pt>
                <c:pt idx="55502">
                  <c:v>1.028</c:v>
                </c:pt>
                <c:pt idx="55503">
                  <c:v>1.0289999999999999</c:v>
                </c:pt>
                <c:pt idx="55504">
                  <c:v>1.028</c:v>
                </c:pt>
                <c:pt idx="55505">
                  <c:v>1.0289999999999999</c:v>
                </c:pt>
                <c:pt idx="55506">
                  <c:v>1.03</c:v>
                </c:pt>
                <c:pt idx="55507">
                  <c:v>1.03</c:v>
                </c:pt>
                <c:pt idx="55508">
                  <c:v>1.0309999999999999</c:v>
                </c:pt>
                <c:pt idx="55509">
                  <c:v>1.0309999999999999</c:v>
                </c:pt>
                <c:pt idx="55510">
                  <c:v>1.03</c:v>
                </c:pt>
                <c:pt idx="55511">
                  <c:v>1.0289999999999999</c:v>
                </c:pt>
                <c:pt idx="55512">
                  <c:v>1.0289999999999999</c:v>
                </c:pt>
                <c:pt idx="55513">
                  <c:v>1.0289999999999999</c:v>
                </c:pt>
                <c:pt idx="55514">
                  <c:v>1.0269999999999999</c:v>
                </c:pt>
                <c:pt idx="55515">
                  <c:v>1.028</c:v>
                </c:pt>
                <c:pt idx="55516">
                  <c:v>1.0289999999999999</c:v>
                </c:pt>
                <c:pt idx="55517">
                  <c:v>1.0289999999999999</c:v>
                </c:pt>
                <c:pt idx="55518">
                  <c:v>1.028</c:v>
                </c:pt>
                <c:pt idx="55519">
                  <c:v>1.028</c:v>
                </c:pt>
                <c:pt idx="55520">
                  <c:v>1.0269999999999999</c:v>
                </c:pt>
                <c:pt idx="55521">
                  <c:v>1.028</c:v>
                </c:pt>
                <c:pt idx="55522">
                  <c:v>1.0269999999999999</c:v>
                </c:pt>
                <c:pt idx="55523">
                  <c:v>1.028</c:v>
                </c:pt>
                <c:pt idx="55524">
                  <c:v>1.0269999999999999</c:v>
                </c:pt>
                <c:pt idx="55525">
                  <c:v>1.026</c:v>
                </c:pt>
                <c:pt idx="55526">
                  <c:v>1.0249999999999999</c:v>
                </c:pt>
                <c:pt idx="55527">
                  <c:v>1.0269999999999999</c:v>
                </c:pt>
                <c:pt idx="55528">
                  <c:v>1.0269999999999999</c:v>
                </c:pt>
                <c:pt idx="55529">
                  <c:v>1.0269999999999999</c:v>
                </c:pt>
                <c:pt idx="55530">
                  <c:v>1.0269999999999999</c:v>
                </c:pt>
                <c:pt idx="55531">
                  <c:v>1.028</c:v>
                </c:pt>
                <c:pt idx="55532">
                  <c:v>1.0289999999999999</c:v>
                </c:pt>
                <c:pt idx="55533">
                  <c:v>1.028</c:v>
                </c:pt>
                <c:pt idx="55534">
                  <c:v>1.028</c:v>
                </c:pt>
                <c:pt idx="55535">
                  <c:v>1.0289999999999999</c:v>
                </c:pt>
                <c:pt idx="55536">
                  <c:v>1.0289999999999999</c:v>
                </c:pt>
                <c:pt idx="55537">
                  <c:v>1.028</c:v>
                </c:pt>
                <c:pt idx="55538">
                  <c:v>1.028</c:v>
                </c:pt>
                <c:pt idx="55539">
                  <c:v>1.0269999999999999</c:v>
                </c:pt>
                <c:pt idx="55540">
                  <c:v>1.026</c:v>
                </c:pt>
                <c:pt idx="55541">
                  <c:v>1.0249999999999999</c:v>
                </c:pt>
                <c:pt idx="55542">
                  <c:v>1.026</c:v>
                </c:pt>
                <c:pt idx="55543">
                  <c:v>1.0269999999999999</c:v>
                </c:pt>
                <c:pt idx="55544">
                  <c:v>1.0269999999999999</c:v>
                </c:pt>
                <c:pt idx="55545">
                  <c:v>1.028</c:v>
                </c:pt>
                <c:pt idx="55546">
                  <c:v>1.028</c:v>
                </c:pt>
                <c:pt idx="55547">
                  <c:v>1.0289999999999999</c:v>
                </c:pt>
                <c:pt idx="55548">
                  <c:v>1.0289999999999999</c:v>
                </c:pt>
                <c:pt idx="55549">
                  <c:v>1.026</c:v>
                </c:pt>
                <c:pt idx="55550">
                  <c:v>1.026</c:v>
                </c:pt>
                <c:pt idx="55551">
                  <c:v>1.0249999999999999</c:v>
                </c:pt>
                <c:pt idx="55552">
                  <c:v>1.024</c:v>
                </c:pt>
                <c:pt idx="55553">
                  <c:v>1.024</c:v>
                </c:pt>
                <c:pt idx="55554">
                  <c:v>1.0249999999999999</c:v>
                </c:pt>
                <c:pt idx="55555">
                  <c:v>1.026</c:v>
                </c:pt>
                <c:pt idx="55556">
                  <c:v>1.0269999999999999</c:v>
                </c:pt>
                <c:pt idx="55557">
                  <c:v>1.0269999999999999</c:v>
                </c:pt>
                <c:pt idx="55558">
                  <c:v>1.028</c:v>
                </c:pt>
                <c:pt idx="55559">
                  <c:v>1.028</c:v>
                </c:pt>
                <c:pt idx="55560">
                  <c:v>1.028</c:v>
                </c:pt>
                <c:pt idx="55561">
                  <c:v>1.028</c:v>
                </c:pt>
                <c:pt idx="55562">
                  <c:v>1.028</c:v>
                </c:pt>
                <c:pt idx="55563">
                  <c:v>1.0269999999999999</c:v>
                </c:pt>
                <c:pt idx="55564">
                  <c:v>1.0269999999999999</c:v>
                </c:pt>
                <c:pt idx="55565">
                  <c:v>1.0269999999999999</c:v>
                </c:pt>
                <c:pt idx="55566">
                  <c:v>1.0269999999999999</c:v>
                </c:pt>
                <c:pt idx="55567">
                  <c:v>1.026</c:v>
                </c:pt>
                <c:pt idx="55568">
                  <c:v>1.026</c:v>
                </c:pt>
                <c:pt idx="55569">
                  <c:v>1.026</c:v>
                </c:pt>
                <c:pt idx="55570">
                  <c:v>1.0269999999999999</c:v>
                </c:pt>
                <c:pt idx="55571">
                  <c:v>1.028</c:v>
                </c:pt>
                <c:pt idx="55572">
                  <c:v>1.0269999999999999</c:v>
                </c:pt>
                <c:pt idx="55573">
                  <c:v>1.0269999999999999</c:v>
                </c:pt>
                <c:pt idx="55574">
                  <c:v>1.026</c:v>
                </c:pt>
                <c:pt idx="55575">
                  <c:v>1.026</c:v>
                </c:pt>
                <c:pt idx="55576">
                  <c:v>1.0249999999999999</c:v>
                </c:pt>
                <c:pt idx="55577">
                  <c:v>1.026</c:v>
                </c:pt>
                <c:pt idx="55578">
                  <c:v>1.0249999999999999</c:v>
                </c:pt>
                <c:pt idx="55579">
                  <c:v>1.0249999999999999</c:v>
                </c:pt>
                <c:pt idx="55580">
                  <c:v>1.026</c:v>
                </c:pt>
                <c:pt idx="55581">
                  <c:v>1.028</c:v>
                </c:pt>
                <c:pt idx="55582">
                  <c:v>1.03</c:v>
                </c:pt>
                <c:pt idx="55583">
                  <c:v>1.03</c:v>
                </c:pt>
                <c:pt idx="55584">
                  <c:v>1.0289999999999999</c:v>
                </c:pt>
                <c:pt idx="55585">
                  <c:v>1.0289999999999999</c:v>
                </c:pt>
                <c:pt idx="55586">
                  <c:v>1.0269999999999999</c:v>
                </c:pt>
                <c:pt idx="55587">
                  <c:v>1.0269999999999999</c:v>
                </c:pt>
                <c:pt idx="55588">
                  <c:v>1.028</c:v>
                </c:pt>
                <c:pt idx="55589">
                  <c:v>1.0269999999999999</c:v>
                </c:pt>
                <c:pt idx="55590">
                  <c:v>1.026</c:v>
                </c:pt>
                <c:pt idx="55591">
                  <c:v>1.026</c:v>
                </c:pt>
                <c:pt idx="55592">
                  <c:v>1.026</c:v>
                </c:pt>
                <c:pt idx="55593">
                  <c:v>1.0269999999999999</c:v>
                </c:pt>
                <c:pt idx="55594">
                  <c:v>1.026</c:v>
                </c:pt>
                <c:pt idx="55595">
                  <c:v>1.026</c:v>
                </c:pt>
                <c:pt idx="55596">
                  <c:v>1.0269999999999999</c:v>
                </c:pt>
                <c:pt idx="55597">
                  <c:v>1.0269999999999999</c:v>
                </c:pt>
                <c:pt idx="55598">
                  <c:v>1.028</c:v>
                </c:pt>
                <c:pt idx="55599">
                  <c:v>1.028</c:v>
                </c:pt>
                <c:pt idx="55600">
                  <c:v>1.028</c:v>
                </c:pt>
                <c:pt idx="55601">
                  <c:v>1.028</c:v>
                </c:pt>
                <c:pt idx="55602">
                  <c:v>1.0269999999999999</c:v>
                </c:pt>
                <c:pt idx="55603">
                  <c:v>1.0269999999999999</c:v>
                </c:pt>
                <c:pt idx="55604">
                  <c:v>1.026</c:v>
                </c:pt>
                <c:pt idx="55605">
                  <c:v>1.026</c:v>
                </c:pt>
                <c:pt idx="55606">
                  <c:v>1.0269999999999999</c:v>
                </c:pt>
                <c:pt idx="55607">
                  <c:v>1.026</c:v>
                </c:pt>
                <c:pt idx="55608">
                  <c:v>1.0269999999999999</c:v>
                </c:pt>
                <c:pt idx="55609">
                  <c:v>1.028</c:v>
                </c:pt>
                <c:pt idx="55610">
                  <c:v>1.028</c:v>
                </c:pt>
                <c:pt idx="55611">
                  <c:v>1.0269999999999999</c:v>
                </c:pt>
                <c:pt idx="55612">
                  <c:v>1.026</c:v>
                </c:pt>
                <c:pt idx="55613">
                  <c:v>1.0269999999999999</c:v>
                </c:pt>
                <c:pt idx="55614">
                  <c:v>1.0269999999999999</c:v>
                </c:pt>
                <c:pt idx="55615">
                  <c:v>1.026</c:v>
                </c:pt>
                <c:pt idx="55616">
                  <c:v>1.026</c:v>
                </c:pt>
                <c:pt idx="55617">
                  <c:v>1.0269999999999999</c:v>
                </c:pt>
                <c:pt idx="55618">
                  <c:v>1.0269999999999999</c:v>
                </c:pt>
                <c:pt idx="55619">
                  <c:v>1.0269999999999999</c:v>
                </c:pt>
                <c:pt idx="55620">
                  <c:v>1.0289999999999999</c:v>
                </c:pt>
                <c:pt idx="55621">
                  <c:v>1.028</c:v>
                </c:pt>
                <c:pt idx="55622">
                  <c:v>1.028</c:v>
                </c:pt>
                <c:pt idx="55623">
                  <c:v>1.028</c:v>
                </c:pt>
                <c:pt idx="55624">
                  <c:v>1.028</c:v>
                </c:pt>
                <c:pt idx="55625">
                  <c:v>1.028</c:v>
                </c:pt>
                <c:pt idx="55626">
                  <c:v>1.0289999999999999</c:v>
                </c:pt>
                <c:pt idx="55627">
                  <c:v>1.028</c:v>
                </c:pt>
                <c:pt idx="55628">
                  <c:v>1.028</c:v>
                </c:pt>
                <c:pt idx="55629">
                  <c:v>1.0289999999999999</c:v>
                </c:pt>
                <c:pt idx="55630">
                  <c:v>1.0289999999999999</c:v>
                </c:pt>
                <c:pt idx="55631">
                  <c:v>1.03</c:v>
                </c:pt>
                <c:pt idx="55632">
                  <c:v>1.0289999999999999</c:v>
                </c:pt>
                <c:pt idx="55633">
                  <c:v>1.0289999999999999</c:v>
                </c:pt>
                <c:pt idx="55634">
                  <c:v>1.0289999999999999</c:v>
                </c:pt>
                <c:pt idx="55635">
                  <c:v>1.03</c:v>
                </c:pt>
                <c:pt idx="55636">
                  <c:v>1.0309999999999999</c:v>
                </c:pt>
                <c:pt idx="55637">
                  <c:v>1.03</c:v>
                </c:pt>
                <c:pt idx="55638">
                  <c:v>1.028</c:v>
                </c:pt>
                <c:pt idx="55639">
                  <c:v>1.0289999999999999</c:v>
                </c:pt>
                <c:pt idx="55640">
                  <c:v>1.028</c:v>
                </c:pt>
                <c:pt idx="55641">
                  <c:v>1.0289999999999999</c:v>
                </c:pt>
                <c:pt idx="55642">
                  <c:v>1.0289999999999999</c:v>
                </c:pt>
                <c:pt idx="55643">
                  <c:v>1.0289999999999999</c:v>
                </c:pt>
                <c:pt idx="55644">
                  <c:v>1.0289999999999999</c:v>
                </c:pt>
                <c:pt idx="55645">
                  <c:v>1.0269999999999999</c:v>
                </c:pt>
                <c:pt idx="55646">
                  <c:v>1.026</c:v>
                </c:pt>
                <c:pt idx="55647">
                  <c:v>1.0269999999999999</c:v>
                </c:pt>
                <c:pt idx="55648">
                  <c:v>1.0249999999999999</c:v>
                </c:pt>
                <c:pt idx="55649">
                  <c:v>1.026</c:v>
                </c:pt>
                <c:pt idx="55650">
                  <c:v>1.026</c:v>
                </c:pt>
                <c:pt idx="55651">
                  <c:v>1.0269999999999999</c:v>
                </c:pt>
                <c:pt idx="55652">
                  <c:v>1.0289999999999999</c:v>
                </c:pt>
                <c:pt idx="55653">
                  <c:v>1.028</c:v>
                </c:pt>
                <c:pt idx="55654">
                  <c:v>1.0269999999999999</c:v>
                </c:pt>
                <c:pt idx="55655">
                  <c:v>1.026</c:v>
                </c:pt>
                <c:pt idx="55656">
                  <c:v>1.0249999999999999</c:v>
                </c:pt>
                <c:pt idx="55657">
                  <c:v>1.0249999999999999</c:v>
                </c:pt>
                <c:pt idx="55658">
                  <c:v>1.0249999999999999</c:v>
                </c:pt>
                <c:pt idx="55659">
                  <c:v>1.026</c:v>
                </c:pt>
                <c:pt idx="55660">
                  <c:v>1.026</c:v>
                </c:pt>
                <c:pt idx="55661">
                  <c:v>1.028</c:v>
                </c:pt>
                <c:pt idx="55662">
                  <c:v>1.0269999999999999</c:v>
                </c:pt>
                <c:pt idx="55663">
                  <c:v>1.0269999999999999</c:v>
                </c:pt>
                <c:pt idx="55664">
                  <c:v>1.026</c:v>
                </c:pt>
                <c:pt idx="55665">
                  <c:v>1.0249999999999999</c:v>
                </c:pt>
                <c:pt idx="55666">
                  <c:v>1.0249999999999999</c:v>
                </c:pt>
                <c:pt idx="55667">
                  <c:v>1.0249999999999999</c:v>
                </c:pt>
                <c:pt idx="55668">
                  <c:v>1.026</c:v>
                </c:pt>
                <c:pt idx="55669">
                  <c:v>1.028</c:v>
                </c:pt>
                <c:pt idx="55670">
                  <c:v>1.028</c:v>
                </c:pt>
                <c:pt idx="55671">
                  <c:v>1.028</c:v>
                </c:pt>
                <c:pt idx="55672">
                  <c:v>1.03</c:v>
                </c:pt>
                <c:pt idx="55673">
                  <c:v>1.0289999999999999</c:v>
                </c:pt>
                <c:pt idx="55674">
                  <c:v>1.0269999999999999</c:v>
                </c:pt>
                <c:pt idx="55675">
                  <c:v>1.026</c:v>
                </c:pt>
                <c:pt idx="55676">
                  <c:v>1.0269999999999999</c:v>
                </c:pt>
                <c:pt idx="55677">
                  <c:v>1.028</c:v>
                </c:pt>
                <c:pt idx="55678">
                  <c:v>1.0289999999999999</c:v>
                </c:pt>
                <c:pt idx="55679">
                  <c:v>1.03</c:v>
                </c:pt>
                <c:pt idx="55680">
                  <c:v>1.0289999999999999</c:v>
                </c:pt>
                <c:pt idx="55681">
                  <c:v>1.0289999999999999</c:v>
                </c:pt>
                <c:pt idx="55682">
                  <c:v>1.0289999999999999</c:v>
                </c:pt>
                <c:pt idx="55683">
                  <c:v>1.028</c:v>
                </c:pt>
                <c:pt idx="55684">
                  <c:v>1.0269999999999999</c:v>
                </c:pt>
                <c:pt idx="55685">
                  <c:v>1.0269999999999999</c:v>
                </c:pt>
                <c:pt idx="55686">
                  <c:v>1.0269999999999999</c:v>
                </c:pt>
                <c:pt idx="55687">
                  <c:v>1.0269999999999999</c:v>
                </c:pt>
                <c:pt idx="55688">
                  <c:v>1.028</c:v>
                </c:pt>
                <c:pt idx="55689">
                  <c:v>1.028</c:v>
                </c:pt>
                <c:pt idx="55690">
                  <c:v>1.028</c:v>
                </c:pt>
                <c:pt idx="55691">
                  <c:v>1.0269999999999999</c:v>
                </c:pt>
                <c:pt idx="55692">
                  <c:v>1.026</c:v>
                </c:pt>
                <c:pt idx="55693">
                  <c:v>1.0269999999999999</c:v>
                </c:pt>
                <c:pt idx="55694">
                  <c:v>1.0289999999999999</c:v>
                </c:pt>
                <c:pt idx="55695">
                  <c:v>1.03</c:v>
                </c:pt>
                <c:pt idx="55696">
                  <c:v>1.03</c:v>
                </c:pt>
                <c:pt idx="55697">
                  <c:v>1.0289999999999999</c:v>
                </c:pt>
                <c:pt idx="55698">
                  <c:v>1.028</c:v>
                </c:pt>
                <c:pt idx="55699">
                  <c:v>1.0289999999999999</c:v>
                </c:pt>
                <c:pt idx="55700">
                  <c:v>1.0269999999999999</c:v>
                </c:pt>
                <c:pt idx="55701">
                  <c:v>1.0269999999999999</c:v>
                </c:pt>
                <c:pt idx="55702">
                  <c:v>1.0269999999999999</c:v>
                </c:pt>
                <c:pt idx="55703">
                  <c:v>1.028</c:v>
                </c:pt>
                <c:pt idx="55704">
                  <c:v>1.0269999999999999</c:v>
                </c:pt>
                <c:pt idx="55705">
                  <c:v>1.0269999999999999</c:v>
                </c:pt>
                <c:pt idx="55706">
                  <c:v>1.028</c:v>
                </c:pt>
                <c:pt idx="55707">
                  <c:v>1.028</c:v>
                </c:pt>
                <c:pt idx="55708">
                  <c:v>1.028</c:v>
                </c:pt>
                <c:pt idx="55709">
                  <c:v>1.028</c:v>
                </c:pt>
                <c:pt idx="55710">
                  <c:v>1.028</c:v>
                </c:pt>
                <c:pt idx="55711">
                  <c:v>1.028</c:v>
                </c:pt>
                <c:pt idx="55712">
                  <c:v>1.0269999999999999</c:v>
                </c:pt>
                <c:pt idx="55713">
                  <c:v>1.0269999999999999</c:v>
                </c:pt>
                <c:pt idx="55714">
                  <c:v>1.028</c:v>
                </c:pt>
                <c:pt idx="55715">
                  <c:v>1.0269999999999999</c:v>
                </c:pt>
                <c:pt idx="55716">
                  <c:v>1.028</c:v>
                </c:pt>
                <c:pt idx="55717">
                  <c:v>1.028</c:v>
                </c:pt>
                <c:pt idx="55718">
                  <c:v>1.0289999999999999</c:v>
                </c:pt>
                <c:pt idx="55719">
                  <c:v>1.028</c:v>
                </c:pt>
                <c:pt idx="55720">
                  <c:v>1.0269999999999999</c:v>
                </c:pt>
                <c:pt idx="55721">
                  <c:v>1.026</c:v>
                </c:pt>
                <c:pt idx="55722">
                  <c:v>1.0269999999999999</c:v>
                </c:pt>
                <c:pt idx="55723">
                  <c:v>1.0289999999999999</c:v>
                </c:pt>
                <c:pt idx="55724">
                  <c:v>1.028</c:v>
                </c:pt>
                <c:pt idx="55725">
                  <c:v>1.028</c:v>
                </c:pt>
                <c:pt idx="55726">
                  <c:v>1.028</c:v>
                </c:pt>
                <c:pt idx="55727">
                  <c:v>1.028</c:v>
                </c:pt>
                <c:pt idx="55728">
                  <c:v>1.0289999999999999</c:v>
                </c:pt>
                <c:pt idx="55729">
                  <c:v>1.0289999999999999</c:v>
                </c:pt>
                <c:pt idx="55730">
                  <c:v>1.028</c:v>
                </c:pt>
                <c:pt idx="55731">
                  <c:v>1.028</c:v>
                </c:pt>
                <c:pt idx="55732">
                  <c:v>1.0289999999999999</c:v>
                </c:pt>
                <c:pt idx="55733">
                  <c:v>1.0289999999999999</c:v>
                </c:pt>
                <c:pt idx="55734">
                  <c:v>1.028</c:v>
                </c:pt>
                <c:pt idx="55735">
                  <c:v>1.028</c:v>
                </c:pt>
                <c:pt idx="55736">
                  <c:v>1.0269999999999999</c:v>
                </c:pt>
                <c:pt idx="55737">
                  <c:v>1.026</c:v>
                </c:pt>
                <c:pt idx="55738">
                  <c:v>1.0269999999999999</c:v>
                </c:pt>
                <c:pt idx="55739">
                  <c:v>1.028</c:v>
                </c:pt>
                <c:pt idx="55740">
                  <c:v>1.028</c:v>
                </c:pt>
                <c:pt idx="55741">
                  <c:v>1.028</c:v>
                </c:pt>
                <c:pt idx="55742">
                  <c:v>1.0269999999999999</c:v>
                </c:pt>
                <c:pt idx="55743">
                  <c:v>1.0269999999999999</c:v>
                </c:pt>
                <c:pt idx="55744">
                  <c:v>1.028</c:v>
                </c:pt>
                <c:pt idx="55745">
                  <c:v>1.0269999999999999</c:v>
                </c:pt>
                <c:pt idx="55746">
                  <c:v>1.0289999999999999</c:v>
                </c:pt>
                <c:pt idx="55747">
                  <c:v>1.028</c:v>
                </c:pt>
                <c:pt idx="55748">
                  <c:v>1.0269999999999999</c:v>
                </c:pt>
                <c:pt idx="55749">
                  <c:v>1.0269999999999999</c:v>
                </c:pt>
                <c:pt idx="55750">
                  <c:v>1.028</c:v>
                </c:pt>
                <c:pt idx="55751">
                  <c:v>1.0269999999999999</c:v>
                </c:pt>
                <c:pt idx="55752">
                  <c:v>1.026</c:v>
                </c:pt>
                <c:pt idx="55753">
                  <c:v>1.0269999999999999</c:v>
                </c:pt>
                <c:pt idx="55754">
                  <c:v>1.0269999999999999</c:v>
                </c:pt>
                <c:pt idx="55755">
                  <c:v>1.028</c:v>
                </c:pt>
                <c:pt idx="55756">
                  <c:v>1.0289999999999999</c:v>
                </c:pt>
                <c:pt idx="55757">
                  <c:v>1.0289999999999999</c:v>
                </c:pt>
                <c:pt idx="55758">
                  <c:v>1.028</c:v>
                </c:pt>
                <c:pt idx="55759">
                  <c:v>1.0289999999999999</c:v>
                </c:pt>
                <c:pt idx="55760">
                  <c:v>1.028</c:v>
                </c:pt>
                <c:pt idx="55761">
                  <c:v>1.028</c:v>
                </c:pt>
                <c:pt idx="55762">
                  <c:v>1.028</c:v>
                </c:pt>
                <c:pt idx="55763">
                  <c:v>1.028</c:v>
                </c:pt>
                <c:pt idx="55764">
                  <c:v>1.028</c:v>
                </c:pt>
                <c:pt idx="55765">
                  <c:v>1.0289999999999999</c:v>
                </c:pt>
                <c:pt idx="55766">
                  <c:v>1.03</c:v>
                </c:pt>
                <c:pt idx="55767">
                  <c:v>1.03</c:v>
                </c:pt>
                <c:pt idx="55768">
                  <c:v>1.0309999999999999</c:v>
                </c:pt>
                <c:pt idx="55769">
                  <c:v>1.032</c:v>
                </c:pt>
                <c:pt idx="55770">
                  <c:v>1.0309999999999999</c:v>
                </c:pt>
                <c:pt idx="55771">
                  <c:v>1.0309999999999999</c:v>
                </c:pt>
                <c:pt idx="55772">
                  <c:v>1.0309999999999999</c:v>
                </c:pt>
                <c:pt idx="55773">
                  <c:v>1.0309999999999999</c:v>
                </c:pt>
                <c:pt idx="55774">
                  <c:v>1.03</c:v>
                </c:pt>
                <c:pt idx="55775">
                  <c:v>1.03</c:v>
                </c:pt>
                <c:pt idx="55776">
                  <c:v>1.0289999999999999</c:v>
                </c:pt>
                <c:pt idx="55777">
                  <c:v>1.0309999999999999</c:v>
                </c:pt>
                <c:pt idx="55778">
                  <c:v>1.03</c:v>
                </c:pt>
                <c:pt idx="55779">
                  <c:v>1.0309999999999999</c:v>
                </c:pt>
                <c:pt idx="55780">
                  <c:v>1.0289999999999999</c:v>
                </c:pt>
                <c:pt idx="55781">
                  <c:v>1.028</c:v>
                </c:pt>
                <c:pt idx="55782">
                  <c:v>1.028</c:v>
                </c:pt>
                <c:pt idx="55783">
                  <c:v>1.028</c:v>
                </c:pt>
                <c:pt idx="55784">
                  <c:v>1.03</c:v>
                </c:pt>
                <c:pt idx="55785">
                  <c:v>1.03</c:v>
                </c:pt>
                <c:pt idx="55786">
                  <c:v>1.0309999999999999</c:v>
                </c:pt>
                <c:pt idx="55787">
                  <c:v>1.0309999999999999</c:v>
                </c:pt>
                <c:pt idx="55788">
                  <c:v>1.0309999999999999</c:v>
                </c:pt>
                <c:pt idx="55789">
                  <c:v>1.03</c:v>
                </c:pt>
                <c:pt idx="55790">
                  <c:v>1.0289999999999999</c:v>
                </c:pt>
                <c:pt idx="55791">
                  <c:v>1.0289999999999999</c:v>
                </c:pt>
                <c:pt idx="55792">
                  <c:v>1.028</c:v>
                </c:pt>
                <c:pt idx="55793">
                  <c:v>1.028</c:v>
                </c:pt>
                <c:pt idx="55794">
                  <c:v>1.028</c:v>
                </c:pt>
                <c:pt idx="55795">
                  <c:v>1.028</c:v>
                </c:pt>
                <c:pt idx="55796">
                  <c:v>1.0289999999999999</c:v>
                </c:pt>
                <c:pt idx="55797">
                  <c:v>1.03</c:v>
                </c:pt>
                <c:pt idx="55798">
                  <c:v>1.0309999999999999</c:v>
                </c:pt>
                <c:pt idx="55799">
                  <c:v>1.03</c:v>
                </c:pt>
                <c:pt idx="55800">
                  <c:v>1.0309999999999999</c:v>
                </c:pt>
                <c:pt idx="55801">
                  <c:v>1.0309999999999999</c:v>
                </c:pt>
                <c:pt idx="55802">
                  <c:v>1.03</c:v>
                </c:pt>
                <c:pt idx="55803">
                  <c:v>1.0289999999999999</c:v>
                </c:pt>
                <c:pt idx="55804">
                  <c:v>1.0289999999999999</c:v>
                </c:pt>
                <c:pt idx="55805">
                  <c:v>1.028</c:v>
                </c:pt>
                <c:pt idx="55806">
                  <c:v>1.0289999999999999</c:v>
                </c:pt>
                <c:pt idx="55807">
                  <c:v>1.03</c:v>
                </c:pt>
                <c:pt idx="55808">
                  <c:v>1.03</c:v>
                </c:pt>
                <c:pt idx="55809">
                  <c:v>1.028</c:v>
                </c:pt>
                <c:pt idx="55810">
                  <c:v>1.03</c:v>
                </c:pt>
                <c:pt idx="55811">
                  <c:v>1.03</c:v>
                </c:pt>
                <c:pt idx="55812">
                  <c:v>1.0309999999999999</c:v>
                </c:pt>
                <c:pt idx="55813">
                  <c:v>1.0309999999999999</c:v>
                </c:pt>
                <c:pt idx="55814">
                  <c:v>1.032</c:v>
                </c:pt>
                <c:pt idx="55815">
                  <c:v>1.0309999999999999</c:v>
                </c:pt>
                <c:pt idx="55816">
                  <c:v>1.03</c:v>
                </c:pt>
                <c:pt idx="55817">
                  <c:v>1.03</c:v>
                </c:pt>
                <c:pt idx="55818">
                  <c:v>1.0289999999999999</c:v>
                </c:pt>
                <c:pt idx="55819">
                  <c:v>1.0289999999999999</c:v>
                </c:pt>
                <c:pt idx="55820">
                  <c:v>1.028</c:v>
                </c:pt>
                <c:pt idx="55821">
                  <c:v>1.028</c:v>
                </c:pt>
                <c:pt idx="55822">
                  <c:v>1.0289999999999999</c:v>
                </c:pt>
                <c:pt idx="55823">
                  <c:v>1.03</c:v>
                </c:pt>
                <c:pt idx="55824">
                  <c:v>1.03</c:v>
                </c:pt>
                <c:pt idx="55825">
                  <c:v>1.0289999999999999</c:v>
                </c:pt>
                <c:pt idx="55826">
                  <c:v>1.0289999999999999</c:v>
                </c:pt>
                <c:pt idx="55827">
                  <c:v>1.0289999999999999</c:v>
                </c:pt>
                <c:pt idx="55828">
                  <c:v>1.03</c:v>
                </c:pt>
                <c:pt idx="55829">
                  <c:v>1.03</c:v>
                </c:pt>
                <c:pt idx="55830">
                  <c:v>1.0309999999999999</c:v>
                </c:pt>
                <c:pt idx="55831">
                  <c:v>1.0309999999999999</c:v>
                </c:pt>
                <c:pt idx="55832">
                  <c:v>1.0309999999999999</c:v>
                </c:pt>
                <c:pt idx="55833">
                  <c:v>1.0289999999999999</c:v>
                </c:pt>
                <c:pt idx="55834">
                  <c:v>1.0289999999999999</c:v>
                </c:pt>
                <c:pt idx="55835">
                  <c:v>1.028</c:v>
                </c:pt>
                <c:pt idx="55836">
                  <c:v>1.0269999999999999</c:v>
                </c:pt>
                <c:pt idx="55837">
                  <c:v>1.0289999999999999</c:v>
                </c:pt>
                <c:pt idx="55838">
                  <c:v>1.0289999999999999</c:v>
                </c:pt>
                <c:pt idx="55839">
                  <c:v>1.0289999999999999</c:v>
                </c:pt>
                <c:pt idx="55840">
                  <c:v>1.03</c:v>
                </c:pt>
                <c:pt idx="55841">
                  <c:v>1.0309999999999999</c:v>
                </c:pt>
                <c:pt idx="55842">
                  <c:v>1.0289999999999999</c:v>
                </c:pt>
                <c:pt idx="55843">
                  <c:v>1.0289999999999999</c:v>
                </c:pt>
                <c:pt idx="55844">
                  <c:v>1.0289999999999999</c:v>
                </c:pt>
                <c:pt idx="55845">
                  <c:v>1.028</c:v>
                </c:pt>
                <c:pt idx="55846">
                  <c:v>1.028</c:v>
                </c:pt>
                <c:pt idx="55847">
                  <c:v>1.0289999999999999</c:v>
                </c:pt>
                <c:pt idx="55848">
                  <c:v>1.0289999999999999</c:v>
                </c:pt>
                <c:pt idx="55849">
                  <c:v>1.028</c:v>
                </c:pt>
                <c:pt idx="55850">
                  <c:v>1.0269999999999999</c:v>
                </c:pt>
                <c:pt idx="55851">
                  <c:v>1.026</c:v>
                </c:pt>
                <c:pt idx="55852">
                  <c:v>1.0269999999999999</c:v>
                </c:pt>
                <c:pt idx="55853">
                  <c:v>1.0289999999999999</c:v>
                </c:pt>
                <c:pt idx="55854">
                  <c:v>1.0289999999999999</c:v>
                </c:pt>
                <c:pt idx="55855">
                  <c:v>1.03</c:v>
                </c:pt>
                <c:pt idx="55856">
                  <c:v>1.03</c:v>
                </c:pt>
                <c:pt idx="55857">
                  <c:v>1.03</c:v>
                </c:pt>
                <c:pt idx="55858">
                  <c:v>1.0289999999999999</c:v>
                </c:pt>
                <c:pt idx="55859">
                  <c:v>1.028</c:v>
                </c:pt>
                <c:pt idx="55860">
                  <c:v>1.0269999999999999</c:v>
                </c:pt>
                <c:pt idx="55861">
                  <c:v>1.0269999999999999</c:v>
                </c:pt>
                <c:pt idx="55862">
                  <c:v>1.0269999999999999</c:v>
                </c:pt>
                <c:pt idx="55863">
                  <c:v>1.0269999999999999</c:v>
                </c:pt>
                <c:pt idx="55864">
                  <c:v>1.0269999999999999</c:v>
                </c:pt>
                <c:pt idx="55865">
                  <c:v>1.0269999999999999</c:v>
                </c:pt>
                <c:pt idx="55866">
                  <c:v>1.028</c:v>
                </c:pt>
                <c:pt idx="55867">
                  <c:v>1.026</c:v>
                </c:pt>
                <c:pt idx="55868">
                  <c:v>1.0269999999999999</c:v>
                </c:pt>
                <c:pt idx="55869">
                  <c:v>1.0289999999999999</c:v>
                </c:pt>
                <c:pt idx="55870">
                  <c:v>1.0289999999999999</c:v>
                </c:pt>
                <c:pt idx="55871">
                  <c:v>1.0289999999999999</c:v>
                </c:pt>
                <c:pt idx="55872">
                  <c:v>1.0309999999999999</c:v>
                </c:pt>
                <c:pt idx="55873">
                  <c:v>1.0309999999999999</c:v>
                </c:pt>
                <c:pt idx="55874">
                  <c:v>1.03</c:v>
                </c:pt>
                <c:pt idx="55875">
                  <c:v>1.028</c:v>
                </c:pt>
                <c:pt idx="55876">
                  <c:v>1.0269999999999999</c:v>
                </c:pt>
                <c:pt idx="55877">
                  <c:v>1.0269999999999999</c:v>
                </c:pt>
                <c:pt idx="55878">
                  <c:v>1.028</c:v>
                </c:pt>
                <c:pt idx="55879">
                  <c:v>1.028</c:v>
                </c:pt>
                <c:pt idx="55880">
                  <c:v>1.026</c:v>
                </c:pt>
                <c:pt idx="55881">
                  <c:v>1.0249999999999999</c:v>
                </c:pt>
                <c:pt idx="55882">
                  <c:v>1.026</c:v>
                </c:pt>
                <c:pt idx="55883">
                  <c:v>1.026</c:v>
                </c:pt>
                <c:pt idx="55884">
                  <c:v>1.028</c:v>
                </c:pt>
                <c:pt idx="55885">
                  <c:v>1.028</c:v>
                </c:pt>
                <c:pt idx="55886">
                  <c:v>1.026</c:v>
                </c:pt>
                <c:pt idx="55887">
                  <c:v>1.026</c:v>
                </c:pt>
                <c:pt idx="55888">
                  <c:v>1.0269999999999999</c:v>
                </c:pt>
                <c:pt idx="55889">
                  <c:v>1.03</c:v>
                </c:pt>
                <c:pt idx="55890">
                  <c:v>1.0369999999999999</c:v>
                </c:pt>
                <c:pt idx="55891">
                  <c:v>1.038</c:v>
                </c:pt>
                <c:pt idx="55892">
                  <c:v>1.0389999999999999</c:v>
                </c:pt>
                <c:pt idx="55893">
                  <c:v>1.038</c:v>
                </c:pt>
                <c:pt idx="55894">
                  <c:v>1.038</c:v>
                </c:pt>
                <c:pt idx="55895">
                  <c:v>1.0389999999999999</c:v>
                </c:pt>
                <c:pt idx="55896">
                  <c:v>1.0369999999999999</c:v>
                </c:pt>
                <c:pt idx="55897">
                  <c:v>1.0369999999999999</c:v>
                </c:pt>
                <c:pt idx="55898">
                  <c:v>8.7360000000000007</c:v>
                </c:pt>
                <c:pt idx="55899">
                  <c:v>10.946</c:v>
                </c:pt>
                <c:pt idx="55900">
                  <c:v>11.542</c:v>
                </c:pt>
                <c:pt idx="55901">
                  <c:v>11.163</c:v>
                </c:pt>
                <c:pt idx="55902">
                  <c:v>11.151</c:v>
                </c:pt>
                <c:pt idx="55903">
                  <c:v>11.195</c:v>
                </c:pt>
                <c:pt idx="55904">
                  <c:v>11.221</c:v>
                </c:pt>
                <c:pt idx="55905">
                  <c:v>11.209</c:v>
                </c:pt>
                <c:pt idx="55906">
                  <c:v>11.227</c:v>
                </c:pt>
                <c:pt idx="55907">
                  <c:v>11.225</c:v>
                </c:pt>
                <c:pt idx="55908">
                  <c:v>11.232000000000001</c:v>
                </c:pt>
                <c:pt idx="55909">
                  <c:v>11.252000000000001</c:v>
                </c:pt>
                <c:pt idx="55910">
                  <c:v>11.254</c:v>
                </c:pt>
                <c:pt idx="55911">
                  <c:v>11.266</c:v>
                </c:pt>
                <c:pt idx="55912">
                  <c:v>11.281000000000001</c:v>
                </c:pt>
                <c:pt idx="55913">
                  <c:v>11.311999999999999</c:v>
                </c:pt>
                <c:pt idx="55914">
                  <c:v>11.336</c:v>
                </c:pt>
                <c:pt idx="55915">
                  <c:v>11.356</c:v>
                </c:pt>
                <c:pt idx="55916">
                  <c:v>11.381</c:v>
                </c:pt>
                <c:pt idx="55917">
                  <c:v>11.423</c:v>
                </c:pt>
                <c:pt idx="55918">
                  <c:v>11.465</c:v>
                </c:pt>
                <c:pt idx="55919">
                  <c:v>11.507</c:v>
                </c:pt>
                <c:pt idx="55920">
                  <c:v>11.547000000000001</c:v>
                </c:pt>
                <c:pt idx="55921">
                  <c:v>11.595000000000001</c:v>
                </c:pt>
                <c:pt idx="55922">
                  <c:v>11.635</c:v>
                </c:pt>
                <c:pt idx="55923">
                  <c:v>11.662000000000001</c:v>
                </c:pt>
                <c:pt idx="55924">
                  <c:v>11.705</c:v>
                </c:pt>
                <c:pt idx="55925">
                  <c:v>11.736000000000001</c:v>
                </c:pt>
                <c:pt idx="55926">
                  <c:v>11.769</c:v>
                </c:pt>
                <c:pt idx="55927">
                  <c:v>11.806000000000001</c:v>
                </c:pt>
                <c:pt idx="55928">
                  <c:v>11.843</c:v>
                </c:pt>
                <c:pt idx="55929">
                  <c:v>11.872</c:v>
                </c:pt>
                <c:pt idx="55930">
                  <c:v>11.915000000000001</c:v>
                </c:pt>
                <c:pt idx="55931">
                  <c:v>11.951000000000001</c:v>
                </c:pt>
                <c:pt idx="55932">
                  <c:v>11.983000000000001</c:v>
                </c:pt>
                <c:pt idx="55933">
                  <c:v>12.02</c:v>
                </c:pt>
                <c:pt idx="55934">
                  <c:v>12.052</c:v>
                </c:pt>
                <c:pt idx="55935">
                  <c:v>12.082000000000001</c:v>
                </c:pt>
                <c:pt idx="55936">
                  <c:v>12.114000000000001</c:v>
                </c:pt>
                <c:pt idx="55937">
                  <c:v>12.145</c:v>
                </c:pt>
                <c:pt idx="55938">
                  <c:v>12.178000000000001</c:v>
                </c:pt>
                <c:pt idx="55939">
                  <c:v>12.205</c:v>
                </c:pt>
                <c:pt idx="55940">
                  <c:v>12.231</c:v>
                </c:pt>
                <c:pt idx="55941">
                  <c:v>12.265000000000001</c:v>
                </c:pt>
                <c:pt idx="55942">
                  <c:v>12.298999999999999</c:v>
                </c:pt>
                <c:pt idx="55943">
                  <c:v>12.321</c:v>
                </c:pt>
                <c:pt idx="55944">
                  <c:v>12.354000000000001</c:v>
                </c:pt>
                <c:pt idx="55945">
                  <c:v>12.384</c:v>
                </c:pt>
                <c:pt idx="55946">
                  <c:v>12.41</c:v>
                </c:pt>
                <c:pt idx="55947">
                  <c:v>12.441000000000001</c:v>
                </c:pt>
                <c:pt idx="55948">
                  <c:v>12.46</c:v>
                </c:pt>
                <c:pt idx="55949">
                  <c:v>12.493</c:v>
                </c:pt>
                <c:pt idx="55950">
                  <c:v>12.516</c:v>
                </c:pt>
                <c:pt idx="55951">
                  <c:v>12.540000000000001</c:v>
                </c:pt>
                <c:pt idx="55952">
                  <c:v>12.566000000000001</c:v>
                </c:pt>
                <c:pt idx="55953">
                  <c:v>12.588000000000001</c:v>
                </c:pt>
                <c:pt idx="55954">
                  <c:v>12.612</c:v>
                </c:pt>
                <c:pt idx="55955">
                  <c:v>12.64</c:v>
                </c:pt>
                <c:pt idx="55956">
                  <c:v>12.661</c:v>
                </c:pt>
                <c:pt idx="55957">
                  <c:v>12.682</c:v>
                </c:pt>
                <c:pt idx="55958">
                  <c:v>12.706</c:v>
                </c:pt>
                <c:pt idx="55959">
                  <c:v>12.73</c:v>
                </c:pt>
                <c:pt idx="55960">
                  <c:v>12.750999999999999</c:v>
                </c:pt>
                <c:pt idx="55961">
                  <c:v>12.766</c:v>
                </c:pt>
                <c:pt idx="55962">
                  <c:v>12.792</c:v>
                </c:pt>
                <c:pt idx="55963">
                  <c:v>12.805</c:v>
                </c:pt>
                <c:pt idx="55964">
                  <c:v>12.829000000000001</c:v>
                </c:pt>
                <c:pt idx="55965">
                  <c:v>12.847</c:v>
                </c:pt>
                <c:pt idx="55966">
                  <c:v>12.86</c:v>
                </c:pt>
                <c:pt idx="55967">
                  <c:v>12.884</c:v>
                </c:pt>
                <c:pt idx="55968">
                  <c:v>12.906000000000001</c:v>
                </c:pt>
                <c:pt idx="55969">
                  <c:v>12.923</c:v>
                </c:pt>
                <c:pt idx="55970">
                  <c:v>12.945</c:v>
                </c:pt>
                <c:pt idx="55971">
                  <c:v>12.964</c:v>
                </c:pt>
                <c:pt idx="55972">
                  <c:v>12.975</c:v>
                </c:pt>
                <c:pt idx="55973">
                  <c:v>12.987</c:v>
                </c:pt>
                <c:pt idx="55974">
                  <c:v>12.999000000000001</c:v>
                </c:pt>
                <c:pt idx="55975">
                  <c:v>13.019</c:v>
                </c:pt>
                <c:pt idx="55976">
                  <c:v>13.035</c:v>
                </c:pt>
                <c:pt idx="55977">
                  <c:v>13.048</c:v>
                </c:pt>
                <c:pt idx="55978">
                  <c:v>13.059000000000001</c:v>
                </c:pt>
                <c:pt idx="55979">
                  <c:v>13.069000000000001</c:v>
                </c:pt>
                <c:pt idx="55980">
                  <c:v>13.075000000000001</c:v>
                </c:pt>
                <c:pt idx="55981">
                  <c:v>13.087</c:v>
                </c:pt>
                <c:pt idx="55982">
                  <c:v>13.093999999999999</c:v>
                </c:pt>
                <c:pt idx="55983">
                  <c:v>13.099</c:v>
                </c:pt>
                <c:pt idx="55984">
                  <c:v>13.108000000000001</c:v>
                </c:pt>
                <c:pt idx="55985">
                  <c:v>13.114000000000001</c:v>
                </c:pt>
                <c:pt idx="55986">
                  <c:v>13.125</c:v>
                </c:pt>
                <c:pt idx="55987">
                  <c:v>13.132</c:v>
                </c:pt>
                <c:pt idx="55988">
                  <c:v>13.135</c:v>
                </c:pt>
                <c:pt idx="55989">
                  <c:v>13.136000000000001</c:v>
                </c:pt>
                <c:pt idx="55990">
                  <c:v>13.135</c:v>
                </c:pt>
                <c:pt idx="55991">
                  <c:v>13.134</c:v>
                </c:pt>
                <c:pt idx="55992">
                  <c:v>13.137</c:v>
                </c:pt>
                <c:pt idx="55993">
                  <c:v>13.13</c:v>
                </c:pt>
                <c:pt idx="55994">
                  <c:v>13.139000000000001</c:v>
                </c:pt>
                <c:pt idx="55995">
                  <c:v>13.146000000000001</c:v>
                </c:pt>
                <c:pt idx="55996">
                  <c:v>13.157</c:v>
                </c:pt>
                <c:pt idx="55997">
                  <c:v>13.173999999999999</c:v>
                </c:pt>
                <c:pt idx="55998">
                  <c:v>13.184000000000001</c:v>
                </c:pt>
                <c:pt idx="55999">
                  <c:v>13.214</c:v>
                </c:pt>
                <c:pt idx="56000">
                  <c:v>13.249000000000001</c:v>
                </c:pt>
                <c:pt idx="56001">
                  <c:v>13.788</c:v>
                </c:pt>
                <c:pt idx="56002">
                  <c:v>15.405000000000001</c:v>
                </c:pt>
                <c:pt idx="56003">
                  <c:v>14.547000000000001</c:v>
                </c:pt>
                <c:pt idx="56004">
                  <c:v>14.113</c:v>
                </c:pt>
                <c:pt idx="56005">
                  <c:v>14.084</c:v>
                </c:pt>
                <c:pt idx="56006">
                  <c:v>14.102</c:v>
                </c:pt>
                <c:pt idx="56007">
                  <c:v>14.099</c:v>
                </c:pt>
                <c:pt idx="56008">
                  <c:v>14.086</c:v>
                </c:pt>
                <c:pt idx="56009">
                  <c:v>14.065</c:v>
                </c:pt>
                <c:pt idx="56010">
                  <c:v>14.048</c:v>
                </c:pt>
                <c:pt idx="56011">
                  <c:v>14.030000000000001</c:v>
                </c:pt>
                <c:pt idx="56012">
                  <c:v>14.006</c:v>
                </c:pt>
                <c:pt idx="56013">
                  <c:v>13.993</c:v>
                </c:pt>
                <c:pt idx="56014">
                  <c:v>13.978</c:v>
                </c:pt>
                <c:pt idx="56015">
                  <c:v>13.958</c:v>
                </c:pt>
                <c:pt idx="56016">
                  <c:v>13.941000000000001</c:v>
                </c:pt>
                <c:pt idx="56017">
                  <c:v>13.92</c:v>
                </c:pt>
                <c:pt idx="56018">
                  <c:v>13.905000000000001</c:v>
                </c:pt>
                <c:pt idx="56019">
                  <c:v>13.888</c:v>
                </c:pt>
                <c:pt idx="56020">
                  <c:v>13.886000000000001</c:v>
                </c:pt>
                <c:pt idx="56021">
                  <c:v>13.875</c:v>
                </c:pt>
                <c:pt idx="56022">
                  <c:v>13.855</c:v>
                </c:pt>
                <c:pt idx="56023">
                  <c:v>13.852</c:v>
                </c:pt>
                <c:pt idx="56024">
                  <c:v>13.842000000000001</c:v>
                </c:pt>
                <c:pt idx="56025">
                  <c:v>13.829000000000001</c:v>
                </c:pt>
                <c:pt idx="56026">
                  <c:v>13.812000000000001</c:v>
                </c:pt>
                <c:pt idx="56027">
                  <c:v>13.797000000000001</c:v>
                </c:pt>
                <c:pt idx="56028">
                  <c:v>13.777000000000001</c:v>
                </c:pt>
                <c:pt idx="56029">
                  <c:v>13.774000000000001</c:v>
                </c:pt>
                <c:pt idx="56030">
                  <c:v>13.754</c:v>
                </c:pt>
                <c:pt idx="56031">
                  <c:v>13.743</c:v>
                </c:pt>
                <c:pt idx="56032">
                  <c:v>13.734999999999999</c:v>
                </c:pt>
                <c:pt idx="56033">
                  <c:v>13.715</c:v>
                </c:pt>
                <c:pt idx="56034">
                  <c:v>13.707000000000001</c:v>
                </c:pt>
                <c:pt idx="56035">
                  <c:v>13.699</c:v>
                </c:pt>
                <c:pt idx="56036">
                  <c:v>13.68</c:v>
                </c:pt>
                <c:pt idx="56037">
                  <c:v>13.662000000000001</c:v>
                </c:pt>
                <c:pt idx="56038">
                  <c:v>13.646000000000001</c:v>
                </c:pt>
                <c:pt idx="56039">
                  <c:v>13.627000000000001</c:v>
                </c:pt>
                <c:pt idx="56040">
                  <c:v>13.603</c:v>
                </c:pt>
                <c:pt idx="56041">
                  <c:v>13.589</c:v>
                </c:pt>
                <c:pt idx="56042">
                  <c:v>13.56</c:v>
                </c:pt>
                <c:pt idx="56043">
                  <c:v>13.535</c:v>
                </c:pt>
                <c:pt idx="56044">
                  <c:v>13.508000000000001</c:v>
                </c:pt>
                <c:pt idx="56045">
                  <c:v>13.477</c:v>
                </c:pt>
                <c:pt idx="56046">
                  <c:v>13.437000000000001</c:v>
                </c:pt>
                <c:pt idx="56047">
                  <c:v>13.417</c:v>
                </c:pt>
                <c:pt idx="56048">
                  <c:v>13.385</c:v>
                </c:pt>
                <c:pt idx="56049">
                  <c:v>13.36</c:v>
                </c:pt>
                <c:pt idx="56050">
                  <c:v>13.327999999999999</c:v>
                </c:pt>
                <c:pt idx="56051">
                  <c:v>13.3</c:v>
                </c:pt>
                <c:pt idx="56052">
                  <c:v>13.266</c:v>
                </c:pt>
                <c:pt idx="56053">
                  <c:v>13.239000000000001</c:v>
                </c:pt>
                <c:pt idx="56054">
                  <c:v>13.207000000000001</c:v>
                </c:pt>
                <c:pt idx="56055">
                  <c:v>13.19</c:v>
                </c:pt>
                <c:pt idx="56056">
                  <c:v>13.16</c:v>
                </c:pt>
                <c:pt idx="56057">
                  <c:v>13.132</c:v>
                </c:pt>
                <c:pt idx="56058">
                  <c:v>13.106</c:v>
                </c:pt>
                <c:pt idx="56059">
                  <c:v>13.084</c:v>
                </c:pt>
                <c:pt idx="56060">
                  <c:v>13.066000000000001</c:v>
                </c:pt>
                <c:pt idx="56061">
                  <c:v>13.026</c:v>
                </c:pt>
                <c:pt idx="56062">
                  <c:v>12.978</c:v>
                </c:pt>
                <c:pt idx="56063">
                  <c:v>12.946</c:v>
                </c:pt>
                <c:pt idx="56064">
                  <c:v>12.92</c:v>
                </c:pt>
                <c:pt idx="56065">
                  <c:v>12.873000000000001</c:v>
                </c:pt>
                <c:pt idx="56066">
                  <c:v>12.845000000000001</c:v>
                </c:pt>
                <c:pt idx="56067">
                  <c:v>12.811</c:v>
                </c:pt>
                <c:pt idx="56068">
                  <c:v>12.785</c:v>
                </c:pt>
                <c:pt idx="56069">
                  <c:v>12.761000000000001</c:v>
                </c:pt>
                <c:pt idx="56070">
                  <c:v>12.734</c:v>
                </c:pt>
                <c:pt idx="56071">
                  <c:v>12.691000000000001</c:v>
                </c:pt>
                <c:pt idx="56072">
                  <c:v>12.68</c:v>
                </c:pt>
                <c:pt idx="56073">
                  <c:v>12.647</c:v>
                </c:pt>
                <c:pt idx="56074">
                  <c:v>12.621</c:v>
                </c:pt>
                <c:pt idx="56075">
                  <c:v>12.599</c:v>
                </c:pt>
                <c:pt idx="56076">
                  <c:v>12.565</c:v>
                </c:pt>
                <c:pt idx="56077">
                  <c:v>12.536</c:v>
                </c:pt>
                <c:pt idx="56078">
                  <c:v>12.500999999999999</c:v>
                </c:pt>
                <c:pt idx="56079">
                  <c:v>12.471</c:v>
                </c:pt>
                <c:pt idx="56080">
                  <c:v>12.458</c:v>
                </c:pt>
                <c:pt idx="56081">
                  <c:v>12.436</c:v>
                </c:pt>
                <c:pt idx="56082">
                  <c:v>12.425000000000001</c:v>
                </c:pt>
                <c:pt idx="56083">
                  <c:v>12.419</c:v>
                </c:pt>
                <c:pt idx="56084">
                  <c:v>12.415000000000001</c:v>
                </c:pt>
                <c:pt idx="56085">
                  <c:v>12.412000000000001</c:v>
                </c:pt>
                <c:pt idx="56086">
                  <c:v>12.407</c:v>
                </c:pt>
                <c:pt idx="56087">
                  <c:v>12.4</c:v>
                </c:pt>
                <c:pt idx="56088">
                  <c:v>12.383000000000001</c:v>
                </c:pt>
                <c:pt idx="56089">
                  <c:v>12.365</c:v>
                </c:pt>
                <c:pt idx="56090">
                  <c:v>12.349</c:v>
                </c:pt>
                <c:pt idx="56091">
                  <c:v>12.345000000000001</c:v>
                </c:pt>
                <c:pt idx="56092">
                  <c:v>12.327</c:v>
                </c:pt>
                <c:pt idx="56093">
                  <c:v>12.302</c:v>
                </c:pt>
                <c:pt idx="56094">
                  <c:v>12.285</c:v>
                </c:pt>
                <c:pt idx="56095">
                  <c:v>12.257</c:v>
                </c:pt>
                <c:pt idx="56096">
                  <c:v>12.229000000000001</c:v>
                </c:pt>
                <c:pt idx="56097">
                  <c:v>12.202</c:v>
                </c:pt>
                <c:pt idx="56098">
                  <c:v>12.18</c:v>
                </c:pt>
                <c:pt idx="56099">
                  <c:v>12.157999999999999</c:v>
                </c:pt>
                <c:pt idx="56100">
                  <c:v>11.645</c:v>
                </c:pt>
                <c:pt idx="56101">
                  <c:v>11.468999999999999</c:v>
                </c:pt>
                <c:pt idx="56102">
                  <c:v>11.438000000000001</c:v>
                </c:pt>
                <c:pt idx="56103">
                  <c:v>11.413</c:v>
                </c:pt>
                <c:pt idx="56104">
                  <c:v>11.395</c:v>
                </c:pt>
                <c:pt idx="56105">
                  <c:v>11.377000000000001</c:v>
                </c:pt>
                <c:pt idx="56106">
                  <c:v>11.349</c:v>
                </c:pt>
                <c:pt idx="56107">
                  <c:v>11.314</c:v>
                </c:pt>
                <c:pt idx="56108">
                  <c:v>11.282</c:v>
                </c:pt>
                <c:pt idx="56109">
                  <c:v>11.263</c:v>
                </c:pt>
                <c:pt idx="56110">
                  <c:v>11.232000000000001</c:v>
                </c:pt>
                <c:pt idx="56111">
                  <c:v>11.206</c:v>
                </c:pt>
                <c:pt idx="56112">
                  <c:v>11.184000000000001</c:v>
                </c:pt>
                <c:pt idx="56113">
                  <c:v>11.17</c:v>
                </c:pt>
                <c:pt idx="56114">
                  <c:v>11.15</c:v>
                </c:pt>
                <c:pt idx="56115">
                  <c:v>11.138</c:v>
                </c:pt>
                <c:pt idx="56116">
                  <c:v>11.115</c:v>
                </c:pt>
                <c:pt idx="56117">
                  <c:v>11.105</c:v>
                </c:pt>
                <c:pt idx="56118">
                  <c:v>11.098000000000001</c:v>
                </c:pt>
                <c:pt idx="56119">
                  <c:v>11.091000000000001</c:v>
                </c:pt>
                <c:pt idx="56120">
                  <c:v>11.093999999999999</c:v>
                </c:pt>
                <c:pt idx="56121">
                  <c:v>11.095000000000001</c:v>
                </c:pt>
                <c:pt idx="56122">
                  <c:v>11.102</c:v>
                </c:pt>
                <c:pt idx="56123">
                  <c:v>11.115</c:v>
                </c:pt>
                <c:pt idx="56124">
                  <c:v>11.120000000000001</c:v>
                </c:pt>
                <c:pt idx="56125">
                  <c:v>11.133000000000001</c:v>
                </c:pt>
                <c:pt idx="56126">
                  <c:v>11.137</c:v>
                </c:pt>
                <c:pt idx="56127">
                  <c:v>11.141</c:v>
                </c:pt>
                <c:pt idx="56128">
                  <c:v>11.157999999999999</c:v>
                </c:pt>
                <c:pt idx="56129">
                  <c:v>11.17</c:v>
                </c:pt>
                <c:pt idx="56130">
                  <c:v>11.173</c:v>
                </c:pt>
                <c:pt idx="56131">
                  <c:v>11.178000000000001</c:v>
                </c:pt>
                <c:pt idx="56132">
                  <c:v>11.179</c:v>
                </c:pt>
                <c:pt idx="56133">
                  <c:v>11.191000000000001</c:v>
                </c:pt>
                <c:pt idx="56134">
                  <c:v>11.194000000000001</c:v>
                </c:pt>
                <c:pt idx="56135">
                  <c:v>11.19</c:v>
                </c:pt>
                <c:pt idx="56136">
                  <c:v>11.184000000000001</c:v>
                </c:pt>
                <c:pt idx="56137">
                  <c:v>11.19</c:v>
                </c:pt>
                <c:pt idx="56138">
                  <c:v>11.191000000000001</c:v>
                </c:pt>
                <c:pt idx="56139">
                  <c:v>11.18</c:v>
                </c:pt>
                <c:pt idx="56140">
                  <c:v>11.19</c:v>
                </c:pt>
                <c:pt idx="56141">
                  <c:v>11.199</c:v>
                </c:pt>
                <c:pt idx="56142">
                  <c:v>11.208</c:v>
                </c:pt>
                <c:pt idx="56143">
                  <c:v>11.216000000000001</c:v>
                </c:pt>
                <c:pt idx="56144">
                  <c:v>11.23</c:v>
                </c:pt>
                <c:pt idx="56145">
                  <c:v>11.252000000000001</c:v>
                </c:pt>
                <c:pt idx="56146">
                  <c:v>11.263</c:v>
                </c:pt>
                <c:pt idx="56147">
                  <c:v>11.281000000000001</c:v>
                </c:pt>
                <c:pt idx="56148">
                  <c:v>11.294</c:v>
                </c:pt>
                <c:pt idx="56149">
                  <c:v>11.318</c:v>
                </c:pt>
                <c:pt idx="56150">
                  <c:v>11.341000000000001</c:v>
                </c:pt>
                <c:pt idx="56151">
                  <c:v>11.36</c:v>
                </c:pt>
                <c:pt idx="56152">
                  <c:v>11.379</c:v>
                </c:pt>
                <c:pt idx="56153">
                  <c:v>11.401</c:v>
                </c:pt>
                <c:pt idx="56154">
                  <c:v>11.419</c:v>
                </c:pt>
                <c:pt idx="56155">
                  <c:v>11.442</c:v>
                </c:pt>
                <c:pt idx="56156">
                  <c:v>11.466000000000001</c:v>
                </c:pt>
                <c:pt idx="56157">
                  <c:v>11.483000000000001</c:v>
                </c:pt>
                <c:pt idx="56158">
                  <c:v>11.499000000000001</c:v>
                </c:pt>
                <c:pt idx="56159">
                  <c:v>11.522</c:v>
                </c:pt>
                <c:pt idx="56160">
                  <c:v>11.540000000000001</c:v>
                </c:pt>
                <c:pt idx="56161">
                  <c:v>11.56</c:v>
                </c:pt>
                <c:pt idx="56162">
                  <c:v>11.58</c:v>
                </c:pt>
                <c:pt idx="56163">
                  <c:v>11.593999999999999</c:v>
                </c:pt>
                <c:pt idx="56164">
                  <c:v>11.604000000000001</c:v>
                </c:pt>
                <c:pt idx="56165">
                  <c:v>11.631</c:v>
                </c:pt>
                <c:pt idx="56166">
                  <c:v>11.641999999999999</c:v>
                </c:pt>
                <c:pt idx="56167">
                  <c:v>11.662000000000001</c:v>
                </c:pt>
                <c:pt idx="56168">
                  <c:v>11.68</c:v>
                </c:pt>
                <c:pt idx="56169">
                  <c:v>11.686999999999999</c:v>
                </c:pt>
                <c:pt idx="56170">
                  <c:v>11.702999999999999</c:v>
                </c:pt>
                <c:pt idx="56171">
                  <c:v>11.728</c:v>
                </c:pt>
                <c:pt idx="56172">
                  <c:v>11.738</c:v>
                </c:pt>
                <c:pt idx="56173">
                  <c:v>11.752000000000001</c:v>
                </c:pt>
                <c:pt idx="56174">
                  <c:v>11.763</c:v>
                </c:pt>
                <c:pt idx="56175">
                  <c:v>11.781000000000001</c:v>
                </c:pt>
                <c:pt idx="56176">
                  <c:v>11.791</c:v>
                </c:pt>
                <c:pt idx="56177">
                  <c:v>11.807</c:v>
                </c:pt>
                <c:pt idx="56178">
                  <c:v>11.82</c:v>
                </c:pt>
                <c:pt idx="56179">
                  <c:v>11.832000000000001</c:v>
                </c:pt>
                <c:pt idx="56180">
                  <c:v>11.851000000000001</c:v>
                </c:pt>
                <c:pt idx="56181">
                  <c:v>11.868</c:v>
                </c:pt>
                <c:pt idx="56182">
                  <c:v>11.888</c:v>
                </c:pt>
                <c:pt idx="56183">
                  <c:v>11.903</c:v>
                </c:pt>
                <c:pt idx="56184">
                  <c:v>11.923</c:v>
                </c:pt>
                <c:pt idx="56185">
                  <c:v>11.938000000000001</c:v>
                </c:pt>
                <c:pt idx="56186">
                  <c:v>11.968999999999999</c:v>
                </c:pt>
                <c:pt idx="56187">
                  <c:v>11.995000000000001</c:v>
                </c:pt>
                <c:pt idx="56188">
                  <c:v>12.013</c:v>
                </c:pt>
                <c:pt idx="56189">
                  <c:v>12.034000000000001</c:v>
                </c:pt>
                <c:pt idx="56190">
                  <c:v>12.048999999999999</c:v>
                </c:pt>
                <c:pt idx="56191">
                  <c:v>12.068</c:v>
                </c:pt>
                <c:pt idx="56192">
                  <c:v>12.092000000000001</c:v>
                </c:pt>
                <c:pt idx="56193">
                  <c:v>12.109</c:v>
                </c:pt>
                <c:pt idx="56194">
                  <c:v>12.133000000000001</c:v>
                </c:pt>
                <c:pt idx="56195">
                  <c:v>12.15</c:v>
                </c:pt>
                <c:pt idx="56196">
                  <c:v>12.170999999999999</c:v>
                </c:pt>
                <c:pt idx="56197">
                  <c:v>12.192</c:v>
                </c:pt>
                <c:pt idx="56198">
                  <c:v>12.213000000000001</c:v>
                </c:pt>
                <c:pt idx="56199">
                  <c:v>12.229000000000001</c:v>
                </c:pt>
                <c:pt idx="56200">
                  <c:v>12.248000000000001</c:v>
                </c:pt>
                <c:pt idx="56201">
                  <c:v>12.258000000000001</c:v>
                </c:pt>
                <c:pt idx="56202">
                  <c:v>12.281000000000001</c:v>
                </c:pt>
                <c:pt idx="56203">
                  <c:v>12.295999999999999</c:v>
                </c:pt>
                <c:pt idx="56204">
                  <c:v>12.311999999999999</c:v>
                </c:pt>
                <c:pt idx="56205">
                  <c:v>12.339</c:v>
                </c:pt>
                <c:pt idx="56206">
                  <c:v>12.343999999999999</c:v>
                </c:pt>
                <c:pt idx="56207">
                  <c:v>12.365</c:v>
                </c:pt>
                <c:pt idx="56208">
                  <c:v>12.385</c:v>
                </c:pt>
                <c:pt idx="56209">
                  <c:v>12.396000000000001</c:v>
                </c:pt>
                <c:pt idx="56210">
                  <c:v>12.427</c:v>
                </c:pt>
                <c:pt idx="56211">
                  <c:v>12.435</c:v>
                </c:pt>
                <c:pt idx="56212">
                  <c:v>12.457000000000001</c:v>
                </c:pt>
                <c:pt idx="56213">
                  <c:v>12.472</c:v>
                </c:pt>
                <c:pt idx="56214">
                  <c:v>12.488</c:v>
                </c:pt>
                <c:pt idx="56215">
                  <c:v>12.512</c:v>
                </c:pt>
                <c:pt idx="56216">
                  <c:v>12.518000000000001</c:v>
                </c:pt>
                <c:pt idx="56217">
                  <c:v>12.544</c:v>
                </c:pt>
                <c:pt idx="56218">
                  <c:v>12.564</c:v>
                </c:pt>
                <c:pt idx="56219">
                  <c:v>12.575000000000001</c:v>
                </c:pt>
                <c:pt idx="56220">
                  <c:v>12.596</c:v>
                </c:pt>
                <c:pt idx="56221">
                  <c:v>12.613</c:v>
                </c:pt>
                <c:pt idx="56222">
                  <c:v>12.625999999999999</c:v>
                </c:pt>
                <c:pt idx="56223">
                  <c:v>12.64</c:v>
                </c:pt>
                <c:pt idx="56224">
                  <c:v>12.666</c:v>
                </c:pt>
                <c:pt idx="56225">
                  <c:v>12.677</c:v>
                </c:pt>
                <c:pt idx="56226">
                  <c:v>12.689</c:v>
                </c:pt>
                <c:pt idx="56227">
                  <c:v>12.707000000000001</c:v>
                </c:pt>
                <c:pt idx="56228">
                  <c:v>12.713000000000001</c:v>
                </c:pt>
                <c:pt idx="56229">
                  <c:v>12.728</c:v>
                </c:pt>
                <c:pt idx="56230">
                  <c:v>12.746</c:v>
                </c:pt>
                <c:pt idx="56231">
                  <c:v>12.761000000000001</c:v>
                </c:pt>
                <c:pt idx="56232">
                  <c:v>12.773</c:v>
                </c:pt>
                <c:pt idx="56233">
                  <c:v>12.782</c:v>
                </c:pt>
                <c:pt idx="56234">
                  <c:v>12.792</c:v>
                </c:pt>
                <c:pt idx="56235">
                  <c:v>12.816000000000001</c:v>
                </c:pt>
                <c:pt idx="56236">
                  <c:v>12.818</c:v>
                </c:pt>
                <c:pt idx="56237">
                  <c:v>12.831</c:v>
                </c:pt>
                <c:pt idx="56238">
                  <c:v>12.851000000000001</c:v>
                </c:pt>
                <c:pt idx="56239">
                  <c:v>12.863</c:v>
                </c:pt>
                <c:pt idx="56240">
                  <c:v>12.872</c:v>
                </c:pt>
                <c:pt idx="56241">
                  <c:v>12.881</c:v>
                </c:pt>
                <c:pt idx="56242">
                  <c:v>12.884</c:v>
                </c:pt>
                <c:pt idx="56243">
                  <c:v>12.886000000000001</c:v>
                </c:pt>
                <c:pt idx="56244">
                  <c:v>12.904</c:v>
                </c:pt>
                <c:pt idx="56245">
                  <c:v>12.905000000000001</c:v>
                </c:pt>
                <c:pt idx="56246">
                  <c:v>12.904</c:v>
                </c:pt>
                <c:pt idx="56247">
                  <c:v>12.919</c:v>
                </c:pt>
                <c:pt idx="56248">
                  <c:v>12.921000000000001</c:v>
                </c:pt>
                <c:pt idx="56249">
                  <c:v>12.92</c:v>
                </c:pt>
                <c:pt idx="56250">
                  <c:v>12.919</c:v>
                </c:pt>
                <c:pt idx="56251">
                  <c:v>12.925000000000001</c:v>
                </c:pt>
                <c:pt idx="56252">
                  <c:v>12.923</c:v>
                </c:pt>
                <c:pt idx="56253">
                  <c:v>12.925000000000001</c:v>
                </c:pt>
                <c:pt idx="56254">
                  <c:v>12.925000000000001</c:v>
                </c:pt>
                <c:pt idx="56255">
                  <c:v>12.921000000000001</c:v>
                </c:pt>
                <c:pt idx="56256">
                  <c:v>12.919</c:v>
                </c:pt>
                <c:pt idx="56257">
                  <c:v>12.919</c:v>
                </c:pt>
                <c:pt idx="56258">
                  <c:v>12.939</c:v>
                </c:pt>
                <c:pt idx="56259">
                  <c:v>12.942</c:v>
                </c:pt>
                <c:pt idx="56260">
                  <c:v>12.959</c:v>
                </c:pt>
                <c:pt idx="56261">
                  <c:v>12.983000000000001</c:v>
                </c:pt>
                <c:pt idx="56262">
                  <c:v>13.003</c:v>
                </c:pt>
                <c:pt idx="56263">
                  <c:v>13.027000000000001</c:v>
                </c:pt>
                <c:pt idx="56264">
                  <c:v>13.058</c:v>
                </c:pt>
                <c:pt idx="56265">
                  <c:v>13.102</c:v>
                </c:pt>
                <c:pt idx="56266">
                  <c:v>14.864000000000001</c:v>
                </c:pt>
                <c:pt idx="56267">
                  <c:v>14.723000000000001</c:v>
                </c:pt>
                <c:pt idx="56268">
                  <c:v>14.007</c:v>
                </c:pt>
                <c:pt idx="56269">
                  <c:v>13.865</c:v>
                </c:pt>
                <c:pt idx="56270">
                  <c:v>13.866</c:v>
                </c:pt>
                <c:pt idx="56271">
                  <c:v>13.859</c:v>
                </c:pt>
                <c:pt idx="56272">
                  <c:v>13.846</c:v>
                </c:pt>
                <c:pt idx="56273">
                  <c:v>13.825000000000001</c:v>
                </c:pt>
                <c:pt idx="56274">
                  <c:v>13.81</c:v>
                </c:pt>
                <c:pt idx="56275">
                  <c:v>13.797000000000001</c:v>
                </c:pt>
                <c:pt idx="56276">
                  <c:v>13.779</c:v>
                </c:pt>
                <c:pt idx="56277">
                  <c:v>13.76</c:v>
                </c:pt>
                <c:pt idx="56278">
                  <c:v>13.746</c:v>
                </c:pt>
                <c:pt idx="56279">
                  <c:v>13.736000000000001</c:v>
                </c:pt>
                <c:pt idx="56280">
                  <c:v>13.724</c:v>
                </c:pt>
                <c:pt idx="56281">
                  <c:v>13.72</c:v>
                </c:pt>
                <c:pt idx="56282">
                  <c:v>13.702</c:v>
                </c:pt>
                <c:pt idx="56283">
                  <c:v>13.687000000000001</c:v>
                </c:pt>
                <c:pt idx="56284">
                  <c:v>13.681000000000001</c:v>
                </c:pt>
                <c:pt idx="56285">
                  <c:v>13.671000000000001</c:v>
                </c:pt>
                <c:pt idx="56286">
                  <c:v>13.662000000000001</c:v>
                </c:pt>
                <c:pt idx="56287">
                  <c:v>13.648</c:v>
                </c:pt>
                <c:pt idx="56288">
                  <c:v>13.635</c:v>
                </c:pt>
                <c:pt idx="56289">
                  <c:v>13.617000000000001</c:v>
                </c:pt>
                <c:pt idx="56290">
                  <c:v>13.604000000000001</c:v>
                </c:pt>
                <c:pt idx="56291">
                  <c:v>13.583</c:v>
                </c:pt>
                <c:pt idx="56292">
                  <c:v>13.563000000000001</c:v>
                </c:pt>
                <c:pt idx="56293">
                  <c:v>13.548</c:v>
                </c:pt>
                <c:pt idx="56294">
                  <c:v>13.525</c:v>
                </c:pt>
                <c:pt idx="56295">
                  <c:v>13.512</c:v>
                </c:pt>
                <c:pt idx="56296">
                  <c:v>13.484999999999999</c:v>
                </c:pt>
                <c:pt idx="56297">
                  <c:v>13.46</c:v>
                </c:pt>
                <c:pt idx="56298">
                  <c:v>13.441000000000001</c:v>
                </c:pt>
                <c:pt idx="56299">
                  <c:v>13.422000000000001</c:v>
                </c:pt>
                <c:pt idx="56300">
                  <c:v>13.39</c:v>
                </c:pt>
                <c:pt idx="56301">
                  <c:v>13.361000000000001</c:v>
                </c:pt>
                <c:pt idx="56302">
                  <c:v>13.325000000000001</c:v>
                </c:pt>
                <c:pt idx="56303">
                  <c:v>13.288</c:v>
                </c:pt>
                <c:pt idx="56304">
                  <c:v>13.25</c:v>
                </c:pt>
                <c:pt idx="56305">
                  <c:v>13.188000000000001</c:v>
                </c:pt>
                <c:pt idx="56306">
                  <c:v>13.139000000000001</c:v>
                </c:pt>
                <c:pt idx="56307">
                  <c:v>13.064</c:v>
                </c:pt>
                <c:pt idx="56308">
                  <c:v>12.975</c:v>
                </c:pt>
                <c:pt idx="56309">
                  <c:v>12.875</c:v>
                </c:pt>
                <c:pt idx="56310">
                  <c:v>12.769</c:v>
                </c:pt>
                <c:pt idx="56311">
                  <c:v>12.643000000000001</c:v>
                </c:pt>
                <c:pt idx="56312">
                  <c:v>12.468</c:v>
                </c:pt>
                <c:pt idx="56313">
                  <c:v>12.295</c:v>
                </c:pt>
                <c:pt idx="56314">
                  <c:v>12.125</c:v>
                </c:pt>
                <c:pt idx="56315">
                  <c:v>11.952999999999999</c:v>
                </c:pt>
                <c:pt idx="56316">
                  <c:v>11.773</c:v>
                </c:pt>
                <c:pt idx="56317">
                  <c:v>11.595000000000001</c:v>
                </c:pt>
                <c:pt idx="56318">
                  <c:v>11.403</c:v>
                </c:pt>
                <c:pt idx="56319">
                  <c:v>11.173999999999999</c:v>
                </c:pt>
                <c:pt idx="56320">
                  <c:v>10.494</c:v>
                </c:pt>
                <c:pt idx="56321">
                  <c:v>9.9830000000000005</c:v>
                </c:pt>
                <c:pt idx="56322">
                  <c:v>9.6240000000000006</c:v>
                </c:pt>
                <c:pt idx="56323">
                  <c:v>9.1790000000000003</c:v>
                </c:pt>
                <c:pt idx="56324">
                  <c:v>8.5510000000000002</c:v>
                </c:pt>
                <c:pt idx="56325">
                  <c:v>1.0289999999999999</c:v>
                </c:pt>
                <c:pt idx="56326">
                  <c:v>1.0249999999999999</c:v>
                </c:pt>
                <c:pt idx="56327">
                  <c:v>1.024</c:v>
                </c:pt>
                <c:pt idx="56328">
                  <c:v>1.024</c:v>
                </c:pt>
                <c:pt idx="56329">
                  <c:v>1.0249999999999999</c:v>
                </c:pt>
                <c:pt idx="56330">
                  <c:v>1.026</c:v>
                </c:pt>
                <c:pt idx="56331">
                  <c:v>1.024</c:v>
                </c:pt>
                <c:pt idx="56332">
                  <c:v>1.0230000000000001</c:v>
                </c:pt>
                <c:pt idx="56333">
                  <c:v>1.024</c:v>
                </c:pt>
                <c:pt idx="56334">
                  <c:v>1.024</c:v>
                </c:pt>
                <c:pt idx="56335">
                  <c:v>1.024</c:v>
                </c:pt>
                <c:pt idx="56336">
                  <c:v>1.0230000000000001</c:v>
                </c:pt>
                <c:pt idx="56337">
                  <c:v>1.022</c:v>
                </c:pt>
                <c:pt idx="56338">
                  <c:v>1.02</c:v>
                </c:pt>
                <c:pt idx="56339">
                  <c:v>1.0210000000000001</c:v>
                </c:pt>
                <c:pt idx="56340">
                  <c:v>1.0230000000000001</c:v>
                </c:pt>
                <c:pt idx="56341">
                  <c:v>1.022</c:v>
                </c:pt>
                <c:pt idx="56342">
                  <c:v>1.024</c:v>
                </c:pt>
                <c:pt idx="56343">
                  <c:v>1.024</c:v>
                </c:pt>
                <c:pt idx="56344">
                  <c:v>1.024</c:v>
                </c:pt>
                <c:pt idx="56345">
                  <c:v>1.0230000000000001</c:v>
                </c:pt>
                <c:pt idx="56346">
                  <c:v>1.0230000000000001</c:v>
                </c:pt>
                <c:pt idx="56347">
                  <c:v>1.0230000000000001</c:v>
                </c:pt>
                <c:pt idx="56348">
                  <c:v>1.0249999999999999</c:v>
                </c:pt>
                <c:pt idx="56349">
                  <c:v>1.026</c:v>
                </c:pt>
                <c:pt idx="56350">
                  <c:v>1.0269999999999999</c:v>
                </c:pt>
                <c:pt idx="56351">
                  <c:v>1.028</c:v>
                </c:pt>
                <c:pt idx="56352">
                  <c:v>1.028</c:v>
                </c:pt>
                <c:pt idx="56353">
                  <c:v>1.0269999999999999</c:v>
                </c:pt>
                <c:pt idx="56354">
                  <c:v>1.0269999999999999</c:v>
                </c:pt>
                <c:pt idx="56355">
                  <c:v>1.0269999999999999</c:v>
                </c:pt>
                <c:pt idx="56356">
                  <c:v>1.026</c:v>
                </c:pt>
                <c:pt idx="56357">
                  <c:v>1.026</c:v>
                </c:pt>
                <c:pt idx="56358">
                  <c:v>1.026</c:v>
                </c:pt>
                <c:pt idx="56359">
                  <c:v>1.026</c:v>
                </c:pt>
                <c:pt idx="56360">
                  <c:v>1.026</c:v>
                </c:pt>
                <c:pt idx="56361">
                  <c:v>1.028</c:v>
                </c:pt>
                <c:pt idx="56362">
                  <c:v>1.028</c:v>
                </c:pt>
                <c:pt idx="56363">
                  <c:v>1.028</c:v>
                </c:pt>
                <c:pt idx="56364">
                  <c:v>1.028</c:v>
                </c:pt>
                <c:pt idx="56365">
                  <c:v>1.0269999999999999</c:v>
                </c:pt>
                <c:pt idx="56366">
                  <c:v>1.026</c:v>
                </c:pt>
                <c:pt idx="56367">
                  <c:v>1.026</c:v>
                </c:pt>
                <c:pt idx="56368">
                  <c:v>1.028</c:v>
                </c:pt>
                <c:pt idx="56369">
                  <c:v>1.028</c:v>
                </c:pt>
                <c:pt idx="56370">
                  <c:v>1.0289999999999999</c:v>
                </c:pt>
                <c:pt idx="56371">
                  <c:v>1.028</c:v>
                </c:pt>
                <c:pt idx="56372">
                  <c:v>1.026</c:v>
                </c:pt>
                <c:pt idx="56373">
                  <c:v>1.026</c:v>
                </c:pt>
                <c:pt idx="56374">
                  <c:v>1.026</c:v>
                </c:pt>
                <c:pt idx="56375">
                  <c:v>1.0249999999999999</c:v>
                </c:pt>
                <c:pt idx="56376">
                  <c:v>1.0249999999999999</c:v>
                </c:pt>
                <c:pt idx="56377">
                  <c:v>1.0249999999999999</c:v>
                </c:pt>
                <c:pt idx="56378">
                  <c:v>1.026</c:v>
                </c:pt>
                <c:pt idx="56379">
                  <c:v>1.026</c:v>
                </c:pt>
                <c:pt idx="56380">
                  <c:v>1.026</c:v>
                </c:pt>
                <c:pt idx="56381">
                  <c:v>1.026</c:v>
                </c:pt>
                <c:pt idx="56382">
                  <c:v>1.0249999999999999</c:v>
                </c:pt>
                <c:pt idx="56383">
                  <c:v>1.024</c:v>
                </c:pt>
                <c:pt idx="56384">
                  <c:v>1.024</c:v>
                </c:pt>
                <c:pt idx="56385">
                  <c:v>1.026</c:v>
                </c:pt>
                <c:pt idx="56386">
                  <c:v>1.026</c:v>
                </c:pt>
                <c:pt idx="56387">
                  <c:v>1.0249999999999999</c:v>
                </c:pt>
                <c:pt idx="56388">
                  <c:v>1.0230000000000001</c:v>
                </c:pt>
                <c:pt idx="56389">
                  <c:v>1.024</c:v>
                </c:pt>
                <c:pt idx="56390">
                  <c:v>1.0230000000000001</c:v>
                </c:pt>
                <c:pt idx="56391">
                  <c:v>1.024</c:v>
                </c:pt>
                <c:pt idx="56392">
                  <c:v>1.026</c:v>
                </c:pt>
                <c:pt idx="56393">
                  <c:v>1.0249999999999999</c:v>
                </c:pt>
                <c:pt idx="56394">
                  <c:v>1.0249999999999999</c:v>
                </c:pt>
                <c:pt idx="56395">
                  <c:v>1.024</c:v>
                </c:pt>
                <c:pt idx="56396">
                  <c:v>1.0230000000000001</c:v>
                </c:pt>
                <c:pt idx="56397">
                  <c:v>1.024</c:v>
                </c:pt>
                <c:pt idx="56398">
                  <c:v>1.0249999999999999</c:v>
                </c:pt>
                <c:pt idx="56399">
                  <c:v>1.026</c:v>
                </c:pt>
                <c:pt idx="56400">
                  <c:v>1.026</c:v>
                </c:pt>
                <c:pt idx="56401">
                  <c:v>1.024</c:v>
                </c:pt>
                <c:pt idx="56402">
                  <c:v>1.0249999999999999</c:v>
                </c:pt>
                <c:pt idx="56403">
                  <c:v>1.024</c:v>
                </c:pt>
                <c:pt idx="56404">
                  <c:v>1.024</c:v>
                </c:pt>
                <c:pt idx="56405">
                  <c:v>1.0230000000000001</c:v>
                </c:pt>
                <c:pt idx="56406">
                  <c:v>1.024</c:v>
                </c:pt>
                <c:pt idx="56407">
                  <c:v>1.026</c:v>
                </c:pt>
                <c:pt idx="56408">
                  <c:v>1.026</c:v>
                </c:pt>
                <c:pt idx="56409">
                  <c:v>1.0249999999999999</c:v>
                </c:pt>
                <c:pt idx="56410">
                  <c:v>1.024</c:v>
                </c:pt>
                <c:pt idx="56411">
                  <c:v>1.024</c:v>
                </c:pt>
                <c:pt idx="56412">
                  <c:v>1.026</c:v>
                </c:pt>
                <c:pt idx="56413">
                  <c:v>1.0249999999999999</c:v>
                </c:pt>
                <c:pt idx="56414">
                  <c:v>1.024</c:v>
                </c:pt>
                <c:pt idx="56415">
                  <c:v>1.026</c:v>
                </c:pt>
                <c:pt idx="56416">
                  <c:v>1.0249999999999999</c:v>
                </c:pt>
                <c:pt idx="56417">
                  <c:v>1.026</c:v>
                </c:pt>
                <c:pt idx="56418">
                  <c:v>1.024</c:v>
                </c:pt>
                <c:pt idx="56419">
                  <c:v>1.0249999999999999</c:v>
                </c:pt>
                <c:pt idx="56420">
                  <c:v>1.0249999999999999</c:v>
                </c:pt>
                <c:pt idx="56421">
                  <c:v>1.024</c:v>
                </c:pt>
                <c:pt idx="56422">
                  <c:v>1.024</c:v>
                </c:pt>
                <c:pt idx="56423">
                  <c:v>1.0249999999999999</c:v>
                </c:pt>
                <c:pt idx="56424">
                  <c:v>1.024</c:v>
                </c:pt>
                <c:pt idx="56425">
                  <c:v>1.022</c:v>
                </c:pt>
                <c:pt idx="56426">
                  <c:v>1.022</c:v>
                </c:pt>
                <c:pt idx="56427">
                  <c:v>1.024</c:v>
                </c:pt>
                <c:pt idx="56428">
                  <c:v>1.024</c:v>
                </c:pt>
                <c:pt idx="56429">
                  <c:v>1.026</c:v>
                </c:pt>
                <c:pt idx="56430">
                  <c:v>1.026</c:v>
                </c:pt>
                <c:pt idx="56431">
                  <c:v>1.0249999999999999</c:v>
                </c:pt>
                <c:pt idx="56432">
                  <c:v>1.0249999999999999</c:v>
                </c:pt>
                <c:pt idx="56433">
                  <c:v>1.026</c:v>
                </c:pt>
                <c:pt idx="56434">
                  <c:v>1.026</c:v>
                </c:pt>
                <c:pt idx="56435">
                  <c:v>1.026</c:v>
                </c:pt>
                <c:pt idx="56436">
                  <c:v>1.028</c:v>
                </c:pt>
                <c:pt idx="56437">
                  <c:v>1.028</c:v>
                </c:pt>
                <c:pt idx="56438">
                  <c:v>1.028</c:v>
                </c:pt>
                <c:pt idx="56439">
                  <c:v>1.028</c:v>
                </c:pt>
                <c:pt idx="56440">
                  <c:v>1.0269999999999999</c:v>
                </c:pt>
                <c:pt idx="56441">
                  <c:v>1.0249999999999999</c:v>
                </c:pt>
                <c:pt idx="56442">
                  <c:v>1.026</c:v>
                </c:pt>
                <c:pt idx="56443">
                  <c:v>1.0269999999999999</c:v>
                </c:pt>
                <c:pt idx="56444">
                  <c:v>1.026</c:v>
                </c:pt>
                <c:pt idx="56445">
                  <c:v>1.026</c:v>
                </c:pt>
                <c:pt idx="56446">
                  <c:v>1.0249999999999999</c:v>
                </c:pt>
                <c:pt idx="56447">
                  <c:v>1.0249999999999999</c:v>
                </c:pt>
                <c:pt idx="56448">
                  <c:v>1.026</c:v>
                </c:pt>
                <c:pt idx="56449">
                  <c:v>1.026</c:v>
                </c:pt>
                <c:pt idx="56450">
                  <c:v>1.0249999999999999</c:v>
                </c:pt>
                <c:pt idx="56451">
                  <c:v>1.0249999999999999</c:v>
                </c:pt>
                <c:pt idx="56452">
                  <c:v>1.0249999999999999</c:v>
                </c:pt>
                <c:pt idx="56453">
                  <c:v>1.0249999999999999</c:v>
                </c:pt>
                <c:pt idx="56454">
                  <c:v>1.0230000000000001</c:v>
                </c:pt>
                <c:pt idx="56455">
                  <c:v>1.024</c:v>
                </c:pt>
                <c:pt idx="56456">
                  <c:v>1.026</c:v>
                </c:pt>
                <c:pt idx="56457">
                  <c:v>1.0269999999999999</c:v>
                </c:pt>
                <c:pt idx="56458">
                  <c:v>1.0269999999999999</c:v>
                </c:pt>
                <c:pt idx="56459">
                  <c:v>1.026</c:v>
                </c:pt>
                <c:pt idx="56460">
                  <c:v>1.026</c:v>
                </c:pt>
                <c:pt idx="56461">
                  <c:v>1.026</c:v>
                </c:pt>
                <c:pt idx="56462">
                  <c:v>1.026</c:v>
                </c:pt>
                <c:pt idx="56463">
                  <c:v>1.026</c:v>
                </c:pt>
                <c:pt idx="56464">
                  <c:v>1.0269999999999999</c:v>
                </c:pt>
                <c:pt idx="56465">
                  <c:v>1.024</c:v>
                </c:pt>
                <c:pt idx="56466">
                  <c:v>1.0249999999999999</c:v>
                </c:pt>
                <c:pt idx="56467">
                  <c:v>1.026</c:v>
                </c:pt>
                <c:pt idx="56468">
                  <c:v>1.026</c:v>
                </c:pt>
                <c:pt idx="56469">
                  <c:v>1.026</c:v>
                </c:pt>
                <c:pt idx="56470">
                  <c:v>1.0269999999999999</c:v>
                </c:pt>
                <c:pt idx="56471">
                  <c:v>1.0269999999999999</c:v>
                </c:pt>
                <c:pt idx="56472">
                  <c:v>1.028</c:v>
                </c:pt>
                <c:pt idx="56473">
                  <c:v>1.028</c:v>
                </c:pt>
                <c:pt idx="56474">
                  <c:v>1.0249999999999999</c:v>
                </c:pt>
                <c:pt idx="56475">
                  <c:v>1.024</c:v>
                </c:pt>
                <c:pt idx="56476">
                  <c:v>1.0249999999999999</c:v>
                </c:pt>
                <c:pt idx="56477">
                  <c:v>1.0249999999999999</c:v>
                </c:pt>
                <c:pt idx="56478">
                  <c:v>1.026</c:v>
                </c:pt>
                <c:pt idx="56479">
                  <c:v>1.0249999999999999</c:v>
                </c:pt>
                <c:pt idx="56480">
                  <c:v>1.024</c:v>
                </c:pt>
                <c:pt idx="56481">
                  <c:v>1.024</c:v>
                </c:pt>
                <c:pt idx="56482">
                  <c:v>1.0249999999999999</c:v>
                </c:pt>
                <c:pt idx="56483">
                  <c:v>1.0249999999999999</c:v>
                </c:pt>
                <c:pt idx="56484">
                  <c:v>1.026</c:v>
                </c:pt>
                <c:pt idx="56485">
                  <c:v>1.026</c:v>
                </c:pt>
                <c:pt idx="56486">
                  <c:v>1.0249999999999999</c:v>
                </c:pt>
                <c:pt idx="56487">
                  <c:v>1.0249999999999999</c:v>
                </c:pt>
                <c:pt idx="56488">
                  <c:v>1.0249999999999999</c:v>
                </c:pt>
                <c:pt idx="56489">
                  <c:v>1.024</c:v>
                </c:pt>
                <c:pt idx="56490">
                  <c:v>1.0230000000000001</c:v>
                </c:pt>
                <c:pt idx="56491">
                  <c:v>1.0210000000000001</c:v>
                </c:pt>
                <c:pt idx="56492">
                  <c:v>1.0210000000000001</c:v>
                </c:pt>
                <c:pt idx="56493">
                  <c:v>1.0210000000000001</c:v>
                </c:pt>
                <c:pt idx="56494">
                  <c:v>1.0210000000000001</c:v>
                </c:pt>
                <c:pt idx="56495">
                  <c:v>1.0210000000000001</c:v>
                </c:pt>
                <c:pt idx="56496">
                  <c:v>1.0190000000000001</c:v>
                </c:pt>
                <c:pt idx="56497">
                  <c:v>1.02</c:v>
                </c:pt>
                <c:pt idx="56498">
                  <c:v>1.0210000000000001</c:v>
                </c:pt>
                <c:pt idx="56499">
                  <c:v>1.02</c:v>
                </c:pt>
                <c:pt idx="56500">
                  <c:v>1.0210000000000001</c:v>
                </c:pt>
                <c:pt idx="56501">
                  <c:v>1.022</c:v>
                </c:pt>
                <c:pt idx="56502">
                  <c:v>1.022</c:v>
                </c:pt>
                <c:pt idx="56503">
                  <c:v>1.0230000000000001</c:v>
                </c:pt>
                <c:pt idx="56504">
                  <c:v>1.0230000000000001</c:v>
                </c:pt>
                <c:pt idx="56505">
                  <c:v>1.0230000000000001</c:v>
                </c:pt>
                <c:pt idx="56506">
                  <c:v>1.0230000000000001</c:v>
                </c:pt>
                <c:pt idx="56507">
                  <c:v>1.0230000000000001</c:v>
                </c:pt>
                <c:pt idx="56508">
                  <c:v>1.02</c:v>
                </c:pt>
                <c:pt idx="56509">
                  <c:v>1.0190000000000001</c:v>
                </c:pt>
                <c:pt idx="56510">
                  <c:v>1.02</c:v>
                </c:pt>
                <c:pt idx="56511">
                  <c:v>1.0210000000000001</c:v>
                </c:pt>
                <c:pt idx="56512">
                  <c:v>1.0210000000000001</c:v>
                </c:pt>
                <c:pt idx="56513">
                  <c:v>1.0210000000000001</c:v>
                </c:pt>
                <c:pt idx="56514">
                  <c:v>1.02</c:v>
                </c:pt>
                <c:pt idx="56515">
                  <c:v>1.0210000000000001</c:v>
                </c:pt>
                <c:pt idx="56516">
                  <c:v>1.022</c:v>
                </c:pt>
                <c:pt idx="56517">
                  <c:v>1.022</c:v>
                </c:pt>
                <c:pt idx="56518">
                  <c:v>1.0210000000000001</c:v>
                </c:pt>
                <c:pt idx="56519">
                  <c:v>1.0210000000000001</c:v>
                </c:pt>
                <c:pt idx="56520">
                  <c:v>1.022</c:v>
                </c:pt>
                <c:pt idx="56521">
                  <c:v>1.02</c:v>
                </c:pt>
                <c:pt idx="56522">
                  <c:v>1.0210000000000001</c:v>
                </c:pt>
                <c:pt idx="56523">
                  <c:v>1.022</c:v>
                </c:pt>
                <c:pt idx="56524">
                  <c:v>1.022</c:v>
                </c:pt>
                <c:pt idx="56525">
                  <c:v>1.022</c:v>
                </c:pt>
                <c:pt idx="56526">
                  <c:v>1.02</c:v>
                </c:pt>
                <c:pt idx="56527">
                  <c:v>1.02</c:v>
                </c:pt>
                <c:pt idx="56528">
                  <c:v>1.02</c:v>
                </c:pt>
                <c:pt idx="56529">
                  <c:v>1.0190000000000001</c:v>
                </c:pt>
                <c:pt idx="56530">
                  <c:v>1.0190000000000001</c:v>
                </c:pt>
                <c:pt idx="56531">
                  <c:v>1.0190000000000001</c:v>
                </c:pt>
                <c:pt idx="56532">
                  <c:v>1.0210000000000001</c:v>
                </c:pt>
                <c:pt idx="56533">
                  <c:v>1.022</c:v>
                </c:pt>
                <c:pt idx="56534">
                  <c:v>1.0210000000000001</c:v>
                </c:pt>
                <c:pt idx="56535">
                  <c:v>1.022</c:v>
                </c:pt>
                <c:pt idx="56536">
                  <c:v>1.0230000000000001</c:v>
                </c:pt>
                <c:pt idx="56537">
                  <c:v>1.024</c:v>
                </c:pt>
                <c:pt idx="56538">
                  <c:v>1.0230000000000001</c:v>
                </c:pt>
                <c:pt idx="56539">
                  <c:v>1.0230000000000001</c:v>
                </c:pt>
                <c:pt idx="56540">
                  <c:v>1.022</c:v>
                </c:pt>
                <c:pt idx="56541">
                  <c:v>1.0210000000000001</c:v>
                </c:pt>
                <c:pt idx="56542">
                  <c:v>1.0210000000000001</c:v>
                </c:pt>
                <c:pt idx="56543">
                  <c:v>1.0210000000000001</c:v>
                </c:pt>
                <c:pt idx="56544">
                  <c:v>1.0230000000000001</c:v>
                </c:pt>
                <c:pt idx="56545">
                  <c:v>1.022</c:v>
                </c:pt>
                <c:pt idx="56546">
                  <c:v>1.022</c:v>
                </c:pt>
                <c:pt idx="56547">
                  <c:v>1.0210000000000001</c:v>
                </c:pt>
                <c:pt idx="56548">
                  <c:v>1.0210000000000001</c:v>
                </c:pt>
                <c:pt idx="56549">
                  <c:v>1.0210000000000001</c:v>
                </c:pt>
                <c:pt idx="56550">
                  <c:v>1.0210000000000001</c:v>
                </c:pt>
                <c:pt idx="56551">
                  <c:v>1.022</c:v>
                </c:pt>
                <c:pt idx="56552">
                  <c:v>1.0230000000000001</c:v>
                </c:pt>
                <c:pt idx="56553">
                  <c:v>1.0230000000000001</c:v>
                </c:pt>
                <c:pt idx="56554">
                  <c:v>1.0230000000000001</c:v>
                </c:pt>
                <c:pt idx="56555">
                  <c:v>1.0230000000000001</c:v>
                </c:pt>
                <c:pt idx="56556">
                  <c:v>1.0230000000000001</c:v>
                </c:pt>
                <c:pt idx="56557">
                  <c:v>1.0210000000000001</c:v>
                </c:pt>
                <c:pt idx="56558">
                  <c:v>1.0210000000000001</c:v>
                </c:pt>
                <c:pt idx="56559">
                  <c:v>1.024</c:v>
                </c:pt>
                <c:pt idx="56560">
                  <c:v>1.0230000000000001</c:v>
                </c:pt>
                <c:pt idx="56561">
                  <c:v>1.022</c:v>
                </c:pt>
                <c:pt idx="56562">
                  <c:v>1.0230000000000001</c:v>
                </c:pt>
                <c:pt idx="56563">
                  <c:v>1.0230000000000001</c:v>
                </c:pt>
                <c:pt idx="56564">
                  <c:v>1.0230000000000001</c:v>
                </c:pt>
                <c:pt idx="56565">
                  <c:v>1.022</c:v>
                </c:pt>
                <c:pt idx="56566">
                  <c:v>1.022</c:v>
                </c:pt>
                <c:pt idx="56567">
                  <c:v>1.022</c:v>
                </c:pt>
                <c:pt idx="56568">
                  <c:v>1.0210000000000001</c:v>
                </c:pt>
                <c:pt idx="56569">
                  <c:v>1.02</c:v>
                </c:pt>
                <c:pt idx="56570">
                  <c:v>1.0230000000000001</c:v>
                </c:pt>
                <c:pt idx="56571">
                  <c:v>1.024</c:v>
                </c:pt>
                <c:pt idx="56572">
                  <c:v>1.022</c:v>
                </c:pt>
                <c:pt idx="56573">
                  <c:v>1.022</c:v>
                </c:pt>
                <c:pt idx="56574">
                  <c:v>1.022</c:v>
                </c:pt>
                <c:pt idx="56575">
                  <c:v>1.0230000000000001</c:v>
                </c:pt>
                <c:pt idx="56576">
                  <c:v>1.022</c:v>
                </c:pt>
                <c:pt idx="56577">
                  <c:v>1.0210000000000001</c:v>
                </c:pt>
                <c:pt idx="56578">
                  <c:v>1.022</c:v>
                </c:pt>
                <c:pt idx="56579">
                  <c:v>1.0230000000000001</c:v>
                </c:pt>
                <c:pt idx="56580">
                  <c:v>1.0230000000000001</c:v>
                </c:pt>
                <c:pt idx="56581">
                  <c:v>1.022</c:v>
                </c:pt>
                <c:pt idx="56582">
                  <c:v>1.0210000000000001</c:v>
                </c:pt>
                <c:pt idx="56583">
                  <c:v>1.022</c:v>
                </c:pt>
                <c:pt idx="56584">
                  <c:v>1.0230000000000001</c:v>
                </c:pt>
                <c:pt idx="56585">
                  <c:v>1.0230000000000001</c:v>
                </c:pt>
                <c:pt idx="56586">
                  <c:v>1.022</c:v>
                </c:pt>
                <c:pt idx="56587">
                  <c:v>1.0230000000000001</c:v>
                </c:pt>
                <c:pt idx="56588">
                  <c:v>1.024</c:v>
                </c:pt>
                <c:pt idx="56589">
                  <c:v>1.024</c:v>
                </c:pt>
                <c:pt idx="56590">
                  <c:v>1.0249999999999999</c:v>
                </c:pt>
                <c:pt idx="56591">
                  <c:v>1.024</c:v>
                </c:pt>
                <c:pt idx="56592">
                  <c:v>1.0230000000000001</c:v>
                </c:pt>
                <c:pt idx="56593">
                  <c:v>1.0230000000000001</c:v>
                </c:pt>
                <c:pt idx="56594">
                  <c:v>1.0230000000000001</c:v>
                </c:pt>
                <c:pt idx="56595">
                  <c:v>1.024</c:v>
                </c:pt>
                <c:pt idx="56596">
                  <c:v>1.0249999999999999</c:v>
                </c:pt>
                <c:pt idx="56597">
                  <c:v>1.024</c:v>
                </c:pt>
                <c:pt idx="56598">
                  <c:v>1.022</c:v>
                </c:pt>
                <c:pt idx="56599">
                  <c:v>1.022</c:v>
                </c:pt>
                <c:pt idx="56600">
                  <c:v>1.0230000000000001</c:v>
                </c:pt>
                <c:pt idx="56601">
                  <c:v>1.0230000000000001</c:v>
                </c:pt>
                <c:pt idx="56602">
                  <c:v>1.022</c:v>
                </c:pt>
                <c:pt idx="56603">
                  <c:v>1.022</c:v>
                </c:pt>
                <c:pt idx="56604">
                  <c:v>1.022</c:v>
                </c:pt>
                <c:pt idx="56605">
                  <c:v>1.022</c:v>
                </c:pt>
                <c:pt idx="56606">
                  <c:v>1.0230000000000001</c:v>
                </c:pt>
                <c:pt idx="56607">
                  <c:v>1.024</c:v>
                </c:pt>
                <c:pt idx="56608">
                  <c:v>1.024</c:v>
                </c:pt>
                <c:pt idx="56609">
                  <c:v>1.024</c:v>
                </c:pt>
                <c:pt idx="56610">
                  <c:v>1.022</c:v>
                </c:pt>
                <c:pt idx="56611">
                  <c:v>1.0230000000000001</c:v>
                </c:pt>
                <c:pt idx="56612">
                  <c:v>1.022</c:v>
                </c:pt>
                <c:pt idx="56613">
                  <c:v>1.0210000000000001</c:v>
                </c:pt>
                <c:pt idx="56614">
                  <c:v>1.0210000000000001</c:v>
                </c:pt>
                <c:pt idx="56615">
                  <c:v>1.02</c:v>
                </c:pt>
                <c:pt idx="56616">
                  <c:v>1.02</c:v>
                </c:pt>
                <c:pt idx="56617">
                  <c:v>1.0210000000000001</c:v>
                </c:pt>
                <c:pt idx="56618">
                  <c:v>1.022</c:v>
                </c:pt>
                <c:pt idx="56619">
                  <c:v>1.022</c:v>
                </c:pt>
                <c:pt idx="56620">
                  <c:v>1.022</c:v>
                </c:pt>
                <c:pt idx="56621">
                  <c:v>1.0230000000000001</c:v>
                </c:pt>
                <c:pt idx="56622">
                  <c:v>1.022</c:v>
                </c:pt>
                <c:pt idx="56623">
                  <c:v>1.0210000000000001</c:v>
                </c:pt>
                <c:pt idx="56624">
                  <c:v>1.0210000000000001</c:v>
                </c:pt>
                <c:pt idx="56625">
                  <c:v>1.0210000000000001</c:v>
                </c:pt>
                <c:pt idx="56626">
                  <c:v>1.02</c:v>
                </c:pt>
                <c:pt idx="56627">
                  <c:v>1.0190000000000001</c:v>
                </c:pt>
                <c:pt idx="56628">
                  <c:v>1.0210000000000001</c:v>
                </c:pt>
                <c:pt idx="56629">
                  <c:v>1.0210000000000001</c:v>
                </c:pt>
                <c:pt idx="56630">
                  <c:v>1.0210000000000001</c:v>
                </c:pt>
                <c:pt idx="56631">
                  <c:v>1.0230000000000001</c:v>
                </c:pt>
                <c:pt idx="56632">
                  <c:v>1.0230000000000001</c:v>
                </c:pt>
                <c:pt idx="56633">
                  <c:v>1.022</c:v>
                </c:pt>
                <c:pt idx="56634">
                  <c:v>1.022</c:v>
                </c:pt>
                <c:pt idx="56635">
                  <c:v>1.0190000000000001</c:v>
                </c:pt>
                <c:pt idx="56636">
                  <c:v>1.02</c:v>
                </c:pt>
                <c:pt idx="56637">
                  <c:v>1.0210000000000001</c:v>
                </c:pt>
                <c:pt idx="56638">
                  <c:v>1.0210000000000001</c:v>
                </c:pt>
                <c:pt idx="56639">
                  <c:v>1.0210000000000001</c:v>
                </c:pt>
                <c:pt idx="56640">
                  <c:v>1.022</c:v>
                </c:pt>
                <c:pt idx="56641">
                  <c:v>1.0230000000000001</c:v>
                </c:pt>
                <c:pt idx="56642">
                  <c:v>1.022</c:v>
                </c:pt>
                <c:pt idx="56643">
                  <c:v>1.0230000000000001</c:v>
                </c:pt>
                <c:pt idx="56644">
                  <c:v>1.024</c:v>
                </c:pt>
                <c:pt idx="56645">
                  <c:v>1.024</c:v>
                </c:pt>
                <c:pt idx="56646">
                  <c:v>1.024</c:v>
                </c:pt>
                <c:pt idx="56647">
                  <c:v>1.024</c:v>
                </c:pt>
                <c:pt idx="56648">
                  <c:v>1.024</c:v>
                </c:pt>
                <c:pt idx="56649">
                  <c:v>1.0230000000000001</c:v>
                </c:pt>
                <c:pt idx="56650">
                  <c:v>1.0230000000000001</c:v>
                </c:pt>
                <c:pt idx="56651">
                  <c:v>1.0210000000000001</c:v>
                </c:pt>
                <c:pt idx="56652">
                  <c:v>1.0210000000000001</c:v>
                </c:pt>
                <c:pt idx="56653">
                  <c:v>1.022</c:v>
                </c:pt>
                <c:pt idx="56654">
                  <c:v>1.0230000000000001</c:v>
                </c:pt>
                <c:pt idx="56655">
                  <c:v>1.0230000000000001</c:v>
                </c:pt>
                <c:pt idx="56656">
                  <c:v>1.024</c:v>
                </c:pt>
                <c:pt idx="56657">
                  <c:v>1.024</c:v>
                </c:pt>
                <c:pt idx="56658">
                  <c:v>1.0230000000000001</c:v>
                </c:pt>
                <c:pt idx="56659">
                  <c:v>1.022</c:v>
                </c:pt>
                <c:pt idx="56660">
                  <c:v>1.024</c:v>
                </c:pt>
                <c:pt idx="56661">
                  <c:v>1.024</c:v>
                </c:pt>
                <c:pt idx="56662">
                  <c:v>1.024</c:v>
                </c:pt>
                <c:pt idx="56663">
                  <c:v>1.0230000000000001</c:v>
                </c:pt>
                <c:pt idx="56664">
                  <c:v>1.0230000000000001</c:v>
                </c:pt>
                <c:pt idx="56665">
                  <c:v>1.0230000000000001</c:v>
                </c:pt>
                <c:pt idx="56666">
                  <c:v>1.022</c:v>
                </c:pt>
                <c:pt idx="56667">
                  <c:v>1.0230000000000001</c:v>
                </c:pt>
                <c:pt idx="56668">
                  <c:v>1.024</c:v>
                </c:pt>
                <c:pt idx="56669">
                  <c:v>1.0230000000000001</c:v>
                </c:pt>
                <c:pt idx="56670">
                  <c:v>1.0230000000000001</c:v>
                </c:pt>
                <c:pt idx="56671">
                  <c:v>1.024</c:v>
                </c:pt>
                <c:pt idx="56672">
                  <c:v>1.0230000000000001</c:v>
                </c:pt>
                <c:pt idx="56673">
                  <c:v>1.0230000000000001</c:v>
                </c:pt>
                <c:pt idx="56674">
                  <c:v>1.0230000000000001</c:v>
                </c:pt>
                <c:pt idx="56675">
                  <c:v>1.0230000000000001</c:v>
                </c:pt>
                <c:pt idx="56676">
                  <c:v>1.024</c:v>
                </c:pt>
                <c:pt idx="56677">
                  <c:v>1.024</c:v>
                </c:pt>
                <c:pt idx="56678">
                  <c:v>1.0230000000000001</c:v>
                </c:pt>
                <c:pt idx="56679">
                  <c:v>1.022</c:v>
                </c:pt>
                <c:pt idx="56680">
                  <c:v>1.0210000000000001</c:v>
                </c:pt>
                <c:pt idx="56681">
                  <c:v>1.0210000000000001</c:v>
                </c:pt>
                <c:pt idx="56682">
                  <c:v>1.022</c:v>
                </c:pt>
                <c:pt idx="56683">
                  <c:v>1.0230000000000001</c:v>
                </c:pt>
                <c:pt idx="56684">
                  <c:v>1.022</c:v>
                </c:pt>
                <c:pt idx="56685">
                  <c:v>1.022</c:v>
                </c:pt>
                <c:pt idx="56686">
                  <c:v>1.022</c:v>
                </c:pt>
                <c:pt idx="56687">
                  <c:v>1.022</c:v>
                </c:pt>
                <c:pt idx="56688">
                  <c:v>1.022</c:v>
                </c:pt>
                <c:pt idx="56689">
                  <c:v>1.0210000000000001</c:v>
                </c:pt>
                <c:pt idx="56690">
                  <c:v>1.022</c:v>
                </c:pt>
                <c:pt idx="56691">
                  <c:v>1.022</c:v>
                </c:pt>
                <c:pt idx="56692">
                  <c:v>1.022</c:v>
                </c:pt>
                <c:pt idx="56693">
                  <c:v>1.0210000000000001</c:v>
                </c:pt>
                <c:pt idx="56694">
                  <c:v>1.022</c:v>
                </c:pt>
                <c:pt idx="56695">
                  <c:v>1.022</c:v>
                </c:pt>
                <c:pt idx="56696">
                  <c:v>1.0210000000000001</c:v>
                </c:pt>
                <c:pt idx="56697">
                  <c:v>1.02</c:v>
                </c:pt>
                <c:pt idx="56698">
                  <c:v>1.02</c:v>
                </c:pt>
                <c:pt idx="56699">
                  <c:v>1.0210000000000001</c:v>
                </c:pt>
                <c:pt idx="56700">
                  <c:v>1.022</c:v>
                </c:pt>
                <c:pt idx="56701">
                  <c:v>1.022</c:v>
                </c:pt>
                <c:pt idx="56702">
                  <c:v>1.0210000000000001</c:v>
                </c:pt>
                <c:pt idx="56703">
                  <c:v>1.0210000000000001</c:v>
                </c:pt>
                <c:pt idx="56704">
                  <c:v>1.0230000000000001</c:v>
                </c:pt>
                <c:pt idx="56705">
                  <c:v>1.022</c:v>
                </c:pt>
                <c:pt idx="56706">
                  <c:v>1.022</c:v>
                </c:pt>
                <c:pt idx="56707">
                  <c:v>1.0230000000000001</c:v>
                </c:pt>
                <c:pt idx="56708">
                  <c:v>1.0230000000000001</c:v>
                </c:pt>
                <c:pt idx="56709">
                  <c:v>1.022</c:v>
                </c:pt>
                <c:pt idx="56710">
                  <c:v>1.022</c:v>
                </c:pt>
                <c:pt idx="56711">
                  <c:v>1.024</c:v>
                </c:pt>
                <c:pt idx="56712">
                  <c:v>1.024</c:v>
                </c:pt>
                <c:pt idx="56713">
                  <c:v>1.024</c:v>
                </c:pt>
                <c:pt idx="56714">
                  <c:v>1.0230000000000001</c:v>
                </c:pt>
                <c:pt idx="56715">
                  <c:v>1.024</c:v>
                </c:pt>
                <c:pt idx="56716">
                  <c:v>1.024</c:v>
                </c:pt>
                <c:pt idx="56717">
                  <c:v>1.022</c:v>
                </c:pt>
                <c:pt idx="56718">
                  <c:v>1.0210000000000001</c:v>
                </c:pt>
                <c:pt idx="56719">
                  <c:v>1.0210000000000001</c:v>
                </c:pt>
                <c:pt idx="56720">
                  <c:v>1.02</c:v>
                </c:pt>
                <c:pt idx="56721">
                  <c:v>1.02</c:v>
                </c:pt>
                <c:pt idx="56722">
                  <c:v>1.022</c:v>
                </c:pt>
                <c:pt idx="56723">
                  <c:v>1.0230000000000001</c:v>
                </c:pt>
                <c:pt idx="56724">
                  <c:v>1.0230000000000001</c:v>
                </c:pt>
                <c:pt idx="56725">
                  <c:v>1.0230000000000001</c:v>
                </c:pt>
                <c:pt idx="56726">
                  <c:v>1.024</c:v>
                </c:pt>
                <c:pt idx="56727">
                  <c:v>1.0230000000000001</c:v>
                </c:pt>
                <c:pt idx="56728">
                  <c:v>1.0230000000000001</c:v>
                </c:pt>
                <c:pt idx="56729">
                  <c:v>1.022</c:v>
                </c:pt>
                <c:pt idx="56730">
                  <c:v>1.022</c:v>
                </c:pt>
                <c:pt idx="56731">
                  <c:v>1.022</c:v>
                </c:pt>
                <c:pt idx="56732">
                  <c:v>1.0210000000000001</c:v>
                </c:pt>
                <c:pt idx="56733">
                  <c:v>1.0210000000000001</c:v>
                </c:pt>
                <c:pt idx="56734">
                  <c:v>1.0230000000000001</c:v>
                </c:pt>
                <c:pt idx="56735">
                  <c:v>1.0230000000000001</c:v>
                </c:pt>
                <c:pt idx="56736">
                  <c:v>1.022</c:v>
                </c:pt>
                <c:pt idx="56737">
                  <c:v>1.0230000000000001</c:v>
                </c:pt>
                <c:pt idx="56738">
                  <c:v>1.0230000000000001</c:v>
                </c:pt>
                <c:pt idx="56739">
                  <c:v>1.0249999999999999</c:v>
                </c:pt>
                <c:pt idx="56740">
                  <c:v>1.024</c:v>
                </c:pt>
                <c:pt idx="56741">
                  <c:v>1.024</c:v>
                </c:pt>
                <c:pt idx="56742">
                  <c:v>1.022</c:v>
                </c:pt>
                <c:pt idx="56743">
                  <c:v>1.02</c:v>
                </c:pt>
                <c:pt idx="56744">
                  <c:v>1.0210000000000001</c:v>
                </c:pt>
                <c:pt idx="56745">
                  <c:v>1.0210000000000001</c:v>
                </c:pt>
                <c:pt idx="56746">
                  <c:v>1.02</c:v>
                </c:pt>
                <c:pt idx="56747">
                  <c:v>1.0210000000000001</c:v>
                </c:pt>
                <c:pt idx="56748">
                  <c:v>1.022</c:v>
                </c:pt>
                <c:pt idx="56749">
                  <c:v>1.0230000000000001</c:v>
                </c:pt>
                <c:pt idx="56750">
                  <c:v>1.0230000000000001</c:v>
                </c:pt>
                <c:pt idx="56751">
                  <c:v>1.0230000000000001</c:v>
                </c:pt>
                <c:pt idx="56752">
                  <c:v>1.022</c:v>
                </c:pt>
                <c:pt idx="56753">
                  <c:v>1.0230000000000001</c:v>
                </c:pt>
                <c:pt idx="56754">
                  <c:v>1.024</c:v>
                </c:pt>
                <c:pt idx="56755">
                  <c:v>1.024</c:v>
                </c:pt>
                <c:pt idx="56756">
                  <c:v>1.024</c:v>
                </c:pt>
                <c:pt idx="56757">
                  <c:v>1.0230000000000001</c:v>
                </c:pt>
                <c:pt idx="56758">
                  <c:v>1.022</c:v>
                </c:pt>
                <c:pt idx="56759">
                  <c:v>1.022</c:v>
                </c:pt>
                <c:pt idx="56760">
                  <c:v>1.0210000000000001</c:v>
                </c:pt>
                <c:pt idx="56761">
                  <c:v>1.022</c:v>
                </c:pt>
                <c:pt idx="56762">
                  <c:v>1.0249999999999999</c:v>
                </c:pt>
                <c:pt idx="56763">
                  <c:v>1.026</c:v>
                </c:pt>
                <c:pt idx="56764">
                  <c:v>1.024</c:v>
                </c:pt>
                <c:pt idx="56765">
                  <c:v>1.024</c:v>
                </c:pt>
                <c:pt idx="56766">
                  <c:v>1.0249999999999999</c:v>
                </c:pt>
                <c:pt idx="56767">
                  <c:v>1.0230000000000001</c:v>
                </c:pt>
                <c:pt idx="56768">
                  <c:v>1.0210000000000001</c:v>
                </c:pt>
                <c:pt idx="56769">
                  <c:v>1.022</c:v>
                </c:pt>
                <c:pt idx="56770">
                  <c:v>1.0230000000000001</c:v>
                </c:pt>
                <c:pt idx="56771">
                  <c:v>1.0230000000000001</c:v>
                </c:pt>
                <c:pt idx="56772">
                  <c:v>1.024</c:v>
                </c:pt>
                <c:pt idx="56773">
                  <c:v>1.026</c:v>
                </c:pt>
                <c:pt idx="56774">
                  <c:v>1.0249999999999999</c:v>
                </c:pt>
                <c:pt idx="56775">
                  <c:v>1.024</c:v>
                </c:pt>
                <c:pt idx="56776">
                  <c:v>1.024</c:v>
                </c:pt>
                <c:pt idx="56777">
                  <c:v>1.024</c:v>
                </c:pt>
                <c:pt idx="56778">
                  <c:v>1.0249999999999999</c:v>
                </c:pt>
                <c:pt idx="56779">
                  <c:v>1.0249999999999999</c:v>
                </c:pt>
                <c:pt idx="56780">
                  <c:v>1.026</c:v>
                </c:pt>
                <c:pt idx="56781">
                  <c:v>1.0269999999999999</c:v>
                </c:pt>
                <c:pt idx="56782">
                  <c:v>1.0269999999999999</c:v>
                </c:pt>
                <c:pt idx="56783">
                  <c:v>1.026</c:v>
                </c:pt>
                <c:pt idx="56784">
                  <c:v>1.0249999999999999</c:v>
                </c:pt>
                <c:pt idx="56785">
                  <c:v>1.024</c:v>
                </c:pt>
                <c:pt idx="56786">
                  <c:v>1.024</c:v>
                </c:pt>
                <c:pt idx="56787">
                  <c:v>1.0230000000000001</c:v>
                </c:pt>
                <c:pt idx="56788">
                  <c:v>1.0230000000000001</c:v>
                </c:pt>
                <c:pt idx="56789">
                  <c:v>1.022</c:v>
                </c:pt>
                <c:pt idx="56790">
                  <c:v>1.0230000000000001</c:v>
                </c:pt>
                <c:pt idx="56791">
                  <c:v>1.0249999999999999</c:v>
                </c:pt>
                <c:pt idx="56792">
                  <c:v>1.026</c:v>
                </c:pt>
                <c:pt idx="56793">
                  <c:v>1.0249999999999999</c:v>
                </c:pt>
                <c:pt idx="56794">
                  <c:v>1.0249999999999999</c:v>
                </c:pt>
                <c:pt idx="56795">
                  <c:v>1.024</c:v>
                </c:pt>
                <c:pt idx="56796">
                  <c:v>1.024</c:v>
                </c:pt>
                <c:pt idx="56797">
                  <c:v>1.024</c:v>
                </c:pt>
                <c:pt idx="56798">
                  <c:v>1.024</c:v>
                </c:pt>
                <c:pt idx="56799">
                  <c:v>1.024</c:v>
                </c:pt>
                <c:pt idx="56800">
                  <c:v>1.024</c:v>
                </c:pt>
                <c:pt idx="56801">
                  <c:v>1.0230000000000001</c:v>
                </c:pt>
                <c:pt idx="56802">
                  <c:v>1.024</c:v>
                </c:pt>
                <c:pt idx="56803">
                  <c:v>1.0230000000000001</c:v>
                </c:pt>
                <c:pt idx="56804">
                  <c:v>1.0230000000000001</c:v>
                </c:pt>
                <c:pt idx="56805">
                  <c:v>1.024</c:v>
                </c:pt>
                <c:pt idx="56806">
                  <c:v>1.024</c:v>
                </c:pt>
                <c:pt idx="56807">
                  <c:v>1.024</c:v>
                </c:pt>
                <c:pt idx="56808">
                  <c:v>1.024</c:v>
                </c:pt>
                <c:pt idx="56809">
                  <c:v>1.024</c:v>
                </c:pt>
                <c:pt idx="56810">
                  <c:v>1.0249999999999999</c:v>
                </c:pt>
                <c:pt idx="56811">
                  <c:v>1.024</c:v>
                </c:pt>
                <c:pt idx="56812">
                  <c:v>1.024</c:v>
                </c:pt>
                <c:pt idx="56813">
                  <c:v>1.024</c:v>
                </c:pt>
                <c:pt idx="56814">
                  <c:v>1.0249999999999999</c:v>
                </c:pt>
                <c:pt idx="56815">
                  <c:v>1.024</c:v>
                </c:pt>
                <c:pt idx="56816">
                  <c:v>1.024</c:v>
                </c:pt>
                <c:pt idx="56817">
                  <c:v>1.0230000000000001</c:v>
                </c:pt>
                <c:pt idx="56818">
                  <c:v>1.024</c:v>
                </c:pt>
                <c:pt idx="56819">
                  <c:v>1.024</c:v>
                </c:pt>
                <c:pt idx="56820">
                  <c:v>1.022</c:v>
                </c:pt>
                <c:pt idx="56821">
                  <c:v>1.022</c:v>
                </c:pt>
                <c:pt idx="56822">
                  <c:v>1.0230000000000001</c:v>
                </c:pt>
                <c:pt idx="56823">
                  <c:v>1.0230000000000001</c:v>
                </c:pt>
                <c:pt idx="56824">
                  <c:v>1.022</c:v>
                </c:pt>
                <c:pt idx="56825">
                  <c:v>1.022</c:v>
                </c:pt>
                <c:pt idx="56826">
                  <c:v>1.022</c:v>
                </c:pt>
                <c:pt idx="56827">
                  <c:v>1.0210000000000001</c:v>
                </c:pt>
                <c:pt idx="56828">
                  <c:v>1.0210000000000001</c:v>
                </c:pt>
                <c:pt idx="56829">
                  <c:v>1.0210000000000001</c:v>
                </c:pt>
                <c:pt idx="56830">
                  <c:v>1.02</c:v>
                </c:pt>
                <c:pt idx="56831">
                  <c:v>1.0210000000000001</c:v>
                </c:pt>
                <c:pt idx="56832">
                  <c:v>1.0210000000000001</c:v>
                </c:pt>
                <c:pt idx="56833">
                  <c:v>1.022</c:v>
                </c:pt>
                <c:pt idx="56834">
                  <c:v>1.0230000000000001</c:v>
                </c:pt>
                <c:pt idx="56835">
                  <c:v>1.024</c:v>
                </c:pt>
                <c:pt idx="56836">
                  <c:v>1.0230000000000001</c:v>
                </c:pt>
                <c:pt idx="56837">
                  <c:v>1.024</c:v>
                </c:pt>
                <c:pt idx="56838">
                  <c:v>1.0249999999999999</c:v>
                </c:pt>
                <c:pt idx="56839">
                  <c:v>1.0249999999999999</c:v>
                </c:pt>
                <c:pt idx="56840">
                  <c:v>1.026</c:v>
                </c:pt>
                <c:pt idx="56841">
                  <c:v>1.026</c:v>
                </c:pt>
                <c:pt idx="56842">
                  <c:v>1.0249999999999999</c:v>
                </c:pt>
                <c:pt idx="56843">
                  <c:v>1.024</c:v>
                </c:pt>
                <c:pt idx="56844">
                  <c:v>1.0230000000000001</c:v>
                </c:pt>
                <c:pt idx="56845">
                  <c:v>1.024</c:v>
                </c:pt>
                <c:pt idx="56846">
                  <c:v>1.022</c:v>
                </c:pt>
                <c:pt idx="56847">
                  <c:v>1.0210000000000001</c:v>
                </c:pt>
                <c:pt idx="56848">
                  <c:v>1.0230000000000001</c:v>
                </c:pt>
                <c:pt idx="56849">
                  <c:v>1.0230000000000001</c:v>
                </c:pt>
                <c:pt idx="56850">
                  <c:v>1.0230000000000001</c:v>
                </c:pt>
                <c:pt idx="56851">
                  <c:v>1.022</c:v>
                </c:pt>
                <c:pt idx="56852">
                  <c:v>1.0230000000000001</c:v>
                </c:pt>
                <c:pt idx="56853">
                  <c:v>1.022</c:v>
                </c:pt>
                <c:pt idx="56854">
                  <c:v>1.0230000000000001</c:v>
                </c:pt>
                <c:pt idx="56855">
                  <c:v>1.0230000000000001</c:v>
                </c:pt>
                <c:pt idx="56856">
                  <c:v>1.02</c:v>
                </c:pt>
                <c:pt idx="56857">
                  <c:v>1.0210000000000001</c:v>
                </c:pt>
                <c:pt idx="56858">
                  <c:v>1.0210000000000001</c:v>
                </c:pt>
                <c:pt idx="56859">
                  <c:v>1.022</c:v>
                </c:pt>
                <c:pt idx="56860">
                  <c:v>1.022</c:v>
                </c:pt>
                <c:pt idx="56861">
                  <c:v>1.0210000000000001</c:v>
                </c:pt>
                <c:pt idx="56862">
                  <c:v>1.022</c:v>
                </c:pt>
                <c:pt idx="56863">
                  <c:v>1.022</c:v>
                </c:pt>
                <c:pt idx="56864">
                  <c:v>1.0210000000000001</c:v>
                </c:pt>
                <c:pt idx="56865">
                  <c:v>1.022</c:v>
                </c:pt>
                <c:pt idx="56866">
                  <c:v>1.0230000000000001</c:v>
                </c:pt>
                <c:pt idx="56867">
                  <c:v>1.0230000000000001</c:v>
                </c:pt>
                <c:pt idx="56868">
                  <c:v>1.0230000000000001</c:v>
                </c:pt>
                <c:pt idx="56869">
                  <c:v>1.022</c:v>
                </c:pt>
                <c:pt idx="56870">
                  <c:v>1.0230000000000001</c:v>
                </c:pt>
                <c:pt idx="56871">
                  <c:v>1.0230000000000001</c:v>
                </c:pt>
                <c:pt idx="56872">
                  <c:v>1.022</c:v>
                </c:pt>
                <c:pt idx="56873">
                  <c:v>1.022</c:v>
                </c:pt>
                <c:pt idx="56874">
                  <c:v>1.0230000000000001</c:v>
                </c:pt>
                <c:pt idx="56875">
                  <c:v>1.0230000000000001</c:v>
                </c:pt>
                <c:pt idx="56876">
                  <c:v>1.022</c:v>
                </c:pt>
                <c:pt idx="56877">
                  <c:v>1.0230000000000001</c:v>
                </c:pt>
                <c:pt idx="56878">
                  <c:v>1.0230000000000001</c:v>
                </c:pt>
                <c:pt idx="56879">
                  <c:v>1.0230000000000001</c:v>
                </c:pt>
                <c:pt idx="56880">
                  <c:v>1.0230000000000001</c:v>
                </c:pt>
                <c:pt idx="56881">
                  <c:v>1.0249999999999999</c:v>
                </c:pt>
                <c:pt idx="56882">
                  <c:v>1.0249999999999999</c:v>
                </c:pt>
                <c:pt idx="56883">
                  <c:v>1.0249999999999999</c:v>
                </c:pt>
                <c:pt idx="56884">
                  <c:v>1.0249999999999999</c:v>
                </c:pt>
                <c:pt idx="56885">
                  <c:v>1.0249999999999999</c:v>
                </c:pt>
                <c:pt idx="56886">
                  <c:v>1.0249999999999999</c:v>
                </c:pt>
                <c:pt idx="56887">
                  <c:v>1.024</c:v>
                </c:pt>
                <c:pt idx="56888">
                  <c:v>1.0210000000000001</c:v>
                </c:pt>
                <c:pt idx="56889">
                  <c:v>1.02</c:v>
                </c:pt>
                <c:pt idx="56890">
                  <c:v>1.022</c:v>
                </c:pt>
                <c:pt idx="56891">
                  <c:v>1.022</c:v>
                </c:pt>
                <c:pt idx="56892">
                  <c:v>1.022</c:v>
                </c:pt>
                <c:pt idx="56893">
                  <c:v>1.0230000000000001</c:v>
                </c:pt>
                <c:pt idx="56894">
                  <c:v>1.022</c:v>
                </c:pt>
                <c:pt idx="56895">
                  <c:v>1.0230000000000001</c:v>
                </c:pt>
                <c:pt idx="56896">
                  <c:v>1.0249999999999999</c:v>
                </c:pt>
                <c:pt idx="56897">
                  <c:v>1.0249999999999999</c:v>
                </c:pt>
                <c:pt idx="56898">
                  <c:v>1.024</c:v>
                </c:pt>
                <c:pt idx="56899">
                  <c:v>1.024</c:v>
                </c:pt>
                <c:pt idx="56900">
                  <c:v>1.024</c:v>
                </c:pt>
                <c:pt idx="56901">
                  <c:v>1.024</c:v>
                </c:pt>
                <c:pt idx="56902">
                  <c:v>1.0230000000000001</c:v>
                </c:pt>
                <c:pt idx="56903">
                  <c:v>1.022</c:v>
                </c:pt>
                <c:pt idx="56904">
                  <c:v>1.022</c:v>
                </c:pt>
                <c:pt idx="56905">
                  <c:v>1.022</c:v>
                </c:pt>
                <c:pt idx="56906">
                  <c:v>1.0230000000000001</c:v>
                </c:pt>
                <c:pt idx="56907">
                  <c:v>1.022</c:v>
                </c:pt>
                <c:pt idx="56908">
                  <c:v>1.022</c:v>
                </c:pt>
                <c:pt idx="56909">
                  <c:v>1.022</c:v>
                </c:pt>
                <c:pt idx="56910">
                  <c:v>1.022</c:v>
                </c:pt>
                <c:pt idx="56911">
                  <c:v>1.0230000000000001</c:v>
                </c:pt>
                <c:pt idx="56912">
                  <c:v>1.0230000000000001</c:v>
                </c:pt>
                <c:pt idx="56913">
                  <c:v>1.0230000000000001</c:v>
                </c:pt>
                <c:pt idx="56914">
                  <c:v>1.0230000000000001</c:v>
                </c:pt>
                <c:pt idx="56915">
                  <c:v>1.022</c:v>
                </c:pt>
                <c:pt idx="56916">
                  <c:v>1.0210000000000001</c:v>
                </c:pt>
                <c:pt idx="56917">
                  <c:v>1.022</c:v>
                </c:pt>
                <c:pt idx="56918">
                  <c:v>1.024</c:v>
                </c:pt>
                <c:pt idx="56919">
                  <c:v>1.024</c:v>
                </c:pt>
                <c:pt idx="56920">
                  <c:v>1.024</c:v>
                </c:pt>
                <c:pt idx="56921">
                  <c:v>1.0230000000000001</c:v>
                </c:pt>
                <c:pt idx="56922">
                  <c:v>1.0230000000000001</c:v>
                </c:pt>
                <c:pt idx="56923">
                  <c:v>1.0230000000000001</c:v>
                </c:pt>
                <c:pt idx="56924">
                  <c:v>1.0230000000000001</c:v>
                </c:pt>
                <c:pt idx="56925">
                  <c:v>1.022</c:v>
                </c:pt>
                <c:pt idx="56926">
                  <c:v>1.022</c:v>
                </c:pt>
                <c:pt idx="56927">
                  <c:v>1.022</c:v>
                </c:pt>
                <c:pt idx="56928">
                  <c:v>1.022</c:v>
                </c:pt>
                <c:pt idx="56929">
                  <c:v>1.022</c:v>
                </c:pt>
                <c:pt idx="56930">
                  <c:v>1.0230000000000001</c:v>
                </c:pt>
                <c:pt idx="56931">
                  <c:v>1.0230000000000001</c:v>
                </c:pt>
                <c:pt idx="56932">
                  <c:v>1.022</c:v>
                </c:pt>
                <c:pt idx="56933">
                  <c:v>1.0230000000000001</c:v>
                </c:pt>
                <c:pt idx="56934">
                  <c:v>1.0230000000000001</c:v>
                </c:pt>
                <c:pt idx="56935">
                  <c:v>1.024</c:v>
                </c:pt>
                <c:pt idx="56936">
                  <c:v>1.0249999999999999</c:v>
                </c:pt>
                <c:pt idx="56937">
                  <c:v>1.0230000000000001</c:v>
                </c:pt>
                <c:pt idx="56938">
                  <c:v>1.0230000000000001</c:v>
                </c:pt>
                <c:pt idx="56939">
                  <c:v>1.0230000000000001</c:v>
                </c:pt>
                <c:pt idx="56940">
                  <c:v>1.022</c:v>
                </c:pt>
                <c:pt idx="56941">
                  <c:v>1.022</c:v>
                </c:pt>
                <c:pt idx="56942">
                  <c:v>1.0230000000000001</c:v>
                </c:pt>
                <c:pt idx="56943">
                  <c:v>1.0230000000000001</c:v>
                </c:pt>
                <c:pt idx="56944">
                  <c:v>1.0230000000000001</c:v>
                </c:pt>
                <c:pt idx="56945">
                  <c:v>1.0249999999999999</c:v>
                </c:pt>
                <c:pt idx="56946">
                  <c:v>1.024</c:v>
                </c:pt>
                <c:pt idx="56947">
                  <c:v>1.0230000000000001</c:v>
                </c:pt>
                <c:pt idx="56948">
                  <c:v>1.022</c:v>
                </c:pt>
                <c:pt idx="56949">
                  <c:v>1.0230000000000001</c:v>
                </c:pt>
                <c:pt idx="56950">
                  <c:v>1.024</c:v>
                </c:pt>
                <c:pt idx="56951">
                  <c:v>1.0230000000000001</c:v>
                </c:pt>
                <c:pt idx="56952">
                  <c:v>1.022</c:v>
                </c:pt>
                <c:pt idx="56953">
                  <c:v>1.022</c:v>
                </c:pt>
                <c:pt idx="56954">
                  <c:v>1.0210000000000001</c:v>
                </c:pt>
                <c:pt idx="56955">
                  <c:v>1.0210000000000001</c:v>
                </c:pt>
                <c:pt idx="56956">
                  <c:v>1.0210000000000001</c:v>
                </c:pt>
                <c:pt idx="56957">
                  <c:v>1.0210000000000001</c:v>
                </c:pt>
                <c:pt idx="56958">
                  <c:v>1.0230000000000001</c:v>
                </c:pt>
                <c:pt idx="56959">
                  <c:v>1.0230000000000001</c:v>
                </c:pt>
                <c:pt idx="56960">
                  <c:v>1.0230000000000001</c:v>
                </c:pt>
                <c:pt idx="56961">
                  <c:v>1.0230000000000001</c:v>
                </c:pt>
                <c:pt idx="56962">
                  <c:v>1.0230000000000001</c:v>
                </c:pt>
                <c:pt idx="56963">
                  <c:v>1.0230000000000001</c:v>
                </c:pt>
                <c:pt idx="56964">
                  <c:v>1.022</c:v>
                </c:pt>
                <c:pt idx="56965">
                  <c:v>1.022</c:v>
                </c:pt>
                <c:pt idx="56966">
                  <c:v>1.022</c:v>
                </c:pt>
                <c:pt idx="56967">
                  <c:v>1.024</c:v>
                </c:pt>
                <c:pt idx="56968">
                  <c:v>1.0230000000000001</c:v>
                </c:pt>
                <c:pt idx="56969">
                  <c:v>1.0230000000000001</c:v>
                </c:pt>
                <c:pt idx="56970">
                  <c:v>1.0230000000000001</c:v>
                </c:pt>
                <c:pt idx="56971">
                  <c:v>1.0249999999999999</c:v>
                </c:pt>
                <c:pt idx="56972">
                  <c:v>1.024</c:v>
                </c:pt>
                <c:pt idx="56973">
                  <c:v>1.0230000000000001</c:v>
                </c:pt>
                <c:pt idx="56974">
                  <c:v>1.0249999999999999</c:v>
                </c:pt>
                <c:pt idx="56975">
                  <c:v>1.0249999999999999</c:v>
                </c:pt>
                <c:pt idx="56976">
                  <c:v>1.024</c:v>
                </c:pt>
                <c:pt idx="56977">
                  <c:v>1.024</c:v>
                </c:pt>
                <c:pt idx="56978">
                  <c:v>1.024</c:v>
                </c:pt>
                <c:pt idx="56979">
                  <c:v>1.0249999999999999</c:v>
                </c:pt>
                <c:pt idx="56980">
                  <c:v>1.0249999999999999</c:v>
                </c:pt>
                <c:pt idx="56981">
                  <c:v>1.0249999999999999</c:v>
                </c:pt>
                <c:pt idx="56982">
                  <c:v>1.0249999999999999</c:v>
                </c:pt>
                <c:pt idx="56983">
                  <c:v>1.024</c:v>
                </c:pt>
                <c:pt idx="56984">
                  <c:v>1.0249999999999999</c:v>
                </c:pt>
                <c:pt idx="56985">
                  <c:v>1.0249999999999999</c:v>
                </c:pt>
                <c:pt idx="56986">
                  <c:v>1.024</c:v>
                </c:pt>
                <c:pt idx="56987">
                  <c:v>1.0249999999999999</c:v>
                </c:pt>
                <c:pt idx="56988">
                  <c:v>1.0249999999999999</c:v>
                </c:pt>
                <c:pt idx="56989">
                  <c:v>1.024</c:v>
                </c:pt>
                <c:pt idx="56990">
                  <c:v>1.024</c:v>
                </c:pt>
                <c:pt idx="56991">
                  <c:v>1.0230000000000001</c:v>
                </c:pt>
                <c:pt idx="56992">
                  <c:v>1.022</c:v>
                </c:pt>
                <c:pt idx="56993">
                  <c:v>1.022</c:v>
                </c:pt>
                <c:pt idx="56994">
                  <c:v>1.0210000000000001</c:v>
                </c:pt>
                <c:pt idx="56995">
                  <c:v>1.022</c:v>
                </c:pt>
                <c:pt idx="56996">
                  <c:v>1.022</c:v>
                </c:pt>
                <c:pt idx="56997">
                  <c:v>1.022</c:v>
                </c:pt>
                <c:pt idx="56998">
                  <c:v>1.022</c:v>
                </c:pt>
                <c:pt idx="56999">
                  <c:v>1.022</c:v>
                </c:pt>
                <c:pt idx="57000">
                  <c:v>1.0230000000000001</c:v>
                </c:pt>
                <c:pt idx="57001">
                  <c:v>1.024</c:v>
                </c:pt>
                <c:pt idx="57002">
                  <c:v>1.024</c:v>
                </c:pt>
                <c:pt idx="57003">
                  <c:v>1.022</c:v>
                </c:pt>
                <c:pt idx="57004">
                  <c:v>1.022</c:v>
                </c:pt>
                <c:pt idx="57005">
                  <c:v>1.0210000000000001</c:v>
                </c:pt>
                <c:pt idx="57006">
                  <c:v>1.0210000000000001</c:v>
                </c:pt>
                <c:pt idx="57007">
                  <c:v>1.02</c:v>
                </c:pt>
                <c:pt idx="57008">
                  <c:v>1.022</c:v>
                </c:pt>
                <c:pt idx="57009">
                  <c:v>1.0230000000000001</c:v>
                </c:pt>
                <c:pt idx="57010">
                  <c:v>1.022</c:v>
                </c:pt>
                <c:pt idx="57011">
                  <c:v>1.022</c:v>
                </c:pt>
                <c:pt idx="57012">
                  <c:v>1.022</c:v>
                </c:pt>
                <c:pt idx="57013">
                  <c:v>1.022</c:v>
                </c:pt>
                <c:pt idx="57014">
                  <c:v>1.022</c:v>
                </c:pt>
                <c:pt idx="57015">
                  <c:v>1.0230000000000001</c:v>
                </c:pt>
                <c:pt idx="57016">
                  <c:v>1.0230000000000001</c:v>
                </c:pt>
                <c:pt idx="57017">
                  <c:v>1.022</c:v>
                </c:pt>
                <c:pt idx="57018">
                  <c:v>1.022</c:v>
                </c:pt>
                <c:pt idx="57019">
                  <c:v>1.022</c:v>
                </c:pt>
                <c:pt idx="57020">
                  <c:v>1.0230000000000001</c:v>
                </c:pt>
                <c:pt idx="57021">
                  <c:v>1.024</c:v>
                </c:pt>
                <c:pt idx="57022">
                  <c:v>1.0230000000000001</c:v>
                </c:pt>
                <c:pt idx="57023">
                  <c:v>1.022</c:v>
                </c:pt>
                <c:pt idx="57024">
                  <c:v>1.022</c:v>
                </c:pt>
                <c:pt idx="57025">
                  <c:v>1.022</c:v>
                </c:pt>
                <c:pt idx="57026">
                  <c:v>1.0230000000000001</c:v>
                </c:pt>
                <c:pt idx="57027">
                  <c:v>1.0230000000000001</c:v>
                </c:pt>
                <c:pt idx="57028">
                  <c:v>1.0230000000000001</c:v>
                </c:pt>
                <c:pt idx="57029">
                  <c:v>1.0230000000000001</c:v>
                </c:pt>
                <c:pt idx="57030">
                  <c:v>1.0230000000000001</c:v>
                </c:pt>
                <c:pt idx="57031">
                  <c:v>1.022</c:v>
                </c:pt>
                <c:pt idx="57032">
                  <c:v>1.0210000000000001</c:v>
                </c:pt>
                <c:pt idx="57033">
                  <c:v>1.0210000000000001</c:v>
                </c:pt>
                <c:pt idx="57034">
                  <c:v>1.022</c:v>
                </c:pt>
                <c:pt idx="57035">
                  <c:v>1.022</c:v>
                </c:pt>
                <c:pt idx="57036">
                  <c:v>1.0210000000000001</c:v>
                </c:pt>
                <c:pt idx="57037">
                  <c:v>1.0210000000000001</c:v>
                </c:pt>
                <c:pt idx="57038">
                  <c:v>1.0210000000000001</c:v>
                </c:pt>
                <c:pt idx="57039">
                  <c:v>1.0210000000000001</c:v>
                </c:pt>
                <c:pt idx="57040">
                  <c:v>1.02</c:v>
                </c:pt>
                <c:pt idx="57041">
                  <c:v>1.0210000000000001</c:v>
                </c:pt>
                <c:pt idx="57042">
                  <c:v>1.0210000000000001</c:v>
                </c:pt>
                <c:pt idx="57043">
                  <c:v>1.02</c:v>
                </c:pt>
                <c:pt idx="57044">
                  <c:v>1.022</c:v>
                </c:pt>
                <c:pt idx="57045">
                  <c:v>1.024</c:v>
                </c:pt>
                <c:pt idx="57046">
                  <c:v>1.024</c:v>
                </c:pt>
                <c:pt idx="57047">
                  <c:v>1.0230000000000001</c:v>
                </c:pt>
                <c:pt idx="57048">
                  <c:v>1.024</c:v>
                </c:pt>
                <c:pt idx="57049">
                  <c:v>1.0249999999999999</c:v>
                </c:pt>
                <c:pt idx="57050">
                  <c:v>1.024</c:v>
                </c:pt>
                <c:pt idx="57051">
                  <c:v>1.024</c:v>
                </c:pt>
                <c:pt idx="57052">
                  <c:v>1.024</c:v>
                </c:pt>
                <c:pt idx="57053">
                  <c:v>1.024</c:v>
                </c:pt>
                <c:pt idx="57054">
                  <c:v>1.024</c:v>
                </c:pt>
                <c:pt idx="57055">
                  <c:v>1.0249999999999999</c:v>
                </c:pt>
                <c:pt idx="57056">
                  <c:v>1.0249999999999999</c:v>
                </c:pt>
                <c:pt idx="57057">
                  <c:v>1.024</c:v>
                </c:pt>
                <c:pt idx="57058">
                  <c:v>1.0230000000000001</c:v>
                </c:pt>
                <c:pt idx="57059">
                  <c:v>1.0230000000000001</c:v>
                </c:pt>
                <c:pt idx="57060">
                  <c:v>1.0230000000000001</c:v>
                </c:pt>
                <c:pt idx="57061">
                  <c:v>1.0230000000000001</c:v>
                </c:pt>
                <c:pt idx="57062">
                  <c:v>1.022</c:v>
                </c:pt>
                <c:pt idx="57063">
                  <c:v>1.022</c:v>
                </c:pt>
                <c:pt idx="57064">
                  <c:v>1.0230000000000001</c:v>
                </c:pt>
                <c:pt idx="57065">
                  <c:v>1.022</c:v>
                </c:pt>
                <c:pt idx="57066">
                  <c:v>1.0210000000000001</c:v>
                </c:pt>
                <c:pt idx="57067">
                  <c:v>1.02</c:v>
                </c:pt>
                <c:pt idx="57068">
                  <c:v>1.02</c:v>
                </c:pt>
                <c:pt idx="57069">
                  <c:v>1.02</c:v>
                </c:pt>
                <c:pt idx="57070">
                  <c:v>1.02</c:v>
                </c:pt>
                <c:pt idx="57071">
                  <c:v>1.0210000000000001</c:v>
                </c:pt>
                <c:pt idx="57072">
                  <c:v>1.022</c:v>
                </c:pt>
                <c:pt idx="57073">
                  <c:v>1.0230000000000001</c:v>
                </c:pt>
                <c:pt idx="57074">
                  <c:v>1.022</c:v>
                </c:pt>
                <c:pt idx="57075">
                  <c:v>1.0210000000000001</c:v>
                </c:pt>
                <c:pt idx="57076">
                  <c:v>1.0210000000000001</c:v>
                </c:pt>
                <c:pt idx="57077">
                  <c:v>1.022</c:v>
                </c:pt>
                <c:pt idx="57078">
                  <c:v>1.0210000000000001</c:v>
                </c:pt>
                <c:pt idx="57079">
                  <c:v>1.022</c:v>
                </c:pt>
                <c:pt idx="57080">
                  <c:v>1.022</c:v>
                </c:pt>
                <c:pt idx="57081">
                  <c:v>1.02</c:v>
                </c:pt>
                <c:pt idx="57082">
                  <c:v>1.02</c:v>
                </c:pt>
                <c:pt idx="57083">
                  <c:v>1.022</c:v>
                </c:pt>
                <c:pt idx="57084">
                  <c:v>1.0210000000000001</c:v>
                </c:pt>
                <c:pt idx="57085">
                  <c:v>1.022</c:v>
                </c:pt>
                <c:pt idx="57086">
                  <c:v>1.022</c:v>
                </c:pt>
                <c:pt idx="57087">
                  <c:v>1.022</c:v>
                </c:pt>
                <c:pt idx="57088">
                  <c:v>1.022</c:v>
                </c:pt>
                <c:pt idx="57089">
                  <c:v>1.02</c:v>
                </c:pt>
                <c:pt idx="57090">
                  <c:v>1.02</c:v>
                </c:pt>
                <c:pt idx="57091">
                  <c:v>1.0210000000000001</c:v>
                </c:pt>
                <c:pt idx="57092">
                  <c:v>1.0210000000000001</c:v>
                </c:pt>
                <c:pt idx="57093">
                  <c:v>1.0210000000000001</c:v>
                </c:pt>
                <c:pt idx="57094">
                  <c:v>1.02</c:v>
                </c:pt>
                <c:pt idx="57095">
                  <c:v>1.0190000000000001</c:v>
                </c:pt>
                <c:pt idx="57096">
                  <c:v>1.0190000000000001</c:v>
                </c:pt>
                <c:pt idx="57097">
                  <c:v>1.02</c:v>
                </c:pt>
                <c:pt idx="57098">
                  <c:v>1.02</c:v>
                </c:pt>
                <c:pt idx="57099">
                  <c:v>1.022</c:v>
                </c:pt>
                <c:pt idx="57100">
                  <c:v>1.022</c:v>
                </c:pt>
                <c:pt idx="57101">
                  <c:v>1.022</c:v>
                </c:pt>
                <c:pt idx="57102">
                  <c:v>1.0210000000000001</c:v>
                </c:pt>
                <c:pt idx="57103">
                  <c:v>1.02</c:v>
                </c:pt>
                <c:pt idx="57104">
                  <c:v>1.02</c:v>
                </c:pt>
                <c:pt idx="57105">
                  <c:v>1.0210000000000001</c:v>
                </c:pt>
                <c:pt idx="57106">
                  <c:v>1.0210000000000001</c:v>
                </c:pt>
                <c:pt idx="57107">
                  <c:v>1.02</c:v>
                </c:pt>
                <c:pt idx="57108">
                  <c:v>1.0210000000000001</c:v>
                </c:pt>
                <c:pt idx="57109">
                  <c:v>1.02</c:v>
                </c:pt>
                <c:pt idx="57110">
                  <c:v>1.0190000000000001</c:v>
                </c:pt>
                <c:pt idx="57111">
                  <c:v>1.02</c:v>
                </c:pt>
                <c:pt idx="57112">
                  <c:v>1.02</c:v>
                </c:pt>
                <c:pt idx="57113">
                  <c:v>1.02</c:v>
                </c:pt>
                <c:pt idx="57114">
                  <c:v>1.0210000000000001</c:v>
                </c:pt>
                <c:pt idx="57115">
                  <c:v>1.022</c:v>
                </c:pt>
                <c:pt idx="57116">
                  <c:v>1.0210000000000001</c:v>
                </c:pt>
                <c:pt idx="57117">
                  <c:v>1.02</c:v>
                </c:pt>
                <c:pt idx="57118">
                  <c:v>1.02</c:v>
                </c:pt>
                <c:pt idx="57119">
                  <c:v>1.02</c:v>
                </c:pt>
                <c:pt idx="57120">
                  <c:v>1.02</c:v>
                </c:pt>
                <c:pt idx="57121">
                  <c:v>1.02</c:v>
                </c:pt>
                <c:pt idx="57122">
                  <c:v>1.0210000000000001</c:v>
                </c:pt>
                <c:pt idx="57123">
                  <c:v>1.0210000000000001</c:v>
                </c:pt>
                <c:pt idx="57124">
                  <c:v>1.022</c:v>
                </c:pt>
                <c:pt idx="57125">
                  <c:v>1.0230000000000001</c:v>
                </c:pt>
                <c:pt idx="57126">
                  <c:v>1.0230000000000001</c:v>
                </c:pt>
                <c:pt idx="57127">
                  <c:v>1.0230000000000001</c:v>
                </c:pt>
                <c:pt idx="57128">
                  <c:v>1.0230000000000001</c:v>
                </c:pt>
                <c:pt idx="57129">
                  <c:v>1.0230000000000001</c:v>
                </c:pt>
                <c:pt idx="57130">
                  <c:v>1.022</c:v>
                </c:pt>
                <c:pt idx="57131">
                  <c:v>1.022</c:v>
                </c:pt>
                <c:pt idx="57132">
                  <c:v>1.0230000000000001</c:v>
                </c:pt>
                <c:pt idx="57133">
                  <c:v>1.022</c:v>
                </c:pt>
                <c:pt idx="57134">
                  <c:v>1.0230000000000001</c:v>
                </c:pt>
                <c:pt idx="57135">
                  <c:v>1.022</c:v>
                </c:pt>
                <c:pt idx="57136">
                  <c:v>1.022</c:v>
                </c:pt>
                <c:pt idx="57137">
                  <c:v>1.0210000000000001</c:v>
                </c:pt>
                <c:pt idx="57138">
                  <c:v>1.02</c:v>
                </c:pt>
                <c:pt idx="57139">
                  <c:v>1.02</c:v>
                </c:pt>
                <c:pt idx="57140">
                  <c:v>1.0210000000000001</c:v>
                </c:pt>
                <c:pt idx="57141">
                  <c:v>1.0210000000000001</c:v>
                </c:pt>
                <c:pt idx="57142">
                  <c:v>1.0210000000000001</c:v>
                </c:pt>
                <c:pt idx="57143">
                  <c:v>1.02</c:v>
                </c:pt>
                <c:pt idx="57144">
                  <c:v>1.02</c:v>
                </c:pt>
                <c:pt idx="57145">
                  <c:v>1.02</c:v>
                </c:pt>
                <c:pt idx="57146">
                  <c:v>1.02</c:v>
                </c:pt>
                <c:pt idx="57147">
                  <c:v>1.0210000000000001</c:v>
                </c:pt>
                <c:pt idx="57148">
                  <c:v>1.0210000000000001</c:v>
                </c:pt>
                <c:pt idx="57149">
                  <c:v>1.0210000000000001</c:v>
                </c:pt>
                <c:pt idx="57150">
                  <c:v>1.02</c:v>
                </c:pt>
                <c:pt idx="57151">
                  <c:v>1.0190000000000001</c:v>
                </c:pt>
                <c:pt idx="57152">
                  <c:v>1.02</c:v>
                </c:pt>
                <c:pt idx="57153">
                  <c:v>1.02</c:v>
                </c:pt>
                <c:pt idx="57154">
                  <c:v>1.02</c:v>
                </c:pt>
                <c:pt idx="57155">
                  <c:v>1.02</c:v>
                </c:pt>
                <c:pt idx="57156">
                  <c:v>1.0210000000000001</c:v>
                </c:pt>
                <c:pt idx="57157">
                  <c:v>1.0210000000000001</c:v>
                </c:pt>
                <c:pt idx="57158">
                  <c:v>1.018</c:v>
                </c:pt>
                <c:pt idx="57159">
                  <c:v>1.0190000000000001</c:v>
                </c:pt>
                <c:pt idx="57160">
                  <c:v>1.0190000000000001</c:v>
                </c:pt>
                <c:pt idx="57161">
                  <c:v>1.02</c:v>
                </c:pt>
                <c:pt idx="57162">
                  <c:v>1.02</c:v>
                </c:pt>
                <c:pt idx="57163">
                  <c:v>1.0210000000000001</c:v>
                </c:pt>
                <c:pt idx="57164">
                  <c:v>1.0210000000000001</c:v>
                </c:pt>
                <c:pt idx="57165">
                  <c:v>1.02</c:v>
                </c:pt>
                <c:pt idx="57166">
                  <c:v>1.0190000000000001</c:v>
                </c:pt>
                <c:pt idx="57167">
                  <c:v>1.0190000000000001</c:v>
                </c:pt>
                <c:pt idx="57168">
                  <c:v>1.0190000000000001</c:v>
                </c:pt>
                <c:pt idx="57169">
                  <c:v>1.02</c:v>
                </c:pt>
                <c:pt idx="57170">
                  <c:v>1.0210000000000001</c:v>
                </c:pt>
                <c:pt idx="57171">
                  <c:v>1.0210000000000001</c:v>
                </c:pt>
                <c:pt idx="57172">
                  <c:v>1.02</c:v>
                </c:pt>
                <c:pt idx="57173">
                  <c:v>1.0190000000000001</c:v>
                </c:pt>
                <c:pt idx="57174">
                  <c:v>1.0210000000000001</c:v>
                </c:pt>
                <c:pt idx="57175">
                  <c:v>1.0210000000000001</c:v>
                </c:pt>
                <c:pt idx="57176">
                  <c:v>1.02</c:v>
                </c:pt>
                <c:pt idx="57177">
                  <c:v>1.0190000000000001</c:v>
                </c:pt>
                <c:pt idx="57178">
                  <c:v>1.0190000000000001</c:v>
                </c:pt>
                <c:pt idx="57179">
                  <c:v>1.02</c:v>
                </c:pt>
                <c:pt idx="57180">
                  <c:v>1.02</c:v>
                </c:pt>
                <c:pt idx="57181">
                  <c:v>1.02</c:v>
                </c:pt>
                <c:pt idx="57182">
                  <c:v>1.0210000000000001</c:v>
                </c:pt>
                <c:pt idx="57183">
                  <c:v>1.0210000000000001</c:v>
                </c:pt>
                <c:pt idx="57184">
                  <c:v>1.0210000000000001</c:v>
                </c:pt>
                <c:pt idx="57185">
                  <c:v>1.02</c:v>
                </c:pt>
                <c:pt idx="57186">
                  <c:v>1.02</c:v>
                </c:pt>
                <c:pt idx="57187">
                  <c:v>1.02</c:v>
                </c:pt>
                <c:pt idx="57188">
                  <c:v>1.02</c:v>
                </c:pt>
                <c:pt idx="57189">
                  <c:v>1.02</c:v>
                </c:pt>
                <c:pt idx="57190">
                  <c:v>1.0210000000000001</c:v>
                </c:pt>
                <c:pt idx="57191">
                  <c:v>1.0230000000000001</c:v>
                </c:pt>
                <c:pt idx="57192">
                  <c:v>1.022</c:v>
                </c:pt>
                <c:pt idx="57193">
                  <c:v>1.022</c:v>
                </c:pt>
                <c:pt idx="57194">
                  <c:v>1.022</c:v>
                </c:pt>
                <c:pt idx="57195">
                  <c:v>1.0230000000000001</c:v>
                </c:pt>
                <c:pt idx="57196">
                  <c:v>1.022</c:v>
                </c:pt>
                <c:pt idx="57197">
                  <c:v>1.022</c:v>
                </c:pt>
                <c:pt idx="57198">
                  <c:v>1.024</c:v>
                </c:pt>
                <c:pt idx="57199">
                  <c:v>1.024</c:v>
                </c:pt>
                <c:pt idx="57200">
                  <c:v>1.022</c:v>
                </c:pt>
                <c:pt idx="57201">
                  <c:v>1.0230000000000001</c:v>
                </c:pt>
                <c:pt idx="57202">
                  <c:v>1.0230000000000001</c:v>
                </c:pt>
                <c:pt idx="57203">
                  <c:v>1.0230000000000001</c:v>
                </c:pt>
                <c:pt idx="57204">
                  <c:v>1.022</c:v>
                </c:pt>
                <c:pt idx="57205">
                  <c:v>1.022</c:v>
                </c:pt>
                <c:pt idx="57206">
                  <c:v>1.022</c:v>
                </c:pt>
                <c:pt idx="57207">
                  <c:v>1.0210000000000001</c:v>
                </c:pt>
                <c:pt idx="57208">
                  <c:v>1.0210000000000001</c:v>
                </c:pt>
                <c:pt idx="57209">
                  <c:v>1.0210000000000001</c:v>
                </c:pt>
                <c:pt idx="57210">
                  <c:v>1.022</c:v>
                </c:pt>
                <c:pt idx="57211">
                  <c:v>1.0210000000000001</c:v>
                </c:pt>
                <c:pt idx="57212">
                  <c:v>1.02</c:v>
                </c:pt>
                <c:pt idx="57213">
                  <c:v>1.02</c:v>
                </c:pt>
                <c:pt idx="57214">
                  <c:v>1.02</c:v>
                </c:pt>
                <c:pt idx="57215">
                  <c:v>1.0190000000000001</c:v>
                </c:pt>
                <c:pt idx="57216">
                  <c:v>1.0190000000000001</c:v>
                </c:pt>
                <c:pt idx="57217">
                  <c:v>1.02</c:v>
                </c:pt>
                <c:pt idx="57218">
                  <c:v>1.0210000000000001</c:v>
                </c:pt>
                <c:pt idx="57219">
                  <c:v>1.0230000000000001</c:v>
                </c:pt>
                <c:pt idx="57220">
                  <c:v>1.0230000000000001</c:v>
                </c:pt>
                <c:pt idx="57221">
                  <c:v>1.0230000000000001</c:v>
                </c:pt>
                <c:pt idx="57222">
                  <c:v>1.0230000000000001</c:v>
                </c:pt>
                <c:pt idx="57223">
                  <c:v>1.0230000000000001</c:v>
                </c:pt>
                <c:pt idx="57224">
                  <c:v>1.0230000000000001</c:v>
                </c:pt>
                <c:pt idx="57225">
                  <c:v>1.022</c:v>
                </c:pt>
                <c:pt idx="57226">
                  <c:v>1.0210000000000001</c:v>
                </c:pt>
                <c:pt idx="57227">
                  <c:v>1.0210000000000001</c:v>
                </c:pt>
                <c:pt idx="57228">
                  <c:v>1.022</c:v>
                </c:pt>
                <c:pt idx="57229">
                  <c:v>1.022</c:v>
                </c:pt>
                <c:pt idx="57230">
                  <c:v>1.0230000000000001</c:v>
                </c:pt>
                <c:pt idx="57231">
                  <c:v>1.022</c:v>
                </c:pt>
                <c:pt idx="57232">
                  <c:v>1.022</c:v>
                </c:pt>
                <c:pt idx="57233">
                  <c:v>1.022</c:v>
                </c:pt>
                <c:pt idx="57234">
                  <c:v>1.0230000000000001</c:v>
                </c:pt>
                <c:pt idx="57235">
                  <c:v>1.022</c:v>
                </c:pt>
                <c:pt idx="57236">
                  <c:v>1.022</c:v>
                </c:pt>
                <c:pt idx="57237">
                  <c:v>1.022</c:v>
                </c:pt>
                <c:pt idx="57238">
                  <c:v>1.0230000000000001</c:v>
                </c:pt>
                <c:pt idx="57239">
                  <c:v>1.022</c:v>
                </c:pt>
                <c:pt idx="57240">
                  <c:v>1.0210000000000001</c:v>
                </c:pt>
                <c:pt idx="57241">
                  <c:v>1.022</c:v>
                </c:pt>
                <c:pt idx="57242">
                  <c:v>1.0230000000000001</c:v>
                </c:pt>
                <c:pt idx="57243">
                  <c:v>1.0230000000000001</c:v>
                </c:pt>
                <c:pt idx="57244">
                  <c:v>1.0230000000000001</c:v>
                </c:pt>
                <c:pt idx="57245">
                  <c:v>1.024</c:v>
                </c:pt>
                <c:pt idx="57246">
                  <c:v>1.0230000000000001</c:v>
                </c:pt>
                <c:pt idx="57247">
                  <c:v>1.0230000000000001</c:v>
                </c:pt>
                <c:pt idx="57248">
                  <c:v>1.024</c:v>
                </c:pt>
                <c:pt idx="57249">
                  <c:v>1.024</c:v>
                </c:pt>
                <c:pt idx="57250">
                  <c:v>1.0230000000000001</c:v>
                </c:pt>
                <c:pt idx="57251">
                  <c:v>1.0230000000000001</c:v>
                </c:pt>
                <c:pt idx="57252">
                  <c:v>1.0230000000000001</c:v>
                </c:pt>
                <c:pt idx="57253">
                  <c:v>1.0230000000000001</c:v>
                </c:pt>
                <c:pt idx="57254">
                  <c:v>1.0230000000000001</c:v>
                </c:pt>
                <c:pt idx="57255">
                  <c:v>1.0230000000000001</c:v>
                </c:pt>
                <c:pt idx="57256">
                  <c:v>1.0230000000000001</c:v>
                </c:pt>
                <c:pt idx="57257">
                  <c:v>1.022</c:v>
                </c:pt>
                <c:pt idx="57258">
                  <c:v>1.0230000000000001</c:v>
                </c:pt>
                <c:pt idx="57259">
                  <c:v>1.0210000000000001</c:v>
                </c:pt>
                <c:pt idx="57260">
                  <c:v>1.0210000000000001</c:v>
                </c:pt>
                <c:pt idx="57261">
                  <c:v>1.022</c:v>
                </c:pt>
                <c:pt idx="57262">
                  <c:v>1.0210000000000001</c:v>
                </c:pt>
                <c:pt idx="57263">
                  <c:v>1.0230000000000001</c:v>
                </c:pt>
                <c:pt idx="57264">
                  <c:v>1.0230000000000001</c:v>
                </c:pt>
                <c:pt idx="57265">
                  <c:v>1.024</c:v>
                </c:pt>
                <c:pt idx="57266">
                  <c:v>1.0230000000000001</c:v>
                </c:pt>
                <c:pt idx="57267">
                  <c:v>1.024</c:v>
                </c:pt>
                <c:pt idx="57268">
                  <c:v>1.0230000000000001</c:v>
                </c:pt>
                <c:pt idx="57269">
                  <c:v>1.0230000000000001</c:v>
                </c:pt>
                <c:pt idx="57270">
                  <c:v>1.0230000000000001</c:v>
                </c:pt>
                <c:pt idx="57271">
                  <c:v>1.0230000000000001</c:v>
                </c:pt>
                <c:pt idx="57272">
                  <c:v>1.0230000000000001</c:v>
                </c:pt>
                <c:pt idx="57273">
                  <c:v>1.0230000000000001</c:v>
                </c:pt>
                <c:pt idx="57274">
                  <c:v>1.0210000000000001</c:v>
                </c:pt>
                <c:pt idx="57275">
                  <c:v>1.0210000000000001</c:v>
                </c:pt>
                <c:pt idx="57276">
                  <c:v>1.0210000000000001</c:v>
                </c:pt>
                <c:pt idx="57277">
                  <c:v>1.0210000000000001</c:v>
                </c:pt>
                <c:pt idx="57278">
                  <c:v>1.0210000000000001</c:v>
                </c:pt>
                <c:pt idx="57279">
                  <c:v>1.022</c:v>
                </c:pt>
                <c:pt idx="57280">
                  <c:v>1.0210000000000001</c:v>
                </c:pt>
                <c:pt idx="57281">
                  <c:v>1.0210000000000001</c:v>
                </c:pt>
                <c:pt idx="57282">
                  <c:v>1.022</c:v>
                </c:pt>
                <c:pt idx="57283">
                  <c:v>1.02</c:v>
                </c:pt>
                <c:pt idx="57284">
                  <c:v>1.0210000000000001</c:v>
                </c:pt>
                <c:pt idx="57285">
                  <c:v>1.022</c:v>
                </c:pt>
                <c:pt idx="57286">
                  <c:v>1.022</c:v>
                </c:pt>
                <c:pt idx="57287">
                  <c:v>1.0210000000000001</c:v>
                </c:pt>
                <c:pt idx="57288">
                  <c:v>1.022</c:v>
                </c:pt>
                <c:pt idx="57289">
                  <c:v>1.0230000000000001</c:v>
                </c:pt>
                <c:pt idx="57290">
                  <c:v>1.0230000000000001</c:v>
                </c:pt>
                <c:pt idx="57291">
                  <c:v>1.022</c:v>
                </c:pt>
                <c:pt idx="57292">
                  <c:v>1.022</c:v>
                </c:pt>
                <c:pt idx="57293">
                  <c:v>1.022</c:v>
                </c:pt>
                <c:pt idx="57294">
                  <c:v>1.022</c:v>
                </c:pt>
                <c:pt idx="57295">
                  <c:v>1.022</c:v>
                </c:pt>
                <c:pt idx="57296">
                  <c:v>1.022</c:v>
                </c:pt>
                <c:pt idx="57297">
                  <c:v>1.022</c:v>
                </c:pt>
                <c:pt idx="57298">
                  <c:v>1.022</c:v>
                </c:pt>
                <c:pt idx="57299">
                  <c:v>1.022</c:v>
                </c:pt>
                <c:pt idx="57300">
                  <c:v>1.0210000000000001</c:v>
                </c:pt>
                <c:pt idx="57301">
                  <c:v>1.0230000000000001</c:v>
                </c:pt>
                <c:pt idx="57302">
                  <c:v>1.0230000000000001</c:v>
                </c:pt>
                <c:pt idx="57303">
                  <c:v>1.0230000000000001</c:v>
                </c:pt>
                <c:pt idx="57304">
                  <c:v>1.0230000000000001</c:v>
                </c:pt>
                <c:pt idx="57305">
                  <c:v>1.0249999999999999</c:v>
                </c:pt>
                <c:pt idx="57306">
                  <c:v>1.0249999999999999</c:v>
                </c:pt>
                <c:pt idx="57307">
                  <c:v>1.0249999999999999</c:v>
                </c:pt>
                <c:pt idx="57308">
                  <c:v>1.0249999999999999</c:v>
                </c:pt>
                <c:pt idx="57309">
                  <c:v>1.0230000000000001</c:v>
                </c:pt>
                <c:pt idx="57310">
                  <c:v>1.0230000000000001</c:v>
                </c:pt>
                <c:pt idx="57311">
                  <c:v>1.0210000000000001</c:v>
                </c:pt>
                <c:pt idx="57312">
                  <c:v>1.0210000000000001</c:v>
                </c:pt>
                <c:pt idx="57313">
                  <c:v>1.022</c:v>
                </c:pt>
                <c:pt idx="57314">
                  <c:v>1.022</c:v>
                </c:pt>
                <c:pt idx="57315">
                  <c:v>1.022</c:v>
                </c:pt>
                <c:pt idx="57316">
                  <c:v>1.022</c:v>
                </c:pt>
                <c:pt idx="57317">
                  <c:v>1.022</c:v>
                </c:pt>
                <c:pt idx="57318">
                  <c:v>1.0210000000000001</c:v>
                </c:pt>
                <c:pt idx="57319">
                  <c:v>1.0210000000000001</c:v>
                </c:pt>
                <c:pt idx="57320">
                  <c:v>1.022</c:v>
                </c:pt>
                <c:pt idx="57321">
                  <c:v>1.0230000000000001</c:v>
                </c:pt>
                <c:pt idx="57322">
                  <c:v>1.0230000000000001</c:v>
                </c:pt>
                <c:pt idx="57323">
                  <c:v>1.0230000000000001</c:v>
                </c:pt>
                <c:pt idx="57324">
                  <c:v>1.0249999999999999</c:v>
                </c:pt>
                <c:pt idx="57325">
                  <c:v>1.0230000000000001</c:v>
                </c:pt>
                <c:pt idx="57326">
                  <c:v>1.022</c:v>
                </c:pt>
                <c:pt idx="57327">
                  <c:v>1.022</c:v>
                </c:pt>
                <c:pt idx="57328">
                  <c:v>1.0210000000000001</c:v>
                </c:pt>
                <c:pt idx="57329">
                  <c:v>1.0190000000000001</c:v>
                </c:pt>
                <c:pt idx="57330">
                  <c:v>1.02</c:v>
                </c:pt>
                <c:pt idx="57331">
                  <c:v>1.02</c:v>
                </c:pt>
                <c:pt idx="57332">
                  <c:v>1.022</c:v>
                </c:pt>
                <c:pt idx="57333">
                  <c:v>1.0210000000000001</c:v>
                </c:pt>
                <c:pt idx="57334">
                  <c:v>1.018</c:v>
                </c:pt>
                <c:pt idx="57335">
                  <c:v>1.0190000000000001</c:v>
                </c:pt>
                <c:pt idx="57336">
                  <c:v>1.02</c:v>
                </c:pt>
                <c:pt idx="57337">
                  <c:v>1.02</c:v>
                </c:pt>
                <c:pt idx="57338">
                  <c:v>1.02</c:v>
                </c:pt>
                <c:pt idx="57339">
                  <c:v>1.022</c:v>
                </c:pt>
                <c:pt idx="57340">
                  <c:v>1.0210000000000001</c:v>
                </c:pt>
                <c:pt idx="57341">
                  <c:v>1.022</c:v>
                </c:pt>
                <c:pt idx="57342">
                  <c:v>1.02</c:v>
                </c:pt>
                <c:pt idx="57343">
                  <c:v>1.02</c:v>
                </c:pt>
                <c:pt idx="57344">
                  <c:v>1.0210000000000001</c:v>
                </c:pt>
                <c:pt idx="57345">
                  <c:v>1.022</c:v>
                </c:pt>
                <c:pt idx="57346">
                  <c:v>1.0210000000000001</c:v>
                </c:pt>
                <c:pt idx="57347">
                  <c:v>1.0210000000000001</c:v>
                </c:pt>
                <c:pt idx="57348">
                  <c:v>1.0230000000000001</c:v>
                </c:pt>
                <c:pt idx="57349">
                  <c:v>1.0210000000000001</c:v>
                </c:pt>
                <c:pt idx="57350">
                  <c:v>1.0190000000000001</c:v>
                </c:pt>
                <c:pt idx="57351">
                  <c:v>1.02</c:v>
                </c:pt>
                <c:pt idx="57352">
                  <c:v>1.0210000000000001</c:v>
                </c:pt>
                <c:pt idx="57353">
                  <c:v>1.0230000000000001</c:v>
                </c:pt>
                <c:pt idx="57354">
                  <c:v>1.0230000000000001</c:v>
                </c:pt>
                <c:pt idx="57355">
                  <c:v>1.022</c:v>
                </c:pt>
                <c:pt idx="57356">
                  <c:v>1.0210000000000001</c:v>
                </c:pt>
                <c:pt idx="57357">
                  <c:v>1.02</c:v>
                </c:pt>
                <c:pt idx="57358">
                  <c:v>1.022</c:v>
                </c:pt>
                <c:pt idx="57359">
                  <c:v>1.022</c:v>
                </c:pt>
                <c:pt idx="57360">
                  <c:v>1.022</c:v>
                </c:pt>
                <c:pt idx="57361">
                  <c:v>1.022</c:v>
                </c:pt>
                <c:pt idx="57362">
                  <c:v>1.0210000000000001</c:v>
                </c:pt>
                <c:pt idx="57363">
                  <c:v>1.0210000000000001</c:v>
                </c:pt>
                <c:pt idx="57364">
                  <c:v>1.02</c:v>
                </c:pt>
                <c:pt idx="57365">
                  <c:v>1.02</c:v>
                </c:pt>
                <c:pt idx="57366">
                  <c:v>1.0210000000000001</c:v>
                </c:pt>
                <c:pt idx="57367">
                  <c:v>1.0210000000000001</c:v>
                </c:pt>
                <c:pt idx="57368">
                  <c:v>1.022</c:v>
                </c:pt>
                <c:pt idx="57369">
                  <c:v>1.022</c:v>
                </c:pt>
                <c:pt idx="57370">
                  <c:v>1.0230000000000001</c:v>
                </c:pt>
                <c:pt idx="57371">
                  <c:v>1.0210000000000001</c:v>
                </c:pt>
                <c:pt idx="57372">
                  <c:v>1.018</c:v>
                </c:pt>
                <c:pt idx="57373">
                  <c:v>1.0170000000000001</c:v>
                </c:pt>
                <c:pt idx="57374">
                  <c:v>1.0190000000000001</c:v>
                </c:pt>
                <c:pt idx="57375">
                  <c:v>1.018</c:v>
                </c:pt>
                <c:pt idx="57376">
                  <c:v>1.0170000000000001</c:v>
                </c:pt>
                <c:pt idx="57377">
                  <c:v>1.0190000000000001</c:v>
                </c:pt>
                <c:pt idx="57378">
                  <c:v>1.0210000000000001</c:v>
                </c:pt>
                <c:pt idx="57379">
                  <c:v>1.0210000000000001</c:v>
                </c:pt>
                <c:pt idx="57380">
                  <c:v>1.0190000000000001</c:v>
                </c:pt>
                <c:pt idx="57381">
                  <c:v>1.02</c:v>
                </c:pt>
                <c:pt idx="57382">
                  <c:v>1.02</c:v>
                </c:pt>
                <c:pt idx="57383">
                  <c:v>1.0210000000000001</c:v>
                </c:pt>
                <c:pt idx="57384">
                  <c:v>1.022</c:v>
                </c:pt>
                <c:pt idx="57385">
                  <c:v>1.022</c:v>
                </c:pt>
                <c:pt idx="57386">
                  <c:v>1.022</c:v>
                </c:pt>
                <c:pt idx="57387">
                  <c:v>1.022</c:v>
                </c:pt>
                <c:pt idx="57388">
                  <c:v>1.022</c:v>
                </c:pt>
                <c:pt idx="57389">
                  <c:v>1.0230000000000001</c:v>
                </c:pt>
                <c:pt idx="57390">
                  <c:v>1.0230000000000001</c:v>
                </c:pt>
                <c:pt idx="57391">
                  <c:v>1.022</c:v>
                </c:pt>
                <c:pt idx="57392">
                  <c:v>1.0210000000000001</c:v>
                </c:pt>
                <c:pt idx="57393">
                  <c:v>1.0210000000000001</c:v>
                </c:pt>
                <c:pt idx="57394">
                  <c:v>1.0190000000000001</c:v>
                </c:pt>
                <c:pt idx="57395">
                  <c:v>1.0190000000000001</c:v>
                </c:pt>
                <c:pt idx="57396">
                  <c:v>1.02</c:v>
                </c:pt>
                <c:pt idx="57397">
                  <c:v>1.0210000000000001</c:v>
                </c:pt>
                <c:pt idx="57398">
                  <c:v>1.0230000000000001</c:v>
                </c:pt>
                <c:pt idx="57399">
                  <c:v>1.0230000000000001</c:v>
                </c:pt>
                <c:pt idx="57400">
                  <c:v>1.022</c:v>
                </c:pt>
                <c:pt idx="57401">
                  <c:v>1.0210000000000001</c:v>
                </c:pt>
                <c:pt idx="57402">
                  <c:v>1.0210000000000001</c:v>
                </c:pt>
                <c:pt idx="57403">
                  <c:v>1.02</c:v>
                </c:pt>
                <c:pt idx="57404">
                  <c:v>1.02</c:v>
                </c:pt>
                <c:pt idx="57405">
                  <c:v>1.0190000000000001</c:v>
                </c:pt>
                <c:pt idx="57406">
                  <c:v>1.0190000000000001</c:v>
                </c:pt>
                <c:pt idx="57407">
                  <c:v>1.018</c:v>
                </c:pt>
                <c:pt idx="57408">
                  <c:v>1.018</c:v>
                </c:pt>
                <c:pt idx="57409">
                  <c:v>1.018</c:v>
                </c:pt>
                <c:pt idx="57410">
                  <c:v>1.0190000000000001</c:v>
                </c:pt>
                <c:pt idx="57411">
                  <c:v>1.02</c:v>
                </c:pt>
                <c:pt idx="57412">
                  <c:v>1.02</c:v>
                </c:pt>
                <c:pt idx="57413">
                  <c:v>1.0190000000000001</c:v>
                </c:pt>
                <c:pt idx="57414">
                  <c:v>1.0190000000000001</c:v>
                </c:pt>
                <c:pt idx="57415">
                  <c:v>1.018</c:v>
                </c:pt>
                <c:pt idx="57416">
                  <c:v>1.018</c:v>
                </c:pt>
                <c:pt idx="57417">
                  <c:v>1.0190000000000001</c:v>
                </c:pt>
                <c:pt idx="57418">
                  <c:v>1.02</c:v>
                </c:pt>
                <c:pt idx="57419">
                  <c:v>1.0210000000000001</c:v>
                </c:pt>
                <c:pt idx="57420">
                  <c:v>1.02</c:v>
                </c:pt>
                <c:pt idx="57421">
                  <c:v>1.02</c:v>
                </c:pt>
                <c:pt idx="57422">
                  <c:v>1.02</c:v>
                </c:pt>
                <c:pt idx="57423">
                  <c:v>1.0190000000000001</c:v>
                </c:pt>
                <c:pt idx="57424">
                  <c:v>1.0190000000000001</c:v>
                </c:pt>
                <c:pt idx="57425">
                  <c:v>1.018</c:v>
                </c:pt>
                <c:pt idx="57426">
                  <c:v>1.018</c:v>
                </c:pt>
                <c:pt idx="57427">
                  <c:v>1.0170000000000001</c:v>
                </c:pt>
                <c:pt idx="57428">
                  <c:v>1.018</c:v>
                </c:pt>
                <c:pt idx="57429">
                  <c:v>1.02</c:v>
                </c:pt>
                <c:pt idx="57430">
                  <c:v>1.0210000000000001</c:v>
                </c:pt>
                <c:pt idx="57431">
                  <c:v>1.0210000000000001</c:v>
                </c:pt>
                <c:pt idx="57432">
                  <c:v>1.0210000000000001</c:v>
                </c:pt>
                <c:pt idx="57433">
                  <c:v>1.0210000000000001</c:v>
                </c:pt>
                <c:pt idx="57434">
                  <c:v>1.02</c:v>
                </c:pt>
                <c:pt idx="57435">
                  <c:v>1.02</c:v>
                </c:pt>
                <c:pt idx="57436">
                  <c:v>1.02</c:v>
                </c:pt>
                <c:pt idx="57437">
                  <c:v>1.0210000000000001</c:v>
                </c:pt>
                <c:pt idx="57438">
                  <c:v>1.02</c:v>
                </c:pt>
                <c:pt idx="57439">
                  <c:v>1.022</c:v>
                </c:pt>
                <c:pt idx="57440">
                  <c:v>1.0210000000000001</c:v>
                </c:pt>
                <c:pt idx="57441">
                  <c:v>1.022</c:v>
                </c:pt>
                <c:pt idx="57442">
                  <c:v>1.0210000000000001</c:v>
                </c:pt>
                <c:pt idx="57443">
                  <c:v>1.022</c:v>
                </c:pt>
                <c:pt idx="57444">
                  <c:v>1.022</c:v>
                </c:pt>
                <c:pt idx="57445">
                  <c:v>1.0230000000000001</c:v>
                </c:pt>
                <c:pt idx="57446">
                  <c:v>1.022</c:v>
                </c:pt>
                <c:pt idx="57447">
                  <c:v>1.0230000000000001</c:v>
                </c:pt>
                <c:pt idx="57448">
                  <c:v>1.0210000000000001</c:v>
                </c:pt>
                <c:pt idx="57449">
                  <c:v>1.0210000000000001</c:v>
                </c:pt>
                <c:pt idx="57450">
                  <c:v>1.022</c:v>
                </c:pt>
                <c:pt idx="57451">
                  <c:v>1.0230000000000001</c:v>
                </c:pt>
                <c:pt idx="57452">
                  <c:v>1.022</c:v>
                </c:pt>
                <c:pt idx="57453">
                  <c:v>1.022</c:v>
                </c:pt>
                <c:pt idx="57454">
                  <c:v>1.0230000000000001</c:v>
                </c:pt>
                <c:pt idx="57455">
                  <c:v>1.0230000000000001</c:v>
                </c:pt>
                <c:pt idx="57456">
                  <c:v>1.0230000000000001</c:v>
                </c:pt>
                <c:pt idx="57457">
                  <c:v>1.0230000000000001</c:v>
                </c:pt>
                <c:pt idx="57458">
                  <c:v>1.022</c:v>
                </c:pt>
                <c:pt idx="57459">
                  <c:v>1.022</c:v>
                </c:pt>
                <c:pt idx="57460">
                  <c:v>1.022</c:v>
                </c:pt>
                <c:pt idx="57461">
                  <c:v>1.0210000000000001</c:v>
                </c:pt>
                <c:pt idx="57462">
                  <c:v>1.0210000000000001</c:v>
                </c:pt>
                <c:pt idx="57463">
                  <c:v>1.0210000000000001</c:v>
                </c:pt>
                <c:pt idx="57464">
                  <c:v>1.02</c:v>
                </c:pt>
                <c:pt idx="57465">
                  <c:v>1.0190000000000001</c:v>
                </c:pt>
                <c:pt idx="57466">
                  <c:v>1.0190000000000001</c:v>
                </c:pt>
                <c:pt idx="57467">
                  <c:v>1.0210000000000001</c:v>
                </c:pt>
                <c:pt idx="57468">
                  <c:v>1.0210000000000001</c:v>
                </c:pt>
                <c:pt idx="57469">
                  <c:v>1.0210000000000001</c:v>
                </c:pt>
                <c:pt idx="57470">
                  <c:v>1.02</c:v>
                </c:pt>
                <c:pt idx="57471">
                  <c:v>1.02</c:v>
                </c:pt>
                <c:pt idx="57472">
                  <c:v>1.02</c:v>
                </c:pt>
                <c:pt idx="57473">
                  <c:v>1.02</c:v>
                </c:pt>
                <c:pt idx="57474">
                  <c:v>1.018</c:v>
                </c:pt>
                <c:pt idx="57475">
                  <c:v>1.0190000000000001</c:v>
                </c:pt>
                <c:pt idx="57476">
                  <c:v>1.0190000000000001</c:v>
                </c:pt>
                <c:pt idx="57477">
                  <c:v>1.02</c:v>
                </c:pt>
                <c:pt idx="57478">
                  <c:v>1.02</c:v>
                </c:pt>
                <c:pt idx="57479">
                  <c:v>1.0210000000000001</c:v>
                </c:pt>
                <c:pt idx="57480">
                  <c:v>1.0210000000000001</c:v>
                </c:pt>
                <c:pt idx="57481">
                  <c:v>1.02</c:v>
                </c:pt>
                <c:pt idx="57482">
                  <c:v>1.02</c:v>
                </c:pt>
                <c:pt idx="57483">
                  <c:v>1.02</c:v>
                </c:pt>
                <c:pt idx="57484">
                  <c:v>1.0210000000000001</c:v>
                </c:pt>
                <c:pt idx="57485">
                  <c:v>1.0210000000000001</c:v>
                </c:pt>
                <c:pt idx="57486">
                  <c:v>1.0210000000000001</c:v>
                </c:pt>
                <c:pt idx="57487">
                  <c:v>1.02</c:v>
                </c:pt>
                <c:pt idx="57488">
                  <c:v>1.0210000000000001</c:v>
                </c:pt>
                <c:pt idx="57489">
                  <c:v>1.022</c:v>
                </c:pt>
                <c:pt idx="57490">
                  <c:v>1.024</c:v>
                </c:pt>
                <c:pt idx="57491">
                  <c:v>1.022</c:v>
                </c:pt>
                <c:pt idx="57492">
                  <c:v>1.0230000000000001</c:v>
                </c:pt>
                <c:pt idx="57493">
                  <c:v>1.0230000000000001</c:v>
                </c:pt>
                <c:pt idx="57494">
                  <c:v>1.022</c:v>
                </c:pt>
                <c:pt idx="57495">
                  <c:v>1.022</c:v>
                </c:pt>
                <c:pt idx="57496">
                  <c:v>1.0230000000000001</c:v>
                </c:pt>
                <c:pt idx="57497">
                  <c:v>1.0230000000000001</c:v>
                </c:pt>
                <c:pt idx="57498">
                  <c:v>1.024</c:v>
                </c:pt>
                <c:pt idx="57499">
                  <c:v>1.0249999999999999</c:v>
                </c:pt>
                <c:pt idx="57500">
                  <c:v>1.024</c:v>
                </c:pt>
                <c:pt idx="57501">
                  <c:v>1.024</c:v>
                </c:pt>
                <c:pt idx="57502">
                  <c:v>1.024</c:v>
                </c:pt>
                <c:pt idx="57503">
                  <c:v>1.024</c:v>
                </c:pt>
                <c:pt idx="57504">
                  <c:v>1.024</c:v>
                </c:pt>
                <c:pt idx="57505">
                  <c:v>1.0230000000000001</c:v>
                </c:pt>
                <c:pt idx="57506">
                  <c:v>1.022</c:v>
                </c:pt>
                <c:pt idx="57507">
                  <c:v>1.0230000000000001</c:v>
                </c:pt>
                <c:pt idx="57508">
                  <c:v>1.0210000000000001</c:v>
                </c:pt>
                <c:pt idx="57509">
                  <c:v>1.022</c:v>
                </c:pt>
                <c:pt idx="57510">
                  <c:v>1.022</c:v>
                </c:pt>
                <c:pt idx="57511">
                  <c:v>1.0210000000000001</c:v>
                </c:pt>
                <c:pt idx="57512">
                  <c:v>1.02</c:v>
                </c:pt>
                <c:pt idx="57513">
                  <c:v>1.0210000000000001</c:v>
                </c:pt>
                <c:pt idx="57514">
                  <c:v>1.0210000000000001</c:v>
                </c:pt>
                <c:pt idx="57515">
                  <c:v>1.0190000000000001</c:v>
                </c:pt>
                <c:pt idx="57516">
                  <c:v>1.0190000000000001</c:v>
                </c:pt>
                <c:pt idx="57517">
                  <c:v>1.018</c:v>
                </c:pt>
                <c:pt idx="57518">
                  <c:v>1.02</c:v>
                </c:pt>
                <c:pt idx="57519">
                  <c:v>1.02</c:v>
                </c:pt>
                <c:pt idx="57520">
                  <c:v>1.02</c:v>
                </c:pt>
                <c:pt idx="57521">
                  <c:v>1.02</c:v>
                </c:pt>
                <c:pt idx="57522">
                  <c:v>1.02</c:v>
                </c:pt>
                <c:pt idx="57523">
                  <c:v>1.0210000000000001</c:v>
                </c:pt>
                <c:pt idx="57524">
                  <c:v>1.02</c:v>
                </c:pt>
                <c:pt idx="57525">
                  <c:v>1.0190000000000001</c:v>
                </c:pt>
                <c:pt idx="57526">
                  <c:v>1.02</c:v>
                </c:pt>
                <c:pt idx="57527">
                  <c:v>1.0210000000000001</c:v>
                </c:pt>
                <c:pt idx="57528">
                  <c:v>1.02</c:v>
                </c:pt>
                <c:pt idx="57529">
                  <c:v>1.02</c:v>
                </c:pt>
                <c:pt idx="57530">
                  <c:v>1.02</c:v>
                </c:pt>
                <c:pt idx="57531">
                  <c:v>1.0210000000000001</c:v>
                </c:pt>
                <c:pt idx="57532">
                  <c:v>1.02</c:v>
                </c:pt>
                <c:pt idx="57533">
                  <c:v>1.0190000000000001</c:v>
                </c:pt>
                <c:pt idx="57534">
                  <c:v>1.0190000000000001</c:v>
                </c:pt>
                <c:pt idx="57535">
                  <c:v>1.02</c:v>
                </c:pt>
                <c:pt idx="57536">
                  <c:v>1.02</c:v>
                </c:pt>
                <c:pt idx="57537">
                  <c:v>1.02</c:v>
                </c:pt>
                <c:pt idx="57538">
                  <c:v>1.02</c:v>
                </c:pt>
                <c:pt idx="57539">
                  <c:v>1.0210000000000001</c:v>
                </c:pt>
                <c:pt idx="57540">
                  <c:v>1.0210000000000001</c:v>
                </c:pt>
                <c:pt idx="57541">
                  <c:v>1.02</c:v>
                </c:pt>
                <c:pt idx="57542">
                  <c:v>1.02</c:v>
                </c:pt>
                <c:pt idx="57543">
                  <c:v>1.02</c:v>
                </c:pt>
                <c:pt idx="57544">
                  <c:v>1.018</c:v>
                </c:pt>
                <c:pt idx="57545">
                  <c:v>1.018</c:v>
                </c:pt>
                <c:pt idx="57546">
                  <c:v>1.0190000000000001</c:v>
                </c:pt>
                <c:pt idx="57547">
                  <c:v>1.0190000000000001</c:v>
                </c:pt>
                <c:pt idx="57548">
                  <c:v>1.0190000000000001</c:v>
                </c:pt>
                <c:pt idx="57549">
                  <c:v>1.0190000000000001</c:v>
                </c:pt>
                <c:pt idx="57550">
                  <c:v>1.02</c:v>
                </c:pt>
                <c:pt idx="57551">
                  <c:v>1.0190000000000001</c:v>
                </c:pt>
                <c:pt idx="57552">
                  <c:v>1.0190000000000001</c:v>
                </c:pt>
                <c:pt idx="57553">
                  <c:v>1.02</c:v>
                </c:pt>
                <c:pt idx="57554">
                  <c:v>1.02</c:v>
                </c:pt>
                <c:pt idx="57555">
                  <c:v>1.02</c:v>
                </c:pt>
                <c:pt idx="57556">
                  <c:v>1.0190000000000001</c:v>
                </c:pt>
                <c:pt idx="57557">
                  <c:v>1.0190000000000001</c:v>
                </c:pt>
                <c:pt idx="57558">
                  <c:v>1.018</c:v>
                </c:pt>
                <c:pt idx="57559">
                  <c:v>1.018</c:v>
                </c:pt>
                <c:pt idx="57560">
                  <c:v>1.0190000000000001</c:v>
                </c:pt>
                <c:pt idx="57561">
                  <c:v>1.0190000000000001</c:v>
                </c:pt>
                <c:pt idx="57562">
                  <c:v>1.018</c:v>
                </c:pt>
                <c:pt idx="57563">
                  <c:v>1.018</c:v>
                </c:pt>
                <c:pt idx="57564">
                  <c:v>1.0190000000000001</c:v>
                </c:pt>
                <c:pt idx="57565">
                  <c:v>1.02</c:v>
                </c:pt>
                <c:pt idx="57566">
                  <c:v>1.0210000000000001</c:v>
                </c:pt>
                <c:pt idx="57567">
                  <c:v>1.0210000000000001</c:v>
                </c:pt>
                <c:pt idx="57568">
                  <c:v>1.02</c:v>
                </c:pt>
                <c:pt idx="57569">
                  <c:v>1.02</c:v>
                </c:pt>
                <c:pt idx="57570">
                  <c:v>1.0190000000000001</c:v>
                </c:pt>
                <c:pt idx="57571">
                  <c:v>1.02</c:v>
                </c:pt>
                <c:pt idx="57572">
                  <c:v>1.0210000000000001</c:v>
                </c:pt>
                <c:pt idx="57573">
                  <c:v>1.0210000000000001</c:v>
                </c:pt>
                <c:pt idx="57574">
                  <c:v>1.022</c:v>
                </c:pt>
                <c:pt idx="57575">
                  <c:v>1.022</c:v>
                </c:pt>
                <c:pt idx="57576">
                  <c:v>1.022</c:v>
                </c:pt>
                <c:pt idx="57577">
                  <c:v>1.0210000000000001</c:v>
                </c:pt>
                <c:pt idx="57578">
                  <c:v>1.02</c:v>
                </c:pt>
                <c:pt idx="57579">
                  <c:v>1.02</c:v>
                </c:pt>
                <c:pt idx="57580">
                  <c:v>1.02</c:v>
                </c:pt>
                <c:pt idx="57581">
                  <c:v>1.0190000000000001</c:v>
                </c:pt>
                <c:pt idx="57582">
                  <c:v>1.0190000000000001</c:v>
                </c:pt>
                <c:pt idx="57583">
                  <c:v>1.018</c:v>
                </c:pt>
                <c:pt idx="57584">
                  <c:v>1.018</c:v>
                </c:pt>
                <c:pt idx="57585">
                  <c:v>1.0190000000000001</c:v>
                </c:pt>
                <c:pt idx="57586">
                  <c:v>1.018</c:v>
                </c:pt>
                <c:pt idx="57587">
                  <c:v>1.02</c:v>
                </c:pt>
                <c:pt idx="57588">
                  <c:v>1.0210000000000001</c:v>
                </c:pt>
                <c:pt idx="57589">
                  <c:v>1.0190000000000001</c:v>
                </c:pt>
                <c:pt idx="57590">
                  <c:v>1.0190000000000001</c:v>
                </c:pt>
                <c:pt idx="57591">
                  <c:v>1.0210000000000001</c:v>
                </c:pt>
                <c:pt idx="57592">
                  <c:v>1.0210000000000001</c:v>
                </c:pt>
                <c:pt idx="57593">
                  <c:v>1.0210000000000001</c:v>
                </c:pt>
                <c:pt idx="57594">
                  <c:v>1.02</c:v>
                </c:pt>
                <c:pt idx="57595">
                  <c:v>1.02</c:v>
                </c:pt>
                <c:pt idx="57596">
                  <c:v>1.02</c:v>
                </c:pt>
                <c:pt idx="57597">
                  <c:v>1.0210000000000001</c:v>
                </c:pt>
                <c:pt idx="57598">
                  <c:v>1.02</c:v>
                </c:pt>
                <c:pt idx="57599">
                  <c:v>1.02</c:v>
                </c:pt>
                <c:pt idx="57600">
                  <c:v>1.018</c:v>
                </c:pt>
                <c:pt idx="57601">
                  <c:v>1.018</c:v>
                </c:pt>
                <c:pt idx="57602">
                  <c:v>1.018</c:v>
                </c:pt>
                <c:pt idx="57603">
                  <c:v>1.018</c:v>
                </c:pt>
                <c:pt idx="57604">
                  <c:v>1.018</c:v>
                </c:pt>
                <c:pt idx="57605">
                  <c:v>1.0190000000000001</c:v>
                </c:pt>
                <c:pt idx="57606">
                  <c:v>1.0190000000000001</c:v>
                </c:pt>
                <c:pt idx="57607">
                  <c:v>1.018</c:v>
                </c:pt>
                <c:pt idx="57608">
                  <c:v>1.016</c:v>
                </c:pt>
                <c:pt idx="57609">
                  <c:v>1.0170000000000001</c:v>
                </c:pt>
                <c:pt idx="57610">
                  <c:v>1.018</c:v>
                </c:pt>
                <c:pt idx="57611">
                  <c:v>1.0190000000000001</c:v>
                </c:pt>
                <c:pt idx="57612">
                  <c:v>1.02</c:v>
                </c:pt>
                <c:pt idx="57613">
                  <c:v>1.0190000000000001</c:v>
                </c:pt>
                <c:pt idx="57614">
                  <c:v>1.0190000000000001</c:v>
                </c:pt>
                <c:pt idx="57615">
                  <c:v>1.02</c:v>
                </c:pt>
                <c:pt idx="57616">
                  <c:v>1.02</c:v>
                </c:pt>
                <c:pt idx="57617">
                  <c:v>1.02</c:v>
                </c:pt>
                <c:pt idx="57618">
                  <c:v>1.0190000000000001</c:v>
                </c:pt>
                <c:pt idx="57619">
                  <c:v>1.0190000000000001</c:v>
                </c:pt>
                <c:pt idx="57620">
                  <c:v>1.0190000000000001</c:v>
                </c:pt>
                <c:pt idx="57621">
                  <c:v>1.0170000000000001</c:v>
                </c:pt>
                <c:pt idx="57622">
                  <c:v>1.0170000000000001</c:v>
                </c:pt>
                <c:pt idx="57623">
                  <c:v>1.018</c:v>
                </c:pt>
                <c:pt idx="57624">
                  <c:v>1.0190000000000001</c:v>
                </c:pt>
                <c:pt idx="57625">
                  <c:v>1.018</c:v>
                </c:pt>
                <c:pt idx="57626">
                  <c:v>1.018</c:v>
                </c:pt>
                <c:pt idx="57627">
                  <c:v>1.018</c:v>
                </c:pt>
                <c:pt idx="57628">
                  <c:v>1.0190000000000001</c:v>
                </c:pt>
                <c:pt idx="57629">
                  <c:v>1.018</c:v>
                </c:pt>
                <c:pt idx="57630">
                  <c:v>1.0170000000000001</c:v>
                </c:pt>
                <c:pt idx="57631">
                  <c:v>1.016</c:v>
                </c:pt>
                <c:pt idx="57632">
                  <c:v>1.0170000000000001</c:v>
                </c:pt>
                <c:pt idx="57633">
                  <c:v>1.0190000000000001</c:v>
                </c:pt>
                <c:pt idx="57634">
                  <c:v>1.02</c:v>
                </c:pt>
                <c:pt idx="57635">
                  <c:v>1.0170000000000001</c:v>
                </c:pt>
                <c:pt idx="57636">
                  <c:v>1.02</c:v>
                </c:pt>
                <c:pt idx="57637">
                  <c:v>1.0190000000000001</c:v>
                </c:pt>
                <c:pt idx="57638">
                  <c:v>1.02</c:v>
                </c:pt>
                <c:pt idx="57639">
                  <c:v>1.0190000000000001</c:v>
                </c:pt>
                <c:pt idx="57640">
                  <c:v>1.02</c:v>
                </c:pt>
                <c:pt idx="57641">
                  <c:v>1.0210000000000001</c:v>
                </c:pt>
                <c:pt idx="57642">
                  <c:v>1.02</c:v>
                </c:pt>
                <c:pt idx="57643">
                  <c:v>1.02</c:v>
                </c:pt>
                <c:pt idx="57644">
                  <c:v>1.02</c:v>
                </c:pt>
                <c:pt idx="57645">
                  <c:v>1.02</c:v>
                </c:pt>
                <c:pt idx="57646">
                  <c:v>1.0190000000000001</c:v>
                </c:pt>
                <c:pt idx="57647">
                  <c:v>1.0190000000000001</c:v>
                </c:pt>
                <c:pt idx="57648">
                  <c:v>1.0190000000000001</c:v>
                </c:pt>
                <c:pt idx="57649">
                  <c:v>1.0190000000000001</c:v>
                </c:pt>
                <c:pt idx="57650">
                  <c:v>1.018</c:v>
                </c:pt>
                <c:pt idx="57651">
                  <c:v>1.0190000000000001</c:v>
                </c:pt>
                <c:pt idx="57652">
                  <c:v>1.0190000000000001</c:v>
                </c:pt>
                <c:pt idx="57653">
                  <c:v>1.018</c:v>
                </c:pt>
                <c:pt idx="57654">
                  <c:v>1.02</c:v>
                </c:pt>
                <c:pt idx="57655">
                  <c:v>1.0210000000000001</c:v>
                </c:pt>
                <c:pt idx="57656">
                  <c:v>1.02</c:v>
                </c:pt>
                <c:pt idx="57657">
                  <c:v>1.018</c:v>
                </c:pt>
                <c:pt idx="57658">
                  <c:v>1.018</c:v>
                </c:pt>
                <c:pt idx="57659">
                  <c:v>1.018</c:v>
                </c:pt>
                <c:pt idx="57660">
                  <c:v>1.0190000000000001</c:v>
                </c:pt>
                <c:pt idx="57661">
                  <c:v>1.0190000000000001</c:v>
                </c:pt>
                <c:pt idx="57662">
                  <c:v>1.0190000000000001</c:v>
                </c:pt>
                <c:pt idx="57663">
                  <c:v>1.0190000000000001</c:v>
                </c:pt>
                <c:pt idx="57664">
                  <c:v>1.018</c:v>
                </c:pt>
                <c:pt idx="57665">
                  <c:v>1.02</c:v>
                </c:pt>
                <c:pt idx="57666">
                  <c:v>1.0190000000000001</c:v>
                </c:pt>
                <c:pt idx="57667">
                  <c:v>1.0190000000000001</c:v>
                </c:pt>
                <c:pt idx="57668">
                  <c:v>1.018</c:v>
                </c:pt>
                <c:pt idx="57669">
                  <c:v>1.018</c:v>
                </c:pt>
                <c:pt idx="57670">
                  <c:v>1.018</c:v>
                </c:pt>
                <c:pt idx="57671">
                  <c:v>1.018</c:v>
                </c:pt>
                <c:pt idx="57672">
                  <c:v>1.018</c:v>
                </c:pt>
                <c:pt idx="57673">
                  <c:v>1.0190000000000001</c:v>
                </c:pt>
                <c:pt idx="57674">
                  <c:v>1.0190000000000001</c:v>
                </c:pt>
                <c:pt idx="57675">
                  <c:v>1.02</c:v>
                </c:pt>
                <c:pt idx="57676">
                  <c:v>1.0210000000000001</c:v>
                </c:pt>
                <c:pt idx="57677">
                  <c:v>1.02</c:v>
                </c:pt>
                <c:pt idx="57678">
                  <c:v>1.02</c:v>
                </c:pt>
                <c:pt idx="57679">
                  <c:v>1.0210000000000001</c:v>
                </c:pt>
                <c:pt idx="57680">
                  <c:v>1.0210000000000001</c:v>
                </c:pt>
                <c:pt idx="57681">
                  <c:v>1.0210000000000001</c:v>
                </c:pt>
                <c:pt idx="57682">
                  <c:v>1.0210000000000001</c:v>
                </c:pt>
                <c:pt idx="57683">
                  <c:v>1.02</c:v>
                </c:pt>
                <c:pt idx="57684">
                  <c:v>1.02</c:v>
                </c:pt>
                <c:pt idx="57685">
                  <c:v>1.02</c:v>
                </c:pt>
                <c:pt idx="57686">
                  <c:v>1.02</c:v>
                </c:pt>
                <c:pt idx="57687">
                  <c:v>1.02</c:v>
                </c:pt>
                <c:pt idx="57688">
                  <c:v>1.0210000000000001</c:v>
                </c:pt>
                <c:pt idx="57689">
                  <c:v>1.0210000000000001</c:v>
                </c:pt>
                <c:pt idx="57690">
                  <c:v>1.0210000000000001</c:v>
                </c:pt>
                <c:pt idx="57691">
                  <c:v>1.0190000000000001</c:v>
                </c:pt>
                <c:pt idx="57692">
                  <c:v>1.0190000000000001</c:v>
                </c:pt>
                <c:pt idx="57693">
                  <c:v>1.0210000000000001</c:v>
                </c:pt>
                <c:pt idx="57694">
                  <c:v>1.02</c:v>
                </c:pt>
                <c:pt idx="57695">
                  <c:v>1.02</c:v>
                </c:pt>
                <c:pt idx="57696">
                  <c:v>1.02</c:v>
                </c:pt>
                <c:pt idx="57697">
                  <c:v>1.02</c:v>
                </c:pt>
                <c:pt idx="57698">
                  <c:v>1.0210000000000001</c:v>
                </c:pt>
                <c:pt idx="57699">
                  <c:v>1.022</c:v>
                </c:pt>
                <c:pt idx="57700">
                  <c:v>1.022</c:v>
                </c:pt>
                <c:pt idx="57701">
                  <c:v>1.0210000000000001</c:v>
                </c:pt>
                <c:pt idx="57702">
                  <c:v>1.0210000000000001</c:v>
                </c:pt>
                <c:pt idx="57703">
                  <c:v>1.0210000000000001</c:v>
                </c:pt>
                <c:pt idx="57704">
                  <c:v>1.022</c:v>
                </c:pt>
                <c:pt idx="57705">
                  <c:v>1.022</c:v>
                </c:pt>
                <c:pt idx="57706">
                  <c:v>1.022</c:v>
                </c:pt>
                <c:pt idx="57707">
                  <c:v>1.022</c:v>
                </c:pt>
                <c:pt idx="57708">
                  <c:v>1.0210000000000001</c:v>
                </c:pt>
                <c:pt idx="57709">
                  <c:v>1.0190000000000001</c:v>
                </c:pt>
                <c:pt idx="57710">
                  <c:v>1.0190000000000001</c:v>
                </c:pt>
                <c:pt idx="57711">
                  <c:v>1.0190000000000001</c:v>
                </c:pt>
                <c:pt idx="57712">
                  <c:v>1.018</c:v>
                </c:pt>
                <c:pt idx="57713">
                  <c:v>1.018</c:v>
                </c:pt>
                <c:pt idx="57714">
                  <c:v>1.02</c:v>
                </c:pt>
                <c:pt idx="57715">
                  <c:v>1.0190000000000001</c:v>
                </c:pt>
                <c:pt idx="57716">
                  <c:v>1.0190000000000001</c:v>
                </c:pt>
                <c:pt idx="57717">
                  <c:v>1.018</c:v>
                </c:pt>
                <c:pt idx="57718">
                  <c:v>1.018</c:v>
                </c:pt>
                <c:pt idx="57719">
                  <c:v>1.018</c:v>
                </c:pt>
                <c:pt idx="57720">
                  <c:v>1.0190000000000001</c:v>
                </c:pt>
                <c:pt idx="57721">
                  <c:v>1.02</c:v>
                </c:pt>
                <c:pt idx="57722">
                  <c:v>1.0190000000000001</c:v>
                </c:pt>
                <c:pt idx="57723">
                  <c:v>1.018</c:v>
                </c:pt>
                <c:pt idx="57724">
                  <c:v>1.018</c:v>
                </c:pt>
                <c:pt idx="57725">
                  <c:v>1.018</c:v>
                </c:pt>
                <c:pt idx="57726">
                  <c:v>1.018</c:v>
                </c:pt>
                <c:pt idx="57727">
                  <c:v>1.018</c:v>
                </c:pt>
                <c:pt idx="57728">
                  <c:v>1.0190000000000001</c:v>
                </c:pt>
                <c:pt idx="57729">
                  <c:v>1.0190000000000001</c:v>
                </c:pt>
                <c:pt idx="57730">
                  <c:v>1.0210000000000001</c:v>
                </c:pt>
                <c:pt idx="57731">
                  <c:v>1.0210000000000001</c:v>
                </c:pt>
                <c:pt idx="57732">
                  <c:v>1.0210000000000001</c:v>
                </c:pt>
                <c:pt idx="57733">
                  <c:v>1.0210000000000001</c:v>
                </c:pt>
                <c:pt idx="57734">
                  <c:v>1.02</c:v>
                </c:pt>
                <c:pt idx="57735">
                  <c:v>1.02</c:v>
                </c:pt>
                <c:pt idx="57736">
                  <c:v>1.0210000000000001</c:v>
                </c:pt>
                <c:pt idx="57737">
                  <c:v>1.0210000000000001</c:v>
                </c:pt>
                <c:pt idx="57738">
                  <c:v>1.02</c:v>
                </c:pt>
                <c:pt idx="57739">
                  <c:v>1.0210000000000001</c:v>
                </c:pt>
                <c:pt idx="57740">
                  <c:v>1.022</c:v>
                </c:pt>
                <c:pt idx="57741">
                  <c:v>1.022</c:v>
                </c:pt>
                <c:pt idx="57742">
                  <c:v>1.022</c:v>
                </c:pt>
                <c:pt idx="57743">
                  <c:v>1.0210000000000001</c:v>
                </c:pt>
                <c:pt idx="57744">
                  <c:v>1.02</c:v>
                </c:pt>
                <c:pt idx="57745">
                  <c:v>1.0190000000000001</c:v>
                </c:pt>
                <c:pt idx="57746">
                  <c:v>1.0190000000000001</c:v>
                </c:pt>
                <c:pt idx="57747">
                  <c:v>1.02</c:v>
                </c:pt>
                <c:pt idx="57748">
                  <c:v>1.0210000000000001</c:v>
                </c:pt>
                <c:pt idx="57749">
                  <c:v>1.0210000000000001</c:v>
                </c:pt>
                <c:pt idx="57750">
                  <c:v>1.02</c:v>
                </c:pt>
                <c:pt idx="57751">
                  <c:v>1.02</c:v>
                </c:pt>
                <c:pt idx="57752">
                  <c:v>1.02</c:v>
                </c:pt>
                <c:pt idx="57753">
                  <c:v>1.02</c:v>
                </c:pt>
                <c:pt idx="57754">
                  <c:v>1.02</c:v>
                </c:pt>
                <c:pt idx="57755">
                  <c:v>1.03</c:v>
                </c:pt>
                <c:pt idx="57756">
                  <c:v>1.0289999999999999</c:v>
                </c:pt>
                <c:pt idx="57757">
                  <c:v>1.028</c:v>
                </c:pt>
                <c:pt idx="57758">
                  <c:v>1.0289999999999999</c:v>
                </c:pt>
                <c:pt idx="57759">
                  <c:v>1.0289999999999999</c:v>
                </c:pt>
                <c:pt idx="57760">
                  <c:v>1.0289999999999999</c:v>
                </c:pt>
                <c:pt idx="57761">
                  <c:v>1.0289999999999999</c:v>
                </c:pt>
                <c:pt idx="57762">
                  <c:v>1.028</c:v>
                </c:pt>
                <c:pt idx="57763">
                  <c:v>1.028</c:v>
                </c:pt>
                <c:pt idx="57764">
                  <c:v>8.2870000000000008</c:v>
                </c:pt>
                <c:pt idx="57765">
                  <c:v>10.86</c:v>
                </c:pt>
                <c:pt idx="57766">
                  <c:v>11.488</c:v>
                </c:pt>
                <c:pt idx="57767">
                  <c:v>11.021000000000001</c:v>
                </c:pt>
                <c:pt idx="57768">
                  <c:v>10.976000000000001</c:v>
                </c:pt>
                <c:pt idx="57769">
                  <c:v>11.023</c:v>
                </c:pt>
                <c:pt idx="57770">
                  <c:v>11.027000000000001</c:v>
                </c:pt>
                <c:pt idx="57771">
                  <c:v>11.042</c:v>
                </c:pt>
                <c:pt idx="57772">
                  <c:v>11.064</c:v>
                </c:pt>
                <c:pt idx="57773">
                  <c:v>11.064</c:v>
                </c:pt>
                <c:pt idx="57774">
                  <c:v>11.064</c:v>
                </c:pt>
                <c:pt idx="57775">
                  <c:v>11.07</c:v>
                </c:pt>
                <c:pt idx="57776">
                  <c:v>11.075000000000001</c:v>
                </c:pt>
                <c:pt idx="57777">
                  <c:v>11.086</c:v>
                </c:pt>
                <c:pt idx="57778">
                  <c:v>11.122</c:v>
                </c:pt>
                <c:pt idx="57779">
                  <c:v>11.151</c:v>
                </c:pt>
                <c:pt idx="57780">
                  <c:v>11.188000000000001</c:v>
                </c:pt>
                <c:pt idx="57781">
                  <c:v>11.224</c:v>
                </c:pt>
                <c:pt idx="57782">
                  <c:v>11.257</c:v>
                </c:pt>
                <c:pt idx="57783">
                  <c:v>11.295</c:v>
                </c:pt>
                <c:pt idx="57784">
                  <c:v>11.331</c:v>
                </c:pt>
                <c:pt idx="57785">
                  <c:v>11.372</c:v>
                </c:pt>
                <c:pt idx="57786">
                  <c:v>11.404</c:v>
                </c:pt>
                <c:pt idx="57787">
                  <c:v>11.44</c:v>
                </c:pt>
                <c:pt idx="57788">
                  <c:v>11.474</c:v>
                </c:pt>
                <c:pt idx="57789">
                  <c:v>11.511000000000001</c:v>
                </c:pt>
                <c:pt idx="57790">
                  <c:v>11.548999999999999</c:v>
                </c:pt>
                <c:pt idx="57791">
                  <c:v>11.582000000000001</c:v>
                </c:pt>
                <c:pt idx="57792">
                  <c:v>11.617000000000001</c:v>
                </c:pt>
                <c:pt idx="57793">
                  <c:v>11.653</c:v>
                </c:pt>
                <c:pt idx="57794">
                  <c:v>11.693</c:v>
                </c:pt>
                <c:pt idx="57795">
                  <c:v>11.739000000000001</c:v>
                </c:pt>
                <c:pt idx="57796">
                  <c:v>11.778</c:v>
                </c:pt>
                <c:pt idx="57797">
                  <c:v>11.819000000000001</c:v>
                </c:pt>
                <c:pt idx="57798">
                  <c:v>11.848000000000001</c:v>
                </c:pt>
                <c:pt idx="57799">
                  <c:v>11.891999999999999</c:v>
                </c:pt>
                <c:pt idx="57800">
                  <c:v>11.929</c:v>
                </c:pt>
                <c:pt idx="57801">
                  <c:v>11.964</c:v>
                </c:pt>
                <c:pt idx="57802">
                  <c:v>12.002000000000001</c:v>
                </c:pt>
                <c:pt idx="57803">
                  <c:v>12.037000000000001</c:v>
                </c:pt>
                <c:pt idx="57804">
                  <c:v>12.072000000000001</c:v>
                </c:pt>
                <c:pt idx="57805">
                  <c:v>12.098000000000001</c:v>
                </c:pt>
                <c:pt idx="57806">
                  <c:v>12.141</c:v>
                </c:pt>
                <c:pt idx="57807">
                  <c:v>12.17</c:v>
                </c:pt>
                <c:pt idx="57808">
                  <c:v>12.202</c:v>
                </c:pt>
                <c:pt idx="57809">
                  <c:v>12.231</c:v>
                </c:pt>
                <c:pt idx="57810">
                  <c:v>12.263</c:v>
                </c:pt>
                <c:pt idx="57811">
                  <c:v>12.293000000000001</c:v>
                </c:pt>
                <c:pt idx="57812">
                  <c:v>12.321</c:v>
                </c:pt>
                <c:pt idx="57813">
                  <c:v>12.352</c:v>
                </c:pt>
                <c:pt idx="57814">
                  <c:v>12.386000000000001</c:v>
                </c:pt>
                <c:pt idx="57815">
                  <c:v>12.407999999999999</c:v>
                </c:pt>
                <c:pt idx="57816">
                  <c:v>12.438000000000001</c:v>
                </c:pt>
                <c:pt idx="57817">
                  <c:v>12.467000000000001</c:v>
                </c:pt>
                <c:pt idx="57818">
                  <c:v>12.493</c:v>
                </c:pt>
                <c:pt idx="57819">
                  <c:v>12.514000000000001</c:v>
                </c:pt>
                <c:pt idx="57820">
                  <c:v>12.539</c:v>
                </c:pt>
                <c:pt idx="57821">
                  <c:v>12.561</c:v>
                </c:pt>
                <c:pt idx="57822">
                  <c:v>12.583</c:v>
                </c:pt>
                <c:pt idx="57823">
                  <c:v>12.605</c:v>
                </c:pt>
                <c:pt idx="57824">
                  <c:v>12.629</c:v>
                </c:pt>
                <c:pt idx="57825">
                  <c:v>12.654</c:v>
                </c:pt>
                <c:pt idx="57826">
                  <c:v>12.676</c:v>
                </c:pt>
                <c:pt idx="57827">
                  <c:v>12.698</c:v>
                </c:pt>
                <c:pt idx="57828">
                  <c:v>12.714</c:v>
                </c:pt>
                <c:pt idx="57829">
                  <c:v>12.74</c:v>
                </c:pt>
                <c:pt idx="57830">
                  <c:v>12.762</c:v>
                </c:pt>
                <c:pt idx="57831">
                  <c:v>12.777000000000001</c:v>
                </c:pt>
                <c:pt idx="57832">
                  <c:v>12.802</c:v>
                </c:pt>
                <c:pt idx="57833">
                  <c:v>12.814</c:v>
                </c:pt>
                <c:pt idx="57834">
                  <c:v>12.827999999999999</c:v>
                </c:pt>
                <c:pt idx="57835">
                  <c:v>12.848000000000001</c:v>
                </c:pt>
                <c:pt idx="57836">
                  <c:v>12.873000000000001</c:v>
                </c:pt>
                <c:pt idx="57837">
                  <c:v>12.89</c:v>
                </c:pt>
                <c:pt idx="57838">
                  <c:v>12.91</c:v>
                </c:pt>
                <c:pt idx="57839">
                  <c:v>12.918000000000001</c:v>
                </c:pt>
                <c:pt idx="57840">
                  <c:v>12.932</c:v>
                </c:pt>
                <c:pt idx="57841">
                  <c:v>12.955</c:v>
                </c:pt>
                <c:pt idx="57842">
                  <c:v>12.972</c:v>
                </c:pt>
                <c:pt idx="57843">
                  <c:v>12.988</c:v>
                </c:pt>
                <c:pt idx="57844">
                  <c:v>13.005000000000001</c:v>
                </c:pt>
                <c:pt idx="57845">
                  <c:v>13.022</c:v>
                </c:pt>
                <c:pt idx="57846">
                  <c:v>13.038</c:v>
                </c:pt>
                <c:pt idx="57847">
                  <c:v>13.040000000000001</c:v>
                </c:pt>
                <c:pt idx="57848">
                  <c:v>13.055</c:v>
                </c:pt>
                <c:pt idx="57849">
                  <c:v>13.061999999999999</c:v>
                </c:pt>
                <c:pt idx="57850">
                  <c:v>13.067</c:v>
                </c:pt>
                <c:pt idx="57851">
                  <c:v>13.072000000000001</c:v>
                </c:pt>
                <c:pt idx="57852">
                  <c:v>13.074</c:v>
                </c:pt>
                <c:pt idx="57853">
                  <c:v>13.088000000000001</c:v>
                </c:pt>
                <c:pt idx="57854">
                  <c:v>13.089</c:v>
                </c:pt>
                <c:pt idx="57855">
                  <c:v>13.099</c:v>
                </c:pt>
                <c:pt idx="57856">
                  <c:v>13.107000000000001</c:v>
                </c:pt>
                <c:pt idx="57857">
                  <c:v>13.118</c:v>
                </c:pt>
                <c:pt idx="57858">
                  <c:v>13.128</c:v>
                </c:pt>
                <c:pt idx="57859">
                  <c:v>13.123000000000001</c:v>
                </c:pt>
                <c:pt idx="57860">
                  <c:v>13.117000000000001</c:v>
                </c:pt>
                <c:pt idx="57861">
                  <c:v>13.115</c:v>
                </c:pt>
                <c:pt idx="57862">
                  <c:v>13.111000000000001</c:v>
                </c:pt>
                <c:pt idx="57863">
                  <c:v>13.116</c:v>
                </c:pt>
                <c:pt idx="57864">
                  <c:v>13.122</c:v>
                </c:pt>
                <c:pt idx="57865">
                  <c:v>13.137</c:v>
                </c:pt>
                <c:pt idx="57866">
                  <c:v>13.145</c:v>
                </c:pt>
                <c:pt idx="57867">
                  <c:v>15.098000000000001</c:v>
                </c:pt>
                <c:pt idx="57868">
                  <c:v>14.602</c:v>
                </c:pt>
                <c:pt idx="57869">
                  <c:v>13.948</c:v>
                </c:pt>
                <c:pt idx="57870">
                  <c:v>13.838000000000001</c:v>
                </c:pt>
                <c:pt idx="57871">
                  <c:v>13.865</c:v>
                </c:pt>
                <c:pt idx="57872">
                  <c:v>13.896000000000001</c:v>
                </c:pt>
                <c:pt idx="57873">
                  <c:v>13.923999999999999</c:v>
                </c:pt>
                <c:pt idx="57874">
                  <c:v>13.952999999999999</c:v>
                </c:pt>
                <c:pt idx="57875">
                  <c:v>13.974</c:v>
                </c:pt>
                <c:pt idx="57876">
                  <c:v>13.98</c:v>
                </c:pt>
                <c:pt idx="57877">
                  <c:v>13.978</c:v>
                </c:pt>
                <c:pt idx="57878">
                  <c:v>13.965</c:v>
                </c:pt>
                <c:pt idx="57879">
                  <c:v>13.948</c:v>
                </c:pt>
                <c:pt idx="57880">
                  <c:v>13.944000000000001</c:v>
                </c:pt>
                <c:pt idx="57881">
                  <c:v>13.93</c:v>
                </c:pt>
                <c:pt idx="57882">
                  <c:v>13.905000000000001</c:v>
                </c:pt>
                <c:pt idx="57883">
                  <c:v>13.899000000000001</c:v>
                </c:pt>
                <c:pt idx="57884">
                  <c:v>13.872</c:v>
                </c:pt>
                <c:pt idx="57885">
                  <c:v>13.857000000000001</c:v>
                </c:pt>
                <c:pt idx="57886">
                  <c:v>13.839</c:v>
                </c:pt>
                <c:pt idx="57887">
                  <c:v>13.827</c:v>
                </c:pt>
                <c:pt idx="57888">
                  <c:v>13.823</c:v>
                </c:pt>
                <c:pt idx="57889">
                  <c:v>13.807</c:v>
                </c:pt>
                <c:pt idx="57890">
                  <c:v>13.782999999999999</c:v>
                </c:pt>
                <c:pt idx="57891">
                  <c:v>13.775</c:v>
                </c:pt>
                <c:pt idx="57892">
                  <c:v>13.755000000000001</c:v>
                </c:pt>
                <c:pt idx="57893">
                  <c:v>13.743</c:v>
                </c:pt>
                <c:pt idx="57894">
                  <c:v>13.72</c:v>
                </c:pt>
                <c:pt idx="57895">
                  <c:v>13.716000000000001</c:v>
                </c:pt>
                <c:pt idx="57896">
                  <c:v>13.708</c:v>
                </c:pt>
                <c:pt idx="57897">
                  <c:v>13.698</c:v>
                </c:pt>
                <c:pt idx="57898">
                  <c:v>13.69</c:v>
                </c:pt>
                <c:pt idx="57899">
                  <c:v>13.689</c:v>
                </c:pt>
                <c:pt idx="57900">
                  <c:v>13.675000000000001</c:v>
                </c:pt>
                <c:pt idx="57901">
                  <c:v>13.661</c:v>
                </c:pt>
                <c:pt idx="57902">
                  <c:v>13.657999999999999</c:v>
                </c:pt>
                <c:pt idx="57903">
                  <c:v>13.649000000000001</c:v>
                </c:pt>
                <c:pt idx="57904">
                  <c:v>13.644</c:v>
                </c:pt>
                <c:pt idx="57905">
                  <c:v>13.636000000000001</c:v>
                </c:pt>
                <c:pt idx="57906">
                  <c:v>13.613</c:v>
                </c:pt>
                <c:pt idx="57907">
                  <c:v>13.577</c:v>
                </c:pt>
                <c:pt idx="57908">
                  <c:v>13.561</c:v>
                </c:pt>
                <c:pt idx="57909">
                  <c:v>13.536</c:v>
                </c:pt>
                <c:pt idx="57910">
                  <c:v>13.513</c:v>
                </c:pt>
                <c:pt idx="57911">
                  <c:v>13.481</c:v>
                </c:pt>
                <c:pt idx="57912">
                  <c:v>13.448</c:v>
                </c:pt>
                <c:pt idx="57913">
                  <c:v>13.421000000000001</c:v>
                </c:pt>
                <c:pt idx="57914">
                  <c:v>13.396000000000001</c:v>
                </c:pt>
                <c:pt idx="57915">
                  <c:v>13.371</c:v>
                </c:pt>
                <c:pt idx="57916">
                  <c:v>13.343999999999999</c:v>
                </c:pt>
                <c:pt idx="57917">
                  <c:v>13.322000000000001</c:v>
                </c:pt>
                <c:pt idx="57918">
                  <c:v>13.304</c:v>
                </c:pt>
                <c:pt idx="57919">
                  <c:v>13.264000000000001</c:v>
                </c:pt>
                <c:pt idx="57920">
                  <c:v>13.234999999999999</c:v>
                </c:pt>
                <c:pt idx="57921">
                  <c:v>13.206</c:v>
                </c:pt>
                <c:pt idx="57922">
                  <c:v>13.188000000000001</c:v>
                </c:pt>
                <c:pt idx="57923">
                  <c:v>13.172000000000001</c:v>
                </c:pt>
                <c:pt idx="57924">
                  <c:v>13.151</c:v>
                </c:pt>
                <c:pt idx="57925">
                  <c:v>13.119</c:v>
                </c:pt>
                <c:pt idx="57926">
                  <c:v>13.095000000000001</c:v>
                </c:pt>
                <c:pt idx="57927">
                  <c:v>13.067</c:v>
                </c:pt>
                <c:pt idx="57928">
                  <c:v>13.029</c:v>
                </c:pt>
                <c:pt idx="57929">
                  <c:v>12.998000000000001</c:v>
                </c:pt>
                <c:pt idx="57930">
                  <c:v>12.948</c:v>
                </c:pt>
                <c:pt idx="57931">
                  <c:v>12.917</c:v>
                </c:pt>
                <c:pt idx="57932">
                  <c:v>12.898</c:v>
                </c:pt>
                <c:pt idx="57933">
                  <c:v>12.863</c:v>
                </c:pt>
                <c:pt idx="57934">
                  <c:v>12.834</c:v>
                </c:pt>
                <c:pt idx="57935">
                  <c:v>12.814</c:v>
                </c:pt>
                <c:pt idx="57936">
                  <c:v>12.776</c:v>
                </c:pt>
                <c:pt idx="57937">
                  <c:v>12.752000000000001</c:v>
                </c:pt>
                <c:pt idx="57938">
                  <c:v>12.718</c:v>
                </c:pt>
                <c:pt idx="57939">
                  <c:v>12.695</c:v>
                </c:pt>
                <c:pt idx="57940">
                  <c:v>12.676</c:v>
                </c:pt>
                <c:pt idx="57941">
                  <c:v>12.657999999999999</c:v>
                </c:pt>
                <c:pt idx="57942">
                  <c:v>12.619</c:v>
                </c:pt>
                <c:pt idx="57943">
                  <c:v>12.592000000000001</c:v>
                </c:pt>
                <c:pt idx="57944">
                  <c:v>12.576000000000001</c:v>
                </c:pt>
                <c:pt idx="57945">
                  <c:v>12.551</c:v>
                </c:pt>
                <c:pt idx="57946">
                  <c:v>12.534000000000001</c:v>
                </c:pt>
                <c:pt idx="57947">
                  <c:v>12.524000000000001</c:v>
                </c:pt>
                <c:pt idx="57948">
                  <c:v>12.509</c:v>
                </c:pt>
                <c:pt idx="57949">
                  <c:v>12.495000000000001</c:v>
                </c:pt>
                <c:pt idx="57950">
                  <c:v>12.491</c:v>
                </c:pt>
                <c:pt idx="57951">
                  <c:v>12.48</c:v>
                </c:pt>
                <c:pt idx="57952">
                  <c:v>12.471</c:v>
                </c:pt>
                <c:pt idx="57953">
                  <c:v>12.465</c:v>
                </c:pt>
                <c:pt idx="57954">
                  <c:v>12.450000000000001</c:v>
                </c:pt>
                <c:pt idx="57955">
                  <c:v>12.448</c:v>
                </c:pt>
                <c:pt idx="57956">
                  <c:v>12.439</c:v>
                </c:pt>
                <c:pt idx="57957">
                  <c:v>12.419</c:v>
                </c:pt>
                <c:pt idx="57958">
                  <c:v>12.398</c:v>
                </c:pt>
                <c:pt idx="57959">
                  <c:v>12.381</c:v>
                </c:pt>
                <c:pt idx="57960">
                  <c:v>12.363</c:v>
                </c:pt>
                <c:pt idx="57961">
                  <c:v>12.322000000000001</c:v>
                </c:pt>
                <c:pt idx="57962">
                  <c:v>12.301</c:v>
                </c:pt>
                <c:pt idx="57963">
                  <c:v>12.284000000000001</c:v>
                </c:pt>
                <c:pt idx="57964">
                  <c:v>12.255000000000001</c:v>
                </c:pt>
                <c:pt idx="57965">
                  <c:v>12.234</c:v>
                </c:pt>
                <c:pt idx="57966">
                  <c:v>12.201000000000001</c:v>
                </c:pt>
                <c:pt idx="57967">
                  <c:v>12.178000000000001</c:v>
                </c:pt>
                <c:pt idx="57968">
                  <c:v>12.139000000000001</c:v>
                </c:pt>
                <c:pt idx="57969">
                  <c:v>12.113</c:v>
                </c:pt>
                <c:pt idx="57970">
                  <c:v>12.093999999999999</c:v>
                </c:pt>
                <c:pt idx="57971">
                  <c:v>11.476000000000001</c:v>
                </c:pt>
                <c:pt idx="57972">
                  <c:v>11.4</c:v>
                </c:pt>
                <c:pt idx="57973">
                  <c:v>11.379</c:v>
                </c:pt>
                <c:pt idx="57974">
                  <c:v>11.353</c:v>
                </c:pt>
                <c:pt idx="57975">
                  <c:v>11.335000000000001</c:v>
                </c:pt>
                <c:pt idx="57976">
                  <c:v>11.313000000000001</c:v>
                </c:pt>
                <c:pt idx="57977">
                  <c:v>11.288</c:v>
                </c:pt>
                <c:pt idx="57978">
                  <c:v>11.281000000000001</c:v>
                </c:pt>
                <c:pt idx="57979">
                  <c:v>11.268000000000001</c:v>
                </c:pt>
                <c:pt idx="57980">
                  <c:v>11.26</c:v>
                </c:pt>
                <c:pt idx="57981">
                  <c:v>11.252000000000001</c:v>
                </c:pt>
                <c:pt idx="57982">
                  <c:v>11.239000000000001</c:v>
                </c:pt>
                <c:pt idx="57983">
                  <c:v>11.225</c:v>
                </c:pt>
                <c:pt idx="57984">
                  <c:v>11.222</c:v>
                </c:pt>
                <c:pt idx="57985">
                  <c:v>11.207000000000001</c:v>
                </c:pt>
                <c:pt idx="57986">
                  <c:v>11.214</c:v>
                </c:pt>
                <c:pt idx="57987">
                  <c:v>11.212</c:v>
                </c:pt>
                <c:pt idx="57988">
                  <c:v>11.22</c:v>
                </c:pt>
                <c:pt idx="57989">
                  <c:v>11.221</c:v>
                </c:pt>
                <c:pt idx="57990">
                  <c:v>11.225</c:v>
                </c:pt>
                <c:pt idx="57991">
                  <c:v>11.229000000000001</c:v>
                </c:pt>
                <c:pt idx="57992">
                  <c:v>11.231</c:v>
                </c:pt>
                <c:pt idx="57993">
                  <c:v>11.237</c:v>
                </c:pt>
                <c:pt idx="57994">
                  <c:v>11.231</c:v>
                </c:pt>
                <c:pt idx="57995">
                  <c:v>11.224</c:v>
                </c:pt>
                <c:pt idx="57996">
                  <c:v>11.211</c:v>
                </c:pt>
                <c:pt idx="57997">
                  <c:v>11.205</c:v>
                </c:pt>
                <c:pt idx="57998">
                  <c:v>11.199</c:v>
                </c:pt>
                <c:pt idx="57999">
                  <c:v>11.179</c:v>
                </c:pt>
                <c:pt idx="58000">
                  <c:v>11.152000000000001</c:v>
                </c:pt>
                <c:pt idx="58001">
                  <c:v>11.153</c:v>
                </c:pt>
                <c:pt idx="58002">
                  <c:v>11.15</c:v>
                </c:pt>
                <c:pt idx="58003">
                  <c:v>11.143000000000001</c:v>
                </c:pt>
                <c:pt idx="58004">
                  <c:v>11.149000000000001</c:v>
                </c:pt>
                <c:pt idx="58005">
                  <c:v>11.154999999999999</c:v>
                </c:pt>
                <c:pt idx="58006">
                  <c:v>11.166</c:v>
                </c:pt>
                <c:pt idx="58007">
                  <c:v>11.179</c:v>
                </c:pt>
                <c:pt idx="58008">
                  <c:v>11.192</c:v>
                </c:pt>
                <c:pt idx="58009">
                  <c:v>11.21</c:v>
                </c:pt>
                <c:pt idx="58010">
                  <c:v>11.23</c:v>
                </c:pt>
                <c:pt idx="58011">
                  <c:v>11.246</c:v>
                </c:pt>
                <c:pt idx="58012">
                  <c:v>11.269</c:v>
                </c:pt>
                <c:pt idx="58013">
                  <c:v>11.293000000000001</c:v>
                </c:pt>
                <c:pt idx="58014">
                  <c:v>11.319000000000001</c:v>
                </c:pt>
                <c:pt idx="58015">
                  <c:v>11.34</c:v>
                </c:pt>
                <c:pt idx="58016">
                  <c:v>11.363</c:v>
                </c:pt>
                <c:pt idx="58017">
                  <c:v>11.39</c:v>
                </c:pt>
                <c:pt idx="58018">
                  <c:v>11.417</c:v>
                </c:pt>
                <c:pt idx="58019">
                  <c:v>11.445</c:v>
                </c:pt>
                <c:pt idx="58020">
                  <c:v>11.468999999999999</c:v>
                </c:pt>
                <c:pt idx="58021">
                  <c:v>11.486000000000001</c:v>
                </c:pt>
                <c:pt idx="58022">
                  <c:v>11.500999999999999</c:v>
                </c:pt>
                <c:pt idx="58023">
                  <c:v>11.523</c:v>
                </c:pt>
                <c:pt idx="58024">
                  <c:v>11.540000000000001</c:v>
                </c:pt>
                <c:pt idx="58025">
                  <c:v>11.558</c:v>
                </c:pt>
                <c:pt idx="58026">
                  <c:v>11.58</c:v>
                </c:pt>
                <c:pt idx="58027">
                  <c:v>11.595000000000001</c:v>
                </c:pt>
                <c:pt idx="58028">
                  <c:v>11.612</c:v>
                </c:pt>
                <c:pt idx="58029">
                  <c:v>11.63</c:v>
                </c:pt>
                <c:pt idx="58030">
                  <c:v>11.654</c:v>
                </c:pt>
                <c:pt idx="58031">
                  <c:v>11.673999999999999</c:v>
                </c:pt>
                <c:pt idx="58032">
                  <c:v>11.688000000000001</c:v>
                </c:pt>
                <c:pt idx="58033">
                  <c:v>11.709</c:v>
                </c:pt>
                <c:pt idx="58034">
                  <c:v>11.73</c:v>
                </c:pt>
                <c:pt idx="58035">
                  <c:v>11.743</c:v>
                </c:pt>
                <c:pt idx="58036">
                  <c:v>11.763</c:v>
                </c:pt>
                <c:pt idx="58037">
                  <c:v>11.781000000000001</c:v>
                </c:pt>
                <c:pt idx="58038">
                  <c:v>11.798999999999999</c:v>
                </c:pt>
                <c:pt idx="58039">
                  <c:v>11.815</c:v>
                </c:pt>
                <c:pt idx="58040">
                  <c:v>11.838000000000001</c:v>
                </c:pt>
                <c:pt idx="58041">
                  <c:v>11.854000000000001</c:v>
                </c:pt>
                <c:pt idx="58042">
                  <c:v>11.871</c:v>
                </c:pt>
                <c:pt idx="58043">
                  <c:v>11.888</c:v>
                </c:pt>
                <c:pt idx="58044">
                  <c:v>11.904999999999999</c:v>
                </c:pt>
                <c:pt idx="58045">
                  <c:v>11.93</c:v>
                </c:pt>
                <c:pt idx="58046">
                  <c:v>11.951000000000001</c:v>
                </c:pt>
                <c:pt idx="58047">
                  <c:v>11.966000000000001</c:v>
                </c:pt>
                <c:pt idx="58048">
                  <c:v>11.997</c:v>
                </c:pt>
                <c:pt idx="58049">
                  <c:v>12.039</c:v>
                </c:pt>
                <c:pt idx="58050">
                  <c:v>12.057</c:v>
                </c:pt>
                <c:pt idx="58051">
                  <c:v>12.089</c:v>
                </c:pt>
                <c:pt idx="58052">
                  <c:v>12.11</c:v>
                </c:pt>
                <c:pt idx="58053">
                  <c:v>12.137</c:v>
                </c:pt>
                <c:pt idx="58054">
                  <c:v>12.156000000000001</c:v>
                </c:pt>
                <c:pt idx="58055">
                  <c:v>12.181000000000001</c:v>
                </c:pt>
                <c:pt idx="58056">
                  <c:v>12.201000000000001</c:v>
                </c:pt>
                <c:pt idx="58057">
                  <c:v>12.229000000000001</c:v>
                </c:pt>
                <c:pt idx="58058">
                  <c:v>12.250999999999999</c:v>
                </c:pt>
                <c:pt idx="58059">
                  <c:v>12.274000000000001</c:v>
                </c:pt>
                <c:pt idx="58060">
                  <c:v>12.294</c:v>
                </c:pt>
                <c:pt idx="58061">
                  <c:v>12.311999999999999</c:v>
                </c:pt>
                <c:pt idx="58062">
                  <c:v>12.338000000000001</c:v>
                </c:pt>
                <c:pt idx="58063">
                  <c:v>12.357000000000001</c:v>
                </c:pt>
                <c:pt idx="58064">
                  <c:v>12.387</c:v>
                </c:pt>
                <c:pt idx="58065">
                  <c:v>12.412000000000001</c:v>
                </c:pt>
                <c:pt idx="58066">
                  <c:v>12.425000000000001</c:v>
                </c:pt>
                <c:pt idx="58067">
                  <c:v>12.446</c:v>
                </c:pt>
                <c:pt idx="58068">
                  <c:v>12.471</c:v>
                </c:pt>
                <c:pt idx="58069">
                  <c:v>12.484999999999999</c:v>
                </c:pt>
                <c:pt idx="58070">
                  <c:v>12.511000000000001</c:v>
                </c:pt>
                <c:pt idx="58071">
                  <c:v>12.529</c:v>
                </c:pt>
                <c:pt idx="58072">
                  <c:v>12.548</c:v>
                </c:pt>
                <c:pt idx="58073">
                  <c:v>12.565</c:v>
                </c:pt>
                <c:pt idx="58074">
                  <c:v>12.59</c:v>
                </c:pt>
                <c:pt idx="58075">
                  <c:v>12.602</c:v>
                </c:pt>
                <c:pt idx="58076">
                  <c:v>12.623000000000001</c:v>
                </c:pt>
                <c:pt idx="58077">
                  <c:v>12.637</c:v>
                </c:pt>
                <c:pt idx="58078">
                  <c:v>12.663</c:v>
                </c:pt>
                <c:pt idx="58079">
                  <c:v>12.686</c:v>
                </c:pt>
                <c:pt idx="58080">
                  <c:v>12.698</c:v>
                </c:pt>
                <c:pt idx="58081">
                  <c:v>12.709</c:v>
                </c:pt>
                <c:pt idx="58082">
                  <c:v>12.723000000000001</c:v>
                </c:pt>
                <c:pt idx="58083">
                  <c:v>12.748000000000001</c:v>
                </c:pt>
                <c:pt idx="58084">
                  <c:v>12.763</c:v>
                </c:pt>
                <c:pt idx="58085">
                  <c:v>12.780000000000001</c:v>
                </c:pt>
                <c:pt idx="58086">
                  <c:v>12.795</c:v>
                </c:pt>
                <c:pt idx="58087">
                  <c:v>12.811999999999999</c:v>
                </c:pt>
                <c:pt idx="58088">
                  <c:v>12.823</c:v>
                </c:pt>
                <c:pt idx="58089">
                  <c:v>12.834</c:v>
                </c:pt>
                <c:pt idx="58090">
                  <c:v>12.856</c:v>
                </c:pt>
                <c:pt idx="58091">
                  <c:v>12.866</c:v>
                </c:pt>
                <c:pt idx="58092">
                  <c:v>12.883000000000001</c:v>
                </c:pt>
                <c:pt idx="58093">
                  <c:v>12.893000000000001</c:v>
                </c:pt>
                <c:pt idx="58094">
                  <c:v>12.907</c:v>
                </c:pt>
                <c:pt idx="58095">
                  <c:v>12.915000000000001</c:v>
                </c:pt>
                <c:pt idx="58096">
                  <c:v>12.927</c:v>
                </c:pt>
                <c:pt idx="58097">
                  <c:v>12.933</c:v>
                </c:pt>
                <c:pt idx="58098">
                  <c:v>12.948</c:v>
                </c:pt>
                <c:pt idx="58099">
                  <c:v>12.957000000000001</c:v>
                </c:pt>
                <c:pt idx="58100">
                  <c:v>12.957000000000001</c:v>
                </c:pt>
                <c:pt idx="58101">
                  <c:v>12.952</c:v>
                </c:pt>
                <c:pt idx="58102">
                  <c:v>12.950000000000001</c:v>
                </c:pt>
                <c:pt idx="58103">
                  <c:v>12.968</c:v>
                </c:pt>
                <c:pt idx="58104">
                  <c:v>12.97</c:v>
                </c:pt>
                <c:pt idx="58105">
                  <c:v>12.973000000000001</c:v>
                </c:pt>
                <c:pt idx="58106">
                  <c:v>12.983000000000001</c:v>
                </c:pt>
                <c:pt idx="58107">
                  <c:v>12.98</c:v>
                </c:pt>
                <c:pt idx="58108">
                  <c:v>12.992000000000001</c:v>
                </c:pt>
                <c:pt idx="58109">
                  <c:v>12.987</c:v>
                </c:pt>
                <c:pt idx="58110">
                  <c:v>12.984</c:v>
                </c:pt>
                <c:pt idx="58111">
                  <c:v>12.988</c:v>
                </c:pt>
                <c:pt idx="58112">
                  <c:v>12.988</c:v>
                </c:pt>
                <c:pt idx="58113">
                  <c:v>13.175000000000001</c:v>
                </c:pt>
                <c:pt idx="58114">
                  <c:v>15.124000000000001</c:v>
                </c:pt>
                <c:pt idx="58115">
                  <c:v>14.247</c:v>
                </c:pt>
                <c:pt idx="58116">
                  <c:v>13.721</c:v>
                </c:pt>
                <c:pt idx="58117">
                  <c:v>13.624000000000001</c:v>
                </c:pt>
                <c:pt idx="58118">
                  <c:v>13.61</c:v>
                </c:pt>
                <c:pt idx="58119">
                  <c:v>13.614000000000001</c:v>
                </c:pt>
                <c:pt idx="58120">
                  <c:v>13.625999999999999</c:v>
                </c:pt>
                <c:pt idx="58121">
                  <c:v>13.653</c:v>
                </c:pt>
                <c:pt idx="58122">
                  <c:v>13.676</c:v>
                </c:pt>
                <c:pt idx="58123">
                  <c:v>13.709</c:v>
                </c:pt>
                <c:pt idx="58124">
                  <c:v>13.741</c:v>
                </c:pt>
                <c:pt idx="58125">
                  <c:v>13.752000000000001</c:v>
                </c:pt>
                <c:pt idx="58126">
                  <c:v>13.756</c:v>
                </c:pt>
                <c:pt idx="58127">
                  <c:v>13.748000000000001</c:v>
                </c:pt>
                <c:pt idx="58128">
                  <c:v>13.74</c:v>
                </c:pt>
                <c:pt idx="58129">
                  <c:v>13.727</c:v>
                </c:pt>
                <c:pt idx="58130">
                  <c:v>13.726000000000001</c:v>
                </c:pt>
                <c:pt idx="58131">
                  <c:v>13.724</c:v>
                </c:pt>
                <c:pt idx="58132">
                  <c:v>13.708</c:v>
                </c:pt>
                <c:pt idx="58133">
                  <c:v>13.693</c:v>
                </c:pt>
                <c:pt idx="58134">
                  <c:v>13.691000000000001</c:v>
                </c:pt>
                <c:pt idx="58135">
                  <c:v>13.69</c:v>
                </c:pt>
                <c:pt idx="58136">
                  <c:v>13.678000000000001</c:v>
                </c:pt>
                <c:pt idx="58137">
                  <c:v>13.66</c:v>
                </c:pt>
                <c:pt idx="58138">
                  <c:v>13.65</c:v>
                </c:pt>
                <c:pt idx="58139">
                  <c:v>13.637</c:v>
                </c:pt>
                <c:pt idx="58140">
                  <c:v>13.618</c:v>
                </c:pt>
                <c:pt idx="58141">
                  <c:v>13.604000000000001</c:v>
                </c:pt>
                <c:pt idx="58142">
                  <c:v>13.597</c:v>
                </c:pt>
                <c:pt idx="58143">
                  <c:v>13.582000000000001</c:v>
                </c:pt>
                <c:pt idx="58144">
                  <c:v>13.556000000000001</c:v>
                </c:pt>
                <c:pt idx="58145">
                  <c:v>13.543000000000001</c:v>
                </c:pt>
                <c:pt idx="58146">
                  <c:v>13.518000000000001</c:v>
                </c:pt>
                <c:pt idx="58147">
                  <c:v>13.493</c:v>
                </c:pt>
                <c:pt idx="58148">
                  <c:v>13.474</c:v>
                </c:pt>
                <c:pt idx="58149">
                  <c:v>13.446</c:v>
                </c:pt>
                <c:pt idx="58150">
                  <c:v>13.409000000000001</c:v>
                </c:pt>
                <c:pt idx="58151">
                  <c:v>13.375999999999999</c:v>
                </c:pt>
                <c:pt idx="58152">
                  <c:v>13.337</c:v>
                </c:pt>
                <c:pt idx="58153">
                  <c:v>13.281000000000001</c:v>
                </c:pt>
                <c:pt idx="58154">
                  <c:v>13.21</c:v>
                </c:pt>
                <c:pt idx="58155">
                  <c:v>13.13</c:v>
                </c:pt>
                <c:pt idx="58156">
                  <c:v>13.032999999999999</c:v>
                </c:pt>
                <c:pt idx="58157">
                  <c:v>12.927</c:v>
                </c:pt>
                <c:pt idx="58158">
                  <c:v>12.81</c:v>
                </c:pt>
                <c:pt idx="58159">
                  <c:v>12.666</c:v>
                </c:pt>
                <c:pt idx="58160">
                  <c:v>12.497</c:v>
                </c:pt>
                <c:pt idx="58161">
                  <c:v>12.321</c:v>
                </c:pt>
                <c:pt idx="58162">
                  <c:v>12.157999999999999</c:v>
                </c:pt>
                <c:pt idx="58163">
                  <c:v>12.009</c:v>
                </c:pt>
                <c:pt idx="58164">
                  <c:v>11.861000000000001</c:v>
                </c:pt>
                <c:pt idx="58165">
                  <c:v>11.705</c:v>
                </c:pt>
                <c:pt idx="58166">
                  <c:v>11.543000000000001</c:v>
                </c:pt>
                <c:pt idx="58167">
                  <c:v>11.352</c:v>
                </c:pt>
                <c:pt idx="58168">
                  <c:v>11.138</c:v>
                </c:pt>
                <c:pt idx="58169">
                  <c:v>10.422000000000001</c:v>
                </c:pt>
                <c:pt idx="58170">
                  <c:v>9.9809999999999999</c:v>
                </c:pt>
                <c:pt idx="58171">
                  <c:v>9.652000000000001</c:v>
                </c:pt>
                <c:pt idx="58172">
                  <c:v>9.2270000000000003</c:v>
                </c:pt>
                <c:pt idx="58173">
                  <c:v>8.7620000000000005</c:v>
                </c:pt>
                <c:pt idx="58174">
                  <c:v>2.2669999999999999</c:v>
                </c:pt>
                <c:pt idx="58175">
                  <c:v>1.0210000000000001</c:v>
                </c:pt>
                <c:pt idx="58176">
                  <c:v>1.0210000000000001</c:v>
                </c:pt>
                <c:pt idx="58177">
                  <c:v>1.0210000000000001</c:v>
                </c:pt>
                <c:pt idx="58178">
                  <c:v>1.022</c:v>
                </c:pt>
                <c:pt idx="58179">
                  <c:v>1.0230000000000001</c:v>
                </c:pt>
                <c:pt idx="58180">
                  <c:v>1.0230000000000001</c:v>
                </c:pt>
                <c:pt idx="58181">
                  <c:v>1.022</c:v>
                </c:pt>
                <c:pt idx="58182">
                  <c:v>1.022</c:v>
                </c:pt>
                <c:pt idx="58183">
                  <c:v>1.0210000000000001</c:v>
                </c:pt>
                <c:pt idx="58184">
                  <c:v>1.02</c:v>
                </c:pt>
                <c:pt idx="58185">
                  <c:v>1.022</c:v>
                </c:pt>
                <c:pt idx="58186">
                  <c:v>1.022</c:v>
                </c:pt>
                <c:pt idx="58187">
                  <c:v>1.022</c:v>
                </c:pt>
                <c:pt idx="58188">
                  <c:v>1.0230000000000001</c:v>
                </c:pt>
                <c:pt idx="58189">
                  <c:v>1.024</c:v>
                </c:pt>
                <c:pt idx="58190">
                  <c:v>1.0230000000000001</c:v>
                </c:pt>
                <c:pt idx="58191">
                  <c:v>1.0230000000000001</c:v>
                </c:pt>
                <c:pt idx="58192">
                  <c:v>1.0230000000000001</c:v>
                </c:pt>
                <c:pt idx="58193">
                  <c:v>1.022</c:v>
                </c:pt>
                <c:pt idx="58194">
                  <c:v>1.02</c:v>
                </c:pt>
                <c:pt idx="58195">
                  <c:v>1.0210000000000001</c:v>
                </c:pt>
                <c:pt idx="58196">
                  <c:v>1.022</c:v>
                </c:pt>
                <c:pt idx="58197">
                  <c:v>1.0230000000000001</c:v>
                </c:pt>
                <c:pt idx="58198">
                  <c:v>1.0230000000000001</c:v>
                </c:pt>
                <c:pt idx="58199">
                  <c:v>1.0249999999999999</c:v>
                </c:pt>
                <c:pt idx="58200">
                  <c:v>1.0249999999999999</c:v>
                </c:pt>
                <c:pt idx="58201">
                  <c:v>1.024</c:v>
                </c:pt>
                <c:pt idx="58202">
                  <c:v>1.0230000000000001</c:v>
                </c:pt>
                <c:pt idx="58203">
                  <c:v>1.022</c:v>
                </c:pt>
                <c:pt idx="58204">
                  <c:v>1.0210000000000001</c:v>
                </c:pt>
                <c:pt idx="58205">
                  <c:v>1.0210000000000001</c:v>
                </c:pt>
                <c:pt idx="58206">
                  <c:v>1.0190000000000001</c:v>
                </c:pt>
                <c:pt idx="58207">
                  <c:v>1.0190000000000001</c:v>
                </c:pt>
                <c:pt idx="58208">
                  <c:v>1.0190000000000001</c:v>
                </c:pt>
                <c:pt idx="58209">
                  <c:v>1.02</c:v>
                </c:pt>
                <c:pt idx="58210">
                  <c:v>1.02</c:v>
                </c:pt>
                <c:pt idx="58211">
                  <c:v>1.02</c:v>
                </c:pt>
                <c:pt idx="58212">
                  <c:v>1.0210000000000001</c:v>
                </c:pt>
                <c:pt idx="58213">
                  <c:v>1.0230000000000001</c:v>
                </c:pt>
                <c:pt idx="58214">
                  <c:v>1.024</c:v>
                </c:pt>
                <c:pt idx="58215">
                  <c:v>1.024</c:v>
                </c:pt>
                <c:pt idx="58216">
                  <c:v>1.022</c:v>
                </c:pt>
                <c:pt idx="58217">
                  <c:v>1.0230000000000001</c:v>
                </c:pt>
                <c:pt idx="58218">
                  <c:v>1.0230000000000001</c:v>
                </c:pt>
                <c:pt idx="58219">
                  <c:v>1.0230000000000001</c:v>
                </c:pt>
                <c:pt idx="58220">
                  <c:v>1.0230000000000001</c:v>
                </c:pt>
                <c:pt idx="58221">
                  <c:v>1.0210000000000001</c:v>
                </c:pt>
                <c:pt idx="58222">
                  <c:v>1.022</c:v>
                </c:pt>
                <c:pt idx="58223">
                  <c:v>1.0210000000000001</c:v>
                </c:pt>
                <c:pt idx="58224">
                  <c:v>1.0210000000000001</c:v>
                </c:pt>
                <c:pt idx="58225">
                  <c:v>1.02</c:v>
                </c:pt>
                <c:pt idx="58226">
                  <c:v>1.022</c:v>
                </c:pt>
                <c:pt idx="58227">
                  <c:v>1.0210000000000001</c:v>
                </c:pt>
                <c:pt idx="58228">
                  <c:v>1.022</c:v>
                </c:pt>
                <c:pt idx="58229">
                  <c:v>1.022</c:v>
                </c:pt>
                <c:pt idx="58230">
                  <c:v>1.022</c:v>
                </c:pt>
                <c:pt idx="58231">
                  <c:v>1.022</c:v>
                </c:pt>
                <c:pt idx="58232">
                  <c:v>1.0210000000000001</c:v>
                </c:pt>
                <c:pt idx="58233">
                  <c:v>1.0210000000000001</c:v>
                </c:pt>
                <c:pt idx="58234">
                  <c:v>1.0210000000000001</c:v>
                </c:pt>
                <c:pt idx="58235">
                  <c:v>1.0210000000000001</c:v>
                </c:pt>
                <c:pt idx="58236">
                  <c:v>1.0210000000000001</c:v>
                </c:pt>
                <c:pt idx="58237">
                  <c:v>1.022</c:v>
                </c:pt>
                <c:pt idx="58238">
                  <c:v>1.022</c:v>
                </c:pt>
                <c:pt idx="58239">
                  <c:v>1.022</c:v>
                </c:pt>
                <c:pt idx="58240">
                  <c:v>1.024</c:v>
                </c:pt>
                <c:pt idx="58241">
                  <c:v>1.024</c:v>
                </c:pt>
                <c:pt idx="58242">
                  <c:v>1.0230000000000001</c:v>
                </c:pt>
                <c:pt idx="58243">
                  <c:v>1.0210000000000001</c:v>
                </c:pt>
                <c:pt idx="58244">
                  <c:v>1.0210000000000001</c:v>
                </c:pt>
                <c:pt idx="58245">
                  <c:v>1.0210000000000001</c:v>
                </c:pt>
                <c:pt idx="58246">
                  <c:v>1.0210000000000001</c:v>
                </c:pt>
                <c:pt idx="58247">
                  <c:v>1.0210000000000001</c:v>
                </c:pt>
                <c:pt idx="58248">
                  <c:v>1.0210000000000001</c:v>
                </c:pt>
                <c:pt idx="58249">
                  <c:v>1.02</c:v>
                </c:pt>
                <c:pt idx="58250">
                  <c:v>1.02</c:v>
                </c:pt>
                <c:pt idx="58251">
                  <c:v>1.018</c:v>
                </c:pt>
                <c:pt idx="58252">
                  <c:v>1.0190000000000001</c:v>
                </c:pt>
                <c:pt idx="58253">
                  <c:v>1.02</c:v>
                </c:pt>
                <c:pt idx="58254">
                  <c:v>1.0190000000000001</c:v>
                </c:pt>
                <c:pt idx="58255">
                  <c:v>1.0190000000000001</c:v>
                </c:pt>
                <c:pt idx="58256">
                  <c:v>1.02</c:v>
                </c:pt>
                <c:pt idx="58257">
                  <c:v>1.022</c:v>
                </c:pt>
                <c:pt idx="58258">
                  <c:v>1.022</c:v>
                </c:pt>
                <c:pt idx="58259">
                  <c:v>1.0210000000000001</c:v>
                </c:pt>
                <c:pt idx="58260">
                  <c:v>1.0210000000000001</c:v>
                </c:pt>
                <c:pt idx="58261">
                  <c:v>1.0210000000000001</c:v>
                </c:pt>
                <c:pt idx="58262">
                  <c:v>1.0210000000000001</c:v>
                </c:pt>
                <c:pt idx="58263">
                  <c:v>1.0210000000000001</c:v>
                </c:pt>
                <c:pt idx="58264">
                  <c:v>1.022</c:v>
                </c:pt>
                <c:pt idx="58265">
                  <c:v>1.022</c:v>
                </c:pt>
                <c:pt idx="58266">
                  <c:v>1.0210000000000001</c:v>
                </c:pt>
                <c:pt idx="58267">
                  <c:v>1.0230000000000001</c:v>
                </c:pt>
                <c:pt idx="58268">
                  <c:v>1.0230000000000001</c:v>
                </c:pt>
                <c:pt idx="58269">
                  <c:v>1.024</c:v>
                </c:pt>
                <c:pt idx="58270">
                  <c:v>1.0230000000000001</c:v>
                </c:pt>
                <c:pt idx="58271">
                  <c:v>1.0230000000000001</c:v>
                </c:pt>
                <c:pt idx="58272">
                  <c:v>1.0249999999999999</c:v>
                </c:pt>
                <c:pt idx="58273">
                  <c:v>1.024</c:v>
                </c:pt>
                <c:pt idx="58274">
                  <c:v>1.024</c:v>
                </c:pt>
                <c:pt idx="58275">
                  <c:v>1.0230000000000001</c:v>
                </c:pt>
                <c:pt idx="58276">
                  <c:v>1.0230000000000001</c:v>
                </c:pt>
                <c:pt idx="58277">
                  <c:v>1.022</c:v>
                </c:pt>
                <c:pt idx="58278">
                  <c:v>1.0210000000000001</c:v>
                </c:pt>
                <c:pt idx="58279">
                  <c:v>1.0210000000000001</c:v>
                </c:pt>
                <c:pt idx="58280">
                  <c:v>1.0210000000000001</c:v>
                </c:pt>
                <c:pt idx="58281">
                  <c:v>1.022</c:v>
                </c:pt>
                <c:pt idx="58282">
                  <c:v>1.0210000000000001</c:v>
                </c:pt>
                <c:pt idx="58283">
                  <c:v>1.0210000000000001</c:v>
                </c:pt>
                <c:pt idx="58284">
                  <c:v>1.0210000000000001</c:v>
                </c:pt>
                <c:pt idx="58285">
                  <c:v>1.0230000000000001</c:v>
                </c:pt>
                <c:pt idx="58286">
                  <c:v>1.022</c:v>
                </c:pt>
                <c:pt idx="58287">
                  <c:v>1.022</c:v>
                </c:pt>
                <c:pt idx="58288">
                  <c:v>1.022</c:v>
                </c:pt>
                <c:pt idx="58289">
                  <c:v>1.02</c:v>
                </c:pt>
                <c:pt idx="58290">
                  <c:v>1.0210000000000001</c:v>
                </c:pt>
                <c:pt idx="58291">
                  <c:v>1.022</c:v>
                </c:pt>
                <c:pt idx="58292">
                  <c:v>1.0210000000000001</c:v>
                </c:pt>
                <c:pt idx="58293">
                  <c:v>1.0190000000000001</c:v>
                </c:pt>
                <c:pt idx="58294">
                  <c:v>1.0210000000000001</c:v>
                </c:pt>
                <c:pt idx="58295">
                  <c:v>1.022</c:v>
                </c:pt>
                <c:pt idx="58296">
                  <c:v>1.022</c:v>
                </c:pt>
                <c:pt idx="58297">
                  <c:v>1.0230000000000001</c:v>
                </c:pt>
                <c:pt idx="58298">
                  <c:v>1.024</c:v>
                </c:pt>
                <c:pt idx="58299">
                  <c:v>1.022</c:v>
                </c:pt>
                <c:pt idx="58300">
                  <c:v>1.022</c:v>
                </c:pt>
                <c:pt idx="58301">
                  <c:v>1.0210000000000001</c:v>
                </c:pt>
                <c:pt idx="58302">
                  <c:v>1.022</c:v>
                </c:pt>
                <c:pt idx="58303">
                  <c:v>1.024</c:v>
                </c:pt>
                <c:pt idx="58304">
                  <c:v>1.0230000000000001</c:v>
                </c:pt>
                <c:pt idx="58305">
                  <c:v>1.022</c:v>
                </c:pt>
                <c:pt idx="58306">
                  <c:v>1.022</c:v>
                </c:pt>
                <c:pt idx="58307">
                  <c:v>1.02</c:v>
                </c:pt>
                <c:pt idx="58308">
                  <c:v>1.0190000000000001</c:v>
                </c:pt>
                <c:pt idx="58309">
                  <c:v>1.018</c:v>
                </c:pt>
                <c:pt idx="58310">
                  <c:v>1.018</c:v>
                </c:pt>
                <c:pt idx="58311">
                  <c:v>1.0190000000000001</c:v>
                </c:pt>
                <c:pt idx="58312">
                  <c:v>1.02</c:v>
                </c:pt>
                <c:pt idx="58313">
                  <c:v>1.02</c:v>
                </c:pt>
                <c:pt idx="58314">
                  <c:v>1.0210000000000001</c:v>
                </c:pt>
                <c:pt idx="58315">
                  <c:v>1.0210000000000001</c:v>
                </c:pt>
                <c:pt idx="58316">
                  <c:v>1.0210000000000001</c:v>
                </c:pt>
                <c:pt idx="58317">
                  <c:v>1.0210000000000001</c:v>
                </c:pt>
                <c:pt idx="58318">
                  <c:v>1.0210000000000001</c:v>
                </c:pt>
                <c:pt idx="58319">
                  <c:v>1.02</c:v>
                </c:pt>
                <c:pt idx="58320">
                  <c:v>1.022</c:v>
                </c:pt>
                <c:pt idx="58321">
                  <c:v>1.0230000000000001</c:v>
                </c:pt>
                <c:pt idx="58322">
                  <c:v>1.0230000000000001</c:v>
                </c:pt>
                <c:pt idx="58323">
                  <c:v>1.022</c:v>
                </c:pt>
                <c:pt idx="58324">
                  <c:v>1.02</c:v>
                </c:pt>
                <c:pt idx="58325">
                  <c:v>1.0190000000000001</c:v>
                </c:pt>
                <c:pt idx="58326">
                  <c:v>1.02</c:v>
                </c:pt>
                <c:pt idx="58327">
                  <c:v>1.02</c:v>
                </c:pt>
                <c:pt idx="58328">
                  <c:v>1.0190000000000001</c:v>
                </c:pt>
                <c:pt idx="58329">
                  <c:v>1.0190000000000001</c:v>
                </c:pt>
                <c:pt idx="58330">
                  <c:v>1.0190000000000001</c:v>
                </c:pt>
                <c:pt idx="58331">
                  <c:v>1.0190000000000001</c:v>
                </c:pt>
                <c:pt idx="58332">
                  <c:v>1.0170000000000001</c:v>
                </c:pt>
                <c:pt idx="58333">
                  <c:v>1.0170000000000001</c:v>
                </c:pt>
                <c:pt idx="58334">
                  <c:v>1.0190000000000001</c:v>
                </c:pt>
                <c:pt idx="58335">
                  <c:v>1.02</c:v>
                </c:pt>
                <c:pt idx="58336">
                  <c:v>1.02</c:v>
                </c:pt>
                <c:pt idx="58337">
                  <c:v>1.0210000000000001</c:v>
                </c:pt>
                <c:pt idx="58338">
                  <c:v>1.0210000000000001</c:v>
                </c:pt>
                <c:pt idx="58339">
                  <c:v>1.02</c:v>
                </c:pt>
                <c:pt idx="58340">
                  <c:v>1.018</c:v>
                </c:pt>
                <c:pt idx="58341">
                  <c:v>1.0190000000000001</c:v>
                </c:pt>
                <c:pt idx="58342">
                  <c:v>1.02</c:v>
                </c:pt>
                <c:pt idx="58343">
                  <c:v>1.0190000000000001</c:v>
                </c:pt>
                <c:pt idx="58344">
                  <c:v>1.0190000000000001</c:v>
                </c:pt>
                <c:pt idx="58345">
                  <c:v>1.022</c:v>
                </c:pt>
                <c:pt idx="58346">
                  <c:v>1.0210000000000001</c:v>
                </c:pt>
                <c:pt idx="58347">
                  <c:v>1.02</c:v>
                </c:pt>
                <c:pt idx="58348">
                  <c:v>1.02</c:v>
                </c:pt>
                <c:pt idx="58349">
                  <c:v>1.02</c:v>
                </c:pt>
                <c:pt idx="58350">
                  <c:v>1.0190000000000001</c:v>
                </c:pt>
                <c:pt idx="58351">
                  <c:v>1.02</c:v>
                </c:pt>
                <c:pt idx="58352">
                  <c:v>1.0210000000000001</c:v>
                </c:pt>
                <c:pt idx="58353">
                  <c:v>1.02</c:v>
                </c:pt>
                <c:pt idx="58354">
                  <c:v>1.02</c:v>
                </c:pt>
                <c:pt idx="58355">
                  <c:v>1.02</c:v>
                </c:pt>
                <c:pt idx="58356">
                  <c:v>1.02</c:v>
                </c:pt>
                <c:pt idx="58357">
                  <c:v>1.0190000000000001</c:v>
                </c:pt>
                <c:pt idx="58358">
                  <c:v>1.018</c:v>
                </c:pt>
                <c:pt idx="58359">
                  <c:v>1.018</c:v>
                </c:pt>
                <c:pt idx="58360">
                  <c:v>1.0170000000000001</c:v>
                </c:pt>
                <c:pt idx="58361">
                  <c:v>1.016</c:v>
                </c:pt>
                <c:pt idx="58362">
                  <c:v>1.0150000000000001</c:v>
                </c:pt>
                <c:pt idx="58363">
                  <c:v>1.016</c:v>
                </c:pt>
                <c:pt idx="58364">
                  <c:v>1.018</c:v>
                </c:pt>
                <c:pt idx="58365">
                  <c:v>1.02</c:v>
                </c:pt>
                <c:pt idx="58366">
                  <c:v>1.02</c:v>
                </c:pt>
                <c:pt idx="58367">
                  <c:v>1.0190000000000001</c:v>
                </c:pt>
                <c:pt idx="58368">
                  <c:v>1.018</c:v>
                </c:pt>
                <c:pt idx="58369">
                  <c:v>1.0170000000000001</c:v>
                </c:pt>
                <c:pt idx="58370">
                  <c:v>1.0170000000000001</c:v>
                </c:pt>
                <c:pt idx="58371">
                  <c:v>1.016</c:v>
                </c:pt>
                <c:pt idx="58372">
                  <c:v>1.0170000000000001</c:v>
                </c:pt>
                <c:pt idx="58373">
                  <c:v>1.018</c:v>
                </c:pt>
                <c:pt idx="58374">
                  <c:v>1.018</c:v>
                </c:pt>
                <c:pt idx="58375">
                  <c:v>1.018</c:v>
                </c:pt>
                <c:pt idx="58376">
                  <c:v>1.018</c:v>
                </c:pt>
                <c:pt idx="58377">
                  <c:v>1.018</c:v>
                </c:pt>
                <c:pt idx="58378">
                  <c:v>1.0170000000000001</c:v>
                </c:pt>
                <c:pt idx="58379">
                  <c:v>1.018</c:v>
                </c:pt>
                <c:pt idx="58380">
                  <c:v>1.018</c:v>
                </c:pt>
                <c:pt idx="58381">
                  <c:v>1.0190000000000001</c:v>
                </c:pt>
                <c:pt idx="58382">
                  <c:v>1.018</c:v>
                </c:pt>
                <c:pt idx="58383">
                  <c:v>1.0170000000000001</c:v>
                </c:pt>
                <c:pt idx="58384">
                  <c:v>1.0150000000000001</c:v>
                </c:pt>
                <c:pt idx="58385">
                  <c:v>1.016</c:v>
                </c:pt>
                <c:pt idx="58386">
                  <c:v>1.0150000000000001</c:v>
                </c:pt>
                <c:pt idx="58387">
                  <c:v>1.016</c:v>
                </c:pt>
                <c:pt idx="58388">
                  <c:v>1.016</c:v>
                </c:pt>
                <c:pt idx="58389">
                  <c:v>1.0170000000000001</c:v>
                </c:pt>
                <c:pt idx="58390">
                  <c:v>1.016</c:v>
                </c:pt>
                <c:pt idx="58391">
                  <c:v>1.016</c:v>
                </c:pt>
                <c:pt idx="58392">
                  <c:v>1.018</c:v>
                </c:pt>
                <c:pt idx="58393">
                  <c:v>1.0170000000000001</c:v>
                </c:pt>
                <c:pt idx="58394">
                  <c:v>1.0170000000000001</c:v>
                </c:pt>
                <c:pt idx="58395">
                  <c:v>1.0170000000000001</c:v>
                </c:pt>
                <c:pt idx="58396">
                  <c:v>1.016</c:v>
                </c:pt>
                <c:pt idx="58397">
                  <c:v>1.016</c:v>
                </c:pt>
                <c:pt idx="58398">
                  <c:v>1.0170000000000001</c:v>
                </c:pt>
                <c:pt idx="58399">
                  <c:v>1.0170000000000001</c:v>
                </c:pt>
                <c:pt idx="58400">
                  <c:v>1.0170000000000001</c:v>
                </c:pt>
                <c:pt idx="58401">
                  <c:v>1.018</c:v>
                </c:pt>
                <c:pt idx="58402">
                  <c:v>1.018</c:v>
                </c:pt>
                <c:pt idx="58403">
                  <c:v>1.018</c:v>
                </c:pt>
                <c:pt idx="58404">
                  <c:v>1.018</c:v>
                </c:pt>
                <c:pt idx="58405">
                  <c:v>1.018</c:v>
                </c:pt>
                <c:pt idx="58406">
                  <c:v>1.018</c:v>
                </c:pt>
                <c:pt idx="58407">
                  <c:v>1.018</c:v>
                </c:pt>
                <c:pt idx="58408">
                  <c:v>1.018</c:v>
                </c:pt>
                <c:pt idx="58409">
                  <c:v>1.0190000000000001</c:v>
                </c:pt>
                <c:pt idx="58410">
                  <c:v>1.018</c:v>
                </c:pt>
                <c:pt idx="58411">
                  <c:v>1.018</c:v>
                </c:pt>
                <c:pt idx="58412">
                  <c:v>1.0170000000000001</c:v>
                </c:pt>
                <c:pt idx="58413">
                  <c:v>1.018</c:v>
                </c:pt>
                <c:pt idx="58414">
                  <c:v>1.0170000000000001</c:v>
                </c:pt>
                <c:pt idx="58415">
                  <c:v>1.016</c:v>
                </c:pt>
                <c:pt idx="58416">
                  <c:v>1.0170000000000001</c:v>
                </c:pt>
                <c:pt idx="58417">
                  <c:v>1.018</c:v>
                </c:pt>
                <c:pt idx="58418">
                  <c:v>1.018</c:v>
                </c:pt>
                <c:pt idx="58419">
                  <c:v>1.0190000000000001</c:v>
                </c:pt>
                <c:pt idx="58420">
                  <c:v>1.0190000000000001</c:v>
                </c:pt>
                <c:pt idx="58421">
                  <c:v>1.018</c:v>
                </c:pt>
                <c:pt idx="58422">
                  <c:v>1.0190000000000001</c:v>
                </c:pt>
                <c:pt idx="58423">
                  <c:v>1.02</c:v>
                </c:pt>
                <c:pt idx="58424">
                  <c:v>1.0210000000000001</c:v>
                </c:pt>
                <c:pt idx="58425">
                  <c:v>1.0190000000000001</c:v>
                </c:pt>
                <c:pt idx="58426">
                  <c:v>1.0190000000000001</c:v>
                </c:pt>
                <c:pt idx="58427">
                  <c:v>1.0170000000000001</c:v>
                </c:pt>
                <c:pt idx="58428">
                  <c:v>1.018</c:v>
                </c:pt>
                <c:pt idx="58429">
                  <c:v>1.0190000000000001</c:v>
                </c:pt>
                <c:pt idx="58430">
                  <c:v>1.0190000000000001</c:v>
                </c:pt>
                <c:pt idx="58431">
                  <c:v>1.0190000000000001</c:v>
                </c:pt>
                <c:pt idx="58432">
                  <c:v>1.018</c:v>
                </c:pt>
                <c:pt idx="58433">
                  <c:v>1.018</c:v>
                </c:pt>
                <c:pt idx="58434">
                  <c:v>1.018</c:v>
                </c:pt>
                <c:pt idx="58435">
                  <c:v>1.0170000000000001</c:v>
                </c:pt>
                <c:pt idx="58436">
                  <c:v>1.0170000000000001</c:v>
                </c:pt>
                <c:pt idx="58437">
                  <c:v>1.018</c:v>
                </c:pt>
                <c:pt idx="58438">
                  <c:v>1.018</c:v>
                </c:pt>
                <c:pt idx="58439">
                  <c:v>1.0170000000000001</c:v>
                </c:pt>
                <c:pt idx="58440">
                  <c:v>1.0170000000000001</c:v>
                </c:pt>
                <c:pt idx="58441">
                  <c:v>1.0170000000000001</c:v>
                </c:pt>
                <c:pt idx="58442">
                  <c:v>1.018</c:v>
                </c:pt>
                <c:pt idx="58443">
                  <c:v>1.018</c:v>
                </c:pt>
                <c:pt idx="58444">
                  <c:v>1.0190000000000001</c:v>
                </c:pt>
                <c:pt idx="58445">
                  <c:v>1.02</c:v>
                </c:pt>
                <c:pt idx="58446">
                  <c:v>1.02</c:v>
                </c:pt>
                <c:pt idx="58447">
                  <c:v>1.0190000000000001</c:v>
                </c:pt>
                <c:pt idx="58448">
                  <c:v>1.018</c:v>
                </c:pt>
                <c:pt idx="58449">
                  <c:v>1.0190000000000001</c:v>
                </c:pt>
                <c:pt idx="58450">
                  <c:v>1.0190000000000001</c:v>
                </c:pt>
                <c:pt idx="58451">
                  <c:v>1.018</c:v>
                </c:pt>
                <c:pt idx="58452">
                  <c:v>1.018</c:v>
                </c:pt>
                <c:pt idx="58453">
                  <c:v>1.018</c:v>
                </c:pt>
                <c:pt idx="58454">
                  <c:v>1.018</c:v>
                </c:pt>
                <c:pt idx="58455">
                  <c:v>1.018</c:v>
                </c:pt>
                <c:pt idx="58456">
                  <c:v>1.018</c:v>
                </c:pt>
                <c:pt idx="58457">
                  <c:v>1.018</c:v>
                </c:pt>
                <c:pt idx="58458">
                  <c:v>1.0190000000000001</c:v>
                </c:pt>
                <c:pt idx="58459">
                  <c:v>1.02</c:v>
                </c:pt>
                <c:pt idx="58460">
                  <c:v>1.0190000000000001</c:v>
                </c:pt>
                <c:pt idx="58461">
                  <c:v>1.0190000000000001</c:v>
                </c:pt>
                <c:pt idx="58462">
                  <c:v>1.018</c:v>
                </c:pt>
                <c:pt idx="58463">
                  <c:v>1.0170000000000001</c:v>
                </c:pt>
                <c:pt idx="58464">
                  <c:v>1.0170000000000001</c:v>
                </c:pt>
                <c:pt idx="58465">
                  <c:v>1.0170000000000001</c:v>
                </c:pt>
                <c:pt idx="58466">
                  <c:v>1.0170000000000001</c:v>
                </c:pt>
                <c:pt idx="58467">
                  <c:v>1.0170000000000001</c:v>
                </c:pt>
                <c:pt idx="58468">
                  <c:v>1.0170000000000001</c:v>
                </c:pt>
                <c:pt idx="58469">
                  <c:v>1.0170000000000001</c:v>
                </c:pt>
                <c:pt idx="58470">
                  <c:v>1.016</c:v>
                </c:pt>
                <c:pt idx="58471">
                  <c:v>1.0150000000000001</c:v>
                </c:pt>
                <c:pt idx="58472">
                  <c:v>1.016</c:v>
                </c:pt>
                <c:pt idx="58473">
                  <c:v>1.016</c:v>
                </c:pt>
                <c:pt idx="58474">
                  <c:v>1.0170000000000001</c:v>
                </c:pt>
                <c:pt idx="58475">
                  <c:v>1.018</c:v>
                </c:pt>
                <c:pt idx="58476">
                  <c:v>1.018</c:v>
                </c:pt>
                <c:pt idx="58477">
                  <c:v>1.0190000000000001</c:v>
                </c:pt>
                <c:pt idx="58478">
                  <c:v>1.02</c:v>
                </c:pt>
                <c:pt idx="58479">
                  <c:v>1.018</c:v>
                </c:pt>
                <c:pt idx="58480">
                  <c:v>1.018</c:v>
                </c:pt>
                <c:pt idx="58481">
                  <c:v>1.0190000000000001</c:v>
                </c:pt>
                <c:pt idx="58482">
                  <c:v>1.018</c:v>
                </c:pt>
                <c:pt idx="58483">
                  <c:v>1.0170000000000001</c:v>
                </c:pt>
                <c:pt idx="58484">
                  <c:v>1.018</c:v>
                </c:pt>
                <c:pt idx="58485">
                  <c:v>1.0190000000000001</c:v>
                </c:pt>
                <c:pt idx="58486">
                  <c:v>1.0170000000000001</c:v>
                </c:pt>
                <c:pt idx="58487">
                  <c:v>1.018</c:v>
                </c:pt>
                <c:pt idx="58488">
                  <c:v>1.018</c:v>
                </c:pt>
                <c:pt idx="58489">
                  <c:v>1.0190000000000001</c:v>
                </c:pt>
                <c:pt idx="58490">
                  <c:v>1.0170000000000001</c:v>
                </c:pt>
                <c:pt idx="58491">
                  <c:v>1.016</c:v>
                </c:pt>
                <c:pt idx="58492">
                  <c:v>1.0170000000000001</c:v>
                </c:pt>
                <c:pt idx="58493">
                  <c:v>1.016</c:v>
                </c:pt>
                <c:pt idx="58494">
                  <c:v>1.016</c:v>
                </c:pt>
                <c:pt idx="58495">
                  <c:v>1.014</c:v>
                </c:pt>
                <c:pt idx="58496">
                  <c:v>1.0170000000000001</c:v>
                </c:pt>
                <c:pt idx="58497">
                  <c:v>1.0170000000000001</c:v>
                </c:pt>
                <c:pt idx="58498">
                  <c:v>1.016</c:v>
                </c:pt>
                <c:pt idx="58499">
                  <c:v>1.016</c:v>
                </c:pt>
                <c:pt idx="58500">
                  <c:v>1.016</c:v>
                </c:pt>
                <c:pt idx="58501">
                  <c:v>1.016</c:v>
                </c:pt>
                <c:pt idx="58502">
                  <c:v>1.014</c:v>
                </c:pt>
                <c:pt idx="58503">
                  <c:v>1.0170000000000001</c:v>
                </c:pt>
                <c:pt idx="58504">
                  <c:v>1.0170000000000001</c:v>
                </c:pt>
                <c:pt idx="58505">
                  <c:v>1.018</c:v>
                </c:pt>
                <c:pt idx="58506">
                  <c:v>1.0190000000000001</c:v>
                </c:pt>
                <c:pt idx="58507">
                  <c:v>1.018</c:v>
                </c:pt>
                <c:pt idx="58508">
                  <c:v>1.0190000000000001</c:v>
                </c:pt>
                <c:pt idx="58509">
                  <c:v>1.018</c:v>
                </c:pt>
                <c:pt idx="58510">
                  <c:v>1.0170000000000001</c:v>
                </c:pt>
                <c:pt idx="58511">
                  <c:v>1.0170000000000001</c:v>
                </c:pt>
                <c:pt idx="58512">
                  <c:v>1.016</c:v>
                </c:pt>
                <c:pt idx="58513">
                  <c:v>1.0170000000000001</c:v>
                </c:pt>
                <c:pt idx="58514">
                  <c:v>1.0190000000000001</c:v>
                </c:pt>
                <c:pt idx="58515">
                  <c:v>1.0190000000000001</c:v>
                </c:pt>
                <c:pt idx="58516">
                  <c:v>1.018</c:v>
                </c:pt>
                <c:pt idx="58517">
                  <c:v>1.0170000000000001</c:v>
                </c:pt>
                <c:pt idx="58518">
                  <c:v>1.0170000000000001</c:v>
                </c:pt>
                <c:pt idx="58519">
                  <c:v>1.018</c:v>
                </c:pt>
                <c:pt idx="58520">
                  <c:v>1.018</c:v>
                </c:pt>
                <c:pt idx="58521">
                  <c:v>1.016</c:v>
                </c:pt>
                <c:pt idx="58522">
                  <c:v>1.018</c:v>
                </c:pt>
                <c:pt idx="58523">
                  <c:v>1.018</c:v>
                </c:pt>
                <c:pt idx="58524">
                  <c:v>1.0170000000000001</c:v>
                </c:pt>
                <c:pt idx="58525">
                  <c:v>1.0190000000000001</c:v>
                </c:pt>
                <c:pt idx="58526">
                  <c:v>1.0190000000000001</c:v>
                </c:pt>
                <c:pt idx="58527">
                  <c:v>1.018</c:v>
                </c:pt>
                <c:pt idx="58528">
                  <c:v>1.018</c:v>
                </c:pt>
                <c:pt idx="58529">
                  <c:v>1.0190000000000001</c:v>
                </c:pt>
                <c:pt idx="58530">
                  <c:v>1.02</c:v>
                </c:pt>
                <c:pt idx="58531">
                  <c:v>1.0190000000000001</c:v>
                </c:pt>
                <c:pt idx="58532">
                  <c:v>1.0170000000000001</c:v>
                </c:pt>
                <c:pt idx="58533">
                  <c:v>1.018</c:v>
                </c:pt>
                <c:pt idx="58534">
                  <c:v>1.0190000000000001</c:v>
                </c:pt>
                <c:pt idx="58535">
                  <c:v>1.018</c:v>
                </c:pt>
                <c:pt idx="58536">
                  <c:v>1.0170000000000001</c:v>
                </c:pt>
                <c:pt idx="58537">
                  <c:v>1.0170000000000001</c:v>
                </c:pt>
                <c:pt idx="58538">
                  <c:v>1.0170000000000001</c:v>
                </c:pt>
                <c:pt idx="58539">
                  <c:v>1.016</c:v>
                </c:pt>
                <c:pt idx="58540">
                  <c:v>1.0150000000000001</c:v>
                </c:pt>
                <c:pt idx="58541">
                  <c:v>1.014</c:v>
                </c:pt>
                <c:pt idx="58542">
                  <c:v>1.014</c:v>
                </c:pt>
                <c:pt idx="58543">
                  <c:v>1.014</c:v>
                </c:pt>
                <c:pt idx="58544">
                  <c:v>1.0150000000000001</c:v>
                </c:pt>
                <c:pt idx="58545">
                  <c:v>1.016</c:v>
                </c:pt>
                <c:pt idx="58546">
                  <c:v>1.0150000000000001</c:v>
                </c:pt>
                <c:pt idx="58547">
                  <c:v>1.014</c:v>
                </c:pt>
                <c:pt idx="58548">
                  <c:v>1.0150000000000001</c:v>
                </c:pt>
                <c:pt idx="58549">
                  <c:v>1.016</c:v>
                </c:pt>
                <c:pt idx="58550">
                  <c:v>1.0170000000000001</c:v>
                </c:pt>
                <c:pt idx="58551">
                  <c:v>1.0170000000000001</c:v>
                </c:pt>
                <c:pt idx="58552">
                  <c:v>1.018</c:v>
                </c:pt>
                <c:pt idx="58553">
                  <c:v>1.018</c:v>
                </c:pt>
                <c:pt idx="58554">
                  <c:v>1.0170000000000001</c:v>
                </c:pt>
                <c:pt idx="58555">
                  <c:v>1.018</c:v>
                </c:pt>
                <c:pt idx="58556">
                  <c:v>1.018</c:v>
                </c:pt>
                <c:pt idx="58557">
                  <c:v>1.0190000000000001</c:v>
                </c:pt>
                <c:pt idx="58558">
                  <c:v>1.0170000000000001</c:v>
                </c:pt>
                <c:pt idx="58559">
                  <c:v>1.0170000000000001</c:v>
                </c:pt>
                <c:pt idx="58560">
                  <c:v>1.0170000000000001</c:v>
                </c:pt>
                <c:pt idx="58561">
                  <c:v>1.016</c:v>
                </c:pt>
                <c:pt idx="58562">
                  <c:v>1.0150000000000001</c:v>
                </c:pt>
                <c:pt idx="58563">
                  <c:v>1.016</c:v>
                </c:pt>
                <c:pt idx="58564">
                  <c:v>1.016</c:v>
                </c:pt>
                <c:pt idx="58565">
                  <c:v>1.0170000000000001</c:v>
                </c:pt>
                <c:pt idx="58566">
                  <c:v>1.0170000000000001</c:v>
                </c:pt>
                <c:pt idx="58567">
                  <c:v>1.016</c:v>
                </c:pt>
                <c:pt idx="58568">
                  <c:v>1.018</c:v>
                </c:pt>
                <c:pt idx="58569">
                  <c:v>1.0170000000000001</c:v>
                </c:pt>
                <c:pt idx="58570">
                  <c:v>1.0170000000000001</c:v>
                </c:pt>
                <c:pt idx="58571">
                  <c:v>1.0190000000000001</c:v>
                </c:pt>
                <c:pt idx="58572">
                  <c:v>1.0190000000000001</c:v>
                </c:pt>
                <c:pt idx="58573">
                  <c:v>1.018</c:v>
                </c:pt>
                <c:pt idx="58574">
                  <c:v>1.0190000000000001</c:v>
                </c:pt>
                <c:pt idx="58575">
                  <c:v>1.02</c:v>
                </c:pt>
                <c:pt idx="58576">
                  <c:v>1.02</c:v>
                </c:pt>
                <c:pt idx="58577">
                  <c:v>1.0190000000000001</c:v>
                </c:pt>
                <c:pt idx="58578">
                  <c:v>1.0190000000000001</c:v>
                </c:pt>
                <c:pt idx="58579">
                  <c:v>1.0210000000000001</c:v>
                </c:pt>
                <c:pt idx="58580">
                  <c:v>1.0210000000000001</c:v>
                </c:pt>
                <c:pt idx="58581">
                  <c:v>1.02</c:v>
                </c:pt>
                <c:pt idx="58582">
                  <c:v>1.02</c:v>
                </c:pt>
                <c:pt idx="58583">
                  <c:v>1.0190000000000001</c:v>
                </c:pt>
                <c:pt idx="58584">
                  <c:v>1.0190000000000001</c:v>
                </c:pt>
                <c:pt idx="58585">
                  <c:v>1.0190000000000001</c:v>
                </c:pt>
                <c:pt idx="58586">
                  <c:v>1.0190000000000001</c:v>
                </c:pt>
                <c:pt idx="58587">
                  <c:v>1.018</c:v>
                </c:pt>
                <c:pt idx="58588">
                  <c:v>1.018</c:v>
                </c:pt>
                <c:pt idx="58589">
                  <c:v>1.0190000000000001</c:v>
                </c:pt>
                <c:pt idx="58590">
                  <c:v>1.018</c:v>
                </c:pt>
                <c:pt idx="58591">
                  <c:v>1.0170000000000001</c:v>
                </c:pt>
                <c:pt idx="58592">
                  <c:v>1.016</c:v>
                </c:pt>
                <c:pt idx="58593">
                  <c:v>1.016</c:v>
                </c:pt>
                <c:pt idx="58594">
                  <c:v>1.0190000000000001</c:v>
                </c:pt>
                <c:pt idx="58595">
                  <c:v>1.018</c:v>
                </c:pt>
                <c:pt idx="58596">
                  <c:v>1.018</c:v>
                </c:pt>
                <c:pt idx="58597">
                  <c:v>1.0170000000000001</c:v>
                </c:pt>
                <c:pt idx="58598">
                  <c:v>1.0150000000000001</c:v>
                </c:pt>
                <c:pt idx="58599">
                  <c:v>1.016</c:v>
                </c:pt>
                <c:pt idx="58600">
                  <c:v>1.016</c:v>
                </c:pt>
                <c:pt idx="58601">
                  <c:v>1.016</c:v>
                </c:pt>
                <c:pt idx="58602">
                  <c:v>1.016</c:v>
                </c:pt>
                <c:pt idx="58603">
                  <c:v>1.0170000000000001</c:v>
                </c:pt>
                <c:pt idx="58604">
                  <c:v>1.0170000000000001</c:v>
                </c:pt>
                <c:pt idx="58605">
                  <c:v>1.018</c:v>
                </c:pt>
                <c:pt idx="58606">
                  <c:v>1.018</c:v>
                </c:pt>
                <c:pt idx="58607">
                  <c:v>1.018</c:v>
                </c:pt>
                <c:pt idx="58608">
                  <c:v>1.0190000000000001</c:v>
                </c:pt>
                <c:pt idx="58609">
                  <c:v>1.018</c:v>
                </c:pt>
                <c:pt idx="58610">
                  <c:v>1.02</c:v>
                </c:pt>
                <c:pt idx="58611">
                  <c:v>1.02</c:v>
                </c:pt>
                <c:pt idx="58612">
                  <c:v>1.0190000000000001</c:v>
                </c:pt>
                <c:pt idx="58613">
                  <c:v>1.018</c:v>
                </c:pt>
                <c:pt idx="58614">
                  <c:v>1.018</c:v>
                </c:pt>
                <c:pt idx="58615">
                  <c:v>1.018</c:v>
                </c:pt>
                <c:pt idx="58616">
                  <c:v>1.018</c:v>
                </c:pt>
                <c:pt idx="58617">
                  <c:v>1.0190000000000001</c:v>
                </c:pt>
                <c:pt idx="58618">
                  <c:v>1.0190000000000001</c:v>
                </c:pt>
                <c:pt idx="58619">
                  <c:v>1.0190000000000001</c:v>
                </c:pt>
                <c:pt idx="58620">
                  <c:v>1.018</c:v>
                </c:pt>
                <c:pt idx="58621">
                  <c:v>1.0190000000000001</c:v>
                </c:pt>
                <c:pt idx="58622">
                  <c:v>1.02</c:v>
                </c:pt>
                <c:pt idx="58623">
                  <c:v>1.0190000000000001</c:v>
                </c:pt>
                <c:pt idx="58624">
                  <c:v>1.0190000000000001</c:v>
                </c:pt>
                <c:pt idx="58625">
                  <c:v>1.018</c:v>
                </c:pt>
                <c:pt idx="58626">
                  <c:v>1.018</c:v>
                </c:pt>
                <c:pt idx="58627">
                  <c:v>1.0190000000000001</c:v>
                </c:pt>
                <c:pt idx="58628">
                  <c:v>1.0190000000000001</c:v>
                </c:pt>
                <c:pt idx="58629">
                  <c:v>1.0190000000000001</c:v>
                </c:pt>
                <c:pt idx="58630">
                  <c:v>1.02</c:v>
                </c:pt>
                <c:pt idx="58631">
                  <c:v>1.02</c:v>
                </c:pt>
                <c:pt idx="58632">
                  <c:v>1.0190000000000001</c:v>
                </c:pt>
                <c:pt idx="58633">
                  <c:v>1.018</c:v>
                </c:pt>
                <c:pt idx="58634">
                  <c:v>1.0170000000000001</c:v>
                </c:pt>
                <c:pt idx="58635">
                  <c:v>1.018</c:v>
                </c:pt>
                <c:pt idx="58636">
                  <c:v>1.0170000000000001</c:v>
                </c:pt>
                <c:pt idx="58637">
                  <c:v>1.0190000000000001</c:v>
                </c:pt>
                <c:pt idx="58638">
                  <c:v>1.02</c:v>
                </c:pt>
                <c:pt idx="58639">
                  <c:v>1.018</c:v>
                </c:pt>
                <c:pt idx="58640">
                  <c:v>1.0170000000000001</c:v>
                </c:pt>
                <c:pt idx="58641">
                  <c:v>1.0170000000000001</c:v>
                </c:pt>
                <c:pt idx="58642">
                  <c:v>1.0170000000000001</c:v>
                </c:pt>
                <c:pt idx="58643">
                  <c:v>1.0170000000000001</c:v>
                </c:pt>
                <c:pt idx="58644">
                  <c:v>1.016</c:v>
                </c:pt>
                <c:pt idx="58645">
                  <c:v>1.0170000000000001</c:v>
                </c:pt>
                <c:pt idx="58646">
                  <c:v>1.0170000000000001</c:v>
                </c:pt>
                <c:pt idx="58647">
                  <c:v>1.0190000000000001</c:v>
                </c:pt>
                <c:pt idx="58648">
                  <c:v>1.02</c:v>
                </c:pt>
                <c:pt idx="58649">
                  <c:v>1.0190000000000001</c:v>
                </c:pt>
                <c:pt idx="58650">
                  <c:v>1.0170000000000001</c:v>
                </c:pt>
                <c:pt idx="58651">
                  <c:v>1.016</c:v>
                </c:pt>
                <c:pt idx="58652">
                  <c:v>1.016</c:v>
                </c:pt>
                <c:pt idx="58653">
                  <c:v>1.016</c:v>
                </c:pt>
                <c:pt idx="58654">
                  <c:v>1.0170000000000001</c:v>
                </c:pt>
                <c:pt idx="58655">
                  <c:v>1.0170000000000001</c:v>
                </c:pt>
                <c:pt idx="58656">
                  <c:v>1.018</c:v>
                </c:pt>
                <c:pt idx="58657">
                  <c:v>1.018</c:v>
                </c:pt>
                <c:pt idx="58658">
                  <c:v>1.0170000000000001</c:v>
                </c:pt>
                <c:pt idx="58659">
                  <c:v>1.018</c:v>
                </c:pt>
                <c:pt idx="58660">
                  <c:v>1.0170000000000001</c:v>
                </c:pt>
                <c:pt idx="58661">
                  <c:v>1.018</c:v>
                </c:pt>
                <c:pt idx="58662">
                  <c:v>1.018</c:v>
                </c:pt>
                <c:pt idx="58663">
                  <c:v>1.0190000000000001</c:v>
                </c:pt>
                <c:pt idx="58664">
                  <c:v>1.018</c:v>
                </c:pt>
                <c:pt idx="58665">
                  <c:v>1.0150000000000001</c:v>
                </c:pt>
                <c:pt idx="58666">
                  <c:v>1.0150000000000001</c:v>
                </c:pt>
                <c:pt idx="58667">
                  <c:v>1.0150000000000001</c:v>
                </c:pt>
                <c:pt idx="58668">
                  <c:v>1.016</c:v>
                </c:pt>
                <c:pt idx="58669">
                  <c:v>1.016</c:v>
                </c:pt>
                <c:pt idx="58670">
                  <c:v>1.014</c:v>
                </c:pt>
                <c:pt idx="58671">
                  <c:v>1.014</c:v>
                </c:pt>
                <c:pt idx="58672">
                  <c:v>1.014</c:v>
                </c:pt>
                <c:pt idx="58673">
                  <c:v>1.014</c:v>
                </c:pt>
                <c:pt idx="58674">
                  <c:v>1.0130000000000001</c:v>
                </c:pt>
                <c:pt idx="58675">
                  <c:v>1.014</c:v>
                </c:pt>
                <c:pt idx="58676">
                  <c:v>1.016</c:v>
                </c:pt>
                <c:pt idx="58677">
                  <c:v>1.016</c:v>
                </c:pt>
                <c:pt idx="58678">
                  <c:v>1.0170000000000001</c:v>
                </c:pt>
                <c:pt idx="58679">
                  <c:v>1.0150000000000001</c:v>
                </c:pt>
                <c:pt idx="58680">
                  <c:v>1.0150000000000001</c:v>
                </c:pt>
                <c:pt idx="58681">
                  <c:v>1.016</c:v>
                </c:pt>
                <c:pt idx="58682">
                  <c:v>1.018</c:v>
                </c:pt>
                <c:pt idx="58683">
                  <c:v>1.018</c:v>
                </c:pt>
                <c:pt idx="58684">
                  <c:v>1.016</c:v>
                </c:pt>
                <c:pt idx="58685">
                  <c:v>1.0190000000000001</c:v>
                </c:pt>
                <c:pt idx="58686">
                  <c:v>1.0170000000000001</c:v>
                </c:pt>
                <c:pt idx="58687">
                  <c:v>1.016</c:v>
                </c:pt>
                <c:pt idx="58688">
                  <c:v>1.018</c:v>
                </c:pt>
                <c:pt idx="58689">
                  <c:v>1.02</c:v>
                </c:pt>
                <c:pt idx="58690">
                  <c:v>1.016</c:v>
                </c:pt>
                <c:pt idx="58691">
                  <c:v>1.0150000000000001</c:v>
                </c:pt>
                <c:pt idx="58692">
                  <c:v>1.0150000000000001</c:v>
                </c:pt>
                <c:pt idx="58693">
                  <c:v>1.0150000000000001</c:v>
                </c:pt>
                <c:pt idx="58694">
                  <c:v>1.016</c:v>
                </c:pt>
                <c:pt idx="58695">
                  <c:v>1.016</c:v>
                </c:pt>
                <c:pt idx="58696">
                  <c:v>1.016</c:v>
                </c:pt>
                <c:pt idx="58697">
                  <c:v>1.0190000000000001</c:v>
                </c:pt>
                <c:pt idx="58698">
                  <c:v>1.018</c:v>
                </c:pt>
                <c:pt idx="58699">
                  <c:v>1.018</c:v>
                </c:pt>
                <c:pt idx="58700">
                  <c:v>1.0190000000000001</c:v>
                </c:pt>
                <c:pt idx="58701">
                  <c:v>1.0190000000000001</c:v>
                </c:pt>
                <c:pt idx="58702">
                  <c:v>1.018</c:v>
                </c:pt>
                <c:pt idx="58703">
                  <c:v>1.0170000000000001</c:v>
                </c:pt>
                <c:pt idx="58704">
                  <c:v>1.016</c:v>
                </c:pt>
                <c:pt idx="58705">
                  <c:v>1.016</c:v>
                </c:pt>
                <c:pt idx="58706">
                  <c:v>1.0170000000000001</c:v>
                </c:pt>
                <c:pt idx="58707">
                  <c:v>1.016</c:v>
                </c:pt>
                <c:pt idx="58708">
                  <c:v>1.0150000000000001</c:v>
                </c:pt>
                <c:pt idx="58709">
                  <c:v>1.016</c:v>
                </c:pt>
                <c:pt idx="58710">
                  <c:v>1.016</c:v>
                </c:pt>
                <c:pt idx="58711">
                  <c:v>1.018</c:v>
                </c:pt>
                <c:pt idx="58712">
                  <c:v>1.0190000000000001</c:v>
                </c:pt>
                <c:pt idx="58713">
                  <c:v>1.0170000000000001</c:v>
                </c:pt>
                <c:pt idx="58714">
                  <c:v>1.0190000000000001</c:v>
                </c:pt>
                <c:pt idx="58715">
                  <c:v>1.018</c:v>
                </c:pt>
                <c:pt idx="58716">
                  <c:v>1.018</c:v>
                </c:pt>
                <c:pt idx="58717">
                  <c:v>1.016</c:v>
                </c:pt>
                <c:pt idx="58718">
                  <c:v>1.018</c:v>
                </c:pt>
                <c:pt idx="58719">
                  <c:v>1.0170000000000001</c:v>
                </c:pt>
                <c:pt idx="58720">
                  <c:v>1.016</c:v>
                </c:pt>
                <c:pt idx="58721">
                  <c:v>1.016</c:v>
                </c:pt>
                <c:pt idx="58722">
                  <c:v>1.016</c:v>
                </c:pt>
                <c:pt idx="58723">
                  <c:v>1.014</c:v>
                </c:pt>
                <c:pt idx="58724">
                  <c:v>1.0130000000000001</c:v>
                </c:pt>
                <c:pt idx="58725">
                  <c:v>1.0150000000000001</c:v>
                </c:pt>
                <c:pt idx="58726">
                  <c:v>1.016</c:v>
                </c:pt>
                <c:pt idx="58727">
                  <c:v>1.016</c:v>
                </c:pt>
                <c:pt idx="58728">
                  <c:v>1.0150000000000001</c:v>
                </c:pt>
                <c:pt idx="58729">
                  <c:v>1.016</c:v>
                </c:pt>
                <c:pt idx="58730">
                  <c:v>1.0170000000000001</c:v>
                </c:pt>
                <c:pt idx="58731">
                  <c:v>1.016</c:v>
                </c:pt>
                <c:pt idx="58732">
                  <c:v>1.016</c:v>
                </c:pt>
                <c:pt idx="58733">
                  <c:v>1.0150000000000001</c:v>
                </c:pt>
                <c:pt idx="58734">
                  <c:v>1.014</c:v>
                </c:pt>
                <c:pt idx="58735">
                  <c:v>1.012</c:v>
                </c:pt>
                <c:pt idx="58736">
                  <c:v>1.0130000000000001</c:v>
                </c:pt>
                <c:pt idx="58737">
                  <c:v>1.014</c:v>
                </c:pt>
                <c:pt idx="58738">
                  <c:v>1.014</c:v>
                </c:pt>
                <c:pt idx="58739">
                  <c:v>1.014</c:v>
                </c:pt>
                <c:pt idx="58740">
                  <c:v>1.014</c:v>
                </c:pt>
                <c:pt idx="58741">
                  <c:v>1.0150000000000001</c:v>
                </c:pt>
                <c:pt idx="58742">
                  <c:v>1.014</c:v>
                </c:pt>
                <c:pt idx="58743">
                  <c:v>1.014</c:v>
                </c:pt>
                <c:pt idx="58744">
                  <c:v>1.014</c:v>
                </c:pt>
                <c:pt idx="58745">
                  <c:v>1.014</c:v>
                </c:pt>
                <c:pt idx="58746">
                  <c:v>1.0150000000000001</c:v>
                </c:pt>
                <c:pt idx="58747">
                  <c:v>1.0150000000000001</c:v>
                </c:pt>
                <c:pt idx="58748">
                  <c:v>1.016</c:v>
                </c:pt>
                <c:pt idx="58749">
                  <c:v>1.0150000000000001</c:v>
                </c:pt>
                <c:pt idx="58750">
                  <c:v>1.0150000000000001</c:v>
                </c:pt>
                <c:pt idx="58751">
                  <c:v>1.0130000000000001</c:v>
                </c:pt>
                <c:pt idx="58752">
                  <c:v>1.0130000000000001</c:v>
                </c:pt>
                <c:pt idx="58753">
                  <c:v>1.014</c:v>
                </c:pt>
                <c:pt idx="58754">
                  <c:v>1.012</c:v>
                </c:pt>
                <c:pt idx="58755">
                  <c:v>1.0130000000000001</c:v>
                </c:pt>
                <c:pt idx="58756">
                  <c:v>1.014</c:v>
                </c:pt>
                <c:pt idx="58757">
                  <c:v>1.014</c:v>
                </c:pt>
                <c:pt idx="58758">
                  <c:v>1.0130000000000001</c:v>
                </c:pt>
                <c:pt idx="58759">
                  <c:v>1.014</c:v>
                </c:pt>
                <c:pt idx="58760">
                  <c:v>1.0150000000000001</c:v>
                </c:pt>
                <c:pt idx="58761">
                  <c:v>1.016</c:v>
                </c:pt>
                <c:pt idx="58762">
                  <c:v>1.0170000000000001</c:v>
                </c:pt>
                <c:pt idx="58763">
                  <c:v>1.016</c:v>
                </c:pt>
                <c:pt idx="58764">
                  <c:v>1.016</c:v>
                </c:pt>
                <c:pt idx="58765">
                  <c:v>1.014</c:v>
                </c:pt>
                <c:pt idx="58766">
                  <c:v>1.0150000000000001</c:v>
                </c:pt>
                <c:pt idx="58767">
                  <c:v>1.0150000000000001</c:v>
                </c:pt>
                <c:pt idx="58768">
                  <c:v>1.0150000000000001</c:v>
                </c:pt>
                <c:pt idx="58769">
                  <c:v>1.016</c:v>
                </c:pt>
                <c:pt idx="58770">
                  <c:v>1.0170000000000001</c:v>
                </c:pt>
                <c:pt idx="58771">
                  <c:v>1.016</c:v>
                </c:pt>
                <c:pt idx="58772">
                  <c:v>1.0150000000000001</c:v>
                </c:pt>
                <c:pt idx="58773">
                  <c:v>1.016</c:v>
                </c:pt>
                <c:pt idx="58774">
                  <c:v>1.016</c:v>
                </c:pt>
                <c:pt idx="58775">
                  <c:v>1.0170000000000001</c:v>
                </c:pt>
                <c:pt idx="58776">
                  <c:v>1.016</c:v>
                </c:pt>
                <c:pt idx="58777">
                  <c:v>1.0170000000000001</c:v>
                </c:pt>
                <c:pt idx="58778">
                  <c:v>1.018</c:v>
                </c:pt>
                <c:pt idx="58779">
                  <c:v>1.018</c:v>
                </c:pt>
                <c:pt idx="58780">
                  <c:v>1.016</c:v>
                </c:pt>
                <c:pt idx="58781">
                  <c:v>1.0170000000000001</c:v>
                </c:pt>
                <c:pt idx="58782">
                  <c:v>1.0170000000000001</c:v>
                </c:pt>
                <c:pt idx="58783">
                  <c:v>1.016</c:v>
                </c:pt>
                <c:pt idx="58784">
                  <c:v>1.014</c:v>
                </c:pt>
                <c:pt idx="58785">
                  <c:v>1.0150000000000001</c:v>
                </c:pt>
                <c:pt idx="58786">
                  <c:v>1.0170000000000001</c:v>
                </c:pt>
                <c:pt idx="58787">
                  <c:v>1.016</c:v>
                </c:pt>
                <c:pt idx="58788">
                  <c:v>1.0150000000000001</c:v>
                </c:pt>
                <c:pt idx="58789">
                  <c:v>1.016</c:v>
                </c:pt>
                <c:pt idx="58790">
                  <c:v>1.0170000000000001</c:v>
                </c:pt>
                <c:pt idx="58791">
                  <c:v>1.014</c:v>
                </c:pt>
                <c:pt idx="58792">
                  <c:v>1.0150000000000001</c:v>
                </c:pt>
                <c:pt idx="58793">
                  <c:v>1.0170000000000001</c:v>
                </c:pt>
                <c:pt idx="58794">
                  <c:v>1.018</c:v>
                </c:pt>
                <c:pt idx="58795">
                  <c:v>1.016</c:v>
                </c:pt>
                <c:pt idx="58796">
                  <c:v>1.0150000000000001</c:v>
                </c:pt>
                <c:pt idx="58797">
                  <c:v>1.014</c:v>
                </c:pt>
                <c:pt idx="58798">
                  <c:v>1.014</c:v>
                </c:pt>
                <c:pt idx="58799">
                  <c:v>1.014</c:v>
                </c:pt>
                <c:pt idx="58800">
                  <c:v>1.014</c:v>
                </c:pt>
                <c:pt idx="58801">
                  <c:v>1.014</c:v>
                </c:pt>
                <c:pt idx="58802">
                  <c:v>1.016</c:v>
                </c:pt>
                <c:pt idx="58803">
                  <c:v>1.016</c:v>
                </c:pt>
                <c:pt idx="58804">
                  <c:v>1.016</c:v>
                </c:pt>
                <c:pt idx="58805">
                  <c:v>1.0150000000000001</c:v>
                </c:pt>
                <c:pt idx="58806">
                  <c:v>1.0150000000000001</c:v>
                </c:pt>
                <c:pt idx="58807">
                  <c:v>1.016</c:v>
                </c:pt>
                <c:pt idx="58808">
                  <c:v>1.016</c:v>
                </c:pt>
                <c:pt idx="58809">
                  <c:v>1.016</c:v>
                </c:pt>
                <c:pt idx="58810">
                  <c:v>1.0150000000000001</c:v>
                </c:pt>
                <c:pt idx="58811">
                  <c:v>1.0150000000000001</c:v>
                </c:pt>
                <c:pt idx="58812">
                  <c:v>1.014</c:v>
                </c:pt>
                <c:pt idx="58813">
                  <c:v>1.014</c:v>
                </c:pt>
                <c:pt idx="58814">
                  <c:v>1.0150000000000001</c:v>
                </c:pt>
                <c:pt idx="58815">
                  <c:v>1.016</c:v>
                </c:pt>
                <c:pt idx="58816">
                  <c:v>1.0150000000000001</c:v>
                </c:pt>
                <c:pt idx="58817">
                  <c:v>1.0150000000000001</c:v>
                </c:pt>
                <c:pt idx="58818">
                  <c:v>1.016</c:v>
                </c:pt>
                <c:pt idx="58819">
                  <c:v>1.014</c:v>
                </c:pt>
                <c:pt idx="58820">
                  <c:v>1.0130000000000001</c:v>
                </c:pt>
                <c:pt idx="58821">
                  <c:v>1.014</c:v>
                </c:pt>
                <c:pt idx="58822">
                  <c:v>1.014</c:v>
                </c:pt>
                <c:pt idx="58823">
                  <c:v>1.0150000000000001</c:v>
                </c:pt>
                <c:pt idx="58824">
                  <c:v>1.0150000000000001</c:v>
                </c:pt>
                <c:pt idx="58825">
                  <c:v>1.016</c:v>
                </c:pt>
                <c:pt idx="58826">
                  <c:v>1.0150000000000001</c:v>
                </c:pt>
                <c:pt idx="58827">
                  <c:v>1.014</c:v>
                </c:pt>
                <c:pt idx="58828">
                  <c:v>1.0130000000000001</c:v>
                </c:pt>
                <c:pt idx="58829">
                  <c:v>1.0130000000000001</c:v>
                </c:pt>
                <c:pt idx="58830">
                  <c:v>1.0130000000000001</c:v>
                </c:pt>
                <c:pt idx="58831">
                  <c:v>1.0150000000000001</c:v>
                </c:pt>
                <c:pt idx="58832">
                  <c:v>1.0150000000000001</c:v>
                </c:pt>
                <c:pt idx="58833">
                  <c:v>1.0150000000000001</c:v>
                </c:pt>
                <c:pt idx="58834">
                  <c:v>1.016</c:v>
                </c:pt>
                <c:pt idx="58835">
                  <c:v>1.0170000000000001</c:v>
                </c:pt>
                <c:pt idx="58836">
                  <c:v>1.016</c:v>
                </c:pt>
                <c:pt idx="58837">
                  <c:v>1.0150000000000001</c:v>
                </c:pt>
                <c:pt idx="58838">
                  <c:v>1.016</c:v>
                </c:pt>
                <c:pt idx="58839">
                  <c:v>1.0170000000000001</c:v>
                </c:pt>
                <c:pt idx="58840">
                  <c:v>1.0170000000000001</c:v>
                </c:pt>
                <c:pt idx="58841">
                  <c:v>1.016</c:v>
                </c:pt>
                <c:pt idx="58842">
                  <c:v>1.0150000000000001</c:v>
                </c:pt>
                <c:pt idx="58843">
                  <c:v>1.0150000000000001</c:v>
                </c:pt>
                <c:pt idx="58844">
                  <c:v>1.014</c:v>
                </c:pt>
                <c:pt idx="58845">
                  <c:v>1.014</c:v>
                </c:pt>
                <c:pt idx="58846">
                  <c:v>1.0150000000000001</c:v>
                </c:pt>
                <c:pt idx="58847">
                  <c:v>1.014</c:v>
                </c:pt>
                <c:pt idx="58848">
                  <c:v>1.014</c:v>
                </c:pt>
                <c:pt idx="58849">
                  <c:v>1.014</c:v>
                </c:pt>
                <c:pt idx="58850">
                  <c:v>1.0150000000000001</c:v>
                </c:pt>
                <c:pt idx="58851">
                  <c:v>1.012</c:v>
                </c:pt>
                <c:pt idx="58852">
                  <c:v>1.0130000000000001</c:v>
                </c:pt>
                <c:pt idx="58853">
                  <c:v>1.0130000000000001</c:v>
                </c:pt>
                <c:pt idx="58854">
                  <c:v>1.0150000000000001</c:v>
                </c:pt>
                <c:pt idx="58855">
                  <c:v>1.0150000000000001</c:v>
                </c:pt>
                <c:pt idx="58856">
                  <c:v>1.016</c:v>
                </c:pt>
                <c:pt idx="58857">
                  <c:v>1.016</c:v>
                </c:pt>
                <c:pt idx="58858">
                  <c:v>1.016</c:v>
                </c:pt>
                <c:pt idx="58859">
                  <c:v>1.0150000000000001</c:v>
                </c:pt>
                <c:pt idx="58860">
                  <c:v>1.016</c:v>
                </c:pt>
                <c:pt idx="58861">
                  <c:v>1.0170000000000001</c:v>
                </c:pt>
                <c:pt idx="58862">
                  <c:v>1.0150000000000001</c:v>
                </c:pt>
                <c:pt idx="58863">
                  <c:v>1.0150000000000001</c:v>
                </c:pt>
                <c:pt idx="58864">
                  <c:v>1.016</c:v>
                </c:pt>
                <c:pt idx="58865">
                  <c:v>1.0150000000000001</c:v>
                </c:pt>
                <c:pt idx="58866">
                  <c:v>1.014</c:v>
                </c:pt>
                <c:pt idx="58867">
                  <c:v>1.014</c:v>
                </c:pt>
                <c:pt idx="58868">
                  <c:v>1.014</c:v>
                </c:pt>
                <c:pt idx="58869">
                  <c:v>1.0150000000000001</c:v>
                </c:pt>
                <c:pt idx="58870">
                  <c:v>1.0130000000000001</c:v>
                </c:pt>
                <c:pt idx="58871">
                  <c:v>1.0150000000000001</c:v>
                </c:pt>
                <c:pt idx="58872">
                  <c:v>1.014</c:v>
                </c:pt>
                <c:pt idx="58873">
                  <c:v>1.014</c:v>
                </c:pt>
                <c:pt idx="58874">
                  <c:v>1.0150000000000001</c:v>
                </c:pt>
                <c:pt idx="58875">
                  <c:v>1.0150000000000001</c:v>
                </c:pt>
                <c:pt idx="58876">
                  <c:v>1.014</c:v>
                </c:pt>
                <c:pt idx="58877">
                  <c:v>1.014</c:v>
                </c:pt>
                <c:pt idx="58878">
                  <c:v>1.0130000000000001</c:v>
                </c:pt>
                <c:pt idx="58879">
                  <c:v>1.0130000000000001</c:v>
                </c:pt>
                <c:pt idx="58880">
                  <c:v>1.012</c:v>
                </c:pt>
                <c:pt idx="58881">
                  <c:v>1.012</c:v>
                </c:pt>
                <c:pt idx="58882">
                  <c:v>1.012</c:v>
                </c:pt>
                <c:pt idx="58883">
                  <c:v>1.0130000000000001</c:v>
                </c:pt>
                <c:pt idx="58884">
                  <c:v>1.014</c:v>
                </c:pt>
                <c:pt idx="58885">
                  <c:v>1.0150000000000001</c:v>
                </c:pt>
                <c:pt idx="58886">
                  <c:v>1.0150000000000001</c:v>
                </c:pt>
                <c:pt idx="58887">
                  <c:v>1.0150000000000001</c:v>
                </c:pt>
                <c:pt idx="58888">
                  <c:v>1.0150000000000001</c:v>
                </c:pt>
                <c:pt idx="58889">
                  <c:v>1.0150000000000001</c:v>
                </c:pt>
                <c:pt idx="58890">
                  <c:v>1.0130000000000001</c:v>
                </c:pt>
                <c:pt idx="58891">
                  <c:v>1.0130000000000001</c:v>
                </c:pt>
                <c:pt idx="58892">
                  <c:v>1.0130000000000001</c:v>
                </c:pt>
                <c:pt idx="58893">
                  <c:v>1.0130000000000001</c:v>
                </c:pt>
                <c:pt idx="58894">
                  <c:v>1.0130000000000001</c:v>
                </c:pt>
                <c:pt idx="58895">
                  <c:v>1.014</c:v>
                </c:pt>
                <c:pt idx="58896">
                  <c:v>1.014</c:v>
                </c:pt>
                <c:pt idx="58897">
                  <c:v>1.014</c:v>
                </c:pt>
                <c:pt idx="58898">
                  <c:v>1.016</c:v>
                </c:pt>
                <c:pt idx="58899">
                  <c:v>1.0170000000000001</c:v>
                </c:pt>
                <c:pt idx="58900">
                  <c:v>1.016</c:v>
                </c:pt>
                <c:pt idx="58901">
                  <c:v>1.018</c:v>
                </c:pt>
                <c:pt idx="58902">
                  <c:v>1.018</c:v>
                </c:pt>
                <c:pt idx="58903">
                  <c:v>1.0170000000000001</c:v>
                </c:pt>
                <c:pt idx="58904">
                  <c:v>1.0170000000000001</c:v>
                </c:pt>
                <c:pt idx="58905">
                  <c:v>1.016</c:v>
                </c:pt>
                <c:pt idx="58906">
                  <c:v>1.016</c:v>
                </c:pt>
                <c:pt idx="58907">
                  <c:v>1.0170000000000001</c:v>
                </c:pt>
                <c:pt idx="58908">
                  <c:v>1.016</c:v>
                </c:pt>
                <c:pt idx="58909">
                  <c:v>1.016</c:v>
                </c:pt>
                <c:pt idx="58910">
                  <c:v>1.016</c:v>
                </c:pt>
                <c:pt idx="58911">
                  <c:v>1.0150000000000001</c:v>
                </c:pt>
                <c:pt idx="58912">
                  <c:v>1.016</c:v>
                </c:pt>
                <c:pt idx="58913">
                  <c:v>1.0170000000000001</c:v>
                </c:pt>
                <c:pt idx="58914">
                  <c:v>1.0150000000000001</c:v>
                </c:pt>
                <c:pt idx="58915">
                  <c:v>1.0150000000000001</c:v>
                </c:pt>
                <c:pt idx="58916">
                  <c:v>1.016</c:v>
                </c:pt>
                <c:pt idx="58917">
                  <c:v>1.0150000000000001</c:v>
                </c:pt>
                <c:pt idx="58918">
                  <c:v>1.016</c:v>
                </c:pt>
                <c:pt idx="58919">
                  <c:v>1.0150000000000001</c:v>
                </c:pt>
                <c:pt idx="58920">
                  <c:v>1.014</c:v>
                </c:pt>
                <c:pt idx="58921">
                  <c:v>1.0130000000000001</c:v>
                </c:pt>
                <c:pt idx="58922">
                  <c:v>1.012</c:v>
                </c:pt>
                <c:pt idx="58923">
                  <c:v>1.0130000000000001</c:v>
                </c:pt>
                <c:pt idx="58924">
                  <c:v>1.0130000000000001</c:v>
                </c:pt>
                <c:pt idx="58925">
                  <c:v>1.0130000000000001</c:v>
                </c:pt>
                <c:pt idx="58926">
                  <c:v>1.0150000000000001</c:v>
                </c:pt>
                <c:pt idx="58927">
                  <c:v>1.014</c:v>
                </c:pt>
                <c:pt idx="58928">
                  <c:v>1.014</c:v>
                </c:pt>
                <c:pt idx="58929">
                  <c:v>1.014</c:v>
                </c:pt>
                <c:pt idx="58930">
                  <c:v>1.012</c:v>
                </c:pt>
                <c:pt idx="58931">
                  <c:v>1.012</c:v>
                </c:pt>
                <c:pt idx="58932">
                  <c:v>1.0130000000000001</c:v>
                </c:pt>
                <c:pt idx="58933">
                  <c:v>1.0150000000000001</c:v>
                </c:pt>
                <c:pt idx="58934">
                  <c:v>1.0150000000000001</c:v>
                </c:pt>
                <c:pt idx="58935">
                  <c:v>1.0130000000000001</c:v>
                </c:pt>
                <c:pt idx="58936">
                  <c:v>1.0150000000000001</c:v>
                </c:pt>
                <c:pt idx="58937">
                  <c:v>1.0150000000000001</c:v>
                </c:pt>
                <c:pt idx="58938">
                  <c:v>1.0150000000000001</c:v>
                </c:pt>
                <c:pt idx="58939">
                  <c:v>1.014</c:v>
                </c:pt>
                <c:pt idx="58940">
                  <c:v>1.014</c:v>
                </c:pt>
                <c:pt idx="58941">
                  <c:v>1.0150000000000001</c:v>
                </c:pt>
                <c:pt idx="58942">
                  <c:v>1.0150000000000001</c:v>
                </c:pt>
                <c:pt idx="58943">
                  <c:v>1.016</c:v>
                </c:pt>
                <c:pt idx="58944">
                  <c:v>1.0170000000000001</c:v>
                </c:pt>
                <c:pt idx="58945">
                  <c:v>1.0190000000000001</c:v>
                </c:pt>
                <c:pt idx="58946">
                  <c:v>1.0190000000000001</c:v>
                </c:pt>
                <c:pt idx="58947">
                  <c:v>1.018</c:v>
                </c:pt>
                <c:pt idx="58948">
                  <c:v>1.0170000000000001</c:v>
                </c:pt>
                <c:pt idx="58949">
                  <c:v>1.0170000000000001</c:v>
                </c:pt>
                <c:pt idx="58950">
                  <c:v>1.0170000000000001</c:v>
                </c:pt>
                <c:pt idx="58951">
                  <c:v>1.0170000000000001</c:v>
                </c:pt>
                <c:pt idx="58952">
                  <c:v>1.0170000000000001</c:v>
                </c:pt>
                <c:pt idx="58953">
                  <c:v>1.016</c:v>
                </c:pt>
                <c:pt idx="58954">
                  <c:v>1.0170000000000001</c:v>
                </c:pt>
                <c:pt idx="58955">
                  <c:v>1.0170000000000001</c:v>
                </c:pt>
                <c:pt idx="58956">
                  <c:v>1.018</c:v>
                </c:pt>
                <c:pt idx="58957">
                  <c:v>1.018</c:v>
                </c:pt>
                <c:pt idx="58958">
                  <c:v>1.018</c:v>
                </c:pt>
                <c:pt idx="58959">
                  <c:v>1.0170000000000001</c:v>
                </c:pt>
                <c:pt idx="58960">
                  <c:v>1.0170000000000001</c:v>
                </c:pt>
                <c:pt idx="58961">
                  <c:v>1.016</c:v>
                </c:pt>
                <c:pt idx="58962">
                  <c:v>1.0150000000000001</c:v>
                </c:pt>
                <c:pt idx="58963">
                  <c:v>1.016</c:v>
                </c:pt>
                <c:pt idx="58964">
                  <c:v>1.0170000000000001</c:v>
                </c:pt>
                <c:pt idx="58965">
                  <c:v>1.016</c:v>
                </c:pt>
                <c:pt idx="58966">
                  <c:v>1.0150000000000001</c:v>
                </c:pt>
                <c:pt idx="58967">
                  <c:v>1.014</c:v>
                </c:pt>
                <c:pt idx="58968">
                  <c:v>1.016</c:v>
                </c:pt>
                <c:pt idx="58969">
                  <c:v>1.016</c:v>
                </c:pt>
                <c:pt idx="58970">
                  <c:v>1.0130000000000001</c:v>
                </c:pt>
                <c:pt idx="58971">
                  <c:v>1.0130000000000001</c:v>
                </c:pt>
                <c:pt idx="58972">
                  <c:v>1.012</c:v>
                </c:pt>
                <c:pt idx="58973">
                  <c:v>1.0130000000000001</c:v>
                </c:pt>
                <c:pt idx="58974">
                  <c:v>1.014</c:v>
                </c:pt>
                <c:pt idx="58975">
                  <c:v>1.0150000000000001</c:v>
                </c:pt>
                <c:pt idx="58976">
                  <c:v>1.014</c:v>
                </c:pt>
                <c:pt idx="58977">
                  <c:v>1.0130000000000001</c:v>
                </c:pt>
                <c:pt idx="58978">
                  <c:v>1.0130000000000001</c:v>
                </c:pt>
                <c:pt idx="58979">
                  <c:v>1.0130000000000001</c:v>
                </c:pt>
                <c:pt idx="58980">
                  <c:v>1.014</c:v>
                </c:pt>
                <c:pt idx="58981">
                  <c:v>1.0110000000000001</c:v>
                </c:pt>
                <c:pt idx="58982">
                  <c:v>1.012</c:v>
                </c:pt>
                <c:pt idx="58983">
                  <c:v>1.0150000000000001</c:v>
                </c:pt>
                <c:pt idx="58984">
                  <c:v>1.0150000000000001</c:v>
                </c:pt>
                <c:pt idx="58985">
                  <c:v>1.0150000000000001</c:v>
                </c:pt>
                <c:pt idx="58986">
                  <c:v>1.016</c:v>
                </c:pt>
                <c:pt idx="58987">
                  <c:v>1.0170000000000001</c:v>
                </c:pt>
                <c:pt idx="58988">
                  <c:v>1.016</c:v>
                </c:pt>
                <c:pt idx="58989">
                  <c:v>1.016</c:v>
                </c:pt>
                <c:pt idx="58990">
                  <c:v>1.016</c:v>
                </c:pt>
                <c:pt idx="58991">
                  <c:v>1.0150000000000001</c:v>
                </c:pt>
                <c:pt idx="58992">
                  <c:v>1.014</c:v>
                </c:pt>
                <c:pt idx="58993">
                  <c:v>1.016</c:v>
                </c:pt>
                <c:pt idx="58994">
                  <c:v>1.0150000000000001</c:v>
                </c:pt>
                <c:pt idx="58995">
                  <c:v>1.0150000000000001</c:v>
                </c:pt>
                <c:pt idx="58996">
                  <c:v>1.016</c:v>
                </c:pt>
                <c:pt idx="58997">
                  <c:v>1.016</c:v>
                </c:pt>
                <c:pt idx="58998">
                  <c:v>1.016</c:v>
                </c:pt>
                <c:pt idx="58999">
                  <c:v>1.0150000000000001</c:v>
                </c:pt>
                <c:pt idx="59000">
                  <c:v>1.0150000000000001</c:v>
                </c:pt>
                <c:pt idx="59001">
                  <c:v>1.0150000000000001</c:v>
                </c:pt>
                <c:pt idx="59002">
                  <c:v>1.016</c:v>
                </c:pt>
                <c:pt idx="59003">
                  <c:v>1.016</c:v>
                </c:pt>
                <c:pt idx="59004">
                  <c:v>1.016</c:v>
                </c:pt>
                <c:pt idx="59005">
                  <c:v>1.016</c:v>
                </c:pt>
                <c:pt idx="59006">
                  <c:v>1.016</c:v>
                </c:pt>
                <c:pt idx="59007">
                  <c:v>1.016</c:v>
                </c:pt>
                <c:pt idx="59008">
                  <c:v>1.0170000000000001</c:v>
                </c:pt>
                <c:pt idx="59009">
                  <c:v>1.016</c:v>
                </c:pt>
                <c:pt idx="59010">
                  <c:v>1.014</c:v>
                </c:pt>
                <c:pt idx="59011">
                  <c:v>1.0170000000000001</c:v>
                </c:pt>
                <c:pt idx="59012">
                  <c:v>1.016</c:v>
                </c:pt>
                <c:pt idx="59013">
                  <c:v>1.0150000000000001</c:v>
                </c:pt>
                <c:pt idx="59014">
                  <c:v>1.016</c:v>
                </c:pt>
                <c:pt idx="59015">
                  <c:v>1.016</c:v>
                </c:pt>
                <c:pt idx="59016">
                  <c:v>1.0150000000000001</c:v>
                </c:pt>
                <c:pt idx="59017">
                  <c:v>1.016</c:v>
                </c:pt>
                <c:pt idx="59018">
                  <c:v>1.016</c:v>
                </c:pt>
                <c:pt idx="59019">
                  <c:v>1.016</c:v>
                </c:pt>
                <c:pt idx="59020">
                  <c:v>1.0150000000000001</c:v>
                </c:pt>
                <c:pt idx="59021">
                  <c:v>1.0130000000000001</c:v>
                </c:pt>
                <c:pt idx="59022">
                  <c:v>1.0130000000000001</c:v>
                </c:pt>
                <c:pt idx="59023">
                  <c:v>1.016</c:v>
                </c:pt>
                <c:pt idx="59024">
                  <c:v>1.0150000000000001</c:v>
                </c:pt>
                <c:pt idx="59025">
                  <c:v>1.0150000000000001</c:v>
                </c:pt>
                <c:pt idx="59026">
                  <c:v>1.016</c:v>
                </c:pt>
                <c:pt idx="59027">
                  <c:v>1.014</c:v>
                </c:pt>
                <c:pt idx="59028">
                  <c:v>1.014</c:v>
                </c:pt>
                <c:pt idx="59029">
                  <c:v>1.0150000000000001</c:v>
                </c:pt>
                <c:pt idx="59030">
                  <c:v>1.0150000000000001</c:v>
                </c:pt>
                <c:pt idx="59031">
                  <c:v>1.0150000000000001</c:v>
                </c:pt>
                <c:pt idx="59032">
                  <c:v>1.016</c:v>
                </c:pt>
                <c:pt idx="59033">
                  <c:v>1.016</c:v>
                </c:pt>
                <c:pt idx="59034">
                  <c:v>1.0150000000000001</c:v>
                </c:pt>
                <c:pt idx="59035">
                  <c:v>1.016</c:v>
                </c:pt>
                <c:pt idx="59036">
                  <c:v>1.0150000000000001</c:v>
                </c:pt>
                <c:pt idx="59037">
                  <c:v>1.016</c:v>
                </c:pt>
                <c:pt idx="59038">
                  <c:v>1.016</c:v>
                </c:pt>
                <c:pt idx="59039">
                  <c:v>1.0150000000000001</c:v>
                </c:pt>
                <c:pt idx="59040">
                  <c:v>1.0150000000000001</c:v>
                </c:pt>
                <c:pt idx="59041">
                  <c:v>1.016</c:v>
                </c:pt>
                <c:pt idx="59042">
                  <c:v>1.016</c:v>
                </c:pt>
                <c:pt idx="59043">
                  <c:v>1.014</c:v>
                </c:pt>
                <c:pt idx="59044">
                  <c:v>1.014</c:v>
                </c:pt>
                <c:pt idx="59045">
                  <c:v>1.0150000000000001</c:v>
                </c:pt>
                <c:pt idx="59046">
                  <c:v>1.014</c:v>
                </c:pt>
                <c:pt idx="59047">
                  <c:v>1.014</c:v>
                </c:pt>
                <c:pt idx="59048">
                  <c:v>1.0150000000000001</c:v>
                </c:pt>
                <c:pt idx="59049">
                  <c:v>1.0150000000000001</c:v>
                </c:pt>
                <c:pt idx="59050">
                  <c:v>1.0150000000000001</c:v>
                </c:pt>
                <c:pt idx="59051">
                  <c:v>1.016</c:v>
                </c:pt>
                <c:pt idx="59052">
                  <c:v>1.0150000000000001</c:v>
                </c:pt>
                <c:pt idx="59053">
                  <c:v>1.016</c:v>
                </c:pt>
                <c:pt idx="59054">
                  <c:v>1.0170000000000001</c:v>
                </c:pt>
                <c:pt idx="59055">
                  <c:v>1.016</c:v>
                </c:pt>
                <c:pt idx="59056">
                  <c:v>1.0150000000000001</c:v>
                </c:pt>
                <c:pt idx="59057">
                  <c:v>1.0150000000000001</c:v>
                </c:pt>
                <c:pt idx="59058">
                  <c:v>1.0130000000000001</c:v>
                </c:pt>
                <c:pt idx="59059">
                  <c:v>1.014</c:v>
                </c:pt>
                <c:pt idx="59060">
                  <c:v>1.014</c:v>
                </c:pt>
                <c:pt idx="59061">
                  <c:v>1.014</c:v>
                </c:pt>
                <c:pt idx="59062">
                  <c:v>1.014</c:v>
                </c:pt>
                <c:pt idx="59063">
                  <c:v>1.014</c:v>
                </c:pt>
                <c:pt idx="59064">
                  <c:v>1.014</c:v>
                </c:pt>
                <c:pt idx="59065">
                  <c:v>1.0150000000000001</c:v>
                </c:pt>
                <c:pt idx="59066">
                  <c:v>1.0150000000000001</c:v>
                </c:pt>
                <c:pt idx="59067">
                  <c:v>1.0130000000000001</c:v>
                </c:pt>
                <c:pt idx="59068">
                  <c:v>1.014</c:v>
                </c:pt>
                <c:pt idx="59069">
                  <c:v>1.0130000000000001</c:v>
                </c:pt>
                <c:pt idx="59070">
                  <c:v>1.0130000000000001</c:v>
                </c:pt>
                <c:pt idx="59071">
                  <c:v>1.0130000000000001</c:v>
                </c:pt>
                <c:pt idx="59072">
                  <c:v>1.0150000000000001</c:v>
                </c:pt>
                <c:pt idx="59073">
                  <c:v>1.016</c:v>
                </c:pt>
                <c:pt idx="59074">
                  <c:v>1.0150000000000001</c:v>
                </c:pt>
                <c:pt idx="59075">
                  <c:v>1.0150000000000001</c:v>
                </c:pt>
                <c:pt idx="59076">
                  <c:v>1.0150000000000001</c:v>
                </c:pt>
                <c:pt idx="59077">
                  <c:v>1.014</c:v>
                </c:pt>
                <c:pt idx="59078">
                  <c:v>1.014</c:v>
                </c:pt>
                <c:pt idx="59079">
                  <c:v>1.014</c:v>
                </c:pt>
                <c:pt idx="59080">
                  <c:v>1.014</c:v>
                </c:pt>
                <c:pt idx="59081">
                  <c:v>1.0130000000000001</c:v>
                </c:pt>
                <c:pt idx="59082">
                  <c:v>1.014</c:v>
                </c:pt>
                <c:pt idx="59083">
                  <c:v>1.0150000000000001</c:v>
                </c:pt>
                <c:pt idx="59084">
                  <c:v>1.016</c:v>
                </c:pt>
                <c:pt idx="59085">
                  <c:v>1.0170000000000001</c:v>
                </c:pt>
                <c:pt idx="59086">
                  <c:v>1.0150000000000001</c:v>
                </c:pt>
                <c:pt idx="59087">
                  <c:v>1.0150000000000001</c:v>
                </c:pt>
                <c:pt idx="59088">
                  <c:v>1.016</c:v>
                </c:pt>
                <c:pt idx="59089">
                  <c:v>1.016</c:v>
                </c:pt>
                <c:pt idx="59090">
                  <c:v>1.0150000000000001</c:v>
                </c:pt>
                <c:pt idx="59091">
                  <c:v>1.016</c:v>
                </c:pt>
                <c:pt idx="59092">
                  <c:v>1.016</c:v>
                </c:pt>
                <c:pt idx="59093">
                  <c:v>1.0170000000000001</c:v>
                </c:pt>
                <c:pt idx="59094">
                  <c:v>1.016</c:v>
                </c:pt>
                <c:pt idx="59095">
                  <c:v>1.018</c:v>
                </c:pt>
                <c:pt idx="59096">
                  <c:v>1.018</c:v>
                </c:pt>
                <c:pt idx="59097">
                  <c:v>1.0170000000000001</c:v>
                </c:pt>
                <c:pt idx="59098">
                  <c:v>1.016</c:v>
                </c:pt>
                <c:pt idx="59099">
                  <c:v>1.0170000000000001</c:v>
                </c:pt>
                <c:pt idx="59100">
                  <c:v>1.0150000000000001</c:v>
                </c:pt>
                <c:pt idx="59101">
                  <c:v>1.0130000000000001</c:v>
                </c:pt>
                <c:pt idx="59102">
                  <c:v>1.0130000000000001</c:v>
                </c:pt>
                <c:pt idx="59103">
                  <c:v>1.014</c:v>
                </c:pt>
                <c:pt idx="59104">
                  <c:v>1.014</c:v>
                </c:pt>
                <c:pt idx="59105">
                  <c:v>1.0150000000000001</c:v>
                </c:pt>
                <c:pt idx="59106">
                  <c:v>1.0150000000000001</c:v>
                </c:pt>
                <c:pt idx="59107">
                  <c:v>1.0150000000000001</c:v>
                </c:pt>
                <c:pt idx="59108">
                  <c:v>1.016</c:v>
                </c:pt>
                <c:pt idx="59109">
                  <c:v>1.016</c:v>
                </c:pt>
                <c:pt idx="59110">
                  <c:v>1.016</c:v>
                </c:pt>
                <c:pt idx="59111">
                  <c:v>1.0170000000000001</c:v>
                </c:pt>
                <c:pt idx="59112">
                  <c:v>1.0170000000000001</c:v>
                </c:pt>
                <c:pt idx="59113">
                  <c:v>1.0150000000000001</c:v>
                </c:pt>
                <c:pt idx="59114">
                  <c:v>1.016</c:v>
                </c:pt>
                <c:pt idx="59115">
                  <c:v>1.0170000000000001</c:v>
                </c:pt>
                <c:pt idx="59116">
                  <c:v>1.0170000000000001</c:v>
                </c:pt>
                <c:pt idx="59117">
                  <c:v>1.016</c:v>
                </c:pt>
                <c:pt idx="59118">
                  <c:v>1.014</c:v>
                </c:pt>
                <c:pt idx="59119">
                  <c:v>1.0150000000000001</c:v>
                </c:pt>
                <c:pt idx="59120">
                  <c:v>1.014</c:v>
                </c:pt>
                <c:pt idx="59121">
                  <c:v>1.014</c:v>
                </c:pt>
                <c:pt idx="59122">
                  <c:v>1.0150000000000001</c:v>
                </c:pt>
                <c:pt idx="59123">
                  <c:v>1.014</c:v>
                </c:pt>
                <c:pt idx="59124">
                  <c:v>1.0150000000000001</c:v>
                </c:pt>
                <c:pt idx="59125">
                  <c:v>1.0150000000000001</c:v>
                </c:pt>
                <c:pt idx="59126">
                  <c:v>1.016</c:v>
                </c:pt>
                <c:pt idx="59127">
                  <c:v>1.016</c:v>
                </c:pt>
                <c:pt idx="59128">
                  <c:v>1.016</c:v>
                </c:pt>
                <c:pt idx="59129">
                  <c:v>1.0170000000000001</c:v>
                </c:pt>
                <c:pt idx="59130">
                  <c:v>1.018</c:v>
                </c:pt>
                <c:pt idx="59131">
                  <c:v>1.016</c:v>
                </c:pt>
                <c:pt idx="59132">
                  <c:v>1.014</c:v>
                </c:pt>
                <c:pt idx="59133">
                  <c:v>1.014</c:v>
                </c:pt>
                <c:pt idx="59134">
                  <c:v>1.014</c:v>
                </c:pt>
                <c:pt idx="59135">
                  <c:v>1.016</c:v>
                </c:pt>
                <c:pt idx="59136">
                  <c:v>1.0150000000000001</c:v>
                </c:pt>
                <c:pt idx="59137">
                  <c:v>1.014</c:v>
                </c:pt>
                <c:pt idx="59138">
                  <c:v>1.014</c:v>
                </c:pt>
                <c:pt idx="59139">
                  <c:v>1.014</c:v>
                </c:pt>
                <c:pt idx="59140">
                  <c:v>1.0130000000000001</c:v>
                </c:pt>
                <c:pt idx="59141">
                  <c:v>1.0130000000000001</c:v>
                </c:pt>
                <c:pt idx="59142">
                  <c:v>1.0130000000000001</c:v>
                </c:pt>
                <c:pt idx="59143">
                  <c:v>1.014</c:v>
                </c:pt>
                <c:pt idx="59144">
                  <c:v>1.014</c:v>
                </c:pt>
                <c:pt idx="59145">
                  <c:v>1.014</c:v>
                </c:pt>
                <c:pt idx="59146">
                  <c:v>1.0150000000000001</c:v>
                </c:pt>
                <c:pt idx="59147">
                  <c:v>1.0150000000000001</c:v>
                </c:pt>
                <c:pt idx="59148">
                  <c:v>1.014</c:v>
                </c:pt>
                <c:pt idx="59149">
                  <c:v>1.0150000000000001</c:v>
                </c:pt>
                <c:pt idx="59150">
                  <c:v>1.014</c:v>
                </c:pt>
                <c:pt idx="59151">
                  <c:v>1.014</c:v>
                </c:pt>
                <c:pt idx="59152">
                  <c:v>1.0150000000000001</c:v>
                </c:pt>
                <c:pt idx="59153">
                  <c:v>1.0150000000000001</c:v>
                </c:pt>
                <c:pt idx="59154">
                  <c:v>1.0130000000000001</c:v>
                </c:pt>
                <c:pt idx="59155">
                  <c:v>1.0130000000000001</c:v>
                </c:pt>
                <c:pt idx="59156">
                  <c:v>1.014</c:v>
                </c:pt>
                <c:pt idx="59157">
                  <c:v>1.016</c:v>
                </c:pt>
                <c:pt idx="59158">
                  <c:v>1.018</c:v>
                </c:pt>
                <c:pt idx="59159">
                  <c:v>1.016</c:v>
                </c:pt>
                <c:pt idx="59160">
                  <c:v>1.0150000000000001</c:v>
                </c:pt>
                <c:pt idx="59161">
                  <c:v>1.014</c:v>
                </c:pt>
                <c:pt idx="59162">
                  <c:v>1.0150000000000001</c:v>
                </c:pt>
                <c:pt idx="59163">
                  <c:v>1.016</c:v>
                </c:pt>
                <c:pt idx="59164">
                  <c:v>1.016</c:v>
                </c:pt>
                <c:pt idx="59165">
                  <c:v>1.0150000000000001</c:v>
                </c:pt>
                <c:pt idx="59166">
                  <c:v>1.0150000000000001</c:v>
                </c:pt>
                <c:pt idx="59167">
                  <c:v>1.016</c:v>
                </c:pt>
                <c:pt idx="59168">
                  <c:v>1.0170000000000001</c:v>
                </c:pt>
                <c:pt idx="59169">
                  <c:v>1.0150000000000001</c:v>
                </c:pt>
                <c:pt idx="59170">
                  <c:v>1.0150000000000001</c:v>
                </c:pt>
                <c:pt idx="59171">
                  <c:v>1.0150000000000001</c:v>
                </c:pt>
                <c:pt idx="59172">
                  <c:v>1.0150000000000001</c:v>
                </c:pt>
                <c:pt idx="59173">
                  <c:v>1.0150000000000001</c:v>
                </c:pt>
                <c:pt idx="59174">
                  <c:v>1.016</c:v>
                </c:pt>
                <c:pt idx="59175">
                  <c:v>1.016</c:v>
                </c:pt>
                <c:pt idx="59176">
                  <c:v>1.0150000000000001</c:v>
                </c:pt>
                <c:pt idx="59177">
                  <c:v>1.0150000000000001</c:v>
                </c:pt>
                <c:pt idx="59178">
                  <c:v>1.016</c:v>
                </c:pt>
                <c:pt idx="59179">
                  <c:v>1.014</c:v>
                </c:pt>
                <c:pt idx="59180">
                  <c:v>1.014</c:v>
                </c:pt>
                <c:pt idx="59181">
                  <c:v>1.014</c:v>
                </c:pt>
                <c:pt idx="59182">
                  <c:v>1.014</c:v>
                </c:pt>
                <c:pt idx="59183">
                  <c:v>1.014</c:v>
                </c:pt>
                <c:pt idx="59184">
                  <c:v>1.0130000000000001</c:v>
                </c:pt>
                <c:pt idx="59185">
                  <c:v>1.014</c:v>
                </c:pt>
                <c:pt idx="59186">
                  <c:v>1.014</c:v>
                </c:pt>
                <c:pt idx="59187">
                  <c:v>1.014</c:v>
                </c:pt>
                <c:pt idx="59188">
                  <c:v>1.014</c:v>
                </c:pt>
                <c:pt idx="59189">
                  <c:v>1.014</c:v>
                </c:pt>
                <c:pt idx="59190">
                  <c:v>1.014</c:v>
                </c:pt>
                <c:pt idx="59191">
                  <c:v>1.014</c:v>
                </c:pt>
                <c:pt idx="59192">
                  <c:v>1.0130000000000001</c:v>
                </c:pt>
                <c:pt idx="59193">
                  <c:v>1.012</c:v>
                </c:pt>
                <c:pt idx="59194">
                  <c:v>1.012</c:v>
                </c:pt>
                <c:pt idx="59195">
                  <c:v>1.014</c:v>
                </c:pt>
                <c:pt idx="59196">
                  <c:v>1.0150000000000001</c:v>
                </c:pt>
                <c:pt idx="59197">
                  <c:v>1.0150000000000001</c:v>
                </c:pt>
                <c:pt idx="59198">
                  <c:v>1.016</c:v>
                </c:pt>
                <c:pt idx="59199">
                  <c:v>1.016</c:v>
                </c:pt>
                <c:pt idx="59200">
                  <c:v>1.016</c:v>
                </c:pt>
                <c:pt idx="59201">
                  <c:v>1.0150000000000001</c:v>
                </c:pt>
                <c:pt idx="59202">
                  <c:v>1.0150000000000001</c:v>
                </c:pt>
                <c:pt idx="59203">
                  <c:v>1.016</c:v>
                </c:pt>
                <c:pt idx="59204">
                  <c:v>1.0150000000000001</c:v>
                </c:pt>
                <c:pt idx="59205">
                  <c:v>1.016</c:v>
                </c:pt>
                <c:pt idx="59206">
                  <c:v>1.0170000000000001</c:v>
                </c:pt>
                <c:pt idx="59207">
                  <c:v>1.0170000000000001</c:v>
                </c:pt>
                <c:pt idx="59208">
                  <c:v>1.0170000000000001</c:v>
                </c:pt>
                <c:pt idx="59209">
                  <c:v>1.018</c:v>
                </c:pt>
                <c:pt idx="59210">
                  <c:v>1.0170000000000001</c:v>
                </c:pt>
                <c:pt idx="59211">
                  <c:v>1.014</c:v>
                </c:pt>
                <c:pt idx="59212">
                  <c:v>1.0130000000000001</c:v>
                </c:pt>
                <c:pt idx="59213">
                  <c:v>1.0150000000000001</c:v>
                </c:pt>
                <c:pt idx="59214">
                  <c:v>1.0150000000000001</c:v>
                </c:pt>
                <c:pt idx="59215">
                  <c:v>1.0150000000000001</c:v>
                </c:pt>
                <c:pt idx="59216">
                  <c:v>1.0150000000000001</c:v>
                </c:pt>
                <c:pt idx="59217">
                  <c:v>1.0150000000000001</c:v>
                </c:pt>
                <c:pt idx="59218">
                  <c:v>1.0130000000000001</c:v>
                </c:pt>
                <c:pt idx="59219">
                  <c:v>1.0130000000000001</c:v>
                </c:pt>
                <c:pt idx="59220">
                  <c:v>1.0150000000000001</c:v>
                </c:pt>
                <c:pt idx="59221">
                  <c:v>1.0150000000000001</c:v>
                </c:pt>
                <c:pt idx="59222">
                  <c:v>1.0150000000000001</c:v>
                </c:pt>
                <c:pt idx="59223">
                  <c:v>1.0150000000000001</c:v>
                </c:pt>
                <c:pt idx="59224">
                  <c:v>1.0150000000000001</c:v>
                </c:pt>
                <c:pt idx="59225">
                  <c:v>1.0150000000000001</c:v>
                </c:pt>
                <c:pt idx="59226">
                  <c:v>1.014</c:v>
                </c:pt>
                <c:pt idx="59227">
                  <c:v>1.0150000000000001</c:v>
                </c:pt>
                <c:pt idx="59228">
                  <c:v>1.0150000000000001</c:v>
                </c:pt>
                <c:pt idx="59229">
                  <c:v>1.0150000000000001</c:v>
                </c:pt>
                <c:pt idx="59230">
                  <c:v>1.0150000000000001</c:v>
                </c:pt>
                <c:pt idx="59231">
                  <c:v>1.0150000000000001</c:v>
                </c:pt>
                <c:pt idx="59232">
                  <c:v>1.014</c:v>
                </c:pt>
                <c:pt idx="59233">
                  <c:v>1.0130000000000001</c:v>
                </c:pt>
                <c:pt idx="59234">
                  <c:v>1.0130000000000001</c:v>
                </c:pt>
                <c:pt idx="59235">
                  <c:v>1.0130000000000001</c:v>
                </c:pt>
                <c:pt idx="59236">
                  <c:v>1.014</c:v>
                </c:pt>
                <c:pt idx="59237">
                  <c:v>1.0130000000000001</c:v>
                </c:pt>
                <c:pt idx="59238">
                  <c:v>1.0130000000000001</c:v>
                </c:pt>
                <c:pt idx="59239">
                  <c:v>1.0130000000000001</c:v>
                </c:pt>
                <c:pt idx="59240">
                  <c:v>1.012</c:v>
                </c:pt>
                <c:pt idx="59241">
                  <c:v>1.0130000000000001</c:v>
                </c:pt>
                <c:pt idx="59242">
                  <c:v>1.014</c:v>
                </c:pt>
                <c:pt idx="59243">
                  <c:v>1.0150000000000001</c:v>
                </c:pt>
                <c:pt idx="59244">
                  <c:v>1.0150000000000001</c:v>
                </c:pt>
                <c:pt idx="59245">
                  <c:v>1.0150000000000001</c:v>
                </c:pt>
                <c:pt idx="59246">
                  <c:v>1.014</c:v>
                </c:pt>
                <c:pt idx="59247">
                  <c:v>1.014</c:v>
                </c:pt>
                <c:pt idx="59248">
                  <c:v>1.0150000000000001</c:v>
                </c:pt>
                <c:pt idx="59249">
                  <c:v>1.016</c:v>
                </c:pt>
                <c:pt idx="59250">
                  <c:v>1.0150000000000001</c:v>
                </c:pt>
                <c:pt idx="59251">
                  <c:v>1.016</c:v>
                </c:pt>
                <c:pt idx="59252">
                  <c:v>1.0170000000000001</c:v>
                </c:pt>
                <c:pt idx="59253">
                  <c:v>1.016</c:v>
                </c:pt>
                <c:pt idx="59254">
                  <c:v>1.0150000000000001</c:v>
                </c:pt>
                <c:pt idx="59255">
                  <c:v>1.0150000000000001</c:v>
                </c:pt>
                <c:pt idx="59256">
                  <c:v>1.0130000000000001</c:v>
                </c:pt>
                <c:pt idx="59257">
                  <c:v>1.014</c:v>
                </c:pt>
                <c:pt idx="59258">
                  <c:v>1.014</c:v>
                </c:pt>
                <c:pt idx="59259">
                  <c:v>1.014</c:v>
                </c:pt>
                <c:pt idx="59260">
                  <c:v>1.014</c:v>
                </c:pt>
                <c:pt idx="59261">
                  <c:v>1.012</c:v>
                </c:pt>
                <c:pt idx="59262">
                  <c:v>1.0130000000000001</c:v>
                </c:pt>
                <c:pt idx="59263">
                  <c:v>1.0150000000000001</c:v>
                </c:pt>
                <c:pt idx="59264">
                  <c:v>1.0150000000000001</c:v>
                </c:pt>
                <c:pt idx="59265">
                  <c:v>1.016</c:v>
                </c:pt>
                <c:pt idx="59266">
                  <c:v>1.016</c:v>
                </c:pt>
                <c:pt idx="59267">
                  <c:v>1.016</c:v>
                </c:pt>
                <c:pt idx="59268">
                  <c:v>1.0150000000000001</c:v>
                </c:pt>
                <c:pt idx="59269">
                  <c:v>1.016</c:v>
                </c:pt>
                <c:pt idx="59270">
                  <c:v>1.0150000000000001</c:v>
                </c:pt>
                <c:pt idx="59271">
                  <c:v>1.016</c:v>
                </c:pt>
                <c:pt idx="59272">
                  <c:v>1.016</c:v>
                </c:pt>
                <c:pt idx="59273">
                  <c:v>1.0150000000000001</c:v>
                </c:pt>
                <c:pt idx="59274">
                  <c:v>1.0150000000000001</c:v>
                </c:pt>
                <c:pt idx="59275">
                  <c:v>1.0130000000000001</c:v>
                </c:pt>
                <c:pt idx="59276">
                  <c:v>1.0130000000000001</c:v>
                </c:pt>
                <c:pt idx="59277">
                  <c:v>1.014</c:v>
                </c:pt>
                <c:pt idx="59278">
                  <c:v>1.014</c:v>
                </c:pt>
                <c:pt idx="59279">
                  <c:v>1.0150000000000001</c:v>
                </c:pt>
                <c:pt idx="59280">
                  <c:v>1.016</c:v>
                </c:pt>
                <c:pt idx="59281">
                  <c:v>1.0170000000000001</c:v>
                </c:pt>
                <c:pt idx="59282">
                  <c:v>1.018</c:v>
                </c:pt>
                <c:pt idx="59283">
                  <c:v>1.0170000000000001</c:v>
                </c:pt>
                <c:pt idx="59284">
                  <c:v>1.016</c:v>
                </c:pt>
                <c:pt idx="59285">
                  <c:v>1.0150000000000001</c:v>
                </c:pt>
                <c:pt idx="59286">
                  <c:v>1.0150000000000001</c:v>
                </c:pt>
                <c:pt idx="59287">
                  <c:v>1.016</c:v>
                </c:pt>
                <c:pt idx="59288">
                  <c:v>1.016</c:v>
                </c:pt>
                <c:pt idx="59289">
                  <c:v>1.016</c:v>
                </c:pt>
                <c:pt idx="59290">
                  <c:v>1.0150000000000001</c:v>
                </c:pt>
                <c:pt idx="59291">
                  <c:v>1.014</c:v>
                </c:pt>
                <c:pt idx="59292">
                  <c:v>1.0130000000000001</c:v>
                </c:pt>
                <c:pt idx="59293">
                  <c:v>1.0130000000000001</c:v>
                </c:pt>
                <c:pt idx="59294">
                  <c:v>1.012</c:v>
                </c:pt>
                <c:pt idx="59295">
                  <c:v>1.012</c:v>
                </c:pt>
                <c:pt idx="59296">
                  <c:v>1.0130000000000001</c:v>
                </c:pt>
                <c:pt idx="59297">
                  <c:v>1.0150000000000001</c:v>
                </c:pt>
                <c:pt idx="59298">
                  <c:v>1.0150000000000001</c:v>
                </c:pt>
                <c:pt idx="59299">
                  <c:v>1.0150000000000001</c:v>
                </c:pt>
                <c:pt idx="59300">
                  <c:v>1.014</c:v>
                </c:pt>
                <c:pt idx="59301">
                  <c:v>1.0150000000000001</c:v>
                </c:pt>
                <c:pt idx="59302">
                  <c:v>1.016</c:v>
                </c:pt>
                <c:pt idx="59303">
                  <c:v>1.018</c:v>
                </c:pt>
                <c:pt idx="59304">
                  <c:v>1.016</c:v>
                </c:pt>
                <c:pt idx="59305">
                  <c:v>1.016</c:v>
                </c:pt>
                <c:pt idx="59306">
                  <c:v>1.018</c:v>
                </c:pt>
                <c:pt idx="59307">
                  <c:v>1.0170000000000001</c:v>
                </c:pt>
                <c:pt idx="59308">
                  <c:v>1.016</c:v>
                </c:pt>
                <c:pt idx="59309">
                  <c:v>1.0170000000000001</c:v>
                </c:pt>
                <c:pt idx="59310">
                  <c:v>1.018</c:v>
                </c:pt>
                <c:pt idx="59311">
                  <c:v>1.018</c:v>
                </c:pt>
                <c:pt idx="59312">
                  <c:v>1.0170000000000001</c:v>
                </c:pt>
                <c:pt idx="59313">
                  <c:v>1.016</c:v>
                </c:pt>
                <c:pt idx="59314">
                  <c:v>1.0170000000000001</c:v>
                </c:pt>
                <c:pt idx="59315">
                  <c:v>1.018</c:v>
                </c:pt>
                <c:pt idx="59316">
                  <c:v>1.0170000000000001</c:v>
                </c:pt>
                <c:pt idx="59317">
                  <c:v>1.0170000000000001</c:v>
                </c:pt>
                <c:pt idx="59318">
                  <c:v>1.0170000000000001</c:v>
                </c:pt>
                <c:pt idx="59319">
                  <c:v>1.0170000000000001</c:v>
                </c:pt>
                <c:pt idx="59320">
                  <c:v>1.018</c:v>
                </c:pt>
                <c:pt idx="59321">
                  <c:v>1.0190000000000001</c:v>
                </c:pt>
                <c:pt idx="59322">
                  <c:v>1.0190000000000001</c:v>
                </c:pt>
                <c:pt idx="59323">
                  <c:v>1.018</c:v>
                </c:pt>
                <c:pt idx="59324">
                  <c:v>1.0190000000000001</c:v>
                </c:pt>
                <c:pt idx="59325">
                  <c:v>1.02</c:v>
                </c:pt>
                <c:pt idx="59326">
                  <c:v>1.0190000000000001</c:v>
                </c:pt>
                <c:pt idx="59327">
                  <c:v>1.018</c:v>
                </c:pt>
                <c:pt idx="59328">
                  <c:v>1.018</c:v>
                </c:pt>
                <c:pt idx="59329">
                  <c:v>1.0190000000000001</c:v>
                </c:pt>
                <c:pt idx="59330">
                  <c:v>1.0190000000000001</c:v>
                </c:pt>
                <c:pt idx="59331">
                  <c:v>1.0190000000000001</c:v>
                </c:pt>
                <c:pt idx="59332">
                  <c:v>1.0190000000000001</c:v>
                </c:pt>
                <c:pt idx="59333">
                  <c:v>1.018</c:v>
                </c:pt>
                <c:pt idx="59334">
                  <c:v>1.018</c:v>
                </c:pt>
                <c:pt idx="59335">
                  <c:v>1.0170000000000001</c:v>
                </c:pt>
                <c:pt idx="59336">
                  <c:v>1.0190000000000001</c:v>
                </c:pt>
                <c:pt idx="59337">
                  <c:v>1.02</c:v>
                </c:pt>
                <c:pt idx="59338">
                  <c:v>1.0190000000000001</c:v>
                </c:pt>
                <c:pt idx="59339">
                  <c:v>1.018</c:v>
                </c:pt>
                <c:pt idx="59340">
                  <c:v>1.018</c:v>
                </c:pt>
                <c:pt idx="59341">
                  <c:v>1.0170000000000001</c:v>
                </c:pt>
                <c:pt idx="59342">
                  <c:v>1.0170000000000001</c:v>
                </c:pt>
                <c:pt idx="59343">
                  <c:v>1.018</c:v>
                </c:pt>
                <c:pt idx="59344">
                  <c:v>1.018</c:v>
                </c:pt>
                <c:pt idx="59345">
                  <c:v>1.0170000000000001</c:v>
                </c:pt>
                <c:pt idx="59346">
                  <c:v>1.018</c:v>
                </c:pt>
                <c:pt idx="59347">
                  <c:v>1.02</c:v>
                </c:pt>
                <c:pt idx="59348">
                  <c:v>1.022</c:v>
                </c:pt>
                <c:pt idx="59349">
                  <c:v>1.02</c:v>
                </c:pt>
                <c:pt idx="59350">
                  <c:v>1.0210000000000001</c:v>
                </c:pt>
                <c:pt idx="59351">
                  <c:v>1.022</c:v>
                </c:pt>
                <c:pt idx="59352">
                  <c:v>1.0210000000000001</c:v>
                </c:pt>
                <c:pt idx="59353">
                  <c:v>1.0190000000000001</c:v>
                </c:pt>
                <c:pt idx="59354">
                  <c:v>1.0190000000000001</c:v>
                </c:pt>
                <c:pt idx="59355">
                  <c:v>1.0190000000000001</c:v>
                </c:pt>
                <c:pt idx="59356">
                  <c:v>1.018</c:v>
                </c:pt>
                <c:pt idx="59357">
                  <c:v>1.0170000000000001</c:v>
                </c:pt>
                <c:pt idx="59358">
                  <c:v>1.018</c:v>
                </c:pt>
                <c:pt idx="59359">
                  <c:v>1.0170000000000001</c:v>
                </c:pt>
                <c:pt idx="59360">
                  <c:v>1.0170000000000001</c:v>
                </c:pt>
                <c:pt idx="59361">
                  <c:v>1.018</c:v>
                </c:pt>
                <c:pt idx="59362">
                  <c:v>1.0190000000000001</c:v>
                </c:pt>
                <c:pt idx="59363">
                  <c:v>1.0210000000000001</c:v>
                </c:pt>
                <c:pt idx="59364">
                  <c:v>1.02</c:v>
                </c:pt>
                <c:pt idx="59365">
                  <c:v>1.0170000000000001</c:v>
                </c:pt>
                <c:pt idx="59366">
                  <c:v>1.0170000000000001</c:v>
                </c:pt>
                <c:pt idx="59367">
                  <c:v>1.02</c:v>
                </c:pt>
                <c:pt idx="59368">
                  <c:v>1.02</c:v>
                </c:pt>
                <c:pt idx="59369">
                  <c:v>1.02</c:v>
                </c:pt>
                <c:pt idx="59370">
                  <c:v>1.018</c:v>
                </c:pt>
                <c:pt idx="59371">
                  <c:v>1.018</c:v>
                </c:pt>
                <c:pt idx="59372">
                  <c:v>1.018</c:v>
                </c:pt>
                <c:pt idx="59373">
                  <c:v>1.0170000000000001</c:v>
                </c:pt>
                <c:pt idx="59374">
                  <c:v>1.016</c:v>
                </c:pt>
                <c:pt idx="59375">
                  <c:v>1.0170000000000001</c:v>
                </c:pt>
                <c:pt idx="59376">
                  <c:v>1.0170000000000001</c:v>
                </c:pt>
                <c:pt idx="59377">
                  <c:v>1.0170000000000001</c:v>
                </c:pt>
                <c:pt idx="59378">
                  <c:v>1.018</c:v>
                </c:pt>
                <c:pt idx="59379">
                  <c:v>1.0170000000000001</c:v>
                </c:pt>
                <c:pt idx="59380">
                  <c:v>1.0170000000000001</c:v>
                </c:pt>
                <c:pt idx="59381">
                  <c:v>1.016</c:v>
                </c:pt>
                <c:pt idx="59382">
                  <c:v>1.016</c:v>
                </c:pt>
                <c:pt idx="59383">
                  <c:v>1.016</c:v>
                </c:pt>
                <c:pt idx="59384">
                  <c:v>1.0170000000000001</c:v>
                </c:pt>
                <c:pt idx="59385">
                  <c:v>1.016</c:v>
                </c:pt>
                <c:pt idx="59386">
                  <c:v>1.0170000000000001</c:v>
                </c:pt>
                <c:pt idx="59387">
                  <c:v>1.0170000000000001</c:v>
                </c:pt>
                <c:pt idx="59388">
                  <c:v>1.0170000000000001</c:v>
                </c:pt>
                <c:pt idx="59389">
                  <c:v>1.0170000000000001</c:v>
                </c:pt>
                <c:pt idx="59390">
                  <c:v>1.016</c:v>
                </c:pt>
                <c:pt idx="59391">
                  <c:v>1.0170000000000001</c:v>
                </c:pt>
                <c:pt idx="59392">
                  <c:v>1.0170000000000001</c:v>
                </c:pt>
                <c:pt idx="59393">
                  <c:v>1.0190000000000001</c:v>
                </c:pt>
                <c:pt idx="59394">
                  <c:v>1.0190000000000001</c:v>
                </c:pt>
                <c:pt idx="59395">
                  <c:v>1.0170000000000001</c:v>
                </c:pt>
                <c:pt idx="59396">
                  <c:v>1.0170000000000001</c:v>
                </c:pt>
                <c:pt idx="59397">
                  <c:v>1.016</c:v>
                </c:pt>
                <c:pt idx="59398">
                  <c:v>1.0170000000000001</c:v>
                </c:pt>
                <c:pt idx="59399">
                  <c:v>1.016</c:v>
                </c:pt>
                <c:pt idx="59400">
                  <c:v>1.016</c:v>
                </c:pt>
                <c:pt idx="59401">
                  <c:v>1.0170000000000001</c:v>
                </c:pt>
                <c:pt idx="59402">
                  <c:v>1.0170000000000001</c:v>
                </c:pt>
                <c:pt idx="59403">
                  <c:v>1.0170000000000001</c:v>
                </c:pt>
                <c:pt idx="59404">
                  <c:v>1.0170000000000001</c:v>
                </c:pt>
                <c:pt idx="59405">
                  <c:v>1.0170000000000001</c:v>
                </c:pt>
                <c:pt idx="59406">
                  <c:v>1.016</c:v>
                </c:pt>
                <c:pt idx="59407">
                  <c:v>1.0150000000000001</c:v>
                </c:pt>
                <c:pt idx="59408">
                  <c:v>1.0170000000000001</c:v>
                </c:pt>
                <c:pt idx="59409">
                  <c:v>1.016</c:v>
                </c:pt>
                <c:pt idx="59410">
                  <c:v>1.016</c:v>
                </c:pt>
                <c:pt idx="59411">
                  <c:v>1.0150000000000001</c:v>
                </c:pt>
                <c:pt idx="59412">
                  <c:v>1.0150000000000001</c:v>
                </c:pt>
                <c:pt idx="59413">
                  <c:v>1.0150000000000001</c:v>
                </c:pt>
                <c:pt idx="59414">
                  <c:v>1.014</c:v>
                </c:pt>
                <c:pt idx="59415">
                  <c:v>1.014</c:v>
                </c:pt>
                <c:pt idx="59416">
                  <c:v>1.0150000000000001</c:v>
                </c:pt>
                <c:pt idx="59417">
                  <c:v>1.0150000000000001</c:v>
                </c:pt>
                <c:pt idx="59418">
                  <c:v>1.0170000000000001</c:v>
                </c:pt>
                <c:pt idx="59419">
                  <c:v>1.0190000000000001</c:v>
                </c:pt>
                <c:pt idx="59420">
                  <c:v>1.018</c:v>
                </c:pt>
                <c:pt idx="59421">
                  <c:v>1.0190000000000001</c:v>
                </c:pt>
                <c:pt idx="59422">
                  <c:v>1.02</c:v>
                </c:pt>
                <c:pt idx="59423">
                  <c:v>1.018</c:v>
                </c:pt>
                <c:pt idx="59424">
                  <c:v>1.016</c:v>
                </c:pt>
                <c:pt idx="59425">
                  <c:v>1.0130000000000001</c:v>
                </c:pt>
                <c:pt idx="59426">
                  <c:v>1.014</c:v>
                </c:pt>
                <c:pt idx="59427">
                  <c:v>1.0130000000000001</c:v>
                </c:pt>
                <c:pt idx="59428">
                  <c:v>1.0130000000000001</c:v>
                </c:pt>
                <c:pt idx="59429">
                  <c:v>1.016</c:v>
                </c:pt>
                <c:pt idx="59430">
                  <c:v>1.0150000000000001</c:v>
                </c:pt>
                <c:pt idx="59431">
                  <c:v>1.016</c:v>
                </c:pt>
                <c:pt idx="59432">
                  <c:v>1.0150000000000001</c:v>
                </c:pt>
                <c:pt idx="59433">
                  <c:v>1.016</c:v>
                </c:pt>
                <c:pt idx="59434">
                  <c:v>1.016</c:v>
                </c:pt>
                <c:pt idx="59435">
                  <c:v>1.016</c:v>
                </c:pt>
                <c:pt idx="59436">
                  <c:v>1.0170000000000001</c:v>
                </c:pt>
                <c:pt idx="59437">
                  <c:v>1.0190000000000001</c:v>
                </c:pt>
                <c:pt idx="59438">
                  <c:v>1.02</c:v>
                </c:pt>
                <c:pt idx="59439">
                  <c:v>1.02</c:v>
                </c:pt>
                <c:pt idx="59440">
                  <c:v>1.0190000000000001</c:v>
                </c:pt>
                <c:pt idx="59441">
                  <c:v>1.0190000000000001</c:v>
                </c:pt>
                <c:pt idx="59442">
                  <c:v>1.0190000000000001</c:v>
                </c:pt>
                <c:pt idx="59443">
                  <c:v>1.02</c:v>
                </c:pt>
                <c:pt idx="59444">
                  <c:v>1.0210000000000001</c:v>
                </c:pt>
                <c:pt idx="59445">
                  <c:v>1.0190000000000001</c:v>
                </c:pt>
                <c:pt idx="59446">
                  <c:v>1.02</c:v>
                </c:pt>
                <c:pt idx="59447">
                  <c:v>1.02</c:v>
                </c:pt>
                <c:pt idx="59448">
                  <c:v>1.018</c:v>
                </c:pt>
                <c:pt idx="59449">
                  <c:v>1.018</c:v>
                </c:pt>
                <c:pt idx="59450">
                  <c:v>1.0190000000000001</c:v>
                </c:pt>
                <c:pt idx="59451">
                  <c:v>1.0170000000000001</c:v>
                </c:pt>
                <c:pt idx="59452">
                  <c:v>1.0170000000000001</c:v>
                </c:pt>
                <c:pt idx="59453">
                  <c:v>1.0170000000000001</c:v>
                </c:pt>
                <c:pt idx="59454">
                  <c:v>1.016</c:v>
                </c:pt>
                <c:pt idx="59455">
                  <c:v>1.0170000000000001</c:v>
                </c:pt>
                <c:pt idx="59456">
                  <c:v>1.0170000000000001</c:v>
                </c:pt>
                <c:pt idx="59457">
                  <c:v>1.0170000000000001</c:v>
                </c:pt>
                <c:pt idx="59458">
                  <c:v>1.018</c:v>
                </c:pt>
                <c:pt idx="59459">
                  <c:v>1.018</c:v>
                </c:pt>
                <c:pt idx="59460">
                  <c:v>1.018</c:v>
                </c:pt>
                <c:pt idx="59461">
                  <c:v>1.02</c:v>
                </c:pt>
                <c:pt idx="59462">
                  <c:v>1.0190000000000001</c:v>
                </c:pt>
                <c:pt idx="59463">
                  <c:v>1.018</c:v>
                </c:pt>
                <c:pt idx="59464">
                  <c:v>1.0170000000000001</c:v>
                </c:pt>
                <c:pt idx="59465">
                  <c:v>1.0170000000000001</c:v>
                </c:pt>
                <c:pt idx="59466">
                  <c:v>1.0170000000000001</c:v>
                </c:pt>
                <c:pt idx="59467">
                  <c:v>1.0150000000000001</c:v>
                </c:pt>
                <c:pt idx="59468">
                  <c:v>1.016</c:v>
                </c:pt>
                <c:pt idx="59469">
                  <c:v>1.0170000000000001</c:v>
                </c:pt>
                <c:pt idx="59470">
                  <c:v>1.018</c:v>
                </c:pt>
                <c:pt idx="59471">
                  <c:v>1.0170000000000001</c:v>
                </c:pt>
                <c:pt idx="59472">
                  <c:v>1.018</c:v>
                </c:pt>
                <c:pt idx="59473">
                  <c:v>1.018</c:v>
                </c:pt>
                <c:pt idx="59474">
                  <c:v>1.0190000000000001</c:v>
                </c:pt>
                <c:pt idx="59475">
                  <c:v>1.02</c:v>
                </c:pt>
                <c:pt idx="59476">
                  <c:v>1.0190000000000001</c:v>
                </c:pt>
                <c:pt idx="59477">
                  <c:v>1.0190000000000001</c:v>
                </c:pt>
                <c:pt idx="59478">
                  <c:v>1.018</c:v>
                </c:pt>
                <c:pt idx="59479">
                  <c:v>1.018</c:v>
                </c:pt>
                <c:pt idx="59480">
                  <c:v>1.0170000000000001</c:v>
                </c:pt>
                <c:pt idx="59481">
                  <c:v>1.018</c:v>
                </c:pt>
                <c:pt idx="59482">
                  <c:v>1.0190000000000001</c:v>
                </c:pt>
                <c:pt idx="59483">
                  <c:v>1.0190000000000001</c:v>
                </c:pt>
                <c:pt idx="59484">
                  <c:v>1.0190000000000001</c:v>
                </c:pt>
                <c:pt idx="59485">
                  <c:v>1.02</c:v>
                </c:pt>
                <c:pt idx="59486">
                  <c:v>1.0190000000000001</c:v>
                </c:pt>
                <c:pt idx="59487">
                  <c:v>1.0190000000000001</c:v>
                </c:pt>
                <c:pt idx="59488">
                  <c:v>1.02</c:v>
                </c:pt>
                <c:pt idx="59489">
                  <c:v>1.02</c:v>
                </c:pt>
                <c:pt idx="59490">
                  <c:v>1.022</c:v>
                </c:pt>
                <c:pt idx="59491">
                  <c:v>1.0210000000000001</c:v>
                </c:pt>
                <c:pt idx="59492">
                  <c:v>1.02</c:v>
                </c:pt>
                <c:pt idx="59493">
                  <c:v>1.0210000000000001</c:v>
                </c:pt>
                <c:pt idx="59494">
                  <c:v>1.0210000000000001</c:v>
                </c:pt>
                <c:pt idx="59495">
                  <c:v>1.0210000000000001</c:v>
                </c:pt>
                <c:pt idx="59496">
                  <c:v>1.0210000000000001</c:v>
                </c:pt>
                <c:pt idx="59497">
                  <c:v>1.0210000000000001</c:v>
                </c:pt>
                <c:pt idx="59498">
                  <c:v>1.0190000000000001</c:v>
                </c:pt>
                <c:pt idx="59499">
                  <c:v>1.02</c:v>
                </c:pt>
                <c:pt idx="59500">
                  <c:v>1.02</c:v>
                </c:pt>
                <c:pt idx="59501">
                  <c:v>1.0210000000000001</c:v>
                </c:pt>
                <c:pt idx="59502">
                  <c:v>1.02</c:v>
                </c:pt>
                <c:pt idx="59503">
                  <c:v>1.0190000000000001</c:v>
                </c:pt>
                <c:pt idx="59504">
                  <c:v>1.0190000000000001</c:v>
                </c:pt>
                <c:pt idx="59505">
                  <c:v>1.0190000000000001</c:v>
                </c:pt>
                <c:pt idx="59506">
                  <c:v>1.0210000000000001</c:v>
                </c:pt>
                <c:pt idx="59507">
                  <c:v>1.0210000000000001</c:v>
                </c:pt>
                <c:pt idx="59508">
                  <c:v>1.02</c:v>
                </c:pt>
                <c:pt idx="59509">
                  <c:v>1.0210000000000001</c:v>
                </c:pt>
                <c:pt idx="59510">
                  <c:v>1.022</c:v>
                </c:pt>
                <c:pt idx="59511">
                  <c:v>1.022</c:v>
                </c:pt>
                <c:pt idx="59512">
                  <c:v>1.02</c:v>
                </c:pt>
                <c:pt idx="59513">
                  <c:v>1.0190000000000001</c:v>
                </c:pt>
                <c:pt idx="59514">
                  <c:v>1.02</c:v>
                </c:pt>
                <c:pt idx="59515">
                  <c:v>1.02</c:v>
                </c:pt>
                <c:pt idx="59516">
                  <c:v>1.02</c:v>
                </c:pt>
                <c:pt idx="59517">
                  <c:v>1.02</c:v>
                </c:pt>
                <c:pt idx="59518">
                  <c:v>1.0210000000000001</c:v>
                </c:pt>
                <c:pt idx="59519">
                  <c:v>1.0190000000000001</c:v>
                </c:pt>
                <c:pt idx="59520">
                  <c:v>1.0190000000000001</c:v>
                </c:pt>
                <c:pt idx="59521">
                  <c:v>1.02</c:v>
                </c:pt>
                <c:pt idx="59522">
                  <c:v>1.02</c:v>
                </c:pt>
                <c:pt idx="59523">
                  <c:v>1.0210000000000001</c:v>
                </c:pt>
                <c:pt idx="59524">
                  <c:v>1.0210000000000001</c:v>
                </c:pt>
                <c:pt idx="59525">
                  <c:v>1.02</c:v>
                </c:pt>
                <c:pt idx="59526">
                  <c:v>1.018</c:v>
                </c:pt>
                <c:pt idx="59527">
                  <c:v>1.0190000000000001</c:v>
                </c:pt>
                <c:pt idx="59528">
                  <c:v>1.018</c:v>
                </c:pt>
                <c:pt idx="59529">
                  <c:v>1.018</c:v>
                </c:pt>
                <c:pt idx="59530">
                  <c:v>1.0170000000000001</c:v>
                </c:pt>
                <c:pt idx="59531">
                  <c:v>1.0170000000000001</c:v>
                </c:pt>
                <c:pt idx="59532">
                  <c:v>1.016</c:v>
                </c:pt>
                <c:pt idx="59533">
                  <c:v>1.0150000000000001</c:v>
                </c:pt>
                <c:pt idx="59534">
                  <c:v>1.014</c:v>
                </c:pt>
                <c:pt idx="59535">
                  <c:v>1.014</c:v>
                </c:pt>
                <c:pt idx="59536">
                  <c:v>1.016</c:v>
                </c:pt>
                <c:pt idx="59537">
                  <c:v>1.016</c:v>
                </c:pt>
                <c:pt idx="59538">
                  <c:v>1.016</c:v>
                </c:pt>
                <c:pt idx="59539">
                  <c:v>1.0150000000000001</c:v>
                </c:pt>
                <c:pt idx="59540">
                  <c:v>1.0150000000000001</c:v>
                </c:pt>
                <c:pt idx="59541">
                  <c:v>1.016</c:v>
                </c:pt>
                <c:pt idx="59542">
                  <c:v>1.018</c:v>
                </c:pt>
                <c:pt idx="59543">
                  <c:v>1.0190000000000001</c:v>
                </c:pt>
                <c:pt idx="59544">
                  <c:v>1.018</c:v>
                </c:pt>
                <c:pt idx="59545">
                  <c:v>1.0190000000000001</c:v>
                </c:pt>
                <c:pt idx="59546">
                  <c:v>1.018</c:v>
                </c:pt>
                <c:pt idx="59547">
                  <c:v>1.0190000000000001</c:v>
                </c:pt>
                <c:pt idx="59548">
                  <c:v>1.018</c:v>
                </c:pt>
                <c:pt idx="59549">
                  <c:v>1.0190000000000001</c:v>
                </c:pt>
                <c:pt idx="59550">
                  <c:v>1.0190000000000001</c:v>
                </c:pt>
                <c:pt idx="59551">
                  <c:v>1.02</c:v>
                </c:pt>
                <c:pt idx="59552">
                  <c:v>1.018</c:v>
                </c:pt>
                <c:pt idx="59553">
                  <c:v>1.0190000000000001</c:v>
                </c:pt>
                <c:pt idx="59554">
                  <c:v>1.02</c:v>
                </c:pt>
                <c:pt idx="59555">
                  <c:v>1.0210000000000001</c:v>
                </c:pt>
                <c:pt idx="59556">
                  <c:v>1.0210000000000001</c:v>
                </c:pt>
                <c:pt idx="59557">
                  <c:v>1.02</c:v>
                </c:pt>
                <c:pt idx="59558">
                  <c:v>1.018</c:v>
                </c:pt>
                <c:pt idx="59559">
                  <c:v>1.018</c:v>
                </c:pt>
                <c:pt idx="59560">
                  <c:v>1.016</c:v>
                </c:pt>
                <c:pt idx="59561">
                  <c:v>1.016</c:v>
                </c:pt>
                <c:pt idx="59562">
                  <c:v>1.018</c:v>
                </c:pt>
                <c:pt idx="59563">
                  <c:v>1.0170000000000001</c:v>
                </c:pt>
                <c:pt idx="59564">
                  <c:v>1.0170000000000001</c:v>
                </c:pt>
                <c:pt idx="59565">
                  <c:v>1.016</c:v>
                </c:pt>
                <c:pt idx="59566">
                  <c:v>1.018</c:v>
                </c:pt>
                <c:pt idx="59567">
                  <c:v>1.0170000000000001</c:v>
                </c:pt>
                <c:pt idx="59568">
                  <c:v>1.018</c:v>
                </c:pt>
                <c:pt idx="59569">
                  <c:v>1.018</c:v>
                </c:pt>
                <c:pt idx="59570">
                  <c:v>1.018</c:v>
                </c:pt>
                <c:pt idx="59571">
                  <c:v>1.0190000000000001</c:v>
                </c:pt>
                <c:pt idx="59572">
                  <c:v>1.02</c:v>
                </c:pt>
                <c:pt idx="59573">
                  <c:v>1.02</c:v>
                </c:pt>
                <c:pt idx="59574">
                  <c:v>1.0190000000000001</c:v>
                </c:pt>
                <c:pt idx="59575">
                  <c:v>1.0190000000000001</c:v>
                </c:pt>
                <c:pt idx="59576">
                  <c:v>1.018</c:v>
                </c:pt>
                <c:pt idx="59577">
                  <c:v>1.0170000000000001</c:v>
                </c:pt>
                <c:pt idx="59578">
                  <c:v>1.0190000000000001</c:v>
                </c:pt>
                <c:pt idx="59579">
                  <c:v>1.0190000000000001</c:v>
                </c:pt>
                <c:pt idx="59580">
                  <c:v>1.018</c:v>
                </c:pt>
                <c:pt idx="59581">
                  <c:v>1.018</c:v>
                </c:pt>
                <c:pt idx="59582">
                  <c:v>1.018</c:v>
                </c:pt>
                <c:pt idx="59583">
                  <c:v>1.018</c:v>
                </c:pt>
                <c:pt idx="59584">
                  <c:v>1.0170000000000001</c:v>
                </c:pt>
                <c:pt idx="59585">
                  <c:v>1.018</c:v>
                </c:pt>
                <c:pt idx="59586">
                  <c:v>1.0170000000000001</c:v>
                </c:pt>
                <c:pt idx="59587">
                  <c:v>1.0170000000000001</c:v>
                </c:pt>
                <c:pt idx="59588">
                  <c:v>1.0150000000000001</c:v>
                </c:pt>
                <c:pt idx="59589">
                  <c:v>1.0150000000000001</c:v>
                </c:pt>
                <c:pt idx="59590">
                  <c:v>1.0170000000000001</c:v>
                </c:pt>
                <c:pt idx="59591">
                  <c:v>1.0170000000000001</c:v>
                </c:pt>
                <c:pt idx="59592">
                  <c:v>1.0150000000000001</c:v>
                </c:pt>
                <c:pt idx="59593">
                  <c:v>1.016</c:v>
                </c:pt>
                <c:pt idx="59594">
                  <c:v>1.0170000000000001</c:v>
                </c:pt>
                <c:pt idx="59595">
                  <c:v>1.0170000000000001</c:v>
                </c:pt>
                <c:pt idx="59596">
                  <c:v>1.0170000000000001</c:v>
                </c:pt>
                <c:pt idx="59597">
                  <c:v>1.018</c:v>
                </c:pt>
                <c:pt idx="59598">
                  <c:v>1.0190000000000001</c:v>
                </c:pt>
                <c:pt idx="59599">
                  <c:v>1.0190000000000001</c:v>
                </c:pt>
                <c:pt idx="59600">
                  <c:v>1.018</c:v>
                </c:pt>
                <c:pt idx="59601">
                  <c:v>1.016</c:v>
                </c:pt>
                <c:pt idx="59602">
                  <c:v>1.016</c:v>
                </c:pt>
                <c:pt idx="59603">
                  <c:v>1.0170000000000001</c:v>
                </c:pt>
                <c:pt idx="59604">
                  <c:v>1.0170000000000001</c:v>
                </c:pt>
                <c:pt idx="59605">
                  <c:v>1.018</c:v>
                </c:pt>
                <c:pt idx="59606">
                  <c:v>1.0190000000000001</c:v>
                </c:pt>
                <c:pt idx="59607">
                  <c:v>1.018</c:v>
                </c:pt>
                <c:pt idx="59608">
                  <c:v>1.0190000000000001</c:v>
                </c:pt>
                <c:pt idx="59609">
                  <c:v>1.0190000000000001</c:v>
                </c:pt>
                <c:pt idx="59610">
                  <c:v>1.018</c:v>
                </c:pt>
                <c:pt idx="59611">
                  <c:v>1.0190000000000001</c:v>
                </c:pt>
                <c:pt idx="59612">
                  <c:v>1.0190000000000001</c:v>
                </c:pt>
                <c:pt idx="59613">
                  <c:v>1.0190000000000001</c:v>
                </c:pt>
                <c:pt idx="59614">
                  <c:v>1.018</c:v>
                </c:pt>
                <c:pt idx="59615">
                  <c:v>1.018</c:v>
                </c:pt>
                <c:pt idx="59616">
                  <c:v>1.018</c:v>
                </c:pt>
                <c:pt idx="59617">
                  <c:v>1.018</c:v>
                </c:pt>
                <c:pt idx="59618">
                  <c:v>1.0190000000000001</c:v>
                </c:pt>
                <c:pt idx="59619">
                  <c:v>1.0190000000000001</c:v>
                </c:pt>
                <c:pt idx="59620">
                  <c:v>1.0190000000000001</c:v>
                </c:pt>
                <c:pt idx="59621">
                  <c:v>1.018</c:v>
                </c:pt>
                <c:pt idx="59622">
                  <c:v>1.0190000000000001</c:v>
                </c:pt>
                <c:pt idx="59623">
                  <c:v>1.0190000000000001</c:v>
                </c:pt>
                <c:pt idx="59624">
                  <c:v>1.02</c:v>
                </c:pt>
                <c:pt idx="59625">
                  <c:v>1.0210000000000001</c:v>
                </c:pt>
                <c:pt idx="59626">
                  <c:v>1.02</c:v>
                </c:pt>
                <c:pt idx="59627">
                  <c:v>1.0190000000000001</c:v>
                </c:pt>
                <c:pt idx="59628">
                  <c:v>1.0190000000000001</c:v>
                </c:pt>
                <c:pt idx="59629">
                  <c:v>1.018</c:v>
                </c:pt>
                <c:pt idx="59630">
                  <c:v>1.016</c:v>
                </c:pt>
                <c:pt idx="59631">
                  <c:v>1.016</c:v>
                </c:pt>
                <c:pt idx="59632">
                  <c:v>1.0170000000000001</c:v>
                </c:pt>
                <c:pt idx="59633">
                  <c:v>1.0190000000000001</c:v>
                </c:pt>
                <c:pt idx="59634">
                  <c:v>1.0190000000000001</c:v>
                </c:pt>
                <c:pt idx="59635">
                  <c:v>1.0190000000000001</c:v>
                </c:pt>
                <c:pt idx="59636">
                  <c:v>1.02</c:v>
                </c:pt>
                <c:pt idx="59637">
                  <c:v>1.02</c:v>
                </c:pt>
                <c:pt idx="59638">
                  <c:v>1.0210000000000001</c:v>
                </c:pt>
                <c:pt idx="59639">
                  <c:v>1.02</c:v>
                </c:pt>
                <c:pt idx="59640">
                  <c:v>1.02</c:v>
                </c:pt>
                <c:pt idx="59641">
                  <c:v>1.0210000000000001</c:v>
                </c:pt>
                <c:pt idx="59642">
                  <c:v>1.0210000000000001</c:v>
                </c:pt>
                <c:pt idx="59643">
                  <c:v>1.022</c:v>
                </c:pt>
                <c:pt idx="59644">
                  <c:v>1.0210000000000001</c:v>
                </c:pt>
                <c:pt idx="59645">
                  <c:v>1.022</c:v>
                </c:pt>
                <c:pt idx="59646">
                  <c:v>1.02</c:v>
                </c:pt>
                <c:pt idx="59647">
                  <c:v>1.02</c:v>
                </c:pt>
                <c:pt idx="59648">
                  <c:v>1.0190000000000001</c:v>
                </c:pt>
                <c:pt idx="59649">
                  <c:v>1.0190000000000001</c:v>
                </c:pt>
                <c:pt idx="59650">
                  <c:v>1.0190000000000001</c:v>
                </c:pt>
                <c:pt idx="59651">
                  <c:v>1.02</c:v>
                </c:pt>
                <c:pt idx="59652">
                  <c:v>1.0190000000000001</c:v>
                </c:pt>
                <c:pt idx="59653">
                  <c:v>1.018</c:v>
                </c:pt>
                <c:pt idx="59654">
                  <c:v>1.0170000000000001</c:v>
                </c:pt>
                <c:pt idx="59655">
                  <c:v>1.0170000000000001</c:v>
                </c:pt>
                <c:pt idx="59656">
                  <c:v>1.0170000000000001</c:v>
                </c:pt>
                <c:pt idx="59657">
                  <c:v>1.016</c:v>
                </c:pt>
                <c:pt idx="59658">
                  <c:v>1.0170000000000001</c:v>
                </c:pt>
                <c:pt idx="59659">
                  <c:v>1.018</c:v>
                </c:pt>
                <c:pt idx="59660">
                  <c:v>1.0190000000000001</c:v>
                </c:pt>
                <c:pt idx="59661">
                  <c:v>1.02</c:v>
                </c:pt>
                <c:pt idx="59662">
                  <c:v>1.0190000000000001</c:v>
                </c:pt>
                <c:pt idx="59663">
                  <c:v>1.02</c:v>
                </c:pt>
                <c:pt idx="59664">
                  <c:v>1.018</c:v>
                </c:pt>
                <c:pt idx="59665">
                  <c:v>1.018</c:v>
                </c:pt>
                <c:pt idx="59666">
                  <c:v>1.018</c:v>
                </c:pt>
                <c:pt idx="59667">
                  <c:v>1.016</c:v>
                </c:pt>
                <c:pt idx="59668">
                  <c:v>1.014</c:v>
                </c:pt>
                <c:pt idx="59669">
                  <c:v>1.014</c:v>
                </c:pt>
                <c:pt idx="59670">
                  <c:v>1.0150000000000001</c:v>
                </c:pt>
                <c:pt idx="59671">
                  <c:v>1.0150000000000001</c:v>
                </c:pt>
                <c:pt idx="59672">
                  <c:v>1.014</c:v>
                </c:pt>
                <c:pt idx="59673">
                  <c:v>1.014</c:v>
                </c:pt>
                <c:pt idx="59674">
                  <c:v>1.0150000000000001</c:v>
                </c:pt>
                <c:pt idx="59675">
                  <c:v>1.014</c:v>
                </c:pt>
                <c:pt idx="59676">
                  <c:v>1.0150000000000001</c:v>
                </c:pt>
                <c:pt idx="59677">
                  <c:v>1.016</c:v>
                </c:pt>
                <c:pt idx="59678">
                  <c:v>1.0170000000000001</c:v>
                </c:pt>
                <c:pt idx="59679">
                  <c:v>1.0170000000000001</c:v>
                </c:pt>
                <c:pt idx="59680">
                  <c:v>1.0170000000000001</c:v>
                </c:pt>
                <c:pt idx="59681">
                  <c:v>1.0170000000000001</c:v>
                </c:pt>
                <c:pt idx="59682">
                  <c:v>1.016</c:v>
                </c:pt>
                <c:pt idx="59683">
                  <c:v>1.0150000000000001</c:v>
                </c:pt>
                <c:pt idx="59684">
                  <c:v>1.0150000000000001</c:v>
                </c:pt>
                <c:pt idx="59685">
                  <c:v>1.0150000000000001</c:v>
                </c:pt>
                <c:pt idx="59686">
                  <c:v>1.014</c:v>
                </c:pt>
                <c:pt idx="59687">
                  <c:v>1.014</c:v>
                </c:pt>
                <c:pt idx="59688">
                  <c:v>1.0150000000000001</c:v>
                </c:pt>
                <c:pt idx="59689">
                  <c:v>1.014</c:v>
                </c:pt>
                <c:pt idx="59690">
                  <c:v>1.014</c:v>
                </c:pt>
                <c:pt idx="59691">
                  <c:v>1.0130000000000001</c:v>
                </c:pt>
                <c:pt idx="59692">
                  <c:v>1.014</c:v>
                </c:pt>
                <c:pt idx="59693">
                  <c:v>1.014</c:v>
                </c:pt>
                <c:pt idx="59694">
                  <c:v>1.016</c:v>
                </c:pt>
                <c:pt idx="59695">
                  <c:v>1.016</c:v>
                </c:pt>
                <c:pt idx="59696">
                  <c:v>1.016</c:v>
                </c:pt>
                <c:pt idx="59697">
                  <c:v>1.016</c:v>
                </c:pt>
                <c:pt idx="59698">
                  <c:v>1.0150000000000001</c:v>
                </c:pt>
                <c:pt idx="59699">
                  <c:v>1.0150000000000001</c:v>
                </c:pt>
                <c:pt idx="59700">
                  <c:v>1.0150000000000001</c:v>
                </c:pt>
                <c:pt idx="59701">
                  <c:v>1.0150000000000001</c:v>
                </c:pt>
                <c:pt idx="59702">
                  <c:v>1.0150000000000001</c:v>
                </c:pt>
                <c:pt idx="59703">
                  <c:v>1.0150000000000001</c:v>
                </c:pt>
                <c:pt idx="59704">
                  <c:v>1.0150000000000001</c:v>
                </c:pt>
                <c:pt idx="59705">
                  <c:v>1.0130000000000001</c:v>
                </c:pt>
                <c:pt idx="59706">
                  <c:v>1.014</c:v>
                </c:pt>
                <c:pt idx="59707">
                  <c:v>1.016</c:v>
                </c:pt>
                <c:pt idx="59708">
                  <c:v>1.0150000000000001</c:v>
                </c:pt>
                <c:pt idx="59709">
                  <c:v>1.016</c:v>
                </c:pt>
                <c:pt idx="59710">
                  <c:v>1.0150000000000001</c:v>
                </c:pt>
                <c:pt idx="59711">
                  <c:v>1.014</c:v>
                </c:pt>
                <c:pt idx="59712">
                  <c:v>1.0150000000000001</c:v>
                </c:pt>
                <c:pt idx="59713">
                  <c:v>1.0150000000000001</c:v>
                </c:pt>
                <c:pt idx="59714">
                  <c:v>1.014</c:v>
                </c:pt>
                <c:pt idx="59715">
                  <c:v>1.0150000000000001</c:v>
                </c:pt>
                <c:pt idx="59716">
                  <c:v>1.0150000000000001</c:v>
                </c:pt>
                <c:pt idx="59717">
                  <c:v>1.014</c:v>
                </c:pt>
                <c:pt idx="59718">
                  <c:v>1.014</c:v>
                </c:pt>
                <c:pt idx="59719">
                  <c:v>1.014</c:v>
                </c:pt>
                <c:pt idx="59720">
                  <c:v>1.012</c:v>
                </c:pt>
                <c:pt idx="59721">
                  <c:v>1.0130000000000001</c:v>
                </c:pt>
                <c:pt idx="59722">
                  <c:v>1.014</c:v>
                </c:pt>
                <c:pt idx="59723">
                  <c:v>1.014</c:v>
                </c:pt>
                <c:pt idx="59724">
                  <c:v>1.0130000000000001</c:v>
                </c:pt>
                <c:pt idx="59725">
                  <c:v>1.0130000000000001</c:v>
                </c:pt>
                <c:pt idx="59726">
                  <c:v>1.0130000000000001</c:v>
                </c:pt>
                <c:pt idx="59727">
                  <c:v>1.014</c:v>
                </c:pt>
                <c:pt idx="59728">
                  <c:v>1.0150000000000001</c:v>
                </c:pt>
                <c:pt idx="59729">
                  <c:v>1.0150000000000001</c:v>
                </c:pt>
                <c:pt idx="59730">
                  <c:v>1.0150000000000001</c:v>
                </c:pt>
                <c:pt idx="59731">
                  <c:v>1.014</c:v>
                </c:pt>
                <c:pt idx="59732">
                  <c:v>1.0130000000000001</c:v>
                </c:pt>
                <c:pt idx="59733">
                  <c:v>1.0130000000000001</c:v>
                </c:pt>
                <c:pt idx="59734">
                  <c:v>1.0130000000000001</c:v>
                </c:pt>
                <c:pt idx="59735">
                  <c:v>1.0130000000000001</c:v>
                </c:pt>
                <c:pt idx="59736">
                  <c:v>1.012</c:v>
                </c:pt>
                <c:pt idx="59737">
                  <c:v>1.012</c:v>
                </c:pt>
                <c:pt idx="59738">
                  <c:v>1.0130000000000001</c:v>
                </c:pt>
                <c:pt idx="59739">
                  <c:v>1.0130000000000001</c:v>
                </c:pt>
                <c:pt idx="59740">
                  <c:v>1.014</c:v>
                </c:pt>
                <c:pt idx="59741">
                  <c:v>1.0150000000000001</c:v>
                </c:pt>
                <c:pt idx="59742">
                  <c:v>1.0130000000000001</c:v>
                </c:pt>
                <c:pt idx="59743">
                  <c:v>1.0130000000000001</c:v>
                </c:pt>
                <c:pt idx="59744">
                  <c:v>1.014</c:v>
                </c:pt>
                <c:pt idx="59745">
                  <c:v>1.014</c:v>
                </c:pt>
                <c:pt idx="59746">
                  <c:v>1.0150000000000001</c:v>
                </c:pt>
                <c:pt idx="59747">
                  <c:v>1.0170000000000001</c:v>
                </c:pt>
                <c:pt idx="59748">
                  <c:v>1.0170000000000001</c:v>
                </c:pt>
                <c:pt idx="59749">
                  <c:v>1.016</c:v>
                </c:pt>
                <c:pt idx="59750">
                  <c:v>1.014</c:v>
                </c:pt>
                <c:pt idx="59751">
                  <c:v>1.0150000000000001</c:v>
                </c:pt>
                <c:pt idx="59752">
                  <c:v>1.0150000000000001</c:v>
                </c:pt>
                <c:pt idx="59753">
                  <c:v>1.016</c:v>
                </c:pt>
                <c:pt idx="59754">
                  <c:v>1.0150000000000001</c:v>
                </c:pt>
                <c:pt idx="59755">
                  <c:v>1.0150000000000001</c:v>
                </c:pt>
                <c:pt idx="59756">
                  <c:v>1.0130000000000001</c:v>
                </c:pt>
                <c:pt idx="59757">
                  <c:v>1.014</c:v>
                </c:pt>
                <c:pt idx="59758">
                  <c:v>1.0150000000000001</c:v>
                </c:pt>
                <c:pt idx="59759">
                  <c:v>1.0150000000000001</c:v>
                </c:pt>
                <c:pt idx="59760">
                  <c:v>1.016</c:v>
                </c:pt>
                <c:pt idx="59761">
                  <c:v>1.014</c:v>
                </c:pt>
                <c:pt idx="59762">
                  <c:v>1.0150000000000001</c:v>
                </c:pt>
                <c:pt idx="59763">
                  <c:v>1.0150000000000001</c:v>
                </c:pt>
                <c:pt idx="59764">
                  <c:v>1.0130000000000001</c:v>
                </c:pt>
                <c:pt idx="59765">
                  <c:v>1.014</c:v>
                </c:pt>
                <c:pt idx="59766">
                  <c:v>1.014</c:v>
                </c:pt>
                <c:pt idx="59767">
                  <c:v>1.014</c:v>
                </c:pt>
                <c:pt idx="59768">
                  <c:v>1.014</c:v>
                </c:pt>
                <c:pt idx="59769">
                  <c:v>1.014</c:v>
                </c:pt>
                <c:pt idx="59770">
                  <c:v>1.016</c:v>
                </c:pt>
                <c:pt idx="59771">
                  <c:v>1.016</c:v>
                </c:pt>
                <c:pt idx="59772">
                  <c:v>1.016</c:v>
                </c:pt>
                <c:pt idx="59773">
                  <c:v>1.0170000000000001</c:v>
                </c:pt>
                <c:pt idx="59774">
                  <c:v>1.0170000000000001</c:v>
                </c:pt>
                <c:pt idx="59775">
                  <c:v>1.018</c:v>
                </c:pt>
                <c:pt idx="59776">
                  <c:v>1.0170000000000001</c:v>
                </c:pt>
                <c:pt idx="59777">
                  <c:v>1.016</c:v>
                </c:pt>
                <c:pt idx="59778">
                  <c:v>1.016</c:v>
                </c:pt>
                <c:pt idx="59779">
                  <c:v>1.014</c:v>
                </c:pt>
                <c:pt idx="59780">
                  <c:v>1.0150000000000001</c:v>
                </c:pt>
                <c:pt idx="59781">
                  <c:v>1.016</c:v>
                </c:pt>
                <c:pt idx="59782">
                  <c:v>1.018</c:v>
                </c:pt>
                <c:pt idx="59783">
                  <c:v>1.0170000000000001</c:v>
                </c:pt>
                <c:pt idx="59784">
                  <c:v>1.016</c:v>
                </c:pt>
                <c:pt idx="59785">
                  <c:v>1.0150000000000001</c:v>
                </c:pt>
                <c:pt idx="59786">
                  <c:v>1.016</c:v>
                </c:pt>
                <c:pt idx="59787">
                  <c:v>1.016</c:v>
                </c:pt>
                <c:pt idx="59788">
                  <c:v>1.016</c:v>
                </c:pt>
                <c:pt idx="59789">
                  <c:v>1.0150000000000001</c:v>
                </c:pt>
                <c:pt idx="59790">
                  <c:v>1.016</c:v>
                </c:pt>
                <c:pt idx="59791">
                  <c:v>1.0150000000000001</c:v>
                </c:pt>
                <c:pt idx="59792">
                  <c:v>1.0130000000000001</c:v>
                </c:pt>
                <c:pt idx="59793">
                  <c:v>1.0130000000000001</c:v>
                </c:pt>
                <c:pt idx="59794">
                  <c:v>1.0150000000000001</c:v>
                </c:pt>
                <c:pt idx="59795">
                  <c:v>1.016</c:v>
                </c:pt>
                <c:pt idx="59796">
                  <c:v>1.0150000000000001</c:v>
                </c:pt>
                <c:pt idx="59797">
                  <c:v>1.0130000000000001</c:v>
                </c:pt>
                <c:pt idx="59798">
                  <c:v>1.012</c:v>
                </c:pt>
                <c:pt idx="59799">
                  <c:v>1.014</c:v>
                </c:pt>
                <c:pt idx="59800">
                  <c:v>1.0170000000000001</c:v>
                </c:pt>
                <c:pt idx="59801">
                  <c:v>1.018</c:v>
                </c:pt>
                <c:pt idx="59802">
                  <c:v>1.0190000000000001</c:v>
                </c:pt>
                <c:pt idx="59803">
                  <c:v>1.0190000000000001</c:v>
                </c:pt>
                <c:pt idx="59804">
                  <c:v>1.0170000000000001</c:v>
                </c:pt>
                <c:pt idx="59805">
                  <c:v>1.0150000000000001</c:v>
                </c:pt>
                <c:pt idx="59806">
                  <c:v>1.0170000000000001</c:v>
                </c:pt>
                <c:pt idx="59807">
                  <c:v>1.0150000000000001</c:v>
                </c:pt>
                <c:pt idx="59808">
                  <c:v>1.0170000000000001</c:v>
                </c:pt>
                <c:pt idx="59809">
                  <c:v>1.0190000000000001</c:v>
                </c:pt>
                <c:pt idx="59810">
                  <c:v>1.016</c:v>
                </c:pt>
                <c:pt idx="59811">
                  <c:v>1.016</c:v>
                </c:pt>
                <c:pt idx="59812">
                  <c:v>1.0150000000000001</c:v>
                </c:pt>
                <c:pt idx="59813">
                  <c:v>1.0150000000000001</c:v>
                </c:pt>
                <c:pt idx="59814">
                  <c:v>1.016</c:v>
                </c:pt>
                <c:pt idx="59815">
                  <c:v>1.016</c:v>
                </c:pt>
                <c:pt idx="59816">
                  <c:v>1.016</c:v>
                </c:pt>
                <c:pt idx="59817">
                  <c:v>1.016</c:v>
                </c:pt>
                <c:pt idx="59818">
                  <c:v>1.0170000000000001</c:v>
                </c:pt>
                <c:pt idx="59819">
                  <c:v>1.0170000000000001</c:v>
                </c:pt>
                <c:pt idx="59820">
                  <c:v>1.0170000000000001</c:v>
                </c:pt>
                <c:pt idx="59821">
                  <c:v>1.0170000000000001</c:v>
                </c:pt>
                <c:pt idx="59822">
                  <c:v>1.018</c:v>
                </c:pt>
                <c:pt idx="59823">
                  <c:v>1.018</c:v>
                </c:pt>
                <c:pt idx="59824">
                  <c:v>1.0170000000000001</c:v>
                </c:pt>
                <c:pt idx="59825">
                  <c:v>1.0170000000000001</c:v>
                </c:pt>
                <c:pt idx="59826">
                  <c:v>1.018</c:v>
                </c:pt>
                <c:pt idx="59827">
                  <c:v>1.018</c:v>
                </c:pt>
                <c:pt idx="59828">
                  <c:v>1.0170000000000001</c:v>
                </c:pt>
                <c:pt idx="59829">
                  <c:v>1.018</c:v>
                </c:pt>
                <c:pt idx="59830">
                  <c:v>1.0190000000000001</c:v>
                </c:pt>
                <c:pt idx="59831">
                  <c:v>1.02</c:v>
                </c:pt>
                <c:pt idx="59832">
                  <c:v>1.0210000000000001</c:v>
                </c:pt>
                <c:pt idx="59833">
                  <c:v>1.0190000000000001</c:v>
                </c:pt>
                <c:pt idx="59834">
                  <c:v>1.0170000000000001</c:v>
                </c:pt>
                <c:pt idx="59835">
                  <c:v>1.016</c:v>
                </c:pt>
                <c:pt idx="59836">
                  <c:v>1.016</c:v>
                </c:pt>
                <c:pt idx="59837">
                  <c:v>1.014</c:v>
                </c:pt>
                <c:pt idx="59838">
                  <c:v>1.018</c:v>
                </c:pt>
                <c:pt idx="59839">
                  <c:v>1.0150000000000001</c:v>
                </c:pt>
                <c:pt idx="59840">
                  <c:v>1.0150000000000001</c:v>
                </c:pt>
                <c:pt idx="59841">
                  <c:v>1.0150000000000001</c:v>
                </c:pt>
                <c:pt idx="59842">
                  <c:v>1.016</c:v>
                </c:pt>
                <c:pt idx="59843">
                  <c:v>1.016</c:v>
                </c:pt>
                <c:pt idx="59844">
                  <c:v>1.0170000000000001</c:v>
                </c:pt>
                <c:pt idx="59845">
                  <c:v>1.018</c:v>
                </c:pt>
                <c:pt idx="59846">
                  <c:v>1.016</c:v>
                </c:pt>
                <c:pt idx="59847">
                  <c:v>1.016</c:v>
                </c:pt>
                <c:pt idx="59848">
                  <c:v>1.014</c:v>
                </c:pt>
                <c:pt idx="59849">
                  <c:v>1.014</c:v>
                </c:pt>
                <c:pt idx="59850">
                  <c:v>1.014</c:v>
                </c:pt>
                <c:pt idx="59851">
                  <c:v>1.014</c:v>
                </c:pt>
                <c:pt idx="59852">
                  <c:v>1.0150000000000001</c:v>
                </c:pt>
                <c:pt idx="59853">
                  <c:v>1.0150000000000001</c:v>
                </c:pt>
                <c:pt idx="59854">
                  <c:v>1.0150000000000001</c:v>
                </c:pt>
                <c:pt idx="59855">
                  <c:v>1.014</c:v>
                </c:pt>
                <c:pt idx="59856">
                  <c:v>1.0130000000000001</c:v>
                </c:pt>
                <c:pt idx="59857">
                  <c:v>1.012</c:v>
                </c:pt>
                <c:pt idx="59858">
                  <c:v>1.014</c:v>
                </c:pt>
                <c:pt idx="59859">
                  <c:v>1.016</c:v>
                </c:pt>
                <c:pt idx="59860">
                  <c:v>1.016</c:v>
                </c:pt>
                <c:pt idx="59861">
                  <c:v>1.016</c:v>
                </c:pt>
                <c:pt idx="59862">
                  <c:v>1.014</c:v>
                </c:pt>
                <c:pt idx="59863">
                  <c:v>1.0150000000000001</c:v>
                </c:pt>
                <c:pt idx="59864">
                  <c:v>1.014</c:v>
                </c:pt>
                <c:pt idx="59865">
                  <c:v>1.0130000000000001</c:v>
                </c:pt>
                <c:pt idx="59866">
                  <c:v>1.012</c:v>
                </c:pt>
                <c:pt idx="59867">
                  <c:v>1.0130000000000001</c:v>
                </c:pt>
                <c:pt idx="59868">
                  <c:v>1.0130000000000001</c:v>
                </c:pt>
                <c:pt idx="59869">
                  <c:v>1.0130000000000001</c:v>
                </c:pt>
                <c:pt idx="59870">
                  <c:v>1.0130000000000001</c:v>
                </c:pt>
                <c:pt idx="59871">
                  <c:v>1.014</c:v>
                </c:pt>
                <c:pt idx="59872">
                  <c:v>1.0130000000000001</c:v>
                </c:pt>
                <c:pt idx="59873">
                  <c:v>1.0130000000000001</c:v>
                </c:pt>
                <c:pt idx="59874">
                  <c:v>1.014</c:v>
                </c:pt>
                <c:pt idx="59875">
                  <c:v>1.0150000000000001</c:v>
                </c:pt>
                <c:pt idx="59876">
                  <c:v>1.0150000000000001</c:v>
                </c:pt>
                <c:pt idx="59877">
                  <c:v>1.0130000000000001</c:v>
                </c:pt>
                <c:pt idx="59878">
                  <c:v>1.012</c:v>
                </c:pt>
                <c:pt idx="59879">
                  <c:v>1.012</c:v>
                </c:pt>
                <c:pt idx="59880">
                  <c:v>1.012</c:v>
                </c:pt>
                <c:pt idx="59881">
                  <c:v>1.012</c:v>
                </c:pt>
                <c:pt idx="59882">
                  <c:v>1.012</c:v>
                </c:pt>
                <c:pt idx="59883">
                  <c:v>1.0130000000000001</c:v>
                </c:pt>
                <c:pt idx="59884">
                  <c:v>1.0130000000000001</c:v>
                </c:pt>
                <c:pt idx="59885">
                  <c:v>1.0130000000000001</c:v>
                </c:pt>
                <c:pt idx="59886">
                  <c:v>1.0130000000000001</c:v>
                </c:pt>
                <c:pt idx="59887">
                  <c:v>1.0130000000000001</c:v>
                </c:pt>
                <c:pt idx="59888">
                  <c:v>1.0130000000000001</c:v>
                </c:pt>
                <c:pt idx="59889">
                  <c:v>1.0130000000000001</c:v>
                </c:pt>
                <c:pt idx="59890">
                  <c:v>1.014</c:v>
                </c:pt>
                <c:pt idx="59891">
                  <c:v>1.014</c:v>
                </c:pt>
                <c:pt idx="59892">
                  <c:v>1.014</c:v>
                </c:pt>
                <c:pt idx="59893">
                  <c:v>1.014</c:v>
                </c:pt>
                <c:pt idx="59894">
                  <c:v>1.014</c:v>
                </c:pt>
                <c:pt idx="59895">
                  <c:v>1.0130000000000001</c:v>
                </c:pt>
                <c:pt idx="59896">
                  <c:v>1.012</c:v>
                </c:pt>
                <c:pt idx="59897">
                  <c:v>1.0130000000000001</c:v>
                </c:pt>
                <c:pt idx="59898">
                  <c:v>1.0130000000000001</c:v>
                </c:pt>
                <c:pt idx="59899">
                  <c:v>1.012</c:v>
                </c:pt>
                <c:pt idx="59900">
                  <c:v>1.0130000000000001</c:v>
                </c:pt>
                <c:pt idx="59901">
                  <c:v>1.014</c:v>
                </c:pt>
                <c:pt idx="59902">
                  <c:v>1.0150000000000001</c:v>
                </c:pt>
                <c:pt idx="59903">
                  <c:v>1.014</c:v>
                </c:pt>
                <c:pt idx="59904">
                  <c:v>1.0150000000000001</c:v>
                </c:pt>
                <c:pt idx="59905">
                  <c:v>1.0150000000000001</c:v>
                </c:pt>
                <c:pt idx="59906">
                  <c:v>1.0130000000000001</c:v>
                </c:pt>
                <c:pt idx="59907">
                  <c:v>1.012</c:v>
                </c:pt>
                <c:pt idx="59908">
                  <c:v>1.014</c:v>
                </c:pt>
                <c:pt idx="59909">
                  <c:v>1.016</c:v>
                </c:pt>
                <c:pt idx="59910">
                  <c:v>1.0150000000000001</c:v>
                </c:pt>
                <c:pt idx="59911">
                  <c:v>1.0150000000000001</c:v>
                </c:pt>
                <c:pt idx="59912">
                  <c:v>1.0150000000000001</c:v>
                </c:pt>
                <c:pt idx="59913">
                  <c:v>1.0170000000000001</c:v>
                </c:pt>
                <c:pt idx="59914">
                  <c:v>1.0150000000000001</c:v>
                </c:pt>
                <c:pt idx="59915">
                  <c:v>1.014</c:v>
                </c:pt>
                <c:pt idx="59916">
                  <c:v>1.0130000000000001</c:v>
                </c:pt>
                <c:pt idx="59917">
                  <c:v>1.014</c:v>
                </c:pt>
                <c:pt idx="59918">
                  <c:v>1.0130000000000001</c:v>
                </c:pt>
                <c:pt idx="59919">
                  <c:v>1.014</c:v>
                </c:pt>
                <c:pt idx="59920">
                  <c:v>1.014</c:v>
                </c:pt>
                <c:pt idx="59921">
                  <c:v>1.0150000000000001</c:v>
                </c:pt>
                <c:pt idx="59922">
                  <c:v>1.014</c:v>
                </c:pt>
                <c:pt idx="59923">
                  <c:v>1.014</c:v>
                </c:pt>
                <c:pt idx="59924">
                  <c:v>1.0150000000000001</c:v>
                </c:pt>
                <c:pt idx="59925">
                  <c:v>1.0150000000000001</c:v>
                </c:pt>
                <c:pt idx="59926">
                  <c:v>1.0130000000000001</c:v>
                </c:pt>
                <c:pt idx="59927">
                  <c:v>1.0150000000000001</c:v>
                </c:pt>
                <c:pt idx="59928">
                  <c:v>1.0130000000000001</c:v>
                </c:pt>
                <c:pt idx="59929">
                  <c:v>1.012</c:v>
                </c:pt>
                <c:pt idx="59930">
                  <c:v>1.0130000000000001</c:v>
                </c:pt>
                <c:pt idx="59931">
                  <c:v>1.0110000000000001</c:v>
                </c:pt>
                <c:pt idx="59932">
                  <c:v>1.01</c:v>
                </c:pt>
                <c:pt idx="59933">
                  <c:v>1.0090000000000001</c:v>
                </c:pt>
                <c:pt idx="59934">
                  <c:v>1.01</c:v>
                </c:pt>
                <c:pt idx="59935">
                  <c:v>1.01</c:v>
                </c:pt>
                <c:pt idx="59936">
                  <c:v>1.0110000000000001</c:v>
                </c:pt>
                <c:pt idx="59937">
                  <c:v>1.0110000000000001</c:v>
                </c:pt>
                <c:pt idx="59938">
                  <c:v>1.012</c:v>
                </c:pt>
                <c:pt idx="59939">
                  <c:v>1.012</c:v>
                </c:pt>
                <c:pt idx="59940">
                  <c:v>1.0110000000000001</c:v>
                </c:pt>
                <c:pt idx="59941">
                  <c:v>1.0110000000000001</c:v>
                </c:pt>
                <c:pt idx="59942">
                  <c:v>1.0110000000000001</c:v>
                </c:pt>
                <c:pt idx="59943">
                  <c:v>1.0110000000000001</c:v>
                </c:pt>
                <c:pt idx="59944">
                  <c:v>1.012</c:v>
                </c:pt>
                <c:pt idx="59945">
                  <c:v>1.012</c:v>
                </c:pt>
                <c:pt idx="59946">
                  <c:v>1.0110000000000001</c:v>
                </c:pt>
                <c:pt idx="59947">
                  <c:v>1.012</c:v>
                </c:pt>
                <c:pt idx="59948">
                  <c:v>1.0130000000000001</c:v>
                </c:pt>
                <c:pt idx="59949">
                  <c:v>1.0110000000000001</c:v>
                </c:pt>
                <c:pt idx="59950">
                  <c:v>1.014</c:v>
                </c:pt>
                <c:pt idx="59951">
                  <c:v>1.014</c:v>
                </c:pt>
                <c:pt idx="59952">
                  <c:v>1.0130000000000001</c:v>
                </c:pt>
                <c:pt idx="59953">
                  <c:v>1.0130000000000001</c:v>
                </c:pt>
                <c:pt idx="59954">
                  <c:v>1.0110000000000001</c:v>
                </c:pt>
                <c:pt idx="59955">
                  <c:v>1.012</c:v>
                </c:pt>
                <c:pt idx="59956">
                  <c:v>1.0130000000000001</c:v>
                </c:pt>
                <c:pt idx="59957">
                  <c:v>1.012</c:v>
                </c:pt>
                <c:pt idx="59958">
                  <c:v>1.0130000000000001</c:v>
                </c:pt>
                <c:pt idx="59959">
                  <c:v>1.0130000000000001</c:v>
                </c:pt>
                <c:pt idx="59960">
                  <c:v>1.012</c:v>
                </c:pt>
                <c:pt idx="59961">
                  <c:v>1.0130000000000001</c:v>
                </c:pt>
                <c:pt idx="59962">
                  <c:v>1.014</c:v>
                </c:pt>
                <c:pt idx="59963">
                  <c:v>1.0130000000000001</c:v>
                </c:pt>
                <c:pt idx="59964">
                  <c:v>1.012</c:v>
                </c:pt>
                <c:pt idx="59965">
                  <c:v>1.012</c:v>
                </c:pt>
                <c:pt idx="59966">
                  <c:v>1.0130000000000001</c:v>
                </c:pt>
                <c:pt idx="59967">
                  <c:v>1.012</c:v>
                </c:pt>
                <c:pt idx="59968">
                  <c:v>1.0150000000000001</c:v>
                </c:pt>
                <c:pt idx="59969">
                  <c:v>1.026</c:v>
                </c:pt>
                <c:pt idx="59970">
                  <c:v>1.0249999999999999</c:v>
                </c:pt>
                <c:pt idx="59971">
                  <c:v>1.0249999999999999</c:v>
                </c:pt>
                <c:pt idx="59972">
                  <c:v>1.0230000000000001</c:v>
                </c:pt>
                <c:pt idx="59973">
                  <c:v>1.022</c:v>
                </c:pt>
                <c:pt idx="59974">
                  <c:v>1.022</c:v>
                </c:pt>
                <c:pt idx="59975">
                  <c:v>1.022</c:v>
                </c:pt>
                <c:pt idx="59976">
                  <c:v>1.0210000000000001</c:v>
                </c:pt>
                <c:pt idx="59977">
                  <c:v>1.0230000000000001</c:v>
                </c:pt>
                <c:pt idx="59978">
                  <c:v>6.7610000000000001</c:v>
                </c:pt>
                <c:pt idx="59979">
                  <c:v>10.913</c:v>
                </c:pt>
                <c:pt idx="59980">
                  <c:v>11.46</c:v>
                </c:pt>
                <c:pt idx="59981">
                  <c:v>10.971</c:v>
                </c:pt>
                <c:pt idx="59982">
                  <c:v>10.893000000000001</c:v>
                </c:pt>
                <c:pt idx="59983">
                  <c:v>10.911</c:v>
                </c:pt>
                <c:pt idx="59984">
                  <c:v>10.906000000000001</c:v>
                </c:pt>
                <c:pt idx="59985">
                  <c:v>10.893000000000001</c:v>
                </c:pt>
                <c:pt idx="59986">
                  <c:v>10.898</c:v>
                </c:pt>
                <c:pt idx="59987">
                  <c:v>10.907999999999999</c:v>
                </c:pt>
                <c:pt idx="59988">
                  <c:v>10.904999999999999</c:v>
                </c:pt>
                <c:pt idx="59989">
                  <c:v>10.902000000000001</c:v>
                </c:pt>
                <c:pt idx="59990">
                  <c:v>10.859</c:v>
                </c:pt>
                <c:pt idx="59991">
                  <c:v>10.845000000000001</c:v>
                </c:pt>
                <c:pt idx="59992">
                  <c:v>10.865</c:v>
                </c:pt>
                <c:pt idx="59993">
                  <c:v>10.912000000000001</c:v>
                </c:pt>
                <c:pt idx="59994">
                  <c:v>10.965</c:v>
                </c:pt>
                <c:pt idx="59995">
                  <c:v>11.031000000000001</c:v>
                </c:pt>
                <c:pt idx="59996">
                  <c:v>11.093</c:v>
                </c:pt>
                <c:pt idx="59997">
                  <c:v>11.148</c:v>
                </c:pt>
                <c:pt idx="59998">
                  <c:v>11.214</c:v>
                </c:pt>
                <c:pt idx="59999">
                  <c:v>11.263</c:v>
                </c:pt>
                <c:pt idx="60000">
                  <c:v>11.322000000000001</c:v>
                </c:pt>
                <c:pt idx="60001">
                  <c:v>11.375</c:v>
                </c:pt>
                <c:pt idx="60002">
                  <c:v>11.433</c:v>
                </c:pt>
                <c:pt idx="60003">
                  <c:v>11.471</c:v>
                </c:pt>
                <c:pt idx="60004">
                  <c:v>11.52</c:v>
                </c:pt>
                <c:pt idx="60005">
                  <c:v>11.564</c:v>
                </c:pt>
                <c:pt idx="60006">
                  <c:v>11.607000000000001</c:v>
                </c:pt>
                <c:pt idx="60007">
                  <c:v>11.652000000000001</c:v>
                </c:pt>
                <c:pt idx="60008">
                  <c:v>11.688000000000001</c:v>
                </c:pt>
                <c:pt idx="60009">
                  <c:v>11.733000000000001</c:v>
                </c:pt>
                <c:pt idx="60010">
                  <c:v>11.776</c:v>
                </c:pt>
                <c:pt idx="60011">
                  <c:v>11.827999999999999</c:v>
                </c:pt>
                <c:pt idx="60012">
                  <c:v>11.869</c:v>
                </c:pt>
                <c:pt idx="60013">
                  <c:v>11.91</c:v>
                </c:pt>
                <c:pt idx="60014">
                  <c:v>11.949</c:v>
                </c:pt>
                <c:pt idx="60015">
                  <c:v>11.993</c:v>
                </c:pt>
                <c:pt idx="60016">
                  <c:v>12.026</c:v>
                </c:pt>
                <c:pt idx="60017">
                  <c:v>12.067</c:v>
                </c:pt>
                <c:pt idx="60018">
                  <c:v>12.111000000000001</c:v>
                </c:pt>
                <c:pt idx="60019">
                  <c:v>12.15</c:v>
                </c:pt>
                <c:pt idx="60020">
                  <c:v>12.188000000000001</c:v>
                </c:pt>
                <c:pt idx="60021">
                  <c:v>12.225</c:v>
                </c:pt>
                <c:pt idx="60022">
                  <c:v>12.259</c:v>
                </c:pt>
                <c:pt idx="60023">
                  <c:v>12.294</c:v>
                </c:pt>
                <c:pt idx="60024">
                  <c:v>12.338000000000001</c:v>
                </c:pt>
                <c:pt idx="60025">
                  <c:v>12.363</c:v>
                </c:pt>
                <c:pt idx="60026">
                  <c:v>12.402000000000001</c:v>
                </c:pt>
                <c:pt idx="60027">
                  <c:v>12.439</c:v>
                </c:pt>
                <c:pt idx="60028">
                  <c:v>12.473000000000001</c:v>
                </c:pt>
                <c:pt idx="60029">
                  <c:v>12.5</c:v>
                </c:pt>
                <c:pt idx="60030">
                  <c:v>12.526</c:v>
                </c:pt>
                <c:pt idx="60031">
                  <c:v>12.556000000000001</c:v>
                </c:pt>
                <c:pt idx="60032">
                  <c:v>12.586</c:v>
                </c:pt>
                <c:pt idx="60033">
                  <c:v>12.615</c:v>
                </c:pt>
                <c:pt idx="60034">
                  <c:v>12.645</c:v>
                </c:pt>
                <c:pt idx="60035">
                  <c:v>12.672000000000001</c:v>
                </c:pt>
                <c:pt idx="60036">
                  <c:v>12.700000000000001</c:v>
                </c:pt>
                <c:pt idx="60037">
                  <c:v>12.723000000000001</c:v>
                </c:pt>
                <c:pt idx="60038">
                  <c:v>12.752000000000001</c:v>
                </c:pt>
                <c:pt idx="60039">
                  <c:v>12.779</c:v>
                </c:pt>
                <c:pt idx="60040">
                  <c:v>12.808</c:v>
                </c:pt>
                <c:pt idx="60041">
                  <c:v>12.829000000000001</c:v>
                </c:pt>
                <c:pt idx="60042">
                  <c:v>12.848000000000001</c:v>
                </c:pt>
                <c:pt idx="60043">
                  <c:v>12.874000000000001</c:v>
                </c:pt>
                <c:pt idx="60044">
                  <c:v>12.902000000000001</c:v>
                </c:pt>
                <c:pt idx="60045">
                  <c:v>12.923</c:v>
                </c:pt>
                <c:pt idx="60046">
                  <c:v>12.952</c:v>
                </c:pt>
                <c:pt idx="60047">
                  <c:v>12.971</c:v>
                </c:pt>
                <c:pt idx="60048">
                  <c:v>12.992000000000001</c:v>
                </c:pt>
                <c:pt idx="60049">
                  <c:v>13.011000000000001</c:v>
                </c:pt>
                <c:pt idx="60050">
                  <c:v>13.032999999999999</c:v>
                </c:pt>
                <c:pt idx="60051">
                  <c:v>13.056000000000001</c:v>
                </c:pt>
                <c:pt idx="60052">
                  <c:v>13.077999999999999</c:v>
                </c:pt>
                <c:pt idx="60053">
                  <c:v>13.092000000000001</c:v>
                </c:pt>
                <c:pt idx="60054">
                  <c:v>13.111000000000001</c:v>
                </c:pt>
                <c:pt idx="60055">
                  <c:v>13.131</c:v>
                </c:pt>
                <c:pt idx="60056">
                  <c:v>13.151</c:v>
                </c:pt>
                <c:pt idx="60057">
                  <c:v>13.167</c:v>
                </c:pt>
                <c:pt idx="60058">
                  <c:v>13.183</c:v>
                </c:pt>
                <c:pt idx="60059">
                  <c:v>13.194000000000001</c:v>
                </c:pt>
                <c:pt idx="60060">
                  <c:v>13.211</c:v>
                </c:pt>
                <c:pt idx="60061">
                  <c:v>14.848000000000001</c:v>
                </c:pt>
                <c:pt idx="60062">
                  <c:v>14.796000000000001</c:v>
                </c:pt>
                <c:pt idx="60063">
                  <c:v>14.025</c:v>
                </c:pt>
                <c:pt idx="60064">
                  <c:v>13.827</c:v>
                </c:pt>
                <c:pt idx="60065">
                  <c:v>13.793000000000001</c:v>
                </c:pt>
                <c:pt idx="60066">
                  <c:v>13.777000000000001</c:v>
                </c:pt>
                <c:pt idx="60067">
                  <c:v>13.748000000000001</c:v>
                </c:pt>
                <c:pt idx="60068">
                  <c:v>13.721</c:v>
                </c:pt>
                <c:pt idx="60069">
                  <c:v>13.700000000000001</c:v>
                </c:pt>
                <c:pt idx="60070">
                  <c:v>13.675000000000001</c:v>
                </c:pt>
                <c:pt idx="60071">
                  <c:v>13.657999999999999</c:v>
                </c:pt>
                <c:pt idx="60072">
                  <c:v>13.651</c:v>
                </c:pt>
                <c:pt idx="60073">
                  <c:v>13.638</c:v>
                </c:pt>
                <c:pt idx="60074">
                  <c:v>13.618</c:v>
                </c:pt>
                <c:pt idx="60075">
                  <c:v>13.615</c:v>
                </c:pt>
                <c:pt idx="60076">
                  <c:v>13.621</c:v>
                </c:pt>
                <c:pt idx="60077">
                  <c:v>13.627000000000001</c:v>
                </c:pt>
                <c:pt idx="60078">
                  <c:v>13.624000000000001</c:v>
                </c:pt>
                <c:pt idx="60079">
                  <c:v>13.631</c:v>
                </c:pt>
                <c:pt idx="60080">
                  <c:v>13.647</c:v>
                </c:pt>
                <c:pt idx="60081">
                  <c:v>13.695</c:v>
                </c:pt>
                <c:pt idx="60082">
                  <c:v>13.746</c:v>
                </c:pt>
                <c:pt idx="60083">
                  <c:v>13.797000000000001</c:v>
                </c:pt>
                <c:pt idx="60084">
                  <c:v>13.845000000000001</c:v>
                </c:pt>
                <c:pt idx="60085">
                  <c:v>13.898</c:v>
                </c:pt>
                <c:pt idx="60086">
                  <c:v>13.945</c:v>
                </c:pt>
                <c:pt idx="60087">
                  <c:v>13.971</c:v>
                </c:pt>
                <c:pt idx="60088">
                  <c:v>13.981</c:v>
                </c:pt>
                <c:pt idx="60089">
                  <c:v>13.974</c:v>
                </c:pt>
                <c:pt idx="60090">
                  <c:v>13.968999999999999</c:v>
                </c:pt>
                <c:pt idx="60091">
                  <c:v>13.966000000000001</c:v>
                </c:pt>
                <c:pt idx="60092">
                  <c:v>13.961</c:v>
                </c:pt>
                <c:pt idx="60093">
                  <c:v>13.96</c:v>
                </c:pt>
                <c:pt idx="60094">
                  <c:v>13.945</c:v>
                </c:pt>
                <c:pt idx="60095">
                  <c:v>13.946</c:v>
                </c:pt>
                <c:pt idx="60096">
                  <c:v>13.937000000000001</c:v>
                </c:pt>
                <c:pt idx="60097">
                  <c:v>13.92</c:v>
                </c:pt>
                <c:pt idx="60098">
                  <c:v>13.921000000000001</c:v>
                </c:pt>
                <c:pt idx="60099">
                  <c:v>13.917</c:v>
                </c:pt>
                <c:pt idx="60100">
                  <c:v>13.912000000000001</c:v>
                </c:pt>
                <c:pt idx="60101">
                  <c:v>13.906000000000001</c:v>
                </c:pt>
                <c:pt idx="60102">
                  <c:v>13.888</c:v>
                </c:pt>
                <c:pt idx="60103">
                  <c:v>13.874000000000001</c:v>
                </c:pt>
                <c:pt idx="60104">
                  <c:v>13.859</c:v>
                </c:pt>
                <c:pt idx="60105">
                  <c:v>13.841000000000001</c:v>
                </c:pt>
                <c:pt idx="60106">
                  <c:v>13.819000000000001</c:v>
                </c:pt>
                <c:pt idx="60107">
                  <c:v>13.797000000000001</c:v>
                </c:pt>
                <c:pt idx="60108">
                  <c:v>13.766</c:v>
                </c:pt>
                <c:pt idx="60109">
                  <c:v>13.741</c:v>
                </c:pt>
                <c:pt idx="60110">
                  <c:v>13.722</c:v>
                </c:pt>
                <c:pt idx="60111">
                  <c:v>13.705</c:v>
                </c:pt>
                <c:pt idx="60112">
                  <c:v>13.684000000000001</c:v>
                </c:pt>
                <c:pt idx="60113">
                  <c:v>13.653</c:v>
                </c:pt>
                <c:pt idx="60114">
                  <c:v>13.63</c:v>
                </c:pt>
                <c:pt idx="60115">
                  <c:v>13.6</c:v>
                </c:pt>
                <c:pt idx="60116">
                  <c:v>13.569000000000001</c:v>
                </c:pt>
                <c:pt idx="60117">
                  <c:v>13.547000000000001</c:v>
                </c:pt>
                <c:pt idx="60118">
                  <c:v>13.535</c:v>
                </c:pt>
                <c:pt idx="60119">
                  <c:v>13.522</c:v>
                </c:pt>
                <c:pt idx="60120">
                  <c:v>13.484999999999999</c:v>
                </c:pt>
                <c:pt idx="60121">
                  <c:v>13.462</c:v>
                </c:pt>
                <c:pt idx="60122">
                  <c:v>13.435</c:v>
                </c:pt>
                <c:pt idx="60123">
                  <c:v>13.409000000000001</c:v>
                </c:pt>
                <c:pt idx="60124">
                  <c:v>13.388</c:v>
                </c:pt>
                <c:pt idx="60125">
                  <c:v>13.372</c:v>
                </c:pt>
                <c:pt idx="60126">
                  <c:v>13.336</c:v>
                </c:pt>
                <c:pt idx="60127">
                  <c:v>13.315</c:v>
                </c:pt>
                <c:pt idx="60128">
                  <c:v>13.293000000000001</c:v>
                </c:pt>
                <c:pt idx="60129">
                  <c:v>13.273</c:v>
                </c:pt>
                <c:pt idx="60130">
                  <c:v>13.255000000000001</c:v>
                </c:pt>
                <c:pt idx="60131">
                  <c:v>13.233000000000001</c:v>
                </c:pt>
                <c:pt idx="60132">
                  <c:v>13.217000000000001</c:v>
                </c:pt>
                <c:pt idx="60133">
                  <c:v>13.198</c:v>
                </c:pt>
                <c:pt idx="60134">
                  <c:v>13.175000000000001</c:v>
                </c:pt>
                <c:pt idx="60135">
                  <c:v>13.152000000000001</c:v>
                </c:pt>
                <c:pt idx="60136">
                  <c:v>13.131</c:v>
                </c:pt>
                <c:pt idx="60137">
                  <c:v>13.111000000000001</c:v>
                </c:pt>
                <c:pt idx="60138">
                  <c:v>13.084</c:v>
                </c:pt>
                <c:pt idx="60139">
                  <c:v>13.052</c:v>
                </c:pt>
                <c:pt idx="60140">
                  <c:v>13.036</c:v>
                </c:pt>
                <c:pt idx="60141">
                  <c:v>13.016999999999999</c:v>
                </c:pt>
                <c:pt idx="60142">
                  <c:v>12.997</c:v>
                </c:pt>
                <c:pt idx="60143">
                  <c:v>12.982000000000001</c:v>
                </c:pt>
                <c:pt idx="60144">
                  <c:v>12.968999999999999</c:v>
                </c:pt>
                <c:pt idx="60145">
                  <c:v>12.956</c:v>
                </c:pt>
                <c:pt idx="60146">
                  <c:v>12.943</c:v>
                </c:pt>
                <c:pt idx="60147">
                  <c:v>12.922000000000001</c:v>
                </c:pt>
                <c:pt idx="60148">
                  <c:v>12.904</c:v>
                </c:pt>
                <c:pt idx="60149">
                  <c:v>12.893000000000001</c:v>
                </c:pt>
                <c:pt idx="60150">
                  <c:v>12.879</c:v>
                </c:pt>
                <c:pt idx="60151">
                  <c:v>12.864000000000001</c:v>
                </c:pt>
                <c:pt idx="60152">
                  <c:v>12.848000000000001</c:v>
                </c:pt>
                <c:pt idx="60153">
                  <c:v>12.839</c:v>
                </c:pt>
                <c:pt idx="60154">
                  <c:v>12.835000000000001</c:v>
                </c:pt>
                <c:pt idx="60155">
                  <c:v>12.811</c:v>
                </c:pt>
                <c:pt idx="60156">
                  <c:v>12.797000000000001</c:v>
                </c:pt>
                <c:pt idx="60157">
                  <c:v>12.782999999999999</c:v>
                </c:pt>
                <c:pt idx="60158">
                  <c:v>12.759</c:v>
                </c:pt>
                <c:pt idx="60159">
                  <c:v>12.752000000000001</c:v>
                </c:pt>
                <c:pt idx="60160">
                  <c:v>12.739000000000001</c:v>
                </c:pt>
                <c:pt idx="60161">
                  <c:v>12.702999999999999</c:v>
                </c:pt>
                <c:pt idx="60162">
                  <c:v>12.678000000000001</c:v>
                </c:pt>
                <c:pt idx="60163">
                  <c:v>12.643000000000001</c:v>
                </c:pt>
                <c:pt idx="60164">
                  <c:v>12.625999999999999</c:v>
                </c:pt>
                <c:pt idx="60165">
                  <c:v>12.597</c:v>
                </c:pt>
                <c:pt idx="60166">
                  <c:v>12.577</c:v>
                </c:pt>
                <c:pt idx="60167">
                  <c:v>12.557</c:v>
                </c:pt>
                <c:pt idx="60168">
                  <c:v>12.544</c:v>
                </c:pt>
                <c:pt idx="60169">
                  <c:v>12.528</c:v>
                </c:pt>
                <c:pt idx="60170">
                  <c:v>12.514000000000001</c:v>
                </c:pt>
                <c:pt idx="60171">
                  <c:v>12.500999999999999</c:v>
                </c:pt>
                <c:pt idx="60172">
                  <c:v>12.495000000000001</c:v>
                </c:pt>
                <c:pt idx="60173">
                  <c:v>12.478</c:v>
                </c:pt>
                <c:pt idx="60174">
                  <c:v>12.477</c:v>
                </c:pt>
                <c:pt idx="60175">
                  <c:v>12.465</c:v>
                </c:pt>
                <c:pt idx="60176">
                  <c:v>12.456</c:v>
                </c:pt>
                <c:pt idx="60177">
                  <c:v>12.442</c:v>
                </c:pt>
                <c:pt idx="60178">
                  <c:v>12.435</c:v>
                </c:pt>
                <c:pt idx="60179">
                  <c:v>12.433</c:v>
                </c:pt>
                <c:pt idx="60180">
                  <c:v>12.43</c:v>
                </c:pt>
                <c:pt idx="60181">
                  <c:v>12.417</c:v>
                </c:pt>
                <c:pt idx="60182">
                  <c:v>12.398</c:v>
                </c:pt>
                <c:pt idx="60183">
                  <c:v>12.394</c:v>
                </c:pt>
                <c:pt idx="60184">
                  <c:v>12.377000000000001</c:v>
                </c:pt>
                <c:pt idx="60185">
                  <c:v>12.365</c:v>
                </c:pt>
                <c:pt idx="60186">
                  <c:v>12.346</c:v>
                </c:pt>
                <c:pt idx="60187">
                  <c:v>12.342000000000001</c:v>
                </c:pt>
                <c:pt idx="60188">
                  <c:v>12.327</c:v>
                </c:pt>
                <c:pt idx="60189">
                  <c:v>12.302</c:v>
                </c:pt>
                <c:pt idx="60190">
                  <c:v>12.290000000000001</c:v>
                </c:pt>
                <c:pt idx="60191">
                  <c:v>12.263</c:v>
                </c:pt>
                <c:pt idx="60192">
                  <c:v>12.242000000000001</c:v>
                </c:pt>
                <c:pt idx="60193">
                  <c:v>12.221</c:v>
                </c:pt>
                <c:pt idx="60194">
                  <c:v>12.186999999999999</c:v>
                </c:pt>
                <c:pt idx="60195">
                  <c:v>12.169</c:v>
                </c:pt>
                <c:pt idx="60196">
                  <c:v>12.141999999999999</c:v>
                </c:pt>
                <c:pt idx="60197">
                  <c:v>12.111000000000001</c:v>
                </c:pt>
                <c:pt idx="60198">
                  <c:v>12.085000000000001</c:v>
                </c:pt>
                <c:pt idx="60199">
                  <c:v>12.06</c:v>
                </c:pt>
                <c:pt idx="60200">
                  <c:v>12.032999999999999</c:v>
                </c:pt>
                <c:pt idx="60201">
                  <c:v>12.002000000000001</c:v>
                </c:pt>
                <c:pt idx="60202">
                  <c:v>11.975</c:v>
                </c:pt>
                <c:pt idx="60203">
                  <c:v>11.957000000000001</c:v>
                </c:pt>
                <c:pt idx="60204">
                  <c:v>11.927</c:v>
                </c:pt>
                <c:pt idx="60205">
                  <c:v>11.907</c:v>
                </c:pt>
                <c:pt idx="60206">
                  <c:v>11.878</c:v>
                </c:pt>
                <c:pt idx="60207">
                  <c:v>11.769</c:v>
                </c:pt>
                <c:pt idx="60208">
                  <c:v>11.204000000000001</c:v>
                </c:pt>
                <c:pt idx="60209">
                  <c:v>11.186</c:v>
                </c:pt>
                <c:pt idx="60210">
                  <c:v>11.163</c:v>
                </c:pt>
                <c:pt idx="60211">
                  <c:v>11.153</c:v>
                </c:pt>
                <c:pt idx="60212">
                  <c:v>11.145</c:v>
                </c:pt>
                <c:pt idx="60213">
                  <c:v>11.143000000000001</c:v>
                </c:pt>
                <c:pt idx="60214">
                  <c:v>11.143000000000001</c:v>
                </c:pt>
                <c:pt idx="60215">
                  <c:v>11.147</c:v>
                </c:pt>
                <c:pt idx="60216">
                  <c:v>11.152000000000001</c:v>
                </c:pt>
                <c:pt idx="60217">
                  <c:v>11.147</c:v>
                </c:pt>
                <c:pt idx="60218">
                  <c:v>11.145</c:v>
                </c:pt>
                <c:pt idx="60219">
                  <c:v>11.14</c:v>
                </c:pt>
                <c:pt idx="60220">
                  <c:v>11.125</c:v>
                </c:pt>
                <c:pt idx="60221">
                  <c:v>11.121</c:v>
                </c:pt>
                <c:pt idx="60222">
                  <c:v>11.122</c:v>
                </c:pt>
                <c:pt idx="60223">
                  <c:v>11.133000000000001</c:v>
                </c:pt>
                <c:pt idx="60224">
                  <c:v>11.136000000000001</c:v>
                </c:pt>
                <c:pt idx="60225">
                  <c:v>11.149000000000001</c:v>
                </c:pt>
                <c:pt idx="60226">
                  <c:v>11.175000000000001</c:v>
                </c:pt>
                <c:pt idx="60227">
                  <c:v>11.188000000000001</c:v>
                </c:pt>
                <c:pt idx="60228">
                  <c:v>11.199</c:v>
                </c:pt>
                <c:pt idx="60229">
                  <c:v>11.215</c:v>
                </c:pt>
                <c:pt idx="60230">
                  <c:v>11.234</c:v>
                </c:pt>
                <c:pt idx="60231">
                  <c:v>11.252000000000001</c:v>
                </c:pt>
                <c:pt idx="60232">
                  <c:v>11.265000000000001</c:v>
                </c:pt>
                <c:pt idx="60233">
                  <c:v>11.287000000000001</c:v>
                </c:pt>
                <c:pt idx="60234">
                  <c:v>11.307</c:v>
                </c:pt>
                <c:pt idx="60235">
                  <c:v>11.327</c:v>
                </c:pt>
                <c:pt idx="60236">
                  <c:v>11.343999999999999</c:v>
                </c:pt>
                <c:pt idx="60237">
                  <c:v>11.367000000000001</c:v>
                </c:pt>
                <c:pt idx="60238">
                  <c:v>11.396000000000001</c:v>
                </c:pt>
                <c:pt idx="60239">
                  <c:v>11.412000000000001</c:v>
                </c:pt>
                <c:pt idx="60240">
                  <c:v>11.431000000000001</c:v>
                </c:pt>
                <c:pt idx="60241">
                  <c:v>11.458</c:v>
                </c:pt>
                <c:pt idx="60242">
                  <c:v>11.482000000000001</c:v>
                </c:pt>
                <c:pt idx="60243">
                  <c:v>11.508000000000001</c:v>
                </c:pt>
                <c:pt idx="60244">
                  <c:v>11.537000000000001</c:v>
                </c:pt>
                <c:pt idx="60245">
                  <c:v>11.561</c:v>
                </c:pt>
                <c:pt idx="60246">
                  <c:v>11.585000000000001</c:v>
                </c:pt>
                <c:pt idx="60247">
                  <c:v>11.61</c:v>
                </c:pt>
                <c:pt idx="60248">
                  <c:v>11.639000000000001</c:v>
                </c:pt>
                <c:pt idx="60249">
                  <c:v>11.669</c:v>
                </c:pt>
                <c:pt idx="60250">
                  <c:v>11.695</c:v>
                </c:pt>
                <c:pt idx="60251">
                  <c:v>11.721</c:v>
                </c:pt>
                <c:pt idx="60252">
                  <c:v>11.752000000000001</c:v>
                </c:pt>
                <c:pt idx="60253">
                  <c:v>11.782999999999999</c:v>
                </c:pt>
                <c:pt idx="60254">
                  <c:v>11.819000000000001</c:v>
                </c:pt>
                <c:pt idx="60255">
                  <c:v>11.853</c:v>
                </c:pt>
                <c:pt idx="60256">
                  <c:v>11.899000000000001</c:v>
                </c:pt>
                <c:pt idx="60257">
                  <c:v>11.925000000000001</c:v>
                </c:pt>
                <c:pt idx="60258">
                  <c:v>11.956</c:v>
                </c:pt>
                <c:pt idx="60259">
                  <c:v>11.99</c:v>
                </c:pt>
                <c:pt idx="60260">
                  <c:v>12.024000000000001</c:v>
                </c:pt>
                <c:pt idx="60261">
                  <c:v>12.058</c:v>
                </c:pt>
                <c:pt idx="60262">
                  <c:v>12.089</c:v>
                </c:pt>
                <c:pt idx="60263">
                  <c:v>12.124000000000001</c:v>
                </c:pt>
                <c:pt idx="60264">
                  <c:v>12.153</c:v>
                </c:pt>
                <c:pt idx="60265">
                  <c:v>12.173</c:v>
                </c:pt>
                <c:pt idx="60266">
                  <c:v>12.209</c:v>
                </c:pt>
                <c:pt idx="60267">
                  <c:v>12.234</c:v>
                </c:pt>
                <c:pt idx="60268">
                  <c:v>12.266999999999999</c:v>
                </c:pt>
                <c:pt idx="60269">
                  <c:v>12.298</c:v>
                </c:pt>
                <c:pt idx="60270">
                  <c:v>12.322000000000001</c:v>
                </c:pt>
                <c:pt idx="60271">
                  <c:v>12.349</c:v>
                </c:pt>
                <c:pt idx="60272">
                  <c:v>12.379</c:v>
                </c:pt>
                <c:pt idx="60273">
                  <c:v>12.406000000000001</c:v>
                </c:pt>
                <c:pt idx="60274">
                  <c:v>12.431000000000001</c:v>
                </c:pt>
                <c:pt idx="60275">
                  <c:v>12.463000000000001</c:v>
                </c:pt>
                <c:pt idx="60276">
                  <c:v>12.489000000000001</c:v>
                </c:pt>
                <c:pt idx="60277">
                  <c:v>12.513</c:v>
                </c:pt>
                <c:pt idx="60278">
                  <c:v>12.541</c:v>
                </c:pt>
                <c:pt idx="60279">
                  <c:v>12.566000000000001</c:v>
                </c:pt>
                <c:pt idx="60280">
                  <c:v>12.601000000000001</c:v>
                </c:pt>
                <c:pt idx="60281">
                  <c:v>12.628</c:v>
                </c:pt>
                <c:pt idx="60282">
                  <c:v>12.657</c:v>
                </c:pt>
                <c:pt idx="60283">
                  <c:v>12.685</c:v>
                </c:pt>
                <c:pt idx="60284">
                  <c:v>12.708</c:v>
                </c:pt>
                <c:pt idx="60285">
                  <c:v>12.738</c:v>
                </c:pt>
                <c:pt idx="60286">
                  <c:v>12.766</c:v>
                </c:pt>
                <c:pt idx="60287">
                  <c:v>12.791</c:v>
                </c:pt>
                <c:pt idx="60288">
                  <c:v>12.821</c:v>
                </c:pt>
                <c:pt idx="60289">
                  <c:v>12.838000000000001</c:v>
                </c:pt>
                <c:pt idx="60290">
                  <c:v>12.864000000000001</c:v>
                </c:pt>
                <c:pt idx="60291">
                  <c:v>12.882</c:v>
                </c:pt>
                <c:pt idx="60292">
                  <c:v>12.907</c:v>
                </c:pt>
                <c:pt idx="60293">
                  <c:v>12.927</c:v>
                </c:pt>
                <c:pt idx="60294">
                  <c:v>12.950000000000001</c:v>
                </c:pt>
                <c:pt idx="60295">
                  <c:v>12.97</c:v>
                </c:pt>
                <c:pt idx="60296">
                  <c:v>12.988</c:v>
                </c:pt>
                <c:pt idx="60297">
                  <c:v>13.012</c:v>
                </c:pt>
                <c:pt idx="60298">
                  <c:v>13.899000000000001</c:v>
                </c:pt>
                <c:pt idx="60299">
                  <c:v>14.905000000000001</c:v>
                </c:pt>
                <c:pt idx="60300">
                  <c:v>14.054</c:v>
                </c:pt>
                <c:pt idx="60301">
                  <c:v>13.702999999999999</c:v>
                </c:pt>
                <c:pt idx="60302">
                  <c:v>13.649000000000001</c:v>
                </c:pt>
                <c:pt idx="60303">
                  <c:v>13.632</c:v>
                </c:pt>
                <c:pt idx="60304">
                  <c:v>13.621</c:v>
                </c:pt>
                <c:pt idx="60305">
                  <c:v>13.599</c:v>
                </c:pt>
                <c:pt idx="60306">
                  <c:v>13.583</c:v>
                </c:pt>
                <c:pt idx="60307">
                  <c:v>13.568</c:v>
                </c:pt>
                <c:pt idx="60308">
                  <c:v>13.547000000000001</c:v>
                </c:pt>
                <c:pt idx="60309">
                  <c:v>13.532</c:v>
                </c:pt>
                <c:pt idx="60310">
                  <c:v>13.52</c:v>
                </c:pt>
                <c:pt idx="60311">
                  <c:v>13.507</c:v>
                </c:pt>
                <c:pt idx="60312">
                  <c:v>13.493</c:v>
                </c:pt>
                <c:pt idx="60313">
                  <c:v>13.478</c:v>
                </c:pt>
                <c:pt idx="60314">
                  <c:v>13.465</c:v>
                </c:pt>
                <c:pt idx="60315">
                  <c:v>13.454000000000001</c:v>
                </c:pt>
                <c:pt idx="60316">
                  <c:v>13.437000000000001</c:v>
                </c:pt>
                <c:pt idx="60317">
                  <c:v>13.435</c:v>
                </c:pt>
                <c:pt idx="60318">
                  <c:v>13.418000000000001</c:v>
                </c:pt>
                <c:pt idx="60319">
                  <c:v>13.412000000000001</c:v>
                </c:pt>
                <c:pt idx="60320">
                  <c:v>13.412000000000001</c:v>
                </c:pt>
                <c:pt idx="60321">
                  <c:v>13.414</c:v>
                </c:pt>
                <c:pt idx="60322">
                  <c:v>13.412000000000001</c:v>
                </c:pt>
                <c:pt idx="60323">
                  <c:v>13.411</c:v>
                </c:pt>
                <c:pt idx="60324">
                  <c:v>13.421000000000001</c:v>
                </c:pt>
                <c:pt idx="60325">
                  <c:v>13.429</c:v>
                </c:pt>
                <c:pt idx="60326">
                  <c:v>13.438000000000001</c:v>
                </c:pt>
                <c:pt idx="60327">
                  <c:v>13.448</c:v>
                </c:pt>
                <c:pt idx="60328">
                  <c:v>13.465</c:v>
                </c:pt>
                <c:pt idx="60329">
                  <c:v>13.492000000000001</c:v>
                </c:pt>
                <c:pt idx="60330">
                  <c:v>13.513</c:v>
                </c:pt>
                <c:pt idx="60331">
                  <c:v>13.542</c:v>
                </c:pt>
                <c:pt idx="60332">
                  <c:v>13.563000000000001</c:v>
                </c:pt>
                <c:pt idx="60333">
                  <c:v>13.584</c:v>
                </c:pt>
                <c:pt idx="60334">
                  <c:v>13.593999999999999</c:v>
                </c:pt>
                <c:pt idx="60335">
                  <c:v>13.607000000000001</c:v>
                </c:pt>
                <c:pt idx="60336">
                  <c:v>13.624000000000001</c:v>
                </c:pt>
                <c:pt idx="60337">
                  <c:v>13.625999999999999</c:v>
                </c:pt>
                <c:pt idx="60338">
                  <c:v>13.629</c:v>
                </c:pt>
                <c:pt idx="60339">
                  <c:v>13.618</c:v>
                </c:pt>
                <c:pt idx="60340">
                  <c:v>13.611000000000001</c:v>
                </c:pt>
                <c:pt idx="60341">
                  <c:v>13.585000000000001</c:v>
                </c:pt>
                <c:pt idx="60342">
                  <c:v>13.561</c:v>
                </c:pt>
                <c:pt idx="60343">
                  <c:v>13.539</c:v>
                </c:pt>
                <c:pt idx="60344">
                  <c:v>13.512</c:v>
                </c:pt>
                <c:pt idx="60345">
                  <c:v>13.489000000000001</c:v>
                </c:pt>
                <c:pt idx="60346">
                  <c:v>13.468</c:v>
                </c:pt>
                <c:pt idx="60347">
                  <c:v>13.452</c:v>
                </c:pt>
                <c:pt idx="60348">
                  <c:v>13.435</c:v>
                </c:pt>
                <c:pt idx="60349">
                  <c:v>13.422000000000001</c:v>
                </c:pt>
                <c:pt idx="60350">
                  <c:v>13.405000000000001</c:v>
                </c:pt>
                <c:pt idx="60351">
                  <c:v>13.386000000000001</c:v>
                </c:pt>
                <c:pt idx="60352">
                  <c:v>13.365</c:v>
                </c:pt>
                <c:pt idx="60353">
                  <c:v>13.35</c:v>
                </c:pt>
                <c:pt idx="60354">
                  <c:v>13.329000000000001</c:v>
                </c:pt>
                <c:pt idx="60355">
                  <c:v>13.322000000000001</c:v>
                </c:pt>
                <c:pt idx="60356">
                  <c:v>13.304</c:v>
                </c:pt>
                <c:pt idx="60357">
                  <c:v>13.296000000000001</c:v>
                </c:pt>
                <c:pt idx="60358">
                  <c:v>13.281000000000001</c:v>
                </c:pt>
                <c:pt idx="60359">
                  <c:v>13.266</c:v>
                </c:pt>
                <c:pt idx="60360">
                  <c:v>13.258000000000001</c:v>
                </c:pt>
                <c:pt idx="60361">
                  <c:v>13.246</c:v>
                </c:pt>
                <c:pt idx="60362">
                  <c:v>13.23</c:v>
                </c:pt>
                <c:pt idx="60363">
                  <c:v>13.215</c:v>
                </c:pt>
                <c:pt idx="60364">
                  <c:v>13.196</c:v>
                </c:pt>
                <c:pt idx="60365">
                  <c:v>13.173</c:v>
                </c:pt>
                <c:pt idx="60366">
                  <c:v>13.148</c:v>
                </c:pt>
                <c:pt idx="60367">
                  <c:v>13.138</c:v>
                </c:pt>
                <c:pt idx="60368">
                  <c:v>13.115</c:v>
                </c:pt>
                <c:pt idx="60369">
                  <c:v>13.095000000000001</c:v>
                </c:pt>
                <c:pt idx="60370">
                  <c:v>13.081</c:v>
                </c:pt>
                <c:pt idx="60371">
                  <c:v>13.061999999999999</c:v>
                </c:pt>
                <c:pt idx="60372">
                  <c:v>13.051</c:v>
                </c:pt>
                <c:pt idx="60373">
                  <c:v>13.032</c:v>
                </c:pt>
                <c:pt idx="60374">
                  <c:v>13.021000000000001</c:v>
                </c:pt>
                <c:pt idx="60375">
                  <c:v>12.996</c:v>
                </c:pt>
                <c:pt idx="60376">
                  <c:v>12.984</c:v>
                </c:pt>
                <c:pt idx="60377">
                  <c:v>12.962</c:v>
                </c:pt>
                <c:pt idx="60378">
                  <c:v>12.939</c:v>
                </c:pt>
                <c:pt idx="60379">
                  <c:v>12.916</c:v>
                </c:pt>
                <c:pt idx="60380">
                  <c:v>12.889000000000001</c:v>
                </c:pt>
                <c:pt idx="60381">
                  <c:v>12.871</c:v>
                </c:pt>
                <c:pt idx="60382">
                  <c:v>12.849</c:v>
                </c:pt>
                <c:pt idx="60383">
                  <c:v>12.821</c:v>
                </c:pt>
                <c:pt idx="60384">
                  <c:v>12.801</c:v>
                </c:pt>
                <c:pt idx="60385">
                  <c:v>12.782</c:v>
                </c:pt>
                <c:pt idx="60386">
                  <c:v>12.765000000000001</c:v>
                </c:pt>
                <c:pt idx="60387">
                  <c:v>12.749000000000001</c:v>
                </c:pt>
                <c:pt idx="60388">
                  <c:v>12.734</c:v>
                </c:pt>
                <c:pt idx="60389">
                  <c:v>12.71</c:v>
                </c:pt>
                <c:pt idx="60390">
                  <c:v>12.699</c:v>
                </c:pt>
                <c:pt idx="60391">
                  <c:v>12.67</c:v>
                </c:pt>
                <c:pt idx="60392">
                  <c:v>12.648</c:v>
                </c:pt>
                <c:pt idx="60393">
                  <c:v>12.643000000000001</c:v>
                </c:pt>
                <c:pt idx="60394">
                  <c:v>12.625</c:v>
                </c:pt>
                <c:pt idx="60395">
                  <c:v>12.616</c:v>
                </c:pt>
                <c:pt idx="60396">
                  <c:v>12.598000000000001</c:v>
                </c:pt>
                <c:pt idx="60397">
                  <c:v>12.593</c:v>
                </c:pt>
                <c:pt idx="60398">
                  <c:v>12.581</c:v>
                </c:pt>
                <c:pt idx="60399">
                  <c:v>12.577</c:v>
                </c:pt>
                <c:pt idx="60400">
                  <c:v>12.55</c:v>
                </c:pt>
                <c:pt idx="60401">
                  <c:v>12.532</c:v>
                </c:pt>
                <c:pt idx="60402">
                  <c:v>12.515000000000001</c:v>
                </c:pt>
                <c:pt idx="60403">
                  <c:v>12.491</c:v>
                </c:pt>
                <c:pt idx="60404">
                  <c:v>12.475</c:v>
                </c:pt>
                <c:pt idx="60405">
                  <c:v>12.444000000000001</c:v>
                </c:pt>
                <c:pt idx="60406">
                  <c:v>12.426</c:v>
                </c:pt>
                <c:pt idx="60407">
                  <c:v>12.409000000000001</c:v>
                </c:pt>
                <c:pt idx="60408">
                  <c:v>12.4</c:v>
                </c:pt>
                <c:pt idx="60409">
                  <c:v>12.388</c:v>
                </c:pt>
                <c:pt idx="60410">
                  <c:v>12.381</c:v>
                </c:pt>
                <c:pt idx="60411">
                  <c:v>12.374000000000001</c:v>
                </c:pt>
                <c:pt idx="60412">
                  <c:v>12.362</c:v>
                </c:pt>
                <c:pt idx="60413">
                  <c:v>12.354000000000001</c:v>
                </c:pt>
                <c:pt idx="60414">
                  <c:v>12.345000000000001</c:v>
                </c:pt>
                <c:pt idx="60415">
                  <c:v>12.333</c:v>
                </c:pt>
                <c:pt idx="60416">
                  <c:v>12.321</c:v>
                </c:pt>
                <c:pt idx="60417">
                  <c:v>12.316000000000001</c:v>
                </c:pt>
                <c:pt idx="60418">
                  <c:v>12.314</c:v>
                </c:pt>
                <c:pt idx="60419">
                  <c:v>12.304</c:v>
                </c:pt>
                <c:pt idx="60420">
                  <c:v>12.297000000000001</c:v>
                </c:pt>
                <c:pt idx="60421">
                  <c:v>12.292</c:v>
                </c:pt>
                <c:pt idx="60422">
                  <c:v>12.282</c:v>
                </c:pt>
                <c:pt idx="60423">
                  <c:v>12.27</c:v>
                </c:pt>
                <c:pt idx="60424">
                  <c:v>12.262</c:v>
                </c:pt>
                <c:pt idx="60425">
                  <c:v>12.254</c:v>
                </c:pt>
                <c:pt idx="60426">
                  <c:v>12.248000000000001</c:v>
                </c:pt>
                <c:pt idx="60427">
                  <c:v>12.241</c:v>
                </c:pt>
                <c:pt idx="60428">
                  <c:v>12.229000000000001</c:v>
                </c:pt>
                <c:pt idx="60429">
                  <c:v>12.226000000000001</c:v>
                </c:pt>
                <c:pt idx="60430">
                  <c:v>12.221</c:v>
                </c:pt>
                <c:pt idx="60431">
                  <c:v>12.206</c:v>
                </c:pt>
                <c:pt idx="60432">
                  <c:v>12.196</c:v>
                </c:pt>
                <c:pt idx="60433">
                  <c:v>12.186999999999999</c:v>
                </c:pt>
                <c:pt idx="60434">
                  <c:v>12.176</c:v>
                </c:pt>
                <c:pt idx="60435">
                  <c:v>12.167</c:v>
                </c:pt>
                <c:pt idx="60436">
                  <c:v>12.157999999999999</c:v>
                </c:pt>
                <c:pt idx="60437">
                  <c:v>12.151</c:v>
                </c:pt>
                <c:pt idx="60438">
                  <c:v>12.144</c:v>
                </c:pt>
                <c:pt idx="60439">
                  <c:v>12.132</c:v>
                </c:pt>
                <c:pt idx="60440">
                  <c:v>12.129</c:v>
                </c:pt>
                <c:pt idx="60441">
                  <c:v>12.117000000000001</c:v>
                </c:pt>
                <c:pt idx="60442">
                  <c:v>12.109</c:v>
                </c:pt>
                <c:pt idx="60443">
                  <c:v>12.1</c:v>
                </c:pt>
                <c:pt idx="60444">
                  <c:v>12.095000000000001</c:v>
                </c:pt>
                <c:pt idx="60445">
                  <c:v>12.086</c:v>
                </c:pt>
                <c:pt idx="60446">
                  <c:v>12.074</c:v>
                </c:pt>
                <c:pt idx="60447">
                  <c:v>12.068</c:v>
                </c:pt>
                <c:pt idx="60448">
                  <c:v>12.058</c:v>
                </c:pt>
                <c:pt idx="60449">
                  <c:v>12.048999999999999</c:v>
                </c:pt>
                <c:pt idx="60450">
                  <c:v>12.040000000000001</c:v>
                </c:pt>
                <c:pt idx="60451">
                  <c:v>12.029</c:v>
                </c:pt>
                <c:pt idx="60452">
                  <c:v>12.011000000000001</c:v>
                </c:pt>
                <c:pt idx="60453">
                  <c:v>11.984</c:v>
                </c:pt>
                <c:pt idx="60454">
                  <c:v>11.949</c:v>
                </c:pt>
                <c:pt idx="60455">
                  <c:v>11.909000000000001</c:v>
                </c:pt>
                <c:pt idx="60456">
                  <c:v>11.877000000000001</c:v>
                </c:pt>
                <c:pt idx="60457">
                  <c:v>11.819000000000001</c:v>
                </c:pt>
                <c:pt idx="60458">
                  <c:v>11.763</c:v>
                </c:pt>
                <c:pt idx="60459">
                  <c:v>11.196</c:v>
                </c:pt>
                <c:pt idx="60460">
                  <c:v>10.994</c:v>
                </c:pt>
                <c:pt idx="60461">
                  <c:v>10.92</c:v>
                </c:pt>
                <c:pt idx="60462">
                  <c:v>10.84</c:v>
                </c:pt>
                <c:pt idx="60463">
                  <c:v>10.754</c:v>
                </c:pt>
                <c:pt idx="60464">
                  <c:v>10.67</c:v>
                </c:pt>
                <c:pt idx="60465">
                  <c:v>10.574</c:v>
                </c:pt>
                <c:pt idx="60466">
                  <c:v>10.456</c:v>
                </c:pt>
                <c:pt idx="60467">
                  <c:v>10.289</c:v>
                </c:pt>
                <c:pt idx="60468">
                  <c:v>10.063000000000001</c:v>
                </c:pt>
                <c:pt idx="60469">
                  <c:v>9.7569999999999997</c:v>
                </c:pt>
                <c:pt idx="60470">
                  <c:v>9.3640000000000008</c:v>
                </c:pt>
                <c:pt idx="60471">
                  <c:v>8.9619999999999997</c:v>
                </c:pt>
                <c:pt idx="60472">
                  <c:v>7.8020000000000005</c:v>
                </c:pt>
                <c:pt idx="60473">
                  <c:v>1.0170000000000001</c:v>
                </c:pt>
                <c:pt idx="60474">
                  <c:v>1.0150000000000001</c:v>
                </c:pt>
                <c:pt idx="60475">
                  <c:v>1.0150000000000001</c:v>
                </c:pt>
                <c:pt idx="60476">
                  <c:v>1.0130000000000001</c:v>
                </c:pt>
                <c:pt idx="60477">
                  <c:v>1.014</c:v>
                </c:pt>
                <c:pt idx="60478">
                  <c:v>1.016</c:v>
                </c:pt>
                <c:pt idx="60479">
                  <c:v>1.0150000000000001</c:v>
                </c:pt>
                <c:pt idx="60480">
                  <c:v>1.016</c:v>
                </c:pt>
                <c:pt idx="60481">
                  <c:v>1.014</c:v>
                </c:pt>
                <c:pt idx="60482">
                  <c:v>1.014</c:v>
                </c:pt>
                <c:pt idx="60483">
                  <c:v>1.0150000000000001</c:v>
                </c:pt>
                <c:pt idx="60484">
                  <c:v>1.014</c:v>
                </c:pt>
                <c:pt idx="60485">
                  <c:v>1.016</c:v>
                </c:pt>
                <c:pt idx="60486">
                  <c:v>1.0150000000000001</c:v>
                </c:pt>
                <c:pt idx="60487">
                  <c:v>1.014</c:v>
                </c:pt>
                <c:pt idx="60488">
                  <c:v>1.0150000000000001</c:v>
                </c:pt>
                <c:pt idx="60489">
                  <c:v>1.0130000000000001</c:v>
                </c:pt>
                <c:pt idx="60490">
                  <c:v>1.014</c:v>
                </c:pt>
                <c:pt idx="60491">
                  <c:v>1.014</c:v>
                </c:pt>
                <c:pt idx="60492">
                  <c:v>1.012</c:v>
                </c:pt>
                <c:pt idx="60493">
                  <c:v>1.012</c:v>
                </c:pt>
                <c:pt idx="60494">
                  <c:v>1.0130000000000001</c:v>
                </c:pt>
                <c:pt idx="60495">
                  <c:v>1.0130000000000001</c:v>
                </c:pt>
                <c:pt idx="60496">
                  <c:v>1.0130000000000001</c:v>
                </c:pt>
                <c:pt idx="60497">
                  <c:v>1.014</c:v>
                </c:pt>
                <c:pt idx="60498">
                  <c:v>1.012</c:v>
                </c:pt>
                <c:pt idx="60499">
                  <c:v>1.0130000000000001</c:v>
                </c:pt>
                <c:pt idx="60500">
                  <c:v>1.0150000000000001</c:v>
                </c:pt>
                <c:pt idx="60501">
                  <c:v>1.0150000000000001</c:v>
                </c:pt>
                <c:pt idx="60502">
                  <c:v>1.012</c:v>
                </c:pt>
                <c:pt idx="60503">
                  <c:v>1.014</c:v>
                </c:pt>
                <c:pt idx="60504">
                  <c:v>1.0150000000000001</c:v>
                </c:pt>
                <c:pt idx="60505">
                  <c:v>1.0150000000000001</c:v>
                </c:pt>
                <c:pt idx="60506">
                  <c:v>1.0150000000000001</c:v>
                </c:pt>
                <c:pt idx="60507">
                  <c:v>1.016</c:v>
                </c:pt>
                <c:pt idx="60508">
                  <c:v>1.0150000000000001</c:v>
                </c:pt>
                <c:pt idx="60509">
                  <c:v>1.0150000000000001</c:v>
                </c:pt>
                <c:pt idx="60510">
                  <c:v>1.0150000000000001</c:v>
                </c:pt>
                <c:pt idx="60511">
                  <c:v>1.0150000000000001</c:v>
                </c:pt>
                <c:pt idx="60512">
                  <c:v>1.0130000000000001</c:v>
                </c:pt>
                <c:pt idx="60513">
                  <c:v>1.0130000000000001</c:v>
                </c:pt>
                <c:pt idx="60514">
                  <c:v>1.012</c:v>
                </c:pt>
                <c:pt idx="60515">
                  <c:v>1.0150000000000001</c:v>
                </c:pt>
                <c:pt idx="60516">
                  <c:v>1.0150000000000001</c:v>
                </c:pt>
                <c:pt idx="60517">
                  <c:v>1.0150000000000001</c:v>
                </c:pt>
                <c:pt idx="60518">
                  <c:v>1.016</c:v>
                </c:pt>
                <c:pt idx="60519">
                  <c:v>1.0170000000000001</c:v>
                </c:pt>
                <c:pt idx="60520">
                  <c:v>1.0170000000000001</c:v>
                </c:pt>
                <c:pt idx="60521">
                  <c:v>1.016</c:v>
                </c:pt>
                <c:pt idx="60522">
                  <c:v>1.014</c:v>
                </c:pt>
                <c:pt idx="60523">
                  <c:v>1.012</c:v>
                </c:pt>
                <c:pt idx="60524">
                  <c:v>1.012</c:v>
                </c:pt>
                <c:pt idx="60525">
                  <c:v>1.0130000000000001</c:v>
                </c:pt>
                <c:pt idx="60526">
                  <c:v>1.014</c:v>
                </c:pt>
                <c:pt idx="60527">
                  <c:v>1.014</c:v>
                </c:pt>
                <c:pt idx="60528">
                  <c:v>1.0130000000000001</c:v>
                </c:pt>
                <c:pt idx="60529">
                  <c:v>1.012</c:v>
                </c:pt>
                <c:pt idx="60530">
                  <c:v>1.014</c:v>
                </c:pt>
                <c:pt idx="60531">
                  <c:v>1.0150000000000001</c:v>
                </c:pt>
                <c:pt idx="60532">
                  <c:v>1.0150000000000001</c:v>
                </c:pt>
                <c:pt idx="60533">
                  <c:v>1.0150000000000001</c:v>
                </c:pt>
                <c:pt idx="60534">
                  <c:v>1.014</c:v>
                </c:pt>
                <c:pt idx="60535">
                  <c:v>1.014</c:v>
                </c:pt>
                <c:pt idx="60536">
                  <c:v>1.014</c:v>
                </c:pt>
                <c:pt idx="60537">
                  <c:v>1.014</c:v>
                </c:pt>
                <c:pt idx="60538">
                  <c:v>1.012</c:v>
                </c:pt>
                <c:pt idx="60539">
                  <c:v>1.012</c:v>
                </c:pt>
                <c:pt idx="60540">
                  <c:v>1.0110000000000001</c:v>
                </c:pt>
                <c:pt idx="60541">
                  <c:v>1.012</c:v>
                </c:pt>
                <c:pt idx="60542">
                  <c:v>1.0130000000000001</c:v>
                </c:pt>
                <c:pt idx="60543">
                  <c:v>1.0130000000000001</c:v>
                </c:pt>
                <c:pt idx="60544">
                  <c:v>1.0130000000000001</c:v>
                </c:pt>
                <c:pt idx="60545">
                  <c:v>1.0130000000000001</c:v>
                </c:pt>
                <c:pt idx="60546">
                  <c:v>1.0130000000000001</c:v>
                </c:pt>
                <c:pt idx="60547">
                  <c:v>1.0130000000000001</c:v>
                </c:pt>
                <c:pt idx="60548">
                  <c:v>1.012</c:v>
                </c:pt>
                <c:pt idx="60549">
                  <c:v>1.014</c:v>
                </c:pt>
                <c:pt idx="60550">
                  <c:v>1.014</c:v>
                </c:pt>
                <c:pt idx="60551">
                  <c:v>1.012</c:v>
                </c:pt>
                <c:pt idx="60552">
                  <c:v>1.012</c:v>
                </c:pt>
                <c:pt idx="60553">
                  <c:v>1.012</c:v>
                </c:pt>
                <c:pt idx="60554">
                  <c:v>1.012</c:v>
                </c:pt>
                <c:pt idx="60555">
                  <c:v>1.012</c:v>
                </c:pt>
                <c:pt idx="60556">
                  <c:v>1.0110000000000001</c:v>
                </c:pt>
                <c:pt idx="60557">
                  <c:v>1.0110000000000001</c:v>
                </c:pt>
                <c:pt idx="60558">
                  <c:v>1.012</c:v>
                </c:pt>
                <c:pt idx="60559">
                  <c:v>1.0110000000000001</c:v>
                </c:pt>
                <c:pt idx="60560">
                  <c:v>1.012</c:v>
                </c:pt>
                <c:pt idx="60561">
                  <c:v>1.012</c:v>
                </c:pt>
                <c:pt idx="60562">
                  <c:v>1.0110000000000001</c:v>
                </c:pt>
                <c:pt idx="60563">
                  <c:v>1.012</c:v>
                </c:pt>
                <c:pt idx="60564">
                  <c:v>1.012</c:v>
                </c:pt>
                <c:pt idx="60565">
                  <c:v>1.0130000000000001</c:v>
                </c:pt>
                <c:pt idx="60566">
                  <c:v>1.012</c:v>
                </c:pt>
                <c:pt idx="60567">
                  <c:v>1.012</c:v>
                </c:pt>
                <c:pt idx="60568">
                  <c:v>1.012</c:v>
                </c:pt>
                <c:pt idx="60569">
                  <c:v>1.012</c:v>
                </c:pt>
                <c:pt idx="60570">
                  <c:v>1.014</c:v>
                </c:pt>
                <c:pt idx="60571">
                  <c:v>1.0130000000000001</c:v>
                </c:pt>
                <c:pt idx="60572">
                  <c:v>1.012</c:v>
                </c:pt>
                <c:pt idx="60573">
                  <c:v>1.0110000000000001</c:v>
                </c:pt>
                <c:pt idx="60574">
                  <c:v>1.01</c:v>
                </c:pt>
                <c:pt idx="60575">
                  <c:v>1.0090000000000001</c:v>
                </c:pt>
                <c:pt idx="60576">
                  <c:v>1.01</c:v>
                </c:pt>
                <c:pt idx="60577">
                  <c:v>1.0090000000000001</c:v>
                </c:pt>
                <c:pt idx="60578">
                  <c:v>1.01</c:v>
                </c:pt>
                <c:pt idx="60579">
                  <c:v>1.01</c:v>
                </c:pt>
                <c:pt idx="60580">
                  <c:v>1.01</c:v>
                </c:pt>
                <c:pt idx="60581">
                  <c:v>1.01</c:v>
                </c:pt>
                <c:pt idx="60582">
                  <c:v>1.01</c:v>
                </c:pt>
                <c:pt idx="60583">
                  <c:v>1.0090000000000001</c:v>
                </c:pt>
                <c:pt idx="60584">
                  <c:v>1.0070000000000001</c:v>
                </c:pt>
                <c:pt idx="60585">
                  <c:v>1.0070000000000001</c:v>
                </c:pt>
                <c:pt idx="60586">
                  <c:v>1.0090000000000001</c:v>
                </c:pt>
                <c:pt idx="60587">
                  <c:v>1.0090000000000001</c:v>
                </c:pt>
                <c:pt idx="60588">
                  <c:v>1.01</c:v>
                </c:pt>
                <c:pt idx="60589">
                  <c:v>1.012</c:v>
                </c:pt>
                <c:pt idx="60590">
                  <c:v>1.012</c:v>
                </c:pt>
                <c:pt idx="60591">
                  <c:v>1.012</c:v>
                </c:pt>
                <c:pt idx="60592">
                  <c:v>1.0130000000000001</c:v>
                </c:pt>
                <c:pt idx="60593">
                  <c:v>1.014</c:v>
                </c:pt>
                <c:pt idx="60594">
                  <c:v>1.0150000000000001</c:v>
                </c:pt>
                <c:pt idx="60595">
                  <c:v>1.016</c:v>
                </c:pt>
                <c:pt idx="60596">
                  <c:v>1.0150000000000001</c:v>
                </c:pt>
                <c:pt idx="60597">
                  <c:v>1.014</c:v>
                </c:pt>
                <c:pt idx="60598">
                  <c:v>1.0150000000000001</c:v>
                </c:pt>
                <c:pt idx="60599">
                  <c:v>1.0150000000000001</c:v>
                </c:pt>
                <c:pt idx="60600">
                  <c:v>1.014</c:v>
                </c:pt>
                <c:pt idx="60601">
                  <c:v>1.014</c:v>
                </c:pt>
                <c:pt idx="60602">
                  <c:v>1.014</c:v>
                </c:pt>
                <c:pt idx="60603">
                  <c:v>1.014</c:v>
                </c:pt>
                <c:pt idx="60604">
                  <c:v>1.0130000000000001</c:v>
                </c:pt>
                <c:pt idx="60605">
                  <c:v>1.0130000000000001</c:v>
                </c:pt>
                <c:pt idx="60606">
                  <c:v>1.0130000000000001</c:v>
                </c:pt>
                <c:pt idx="60607">
                  <c:v>1.0130000000000001</c:v>
                </c:pt>
                <c:pt idx="60608">
                  <c:v>1.014</c:v>
                </c:pt>
                <c:pt idx="60609">
                  <c:v>1.014</c:v>
                </c:pt>
                <c:pt idx="60610">
                  <c:v>1.014</c:v>
                </c:pt>
                <c:pt idx="60611">
                  <c:v>1.0130000000000001</c:v>
                </c:pt>
                <c:pt idx="60612">
                  <c:v>1.0110000000000001</c:v>
                </c:pt>
                <c:pt idx="60613">
                  <c:v>1.0110000000000001</c:v>
                </c:pt>
                <c:pt idx="60614">
                  <c:v>1.0110000000000001</c:v>
                </c:pt>
                <c:pt idx="60615">
                  <c:v>1.0090000000000001</c:v>
                </c:pt>
                <c:pt idx="60616">
                  <c:v>1.0110000000000001</c:v>
                </c:pt>
                <c:pt idx="60617">
                  <c:v>1.0110000000000001</c:v>
                </c:pt>
                <c:pt idx="60618">
                  <c:v>1.01</c:v>
                </c:pt>
                <c:pt idx="60619">
                  <c:v>1.01</c:v>
                </c:pt>
                <c:pt idx="60620">
                  <c:v>1.0090000000000001</c:v>
                </c:pt>
                <c:pt idx="60621">
                  <c:v>1.01</c:v>
                </c:pt>
                <c:pt idx="60622">
                  <c:v>1.01</c:v>
                </c:pt>
                <c:pt idx="60623">
                  <c:v>1.01</c:v>
                </c:pt>
                <c:pt idx="60624">
                  <c:v>1.0090000000000001</c:v>
                </c:pt>
                <c:pt idx="60625">
                  <c:v>1.01</c:v>
                </c:pt>
                <c:pt idx="60626">
                  <c:v>1.01</c:v>
                </c:pt>
                <c:pt idx="60627">
                  <c:v>1.01</c:v>
                </c:pt>
                <c:pt idx="60628">
                  <c:v>1.01</c:v>
                </c:pt>
                <c:pt idx="60629">
                  <c:v>1.0110000000000001</c:v>
                </c:pt>
                <c:pt idx="60630">
                  <c:v>1.01</c:v>
                </c:pt>
                <c:pt idx="60631">
                  <c:v>1.01</c:v>
                </c:pt>
                <c:pt idx="60632">
                  <c:v>1.01</c:v>
                </c:pt>
                <c:pt idx="60633">
                  <c:v>1.012</c:v>
                </c:pt>
                <c:pt idx="60634">
                  <c:v>1.0130000000000001</c:v>
                </c:pt>
                <c:pt idx="60635">
                  <c:v>1.0130000000000001</c:v>
                </c:pt>
                <c:pt idx="60636">
                  <c:v>1.0130000000000001</c:v>
                </c:pt>
                <c:pt idx="60637">
                  <c:v>1.012</c:v>
                </c:pt>
                <c:pt idx="60638">
                  <c:v>1.0110000000000001</c:v>
                </c:pt>
                <c:pt idx="60639">
                  <c:v>1.01</c:v>
                </c:pt>
                <c:pt idx="60640">
                  <c:v>1.0090000000000001</c:v>
                </c:pt>
                <c:pt idx="60641">
                  <c:v>1.0110000000000001</c:v>
                </c:pt>
                <c:pt idx="60642">
                  <c:v>1.0110000000000001</c:v>
                </c:pt>
                <c:pt idx="60643">
                  <c:v>1.0110000000000001</c:v>
                </c:pt>
                <c:pt idx="60644">
                  <c:v>1.0110000000000001</c:v>
                </c:pt>
                <c:pt idx="60645">
                  <c:v>1.0110000000000001</c:v>
                </c:pt>
                <c:pt idx="60646">
                  <c:v>1.0110000000000001</c:v>
                </c:pt>
                <c:pt idx="60647">
                  <c:v>1.01</c:v>
                </c:pt>
                <c:pt idx="60648">
                  <c:v>1.012</c:v>
                </c:pt>
                <c:pt idx="60649">
                  <c:v>1.0130000000000001</c:v>
                </c:pt>
                <c:pt idx="60650">
                  <c:v>1.012</c:v>
                </c:pt>
                <c:pt idx="60651">
                  <c:v>1.0110000000000001</c:v>
                </c:pt>
                <c:pt idx="60652">
                  <c:v>1.0110000000000001</c:v>
                </c:pt>
                <c:pt idx="60653">
                  <c:v>1.01</c:v>
                </c:pt>
                <c:pt idx="60654">
                  <c:v>1.01</c:v>
                </c:pt>
                <c:pt idx="60655">
                  <c:v>1.0110000000000001</c:v>
                </c:pt>
                <c:pt idx="60656">
                  <c:v>1.0110000000000001</c:v>
                </c:pt>
                <c:pt idx="60657">
                  <c:v>1.0110000000000001</c:v>
                </c:pt>
                <c:pt idx="60658">
                  <c:v>1.01</c:v>
                </c:pt>
                <c:pt idx="60659">
                  <c:v>1.0110000000000001</c:v>
                </c:pt>
                <c:pt idx="60660">
                  <c:v>1.0110000000000001</c:v>
                </c:pt>
                <c:pt idx="60661">
                  <c:v>1.0090000000000001</c:v>
                </c:pt>
                <c:pt idx="60662">
                  <c:v>1.0090000000000001</c:v>
                </c:pt>
                <c:pt idx="60663">
                  <c:v>1.0090000000000001</c:v>
                </c:pt>
                <c:pt idx="60664">
                  <c:v>1.0090000000000001</c:v>
                </c:pt>
                <c:pt idx="60665">
                  <c:v>1.0110000000000001</c:v>
                </c:pt>
                <c:pt idx="60666">
                  <c:v>1.012</c:v>
                </c:pt>
                <c:pt idx="60667">
                  <c:v>1.012</c:v>
                </c:pt>
                <c:pt idx="60668">
                  <c:v>1.0110000000000001</c:v>
                </c:pt>
                <c:pt idx="60669">
                  <c:v>1.0110000000000001</c:v>
                </c:pt>
                <c:pt idx="60670">
                  <c:v>1.01</c:v>
                </c:pt>
                <c:pt idx="60671">
                  <c:v>1.0110000000000001</c:v>
                </c:pt>
                <c:pt idx="60672">
                  <c:v>1.0090000000000001</c:v>
                </c:pt>
                <c:pt idx="60673">
                  <c:v>1.008</c:v>
                </c:pt>
                <c:pt idx="60674">
                  <c:v>1.0090000000000001</c:v>
                </c:pt>
                <c:pt idx="60675">
                  <c:v>1.01</c:v>
                </c:pt>
                <c:pt idx="60676">
                  <c:v>1.0110000000000001</c:v>
                </c:pt>
                <c:pt idx="60677">
                  <c:v>1.0110000000000001</c:v>
                </c:pt>
                <c:pt idx="60678">
                  <c:v>1.0090000000000001</c:v>
                </c:pt>
                <c:pt idx="60679">
                  <c:v>1.01</c:v>
                </c:pt>
                <c:pt idx="60680">
                  <c:v>1.0110000000000001</c:v>
                </c:pt>
                <c:pt idx="60681">
                  <c:v>1.012</c:v>
                </c:pt>
                <c:pt idx="60682">
                  <c:v>1.012</c:v>
                </c:pt>
                <c:pt idx="60683">
                  <c:v>1.012</c:v>
                </c:pt>
                <c:pt idx="60684">
                  <c:v>1.0110000000000001</c:v>
                </c:pt>
                <c:pt idx="60685">
                  <c:v>1.008</c:v>
                </c:pt>
                <c:pt idx="60686">
                  <c:v>1.0090000000000001</c:v>
                </c:pt>
                <c:pt idx="60687">
                  <c:v>1.01</c:v>
                </c:pt>
                <c:pt idx="60688">
                  <c:v>1.008</c:v>
                </c:pt>
                <c:pt idx="60689">
                  <c:v>1.0090000000000001</c:v>
                </c:pt>
                <c:pt idx="60690">
                  <c:v>1.0090000000000001</c:v>
                </c:pt>
                <c:pt idx="60691">
                  <c:v>1.0090000000000001</c:v>
                </c:pt>
                <c:pt idx="60692">
                  <c:v>1.0090000000000001</c:v>
                </c:pt>
                <c:pt idx="60693">
                  <c:v>1.0090000000000001</c:v>
                </c:pt>
                <c:pt idx="60694">
                  <c:v>1.0090000000000001</c:v>
                </c:pt>
                <c:pt idx="60695">
                  <c:v>1.0090000000000001</c:v>
                </c:pt>
                <c:pt idx="60696">
                  <c:v>1.01</c:v>
                </c:pt>
                <c:pt idx="60697">
                  <c:v>1.01</c:v>
                </c:pt>
                <c:pt idx="60698">
                  <c:v>1.01</c:v>
                </c:pt>
                <c:pt idx="60699">
                  <c:v>1.01</c:v>
                </c:pt>
                <c:pt idx="60700">
                  <c:v>1.01</c:v>
                </c:pt>
                <c:pt idx="60701">
                  <c:v>1.0090000000000001</c:v>
                </c:pt>
                <c:pt idx="60702">
                  <c:v>1.0090000000000001</c:v>
                </c:pt>
                <c:pt idx="60703">
                  <c:v>1.0090000000000001</c:v>
                </c:pt>
                <c:pt idx="60704">
                  <c:v>1.01</c:v>
                </c:pt>
                <c:pt idx="60705">
                  <c:v>1.01</c:v>
                </c:pt>
                <c:pt idx="60706">
                  <c:v>1.0110000000000001</c:v>
                </c:pt>
                <c:pt idx="60707">
                  <c:v>1.012</c:v>
                </c:pt>
                <c:pt idx="60708">
                  <c:v>1.012</c:v>
                </c:pt>
                <c:pt idx="60709">
                  <c:v>1.0130000000000001</c:v>
                </c:pt>
                <c:pt idx="60710">
                  <c:v>1.0130000000000001</c:v>
                </c:pt>
                <c:pt idx="60711">
                  <c:v>1.0110000000000001</c:v>
                </c:pt>
                <c:pt idx="60712">
                  <c:v>1.0110000000000001</c:v>
                </c:pt>
                <c:pt idx="60713">
                  <c:v>1.012</c:v>
                </c:pt>
                <c:pt idx="60714">
                  <c:v>1.0130000000000001</c:v>
                </c:pt>
                <c:pt idx="60715">
                  <c:v>1.012</c:v>
                </c:pt>
                <c:pt idx="60716">
                  <c:v>1.0130000000000001</c:v>
                </c:pt>
                <c:pt idx="60717">
                  <c:v>1.0130000000000001</c:v>
                </c:pt>
                <c:pt idx="60718">
                  <c:v>1.0130000000000001</c:v>
                </c:pt>
                <c:pt idx="60719">
                  <c:v>1.0130000000000001</c:v>
                </c:pt>
                <c:pt idx="60720">
                  <c:v>1.012</c:v>
                </c:pt>
                <c:pt idx="60721">
                  <c:v>1.0110000000000001</c:v>
                </c:pt>
                <c:pt idx="60722">
                  <c:v>1.01</c:v>
                </c:pt>
                <c:pt idx="60723">
                  <c:v>1.0090000000000001</c:v>
                </c:pt>
                <c:pt idx="60724">
                  <c:v>1.01</c:v>
                </c:pt>
                <c:pt idx="60725">
                  <c:v>1.01</c:v>
                </c:pt>
                <c:pt idx="60726">
                  <c:v>1.0110000000000001</c:v>
                </c:pt>
                <c:pt idx="60727">
                  <c:v>1.0110000000000001</c:v>
                </c:pt>
                <c:pt idx="60728">
                  <c:v>1.01</c:v>
                </c:pt>
                <c:pt idx="60729">
                  <c:v>1.0090000000000001</c:v>
                </c:pt>
                <c:pt idx="60730">
                  <c:v>1.0070000000000001</c:v>
                </c:pt>
                <c:pt idx="60731">
                  <c:v>1.0070000000000001</c:v>
                </c:pt>
                <c:pt idx="60732">
                  <c:v>1.006</c:v>
                </c:pt>
                <c:pt idx="60733">
                  <c:v>1.006</c:v>
                </c:pt>
                <c:pt idx="60734">
                  <c:v>1.0050000000000001</c:v>
                </c:pt>
                <c:pt idx="60735">
                  <c:v>1.006</c:v>
                </c:pt>
                <c:pt idx="60736">
                  <c:v>1.008</c:v>
                </c:pt>
                <c:pt idx="60737">
                  <c:v>1.008</c:v>
                </c:pt>
                <c:pt idx="60738">
                  <c:v>1.0070000000000001</c:v>
                </c:pt>
                <c:pt idx="60739">
                  <c:v>1.0070000000000001</c:v>
                </c:pt>
                <c:pt idx="60740">
                  <c:v>1.008</c:v>
                </c:pt>
                <c:pt idx="60741">
                  <c:v>1.008</c:v>
                </c:pt>
                <c:pt idx="60742">
                  <c:v>1.0070000000000001</c:v>
                </c:pt>
                <c:pt idx="60743">
                  <c:v>1.006</c:v>
                </c:pt>
                <c:pt idx="60744">
                  <c:v>1.006</c:v>
                </c:pt>
                <c:pt idx="60745">
                  <c:v>1.0070000000000001</c:v>
                </c:pt>
                <c:pt idx="60746">
                  <c:v>1.0070000000000001</c:v>
                </c:pt>
                <c:pt idx="60747">
                  <c:v>1.0070000000000001</c:v>
                </c:pt>
                <c:pt idx="60748">
                  <c:v>1.0070000000000001</c:v>
                </c:pt>
                <c:pt idx="60749">
                  <c:v>1.008</c:v>
                </c:pt>
                <c:pt idx="60750">
                  <c:v>1.008</c:v>
                </c:pt>
                <c:pt idx="60751">
                  <c:v>1.008</c:v>
                </c:pt>
                <c:pt idx="60752">
                  <c:v>1.0090000000000001</c:v>
                </c:pt>
                <c:pt idx="60753">
                  <c:v>1.01</c:v>
                </c:pt>
                <c:pt idx="60754">
                  <c:v>1.0090000000000001</c:v>
                </c:pt>
                <c:pt idx="60755">
                  <c:v>1.0090000000000001</c:v>
                </c:pt>
                <c:pt idx="60756">
                  <c:v>1.008</c:v>
                </c:pt>
                <c:pt idx="60757">
                  <c:v>1.0090000000000001</c:v>
                </c:pt>
                <c:pt idx="60758">
                  <c:v>1.0090000000000001</c:v>
                </c:pt>
                <c:pt idx="60759">
                  <c:v>1.0090000000000001</c:v>
                </c:pt>
                <c:pt idx="60760">
                  <c:v>1.0090000000000001</c:v>
                </c:pt>
                <c:pt idx="60761">
                  <c:v>1.0090000000000001</c:v>
                </c:pt>
                <c:pt idx="60762">
                  <c:v>1.0090000000000001</c:v>
                </c:pt>
                <c:pt idx="60763">
                  <c:v>1.0090000000000001</c:v>
                </c:pt>
                <c:pt idx="60764">
                  <c:v>1.0110000000000001</c:v>
                </c:pt>
                <c:pt idx="60765">
                  <c:v>1.01</c:v>
                </c:pt>
                <c:pt idx="60766">
                  <c:v>1.01</c:v>
                </c:pt>
                <c:pt idx="60767">
                  <c:v>1.0090000000000001</c:v>
                </c:pt>
                <c:pt idx="60768">
                  <c:v>1.01</c:v>
                </c:pt>
                <c:pt idx="60769">
                  <c:v>1.01</c:v>
                </c:pt>
                <c:pt idx="60770">
                  <c:v>1.0110000000000001</c:v>
                </c:pt>
                <c:pt idx="60771">
                  <c:v>1.012</c:v>
                </c:pt>
                <c:pt idx="60772">
                  <c:v>1.0110000000000001</c:v>
                </c:pt>
                <c:pt idx="60773">
                  <c:v>1.01</c:v>
                </c:pt>
                <c:pt idx="60774">
                  <c:v>1.0090000000000001</c:v>
                </c:pt>
                <c:pt idx="60775">
                  <c:v>1.0090000000000001</c:v>
                </c:pt>
                <c:pt idx="60776">
                  <c:v>1.01</c:v>
                </c:pt>
                <c:pt idx="60777">
                  <c:v>1.01</c:v>
                </c:pt>
                <c:pt idx="60778">
                  <c:v>1.0110000000000001</c:v>
                </c:pt>
                <c:pt idx="60779">
                  <c:v>1.0110000000000001</c:v>
                </c:pt>
                <c:pt idx="60780">
                  <c:v>1.0110000000000001</c:v>
                </c:pt>
                <c:pt idx="60781">
                  <c:v>1.012</c:v>
                </c:pt>
                <c:pt idx="60782">
                  <c:v>1.0110000000000001</c:v>
                </c:pt>
                <c:pt idx="60783">
                  <c:v>1.0110000000000001</c:v>
                </c:pt>
                <c:pt idx="60784">
                  <c:v>1.0110000000000001</c:v>
                </c:pt>
                <c:pt idx="60785">
                  <c:v>1.0090000000000001</c:v>
                </c:pt>
                <c:pt idx="60786">
                  <c:v>1.01</c:v>
                </c:pt>
                <c:pt idx="60787">
                  <c:v>1.0090000000000001</c:v>
                </c:pt>
                <c:pt idx="60788">
                  <c:v>1.0110000000000001</c:v>
                </c:pt>
                <c:pt idx="60789">
                  <c:v>1.0110000000000001</c:v>
                </c:pt>
                <c:pt idx="60790">
                  <c:v>1.0130000000000001</c:v>
                </c:pt>
                <c:pt idx="60791">
                  <c:v>1.0130000000000001</c:v>
                </c:pt>
                <c:pt idx="60792">
                  <c:v>1.012</c:v>
                </c:pt>
                <c:pt idx="60793">
                  <c:v>1.012</c:v>
                </c:pt>
                <c:pt idx="60794">
                  <c:v>1.0130000000000001</c:v>
                </c:pt>
                <c:pt idx="60795">
                  <c:v>1.012</c:v>
                </c:pt>
                <c:pt idx="60796">
                  <c:v>1.012</c:v>
                </c:pt>
                <c:pt idx="60797">
                  <c:v>1.0130000000000001</c:v>
                </c:pt>
                <c:pt idx="60798">
                  <c:v>1.0130000000000001</c:v>
                </c:pt>
                <c:pt idx="60799">
                  <c:v>1.014</c:v>
                </c:pt>
                <c:pt idx="60800">
                  <c:v>1.0150000000000001</c:v>
                </c:pt>
                <c:pt idx="60801">
                  <c:v>1.014</c:v>
                </c:pt>
                <c:pt idx="60802">
                  <c:v>1.014</c:v>
                </c:pt>
                <c:pt idx="60803">
                  <c:v>1.014</c:v>
                </c:pt>
                <c:pt idx="60804">
                  <c:v>1.014</c:v>
                </c:pt>
                <c:pt idx="60805">
                  <c:v>1.014</c:v>
                </c:pt>
                <c:pt idx="60806">
                  <c:v>1.012</c:v>
                </c:pt>
                <c:pt idx="60807">
                  <c:v>1.012</c:v>
                </c:pt>
                <c:pt idx="60808">
                  <c:v>1.01</c:v>
                </c:pt>
                <c:pt idx="60809">
                  <c:v>1.01</c:v>
                </c:pt>
                <c:pt idx="60810">
                  <c:v>1.0110000000000001</c:v>
                </c:pt>
                <c:pt idx="60811">
                  <c:v>1.012</c:v>
                </c:pt>
                <c:pt idx="60812">
                  <c:v>1.012</c:v>
                </c:pt>
                <c:pt idx="60813">
                  <c:v>1.0130000000000001</c:v>
                </c:pt>
                <c:pt idx="60814">
                  <c:v>1.012</c:v>
                </c:pt>
                <c:pt idx="60815">
                  <c:v>1.01</c:v>
                </c:pt>
                <c:pt idx="60816">
                  <c:v>1.0110000000000001</c:v>
                </c:pt>
                <c:pt idx="60817">
                  <c:v>1.0110000000000001</c:v>
                </c:pt>
                <c:pt idx="60818">
                  <c:v>1.0110000000000001</c:v>
                </c:pt>
                <c:pt idx="60819">
                  <c:v>1.0090000000000001</c:v>
                </c:pt>
                <c:pt idx="60820">
                  <c:v>1.0090000000000001</c:v>
                </c:pt>
                <c:pt idx="60821">
                  <c:v>1.01</c:v>
                </c:pt>
                <c:pt idx="60822">
                  <c:v>1.008</c:v>
                </c:pt>
                <c:pt idx="60823">
                  <c:v>1.008</c:v>
                </c:pt>
                <c:pt idx="60824">
                  <c:v>1.008</c:v>
                </c:pt>
                <c:pt idx="60825">
                  <c:v>1.0070000000000001</c:v>
                </c:pt>
                <c:pt idx="60826">
                  <c:v>1.0050000000000001</c:v>
                </c:pt>
                <c:pt idx="60827">
                  <c:v>1.0050000000000001</c:v>
                </c:pt>
                <c:pt idx="60828">
                  <c:v>1.0070000000000001</c:v>
                </c:pt>
                <c:pt idx="60829">
                  <c:v>1.0070000000000001</c:v>
                </c:pt>
                <c:pt idx="60830">
                  <c:v>1.008</c:v>
                </c:pt>
                <c:pt idx="60831">
                  <c:v>1.0070000000000001</c:v>
                </c:pt>
                <c:pt idx="60832">
                  <c:v>1.006</c:v>
                </c:pt>
                <c:pt idx="60833">
                  <c:v>1.008</c:v>
                </c:pt>
                <c:pt idx="60834">
                  <c:v>1.008</c:v>
                </c:pt>
                <c:pt idx="60835">
                  <c:v>1.008</c:v>
                </c:pt>
                <c:pt idx="60836">
                  <c:v>1.0090000000000001</c:v>
                </c:pt>
                <c:pt idx="60837">
                  <c:v>1.01</c:v>
                </c:pt>
                <c:pt idx="60838">
                  <c:v>1.01</c:v>
                </c:pt>
                <c:pt idx="60839">
                  <c:v>1.01</c:v>
                </c:pt>
                <c:pt idx="60840">
                  <c:v>1.01</c:v>
                </c:pt>
                <c:pt idx="60841">
                  <c:v>1.01</c:v>
                </c:pt>
                <c:pt idx="60842">
                  <c:v>1.008</c:v>
                </c:pt>
                <c:pt idx="60843">
                  <c:v>1.008</c:v>
                </c:pt>
                <c:pt idx="60844">
                  <c:v>1.0090000000000001</c:v>
                </c:pt>
                <c:pt idx="60845">
                  <c:v>1.0090000000000001</c:v>
                </c:pt>
                <c:pt idx="60846">
                  <c:v>1.008</c:v>
                </c:pt>
                <c:pt idx="60847">
                  <c:v>1.0090000000000001</c:v>
                </c:pt>
                <c:pt idx="60848">
                  <c:v>1.0090000000000001</c:v>
                </c:pt>
                <c:pt idx="60849">
                  <c:v>1.0090000000000001</c:v>
                </c:pt>
                <c:pt idx="60850">
                  <c:v>1.0070000000000001</c:v>
                </c:pt>
                <c:pt idx="60851">
                  <c:v>1.008</c:v>
                </c:pt>
                <c:pt idx="60852">
                  <c:v>1.01</c:v>
                </c:pt>
                <c:pt idx="60853">
                  <c:v>1.01</c:v>
                </c:pt>
                <c:pt idx="60854">
                  <c:v>1.0090000000000001</c:v>
                </c:pt>
                <c:pt idx="60855">
                  <c:v>1.01</c:v>
                </c:pt>
                <c:pt idx="60856">
                  <c:v>1.012</c:v>
                </c:pt>
                <c:pt idx="60857">
                  <c:v>1.01</c:v>
                </c:pt>
                <c:pt idx="60858">
                  <c:v>1.0090000000000001</c:v>
                </c:pt>
                <c:pt idx="60859">
                  <c:v>1.008</c:v>
                </c:pt>
                <c:pt idx="60860">
                  <c:v>1.0090000000000001</c:v>
                </c:pt>
                <c:pt idx="60861">
                  <c:v>1.01</c:v>
                </c:pt>
                <c:pt idx="60862">
                  <c:v>1.01</c:v>
                </c:pt>
                <c:pt idx="60863">
                  <c:v>1.01</c:v>
                </c:pt>
                <c:pt idx="60864">
                  <c:v>1.01</c:v>
                </c:pt>
                <c:pt idx="60865">
                  <c:v>1.0090000000000001</c:v>
                </c:pt>
                <c:pt idx="60866">
                  <c:v>1.0090000000000001</c:v>
                </c:pt>
                <c:pt idx="60867">
                  <c:v>1.01</c:v>
                </c:pt>
                <c:pt idx="60868">
                  <c:v>1.01</c:v>
                </c:pt>
                <c:pt idx="60869">
                  <c:v>1.0110000000000001</c:v>
                </c:pt>
                <c:pt idx="60870">
                  <c:v>1.012</c:v>
                </c:pt>
                <c:pt idx="60871">
                  <c:v>1.0110000000000001</c:v>
                </c:pt>
                <c:pt idx="60872">
                  <c:v>1.012</c:v>
                </c:pt>
                <c:pt idx="60873">
                  <c:v>1.012</c:v>
                </c:pt>
                <c:pt idx="60874">
                  <c:v>1.0110000000000001</c:v>
                </c:pt>
                <c:pt idx="60875">
                  <c:v>1.01</c:v>
                </c:pt>
                <c:pt idx="60876">
                  <c:v>1.01</c:v>
                </c:pt>
                <c:pt idx="60877">
                  <c:v>1.01</c:v>
                </c:pt>
                <c:pt idx="60878">
                  <c:v>1.0070000000000001</c:v>
                </c:pt>
                <c:pt idx="60879">
                  <c:v>1.0070000000000001</c:v>
                </c:pt>
                <c:pt idx="60880">
                  <c:v>1.0070000000000001</c:v>
                </c:pt>
                <c:pt idx="60881">
                  <c:v>1.006</c:v>
                </c:pt>
                <c:pt idx="60882">
                  <c:v>1.006</c:v>
                </c:pt>
                <c:pt idx="60883">
                  <c:v>1.0070000000000001</c:v>
                </c:pt>
                <c:pt idx="60884">
                  <c:v>1.008</c:v>
                </c:pt>
                <c:pt idx="60885">
                  <c:v>1.008</c:v>
                </c:pt>
                <c:pt idx="60886">
                  <c:v>1.006</c:v>
                </c:pt>
                <c:pt idx="60887">
                  <c:v>1.0070000000000001</c:v>
                </c:pt>
                <c:pt idx="60888">
                  <c:v>1.0070000000000001</c:v>
                </c:pt>
                <c:pt idx="60889">
                  <c:v>1.0050000000000001</c:v>
                </c:pt>
                <c:pt idx="60890">
                  <c:v>1.006</c:v>
                </c:pt>
                <c:pt idx="60891">
                  <c:v>1.0070000000000001</c:v>
                </c:pt>
                <c:pt idx="60892">
                  <c:v>1.0070000000000001</c:v>
                </c:pt>
                <c:pt idx="60893">
                  <c:v>1.006</c:v>
                </c:pt>
                <c:pt idx="60894">
                  <c:v>1.008</c:v>
                </c:pt>
                <c:pt idx="60895">
                  <c:v>1.01</c:v>
                </c:pt>
                <c:pt idx="60896">
                  <c:v>1.0070000000000001</c:v>
                </c:pt>
                <c:pt idx="60897">
                  <c:v>1.0050000000000001</c:v>
                </c:pt>
                <c:pt idx="60898">
                  <c:v>1.0050000000000001</c:v>
                </c:pt>
                <c:pt idx="60899">
                  <c:v>1.006</c:v>
                </c:pt>
                <c:pt idx="60900">
                  <c:v>1.0050000000000001</c:v>
                </c:pt>
                <c:pt idx="60901">
                  <c:v>1.0050000000000001</c:v>
                </c:pt>
                <c:pt idx="60902">
                  <c:v>1.0050000000000001</c:v>
                </c:pt>
                <c:pt idx="60903">
                  <c:v>1.006</c:v>
                </c:pt>
                <c:pt idx="60904">
                  <c:v>1.0050000000000001</c:v>
                </c:pt>
                <c:pt idx="60905">
                  <c:v>1.0050000000000001</c:v>
                </c:pt>
                <c:pt idx="60906">
                  <c:v>1.0070000000000001</c:v>
                </c:pt>
                <c:pt idx="60907">
                  <c:v>1.008</c:v>
                </c:pt>
                <c:pt idx="60908">
                  <c:v>1.008</c:v>
                </c:pt>
                <c:pt idx="60909">
                  <c:v>1.0070000000000001</c:v>
                </c:pt>
                <c:pt idx="60910">
                  <c:v>1.008</c:v>
                </c:pt>
                <c:pt idx="60911">
                  <c:v>1.0090000000000001</c:v>
                </c:pt>
                <c:pt idx="60912">
                  <c:v>1.008</c:v>
                </c:pt>
                <c:pt idx="60913">
                  <c:v>1.008</c:v>
                </c:pt>
                <c:pt idx="60914">
                  <c:v>1.008</c:v>
                </c:pt>
                <c:pt idx="60915">
                  <c:v>1.0070000000000001</c:v>
                </c:pt>
                <c:pt idx="60916">
                  <c:v>1.0070000000000001</c:v>
                </c:pt>
                <c:pt idx="60917">
                  <c:v>1.0070000000000001</c:v>
                </c:pt>
                <c:pt idx="60918">
                  <c:v>1.0070000000000001</c:v>
                </c:pt>
                <c:pt idx="60919">
                  <c:v>1.006</c:v>
                </c:pt>
                <c:pt idx="60920">
                  <c:v>1.008</c:v>
                </c:pt>
                <c:pt idx="60921">
                  <c:v>1.01</c:v>
                </c:pt>
                <c:pt idx="60922">
                  <c:v>1.0090000000000001</c:v>
                </c:pt>
                <c:pt idx="60923">
                  <c:v>1.008</c:v>
                </c:pt>
                <c:pt idx="60924">
                  <c:v>1.0090000000000001</c:v>
                </c:pt>
                <c:pt idx="60925">
                  <c:v>1.0110000000000001</c:v>
                </c:pt>
                <c:pt idx="60926">
                  <c:v>1.0110000000000001</c:v>
                </c:pt>
                <c:pt idx="60927">
                  <c:v>1.01</c:v>
                </c:pt>
                <c:pt idx="60928">
                  <c:v>1.008</c:v>
                </c:pt>
                <c:pt idx="60929">
                  <c:v>1.0090000000000001</c:v>
                </c:pt>
                <c:pt idx="60930">
                  <c:v>1.0110000000000001</c:v>
                </c:pt>
                <c:pt idx="60931">
                  <c:v>1.0110000000000001</c:v>
                </c:pt>
                <c:pt idx="60932">
                  <c:v>1.01</c:v>
                </c:pt>
                <c:pt idx="60933">
                  <c:v>1.0090000000000001</c:v>
                </c:pt>
                <c:pt idx="60934">
                  <c:v>1.0090000000000001</c:v>
                </c:pt>
                <c:pt idx="60935">
                  <c:v>1.0090000000000001</c:v>
                </c:pt>
                <c:pt idx="60936">
                  <c:v>1.0090000000000001</c:v>
                </c:pt>
                <c:pt idx="60937">
                  <c:v>1.0090000000000001</c:v>
                </c:pt>
                <c:pt idx="60938">
                  <c:v>1.01</c:v>
                </c:pt>
                <c:pt idx="60939">
                  <c:v>1.01</c:v>
                </c:pt>
                <c:pt idx="60940">
                  <c:v>1.0110000000000001</c:v>
                </c:pt>
                <c:pt idx="60941">
                  <c:v>1.012</c:v>
                </c:pt>
                <c:pt idx="60942">
                  <c:v>1.0110000000000001</c:v>
                </c:pt>
                <c:pt idx="60943">
                  <c:v>1.01</c:v>
                </c:pt>
                <c:pt idx="60944">
                  <c:v>1.01</c:v>
                </c:pt>
                <c:pt idx="60945">
                  <c:v>1.0090000000000001</c:v>
                </c:pt>
                <c:pt idx="60946">
                  <c:v>1.008</c:v>
                </c:pt>
                <c:pt idx="60947">
                  <c:v>1.0090000000000001</c:v>
                </c:pt>
                <c:pt idx="60948">
                  <c:v>1.0090000000000001</c:v>
                </c:pt>
                <c:pt idx="60949">
                  <c:v>1.008</c:v>
                </c:pt>
                <c:pt idx="60950">
                  <c:v>1.0090000000000001</c:v>
                </c:pt>
                <c:pt idx="60951">
                  <c:v>1.01</c:v>
                </c:pt>
                <c:pt idx="60952">
                  <c:v>1.0110000000000001</c:v>
                </c:pt>
                <c:pt idx="60953">
                  <c:v>1.012</c:v>
                </c:pt>
                <c:pt idx="60954">
                  <c:v>1.01</c:v>
                </c:pt>
                <c:pt idx="60955">
                  <c:v>1.01</c:v>
                </c:pt>
                <c:pt idx="60956">
                  <c:v>1.0090000000000001</c:v>
                </c:pt>
                <c:pt idx="60957">
                  <c:v>1.0090000000000001</c:v>
                </c:pt>
                <c:pt idx="60958">
                  <c:v>1.0110000000000001</c:v>
                </c:pt>
                <c:pt idx="60959">
                  <c:v>1.01</c:v>
                </c:pt>
                <c:pt idx="60960">
                  <c:v>1.01</c:v>
                </c:pt>
                <c:pt idx="60961">
                  <c:v>1.0110000000000001</c:v>
                </c:pt>
                <c:pt idx="60962">
                  <c:v>1.0110000000000001</c:v>
                </c:pt>
                <c:pt idx="60963">
                  <c:v>1.01</c:v>
                </c:pt>
                <c:pt idx="60964">
                  <c:v>1.008</c:v>
                </c:pt>
                <c:pt idx="60965">
                  <c:v>1.008</c:v>
                </c:pt>
                <c:pt idx="60966">
                  <c:v>1.0090000000000001</c:v>
                </c:pt>
                <c:pt idx="60967">
                  <c:v>1.008</c:v>
                </c:pt>
                <c:pt idx="60968">
                  <c:v>1.008</c:v>
                </c:pt>
                <c:pt idx="60969">
                  <c:v>1.0070000000000001</c:v>
                </c:pt>
                <c:pt idx="60970">
                  <c:v>1.0070000000000001</c:v>
                </c:pt>
                <c:pt idx="60971">
                  <c:v>1.0090000000000001</c:v>
                </c:pt>
                <c:pt idx="60972">
                  <c:v>1.0090000000000001</c:v>
                </c:pt>
                <c:pt idx="60973">
                  <c:v>1.0090000000000001</c:v>
                </c:pt>
                <c:pt idx="60974">
                  <c:v>1.008</c:v>
                </c:pt>
                <c:pt idx="60975">
                  <c:v>1.0090000000000001</c:v>
                </c:pt>
                <c:pt idx="60976">
                  <c:v>1.01</c:v>
                </c:pt>
                <c:pt idx="60977">
                  <c:v>1.01</c:v>
                </c:pt>
                <c:pt idx="60978">
                  <c:v>1.01</c:v>
                </c:pt>
                <c:pt idx="60979">
                  <c:v>1.0090000000000001</c:v>
                </c:pt>
                <c:pt idx="60980">
                  <c:v>1.01</c:v>
                </c:pt>
                <c:pt idx="60981">
                  <c:v>1.0090000000000001</c:v>
                </c:pt>
                <c:pt idx="60982">
                  <c:v>1.0090000000000001</c:v>
                </c:pt>
                <c:pt idx="60983">
                  <c:v>1.01</c:v>
                </c:pt>
                <c:pt idx="60984">
                  <c:v>1.01</c:v>
                </c:pt>
                <c:pt idx="60985">
                  <c:v>1.0110000000000001</c:v>
                </c:pt>
                <c:pt idx="60986">
                  <c:v>1.01</c:v>
                </c:pt>
                <c:pt idx="60987">
                  <c:v>1.01</c:v>
                </c:pt>
                <c:pt idx="60988">
                  <c:v>1.0110000000000001</c:v>
                </c:pt>
                <c:pt idx="60989">
                  <c:v>1.0110000000000001</c:v>
                </c:pt>
                <c:pt idx="60990">
                  <c:v>1.0090000000000001</c:v>
                </c:pt>
                <c:pt idx="60991">
                  <c:v>1.0090000000000001</c:v>
                </c:pt>
                <c:pt idx="60992">
                  <c:v>1.0110000000000001</c:v>
                </c:pt>
                <c:pt idx="60993">
                  <c:v>1.01</c:v>
                </c:pt>
                <c:pt idx="60994">
                  <c:v>1.0090000000000001</c:v>
                </c:pt>
                <c:pt idx="60995">
                  <c:v>1.0110000000000001</c:v>
                </c:pt>
                <c:pt idx="60996">
                  <c:v>1.0110000000000001</c:v>
                </c:pt>
                <c:pt idx="60997">
                  <c:v>1.0110000000000001</c:v>
                </c:pt>
                <c:pt idx="60998">
                  <c:v>1.01</c:v>
                </c:pt>
                <c:pt idx="60999">
                  <c:v>1.0110000000000001</c:v>
                </c:pt>
                <c:pt idx="61000">
                  <c:v>1.0110000000000001</c:v>
                </c:pt>
                <c:pt idx="61001">
                  <c:v>1.0110000000000001</c:v>
                </c:pt>
                <c:pt idx="61002">
                  <c:v>1.0090000000000001</c:v>
                </c:pt>
                <c:pt idx="61003">
                  <c:v>1.01</c:v>
                </c:pt>
                <c:pt idx="61004">
                  <c:v>1.0110000000000001</c:v>
                </c:pt>
                <c:pt idx="61005">
                  <c:v>1.0110000000000001</c:v>
                </c:pt>
                <c:pt idx="61006">
                  <c:v>1.0110000000000001</c:v>
                </c:pt>
                <c:pt idx="61007">
                  <c:v>1.0110000000000001</c:v>
                </c:pt>
                <c:pt idx="61008">
                  <c:v>1.0110000000000001</c:v>
                </c:pt>
                <c:pt idx="61009">
                  <c:v>1.0110000000000001</c:v>
                </c:pt>
                <c:pt idx="61010">
                  <c:v>1.0130000000000001</c:v>
                </c:pt>
                <c:pt idx="61011">
                  <c:v>1.012</c:v>
                </c:pt>
                <c:pt idx="61012">
                  <c:v>1.012</c:v>
                </c:pt>
                <c:pt idx="61013">
                  <c:v>1.0110000000000001</c:v>
                </c:pt>
                <c:pt idx="61014">
                  <c:v>1.0110000000000001</c:v>
                </c:pt>
                <c:pt idx="61015">
                  <c:v>1.01</c:v>
                </c:pt>
                <c:pt idx="61016">
                  <c:v>1.0090000000000001</c:v>
                </c:pt>
                <c:pt idx="61017">
                  <c:v>1.0090000000000001</c:v>
                </c:pt>
                <c:pt idx="61018">
                  <c:v>1.01</c:v>
                </c:pt>
                <c:pt idx="61019">
                  <c:v>1.01</c:v>
                </c:pt>
                <c:pt idx="61020">
                  <c:v>1.0090000000000001</c:v>
                </c:pt>
                <c:pt idx="61021">
                  <c:v>1.008</c:v>
                </c:pt>
                <c:pt idx="61022">
                  <c:v>1.008</c:v>
                </c:pt>
                <c:pt idx="61023">
                  <c:v>1.008</c:v>
                </c:pt>
                <c:pt idx="61024">
                  <c:v>1.0090000000000001</c:v>
                </c:pt>
                <c:pt idx="61025">
                  <c:v>1.0090000000000001</c:v>
                </c:pt>
                <c:pt idx="61026">
                  <c:v>1.008</c:v>
                </c:pt>
                <c:pt idx="61027">
                  <c:v>1.01</c:v>
                </c:pt>
                <c:pt idx="61028">
                  <c:v>1.01</c:v>
                </c:pt>
                <c:pt idx="61029">
                  <c:v>1.0110000000000001</c:v>
                </c:pt>
                <c:pt idx="61030">
                  <c:v>1.008</c:v>
                </c:pt>
                <c:pt idx="61031">
                  <c:v>1.008</c:v>
                </c:pt>
                <c:pt idx="61032">
                  <c:v>1.008</c:v>
                </c:pt>
                <c:pt idx="61033">
                  <c:v>1.0090000000000001</c:v>
                </c:pt>
                <c:pt idx="61034">
                  <c:v>1.008</c:v>
                </c:pt>
                <c:pt idx="61035">
                  <c:v>1.008</c:v>
                </c:pt>
                <c:pt idx="61036">
                  <c:v>1.008</c:v>
                </c:pt>
                <c:pt idx="61037">
                  <c:v>1.008</c:v>
                </c:pt>
                <c:pt idx="61038">
                  <c:v>1.0070000000000001</c:v>
                </c:pt>
                <c:pt idx="61039">
                  <c:v>1.0070000000000001</c:v>
                </c:pt>
                <c:pt idx="61040">
                  <c:v>1.0090000000000001</c:v>
                </c:pt>
                <c:pt idx="61041">
                  <c:v>1.01</c:v>
                </c:pt>
                <c:pt idx="61042">
                  <c:v>1.01</c:v>
                </c:pt>
                <c:pt idx="61043">
                  <c:v>1.0090000000000001</c:v>
                </c:pt>
                <c:pt idx="61044">
                  <c:v>1.0090000000000001</c:v>
                </c:pt>
                <c:pt idx="61045">
                  <c:v>1.01</c:v>
                </c:pt>
                <c:pt idx="61046">
                  <c:v>1.01</c:v>
                </c:pt>
                <c:pt idx="61047">
                  <c:v>1.0110000000000001</c:v>
                </c:pt>
                <c:pt idx="61048">
                  <c:v>1.01</c:v>
                </c:pt>
                <c:pt idx="61049">
                  <c:v>1.01</c:v>
                </c:pt>
                <c:pt idx="61050">
                  <c:v>1.012</c:v>
                </c:pt>
                <c:pt idx="61051">
                  <c:v>1.012</c:v>
                </c:pt>
                <c:pt idx="61052">
                  <c:v>1.0130000000000001</c:v>
                </c:pt>
                <c:pt idx="61053">
                  <c:v>1.012</c:v>
                </c:pt>
                <c:pt idx="61054">
                  <c:v>1.012</c:v>
                </c:pt>
                <c:pt idx="61055">
                  <c:v>1.012</c:v>
                </c:pt>
                <c:pt idx="61056">
                  <c:v>1.0110000000000001</c:v>
                </c:pt>
                <c:pt idx="61057">
                  <c:v>1.01</c:v>
                </c:pt>
                <c:pt idx="61058">
                  <c:v>1.0090000000000001</c:v>
                </c:pt>
                <c:pt idx="61059">
                  <c:v>1.0110000000000001</c:v>
                </c:pt>
                <c:pt idx="61060">
                  <c:v>1.0110000000000001</c:v>
                </c:pt>
                <c:pt idx="61061">
                  <c:v>1.0090000000000001</c:v>
                </c:pt>
                <c:pt idx="61062">
                  <c:v>1.0070000000000001</c:v>
                </c:pt>
                <c:pt idx="61063">
                  <c:v>1.0070000000000001</c:v>
                </c:pt>
                <c:pt idx="61064">
                  <c:v>1.0090000000000001</c:v>
                </c:pt>
                <c:pt idx="61065">
                  <c:v>1.0090000000000001</c:v>
                </c:pt>
                <c:pt idx="61066">
                  <c:v>1.0090000000000001</c:v>
                </c:pt>
                <c:pt idx="61067">
                  <c:v>1.0090000000000001</c:v>
                </c:pt>
                <c:pt idx="61068">
                  <c:v>1.0090000000000001</c:v>
                </c:pt>
                <c:pt idx="61069">
                  <c:v>1.01</c:v>
                </c:pt>
                <c:pt idx="61070">
                  <c:v>1.01</c:v>
                </c:pt>
                <c:pt idx="61071">
                  <c:v>1.012</c:v>
                </c:pt>
                <c:pt idx="61072">
                  <c:v>1.012</c:v>
                </c:pt>
                <c:pt idx="61073">
                  <c:v>1.0110000000000001</c:v>
                </c:pt>
                <c:pt idx="61074">
                  <c:v>1.012</c:v>
                </c:pt>
                <c:pt idx="61075">
                  <c:v>1.012</c:v>
                </c:pt>
                <c:pt idx="61076">
                  <c:v>1.012</c:v>
                </c:pt>
                <c:pt idx="61077">
                  <c:v>1.0130000000000001</c:v>
                </c:pt>
                <c:pt idx="61078">
                  <c:v>1.014</c:v>
                </c:pt>
                <c:pt idx="61079">
                  <c:v>1.0150000000000001</c:v>
                </c:pt>
                <c:pt idx="61080">
                  <c:v>1.014</c:v>
                </c:pt>
                <c:pt idx="61081">
                  <c:v>1.0150000000000001</c:v>
                </c:pt>
                <c:pt idx="61082">
                  <c:v>1.014</c:v>
                </c:pt>
                <c:pt idx="61083">
                  <c:v>1.0130000000000001</c:v>
                </c:pt>
                <c:pt idx="61084">
                  <c:v>1.0090000000000001</c:v>
                </c:pt>
                <c:pt idx="61085">
                  <c:v>1.0090000000000001</c:v>
                </c:pt>
                <c:pt idx="61086">
                  <c:v>1.01</c:v>
                </c:pt>
                <c:pt idx="61087">
                  <c:v>1.0110000000000001</c:v>
                </c:pt>
                <c:pt idx="61088">
                  <c:v>1.012</c:v>
                </c:pt>
                <c:pt idx="61089">
                  <c:v>1.012</c:v>
                </c:pt>
                <c:pt idx="61090">
                  <c:v>1.0130000000000001</c:v>
                </c:pt>
                <c:pt idx="61091">
                  <c:v>1.0130000000000001</c:v>
                </c:pt>
                <c:pt idx="61092">
                  <c:v>1.012</c:v>
                </c:pt>
                <c:pt idx="61093">
                  <c:v>1.012</c:v>
                </c:pt>
                <c:pt idx="61094">
                  <c:v>1.0110000000000001</c:v>
                </c:pt>
                <c:pt idx="61095">
                  <c:v>1.0110000000000001</c:v>
                </c:pt>
                <c:pt idx="61096">
                  <c:v>1.01</c:v>
                </c:pt>
                <c:pt idx="61097">
                  <c:v>1.0110000000000001</c:v>
                </c:pt>
                <c:pt idx="61098">
                  <c:v>1.0110000000000001</c:v>
                </c:pt>
                <c:pt idx="61099">
                  <c:v>1.012</c:v>
                </c:pt>
                <c:pt idx="61100">
                  <c:v>1.012</c:v>
                </c:pt>
                <c:pt idx="61101">
                  <c:v>1.0130000000000001</c:v>
                </c:pt>
                <c:pt idx="61102">
                  <c:v>1.0130000000000001</c:v>
                </c:pt>
                <c:pt idx="61103">
                  <c:v>1.0130000000000001</c:v>
                </c:pt>
                <c:pt idx="61104">
                  <c:v>1.0130000000000001</c:v>
                </c:pt>
                <c:pt idx="61105">
                  <c:v>1.012</c:v>
                </c:pt>
                <c:pt idx="61106">
                  <c:v>1.0130000000000001</c:v>
                </c:pt>
                <c:pt idx="61107">
                  <c:v>1.012</c:v>
                </c:pt>
                <c:pt idx="61108">
                  <c:v>1.012</c:v>
                </c:pt>
                <c:pt idx="61109">
                  <c:v>1.012</c:v>
                </c:pt>
                <c:pt idx="61110">
                  <c:v>1.012</c:v>
                </c:pt>
                <c:pt idx="61111">
                  <c:v>1.0090000000000001</c:v>
                </c:pt>
                <c:pt idx="61112">
                  <c:v>1.0090000000000001</c:v>
                </c:pt>
                <c:pt idx="61113">
                  <c:v>1.0110000000000001</c:v>
                </c:pt>
                <c:pt idx="61114">
                  <c:v>1.0090000000000001</c:v>
                </c:pt>
                <c:pt idx="61115">
                  <c:v>1.0110000000000001</c:v>
                </c:pt>
                <c:pt idx="61116">
                  <c:v>1.01</c:v>
                </c:pt>
                <c:pt idx="61117">
                  <c:v>1.0110000000000001</c:v>
                </c:pt>
                <c:pt idx="61118">
                  <c:v>1.0090000000000001</c:v>
                </c:pt>
                <c:pt idx="61119">
                  <c:v>1.008</c:v>
                </c:pt>
                <c:pt idx="61120">
                  <c:v>1.008</c:v>
                </c:pt>
                <c:pt idx="61121">
                  <c:v>1.0090000000000001</c:v>
                </c:pt>
                <c:pt idx="61122">
                  <c:v>1.008</c:v>
                </c:pt>
                <c:pt idx="61123">
                  <c:v>1.0070000000000001</c:v>
                </c:pt>
                <c:pt idx="61124">
                  <c:v>1.008</c:v>
                </c:pt>
                <c:pt idx="61125">
                  <c:v>1.0070000000000001</c:v>
                </c:pt>
                <c:pt idx="61126">
                  <c:v>1.008</c:v>
                </c:pt>
                <c:pt idx="61127">
                  <c:v>1.01</c:v>
                </c:pt>
                <c:pt idx="61128">
                  <c:v>1.01</c:v>
                </c:pt>
                <c:pt idx="61129">
                  <c:v>1.0110000000000001</c:v>
                </c:pt>
                <c:pt idx="61130">
                  <c:v>1.0110000000000001</c:v>
                </c:pt>
                <c:pt idx="61131">
                  <c:v>1.012</c:v>
                </c:pt>
                <c:pt idx="61132">
                  <c:v>1.012</c:v>
                </c:pt>
                <c:pt idx="61133">
                  <c:v>1.012</c:v>
                </c:pt>
                <c:pt idx="61134">
                  <c:v>1.01</c:v>
                </c:pt>
                <c:pt idx="61135">
                  <c:v>1.01</c:v>
                </c:pt>
                <c:pt idx="61136">
                  <c:v>1.012</c:v>
                </c:pt>
                <c:pt idx="61137">
                  <c:v>1.012</c:v>
                </c:pt>
                <c:pt idx="61138">
                  <c:v>1.0110000000000001</c:v>
                </c:pt>
                <c:pt idx="61139">
                  <c:v>1.0110000000000001</c:v>
                </c:pt>
                <c:pt idx="61140">
                  <c:v>1.0130000000000001</c:v>
                </c:pt>
                <c:pt idx="61141">
                  <c:v>1.014</c:v>
                </c:pt>
                <c:pt idx="61142">
                  <c:v>1.0130000000000001</c:v>
                </c:pt>
                <c:pt idx="61143">
                  <c:v>1.014</c:v>
                </c:pt>
                <c:pt idx="61144">
                  <c:v>1.0130000000000001</c:v>
                </c:pt>
                <c:pt idx="61145">
                  <c:v>1.0130000000000001</c:v>
                </c:pt>
                <c:pt idx="61146">
                  <c:v>1.012</c:v>
                </c:pt>
                <c:pt idx="61147">
                  <c:v>1.0130000000000001</c:v>
                </c:pt>
                <c:pt idx="61148">
                  <c:v>1.0130000000000001</c:v>
                </c:pt>
                <c:pt idx="61149">
                  <c:v>1.012</c:v>
                </c:pt>
                <c:pt idx="61150">
                  <c:v>1.01</c:v>
                </c:pt>
                <c:pt idx="61151">
                  <c:v>1.0110000000000001</c:v>
                </c:pt>
                <c:pt idx="61152">
                  <c:v>1.012</c:v>
                </c:pt>
                <c:pt idx="61153">
                  <c:v>1.012</c:v>
                </c:pt>
                <c:pt idx="61154">
                  <c:v>1.0110000000000001</c:v>
                </c:pt>
                <c:pt idx="61155">
                  <c:v>1.012</c:v>
                </c:pt>
                <c:pt idx="61156">
                  <c:v>1.012</c:v>
                </c:pt>
                <c:pt idx="61157">
                  <c:v>1.012</c:v>
                </c:pt>
                <c:pt idx="61158">
                  <c:v>1.0090000000000001</c:v>
                </c:pt>
                <c:pt idx="61159">
                  <c:v>1.0090000000000001</c:v>
                </c:pt>
                <c:pt idx="61160">
                  <c:v>1.0090000000000001</c:v>
                </c:pt>
                <c:pt idx="61161">
                  <c:v>1.0090000000000001</c:v>
                </c:pt>
                <c:pt idx="61162">
                  <c:v>1.0110000000000001</c:v>
                </c:pt>
                <c:pt idx="61163">
                  <c:v>1.0110000000000001</c:v>
                </c:pt>
                <c:pt idx="61164">
                  <c:v>1.0110000000000001</c:v>
                </c:pt>
                <c:pt idx="61165">
                  <c:v>1.0110000000000001</c:v>
                </c:pt>
                <c:pt idx="61166">
                  <c:v>1.0110000000000001</c:v>
                </c:pt>
                <c:pt idx="61167">
                  <c:v>1.0110000000000001</c:v>
                </c:pt>
                <c:pt idx="61168">
                  <c:v>1.0110000000000001</c:v>
                </c:pt>
                <c:pt idx="61169">
                  <c:v>1.0110000000000001</c:v>
                </c:pt>
                <c:pt idx="61170">
                  <c:v>1.01</c:v>
                </c:pt>
                <c:pt idx="61171">
                  <c:v>1.0090000000000001</c:v>
                </c:pt>
                <c:pt idx="61172">
                  <c:v>1.0090000000000001</c:v>
                </c:pt>
                <c:pt idx="61173">
                  <c:v>1.01</c:v>
                </c:pt>
                <c:pt idx="61174">
                  <c:v>1.012</c:v>
                </c:pt>
                <c:pt idx="61175">
                  <c:v>1.0110000000000001</c:v>
                </c:pt>
                <c:pt idx="61176">
                  <c:v>1.01</c:v>
                </c:pt>
                <c:pt idx="61177">
                  <c:v>1.01</c:v>
                </c:pt>
                <c:pt idx="61178">
                  <c:v>1.01</c:v>
                </c:pt>
                <c:pt idx="61179">
                  <c:v>1.01</c:v>
                </c:pt>
                <c:pt idx="61180">
                  <c:v>1.0090000000000001</c:v>
                </c:pt>
                <c:pt idx="61181">
                  <c:v>1.01</c:v>
                </c:pt>
                <c:pt idx="61182">
                  <c:v>1.012</c:v>
                </c:pt>
                <c:pt idx="61183">
                  <c:v>1.012</c:v>
                </c:pt>
                <c:pt idx="61184">
                  <c:v>1.0130000000000001</c:v>
                </c:pt>
                <c:pt idx="61185">
                  <c:v>1.0130000000000001</c:v>
                </c:pt>
                <c:pt idx="61186">
                  <c:v>1.0130000000000001</c:v>
                </c:pt>
                <c:pt idx="61187">
                  <c:v>1.012</c:v>
                </c:pt>
                <c:pt idx="61188">
                  <c:v>1.0110000000000001</c:v>
                </c:pt>
                <c:pt idx="61189">
                  <c:v>1.0110000000000001</c:v>
                </c:pt>
                <c:pt idx="61190">
                  <c:v>1.01</c:v>
                </c:pt>
                <c:pt idx="61191">
                  <c:v>1.0110000000000001</c:v>
                </c:pt>
                <c:pt idx="61192">
                  <c:v>1.0110000000000001</c:v>
                </c:pt>
                <c:pt idx="61193">
                  <c:v>1.0110000000000001</c:v>
                </c:pt>
                <c:pt idx="61194">
                  <c:v>1.0110000000000001</c:v>
                </c:pt>
                <c:pt idx="61195">
                  <c:v>1.0090000000000001</c:v>
                </c:pt>
                <c:pt idx="61196">
                  <c:v>1.0090000000000001</c:v>
                </c:pt>
                <c:pt idx="61197">
                  <c:v>1.01</c:v>
                </c:pt>
                <c:pt idx="61198">
                  <c:v>1.01</c:v>
                </c:pt>
                <c:pt idx="61199">
                  <c:v>1.01</c:v>
                </c:pt>
                <c:pt idx="61200">
                  <c:v>1.01</c:v>
                </c:pt>
                <c:pt idx="61201">
                  <c:v>1.0110000000000001</c:v>
                </c:pt>
                <c:pt idx="61202">
                  <c:v>1.0110000000000001</c:v>
                </c:pt>
                <c:pt idx="61203">
                  <c:v>1.0110000000000001</c:v>
                </c:pt>
                <c:pt idx="61204">
                  <c:v>1.0110000000000001</c:v>
                </c:pt>
                <c:pt idx="61205">
                  <c:v>1.012</c:v>
                </c:pt>
                <c:pt idx="61206">
                  <c:v>1.012</c:v>
                </c:pt>
                <c:pt idx="61207">
                  <c:v>1.0130000000000001</c:v>
                </c:pt>
                <c:pt idx="61208">
                  <c:v>1.0130000000000001</c:v>
                </c:pt>
                <c:pt idx="61209">
                  <c:v>1.012</c:v>
                </c:pt>
                <c:pt idx="61210">
                  <c:v>1.0130000000000001</c:v>
                </c:pt>
                <c:pt idx="61211">
                  <c:v>1.0130000000000001</c:v>
                </c:pt>
                <c:pt idx="61212">
                  <c:v>1.0130000000000001</c:v>
                </c:pt>
                <c:pt idx="61213">
                  <c:v>1.0130000000000001</c:v>
                </c:pt>
                <c:pt idx="61214">
                  <c:v>1.0130000000000001</c:v>
                </c:pt>
                <c:pt idx="61215">
                  <c:v>1.014</c:v>
                </c:pt>
                <c:pt idx="61216">
                  <c:v>1.0130000000000001</c:v>
                </c:pt>
                <c:pt idx="61217">
                  <c:v>1.0150000000000001</c:v>
                </c:pt>
                <c:pt idx="61218">
                  <c:v>1.012</c:v>
                </c:pt>
                <c:pt idx="61219">
                  <c:v>1.0130000000000001</c:v>
                </c:pt>
                <c:pt idx="61220">
                  <c:v>1.0130000000000001</c:v>
                </c:pt>
                <c:pt idx="61221">
                  <c:v>1.014</c:v>
                </c:pt>
                <c:pt idx="61222">
                  <c:v>1.0130000000000001</c:v>
                </c:pt>
                <c:pt idx="61223">
                  <c:v>1.014</c:v>
                </c:pt>
                <c:pt idx="61224">
                  <c:v>1.0130000000000001</c:v>
                </c:pt>
                <c:pt idx="61225">
                  <c:v>1.0130000000000001</c:v>
                </c:pt>
                <c:pt idx="61226">
                  <c:v>1.014</c:v>
                </c:pt>
                <c:pt idx="61227">
                  <c:v>1.0110000000000001</c:v>
                </c:pt>
                <c:pt idx="61228">
                  <c:v>1.0110000000000001</c:v>
                </c:pt>
                <c:pt idx="61229">
                  <c:v>1.014</c:v>
                </c:pt>
                <c:pt idx="61230">
                  <c:v>1.016</c:v>
                </c:pt>
                <c:pt idx="61231">
                  <c:v>1.0150000000000001</c:v>
                </c:pt>
                <c:pt idx="61232">
                  <c:v>1.014</c:v>
                </c:pt>
                <c:pt idx="61233">
                  <c:v>1.014</c:v>
                </c:pt>
                <c:pt idx="61234">
                  <c:v>1.0130000000000001</c:v>
                </c:pt>
                <c:pt idx="61235">
                  <c:v>1.012</c:v>
                </c:pt>
                <c:pt idx="61236">
                  <c:v>1.012</c:v>
                </c:pt>
                <c:pt idx="61237">
                  <c:v>1.012</c:v>
                </c:pt>
                <c:pt idx="61238">
                  <c:v>1.012</c:v>
                </c:pt>
                <c:pt idx="61239">
                  <c:v>1.01</c:v>
                </c:pt>
                <c:pt idx="61240">
                  <c:v>1.01</c:v>
                </c:pt>
                <c:pt idx="61241">
                  <c:v>1.0110000000000001</c:v>
                </c:pt>
                <c:pt idx="61242">
                  <c:v>1.0110000000000001</c:v>
                </c:pt>
                <c:pt idx="61243">
                  <c:v>1.012</c:v>
                </c:pt>
                <c:pt idx="61244">
                  <c:v>1.012</c:v>
                </c:pt>
                <c:pt idx="61245">
                  <c:v>1.012</c:v>
                </c:pt>
                <c:pt idx="61246">
                  <c:v>1.0130000000000001</c:v>
                </c:pt>
                <c:pt idx="61247">
                  <c:v>1.012</c:v>
                </c:pt>
                <c:pt idx="61248">
                  <c:v>1.0110000000000001</c:v>
                </c:pt>
                <c:pt idx="61249">
                  <c:v>1.012</c:v>
                </c:pt>
                <c:pt idx="61250">
                  <c:v>1.0110000000000001</c:v>
                </c:pt>
                <c:pt idx="61251">
                  <c:v>1.0110000000000001</c:v>
                </c:pt>
                <c:pt idx="61252">
                  <c:v>1.012</c:v>
                </c:pt>
                <c:pt idx="61253">
                  <c:v>1.012</c:v>
                </c:pt>
                <c:pt idx="61254">
                  <c:v>1.01</c:v>
                </c:pt>
                <c:pt idx="61255">
                  <c:v>1.0110000000000001</c:v>
                </c:pt>
                <c:pt idx="61256">
                  <c:v>1.012</c:v>
                </c:pt>
                <c:pt idx="61257">
                  <c:v>1.0110000000000001</c:v>
                </c:pt>
                <c:pt idx="61258">
                  <c:v>1.012</c:v>
                </c:pt>
                <c:pt idx="61259">
                  <c:v>1.0130000000000001</c:v>
                </c:pt>
                <c:pt idx="61260">
                  <c:v>1.014</c:v>
                </c:pt>
                <c:pt idx="61261">
                  <c:v>1.0150000000000001</c:v>
                </c:pt>
                <c:pt idx="61262">
                  <c:v>1.016</c:v>
                </c:pt>
                <c:pt idx="61263">
                  <c:v>1.0150000000000001</c:v>
                </c:pt>
                <c:pt idx="61264">
                  <c:v>1.014</c:v>
                </c:pt>
                <c:pt idx="61265">
                  <c:v>1.0130000000000001</c:v>
                </c:pt>
                <c:pt idx="61266">
                  <c:v>1.0150000000000001</c:v>
                </c:pt>
                <c:pt idx="61267">
                  <c:v>1.014</c:v>
                </c:pt>
                <c:pt idx="61268">
                  <c:v>1.012</c:v>
                </c:pt>
                <c:pt idx="61269">
                  <c:v>1.012</c:v>
                </c:pt>
                <c:pt idx="61270">
                  <c:v>1.012</c:v>
                </c:pt>
                <c:pt idx="61271">
                  <c:v>1.012</c:v>
                </c:pt>
                <c:pt idx="61272">
                  <c:v>1.012</c:v>
                </c:pt>
                <c:pt idx="61273">
                  <c:v>1.0130000000000001</c:v>
                </c:pt>
                <c:pt idx="61274">
                  <c:v>1.0150000000000001</c:v>
                </c:pt>
                <c:pt idx="61275">
                  <c:v>1.0150000000000001</c:v>
                </c:pt>
                <c:pt idx="61276">
                  <c:v>1.014</c:v>
                </c:pt>
                <c:pt idx="61277">
                  <c:v>1.014</c:v>
                </c:pt>
                <c:pt idx="61278">
                  <c:v>1.014</c:v>
                </c:pt>
                <c:pt idx="61279">
                  <c:v>1.016</c:v>
                </c:pt>
                <c:pt idx="61280">
                  <c:v>1.016</c:v>
                </c:pt>
                <c:pt idx="61281">
                  <c:v>1.0170000000000001</c:v>
                </c:pt>
                <c:pt idx="61282">
                  <c:v>1.0150000000000001</c:v>
                </c:pt>
                <c:pt idx="61283">
                  <c:v>1.014</c:v>
                </c:pt>
                <c:pt idx="61284">
                  <c:v>1.014</c:v>
                </c:pt>
                <c:pt idx="61285">
                  <c:v>1.0130000000000001</c:v>
                </c:pt>
                <c:pt idx="61286">
                  <c:v>1.0130000000000001</c:v>
                </c:pt>
                <c:pt idx="61287">
                  <c:v>1.012</c:v>
                </c:pt>
                <c:pt idx="61288">
                  <c:v>1.0110000000000001</c:v>
                </c:pt>
                <c:pt idx="61289">
                  <c:v>1.01</c:v>
                </c:pt>
                <c:pt idx="61290">
                  <c:v>1.0090000000000001</c:v>
                </c:pt>
                <c:pt idx="61291">
                  <c:v>1.012</c:v>
                </c:pt>
                <c:pt idx="61292">
                  <c:v>1.0130000000000001</c:v>
                </c:pt>
                <c:pt idx="61293">
                  <c:v>1.014</c:v>
                </c:pt>
                <c:pt idx="61294">
                  <c:v>1.014</c:v>
                </c:pt>
                <c:pt idx="61295">
                  <c:v>1.014</c:v>
                </c:pt>
                <c:pt idx="61296">
                  <c:v>1.0130000000000001</c:v>
                </c:pt>
                <c:pt idx="61297">
                  <c:v>1.014</c:v>
                </c:pt>
                <c:pt idx="61298">
                  <c:v>1.0130000000000001</c:v>
                </c:pt>
                <c:pt idx="61299">
                  <c:v>1.012</c:v>
                </c:pt>
                <c:pt idx="61300">
                  <c:v>1.0130000000000001</c:v>
                </c:pt>
                <c:pt idx="61301">
                  <c:v>1.012</c:v>
                </c:pt>
                <c:pt idx="61302">
                  <c:v>1.0090000000000001</c:v>
                </c:pt>
                <c:pt idx="61303">
                  <c:v>1.0110000000000001</c:v>
                </c:pt>
                <c:pt idx="61304">
                  <c:v>1.0110000000000001</c:v>
                </c:pt>
                <c:pt idx="61305">
                  <c:v>1.01</c:v>
                </c:pt>
                <c:pt idx="61306">
                  <c:v>1.0090000000000001</c:v>
                </c:pt>
                <c:pt idx="61307">
                  <c:v>1.0090000000000001</c:v>
                </c:pt>
                <c:pt idx="61308">
                  <c:v>1.0110000000000001</c:v>
                </c:pt>
                <c:pt idx="61309">
                  <c:v>1.0090000000000001</c:v>
                </c:pt>
                <c:pt idx="61310">
                  <c:v>1.0090000000000001</c:v>
                </c:pt>
                <c:pt idx="61311">
                  <c:v>1.0090000000000001</c:v>
                </c:pt>
                <c:pt idx="61312">
                  <c:v>1.0110000000000001</c:v>
                </c:pt>
                <c:pt idx="61313">
                  <c:v>1.0110000000000001</c:v>
                </c:pt>
                <c:pt idx="61314">
                  <c:v>1.012</c:v>
                </c:pt>
                <c:pt idx="61315">
                  <c:v>1.0110000000000001</c:v>
                </c:pt>
                <c:pt idx="61316">
                  <c:v>1.0110000000000001</c:v>
                </c:pt>
                <c:pt idx="61317">
                  <c:v>1.012</c:v>
                </c:pt>
                <c:pt idx="61318">
                  <c:v>1.0130000000000001</c:v>
                </c:pt>
                <c:pt idx="61319">
                  <c:v>1.014</c:v>
                </c:pt>
                <c:pt idx="61320">
                  <c:v>1.014</c:v>
                </c:pt>
                <c:pt idx="61321">
                  <c:v>1.014</c:v>
                </c:pt>
                <c:pt idx="61322">
                  <c:v>1.014</c:v>
                </c:pt>
                <c:pt idx="61323">
                  <c:v>1.012</c:v>
                </c:pt>
                <c:pt idx="61324">
                  <c:v>1.0110000000000001</c:v>
                </c:pt>
                <c:pt idx="61325">
                  <c:v>1.012</c:v>
                </c:pt>
                <c:pt idx="61326">
                  <c:v>1.012</c:v>
                </c:pt>
                <c:pt idx="61327">
                  <c:v>1.01</c:v>
                </c:pt>
                <c:pt idx="61328">
                  <c:v>1.01</c:v>
                </c:pt>
                <c:pt idx="61329">
                  <c:v>1.0110000000000001</c:v>
                </c:pt>
                <c:pt idx="61330">
                  <c:v>1.0110000000000001</c:v>
                </c:pt>
                <c:pt idx="61331">
                  <c:v>1.0110000000000001</c:v>
                </c:pt>
                <c:pt idx="61332">
                  <c:v>1.01</c:v>
                </c:pt>
                <c:pt idx="61333">
                  <c:v>1.0110000000000001</c:v>
                </c:pt>
                <c:pt idx="61334">
                  <c:v>1.012</c:v>
                </c:pt>
                <c:pt idx="61335">
                  <c:v>1.0130000000000001</c:v>
                </c:pt>
                <c:pt idx="61336">
                  <c:v>1.0130000000000001</c:v>
                </c:pt>
                <c:pt idx="61337">
                  <c:v>1.01</c:v>
                </c:pt>
                <c:pt idx="61338">
                  <c:v>1.0090000000000001</c:v>
                </c:pt>
                <c:pt idx="61339">
                  <c:v>1.01</c:v>
                </c:pt>
                <c:pt idx="61340">
                  <c:v>1.0110000000000001</c:v>
                </c:pt>
                <c:pt idx="61341">
                  <c:v>1.0110000000000001</c:v>
                </c:pt>
                <c:pt idx="61342">
                  <c:v>1.0130000000000001</c:v>
                </c:pt>
                <c:pt idx="61343">
                  <c:v>1.012</c:v>
                </c:pt>
                <c:pt idx="61344">
                  <c:v>1.0110000000000001</c:v>
                </c:pt>
                <c:pt idx="61345">
                  <c:v>1.0130000000000001</c:v>
                </c:pt>
                <c:pt idx="61346">
                  <c:v>1.014</c:v>
                </c:pt>
                <c:pt idx="61347">
                  <c:v>1.0130000000000001</c:v>
                </c:pt>
                <c:pt idx="61348">
                  <c:v>1.014</c:v>
                </c:pt>
                <c:pt idx="61349">
                  <c:v>1.0130000000000001</c:v>
                </c:pt>
                <c:pt idx="61350">
                  <c:v>1.012</c:v>
                </c:pt>
                <c:pt idx="61351">
                  <c:v>1.012</c:v>
                </c:pt>
                <c:pt idx="61352">
                  <c:v>1.0110000000000001</c:v>
                </c:pt>
                <c:pt idx="61353">
                  <c:v>1.0110000000000001</c:v>
                </c:pt>
                <c:pt idx="61354">
                  <c:v>1.01</c:v>
                </c:pt>
                <c:pt idx="61355">
                  <c:v>1.0110000000000001</c:v>
                </c:pt>
                <c:pt idx="61356">
                  <c:v>1.01</c:v>
                </c:pt>
                <c:pt idx="61357">
                  <c:v>1.0110000000000001</c:v>
                </c:pt>
                <c:pt idx="61358">
                  <c:v>1.0090000000000001</c:v>
                </c:pt>
                <c:pt idx="61359">
                  <c:v>1.01</c:v>
                </c:pt>
                <c:pt idx="61360">
                  <c:v>1.012</c:v>
                </c:pt>
                <c:pt idx="61361">
                  <c:v>1.012</c:v>
                </c:pt>
                <c:pt idx="61362">
                  <c:v>1.012</c:v>
                </c:pt>
                <c:pt idx="61363">
                  <c:v>1.01</c:v>
                </c:pt>
                <c:pt idx="61364">
                  <c:v>1.0090000000000001</c:v>
                </c:pt>
                <c:pt idx="61365">
                  <c:v>1.0090000000000001</c:v>
                </c:pt>
                <c:pt idx="61366">
                  <c:v>1.012</c:v>
                </c:pt>
                <c:pt idx="61367">
                  <c:v>1.0110000000000001</c:v>
                </c:pt>
                <c:pt idx="61368">
                  <c:v>1.01</c:v>
                </c:pt>
                <c:pt idx="61369">
                  <c:v>1.012</c:v>
                </c:pt>
                <c:pt idx="61370">
                  <c:v>1.01</c:v>
                </c:pt>
                <c:pt idx="61371">
                  <c:v>1.01</c:v>
                </c:pt>
                <c:pt idx="61372">
                  <c:v>1.0110000000000001</c:v>
                </c:pt>
                <c:pt idx="61373">
                  <c:v>1.0110000000000001</c:v>
                </c:pt>
                <c:pt idx="61374">
                  <c:v>1.008</c:v>
                </c:pt>
                <c:pt idx="61375">
                  <c:v>1.0090000000000001</c:v>
                </c:pt>
                <c:pt idx="61376">
                  <c:v>1.0110000000000001</c:v>
                </c:pt>
                <c:pt idx="61377">
                  <c:v>1.0090000000000001</c:v>
                </c:pt>
                <c:pt idx="61378">
                  <c:v>1.01</c:v>
                </c:pt>
                <c:pt idx="61379">
                  <c:v>1.0090000000000001</c:v>
                </c:pt>
                <c:pt idx="61380">
                  <c:v>1.0090000000000001</c:v>
                </c:pt>
                <c:pt idx="61381">
                  <c:v>1.0090000000000001</c:v>
                </c:pt>
                <c:pt idx="61382">
                  <c:v>1.0090000000000001</c:v>
                </c:pt>
                <c:pt idx="61383">
                  <c:v>1.008</c:v>
                </c:pt>
                <c:pt idx="61384">
                  <c:v>1.008</c:v>
                </c:pt>
                <c:pt idx="61385">
                  <c:v>1.008</c:v>
                </c:pt>
                <c:pt idx="61386">
                  <c:v>1.006</c:v>
                </c:pt>
                <c:pt idx="61387">
                  <c:v>1.0050000000000001</c:v>
                </c:pt>
                <c:pt idx="61388">
                  <c:v>1.006</c:v>
                </c:pt>
                <c:pt idx="61389">
                  <c:v>1.008</c:v>
                </c:pt>
                <c:pt idx="61390">
                  <c:v>1.0090000000000001</c:v>
                </c:pt>
                <c:pt idx="61391">
                  <c:v>1.01</c:v>
                </c:pt>
                <c:pt idx="61392">
                  <c:v>1.01</c:v>
                </c:pt>
                <c:pt idx="61393">
                  <c:v>1.01</c:v>
                </c:pt>
                <c:pt idx="61394">
                  <c:v>1.0090000000000001</c:v>
                </c:pt>
                <c:pt idx="61395">
                  <c:v>1.0110000000000001</c:v>
                </c:pt>
                <c:pt idx="61396">
                  <c:v>1.01</c:v>
                </c:pt>
                <c:pt idx="61397">
                  <c:v>1.01</c:v>
                </c:pt>
                <c:pt idx="61398">
                  <c:v>1.01</c:v>
                </c:pt>
                <c:pt idx="61399">
                  <c:v>1.0110000000000001</c:v>
                </c:pt>
                <c:pt idx="61400">
                  <c:v>1.012</c:v>
                </c:pt>
                <c:pt idx="61401">
                  <c:v>1.01</c:v>
                </c:pt>
                <c:pt idx="61402">
                  <c:v>1.01</c:v>
                </c:pt>
                <c:pt idx="61403">
                  <c:v>1.01</c:v>
                </c:pt>
                <c:pt idx="61404">
                  <c:v>1.0110000000000001</c:v>
                </c:pt>
                <c:pt idx="61405">
                  <c:v>1.01</c:v>
                </c:pt>
                <c:pt idx="61406">
                  <c:v>1.0090000000000001</c:v>
                </c:pt>
                <c:pt idx="61407">
                  <c:v>1.01</c:v>
                </c:pt>
                <c:pt idx="61408">
                  <c:v>1.01</c:v>
                </c:pt>
                <c:pt idx="61409">
                  <c:v>1.0090000000000001</c:v>
                </c:pt>
                <c:pt idx="61410">
                  <c:v>1.0090000000000001</c:v>
                </c:pt>
                <c:pt idx="61411">
                  <c:v>1.01</c:v>
                </c:pt>
                <c:pt idx="61412">
                  <c:v>1.012</c:v>
                </c:pt>
                <c:pt idx="61413">
                  <c:v>1.0110000000000001</c:v>
                </c:pt>
                <c:pt idx="61414">
                  <c:v>1.01</c:v>
                </c:pt>
                <c:pt idx="61415">
                  <c:v>1.0110000000000001</c:v>
                </c:pt>
                <c:pt idx="61416">
                  <c:v>1.012</c:v>
                </c:pt>
                <c:pt idx="61417">
                  <c:v>1.0110000000000001</c:v>
                </c:pt>
                <c:pt idx="61418">
                  <c:v>1.0090000000000001</c:v>
                </c:pt>
                <c:pt idx="61419">
                  <c:v>1.0090000000000001</c:v>
                </c:pt>
                <c:pt idx="61420">
                  <c:v>1.0090000000000001</c:v>
                </c:pt>
                <c:pt idx="61421">
                  <c:v>1.008</c:v>
                </c:pt>
                <c:pt idx="61422">
                  <c:v>1.0090000000000001</c:v>
                </c:pt>
                <c:pt idx="61423">
                  <c:v>1.008</c:v>
                </c:pt>
                <c:pt idx="61424">
                  <c:v>1.006</c:v>
                </c:pt>
                <c:pt idx="61425">
                  <c:v>1.006</c:v>
                </c:pt>
                <c:pt idx="61426">
                  <c:v>1.0070000000000001</c:v>
                </c:pt>
                <c:pt idx="61427">
                  <c:v>1.0070000000000001</c:v>
                </c:pt>
                <c:pt idx="61428">
                  <c:v>1.0070000000000001</c:v>
                </c:pt>
                <c:pt idx="61429">
                  <c:v>1.006</c:v>
                </c:pt>
                <c:pt idx="61430">
                  <c:v>1.008</c:v>
                </c:pt>
                <c:pt idx="61431">
                  <c:v>1.0090000000000001</c:v>
                </c:pt>
                <c:pt idx="61432">
                  <c:v>1.008</c:v>
                </c:pt>
                <c:pt idx="61433">
                  <c:v>1.008</c:v>
                </c:pt>
                <c:pt idx="61434">
                  <c:v>1.008</c:v>
                </c:pt>
                <c:pt idx="61435">
                  <c:v>1.01</c:v>
                </c:pt>
                <c:pt idx="61436">
                  <c:v>1.008</c:v>
                </c:pt>
                <c:pt idx="61437">
                  <c:v>1.0070000000000001</c:v>
                </c:pt>
                <c:pt idx="61438">
                  <c:v>1.008</c:v>
                </c:pt>
                <c:pt idx="61439">
                  <c:v>1.008</c:v>
                </c:pt>
                <c:pt idx="61440">
                  <c:v>1.0090000000000001</c:v>
                </c:pt>
                <c:pt idx="61441">
                  <c:v>1.008</c:v>
                </c:pt>
                <c:pt idx="61442">
                  <c:v>1.0070000000000001</c:v>
                </c:pt>
                <c:pt idx="61443">
                  <c:v>1.01</c:v>
                </c:pt>
                <c:pt idx="61444">
                  <c:v>1.01</c:v>
                </c:pt>
                <c:pt idx="61445">
                  <c:v>1.0110000000000001</c:v>
                </c:pt>
                <c:pt idx="61446">
                  <c:v>1.01</c:v>
                </c:pt>
                <c:pt idx="61447">
                  <c:v>1.01</c:v>
                </c:pt>
                <c:pt idx="61448">
                  <c:v>1.0090000000000001</c:v>
                </c:pt>
                <c:pt idx="61449">
                  <c:v>1.0110000000000001</c:v>
                </c:pt>
                <c:pt idx="61450">
                  <c:v>1.01</c:v>
                </c:pt>
                <c:pt idx="61451">
                  <c:v>1.008</c:v>
                </c:pt>
                <c:pt idx="61452">
                  <c:v>1.008</c:v>
                </c:pt>
                <c:pt idx="61453">
                  <c:v>1.012</c:v>
                </c:pt>
                <c:pt idx="61454">
                  <c:v>1.0090000000000001</c:v>
                </c:pt>
                <c:pt idx="61455">
                  <c:v>1.0070000000000001</c:v>
                </c:pt>
                <c:pt idx="61456">
                  <c:v>1.0090000000000001</c:v>
                </c:pt>
                <c:pt idx="61457">
                  <c:v>1.01</c:v>
                </c:pt>
                <c:pt idx="61458">
                  <c:v>1.008</c:v>
                </c:pt>
                <c:pt idx="61459">
                  <c:v>1.008</c:v>
                </c:pt>
                <c:pt idx="61460">
                  <c:v>1.0090000000000001</c:v>
                </c:pt>
                <c:pt idx="61461">
                  <c:v>1.012</c:v>
                </c:pt>
                <c:pt idx="61462">
                  <c:v>1.012</c:v>
                </c:pt>
                <c:pt idx="61463">
                  <c:v>1.0110000000000001</c:v>
                </c:pt>
                <c:pt idx="61464">
                  <c:v>1.0090000000000001</c:v>
                </c:pt>
                <c:pt idx="61465">
                  <c:v>1.0070000000000001</c:v>
                </c:pt>
                <c:pt idx="61466">
                  <c:v>1.0070000000000001</c:v>
                </c:pt>
                <c:pt idx="61467">
                  <c:v>1.008</c:v>
                </c:pt>
                <c:pt idx="61468">
                  <c:v>1.0070000000000001</c:v>
                </c:pt>
                <c:pt idx="61469">
                  <c:v>1.0090000000000001</c:v>
                </c:pt>
                <c:pt idx="61470">
                  <c:v>1.0090000000000001</c:v>
                </c:pt>
                <c:pt idx="61471">
                  <c:v>1.008</c:v>
                </c:pt>
                <c:pt idx="61472">
                  <c:v>1.0090000000000001</c:v>
                </c:pt>
                <c:pt idx="61473">
                  <c:v>1.0070000000000001</c:v>
                </c:pt>
                <c:pt idx="61474">
                  <c:v>1.0070000000000001</c:v>
                </c:pt>
                <c:pt idx="61475">
                  <c:v>1.0070000000000001</c:v>
                </c:pt>
                <c:pt idx="61476">
                  <c:v>1.0070000000000001</c:v>
                </c:pt>
                <c:pt idx="61477">
                  <c:v>1.0090000000000001</c:v>
                </c:pt>
                <c:pt idx="61478">
                  <c:v>1.0090000000000001</c:v>
                </c:pt>
                <c:pt idx="61479">
                  <c:v>1.0090000000000001</c:v>
                </c:pt>
                <c:pt idx="61480">
                  <c:v>1.008</c:v>
                </c:pt>
                <c:pt idx="61481">
                  <c:v>1.0070000000000001</c:v>
                </c:pt>
                <c:pt idx="61482">
                  <c:v>1.006</c:v>
                </c:pt>
                <c:pt idx="61483">
                  <c:v>1.008</c:v>
                </c:pt>
                <c:pt idx="61484">
                  <c:v>1.006</c:v>
                </c:pt>
                <c:pt idx="61485">
                  <c:v>1.0050000000000001</c:v>
                </c:pt>
                <c:pt idx="61486">
                  <c:v>1.0050000000000001</c:v>
                </c:pt>
                <c:pt idx="61487">
                  <c:v>1.0050000000000001</c:v>
                </c:pt>
                <c:pt idx="61488">
                  <c:v>1.0050000000000001</c:v>
                </c:pt>
                <c:pt idx="61489">
                  <c:v>1.0050000000000001</c:v>
                </c:pt>
                <c:pt idx="61490">
                  <c:v>1.006</c:v>
                </c:pt>
                <c:pt idx="61491">
                  <c:v>1.0050000000000001</c:v>
                </c:pt>
                <c:pt idx="61492">
                  <c:v>1.004</c:v>
                </c:pt>
                <c:pt idx="61493">
                  <c:v>1.004</c:v>
                </c:pt>
                <c:pt idx="61494">
                  <c:v>1.0050000000000001</c:v>
                </c:pt>
                <c:pt idx="61495">
                  <c:v>1.0050000000000001</c:v>
                </c:pt>
                <c:pt idx="61496">
                  <c:v>1.006</c:v>
                </c:pt>
                <c:pt idx="61497">
                  <c:v>1.0050000000000001</c:v>
                </c:pt>
                <c:pt idx="61498">
                  <c:v>1.006</c:v>
                </c:pt>
                <c:pt idx="61499">
                  <c:v>1.014</c:v>
                </c:pt>
                <c:pt idx="61500">
                  <c:v>1.016</c:v>
                </c:pt>
                <c:pt idx="61501">
                  <c:v>1.0150000000000001</c:v>
                </c:pt>
                <c:pt idx="61502">
                  <c:v>1.0150000000000001</c:v>
                </c:pt>
                <c:pt idx="61503">
                  <c:v>1.0150000000000001</c:v>
                </c:pt>
                <c:pt idx="61504">
                  <c:v>1.016</c:v>
                </c:pt>
                <c:pt idx="61505">
                  <c:v>1.0170000000000001</c:v>
                </c:pt>
                <c:pt idx="61506">
                  <c:v>7.5289999999999999</c:v>
                </c:pt>
                <c:pt idx="61507">
                  <c:v>10.835000000000001</c:v>
                </c:pt>
                <c:pt idx="61508">
                  <c:v>11.649000000000001</c:v>
                </c:pt>
                <c:pt idx="61509">
                  <c:v>11.239000000000001</c:v>
                </c:pt>
                <c:pt idx="61510">
                  <c:v>11.141999999999999</c:v>
                </c:pt>
                <c:pt idx="61511">
                  <c:v>11.172000000000001</c:v>
                </c:pt>
                <c:pt idx="61512">
                  <c:v>11.201000000000001</c:v>
                </c:pt>
                <c:pt idx="61513">
                  <c:v>11.214</c:v>
                </c:pt>
                <c:pt idx="61514">
                  <c:v>11.218</c:v>
                </c:pt>
                <c:pt idx="61515">
                  <c:v>11.249000000000001</c:v>
                </c:pt>
                <c:pt idx="61516">
                  <c:v>11.258000000000001</c:v>
                </c:pt>
                <c:pt idx="61517">
                  <c:v>11.265000000000001</c:v>
                </c:pt>
                <c:pt idx="61518">
                  <c:v>11.305</c:v>
                </c:pt>
                <c:pt idx="61519">
                  <c:v>11.369</c:v>
                </c:pt>
                <c:pt idx="61520">
                  <c:v>11.423999999999999</c:v>
                </c:pt>
                <c:pt idx="61521">
                  <c:v>11.454000000000001</c:v>
                </c:pt>
                <c:pt idx="61522">
                  <c:v>11.498000000000001</c:v>
                </c:pt>
                <c:pt idx="61523">
                  <c:v>11.540000000000001</c:v>
                </c:pt>
                <c:pt idx="61524">
                  <c:v>11.591000000000001</c:v>
                </c:pt>
                <c:pt idx="61525">
                  <c:v>11.639000000000001</c:v>
                </c:pt>
                <c:pt idx="61526">
                  <c:v>11.684000000000001</c:v>
                </c:pt>
                <c:pt idx="61527">
                  <c:v>11.737</c:v>
                </c:pt>
                <c:pt idx="61528">
                  <c:v>11.786</c:v>
                </c:pt>
                <c:pt idx="61529">
                  <c:v>11.827999999999999</c:v>
                </c:pt>
                <c:pt idx="61530">
                  <c:v>11.866</c:v>
                </c:pt>
                <c:pt idx="61531">
                  <c:v>11.904999999999999</c:v>
                </c:pt>
                <c:pt idx="61532">
                  <c:v>11.944000000000001</c:v>
                </c:pt>
                <c:pt idx="61533">
                  <c:v>11.983000000000001</c:v>
                </c:pt>
                <c:pt idx="61534">
                  <c:v>12.018000000000001</c:v>
                </c:pt>
                <c:pt idx="61535">
                  <c:v>12.055</c:v>
                </c:pt>
                <c:pt idx="61536">
                  <c:v>12.092000000000001</c:v>
                </c:pt>
                <c:pt idx="61537">
                  <c:v>12.137</c:v>
                </c:pt>
                <c:pt idx="61538">
                  <c:v>12.176</c:v>
                </c:pt>
                <c:pt idx="61539">
                  <c:v>12.213000000000001</c:v>
                </c:pt>
                <c:pt idx="61540">
                  <c:v>12.257</c:v>
                </c:pt>
                <c:pt idx="61541">
                  <c:v>12.292</c:v>
                </c:pt>
                <c:pt idx="61542">
                  <c:v>12.329000000000001</c:v>
                </c:pt>
                <c:pt idx="61543">
                  <c:v>12.371</c:v>
                </c:pt>
                <c:pt idx="61544">
                  <c:v>12.412000000000001</c:v>
                </c:pt>
                <c:pt idx="61545">
                  <c:v>12.450000000000001</c:v>
                </c:pt>
                <c:pt idx="61546">
                  <c:v>12.489000000000001</c:v>
                </c:pt>
                <c:pt idx="61547">
                  <c:v>12.52</c:v>
                </c:pt>
                <c:pt idx="61548">
                  <c:v>12.557</c:v>
                </c:pt>
                <c:pt idx="61549">
                  <c:v>12.585000000000001</c:v>
                </c:pt>
                <c:pt idx="61550">
                  <c:v>12.617000000000001</c:v>
                </c:pt>
                <c:pt idx="61551">
                  <c:v>12.661</c:v>
                </c:pt>
                <c:pt idx="61552">
                  <c:v>12.694000000000001</c:v>
                </c:pt>
                <c:pt idx="61553">
                  <c:v>12.733000000000001</c:v>
                </c:pt>
                <c:pt idx="61554">
                  <c:v>12.765000000000001</c:v>
                </c:pt>
                <c:pt idx="61555">
                  <c:v>12.8</c:v>
                </c:pt>
                <c:pt idx="61556">
                  <c:v>12.829000000000001</c:v>
                </c:pt>
                <c:pt idx="61557">
                  <c:v>12.859</c:v>
                </c:pt>
                <c:pt idx="61558">
                  <c:v>12.893000000000001</c:v>
                </c:pt>
                <c:pt idx="61559">
                  <c:v>12.923</c:v>
                </c:pt>
                <c:pt idx="61560">
                  <c:v>12.949</c:v>
                </c:pt>
                <c:pt idx="61561">
                  <c:v>12.976000000000001</c:v>
                </c:pt>
                <c:pt idx="61562">
                  <c:v>13.013</c:v>
                </c:pt>
                <c:pt idx="61563">
                  <c:v>13.041</c:v>
                </c:pt>
                <c:pt idx="61564">
                  <c:v>13.066000000000001</c:v>
                </c:pt>
                <c:pt idx="61565">
                  <c:v>13.097</c:v>
                </c:pt>
                <c:pt idx="61566">
                  <c:v>13.122</c:v>
                </c:pt>
                <c:pt idx="61567">
                  <c:v>13.149000000000001</c:v>
                </c:pt>
                <c:pt idx="61568">
                  <c:v>13.169</c:v>
                </c:pt>
                <c:pt idx="61569">
                  <c:v>13.192</c:v>
                </c:pt>
                <c:pt idx="61570">
                  <c:v>15.046000000000001</c:v>
                </c:pt>
                <c:pt idx="61571">
                  <c:v>14.683</c:v>
                </c:pt>
                <c:pt idx="61572">
                  <c:v>13.999000000000001</c:v>
                </c:pt>
                <c:pt idx="61573">
                  <c:v>13.845000000000001</c:v>
                </c:pt>
                <c:pt idx="61574">
                  <c:v>13.825000000000001</c:v>
                </c:pt>
                <c:pt idx="61575">
                  <c:v>13.813000000000001</c:v>
                </c:pt>
                <c:pt idx="61576">
                  <c:v>13.801</c:v>
                </c:pt>
                <c:pt idx="61577">
                  <c:v>13.782</c:v>
                </c:pt>
                <c:pt idx="61578">
                  <c:v>13.765000000000001</c:v>
                </c:pt>
                <c:pt idx="61579">
                  <c:v>13.76</c:v>
                </c:pt>
                <c:pt idx="61580">
                  <c:v>13.747</c:v>
                </c:pt>
                <c:pt idx="61581">
                  <c:v>13.745000000000001</c:v>
                </c:pt>
                <c:pt idx="61582">
                  <c:v>13.732000000000001</c:v>
                </c:pt>
                <c:pt idx="61583">
                  <c:v>13.729000000000001</c:v>
                </c:pt>
                <c:pt idx="61584">
                  <c:v>13.718999999999999</c:v>
                </c:pt>
                <c:pt idx="61585">
                  <c:v>13.714</c:v>
                </c:pt>
                <c:pt idx="61586">
                  <c:v>13.711</c:v>
                </c:pt>
                <c:pt idx="61587">
                  <c:v>13.696</c:v>
                </c:pt>
                <c:pt idx="61588">
                  <c:v>13.691000000000001</c:v>
                </c:pt>
                <c:pt idx="61589">
                  <c:v>13.695</c:v>
                </c:pt>
                <c:pt idx="61590">
                  <c:v>13.698</c:v>
                </c:pt>
                <c:pt idx="61591">
                  <c:v>13.711</c:v>
                </c:pt>
                <c:pt idx="61592">
                  <c:v>13.713000000000001</c:v>
                </c:pt>
                <c:pt idx="61593">
                  <c:v>13.73</c:v>
                </c:pt>
                <c:pt idx="61594">
                  <c:v>13.750999999999999</c:v>
                </c:pt>
                <c:pt idx="61595">
                  <c:v>13.778</c:v>
                </c:pt>
                <c:pt idx="61596">
                  <c:v>13.798</c:v>
                </c:pt>
                <c:pt idx="61597">
                  <c:v>13.832000000000001</c:v>
                </c:pt>
                <c:pt idx="61598">
                  <c:v>13.888</c:v>
                </c:pt>
                <c:pt idx="61599">
                  <c:v>13.948</c:v>
                </c:pt>
                <c:pt idx="61600">
                  <c:v>13.994</c:v>
                </c:pt>
                <c:pt idx="61601">
                  <c:v>14.040000000000001</c:v>
                </c:pt>
                <c:pt idx="61602">
                  <c:v>14.085000000000001</c:v>
                </c:pt>
                <c:pt idx="61603">
                  <c:v>14.107000000000001</c:v>
                </c:pt>
                <c:pt idx="61604">
                  <c:v>14.114000000000001</c:v>
                </c:pt>
                <c:pt idx="61605">
                  <c:v>14.114000000000001</c:v>
                </c:pt>
                <c:pt idx="61606">
                  <c:v>14.119</c:v>
                </c:pt>
                <c:pt idx="61607">
                  <c:v>14.115</c:v>
                </c:pt>
                <c:pt idx="61608">
                  <c:v>14.113</c:v>
                </c:pt>
                <c:pt idx="61609">
                  <c:v>14.102</c:v>
                </c:pt>
                <c:pt idx="61610">
                  <c:v>14.093999999999999</c:v>
                </c:pt>
                <c:pt idx="61611">
                  <c:v>14.088000000000001</c:v>
                </c:pt>
                <c:pt idx="61612">
                  <c:v>14.074</c:v>
                </c:pt>
                <c:pt idx="61613">
                  <c:v>14.057</c:v>
                </c:pt>
                <c:pt idx="61614">
                  <c:v>14.041</c:v>
                </c:pt>
                <c:pt idx="61615">
                  <c:v>14.016999999999999</c:v>
                </c:pt>
                <c:pt idx="61616">
                  <c:v>14.009</c:v>
                </c:pt>
                <c:pt idx="61617">
                  <c:v>13.998000000000001</c:v>
                </c:pt>
                <c:pt idx="61618">
                  <c:v>13.981</c:v>
                </c:pt>
                <c:pt idx="61619">
                  <c:v>13.973000000000001</c:v>
                </c:pt>
                <c:pt idx="61620">
                  <c:v>13.966000000000001</c:v>
                </c:pt>
                <c:pt idx="61621">
                  <c:v>13.954000000000001</c:v>
                </c:pt>
                <c:pt idx="61622">
                  <c:v>13.956</c:v>
                </c:pt>
                <c:pt idx="61623">
                  <c:v>13.954000000000001</c:v>
                </c:pt>
                <c:pt idx="61624">
                  <c:v>13.939</c:v>
                </c:pt>
                <c:pt idx="61625">
                  <c:v>13.935</c:v>
                </c:pt>
                <c:pt idx="61626">
                  <c:v>13.925000000000001</c:v>
                </c:pt>
                <c:pt idx="61627">
                  <c:v>13.916</c:v>
                </c:pt>
                <c:pt idx="61628">
                  <c:v>13.891</c:v>
                </c:pt>
                <c:pt idx="61629">
                  <c:v>13.873000000000001</c:v>
                </c:pt>
                <c:pt idx="61630">
                  <c:v>13.846</c:v>
                </c:pt>
                <c:pt idx="61631">
                  <c:v>13.822000000000001</c:v>
                </c:pt>
                <c:pt idx="61632">
                  <c:v>13.794</c:v>
                </c:pt>
                <c:pt idx="61633">
                  <c:v>13.777000000000001</c:v>
                </c:pt>
                <c:pt idx="61634">
                  <c:v>13.752000000000001</c:v>
                </c:pt>
                <c:pt idx="61635">
                  <c:v>13.732000000000001</c:v>
                </c:pt>
                <c:pt idx="61636">
                  <c:v>13.706</c:v>
                </c:pt>
                <c:pt idx="61637">
                  <c:v>13.677</c:v>
                </c:pt>
                <c:pt idx="61638">
                  <c:v>13.656000000000001</c:v>
                </c:pt>
                <c:pt idx="61639">
                  <c:v>13.636000000000001</c:v>
                </c:pt>
                <c:pt idx="61640">
                  <c:v>13.617000000000001</c:v>
                </c:pt>
                <c:pt idx="61641">
                  <c:v>13.596</c:v>
                </c:pt>
                <c:pt idx="61642">
                  <c:v>13.581</c:v>
                </c:pt>
                <c:pt idx="61643">
                  <c:v>13.566000000000001</c:v>
                </c:pt>
                <c:pt idx="61644">
                  <c:v>13.554</c:v>
                </c:pt>
                <c:pt idx="61645">
                  <c:v>13.537000000000001</c:v>
                </c:pt>
                <c:pt idx="61646">
                  <c:v>13.521000000000001</c:v>
                </c:pt>
                <c:pt idx="61647">
                  <c:v>13.514000000000001</c:v>
                </c:pt>
                <c:pt idx="61648">
                  <c:v>13.489000000000001</c:v>
                </c:pt>
                <c:pt idx="61649">
                  <c:v>13.472</c:v>
                </c:pt>
                <c:pt idx="61650">
                  <c:v>13.455</c:v>
                </c:pt>
                <c:pt idx="61651">
                  <c:v>13.438000000000001</c:v>
                </c:pt>
                <c:pt idx="61652">
                  <c:v>13.421000000000001</c:v>
                </c:pt>
                <c:pt idx="61653">
                  <c:v>13.411</c:v>
                </c:pt>
                <c:pt idx="61654">
                  <c:v>13.389000000000001</c:v>
                </c:pt>
                <c:pt idx="61655">
                  <c:v>13.382</c:v>
                </c:pt>
                <c:pt idx="61656">
                  <c:v>13.356</c:v>
                </c:pt>
                <c:pt idx="61657">
                  <c:v>13.346</c:v>
                </c:pt>
                <c:pt idx="61658">
                  <c:v>13.326000000000001</c:v>
                </c:pt>
                <c:pt idx="61659">
                  <c:v>13.313000000000001</c:v>
                </c:pt>
                <c:pt idx="61660">
                  <c:v>13.284000000000001</c:v>
                </c:pt>
                <c:pt idx="61661">
                  <c:v>13.261000000000001</c:v>
                </c:pt>
                <c:pt idx="61662">
                  <c:v>13.237</c:v>
                </c:pt>
                <c:pt idx="61663">
                  <c:v>13.207000000000001</c:v>
                </c:pt>
                <c:pt idx="61664">
                  <c:v>13.194000000000001</c:v>
                </c:pt>
                <c:pt idx="61665">
                  <c:v>13.183</c:v>
                </c:pt>
                <c:pt idx="61666">
                  <c:v>13.155000000000001</c:v>
                </c:pt>
                <c:pt idx="61667">
                  <c:v>13.146000000000001</c:v>
                </c:pt>
                <c:pt idx="61668">
                  <c:v>13.138</c:v>
                </c:pt>
                <c:pt idx="61669">
                  <c:v>13.116</c:v>
                </c:pt>
                <c:pt idx="61670">
                  <c:v>13.116</c:v>
                </c:pt>
                <c:pt idx="61671">
                  <c:v>13.104000000000001</c:v>
                </c:pt>
                <c:pt idx="61672">
                  <c:v>13.083</c:v>
                </c:pt>
                <c:pt idx="61673">
                  <c:v>13.077</c:v>
                </c:pt>
                <c:pt idx="61674">
                  <c:v>13.06</c:v>
                </c:pt>
                <c:pt idx="61675">
                  <c:v>13.051</c:v>
                </c:pt>
                <c:pt idx="61676">
                  <c:v>13.043000000000001</c:v>
                </c:pt>
                <c:pt idx="61677">
                  <c:v>13.031000000000001</c:v>
                </c:pt>
                <c:pt idx="61678">
                  <c:v>13.024000000000001</c:v>
                </c:pt>
                <c:pt idx="61679">
                  <c:v>13.018000000000001</c:v>
                </c:pt>
                <c:pt idx="61680">
                  <c:v>13.000999999999999</c:v>
                </c:pt>
                <c:pt idx="61681">
                  <c:v>12.998000000000001</c:v>
                </c:pt>
                <c:pt idx="61682">
                  <c:v>12.984</c:v>
                </c:pt>
                <c:pt idx="61683">
                  <c:v>12.968</c:v>
                </c:pt>
                <c:pt idx="61684">
                  <c:v>12.954000000000001</c:v>
                </c:pt>
                <c:pt idx="61685">
                  <c:v>12.944000000000001</c:v>
                </c:pt>
                <c:pt idx="61686">
                  <c:v>12.935</c:v>
                </c:pt>
                <c:pt idx="61687">
                  <c:v>12.918000000000001</c:v>
                </c:pt>
                <c:pt idx="61688">
                  <c:v>12.903</c:v>
                </c:pt>
                <c:pt idx="61689">
                  <c:v>12.89</c:v>
                </c:pt>
                <c:pt idx="61690">
                  <c:v>12.875</c:v>
                </c:pt>
                <c:pt idx="61691">
                  <c:v>12.855</c:v>
                </c:pt>
                <c:pt idx="61692">
                  <c:v>12.842000000000001</c:v>
                </c:pt>
                <c:pt idx="61693">
                  <c:v>12.825000000000001</c:v>
                </c:pt>
                <c:pt idx="61694">
                  <c:v>12.815</c:v>
                </c:pt>
                <c:pt idx="61695">
                  <c:v>12.806000000000001</c:v>
                </c:pt>
                <c:pt idx="61696">
                  <c:v>12.797000000000001</c:v>
                </c:pt>
                <c:pt idx="61697">
                  <c:v>12.781000000000001</c:v>
                </c:pt>
                <c:pt idx="61698">
                  <c:v>12.766999999999999</c:v>
                </c:pt>
                <c:pt idx="61699">
                  <c:v>12.756</c:v>
                </c:pt>
                <c:pt idx="61700">
                  <c:v>12.741</c:v>
                </c:pt>
                <c:pt idx="61701">
                  <c:v>12.731</c:v>
                </c:pt>
                <c:pt idx="61702">
                  <c:v>12.705</c:v>
                </c:pt>
                <c:pt idx="61703">
                  <c:v>12.689</c:v>
                </c:pt>
                <c:pt idx="61704">
                  <c:v>12.665000000000001</c:v>
                </c:pt>
                <c:pt idx="61705">
                  <c:v>12.659000000000001</c:v>
                </c:pt>
                <c:pt idx="61706">
                  <c:v>12.639000000000001</c:v>
                </c:pt>
                <c:pt idx="61707">
                  <c:v>12.621</c:v>
                </c:pt>
                <c:pt idx="61708">
                  <c:v>12.602</c:v>
                </c:pt>
                <c:pt idx="61709">
                  <c:v>12.575000000000001</c:v>
                </c:pt>
                <c:pt idx="61710">
                  <c:v>12.544</c:v>
                </c:pt>
                <c:pt idx="61711">
                  <c:v>12.525</c:v>
                </c:pt>
                <c:pt idx="61712">
                  <c:v>12.505000000000001</c:v>
                </c:pt>
                <c:pt idx="61713">
                  <c:v>12.493</c:v>
                </c:pt>
                <c:pt idx="61714">
                  <c:v>12.471</c:v>
                </c:pt>
                <c:pt idx="61715">
                  <c:v>12.455</c:v>
                </c:pt>
                <c:pt idx="61716">
                  <c:v>12.434000000000001</c:v>
                </c:pt>
                <c:pt idx="61717">
                  <c:v>12.407999999999999</c:v>
                </c:pt>
                <c:pt idx="61718">
                  <c:v>12.395</c:v>
                </c:pt>
                <c:pt idx="61719">
                  <c:v>12.377000000000001</c:v>
                </c:pt>
                <c:pt idx="61720">
                  <c:v>12.363</c:v>
                </c:pt>
                <c:pt idx="61721">
                  <c:v>12.354000000000001</c:v>
                </c:pt>
                <c:pt idx="61722">
                  <c:v>12.34</c:v>
                </c:pt>
                <c:pt idx="61723">
                  <c:v>12.314</c:v>
                </c:pt>
                <c:pt idx="61724">
                  <c:v>12.304</c:v>
                </c:pt>
                <c:pt idx="61725">
                  <c:v>12.282</c:v>
                </c:pt>
                <c:pt idx="61726">
                  <c:v>12.271000000000001</c:v>
                </c:pt>
                <c:pt idx="61727">
                  <c:v>12.24</c:v>
                </c:pt>
                <c:pt idx="61728">
                  <c:v>12.227</c:v>
                </c:pt>
                <c:pt idx="61729">
                  <c:v>12.21</c:v>
                </c:pt>
                <c:pt idx="61730">
                  <c:v>12.19</c:v>
                </c:pt>
                <c:pt idx="61731">
                  <c:v>12.164</c:v>
                </c:pt>
                <c:pt idx="61732">
                  <c:v>12.141999999999999</c:v>
                </c:pt>
                <c:pt idx="61733">
                  <c:v>12.13</c:v>
                </c:pt>
                <c:pt idx="61734">
                  <c:v>12.114000000000001</c:v>
                </c:pt>
                <c:pt idx="61735">
                  <c:v>12.099</c:v>
                </c:pt>
                <c:pt idx="61736">
                  <c:v>12.101000000000001</c:v>
                </c:pt>
                <c:pt idx="61737">
                  <c:v>12.086</c:v>
                </c:pt>
                <c:pt idx="61738">
                  <c:v>12.067</c:v>
                </c:pt>
                <c:pt idx="61739">
                  <c:v>12.059000000000001</c:v>
                </c:pt>
                <c:pt idx="61740">
                  <c:v>12.048999999999999</c:v>
                </c:pt>
                <c:pt idx="61741">
                  <c:v>12.052</c:v>
                </c:pt>
                <c:pt idx="61742">
                  <c:v>12.032999999999999</c:v>
                </c:pt>
                <c:pt idx="61743">
                  <c:v>12.026</c:v>
                </c:pt>
                <c:pt idx="61744">
                  <c:v>12.01</c:v>
                </c:pt>
                <c:pt idx="61745">
                  <c:v>12</c:v>
                </c:pt>
                <c:pt idx="61746">
                  <c:v>11.989000000000001</c:v>
                </c:pt>
                <c:pt idx="61747">
                  <c:v>11.983000000000001</c:v>
                </c:pt>
                <c:pt idx="61748">
                  <c:v>11.975</c:v>
                </c:pt>
                <c:pt idx="61749">
                  <c:v>11.966000000000001</c:v>
                </c:pt>
                <c:pt idx="61750">
                  <c:v>11.967000000000001</c:v>
                </c:pt>
                <c:pt idx="61751">
                  <c:v>11.957000000000001</c:v>
                </c:pt>
                <c:pt idx="61752">
                  <c:v>11.949</c:v>
                </c:pt>
                <c:pt idx="61753">
                  <c:v>11.947000000000001</c:v>
                </c:pt>
                <c:pt idx="61754">
                  <c:v>11.94</c:v>
                </c:pt>
                <c:pt idx="61755">
                  <c:v>11.928000000000001</c:v>
                </c:pt>
                <c:pt idx="61756">
                  <c:v>11.93</c:v>
                </c:pt>
                <c:pt idx="61757">
                  <c:v>11.935</c:v>
                </c:pt>
                <c:pt idx="61758">
                  <c:v>11.928000000000001</c:v>
                </c:pt>
                <c:pt idx="61759">
                  <c:v>11.917</c:v>
                </c:pt>
                <c:pt idx="61760">
                  <c:v>11.907999999999999</c:v>
                </c:pt>
                <c:pt idx="61761">
                  <c:v>11.899000000000001</c:v>
                </c:pt>
                <c:pt idx="61762">
                  <c:v>11.898</c:v>
                </c:pt>
                <c:pt idx="61763">
                  <c:v>11.898</c:v>
                </c:pt>
                <c:pt idx="61764">
                  <c:v>11.887</c:v>
                </c:pt>
                <c:pt idx="61765">
                  <c:v>11.878</c:v>
                </c:pt>
                <c:pt idx="61766">
                  <c:v>11.864000000000001</c:v>
                </c:pt>
                <c:pt idx="61767">
                  <c:v>11.857000000000001</c:v>
                </c:pt>
                <c:pt idx="61768">
                  <c:v>11.855</c:v>
                </c:pt>
                <c:pt idx="61769">
                  <c:v>11.843</c:v>
                </c:pt>
                <c:pt idx="61770">
                  <c:v>11.841000000000001</c:v>
                </c:pt>
                <c:pt idx="61771">
                  <c:v>11.834</c:v>
                </c:pt>
                <c:pt idx="61772">
                  <c:v>11.831</c:v>
                </c:pt>
                <c:pt idx="61773">
                  <c:v>11.813000000000001</c:v>
                </c:pt>
                <c:pt idx="61774">
                  <c:v>11.807</c:v>
                </c:pt>
                <c:pt idx="61775">
                  <c:v>11.806000000000001</c:v>
                </c:pt>
                <c:pt idx="61776">
                  <c:v>11.805</c:v>
                </c:pt>
                <c:pt idx="61777">
                  <c:v>11.815</c:v>
                </c:pt>
                <c:pt idx="61778">
                  <c:v>11.809000000000001</c:v>
                </c:pt>
                <c:pt idx="61779">
                  <c:v>11.809000000000001</c:v>
                </c:pt>
                <c:pt idx="61780">
                  <c:v>11.802</c:v>
                </c:pt>
                <c:pt idx="61781">
                  <c:v>11.802</c:v>
                </c:pt>
                <c:pt idx="61782">
                  <c:v>11.701000000000001</c:v>
                </c:pt>
                <c:pt idx="61783">
                  <c:v>11.186999999999999</c:v>
                </c:pt>
                <c:pt idx="61784">
                  <c:v>11.186999999999999</c:v>
                </c:pt>
                <c:pt idx="61785">
                  <c:v>11.193</c:v>
                </c:pt>
                <c:pt idx="61786">
                  <c:v>11.204000000000001</c:v>
                </c:pt>
                <c:pt idx="61787">
                  <c:v>11.198</c:v>
                </c:pt>
                <c:pt idx="61788">
                  <c:v>11.212</c:v>
                </c:pt>
                <c:pt idx="61789">
                  <c:v>11.217000000000001</c:v>
                </c:pt>
                <c:pt idx="61790">
                  <c:v>11.218</c:v>
                </c:pt>
                <c:pt idx="61791">
                  <c:v>11.218</c:v>
                </c:pt>
                <c:pt idx="61792">
                  <c:v>11.224</c:v>
                </c:pt>
                <c:pt idx="61793">
                  <c:v>11.234</c:v>
                </c:pt>
                <c:pt idx="61794">
                  <c:v>11.245000000000001</c:v>
                </c:pt>
                <c:pt idx="61795">
                  <c:v>11.256</c:v>
                </c:pt>
                <c:pt idx="61796">
                  <c:v>11.277000000000001</c:v>
                </c:pt>
                <c:pt idx="61797">
                  <c:v>11.294</c:v>
                </c:pt>
                <c:pt idx="61798">
                  <c:v>11.294</c:v>
                </c:pt>
                <c:pt idx="61799">
                  <c:v>11.33</c:v>
                </c:pt>
                <c:pt idx="61800">
                  <c:v>11.352</c:v>
                </c:pt>
                <c:pt idx="61801">
                  <c:v>11.352</c:v>
                </c:pt>
                <c:pt idx="61802">
                  <c:v>11.388</c:v>
                </c:pt>
                <c:pt idx="61803">
                  <c:v>11.417</c:v>
                </c:pt>
                <c:pt idx="61804">
                  <c:v>11.446</c:v>
                </c:pt>
                <c:pt idx="61805">
                  <c:v>11.467000000000001</c:v>
                </c:pt>
                <c:pt idx="61806">
                  <c:v>11.504</c:v>
                </c:pt>
                <c:pt idx="61807">
                  <c:v>11.529</c:v>
                </c:pt>
                <c:pt idx="61808">
                  <c:v>11.552</c:v>
                </c:pt>
                <c:pt idx="61809">
                  <c:v>11.576000000000001</c:v>
                </c:pt>
                <c:pt idx="61810">
                  <c:v>11.612</c:v>
                </c:pt>
                <c:pt idx="61811">
                  <c:v>11.646000000000001</c:v>
                </c:pt>
                <c:pt idx="61812">
                  <c:v>11.679</c:v>
                </c:pt>
                <c:pt idx="61813">
                  <c:v>11.715</c:v>
                </c:pt>
                <c:pt idx="61814">
                  <c:v>11.748000000000001</c:v>
                </c:pt>
                <c:pt idx="61815">
                  <c:v>11.793000000000001</c:v>
                </c:pt>
                <c:pt idx="61816">
                  <c:v>11.822000000000001</c:v>
                </c:pt>
                <c:pt idx="61817">
                  <c:v>11.858000000000001</c:v>
                </c:pt>
                <c:pt idx="61818">
                  <c:v>11.858000000000001</c:v>
                </c:pt>
                <c:pt idx="61819">
                  <c:v>11.936</c:v>
                </c:pt>
                <c:pt idx="61820">
                  <c:v>11.971</c:v>
                </c:pt>
                <c:pt idx="61821">
                  <c:v>12.016999999999999</c:v>
                </c:pt>
                <c:pt idx="61822">
                  <c:v>12.059000000000001</c:v>
                </c:pt>
                <c:pt idx="61823">
                  <c:v>12.059000000000001</c:v>
                </c:pt>
                <c:pt idx="61824">
                  <c:v>12.093</c:v>
                </c:pt>
                <c:pt idx="61825">
                  <c:v>12.167</c:v>
                </c:pt>
                <c:pt idx="61826">
                  <c:v>12.209</c:v>
                </c:pt>
                <c:pt idx="61827">
                  <c:v>12.249000000000001</c:v>
                </c:pt>
                <c:pt idx="61828">
                  <c:v>12.249000000000001</c:v>
                </c:pt>
                <c:pt idx="61829">
                  <c:v>12.278</c:v>
                </c:pt>
                <c:pt idx="61830">
                  <c:v>12.356</c:v>
                </c:pt>
                <c:pt idx="61831">
                  <c:v>12.39</c:v>
                </c:pt>
                <c:pt idx="61832">
                  <c:v>12.422000000000001</c:v>
                </c:pt>
                <c:pt idx="61833">
                  <c:v>12.422000000000001</c:v>
                </c:pt>
                <c:pt idx="61834">
                  <c:v>12.494</c:v>
                </c:pt>
                <c:pt idx="61835">
                  <c:v>12.494</c:v>
                </c:pt>
                <c:pt idx="61836">
                  <c:v>12.565</c:v>
                </c:pt>
                <c:pt idx="61837">
                  <c:v>12.565</c:v>
                </c:pt>
                <c:pt idx="61838">
                  <c:v>12.59</c:v>
                </c:pt>
                <c:pt idx="61839">
                  <c:v>12.641</c:v>
                </c:pt>
                <c:pt idx="61840">
                  <c:v>12.641</c:v>
                </c:pt>
                <c:pt idx="61841">
                  <c:v>12.666</c:v>
                </c:pt>
                <c:pt idx="61842">
                  <c:v>12.717000000000001</c:v>
                </c:pt>
                <c:pt idx="61843">
                  <c:v>12.745000000000001</c:v>
                </c:pt>
                <c:pt idx="61844">
                  <c:v>12.745000000000001</c:v>
                </c:pt>
                <c:pt idx="61845">
                  <c:v>12.798999999999999</c:v>
                </c:pt>
                <c:pt idx="61846">
                  <c:v>12.798999999999999</c:v>
                </c:pt>
                <c:pt idx="61847">
                  <c:v>12.842000000000001</c:v>
                </c:pt>
                <c:pt idx="61848">
                  <c:v>12.842000000000001</c:v>
                </c:pt>
                <c:pt idx="61849">
                  <c:v>12.867000000000001</c:v>
                </c:pt>
                <c:pt idx="61850">
                  <c:v>12.926</c:v>
                </c:pt>
                <c:pt idx="61851">
                  <c:v>12.926</c:v>
                </c:pt>
                <c:pt idx="61852">
                  <c:v>12.964</c:v>
                </c:pt>
                <c:pt idx="61853">
                  <c:v>12.992000000000001</c:v>
                </c:pt>
                <c:pt idx="61854">
                  <c:v>12.992000000000001</c:v>
                </c:pt>
                <c:pt idx="61855">
                  <c:v>13.015000000000001</c:v>
                </c:pt>
                <c:pt idx="61856">
                  <c:v>14.597</c:v>
                </c:pt>
                <c:pt idx="61857">
                  <c:v>14.582000000000001</c:v>
                </c:pt>
                <c:pt idx="61858">
                  <c:v>13.682</c:v>
                </c:pt>
                <c:pt idx="61859">
                  <c:v>13.662000000000001</c:v>
                </c:pt>
                <c:pt idx="61860">
                  <c:v>13.662000000000001</c:v>
                </c:pt>
                <c:pt idx="61861">
                  <c:v>13.651</c:v>
                </c:pt>
                <c:pt idx="61862">
                  <c:v>13.637</c:v>
                </c:pt>
                <c:pt idx="61863">
                  <c:v>13.631</c:v>
                </c:pt>
                <c:pt idx="61864">
                  <c:v>13.617000000000001</c:v>
                </c:pt>
                <c:pt idx="61865">
                  <c:v>13.617000000000001</c:v>
                </c:pt>
                <c:pt idx="61866">
                  <c:v>13.604000000000001</c:v>
                </c:pt>
                <c:pt idx="61867">
                  <c:v>13.601000000000001</c:v>
                </c:pt>
                <c:pt idx="61868">
                  <c:v>13.585000000000001</c:v>
                </c:pt>
                <c:pt idx="61869">
                  <c:v>13.574</c:v>
                </c:pt>
                <c:pt idx="61870">
                  <c:v>13.555</c:v>
                </c:pt>
                <c:pt idx="61871">
                  <c:v>13.544</c:v>
                </c:pt>
                <c:pt idx="61872">
                  <c:v>13.535</c:v>
                </c:pt>
                <c:pt idx="61873">
                  <c:v>13.535</c:v>
                </c:pt>
                <c:pt idx="61874">
                  <c:v>13.531000000000001</c:v>
                </c:pt>
                <c:pt idx="61875">
                  <c:v>13.52</c:v>
                </c:pt>
                <c:pt idx="61876">
                  <c:v>13.509</c:v>
                </c:pt>
                <c:pt idx="61877">
                  <c:v>13.5</c:v>
                </c:pt>
                <c:pt idx="61878">
                  <c:v>13.5</c:v>
                </c:pt>
                <c:pt idx="61879">
                  <c:v>13.492000000000001</c:v>
                </c:pt>
                <c:pt idx="61880">
                  <c:v>13.496</c:v>
                </c:pt>
                <c:pt idx="61881">
                  <c:v>13.515000000000001</c:v>
                </c:pt>
                <c:pt idx="61882">
                  <c:v>13.535</c:v>
                </c:pt>
                <c:pt idx="61883">
                  <c:v>13.535</c:v>
                </c:pt>
                <c:pt idx="61884">
                  <c:v>13.543000000000001</c:v>
                </c:pt>
                <c:pt idx="61885">
                  <c:v>13.58</c:v>
                </c:pt>
                <c:pt idx="61886">
                  <c:v>13.611000000000001</c:v>
                </c:pt>
                <c:pt idx="61887">
                  <c:v>13.634</c:v>
                </c:pt>
                <c:pt idx="61888">
                  <c:v>13.634</c:v>
                </c:pt>
                <c:pt idx="61889">
                  <c:v>13.681000000000001</c:v>
                </c:pt>
                <c:pt idx="61890">
                  <c:v>13.681000000000001</c:v>
                </c:pt>
                <c:pt idx="61891">
                  <c:v>13.692</c:v>
                </c:pt>
                <c:pt idx="61892">
                  <c:v>13.706</c:v>
                </c:pt>
                <c:pt idx="61893">
                  <c:v>13.717000000000001</c:v>
                </c:pt>
                <c:pt idx="61894">
                  <c:v>13.733000000000001</c:v>
                </c:pt>
                <c:pt idx="61895">
                  <c:v>13.747</c:v>
                </c:pt>
                <c:pt idx="61896">
                  <c:v>13.747</c:v>
                </c:pt>
                <c:pt idx="61897">
                  <c:v>13.75</c:v>
                </c:pt>
                <c:pt idx="61898">
                  <c:v>13.742000000000001</c:v>
                </c:pt>
                <c:pt idx="61899">
                  <c:v>13.742000000000001</c:v>
                </c:pt>
                <c:pt idx="61900">
                  <c:v>13.73</c:v>
                </c:pt>
                <c:pt idx="61901">
                  <c:v>13.693</c:v>
                </c:pt>
                <c:pt idx="61902">
                  <c:v>13.673</c:v>
                </c:pt>
                <c:pt idx="61903">
                  <c:v>13.673</c:v>
                </c:pt>
                <c:pt idx="61904">
                  <c:v>13.655000000000001</c:v>
                </c:pt>
                <c:pt idx="61905">
                  <c:v>13.634</c:v>
                </c:pt>
                <c:pt idx="61906">
                  <c:v>13.623000000000001</c:v>
                </c:pt>
                <c:pt idx="61907">
                  <c:v>13.620000000000001</c:v>
                </c:pt>
                <c:pt idx="61908">
                  <c:v>13.591000000000001</c:v>
                </c:pt>
                <c:pt idx="61909">
                  <c:v>13.591000000000001</c:v>
                </c:pt>
                <c:pt idx="61910">
                  <c:v>13.559000000000001</c:v>
                </c:pt>
                <c:pt idx="61911">
                  <c:v>13.559000000000001</c:v>
                </c:pt>
                <c:pt idx="61912">
                  <c:v>13.540000000000001</c:v>
                </c:pt>
                <c:pt idx="61913">
                  <c:v>13.540000000000001</c:v>
                </c:pt>
                <c:pt idx="61914">
                  <c:v>13.530000000000001</c:v>
                </c:pt>
                <c:pt idx="61915">
                  <c:v>13.505000000000001</c:v>
                </c:pt>
                <c:pt idx="61916">
                  <c:v>13.505000000000001</c:v>
                </c:pt>
                <c:pt idx="61917">
                  <c:v>13.493</c:v>
                </c:pt>
                <c:pt idx="61918">
                  <c:v>13.486000000000001</c:v>
                </c:pt>
                <c:pt idx="61919">
                  <c:v>13.473000000000001</c:v>
                </c:pt>
                <c:pt idx="61920">
                  <c:v>13.473000000000001</c:v>
                </c:pt>
                <c:pt idx="61921">
                  <c:v>13.456</c:v>
                </c:pt>
                <c:pt idx="61922">
                  <c:v>13.456</c:v>
                </c:pt>
                <c:pt idx="61923">
                  <c:v>13.451000000000001</c:v>
                </c:pt>
                <c:pt idx="61924">
                  <c:v>13.454000000000001</c:v>
                </c:pt>
                <c:pt idx="61925">
                  <c:v>13.445</c:v>
                </c:pt>
                <c:pt idx="61926">
                  <c:v>13.443</c:v>
                </c:pt>
                <c:pt idx="61927">
                  <c:v>13.436</c:v>
                </c:pt>
                <c:pt idx="61928">
                  <c:v>13.422000000000001</c:v>
                </c:pt>
                <c:pt idx="61929">
                  <c:v>13.418000000000001</c:v>
                </c:pt>
                <c:pt idx="61930">
                  <c:v>13.403</c:v>
                </c:pt>
                <c:pt idx="61931">
                  <c:v>13.389000000000001</c:v>
                </c:pt>
                <c:pt idx="61932">
                  <c:v>13.389000000000001</c:v>
                </c:pt>
                <c:pt idx="61933">
                  <c:v>13.368</c:v>
                </c:pt>
                <c:pt idx="61934">
                  <c:v>13.368</c:v>
                </c:pt>
                <c:pt idx="61935">
                  <c:v>13.345000000000001</c:v>
                </c:pt>
                <c:pt idx="61936">
                  <c:v>13.345000000000001</c:v>
                </c:pt>
                <c:pt idx="61937">
                  <c:v>13.334</c:v>
                </c:pt>
                <c:pt idx="61938">
                  <c:v>13.318</c:v>
                </c:pt>
                <c:pt idx="61939">
                  <c:v>13.291</c:v>
                </c:pt>
                <c:pt idx="61940">
                  <c:v>13.284000000000001</c:v>
                </c:pt>
                <c:pt idx="61941">
                  <c:v>13.284000000000001</c:v>
                </c:pt>
                <c:pt idx="61942">
                  <c:v>13.27</c:v>
                </c:pt>
                <c:pt idx="61943">
                  <c:v>13.256</c:v>
                </c:pt>
                <c:pt idx="61944">
                  <c:v>13.229000000000001</c:v>
                </c:pt>
                <c:pt idx="61945">
                  <c:v>13.229000000000001</c:v>
                </c:pt>
                <c:pt idx="61946">
                  <c:v>13.212</c:v>
                </c:pt>
                <c:pt idx="61947">
                  <c:v>13.199</c:v>
                </c:pt>
                <c:pt idx="61948">
                  <c:v>13.186999999999999</c:v>
                </c:pt>
                <c:pt idx="61949">
                  <c:v>13.164</c:v>
                </c:pt>
                <c:pt idx="61950">
                  <c:v>13.143000000000001</c:v>
                </c:pt>
                <c:pt idx="61951">
                  <c:v>13.125</c:v>
                </c:pt>
                <c:pt idx="61952">
                  <c:v>13.114000000000001</c:v>
                </c:pt>
                <c:pt idx="61953">
                  <c:v>13.114000000000001</c:v>
                </c:pt>
                <c:pt idx="61954">
                  <c:v>13.108000000000001</c:v>
                </c:pt>
                <c:pt idx="61955">
                  <c:v>13.06</c:v>
                </c:pt>
                <c:pt idx="61956">
                  <c:v>13.048</c:v>
                </c:pt>
                <c:pt idx="61957">
                  <c:v>13.048</c:v>
                </c:pt>
                <c:pt idx="61958">
                  <c:v>13.016999999999999</c:v>
                </c:pt>
                <c:pt idx="61959">
                  <c:v>12.996</c:v>
                </c:pt>
                <c:pt idx="61960">
                  <c:v>12.984999999999999</c:v>
                </c:pt>
                <c:pt idx="61961">
                  <c:v>12.968</c:v>
                </c:pt>
                <c:pt idx="61962">
                  <c:v>12.952999999999999</c:v>
                </c:pt>
                <c:pt idx="61963">
                  <c:v>12.945</c:v>
                </c:pt>
                <c:pt idx="61964">
                  <c:v>12.932</c:v>
                </c:pt>
                <c:pt idx="61965">
                  <c:v>12.926</c:v>
                </c:pt>
                <c:pt idx="61966">
                  <c:v>12.927</c:v>
                </c:pt>
                <c:pt idx="61967">
                  <c:v>12.896000000000001</c:v>
                </c:pt>
                <c:pt idx="61968">
                  <c:v>12.891</c:v>
                </c:pt>
                <c:pt idx="61969">
                  <c:v>12.871</c:v>
                </c:pt>
                <c:pt idx="61970">
                  <c:v>12.843</c:v>
                </c:pt>
                <c:pt idx="61971">
                  <c:v>12.821</c:v>
                </c:pt>
                <c:pt idx="61972">
                  <c:v>12.791</c:v>
                </c:pt>
                <c:pt idx="61973">
                  <c:v>12.756</c:v>
                </c:pt>
                <c:pt idx="61974">
                  <c:v>12.738</c:v>
                </c:pt>
                <c:pt idx="61975">
                  <c:v>12.702999999999999</c:v>
                </c:pt>
                <c:pt idx="61976">
                  <c:v>12.66</c:v>
                </c:pt>
                <c:pt idx="61977">
                  <c:v>12.618</c:v>
                </c:pt>
                <c:pt idx="61978">
                  <c:v>12.553000000000001</c:v>
                </c:pt>
                <c:pt idx="61979">
                  <c:v>12.478</c:v>
                </c:pt>
                <c:pt idx="61980">
                  <c:v>12.393000000000001</c:v>
                </c:pt>
                <c:pt idx="61981">
                  <c:v>12.289</c:v>
                </c:pt>
                <c:pt idx="61982">
                  <c:v>12.196</c:v>
                </c:pt>
                <c:pt idx="61983">
                  <c:v>12.063000000000001</c:v>
                </c:pt>
                <c:pt idx="61984">
                  <c:v>11.927</c:v>
                </c:pt>
                <c:pt idx="61985">
                  <c:v>11.791</c:v>
                </c:pt>
                <c:pt idx="61986">
                  <c:v>11.641999999999999</c:v>
                </c:pt>
                <c:pt idx="61987">
                  <c:v>11.499000000000001</c:v>
                </c:pt>
                <c:pt idx="61988">
                  <c:v>11.325000000000001</c:v>
                </c:pt>
                <c:pt idx="61989">
                  <c:v>11.135</c:v>
                </c:pt>
                <c:pt idx="61990">
                  <c:v>10.907</c:v>
                </c:pt>
                <c:pt idx="61991">
                  <c:v>10.627000000000001</c:v>
                </c:pt>
                <c:pt idx="61992">
                  <c:v>10.277000000000001</c:v>
                </c:pt>
                <c:pt idx="61993">
                  <c:v>9.8659999999999997</c:v>
                </c:pt>
                <c:pt idx="61994">
                  <c:v>9.3940000000000001</c:v>
                </c:pt>
                <c:pt idx="61995">
                  <c:v>3.1790000000000003</c:v>
                </c:pt>
                <c:pt idx="61996">
                  <c:v>1.0130000000000001</c:v>
                </c:pt>
                <c:pt idx="61997">
                  <c:v>1.0150000000000001</c:v>
                </c:pt>
                <c:pt idx="61998">
                  <c:v>1.0130000000000001</c:v>
                </c:pt>
                <c:pt idx="61999">
                  <c:v>1.012</c:v>
                </c:pt>
                <c:pt idx="62000">
                  <c:v>1.014</c:v>
                </c:pt>
                <c:pt idx="62001">
                  <c:v>1.016</c:v>
                </c:pt>
                <c:pt idx="62002">
                  <c:v>1.016</c:v>
                </c:pt>
                <c:pt idx="62003">
                  <c:v>1.0150000000000001</c:v>
                </c:pt>
                <c:pt idx="62004">
                  <c:v>1.0150000000000001</c:v>
                </c:pt>
                <c:pt idx="62005">
                  <c:v>1.0150000000000001</c:v>
                </c:pt>
                <c:pt idx="62006">
                  <c:v>1.0150000000000001</c:v>
                </c:pt>
                <c:pt idx="62007">
                  <c:v>1.014</c:v>
                </c:pt>
                <c:pt idx="62008">
                  <c:v>1.014</c:v>
                </c:pt>
                <c:pt idx="62009">
                  <c:v>1.0130000000000001</c:v>
                </c:pt>
                <c:pt idx="62010">
                  <c:v>1.012</c:v>
                </c:pt>
                <c:pt idx="62011">
                  <c:v>1.0110000000000001</c:v>
                </c:pt>
                <c:pt idx="62012">
                  <c:v>1.014</c:v>
                </c:pt>
                <c:pt idx="62013">
                  <c:v>1.014</c:v>
                </c:pt>
                <c:pt idx="62014">
                  <c:v>1.014</c:v>
                </c:pt>
                <c:pt idx="62015">
                  <c:v>1.014</c:v>
                </c:pt>
                <c:pt idx="62016">
                  <c:v>1.0150000000000001</c:v>
                </c:pt>
                <c:pt idx="62017">
                  <c:v>1.0150000000000001</c:v>
                </c:pt>
                <c:pt idx="62018">
                  <c:v>1.016</c:v>
                </c:pt>
                <c:pt idx="62019">
                  <c:v>1.0150000000000001</c:v>
                </c:pt>
                <c:pt idx="62020">
                  <c:v>1.0150000000000001</c:v>
                </c:pt>
                <c:pt idx="62021">
                  <c:v>1.016</c:v>
                </c:pt>
                <c:pt idx="62022">
                  <c:v>1.0150000000000001</c:v>
                </c:pt>
                <c:pt idx="62023">
                  <c:v>1.014</c:v>
                </c:pt>
                <c:pt idx="62024">
                  <c:v>1.014</c:v>
                </c:pt>
                <c:pt idx="62025">
                  <c:v>1.012</c:v>
                </c:pt>
                <c:pt idx="62026">
                  <c:v>1.012</c:v>
                </c:pt>
                <c:pt idx="62027">
                  <c:v>1.012</c:v>
                </c:pt>
                <c:pt idx="62028">
                  <c:v>1.0110000000000001</c:v>
                </c:pt>
                <c:pt idx="62029">
                  <c:v>1.0110000000000001</c:v>
                </c:pt>
                <c:pt idx="62030">
                  <c:v>1.012</c:v>
                </c:pt>
                <c:pt idx="62031">
                  <c:v>1.012</c:v>
                </c:pt>
                <c:pt idx="62032">
                  <c:v>1.01</c:v>
                </c:pt>
                <c:pt idx="62033">
                  <c:v>1.012</c:v>
                </c:pt>
                <c:pt idx="62034">
                  <c:v>1.0130000000000001</c:v>
                </c:pt>
                <c:pt idx="62035">
                  <c:v>1.012</c:v>
                </c:pt>
                <c:pt idx="62036">
                  <c:v>1.012</c:v>
                </c:pt>
                <c:pt idx="62037">
                  <c:v>1.012</c:v>
                </c:pt>
                <c:pt idx="62038">
                  <c:v>1.0110000000000001</c:v>
                </c:pt>
                <c:pt idx="62039">
                  <c:v>1.01</c:v>
                </c:pt>
                <c:pt idx="62040">
                  <c:v>1.01</c:v>
                </c:pt>
                <c:pt idx="62041">
                  <c:v>1.0110000000000001</c:v>
                </c:pt>
                <c:pt idx="62042">
                  <c:v>1.0110000000000001</c:v>
                </c:pt>
                <c:pt idx="62043">
                  <c:v>1.0090000000000001</c:v>
                </c:pt>
                <c:pt idx="62044">
                  <c:v>1.0090000000000001</c:v>
                </c:pt>
                <c:pt idx="62045">
                  <c:v>1.0090000000000001</c:v>
                </c:pt>
                <c:pt idx="62046">
                  <c:v>1.01</c:v>
                </c:pt>
                <c:pt idx="62047">
                  <c:v>1.0110000000000001</c:v>
                </c:pt>
                <c:pt idx="62048">
                  <c:v>1.0110000000000001</c:v>
                </c:pt>
                <c:pt idx="62049">
                  <c:v>1.01</c:v>
                </c:pt>
                <c:pt idx="62050">
                  <c:v>1.0090000000000001</c:v>
                </c:pt>
                <c:pt idx="62051">
                  <c:v>1.01</c:v>
                </c:pt>
                <c:pt idx="62052">
                  <c:v>1.0110000000000001</c:v>
                </c:pt>
                <c:pt idx="62053">
                  <c:v>1.01</c:v>
                </c:pt>
                <c:pt idx="62054">
                  <c:v>1.0110000000000001</c:v>
                </c:pt>
                <c:pt idx="62055">
                  <c:v>1.01</c:v>
                </c:pt>
                <c:pt idx="62056">
                  <c:v>1.01</c:v>
                </c:pt>
                <c:pt idx="62057">
                  <c:v>1.01</c:v>
                </c:pt>
                <c:pt idx="62058">
                  <c:v>1.012</c:v>
                </c:pt>
                <c:pt idx="62059">
                  <c:v>1.0110000000000001</c:v>
                </c:pt>
                <c:pt idx="62060">
                  <c:v>1.0110000000000001</c:v>
                </c:pt>
                <c:pt idx="62061">
                  <c:v>1.012</c:v>
                </c:pt>
                <c:pt idx="62062">
                  <c:v>1.0130000000000001</c:v>
                </c:pt>
                <c:pt idx="62063">
                  <c:v>1.0150000000000001</c:v>
                </c:pt>
                <c:pt idx="62064">
                  <c:v>1.0150000000000001</c:v>
                </c:pt>
                <c:pt idx="62065">
                  <c:v>1.014</c:v>
                </c:pt>
                <c:pt idx="62066">
                  <c:v>1.014</c:v>
                </c:pt>
                <c:pt idx="62067">
                  <c:v>1.0130000000000001</c:v>
                </c:pt>
                <c:pt idx="62068">
                  <c:v>1.0130000000000001</c:v>
                </c:pt>
                <c:pt idx="62069">
                  <c:v>1.012</c:v>
                </c:pt>
                <c:pt idx="62070">
                  <c:v>1.012</c:v>
                </c:pt>
                <c:pt idx="62071">
                  <c:v>1.01</c:v>
                </c:pt>
                <c:pt idx="62072">
                  <c:v>1.0110000000000001</c:v>
                </c:pt>
                <c:pt idx="62073">
                  <c:v>1.0110000000000001</c:v>
                </c:pt>
                <c:pt idx="62074">
                  <c:v>1.0110000000000001</c:v>
                </c:pt>
                <c:pt idx="62075">
                  <c:v>1.0110000000000001</c:v>
                </c:pt>
                <c:pt idx="62076">
                  <c:v>1.0110000000000001</c:v>
                </c:pt>
                <c:pt idx="62077">
                  <c:v>1.0110000000000001</c:v>
                </c:pt>
                <c:pt idx="62078">
                  <c:v>1.0130000000000001</c:v>
                </c:pt>
                <c:pt idx="62079">
                  <c:v>1.0130000000000001</c:v>
                </c:pt>
                <c:pt idx="62080">
                  <c:v>1.0130000000000001</c:v>
                </c:pt>
                <c:pt idx="62081">
                  <c:v>1.014</c:v>
                </c:pt>
                <c:pt idx="62082">
                  <c:v>1.0130000000000001</c:v>
                </c:pt>
                <c:pt idx="62083">
                  <c:v>1.014</c:v>
                </c:pt>
                <c:pt idx="62084">
                  <c:v>1.0130000000000001</c:v>
                </c:pt>
                <c:pt idx="62085">
                  <c:v>1.014</c:v>
                </c:pt>
                <c:pt idx="62086">
                  <c:v>1.0130000000000001</c:v>
                </c:pt>
                <c:pt idx="62087">
                  <c:v>1.0130000000000001</c:v>
                </c:pt>
                <c:pt idx="62088">
                  <c:v>1.0130000000000001</c:v>
                </c:pt>
                <c:pt idx="62089">
                  <c:v>1.0130000000000001</c:v>
                </c:pt>
                <c:pt idx="62090">
                  <c:v>1.0130000000000001</c:v>
                </c:pt>
                <c:pt idx="62091">
                  <c:v>1.0130000000000001</c:v>
                </c:pt>
                <c:pt idx="62092">
                  <c:v>1.0110000000000001</c:v>
                </c:pt>
                <c:pt idx="62093">
                  <c:v>1.0110000000000001</c:v>
                </c:pt>
                <c:pt idx="62094">
                  <c:v>1.0110000000000001</c:v>
                </c:pt>
                <c:pt idx="62095">
                  <c:v>1.012</c:v>
                </c:pt>
                <c:pt idx="62096">
                  <c:v>1.012</c:v>
                </c:pt>
                <c:pt idx="62097">
                  <c:v>1.012</c:v>
                </c:pt>
                <c:pt idx="62098">
                  <c:v>1.01</c:v>
                </c:pt>
                <c:pt idx="62099">
                  <c:v>1.01</c:v>
                </c:pt>
                <c:pt idx="62100">
                  <c:v>1.008</c:v>
                </c:pt>
                <c:pt idx="62101">
                  <c:v>1.008</c:v>
                </c:pt>
                <c:pt idx="62102">
                  <c:v>1.01</c:v>
                </c:pt>
                <c:pt idx="62103">
                  <c:v>1.01</c:v>
                </c:pt>
                <c:pt idx="62104">
                  <c:v>1.0110000000000001</c:v>
                </c:pt>
                <c:pt idx="62105">
                  <c:v>1.0110000000000001</c:v>
                </c:pt>
                <c:pt idx="62106">
                  <c:v>1.01</c:v>
                </c:pt>
                <c:pt idx="62107">
                  <c:v>1.0090000000000001</c:v>
                </c:pt>
                <c:pt idx="62108">
                  <c:v>1.0090000000000001</c:v>
                </c:pt>
                <c:pt idx="62109">
                  <c:v>1.01</c:v>
                </c:pt>
                <c:pt idx="62110">
                  <c:v>1.008</c:v>
                </c:pt>
                <c:pt idx="62111">
                  <c:v>1.0090000000000001</c:v>
                </c:pt>
                <c:pt idx="62112">
                  <c:v>1.0110000000000001</c:v>
                </c:pt>
                <c:pt idx="62113">
                  <c:v>1.0110000000000001</c:v>
                </c:pt>
                <c:pt idx="62114">
                  <c:v>1.0110000000000001</c:v>
                </c:pt>
                <c:pt idx="62115">
                  <c:v>1.0110000000000001</c:v>
                </c:pt>
                <c:pt idx="62116">
                  <c:v>1.0110000000000001</c:v>
                </c:pt>
                <c:pt idx="62117">
                  <c:v>1.0110000000000001</c:v>
                </c:pt>
                <c:pt idx="62118">
                  <c:v>1.0110000000000001</c:v>
                </c:pt>
                <c:pt idx="62119">
                  <c:v>1.012</c:v>
                </c:pt>
                <c:pt idx="62120">
                  <c:v>1.01</c:v>
                </c:pt>
                <c:pt idx="62121">
                  <c:v>1.0090000000000001</c:v>
                </c:pt>
                <c:pt idx="62122">
                  <c:v>1.0090000000000001</c:v>
                </c:pt>
                <c:pt idx="62123">
                  <c:v>1.01</c:v>
                </c:pt>
                <c:pt idx="62124">
                  <c:v>1.0110000000000001</c:v>
                </c:pt>
                <c:pt idx="62125">
                  <c:v>1.0090000000000001</c:v>
                </c:pt>
                <c:pt idx="62126">
                  <c:v>1.01</c:v>
                </c:pt>
                <c:pt idx="62127">
                  <c:v>1.012</c:v>
                </c:pt>
                <c:pt idx="62128">
                  <c:v>1.012</c:v>
                </c:pt>
                <c:pt idx="62129">
                  <c:v>1.012</c:v>
                </c:pt>
                <c:pt idx="62130">
                  <c:v>1.0110000000000001</c:v>
                </c:pt>
                <c:pt idx="62131">
                  <c:v>1.01</c:v>
                </c:pt>
                <c:pt idx="62132">
                  <c:v>1.01</c:v>
                </c:pt>
                <c:pt idx="62133">
                  <c:v>1.0090000000000001</c:v>
                </c:pt>
                <c:pt idx="62134">
                  <c:v>1.008</c:v>
                </c:pt>
                <c:pt idx="62135">
                  <c:v>1.0090000000000001</c:v>
                </c:pt>
                <c:pt idx="62136">
                  <c:v>1.0090000000000001</c:v>
                </c:pt>
                <c:pt idx="62137">
                  <c:v>1.01</c:v>
                </c:pt>
                <c:pt idx="62138">
                  <c:v>1.012</c:v>
                </c:pt>
                <c:pt idx="62139">
                  <c:v>1.0130000000000001</c:v>
                </c:pt>
                <c:pt idx="62140">
                  <c:v>1.012</c:v>
                </c:pt>
                <c:pt idx="62141">
                  <c:v>1.0110000000000001</c:v>
                </c:pt>
                <c:pt idx="62142">
                  <c:v>1.012</c:v>
                </c:pt>
                <c:pt idx="62143">
                  <c:v>1.012</c:v>
                </c:pt>
                <c:pt idx="62144">
                  <c:v>1.0110000000000001</c:v>
                </c:pt>
                <c:pt idx="62145">
                  <c:v>1.0110000000000001</c:v>
                </c:pt>
                <c:pt idx="62146">
                  <c:v>1.0110000000000001</c:v>
                </c:pt>
                <c:pt idx="62147">
                  <c:v>1.0110000000000001</c:v>
                </c:pt>
                <c:pt idx="62148">
                  <c:v>1.012</c:v>
                </c:pt>
                <c:pt idx="62149">
                  <c:v>1.0110000000000001</c:v>
                </c:pt>
                <c:pt idx="62150">
                  <c:v>1.0090000000000001</c:v>
                </c:pt>
                <c:pt idx="62151">
                  <c:v>1.0090000000000001</c:v>
                </c:pt>
                <c:pt idx="62152">
                  <c:v>1.0090000000000001</c:v>
                </c:pt>
                <c:pt idx="62153">
                  <c:v>1.0090000000000001</c:v>
                </c:pt>
                <c:pt idx="62154">
                  <c:v>1.0090000000000001</c:v>
                </c:pt>
                <c:pt idx="62155">
                  <c:v>1.0090000000000001</c:v>
                </c:pt>
                <c:pt idx="62156">
                  <c:v>1.0090000000000001</c:v>
                </c:pt>
                <c:pt idx="62157">
                  <c:v>1.008</c:v>
                </c:pt>
                <c:pt idx="62158">
                  <c:v>1.008</c:v>
                </c:pt>
                <c:pt idx="62159">
                  <c:v>1.008</c:v>
                </c:pt>
                <c:pt idx="62160">
                  <c:v>1.01</c:v>
                </c:pt>
                <c:pt idx="62161">
                  <c:v>1.0110000000000001</c:v>
                </c:pt>
                <c:pt idx="62162">
                  <c:v>1.0130000000000001</c:v>
                </c:pt>
                <c:pt idx="62163">
                  <c:v>1.0130000000000001</c:v>
                </c:pt>
                <c:pt idx="62164">
                  <c:v>1.0130000000000001</c:v>
                </c:pt>
                <c:pt idx="62165">
                  <c:v>1.012</c:v>
                </c:pt>
                <c:pt idx="62166">
                  <c:v>1.012</c:v>
                </c:pt>
                <c:pt idx="62167">
                  <c:v>1.0130000000000001</c:v>
                </c:pt>
                <c:pt idx="62168">
                  <c:v>1.0130000000000001</c:v>
                </c:pt>
                <c:pt idx="62169">
                  <c:v>1.0110000000000001</c:v>
                </c:pt>
                <c:pt idx="62170">
                  <c:v>1.0110000000000001</c:v>
                </c:pt>
                <c:pt idx="62171">
                  <c:v>1.0130000000000001</c:v>
                </c:pt>
                <c:pt idx="62172">
                  <c:v>1.012</c:v>
                </c:pt>
                <c:pt idx="62173">
                  <c:v>1.01</c:v>
                </c:pt>
                <c:pt idx="62174">
                  <c:v>1.01</c:v>
                </c:pt>
                <c:pt idx="62175">
                  <c:v>1.012</c:v>
                </c:pt>
                <c:pt idx="62176">
                  <c:v>1.01</c:v>
                </c:pt>
                <c:pt idx="62177">
                  <c:v>1.01</c:v>
                </c:pt>
                <c:pt idx="62178">
                  <c:v>1.0090000000000001</c:v>
                </c:pt>
                <c:pt idx="62179">
                  <c:v>1.0110000000000001</c:v>
                </c:pt>
                <c:pt idx="62180">
                  <c:v>1.012</c:v>
                </c:pt>
                <c:pt idx="62181">
                  <c:v>1.012</c:v>
                </c:pt>
                <c:pt idx="62182">
                  <c:v>1.0110000000000001</c:v>
                </c:pt>
                <c:pt idx="62183">
                  <c:v>1.0110000000000001</c:v>
                </c:pt>
                <c:pt idx="62184">
                  <c:v>1.01</c:v>
                </c:pt>
                <c:pt idx="62185">
                  <c:v>1.0090000000000001</c:v>
                </c:pt>
                <c:pt idx="62186">
                  <c:v>1.0090000000000001</c:v>
                </c:pt>
                <c:pt idx="62187">
                  <c:v>1.01</c:v>
                </c:pt>
                <c:pt idx="62188">
                  <c:v>1.0110000000000001</c:v>
                </c:pt>
                <c:pt idx="62189">
                  <c:v>1.0090000000000001</c:v>
                </c:pt>
                <c:pt idx="62190">
                  <c:v>1.01</c:v>
                </c:pt>
                <c:pt idx="62191">
                  <c:v>1.012</c:v>
                </c:pt>
                <c:pt idx="62192">
                  <c:v>1.0110000000000001</c:v>
                </c:pt>
                <c:pt idx="62193">
                  <c:v>1.012</c:v>
                </c:pt>
                <c:pt idx="62194">
                  <c:v>1.0110000000000001</c:v>
                </c:pt>
                <c:pt idx="62195">
                  <c:v>1.012</c:v>
                </c:pt>
                <c:pt idx="62196">
                  <c:v>1.0110000000000001</c:v>
                </c:pt>
                <c:pt idx="62197">
                  <c:v>1.01</c:v>
                </c:pt>
                <c:pt idx="62198">
                  <c:v>1.012</c:v>
                </c:pt>
                <c:pt idx="62199">
                  <c:v>1.0110000000000001</c:v>
                </c:pt>
                <c:pt idx="62200">
                  <c:v>1.012</c:v>
                </c:pt>
                <c:pt idx="62201">
                  <c:v>1.012</c:v>
                </c:pt>
                <c:pt idx="62202">
                  <c:v>1.0130000000000001</c:v>
                </c:pt>
                <c:pt idx="62203">
                  <c:v>1.0130000000000001</c:v>
                </c:pt>
                <c:pt idx="62204">
                  <c:v>1.012</c:v>
                </c:pt>
                <c:pt idx="62205">
                  <c:v>1.0110000000000001</c:v>
                </c:pt>
                <c:pt idx="62206">
                  <c:v>1.01</c:v>
                </c:pt>
                <c:pt idx="62207">
                  <c:v>1.012</c:v>
                </c:pt>
                <c:pt idx="62208">
                  <c:v>1.012</c:v>
                </c:pt>
                <c:pt idx="62209">
                  <c:v>1.012</c:v>
                </c:pt>
                <c:pt idx="62210">
                  <c:v>1.0110000000000001</c:v>
                </c:pt>
                <c:pt idx="62211">
                  <c:v>1.0130000000000001</c:v>
                </c:pt>
                <c:pt idx="62212">
                  <c:v>1.0150000000000001</c:v>
                </c:pt>
                <c:pt idx="62213">
                  <c:v>1.014</c:v>
                </c:pt>
                <c:pt idx="62214">
                  <c:v>1.0130000000000001</c:v>
                </c:pt>
                <c:pt idx="62215">
                  <c:v>1.014</c:v>
                </c:pt>
                <c:pt idx="62216">
                  <c:v>1.0130000000000001</c:v>
                </c:pt>
                <c:pt idx="62217">
                  <c:v>1.0130000000000001</c:v>
                </c:pt>
                <c:pt idx="62218">
                  <c:v>1.0130000000000001</c:v>
                </c:pt>
                <c:pt idx="62219">
                  <c:v>1.0130000000000001</c:v>
                </c:pt>
                <c:pt idx="62220">
                  <c:v>1.014</c:v>
                </c:pt>
                <c:pt idx="62221">
                  <c:v>1.0130000000000001</c:v>
                </c:pt>
                <c:pt idx="62222">
                  <c:v>1.0130000000000001</c:v>
                </c:pt>
                <c:pt idx="62223">
                  <c:v>1.014</c:v>
                </c:pt>
                <c:pt idx="62224">
                  <c:v>1.012</c:v>
                </c:pt>
                <c:pt idx="62225">
                  <c:v>1.0110000000000001</c:v>
                </c:pt>
                <c:pt idx="62226">
                  <c:v>1.01</c:v>
                </c:pt>
                <c:pt idx="62227">
                  <c:v>1.01</c:v>
                </c:pt>
                <c:pt idx="62228">
                  <c:v>1.008</c:v>
                </c:pt>
                <c:pt idx="62229">
                  <c:v>1.008</c:v>
                </c:pt>
                <c:pt idx="62230">
                  <c:v>1.0090000000000001</c:v>
                </c:pt>
                <c:pt idx="62231">
                  <c:v>1.0090000000000001</c:v>
                </c:pt>
                <c:pt idx="62232">
                  <c:v>1.0090000000000001</c:v>
                </c:pt>
                <c:pt idx="62233">
                  <c:v>1.012</c:v>
                </c:pt>
                <c:pt idx="62234">
                  <c:v>1.012</c:v>
                </c:pt>
                <c:pt idx="62235">
                  <c:v>1.0130000000000001</c:v>
                </c:pt>
                <c:pt idx="62236">
                  <c:v>1.0090000000000001</c:v>
                </c:pt>
                <c:pt idx="62237">
                  <c:v>1.0090000000000001</c:v>
                </c:pt>
                <c:pt idx="62238">
                  <c:v>1.0110000000000001</c:v>
                </c:pt>
                <c:pt idx="62239">
                  <c:v>1.0110000000000001</c:v>
                </c:pt>
                <c:pt idx="62240">
                  <c:v>1.01</c:v>
                </c:pt>
                <c:pt idx="62241">
                  <c:v>1.01</c:v>
                </c:pt>
                <c:pt idx="62242">
                  <c:v>1.0070000000000001</c:v>
                </c:pt>
                <c:pt idx="62243">
                  <c:v>1.0070000000000001</c:v>
                </c:pt>
                <c:pt idx="62244">
                  <c:v>1.008</c:v>
                </c:pt>
                <c:pt idx="62245">
                  <c:v>1.01</c:v>
                </c:pt>
                <c:pt idx="62246">
                  <c:v>1.0090000000000001</c:v>
                </c:pt>
                <c:pt idx="62247">
                  <c:v>1.01</c:v>
                </c:pt>
                <c:pt idx="62248">
                  <c:v>1.01</c:v>
                </c:pt>
                <c:pt idx="62249">
                  <c:v>1.01</c:v>
                </c:pt>
                <c:pt idx="62250">
                  <c:v>1.0110000000000001</c:v>
                </c:pt>
                <c:pt idx="62251">
                  <c:v>1.01</c:v>
                </c:pt>
                <c:pt idx="62252">
                  <c:v>1.0110000000000001</c:v>
                </c:pt>
                <c:pt idx="62253">
                  <c:v>1.0110000000000001</c:v>
                </c:pt>
                <c:pt idx="62254">
                  <c:v>1.01</c:v>
                </c:pt>
                <c:pt idx="62255">
                  <c:v>1.0090000000000001</c:v>
                </c:pt>
                <c:pt idx="62256">
                  <c:v>1.01</c:v>
                </c:pt>
                <c:pt idx="62257">
                  <c:v>1.01</c:v>
                </c:pt>
                <c:pt idx="62258">
                  <c:v>1.0090000000000001</c:v>
                </c:pt>
                <c:pt idx="62259">
                  <c:v>1.0090000000000001</c:v>
                </c:pt>
                <c:pt idx="62260">
                  <c:v>1.0070000000000001</c:v>
                </c:pt>
                <c:pt idx="62261">
                  <c:v>1.0070000000000001</c:v>
                </c:pt>
                <c:pt idx="62262">
                  <c:v>1.008</c:v>
                </c:pt>
                <c:pt idx="62263">
                  <c:v>1.008</c:v>
                </c:pt>
                <c:pt idx="62264">
                  <c:v>1.0090000000000001</c:v>
                </c:pt>
                <c:pt idx="62265">
                  <c:v>1.0090000000000001</c:v>
                </c:pt>
                <c:pt idx="62266">
                  <c:v>1.0090000000000001</c:v>
                </c:pt>
                <c:pt idx="62267">
                  <c:v>1.01</c:v>
                </c:pt>
                <c:pt idx="62268">
                  <c:v>1.0090000000000001</c:v>
                </c:pt>
                <c:pt idx="62269">
                  <c:v>1.0090000000000001</c:v>
                </c:pt>
                <c:pt idx="62270">
                  <c:v>1.006</c:v>
                </c:pt>
                <c:pt idx="62271">
                  <c:v>1.006</c:v>
                </c:pt>
                <c:pt idx="62272">
                  <c:v>1.006</c:v>
                </c:pt>
                <c:pt idx="62273">
                  <c:v>1.006</c:v>
                </c:pt>
                <c:pt idx="62274">
                  <c:v>1.006</c:v>
                </c:pt>
                <c:pt idx="62275">
                  <c:v>1.0070000000000001</c:v>
                </c:pt>
                <c:pt idx="62276">
                  <c:v>1.0070000000000001</c:v>
                </c:pt>
                <c:pt idx="62277">
                  <c:v>1.0090000000000001</c:v>
                </c:pt>
                <c:pt idx="62278">
                  <c:v>1.0090000000000001</c:v>
                </c:pt>
                <c:pt idx="62279">
                  <c:v>1.01</c:v>
                </c:pt>
                <c:pt idx="62280">
                  <c:v>1.01</c:v>
                </c:pt>
                <c:pt idx="62281">
                  <c:v>1.0110000000000001</c:v>
                </c:pt>
                <c:pt idx="62282">
                  <c:v>1.0110000000000001</c:v>
                </c:pt>
                <c:pt idx="62283">
                  <c:v>1.0110000000000001</c:v>
                </c:pt>
                <c:pt idx="62284">
                  <c:v>1.01</c:v>
                </c:pt>
                <c:pt idx="62285">
                  <c:v>1.01</c:v>
                </c:pt>
                <c:pt idx="62286">
                  <c:v>1.0090000000000001</c:v>
                </c:pt>
                <c:pt idx="62287">
                  <c:v>1.0090000000000001</c:v>
                </c:pt>
                <c:pt idx="62288">
                  <c:v>1.0090000000000001</c:v>
                </c:pt>
                <c:pt idx="62289">
                  <c:v>1.0070000000000001</c:v>
                </c:pt>
                <c:pt idx="62290">
                  <c:v>1.0070000000000001</c:v>
                </c:pt>
                <c:pt idx="62291">
                  <c:v>1.008</c:v>
                </c:pt>
                <c:pt idx="62292">
                  <c:v>1.0090000000000001</c:v>
                </c:pt>
                <c:pt idx="62293">
                  <c:v>1.0090000000000001</c:v>
                </c:pt>
                <c:pt idx="62294">
                  <c:v>1.008</c:v>
                </c:pt>
                <c:pt idx="62295">
                  <c:v>1.008</c:v>
                </c:pt>
                <c:pt idx="62296">
                  <c:v>1.0090000000000001</c:v>
                </c:pt>
                <c:pt idx="62297">
                  <c:v>1.012</c:v>
                </c:pt>
                <c:pt idx="62298">
                  <c:v>1.0110000000000001</c:v>
                </c:pt>
                <c:pt idx="62299">
                  <c:v>1.0110000000000001</c:v>
                </c:pt>
                <c:pt idx="62300">
                  <c:v>1.01</c:v>
                </c:pt>
                <c:pt idx="62301">
                  <c:v>1.0110000000000001</c:v>
                </c:pt>
                <c:pt idx="62302">
                  <c:v>1.01</c:v>
                </c:pt>
                <c:pt idx="62303">
                  <c:v>1.0110000000000001</c:v>
                </c:pt>
                <c:pt idx="62304">
                  <c:v>1.012</c:v>
                </c:pt>
                <c:pt idx="62305">
                  <c:v>1.012</c:v>
                </c:pt>
                <c:pt idx="62306">
                  <c:v>1.0130000000000001</c:v>
                </c:pt>
                <c:pt idx="62307">
                  <c:v>1.0110000000000001</c:v>
                </c:pt>
                <c:pt idx="62308">
                  <c:v>1.01</c:v>
                </c:pt>
                <c:pt idx="62309">
                  <c:v>1.0110000000000001</c:v>
                </c:pt>
                <c:pt idx="62310">
                  <c:v>1.0110000000000001</c:v>
                </c:pt>
                <c:pt idx="62311">
                  <c:v>1.0110000000000001</c:v>
                </c:pt>
                <c:pt idx="62312">
                  <c:v>1.0110000000000001</c:v>
                </c:pt>
                <c:pt idx="62313">
                  <c:v>1.0110000000000001</c:v>
                </c:pt>
                <c:pt idx="62314">
                  <c:v>1.0110000000000001</c:v>
                </c:pt>
                <c:pt idx="62315">
                  <c:v>1.01</c:v>
                </c:pt>
                <c:pt idx="62316">
                  <c:v>1.01</c:v>
                </c:pt>
                <c:pt idx="62317">
                  <c:v>1.0110000000000001</c:v>
                </c:pt>
                <c:pt idx="62318">
                  <c:v>1.0110000000000001</c:v>
                </c:pt>
                <c:pt idx="62319">
                  <c:v>1.01</c:v>
                </c:pt>
                <c:pt idx="62320">
                  <c:v>1.01</c:v>
                </c:pt>
                <c:pt idx="62321">
                  <c:v>1.01</c:v>
                </c:pt>
                <c:pt idx="62322">
                  <c:v>1.01</c:v>
                </c:pt>
                <c:pt idx="62323">
                  <c:v>1.0090000000000001</c:v>
                </c:pt>
                <c:pt idx="62324">
                  <c:v>1.0090000000000001</c:v>
                </c:pt>
                <c:pt idx="62325">
                  <c:v>1.0090000000000001</c:v>
                </c:pt>
                <c:pt idx="62326">
                  <c:v>1.0090000000000001</c:v>
                </c:pt>
                <c:pt idx="62327">
                  <c:v>1.0090000000000001</c:v>
                </c:pt>
                <c:pt idx="62328">
                  <c:v>1.008</c:v>
                </c:pt>
                <c:pt idx="62329">
                  <c:v>1.008</c:v>
                </c:pt>
                <c:pt idx="62330">
                  <c:v>1.008</c:v>
                </c:pt>
                <c:pt idx="62331">
                  <c:v>1.006</c:v>
                </c:pt>
                <c:pt idx="62332">
                  <c:v>1.008</c:v>
                </c:pt>
                <c:pt idx="62333">
                  <c:v>1.008</c:v>
                </c:pt>
                <c:pt idx="62334">
                  <c:v>1.0090000000000001</c:v>
                </c:pt>
                <c:pt idx="62335">
                  <c:v>1.0090000000000001</c:v>
                </c:pt>
                <c:pt idx="62336">
                  <c:v>1.01</c:v>
                </c:pt>
                <c:pt idx="62337">
                  <c:v>1.01</c:v>
                </c:pt>
                <c:pt idx="62338">
                  <c:v>1.0090000000000001</c:v>
                </c:pt>
                <c:pt idx="62339">
                  <c:v>1.0070000000000001</c:v>
                </c:pt>
                <c:pt idx="62340">
                  <c:v>1.0070000000000001</c:v>
                </c:pt>
                <c:pt idx="62341">
                  <c:v>1.006</c:v>
                </c:pt>
                <c:pt idx="62342">
                  <c:v>1.006</c:v>
                </c:pt>
                <c:pt idx="62343">
                  <c:v>1.008</c:v>
                </c:pt>
                <c:pt idx="62344">
                  <c:v>1.008</c:v>
                </c:pt>
                <c:pt idx="62345">
                  <c:v>1.0070000000000001</c:v>
                </c:pt>
                <c:pt idx="62346">
                  <c:v>1.0070000000000001</c:v>
                </c:pt>
                <c:pt idx="62347">
                  <c:v>1.0090000000000001</c:v>
                </c:pt>
                <c:pt idx="62348">
                  <c:v>1.008</c:v>
                </c:pt>
                <c:pt idx="62349">
                  <c:v>1.0090000000000001</c:v>
                </c:pt>
                <c:pt idx="62350">
                  <c:v>1.0090000000000001</c:v>
                </c:pt>
                <c:pt idx="62351">
                  <c:v>1.0090000000000001</c:v>
                </c:pt>
                <c:pt idx="62352">
                  <c:v>1.0110000000000001</c:v>
                </c:pt>
                <c:pt idx="62353">
                  <c:v>1.0110000000000001</c:v>
                </c:pt>
                <c:pt idx="62354">
                  <c:v>1.01</c:v>
                </c:pt>
                <c:pt idx="62355">
                  <c:v>1.0110000000000001</c:v>
                </c:pt>
                <c:pt idx="62356">
                  <c:v>1.0110000000000001</c:v>
                </c:pt>
                <c:pt idx="62357">
                  <c:v>1.0090000000000001</c:v>
                </c:pt>
                <c:pt idx="62358">
                  <c:v>1.0090000000000001</c:v>
                </c:pt>
                <c:pt idx="62359">
                  <c:v>1.0070000000000001</c:v>
                </c:pt>
                <c:pt idx="62360">
                  <c:v>1.0070000000000001</c:v>
                </c:pt>
                <c:pt idx="62361">
                  <c:v>1.008</c:v>
                </c:pt>
                <c:pt idx="62362">
                  <c:v>1.01</c:v>
                </c:pt>
                <c:pt idx="62363">
                  <c:v>1.01</c:v>
                </c:pt>
                <c:pt idx="62364">
                  <c:v>1.0110000000000001</c:v>
                </c:pt>
                <c:pt idx="62365">
                  <c:v>1.0090000000000001</c:v>
                </c:pt>
                <c:pt idx="62366">
                  <c:v>1.0070000000000001</c:v>
                </c:pt>
                <c:pt idx="62367">
                  <c:v>1.0070000000000001</c:v>
                </c:pt>
                <c:pt idx="62368">
                  <c:v>1.0090000000000001</c:v>
                </c:pt>
                <c:pt idx="62369">
                  <c:v>1.01</c:v>
                </c:pt>
                <c:pt idx="62370">
                  <c:v>1.01</c:v>
                </c:pt>
                <c:pt idx="62371">
                  <c:v>1.0090000000000001</c:v>
                </c:pt>
                <c:pt idx="62372">
                  <c:v>1.008</c:v>
                </c:pt>
                <c:pt idx="62373">
                  <c:v>1.0070000000000001</c:v>
                </c:pt>
                <c:pt idx="62374">
                  <c:v>1.0070000000000001</c:v>
                </c:pt>
                <c:pt idx="62375">
                  <c:v>1.0090000000000001</c:v>
                </c:pt>
                <c:pt idx="62376">
                  <c:v>1.0070000000000001</c:v>
                </c:pt>
                <c:pt idx="62377">
                  <c:v>1.0070000000000001</c:v>
                </c:pt>
                <c:pt idx="62378">
                  <c:v>1.006</c:v>
                </c:pt>
                <c:pt idx="62379">
                  <c:v>1.006</c:v>
                </c:pt>
                <c:pt idx="62380">
                  <c:v>1.008</c:v>
                </c:pt>
                <c:pt idx="62381">
                  <c:v>1.0090000000000001</c:v>
                </c:pt>
                <c:pt idx="62382">
                  <c:v>1.008</c:v>
                </c:pt>
                <c:pt idx="62383">
                  <c:v>1.0090000000000001</c:v>
                </c:pt>
                <c:pt idx="62384">
                  <c:v>1.006</c:v>
                </c:pt>
                <c:pt idx="62385">
                  <c:v>1.008</c:v>
                </c:pt>
                <c:pt idx="62386">
                  <c:v>1.008</c:v>
                </c:pt>
                <c:pt idx="62387">
                  <c:v>1.0090000000000001</c:v>
                </c:pt>
                <c:pt idx="62388">
                  <c:v>1.0090000000000001</c:v>
                </c:pt>
                <c:pt idx="62389">
                  <c:v>1.0090000000000001</c:v>
                </c:pt>
                <c:pt idx="62390">
                  <c:v>1.012</c:v>
                </c:pt>
                <c:pt idx="62391">
                  <c:v>1.0110000000000001</c:v>
                </c:pt>
                <c:pt idx="62392">
                  <c:v>1.0090000000000001</c:v>
                </c:pt>
                <c:pt idx="62393">
                  <c:v>1.0090000000000001</c:v>
                </c:pt>
                <c:pt idx="62394">
                  <c:v>1.01</c:v>
                </c:pt>
                <c:pt idx="62395">
                  <c:v>1.008</c:v>
                </c:pt>
                <c:pt idx="62396">
                  <c:v>1.008</c:v>
                </c:pt>
                <c:pt idx="62397">
                  <c:v>1.01</c:v>
                </c:pt>
                <c:pt idx="62398">
                  <c:v>1.0090000000000001</c:v>
                </c:pt>
                <c:pt idx="62399">
                  <c:v>1.0090000000000001</c:v>
                </c:pt>
                <c:pt idx="62400">
                  <c:v>1.01</c:v>
                </c:pt>
                <c:pt idx="62401">
                  <c:v>1.0110000000000001</c:v>
                </c:pt>
                <c:pt idx="62402">
                  <c:v>1.01</c:v>
                </c:pt>
                <c:pt idx="62403">
                  <c:v>1.01</c:v>
                </c:pt>
                <c:pt idx="62404">
                  <c:v>1.01</c:v>
                </c:pt>
                <c:pt idx="62405">
                  <c:v>1.008</c:v>
                </c:pt>
                <c:pt idx="62406">
                  <c:v>1.008</c:v>
                </c:pt>
                <c:pt idx="62407">
                  <c:v>1.008</c:v>
                </c:pt>
                <c:pt idx="62408">
                  <c:v>1.0070000000000001</c:v>
                </c:pt>
                <c:pt idx="62409">
                  <c:v>1.0070000000000001</c:v>
                </c:pt>
                <c:pt idx="62410">
                  <c:v>1.008</c:v>
                </c:pt>
                <c:pt idx="62411">
                  <c:v>1.0070000000000001</c:v>
                </c:pt>
                <c:pt idx="62412">
                  <c:v>1.008</c:v>
                </c:pt>
                <c:pt idx="62413">
                  <c:v>1.008</c:v>
                </c:pt>
                <c:pt idx="62414">
                  <c:v>1.008</c:v>
                </c:pt>
                <c:pt idx="62415">
                  <c:v>1.008</c:v>
                </c:pt>
                <c:pt idx="62416">
                  <c:v>1.008</c:v>
                </c:pt>
                <c:pt idx="62417">
                  <c:v>1.0090000000000001</c:v>
                </c:pt>
                <c:pt idx="62418">
                  <c:v>1.01</c:v>
                </c:pt>
                <c:pt idx="62419">
                  <c:v>1.01</c:v>
                </c:pt>
                <c:pt idx="62420">
                  <c:v>1.0110000000000001</c:v>
                </c:pt>
                <c:pt idx="62421">
                  <c:v>1.0110000000000001</c:v>
                </c:pt>
                <c:pt idx="62422">
                  <c:v>1.0110000000000001</c:v>
                </c:pt>
                <c:pt idx="62423">
                  <c:v>1.0090000000000001</c:v>
                </c:pt>
                <c:pt idx="62424">
                  <c:v>1.008</c:v>
                </c:pt>
                <c:pt idx="62425">
                  <c:v>1.01</c:v>
                </c:pt>
                <c:pt idx="62426">
                  <c:v>1.0090000000000001</c:v>
                </c:pt>
                <c:pt idx="62427">
                  <c:v>1.008</c:v>
                </c:pt>
                <c:pt idx="62428">
                  <c:v>1.008</c:v>
                </c:pt>
                <c:pt idx="62429">
                  <c:v>1.0070000000000001</c:v>
                </c:pt>
                <c:pt idx="62430">
                  <c:v>1.0050000000000001</c:v>
                </c:pt>
                <c:pt idx="62431">
                  <c:v>1.0030000000000001</c:v>
                </c:pt>
                <c:pt idx="62432">
                  <c:v>1.0030000000000001</c:v>
                </c:pt>
                <c:pt idx="62433">
                  <c:v>1.0030000000000001</c:v>
                </c:pt>
                <c:pt idx="62434">
                  <c:v>1.0030000000000001</c:v>
                </c:pt>
                <c:pt idx="62435">
                  <c:v>1.0050000000000001</c:v>
                </c:pt>
                <c:pt idx="62436">
                  <c:v>1.006</c:v>
                </c:pt>
                <c:pt idx="62437">
                  <c:v>1.006</c:v>
                </c:pt>
                <c:pt idx="62438">
                  <c:v>1.0050000000000001</c:v>
                </c:pt>
                <c:pt idx="62439">
                  <c:v>1.0050000000000001</c:v>
                </c:pt>
                <c:pt idx="62440">
                  <c:v>1.0090000000000001</c:v>
                </c:pt>
                <c:pt idx="62441">
                  <c:v>1.0090000000000001</c:v>
                </c:pt>
                <c:pt idx="62442">
                  <c:v>1.008</c:v>
                </c:pt>
                <c:pt idx="62443">
                  <c:v>1.008</c:v>
                </c:pt>
                <c:pt idx="62444">
                  <c:v>1.0070000000000001</c:v>
                </c:pt>
                <c:pt idx="62445">
                  <c:v>1.0070000000000001</c:v>
                </c:pt>
                <c:pt idx="62446">
                  <c:v>1.0070000000000001</c:v>
                </c:pt>
                <c:pt idx="62447">
                  <c:v>1.008</c:v>
                </c:pt>
                <c:pt idx="62448">
                  <c:v>1.008</c:v>
                </c:pt>
                <c:pt idx="62449">
                  <c:v>1.008</c:v>
                </c:pt>
                <c:pt idx="62450">
                  <c:v>1.008</c:v>
                </c:pt>
                <c:pt idx="62451">
                  <c:v>1.008</c:v>
                </c:pt>
                <c:pt idx="62452">
                  <c:v>1.0070000000000001</c:v>
                </c:pt>
                <c:pt idx="62453">
                  <c:v>1.006</c:v>
                </c:pt>
                <c:pt idx="62454">
                  <c:v>1.0030000000000001</c:v>
                </c:pt>
                <c:pt idx="62455">
                  <c:v>1.0030000000000001</c:v>
                </c:pt>
                <c:pt idx="62456">
                  <c:v>1.0030000000000001</c:v>
                </c:pt>
                <c:pt idx="62457">
                  <c:v>1.004</c:v>
                </c:pt>
                <c:pt idx="62458">
                  <c:v>1.006</c:v>
                </c:pt>
                <c:pt idx="62459">
                  <c:v>1.0070000000000001</c:v>
                </c:pt>
                <c:pt idx="62460">
                  <c:v>1.0070000000000001</c:v>
                </c:pt>
                <c:pt idx="62461">
                  <c:v>1.0070000000000001</c:v>
                </c:pt>
                <c:pt idx="62462">
                  <c:v>1.0070000000000001</c:v>
                </c:pt>
                <c:pt idx="62463">
                  <c:v>1.0050000000000001</c:v>
                </c:pt>
                <c:pt idx="62464">
                  <c:v>1.0050000000000001</c:v>
                </c:pt>
                <c:pt idx="62465">
                  <c:v>1.006</c:v>
                </c:pt>
                <c:pt idx="62466">
                  <c:v>1.0050000000000001</c:v>
                </c:pt>
                <c:pt idx="62467">
                  <c:v>1.0050000000000001</c:v>
                </c:pt>
                <c:pt idx="62468">
                  <c:v>1.006</c:v>
                </c:pt>
                <c:pt idx="62469">
                  <c:v>1.0070000000000001</c:v>
                </c:pt>
                <c:pt idx="62470">
                  <c:v>1.008</c:v>
                </c:pt>
                <c:pt idx="62471">
                  <c:v>1.008</c:v>
                </c:pt>
                <c:pt idx="62472">
                  <c:v>1.008</c:v>
                </c:pt>
                <c:pt idx="62473">
                  <c:v>1.008</c:v>
                </c:pt>
                <c:pt idx="62474">
                  <c:v>1.0090000000000001</c:v>
                </c:pt>
                <c:pt idx="62475">
                  <c:v>1.01</c:v>
                </c:pt>
                <c:pt idx="62476">
                  <c:v>1.0110000000000001</c:v>
                </c:pt>
                <c:pt idx="62477">
                  <c:v>1.0110000000000001</c:v>
                </c:pt>
                <c:pt idx="62478">
                  <c:v>1.0110000000000001</c:v>
                </c:pt>
                <c:pt idx="62479">
                  <c:v>1.0110000000000001</c:v>
                </c:pt>
                <c:pt idx="62480">
                  <c:v>1.01</c:v>
                </c:pt>
                <c:pt idx="62481">
                  <c:v>1.01</c:v>
                </c:pt>
                <c:pt idx="62482">
                  <c:v>1.0090000000000001</c:v>
                </c:pt>
                <c:pt idx="62483">
                  <c:v>1.0090000000000001</c:v>
                </c:pt>
                <c:pt idx="62484">
                  <c:v>1.0090000000000001</c:v>
                </c:pt>
                <c:pt idx="62485">
                  <c:v>1.0090000000000001</c:v>
                </c:pt>
                <c:pt idx="62486">
                  <c:v>1.0090000000000001</c:v>
                </c:pt>
                <c:pt idx="62487">
                  <c:v>1.008</c:v>
                </c:pt>
                <c:pt idx="62488">
                  <c:v>1.0070000000000001</c:v>
                </c:pt>
                <c:pt idx="62489">
                  <c:v>1.0070000000000001</c:v>
                </c:pt>
                <c:pt idx="62490">
                  <c:v>1.006</c:v>
                </c:pt>
                <c:pt idx="62491">
                  <c:v>1.006</c:v>
                </c:pt>
                <c:pt idx="62492">
                  <c:v>1.0070000000000001</c:v>
                </c:pt>
                <c:pt idx="62493">
                  <c:v>1.0070000000000001</c:v>
                </c:pt>
                <c:pt idx="62494">
                  <c:v>1.0070000000000001</c:v>
                </c:pt>
                <c:pt idx="62495">
                  <c:v>1.0070000000000001</c:v>
                </c:pt>
                <c:pt idx="62496">
                  <c:v>1.008</c:v>
                </c:pt>
                <c:pt idx="62497">
                  <c:v>1.0090000000000001</c:v>
                </c:pt>
                <c:pt idx="62498">
                  <c:v>1.0090000000000001</c:v>
                </c:pt>
                <c:pt idx="62499">
                  <c:v>1.0090000000000001</c:v>
                </c:pt>
                <c:pt idx="62500">
                  <c:v>1.0090000000000001</c:v>
                </c:pt>
                <c:pt idx="62501">
                  <c:v>1.01</c:v>
                </c:pt>
                <c:pt idx="62502">
                  <c:v>1.008</c:v>
                </c:pt>
                <c:pt idx="62503">
                  <c:v>1.008</c:v>
                </c:pt>
                <c:pt idx="62504">
                  <c:v>1.0090000000000001</c:v>
                </c:pt>
                <c:pt idx="62505">
                  <c:v>1.01</c:v>
                </c:pt>
                <c:pt idx="62506">
                  <c:v>1.0090000000000001</c:v>
                </c:pt>
                <c:pt idx="62507">
                  <c:v>1.0110000000000001</c:v>
                </c:pt>
                <c:pt idx="62508">
                  <c:v>1.012</c:v>
                </c:pt>
                <c:pt idx="62509">
                  <c:v>1.0090000000000001</c:v>
                </c:pt>
                <c:pt idx="62510">
                  <c:v>1.0070000000000001</c:v>
                </c:pt>
                <c:pt idx="62511">
                  <c:v>1.008</c:v>
                </c:pt>
                <c:pt idx="62512">
                  <c:v>1.0090000000000001</c:v>
                </c:pt>
                <c:pt idx="62513">
                  <c:v>1.008</c:v>
                </c:pt>
                <c:pt idx="62514">
                  <c:v>1.006</c:v>
                </c:pt>
                <c:pt idx="62515">
                  <c:v>1.006</c:v>
                </c:pt>
                <c:pt idx="62516">
                  <c:v>1.0070000000000001</c:v>
                </c:pt>
                <c:pt idx="62517">
                  <c:v>1.0070000000000001</c:v>
                </c:pt>
                <c:pt idx="62518">
                  <c:v>1.006</c:v>
                </c:pt>
                <c:pt idx="62519">
                  <c:v>1.0070000000000001</c:v>
                </c:pt>
                <c:pt idx="62520">
                  <c:v>1.006</c:v>
                </c:pt>
                <c:pt idx="62521">
                  <c:v>1.0030000000000001</c:v>
                </c:pt>
                <c:pt idx="62522">
                  <c:v>1.002</c:v>
                </c:pt>
                <c:pt idx="62523">
                  <c:v>1.0030000000000001</c:v>
                </c:pt>
                <c:pt idx="62524">
                  <c:v>1.0050000000000001</c:v>
                </c:pt>
                <c:pt idx="62525">
                  <c:v>1.0050000000000001</c:v>
                </c:pt>
                <c:pt idx="62526">
                  <c:v>1.006</c:v>
                </c:pt>
                <c:pt idx="62527">
                  <c:v>1.0050000000000001</c:v>
                </c:pt>
                <c:pt idx="62528">
                  <c:v>1.0070000000000001</c:v>
                </c:pt>
                <c:pt idx="62529">
                  <c:v>1.0070000000000001</c:v>
                </c:pt>
                <c:pt idx="62530">
                  <c:v>1.0070000000000001</c:v>
                </c:pt>
                <c:pt idx="62531">
                  <c:v>1.0070000000000001</c:v>
                </c:pt>
                <c:pt idx="62532">
                  <c:v>1.0070000000000001</c:v>
                </c:pt>
                <c:pt idx="62533">
                  <c:v>1.0050000000000001</c:v>
                </c:pt>
                <c:pt idx="62534">
                  <c:v>1.006</c:v>
                </c:pt>
                <c:pt idx="62535">
                  <c:v>1.0070000000000001</c:v>
                </c:pt>
                <c:pt idx="62536">
                  <c:v>1.0070000000000001</c:v>
                </c:pt>
                <c:pt idx="62537">
                  <c:v>1.0050000000000001</c:v>
                </c:pt>
                <c:pt idx="62538">
                  <c:v>1.0050000000000001</c:v>
                </c:pt>
                <c:pt idx="62539">
                  <c:v>1.0070000000000001</c:v>
                </c:pt>
                <c:pt idx="62540">
                  <c:v>1.0070000000000001</c:v>
                </c:pt>
                <c:pt idx="62541">
                  <c:v>1.006</c:v>
                </c:pt>
                <c:pt idx="62542">
                  <c:v>1.0070000000000001</c:v>
                </c:pt>
                <c:pt idx="62543">
                  <c:v>1.006</c:v>
                </c:pt>
                <c:pt idx="62544">
                  <c:v>1.0050000000000001</c:v>
                </c:pt>
                <c:pt idx="62545">
                  <c:v>1.004</c:v>
                </c:pt>
                <c:pt idx="62546">
                  <c:v>1.0030000000000001</c:v>
                </c:pt>
                <c:pt idx="62547">
                  <c:v>1.0030000000000001</c:v>
                </c:pt>
                <c:pt idx="62548">
                  <c:v>1.004</c:v>
                </c:pt>
                <c:pt idx="62549">
                  <c:v>1.006</c:v>
                </c:pt>
                <c:pt idx="62550">
                  <c:v>1.006</c:v>
                </c:pt>
                <c:pt idx="62551">
                  <c:v>1.006</c:v>
                </c:pt>
                <c:pt idx="62552">
                  <c:v>1.006</c:v>
                </c:pt>
                <c:pt idx="62553">
                  <c:v>1.006</c:v>
                </c:pt>
                <c:pt idx="62554">
                  <c:v>1.0070000000000001</c:v>
                </c:pt>
                <c:pt idx="62555">
                  <c:v>1.0070000000000001</c:v>
                </c:pt>
                <c:pt idx="62556">
                  <c:v>1.006</c:v>
                </c:pt>
                <c:pt idx="62557">
                  <c:v>1.006</c:v>
                </c:pt>
                <c:pt idx="62558">
                  <c:v>1.0050000000000001</c:v>
                </c:pt>
                <c:pt idx="62559">
                  <c:v>1.006</c:v>
                </c:pt>
                <c:pt idx="62560">
                  <c:v>1.008</c:v>
                </c:pt>
                <c:pt idx="62561">
                  <c:v>1.01</c:v>
                </c:pt>
                <c:pt idx="62562">
                  <c:v>1.0110000000000001</c:v>
                </c:pt>
                <c:pt idx="62563">
                  <c:v>1.0110000000000001</c:v>
                </c:pt>
                <c:pt idx="62564">
                  <c:v>1.01</c:v>
                </c:pt>
                <c:pt idx="62565">
                  <c:v>1.01</c:v>
                </c:pt>
                <c:pt idx="62566">
                  <c:v>1.008</c:v>
                </c:pt>
                <c:pt idx="62567">
                  <c:v>1.0070000000000001</c:v>
                </c:pt>
                <c:pt idx="62568">
                  <c:v>1.008</c:v>
                </c:pt>
                <c:pt idx="62569">
                  <c:v>1.008</c:v>
                </c:pt>
                <c:pt idx="62570">
                  <c:v>1.008</c:v>
                </c:pt>
                <c:pt idx="62571">
                  <c:v>1.0070000000000001</c:v>
                </c:pt>
                <c:pt idx="62572">
                  <c:v>1.0090000000000001</c:v>
                </c:pt>
                <c:pt idx="62573">
                  <c:v>1.0070000000000001</c:v>
                </c:pt>
                <c:pt idx="62574">
                  <c:v>1.006</c:v>
                </c:pt>
                <c:pt idx="62575">
                  <c:v>1.006</c:v>
                </c:pt>
                <c:pt idx="62576">
                  <c:v>1.0070000000000001</c:v>
                </c:pt>
                <c:pt idx="62577">
                  <c:v>1.0070000000000001</c:v>
                </c:pt>
                <c:pt idx="62578">
                  <c:v>1.0070000000000001</c:v>
                </c:pt>
                <c:pt idx="62579">
                  <c:v>1.0070000000000001</c:v>
                </c:pt>
                <c:pt idx="62580">
                  <c:v>1.006</c:v>
                </c:pt>
                <c:pt idx="62581">
                  <c:v>1.0070000000000001</c:v>
                </c:pt>
                <c:pt idx="62582">
                  <c:v>1.0070000000000001</c:v>
                </c:pt>
                <c:pt idx="62583">
                  <c:v>1.0050000000000001</c:v>
                </c:pt>
                <c:pt idx="62584">
                  <c:v>1.0050000000000001</c:v>
                </c:pt>
                <c:pt idx="62585">
                  <c:v>1.006</c:v>
                </c:pt>
                <c:pt idx="62586">
                  <c:v>1.006</c:v>
                </c:pt>
                <c:pt idx="62587">
                  <c:v>1.0050000000000001</c:v>
                </c:pt>
                <c:pt idx="62588">
                  <c:v>1.004</c:v>
                </c:pt>
                <c:pt idx="62589">
                  <c:v>1.004</c:v>
                </c:pt>
                <c:pt idx="62590">
                  <c:v>1.006</c:v>
                </c:pt>
                <c:pt idx="62591">
                  <c:v>1.006</c:v>
                </c:pt>
                <c:pt idx="62592">
                  <c:v>1.008</c:v>
                </c:pt>
                <c:pt idx="62593">
                  <c:v>1.0070000000000001</c:v>
                </c:pt>
                <c:pt idx="62594">
                  <c:v>1.006</c:v>
                </c:pt>
                <c:pt idx="62595">
                  <c:v>1.008</c:v>
                </c:pt>
                <c:pt idx="62596">
                  <c:v>1.0070000000000001</c:v>
                </c:pt>
                <c:pt idx="62597">
                  <c:v>1.0050000000000001</c:v>
                </c:pt>
                <c:pt idx="62598">
                  <c:v>1.0050000000000001</c:v>
                </c:pt>
                <c:pt idx="62599">
                  <c:v>1.0050000000000001</c:v>
                </c:pt>
                <c:pt idx="62600">
                  <c:v>1.004</c:v>
                </c:pt>
                <c:pt idx="62601">
                  <c:v>1.0030000000000001</c:v>
                </c:pt>
                <c:pt idx="62602">
                  <c:v>1.0030000000000001</c:v>
                </c:pt>
                <c:pt idx="62603">
                  <c:v>1.004</c:v>
                </c:pt>
                <c:pt idx="62604">
                  <c:v>1.004</c:v>
                </c:pt>
                <c:pt idx="62605">
                  <c:v>1.0030000000000001</c:v>
                </c:pt>
                <c:pt idx="62606">
                  <c:v>1.0030000000000001</c:v>
                </c:pt>
                <c:pt idx="62607">
                  <c:v>1.0050000000000001</c:v>
                </c:pt>
                <c:pt idx="62608">
                  <c:v>1.0050000000000001</c:v>
                </c:pt>
                <c:pt idx="62609">
                  <c:v>1.004</c:v>
                </c:pt>
                <c:pt idx="62610">
                  <c:v>1.004</c:v>
                </c:pt>
                <c:pt idx="62611">
                  <c:v>1.0050000000000001</c:v>
                </c:pt>
                <c:pt idx="62612">
                  <c:v>1.004</c:v>
                </c:pt>
                <c:pt idx="62613">
                  <c:v>1.004</c:v>
                </c:pt>
                <c:pt idx="62614">
                  <c:v>1.0050000000000001</c:v>
                </c:pt>
                <c:pt idx="62615">
                  <c:v>1.0050000000000001</c:v>
                </c:pt>
                <c:pt idx="62616">
                  <c:v>1.004</c:v>
                </c:pt>
                <c:pt idx="62617">
                  <c:v>1.0050000000000001</c:v>
                </c:pt>
                <c:pt idx="62618">
                  <c:v>1.006</c:v>
                </c:pt>
                <c:pt idx="62619">
                  <c:v>1.0050000000000001</c:v>
                </c:pt>
                <c:pt idx="62620">
                  <c:v>1.004</c:v>
                </c:pt>
                <c:pt idx="62621">
                  <c:v>1.0030000000000001</c:v>
                </c:pt>
                <c:pt idx="62622">
                  <c:v>1.0030000000000001</c:v>
                </c:pt>
                <c:pt idx="62623">
                  <c:v>1.0030000000000001</c:v>
                </c:pt>
                <c:pt idx="62624">
                  <c:v>1.0030000000000001</c:v>
                </c:pt>
                <c:pt idx="62625">
                  <c:v>1.002</c:v>
                </c:pt>
                <c:pt idx="62626">
                  <c:v>1.002</c:v>
                </c:pt>
                <c:pt idx="62627">
                  <c:v>1.0030000000000001</c:v>
                </c:pt>
                <c:pt idx="62628">
                  <c:v>1.0030000000000001</c:v>
                </c:pt>
                <c:pt idx="62629">
                  <c:v>1.004</c:v>
                </c:pt>
                <c:pt idx="62630">
                  <c:v>1.002</c:v>
                </c:pt>
                <c:pt idx="62631">
                  <c:v>1.0010000000000001</c:v>
                </c:pt>
                <c:pt idx="62632">
                  <c:v>1.002</c:v>
                </c:pt>
                <c:pt idx="62633">
                  <c:v>1.0030000000000001</c:v>
                </c:pt>
                <c:pt idx="62634">
                  <c:v>1.004</c:v>
                </c:pt>
                <c:pt idx="62635">
                  <c:v>1.0030000000000001</c:v>
                </c:pt>
                <c:pt idx="62636">
                  <c:v>1.0030000000000001</c:v>
                </c:pt>
                <c:pt idx="62637">
                  <c:v>1.004</c:v>
                </c:pt>
                <c:pt idx="62638">
                  <c:v>1.002</c:v>
                </c:pt>
                <c:pt idx="62639">
                  <c:v>1.002</c:v>
                </c:pt>
                <c:pt idx="62640">
                  <c:v>1.004</c:v>
                </c:pt>
                <c:pt idx="62641">
                  <c:v>1.0030000000000001</c:v>
                </c:pt>
                <c:pt idx="62642">
                  <c:v>1.0010000000000001</c:v>
                </c:pt>
                <c:pt idx="62643">
                  <c:v>1.002</c:v>
                </c:pt>
                <c:pt idx="62644">
                  <c:v>1.0030000000000001</c:v>
                </c:pt>
                <c:pt idx="62645">
                  <c:v>1.0010000000000001</c:v>
                </c:pt>
                <c:pt idx="62646">
                  <c:v>1.002</c:v>
                </c:pt>
                <c:pt idx="62647">
                  <c:v>1.004</c:v>
                </c:pt>
                <c:pt idx="62648">
                  <c:v>1.0030000000000001</c:v>
                </c:pt>
                <c:pt idx="62649">
                  <c:v>1.0030000000000001</c:v>
                </c:pt>
                <c:pt idx="62650">
                  <c:v>1.002</c:v>
                </c:pt>
                <c:pt idx="62651">
                  <c:v>1.004</c:v>
                </c:pt>
                <c:pt idx="62652">
                  <c:v>1.002</c:v>
                </c:pt>
                <c:pt idx="62653">
                  <c:v>1.0010000000000001</c:v>
                </c:pt>
                <c:pt idx="62654">
                  <c:v>1</c:v>
                </c:pt>
                <c:pt idx="62655">
                  <c:v>1.002</c:v>
                </c:pt>
                <c:pt idx="62656">
                  <c:v>1.002</c:v>
                </c:pt>
                <c:pt idx="62657">
                  <c:v>1.002</c:v>
                </c:pt>
                <c:pt idx="62658">
                  <c:v>1</c:v>
                </c:pt>
                <c:pt idx="62659">
                  <c:v>1</c:v>
                </c:pt>
                <c:pt idx="62660">
                  <c:v>1.002</c:v>
                </c:pt>
                <c:pt idx="62661">
                  <c:v>1.002</c:v>
                </c:pt>
                <c:pt idx="62662">
                  <c:v>1.0010000000000001</c:v>
                </c:pt>
                <c:pt idx="62663">
                  <c:v>1.0010000000000001</c:v>
                </c:pt>
                <c:pt idx="62664">
                  <c:v>1.0030000000000001</c:v>
                </c:pt>
                <c:pt idx="62665">
                  <c:v>1.002</c:v>
                </c:pt>
                <c:pt idx="62666">
                  <c:v>1.004</c:v>
                </c:pt>
                <c:pt idx="62667">
                  <c:v>1.0050000000000001</c:v>
                </c:pt>
                <c:pt idx="62668">
                  <c:v>1.006</c:v>
                </c:pt>
                <c:pt idx="62669">
                  <c:v>1.006</c:v>
                </c:pt>
                <c:pt idx="62670">
                  <c:v>1.0050000000000001</c:v>
                </c:pt>
                <c:pt idx="62671">
                  <c:v>1.004</c:v>
                </c:pt>
                <c:pt idx="62672">
                  <c:v>1.002</c:v>
                </c:pt>
                <c:pt idx="62673">
                  <c:v>1.0010000000000001</c:v>
                </c:pt>
                <c:pt idx="62674">
                  <c:v>1.0010000000000001</c:v>
                </c:pt>
                <c:pt idx="62675">
                  <c:v>1.0030000000000001</c:v>
                </c:pt>
                <c:pt idx="62676">
                  <c:v>1.004</c:v>
                </c:pt>
                <c:pt idx="62677">
                  <c:v>1.002</c:v>
                </c:pt>
                <c:pt idx="62678">
                  <c:v>1.002</c:v>
                </c:pt>
                <c:pt idx="62679">
                  <c:v>1.0030000000000001</c:v>
                </c:pt>
                <c:pt idx="62680">
                  <c:v>1.0030000000000001</c:v>
                </c:pt>
                <c:pt idx="62681">
                  <c:v>1.0010000000000001</c:v>
                </c:pt>
                <c:pt idx="62682">
                  <c:v>1.0010000000000001</c:v>
                </c:pt>
                <c:pt idx="62683">
                  <c:v>1.0010000000000001</c:v>
                </c:pt>
                <c:pt idx="62684">
                  <c:v>1.0010000000000001</c:v>
                </c:pt>
                <c:pt idx="62685">
                  <c:v>1.002</c:v>
                </c:pt>
                <c:pt idx="62686">
                  <c:v>1.004</c:v>
                </c:pt>
                <c:pt idx="62687">
                  <c:v>1.0050000000000001</c:v>
                </c:pt>
                <c:pt idx="62688">
                  <c:v>1.004</c:v>
                </c:pt>
                <c:pt idx="62689">
                  <c:v>1.004</c:v>
                </c:pt>
                <c:pt idx="62690">
                  <c:v>1.002</c:v>
                </c:pt>
                <c:pt idx="62691">
                  <c:v>1.002</c:v>
                </c:pt>
                <c:pt idx="62692">
                  <c:v>1.002</c:v>
                </c:pt>
                <c:pt idx="62693">
                  <c:v>1.0030000000000001</c:v>
                </c:pt>
                <c:pt idx="62694">
                  <c:v>1.0050000000000001</c:v>
                </c:pt>
                <c:pt idx="62695">
                  <c:v>1.0050000000000001</c:v>
                </c:pt>
                <c:pt idx="62696">
                  <c:v>1.0050000000000001</c:v>
                </c:pt>
                <c:pt idx="62697">
                  <c:v>1.0030000000000001</c:v>
                </c:pt>
                <c:pt idx="62698">
                  <c:v>1.002</c:v>
                </c:pt>
                <c:pt idx="62699">
                  <c:v>1.0010000000000001</c:v>
                </c:pt>
                <c:pt idx="62700">
                  <c:v>1.0010000000000001</c:v>
                </c:pt>
                <c:pt idx="62701">
                  <c:v>1.0010000000000001</c:v>
                </c:pt>
                <c:pt idx="62702">
                  <c:v>1</c:v>
                </c:pt>
                <c:pt idx="62703">
                  <c:v>1.0010000000000001</c:v>
                </c:pt>
                <c:pt idx="62704">
                  <c:v>1</c:v>
                </c:pt>
                <c:pt idx="62705">
                  <c:v>1</c:v>
                </c:pt>
                <c:pt idx="62706">
                  <c:v>0.999</c:v>
                </c:pt>
                <c:pt idx="62707">
                  <c:v>1</c:v>
                </c:pt>
                <c:pt idx="62708">
                  <c:v>1</c:v>
                </c:pt>
                <c:pt idx="62709">
                  <c:v>1</c:v>
                </c:pt>
                <c:pt idx="62710">
                  <c:v>1.0010000000000001</c:v>
                </c:pt>
                <c:pt idx="62711">
                  <c:v>1.0010000000000001</c:v>
                </c:pt>
                <c:pt idx="62712">
                  <c:v>0.999</c:v>
                </c:pt>
                <c:pt idx="62713">
                  <c:v>1</c:v>
                </c:pt>
                <c:pt idx="62714">
                  <c:v>1.0010000000000001</c:v>
                </c:pt>
                <c:pt idx="62715">
                  <c:v>1.0010000000000001</c:v>
                </c:pt>
                <c:pt idx="62716">
                  <c:v>1.002</c:v>
                </c:pt>
                <c:pt idx="62717">
                  <c:v>1.002</c:v>
                </c:pt>
                <c:pt idx="62718">
                  <c:v>1.0050000000000001</c:v>
                </c:pt>
                <c:pt idx="62719">
                  <c:v>1.0050000000000001</c:v>
                </c:pt>
                <c:pt idx="62720">
                  <c:v>1.004</c:v>
                </c:pt>
                <c:pt idx="62721">
                  <c:v>1.002</c:v>
                </c:pt>
                <c:pt idx="62722">
                  <c:v>1.004</c:v>
                </c:pt>
                <c:pt idx="62723">
                  <c:v>1.0050000000000001</c:v>
                </c:pt>
                <c:pt idx="62724">
                  <c:v>1.004</c:v>
                </c:pt>
                <c:pt idx="62725">
                  <c:v>1.002</c:v>
                </c:pt>
                <c:pt idx="62726">
                  <c:v>1.0030000000000001</c:v>
                </c:pt>
                <c:pt idx="62727">
                  <c:v>1.0030000000000001</c:v>
                </c:pt>
                <c:pt idx="62728">
                  <c:v>1.002</c:v>
                </c:pt>
                <c:pt idx="62729">
                  <c:v>1.0030000000000001</c:v>
                </c:pt>
                <c:pt idx="62730">
                  <c:v>1.0030000000000001</c:v>
                </c:pt>
                <c:pt idx="62731">
                  <c:v>1.004</c:v>
                </c:pt>
                <c:pt idx="62732">
                  <c:v>1.002</c:v>
                </c:pt>
                <c:pt idx="62733">
                  <c:v>1.0030000000000001</c:v>
                </c:pt>
                <c:pt idx="62734">
                  <c:v>1.004</c:v>
                </c:pt>
                <c:pt idx="62735">
                  <c:v>1.004</c:v>
                </c:pt>
                <c:pt idx="62736">
                  <c:v>1.004</c:v>
                </c:pt>
                <c:pt idx="62737">
                  <c:v>1.004</c:v>
                </c:pt>
                <c:pt idx="62738">
                  <c:v>1.004</c:v>
                </c:pt>
                <c:pt idx="62739">
                  <c:v>1.0050000000000001</c:v>
                </c:pt>
                <c:pt idx="62740">
                  <c:v>1.002</c:v>
                </c:pt>
                <c:pt idx="62741">
                  <c:v>1.0010000000000001</c:v>
                </c:pt>
                <c:pt idx="62742">
                  <c:v>1.0010000000000001</c:v>
                </c:pt>
                <c:pt idx="62743">
                  <c:v>1.002</c:v>
                </c:pt>
                <c:pt idx="62744">
                  <c:v>1.0030000000000001</c:v>
                </c:pt>
                <c:pt idx="62745">
                  <c:v>1.002</c:v>
                </c:pt>
                <c:pt idx="62746">
                  <c:v>1.0050000000000001</c:v>
                </c:pt>
                <c:pt idx="62747">
                  <c:v>1.004</c:v>
                </c:pt>
                <c:pt idx="62748">
                  <c:v>1.0050000000000001</c:v>
                </c:pt>
                <c:pt idx="62749">
                  <c:v>1.0050000000000001</c:v>
                </c:pt>
                <c:pt idx="62750">
                  <c:v>1.0010000000000001</c:v>
                </c:pt>
                <c:pt idx="62751">
                  <c:v>1.0010000000000001</c:v>
                </c:pt>
                <c:pt idx="62752">
                  <c:v>1.002</c:v>
                </c:pt>
                <c:pt idx="62753">
                  <c:v>1.004</c:v>
                </c:pt>
                <c:pt idx="62754">
                  <c:v>1.0050000000000001</c:v>
                </c:pt>
                <c:pt idx="62755">
                  <c:v>1.0050000000000001</c:v>
                </c:pt>
                <c:pt idx="62756">
                  <c:v>1.0050000000000001</c:v>
                </c:pt>
                <c:pt idx="62757">
                  <c:v>1.0050000000000001</c:v>
                </c:pt>
                <c:pt idx="62758">
                  <c:v>1.0070000000000001</c:v>
                </c:pt>
                <c:pt idx="62759">
                  <c:v>1.0070000000000001</c:v>
                </c:pt>
                <c:pt idx="62760">
                  <c:v>1.0070000000000001</c:v>
                </c:pt>
                <c:pt idx="62761">
                  <c:v>1.0070000000000001</c:v>
                </c:pt>
                <c:pt idx="62762">
                  <c:v>1.008</c:v>
                </c:pt>
                <c:pt idx="62763">
                  <c:v>1.006</c:v>
                </c:pt>
                <c:pt idx="62764">
                  <c:v>1.006</c:v>
                </c:pt>
                <c:pt idx="62765">
                  <c:v>1.006</c:v>
                </c:pt>
                <c:pt idx="62766">
                  <c:v>1.0070000000000001</c:v>
                </c:pt>
                <c:pt idx="62767">
                  <c:v>1.006</c:v>
                </c:pt>
                <c:pt idx="62768">
                  <c:v>1.006</c:v>
                </c:pt>
                <c:pt idx="62769">
                  <c:v>1.0050000000000001</c:v>
                </c:pt>
                <c:pt idx="62770">
                  <c:v>1.0050000000000001</c:v>
                </c:pt>
                <c:pt idx="62771">
                  <c:v>1.004</c:v>
                </c:pt>
                <c:pt idx="62772">
                  <c:v>1.0010000000000001</c:v>
                </c:pt>
                <c:pt idx="62773">
                  <c:v>1.0030000000000001</c:v>
                </c:pt>
                <c:pt idx="62774">
                  <c:v>1.002</c:v>
                </c:pt>
                <c:pt idx="62775">
                  <c:v>1.0010000000000001</c:v>
                </c:pt>
                <c:pt idx="62776">
                  <c:v>0.999</c:v>
                </c:pt>
                <c:pt idx="62777">
                  <c:v>0.999</c:v>
                </c:pt>
                <c:pt idx="62778">
                  <c:v>0.999</c:v>
                </c:pt>
                <c:pt idx="62779">
                  <c:v>1.002</c:v>
                </c:pt>
                <c:pt idx="62780">
                  <c:v>1.002</c:v>
                </c:pt>
                <c:pt idx="62781">
                  <c:v>1.0030000000000001</c:v>
                </c:pt>
                <c:pt idx="62782">
                  <c:v>1.0050000000000001</c:v>
                </c:pt>
                <c:pt idx="62783">
                  <c:v>1.0050000000000001</c:v>
                </c:pt>
                <c:pt idx="62784">
                  <c:v>1.004</c:v>
                </c:pt>
                <c:pt idx="62785">
                  <c:v>1.004</c:v>
                </c:pt>
                <c:pt idx="62786">
                  <c:v>1.0030000000000001</c:v>
                </c:pt>
                <c:pt idx="62787">
                  <c:v>1.0030000000000001</c:v>
                </c:pt>
                <c:pt idx="62788">
                  <c:v>1.002</c:v>
                </c:pt>
                <c:pt idx="62789">
                  <c:v>1.0030000000000001</c:v>
                </c:pt>
                <c:pt idx="62790">
                  <c:v>1.002</c:v>
                </c:pt>
                <c:pt idx="62791">
                  <c:v>1.002</c:v>
                </c:pt>
                <c:pt idx="62792">
                  <c:v>1.0010000000000001</c:v>
                </c:pt>
                <c:pt idx="62793">
                  <c:v>1.002</c:v>
                </c:pt>
                <c:pt idx="62794">
                  <c:v>1.002</c:v>
                </c:pt>
                <c:pt idx="62795">
                  <c:v>1.002</c:v>
                </c:pt>
                <c:pt idx="62796">
                  <c:v>1.0010000000000001</c:v>
                </c:pt>
                <c:pt idx="62797">
                  <c:v>1.002</c:v>
                </c:pt>
                <c:pt idx="62798">
                  <c:v>1.004</c:v>
                </c:pt>
                <c:pt idx="62799">
                  <c:v>1.0030000000000001</c:v>
                </c:pt>
                <c:pt idx="62800">
                  <c:v>1.002</c:v>
                </c:pt>
                <c:pt idx="62801">
                  <c:v>1.0030000000000001</c:v>
                </c:pt>
                <c:pt idx="62802">
                  <c:v>1.002</c:v>
                </c:pt>
                <c:pt idx="62803">
                  <c:v>1.002</c:v>
                </c:pt>
                <c:pt idx="62804">
                  <c:v>1.002</c:v>
                </c:pt>
                <c:pt idx="62805">
                  <c:v>1.0030000000000001</c:v>
                </c:pt>
                <c:pt idx="62806">
                  <c:v>1.002</c:v>
                </c:pt>
                <c:pt idx="62807">
                  <c:v>1.0010000000000001</c:v>
                </c:pt>
                <c:pt idx="62808">
                  <c:v>1</c:v>
                </c:pt>
                <c:pt idx="62809">
                  <c:v>1.0010000000000001</c:v>
                </c:pt>
                <c:pt idx="62810">
                  <c:v>1.002</c:v>
                </c:pt>
                <c:pt idx="62811">
                  <c:v>1.0030000000000001</c:v>
                </c:pt>
                <c:pt idx="62812">
                  <c:v>1.004</c:v>
                </c:pt>
                <c:pt idx="62813">
                  <c:v>1.002</c:v>
                </c:pt>
                <c:pt idx="62814">
                  <c:v>1.0030000000000001</c:v>
                </c:pt>
                <c:pt idx="62815">
                  <c:v>1.004</c:v>
                </c:pt>
                <c:pt idx="62816">
                  <c:v>1.004</c:v>
                </c:pt>
                <c:pt idx="62817">
                  <c:v>1.004</c:v>
                </c:pt>
                <c:pt idx="62818">
                  <c:v>1.004</c:v>
                </c:pt>
                <c:pt idx="62819">
                  <c:v>1.0030000000000001</c:v>
                </c:pt>
                <c:pt idx="62820">
                  <c:v>1.0030000000000001</c:v>
                </c:pt>
                <c:pt idx="62821">
                  <c:v>1.004</c:v>
                </c:pt>
                <c:pt idx="62822">
                  <c:v>1.004</c:v>
                </c:pt>
                <c:pt idx="62823">
                  <c:v>1.0030000000000001</c:v>
                </c:pt>
                <c:pt idx="62824">
                  <c:v>1.004</c:v>
                </c:pt>
                <c:pt idx="62825">
                  <c:v>1.0050000000000001</c:v>
                </c:pt>
                <c:pt idx="62826">
                  <c:v>1.0030000000000001</c:v>
                </c:pt>
                <c:pt idx="62827">
                  <c:v>1.002</c:v>
                </c:pt>
                <c:pt idx="62828">
                  <c:v>1.0010000000000001</c:v>
                </c:pt>
                <c:pt idx="62829">
                  <c:v>1.0030000000000001</c:v>
                </c:pt>
                <c:pt idx="62830">
                  <c:v>1.0030000000000001</c:v>
                </c:pt>
                <c:pt idx="62831">
                  <c:v>1.0030000000000001</c:v>
                </c:pt>
                <c:pt idx="62832">
                  <c:v>1.004</c:v>
                </c:pt>
                <c:pt idx="62833">
                  <c:v>1.0050000000000001</c:v>
                </c:pt>
                <c:pt idx="62834">
                  <c:v>1.006</c:v>
                </c:pt>
                <c:pt idx="62835">
                  <c:v>1.004</c:v>
                </c:pt>
                <c:pt idx="62836">
                  <c:v>1.006</c:v>
                </c:pt>
                <c:pt idx="62837">
                  <c:v>1.008</c:v>
                </c:pt>
                <c:pt idx="62838">
                  <c:v>1.0090000000000001</c:v>
                </c:pt>
                <c:pt idx="62839">
                  <c:v>1.008</c:v>
                </c:pt>
                <c:pt idx="62840">
                  <c:v>1.008</c:v>
                </c:pt>
                <c:pt idx="62841">
                  <c:v>1.0070000000000001</c:v>
                </c:pt>
                <c:pt idx="62842">
                  <c:v>1.0070000000000001</c:v>
                </c:pt>
                <c:pt idx="62843">
                  <c:v>1.008</c:v>
                </c:pt>
                <c:pt idx="62844">
                  <c:v>1.0070000000000001</c:v>
                </c:pt>
                <c:pt idx="62845">
                  <c:v>1.0070000000000001</c:v>
                </c:pt>
                <c:pt idx="62846">
                  <c:v>1.0070000000000001</c:v>
                </c:pt>
                <c:pt idx="62847">
                  <c:v>1.0070000000000001</c:v>
                </c:pt>
                <c:pt idx="62848">
                  <c:v>1.0070000000000001</c:v>
                </c:pt>
                <c:pt idx="62849">
                  <c:v>1.006</c:v>
                </c:pt>
                <c:pt idx="62850">
                  <c:v>1.0050000000000001</c:v>
                </c:pt>
                <c:pt idx="62851">
                  <c:v>1.0050000000000001</c:v>
                </c:pt>
                <c:pt idx="62852">
                  <c:v>1.004</c:v>
                </c:pt>
                <c:pt idx="62853">
                  <c:v>1.004</c:v>
                </c:pt>
                <c:pt idx="62854">
                  <c:v>1.0050000000000001</c:v>
                </c:pt>
                <c:pt idx="62855">
                  <c:v>1.0070000000000001</c:v>
                </c:pt>
                <c:pt idx="62856">
                  <c:v>1.0050000000000001</c:v>
                </c:pt>
                <c:pt idx="62857">
                  <c:v>1.0050000000000001</c:v>
                </c:pt>
                <c:pt idx="62858">
                  <c:v>1.006</c:v>
                </c:pt>
                <c:pt idx="62859">
                  <c:v>1.004</c:v>
                </c:pt>
                <c:pt idx="62860">
                  <c:v>1.004</c:v>
                </c:pt>
                <c:pt idx="62861">
                  <c:v>1.0050000000000001</c:v>
                </c:pt>
                <c:pt idx="62862">
                  <c:v>1.0050000000000001</c:v>
                </c:pt>
                <c:pt idx="62863">
                  <c:v>1.004</c:v>
                </c:pt>
                <c:pt idx="62864">
                  <c:v>1.004</c:v>
                </c:pt>
                <c:pt idx="62865">
                  <c:v>1.0050000000000001</c:v>
                </c:pt>
                <c:pt idx="62866">
                  <c:v>1.004</c:v>
                </c:pt>
                <c:pt idx="62867">
                  <c:v>1.0050000000000001</c:v>
                </c:pt>
                <c:pt idx="62868">
                  <c:v>1.006</c:v>
                </c:pt>
                <c:pt idx="62869">
                  <c:v>1.0050000000000001</c:v>
                </c:pt>
                <c:pt idx="62870">
                  <c:v>1.004</c:v>
                </c:pt>
                <c:pt idx="62871">
                  <c:v>1.0050000000000001</c:v>
                </c:pt>
                <c:pt idx="62872">
                  <c:v>1.0050000000000001</c:v>
                </c:pt>
                <c:pt idx="62873">
                  <c:v>1.006</c:v>
                </c:pt>
                <c:pt idx="62874">
                  <c:v>1.0050000000000001</c:v>
                </c:pt>
                <c:pt idx="62875">
                  <c:v>1.0050000000000001</c:v>
                </c:pt>
                <c:pt idx="62876">
                  <c:v>1.006</c:v>
                </c:pt>
                <c:pt idx="62877">
                  <c:v>1.006</c:v>
                </c:pt>
                <c:pt idx="62878">
                  <c:v>1.0050000000000001</c:v>
                </c:pt>
                <c:pt idx="62879">
                  <c:v>1.0050000000000001</c:v>
                </c:pt>
                <c:pt idx="62880">
                  <c:v>1.0050000000000001</c:v>
                </c:pt>
                <c:pt idx="62881">
                  <c:v>1.004</c:v>
                </c:pt>
                <c:pt idx="62882">
                  <c:v>1.0030000000000001</c:v>
                </c:pt>
                <c:pt idx="62883">
                  <c:v>1.004</c:v>
                </c:pt>
                <c:pt idx="62884">
                  <c:v>1.006</c:v>
                </c:pt>
                <c:pt idx="62885">
                  <c:v>1.0070000000000001</c:v>
                </c:pt>
                <c:pt idx="62886">
                  <c:v>1.0070000000000001</c:v>
                </c:pt>
                <c:pt idx="62887">
                  <c:v>1.006</c:v>
                </c:pt>
                <c:pt idx="62888">
                  <c:v>1.0070000000000001</c:v>
                </c:pt>
                <c:pt idx="62889">
                  <c:v>1.0070000000000001</c:v>
                </c:pt>
                <c:pt idx="62890">
                  <c:v>1.006</c:v>
                </c:pt>
                <c:pt idx="62891">
                  <c:v>1.006</c:v>
                </c:pt>
                <c:pt idx="62892">
                  <c:v>1.004</c:v>
                </c:pt>
                <c:pt idx="62893">
                  <c:v>1.002</c:v>
                </c:pt>
                <c:pt idx="62894">
                  <c:v>1.002</c:v>
                </c:pt>
                <c:pt idx="62895">
                  <c:v>1.0030000000000001</c:v>
                </c:pt>
                <c:pt idx="62896">
                  <c:v>1.004</c:v>
                </c:pt>
                <c:pt idx="62897">
                  <c:v>1.004</c:v>
                </c:pt>
                <c:pt idx="62898">
                  <c:v>1.0050000000000001</c:v>
                </c:pt>
                <c:pt idx="62899">
                  <c:v>1.004</c:v>
                </c:pt>
                <c:pt idx="62900">
                  <c:v>1.0030000000000001</c:v>
                </c:pt>
                <c:pt idx="62901">
                  <c:v>1.004</c:v>
                </c:pt>
                <c:pt idx="62902">
                  <c:v>1.0050000000000001</c:v>
                </c:pt>
                <c:pt idx="62903">
                  <c:v>1.0050000000000001</c:v>
                </c:pt>
                <c:pt idx="62904">
                  <c:v>1.0050000000000001</c:v>
                </c:pt>
                <c:pt idx="62905">
                  <c:v>1.0050000000000001</c:v>
                </c:pt>
                <c:pt idx="62906">
                  <c:v>1.0050000000000001</c:v>
                </c:pt>
                <c:pt idx="62907">
                  <c:v>1.004</c:v>
                </c:pt>
                <c:pt idx="62908">
                  <c:v>1.0030000000000001</c:v>
                </c:pt>
                <c:pt idx="62909">
                  <c:v>1.002</c:v>
                </c:pt>
                <c:pt idx="62910">
                  <c:v>1.002</c:v>
                </c:pt>
                <c:pt idx="62911">
                  <c:v>1.0010000000000001</c:v>
                </c:pt>
                <c:pt idx="62912">
                  <c:v>1.0030000000000001</c:v>
                </c:pt>
                <c:pt idx="62913">
                  <c:v>1.0030000000000001</c:v>
                </c:pt>
                <c:pt idx="62914">
                  <c:v>1.0030000000000001</c:v>
                </c:pt>
                <c:pt idx="62915">
                  <c:v>1.004</c:v>
                </c:pt>
                <c:pt idx="62916">
                  <c:v>1.0070000000000001</c:v>
                </c:pt>
                <c:pt idx="62917">
                  <c:v>1.006</c:v>
                </c:pt>
                <c:pt idx="62918">
                  <c:v>1.006</c:v>
                </c:pt>
                <c:pt idx="62919">
                  <c:v>1.0090000000000001</c:v>
                </c:pt>
                <c:pt idx="62920">
                  <c:v>1.0090000000000001</c:v>
                </c:pt>
                <c:pt idx="62921">
                  <c:v>1.0050000000000001</c:v>
                </c:pt>
                <c:pt idx="62922">
                  <c:v>1.0050000000000001</c:v>
                </c:pt>
                <c:pt idx="62923">
                  <c:v>1.004</c:v>
                </c:pt>
                <c:pt idx="62924">
                  <c:v>1.0050000000000001</c:v>
                </c:pt>
                <c:pt idx="62925">
                  <c:v>1.0050000000000001</c:v>
                </c:pt>
                <c:pt idx="62926">
                  <c:v>1.004</c:v>
                </c:pt>
                <c:pt idx="62927">
                  <c:v>1.0050000000000001</c:v>
                </c:pt>
                <c:pt idx="62928">
                  <c:v>1.006</c:v>
                </c:pt>
                <c:pt idx="62929">
                  <c:v>1.0050000000000001</c:v>
                </c:pt>
                <c:pt idx="62930">
                  <c:v>1.004</c:v>
                </c:pt>
                <c:pt idx="62931">
                  <c:v>1.0030000000000001</c:v>
                </c:pt>
                <c:pt idx="62932">
                  <c:v>1.0030000000000001</c:v>
                </c:pt>
                <c:pt idx="62933">
                  <c:v>1.004</c:v>
                </c:pt>
                <c:pt idx="62934">
                  <c:v>1.004</c:v>
                </c:pt>
                <c:pt idx="62935">
                  <c:v>1.004</c:v>
                </c:pt>
                <c:pt idx="62936">
                  <c:v>1.0050000000000001</c:v>
                </c:pt>
                <c:pt idx="62937">
                  <c:v>1.004</c:v>
                </c:pt>
                <c:pt idx="62938">
                  <c:v>1.0050000000000001</c:v>
                </c:pt>
                <c:pt idx="62939">
                  <c:v>1.004</c:v>
                </c:pt>
                <c:pt idx="62940">
                  <c:v>1.004</c:v>
                </c:pt>
                <c:pt idx="62941">
                  <c:v>1.004</c:v>
                </c:pt>
                <c:pt idx="62942">
                  <c:v>1.004</c:v>
                </c:pt>
                <c:pt idx="62943">
                  <c:v>1.006</c:v>
                </c:pt>
                <c:pt idx="62944">
                  <c:v>1.004</c:v>
                </c:pt>
                <c:pt idx="62945">
                  <c:v>1.004</c:v>
                </c:pt>
                <c:pt idx="62946">
                  <c:v>1.004</c:v>
                </c:pt>
                <c:pt idx="62947">
                  <c:v>1.0050000000000001</c:v>
                </c:pt>
                <c:pt idx="62948">
                  <c:v>1.004</c:v>
                </c:pt>
                <c:pt idx="62949">
                  <c:v>1.0050000000000001</c:v>
                </c:pt>
                <c:pt idx="62950">
                  <c:v>1.004</c:v>
                </c:pt>
                <c:pt idx="62951">
                  <c:v>1.006</c:v>
                </c:pt>
                <c:pt idx="62952">
                  <c:v>1.006</c:v>
                </c:pt>
                <c:pt idx="62953">
                  <c:v>1.006</c:v>
                </c:pt>
                <c:pt idx="62954">
                  <c:v>1.0070000000000001</c:v>
                </c:pt>
                <c:pt idx="62955">
                  <c:v>1.008</c:v>
                </c:pt>
                <c:pt idx="62956">
                  <c:v>1.0070000000000001</c:v>
                </c:pt>
                <c:pt idx="62957">
                  <c:v>1.006</c:v>
                </c:pt>
                <c:pt idx="62958">
                  <c:v>1.006</c:v>
                </c:pt>
                <c:pt idx="62959">
                  <c:v>1.004</c:v>
                </c:pt>
                <c:pt idx="62960">
                  <c:v>1.006</c:v>
                </c:pt>
                <c:pt idx="62961">
                  <c:v>1.006</c:v>
                </c:pt>
                <c:pt idx="62962">
                  <c:v>1.004</c:v>
                </c:pt>
                <c:pt idx="62963">
                  <c:v>1.004</c:v>
                </c:pt>
                <c:pt idx="62964">
                  <c:v>1.004</c:v>
                </c:pt>
                <c:pt idx="62965">
                  <c:v>1.004</c:v>
                </c:pt>
                <c:pt idx="62966">
                  <c:v>1.004</c:v>
                </c:pt>
                <c:pt idx="62967">
                  <c:v>1.0030000000000001</c:v>
                </c:pt>
                <c:pt idx="62968">
                  <c:v>1.004</c:v>
                </c:pt>
                <c:pt idx="62969">
                  <c:v>1.0030000000000001</c:v>
                </c:pt>
                <c:pt idx="62970">
                  <c:v>1.0030000000000001</c:v>
                </c:pt>
                <c:pt idx="62971">
                  <c:v>1.002</c:v>
                </c:pt>
                <c:pt idx="62972">
                  <c:v>1.0030000000000001</c:v>
                </c:pt>
                <c:pt idx="62973">
                  <c:v>1.004</c:v>
                </c:pt>
                <c:pt idx="62974">
                  <c:v>1.0030000000000001</c:v>
                </c:pt>
                <c:pt idx="62975">
                  <c:v>1.002</c:v>
                </c:pt>
                <c:pt idx="62976">
                  <c:v>1.0030000000000001</c:v>
                </c:pt>
                <c:pt idx="62977">
                  <c:v>1.004</c:v>
                </c:pt>
                <c:pt idx="62978">
                  <c:v>1.0050000000000001</c:v>
                </c:pt>
                <c:pt idx="62979">
                  <c:v>1.004</c:v>
                </c:pt>
                <c:pt idx="62980">
                  <c:v>1.0030000000000001</c:v>
                </c:pt>
                <c:pt idx="62981">
                  <c:v>1.004</c:v>
                </c:pt>
                <c:pt idx="62982">
                  <c:v>1.0030000000000001</c:v>
                </c:pt>
                <c:pt idx="62983">
                  <c:v>1.002</c:v>
                </c:pt>
                <c:pt idx="62984">
                  <c:v>1.0010000000000001</c:v>
                </c:pt>
                <c:pt idx="62985">
                  <c:v>1.002</c:v>
                </c:pt>
                <c:pt idx="62986">
                  <c:v>1.002</c:v>
                </c:pt>
                <c:pt idx="62987">
                  <c:v>1.0010000000000001</c:v>
                </c:pt>
                <c:pt idx="62988">
                  <c:v>1.0010000000000001</c:v>
                </c:pt>
                <c:pt idx="62989">
                  <c:v>1.0030000000000001</c:v>
                </c:pt>
                <c:pt idx="62990">
                  <c:v>1.004</c:v>
                </c:pt>
                <c:pt idx="62991">
                  <c:v>1.004</c:v>
                </c:pt>
                <c:pt idx="62992">
                  <c:v>1.004</c:v>
                </c:pt>
                <c:pt idx="62993">
                  <c:v>1.0050000000000001</c:v>
                </c:pt>
                <c:pt idx="62994">
                  <c:v>1.004</c:v>
                </c:pt>
                <c:pt idx="62995">
                  <c:v>1.004</c:v>
                </c:pt>
                <c:pt idx="62996">
                  <c:v>1.004</c:v>
                </c:pt>
                <c:pt idx="62997">
                  <c:v>1.0030000000000001</c:v>
                </c:pt>
                <c:pt idx="62998">
                  <c:v>1.0030000000000001</c:v>
                </c:pt>
                <c:pt idx="62999">
                  <c:v>1.002</c:v>
                </c:pt>
                <c:pt idx="63000">
                  <c:v>1.002</c:v>
                </c:pt>
                <c:pt idx="63001">
                  <c:v>1.002</c:v>
                </c:pt>
                <c:pt idx="63002">
                  <c:v>1.0030000000000001</c:v>
                </c:pt>
                <c:pt idx="63003">
                  <c:v>1.0030000000000001</c:v>
                </c:pt>
                <c:pt idx="63004">
                  <c:v>1.002</c:v>
                </c:pt>
                <c:pt idx="63005">
                  <c:v>1.002</c:v>
                </c:pt>
                <c:pt idx="63006">
                  <c:v>1.004</c:v>
                </c:pt>
                <c:pt idx="63007">
                  <c:v>1.0050000000000001</c:v>
                </c:pt>
                <c:pt idx="63008">
                  <c:v>1.006</c:v>
                </c:pt>
                <c:pt idx="63009">
                  <c:v>1.0050000000000001</c:v>
                </c:pt>
                <c:pt idx="63010">
                  <c:v>1.004</c:v>
                </c:pt>
                <c:pt idx="63011">
                  <c:v>1.0030000000000001</c:v>
                </c:pt>
                <c:pt idx="63012">
                  <c:v>1.004</c:v>
                </c:pt>
                <c:pt idx="63013">
                  <c:v>1.0030000000000001</c:v>
                </c:pt>
                <c:pt idx="63014">
                  <c:v>1.0050000000000001</c:v>
                </c:pt>
                <c:pt idx="63015">
                  <c:v>1.0030000000000001</c:v>
                </c:pt>
                <c:pt idx="63016">
                  <c:v>1.0010000000000001</c:v>
                </c:pt>
                <c:pt idx="63017">
                  <c:v>1.0010000000000001</c:v>
                </c:pt>
                <c:pt idx="63018">
                  <c:v>1.002</c:v>
                </c:pt>
                <c:pt idx="63019">
                  <c:v>1.0030000000000001</c:v>
                </c:pt>
                <c:pt idx="63020">
                  <c:v>1.0030000000000001</c:v>
                </c:pt>
                <c:pt idx="63021">
                  <c:v>1.004</c:v>
                </c:pt>
                <c:pt idx="63022">
                  <c:v>1.0050000000000001</c:v>
                </c:pt>
                <c:pt idx="63023">
                  <c:v>1.004</c:v>
                </c:pt>
                <c:pt idx="63024">
                  <c:v>1.0030000000000001</c:v>
                </c:pt>
                <c:pt idx="63025">
                  <c:v>1.0030000000000001</c:v>
                </c:pt>
                <c:pt idx="63026">
                  <c:v>1.002</c:v>
                </c:pt>
                <c:pt idx="63027">
                  <c:v>1.002</c:v>
                </c:pt>
                <c:pt idx="63028">
                  <c:v>1.002</c:v>
                </c:pt>
                <c:pt idx="63029">
                  <c:v>1.0030000000000001</c:v>
                </c:pt>
                <c:pt idx="63030">
                  <c:v>1.0030000000000001</c:v>
                </c:pt>
                <c:pt idx="63031">
                  <c:v>1.0030000000000001</c:v>
                </c:pt>
                <c:pt idx="63032">
                  <c:v>0.999</c:v>
                </c:pt>
                <c:pt idx="63033">
                  <c:v>0.999</c:v>
                </c:pt>
                <c:pt idx="63034">
                  <c:v>1</c:v>
                </c:pt>
                <c:pt idx="63035">
                  <c:v>0.999</c:v>
                </c:pt>
                <c:pt idx="63036">
                  <c:v>0.997</c:v>
                </c:pt>
                <c:pt idx="63037">
                  <c:v>0.998</c:v>
                </c:pt>
                <c:pt idx="63038">
                  <c:v>0.997</c:v>
                </c:pt>
                <c:pt idx="63039">
                  <c:v>0.998</c:v>
                </c:pt>
                <c:pt idx="63040">
                  <c:v>0.997</c:v>
                </c:pt>
                <c:pt idx="63041">
                  <c:v>0.998</c:v>
                </c:pt>
                <c:pt idx="63042">
                  <c:v>0.999</c:v>
                </c:pt>
                <c:pt idx="63043">
                  <c:v>0.998</c:v>
                </c:pt>
                <c:pt idx="63044">
                  <c:v>0.999</c:v>
                </c:pt>
                <c:pt idx="63045">
                  <c:v>0.999</c:v>
                </c:pt>
                <c:pt idx="63046">
                  <c:v>0.998</c:v>
                </c:pt>
                <c:pt idx="63047">
                  <c:v>0.995</c:v>
                </c:pt>
                <c:pt idx="63048">
                  <c:v>0.995</c:v>
                </c:pt>
                <c:pt idx="63049">
                  <c:v>0.997</c:v>
                </c:pt>
                <c:pt idx="63050">
                  <c:v>0.997</c:v>
                </c:pt>
                <c:pt idx="63051">
                  <c:v>0.997</c:v>
                </c:pt>
                <c:pt idx="63052">
                  <c:v>0.998</c:v>
                </c:pt>
                <c:pt idx="63053">
                  <c:v>0.998</c:v>
                </c:pt>
                <c:pt idx="63054">
                  <c:v>0.998</c:v>
                </c:pt>
                <c:pt idx="63055">
                  <c:v>0.998</c:v>
                </c:pt>
                <c:pt idx="63056">
                  <c:v>0.998</c:v>
                </c:pt>
                <c:pt idx="63057">
                  <c:v>0.999</c:v>
                </c:pt>
                <c:pt idx="63058">
                  <c:v>0.999</c:v>
                </c:pt>
                <c:pt idx="63059">
                  <c:v>0.997</c:v>
                </c:pt>
                <c:pt idx="63060">
                  <c:v>0.995</c:v>
                </c:pt>
                <c:pt idx="63061">
                  <c:v>0.996</c:v>
                </c:pt>
                <c:pt idx="63062">
                  <c:v>0.99199999999999999</c:v>
                </c:pt>
                <c:pt idx="63063">
                  <c:v>0.99199999999999999</c:v>
                </c:pt>
                <c:pt idx="63064">
                  <c:v>0.996</c:v>
                </c:pt>
                <c:pt idx="63065">
                  <c:v>0.995</c:v>
                </c:pt>
                <c:pt idx="63066">
                  <c:v>0.997</c:v>
                </c:pt>
                <c:pt idx="63067">
                  <c:v>0.998</c:v>
                </c:pt>
                <c:pt idx="63068">
                  <c:v>1</c:v>
                </c:pt>
                <c:pt idx="63069">
                  <c:v>0.999</c:v>
                </c:pt>
                <c:pt idx="63070">
                  <c:v>0.997</c:v>
                </c:pt>
                <c:pt idx="63071">
                  <c:v>0.996</c:v>
                </c:pt>
                <c:pt idx="63072">
                  <c:v>0.996</c:v>
                </c:pt>
                <c:pt idx="63073">
                  <c:v>0.996</c:v>
                </c:pt>
                <c:pt idx="63074">
                  <c:v>0.997</c:v>
                </c:pt>
                <c:pt idx="63075">
                  <c:v>0.998</c:v>
                </c:pt>
                <c:pt idx="63076">
                  <c:v>0.997</c:v>
                </c:pt>
                <c:pt idx="63077">
                  <c:v>0.998</c:v>
                </c:pt>
                <c:pt idx="63078">
                  <c:v>1.0050000000000001</c:v>
                </c:pt>
                <c:pt idx="63079">
                  <c:v>1.004</c:v>
                </c:pt>
                <c:pt idx="63080">
                  <c:v>1.004</c:v>
                </c:pt>
                <c:pt idx="63081">
                  <c:v>1.002</c:v>
                </c:pt>
                <c:pt idx="63082">
                  <c:v>1.002</c:v>
                </c:pt>
                <c:pt idx="63083">
                  <c:v>1.0030000000000001</c:v>
                </c:pt>
                <c:pt idx="63084">
                  <c:v>1.004</c:v>
                </c:pt>
                <c:pt idx="63085">
                  <c:v>1.002</c:v>
                </c:pt>
                <c:pt idx="63086">
                  <c:v>1.002</c:v>
                </c:pt>
                <c:pt idx="63087">
                  <c:v>1.0030000000000001</c:v>
                </c:pt>
                <c:pt idx="63088">
                  <c:v>1.6990000000000001</c:v>
                </c:pt>
                <c:pt idx="63089">
                  <c:v>11.303000000000001</c:v>
                </c:pt>
                <c:pt idx="63090">
                  <c:v>11.198</c:v>
                </c:pt>
                <c:pt idx="63091">
                  <c:v>11.217000000000001</c:v>
                </c:pt>
                <c:pt idx="63092">
                  <c:v>10.979000000000001</c:v>
                </c:pt>
                <c:pt idx="63093">
                  <c:v>10.91</c:v>
                </c:pt>
                <c:pt idx="63094">
                  <c:v>10.915000000000001</c:v>
                </c:pt>
                <c:pt idx="63095">
                  <c:v>10.928000000000001</c:v>
                </c:pt>
                <c:pt idx="63096">
                  <c:v>10.909000000000001</c:v>
                </c:pt>
                <c:pt idx="63097">
                  <c:v>10.899000000000001</c:v>
                </c:pt>
                <c:pt idx="63098">
                  <c:v>10.914</c:v>
                </c:pt>
                <c:pt idx="63099">
                  <c:v>10.926</c:v>
                </c:pt>
                <c:pt idx="63100">
                  <c:v>10.962</c:v>
                </c:pt>
                <c:pt idx="63101">
                  <c:v>11.000999999999999</c:v>
                </c:pt>
                <c:pt idx="63102">
                  <c:v>11.085000000000001</c:v>
                </c:pt>
                <c:pt idx="63103">
                  <c:v>11.159000000000001</c:v>
                </c:pt>
                <c:pt idx="63104">
                  <c:v>11.238</c:v>
                </c:pt>
                <c:pt idx="63105">
                  <c:v>11.308</c:v>
                </c:pt>
                <c:pt idx="63106">
                  <c:v>11.369</c:v>
                </c:pt>
                <c:pt idx="63107">
                  <c:v>11.442</c:v>
                </c:pt>
                <c:pt idx="63108">
                  <c:v>11.502000000000001</c:v>
                </c:pt>
                <c:pt idx="63109">
                  <c:v>11.565</c:v>
                </c:pt>
                <c:pt idx="63110">
                  <c:v>11.617000000000001</c:v>
                </c:pt>
                <c:pt idx="63111">
                  <c:v>11.669</c:v>
                </c:pt>
                <c:pt idx="63112">
                  <c:v>11.723000000000001</c:v>
                </c:pt>
                <c:pt idx="63113">
                  <c:v>11.772</c:v>
                </c:pt>
                <c:pt idx="63114">
                  <c:v>11.816000000000001</c:v>
                </c:pt>
                <c:pt idx="63115">
                  <c:v>11.872</c:v>
                </c:pt>
                <c:pt idx="63116">
                  <c:v>11.917</c:v>
                </c:pt>
                <c:pt idx="63117">
                  <c:v>11.964</c:v>
                </c:pt>
                <c:pt idx="63118">
                  <c:v>12.022</c:v>
                </c:pt>
                <c:pt idx="63119">
                  <c:v>12.065</c:v>
                </c:pt>
                <c:pt idx="63120">
                  <c:v>12.106</c:v>
                </c:pt>
                <c:pt idx="63121">
                  <c:v>12.151</c:v>
                </c:pt>
                <c:pt idx="63122">
                  <c:v>12.194000000000001</c:v>
                </c:pt>
                <c:pt idx="63123">
                  <c:v>12.239000000000001</c:v>
                </c:pt>
                <c:pt idx="63124">
                  <c:v>12.286</c:v>
                </c:pt>
                <c:pt idx="63125">
                  <c:v>12.326000000000001</c:v>
                </c:pt>
                <c:pt idx="63126">
                  <c:v>12.375999999999999</c:v>
                </c:pt>
                <c:pt idx="63127">
                  <c:v>12.420999999999999</c:v>
                </c:pt>
                <c:pt idx="63128">
                  <c:v>12.466000000000001</c:v>
                </c:pt>
                <c:pt idx="63129">
                  <c:v>12.506</c:v>
                </c:pt>
                <c:pt idx="63130">
                  <c:v>12.547000000000001</c:v>
                </c:pt>
                <c:pt idx="63131">
                  <c:v>12.589</c:v>
                </c:pt>
                <c:pt idx="63132">
                  <c:v>12.628</c:v>
                </c:pt>
                <c:pt idx="63133">
                  <c:v>12.657999999999999</c:v>
                </c:pt>
                <c:pt idx="63134">
                  <c:v>12.699</c:v>
                </c:pt>
                <c:pt idx="63135">
                  <c:v>12.742000000000001</c:v>
                </c:pt>
                <c:pt idx="63136">
                  <c:v>12.771000000000001</c:v>
                </c:pt>
                <c:pt idx="63137">
                  <c:v>12.81</c:v>
                </c:pt>
                <c:pt idx="63138">
                  <c:v>12.845000000000001</c:v>
                </c:pt>
                <c:pt idx="63139">
                  <c:v>12.885</c:v>
                </c:pt>
                <c:pt idx="63140">
                  <c:v>12.918000000000001</c:v>
                </c:pt>
                <c:pt idx="63141">
                  <c:v>12.945</c:v>
                </c:pt>
                <c:pt idx="63142">
                  <c:v>12.98</c:v>
                </c:pt>
                <c:pt idx="63143">
                  <c:v>13.015000000000001</c:v>
                </c:pt>
                <c:pt idx="63144">
                  <c:v>13.043000000000001</c:v>
                </c:pt>
                <c:pt idx="63145">
                  <c:v>13.074</c:v>
                </c:pt>
                <c:pt idx="63146">
                  <c:v>13.104000000000001</c:v>
                </c:pt>
                <c:pt idx="63147">
                  <c:v>13.129</c:v>
                </c:pt>
                <c:pt idx="63148">
                  <c:v>13.155000000000001</c:v>
                </c:pt>
                <c:pt idx="63149">
                  <c:v>13.946</c:v>
                </c:pt>
                <c:pt idx="63150">
                  <c:v>15.087</c:v>
                </c:pt>
                <c:pt idx="63151">
                  <c:v>14.278</c:v>
                </c:pt>
                <c:pt idx="63152">
                  <c:v>13.891</c:v>
                </c:pt>
                <c:pt idx="63153">
                  <c:v>13.84</c:v>
                </c:pt>
                <c:pt idx="63154">
                  <c:v>13.822000000000001</c:v>
                </c:pt>
                <c:pt idx="63155">
                  <c:v>13.82</c:v>
                </c:pt>
                <c:pt idx="63156">
                  <c:v>13.812000000000001</c:v>
                </c:pt>
                <c:pt idx="63157">
                  <c:v>13.8</c:v>
                </c:pt>
                <c:pt idx="63158">
                  <c:v>13.793000000000001</c:v>
                </c:pt>
                <c:pt idx="63159">
                  <c:v>13.792</c:v>
                </c:pt>
                <c:pt idx="63160">
                  <c:v>13.787000000000001</c:v>
                </c:pt>
                <c:pt idx="63161">
                  <c:v>13.779</c:v>
                </c:pt>
                <c:pt idx="63162">
                  <c:v>13.789</c:v>
                </c:pt>
                <c:pt idx="63163">
                  <c:v>13.785</c:v>
                </c:pt>
                <c:pt idx="63164">
                  <c:v>13.775</c:v>
                </c:pt>
                <c:pt idx="63165">
                  <c:v>13.776</c:v>
                </c:pt>
                <c:pt idx="63166">
                  <c:v>13.773</c:v>
                </c:pt>
                <c:pt idx="63167">
                  <c:v>13.778</c:v>
                </c:pt>
                <c:pt idx="63168">
                  <c:v>13.774000000000001</c:v>
                </c:pt>
                <c:pt idx="63169">
                  <c:v>13.776</c:v>
                </c:pt>
                <c:pt idx="63170">
                  <c:v>13.766999999999999</c:v>
                </c:pt>
                <c:pt idx="63171">
                  <c:v>13.759</c:v>
                </c:pt>
                <c:pt idx="63172">
                  <c:v>13.756</c:v>
                </c:pt>
                <c:pt idx="63173">
                  <c:v>13.758000000000001</c:v>
                </c:pt>
                <c:pt idx="63174">
                  <c:v>13.753</c:v>
                </c:pt>
                <c:pt idx="63175">
                  <c:v>13.755000000000001</c:v>
                </c:pt>
                <c:pt idx="63176">
                  <c:v>13.766999999999999</c:v>
                </c:pt>
                <c:pt idx="63177">
                  <c:v>13.780000000000001</c:v>
                </c:pt>
                <c:pt idx="63178">
                  <c:v>13.787000000000001</c:v>
                </c:pt>
                <c:pt idx="63179">
                  <c:v>13.795</c:v>
                </c:pt>
                <c:pt idx="63180">
                  <c:v>13.819000000000001</c:v>
                </c:pt>
                <c:pt idx="63181">
                  <c:v>13.848000000000001</c:v>
                </c:pt>
                <c:pt idx="63182">
                  <c:v>13.88</c:v>
                </c:pt>
                <c:pt idx="63183">
                  <c:v>13.932</c:v>
                </c:pt>
                <c:pt idx="63184">
                  <c:v>13.986000000000001</c:v>
                </c:pt>
                <c:pt idx="63185">
                  <c:v>14.035</c:v>
                </c:pt>
                <c:pt idx="63186">
                  <c:v>14.08</c:v>
                </c:pt>
                <c:pt idx="63187">
                  <c:v>14.125</c:v>
                </c:pt>
                <c:pt idx="63188">
                  <c:v>14.153</c:v>
                </c:pt>
                <c:pt idx="63189">
                  <c:v>14.163</c:v>
                </c:pt>
                <c:pt idx="63190">
                  <c:v>14.157</c:v>
                </c:pt>
                <c:pt idx="63191">
                  <c:v>14.149000000000001</c:v>
                </c:pt>
                <c:pt idx="63192">
                  <c:v>14.146000000000001</c:v>
                </c:pt>
                <c:pt idx="63193">
                  <c:v>14.129</c:v>
                </c:pt>
                <c:pt idx="63194">
                  <c:v>14.105</c:v>
                </c:pt>
                <c:pt idx="63195">
                  <c:v>14.097</c:v>
                </c:pt>
                <c:pt idx="63196">
                  <c:v>14.09</c:v>
                </c:pt>
                <c:pt idx="63197">
                  <c:v>14.082000000000001</c:v>
                </c:pt>
                <c:pt idx="63198">
                  <c:v>14.072000000000001</c:v>
                </c:pt>
                <c:pt idx="63199">
                  <c:v>14.069000000000001</c:v>
                </c:pt>
                <c:pt idx="63200">
                  <c:v>14.058</c:v>
                </c:pt>
                <c:pt idx="63201">
                  <c:v>14.069000000000001</c:v>
                </c:pt>
                <c:pt idx="63202">
                  <c:v>14.078000000000001</c:v>
                </c:pt>
                <c:pt idx="63203">
                  <c:v>14.079000000000001</c:v>
                </c:pt>
                <c:pt idx="63204">
                  <c:v>14.074</c:v>
                </c:pt>
                <c:pt idx="63205">
                  <c:v>14.068</c:v>
                </c:pt>
                <c:pt idx="63206">
                  <c:v>14.067</c:v>
                </c:pt>
                <c:pt idx="63207">
                  <c:v>14.068</c:v>
                </c:pt>
                <c:pt idx="63208">
                  <c:v>14.056000000000001</c:v>
                </c:pt>
                <c:pt idx="63209">
                  <c:v>14.042</c:v>
                </c:pt>
                <c:pt idx="63210">
                  <c:v>14.025</c:v>
                </c:pt>
                <c:pt idx="63211">
                  <c:v>14</c:v>
                </c:pt>
                <c:pt idx="63212">
                  <c:v>13.975</c:v>
                </c:pt>
                <c:pt idx="63213">
                  <c:v>13.967000000000001</c:v>
                </c:pt>
                <c:pt idx="63214">
                  <c:v>13.942</c:v>
                </c:pt>
                <c:pt idx="63215">
                  <c:v>13.913</c:v>
                </c:pt>
                <c:pt idx="63216">
                  <c:v>13.897</c:v>
                </c:pt>
                <c:pt idx="63217">
                  <c:v>13.887</c:v>
                </c:pt>
                <c:pt idx="63218">
                  <c:v>13.871</c:v>
                </c:pt>
                <c:pt idx="63219">
                  <c:v>13.852</c:v>
                </c:pt>
                <c:pt idx="63220">
                  <c:v>13.837</c:v>
                </c:pt>
                <c:pt idx="63221">
                  <c:v>13.827</c:v>
                </c:pt>
                <c:pt idx="63222">
                  <c:v>13.814</c:v>
                </c:pt>
                <c:pt idx="63223">
                  <c:v>13.791</c:v>
                </c:pt>
                <c:pt idx="63224">
                  <c:v>13.780000000000001</c:v>
                </c:pt>
                <c:pt idx="63225">
                  <c:v>13.766999999999999</c:v>
                </c:pt>
                <c:pt idx="63226">
                  <c:v>13.745000000000001</c:v>
                </c:pt>
                <c:pt idx="63227">
                  <c:v>13.734</c:v>
                </c:pt>
                <c:pt idx="63228">
                  <c:v>13.718999999999999</c:v>
                </c:pt>
                <c:pt idx="63229">
                  <c:v>13.704000000000001</c:v>
                </c:pt>
                <c:pt idx="63230">
                  <c:v>13.688000000000001</c:v>
                </c:pt>
                <c:pt idx="63231">
                  <c:v>13.672000000000001</c:v>
                </c:pt>
                <c:pt idx="63232">
                  <c:v>13.665000000000001</c:v>
                </c:pt>
                <c:pt idx="63233">
                  <c:v>13.65</c:v>
                </c:pt>
                <c:pt idx="63234">
                  <c:v>13.635</c:v>
                </c:pt>
                <c:pt idx="63235">
                  <c:v>13.629</c:v>
                </c:pt>
                <c:pt idx="63236">
                  <c:v>13.617000000000001</c:v>
                </c:pt>
                <c:pt idx="63237">
                  <c:v>13.61</c:v>
                </c:pt>
                <c:pt idx="63238">
                  <c:v>13.589</c:v>
                </c:pt>
                <c:pt idx="63239">
                  <c:v>13.571</c:v>
                </c:pt>
                <c:pt idx="63240">
                  <c:v>13.554</c:v>
                </c:pt>
                <c:pt idx="63241">
                  <c:v>13.528</c:v>
                </c:pt>
                <c:pt idx="63242">
                  <c:v>13.514000000000001</c:v>
                </c:pt>
                <c:pt idx="63243">
                  <c:v>13.506</c:v>
                </c:pt>
                <c:pt idx="63244">
                  <c:v>13.488</c:v>
                </c:pt>
                <c:pt idx="63245">
                  <c:v>13.48</c:v>
                </c:pt>
                <c:pt idx="63246">
                  <c:v>13.471</c:v>
                </c:pt>
                <c:pt idx="63247">
                  <c:v>13.463000000000001</c:v>
                </c:pt>
                <c:pt idx="63248">
                  <c:v>13.463000000000001</c:v>
                </c:pt>
                <c:pt idx="63249">
                  <c:v>13.454000000000001</c:v>
                </c:pt>
                <c:pt idx="63250">
                  <c:v>13.441000000000001</c:v>
                </c:pt>
                <c:pt idx="63251">
                  <c:v>13.43</c:v>
                </c:pt>
                <c:pt idx="63252">
                  <c:v>13.423999999999999</c:v>
                </c:pt>
                <c:pt idx="63253">
                  <c:v>13.422000000000001</c:v>
                </c:pt>
                <c:pt idx="63254">
                  <c:v>13.414</c:v>
                </c:pt>
                <c:pt idx="63255">
                  <c:v>13.393000000000001</c:v>
                </c:pt>
                <c:pt idx="63256">
                  <c:v>13.386000000000001</c:v>
                </c:pt>
                <c:pt idx="63257">
                  <c:v>13.378</c:v>
                </c:pt>
                <c:pt idx="63258">
                  <c:v>13.374000000000001</c:v>
                </c:pt>
                <c:pt idx="63259">
                  <c:v>13.362</c:v>
                </c:pt>
                <c:pt idx="63260">
                  <c:v>13.339</c:v>
                </c:pt>
                <c:pt idx="63261">
                  <c:v>13.314</c:v>
                </c:pt>
                <c:pt idx="63262">
                  <c:v>13.292</c:v>
                </c:pt>
                <c:pt idx="63263">
                  <c:v>13.272</c:v>
                </c:pt>
                <c:pt idx="63264">
                  <c:v>13.239000000000001</c:v>
                </c:pt>
                <c:pt idx="63265">
                  <c:v>13.227</c:v>
                </c:pt>
                <c:pt idx="63266">
                  <c:v>13.218999999999999</c:v>
                </c:pt>
                <c:pt idx="63267">
                  <c:v>13.198</c:v>
                </c:pt>
                <c:pt idx="63268">
                  <c:v>13.176</c:v>
                </c:pt>
                <c:pt idx="63269">
                  <c:v>13.164</c:v>
                </c:pt>
                <c:pt idx="63270">
                  <c:v>13.146000000000001</c:v>
                </c:pt>
                <c:pt idx="63271">
                  <c:v>13.124000000000001</c:v>
                </c:pt>
                <c:pt idx="63272">
                  <c:v>13.11</c:v>
                </c:pt>
                <c:pt idx="63273">
                  <c:v>13.099</c:v>
                </c:pt>
                <c:pt idx="63274">
                  <c:v>13.069000000000001</c:v>
                </c:pt>
                <c:pt idx="63275">
                  <c:v>13.061999999999999</c:v>
                </c:pt>
                <c:pt idx="63276">
                  <c:v>13.05</c:v>
                </c:pt>
                <c:pt idx="63277">
                  <c:v>13.042</c:v>
                </c:pt>
                <c:pt idx="63278">
                  <c:v>13.038</c:v>
                </c:pt>
                <c:pt idx="63279">
                  <c:v>13.029</c:v>
                </c:pt>
                <c:pt idx="63280">
                  <c:v>13.009</c:v>
                </c:pt>
                <c:pt idx="63281">
                  <c:v>12.999000000000001</c:v>
                </c:pt>
                <c:pt idx="63282">
                  <c:v>12.997</c:v>
                </c:pt>
                <c:pt idx="63283">
                  <c:v>12.984</c:v>
                </c:pt>
                <c:pt idx="63284">
                  <c:v>12.974</c:v>
                </c:pt>
                <c:pt idx="63285">
                  <c:v>12.96</c:v>
                </c:pt>
                <c:pt idx="63286">
                  <c:v>12.951000000000001</c:v>
                </c:pt>
                <c:pt idx="63287">
                  <c:v>12.936</c:v>
                </c:pt>
                <c:pt idx="63288">
                  <c:v>12.928000000000001</c:v>
                </c:pt>
                <c:pt idx="63289">
                  <c:v>12.906000000000001</c:v>
                </c:pt>
                <c:pt idx="63290">
                  <c:v>12.879</c:v>
                </c:pt>
                <c:pt idx="63291">
                  <c:v>12.862</c:v>
                </c:pt>
                <c:pt idx="63292">
                  <c:v>12.848000000000001</c:v>
                </c:pt>
                <c:pt idx="63293">
                  <c:v>12.831</c:v>
                </c:pt>
                <c:pt idx="63294">
                  <c:v>12.832000000000001</c:v>
                </c:pt>
                <c:pt idx="63295">
                  <c:v>12.790000000000001</c:v>
                </c:pt>
                <c:pt idx="63296">
                  <c:v>12.774000000000001</c:v>
                </c:pt>
                <c:pt idx="63297">
                  <c:v>12.772</c:v>
                </c:pt>
                <c:pt idx="63298">
                  <c:v>12.758000000000001</c:v>
                </c:pt>
                <c:pt idx="63299">
                  <c:v>12.734</c:v>
                </c:pt>
                <c:pt idx="63300">
                  <c:v>12.702</c:v>
                </c:pt>
                <c:pt idx="63301">
                  <c:v>12.686</c:v>
                </c:pt>
                <c:pt idx="63302">
                  <c:v>12.673</c:v>
                </c:pt>
                <c:pt idx="63303">
                  <c:v>12.657</c:v>
                </c:pt>
                <c:pt idx="63304">
                  <c:v>12.629</c:v>
                </c:pt>
                <c:pt idx="63305">
                  <c:v>12.613</c:v>
                </c:pt>
                <c:pt idx="63306">
                  <c:v>12.591000000000001</c:v>
                </c:pt>
                <c:pt idx="63307">
                  <c:v>12.573</c:v>
                </c:pt>
                <c:pt idx="63308">
                  <c:v>12.545</c:v>
                </c:pt>
                <c:pt idx="63309">
                  <c:v>12.52</c:v>
                </c:pt>
                <c:pt idx="63310">
                  <c:v>12.483000000000001</c:v>
                </c:pt>
                <c:pt idx="63311">
                  <c:v>12.464</c:v>
                </c:pt>
                <c:pt idx="63312">
                  <c:v>12.448</c:v>
                </c:pt>
                <c:pt idx="63313">
                  <c:v>12.433</c:v>
                </c:pt>
                <c:pt idx="63314">
                  <c:v>12.412000000000001</c:v>
                </c:pt>
                <c:pt idx="63315">
                  <c:v>12.389000000000001</c:v>
                </c:pt>
                <c:pt idx="63316">
                  <c:v>12.387</c:v>
                </c:pt>
                <c:pt idx="63317">
                  <c:v>12.384</c:v>
                </c:pt>
                <c:pt idx="63318">
                  <c:v>12.368</c:v>
                </c:pt>
                <c:pt idx="63319">
                  <c:v>12.357000000000001</c:v>
                </c:pt>
                <c:pt idx="63320">
                  <c:v>12.352</c:v>
                </c:pt>
                <c:pt idx="63321">
                  <c:v>12.346</c:v>
                </c:pt>
                <c:pt idx="63322">
                  <c:v>12.334</c:v>
                </c:pt>
                <c:pt idx="63323">
                  <c:v>12.316000000000001</c:v>
                </c:pt>
                <c:pt idx="63324">
                  <c:v>12.311999999999999</c:v>
                </c:pt>
                <c:pt idx="63325">
                  <c:v>12.302</c:v>
                </c:pt>
                <c:pt idx="63326">
                  <c:v>12.294</c:v>
                </c:pt>
                <c:pt idx="63327">
                  <c:v>12.285</c:v>
                </c:pt>
                <c:pt idx="63328">
                  <c:v>12.268000000000001</c:v>
                </c:pt>
                <c:pt idx="63329">
                  <c:v>12.250999999999999</c:v>
                </c:pt>
                <c:pt idx="63330">
                  <c:v>12.239000000000001</c:v>
                </c:pt>
                <c:pt idx="63331">
                  <c:v>12.234999999999999</c:v>
                </c:pt>
                <c:pt idx="63332">
                  <c:v>12.223000000000001</c:v>
                </c:pt>
                <c:pt idx="63333">
                  <c:v>12.214</c:v>
                </c:pt>
                <c:pt idx="63334">
                  <c:v>12.204000000000001</c:v>
                </c:pt>
                <c:pt idx="63335">
                  <c:v>12.188000000000001</c:v>
                </c:pt>
                <c:pt idx="63336">
                  <c:v>12.189</c:v>
                </c:pt>
                <c:pt idx="63337">
                  <c:v>12.182</c:v>
                </c:pt>
                <c:pt idx="63338">
                  <c:v>12.186</c:v>
                </c:pt>
                <c:pt idx="63339">
                  <c:v>12.177</c:v>
                </c:pt>
                <c:pt idx="63340">
                  <c:v>12.170999999999999</c:v>
                </c:pt>
                <c:pt idx="63341">
                  <c:v>12.16</c:v>
                </c:pt>
                <c:pt idx="63342">
                  <c:v>12.161</c:v>
                </c:pt>
                <c:pt idx="63343">
                  <c:v>12.157</c:v>
                </c:pt>
                <c:pt idx="63344">
                  <c:v>12.146000000000001</c:v>
                </c:pt>
                <c:pt idx="63345">
                  <c:v>12.125</c:v>
                </c:pt>
                <c:pt idx="63346">
                  <c:v>12.120000000000001</c:v>
                </c:pt>
                <c:pt idx="63347">
                  <c:v>12.115</c:v>
                </c:pt>
                <c:pt idx="63348">
                  <c:v>12.117000000000001</c:v>
                </c:pt>
                <c:pt idx="63349">
                  <c:v>12.121</c:v>
                </c:pt>
                <c:pt idx="63350">
                  <c:v>12.115</c:v>
                </c:pt>
                <c:pt idx="63351">
                  <c:v>12.113</c:v>
                </c:pt>
                <c:pt idx="63352">
                  <c:v>12.099</c:v>
                </c:pt>
                <c:pt idx="63353">
                  <c:v>12.091000000000001</c:v>
                </c:pt>
                <c:pt idx="63354">
                  <c:v>12.091000000000001</c:v>
                </c:pt>
                <c:pt idx="63355">
                  <c:v>12.088000000000001</c:v>
                </c:pt>
                <c:pt idx="63356">
                  <c:v>12.09</c:v>
                </c:pt>
                <c:pt idx="63357">
                  <c:v>12.089</c:v>
                </c:pt>
                <c:pt idx="63358">
                  <c:v>12.079000000000001</c:v>
                </c:pt>
                <c:pt idx="63359">
                  <c:v>12.082000000000001</c:v>
                </c:pt>
                <c:pt idx="63360">
                  <c:v>12.087</c:v>
                </c:pt>
                <c:pt idx="63361">
                  <c:v>12.071</c:v>
                </c:pt>
                <c:pt idx="63362">
                  <c:v>12.076000000000001</c:v>
                </c:pt>
                <c:pt idx="63363">
                  <c:v>12.077</c:v>
                </c:pt>
                <c:pt idx="63364">
                  <c:v>12.082000000000001</c:v>
                </c:pt>
                <c:pt idx="63365">
                  <c:v>12.074</c:v>
                </c:pt>
                <c:pt idx="63366">
                  <c:v>12.074</c:v>
                </c:pt>
                <c:pt idx="63367">
                  <c:v>12.074</c:v>
                </c:pt>
                <c:pt idx="63368">
                  <c:v>12.084</c:v>
                </c:pt>
                <c:pt idx="63369">
                  <c:v>12.089</c:v>
                </c:pt>
                <c:pt idx="63370">
                  <c:v>12.099</c:v>
                </c:pt>
                <c:pt idx="63371">
                  <c:v>12.093</c:v>
                </c:pt>
                <c:pt idx="63372">
                  <c:v>12.097</c:v>
                </c:pt>
                <c:pt idx="63373">
                  <c:v>12.1</c:v>
                </c:pt>
                <c:pt idx="63374">
                  <c:v>12.1</c:v>
                </c:pt>
                <c:pt idx="63375">
                  <c:v>12.097</c:v>
                </c:pt>
                <c:pt idx="63376">
                  <c:v>12.102</c:v>
                </c:pt>
                <c:pt idx="63377">
                  <c:v>12.11</c:v>
                </c:pt>
                <c:pt idx="63378">
                  <c:v>12.114000000000001</c:v>
                </c:pt>
                <c:pt idx="63379">
                  <c:v>12.115</c:v>
                </c:pt>
                <c:pt idx="63380">
                  <c:v>12.124000000000001</c:v>
                </c:pt>
                <c:pt idx="63381">
                  <c:v>12.127000000000001</c:v>
                </c:pt>
                <c:pt idx="63382">
                  <c:v>12.134</c:v>
                </c:pt>
                <c:pt idx="63383">
                  <c:v>12.138</c:v>
                </c:pt>
                <c:pt idx="63384">
                  <c:v>12.145</c:v>
                </c:pt>
                <c:pt idx="63385">
                  <c:v>12.149000000000001</c:v>
                </c:pt>
                <c:pt idx="63386">
                  <c:v>12.148</c:v>
                </c:pt>
                <c:pt idx="63387">
                  <c:v>12.161</c:v>
                </c:pt>
                <c:pt idx="63388">
                  <c:v>12.168000000000001</c:v>
                </c:pt>
                <c:pt idx="63389">
                  <c:v>12.179</c:v>
                </c:pt>
                <c:pt idx="63390">
                  <c:v>12.179</c:v>
                </c:pt>
                <c:pt idx="63391">
                  <c:v>12.185</c:v>
                </c:pt>
                <c:pt idx="63392">
                  <c:v>12.185</c:v>
                </c:pt>
                <c:pt idx="63393">
                  <c:v>12.181000000000001</c:v>
                </c:pt>
                <c:pt idx="63394">
                  <c:v>12.181000000000001</c:v>
                </c:pt>
                <c:pt idx="63395">
                  <c:v>12.179</c:v>
                </c:pt>
                <c:pt idx="63396">
                  <c:v>12.181000000000001</c:v>
                </c:pt>
                <c:pt idx="63397">
                  <c:v>12.166</c:v>
                </c:pt>
                <c:pt idx="63398">
                  <c:v>12.159000000000001</c:v>
                </c:pt>
                <c:pt idx="63399">
                  <c:v>12.169</c:v>
                </c:pt>
                <c:pt idx="63400">
                  <c:v>12.175000000000001</c:v>
                </c:pt>
                <c:pt idx="63401">
                  <c:v>12.191000000000001</c:v>
                </c:pt>
                <c:pt idx="63402">
                  <c:v>12.199</c:v>
                </c:pt>
                <c:pt idx="63403">
                  <c:v>12.206</c:v>
                </c:pt>
                <c:pt idx="63404">
                  <c:v>12.208</c:v>
                </c:pt>
                <c:pt idx="63405">
                  <c:v>12.221</c:v>
                </c:pt>
                <c:pt idx="63406">
                  <c:v>12.226000000000001</c:v>
                </c:pt>
                <c:pt idx="63407">
                  <c:v>12.234</c:v>
                </c:pt>
                <c:pt idx="63408">
                  <c:v>12.237</c:v>
                </c:pt>
                <c:pt idx="63409">
                  <c:v>12.250999999999999</c:v>
                </c:pt>
                <c:pt idx="63410">
                  <c:v>12.258000000000001</c:v>
                </c:pt>
                <c:pt idx="63411">
                  <c:v>12.269</c:v>
                </c:pt>
                <c:pt idx="63412">
                  <c:v>12.269</c:v>
                </c:pt>
                <c:pt idx="63413">
                  <c:v>12.269</c:v>
                </c:pt>
                <c:pt idx="63414">
                  <c:v>12.277000000000001</c:v>
                </c:pt>
                <c:pt idx="63415">
                  <c:v>12.292</c:v>
                </c:pt>
                <c:pt idx="63416">
                  <c:v>12.303000000000001</c:v>
                </c:pt>
                <c:pt idx="63417">
                  <c:v>12.303000000000001</c:v>
                </c:pt>
                <c:pt idx="63418">
                  <c:v>12.301</c:v>
                </c:pt>
                <c:pt idx="63419">
                  <c:v>12.290000000000001</c:v>
                </c:pt>
                <c:pt idx="63420">
                  <c:v>12.302</c:v>
                </c:pt>
                <c:pt idx="63421">
                  <c:v>12.307</c:v>
                </c:pt>
                <c:pt idx="63422">
                  <c:v>12.311</c:v>
                </c:pt>
                <c:pt idx="63423">
                  <c:v>12.319000000000001</c:v>
                </c:pt>
                <c:pt idx="63424">
                  <c:v>12.327999999999999</c:v>
                </c:pt>
                <c:pt idx="63425">
                  <c:v>12.327999999999999</c:v>
                </c:pt>
                <c:pt idx="63426">
                  <c:v>12.339</c:v>
                </c:pt>
                <c:pt idx="63427">
                  <c:v>12.339</c:v>
                </c:pt>
                <c:pt idx="63428">
                  <c:v>12.338000000000001</c:v>
                </c:pt>
                <c:pt idx="63429">
                  <c:v>12.354000000000001</c:v>
                </c:pt>
                <c:pt idx="63430">
                  <c:v>12.352</c:v>
                </c:pt>
                <c:pt idx="63431">
                  <c:v>12.343999999999999</c:v>
                </c:pt>
                <c:pt idx="63432">
                  <c:v>12.348000000000001</c:v>
                </c:pt>
                <c:pt idx="63433">
                  <c:v>12.354000000000001</c:v>
                </c:pt>
                <c:pt idx="63434">
                  <c:v>12.363</c:v>
                </c:pt>
                <c:pt idx="63435">
                  <c:v>12.358000000000001</c:v>
                </c:pt>
                <c:pt idx="63436">
                  <c:v>12.365</c:v>
                </c:pt>
                <c:pt idx="63437">
                  <c:v>12.375</c:v>
                </c:pt>
                <c:pt idx="63438">
                  <c:v>12.377000000000001</c:v>
                </c:pt>
                <c:pt idx="63439">
                  <c:v>12.382</c:v>
                </c:pt>
                <c:pt idx="63440">
                  <c:v>12.39</c:v>
                </c:pt>
                <c:pt idx="63441">
                  <c:v>12.395</c:v>
                </c:pt>
                <c:pt idx="63442">
                  <c:v>12.391</c:v>
                </c:pt>
                <c:pt idx="63443">
                  <c:v>12.4</c:v>
                </c:pt>
                <c:pt idx="63444">
                  <c:v>12.407999999999999</c:v>
                </c:pt>
                <c:pt idx="63445">
                  <c:v>12.418000000000001</c:v>
                </c:pt>
                <c:pt idx="63446">
                  <c:v>12.418000000000001</c:v>
                </c:pt>
                <c:pt idx="63447">
                  <c:v>12.432</c:v>
                </c:pt>
                <c:pt idx="63448">
                  <c:v>12.439</c:v>
                </c:pt>
                <c:pt idx="63449">
                  <c:v>12.449</c:v>
                </c:pt>
                <c:pt idx="63450">
                  <c:v>12.445</c:v>
                </c:pt>
                <c:pt idx="63451">
                  <c:v>12.454000000000001</c:v>
                </c:pt>
                <c:pt idx="63452">
                  <c:v>12.464</c:v>
                </c:pt>
                <c:pt idx="63453">
                  <c:v>12.472</c:v>
                </c:pt>
                <c:pt idx="63454">
                  <c:v>12.48</c:v>
                </c:pt>
                <c:pt idx="63455">
                  <c:v>12.474</c:v>
                </c:pt>
                <c:pt idx="63456">
                  <c:v>12.491</c:v>
                </c:pt>
                <c:pt idx="63457">
                  <c:v>12.504</c:v>
                </c:pt>
                <c:pt idx="63458">
                  <c:v>12.506</c:v>
                </c:pt>
                <c:pt idx="63459">
                  <c:v>12.506</c:v>
                </c:pt>
                <c:pt idx="63460">
                  <c:v>12.51</c:v>
                </c:pt>
                <c:pt idx="63461">
                  <c:v>12.516</c:v>
                </c:pt>
                <c:pt idx="63462">
                  <c:v>12.531000000000001</c:v>
                </c:pt>
                <c:pt idx="63463">
                  <c:v>12.535</c:v>
                </c:pt>
                <c:pt idx="63464">
                  <c:v>12.548</c:v>
                </c:pt>
                <c:pt idx="63465">
                  <c:v>12.56</c:v>
                </c:pt>
                <c:pt idx="63466">
                  <c:v>12.561999999999999</c:v>
                </c:pt>
                <c:pt idx="63467">
                  <c:v>12.571</c:v>
                </c:pt>
                <c:pt idx="63468">
                  <c:v>12.569000000000001</c:v>
                </c:pt>
                <c:pt idx="63469">
                  <c:v>12.58</c:v>
                </c:pt>
                <c:pt idx="63470">
                  <c:v>12.59</c:v>
                </c:pt>
                <c:pt idx="63471">
                  <c:v>12.597</c:v>
                </c:pt>
                <c:pt idx="63472">
                  <c:v>12.601000000000001</c:v>
                </c:pt>
                <c:pt idx="63473">
                  <c:v>12.605</c:v>
                </c:pt>
                <c:pt idx="63474">
                  <c:v>12.611000000000001</c:v>
                </c:pt>
                <c:pt idx="63475">
                  <c:v>12.605</c:v>
                </c:pt>
                <c:pt idx="63476">
                  <c:v>12.603</c:v>
                </c:pt>
                <c:pt idx="63477">
                  <c:v>12.599</c:v>
                </c:pt>
                <c:pt idx="63478">
                  <c:v>12.588000000000001</c:v>
                </c:pt>
                <c:pt idx="63479">
                  <c:v>12.577999999999999</c:v>
                </c:pt>
                <c:pt idx="63480">
                  <c:v>12.585000000000001</c:v>
                </c:pt>
                <c:pt idx="63481">
                  <c:v>12.587</c:v>
                </c:pt>
                <c:pt idx="63482">
                  <c:v>12.59</c:v>
                </c:pt>
                <c:pt idx="63483">
                  <c:v>12.608000000000001</c:v>
                </c:pt>
                <c:pt idx="63484">
                  <c:v>12.623000000000001</c:v>
                </c:pt>
                <c:pt idx="63485">
                  <c:v>12.624000000000001</c:v>
                </c:pt>
                <c:pt idx="63486">
                  <c:v>12.63</c:v>
                </c:pt>
                <c:pt idx="63487">
                  <c:v>12.637</c:v>
                </c:pt>
                <c:pt idx="63488">
                  <c:v>12.643000000000001</c:v>
                </c:pt>
                <c:pt idx="63489">
                  <c:v>12.657</c:v>
                </c:pt>
                <c:pt idx="63490">
                  <c:v>12.66</c:v>
                </c:pt>
                <c:pt idx="63491">
                  <c:v>12.669</c:v>
                </c:pt>
                <c:pt idx="63492">
                  <c:v>12.677</c:v>
                </c:pt>
                <c:pt idx="63493">
                  <c:v>12.673999999999999</c:v>
                </c:pt>
                <c:pt idx="63494">
                  <c:v>12.67</c:v>
                </c:pt>
                <c:pt idx="63495">
                  <c:v>12.671000000000001</c:v>
                </c:pt>
                <c:pt idx="63496">
                  <c:v>12.672000000000001</c:v>
                </c:pt>
                <c:pt idx="63497">
                  <c:v>12.676</c:v>
                </c:pt>
                <c:pt idx="63498">
                  <c:v>12.673</c:v>
                </c:pt>
                <c:pt idx="63499">
                  <c:v>12.686999999999999</c:v>
                </c:pt>
                <c:pt idx="63500">
                  <c:v>12.69</c:v>
                </c:pt>
                <c:pt idx="63501">
                  <c:v>12.688000000000001</c:v>
                </c:pt>
                <c:pt idx="63502">
                  <c:v>12.685</c:v>
                </c:pt>
                <c:pt idx="63503">
                  <c:v>12.686</c:v>
                </c:pt>
                <c:pt idx="63504">
                  <c:v>12.689</c:v>
                </c:pt>
                <c:pt idx="63505">
                  <c:v>12.692</c:v>
                </c:pt>
                <c:pt idx="63506">
                  <c:v>12.700000000000001</c:v>
                </c:pt>
                <c:pt idx="63507">
                  <c:v>12.698</c:v>
                </c:pt>
                <c:pt idx="63508">
                  <c:v>12.709</c:v>
                </c:pt>
                <c:pt idx="63509">
                  <c:v>12.709</c:v>
                </c:pt>
                <c:pt idx="63510">
                  <c:v>12.706</c:v>
                </c:pt>
                <c:pt idx="63511">
                  <c:v>12.717000000000001</c:v>
                </c:pt>
                <c:pt idx="63512">
                  <c:v>12.726000000000001</c:v>
                </c:pt>
                <c:pt idx="63513">
                  <c:v>12.728</c:v>
                </c:pt>
                <c:pt idx="63514">
                  <c:v>12.734</c:v>
                </c:pt>
                <c:pt idx="63515">
                  <c:v>12.743</c:v>
                </c:pt>
                <c:pt idx="63516">
                  <c:v>12.749000000000001</c:v>
                </c:pt>
                <c:pt idx="63517">
                  <c:v>12.748000000000001</c:v>
                </c:pt>
                <c:pt idx="63518">
                  <c:v>12.75</c:v>
                </c:pt>
                <c:pt idx="63519">
                  <c:v>12.752000000000001</c:v>
                </c:pt>
                <c:pt idx="63520">
                  <c:v>12.759</c:v>
                </c:pt>
                <c:pt idx="63521">
                  <c:v>12.764000000000001</c:v>
                </c:pt>
                <c:pt idx="63522">
                  <c:v>12.77</c:v>
                </c:pt>
                <c:pt idx="63523">
                  <c:v>12.778</c:v>
                </c:pt>
                <c:pt idx="63524">
                  <c:v>12.777000000000001</c:v>
                </c:pt>
                <c:pt idx="63525">
                  <c:v>12.785</c:v>
                </c:pt>
                <c:pt idx="63526">
                  <c:v>12.794</c:v>
                </c:pt>
                <c:pt idx="63527">
                  <c:v>12.787000000000001</c:v>
                </c:pt>
                <c:pt idx="63528">
                  <c:v>12.8</c:v>
                </c:pt>
                <c:pt idx="63529">
                  <c:v>12.809000000000001</c:v>
                </c:pt>
                <c:pt idx="63530">
                  <c:v>12.818</c:v>
                </c:pt>
                <c:pt idx="63531">
                  <c:v>12.825000000000001</c:v>
                </c:pt>
                <c:pt idx="63532">
                  <c:v>12.835000000000001</c:v>
                </c:pt>
                <c:pt idx="63533">
                  <c:v>12.831</c:v>
                </c:pt>
                <c:pt idx="63534">
                  <c:v>12.837</c:v>
                </c:pt>
                <c:pt idx="63535">
                  <c:v>12.836</c:v>
                </c:pt>
                <c:pt idx="63536">
                  <c:v>12.843</c:v>
                </c:pt>
                <c:pt idx="63537">
                  <c:v>12.847</c:v>
                </c:pt>
                <c:pt idx="63538">
                  <c:v>12.855</c:v>
                </c:pt>
                <c:pt idx="63539">
                  <c:v>12.847</c:v>
                </c:pt>
                <c:pt idx="63540">
                  <c:v>12.852</c:v>
                </c:pt>
                <c:pt idx="63541">
                  <c:v>12.843999999999999</c:v>
                </c:pt>
                <c:pt idx="63542">
                  <c:v>12.843</c:v>
                </c:pt>
                <c:pt idx="63543">
                  <c:v>12.831</c:v>
                </c:pt>
                <c:pt idx="63544">
                  <c:v>12.835000000000001</c:v>
                </c:pt>
                <c:pt idx="63545">
                  <c:v>12.831</c:v>
                </c:pt>
                <c:pt idx="63546">
                  <c:v>12.837</c:v>
                </c:pt>
                <c:pt idx="63547">
                  <c:v>12.84</c:v>
                </c:pt>
                <c:pt idx="63548">
                  <c:v>12.86</c:v>
                </c:pt>
                <c:pt idx="63549">
                  <c:v>12.867000000000001</c:v>
                </c:pt>
                <c:pt idx="63550">
                  <c:v>12.865</c:v>
                </c:pt>
                <c:pt idx="63551">
                  <c:v>12.866</c:v>
                </c:pt>
                <c:pt idx="63552">
                  <c:v>12.875</c:v>
                </c:pt>
                <c:pt idx="63553">
                  <c:v>12.872</c:v>
                </c:pt>
                <c:pt idx="63554">
                  <c:v>12.883000000000001</c:v>
                </c:pt>
                <c:pt idx="63555">
                  <c:v>12.887</c:v>
                </c:pt>
                <c:pt idx="63556">
                  <c:v>12.891</c:v>
                </c:pt>
                <c:pt idx="63557">
                  <c:v>12.889000000000001</c:v>
                </c:pt>
                <c:pt idx="63558">
                  <c:v>12.897</c:v>
                </c:pt>
                <c:pt idx="63559">
                  <c:v>12.888</c:v>
                </c:pt>
                <c:pt idx="63560">
                  <c:v>12.891999999999999</c:v>
                </c:pt>
                <c:pt idx="63561">
                  <c:v>12.893000000000001</c:v>
                </c:pt>
                <c:pt idx="63562">
                  <c:v>12.891999999999999</c:v>
                </c:pt>
                <c:pt idx="63563">
                  <c:v>12.893000000000001</c:v>
                </c:pt>
                <c:pt idx="63564">
                  <c:v>12.902000000000001</c:v>
                </c:pt>
                <c:pt idx="63565">
                  <c:v>12.902000000000001</c:v>
                </c:pt>
                <c:pt idx="63566">
                  <c:v>12.891</c:v>
                </c:pt>
                <c:pt idx="63567">
                  <c:v>12.891999999999999</c:v>
                </c:pt>
                <c:pt idx="63568">
                  <c:v>12.891</c:v>
                </c:pt>
                <c:pt idx="63569">
                  <c:v>12.883000000000001</c:v>
                </c:pt>
                <c:pt idx="63570">
                  <c:v>12.885</c:v>
                </c:pt>
                <c:pt idx="63571">
                  <c:v>12.885</c:v>
                </c:pt>
                <c:pt idx="63572">
                  <c:v>12.888</c:v>
                </c:pt>
                <c:pt idx="63573">
                  <c:v>12.883000000000001</c:v>
                </c:pt>
                <c:pt idx="63574">
                  <c:v>12.888</c:v>
                </c:pt>
                <c:pt idx="63575">
                  <c:v>12.881</c:v>
                </c:pt>
                <c:pt idx="63576">
                  <c:v>12.888</c:v>
                </c:pt>
                <c:pt idx="63577">
                  <c:v>12.884</c:v>
                </c:pt>
                <c:pt idx="63578">
                  <c:v>12.886000000000001</c:v>
                </c:pt>
                <c:pt idx="63579">
                  <c:v>12.887</c:v>
                </c:pt>
                <c:pt idx="63580">
                  <c:v>12.889000000000001</c:v>
                </c:pt>
                <c:pt idx="63581">
                  <c:v>12.888</c:v>
                </c:pt>
                <c:pt idx="63582">
                  <c:v>12.888</c:v>
                </c:pt>
                <c:pt idx="63583">
                  <c:v>12.894</c:v>
                </c:pt>
                <c:pt idx="63584">
                  <c:v>12.889000000000001</c:v>
                </c:pt>
                <c:pt idx="63585">
                  <c:v>12.897</c:v>
                </c:pt>
                <c:pt idx="63586">
                  <c:v>12.895</c:v>
                </c:pt>
                <c:pt idx="63587">
                  <c:v>12.897</c:v>
                </c:pt>
                <c:pt idx="63588">
                  <c:v>12.894</c:v>
                </c:pt>
                <c:pt idx="63589">
                  <c:v>12.9</c:v>
                </c:pt>
                <c:pt idx="63590">
                  <c:v>12.904</c:v>
                </c:pt>
                <c:pt idx="63591">
                  <c:v>12.897</c:v>
                </c:pt>
                <c:pt idx="63592">
                  <c:v>12.9</c:v>
                </c:pt>
                <c:pt idx="63593">
                  <c:v>12.904</c:v>
                </c:pt>
                <c:pt idx="63594">
                  <c:v>12.905000000000001</c:v>
                </c:pt>
                <c:pt idx="63595">
                  <c:v>12.907999999999999</c:v>
                </c:pt>
                <c:pt idx="63596">
                  <c:v>12.912000000000001</c:v>
                </c:pt>
                <c:pt idx="63597">
                  <c:v>12.913</c:v>
                </c:pt>
                <c:pt idx="63598">
                  <c:v>12.916</c:v>
                </c:pt>
                <c:pt idx="63599">
                  <c:v>12.914</c:v>
                </c:pt>
                <c:pt idx="63600">
                  <c:v>12.927</c:v>
                </c:pt>
                <c:pt idx="63601">
                  <c:v>12.927</c:v>
                </c:pt>
                <c:pt idx="63602">
                  <c:v>12.919</c:v>
                </c:pt>
                <c:pt idx="63603">
                  <c:v>12.915000000000001</c:v>
                </c:pt>
                <c:pt idx="63604">
                  <c:v>12.906000000000001</c:v>
                </c:pt>
                <c:pt idx="63605">
                  <c:v>12.902000000000001</c:v>
                </c:pt>
                <c:pt idx="63606">
                  <c:v>12.891</c:v>
                </c:pt>
                <c:pt idx="63607">
                  <c:v>12.878</c:v>
                </c:pt>
                <c:pt idx="63608">
                  <c:v>12.855</c:v>
                </c:pt>
                <c:pt idx="63609">
                  <c:v>12.856</c:v>
                </c:pt>
                <c:pt idx="63610">
                  <c:v>12.863</c:v>
                </c:pt>
                <c:pt idx="63611">
                  <c:v>12.858000000000001</c:v>
                </c:pt>
                <c:pt idx="63612">
                  <c:v>12.865</c:v>
                </c:pt>
                <c:pt idx="63613">
                  <c:v>12.86</c:v>
                </c:pt>
                <c:pt idx="63614">
                  <c:v>12.870000000000001</c:v>
                </c:pt>
                <c:pt idx="63615">
                  <c:v>12.877000000000001</c:v>
                </c:pt>
                <c:pt idx="63616">
                  <c:v>12.874000000000001</c:v>
                </c:pt>
                <c:pt idx="63617">
                  <c:v>12.878</c:v>
                </c:pt>
                <c:pt idx="63618">
                  <c:v>12.881</c:v>
                </c:pt>
                <c:pt idx="63619">
                  <c:v>12.877000000000001</c:v>
                </c:pt>
                <c:pt idx="63620">
                  <c:v>12.879</c:v>
                </c:pt>
                <c:pt idx="63621">
                  <c:v>12.873000000000001</c:v>
                </c:pt>
                <c:pt idx="63622">
                  <c:v>12.871</c:v>
                </c:pt>
                <c:pt idx="63623">
                  <c:v>12.874000000000001</c:v>
                </c:pt>
                <c:pt idx="63624">
                  <c:v>12.877000000000001</c:v>
                </c:pt>
                <c:pt idx="63625">
                  <c:v>12.868</c:v>
                </c:pt>
                <c:pt idx="63626">
                  <c:v>12.862</c:v>
                </c:pt>
                <c:pt idx="63627">
                  <c:v>12.861000000000001</c:v>
                </c:pt>
                <c:pt idx="63628">
                  <c:v>12.864000000000001</c:v>
                </c:pt>
                <c:pt idx="63629">
                  <c:v>12.856</c:v>
                </c:pt>
                <c:pt idx="63630">
                  <c:v>12.846</c:v>
                </c:pt>
                <c:pt idx="63631">
                  <c:v>12.846</c:v>
                </c:pt>
                <c:pt idx="63632">
                  <c:v>12.848000000000001</c:v>
                </c:pt>
                <c:pt idx="63633">
                  <c:v>12.847</c:v>
                </c:pt>
                <c:pt idx="63634">
                  <c:v>12.842000000000001</c:v>
                </c:pt>
                <c:pt idx="63635">
                  <c:v>12.841000000000001</c:v>
                </c:pt>
                <c:pt idx="63636">
                  <c:v>12.835000000000001</c:v>
                </c:pt>
                <c:pt idx="63637">
                  <c:v>12.827</c:v>
                </c:pt>
                <c:pt idx="63638">
                  <c:v>12.818</c:v>
                </c:pt>
                <c:pt idx="63639">
                  <c:v>12.813000000000001</c:v>
                </c:pt>
                <c:pt idx="63640">
                  <c:v>12.794</c:v>
                </c:pt>
                <c:pt idx="63641">
                  <c:v>12.776</c:v>
                </c:pt>
                <c:pt idx="63642">
                  <c:v>12.763</c:v>
                </c:pt>
                <c:pt idx="63643">
                  <c:v>12.734999999999999</c:v>
                </c:pt>
                <c:pt idx="63644">
                  <c:v>12.716000000000001</c:v>
                </c:pt>
                <c:pt idx="63645">
                  <c:v>12.677</c:v>
                </c:pt>
                <c:pt idx="63646">
                  <c:v>12.655000000000001</c:v>
                </c:pt>
                <c:pt idx="63647">
                  <c:v>12.624000000000001</c:v>
                </c:pt>
                <c:pt idx="63648">
                  <c:v>12.576000000000001</c:v>
                </c:pt>
                <c:pt idx="63649">
                  <c:v>12.525</c:v>
                </c:pt>
                <c:pt idx="63650">
                  <c:v>12.46</c:v>
                </c:pt>
                <c:pt idx="63651">
                  <c:v>12.393000000000001</c:v>
                </c:pt>
                <c:pt idx="63652">
                  <c:v>12.319000000000001</c:v>
                </c:pt>
                <c:pt idx="63653">
                  <c:v>12.229000000000001</c:v>
                </c:pt>
                <c:pt idx="63654">
                  <c:v>12.122</c:v>
                </c:pt>
                <c:pt idx="63655">
                  <c:v>12.007</c:v>
                </c:pt>
                <c:pt idx="63656">
                  <c:v>11.889000000000001</c:v>
                </c:pt>
                <c:pt idx="63657">
                  <c:v>11.773</c:v>
                </c:pt>
                <c:pt idx="63658">
                  <c:v>11.65</c:v>
                </c:pt>
                <c:pt idx="63659">
                  <c:v>11.514000000000001</c:v>
                </c:pt>
                <c:pt idx="63660">
                  <c:v>11.370000000000001</c:v>
                </c:pt>
                <c:pt idx="63661">
                  <c:v>11.202999999999999</c:v>
                </c:pt>
                <c:pt idx="63662">
                  <c:v>11.012</c:v>
                </c:pt>
                <c:pt idx="63663">
                  <c:v>10.784000000000001</c:v>
                </c:pt>
                <c:pt idx="63664">
                  <c:v>10.5</c:v>
                </c:pt>
                <c:pt idx="63665">
                  <c:v>10.14</c:v>
                </c:pt>
                <c:pt idx="63666">
                  <c:v>9.702</c:v>
                </c:pt>
                <c:pt idx="63667">
                  <c:v>9.2360000000000007</c:v>
                </c:pt>
                <c:pt idx="63668">
                  <c:v>2.6110000000000002</c:v>
                </c:pt>
                <c:pt idx="63669">
                  <c:v>0.99399999999999999</c:v>
                </c:pt>
                <c:pt idx="63670">
                  <c:v>0.99299999999999999</c:v>
                </c:pt>
                <c:pt idx="63671">
                  <c:v>0.99399999999999999</c:v>
                </c:pt>
                <c:pt idx="63672">
                  <c:v>0.99399999999999999</c:v>
                </c:pt>
                <c:pt idx="63673">
                  <c:v>0.995</c:v>
                </c:pt>
                <c:pt idx="63674">
                  <c:v>0.995</c:v>
                </c:pt>
                <c:pt idx="63675">
                  <c:v>0.99399999999999999</c:v>
                </c:pt>
                <c:pt idx="63676">
                  <c:v>0.99399999999999999</c:v>
                </c:pt>
                <c:pt idx="63677">
                  <c:v>0.99299999999999999</c:v>
                </c:pt>
                <c:pt idx="63678">
                  <c:v>0.99</c:v>
                </c:pt>
                <c:pt idx="63679">
                  <c:v>0.99</c:v>
                </c:pt>
                <c:pt idx="63680">
                  <c:v>0.99099999999999999</c:v>
                </c:pt>
                <c:pt idx="63681">
                  <c:v>0.99</c:v>
                </c:pt>
                <c:pt idx="63682">
                  <c:v>0.99</c:v>
                </c:pt>
                <c:pt idx="63683">
                  <c:v>0.99</c:v>
                </c:pt>
                <c:pt idx="63684">
                  <c:v>0.98799999999999999</c:v>
                </c:pt>
                <c:pt idx="63685">
                  <c:v>0.98899999999999999</c:v>
                </c:pt>
                <c:pt idx="63686">
                  <c:v>0.99</c:v>
                </c:pt>
                <c:pt idx="63687">
                  <c:v>0.99</c:v>
                </c:pt>
                <c:pt idx="63688">
                  <c:v>0.98899999999999999</c:v>
                </c:pt>
                <c:pt idx="63689">
                  <c:v>0.98699999999999999</c:v>
                </c:pt>
                <c:pt idx="63690">
                  <c:v>0.98799999999999999</c:v>
                </c:pt>
                <c:pt idx="63691">
                  <c:v>0.98899999999999999</c:v>
                </c:pt>
                <c:pt idx="63692">
                  <c:v>0.98799999999999999</c:v>
                </c:pt>
                <c:pt idx="63693">
                  <c:v>0.98799999999999999</c:v>
                </c:pt>
                <c:pt idx="63694">
                  <c:v>0.98899999999999999</c:v>
                </c:pt>
                <c:pt idx="63695">
                  <c:v>0.98899999999999999</c:v>
                </c:pt>
                <c:pt idx="63696">
                  <c:v>0.98899999999999999</c:v>
                </c:pt>
                <c:pt idx="63697">
                  <c:v>0.99099999999999999</c:v>
                </c:pt>
                <c:pt idx="63698">
                  <c:v>0.99</c:v>
                </c:pt>
                <c:pt idx="63699">
                  <c:v>0.98899999999999999</c:v>
                </c:pt>
                <c:pt idx="63700">
                  <c:v>0.99099999999999999</c:v>
                </c:pt>
                <c:pt idx="63701">
                  <c:v>0.99199999999999999</c:v>
                </c:pt>
                <c:pt idx="63702">
                  <c:v>0.99099999999999999</c:v>
                </c:pt>
                <c:pt idx="63703">
                  <c:v>0.99</c:v>
                </c:pt>
                <c:pt idx="63704">
                  <c:v>0.99</c:v>
                </c:pt>
                <c:pt idx="63705">
                  <c:v>0.99</c:v>
                </c:pt>
                <c:pt idx="63706">
                  <c:v>0.99099999999999999</c:v>
                </c:pt>
                <c:pt idx="63707">
                  <c:v>0.99099999999999999</c:v>
                </c:pt>
                <c:pt idx="63708">
                  <c:v>0.99199999999999999</c:v>
                </c:pt>
                <c:pt idx="63709">
                  <c:v>0.99099999999999999</c:v>
                </c:pt>
                <c:pt idx="63710">
                  <c:v>0.99099999999999999</c:v>
                </c:pt>
                <c:pt idx="63711">
                  <c:v>0.99099999999999999</c:v>
                </c:pt>
                <c:pt idx="63712">
                  <c:v>0.99</c:v>
                </c:pt>
                <c:pt idx="63713">
                  <c:v>0.99099999999999999</c:v>
                </c:pt>
                <c:pt idx="63714">
                  <c:v>0.99099999999999999</c:v>
                </c:pt>
                <c:pt idx="63715">
                  <c:v>0.99099999999999999</c:v>
                </c:pt>
                <c:pt idx="63716">
                  <c:v>0.98899999999999999</c:v>
                </c:pt>
                <c:pt idx="63717">
                  <c:v>0.98899999999999999</c:v>
                </c:pt>
                <c:pt idx="63718">
                  <c:v>0.98899999999999999</c:v>
                </c:pt>
                <c:pt idx="63719">
                  <c:v>0.98699999999999999</c:v>
                </c:pt>
                <c:pt idx="63720">
                  <c:v>0.98699999999999999</c:v>
                </c:pt>
                <c:pt idx="63721">
                  <c:v>0.98899999999999999</c:v>
                </c:pt>
                <c:pt idx="63722">
                  <c:v>0.98899999999999999</c:v>
                </c:pt>
                <c:pt idx="63723">
                  <c:v>0.98899999999999999</c:v>
                </c:pt>
                <c:pt idx="63724">
                  <c:v>0.98799999999999999</c:v>
                </c:pt>
                <c:pt idx="63725">
                  <c:v>0.98599999999999999</c:v>
                </c:pt>
                <c:pt idx="63726">
                  <c:v>0.98599999999999999</c:v>
                </c:pt>
                <c:pt idx="63727">
                  <c:v>0.98699999999999999</c:v>
                </c:pt>
                <c:pt idx="63728">
                  <c:v>0.98699999999999999</c:v>
                </c:pt>
                <c:pt idx="63729">
                  <c:v>0.98799999999999999</c:v>
                </c:pt>
                <c:pt idx="63730">
                  <c:v>0.98899999999999999</c:v>
                </c:pt>
                <c:pt idx="63731">
                  <c:v>0.98899999999999999</c:v>
                </c:pt>
                <c:pt idx="63732">
                  <c:v>0.98799999999999999</c:v>
                </c:pt>
                <c:pt idx="63733">
                  <c:v>0.98799999999999999</c:v>
                </c:pt>
                <c:pt idx="63734">
                  <c:v>0.99</c:v>
                </c:pt>
                <c:pt idx="63735">
                  <c:v>0.98799999999999999</c:v>
                </c:pt>
                <c:pt idx="63736">
                  <c:v>0.98799999999999999</c:v>
                </c:pt>
                <c:pt idx="63737">
                  <c:v>0.98799999999999999</c:v>
                </c:pt>
                <c:pt idx="63738">
                  <c:v>0.98899999999999999</c:v>
                </c:pt>
                <c:pt idx="63739">
                  <c:v>0.98899999999999999</c:v>
                </c:pt>
                <c:pt idx="63740">
                  <c:v>0.98899999999999999</c:v>
                </c:pt>
                <c:pt idx="63741">
                  <c:v>0.98899999999999999</c:v>
                </c:pt>
                <c:pt idx="63742">
                  <c:v>0.98699999999999999</c:v>
                </c:pt>
                <c:pt idx="63743">
                  <c:v>0.98599999999999999</c:v>
                </c:pt>
                <c:pt idx="63744">
                  <c:v>0.98799999999999999</c:v>
                </c:pt>
                <c:pt idx="63745">
                  <c:v>0.98599999999999999</c:v>
                </c:pt>
                <c:pt idx="63746">
                  <c:v>0.98599999999999999</c:v>
                </c:pt>
                <c:pt idx="63747">
                  <c:v>0.98599999999999999</c:v>
                </c:pt>
                <c:pt idx="63748">
                  <c:v>0.98399999999999999</c:v>
                </c:pt>
                <c:pt idx="63749">
                  <c:v>0.98599999999999999</c:v>
                </c:pt>
                <c:pt idx="63750">
                  <c:v>0.98899999999999999</c:v>
                </c:pt>
                <c:pt idx="63751">
                  <c:v>0.98899999999999999</c:v>
                </c:pt>
                <c:pt idx="63752">
                  <c:v>0.99</c:v>
                </c:pt>
                <c:pt idx="63753">
                  <c:v>0.99099999999999999</c:v>
                </c:pt>
                <c:pt idx="63754">
                  <c:v>0.99199999999999999</c:v>
                </c:pt>
                <c:pt idx="63755">
                  <c:v>0.99299999999999999</c:v>
                </c:pt>
                <c:pt idx="63756">
                  <c:v>0.99</c:v>
                </c:pt>
                <c:pt idx="63757">
                  <c:v>0.98899999999999999</c:v>
                </c:pt>
                <c:pt idx="63758">
                  <c:v>0.98699999999999999</c:v>
                </c:pt>
                <c:pt idx="63759">
                  <c:v>0.99099999999999999</c:v>
                </c:pt>
                <c:pt idx="63760">
                  <c:v>0.99099999999999999</c:v>
                </c:pt>
                <c:pt idx="63761">
                  <c:v>0.98899999999999999</c:v>
                </c:pt>
                <c:pt idx="63762">
                  <c:v>0.99</c:v>
                </c:pt>
                <c:pt idx="63763">
                  <c:v>0.99</c:v>
                </c:pt>
                <c:pt idx="63764">
                  <c:v>0.99099999999999999</c:v>
                </c:pt>
                <c:pt idx="63765">
                  <c:v>0.98899999999999999</c:v>
                </c:pt>
                <c:pt idx="63766">
                  <c:v>0.99</c:v>
                </c:pt>
                <c:pt idx="63767">
                  <c:v>0.99</c:v>
                </c:pt>
                <c:pt idx="63768">
                  <c:v>0.99099999999999999</c:v>
                </c:pt>
                <c:pt idx="63769">
                  <c:v>0.98899999999999999</c:v>
                </c:pt>
                <c:pt idx="63770">
                  <c:v>0.98799999999999999</c:v>
                </c:pt>
                <c:pt idx="63771">
                  <c:v>0.98799999999999999</c:v>
                </c:pt>
                <c:pt idx="63772">
                  <c:v>0.98699999999999999</c:v>
                </c:pt>
                <c:pt idx="63773">
                  <c:v>0.98799999999999999</c:v>
                </c:pt>
                <c:pt idx="63774">
                  <c:v>0.99</c:v>
                </c:pt>
                <c:pt idx="63775">
                  <c:v>0.98899999999999999</c:v>
                </c:pt>
                <c:pt idx="63776">
                  <c:v>0.99</c:v>
                </c:pt>
                <c:pt idx="63777">
                  <c:v>0.98899999999999999</c:v>
                </c:pt>
                <c:pt idx="63778">
                  <c:v>0.98799999999999999</c:v>
                </c:pt>
                <c:pt idx="63779">
                  <c:v>0.98899999999999999</c:v>
                </c:pt>
                <c:pt idx="63780">
                  <c:v>0.98899999999999999</c:v>
                </c:pt>
                <c:pt idx="63781">
                  <c:v>0.98699999999999999</c:v>
                </c:pt>
                <c:pt idx="63782">
                  <c:v>0.98699999999999999</c:v>
                </c:pt>
                <c:pt idx="63783">
                  <c:v>0.98799999999999999</c:v>
                </c:pt>
                <c:pt idx="63784">
                  <c:v>0.99</c:v>
                </c:pt>
                <c:pt idx="63785">
                  <c:v>0.98899999999999999</c:v>
                </c:pt>
                <c:pt idx="63786">
                  <c:v>0.98699999999999999</c:v>
                </c:pt>
                <c:pt idx="63787">
                  <c:v>0.98699999999999999</c:v>
                </c:pt>
                <c:pt idx="63788">
                  <c:v>0.99</c:v>
                </c:pt>
                <c:pt idx="63789">
                  <c:v>0.98899999999999999</c:v>
                </c:pt>
                <c:pt idx="63790">
                  <c:v>0.98899999999999999</c:v>
                </c:pt>
                <c:pt idx="63791">
                  <c:v>0.98899999999999999</c:v>
                </c:pt>
                <c:pt idx="63792">
                  <c:v>0.99099999999999999</c:v>
                </c:pt>
                <c:pt idx="63793">
                  <c:v>0.98899999999999999</c:v>
                </c:pt>
                <c:pt idx="63794">
                  <c:v>0.99099999999999999</c:v>
                </c:pt>
                <c:pt idx="63795">
                  <c:v>0.99199999999999999</c:v>
                </c:pt>
                <c:pt idx="63796">
                  <c:v>0.99099999999999999</c:v>
                </c:pt>
                <c:pt idx="63797">
                  <c:v>0.99099999999999999</c:v>
                </c:pt>
                <c:pt idx="63798">
                  <c:v>0.99299999999999999</c:v>
                </c:pt>
                <c:pt idx="63799">
                  <c:v>0.99299999999999999</c:v>
                </c:pt>
                <c:pt idx="63800">
                  <c:v>0.99299999999999999</c:v>
                </c:pt>
                <c:pt idx="63801">
                  <c:v>0.99199999999999999</c:v>
                </c:pt>
                <c:pt idx="63802">
                  <c:v>0.99199999999999999</c:v>
                </c:pt>
                <c:pt idx="63803">
                  <c:v>0.99399999999999999</c:v>
                </c:pt>
                <c:pt idx="63804">
                  <c:v>0.99399999999999999</c:v>
                </c:pt>
                <c:pt idx="63805">
                  <c:v>0.99399999999999999</c:v>
                </c:pt>
                <c:pt idx="63806">
                  <c:v>0.99299999999999999</c:v>
                </c:pt>
                <c:pt idx="63807">
                  <c:v>0.99199999999999999</c:v>
                </c:pt>
                <c:pt idx="63808">
                  <c:v>0.99399999999999999</c:v>
                </c:pt>
                <c:pt idx="63809">
                  <c:v>0.995</c:v>
                </c:pt>
                <c:pt idx="63810">
                  <c:v>0.99199999999999999</c:v>
                </c:pt>
                <c:pt idx="63811">
                  <c:v>0.99299999999999999</c:v>
                </c:pt>
                <c:pt idx="63812">
                  <c:v>0.99399999999999999</c:v>
                </c:pt>
                <c:pt idx="63813">
                  <c:v>0.99399999999999999</c:v>
                </c:pt>
                <c:pt idx="63814">
                  <c:v>0.99299999999999999</c:v>
                </c:pt>
                <c:pt idx="63815">
                  <c:v>0.99299999999999999</c:v>
                </c:pt>
                <c:pt idx="63816">
                  <c:v>0.99399999999999999</c:v>
                </c:pt>
                <c:pt idx="63817">
                  <c:v>0.99099999999999999</c:v>
                </c:pt>
                <c:pt idx="63818">
                  <c:v>0.99</c:v>
                </c:pt>
                <c:pt idx="63819">
                  <c:v>0.99199999999999999</c:v>
                </c:pt>
                <c:pt idx="63820">
                  <c:v>0.99199999999999999</c:v>
                </c:pt>
                <c:pt idx="63821">
                  <c:v>0.99</c:v>
                </c:pt>
                <c:pt idx="63822">
                  <c:v>0.99099999999999999</c:v>
                </c:pt>
                <c:pt idx="63823">
                  <c:v>0.99</c:v>
                </c:pt>
                <c:pt idx="63824">
                  <c:v>0.98899999999999999</c:v>
                </c:pt>
                <c:pt idx="63825">
                  <c:v>0.99</c:v>
                </c:pt>
                <c:pt idx="63826">
                  <c:v>0.98899999999999999</c:v>
                </c:pt>
                <c:pt idx="63827">
                  <c:v>0.98899999999999999</c:v>
                </c:pt>
                <c:pt idx="63828">
                  <c:v>0.98899999999999999</c:v>
                </c:pt>
                <c:pt idx="63829">
                  <c:v>0.99199999999999999</c:v>
                </c:pt>
                <c:pt idx="63830">
                  <c:v>0.99299999999999999</c:v>
                </c:pt>
                <c:pt idx="63831">
                  <c:v>0.99199999999999999</c:v>
                </c:pt>
                <c:pt idx="63832">
                  <c:v>0.99199999999999999</c:v>
                </c:pt>
                <c:pt idx="63833">
                  <c:v>0.99199999999999999</c:v>
                </c:pt>
                <c:pt idx="63834">
                  <c:v>0.99099999999999999</c:v>
                </c:pt>
                <c:pt idx="63835">
                  <c:v>0.99199999999999999</c:v>
                </c:pt>
                <c:pt idx="63836">
                  <c:v>0.99199999999999999</c:v>
                </c:pt>
                <c:pt idx="63837">
                  <c:v>0.99199999999999999</c:v>
                </c:pt>
                <c:pt idx="63838">
                  <c:v>0.99099999999999999</c:v>
                </c:pt>
                <c:pt idx="63839">
                  <c:v>0.99</c:v>
                </c:pt>
                <c:pt idx="63840">
                  <c:v>0.99</c:v>
                </c:pt>
                <c:pt idx="63841">
                  <c:v>0.98699999999999999</c:v>
                </c:pt>
                <c:pt idx="63842">
                  <c:v>0.98799999999999999</c:v>
                </c:pt>
                <c:pt idx="63843">
                  <c:v>0.98799999999999999</c:v>
                </c:pt>
                <c:pt idx="63844">
                  <c:v>0.98699999999999999</c:v>
                </c:pt>
                <c:pt idx="63845">
                  <c:v>0.98299999999999998</c:v>
                </c:pt>
                <c:pt idx="63846">
                  <c:v>0.98599999999999999</c:v>
                </c:pt>
                <c:pt idx="63847">
                  <c:v>0.98699999999999999</c:v>
                </c:pt>
                <c:pt idx="63848">
                  <c:v>0.98899999999999999</c:v>
                </c:pt>
                <c:pt idx="63849">
                  <c:v>0.98799999999999999</c:v>
                </c:pt>
                <c:pt idx="63850">
                  <c:v>0.99</c:v>
                </c:pt>
                <c:pt idx="63851">
                  <c:v>0.98899999999999999</c:v>
                </c:pt>
                <c:pt idx="63852">
                  <c:v>0.98799999999999999</c:v>
                </c:pt>
                <c:pt idx="63853">
                  <c:v>0.98699999999999999</c:v>
                </c:pt>
                <c:pt idx="63854">
                  <c:v>0.98899999999999999</c:v>
                </c:pt>
                <c:pt idx="63855">
                  <c:v>0.98899999999999999</c:v>
                </c:pt>
                <c:pt idx="63856">
                  <c:v>0.99</c:v>
                </c:pt>
                <c:pt idx="63857">
                  <c:v>0.98899999999999999</c:v>
                </c:pt>
                <c:pt idx="63858">
                  <c:v>0.98899999999999999</c:v>
                </c:pt>
                <c:pt idx="63859">
                  <c:v>0.99</c:v>
                </c:pt>
                <c:pt idx="63860">
                  <c:v>0.99</c:v>
                </c:pt>
                <c:pt idx="63861">
                  <c:v>0.98899999999999999</c:v>
                </c:pt>
                <c:pt idx="63862">
                  <c:v>0.98799999999999999</c:v>
                </c:pt>
                <c:pt idx="63863">
                  <c:v>0.98899999999999999</c:v>
                </c:pt>
                <c:pt idx="63864">
                  <c:v>0.99</c:v>
                </c:pt>
                <c:pt idx="63865">
                  <c:v>0.98899999999999999</c:v>
                </c:pt>
                <c:pt idx="63866">
                  <c:v>0.98799999999999999</c:v>
                </c:pt>
                <c:pt idx="63867">
                  <c:v>0.98799999999999999</c:v>
                </c:pt>
                <c:pt idx="63868">
                  <c:v>0.98699999999999999</c:v>
                </c:pt>
                <c:pt idx="63869">
                  <c:v>0.98499999999999999</c:v>
                </c:pt>
                <c:pt idx="63870">
                  <c:v>0.98499999999999999</c:v>
                </c:pt>
                <c:pt idx="63871">
                  <c:v>0.98699999999999999</c:v>
                </c:pt>
                <c:pt idx="63872">
                  <c:v>0.98799999999999999</c:v>
                </c:pt>
                <c:pt idx="63873">
                  <c:v>0.98699999999999999</c:v>
                </c:pt>
                <c:pt idx="63874">
                  <c:v>0.98599999999999999</c:v>
                </c:pt>
                <c:pt idx="63875">
                  <c:v>0.98799999999999999</c:v>
                </c:pt>
                <c:pt idx="63876">
                  <c:v>0.98899999999999999</c:v>
                </c:pt>
                <c:pt idx="63877">
                  <c:v>0.98899999999999999</c:v>
                </c:pt>
                <c:pt idx="63878">
                  <c:v>0.98799999999999999</c:v>
                </c:pt>
                <c:pt idx="63879">
                  <c:v>0.98699999999999999</c:v>
                </c:pt>
                <c:pt idx="63880">
                  <c:v>0.98599999999999999</c:v>
                </c:pt>
                <c:pt idx="63881">
                  <c:v>0.98799999999999999</c:v>
                </c:pt>
                <c:pt idx="63882">
                  <c:v>0.98499999999999999</c:v>
                </c:pt>
                <c:pt idx="63883">
                  <c:v>0.98499999999999999</c:v>
                </c:pt>
                <c:pt idx="63884">
                  <c:v>0.98599999999999999</c:v>
                </c:pt>
                <c:pt idx="63885">
                  <c:v>0.98699999999999999</c:v>
                </c:pt>
                <c:pt idx="63886">
                  <c:v>0.98699999999999999</c:v>
                </c:pt>
                <c:pt idx="63887">
                  <c:v>0.98599999999999999</c:v>
                </c:pt>
                <c:pt idx="63888">
                  <c:v>0.98699999999999999</c:v>
                </c:pt>
                <c:pt idx="63889">
                  <c:v>0.98399999999999999</c:v>
                </c:pt>
                <c:pt idx="63890">
                  <c:v>0.98599999999999999</c:v>
                </c:pt>
                <c:pt idx="63891">
                  <c:v>0.98699999999999999</c:v>
                </c:pt>
                <c:pt idx="63892">
                  <c:v>0.98499999999999999</c:v>
                </c:pt>
                <c:pt idx="63893">
                  <c:v>0.98599999999999999</c:v>
                </c:pt>
                <c:pt idx="63894">
                  <c:v>0.98799999999999999</c:v>
                </c:pt>
                <c:pt idx="63895">
                  <c:v>0.98899999999999999</c:v>
                </c:pt>
                <c:pt idx="63896">
                  <c:v>0.98899999999999999</c:v>
                </c:pt>
                <c:pt idx="63897">
                  <c:v>0.98899999999999999</c:v>
                </c:pt>
                <c:pt idx="63898">
                  <c:v>0.98799999999999999</c:v>
                </c:pt>
                <c:pt idx="63899">
                  <c:v>0.98799999999999999</c:v>
                </c:pt>
                <c:pt idx="63900">
                  <c:v>0.98499999999999999</c:v>
                </c:pt>
                <c:pt idx="63901">
                  <c:v>0.98599999999999999</c:v>
                </c:pt>
                <c:pt idx="63902">
                  <c:v>0.98699999999999999</c:v>
                </c:pt>
                <c:pt idx="63903">
                  <c:v>0.98599999999999999</c:v>
                </c:pt>
                <c:pt idx="63904">
                  <c:v>0.98699999999999999</c:v>
                </c:pt>
                <c:pt idx="63905">
                  <c:v>0.98799999999999999</c:v>
                </c:pt>
                <c:pt idx="63906">
                  <c:v>0.98899999999999999</c:v>
                </c:pt>
                <c:pt idx="63907">
                  <c:v>0.98799999999999999</c:v>
                </c:pt>
                <c:pt idx="63908">
                  <c:v>0.98799999999999999</c:v>
                </c:pt>
                <c:pt idx="63909">
                  <c:v>0.98699999999999999</c:v>
                </c:pt>
                <c:pt idx="63910">
                  <c:v>0.98699999999999999</c:v>
                </c:pt>
                <c:pt idx="63911">
                  <c:v>0.98699999999999999</c:v>
                </c:pt>
                <c:pt idx="63912">
                  <c:v>0.98599999999999999</c:v>
                </c:pt>
                <c:pt idx="63913">
                  <c:v>0.98799999999999999</c:v>
                </c:pt>
                <c:pt idx="63914">
                  <c:v>0.98699999999999999</c:v>
                </c:pt>
                <c:pt idx="63915">
                  <c:v>0.98799999999999999</c:v>
                </c:pt>
                <c:pt idx="63916">
                  <c:v>0.98899999999999999</c:v>
                </c:pt>
                <c:pt idx="63917">
                  <c:v>0.98799999999999999</c:v>
                </c:pt>
                <c:pt idx="63918">
                  <c:v>0.98699999999999999</c:v>
                </c:pt>
                <c:pt idx="63919">
                  <c:v>0.98899999999999999</c:v>
                </c:pt>
                <c:pt idx="63920">
                  <c:v>0.98899999999999999</c:v>
                </c:pt>
                <c:pt idx="63921">
                  <c:v>0.98899999999999999</c:v>
                </c:pt>
                <c:pt idx="63922">
                  <c:v>0.98799999999999999</c:v>
                </c:pt>
                <c:pt idx="63923">
                  <c:v>0.98799999999999999</c:v>
                </c:pt>
                <c:pt idx="63924">
                  <c:v>0.98799999999999999</c:v>
                </c:pt>
                <c:pt idx="63925">
                  <c:v>0.98699999999999999</c:v>
                </c:pt>
                <c:pt idx="63926">
                  <c:v>0.98599999999999999</c:v>
                </c:pt>
                <c:pt idx="63927">
                  <c:v>0.98499999999999999</c:v>
                </c:pt>
                <c:pt idx="63928">
                  <c:v>0.98699999999999999</c:v>
                </c:pt>
                <c:pt idx="63929">
                  <c:v>0.98499999999999999</c:v>
                </c:pt>
                <c:pt idx="63930">
                  <c:v>0.98599999999999999</c:v>
                </c:pt>
                <c:pt idx="63931">
                  <c:v>0.98599999999999999</c:v>
                </c:pt>
                <c:pt idx="63932">
                  <c:v>0.98699999999999999</c:v>
                </c:pt>
                <c:pt idx="63933">
                  <c:v>0.98699999999999999</c:v>
                </c:pt>
                <c:pt idx="63934">
                  <c:v>0.98699999999999999</c:v>
                </c:pt>
                <c:pt idx="63935">
                  <c:v>0.98699999999999999</c:v>
                </c:pt>
                <c:pt idx="63936">
                  <c:v>0.98399999999999999</c:v>
                </c:pt>
                <c:pt idx="63937">
                  <c:v>0.98399999999999999</c:v>
                </c:pt>
                <c:pt idx="63938">
                  <c:v>0.98199999999999998</c:v>
                </c:pt>
                <c:pt idx="63939">
                  <c:v>0.98199999999999998</c:v>
                </c:pt>
                <c:pt idx="63940">
                  <c:v>0.98499999999999999</c:v>
                </c:pt>
                <c:pt idx="63941">
                  <c:v>0.98599999999999999</c:v>
                </c:pt>
                <c:pt idx="63942">
                  <c:v>0.98699999999999999</c:v>
                </c:pt>
                <c:pt idx="63943">
                  <c:v>0.98699999999999999</c:v>
                </c:pt>
                <c:pt idx="63944">
                  <c:v>0.98799999999999999</c:v>
                </c:pt>
                <c:pt idx="63945">
                  <c:v>0.98699999999999999</c:v>
                </c:pt>
                <c:pt idx="63946">
                  <c:v>0.98599999999999999</c:v>
                </c:pt>
                <c:pt idx="63947">
                  <c:v>0.98699999999999999</c:v>
                </c:pt>
                <c:pt idx="63948">
                  <c:v>0.98599999999999999</c:v>
                </c:pt>
                <c:pt idx="63949">
                  <c:v>0.98499999999999999</c:v>
                </c:pt>
                <c:pt idx="63950">
                  <c:v>0.98499999999999999</c:v>
                </c:pt>
                <c:pt idx="63951">
                  <c:v>0.98599999999999999</c:v>
                </c:pt>
                <c:pt idx="63952">
                  <c:v>0.98699999999999999</c:v>
                </c:pt>
                <c:pt idx="63953">
                  <c:v>0.98799999999999999</c:v>
                </c:pt>
                <c:pt idx="63954">
                  <c:v>0.98599999999999999</c:v>
                </c:pt>
                <c:pt idx="63955">
                  <c:v>0.98499999999999999</c:v>
                </c:pt>
                <c:pt idx="63956">
                  <c:v>0.98599999999999999</c:v>
                </c:pt>
                <c:pt idx="63957">
                  <c:v>0.98699999999999999</c:v>
                </c:pt>
                <c:pt idx="63958">
                  <c:v>0.98699999999999999</c:v>
                </c:pt>
                <c:pt idx="63959">
                  <c:v>0.98699999999999999</c:v>
                </c:pt>
                <c:pt idx="63960">
                  <c:v>0.98799999999999999</c:v>
                </c:pt>
                <c:pt idx="63961">
                  <c:v>0.98699999999999999</c:v>
                </c:pt>
                <c:pt idx="63962">
                  <c:v>0.98899999999999999</c:v>
                </c:pt>
                <c:pt idx="63963">
                  <c:v>0.98899999999999999</c:v>
                </c:pt>
                <c:pt idx="63964">
                  <c:v>0.98899999999999999</c:v>
                </c:pt>
                <c:pt idx="63965">
                  <c:v>0.99</c:v>
                </c:pt>
                <c:pt idx="63966">
                  <c:v>0.98899999999999999</c:v>
                </c:pt>
                <c:pt idx="63967">
                  <c:v>0.98799999999999999</c:v>
                </c:pt>
                <c:pt idx="63968">
                  <c:v>0.98899999999999999</c:v>
                </c:pt>
                <c:pt idx="63969">
                  <c:v>0.99</c:v>
                </c:pt>
                <c:pt idx="63970">
                  <c:v>0.98899999999999999</c:v>
                </c:pt>
                <c:pt idx="63971">
                  <c:v>0.99</c:v>
                </c:pt>
                <c:pt idx="63972">
                  <c:v>0.99</c:v>
                </c:pt>
                <c:pt idx="63973">
                  <c:v>0.99</c:v>
                </c:pt>
                <c:pt idx="63974">
                  <c:v>0.99</c:v>
                </c:pt>
                <c:pt idx="63975">
                  <c:v>0.99</c:v>
                </c:pt>
                <c:pt idx="63976">
                  <c:v>0.98899999999999999</c:v>
                </c:pt>
                <c:pt idx="63977">
                  <c:v>0.98799999999999999</c:v>
                </c:pt>
                <c:pt idx="63978">
                  <c:v>0.98699999999999999</c:v>
                </c:pt>
                <c:pt idx="63979">
                  <c:v>0.98699999999999999</c:v>
                </c:pt>
                <c:pt idx="63980">
                  <c:v>0.98599999999999999</c:v>
                </c:pt>
                <c:pt idx="63981">
                  <c:v>0.98499999999999999</c:v>
                </c:pt>
                <c:pt idx="63982">
                  <c:v>0.98599999999999999</c:v>
                </c:pt>
                <c:pt idx="63983">
                  <c:v>0.98599999999999999</c:v>
                </c:pt>
                <c:pt idx="63984">
                  <c:v>0.98599999999999999</c:v>
                </c:pt>
                <c:pt idx="63985">
                  <c:v>0.98499999999999999</c:v>
                </c:pt>
                <c:pt idx="63986">
                  <c:v>0.98499999999999999</c:v>
                </c:pt>
                <c:pt idx="63987">
                  <c:v>0.98599999999999999</c:v>
                </c:pt>
                <c:pt idx="63988">
                  <c:v>0.98799999999999999</c:v>
                </c:pt>
                <c:pt idx="63989">
                  <c:v>0.98899999999999999</c:v>
                </c:pt>
                <c:pt idx="63990">
                  <c:v>0.98799999999999999</c:v>
                </c:pt>
                <c:pt idx="63991">
                  <c:v>0.98599999999999999</c:v>
                </c:pt>
                <c:pt idx="63992">
                  <c:v>0.98799999999999999</c:v>
                </c:pt>
                <c:pt idx="63993">
                  <c:v>0.98799999999999999</c:v>
                </c:pt>
                <c:pt idx="63994">
                  <c:v>0.98799999999999999</c:v>
                </c:pt>
                <c:pt idx="63995">
                  <c:v>0.98599999999999999</c:v>
                </c:pt>
                <c:pt idx="63996">
                  <c:v>0.98599999999999999</c:v>
                </c:pt>
                <c:pt idx="63997">
                  <c:v>0.98599999999999999</c:v>
                </c:pt>
                <c:pt idx="63998">
                  <c:v>0.98599999999999999</c:v>
                </c:pt>
                <c:pt idx="63999">
                  <c:v>0.98699999999999999</c:v>
                </c:pt>
                <c:pt idx="64000">
                  <c:v>0.98799999999999999</c:v>
                </c:pt>
                <c:pt idx="64001">
                  <c:v>0.98899999999999999</c:v>
                </c:pt>
                <c:pt idx="64002">
                  <c:v>0.98799999999999999</c:v>
                </c:pt>
                <c:pt idx="64003">
                  <c:v>0.98799999999999999</c:v>
                </c:pt>
                <c:pt idx="64004">
                  <c:v>0.98899999999999999</c:v>
                </c:pt>
                <c:pt idx="64005">
                  <c:v>0.98899999999999999</c:v>
                </c:pt>
                <c:pt idx="64006">
                  <c:v>0.98799999999999999</c:v>
                </c:pt>
                <c:pt idx="64007">
                  <c:v>0.98799999999999999</c:v>
                </c:pt>
                <c:pt idx="64008">
                  <c:v>0.98699999999999999</c:v>
                </c:pt>
                <c:pt idx="64009">
                  <c:v>0.98699999999999999</c:v>
                </c:pt>
                <c:pt idx="64010">
                  <c:v>0.98599999999999999</c:v>
                </c:pt>
                <c:pt idx="64011">
                  <c:v>0.98499999999999999</c:v>
                </c:pt>
                <c:pt idx="64012">
                  <c:v>0.98499999999999999</c:v>
                </c:pt>
                <c:pt idx="64013">
                  <c:v>0.98699999999999999</c:v>
                </c:pt>
                <c:pt idx="64014">
                  <c:v>0.98899999999999999</c:v>
                </c:pt>
                <c:pt idx="64015">
                  <c:v>0.98899999999999999</c:v>
                </c:pt>
                <c:pt idx="64016">
                  <c:v>0.98799999999999999</c:v>
                </c:pt>
                <c:pt idx="64017">
                  <c:v>0.98699999999999999</c:v>
                </c:pt>
                <c:pt idx="64018">
                  <c:v>0.98799999999999999</c:v>
                </c:pt>
                <c:pt idx="64019">
                  <c:v>0.98899999999999999</c:v>
                </c:pt>
                <c:pt idx="64020">
                  <c:v>0.98799999999999999</c:v>
                </c:pt>
                <c:pt idx="64021">
                  <c:v>0.98699999999999999</c:v>
                </c:pt>
                <c:pt idx="64022">
                  <c:v>0.98699999999999999</c:v>
                </c:pt>
                <c:pt idx="64023">
                  <c:v>0.98799999999999999</c:v>
                </c:pt>
                <c:pt idx="64024">
                  <c:v>0.98799999999999999</c:v>
                </c:pt>
                <c:pt idx="64025">
                  <c:v>0.98799999999999999</c:v>
                </c:pt>
                <c:pt idx="64026">
                  <c:v>0.98799999999999999</c:v>
                </c:pt>
                <c:pt idx="64027">
                  <c:v>0.99</c:v>
                </c:pt>
                <c:pt idx="64028">
                  <c:v>0.98799999999999999</c:v>
                </c:pt>
                <c:pt idx="64029">
                  <c:v>0.98799999999999999</c:v>
                </c:pt>
                <c:pt idx="64030">
                  <c:v>0.98899999999999999</c:v>
                </c:pt>
                <c:pt idx="64031">
                  <c:v>0.98799999999999999</c:v>
                </c:pt>
                <c:pt idx="64032">
                  <c:v>0.98699999999999999</c:v>
                </c:pt>
                <c:pt idx="64033">
                  <c:v>0.98799999999999999</c:v>
                </c:pt>
                <c:pt idx="64034">
                  <c:v>0.98799999999999999</c:v>
                </c:pt>
                <c:pt idx="64035">
                  <c:v>0.98799999999999999</c:v>
                </c:pt>
                <c:pt idx="64036">
                  <c:v>0.98599999999999999</c:v>
                </c:pt>
                <c:pt idx="64037">
                  <c:v>0.98499999999999999</c:v>
                </c:pt>
                <c:pt idx="64038">
                  <c:v>0.98499999999999999</c:v>
                </c:pt>
                <c:pt idx="64039">
                  <c:v>0.98499999999999999</c:v>
                </c:pt>
                <c:pt idx="64040">
                  <c:v>0.98499999999999999</c:v>
                </c:pt>
                <c:pt idx="64041">
                  <c:v>0.98599999999999999</c:v>
                </c:pt>
                <c:pt idx="64042">
                  <c:v>0.98499999999999999</c:v>
                </c:pt>
                <c:pt idx="64043">
                  <c:v>0.98599999999999999</c:v>
                </c:pt>
                <c:pt idx="64044">
                  <c:v>0.98599999999999999</c:v>
                </c:pt>
                <c:pt idx="64045">
                  <c:v>0.98599999999999999</c:v>
                </c:pt>
                <c:pt idx="64046">
                  <c:v>0.98799999999999999</c:v>
                </c:pt>
                <c:pt idx="64047">
                  <c:v>0.99</c:v>
                </c:pt>
                <c:pt idx="64048">
                  <c:v>0.99</c:v>
                </c:pt>
                <c:pt idx="64049">
                  <c:v>0.98899999999999999</c:v>
                </c:pt>
                <c:pt idx="64050">
                  <c:v>0.98799999999999999</c:v>
                </c:pt>
                <c:pt idx="64051">
                  <c:v>0.98799999999999999</c:v>
                </c:pt>
                <c:pt idx="64052">
                  <c:v>0.98799999999999999</c:v>
                </c:pt>
                <c:pt idx="64053">
                  <c:v>0.98899999999999999</c:v>
                </c:pt>
                <c:pt idx="64054">
                  <c:v>0.98799999999999999</c:v>
                </c:pt>
                <c:pt idx="64055">
                  <c:v>0.98599999999999999</c:v>
                </c:pt>
                <c:pt idx="64056">
                  <c:v>0.98499999999999999</c:v>
                </c:pt>
                <c:pt idx="64057">
                  <c:v>0.98499999999999999</c:v>
                </c:pt>
                <c:pt idx="64058">
                  <c:v>0.98399999999999999</c:v>
                </c:pt>
                <c:pt idx="64059">
                  <c:v>0.98399999999999999</c:v>
                </c:pt>
                <c:pt idx="64060">
                  <c:v>0.98499999999999999</c:v>
                </c:pt>
                <c:pt idx="64061">
                  <c:v>0.98599999999999999</c:v>
                </c:pt>
                <c:pt idx="64062">
                  <c:v>0.98499999999999999</c:v>
                </c:pt>
                <c:pt idx="64063">
                  <c:v>0.98599999999999999</c:v>
                </c:pt>
                <c:pt idx="64064">
                  <c:v>0.98599999999999999</c:v>
                </c:pt>
                <c:pt idx="64065">
                  <c:v>0.98699999999999999</c:v>
                </c:pt>
                <c:pt idx="64066">
                  <c:v>0.98699999999999999</c:v>
                </c:pt>
                <c:pt idx="64067">
                  <c:v>0.99</c:v>
                </c:pt>
                <c:pt idx="64068">
                  <c:v>0.98899999999999999</c:v>
                </c:pt>
                <c:pt idx="64069">
                  <c:v>0.99</c:v>
                </c:pt>
                <c:pt idx="64070">
                  <c:v>0.98799999999999999</c:v>
                </c:pt>
                <c:pt idx="64071">
                  <c:v>0.98699999999999999</c:v>
                </c:pt>
                <c:pt idx="64072">
                  <c:v>0.98699999999999999</c:v>
                </c:pt>
                <c:pt idx="64073">
                  <c:v>0.98699999999999999</c:v>
                </c:pt>
                <c:pt idx="64074">
                  <c:v>0.98899999999999999</c:v>
                </c:pt>
                <c:pt idx="64075">
                  <c:v>0.98699999999999999</c:v>
                </c:pt>
                <c:pt idx="64076">
                  <c:v>0.98599999999999999</c:v>
                </c:pt>
                <c:pt idx="64077">
                  <c:v>0.99299999999999999</c:v>
                </c:pt>
                <c:pt idx="64078">
                  <c:v>0.66700000000000004</c:v>
                </c:pt>
                <c:pt idx="64079">
                  <c:v>0.628</c:v>
                </c:pt>
                <c:pt idx="64080">
                  <c:v>0.42099999999999999</c:v>
                </c:pt>
                <c:pt idx="64081">
                  <c:v>0.247</c:v>
                </c:pt>
                <c:pt idx="64082">
                  <c:v>0.23300000000000001</c:v>
                </c:pt>
                <c:pt idx="64083">
                  <c:v>0.22900000000000001</c:v>
                </c:pt>
                <c:pt idx="64084">
                  <c:v>0.23</c:v>
                </c:pt>
                <c:pt idx="64085">
                  <c:v>0.109</c:v>
                </c:pt>
                <c:pt idx="64086">
                  <c:v>0</c:v>
                </c:pt>
                <c:pt idx="64087">
                  <c:v>0</c:v>
                </c:pt>
                <c:pt idx="64088">
                  <c:v>0</c:v>
                </c:pt>
                <c:pt idx="64089">
                  <c:v>0</c:v>
                </c:pt>
                <c:pt idx="64090">
                  <c:v>0</c:v>
                </c:pt>
                <c:pt idx="64091">
                  <c:v>0</c:v>
                </c:pt>
                <c:pt idx="64092">
                  <c:v>0</c:v>
                </c:pt>
                <c:pt idx="64093">
                  <c:v>0</c:v>
                </c:pt>
                <c:pt idx="64094">
                  <c:v>0</c:v>
                </c:pt>
                <c:pt idx="64095">
                  <c:v>0</c:v>
                </c:pt>
                <c:pt idx="64096">
                  <c:v>0</c:v>
                </c:pt>
                <c:pt idx="64097">
                  <c:v>0</c:v>
                </c:pt>
                <c:pt idx="64098">
                  <c:v>0</c:v>
                </c:pt>
                <c:pt idx="64099">
                  <c:v>0</c:v>
                </c:pt>
                <c:pt idx="64100">
                  <c:v>0</c:v>
                </c:pt>
                <c:pt idx="64101">
                  <c:v>0</c:v>
                </c:pt>
                <c:pt idx="64102">
                  <c:v>0</c:v>
                </c:pt>
                <c:pt idx="64103">
                  <c:v>0</c:v>
                </c:pt>
                <c:pt idx="64104">
                  <c:v>0</c:v>
                </c:pt>
                <c:pt idx="64105">
                  <c:v>0</c:v>
                </c:pt>
                <c:pt idx="64106">
                  <c:v>0</c:v>
                </c:pt>
                <c:pt idx="64107">
                  <c:v>0</c:v>
                </c:pt>
                <c:pt idx="64108">
                  <c:v>0</c:v>
                </c:pt>
                <c:pt idx="64109">
                  <c:v>0</c:v>
                </c:pt>
                <c:pt idx="64110">
                  <c:v>0</c:v>
                </c:pt>
                <c:pt idx="64111">
                  <c:v>0</c:v>
                </c:pt>
                <c:pt idx="64112">
                  <c:v>0</c:v>
                </c:pt>
                <c:pt idx="64113">
                  <c:v>0</c:v>
                </c:pt>
                <c:pt idx="64114">
                  <c:v>0</c:v>
                </c:pt>
                <c:pt idx="64115">
                  <c:v>0</c:v>
                </c:pt>
                <c:pt idx="64116">
                  <c:v>0</c:v>
                </c:pt>
                <c:pt idx="64117">
                  <c:v>0</c:v>
                </c:pt>
                <c:pt idx="64118">
                  <c:v>0</c:v>
                </c:pt>
                <c:pt idx="64119">
                  <c:v>0</c:v>
                </c:pt>
                <c:pt idx="64120">
                  <c:v>0</c:v>
                </c:pt>
                <c:pt idx="64121">
                  <c:v>0</c:v>
                </c:pt>
                <c:pt idx="64122">
                  <c:v>0</c:v>
                </c:pt>
                <c:pt idx="64123">
                  <c:v>0</c:v>
                </c:pt>
                <c:pt idx="64124">
                  <c:v>0</c:v>
                </c:pt>
                <c:pt idx="64125">
                  <c:v>0</c:v>
                </c:pt>
                <c:pt idx="64126">
                  <c:v>0</c:v>
                </c:pt>
                <c:pt idx="64127">
                  <c:v>0</c:v>
                </c:pt>
                <c:pt idx="64128">
                  <c:v>0</c:v>
                </c:pt>
                <c:pt idx="64129">
                  <c:v>0</c:v>
                </c:pt>
                <c:pt idx="64130">
                  <c:v>0</c:v>
                </c:pt>
                <c:pt idx="64131">
                  <c:v>0</c:v>
                </c:pt>
                <c:pt idx="64132">
                  <c:v>0</c:v>
                </c:pt>
                <c:pt idx="64133">
                  <c:v>0</c:v>
                </c:pt>
                <c:pt idx="64134">
                  <c:v>0</c:v>
                </c:pt>
                <c:pt idx="64135">
                  <c:v>0</c:v>
                </c:pt>
                <c:pt idx="64136">
                  <c:v>0</c:v>
                </c:pt>
                <c:pt idx="64137">
                  <c:v>0</c:v>
                </c:pt>
                <c:pt idx="64138">
                  <c:v>0</c:v>
                </c:pt>
                <c:pt idx="64139">
                  <c:v>0</c:v>
                </c:pt>
                <c:pt idx="64140">
                  <c:v>0</c:v>
                </c:pt>
                <c:pt idx="64141">
                  <c:v>0</c:v>
                </c:pt>
                <c:pt idx="64142">
                  <c:v>0</c:v>
                </c:pt>
                <c:pt idx="64143">
                  <c:v>0</c:v>
                </c:pt>
                <c:pt idx="64144">
                  <c:v>0</c:v>
                </c:pt>
                <c:pt idx="64145">
                  <c:v>0</c:v>
                </c:pt>
                <c:pt idx="64146">
                  <c:v>0</c:v>
                </c:pt>
                <c:pt idx="64147">
                  <c:v>0</c:v>
                </c:pt>
                <c:pt idx="64148">
                  <c:v>0</c:v>
                </c:pt>
                <c:pt idx="64149">
                  <c:v>0</c:v>
                </c:pt>
                <c:pt idx="64150">
                  <c:v>0</c:v>
                </c:pt>
                <c:pt idx="64151">
                  <c:v>0</c:v>
                </c:pt>
                <c:pt idx="64152">
                  <c:v>0</c:v>
                </c:pt>
                <c:pt idx="64153">
                  <c:v>0</c:v>
                </c:pt>
                <c:pt idx="64154">
                  <c:v>0</c:v>
                </c:pt>
                <c:pt idx="64155">
                  <c:v>0</c:v>
                </c:pt>
                <c:pt idx="64156">
                  <c:v>0</c:v>
                </c:pt>
                <c:pt idx="64157">
                  <c:v>0</c:v>
                </c:pt>
              </c:numCache>
            </c:numRef>
          </c:val>
          <c:smooth val="0"/>
          <c:extLst>
            <c:ext xmlns:c16="http://schemas.microsoft.com/office/drawing/2014/chart" uri="{C3380CC4-5D6E-409C-BE32-E72D297353CC}">
              <c16:uniqueId val="{00000000-B307-4DCD-8E4E-D8A8E4F39D13}"/>
            </c:ext>
          </c:extLst>
        </c:ser>
        <c:dLbls>
          <c:showLegendKey val="0"/>
          <c:showVal val="0"/>
          <c:showCatName val="0"/>
          <c:showSerName val="0"/>
          <c:showPercent val="0"/>
          <c:showBubbleSize val="0"/>
        </c:dLbls>
        <c:marker val="1"/>
        <c:smooth val="0"/>
        <c:axId val="231614368"/>
        <c:axId val="231614760"/>
      </c:lineChart>
      <c:lineChart>
        <c:grouping val="standard"/>
        <c:varyColors val="0"/>
        <c:ser>
          <c:idx val="1"/>
          <c:order val="1"/>
          <c:tx>
            <c:v>Consumo Elétrico</c:v>
          </c:tx>
          <c:spPr>
            <a:ln w="19050" cap="rnd">
              <a:solidFill>
                <a:schemeClr val="accent1">
                  <a:lumMod val="20000"/>
                  <a:lumOff val="80000"/>
                </a:schemeClr>
              </a:solidFill>
              <a:round/>
            </a:ln>
            <a:effectLst/>
          </c:spPr>
          <c:marker>
            <c:symbol val="none"/>
          </c:marker>
          <c:val>
            <c:numRef>
              <c:f>'Arca Frigorifica'!$C$6:$C$64163</c:f>
              <c:numCache>
                <c:formatCode>General</c:formatCode>
                <c:ptCount val="64158"/>
                <c:pt idx="0">
                  <c:v>4.0000000000000001E-3</c:v>
                </c:pt>
                <c:pt idx="1">
                  <c:v>7.0000000000000001E-3</c:v>
                </c:pt>
                <c:pt idx="2">
                  <c:v>1.0999999999999999E-2</c:v>
                </c:pt>
                <c:pt idx="3">
                  <c:v>1.4E-2</c:v>
                </c:pt>
                <c:pt idx="4">
                  <c:v>1.8000000000000002E-2</c:v>
                </c:pt>
                <c:pt idx="5">
                  <c:v>2.1000000000000001E-2</c:v>
                </c:pt>
                <c:pt idx="6">
                  <c:v>2.4E-2</c:v>
                </c:pt>
                <c:pt idx="7">
                  <c:v>2.8000000000000001E-2</c:v>
                </c:pt>
                <c:pt idx="8">
                  <c:v>3.1E-2</c:v>
                </c:pt>
                <c:pt idx="9">
                  <c:v>3.3000000000000002E-2</c:v>
                </c:pt>
                <c:pt idx="10">
                  <c:v>3.6000000000000004E-2</c:v>
                </c:pt>
                <c:pt idx="11">
                  <c:v>3.7999999999999999E-2</c:v>
                </c:pt>
                <c:pt idx="12">
                  <c:v>3.7999999999999999E-2</c:v>
                </c:pt>
                <c:pt idx="13">
                  <c:v>3.9E-2</c:v>
                </c:pt>
                <c:pt idx="14">
                  <c:v>3.9E-2</c:v>
                </c:pt>
                <c:pt idx="15">
                  <c:v>3.9E-2</c:v>
                </c:pt>
                <c:pt idx="16">
                  <c:v>3.9E-2</c:v>
                </c:pt>
                <c:pt idx="17">
                  <c:v>0.04</c:v>
                </c:pt>
                <c:pt idx="18">
                  <c:v>0.04</c:v>
                </c:pt>
                <c:pt idx="19">
                  <c:v>0.04</c:v>
                </c:pt>
                <c:pt idx="20">
                  <c:v>4.1000000000000002E-2</c:v>
                </c:pt>
                <c:pt idx="21">
                  <c:v>4.1000000000000002E-2</c:v>
                </c:pt>
                <c:pt idx="22">
                  <c:v>4.1000000000000002E-2</c:v>
                </c:pt>
                <c:pt idx="23">
                  <c:v>4.1000000000000002E-2</c:v>
                </c:pt>
                <c:pt idx="24">
                  <c:v>4.2000000000000003E-2</c:v>
                </c:pt>
                <c:pt idx="25">
                  <c:v>4.2000000000000003E-2</c:v>
                </c:pt>
                <c:pt idx="26">
                  <c:v>4.2000000000000003E-2</c:v>
                </c:pt>
                <c:pt idx="27">
                  <c:v>4.2000000000000003E-2</c:v>
                </c:pt>
                <c:pt idx="28">
                  <c:v>4.3000000000000003E-2</c:v>
                </c:pt>
                <c:pt idx="29">
                  <c:v>4.3000000000000003E-2</c:v>
                </c:pt>
                <c:pt idx="30">
                  <c:v>4.3000000000000003E-2</c:v>
                </c:pt>
                <c:pt idx="31">
                  <c:v>4.3999999999999997E-2</c:v>
                </c:pt>
                <c:pt idx="32">
                  <c:v>4.3999999999999997E-2</c:v>
                </c:pt>
                <c:pt idx="33">
                  <c:v>4.3999999999999997E-2</c:v>
                </c:pt>
                <c:pt idx="34">
                  <c:v>4.3999999999999997E-2</c:v>
                </c:pt>
                <c:pt idx="35">
                  <c:v>4.4999999999999998E-2</c:v>
                </c:pt>
                <c:pt idx="36">
                  <c:v>4.4999999999999998E-2</c:v>
                </c:pt>
                <c:pt idx="37">
                  <c:v>4.4999999999999998E-2</c:v>
                </c:pt>
                <c:pt idx="38">
                  <c:v>4.4999999999999998E-2</c:v>
                </c:pt>
                <c:pt idx="39">
                  <c:v>4.5999999999999999E-2</c:v>
                </c:pt>
                <c:pt idx="40">
                  <c:v>4.5999999999999999E-2</c:v>
                </c:pt>
                <c:pt idx="41">
                  <c:v>4.5999999999999999E-2</c:v>
                </c:pt>
                <c:pt idx="42">
                  <c:v>4.7E-2</c:v>
                </c:pt>
                <c:pt idx="43">
                  <c:v>4.7E-2</c:v>
                </c:pt>
                <c:pt idx="44">
                  <c:v>4.7E-2</c:v>
                </c:pt>
                <c:pt idx="45">
                  <c:v>4.7E-2</c:v>
                </c:pt>
                <c:pt idx="46">
                  <c:v>4.8000000000000001E-2</c:v>
                </c:pt>
                <c:pt idx="47">
                  <c:v>4.8000000000000001E-2</c:v>
                </c:pt>
                <c:pt idx="48">
                  <c:v>4.8000000000000001E-2</c:v>
                </c:pt>
                <c:pt idx="49">
                  <c:v>4.8000000000000001E-2</c:v>
                </c:pt>
                <c:pt idx="50">
                  <c:v>4.9000000000000002E-2</c:v>
                </c:pt>
                <c:pt idx="51">
                  <c:v>4.9000000000000002E-2</c:v>
                </c:pt>
                <c:pt idx="52">
                  <c:v>4.9000000000000002E-2</c:v>
                </c:pt>
                <c:pt idx="53">
                  <c:v>0.05</c:v>
                </c:pt>
                <c:pt idx="54">
                  <c:v>0.05</c:v>
                </c:pt>
                <c:pt idx="55">
                  <c:v>0.05</c:v>
                </c:pt>
                <c:pt idx="56">
                  <c:v>0.05</c:v>
                </c:pt>
                <c:pt idx="57">
                  <c:v>5.1000000000000004E-2</c:v>
                </c:pt>
                <c:pt idx="58">
                  <c:v>5.1000000000000004E-2</c:v>
                </c:pt>
                <c:pt idx="59">
                  <c:v>5.1000000000000004E-2</c:v>
                </c:pt>
                <c:pt idx="60">
                  <c:v>5.2000000000000005E-2</c:v>
                </c:pt>
                <c:pt idx="61">
                  <c:v>5.2000000000000005E-2</c:v>
                </c:pt>
                <c:pt idx="62">
                  <c:v>5.2000000000000005E-2</c:v>
                </c:pt>
                <c:pt idx="63">
                  <c:v>5.2000000000000005E-2</c:v>
                </c:pt>
                <c:pt idx="64">
                  <c:v>5.2999999999999999E-2</c:v>
                </c:pt>
                <c:pt idx="65">
                  <c:v>5.2999999999999999E-2</c:v>
                </c:pt>
                <c:pt idx="66">
                  <c:v>5.2999999999999999E-2</c:v>
                </c:pt>
                <c:pt idx="67">
                  <c:v>5.2999999999999999E-2</c:v>
                </c:pt>
                <c:pt idx="68">
                  <c:v>5.3999999999999999E-2</c:v>
                </c:pt>
                <c:pt idx="69">
                  <c:v>5.3999999999999999E-2</c:v>
                </c:pt>
                <c:pt idx="70">
                  <c:v>5.3999999999999999E-2</c:v>
                </c:pt>
                <c:pt idx="71">
                  <c:v>5.5E-2</c:v>
                </c:pt>
                <c:pt idx="72">
                  <c:v>5.5E-2</c:v>
                </c:pt>
                <c:pt idx="73">
                  <c:v>5.5E-2</c:v>
                </c:pt>
                <c:pt idx="74">
                  <c:v>5.5E-2</c:v>
                </c:pt>
                <c:pt idx="75">
                  <c:v>5.6000000000000001E-2</c:v>
                </c:pt>
                <c:pt idx="76">
                  <c:v>5.6000000000000001E-2</c:v>
                </c:pt>
                <c:pt idx="77">
                  <c:v>5.6000000000000001E-2</c:v>
                </c:pt>
                <c:pt idx="78">
                  <c:v>5.6000000000000001E-2</c:v>
                </c:pt>
                <c:pt idx="79">
                  <c:v>5.7000000000000002E-2</c:v>
                </c:pt>
                <c:pt idx="80">
                  <c:v>5.7000000000000002E-2</c:v>
                </c:pt>
                <c:pt idx="81">
                  <c:v>5.7000000000000002E-2</c:v>
                </c:pt>
                <c:pt idx="82">
                  <c:v>5.8000000000000003E-2</c:v>
                </c:pt>
                <c:pt idx="83">
                  <c:v>5.8000000000000003E-2</c:v>
                </c:pt>
                <c:pt idx="84">
                  <c:v>5.8000000000000003E-2</c:v>
                </c:pt>
                <c:pt idx="85">
                  <c:v>5.8000000000000003E-2</c:v>
                </c:pt>
                <c:pt idx="86">
                  <c:v>5.9000000000000004E-2</c:v>
                </c:pt>
                <c:pt idx="87">
                  <c:v>5.9000000000000004E-2</c:v>
                </c:pt>
                <c:pt idx="88">
                  <c:v>5.9000000000000004E-2</c:v>
                </c:pt>
                <c:pt idx="89">
                  <c:v>5.9000000000000004E-2</c:v>
                </c:pt>
                <c:pt idx="90">
                  <c:v>0.06</c:v>
                </c:pt>
                <c:pt idx="91">
                  <c:v>0.06</c:v>
                </c:pt>
                <c:pt idx="92">
                  <c:v>0.06</c:v>
                </c:pt>
                <c:pt idx="93">
                  <c:v>6.0999999999999999E-2</c:v>
                </c:pt>
                <c:pt idx="94">
                  <c:v>6.0999999999999999E-2</c:v>
                </c:pt>
                <c:pt idx="95">
                  <c:v>6.0999999999999999E-2</c:v>
                </c:pt>
                <c:pt idx="96">
                  <c:v>6.0999999999999999E-2</c:v>
                </c:pt>
                <c:pt idx="97">
                  <c:v>6.2E-2</c:v>
                </c:pt>
                <c:pt idx="98">
                  <c:v>6.2E-2</c:v>
                </c:pt>
                <c:pt idx="99">
                  <c:v>6.2E-2</c:v>
                </c:pt>
                <c:pt idx="100">
                  <c:v>6.2E-2</c:v>
                </c:pt>
                <c:pt idx="101">
                  <c:v>6.3E-2</c:v>
                </c:pt>
                <c:pt idx="102">
                  <c:v>6.3E-2</c:v>
                </c:pt>
                <c:pt idx="103">
                  <c:v>6.3E-2</c:v>
                </c:pt>
                <c:pt idx="104">
                  <c:v>6.4000000000000001E-2</c:v>
                </c:pt>
                <c:pt idx="105">
                  <c:v>6.4000000000000001E-2</c:v>
                </c:pt>
                <c:pt idx="106">
                  <c:v>6.4000000000000001E-2</c:v>
                </c:pt>
                <c:pt idx="107">
                  <c:v>6.4000000000000001E-2</c:v>
                </c:pt>
                <c:pt idx="108">
                  <c:v>6.5000000000000002E-2</c:v>
                </c:pt>
                <c:pt idx="109">
                  <c:v>6.5000000000000002E-2</c:v>
                </c:pt>
                <c:pt idx="110">
                  <c:v>6.5000000000000002E-2</c:v>
                </c:pt>
                <c:pt idx="111">
                  <c:v>6.6000000000000003E-2</c:v>
                </c:pt>
                <c:pt idx="112">
                  <c:v>6.6000000000000003E-2</c:v>
                </c:pt>
                <c:pt idx="113">
                  <c:v>6.6000000000000003E-2</c:v>
                </c:pt>
                <c:pt idx="114">
                  <c:v>6.6000000000000003E-2</c:v>
                </c:pt>
                <c:pt idx="115">
                  <c:v>6.7000000000000004E-2</c:v>
                </c:pt>
                <c:pt idx="116">
                  <c:v>6.7000000000000004E-2</c:v>
                </c:pt>
                <c:pt idx="117">
                  <c:v>6.7000000000000004E-2</c:v>
                </c:pt>
                <c:pt idx="118">
                  <c:v>6.7000000000000004E-2</c:v>
                </c:pt>
                <c:pt idx="119">
                  <c:v>6.8000000000000005E-2</c:v>
                </c:pt>
                <c:pt idx="120">
                  <c:v>6.8000000000000005E-2</c:v>
                </c:pt>
                <c:pt idx="121">
                  <c:v>6.8000000000000005E-2</c:v>
                </c:pt>
                <c:pt idx="122">
                  <c:v>6.9000000000000006E-2</c:v>
                </c:pt>
                <c:pt idx="123">
                  <c:v>6.9000000000000006E-2</c:v>
                </c:pt>
                <c:pt idx="124">
                  <c:v>6.9000000000000006E-2</c:v>
                </c:pt>
                <c:pt idx="125">
                  <c:v>6.9000000000000006E-2</c:v>
                </c:pt>
                <c:pt idx="126">
                  <c:v>7.0000000000000007E-2</c:v>
                </c:pt>
                <c:pt idx="127">
                  <c:v>7.0000000000000007E-2</c:v>
                </c:pt>
                <c:pt idx="128">
                  <c:v>7.0000000000000007E-2</c:v>
                </c:pt>
                <c:pt idx="129">
                  <c:v>7.0000000000000007E-2</c:v>
                </c:pt>
                <c:pt idx="130">
                  <c:v>7.1000000000000008E-2</c:v>
                </c:pt>
                <c:pt idx="131">
                  <c:v>7.1000000000000008E-2</c:v>
                </c:pt>
                <c:pt idx="132">
                  <c:v>7.1000000000000008E-2</c:v>
                </c:pt>
                <c:pt idx="133">
                  <c:v>7.2000000000000008E-2</c:v>
                </c:pt>
                <c:pt idx="134">
                  <c:v>7.2000000000000008E-2</c:v>
                </c:pt>
                <c:pt idx="135">
                  <c:v>7.2000000000000008E-2</c:v>
                </c:pt>
                <c:pt idx="136">
                  <c:v>7.2000000000000008E-2</c:v>
                </c:pt>
                <c:pt idx="137">
                  <c:v>7.2999999999999995E-2</c:v>
                </c:pt>
                <c:pt idx="138">
                  <c:v>7.2999999999999995E-2</c:v>
                </c:pt>
                <c:pt idx="139">
                  <c:v>7.2999999999999995E-2</c:v>
                </c:pt>
                <c:pt idx="140">
                  <c:v>7.2999999999999995E-2</c:v>
                </c:pt>
                <c:pt idx="141">
                  <c:v>7.3999999999999996E-2</c:v>
                </c:pt>
                <c:pt idx="142">
                  <c:v>7.3999999999999996E-2</c:v>
                </c:pt>
                <c:pt idx="143">
                  <c:v>7.3999999999999996E-2</c:v>
                </c:pt>
                <c:pt idx="144">
                  <c:v>7.4999999999999997E-2</c:v>
                </c:pt>
                <c:pt idx="145">
                  <c:v>7.4999999999999997E-2</c:v>
                </c:pt>
                <c:pt idx="146">
                  <c:v>7.4999999999999997E-2</c:v>
                </c:pt>
                <c:pt idx="147">
                  <c:v>7.4999999999999997E-2</c:v>
                </c:pt>
                <c:pt idx="148">
                  <c:v>7.5999999999999998E-2</c:v>
                </c:pt>
                <c:pt idx="149">
                  <c:v>7.5999999999999998E-2</c:v>
                </c:pt>
                <c:pt idx="150">
                  <c:v>7.5999999999999998E-2</c:v>
                </c:pt>
                <c:pt idx="151">
                  <c:v>7.5999999999999998E-2</c:v>
                </c:pt>
                <c:pt idx="152">
                  <c:v>7.6999999999999999E-2</c:v>
                </c:pt>
                <c:pt idx="153">
                  <c:v>7.6999999999999999E-2</c:v>
                </c:pt>
                <c:pt idx="154">
                  <c:v>7.6999999999999999E-2</c:v>
                </c:pt>
                <c:pt idx="155">
                  <c:v>7.8E-2</c:v>
                </c:pt>
                <c:pt idx="156">
                  <c:v>7.8E-2</c:v>
                </c:pt>
                <c:pt idx="157">
                  <c:v>7.8E-2</c:v>
                </c:pt>
                <c:pt idx="158">
                  <c:v>7.8E-2</c:v>
                </c:pt>
                <c:pt idx="159">
                  <c:v>7.9000000000000001E-2</c:v>
                </c:pt>
                <c:pt idx="160">
                  <c:v>7.9000000000000001E-2</c:v>
                </c:pt>
                <c:pt idx="161">
                  <c:v>7.9000000000000001E-2</c:v>
                </c:pt>
                <c:pt idx="162">
                  <c:v>7.9000000000000001E-2</c:v>
                </c:pt>
                <c:pt idx="163">
                  <c:v>0.08</c:v>
                </c:pt>
                <c:pt idx="164">
                  <c:v>0.08</c:v>
                </c:pt>
                <c:pt idx="165">
                  <c:v>0.08</c:v>
                </c:pt>
                <c:pt idx="166">
                  <c:v>8.1000000000000003E-2</c:v>
                </c:pt>
                <c:pt idx="167">
                  <c:v>8.1000000000000003E-2</c:v>
                </c:pt>
                <c:pt idx="168">
                  <c:v>8.1000000000000003E-2</c:v>
                </c:pt>
                <c:pt idx="169">
                  <c:v>8.1000000000000003E-2</c:v>
                </c:pt>
                <c:pt idx="170">
                  <c:v>8.2000000000000003E-2</c:v>
                </c:pt>
                <c:pt idx="171">
                  <c:v>8.2000000000000003E-2</c:v>
                </c:pt>
                <c:pt idx="172">
                  <c:v>8.2000000000000003E-2</c:v>
                </c:pt>
                <c:pt idx="173">
                  <c:v>8.3000000000000004E-2</c:v>
                </c:pt>
                <c:pt idx="174">
                  <c:v>8.3000000000000004E-2</c:v>
                </c:pt>
                <c:pt idx="175">
                  <c:v>8.3000000000000004E-2</c:v>
                </c:pt>
                <c:pt idx="176">
                  <c:v>8.3000000000000004E-2</c:v>
                </c:pt>
                <c:pt idx="177">
                  <c:v>8.4000000000000005E-2</c:v>
                </c:pt>
                <c:pt idx="178">
                  <c:v>8.4000000000000005E-2</c:v>
                </c:pt>
                <c:pt idx="179">
                  <c:v>8.4000000000000005E-2</c:v>
                </c:pt>
                <c:pt idx="180">
                  <c:v>8.4000000000000005E-2</c:v>
                </c:pt>
                <c:pt idx="181">
                  <c:v>8.5000000000000006E-2</c:v>
                </c:pt>
                <c:pt idx="182">
                  <c:v>8.5000000000000006E-2</c:v>
                </c:pt>
                <c:pt idx="183">
                  <c:v>8.5000000000000006E-2</c:v>
                </c:pt>
                <c:pt idx="184">
                  <c:v>8.6000000000000007E-2</c:v>
                </c:pt>
                <c:pt idx="185">
                  <c:v>8.6000000000000007E-2</c:v>
                </c:pt>
                <c:pt idx="186">
                  <c:v>8.6000000000000007E-2</c:v>
                </c:pt>
                <c:pt idx="187">
                  <c:v>8.6000000000000007E-2</c:v>
                </c:pt>
                <c:pt idx="188">
                  <c:v>8.7000000000000008E-2</c:v>
                </c:pt>
                <c:pt idx="189">
                  <c:v>8.7000000000000008E-2</c:v>
                </c:pt>
                <c:pt idx="190">
                  <c:v>8.7000000000000008E-2</c:v>
                </c:pt>
                <c:pt idx="191">
                  <c:v>8.7000000000000008E-2</c:v>
                </c:pt>
                <c:pt idx="192">
                  <c:v>8.7999999999999995E-2</c:v>
                </c:pt>
                <c:pt idx="193">
                  <c:v>8.7999999999999995E-2</c:v>
                </c:pt>
                <c:pt idx="194">
                  <c:v>8.7999999999999995E-2</c:v>
                </c:pt>
                <c:pt idx="195">
                  <c:v>8.8999999999999996E-2</c:v>
                </c:pt>
                <c:pt idx="196">
                  <c:v>8.8999999999999996E-2</c:v>
                </c:pt>
                <c:pt idx="197">
                  <c:v>8.8999999999999996E-2</c:v>
                </c:pt>
                <c:pt idx="198">
                  <c:v>8.8999999999999996E-2</c:v>
                </c:pt>
                <c:pt idx="199">
                  <c:v>0.09</c:v>
                </c:pt>
                <c:pt idx="200">
                  <c:v>0.09</c:v>
                </c:pt>
                <c:pt idx="201">
                  <c:v>0.09</c:v>
                </c:pt>
                <c:pt idx="202">
                  <c:v>0.09</c:v>
                </c:pt>
                <c:pt idx="203">
                  <c:v>9.0999999999999998E-2</c:v>
                </c:pt>
                <c:pt idx="204">
                  <c:v>9.0999999999999998E-2</c:v>
                </c:pt>
                <c:pt idx="205">
                  <c:v>9.0999999999999998E-2</c:v>
                </c:pt>
                <c:pt idx="206">
                  <c:v>9.1999999999999998E-2</c:v>
                </c:pt>
                <c:pt idx="207">
                  <c:v>9.1999999999999998E-2</c:v>
                </c:pt>
                <c:pt idx="208">
                  <c:v>9.1999999999999998E-2</c:v>
                </c:pt>
                <c:pt idx="209">
                  <c:v>9.1999999999999998E-2</c:v>
                </c:pt>
                <c:pt idx="210">
                  <c:v>9.2999999999999999E-2</c:v>
                </c:pt>
                <c:pt idx="211">
                  <c:v>9.2999999999999999E-2</c:v>
                </c:pt>
                <c:pt idx="212">
                  <c:v>9.2999999999999999E-2</c:v>
                </c:pt>
                <c:pt idx="213">
                  <c:v>9.2999999999999999E-2</c:v>
                </c:pt>
                <c:pt idx="214">
                  <c:v>9.4E-2</c:v>
                </c:pt>
                <c:pt idx="215">
                  <c:v>9.4E-2</c:v>
                </c:pt>
                <c:pt idx="216">
                  <c:v>9.4E-2</c:v>
                </c:pt>
                <c:pt idx="217">
                  <c:v>9.5000000000000001E-2</c:v>
                </c:pt>
                <c:pt idx="218">
                  <c:v>9.5000000000000001E-2</c:v>
                </c:pt>
                <c:pt idx="219">
                  <c:v>9.5000000000000001E-2</c:v>
                </c:pt>
                <c:pt idx="220">
                  <c:v>9.5000000000000001E-2</c:v>
                </c:pt>
                <c:pt idx="221">
                  <c:v>9.6000000000000002E-2</c:v>
                </c:pt>
                <c:pt idx="222">
                  <c:v>9.6000000000000002E-2</c:v>
                </c:pt>
                <c:pt idx="223">
                  <c:v>9.6000000000000002E-2</c:v>
                </c:pt>
                <c:pt idx="224">
                  <c:v>9.7000000000000003E-2</c:v>
                </c:pt>
                <c:pt idx="225">
                  <c:v>9.7000000000000003E-2</c:v>
                </c:pt>
                <c:pt idx="226">
                  <c:v>9.7000000000000003E-2</c:v>
                </c:pt>
                <c:pt idx="227">
                  <c:v>9.7000000000000003E-2</c:v>
                </c:pt>
                <c:pt idx="228">
                  <c:v>9.8000000000000004E-2</c:v>
                </c:pt>
                <c:pt idx="229">
                  <c:v>9.8000000000000004E-2</c:v>
                </c:pt>
                <c:pt idx="230">
                  <c:v>9.8000000000000004E-2</c:v>
                </c:pt>
                <c:pt idx="231">
                  <c:v>9.8000000000000004E-2</c:v>
                </c:pt>
                <c:pt idx="232">
                  <c:v>9.9000000000000005E-2</c:v>
                </c:pt>
                <c:pt idx="233">
                  <c:v>9.9000000000000005E-2</c:v>
                </c:pt>
                <c:pt idx="234">
                  <c:v>9.9000000000000005E-2</c:v>
                </c:pt>
                <c:pt idx="235">
                  <c:v>0.1</c:v>
                </c:pt>
                <c:pt idx="236">
                  <c:v>0.1</c:v>
                </c:pt>
                <c:pt idx="237">
                  <c:v>0.1</c:v>
                </c:pt>
                <c:pt idx="238">
                  <c:v>0.1</c:v>
                </c:pt>
                <c:pt idx="239">
                  <c:v>0.10100000000000001</c:v>
                </c:pt>
                <c:pt idx="240">
                  <c:v>0.10100000000000001</c:v>
                </c:pt>
                <c:pt idx="241">
                  <c:v>0.10100000000000001</c:v>
                </c:pt>
                <c:pt idx="242">
                  <c:v>0.10100000000000001</c:v>
                </c:pt>
                <c:pt idx="243">
                  <c:v>0.10200000000000001</c:v>
                </c:pt>
                <c:pt idx="244">
                  <c:v>0.10200000000000001</c:v>
                </c:pt>
                <c:pt idx="245">
                  <c:v>0.10200000000000001</c:v>
                </c:pt>
                <c:pt idx="246">
                  <c:v>0.10300000000000001</c:v>
                </c:pt>
                <c:pt idx="247">
                  <c:v>0.10300000000000001</c:v>
                </c:pt>
                <c:pt idx="248">
                  <c:v>0.10300000000000001</c:v>
                </c:pt>
                <c:pt idx="249">
                  <c:v>0.10300000000000001</c:v>
                </c:pt>
                <c:pt idx="250">
                  <c:v>0.10400000000000001</c:v>
                </c:pt>
                <c:pt idx="251">
                  <c:v>0.10400000000000001</c:v>
                </c:pt>
                <c:pt idx="252">
                  <c:v>0.10400000000000001</c:v>
                </c:pt>
                <c:pt idx="253">
                  <c:v>0.10400000000000001</c:v>
                </c:pt>
                <c:pt idx="254">
                  <c:v>0.105</c:v>
                </c:pt>
                <c:pt idx="255">
                  <c:v>0.105</c:v>
                </c:pt>
                <c:pt idx="256">
                  <c:v>0.105</c:v>
                </c:pt>
                <c:pt idx="257">
                  <c:v>0.106</c:v>
                </c:pt>
                <c:pt idx="258">
                  <c:v>0.106</c:v>
                </c:pt>
                <c:pt idx="259">
                  <c:v>0.106</c:v>
                </c:pt>
                <c:pt idx="260">
                  <c:v>0.106</c:v>
                </c:pt>
                <c:pt idx="261">
                  <c:v>0.107</c:v>
                </c:pt>
                <c:pt idx="262">
                  <c:v>0.107</c:v>
                </c:pt>
                <c:pt idx="263">
                  <c:v>0.107</c:v>
                </c:pt>
                <c:pt idx="264">
                  <c:v>0.107</c:v>
                </c:pt>
                <c:pt idx="265">
                  <c:v>0.108</c:v>
                </c:pt>
                <c:pt idx="266">
                  <c:v>0.108</c:v>
                </c:pt>
                <c:pt idx="267">
                  <c:v>0.108</c:v>
                </c:pt>
                <c:pt idx="268">
                  <c:v>0.109</c:v>
                </c:pt>
                <c:pt idx="269">
                  <c:v>0.109</c:v>
                </c:pt>
                <c:pt idx="270">
                  <c:v>0.109</c:v>
                </c:pt>
                <c:pt idx="271">
                  <c:v>0.109</c:v>
                </c:pt>
                <c:pt idx="272">
                  <c:v>0.11</c:v>
                </c:pt>
                <c:pt idx="273">
                  <c:v>0.11</c:v>
                </c:pt>
                <c:pt idx="274">
                  <c:v>0.11</c:v>
                </c:pt>
                <c:pt idx="275">
                  <c:v>0.11</c:v>
                </c:pt>
                <c:pt idx="276">
                  <c:v>0.111</c:v>
                </c:pt>
                <c:pt idx="277">
                  <c:v>0.111</c:v>
                </c:pt>
                <c:pt idx="278">
                  <c:v>0.111</c:v>
                </c:pt>
                <c:pt idx="279">
                  <c:v>0.112</c:v>
                </c:pt>
                <c:pt idx="280">
                  <c:v>0.112</c:v>
                </c:pt>
                <c:pt idx="281">
                  <c:v>0.112</c:v>
                </c:pt>
                <c:pt idx="282">
                  <c:v>0.112</c:v>
                </c:pt>
                <c:pt idx="283">
                  <c:v>0.113</c:v>
                </c:pt>
                <c:pt idx="284">
                  <c:v>0.113</c:v>
                </c:pt>
                <c:pt idx="285">
                  <c:v>0.113</c:v>
                </c:pt>
                <c:pt idx="286">
                  <c:v>0.113</c:v>
                </c:pt>
                <c:pt idx="287">
                  <c:v>0.114</c:v>
                </c:pt>
                <c:pt idx="288">
                  <c:v>0.114</c:v>
                </c:pt>
                <c:pt idx="289">
                  <c:v>0.114</c:v>
                </c:pt>
                <c:pt idx="290">
                  <c:v>0.115</c:v>
                </c:pt>
                <c:pt idx="291">
                  <c:v>0.115</c:v>
                </c:pt>
                <c:pt idx="292">
                  <c:v>0.115</c:v>
                </c:pt>
                <c:pt idx="293">
                  <c:v>0.115</c:v>
                </c:pt>
                <c:pt idx="294">
                  <c:v>0.11600000000000001</c:v>
                </c:pt>
                <c:pt idx="295">
                  <c:v>0.11600000000000001</c:v>
                </c:pt>
                <c:pt idx="296">
                  <c:v>0.11600000000000001</c:v>
                </c:pt>
                <c:pt idx="297">
                  <c:v>0.11700000000000001</c:v>
                </c:pt>
                <c:pt idx="298">
                  <c:v>0.11700000000000001</c:v>
                </c:pt>
                <c:pt idx="299">
                  <c:v>0.11700000000000001</c:v>
                </c:pt>
                <c:pt idx="300">
                  <c:v>0.11700000000000001</c:v>
                </c:pt>
                <c:pt idx="301">
                  <c:v>0.11800000000000001</c:v>
                </c:pt>
                <c:pt idx="302">
                  <c:v>0.11800000000000001</c:v>
                </c:pt>
                <c:pt idx="303">
                  <c:v>0.11800000000000001</c:v>
                </c:pt>
                <c:pt idx="304">
                  <c:v>0.11800000000000001</c:v>
                </c:pt>
                <c:pt idx="305">
                  <c:v>0.11900000000000001</c:v>
                </c:pt>
                <c:pt idx="306">
                  <c:v>0.11900000000000001</c:v>
                </c:pt>
                <c:pt idx="307">
                  <c:v>0.11900000000000001</c:v>
                </c:pt>
                <c:pt idx="308">
                  <c:v>0.12</c:v>
                </c:pt>
                <c:pt idx="309">
                  <c:v>0.12</c:v>
                </c:pt>
                <c:pt idx="310">
                  <c:v>0.12</c:v>
                </c:pt>
                <c:pt idx="311">
                  <c:v>0.12</c:v>
                </c:pt>
                <c:pt idx="312">
                  <c:v>0.121</c:v>
                </c:pt>
                <c:pt idx="313">
                  <c:v>0.121</c:v>
                </c:pt>
                <c:pt idx="314">
                  <c:v>0.121</c:v>
                </c:pt>
                <c:pt idx="315">
                  <c:v>0.121</c:v>
                </c:pt>
                <c:pt idx="316">
                  <c:v>0.122</c:v>
                </c:pt>
                <c:pt idx="317">
                  <c:v>0.122</c:v>
                </c:pt>
                <c:pt idx="318">
                  <c:v>0.122</c:v>
                </c:pt>
                <c:pt idx="319">
                  <c:v>0.123</c:v>
                </c:pt>
                <c:pt idx="320">
                  <c:v>0.123</c:v>
                </c:pt>
                <c:pt idx="321">
                  <c:v>0.123</c:v>
                </c:pt>
                <c:pt idx="322">
                  <c:v>0.123</c:v>
                </c:pt>
                <c:pt idx="323">
                  <c:v>0.124</c:v>
                </c:pt>
                <c:pt idx="324">
                  <c:v>0.124</c:v>
                </c:pt>
                <c:pt idx="325">
                  <c:v>0.124</c:v>
                </c:pt>
                <c:pt idx="326">
                  <c:v>0.124</c:v>
                </c:pt>
                <c:pt idx="327">
                  <c:v>0.125</c:v>
                </c:pt>
                <c:pt idx="328">
                  <c:v>0.125</c:v>
                </c:pt>
                <c:pt idx="329">
                  <c:v>0.125</c:v>
                </c:pt>
                <c:pt idx="330">
                  <c:v>0.126</c:v>
                </c:pt>
                <c:pt idx="331">
                  <c:v>0.126</c:v>
                </c:pt>
                <c:pt idx="332">
                  <c:v>0.126</c:v>
                </c:pt>
                <c:pt idx="333">
                  <c:v>0.126</c:v>
                </c:pt>
                <c:pt idx="334">
                  <c:v>0.127</c:v>
                </c:pt>
                <c:pt idx="335">
                  <c:v>0.127</c:v>
                </c:pt>
                <c:pt idx="336">
                  <c:v>0.127</c:v>
                </c:pt>
                <c:pt idx="337">
                  <c:v>0.127</c:v>
                </c:pt>
                <c:pt idx="338">
                  <c:v>0.128</c:v>
                </c:pt>
                <c:pt idx="339">
                  <c:v>0.128</c:v>
                </c:pt>
                <c:pt idx="340">
                  <c:v>0.128</c:v>
                </c:pt>
                <c:pt idx="341">
                  <c:v>0.129</c:v>
                </c:pt>
                <c:pt idx="342">
                  <c:v>0.129</c:v>
                </c:pt>
                <c:pt idx="343">
                  <c:v>0.129</c:v>
                </c:pt>
                <c:pt idx="344">
                  <c:v>0.129</c:v>
                </c:pt>
                <c:pt idx="345">
                  <c:v>0.13</c:v>
                </c:pt>
                <c:pt idx="346">
                  <c:v>0.13</c:v>
                </c:pt>
                <c:pt idx="347">
                  <c:v>0.13</c:v>
                </c:pt>
                <c:pt idx="348">
                  <c:v>0.13</c:v>
                </c:pt>
                <c:pt idx="349">
                  <c:v>0.13100000000000001</c:v>
                </c:pt>
                <c:pt idx="350">
                  <c:v>0.13100000000000001</c:v>
                </c:pt>
                <c:pt idx="351">
                  <c:v>0.13100000000000001</c:v>
                </c:pt>
                <c:pt idx="352">
                  <c:v>0.13200000000000001</c:v>
                </c:pt>
                <c:pt idx="353">
                  <c:v>0.13200000000000001</c:v>
                </c:pt>
                <c:pt idx="354">
                  <c:v>0.13200000000000001</c:v>
                </c:pt>
                <c:pt idx="355">
                  <c:v>0.13200000000000001</c:v>
                </c:pt>
                <c:pt idx="356">
                  <c:v>0.13300000000000001</c:v>
                </c:pt>
                <c:pt idx="357">
                  <c:v>0.13300000000000001</c:v>
                </c:pt>
                <c:pt idx="358">
                  <c:v>0.13300000000000001</c:v>
                </c:pt>
                <c:pt idx="359">
                  <c:v>0.13300000000000001</c:v>
                </c:pt>
                <c:pt idx="360">
                  <c:v>0.13400000000000001</c:v>
                </c:pt>
                <c:pt idx="361">
                  <c:v>0.13400000000000001</c:v>
                </c:pt>
                <c:pt idx="362">
                  <c:v>0.13400000000000001</c:v>
                </c:pt>
                <c:pt idx="363">
                  <c:v>0.13500000000000001</c:v>
                </c:pt>
                <c:pt idx="364">
                  <c:v>0.13500000000000001</c:v>
                </c:pt>
                <c:pt idx="365">
                  <c:v>0.13500000000000001</c:v>
                </c:pt>
                <c:pt idx="366">
                  <c:v>0.13500000000000001</c:v>
                </c:pt>
                <c:pt idx="367">
                  <c:v>0.13600000000000001</c:v>
                </c:pt>
                <c:pt idx="368">
                  <c:v>0.13600000000000001</c:v>
                </c:pt>
                <c:pt idx="369">
                  <c:v>0.13600000000000001</c:v>
                </c:pt>
                <c:pt idx="370">
                  <c:v>0.13700000000000001</c:v>
                </c:pt>
                <c:pt idx="371">
                  <c:v>0.13700000000000001</c:v>
                </c:pt>
                <c:pt idx="372">
                  <c:v>0.13700000000000001</c:v>
                </c:pt>
                <c:pt idx="373">
                  <c:v>0.13700000000000001</c:v>
                </c:pt>
                <c:pt idx="374">
                  <c:v>0.13800000000000001</c:v>
                </c:pt>
                <c:pt idx="375">
                  <c:v>0.13800000000000001</c:v>
                </c:pt>
                <c:pt idx="376">
                  <c:v>0.13800000000000001</c:v>
                </c:pt>
                <c:pt idx="377">
                  <c:v>0.13800000000000001</c:v>
                </c:pt>
                <c:pt idx="378">
                  <c:v>0.13900000000000001</c:v>
                </c:pt>
                <c:pt idx="379">
                  <c:v>0.13900000000000001</c:v>
                </c:pt>
                <c:pt idx="380">
                  <c:v>0.13900000000000001</c:v>
                </c:pt>
                <c:pt idx="381">
                  <c:v>0.14000000000000001</c:v>
                </c:pt>
                <c:pt idx="382">
                  <c:v>0.14000000000000001</c:v>
                </c:pt>
                <c:pt idx="383">
                  <c:v>0.14000000000000001</c:v>
                </c:pt>
                <c:pt idx="384">
                  <c:v>0.14000000000000001</c:v>
                </c:pt>
                <c:pt idx="385">
                  <c:v>0.14100000000000001</c:v>
                </c:pt>
                <c:pt idx="386">
                  <c:v>0.14100000000000001</c:v>
                </c:pt>
                <c:pt idx="387">
                  <c:v>0.14100000000000001</c:v>
                </c:pt>
                <c:pt idx="388">
                  <c:v>0.14100000000000001</c:v>
                </c:pt>
                <c:pt idx="389">
                  <c:v>0.14200000000000002</c:v>
                </c:pt>
                <c:pt idx="390">
                  <c:v>0.14200000000000002</c:v>
                </c:pt>
                <c:pt idx="391">
                  <c:v>0.14200000000000002</c:v>
                </c:pt>
                <c:pt idx="392">
                  <c:v>0.14300000000000002</c:v>
                </c:pt>
                <c:pt idx="393">
                  <c:v>0.14300000000000002</c:v>
                </c:pt>
                <c:pt idx="394">
                  <c:v>0.14300000000000002</c:v>
                </c:pt>
                <c:pt idx="395">
                  <c:v>0.14300000000000002</c:v>
                </c:pt>
                <c:pt idx="396">
                  <c:v>0.14400000000000002</c:v>
                </c:pt>
                <c:pt idx="397">
                  <c:v>0.14400000000000002</c:v>
                </c:pt>
                <c:pt idx="398">
                  <c:v>0.14400000000000002</c:v>
                </c:pt>
                <c:pt idx="399">
                  <c:v>0.14400000000000002</c:v>
                </c:pt>
                <c:pt idx="400">
                  <c:v>0.14499999999999999</c:v>
                </c:pt>
                <c:pt idx="401">
                  <c:v>0.14499999999999999</c:v>
                </c:pt>
                <c:pt idx="402">
                  <c:v>0.14499999999999999</c:v>
                </c:pt>
                <c:pt idx="403">
                  <c:v>0.14599999999999999</c:v>
                </c:pt>
                <c:pt idx="404">
                  <c:v>0.14599999999999999</c:v>
                </c:pt>
                <c:pt idx="405">
                  <c:v>0.14599999999999999</c:v>
                </c:pt>
                <c:pt idx="406">
                  <c:v>0.14599999999999999</c:v>
                </c:pt>
                <c:pt idx="407">
                  <c:v>0.14699999999999999</c:v>
                </c:pt>
                <c:pt idx="408">
                  <c:v>0.14699999999999999</c:v>
                </c:pt>
                <c:pt idx="409">
                  <c:v>0.14699999999999999</c:v>
                </c:pt>
                <c:pt idx="410">
                  <c:v>0.14699999999999999</c:v>
                </c:pt>
                <c:pt idx="411">
                  <c:v>0.14799999999999999</c:v>
                </c:pt>
                <c:pt idx="412">
                  <c:v>0.14799999999999999</c:v>
                </c:pt>
                <c:pt idx="413">
                  <c:v>0.14799999999999999</c:v>
                </c:pt>
                <c:pt idx="414">
                  <c:v>0.14899999999999999</c:v>
                </c:pt>
                <c:pt idx="415">
                  <c:v>0.14899999999999999</c:v>
                </c:pt>
                <c:pt idx="416">
                  <c:v>0.14899999999999999</c:v>
                </c:pt>
                <c:pt idx="417">
                  <c:v>0.14899999999999999</c:v>
                </c:pt>
                <c:pt idx="418">
                  <c:v>0.15</c:v>
                </c:pt>
                <c:pt idx="419">
                  <c:v>0.15</c:v>
                </c:pt>
                <c:pt idx="420">
                  <c:v>0.15</c:v>
                </c:pt>
                <c:pt idx="421">
                  <c:v>0.15</c:v>
                </c:pt>
                <c:pt idx="422">
                  <c:v>0.151</c:v>
                </c:pt>
                <c:pt idx="423">
                  <c:v>0.151</c:v>
                </c:pt>
                <c:pt idx="424">
                  <c:v>0.151</c:v>
                </c:pt>
                <c:pt idx="425">
                  <c:v>0.152</c:v>
                </c:pt>
                <c:pt idx="426">
                  <c:v>0.152</c:v>
                </c:pt>
                <c:pt idx="427">
                  <c:v>0.152</c:v>
                </c:pt>
                <c:pt idx="428">
                  <c:v>0.152</c:v>
                </c:pt>
                <c:pt idx="429">
                  <c:v>0.153</c:v>
                </c:pt>
                <c:pt idx="430">
                  <c:v>0.153</c:v>
                </c:pt>
                <c:pt idx="431">
                  <c:v>0.153</c:v>
                </c:pt>
                <c:pt idx="432">
                  <c:v>0.153</c:v>
                </c:pt>
                <c:pt idx="433">
                  <c:v>0.154</c:v>
                </c:pt>
                <c:pt idx="434">
                  <c:v>0.154</c:v>
                </c:pt>
                <c:pt idx="435">
                  <c:v>0.154</c:v>
                </c:pt>
                <c:pt idx="436">
                  <c:v>0.155</c:v>
                </c:pt>
                <c:pt idx="437">
                  <c:v>0.155</c:v>
                </c:pt>
                <c:pt idx="438">
                  <c:v>0.155</c:v>
                </c:pt>
                <c:pt idx="439">
                  <c:v>0.155</c:v>
                </c:pt>
                <c:pt idx="440">
                  <c:v>0.156</c:v>
                </c:pt>
                <c:pt idx="441">
                  <c:v>0.156</c:v>
                </c:pt>
                <c:pt idx="442">
                  <c:v>0.156</c:v>
                </c:pt>
                <c:pt idx="443">
                  <c:v>0.156</c:v>
                </c:pt>
                <c:pt idx="444">
                  <c:v>0.157</c:v>
                </c:pt>
                <c:pt idx="445">
                  <c:v>0.157</c:v>
                </c:pt>
                <c:pt idx="446">
                  <c:v>0.157</c:v>
                </c:pt>
                <c:pt idx="447">
                  <c:v>0.158</c:v>
                </c:pt>
                <c:pt idx="448">
                  <c:v>0.158</c:v>
                </c:pt>
                <c:pt idx="449">
                  <c:v>0.158</c:v>
                </c:pt>
                <c:pt idx="450">
                  <c:v>0.158</c:v>
                </c:pt>
                <c:pt idx="451">
                  <c:v>0.159</c:v>
                </c:pt>
                <c:pt idx="452">
                  <c:v>0.159</c:v>
                </c:pt>
                <c:pt idx="453">
                  <c:v>0.159</c:v>
                </c:pt>
                <c:pt idx="454">
                  <c:v>0.159</c:v>
                </c:pt>
                <c:pt idx="455">
                  <c:v>0.16</c:v>
                </c:pt>
                <c:pt idx="456">
                  <c:v>0.16</c:v>
                </c:pt>
                <c:pt idx="457">
                  <c:v>0.16</c:v>
                </c:pt>
                <c:pt idx="458">
                  <c:v>0.161</c:v>
                </c:pt>
                <c:pt idx="459">
                  <c:v>0.161</c:v>
                </c:pt>
                <c:pt idx="460">
                  <c:v>0.161</c:v>
                </c:pt>
                <c:pt idx="461">
                  <c:v>0.161</c:v>
                </c:pt>
                <c:pt idx="462">
                  <c:v>0.16200000000000001</c:v>
                </c:pt>
                <c:pt idx="463">
                  <c:v>0.16200000000000001</c:v>
                </c:pt>
                <c:pt idx="464">
                  <c:v>0.16200000000000001</c:v>
                </c:pt>
                <c:pt idx="465">
                  <c:v>0.16300000000000001</c:v>
                </c:pt>
                <c:pt idx="466">
                  <c:v>0.16300000000000001</c:v>
                </c:pt>
                <c:pt idx="467">
                  <c:v>0.16300000000000001</c:v>
                </c:pt>
                <c:pt idx="468">
                  <c:v>0.16300000000000001</c:v>
                </c:pt>
                <c:pt idx="469">
                  <c:v>0.16400000000000001</c:v>
                </c:pt>
                <c:pt idx="470">
                  <c:v>0.16400000000000001</c:v>
                </c:pt>
                <c:pt idx="471">
                  <c:v>0.16400000000000001</c:v>
                </c:pt>
                <c:pt idx="472">
                  <c:v>0.16400000000000001</c:v>
                </c:pt>
                <c:pt idx="473">
                  <c:v>0.16500000000000001</c:v>
                </c:pt>
                <c:pt idx="474">
                  <c:v>0.16500000000000001</c:v>
                </c:pt>
                <c:pt idx="475">
                  <c:v>0.16500000000000001</c:v>
                </c:pt>
                <c:pt idx="476">
                  <c:v>0.16600000000000001</c:v>
                </c:pt>
                <c:pt idx="477">
                  <c:v>0.16600000000000001</c:v>
                </c:pt>
                <c:pt idx="478">
                  <c:v>0.16600000000000001</c:v>
                </c:pt>
                <c:pt idx="479">
                  <c:v>0.16600000000000001</c:v>
                </c:pt>
                <c:pt idx="480">
                  <c:v>0.16700000000000001</c:v>
                </c:pt>
                <c:pt idx="481">
                  <c:v>0.16700000000000001</c:v>
                </c:pt>
                <c:pt idx="482">
                  <c:v>0.16700000000000001</c:v>
                </c:pt>
                <c:pt idx="483">
                  <c:v>0.16700000000000001</c:v>
                </c:pt>
                <c:pt idx="484">
                  <c:v>0.16800000000000001</c:v>
                </c:pt>
                <c:pt idx="485">
                  <c:v>0.16800000000000001</c:v>
                </c:pt>
                <c:pt idx="486">
                  <c:v>0.16800000000000001</c:v>
                </c:pt>
                <c:pt idx="487">
                  <c:v>0.16900000000000001</c:v>
                </c:pt>
                <c:pt idx="488">
                  <c:v>0.16900000000000001</c:v>
                </c:pt>
                <c:pt idx="489">
                  <c:v>0.16900000000000001</c:v>
                </c:pt>
                <c:pt idx="490">
                  <c:v>0.16900000000000001</c:v>
                </c:pt>
                <c:pt idx="491">
                  <c:v>0.17</c:v>
                </c:pt>
                <c:pt idx="492">
                  <c:v>0.17</c:v>
                </c:pt>
                <c:pt idx="493">
                  <c:v>0.17</c:v>
                </c:pt>
                <c:pt idx="494">
                  <c:v>0.17</c:v>
                </c:pt>
                <c:pt idx="495">
                  <c:v>0.17100000000000001</c:v>
                </c:pt>
                <c:pt idx="496">
                  <c:v>0.17100000000000001</c:v>
                </c:pt>
                <c:pt idx="497">
                  <c:v>0.17100000000000001</c:v>
                </c:pt>
                <c:pt idx="498">
                  <c:v>0.17200000000000001</c:v>
                </c:pt>
                <c:pt idx="499">
                  <c:v>0.17200000000000001</c:v>
                </c:pt>
                <c:pt idx="500">
                  <c:v>0.17200000000000001</c:v>
                </c:pt>
                <c:pt idx="501">
                  <c:v>0.17200000000000001</c:v>
                </c:pt>
                <c:pt idx="502">
                  <c:v>0.17300000000000001</c:v>
                </c:pt>
                <c:pt idx="503">
                  <c:v>0.17300000000000001</c:v>
                </c:pt>
                <c:pt idx="504">
                  <c:v>0.17300000000000001</c:v>
                </c:pt>
                <c:pt idx="505">
                  <c:v>0.17300000000000001</c:v>
                </c:pt>
                <c:pt idx="506">
                  <c:v>0.17400000000000002</c:v>
                </c:pt>
                <c:pt idx="507">
                  <c:v>0.17400000000000002</c:v>
                </c:pt>
                <c:pt idx="508">
                  <c:v>0.17400000000000002</c:v>
                </c:pt>
                <c:pt idx="509">
                  <c:v>0.17500000000000002</c:v>
                </c:pt>
                <c:pt idx="510">
                  <c:v>0.17500000000000002</c:v>
                </c:pt>
                <c:pt idx="511">
                  <c:v>0.17500000000000002</c:v>
                </c:pt>
                <c:pt idx="512">
                  <c:v>0.17500000000000002</c:v>
                </c:pt>
                <c:pt idx="513">
                  <c:v>0.17599999999999999</c:v>
                </c:pt>
                <c:pt idx="514">
                  <c:v>0.17599999999999999</c:v>
                </c:pt>
                <c:pt idx="515">
                  <c:v>0.17599999999999999</c:v>
                </c:pt>
                <c:pt idx="516">
                  <c:v>0.17599999999999999</c:v>
                </c:pt>
                <c:pt idx="517">
                  <c:v>0.17699999999999999</c:v>
                </c:pt>
                <c:pt idx="518">
                  <c:v>0.17699999999999999</c:v>
                </c:pt>
                <c:pt idx="519">
                  <c:v>0.17699999999999999</c:v>
                </c:pt>
                <c:pt idx="520">
                  <c:v>0.17799999999999999</c:v>
                </c:pt>
                <c:pt idx="521">
                  <c:v>0.17799999999999999</c:v>
                </c:pt>
                <c:pt idx="522">
                  <c:v>0.17799999999999999</c:v>
                </c:pt>
                <c:pt idx="523">
                  <c:v>0.17799999999999999</c:v>
                </c:pt>
                <c:pt idx="524">
                  <c:v>0.17899999999999999</c:v>
                </c:pt>
                <c:pt idx="525">
                  <c:v>0.17899999999999999</c:v>
                </c:pt>
                <c:pt idx="526">
                  <c:v>0.17899999999999999</c:v>
                </c:pt>
                <c:pt idx="527">
                  <c:v>0.17899999999999999</c:v>
                </c:pt>
                <c:pt idx="528">
                  <c:v>0.18</c:v>
                </c:pt>
                <c:pt idx="529">
                  <c:v>0.18</c:v>
                </c:pt>
                <c:pt idx="530">
                  <c:v>0.18</c:v>
                </c:pt>
                <c:pt idx="531">
                  <c:v>0.18099999999999999</c:v>
                </c:pt>
                <c:pt idx="532">
                  <c:v>0.18099999999999999</c:v>
                </c:pt>
                <c:pt idx="533">
                  <c:v>0.18099999999999999</c:v>
                </c:pt>
                <c:pt idx="534">
                  <c:v>0.18099999999999999</c:v>
                </c:pt>
                <c:pt idx="535">
                  <c:v>0.182</c:v>
                </c:pt>
                <c:pt idx="536">
                  <c:v>0.182</c:v>
                </c:pt>
                <c:pt idx="537">
                  <c:v>0.182</c:v>
                </c:pt>
                <c:pt idx="538">
                  <c:v>0.182</c:v>
                </c:pt>
                <c:pt idx="539">
                  <c:v>0.183</c:v>
                </c:pt>
                <c:pt idx="540">
                  <c:v>0.183</c:v>
                </c:pt>
                <c:pt idx="541">
                  <c:v>0.183</c:v>
                </c:pt>
                <c:pt idx="542">
                  <c:v>0.184</c:v>
                </c:pt>
                <c:pt idx="543">
                  <c:v>0.184</c:v>
                </c:pt>
                <c:pt idx="544">
                  <c:v>0.184</c:v>
                </c:pt>
                <c:pt idx="545">
                  <c:v>0.184</c:v>
                </c:pt>
                <c:pt idx="546">
                  <c:v>0.185</c:v>
                </c:pt>
                <c:pt idx="547">
                  <c:v>0.185</c:v>
                </c:pt>
                <c:pt idx="548">
                  <c:v>0.185</c:v>
                </c:pt>
                <c:pt idx="549">
                  <c:v>0.185</c:v>
                </c:pt>
                <c:pt idx="550">
                  <c:v>0.186</c:v>
                </c:pt>
                <c:pt idx="551">
                  <c:v>0.186</c:v>
                </c:pt>
                <c:pt idx="552">
                  <c:v>0.186</c:v>
                </c:pt>
                <c:pt idx="553">
                  <c:v>0.187</c:v>
                </c:pt>
                <c:pt idx="554">
                  <c:v>0.187</c:v>
                </c:pt>
                <c:pt idx="555">
                  <c:v>0.187</c:v>
                </c:pt>
                <c:pt idx="556">
                  <c:v>0.187</c:v>
                </c:pt>
                <c:pt idx="557">
                  <c:v>0.188</c:v>
                </c:pt>
                <c:pt idx="558">
                  <c:v>0.188</c:v>
                </c:pt>
                <c:pt idx="559">
                  <c:v>0.188</c:v>
                </c:pt>
                <c:pt idx="560">
                  <c:v>0.189</c:v>
                </c:pt>
                <c:pt idx="561">
                  <c:v>0.189</c:v>
                </c:pt>
                <c:pt idx="562">
                  <c:v>0.189</c:v>
                </c:pt>
                <c:pt idx="563">
                  <c:v>0.189</c:v>
                </c:pt>
                <c:pt idx="564">
                  <c:v>0.19</c:v>
                </c:pt>
                <c:pt idx="565">
                  <c:v>0.19</c:v>
                </c:pt>
                <c:pt idx="566">
                  <c:v>0.19</c:v>
                </c:pt>
                <c:pt idx="567">
                  <c:v>0.19</c:v>
                </c:pt>
                <c:pt idx="568">
                  <c:v>0.191</c:v>
                </c:pt>
                <c:pt idx="569">
                  <c:v>0.191</c:v>
                </c:pt>
                <c:pt idx="570">
                  <c:v>0.191</c:v>
                </c:pt>
                <c:pt idx="571">
                  <c:v>0.192</c:v>
                </c:pt>
                <c:pt idx="572">
                  <c:v>0.192</c:v>
                </c:pt>
                <c:pt idx="573">
                  <c:v>0.192</c:v>
                </c:pt>
                <c:pt idx="574">
                  <c:v>0.192</c:v>
                </c:pt>
                <c:pt idx="575">
                  <c:v>0.193</c:v>
                </c:pt>
                <c:pt idx="576">
                  <c:v>0.193</c:v>
                </c:pt>
                <c:pt idx="577">
                  <c:v>0.193</c:v>
                </c:pt>
                <c:pt idx="578">
                  <c:v>0.193</c:v>
                </c:pt>
                <c:pt idx="579">
                  <c:v>0.19400000000000001</c:v>
                </c:pt>
                <c:pt idx="580">
                  <c:v>0.19400000000000001</c:v>
                </c:pt>
                <c:pt idx="581">
                  <c:v>0.19400000000000001</c:v>
                </c:pt>
                <c:pt idx="582">
                  <c:v>0.19500000000000001</c:v>
                </c:pt>
                <c:pt idx="583">
                  <c:v>0.19500000000000001</c:v>
                </c:pt>
                <c:pt idx="584">
                  <c:v>0.19500000000000001</c:v>
                </c:pt>
                <c:pt idx="585">
                  <c:v>0.19500000000000001</c:v>
                </c:pt>
                <c:pt idx="586">
                  <c:v>0.19600000000000001</c:v>
                </c:pt>
                <c:pt idx="587">
                  <c:v>0.19600000000000001</c:v>
                </c:pt>
                <c:pt idx="588">
                  <c:v>0.19600000000000001</c:v>
                </c:pt>
                <c:pt idx="589">
                  <c:v>0.19600000000000001</c:v>
                </c:pt>
                <c:pt idx="590">
                  <c:v>0.19700000000000001</c:v>
                </c:pt>
                <c:pt idx="591">
                  <c:v>0.19700000000000001</c:v>
                </c:pt>
                <c:pt idx="592">
                  <c:v>0.19700000000000001</c:v>
                </c:pt>
                <c:pt idx="593">
                  <c:v>0.19800000000000001</c:v>
                </c:pt>
                <c:pt idx="594">
                  <c:v>0.19800000000000001</c:v>
                </c:pt>
                <c:pt idx="595">
                  <c:v>0.19800000000000001</c:v>
                </c:pt>
                <c:pt idx="596">
                  <c:v>0.19800000000000001</c:v>
                </c:pt>
                <c:pt idx="597">
                  <c:v>0.19900000000000001</c:v>
                </c:pt>
                <c:pt idx="598">
                  <c:v>0.19900000000000001</c:v>
                </c:pt>
                <c:pt idx="599">
                  <c:v>0.19900000000000001</c:v>
                </c:pt>
                <c:pt idx="600">
                  <c:v>0.19900000000000001</c:v>
                </c:pt>
                <c:pt idx="601">
                  <c:v>0.2</c:v>
                </c:pt>
                <c:pt idx="602">
                  <c:v>0.2</c:v>
                </c:pt>
                <c:pt idx="603">
                  <c:v>0.2</c:v>
                </c:pt>
                <c:pt idx="604">
                  <c:v>0.20100000000000001</c:v>
                </c:pt>
                <c:pt idx="605">
                  <c:v>0.20100000000000001</c:v>
                </c:pt>
                <c:pt idx="606">
                  <c:v>0.20100000000000001</c:v>
                </c:pt>
                <c:pt idx="607">
                  <c:v>0.20100000000000001</c:v>
                </c:pt>
                <c:pt idx="608">
                  <c:v>0.20200000000000001</c:v>
                </c:pt>
                <c:pt idx="609">
                  <c:v>0.20200000000000001</c:v>
                </c:pt>
                <c:pt idx="610">
                  <c:v>0.20200000000000001</c:v>
                </c:pt>
                <c:pt idx="611">
                  <c:v>0.20200000000000001</c:v>
                </c:pt>
                <c:pt idx="612">
                  <c:v>0.20300000000000001</c:v>
                </c:pt>
                <c:pt idx="613">
                  <c:v>0.20300000000000001</c:v>
                </c:pt>
                <c:pt idx="614">
                  <c:v>0.20300000000000001</c:v>
                </c:pt>
                <c:pt idx="615">
                  <c:v>0.20400000000000001</c:v>
                </c:pt>
                <c:pt idx="616">
                  <c:v>0.20400000000000001</c:v>
                </c:pt>
                <c:pt idx="617">
                  <c:v>0.20400000000000001</c:v>
                </c:pt>
                <c:pt idx="618">
                  <c:v>0.20400000000000001</c:v>
                </c:pt>
                <c:pt idx="619">
                  <c:v>0.20500000000000002</c:v>
                </c:pt>
                <c:pt idx="620">
                  <c:v>0.20500000000000002</c:v>
                </c:pt>
                <c:pt idx="621">
                  <c:v>0.20500000000000002</c:v>
                </c:pt>
                <c:pt idx="622">
                  <c:v>0.20500000000000002</c:v>
                </c:pt>
                <c:pt idx="623">
                  <c:v>0.20600000000000002</c:v>
                </c:pt>
                <c:pt idx="624">
                  <c:v>0.20600000000000002</c:v>
                </c:pt>
                <c:pt idx="625">
                  <c:v>0.20600000000000002</c:v>
                </c:pt>
                <c:pt idx="626">
                  <c:v>0.20700000000000002</c:v>
                </c:pt>
                <c:pt idx="627">
                  <c:v>0.20700000000000002</c:v>
                </c:pt>
                <c:pt idx="628">
                  <c:v>0.20700000000000002</c:v>
                </c:pt>
                <c:pt idx="629">
                  <c:v>0.20700000000000002</c:v>
                </c:pt>
                <c:pt idx="630">
                  <c:v>0.20800000000000002</c:v>
                </c:pt>
                <c:pt idx="631">
                  <c:v>0.20800000000000002</c:v>
                </c:pt>
                <c:pt idx="632">
                  <c:v>0.20800000000000002</c:v>
                </c:pt>
                <c:pt idx="633">
                  <c:v>0.20800000000000002</c:v>
                </c:pt>
                <c:pt idx="634">
                  <c:v>0.20899999999999999</c:v>
                </c:pt>
                <c:pt idx="635">
                  <c:v>0.20899999999999999</c:v>
                </c:pt>
                <c:pt idx="636">
                  <c:v>0.20899999999999999</c:v>
                </c:pt>
                <c:pt idx="637">
                  <c:v>0.21</c:v>
                </c:pt>
                <c:pt idx="638">
                  <c:v>0.21</c:v>
                </c:pt>
                <c:pt idx="639">
                  <c:v>0.21</c:v>
                </c:pt>
                <c:pt idx="640">
                  <c:v>0.21</c:v>
                </c:pt>
                <c:pt idx="641">
                  <c:v>0.21099999999999999</c:v>
                </c:pt>
                <c:pt idx="642">
                  <c:v>0.21099999999999999</c:v>
                </c:pt>
                <c:pt idx="643">
                  <c:v>0.21099999999999999</c:v>
                </c:pt>
                <c:pt idx="644">
                  <c:v>0.21099999999999999</c:v>
                </c:pt>
                <c:pt idx="645">
                  <c:v>0.21199999999999999</c:v>
                </c:pt>
                <c:pt idx="646">
                  <c:v>0.21199999999999999</c:v>
                </c:pt>
                <c:pt idx="647">
                  <c:v>0.21199999999999999</c:v>
                </c:pt>
                <c:pt idx="648">
                  <c:v>0.21299999999999999</c:v>
                </c:pt>
                <c:pt idx="649">
                  <c:v>0.21299999999999999</c:v>
                </c:pt>
                <c:pt idx="650">
                  <c:v>0.21299999999999999</c:v>
                </c:pt>
                <c:pt idx="651">
                  <c:v>0.21299999999999999</c:v>
                </c:pt>
                <c:pt idx="652">
                  <c:v>0.214</c:v>
                </c:pt>
                <c:pt idx="653">
                  <c:v>0.214</c:v>
                </c:pt>
                <c:pt idx="654">
                  <c:v>0.214</c:v>
                </c:pt>
                <c:pt idx="655">
                  <c:v>0.214</c:v>
                </c:pt>
                <c:pt idx="656">
                  <c:v>0.215</c:v>
                </c:pt>
                <c:pt idx="657">
                  <c:v>0.215</c:v>
                </c:pt>
                <c:pt idx="658">
                  <c:v>0.215</c:v>
                </c:pt>
                <c:pt idx="659">
                  <c:v>0.216</c:v>
                </c:pt>
                <c:pt idx="660">
                  <c:v>0.216</c:v>
                </c:pt>
                <c:pt idx="661">
                  <c:v>0.216</c:v>
                </c:pt>
                <c:pt idx="662">
                  <c:v>0.216</c:v>
                </c:pt>
                <c:pt idx="663">
                  <c:v>0.217</c:v>
                </c:pt>
                <c:pt idx="664">
                  <c:v>0.217</c:v>
                </c:pt>
                <c:pt idx="665">
                  <c:v>0.217</c:v>
                </c:pt>
                <c:pt idx="666">
                  <c:v>0.217</c:v>
                </c:pt>
                <c:pt idx="667">
                  <c:v>0.218</c:v>
                </c:pt>
                <c:pt idx="668">
                  <c:v>0.218</c:v>
                </c:pt>
                <c:pt idx="669">
                  <c:v>0.218</c:v>
                </c:pt>
                <c:pt idx="670">
                  <c:v>0.219</c:v>
                </c:pt>
                <c:pt idx="671">
                  <c:v>0.219</c:v>
                </c:pt>
                <c:pt idx="672">
                  <c:v>0.219</c:v>
                </c:pt>
                <c:pt idx="673">
                  <c:v>0.219</c:v>
                </c:pt>
                <c:pt idx="674">
                  <c:v>0.22</c:v>
                </c:pt>
                <c:pt idx="675">
                  <c:v>0.22</c:v>
                </c:pt>
                <c:pt idx="676">
                  <c:v>0.22</c:v>
                </c:pt>
                <c:pt idx="677">
                  <c:v>0.22</c:v>
                </c:pt>
                <c:pt idx="678">
                  <c:v>0.221</c:v>
                </c:pt>
                <c:pt idx="679">
                  <c:v>0.221</c:v>
                </c:pt>
                <c:pt idx="680">
                  <c:v>0.221</c:v>
                </c:pt>
                <c:pt idx="681">
                  <c:v>0.222</c:v>
                </c:pt>
                <c:pt idx="682">
                  <c:v>0.222</c:v>
                </c:pt>
                <c:pt idx="683">
                  <c:v>0.222</c:v>
                </c:pt>
                <c:pt idx="684">
                  <c:v>0.222</c:v>
                </c:pt>
                <c:pt idx="685">
                  <c:v>0.223</c:v>
                </c:pt>
                <c:pt idx="686">
                  <c:v>0.223</c:v>
                </c:pt>
                <c:pt idx="687">
                  <c:v>0.223</c:v>
                </c:pt>
                <c:pt idx="688">
                  <c:v>0.223</c:v>
                </c:pt>
                <c:pt idx="689">
                  <c:v>0.224</c:v>
                </c:pt>
                <c:pt idx="690">
                  <c:v>0.224</c:v>
                </c:pt>
                <c:pt idx="691">
                  <c:v>0.224</c:v>
                </c:pt>
                <c:pt idx="692">
                  <c:v>0.22500000000000001</c:v>
                </c:pt>
                <c:pt idx="693">
                  <c:v>0.22500000000000001</c:v>
                </c:pt>
                <c:pt idx="694">
                  <c:v>0.22500000000000001</c:v>
                </c:pt>
                <c:pt idx="695">
                  <c:v>0.22500000000000001</c:v>
                </c:pt>
                <c:pt idx="696">
                  <c:v>0.22600000000000001</c:v>
                </c:pt>
                <c:pt idx="697">
                  <c:v>0.22600000000000001</c:v>
                </c:pt>
                <c:pt idx="698">
                  <c:v>0.22600000000000001</c:v>
                </c:pt>
                <c:pt idx="699">
                  <c:v>0.22600000000000001</c:v>
                </c:pt>
                <c:pt idx="700">
                  <c:v>0.22700000000000001</c:v>
                </c:pt>
                <c:pt idx="701">
                  <c:v>0.22700000000000001</c:v>
                </c:pt>
                <c:pt idx="702">
                  <c:v>0.22700000000000001</c:v>
                </c:pt>
                <c:pt idx="703">
                  <c:v>0.22800000000000001</c:v>
                </c:pt>
                <c:pt idx="704">
                  <c:v>0.22800000000000001</c:v>
                </c:pt>
                <c:pt idx="705">
                  <c:v>0.22800000000000001</c:v>
                </c:pt>
                <c:pt idx="706">
                  <c:v>0.23</c:v>
                </c:pt>
                <c:pt idx="707">
                  <c:v>0.23300000000000001</c:v>
                </c:pt>
                <c:pt idx="708">
                  <c:v>0.23700000000000002</c:v>
                </c:pt>
                <c:pt idx="709">
                  <c:v>0.24</c:v>
                </c:pt>
                <c:pt idx="710">
                  <c:v>0.24299999999999999</c:v>
                </c:pt>
                <c:pt idx="711">
                  <c:v>0.247</c:v>
                </c:pt>
                <c:pt idx="712">
                  <c:v>0.25</c:v>
                </c:pt>
                <c:pt idx="713">
                  <c:v>0.253</c:v>
                </c:pt>
                <c:pt idx="714">
                  <c:v>0.25700000000000001</c:v>
                </c:pt>
                <c:pt idx="715">
                  <c:v>0.26</c:v>
                </c:pt>
                <c:pt idx="716">
                  <c:v>0.26400000000000001</c:v>
                </c:pt>
                <c:pt idx="717">
                  <c:v>0.26800000000000002</c:v>
                </c:pt>
                <c:pt idx="718">
                  <c:v>0.27100000000000002</c:v>
                </c:pt>
                <c:pt idx="719">
                  <c:v>0.27500000000000002</c:v>
                </c:pt>
                <c:pt idx="720">
                  <c:v>0.27800000000000002</c:v>
                </c:pt>
                <c:pt idx="721">
                  <c:v>0.28200000000000003</c:v>
                </c:pt>
                <c:pt idx="722">
                  <c:v>0.28600000000000003</c:v>
                </c:pt>
                <c:pt idx="723">
                  <c:v>0.28899999999999998</c:v>
                </c:pt>
                <c:pt idx="724">
                  <c:v>0.29299999999999998</c:v>
                </c:pt>
                <c:pt idx="725">
                  <c:v>0.29799999999999999</c:v>
                </c:pt>
                <c:pt idx="726">
                  <c:v>0.30199999999999999</c:v>
                </c:pt>
                <c:pt idx="727">
                  <c:v>0.30599999999999999</c:v>
                </c:pt>
                <c:pt idx="728">
                  <c:v>0.31</c:v>
                </c:pt>
                <c:pt idx="729">
                  <c:v>0.314</c:v>
                </c:pt>
                <c:pt idx="730">
                  <c:v>0.318</c:v>
                </c:pt>
                <c:pt idx="731">
                  <c:v>0.32200000000000001</c:v>
                </c:pt>
                <c:pt idx="732">
                  <c:v>0.32600000000000001</c:v>
                </c:pt>
                <c:pt idx="733">
                  <c:v>0.33</c:v>
                </c:pt>
                <c:pt idx="734">
                  <c:v>0.33400000000000002</c:v>
                </c:pt>
                <c:pt idx="735">
                  <c:v>0.33800000000000002</c:v>
                </c:pt>
                <c:pt idx="736">
                  <c:v>0.34200000000000003</c:v>
                </c:pt>
                <c:pt idx="737">
                  <c:v>0.34600000000000003</c:v>
                </c:pt>
                <c:pt idx="738">
                  <c:v>0.35000000000000003</c:v>
                </c:pt>
                <c:pt idx="739">
                  <c:v>0.35399999999999998</c:v>
                </c:pt>
                <c:pt idx="740">
                  <c:v>0.35799999999999998</c:v>
                </c:pt>
                <c:pt idx="741">
                  <c:v>0.36199999999999999</c:v>
                </c:pt>
                <c:pt idx="742">
                  <c:v>0.36599999999999999</c:v>
                </c:pt>
                <c:pt idx="743">
                  <c:v>0.37</c:v>
                </c:pt>
                <c:pt idx="744">
                  <c:v>0.374</c:v>
                </c:pt>
                <c:pt idx="745">
                  <c:v>0.378</c:v>
                </c:pt>
                <c:pt idx="746">
                  <c:v>0.38300000000000001</c:v>
                </c:pt>
                <c:pt idx="747">
                  <c:v>0.38700000000000001</c:v>
                </c:pt>
                <c:pt idx="748">
                  <c:v>0.39100000000000001</c:v>
                </c:pt>
                <c:pt idx="749">
                  <c:v>0.39500000000000002</c:v>
                </c:pt>
                <c:pt idx="750">
                  <c:v>0.39900000000000002</c:v>
                </c:pt>
                <c:pt idx="751">
                  <c:v>0.40300000000000002</c:v>
                </c:pt>
                <c:pt idx="752">
                  <c:v>0.40700000000000003</c:v>
                </c:pt>
                <c:pt idx="753">
                  <c:v>0.41100000000000003</c:v>
                </c:pt>
                <c:pt idx="754">
                  <c:v>0.41600000000000004</c:v>
                </c:pt>
                <c:pt idx="755">
                  <c:v>0.42</c:v>
                </c:pt>
                <c:pt idx="756">
                  <c:v>0.42399999999999999</c:v>
                </c:pt>
                <c:pt idx="757">
                  <c:v>0.42799999999999999</c:v>
                </c:pt>
                <c:pt idx="758">
                  <c:v>0.432</c:v>
                </c:pt>
                <c:pt idx="759">
                  <c:v>0.436</c:v>
                </c:pt>
                <c:pt idx="760">
                  <c:v>0.441</c:v>
                </c:pt>
                <c:pt idx="761">
                  <c:v>0.44500000000000001</c:v>
                </c:pt>
                <c:pt idx="762">
                  <c:v>0.44900000000000001</c:v>
                </c:pt>
                <c:pt idx="763">
                  <c:v>0.45300000000000001</c:v>
                </c:pt>
                <c:pt idx="764">
                  <c:v>0.45700000000000002</c:v>
                </c:pt>
                <c:pt idx="765">
                  <c:v>0.46100000000000002</c:v>
                </c:pt>
                <c:pt idx="766">
                  <c:v>0.46600000000000003</c:v>
                </c:pt>
                <c:pt idx="767">
                  <c:v>0.47000000000000003</c:v>
                </c:pt>
                <c:pt idx="768">
                  <c:v>0.47400000000000003</c:v>
                </c:pt>
                <c:pt idx="769">
                  <c:v>0.47800000000000004</c:v>
                </c:pt>
                <c:pt idx="770">
                  <c:v>0.48199999999999998</c:v>
                </c:pt>
                <c:pt idx="771">
                  <c:v>0.48599999999999999</c:v>
                </c:pt>
                <c:pt idx="772">
                  <c:v>0.49099999999999999</c:v>
                </c:pt>
                <c:pt idx="773">
                  <c:v>0.495</c:v>
                </c:pt>
                <c:pt idx="774">
                  <c:v>0.499</c:v>
                </c:pt>
                <c:pt idx="775">
                  <c:v>0.503</c:v>
                </c:pt>
                <c:pt idx="776">
                  <c:v>0.50700000000000001</c:v>
                </c:pt>
                <c:pt idx="777">
                  <c:v>0.51100000000000001</c:v>
                </c:pt>
                <c:pt idx="778">
                  <c:v>0.51600000000000001</c:v>
                </c:pt>
                <c:pt idx="779">
                  <c:v>0.52</c:v>
                </c:pt>
                <c:pt idx="780">
                  <c:v>0.52400000000000002</c:v>
                </c:pt>
                <c:pt idx="781">
                  <c:v>0.52800000000000002</c:v>
                </c:pt>
                <c:pt idx="782">
                  <c:v>0.53200000000000003</c:v>
                </c:pt>
                <c:pt idx="783">
                  <c:v>0.53700000000000003</c:v>
                </c:pt>
                <c:pt idx="784">
                  <c:v>0.54100000000000004</c:v>
                </c:pt>
                <c:pt idx="785">
                  <c:v>0.54500000000000004</c:v>
                </c:pt>
                <c:pt idx="786">
                  <c:v>0.54900000000000004</c:v>
                </c:pt>
                <c:pt idx="787">
                  <c:v>0.55400000000000005</c:v>
                </c:pt>
                <c:pt idx="788">
                  <c:v>0.55800000000000005</c:v>
                </c:pt>
                <c:pt idx="789">
                  <c:v>0.56200000000000006</c:v>
                </c:pt>
                <c:pt idx="790">
                  <c:v>0.56600000000000006</c:v>
                </c:pt>
                <c:pt idx="791">
                  <c:v>0.57100000000000006</c:v>
                </c:pt>
                <c:pt idx="792">
                  <c:v>0.57500000000000007</c:v>
                </c:pt>
                <c:pt idx="793">
                  <c:v>0.57899999999999996</c:v>
                </c:pt>
                <c:pt idx="794">
                  <c:v>0.58299999999999996</c:v>
                </c:pt>
                <c:pt idx="795">
                  <c:v>0.58799999999999997</c:v>
                </c:pt>
                <c:pt idx="796">
                  <c:v>0.59199999999999997</c:v>
                </c:pt>
                <c:pt idx="797">
                  <c:v>0.59599999999999997</c:v>
                </c:pt>
                <c:pt idx="798">
                  <c:v>0.60099999999999998</c:v>
                </c:pt>
                <c:pt idx="799">
                  <c:v>0.60499999999999998</c:v>
                </c:pt>
                <c:pt idx="800">
                  <c:v>0.60899999999999999</c:v>
                </c:pt>
                <c:pt idx="801">
                  <c:v>0.61299999999999999</c:v>
                </c:pt>
                <c:pt idx="802">
                  <c:v>0.61799999999999999</c:v>
                </c:pt>
                <c:pt idx="803">
                  <c:v>0.622</c:v>
                </c:pt>
                <c:pt idx="804">
                  <c:v>0.626</c:v>
                </c:pt>
                <c:pt idx="805">
                  <c:v>0.63100000000000001</c:v>
                </c:pt>
                <c:pt idx="806">
                  <c:v>0.63500000000000001</c:v>
                </c:pt>
                <c:pt idx="807">
                  <c:v>0.63900000000000001</c:v>
                </c:pt>
                <c:pt idx="808">
                  <c:v>0.64300000000000002</c:v>
                </c:pt>
                <c:pt idx="809">
                  <c:v>0.64800000000000002</c:v>
                </c:pt>
                <c:pt idx="810">
                  <c:v>0.65200000000000002</c:v>
                </c:pt>
                <c:pt idx="811">
                  <c:v>0.65600000000000003</c:v>
                </c:pt>
                <c:pt idx="812">
                  <c:v>0.66</c:v>
                </c:pt>
                <c:pt idx="813">
                  <c:v>0.66500000000000004</c:v>
                </c:pt>
                <c:pt idx="814">
                  <c:v>0.66900000000000004</c:v>
                </c:pt>
                <c:pt idx="815">
                  <c:v>0.67300000000000004</c:v>
                </c:pt>
                <c:pt idx="816">
                  <c:v>0.67700000000000005</c:v>
                </c:pt>
                <c:pt idx="817">
                  <c:v>0.68200000000000005</c:v>
                </c:pt>
                <c:pt idx="818">
                  <c:v>0.68600000000000005</c:v>
                </c:pt>
                <c:pt idx="819">
                  <c:v>0.69000000000000006</c:v>
                </c:pt>
                <c:pt idx="820">
                  <c:v>0.69400000000000006</c:v>
                </c:pt>
                <c:pt idx="821">
                  <c:v>0.69900000000000007</c:v>
                </c:pt>
                <c:pt idx="822">
                  <c:v>0.70300000000000007</c:v>
                </c:pt>
                <c:pt idx="823">
                  <c:v>0.70699999999999996</c:v>
                </c:pt>
                <c:pt idx="824">
                  <c:v>0.71099999999999997</c:v>
                </c:pt>
                <c:pt idx="825">
                  <c:v>0.71599999999999997</c:v>
                </c:pt>
                <c:pt idx="826">
                  <c:v>0.72</c:v>
                </c:pt>
                <c:pt idx="827">
                  <c:v>0.72399999999999998</c:v>
                </c:pt>
                <c:pt idx="828">
                  <c:v>0.72799999999999998</c:v>
                </c:pt>
                <c:pt idx="829">
                  <c:v>0.73199999999999998</c:v>
                </c:pt>
                <c:pt idx="830">
                  <c:v>0.73699999999999999</c:v>
                </c:pt>
                <c:pt idx="831">
                  <c:v>0.74099999999999999</c:v>
                </c:pt>
                <c:pt idx="832">
                  <c:v>0.745</c:v>
                </c:pt>
                <c:pt idx="833">
                  <c:v>0.749</c:v>
                </c:pt>
                <c:pt idx="834">
                  <c:v>0.754</c:v>
                </c:pt>
                <c:pt idx="835">
                  <c:v>0.75800000000000001</c:v>
                </c:pt>
                <c:pt idx="836">
                  <c:v>0.76200000000000001</c:v>
                </c:pt>
                <c:pt idx="837">
                  <c:v>0.76600000000000001</c:v>
                </c:pt>
                <c:pt idx="838">
                  <c:v>0.77</c:v>
                </c:pt>
                <c:pt idx="839">
                  <c:v>0.77500000000000002</c:v>
                </c:pt>
                <c:pt idx="840">
                  <c:v>0.77900000000000003</c:v>
                </c:pt>
                <c:pt idx="841">
                  <c:v>0.78300000000000003</c:v>
                </c:pt>
                <c:pt idx="842">
                  <c:v>0.78700000000000003</c:v>
                </c:pt>
                <c:pt idx="843">
                  <c:v>0.79100000000000004</c:v>
                </c:pt>
                <c:pt idx="844">
                  <c:v>0.79500000000000004</c:v>
                </c:pt>
                <c:pt idx="845">
                  <c:v>0.8</c:v>
                </c:pt>
                <c:pt idx="846">
                  <c:v>0.80400000000000005</c:v>
                </c:pt>
                <c:pt idx="847">
                  <c:v>0.80800000000000005</c:v>
                </c:pt>
                <c:pt idx="848">
                  <c:v>0.81200000000000006</c:v>
                </c:pt>
                <c:pt idx="849">
                  <c:v>0.81600000000000006</c:v>
                </c:pt>
                <c:pt idx="850">
                  <c:v>0.82100000000000006</c:v>
                </c:pt>
                <c:pt idx="851">
                  <c:v>0.82500000000000007</c:v>
                </c:pt>
                <c:pt idx="852">
                  <c:v>0.82900000000000007</c:v>
                </c:pt>
                <c:pt idx="853">
                  <c:v>0.83299999999999996</c:v>
                </c:pt>
                <c:pt idx="854">
                  <c:v>0.83699999999999997</c:v>
                </c:pt>
                <c:pt idx="855">
                  <c:v>0.84099999999999997</c:v>
                </c:pt>
                <c:pt idx="856">
                  <c:v>0.84599999999999997</c:v>
                </c:pt>
                <c:pt idx="857">
                  <c:v>0.85</c:v>
                </c:pt>
                <c:pt idx="858">
                  <c:v>0.85399999999999998</c:v>
                </c:pt>
                <c:pt idx="859">
                  <c:v>0.85799999999999998</c:v>
                </c:pt>
                <c:pt idx="860">
                  <c:v>0.86199999999999999</c:v>
                </c:pt>
                <c:pt idx="861">
                  <c:v>0.86599999999999999</c:v>
                </c:pt>
                <c:pt idx="862">
                  <c:v>0.871</c:v>
                </c:pt>
                <c:pt idx="863">
                  <c:v>0.875</c:v>
                </c:pt>
                <c:pt idx="864">
                  <c:v>0.879</c:v>
                </c:pt>
                <c:pt idx="865">
                  <c:v>0.88300000000000001</c:v>
                </c:pt>
                <c:pt idx="866">
                  <c:v>0.88700000000000001</c:v>
                </c:pt>
                <c:pt idx="867">
                  <c:v>0.89100000000000001</c:v>
                </c:pt>
                <c:pt idx="868">
                  <c:v>0.89500000000000002</c:v>
                </c:pt>
                <c:pt idx="869">
                  <c:v>0.9</c:v>
                </c:pt>
                <c:pt idx="870">
                  <c:v>0.90400000000000003</c:v>
                </c:pt>
                <c:pt idx="871">
                  <c:v>0.90800000000000003</c:v>
                </c:pt>
                <c:pt idx="872">
                  <c:v>0.91200000000000003</c:v>
                </c:pt>
                <c:pt idx="873">
                  <c:v>0.91600000000000004</c:v>
                </c:pt>
                <c:pt idx="874">
                  <c:v>0.92</c:v>
                </c:pt>
                <c:pt idx="875">
                  <c:v>0.92400000000000004</c:v>
                </c:pt>
                <c:pt idx="876">
                  <c:v>0.92900000000000005</c:v>
                </c:pt>
                <c:pt idx="877">
                  <c:v>0.93300000000000005</c:v>
                </c:pt>
                <c:pt idx="878">
                  <c:v>0.93700000000000006</c:v>
                </c:pt>
                <c:pt idx="879">
                  <c:v>0.94100000000000006</c:v>
                </c:pt>
                <c:pt idx="880">
                  <c:v>0.94500000000000006</c:v>
                </c:pt>
                <c:pt idx="881">
                  <c:v>0.94900000000000007</c:v>
                </c:pt>
                <c:pt idx="882">
                  <c:v>0.95300000000000007</c:v>
                </c:pt>
                <c:pt idx="883">
                  <c:v>0.95800000000000007</c:v>
                </c:pt>
                <c:pt idx="884">
                  <c:v>0.96199999999999997</c:v>
                </c:pt>
                <c:pt idx="885">
                  <c:v>0.96599999999999997</c:v>
                </c:pt>
                <c:pt idx="886">
                  <c:v>0.97</c:v>
                </c:pt>
                <c:pt idx="887">
                  <c:v>0.97399999999999998</c:v>
                </c:pt>
                <c:pt idx="888">
                  <c:v>0.97799999999999998</c:v>
                </c:pt>
                <c:pt idx="889">
                  <c:v>0.98199999999999998</c:v>
                </c:pt>
                <c:pt idx="890">
                  <c:v>0.98599999999999999</c:v>
                </c:pt>
                <c:pt idx="891">
                  <c:v>0.99099999999999999</c:v>
                </c:pt>
                <c:pt idx="892">
                  <c:v>0.995</c:v>
                </c:pt>
                <c:pt idx="893">
                  <c:v>0.999</c:v>
                </c:pt>
                <c:pt idx="894">
                  <c:v>1.0030000000000001</c:v>
                </c:pt>
                <c:pt idx="895">
                  <c:v>1.0070000000000001</c:v>
                </c:pt>
                <c:pt idx="896">
                  <c:v>1.0110000000000001</c:v>
                </c:pt>
                <c:pt idx="897">
                  <c:v>1.0150000000000001</c:v>
                </c:pt>
                <c:pt idx="898">
                  <c:v>1.0190000000000001</c:v>
                </c:pt>
                <c:pt idx="899">
                  <c:v>1.0230000000000001</c:v>
                </c:pt>
                <c:pt idx="900">
                  <c:v>1.0269999999999999</c:v>
                </c:pt>
                <c:pt idx="901">
                  <c:v>1.0309999999999999</c:v>
                </c:pt>
                <c:pt idx="902">
                  <c:v>1.0349999999999999</c:v>
                </c:pt>
                <c:pt idx="903">
                  <c:v>1.04</c:v>
                </c:pt>
                <c:pt idx="904">
                  <c:v>1.044</c:v>
                </c:pt>
                <c:pt idx="905">
                  <c:v>1.048</c:v>
                </c:pt>
                <c:pt idx="906">
                  <c:v>1.052</c:v>
                </c:pt>
                <c:pt idx="907">
                  <c:v>1.056</c:v>
                </c:pt>
                <c:pt idx="908">
                  <c:v>1.06</c:v>
                </c:pt>
                <c:pt idx="909">
                  <c:v>1.0640000000000001</c:v>
                </c:pt>
                <c:pt idx="910">
                  <c:v>1.0680000000000001</c:v>
                </c:pt>
                <c:pt idx="911">
                  <c:v>1.0720000000000001</c:v>
                </c:pt>
                <c:pt idx="912">
                  <c:v>1.0760000000000001</c:v>
                </c:pt>
                <c:pt idx="913">
                  <c:v>1.08</c:v>
                </c:pt>
                <c:pt idx="914">
                  <c:v>1.0840000000000001</c:v>
                </c:pt>
                <c:pt idx="915">
                  <c:v>1.0880000000000001</c:v>
                </c:pt>
                <c:pt idx="916">
                  <c:v>1.0920000000000001</c:v>
                </c:pt>
                <c:pt idx="917">
                  <c:v>1.0960000000000001</c:v>
                </c:pt>
                <c:pt idx="918">
                  <c:v>1.1000000000000001</c:v>
                </c:pt>
                <c:pt idx="919">
                  <c:v>1.105</c:v>
                </c:pt>
                <c:pt idx="920">
                  <c:v>1.109</c:v>
                </c:pt>
                <c:pt idx="921">
                  <c:v>1.113</c:v>
                </c:pt>
                <c:pt idx="922">
                  <c:v>1.117</c:v>
                </c:pt>
                <c:pt idx="923">
                  <c:v>1.121</c:v>
                </c:pt>
                <c:pt idx="924">
                  <c:v>1.125</c:v>
                </c:pt>
                <c:pt idx="925">
                  <c:v>1.129</c:v>
                </c:pt>
                <c:pt idx="926">
                  <c:v>1.133</c:v>
                </c:pt>
                <c:pt idx="927">
                  <c:v>1.137</c:v>
                </c:pt>
                <c:pt idx="928">
                  <c:v>1.141</c:v>
                </c:pt>
                <c:pt idx="929">
                  <c:v>1.145</c:v>
                </c:pt>
                <c:pt idx="930">
                  <c:v>1.149</c:v>
                </c:pt>
                <c:pt idx="931">
                  <c:v>1.153</c:v>
                </c:pt>
                <c:pt idx="932">
                  <c:v>1.157</c:v>
                </c:pt>
                <c:pt idx="933">
                  <c:v>1.161</c:v>
                </c:pt>
                <c:pt idx="934">
                  <c:v>1.165</c:v>
                </c:pt>
                <c:pt idx="935">
                  <c:v>1.169</c:v>
                </c:pt>
                <c:pt idx="936">
                  <c:v>1.173</c:v>
                </c:pt>
                <c:pt idx="937">
                  <c:v>1.177</c:v>
                </c:pt>
                <c:pt idx="938">
                  <c:v>1.181</c:v>
                </c:pt>
                <c:pt idx="939">
                  <c:v>1.1850000000000001</c:v>
                </c:pt>
                <c:pt idx="940">
                  <c:v>1.1890000000000001</c:v>
                </c:pt>
                <c:pt idx="941">
                  <c:v>1.1930000000000001</c:v>
                </c:pt>
                <c:pt idx="942">
                  <c:v>1.1970000000000001</c:v>
                </c:pt>
                <c:pt idx="943">
                  <c:v>1.2010000000000001</c:v>
                </c:pt>
                <c:pt idx="944">
                  <c:v>1.2050000000000001</c:v>
                </c:pt>
                <c:pt idx="945">
                  <c:v>1.2090000000000001</c:v>
                </c:pt>
                <c:pt idx="946">
                  <c:v>1.2130000000000001</c:v>
                </c:pt>
                <c:pt idx="947">
                  <c:v>1.2170000000000001</c:v>
                </c:pt>
                <c:pt idx="948">
                  <c:v>1.2210000000000001</c:v>
                </c:pt>
                <c:pt idx="949">
                  <c:v>1.2250000000000001</c:v>
                </c:pt>
                <c:pt idx="950">
                  <c:v>1.2290000000000001</c:v>
                </c:pt>
                <c:pt idx="951">
                  <c:v>1.2330000000000001</c:v>
                </c:pt>
                <c:pt idx="952">
                  <c:v>1.2370000000000001</c:v>
                </c:pt>
                <c:pt idx="953">
                  <c:v>1.2410000000000001</c:v>
                </c:pt>
                <c:pt idx="954">
                  <c:v>1.2450000000000001</c:v>
                </c:pt>
                <c:pt idx="955">
                  <c:v>1.2490000000000001</c:v>
                </c:pt>
                <c:pt idx="956">
                  <c:v>1.2530000000000001</c:v>
                </c:pt>
                <c:pt idx="957">
                  <c:v>1.2570000000000001</c:v>
                </c:pt>
                <c:pt idx="958">
                  <c:v>1.2610000000000001</c:v>
                </c:pt>
                <c:pt idx="959">
                  <c:v>1.2650000000000001</c:v>
                </c:pt>
                <c:pt idx="960">
                  <c:v>1.2690000000000001</c:v>
                </c:pt>
                <c:pt idx="961">
                  <c:v>1.2730000000000001</c:v>
                </c:pt>
                <c:pt idx="962">
                  <c:v>1.2770000000000001</c:v>
                </c:pt>
                <c:pt idx="963">
                  <c:v>1.2809999999999999</c:v>
                </c:pt>
                <c:pt idx="964">
                  <c:v>1.2849999999999999</c:v>
                </c:pt>
                <c:pt idx="965">
                  <c:v>1.2889999999999999</c:v>
                </c:pt>
                <c:pt idx="966">
                  <c:v>1.2929999999999999</c:v>
                </c:pt>
                <c:pt idx="967">
                  <c:v>1.2969999999999999</c:v>
                </c:pt>
                <c:pt idx="968">
                  <c:v>1.3009999999999999</c:v>
                </c:pt>
                <c:pt idx="969">
                  <c:v>1.3049999999999999</c:v>
                </c:pt>
                <c:pt idx="970">
                  <c:v>1.3089999999999999</c:v>
                </c:pt>
                <c:pt idx="971">
                  <c:v>1.3129999999999999</c:v>
                </c:pt>
                <c:pt idx="972">
                  <c:v>1.3169999999999999</c:v>
                </c:pt>
                <c:pt idx="973">
                  <c:v>1.321</c:v>
                </c:pt>
                <c:pt idx="974">
                  <c:v>1.325</c:v>
                </c:pt>
                <c:pt idx="975">
                  <c:v>1.329</c:v>
                </c:pt>
                <c:pt idx="976">
                  <c:v>1.333</c:v>
                </c:pt>
                <c:pt idx="977">
                  <c:v>1.337</c:v>
                </c:pt>
                <c:pt idx="978">
                  <c:v>1.341</c:v>
                </c:pt>
                <c:pt idx="979">
                  <c:v>1.345</c:v>
                </c:pt>
                <c:pt idx="980">
                  <c:v>1.349</c:v>
                </c:pt>
                <c:pt idx="981">
                  <c:v>1.353</c:v>
                </c:pt>
                <c:pt idx="982">
                  <c:v>1.357</c:v>
                </c:pt>
                <c:pt idx="983">
                  <c:v>1.361</c:v>
                </c:pt>
                <c:pt idx="984">
                  <c:v>1.365</c:v>
                </c:pt>
                <c:pt idx="985">
                  <c:v>1.369</c:v>
                </c:pt>
                <c:pt idx="986">
                  <c:v>1.373</c:v>
                </c:pt>
                <c:pt idx="987">
                  <c:v>1.377</c:v>
                </c:pt>
                <c:pt idx="988">
                  <c:v>1.381</c:v>
                </c:pt>
                <c:pt idx="989">
                  <c:v>1.3840000000000001</c:v>
                </c:pt>
                <c:pt idx="990">
                  <c:v>1.3880000000000001</c:v>
                </c:pt>
                <c:pt idx="991">
                  <c:v>1.3920000000000001</c:v>
                </c:pt>
                <c:pt idx="992">
                  <c:v>1.3960000000000001</c:v>
                </c:pt>
                <c:pt idx="993">
                  <c:v>1.4000000000000001</c:v>
                </c:pt>
                <c:pt idx="994">
                  <c:v>1.4040000000000001</c:v>
                </c:pt>
                <c:pt idx="995">
                  <c:v>1.4079999999999999</c:v>
                </c:pt>
                <c:pt idx="996">
                  <c:v>1.4119999999999999</c:v>
                </c:pt>
                <c:pt idx="997">
                  <c:v>1.4159999999999999</c:v>
                </c:pt>
                <c:pt idx="998">
                  <c:v>1.42</c:v>
                </c:pt>
                <c:pt idx="999">
                  <c:v>1.4239999999999999</c:v>
                </c:pt>
                <c:pt idx="1000">
                  <c:v>1.4279999999999999</c:v>
                </c:pt>
                <c:pt idx="1001">
                  <c:v>1.4319999999999999</c:v>
                </c:pt>
                <c:pt idx="1002">
                  <c:v>1.4359999999999999</c:v>
                </c:pt>
                <c:pt idx="1003">
                  <c:v>1.44</c:v>
                </c:pt>
                <c:pt idx="1004">
                  <c:v>1.444</c:v>
                </c:pt>
                <c:pt idx="1005">
                  <c:v>1.448</c:v>
                </c:pt>
                <c:pt idx="1006">
                  <c:v>1.452</c:v>
                </c:pt>
                <c:pt idx="1007">
                  <c:v>1.456</c:v>
                </c:pt>
                <c:pt idx="1008">
                  <c:v>1.46</c:v>
                </c:pt>
                <c:pt idx="1009">
                  <c:v>1.464</c:v>
                </c:pt>
                <c:pt idx="1010">
                  <c:v>1.468</c:v>
                </c:pt>
                <c:pt idx="1011">
                  <c:v>1.472</c:v>
                </c:pt>
                <c:pt idx="1012">
                  <c:v>1.4750000000000001</c:v>
                </c:pt>
                <c:pt idx="1013">
                  <c:v>1.4790000000000001</c:v>
                </c:pt>
                <c:pt idx="1014">
                  <c:v>1.4830000000000001</c:v>
                </c:pt>
                <c:pt idx="1015">
                  <c:v>1.4870000000000001</c:v>
                </c:pt>
                <c:pt idx="1016">
                  <c:v>1.4910000000000001</c:v>
                </c:pt>
                <c:pt idx="1017">
                  <c:v>1.4950000000000001</c:v>
                </c:pt>
                <c:pt idx="1018">
                  <c:v>1.4990000000000001</c:v>
                </c:pt>
                <c:pt idx="1019">
                  <c:v>1.5030000000000001</c:v>
                </c:pt>
                <c:pt idx="1020">
                  <c:v>1.5070000000000001</c:v>
                </c:pt>
                <c:pt idx="1021">
                  <c:v>1.5110000000000001</c:v>
                </c:pt>
                <c:pt idx="1022">
                  <c:v>1.5150000000000001</c:v>
                </c:pt>
                <c:pt idx="1023">
                  <c:v>1.5190000000000001</c:v>
                </c:pt>
                <c:pt idx="1024">
                  <c:v>1.5230000000000001</c:v>
                </c:pt>
                <c:pt idx="1025">
                  <c:v>1.5270000000000001</c:v>
                </c:pt>
                <c:pt idx="1026">
                  <c:v>1.5310000000000001</c:v>
                </c:pt>
                <c:pt idx="1027">
                  <c:v>1.5350000000000001</c:v>
                </c:pt>
                <c:pt idx="1028">
                  <c:v>1.5389999999999999</c:v>
                </c:pt>
                <c:pt idx="1029">
                  <c:v>1.5429999999999999</c:v>
                </c:pt>
                <c:pt idx="1030">
                  <c:v>1.5469999999999999</c:v>
                </c:pt>
                <c:pt idx="1031">
                  <c:v>1.5509999999999999</c:v>
                </c:pt>
                <c:pt idx="1032">
                  <c:v>1.5549999999999999</c:v>
                </c:pt>
                <c:pt idx="1033">
                  <c:v>1.5589999999999999</c:v>
                </c:pt>
                <c:pt idx="1034">
                  <c:v>1.5629999999999999</c:v>
                </c:pt>
                <c:pt idx="1035">
                  <c:v>1.5669999999999999</c:v>
                </c:pt>
                <c:pt idx="1036">
                  <c:v>1.571</c:v>
                </c:pt>
                <c:pt idx="1037">
                  <c:v>1.575</c:v>
                </c:pt>
                <c:pt idx="1038">
                  <c:v>1.579</c:v>
                </c:pt>
                <c:pt idx="1039">
                  <c:v>1.583</c:v>
                </c:pt>
                <c:pt idx="1040">
                  <c:v>1.587</c:v>
                </c:pt>
                <c:pt idx="1041">
                  <c:v>1.591</c:v>
                </c:pt>
                <c:pt idx="1042">
                  <c:v>1.595</c:v>
                </c:pt>
                <c:pt idx="1043">
                  <c:v>1.599</c:v>
                </c:pt>
                <c:pt idx="1044">
                  <c:v>1.603</c:v>
                </c:pt>
                <c:pt idx="1045">
                  <c:v>1.607</c:v>
                </c:pt>
                <c:pt idx="1046">
                  <c:v>1.611</c:v>
                </c:pt>
                <c:pt idx="1047">
                  <c:v>1.615</c:v>
                </c:pt>
                <c:pt idx="1048">
                  <c:v>1.619</c:v>
                </c:pt>
                <c:pt idx="1049">
                  <c:v>1.623</c:v>
                </c:pt>
                <c:pt idx="1050">
                  <c:v>1.627</c:v>
                </c:pt>
                <c:pt idx="1051">
                  <c:v>1.631</c:v>
                </c:pt>
                <c:pt idx="1052">
                  <c:v>1.635</c:v>
                </c:pt>
                <c:pt idx="1053">
                  <c:v>1.639</c:v>
                </c:pt>
                <c:pt idx="1054">
                  <c:v>1.643</c:v>
                </c:pt>
                <c:pt idx="1055">
                  <c:v>1.647</c:v>
                </c:pt>
                <c:pt idx="1056">
                  <c:v>1.651</c:v>
                </c:pt>
                <c:pt idx="1057">
                  <c:v>1.655</c:v>
                </c:pt>
                <c:pt idx="1058">
                  <c:v>1.659</c:v>
                </c:pt>
                <c:pt idx="1059">
                  <c:v>1.663</c:v>
                </c:pt>
                <c:pt idx="1060">
                  <c:v>1.667</c:v>
                </c:pt>
                <c:pt idx="1061">
                  <c:v>1.671</c:v>
                </c:pt>
                <c:pt idx="1062">
                  <c:v>1.675</c:v>
                </c:pt>
                <c:pt idx="1063">
                  <c:v>1.679</c:v>
                </c:pt>
                <c:pt idx="1064">
                  <c:v>1.6830000000000001</c:v>
                </c:pt>
                <c:pt idx="1065">
                  <c:v>1.6870000000000001</c:v>
                </c:pt>
                <c:pt idx="1066">
                  <c:v>1.6910000000000001</c:v>
                </c:pt>
                <c:pt idx="1067">
                  <c:v>1.6950000000000001</c:v>
                </c:pt>
                <c:pt idx="1068">
                  <c:v>1.6990000000000001</c:v>
                </c:pt>
                <c:pt idx="1069">
                  <c:v>1.7030000000000001</c:v>
                </c:pt>
                <c:pt idx="1070">
                  <c:v>1.7070000000000001</c:v>
                </c:pt>
                <c:pt idx="1071">
                  <c:v>1.7110000000000001</c:v>
                </c:pt>
                <c:pt idx="1072">
                  <c:v>1.7150000000000001</c:v>
                </c:pt>
                <c:pt idx="1073">
                  <c:v>1.7190000000000001</c:v>
                </c:pt>
                <c:pt idx="1074">
                  <c:v>1.7230000000000001</c:v>
                </c:pt>
                <c:pt idx="1075">
                  <c:v>1.7270000000000001</c:v>
                </c:pt>
                <c:pt idx="1076">
                  <c:v>1.7310000000000001</c:v>
                </c:pt>
                <c:pt idx="1077">
                  <c:v>1.7350000000000001</c:v>
                </c:pt>
                <c:pt idx="1078">
                  <c:v>1.7390000000000001</c:v>
                </c:pt>
                <c:pt idx="1079">
                  <c:v>1.7430000000000001</c:v>
                </c:pt>
                <c:pt idx="1080">
                  <c:v>1.7470000000000001</c:v>
                </c:pt>
                <c:pt idx="1081">
                  <c:v>1.7510000000000001</c:v>
                </c:pt>
                <c:pt idx="1082">
                  <c:v>1.7550000000000001</c:v>
                </c:pt>
                <c:pt idx="1083">
                  <c:v>1.7590000000000001</c:v>
                </c:pt>
                <c:pt idx="1084">
                  <c:v>1.7630000000000001</c:v>
                </c:pt>
                <c:pt idx="1085">
                  <c:v>1.7670000000000001</c:v>
                </c:pt>
                <c:pt idx="1086">
                  <c:v>1.7710000000000001</c:v>
                </c:pt>
                <c:pt idx="1087">
                  <c:v>1.7750000000000001</c:v>
                </c:pt>
                <c:pt idx="1088">
                  <c:v>1.7790000000000001</c:v>
                </c:pt>
                <c:pt idx="1089">
                  <c:v>1.7830000000000001</c:v>
                </c:pt>
                <c:pt idx="1090">
                  <c:v>1.7870000000000001</c:v>
                </c:pt>
                <c:pt idx="1091">
                  <c:v>1.7910000000000001</c:v>
                </c:pt>
                <c:pt idx="1092">
                  <c:v>1.7949999999999999</c:v>
                </c:pt>
                <c:pt idx="1093">
                  <c:v>1.7989999999999999</c:v>
                </c:pt>
                <c:pt idx="1094">
                  <c:v>1.8029999999999999</c:v>
                </c:pt>
                <c:pt idx="1095">
                  <c:v>1.8069999999999999</c:v>
                </c:pt>
                <c:pt idx="1096">
                  <c:v>1.8109999999999999</c:v>
                </c:pt>
                <c:pt idx="1097">
                  <c:v>1.8149999999999999</c:v>
                </c:pt>
                <c:pt idx="1098">
                  <c:v>1.819</c:v>
                </c:pt>
                <c:pt idx="1099">
                  <c:v>1.823</c:v>
                </c:pt>
                <c:pt idx="1100">
                  <c:v>1.827</c:v>
                </c:pt>
                <c:pt idx="1101">
                  <c:v>1.831</c:v>
                </c:pt>
                <c:pt idx="1102">
                  <c:v>1.835</c:v>
                </c:pt>
                <c:pt idx="1103">
                  <c:v>1.839</c:v>
                </c:pt>
                <c:pt idx="1104">
                  <c:v>1.843</c:v>
                </c:pt>
                <c:pt idx="1105">
                  <c:v>1.847</c:v>
                </c:pt>
                <c:pt idx="1106">
                  <c:v>1.851</c:v>
                </c:pt>
                <c:pt idx="1107">
                  <c:v>1.855</c:v>
                </c:pt>
                <c:pt idx="1108">
                  <c:v>1.859</c:v>
                </c:pt>
                <c:pt idx="1109">
                  <c:v>1.863</c:v>
                </c:pt>
                <c:pt idx="1110">
                  <c:v>1.867</c:v>
                </c:pt>
                <c:pt idx="1111">
                  <c:v>1.8720000000000001</c:v>
                </c:pt>
                <c:pt idx="1112">
                  <c:v>1.8760000000000001</c:v>
                </c:pt>
                <c:pt idx="1113">
                  <c:v>1.8800000000000001</c:v>
                </c:pt>
                <c:pt idx="1114">
                  <c:v>1.8840000000000001</c:v>
                </c:pt>
                <c:pt idx="1115">
                  <c:v>1.8880000000000001</c:v>
                </c:pt>
                <c:pt idx="1116">
                  <c:v>1.8920000000000001</c:v>
                </c:pt>
                <c:pt idx="1117">
                  <c:v>1.8960000000000001</c:v>
                </c:pt>
                <c:pt idx="1118">
                  <c:v>1.9000000000000001</c:v>
                </c:pt>
                <c:pt idx="1119">
                  <c:v>1.9040000000000001</c:v>
                </c:pt>
                <c:pt idx="1120">
                  <c:v>1.9080000000000001</c:v>
                </c:pt>
                <c:pt idx="1121">
                  <c:v>1.9120000000000001</c:v>
                </c:pt>
                <c:pt idx="1122">
                  <c:v>1.9160000000000001</c:v>
                </c:pt>
                <c:pt idx="1123">
                  <c:v>1.92</c:v>
                </c:pt>
                <c:pt idx="1124">
                  <c:v>1.9239999999999999</c:v>
                </c:pt>
                <c:pt idx="1125">
                  <c:v>1.9279999999999999</c:v>
                </c:pt>
                <c:pt idx="1126">
                  <c:v>1.9319999999999999</c:v>
                </c:pt>
                <c:pt idx="1127">
                  <c:v>1.9359999999999999</c:v>
                </c:pt>
                <c:pt idx="1128">
                  <c:v>1.94</c:v>
                </c:pt>
                <c:pt idx="1129">
                  <c:v>1.944</c:v>
                </c:pt>
                <c:pt idx="1130">
                  <c:v>1.948</c:v>
                </c:pt>
                <c:pt idx="1131">
                  <c:v>1.952</c:v>
                </c:pt>
                <c:pt idx="1132">
                  <c:v>1.956</c:v>
                </c:pt>
                <c:pt idx="1133">
                  <c:v>1.96</c:v>
                </c:pt>
                <c:pt idx="1134">
                  <c:v>1.964</c:v>
                </c:pt>
                <c:pt idx="1135">
                  <c:v>1.968</c:v>
                </c:pt>
                <c:pt idx="1136">
                  <c:v>1.972</c:v>
                </c:pt>
                <c:pt idx="1137">
                  <c:v>1.976</c:v>
                </c:pt>
                <c:pt idx="1138">
                  <c:v>1.98</c:v>
                </c:pt>
                <c:pt idx="1139">
                  <c:v>1.984</c:v>
                </c:pt>
                <c:pt idx="1140">
                  <c:v>1.988</c:v>
                </c:pt>
                <c:pt idx="1141">
                  <c:v>1.992</c:v>
                </c:pt>
                <c:pt idx="1142">
                  <c:v>1.996</c:v>
                </c:pt>
                <c:pt idx="1143">
                  <c:v>2</c:v>
                </c:pt>
                <c:pt idx="1144">
                  <c:v>2.004</c:v>
                </c:pt>
                <c:pt idx="1145">
                  <c:v>2.008</c:v>
                </c:pt>
                <c:pt idx="1146">
                  <c:v>2.012</c:v>
                </c:pt>
                <c:pt idx="1147">
                  <c:v>2.016</c:v>
                </c:pt>
                <c:pt idx="1148">
                  <c:v>2.02</c:v>
                </c:pt>
                <c:pt idx="1149">
                  <c:v>2.024</c:v>
                </c:pt>
                <c:pt idx="1150">
                  <c:v>2.028</c:v>
                </c:pt>
                <c:pt idx="1151">
                  <c:v>2.032</c:v>
                </c:pt>
                <c:pt idx="1152">
                  <c:v>2.036</c:v>
                </c:pt>
                <c:pt idx="1153">
                  <c:v>2.04</c:v>
                </c:pt>
                <c:pt idx="1154">
                  <c:v>2.044</c:v>
                </c:pt>
                <c:pt idx="1155">
                  <c:v>2.048</c:v>
                </c:pt>
                <c:pt idx="1156">
                  <c:v>2.052</c:v>
                </c:pt>
                <c:pt idx="1157">
                  <c:v>2.056</c:v>
                </c:pt>
                <c:pt idx="1158">
                  <c:v>2.06</c:v>
                </c:pt>
                <c:pt idx="1159">
                  <c:v>2.0640000000000001</c:v>
                </c:pt>
                <c:pt idx="1160">
                  <c:v>2.0680000000000001</c:v>
                </c:pt>
                <c:pt idx="1161">
                  <c:v>2.0720000000000001</c:v>
                </c:pt>
                <c:pt idx="1162">
                  <c:v>2.0760000000000001</c:v>
                </c:pt>
                <c:pt idx="1163">
                  <c:v>2.08</c:v>
                </c:pt>
                <c:pt idx="1164">
                  <c:v>2.0840000000000001</c:v>
                </c:pt>
                <c:pt idx="1165">
                  <c:v>2.0880000000000001</c:v>
                </c:pt>
                <c:pt idx="1166">
                  <c:v>2.0920000000000001</c:v>
                </c:pt>
                <c:pt idx="1167">
                  <c:v>2.0960000000000001</c:v>
                </c:pt>
                <c:pt idx="1168">
                  <c:v>2.1</c:v>
                </c:pt>
                <c:pt idx="1169">
                  <c:v>2.1040000000000001</c:v>
                </c:pt>
                <c:pt idx="1170">
                  <c:v>2.1080000000000001</c:v>
                </c:pt>
                <c:pt idx="1171">
                  <c:v>2.1120000000000001</c:v>
                </c:pt>
                <c:pt idx="1172">
                  <c:v>2.1160000000000001</c:v>
                </c:pt>
                <c:pt idx="1173">
                  <c:v>2.12</c:v>
                </c:pt>
                <c:pt idx="1174">
                  <c:v>2.1240000000000001</c:v>
                </c:pt>
                <c:pt idx="1175">
                  <c:v>2.1280000000000001</c:v>
                </c:pt>
                <c:pt idx="1176">
                  <c:v>2.1320000000000001</c:v>
                </c:pt>
                <c:pt idx="1177">
                  <c:v>2.1360000000000001</c:v>
                </c:pt>
                <c:pt idx="1178">
                  <c:v>2.14</c:v>
                </c:pt>
                <c:pt idx="1179">
                  <c:v>2.1440000000000001</c:v>
                </c:pt>
                <c:pt idx="1180">
                  <c:v>2.1480000000000001</c:v>
                </c:pt>
                <c:pt idx="1181">
                  <c:v>2.153</c:v>
                </c:pt>
                <c:pt idx="1182">
                  <c:v>2.157</c:v>
                </c:pt>
                <c:pt idx="1183">
                  <c:v>2.161</c:v>
                </c:pt>
                <c:pt idx="1184">
                  <c:v>2.165</c:v>
                </c:pt>
                <c:pt idx="1185">
                  <c:v>2.169</c:v>
                </c:pt>
                <c:pt idx="1186">
                  <c:v>2.173</c:v>
                </c:pt>
                <c:pt idx="1187">
                  <c:v>2.177</c:v>
                </c:pt>
                <c:pt idx="1188">
                  <c:v>2.181</c:v>
                </c:pt>
                <c:pt idx="1189">
                  <c:v>2.1850000000000001</c:v>
                </c:pt>
                <c:pt idx="1190">
                  <c:v>2.1890000000000001</c:v>
                </c:pt>
                <c:pt idx="1191">
                  <c:v>2.1930000000000001</c:v>
                </c:pt>
                <c:pt idx="1192">
                  <c:v>2.1970000000000001</c:v>
                </c:pt>
                <c:pt idx="1193">
                  <c:v>2.2010000000000001</c:v>
                </c:pt>
                <c:pt idx="1194">
                  <c:v>2.2050000000000001</c:v>
                </c:pt>
                <c:pt idx="1195">
                  <c:v>2.2090000000000001</c:v>
                </c:pt>
                <c:pt idx="1196">
                  <c:v>2.2130000000000001</c:v>
                </c:pt>
                <c:pt idx="1197">
                  <c:v>2.2170000000000001</c:v>
                </c:pt>
                <c:pt idx="1198">
                  <c:v>2.2210000000000001</c:v>
                </c:pt>
                <c:pt idx="1199">
                  <c:v>2.2250000000000001</c:v>
                </c:pt>
                <c:pt idx="1200">
                  <c:v>2.2290000000000001</c:v>
                </c:pt>
                <c:pt idx="1201">
                  <c:v>2.2330000000000001</c:v>
                </c:pt>
                <c:pt idx="1202">
                  <c:v>2.2370000000000001</c:v>
                </c:pt>
                <c:pt idx="1203">
                  <c:v>2.2410000000000001</c:v>
                </c:pt>
                <c:pt idx="1204">
                  <c:v>2.2450000000000001</c:v>
                </c:pt>
                <c:pt idx="1205">
                  <c:v>2.2490000000000001</c:v>
                </c:pt>
                <c:pt idx="1206">
                  <c:v>2.2530000000000001</c:v>
                </c:pt>
                <c:pt idx="1207">
                  <c:v>2.2570000000000001</c:v>
                </c:pt>
                <c:pt idx="1208">
                  <c:v>2.2610000000000001</c:v>
                </c:pt>
                <c:pt idx="1209">
                  <c:v>2.2650000000000001</c:v>
                </c:pt>
                <c:pt idx="1210">
                  <c:v>2.2690000000000001</c:v>
                </c:pt>
                <c:pt idx="1211">
                  <c:v>2.2730000000000001</c:v>
                </c:pt>
                <c:pt idx="1212">
                  <c:v>2.2770000000000001</c:v>
                </c:pt>
                <c:pt idx="1213">
                  <c:v>2.2810000000000001</c:v>
                </c:pt>
                <c:pt idx="1214">
                  <c:v>2.2850000000000001</c:v>
                </c:pt>
                <c:pt idx="1215">
                  <c:v>2.2890000000000001</c:v>
                </c:pt>
                <c:pt idx="1216">
                  <c:v>2.2930000000000001</c:v>
                </c:pt>
                <c:pt idx="1217">
                  <c:v>2.2970000000000002</c:v>
                </c:pt>
                <c:pt idx="1218">
                  <c:v>2.3010000000000002</c:v>
                </c:pt>
                <c:pt idx="1219">
                  <c:v>2.3050000000000002</c:v>
                </c:pt>
                <c:pt idx="1220">
                  <c:v>2.3090000000000002</c:v>
                </c:pt>
                <c:pt idx="1221">
                  <c:v>2.3130000000000002</c:v>
                </c:pt>
                <c:pt idx="1222">
                  <c:v>2.3180000000000001</c:v>
                </c:pt>
                <c:pt idx="1223">
                  <c:v>2.3220000000000001</c:v>
                </c:pt>
                <c:pt idx="1224">
                  <c:v>2.3260000000000001</c:v>
                </c:pt>
                <c:pt idx="1225">
                  <c:v>2.33</c:v>
                </c:pt>
                <c:pt idx="1226">
                  <c:v>2.3340000000000001</c:v>
                </c:pt>
                <c:pt idx="1227">
                  <c:v>2.3380000000000001</c:v>
                </c:pt>
                <c:pt idx="1228">
                  <c:v>2.3420000000000001</c:v>
                </c:pt>
                <c:pt idx="1229">
                  <c:v>2.3460000000000001</c:v>
                </c:pt>
                <c:pt idx="1230">
                  <c:v>2.35</c:v>
                </c:pt>
                <c:pt idx="1231">
                  <c:v>2.3540000000000001</c:v>
                </c:pt>
                <c:pt idx="1232">
                  <c:v>2.3580000000000001</c:v>
                </c:pt>
                <c:pt idx="1233">
                  <c:v>2.3620000000000001</c:v>
                </c:pt>
                <c:pt idx="1234">
                  <c:v>2.3660000000000001</c:v>
                </c:pt>
                <c:pt idx="1235">
                  <c:v>2.37</c:v>
                </c:pt>
                <c:pt idx="1236">
                  <c:v>2.3740000000000001</c:v>
                </c:pt>
                <c:pt idx="1237">
                  <c:v>2.3780000000000001</c:v>
                </c:pt>
                <c:pt idx="1238">
                  <c:v>2.3820000000000001</c:v>
                </c:pt>
                <c:pt idx="1239">
                  <c:v>2.3860000000000001</c:v>
                </c:pt>
                <c:pt idx="1240">
                  <c:v>2.39</c:v>
                </c:pt>
                <c:pt idx="1241">
                  <c:v>2.3940000000000001</c:v>
                </c:pt>
                <c:pt idx="1242">
                  <c:v>2.3980000000000001</c:v>
                </c:pt>
                <c:pt idx="1243">
                  <c:v>2.4020000000000001</c:v>
                </c:pt>
                <c:pt idx="1244">
                  <c:v>2.4060000000000001</c:v>
                </c:pt>
                <c:pt idx="1245">
                  <c:v>2.41</c:v>
                </c:pt>
                <c:pt idx="1246">
                  <c:v>2.4140000000000001</c:v>
                </c:pt>
                <c:pt idx="1247">
                  <c:v>2.4180000000000001</c:v>
                </c:pt>
                <c:pt idx="1248">
                  <c:v>2.4220000000000002</c:v>
                </c:pt>
                <c:pt idx="1249">
                  <c:v>2.4260000000000002</c:v>
                </c:pt>
                <c:pt idx="1250">
                  <c:v>2.4300000000000002</c:v>
                </c:pt>
                <c:pt idx="1251">
                  <c:v>2.4340000000000002</c:v>
                </c:pt>
                <c:pt idx="1252">
                  <c:v>2.4380000000000002</c:v>
                </c:pt>
                <c:pt idx="1253">
                  <c:v>2.4420000000000002</c:v>
                </c:pt>
                <c:pt idx="1254">
                  <c:v>2.4460000000000002</c:v>
                </c:pt>
                <c:pt idx="1255">
                  <c:v>2.4500000000000002</c:v>
                </c:pt>
                <c:pt idx="1256">
                  <c:v>2.4529999999999998</c:v>
                </c:pt>
                <c:pt idx="1257">
                  <c:v>2.4569999999999999</c:v>
                </c:pt>
                <c:pt idx="1258">
                  <c:v>2.4609999999999999</c:v>
                </c:pt>
                <c:pt idx="1259">
                  <c:v>2.4649999999999999</c:v>
                </c:pt>
                <c:pt idx="1260">
                  <c:v>2.4689999999999999</c:v>
                </c:pt>
                <c:pt idx="1261">
                  <c:v>2.4729999999999999</c:v>
                </c:pt>
                <c:pt idx="1262">
                  <c:v>2.4769999999999999</c:v>
                </c:pt>
                <c:pt idx="1263">
                  <c:v>2.4809999999999999</c:v>
                </c:pt>
                <c:pt idx="1264">
                  <c:v>2.4849999999999999</c:v>
                </c:pt>
                <c:pt idx="1265">
                  <c:v>2.4889999999999999</c:v>
                </c:pt>
                <c:pt idx="1266">
                  <c:v>2.4929999999999999</c:v>
                </c:pt>
                <c:pt idx="1267">
                  <c:v>2.4969999999999999</c:v>
                </c:pt>
                <c:pt idx="1268">
                  <c:v>2.5009999999999999</c:v>
                </c:pt>
                <c:pt idx="1269">
                  <c:v>2.5049999999999999</c:v>
                </c:pt>
                <c:pt idx="1270">
                  <c:v>2.5089999999999999</c:v>
                </c:pt>
                <c:pt idx="1271">
                  <c:v>2.5129999999999999</c:v>
                </c:pt>
                <c:pt idx="1272">
                  <c:v>2.5169999999999999</c:v>
                </c:pt>
                <c:pt idx="1273">
                  <c:v>2.5209999999999999</c:v>
                </c:pt>
                <c:pt idx="1274">
                  <c:v>2.5249999999999999</c:v>
                </c:pt>
                <c:pt idx="1275">
                  <c:v>2.5289999999999999</c:v>
                </c:pt>
                <c:pt idx="1276">
                  <c:v>2.5329999999999999</c:v>
                </c:pt>
                <c:pt idx="1277">
                  <c:v>2.5369999999999999</c:v>
                </c:pt>
                <c:pt idx="1278">
                  <c:v>2.5409999999999999</c:v>
                </c:pt>
                <c:pt idx="1279">
                  <c:v>2.5449999999999999</c:v>
                </c:pt>
                <c:pt idx="1280">
                  <c:v>2.5489999999999999</c:v>
                </c:pt>
                <c:pt idx="1281">
                  <c:v>2.5529999999999999</c:v>
                </c:pt>
                <c:pt idx="1282">
                  <c:v>2.5569999999999999</c:v>
                </c:pt>
                <c:pt idx="1283">
                  <c:v>2.5609999999999999</c:v>
                </c:pt>
                <c:pt idx="1284">
                  <c:v>2.5649999999999999</c:v>
                </c:pt>
                <c:pt idx="1285">
                  <c:v>2.569</c:v>
                </c:pt>
                <c:pt idx="1286">
                  <c:v>2.573</c:v>
                </c:pt>
                <c:pt idx="1287">
                  <c:v>2.577</c:v>
                </c:pt>
                <c:pt idx="1288">
                  <c:v>2.581</c:v>
                </c:pt>
                <c:pt idx="1289">
                  <c:v>2.585</c:v>
                </c:pt>
                <c:pt idx="1290">
                  <c:v>2.589</c:v>
                </c:pt>
                <c:pt idx="1291">
                  <c:v>2.593</c:v>
                </c:pt>
                <c:pt idx="1292">
                  <c:v>2.597</c:v>
                </c:pt>
                <c:pt idx="1293">
                  <c:v>2.601</c:v>
                </c:pt>
                <c:pt idx="1294">
                  <c:v>2.6040000000000001</c:v>
                </c:pt>
                <c:pt idx="1295">
                  <c:v>2.6080000000000001</c:v>
                </c:pt>
                <c:pt idx="1296">
                  <c:v>2.6120000000000001</c:v>
                </c:pt>
                <c:pt idx="1297">
                  <c:v>2.6160000000000001</c:v>
                </c:pt>
                <c:pt idx="1298">
                  <c:v>2.62</c:v>
                </c:pt>
                <c:pt idx="1299">
                  <c:v>2.6240000000000001</c:v>
                </c:pt>
                <c:pt idx="1300">
                  <c:v>2.6280000000000001</c:v>
                </c:pt>
                <c:pt idx="1301">
                  <c:v>2.6320000000000001</c:v>
                </c:pt>
                <c:pt idx="1302">
                  <c:v>2.6360000000000001</c:v>
                </c:pt>
                <c:pt idx="1303">
                  <c:v>2.64</c:v>
                </c:pt>
                <c:pt idx="1304">
                  <c:v>2.6440000000000001</c:v>
                </c:pt>
                <c:pt idx="1305">
                  <c:v>2.6480000000000001</c:v>
                </c:pt>
                <c:pt idx="1306">
                  <c:v>2.6520000000000001</c:v>
                </c:pt>
                <c:pt idx="1307">
                  <c:v>2.6560000000000001</c:v>
                </c:pt>
                <c:pt idx="1308">
                  <c:v>2.66</c:v>
                </c:pt>
                <c:pt idx="1309">
                  <c:v>2.6640000000000001</c:v>
                </c:pt>
                <c:pt idx="1310">
                  <c:v>2.6680000000000001</c:v>
                </c:pt>
                <c:pt idx="1311">
                  <c:v>2.6720000000000002</c:v>
                </c:pt>
                <c:pt idx="1312">
                  <c:v>2.6760000000000002</c:v>
                </c:pt>
                <c:pt idx="1313">
                  <c:v>2.68</c:v>
                </c:pt>
                <c:pt idx="1314">
                  <c:v>2.6840000000000002</c:v>
                </c:pt>
                <c:pt idx="1315">
                  <c:v>2.6880000000000002</c:v>
                </c:pt>
                <c:pt idx="1316">
                  <c:v>2.6920000000000002</c:v>
                </c:pt>
                <c:pt idx="1317">
                  <c:v>2.6960000000000002</c:v>
                </c:pt>
                <c:pt idx="1318">
                  <c:v>2.7</c:v>
                </c:pt>
                <c:pt idx="1319">
                  <c:v>2.7040000000000002</c:v>
                </c:pt>
                <c:pt idx="1320">
                  <c:v>2.7069999999999999</c:v>
                </c:pt>
                <c:pt idx="1321">
                  <c:v>2.7109999999999999</c:v>
                </c:pt>
                <c:pt idx="1322">
                  <c:v>2.7149999999999999</c:v>
                </c:pt>
                <c:pt idx="1323">
                  <c:v>2.7189999999999999</c:v>
                </c:pt>
                <c:pt idx="1324">
                  <c:v>2.7229999999999999</c:v>
                </c:pt>
                <c:pt idx="1325">
                  <c:v>2.7269999999999999</c:v>
                </c:pt>
                <c:pt idx="1326">
                  <c:v>2.7309999999999999</c:v>
                </c:pt>
                <c:pt idx="1327">
                  <c:v>2.7349999999999999</c:v>
                </c:pt>
                <c:pt idx="1328">
                  <c:v>2.7389999999999999</c:v>
                </c:pt>
                <c:pt idx="1329">
                  <c:v>2.7429999999999999</c:v>
                </c:pt>
                <c:pt idx="1330">
                  <c:v>2.7469999999999999</c:v>
                </c:pt>
                <c:pt idx="1331">
                  <c:v>2.7509999999999999</c:v>
                </c:pt>
                <c:pt idx="1332">
                  <c:v>2.7549999999999999</c:v>
                </c:pt>
                <c:pt idx="1333">
                  <c:v>2.7589999999999999</c:v>
                </c:pt>
                <c:pt idx="1334">
                  <c:v>2.7629999999999999</c:v>
                </c:pt>
                <c:pt idx="1335">
                  <c:v>2.7669999999999999</c:v>
                </c:pt>
                <c:pt idx="1336">
                  <c:v>2.7709999999999999</c:v>
                </c:pt>
                <c:pt idx="1337">
                  <c:v>2.7749999999999999</c:v>
                </c:pt>
                <c:pt idx="1338">
                  <c:v>2.7789999999999999</c:v>
                </c:pt>
                <c:pt idx="1339">
                  <c:v>2.7829999999999999</c:v>
                </c:pt>
                <c:pt idx="1340">
                  <c:v>2.7869999999999999</c:v>
                </c:pt>
                <c:pt idx="1341">
                  <c:v>2.7909999999999999</c:v>
                </c:pt>
                <c:pt idx="1342">
                  <c:v>2.7949999999999999</c:v>
                </c:pt>
                <c:pt idx="1343">
                  <c:v>2.7989999999999999</c:v>
                </c:pt>
                <c:pt idx="1344">
                  <c:v>2.8029999999999999</c:v>
                </c:pt>
                <c:pt idx="1345">
                  <c:v>2.8069999999999999</c:v>
                </c:pt>
                <c:pt idx="1346">
                  <c:v>2.8109999999999999</c:v>
                </c:pt>
                <c:pt idx="1347">
                  <c:v>2.8149999999999999</c:v>
                </c:pt>
                <c:pt idx="1348">
                  <c:v>2.819</c:v>
                </c:pt>
                <c:pt idx="1349">
                  <c:v>2.823</c:v>
                </c:pt>
                <c:pt idx="1350">
                  <c:v>2.827</c:v>
                </c:pt>
                <c:pt idx="1351">
                  <c:v>2.831</c:v>
                </c:pt>
                <c:pt idx="1352">
                  <c:v>2.835</c:v>
                </c:pt>
                <c:pt idx="1353">
                  <c:v>2.839</c:v>
                </c:pt>
                <c:pt idx="1354">
                  <c:v>2.843</c:v>
                </c:pt>
                <c:pt idx="1355">
                  <c:v>2.847</c:v>
                </c:pt>
                <c:pt idx="1356">
                  <c:v>2.851</c:v>
                </c:pt>
                <c:pt idx="1357">
                  <c:v>2.855</c:v>
                </c:pt>
                <c:pt idx="1358">
                  <c:v>2.859</c:v>
                </c:pt>
                <c:pt idx="1359">
                  <c:v>2.863</c:v>
                </c:pt>
                <c:pt idx="1360">
                  <c:v>2.867</c:v>
                </c:pt>
                <c:pt idx="1361">
                  <c:v>2.871</c:v>
                </c:pt>
                <c:pt idx="1362">
                  <c:v>2.875</c:v>
                </c:pt>
                <c:pt idx="1363">
                  <c:v>2.879</c:v>
                </c:pt>
                <c:pt idx="1364">
                  <c:v>2.883</c:v>
                </c:pt>
                <c:pt idx="1365">
                  <c:v>2.887</c:v>
                </c:pt>
                <c:pt idx="1366">
                  <c:v>2.891</c:v>
                </c:pt>
                <c:pt idx="1367">
                  <c:v>2.895</c:v>
                </c:pt>
                <c:pt idx="1368">
                  <c:v>2.899</c:v>
                </c:pt>
                <c:pt idx="1369">
                  <c:v>2.903</c:v>
                </c:pt>
                <c:pt idx="1370">
                  <c:v>2.907</c:v>
                </c:pt>
                <c:pt idx="1371">
                  <c:v>2.911</c:v>
                </c:pt>
                <c:pt idx="1372">
                  <c:v>2.915</c:v>
                </c:pt>
                <c:pt idx="1373">
                  <c:v>2.919</c:v>
                </c:pt>
                <c:pt idx="1374">
                  <c:v>2.923</c:v>
                </c:pt>
                <c:pt idx="1375">
                  <c:v>2.927</c:v>
                </c:pt>
                <c:pt idx="1376">
                  <c:v>2.931</c:v>
                </c:pt>
                <c:pt idx="1377">
                  <c:v>2.9350000000000001</c:v>
                </c:pt>
                <c:pt idx="1378">
                  <c:v>2.9390000000000001</c:v>
                </c:pt>
                <c:pt idx="1379">
                  <c:v>2.9430000000000001</c:v>
                </c:pt>
                <c:pt idx="1380">
                  <c:v>2.9470000000000001</c:v>
                </c:pt>
                <c:pt idx="1381">
                  <c:v>2.952</c:v>
                </c:pt>
                <c:pt idx="1382">
                  <c:v>2.956</c:v>
                </c:pt>
                <c:pt idx="1383">
                  <c:v>2.96</c:v>
                </c:pt>
                <c:pt idx="1384">
                  <c:v>2.964</c:v>
                </c:pt>
                <c:pt idx="1385">
                  <c:v>2.968</c:v>
                </c:pt>
                <c:pt idx="1386">
                  <c:v>2.972</c:v>
                </c:pt>
                <c:pt idx="1387">
                  <c:v>2.976</c:v>
                </c:pt>
                <c:pt idx="1388">
                  <c:v>2.98</c:v>
                </c:pt>
                <c:pt idx="1389">
                  <c:v>2.984</c:v>
                </c:pt>
                <c:pt idx="1390">
                  <c:v>2.988</c:v>
                </c:pt>
                <c:pt idx="1391">
                  <c:v>2.992</c:v>
                </c:pt>
                <c:pt idx="1392">
                  <c:v>2.996</c:v>
                </c:pt>
                <c:pt idx="1393">
                  <c:v>3</c:v>
                </c:pt>
                <c:pt idx="1394">
                  <c:v>3.004</c:v>
                </c:pt>
                <c:pt idx="1395">
                  <c:v>3.008</c:v>
                </c:pt>
                <c:pt idx="1396">
                  <c:v>3.0129999999999999</c:v>
                </c:pt>
                <c:pt idx="1397">
                  <c:v>3.0169999999999999</c:v>
                </c:pt>
                <c:pt idx="1398">
                  <c:v>3.0209999999999999</c:v>
                </c:pt>
                <c:pt idx="1399">
                  <c:v>3.0249999999999999</c:v>
                </c:pt>
                <c:pt idx="1400">
                  <c:v>3.0289999999999999</c:v>
                </c:pt>
                <c:pt idx="1401">
                  <c:v>3.0329999999999999</c:v>
                </c:pt>
                <c:pt idx="1402">
                  <c:v>3.0369999999999999</c:v>
                </c:pt>
                <c:pt idx="1403">
                  <c:v>3.0409999999999999</c:v>
                </c:pt>
                <c:pt idx="1404">
                  <c:v>3.0449999999999999</c:v>
                </c:pt>
                <c:pt idx="1405">
                  <c:v>3.0489999999999999</c:v>
                </c:pt>
                <c:pt idx="1406">
                  <c:v>3.0529999999999999</c:v>
                </c:pt>
                <c:pt idx="1407">
                  <c:v>3.0580000000000003</c:v>
                </c:pt>
                <c:pt idx="1408">
                  <c:v>3.0620000000000003</c:v>
                </c:pt>
                <c:pt idx="1409">
                  <c:v>3.0660000000000003</c:v>
                </c:pt>
                <c:pt idx="1410">
                  <c:v>3.0700000000000003</c:v>
                </c:pt>
                <c:pt idx="1411">
                  <c:v>3.0739999999999998</c:v>
                </c:pt>
                <c:pt idx="1412">
                  <c:v>3.0779999999999998</c:v>
                </c:pt>
                <c:pt idx="1413">
                  <c:v>3.0819999999999999</c:v>
                </c:pt>
                <c:pt idx="1414">
                  <c:v>3.0859999999999999</c:v>
                </c:pt>
                <c:pt idx="1415">
                  <c:v>3.09</c:v>
                </c:pt>
                <c:pt idx="1416">
                  <c:v>3.0939999999999999</c:v>
                </c:pt>
                <c:pt idx="1417">
                  <c:v>3.0979999999999999</c:v>
                </c:pt>
                <c:pt idx="1418">
                  <c:v>3.1030000000000002</c:v>
                </c:pt>
                <c:pt idx="1419">
                  <c:v>3.1070000000000002</c:v>
                </c:pt>
                <c:pt idx="1420">
                  <c:v>3.1110000000000002</c:v>
                </c:pt>
                <c:pt idx="1421">
                  <c:v>3.1150000000000002</c:v>
                </c:pt>
                <c:pt idx="1422">
                  <c:v>3.1190000000000002</c:v>
                </c:pt>
                <c:pt idx="1423">
                  <c:v>3.1230000000000002</c:v>
                </c:pt>
                <c:pt idx="1424">
                  <c:v>3.1270000000000002</c:v>
                </c:pt>
                <c:pt idx="1425">
                  <c:v>3.1310000000000002</c:v>
                </c:pt>
                <c:pt idx="1426">
                  <c:v>3.1350000000000002</c:v>
                </c:pt>
                <c:pt idx="1427">
                  <c:v>3.1390000000000002</c:v>
                </c:pt>
                <c:pt idx="1428">
                  <c:v>3.1440000000000001</c:v>
                </c:pt>
                <c:pt idx="1429">
                  <c:v>3.1480000000000001</c:v>
                </c:pt>
                <c:pt idx="1430">
                  <c:v>3.1520000000000001</c:v>
                </c:pt>
                <c:pt idx="1431">
                  <c:v>3.1560000000000001</c:v>
                </c:pt>
                <c:pt idx="1432">
                  <c:v>3.16</c:v>
                </c:pt>
                <c:pt idx="1433">
                  <c:v>3.1640000000000001</c:v>
                </c:pt>
                <c:pt idx="1434">
                  <c:v>3.1680000000000001</c:v>
                </c:pt>
                <c:pt idx="1435">
                  <c:v>3.1720000000000002</c:v>
                </c:pt>
                <c:pt idx="1436">
                  <c:v>3.1760000000000002</c:v>
                </c:pt>
                <c:pt idx="1437">
                  <c:v>3.18</c:v>
                </c:pt>
                <c:pt idx="1438">
                  <c:v>3.1840000000000002</c:v>
                </c:pt>
                <c:pt idx="1439">
                  <c:v>3.1870000000000003</c:v>
                </c:pt>
                <c:pt idx="1440">
                  <c:v>3.1910000000000003</c:v>
                </c:pt>
                <c:pt idx="1441">
                  <c:v>3.1950000000000003</c:v>
                </c:pt>
                <c:pt idx="1442">
                  <c:v>3.198</c:v>
                </c:pt>
                <c:pt idx="1443">
                  <c:v>3.202</c:v>
                </c:pt>
                <c:pt idx="1444">
                  <c:v>3.206</c:v>
                </c:pt>
                <c:pt idx="1445">
                  <c:v>3.2090000000000001</c:v>
                </c:pt>
                <c:pt idx="1446">
                  <c:v>3.2120000000000002</c:v>
                </c:pt>
                <c:pt idx="1447">
                  <c:v>3.2160000000000002</c:v>
                </c:pt>
                <c:pt idx="1448">
                  <c:v>3.2189999999999999</c:v>
                </c:pt>
                <c:pt idx="1449">
                  <c:v>3.222</c:v>
                </c:pt>
                <c:pt idx="1450">
                  <c:v>3.2250000000000001</c:v>
                </c:pt>
                <c:pt idx="1451">
                  <c:v>3.2280000000000002</c:v>
                </c:pt>
                <c:pt idx="1452">
                  <c:v>3.2290000000000001</c:v>
                </c:pt>
                <c:pt idx="1453">
                  <c:v>3.2290000000000001</c:v>
                </c:pt>
                <c:pt idx="1454">
                  <c:v>3.23</c:v>
                </c:pt>
                <c:pt idx="1455">
                  <c:v>3.23</c:v>
                </c:pt>
                <c:pt idx="1456">
                  <c:v>3.23</c:v>
                </c:pt>
                <c:pt idx="1457">
                  <c:v>3.23</c:v>
                </c:pt>
                <c:pt idx="1458">
                  <c:v>3.2309999999999999</c:v>
                </c:pt>
                <c:pt idx="1459">
                  <c:v>3.2309999999999999</c:v>
                </c:pt>
                <c:pt idx="1460">
                  <c:v>3.2309999999999999</c:v>
                </c:pt>
                <c:pt idx="1461">
                  <c:v>3.2309999999999999</c:v>
                </c:pt>
                <c:pt idx="1462">
                  <c:v>3.2320000000000002</c:v>
                </c:pt>
                <c:pt idx="1463">
                  <c:v>3.2320000000000002</c:v>
                </c:pt>
                <c:pt idx="1464">
                  <c:v>3.2320000000000002</c:v>
                </c:pt>
                <c:pt idx="1465">
                  <c:v>3.2330000000000001</c:v>
                </c:pt>
                <c:pt idx="1466">
                  <c:v>3.2330000000000001</c:v>
                </c:pt>
                <c:pt idx="1467">
                  <c:v>3.2330000000000001</c:v>
                </c:pt>
                <c:pt idx="1468">
                  <c:v>3.2330000000000001</c:v>
                </c:pt>
                <c:pt idx="1469">
                  <c:v>3.234</c:v>
                </c:pt>
                <c:pt idx="1470">
                  <c:v>3.234</c:v>
                </c:pt>
                <c:pt idx="1471">
                  <c:v>3.234</c:v>
                </c:pt>
                <c:pt idx="1472">
                  <c:v>3.2349999999999999</c:v>
                </c:pt>
                <c:pt idx="1473">
                  <c:v>3.2349999999999999</c:v>
                </c:pt>
                <c:pt idx="1474">
                  <c:v>3.2349999999999999</c:v>
                </c:pt>
                <c:pt idx="1475">
                  <c:v>3.2349999999999999</c:v>
                </c:pt>
                <c:pt idx="1476">
                  <c:v>3.2360000000000002</c:v>
                </c:pt>
                <c:pt idx="1477">
                  <c:v>3.2360000000000002</c:v>
                </c:pt>
                <c:pt idx="1478">
                  <c:v>3.2360000000000002</c:v>
                </c:pt>
                <c:pt idx="1479">
                  <c:v>3.2360000000000002</c:v>
                </c:pt>
                <c:pt idx="1480">
                  <c:v>3.2370000000000001</c:v>
                </c:pt>
                <c:pt idx="1481">
                  <c:v>3.2370000000000001</c:v>
                </c:pt>
                <c:pt idx="1482">
                  <c:v>3.2370000000000001</c:v>
                </c:pt>
                <c:pt idx="1483">
                  <c:v>3.238</c:v>
                </c:pt>
                <c:pt idx="1484">
                  <c:v>3.238</c:v>
                </c:pt>
                <c:pt idx="1485">
                  <c:v>3.238</c:v>
                </c:pt>
                <c:pt idx="1486">
                  <c:v>3.238</c:v>
                </c:pt>
                <c:pt idx="1487">
                  <c:v>3.2389999999999999</c:v>
                </c:pt>
                <c:pt idx="1488">
                  <c:v>3.2389999999999999</c:v>
                </c:pt>
                <c:pt idx="1489">
                  <c:v>3.2389999999999999</c:v>
                </c:pt>
                <c:pt idx="1490">
                  <c:v>3.2389999999999999</c:v>
                </c:pt>
                <c:pt idx="1491">
                  <c:v>3.24</c:v>
                </c:pt>
                <c:pt idx="1492">
                  <c:v>3.24</c:v>
                </c:pt>
                <c:pt idx="1493">
                  <c:v>3.24</c:v>
                </c:pt>
                <c:pt idx="1494">
                  <c:v>3.2410000000000001</c:v>
                </c:pt>
                <c:pt idx="1495">
                  <c:v>3.2410000000000001</c:v>
                </c:pt>
                <c:pt idx="1496">
                  <c:v>3.2410000000000001</c:v>
                </c:pt>
                <c:pt idx="1497">
                  <c:v>3.2410000000000001</c:v>
                </c:pt>
                <c:pt idx="1498">
                  <c:v>3.242</c:v>
                </c:pt>
                <c:pt idx="1499">
                  <c:v>3.242</c:v>
                </c:pt>
                <c:pt idx="1500">
                  <c:v>3.242</c:v>
                </c:pt>
                <c:pt idx="1501">
                  <c:v>3.242</c:v>
                </c:pt>
                <c:pt idx="1502">
                  <c:v>3.2429999999999999</c:v>
                </c:pt>
                <c:pt idx="1503">
                  <c:v>3.2429999999999999</c:v>
                </c:pt>
                <c:pt idx="1504">
                  <c:v>3.2429999999999999</c:v>
                </c:pt>
                <c:pt idx="1505">
                  <c:v>3.2440000000000002</c:v>
                </c:pt>
                <c:pt idx="1506">
                  <c:v>3.2440000000000002</c:v>
                </c:pt>
                <c:pt idx="1507">
                  <c:v>3.2440000000000002</c:v>
                </c:pt>
                <c:pt idx="1508">
                  <c:v>3.2440000000000002</c:v>
                </c:pt>
                <c:pt idx="1509">
                  <c:v>3.2450000000000001</c:v>
                </c:pt>
                <c:pt idx="1510">
                  <c:v>3.2450000000000001</c:v>
                </c:pt>
                <c:pt idx="1511">
                  <c:v>3.2450000000000001</c:v>
                </c:pt>
                <c:pt idx="1512">
                  <c:v>3.246</c:v>
                </c:pt>
                <c:pt idx="1513">
                  <c:v>3.246</c:v>
                </c:pt>
                <c:pt idx="1514">
                  <c:v>3.246</c:v>
                </c:pt>
                <c:pt idx="1515">
                  <c:v>3.246</c:v>
                </c:pt>
                <c:pt idx="1516">
                  <c:v>3.2469999999999999</c:v>
                </c:pt>
                <c:pt idx="1517">
                  <c:v>3.2469999999999999</c:v>
                </c:pt>
                <c:pt idx="1518">
                  <c:v>3.2469999999999999</c:v>
                </c:pt>
                <c:pt idx="1519">
                  <c:v>3.2469999999999999</c:v>
                </c:pt>
                <c:pt idx="1520">
                  <c:v>3.2480000000000002</c:v>
                </c:pt>
                <c:pt idx="1521">
                  <c:v>3.2480000000000002</c:v>
                </c:pt>
                <c:pt idx="1522">
                  <c:v>3.2480000000000002</c:v>
                </c:pt>
                <c:pt idx="1523">
                  <c:v>3.2490000000000001</c:v>
                </c:pt>
                <c:pt idx="1524">
                  <c:v>3.2490000000000001</c:v>
                </c:pt>
                <c:pt idx="1525">
                  <c:v>3.2490000000000001</c:v>
                </c:pt>
                <c:pt idx="1526">
                  <c:v>3.2490000000000001</c:v>
                </c:pt>
                <c:pt idx="1527">
                  <c:v>3.25</c:v>
                </c:pt>
                <c:pt idx="1528">
                  <c:v>3.25</c:v>
                </c:pt>
                <c:pt idx="1529">
                  <c:v>3.25</c:v>
                </c:pt>
                <c:pt idx="1530">
                  <c:v>3.25</c:v>
                </c:pt>
                <c:pt idx="1531">
                  <c:v>3.2509999999999999</c:v>
                </c:pt>
                <c:pt idx="1532">
                  <c:v>3.2509999999999999</c:v>
                </c:pt>
                <c:pt idx="1533">
                  <c:v>3.2509999999999999</c:v>
                </c:pt>
                <c:pt idx="1534">
                  <c:v>3.2520000000000002</c:v>
                </c:pt>
                <c:pt idx="1535">
                  <c:v>3.2520000000000002</c:v>
                </c:pt>
                <c:pt idx="1536">
                  <c:v>3.2520000000000002</c:v>
                </c:pt>
                <c:pt idx="1537">
                  <c:v>3.2520000000000002</c:v>
                </c:pt>
                <c:pt idx="1538">
                  <c:v>3.2530000000000001</c:v>
                </c:pt>
                <c:pt idx="1539">
                  <c:v>3.2530000000000001</c:v>
                </c:pt>
                <c:pt idx="1540">
                  <c:v>3.2530000000000001</c:v>
                </c:pt>
                <c:pt idx="1541">
                  <c:v>3.2530000000000001</c:v>
                </c:pt>
                <c:pt idx="1542">
                  <c:v>3.254</c:v>
                </c:pt>
                <c:pt idx="1543">
                  <c:v>3.254</c:v>
                </c:pt>
                <c:pt idx="1544">
                  <c:v>3.254</c:v>
                </c:pt>
                <c:pt idx="1545">
                  <c:v>3.2549999999999999</c:v>
                </c:pt>
                <c:pt idx="1546">
                  <c:v>3.2549999999999999</c:v>
                </c:pt>
                <c:pt idx="1547">
                  <c:v>3.2549999999999999</c:v>
                </c:pt>
                <c:pt idx="1548">
                  <c:v>3.2549999999999999</c:v>
                </c:pt>
                <c:pt idx="1549">
                  <c:v>3.2560000000000002</c:v>
                </c:pt>
                <c:pt idx="1550">
                  <c:v>3.2560000000000002</c:v>
                </c:pt>
                <c:pt idx="1551">
                  <c:v>3.2560000000000002</c:v>
                </c:pt>
                <c:pt idx="1552">
                  <c:v>3.2560000000000002</c:v>
                </c:pt>
                <c:pt idx="1553">
                  <c:v>3.2570000000000001</c:v>
                </c:pt>
                <c:pt idx="1554">
                  <c:v>3.2570000000000001</c:v>
                </c:pt>
                <c:pt idx="1555">
                  <c:v>3.2570000000000001</c:v>
                </c:pt>
                <c:pt idx="1556">
                  <c:v>3.258</c:v>
                </c:pt>
                <c:pt idx="1557">
                  <c:v>3.258</c:v>
                </c:pt>
                <c:pt idx="1558">
                  <c:v>3.258</c:v>
                </c:pt>
                <c:pt idx="1559">
                  <c:v>3.258</c:v>
                </c:pt>
                <c:pt idx="1560">
                  <c:v>3.2589999999999999</c:v>
                </c:pt>
                <c:pt idx="1561">
                  <c:v>3.2589999999999999</c:v>
                </c:pt>
                <c:pt idx="1562">
                  <c:v>3.2589999999999999</c:v>
                </c:pt>
                <c:pt idx="1563">
                  <c:v>3.2589999999999999</c:v>
                </c:pt>
                <c:pt idx="1564">
                  <c:v>3.2600000000000002</c:v>
                </c:pt>
                <c:pt idx="1565">
                  <c:v>3.2600000000000002</c:v>
                </c:pt>
                <c:pt idx="1566">
                  <c:v>3.2600000000000002</c:v>
                </c:pt>
                <c:pt idx="1567">
                  <c:v>3.2610000000000001</c:v>
                </c:pt>
                <c:pt idx="1568">
                  <c:v>3.2610000000000001</c:v>
                </c:pt>
                <c:pt idx="1569">
                  <c:v>3.2610000000000001</c:v>
                </c:pt>
                <c:pt idx="1570">
                  <c:v>3.2610000000000001</c:v>
                </c:pt>
                <c:pt idx="1571">
                  <c:v>3.262</c:v>
                </c:pt>
                <c:pt idx="1572">
                  <c:v>3.262</c:v>
                </c:pt>
                <c:pt idx="1573">
                  <c:v>3.262</c:v>
                </c:pt>
                <c:pt idx="1574">
                  <c:v>3.2629999999999999</c:v>
                </c:pt>
                <c:pt idx="1575">
                  <c:v>3.2629999999999999</c:v>
                </c:pt>
                <c:pt idx="1576">
                  <c:v>3.2629999999999999</c:v>
                </c:pt>
                <c:pt idx="1577">
                  <c:v>3.2629999999999999</c:v>
                </c:pt>
                <c:pt idx="1578">
                  <c:v>3.2640000000000002</c:v>
                </c:pt>
                <c:pt idx="1579">
                  <c:v>3.2640000000000002</c:v>
                </c:pt>
                <c:pt idx="1580">
                  <c:v>3.2640000000000002</c:v>
                </c:pt>
                <c:pt idx="1581">
                  <c:v>3.2640000000000002</c:v>
                </c:pt>
                <c:pt idx="1582">
                  <c:v>3.2650000000000001</c:v>
                </c:pt>
                <c:pt idx="1583">
                  <c:v>3.2650000000000001</c:v>
                </c:pt>
                <c:pt idx="1584">
                  <c:v>3.2650000000000001</c:v>
                </c:pt>
                <c:pt idx="1585">
                  <c:v>3.266</c:v>
                </c:pt>
                <c:pt idx="1586">
                  <c:v>3.266</c:v>
                </c:pt>
                <c:pt idx="1587">
                  <c:v>3.266</c:v>
                </c:pt>
                <c:pt idx="1588">
                  <c:v>3.266</c:v>
                </c:pt>
                <c:pt idx="1589">
                  <c:v>3.2669999999999999</c:v>
                </c:pt>
                <c:pt idx="1590">
                  <c:v>3.2669999999999999</c:v>
                </c:pt>
                <c:pt idx="1591">
                  <c:v>3.2669999999999999</c:v>
                </c:pt>
                <c:pt idx="1592">
                  <c:v>3.2669999999999999</c:v>
                </c:pt>
                <c:pt idx="1593">
                  <c:v>3.2680000000000002</c:v>
                </c:pt>
                <c:pt idx="1594">
                  <c:v>3.2680000000000002</c:v>
                </c:pt>
                <c:pt idx="1595">
                  <c:v>3.2680000000000002</c:v>
                </c:pt>
                <c:pt idx="1596">
                  <c:v>3.2690000000000001</c:v>
                </c:pt>
                <c:pt idx="1597">
                  <c:v>3.2690000000000001</c:v>
                </c:pt>
                <c:pt idx="1598">
                  <c:v>3.2690000000000001</c:v>
                </c:pt>
                <c:pt idx="1599">
                  <c:v>3.2690000000000001</c:v>
                </c:pt>
                <c:pt idx="1600">
                  <c:v>3.27</c:v>
                </c:pt>
                <c:pt idx="1601">
                  <c:v>3.27</c:v>
                </c:pt>
                <c:pt idx="1602">
                  <c:v>3.27</c:v>
                </c:pt>
                <c:pt idx="1603">
                  <c:v>3.27</c:v>
                </c:pt>
                <c:pt idx="1604">
                  <c:v>3.2709999999999999</c:v>
                </c:pt>
                <c:pt idx="1605">
                  <c:v>3.2709999999999999</c:v>
                </c:pt>
                <c:pt idx="1606">
                  <c:v>3.2709999999999999</c:v>
                </c:pt>
                <c:pt idx="1607">
                  <c:v>3.2720000000000002</c:v>
                </c:pt>
                <c:pt idx="1608">
                  <c:v>3.2720000000000002</c:v>
                </c:pt>
                <c:pt idx="1609">
                  <c:v>3.2720000000000002</c:v>
                </c:pt>
                <c:pt idx="1610">
                  <c:v>3.2720000000000002</c:v>
                </c:pt>
                <c:pt idx="1611">
                  <c:v>3.2730000000000001</c:v>
                </c:pt>
                <c:pt idx="1612">
                  <c:v>3.2730000000000001</c:v>
                </c:pt>
                <c:pt idx="1613">
                  <c:v>3.2730000000000001</c:v>
                </c:pt>
                <c:pt idx="1614">
                  <c:v>3.274</c:v>
                </c:pt>
                <c:pt idx="1615">
                  <c:v>3.274</c:v>
                </c:pt>
                <c:pt idx="1616">
                  <c:v>3.274</c:v>
                </c:pt>
                <c:pt idx="1617">
                  <c:v>3.274</c:v>
                </c:pt>
                <c:pt idx="1618">
                  <c:v>3.2749999999999999</c:v>
                </c:pt>
                <c:pt idx="1619">
                  <c:v>3.2749999999999999</c:v>
                </c:pt>
                <c:pt idx="1620">
                  <c:v>3.2749999999999999</c:v>
                </c:pt>
                <c:pt idx="1621">
                  <c:v>3.2749999999999999</c:v>
                </c:pt>
                <c:pt idx="1622">
                  <c:v>3.2760000000000002</c:v>
                </c:pt>
                <c:pt idx="1623">
                  <c:v>3.2760000000000002</c:v>
                </c:pt>
                <c:pt idx="1624">
                  <c:v>3.2760000000000002</c:v>
                </c:pt>
                <c:pt idx="1625">
                  <c:v>3.2770000000000001</c:v>
                </c:pt>
                <c:pt idx="1626">
                  <c:v>3.2770000000000001</c:v>
                </c:pt>
                <c:pt idx="1627">
                  <c:v>3.2770000000000001</c:v>
                </c:pt>
                <c:pt idx="1628">
                  <c:v>3.2770000000000001</c:v>
                </c:pt>
                <c:pt idx="1629">
                  <c:v>3.278</c:v>
                </c:pt>
                <c:pt idx="1630">
                  <c:v>3.278</c:v>
                </c:pt>
                <c:pt idx="1631">
                  <c:v>3.278</c:v>
                </c:pt>
                <c:pt idx="1632">
                  <c:v>3.278</c:v>
                </c:pt>
                <c:pt idx="1633">
                  <c:v>3.2789999999999999</c:v>
                </c:pt>
                <c:pt idx="1634">
                  <c:v>3.2789999999999999</c:v>
                </c:pt>
                <c:pt idx="1635">
                  <c:v>3.2789999999999999</c:v>
                </c:pt>
                <c:pt idx="1636">
                  <c:v>3.2800000000000002</c:v>
                </c:pt>
                <c:pt idx="1637">
                  <c:v>3.2800000000000002</c:v>
                </c:pt>
                <c:pt idx="1638">
                  <c:v>3.2800000000000002</c:v>
                </c:pt>
                <c:pt idx="1639">
                  <c:v>3.2800000000000002</c:v>
                </c:pt>
                <c:pt idx="1640">
                  <c:v>3.2810000000000001</c:v>
                </c:pt>
                <c:pt idx="1641">
                  <c:v>3.2810000000000001</c:v>
                </c:pt>
                <c:pt idx="1642">
                  <c:v>3.2810000000000001</c:v>
                </c:pt>
                <c:pt idx="1643">
                  <c:v>3.282</c:v>
                </c:pt>
                <c:pt idx="1644">
                  <c:v>3.282</c:v>
                </c:pt>
                <c:pt idx="1645">
                  <c:v>3.282</c:v>
                </c:pt>
                <c:pt idx="1646">
                  <c:v>3.282</c:v>
                </c:pt>
                <c:pt idx="1647">
                  <c:v>3.2829999999999999</c:v>
                </c:pt>
                <c:pt idx="1648">
                  <c:v>3.2829999999999999</c:v>
                </c:pt>
                <c:pt idx="1649">
                  <c:v>3.2829999999999999</c:v>
                </c:pt>
                <c:pt idx="1650">
                  <c:v>3.2829999999999999</c:v>
                </c:pt>
                <c:pt idx="1651">
                  <c:v>3.2840000000000003</c:v>
                </c:pt>
                <c:pt idx="1652">
                  <c:v>3.2840000000000003</c:v>
                </c:pt>
                <c:pt idx="1653">
                  <c:v>3.2840000000000003</c:v>
                </c:pt>
                <c:pt idx="1654">
                  <c:v>3.2850000000000001</c:v>
                </c:pt>
                <c:pt idx="1655">
                  <c:v>3.2850000000000001</c:v>
                </c:pt>
                <c:pt idx="1656">
                  <c:v>3.2850000000000001</c:v>
                </c:pt>
                <c:pt idx="1657">
                  <c:v>3.2850000000000001</c:v>
                </c:pt>
                <c:pt idx="1658">
                  <c:v>3.286</c:v>
                </c:pt>
                <c:pt idx="1659">
                  <c:v>3.286</c:v>
                </c:pt>
                <c:pt idx="1660">
                  <c:v>3.286</c:v>
                </c:pt>
                <c:pt idx="1661">
                  <c:v>3.286</c:v>
                </c:pt>
                <c:pt idx="1662">
                  <c:v>3.2869999999999999</c:v>
                </c:pt>
                <c:pt idx="1663">
                  <c:v>3.2869999999999999</c:v>
                </c:pt>
                <c:pt idx="1664">
                  <c:v>3.2869999999999999</c:v>
                </c:pt>
                <c:pt idx="1665">
                  <c:v>3.2880000000000003</c:v>
                </c:pt>
                <c:pt idx="1666">
                  <c:v>3.2880000000000003</c:v>
                </c:pt>
                <c:pt idx="1667">
                  <c:v>3.2880000000000003</c:v>
                </c:pt>
                <c:pt idx="1668">
                  <c:v>3.2880000000000003</c:v>
                </c:pt>
                <c:pt idx="1669">
                  <c:v>3.2890000000000001</c:v>
                </c:pt>
                <c:pt idx="1670">
                  <c:v>3.2890000000000001</c:v>
                </c:pt>
                <c:pt idx="1671">
                  <c:v>3.2890000000000001</c:v>
                </c:pt>
                <c:pt idx="1672">
                  <c:v>3.29</c:v>
                </c:pt>
                <c:pt idx="1673">
                  <c:v>3.29</c:v>
                </c:pt>
                <c:pt idx="1674">
                  <c:v>3.29</c:v>
                </c:pt>
                <c:pt idx="1675">
                  <c:v>3.29</c:v>
                </c:pt>
                <c:pt idx="1676">
                  <c:v>3.2909999999999999</c:v>
                </c:pt>
                <c:pt idx="1677">
                  <c:v>3.2909999999999999</c:v>
                </c:pt>
                <c:pt idx="1678">
                  <c:v>3.2909999999999999</c:v>
                </c:pt>
                <c:pt idx="1679">
                  <c:v>3.2909999999999999</c:v>
                </c:pt>
                <c:pt idx="1680">
                  <c:v>3.2920000000000003</c:v>
                </c:pt>
                <c:pt idx="1681">
                  <c:v>3.2920000000000003</c:v>
                </c:pt>
                <c:pt idx="1682">
                  <c:v>3.2920000000000003</c:v>
                </c:pt>
                <c:pt idx="1683">
                  <c:v>3.2930000000000001</c:v>
                </c:pt>
                <c:pt idx="1684">
                  <c:v>3.2930000000000001</c:v>
                </c:pt>
                <c:pt idx="1685">
                  <c:v>3.2930000000000001</c:v>
                </c:pt>
                <c:pt idx="1686">
                  <c:v>3.2930000000000001</c:v>
                </c:pt>
                <c:pt idx="1687">
                  <c:v>3.294</c:v>
                </c:pt>
                <c:pt idx="1688">
                  <c:v>3.294</c:v>
                </c:pt>
                <c:pt idx="1689">
                  <c:v>3.294</c:v>
                </c:pt>
                <c:pt idx="1690">
                  <c:v>3.294</c:v>
                </c:pt>
                <c:pt idx="1691">
                  <c:v>3.2949999999999999</c:v>
                </c:pt>
                <c:pt idx="1692">
                  <c:v>3.2949999999999999</c:v>
                </c:pt>
                <c:pt idx="1693">
                  <c:v>3.2949999999999999</c:v>
                </c:pt>
                <c:pt idx="1694">
                  <c:v>3.2960000000000003</c:v>
                </c:pt>
                <c:pt idx="1695">
                  <c:v>3.2960000000000003</c:v>
                </c:pt>
                <c:pt idx="1696">
                  <c:v>3.2960000000000003</c:v>
                </c:pt>
                <c:pt idx="1697">
                  <c:v>3.2960000000000003</c:v>
                </c:pt>
                <c:pt idx="1698">
                  <c:v>3.2970000000000002</c:v>
                </c:pt>
                <c:pt idx="1699">
                  <c:v>3.2970000000000002</c:v>
                </c:pt>
                <c:pt idx="1700">
                  <c:v>3.2970000000000002</c:v>
                </c:pt>
                <c:pt idx="1701">
                  <c:v>3.2970000000000002</c:v>
                </c:pt>
                <c:pt idx="1702">
                  <c:v>3.298</c:v>
                </c:pt>
                <c:pt idx="1703">
                  <c:v>3.298</c:v>
                </c:pt>
                <c:pt idx="1704">
                  <c:v>3.298</c:v>
                </c:pt>
                <c:pt idx="1705">
                  <c:v>3.2989999999999999</c:v>
                </c:pt>
                <c:pt idx="1706">
                  <c:v>3.2989999999999999</c:v>
                </c:pt>
                <c:pt idx="1707">
                  <c:v>3.2989999999999999</c:v>
                </c:pt>
                <c:pt idx="1708">
                  <c:v>3.2989999999999999</c:v>
                </c:pt>
                <c:pt idx="1709">
                  <c:v>3.3000000000000003</c:v>
                </c:pt>
                <c:pt idx="1710">
                  <c:v>3.3000000000000003</c:v>
                </c:pt>
                <c:pt idx="1711">
                  <c:v>3.3000000000000003</c:v>
                </c:pt>
                <c:pt idx="1712">
                  <c:v>3.3010000000000002</c:v>
                </c:pt>
                <c:pt idx="1713">
                  <c:v>3.3010000000000002</c:v>
                </c:pt>
                <c:pt idx="1714">
                  <c:v>3.3010000000000002</c:v>
                </c:pt>
                <c:pt idx="1715">
                  <c:v>3.3010000000000002</c:v>
                </c:pt>
                <c:pt idx="1716">
                  <c:v>3.302</c:v>
                </c:pt>
                <c:pt idx="1717">
                  <c:v>3.302</c:v>
                </c:pt>
                <c:pt idx="1718">
                  <c:v>3.302</c:v>
                </c:pt>
                <c:pt idx="1719">
                  <c:v>3.302</c:v>
                </c:pt>
                <c:pt idx="1720">
                  <c:v>3.3029999999999999</c:v>
                </c:pt>
                <c:pt idx="1721">
                  <c:v>3.3029999999999999</c:v>
                </c:pt>
                <c:pt idx="1722">
                  <c:v>3.3029999999999999</c:v>
                </c:pt>
                <c:pt idx="1723">
                  <c:v>3.3040000000000003</c:v>
                </c:pt>
                <c:pt idx="1724">
                  <c:v>3.3040000000000003</c:v>
                </c:pt>
                <c:pt idx="1725">
                  <c:v>3.3040000000000003</c:v>
                </c:pt>
                <c:pt idx="1726">
                  <c:v>3.3040000000000003</c:v>
                </c:pt>
                <c:pt idx="1727">
                  <c:v>3.3050000000000002</c:v>
                </c:pt>
                <c:pt idx="1728">
                  <c:v>3.3050000000000002</c:v>
                </c:pt>
                <c:pt idx="1729">
                  <c:v>3.3050000000000002</c:v>
                </c:pt>
                <c:pt idx="1730">
                  <c:v>3.3050000000000002</c:v>
                </c:pt>
                <c:pt idx="1731">
                  <c:v>3.306</c:v>
                </c:pt>
                <c:pt idx="1732">
                  <c:v>3.306</c:v>
                </c:pt>
                <c:pt idx="1733">
                  <c:v>3.306</c:v>
                </c:pt>
                <c:pt idx="1734">
                  <c:v>3.3069999999999999</c:v>
                </c:pt>
                <c:pt idx="1735">
                  <c:v>3.3069999999999999</c:v>
                </c:pt>
                <c:pt idx="1736">
                  <c:v>3.3069999999999999</c:v>
                </c:pt>
                <c:pt idx="1737">
                  <c:v>3.3069999999999999</c:v>
                </c:pt>
                <c:pt idx="1738">
                  <c:v>3.3080000000000003</c:v>
                </c:pt>
                <c:pt idx="1739">
                  <c:v>3.3080000000000003</c:v>
                </c:pt>
                <c:pt idx="1740">
                  <c:v>3.3080000000000003</c:v>
                </c:pt>
                <c:pt idx="1741">
                  <c:v>3.3090000000000002</c:v>
                </c:pt>
                <c:pt idx="1742">
                  <c:v>3.3090000000000002</c:v>
                </c:pt>
                <c:pt idx="1743">
                  <c:v>3.3090000000000002</c:v>
                </c:pt>
                <c:pt idx="1744">
                  <c:v>3.3090000000000002</c:v>
                </c:pt>
                <c:pt idx="1745">
                  <c:v>3.31</c:v>
                </c:pt>
                <c:pt idx="1746">
                  <c:v>3.31</c:v>
                </c:pt>
                <c:pt idx="1747">
                  <c:v>3.31</c:v>
                </c:pt>
                <c:pt idx="1748">
                  <c:v>3.31</c:v>
                </c:pt>
                <c:pt idx="1749">
                  <c:v>3.3109999999999999</c:v>
                </c:pt>
                <c:pt idx="1750">
                  <c:v>3.3109999999999999</c:v>
                </c:pt>
                <c:pt idx="1751">
                  <c:v>3.3109999999999999</c:v>
                </c:pt>
                <c:pt idx="1752">
                  <c:v>3.3120000000000003</c:v>
                </c:pt>
                <c:pt idx="1753">
                  <c:v>3.3120000000000003</c:v>
                </c:pt>
                <c:pt idx="1754">
                  <c:v>3.3120000000000003</c:v>
                </c:pt>
                <c:pt idx="1755">
                  <c:v>3.3120000000000003</c:v>
                </c:pt>
                <c:pt idx="1756">
                  <c:v>3.3130000000000002</c:v>
                </c:pt>
                <c:pt idx="1757">
                  <c:v>3.3130000000000002</c:v>
                </c:pt>
                <c:pt idx="1758">
                  <c:v>3.3130000000000002</c:v>
                </c:pt>
                <c:pt idx="1759">
                  <c:v>3.3130000000000002</c:v>
                </c:pt>
                <c:pt idx="1760">
                  <c:v>3.3140000000000001</c:v>
                </c:pt>
                <c:pt idx="1761">
                  <c:v>3.3140000000000001</c:v>
                </c:pt>
                <c:pt idx="1762">
                  <c:v>3.3140000000000001</c:v>
                </c:pt>
                <c:pt idx="1763">
                  <c:v>3.3149999999999999</c:v>
                </c:pt>
                <c:pt idx="1764">
                  <c:v>3.3149999999999999</c:v>
                </c:pt>
                <c:pt idx="1765">
                  <c:v>3.3149999999999999</c:v>
                </c:pt>
                <c:pt idx="1766">
                  <c:v>3.3149999999999999</c:v>
                </c:pt>
                <c:pt idx="1767">
                  <c:v>3.3160000000000003</c:v>
                </c:pt>
                <c:pt idx="1768">
                  <c:v>3.3160000000000003</c:v>
                </c:pt>
                <c:pt idx="1769">
                  <c:v>3.3160000000000003</c:v>
                </c:pt>
                <c:pt idx="1770">
                  <c:v>3.3160000000000003</c:v>
                </c:pt>
                <c:pt idx="1771">
                  <c:v>3.3170000000000002</c:v>
                </c:pt>
                <c:pt idx="1772">
                  <c:v>3.3170000000000002</c:v>
                </c:pt>
                <c:pt idx="1773">
                  <c:v>3.3170000000000002</c:v>
                </c:pt>
                <c:pt idx="1774">
                  <c:v>3.3180000000000001</c:v>
                </c:pt>
                <c:pt idx="1775">
                  <c:v>3.3180000000000001</c:v>
                </c:pt>
                <c:pt idx="1776">
                  <c:v>3.3180000000000001</c:v>
                </c:pt>
                <c:pt idx="1777">
                  <c:v>3.3180000000000001</c:v>
                </c:pt>
                <c:pt idx="1778">
                  <c:v>3.319</c:v>
                </c:pt>
                <c:pt idx="1779">
                  <c:v>3.319</c:v>
                </c:pt>
                <c:pt idx="1780">
                  <c:v>3.319</c:v>
                </c:pt>
                <c:pt idx="1781">
                  <c:v>3.3200000000000003</c:v>
                </c:pt>
                <c:pt idx="1782">
                  <c:v>3.3200000000000003</c:v>
                </c:pt>
                <c:pt idx="1783">
                  <c:v>3.3200000000000003</c:v>
                </c:pt>
                <c:pt idx="1784">
                  <c:v>3.3200000000000003</c:v>
                </c:pt>
                <c:pt idx="1785">
                  <c:v>3.3210000000000002</c:v>
                </c:pt>
                <c:pt idx="1786">
                  <c:v>3.3210000000000002</c:v>
                </c:pt>
                <c:pt idx="1787">
                  <c:v>3.3210000000000002</c:v>
                </c:pt>
                <c:pt idx="1788">
                  <c:v>3.3210000000000002</c:v>
                </c:pt>
                <c:pt idx="1789">
                  <c:v>3.3220000000000001</c:v>
                </c:pt>
                <c:pt idx="1790">
                  <c:v>3.3220000000000001</c:v>
                </c:pt>
                <c:pt idx="1791">
                  <c:v>3.3220000000000001</c:v>
                </c:pt>
                <c:pt idx="1792">
                  <c:v>3.323</c:v>
                </c:pt>
                <c:pt idx="1793">
                  <c:v>3.323</c:v>
                </c:pt>
                <c:pt idx="1794">
                  <c:v>3.323</c:v>
                </c:pt>
                <c:pt idx="1795">
                  <c:v>3.323</c:v>
                </c:pt>
                <c:pt idx="1796">
                  <c:v>3.3240000000000003</c:v>
                </c:pt>
                <c:pt idx="1797">
                  <c:v>3.3240000000000003</c:v>
                </c:pt>
                <c:pt idx="1798">
                  <c:v>3.3240000000000003</c:v>
                </c:pt>
                <c:pt idx="1799">
                  <c:v>3.3240000000000003</c:v>
                </c:pt>
                <c:pt idx="1800">
                  <c:v>3.3250000000000002</c:v>
                </c:pt>
                <c:pt idx="1801">
                  <c:v>3.3250000000000002</c:v>
                </c:pt>
                <c:pt idx="1802">
                  <c:v>3.3250000000000002</c:v>
                </c:pt>
                <c:pt idx="1803">
                  <c:v>3.3260000000000001</c:v>
                </c:pt>
                <c:pt idx="1804">
                  <c:v>3.3260000000000001</c:v>
                </c:pt>
                <c:pt idx="1805">
                  <c:v>3.3260000000000001</c:v>
                </c:pt>
                <c:pt idx="1806">
                  <c:v>3.3260000000000001</c:v>
                </c:pt>
                <c:pt idx="1807">
                  <c:v>3.327</c:v>
                </c:pt>
                <c:pt idx="1808">
                  <c:v>3.327</c:v>
                </c:pt>
                <c:pt idx="1809">
                  <c:v>3.327</c:v>
                </c:pt>
                <c:pt idx="1810">
                  <c:v>3.327</c:v>
                </c:pt>
                <c:pt idx="1811">
                  <c:v>3.3280000000000003</c:v>
                </c:pt>
                <c:pt idx="1812">
                  <c:v>3.3280000000000003</c:v>
                </c:pt>
                <c:pt idx="1813">
                  <c:v>3.3280000000000003</c:v>
                </c:pt>
                <c:pt idx="1814">
                  <c:v>3.3290000000000002</c:v>
                </c:pt>
                <c:pt idx="1815">
                  <c:v>3.3290000000000002</c:v>
                </c:pt>
                <c:pt idx="1816">
                  <c:v>3.3290000000000002</c:v>
                </c:pt>
                <c:pt idx="1817">
                  <c:v>3.3290000000000002</c:v>
                </c:pt>
                <c:pt idx="1818">
                  <c:v>3.33</c:v>
                </c:pt>
                <c:pt idx="1819">
                  <c:v>3.33</c:v>
                </c:pt>
                <c:pt idx="1820">
                  <c:v>3.33</c:v>
                </c:pt>
                <c:pt idx="1821">
                  <c:v>3.331</c:v>
                </c:pt>
                <c:pt idx="1822">
                  <c:v>3.331</c:v>
                </c:pt>
                <c:pt idx="1823">
                  <c:v>3.331</c:v>
                </c:pt>
                <c:pt idx="1824">
                  <c:v>3.331</c:v>
                </c:pt>
                <c:pt idx="1825">
                  <c:v>3.3319999999999999</c:v>
                </c:pt>
                <c:pt idx="1826">
                  <c:v>3.3319999999999999</c:v>
                </c:pt>
                <c:pt idx="1827">
                  <c:v>3.3319999999999999</c:v>
                </c:pt>
                <c:pt idx="1828">
                  <c:v>3.3319999999999999</c:v>
                </c:pt>
                <c:pt idx="1829">
                  <c:v>3.3330000000000002</c:v>
                </c:pt>
                <c:pt idx="1830">
                  <c:v>3.3330000000000002</c:v>
                </c:pt>
                <c:pt idx="1831">
                  <c:v>3.3330000000000002</c:v>
                </c:pt>
                <c:pt idx="1832">
                  <c:v>3.3340000000000001</c:v>
                </c:pt>
                <c:pt idx="1833">
                  <c:v>3.3340000000000001</c:v>
                </c:pt>
                <c:pt idx="1834">
                  <c:v>3.3340000000000001</c:v>
                </c:pt>
                <c:pt idx="1835">
                  <c:v>3.3340000000000001</c:v>
                </c:pt>
                <c:pt idx="1836">
                  <c:v>3.335</c:v>
                </c:pt>
                <c:pt idx="1837">
                  <c:v>3.335</c:v>
                </c:pt>
                <c:pt idx="1838">
                  <c:v>3.335</c:v>
                </c:pt>
                <c:pt idx="1839">
                  <c:v>3.335</c:v>
                </c:pt>
                <c:pt idx="1840">
                  <c:v>3.3359999999999999</c:v>
                </c:pt>
                <c:pt idx="1841">
                  <c:v>3.3359999999999999</c:v>
                </c:pt>
                <c:pt idx="1842">
                  <c:v>3.3359999999999999</c:v>
                </c:pt>
                <c:pt idx="1843">
                  <c:v>3.3370000000000002</c:v>
                </c:pt>
                <c:pt idx="1844">
                  <c:v>3.3370000000000002</c:v>
                </c:pt>
                <c:pt idx="1845">
                  <c:v>3.3370000000000002</c:v>
                </c:pt>
                <c:pt idx="1846">
                  <c:v>3.3370000000000002</c:v>
                </c:pt>
                <c:pt idx="1847">
                  <c:v>3.3380000000000001</c:v>
                </c:pt>
                <c:pt idx="1848">
                  <c:v>3.3380000000000001</c:v>
                </c:pt>
                <c:pt idx="1849">
                  <c:v>3.3380000000000001</c:v>
                </c:pt>
                <c:pt idx="1850">
                  <c:v>3.3380000000000001</c:v>
                </c:pt>
                <c:pt idx="1851">
                  <c:v>3.339</c:v>
                </c:pt>
                <c:pt idx="1852">
                  <c:v>3.339</c:v>
                </c:pt>
                <c:pt idx="1853">
                  <c:v>3.339</c:v>
                </c:pt>
                <c:pt idx="1854">
                  <c:v>3.34</c:v>
                </c:pt>
                <c:pt idx="1855">
                  <c:v>3.34</c:v>
                </c:pt>
                <c:pt idx="1856">
                  <c:v>3.34</c:v>
                </c:pt>
                <c:pt idx="1857">
                  <c:v>3.34</c:v>
                </c:pt>
                <c:pt idx="1858">
                  <c:v>3.3410000000000002</c:v>
                </c:pt>
                <c:pt idx="1859">
                  <c:v>3.3410000000000002</c:v>
                </c:pt>
                <c:pt idx="1860">
                  <c:v>3.3410000000000002</c:v>
                </c:pt>
                <c:pt idx="1861">
                  <c:v>3.3420000000000001</c:v>
                </c:pt>
                <c:pt idx="1862">
                  <c:v>3.3420000000000001</c:v>
                </c:pt>
                <c:pt idx="1863">
                  <c:v>3.3420000000000001</c:v>
                </c:pt>
                <c:pt idx="1864">
                  <c:v>3.3420000000000001</c:v>
                </c:pt>
                <c:pt idx="1865">
                  <c:v>3.343</c:v>
                </c:pt>
                <c:pt idx="1866">
                  <c:v>3.343</c:v>
                </c:pt>
                <c:pt idx="1867">
                  <c:v>3.343</c:v>
                </c:pt>
                <c:pt idx="1868">
                  <c:v>3.343</c:v>
                </c:pt>
                <c:pt idx="1869">
                  <c:v>3.3439999999999999</c:v>
                </c:pt>
                <c:pt idx="1870">
                  <c:v>3.3439999999999999</c:v>
                </c:pt>
                <c:pt idx="1871">
                  <c:v>3.3439999999999999</c:v>
                </c:pt>
                <c:pt idx="1872">
                  <c:v>3.3450000000000002</c:v>
                </c:pt>
                <c:pt idx="1873">
                  <c:v>3.3450000000000002</c:v>
                </c:pt>
                <c:pt idx="1874">
                  <c:v>3.3450000000000002</c:v>
                </c:pt>
                <c:pt idx="1875">
                  <c:v>3.3450000000000002</c:v>
                </c:pt>
                <c:pt idx="1876">
                  <c:v>3.3460000000000001</c:v>
                </c:pt>
                <c:pt idx="1877">
                  <c:v>3.3460000000000001</c:v>
                </c:pt>
                <c:pt idx="1878">
                  <c:v>3.3460000000000001</c:v>
                </c:pt>
                <c:pt idx="1879">
                  <c:v>3.3460000000000001</c:v>
                </c:pt>
                <c:pt idx="1880">
                  <c:v>3.347</c:v>
                </c:pt>
                <c:pt idx="1881">
                  <c:v>3.347</c:v>
                </c:pt>
                <c:pt idx="1882">
                  <c:v>3.347</c:v>
                </c:pt>
                <c:pt idx="1883">
                  <c:v>3.3479999999999999</c:v>
                </c:pt>
                <c:pt idx="1884">
                  <c:v>3.3479999999999999</c:v>
                </c:pt>
                <c:pt idx="1885">
                  <c:v>3.3479999999999999</c:v>
                </c:pt>
                <c:pt idx="1886">
                  <c:v>3.3479999999999999</c:v>
                </c:pt>
                <c:pt idx="1887">
                  <c:v>3.3490000000000002</c:v>
                </c:pt>
                <c:pt idx="1888">
                  <c:v>3.3490000000000002</c:v>
                </c:pt>
                <c:pt idx="1889">
                  <c:v>3.3490000000000002</c:v>
                </c:pt>
                <c:pt idx="1890">
                  <c:v>3.3490000000000002</c:v>
                </c:pt>
                <c:pt idx="1891">
                  <c:v>3.35</c:v>
                </c:pt>
                <c:pt idx="1892">
                  <c:v>3.35</c:v>
                </c:pt>
                <c:pt idx="1893">
                  <c:v>3.35</c:v>
                </c:pt>
                <c:pt idx="1894">
                  <c:v>3.351</c:v>
                </c:pt>
                <c:pt idx="1895">
                  <c:v>3.351</c:v>
                </c:pt>
                <c:pt idx="1896">
                  <c:v>3.351</c:v>
                </c:pt>
                <c:pt idx="1897">
                  <c:v>3.351</c:v>
                </c:pt>
                <c:pt idx="1898">
                  <c:v>3.3519999999999999</c:v>
                </c:pt>
                <c:pt idx="1899">
                  <c:v>3.3519999999999999</c:v>
                </c:pt>
                <c:pt idx="1900">
                  <c:v>3.3519999999999999</c:v>
                </c:pt>
                <c:pt idx="1901">
                  <c:v>3.3530000000000002</c:v>
                </c:pt>
                <c:pt idx="1902">
                  <c:v>3.3530000000000002</c:v>
                </c:pt>
                <c:pt idx="1903">
                  <c:v>3.3530000000000002</c:v>
                </c:pt>
                <c:pt idx="1904">
                  <c:v>3.3530000000000002</c:v>
                </c:pt>
                <c:pt idx="1905">
                  <c:v>3.3540000000000001</c:v>
                </c:pt>
                <c:pt idx="1906">
                  <c:v>3.3540000000000001</c:v>
                </c:pt>
                <c:pt idx="1907">
                  <c:v>3.3540000000000001</c:v>
                </c:pt>
                <c:pt idx="1908">
                  <c:v>3.3540000000000001</c:v>
                </c:pt>
                <c:pt idx="1909">
                  <c:v>3.355</c:v>
                </c:pt>
                <c:pt idx="1910">
                  <c:v>3.355</c:v>
                </c:pt>
                <c:pt idx="1911">
                  <c:v>3.355</c:v>
                </c:pt>
                <c:pt idx="1912">
                  <c:v>3.3559999999999999</c:v>
                </c:pt>
                <c:pt idx="1913">
                  <c:v>3.3559999999999999</c:v>
                </c:pt>
                <c:pt idx="1914">
                  <c:v>3.3559999999999999</c:v>
                </c:pt>
                <c:pt idx="1915">
                  <c:v>3.3559999999999999</c:v>
                </c:pt>
                <c:pt idx="1916">
                  <c:v>3.3570000000000002</c:v>
                </c:pt>
                <c:pt idx="1917">
                  <c:v>3.3570000000000002</c:v>
                </c:pt>
                <c:pt idx="1918">
                  <c:v>3.3570000000000002</c:v>
                </c:pt>
                <c:pt idx="1919">
                  <c:v>3.3570000000000002</c:v>
                </c:pt>
                <c:pt idx="1920">
                  <c:v>3.3580000000000001</c:v>
                </c:pt>
                <c:pt idx="1921">
                  <c:v>3.3580000000000001</c:v>
                </c:pt>
                <c:pt idx="1922">
                  <c:v>3.3580000000000001</c:v>
                </c:pt>
                <c:pt idx="1923">
                  <c:v>3.359</c:v>
                </c:pt>
                <c:pt idx="1924">
                  <c:v>3.359</c:v>
                </c:pt>
                <c:pt idx="1925">
                  <c:v>3.359</c:v>
                </c:pt>
                <c:pt idx="1926">
                  <c:v>3.359</c:v>
                </c:pt>
                <c:pt idx="1927">
                  <c:v>3.36</c:v>
                </c:pt>
                <c:pt idx="1928">
                  <c:v>3.36</c:v>
                </c:pt>
                <c:pt idx="1929">
                  <c:v>3.36</c:v>
                </c:pt>
                <c:pt idx="1930">
                  <c:v>3.36</c:v>
                </c:pt>
                <c:pt idx="1931">
                  <c:v>3.3610000000000002</c:v>
                </c:pt>
                <c:pt idx="1932">
                  <c:v>3.3610000000000002</c:v>
                </c:pt>
                <c:pt idx="1933">
                  <c:v>3.3610000000000002</c:v>
                </c:pt>
                <c:pt idx="1934">
                  <c:v>3.3620000000000001</c:v>
                </c:pt>
                <c:pt idx="1935">
                  <c:v>3.3620000000000001</c:v>
                </c:pt>
                <c:pt idx="1936">
                  <c:v>3.3620000000000001</c:v>
                </c:pt>
                <c:pt idx="1937">
                  <c:v>3.3620000000000001</c:v>
                </c:pt>
                <c:pt idx="1938">
                  <c:v>3.363</c:v>
                </c:pt>
                <c:pt idx="1939">
                  <c:v>3.363</c:v>
                </c:pt>
                <c:pt idx="1940">
                  <c:v>3.363</c:v>
                </c:pt>
                <c:pt idx="1941">
                  <c:v>3.363</c:v>
                </c:pt>
                <c:pt idx="1942">
                  <c:v>3.3639999999999999</c:v>
                </c:pt>
                <c:pt idx="1943">
                  <c:v>3.3639999999999999</c:v>
                </c:pt>
                <c:pt idx="1944">
                  <c:v>3.3639999999999999</c:v>
                </c:pt>
                <c:pt idx="1945">
                  <c:v>3.3650000000000002</c:v>
                </c:pt>
                <c:pt idx="1946">
                  <c:v>3.3650000000000002</c:v>
                </c:pt>
                <c:pt idx="1947">
                  <c:v>3.3650000000000002</c:v>
                </c:pt>
                <c:pt idx="1948">
                  <c:v>3.3650000000000002</c:v>
                </c:pt>
                <c:pt idx="1949">
                  <c:v>3.3660000000000001</c:v>
                </c:pt>
                <c:pt idx="1950">
                  <c:v>3.3660000000000001</c:v>
                </c:pt>
                <c:pt idx="1951">
                  <c:v>3.3660000000000001</c:v>
                </c:pt>
                <c:pt idx="1952">
                  <c:v>3.3660000000000001</c:v>
                </c:pt>
                <c:pt idx="1953">
                  <c:v>3.367</c:v>
                </c:pt>
                <c:pt idx="1954">
                  <c:v>3.367</c:v>
                </c:pt>
                <c:pt idx="1955">
                  <c:v>3.367</c:v>
                </c:pt>
                <c:pt idx="1956">
                  <c:v>3.3679999999999999</c:v>
                </c:pt>
                <c:pt idx="1957">
                  <c:v>3.3679999999999999</c:v>
                </c:pt>
                <c:pt idx="1958">
                  <c:v>3.3679999999999999</c:v>
                </c:pt>
                <c:pt idx="1959">
                  <c:v>3.3679999999999999</c:v>
                </c:pt>
                <c:pt idx="1960">
                  <c:v>3.3690000000000002</c:v>
                </c:pt>
                <c:pt idx="1961">
                  <c:v>3.3690000000000002</c:v>
                </c:pt>
                <c:pt idx="1962">
                  <c:v>3.3690000000000002</c:v>
                </c:pt>
                <c:pt idx="1963">
                  <c:v>3.37</c:v>
                </c:pt>
                <c:pt idx="1964">
                  <c:v>3.37</c:v>
                </c:pt>
                <c:pt idx="1965">
                  <c:v>3.37</c:v>
                </c:pt>
                <c:pt idx="1966">
                  <c:v>3.37</c:v>
                </c:pt>
                <c:pt idx="1967">
                  <c:v>3.371</c:v>
                </c:pt>
                <c:pt idx="1968">
                  <c:v>3.371</c:v>
                </c:pt>
                <c:pt idx="1969">
                  <c:v>3.371</c:v>
                </c:pt>
                <c:pt idx="1970">
                  <c:v>3.371</c:v>
                </c:pt>
                <c:pt idx="1971">
                  <c:v>3.3719999999999999</c:v>
                </c:pt>
                <c:pt idx="1972">
                  <c:v>3.3719999999999999</c:v>
                </c:pt>
                <c:pt idx="1973">
                  <c:v>3.3719999999999999</c:v>
                </c:pt>
                <c:pt idx="1974">
                  <c:v>3.3730000000000002</c:v>
                </c:pt>
                <c:pt idx="1975">
                  <c:v>3.3730000000000002</c:v>
                </c:pt>
                <c:pt idx="1976">
                  <c:v>3.3730000000000002</c:v>
                </c:pt>
                <c:pt idx="1977">
                  <c:v>3.3730000000000002</c:v>
                </c:pt>
                <c:pt idx="1978">
                  <c:v>3.3740000000000001</c:v>
                </c:pt>
                <c:pt idx="1979">
                  <c:v>3.3740000000000001</c:v>
                </c:pt>
                <c:pt idx="1980">
                  <c:v>3.3740000000000001</c:v>
                </c:pt>
                <c:pt idx="1981">
                  <c:v>3.3740000000000001</c:v>
                </c:pt>
                <c:pt idx="1982">
                  <c:v>3.375</c:v>
                </c:pt>
                <c:pt idx="1983">
                  <c:v>3.375</c:v>
                </c:pt>
                <c:pt idx="1984">
                  <c:v>3.375</c:v>
                </c:pt>
                <c:pt idx="1985">
                  <c:v>3.3759999999999999</c:v>
                </c:pt>
                <c:pt idx="1986">
                  <c:v>3.3759999999999999</c:v>
                </c:pt>
                <c:pt idx="1987">
                  <c:v>3.3759999999999999</c:v>
                </c:pt>
                <c:pt idx="1988">
                  <c:v>3.3759999999999999</c:v>
                </c:pt>
                <c:pt idx="1989">
                  <c:v>3.3770000000000002</c:v>
                </c:pt>
                <c:pt idx="1990">
                  <c:v>3.3770000000000002</c:v>
                </c:pt>
                <c:pt idx="1991">
                  <c:v>3.3770000000000002</c:v>
                </c:pt>
                <c:pt idx="1992">
                  <c:v>3.3770000000000002</c:v>
                </c:pt>
                <c:pt idx="1993">
                  <c:v>3.3780000000000001</c:v>
                </c:pt>
                <c:pt idx="1994">
                  <c:v>3.3780000000000001</c:v>
                </c:pt>
                <c:pt idx="1995">
                  <c:v>3.3780000000000001</c:v>
                </c:pt>
                <c:pt idx="1996">
                  <c:v>3.379</c:v>
                </c:pt>
                <c:pt idx="1997">
                  <c:v>3.379</c:v>
                </c:pt>
                <c:pt idx="1998">
                  <c:v>3.379</c:v>
                </c:pt>
                <c:pt idx="1999">
                  <c:v>3.379</c:v>
                </c:pt>
                <c:pt idx="2000">
                  <c:v>3.38</c:v>
                </c:pt>
                <c:pt idx="2001">
                  <c:v>3.38</c:v>
                </c:pt>
                <c:pt idx="2002">
                  <c:v>3.38</c:v>
                </c:pt>
                <c:pt idx="2003">
                  <c:v>3.3810000000000002</c:v>
                </c:pt>
                <c:pt idx="2004">
                  <c:v>3.3810000000000002</c:v>
                </c:pt>
                <c:pt idx="2005">
                  <c:v>3.3810000000000002</c:v>
                </c:pt>
                <c:pt idx="2006">
                  <c:v>3.3810000000000002</c:v>
                </c:pt>
                <c:pt idx="2007">
                  <c:v>3.3820000000000001</c:v>
                </c:pt>
                <c:pt idx="2008">
                  <c:v>3.3820000000000001</c:v>
                </c:pt>
                <c:pt idx="2009">
                  <c:v>3.3820000000000001</c:v>
                </c:pt>
                <c:pt idx="2010">
                  <c:v>3.3820000000000001</c:v>
                </c:pt>
                <c:pt idx="2011">
                  <c:v>3.383</c:v>
                </c:pt>
                <c:pt idx="2012">
                  <c:v>3.383</c:v>
                </c:pt>
                <c:pt idx="2013">
                  <c:v>3.383</c:v>
                </c:pt>
                <c:pt idx="2014">
                  <c:v>3.3839999999999999</c:v>
                </c:pt>
                <c:pt idx="2015">
                  <c:v>3.3839999999999999</c:v>
                </c:pt>
                <c:pt idx="2016">
                  <c:v>3.3839999999999999</c:v>
                </c:pt>
                <c:pt idx="2017">
                  <c:v>3.3839999999999999</c:v>
                </c:pt>
                <c:pt idx="2018">
                  <c:v>3.3850000000000002</c:v>
                </c:pt>
                <c:pt idx="2019">
                  <c:v>3.3850000000000002</c:v>
                </c:pt>
                <c:pt idx="2020">
                  <c:v>3.3850000000000002</c:v>
                </c:pt>
                <c:pt idx="2021">
                  <c:v>3.3850000000000002</c:v>
                </c:pt>
                <c:pt idx="2022">
                  <c:v>3.3860000000000001</c:v>
                </c:pt>
                <c:pt idx="2023">
                  <c:v>3.3860000000000001</c:v>
                </c:pt>
                <c:pt idx="2024">
                  <c:v>3.3860000000000001</c:v>
                </c:pt>
                <c:pt idx="2025">
                  <c:v>3.387</c:v>
                </c:pt>
                <c:pt idx="2026">
                  <c:v>3.387</c:v>
                </c:pt>
                <c:pt idx="2027">
                  <c:v>3.387</c:v>
                </c:pt>
                <c:pt idx="2028">
                  <c:v>3.387</c:v>
                </c:pt>
                <c:pt idx="2029">
                  <c:v>3.3879999999999999</c:v>
                </c:pt>
                <c:pt idx="2030">
                  <c:v>3.3879999999999999</c:v>
                </c:pt>
                <c:pt idx="2031">
                  <c:v>3.3879999999999999</c:v>
                </c:pt>
                <c:pt idx="2032">
                  <c:v>3.3879999999999999</c:v>
                </c:pt>
                <c:pt idx="2033">
                  <c:v>3.3890000000000002</c:v>
                </c:pt>
                <c:pt idx="2034">
                  <c:v>3.3890000000000002</c:v>
                </c:pt>
                <c:pt idx="2035">
                  <c:v>3.3890000000000002</c:v>
                </c:pt>
                <c:pt idx="2036">
                  <c:v>3.39</c:v>
                </c:pt>
                <c:pt idx="2037">
                  <c:v>3.39</c:v>
                </c:pt>
                <c:pt idx="2038">
                  <c:v>3.39</c:v>
                </c:pt>
                <c:pt idx="2039">
                  <c:v>3.39</c:v>
                </c:pt>
                <c:pt idx="2040">
                  <c:v>3.391</c:v>
                </c:pt>
                <c:pt idx="2041">
                  <c:v>3.391</c:v>
                </c:pt>
                <c:pt idx="2042">
                  <c:v>3.391</c:v>
                </c:pt>
                <c:pt idx="2043">
                  <c:v>3.3919999999999999</c:v>
                </c:pt>
                <c:pt idx="2044">
                  <c:v>3.3919999999999999</c:v>
                </c:pt>
                <c:pt idx="2045">
                  <c:v>3.3919999999999999</c:v>
                </c:pt>
                <c:pt idx="2046">
                  <c:v>3.3919999999999999</c:v>
                </c:pt>
                <c:pt idx="2047">
                  <c:v>3.3930000000000002</c:v>
                </c:pt>
                <c:pt idx="2048">
                  <c:v>3.3930000000000002</c:v>
                </c:pt>
                <c:pt idx="2049">
                  <c:v>3.3930000000000002</c:v>
                </c:pt>
                <c:pt idx="2050">
                  <c:v>3.3930000000000002</c:v>
                </c:pt>
                <c:pt idx="2051">
                  <c:v>3.3940000000000001</c:v>
                </c:pt>
                <c:pt idx="2052">
                  <c:v>3.3940000000000001</c:v>
                </c:pt>
                <c:pt idx="2053">
                  <c:v>3.3940000000000001</c:v>
                </c:pt>
                <c:pt idx="2054">
                  <c:v>3.395</c:v>
                </c:pt>
                <c:pt idx="2055">
                  <c:v>3.395</c:v>
                </c:pt>
                <c:pt idx="2056">
                  <c:v>3.395</c:v>
                </c:pt>
                <c:pt idx="2057">
                  <c:v>3.395</c:v>
                </c:pt>
                <c:pt idx="2058">
                  <c:v>3.3959999999999999</c:v>
                </c:pt>
                <c:pt idx="2059">
                  <c:v>3.3959999999999999</c:v>
                </c:pt>
                <c:pt idx="2060">
                  <c:v>3.3959999999999999</c:v>
                </c:pt>
                <c:pt idx="2061">
                  <c:v>3.3959999999999999</c:v>
                </c:pt>
                <c:pt idx="2062">
                  <c:v>3.3970000000000002</c:v>
                </c:pt>
                <c:pt idx="2063">
                  <c:v>3.3970000000000002</c:v>
                </c:pt>
                <c:pt idx="2064">
                  <c:v>3.3970000000000002</c:v>
                </c:pt>
                <c:pt idx="2065">
                  <c:v>3.3980000000000001</c:v>
                </c:pt>
                <c:pt idx="2066">
                  <c:v>3.3980000000000001</c:v>
                </c:pt>
                <c:pt idx="2067">
                  <c:v>3.3980000000000001</c:v>
                </c:pt>
                <c:pt idx="2068">
                  <c:v>3.3980000000000001</c:v>
                </c:pt>
                <c:pt idx="2069">
                  <c:v>3.399</c:v>
                </c:pt>
                <c:pt idx="2070">
                  <c:v>3.399</c:v>
                </c:pt>
                <c:pt idx="2071">
                  <c:v>3.399</c:v>
                </c:pt>
                <c:pt idx="2072">
                  <c:v>3.399</c:v>
                </c:pt>
                <c:pt idx="2073">
                  <c:v>3.4</c:v>
                </c:pt>
                <c:pt idx="2074">
                  <c:v>3.4</c:v>
                </c:pt>
                <c:pt idx="2075">
                  <c:v>3.4</c:v>
                </c:pt>
                <c:pt idx="2076">
                  <c:v>3.4010000000000002</c:v>
                </c:pt>
                <c:pt idx="2077">
                  <c:v>3.4010000000000002</c:v>
                </c:pt>
                <c:pt idx="2078">
                  <c:v>3.4010000000000002</c:v>
                </c:pt>
                <c:pt idx="2079">
                  <c:v>3.4010000000000002</c:v>
                </c:pt>
                <c:pt idx="2080">
                  <c:v>3.4020000000000001</c:v>
                </c:pt>
                <c:pt idx="2081">
                  <c:v>3.4020000000000001</c:v>
                </c:pt>
                <c:pt idx="2082">
                  <c:v>3.4020000000000001</c:v>
                </c:pt>
                <c:pt idx="2083">
                  <c:v>3.403</c:v>
                </c:pt>
                <c:pt idx="2084">
                  <c:v>3.403</c:v>
                </c:pt>
                <c:pt idx="2085">
                  <c:v>3.403</c:v>
                </c:pt>
                <c:pt idx="2086">
                  <c:v>3.4039999999999999</c:v>
                </c:pt>
                <c:pt idx="2087">
                  <c:v>3.407</c:v>
                </c:pt>
                <c:pt idx="2088">
                  <c:v>3.41</c:v>
                </c:pt>
                <c:pt idx="2089">
                  <c:v>3.4140000000000001</c:v>
                </c:pt>
                <c:pt idx="2090">
                  <c:v>3.4170000000000003</c:v>
                </c:pt>
                <c:pt idx="2091">
                  <c:v>3.4210000000000003</c:v>
                </c:pt>
                <c:pt idx="2092">
                  <c:v>3.4239999999999999</c:v>
                </c:pt>
                <c:pt idx="2093">
                  <c:v>3.4279999999999999</c:v>
                </c:pt>
                <c:pt idx="2094">
                  <c:v>3.4319999999999999</c:v>
                </c:pt>
                <c:pt idx="2095">
                  <c:v>3.4350000000000001</c:v>
                </c:pt>
                <c:pt idx="2096">
                  <c:v>3.4390000000000001</c:v>
                </c:pt>
                <c:pt idx="2097">
                  <c:v>3.4430000000000001</c:v>
                </c:pt>
                <c:pt idx="2098">
                  <c:v>3.4460000000000002</c:v>
                </c:pt>
                <c:pt idx="2099">
                  <c:v>3.45</c:v>
                </c:pt>
                <c:pt idx="2100">
                  <c:v>3.4540000000000002</c:v>
                </c:pt>
                <c:pt idx="2101">
                  <c:v>3.4580000000000002</c:v>
                </c:pt>
                <c:pt idx="2102">
                  <c:v>3.4620000000000002</c:v>
                </c:pt>
                <c:pt idx="2103">
                  <c:v>3.4660000000000002</c:v>
                </c:pt>
                <c:pt idx="2104">
                  <c:v>3.47</c:v>
                </c:pt>
                <c:pt idx="2105">
                  <c:v>3.4740000000000002</c:v>
                </c:pt>
                <c:pt idx="2106">
                  <c:v>3.4780000000000002</c:v>
                </c:pt>
                <c:pt idx="2107">
                  <c:v>3.4820000000000002</c:v>
                </c:pt>
                <c:pt idx="2108">
                  <c:v>3.4860000000000002</c:v>
                </c:pt>
                <c:pt idx="2109">
                  <c:v>3.49</c:v>
                </c:pt>
                <c:pt idx="2110">
                  <c:v>3.4940000000000002</c:v>
                </c:pt>
                <c:pt idx="2111">
                  <c:v>3.4980000000000002</c:v>
                </c:pt>
                <c:pt idx="2112">
                  <c:v>3.5020000000000002</c:v>
                </c:pt>
                <c:pt idx="2113">
                  <c:v>3.5060000000000002</c:v>
                </c:pt>
                <c:pt idx="2114">
                  <c:v>3.5100000000000002</c:v>
                </c:pt>
                <c:pt idx="2115">
                  <c:v>3.5150000000000001</c:v>
                </c:pt>
                <c:pt idx="2116">
                  <c:v>3.5190000000000001</c:v>
                </c:pt>
                <c:pt idx="2117">
                  <c:v>3.5230000000000001</c:v>
                </c:pt>
                <c:pt idx="2118">
                  <c:v>3.5270000000000001</c:v>
                </c:pt>
                <c:pt idx="2119">
                  <c:v>3.5310000000000001</c:v>
                </c:pt>
                <c:pt idx="2120">
                  <c:v>3.5350000000000001</c:v>
                </c:pt>
                <c:pt idx="2121">
                  <c:v>3.5390000000000001</c:v>
                </c:pt>
                <c:pt idx="2122">
                  <c:v>3.5430000000000001</c:v>
                </c:pt>
                <c:pt idx="2123">
                  <c:v>3.5470000000000002</c:v>
                </c:pt>
                <c:pt idx="2124">
                  <c:v>3.552</c:v>
                </c:pt>
                <c:pt idx="2125">
                  <c:v>3.556</c:v>
                </c:pt>
                <c:pt idx="2126">
                  <c:v>3.56</c:v>
                </c:pt>
                <c:pt idx="2127">
                  <c:v>3.5640000000000001</c:v>
                </c:pt>
                <c:pt idx="2128">
                  <c:v>3.5680000000000001</c:v>
                </c:pt>
                <c:pt idx="2129">
                  <c:v>3.5720000000000001</c:v>
                </c:pt>
                <c:pt idx="2130">
                  <c:v>3.577</c:v>
                </c:pt>
                <c:pt idx="2131">
                  <c:v>3.581</c:v>
                </c:pt>
                <c:pt idx="2132">
                  <c:v>3.585</c:v>
                </c:pt>
                <c:pt idx="2133">
                  <c:v>3.589</c:v>
                </c:pt>
                <c:pt idx="2134">
                  <c:v>3.593</c:v>
                </c:pt>
                <c:pt idx="2135">
                  <c:v>3.5979999999999999</c:v>
                </c:pt>
                <c:pt idx="2136">
                  <c:v>3.6019999999999999</c:v>
                </c:pt>
                <c:pt idx="2137">
                  <c:v>3.6059999999999999</c:v>
                </c:pt>
                <c:pt idx="2138">
                  <c:v>3.61</c:v>
                </c:pt>
                <c:pt idx="2139">
                  <c:v>3.6139999999999999</c:v>
                </c:pt>
                <c:pt idx="2140">
                  <c:v>3.6190000000000002</c:v>
                </c:pt>
                <c:pt idx="2141">
                  <c:v>3.6230000000000002</c:v>
                </c:pt>
                <c:pt idx="2142">
                  <c:v>3.6270000000000002</c:v>
                </c:pt>
                <c:pt idx="2143">
                  <c:v>3.6310000000000002</c:v>
                </c:pt>
                <c:pt idx="2144">
                  <c:v>3.6360000000000001</c:v>
                </c:pt>
                <c:pt idx="2145">
                  <c:v>3.64</c:v>
                </c:pt>
                <c:pt idx="2146">
                  <c:v>3.6440000000000001</c:v>
                </c:pt>
                <c:pt idx="2147">
                  <c:v>3.6480000000000001</c:v>
                </c:pt>
                <c:pt idx="2148">
                  <c:v>3.6520000000000001</c:v>
                </c:pt>
                <c:pt idx="2149">
                  <c:v>3.657</c:v>
                </c:pt>
                <c:pt idx="2150">
                  <c:v>3.661</c:v>
                </c:pt>
                <c:pt idx="2151">
                  <c:v>3.665</c:v>
                </c:pt>
                <c:pt idx="2152">
                  <c:v>3.669</c:v>
                </c:pt>
                <c:pt idx="2153">
                  <c:v>3.6739999999999999</c:v>
                </c:pt>
                <c:pt idx="2154">
                  <c:v>3.6779999999999999</c:v>
                </c:pt>
                <c:pt idx="2155">
                  <c:v>3.6819999999999999</c:v>
                </c:pt>
                <c:pt idx="2156">
                  <c:v>3.6859999999999999</c:v>
                </c:pt>
                <c:pt idx="2157">
                  <c:v>3.6910000000000003</c:v>
                </c:pt>
                <c:pt idx="2158">
                  <c:v>3.6950000000000003</c:v>
                </c:pt>
                <c:pt idx="2159">
                  <c:v>3.6990000000000003</c:v>
                </c:pt>
                <c:pt idx="2160">
                  <c:v>3.7040000000000002</c:v>
                </c:pt>
                <c:pt idx="2161">
                  <c:v>3.7080000000000002</c:v>
                </c:pt>
                <c:pt idx="2162">
                  <c:v>3.7120000000000002</c:v>
                </c:pt>
                <c:pt idx="2163">
                  <c:v>3.7160000000000002</c:v>
                </c:pt>
                <c:pt idx="2164">
                  <c:v>3.7210000000000001</c:v>
                </c:pt>
                <c:pt idx="2165">
                  <c:v>3.7250000000000001</c:v>
                </c:pt>
                <c:pt idx="2166">
                  <c:v>3.73</c:v>
                </c:pt>
                <c:pt idx="2167">
                  <c:v>3.734</c:v>
                </c:pt>
                <c:pt idx="2168">
                  <c:v>3.738</c:v>
                </c:pt>
                <c:pt idx="2169">
                  <c:v>3.7429999999999999</c:v>
                </c:pt>
                <c:pt idx="2170">
                  <c:v>3.7469999999999999</c:v>
                </c:pt>
                <c:pt idx="2171">
                  <c:v>3.7509999999999999</c:v>
                </c:pt>
                <c:pt idx="2172">
                  <c:v>3.7560000000000002</c:v>
                </c:pt>
                <c:pt idx="2173">
                  <c:v>3.7600000000000002</c:v>
                </c:pt>
                <c:pt idx="2174">
                  <c:v>3.7650000000000001</c:v>
                </c:pt>
                <c:pt idx="2175">
                  <c:v>3.7690000000000001</c:v>
                </c:pt>
                <c:pt idx="2176">
                  <c:v>3.7730000000000001</c:v>
                </c:pt>
                <c:pt idx="2177">
                  <c:v>3.778</c:v>
                </c:pt>
                <c:pt idx="2178">
                  <c:v>3.782</c:v>
                </c:pt>
                <c:pt idx="2179">
                  <c:v>3.7869999999999999</c:v>
                </c:pt>
                <c:pt idx="2180">
                  <c:v>3.7909999999999999</c:v>
                </c:pt>
                <c:pt idx="2181">
                  <c:v>3.7949999999999999</c:v>
                </c:pt>
                <c:pt idx="2182">
                  <c:v>3.8000000000000003</c:v>
                </c:pt>
                <c:pt idx="2183">
                  <c:v>3.8040000000000003</c:v>
                </c:pt>
                <c:pt idx="2184">
                  <c:v>3.8090000000000002</c:v>
                </c:pt>
                <c:pt idx="2185">
                  <c:v>3.8130000000000002</c:v>
                </c:pt>
                <c:pt idx="2186">
                  <c:v>3.8170000000000002</c:v>
                </c:pt>
                <c:pt idx="2187">
                  <c:v>3.8220000000000001</c:v>
                </c:pt>
                <c:pt idx="2188">
                  <c:v>3.8260000000000001</c:v>
                </c:pt>
                <c:pt idx="2189">
                  <c:v>3.83</c:v>
                </c:pt>
                <c:pt idx="2190">
                  <c:v>3.835</c:v>
                </c:pt>
                <c:pt idx="2191">
                  <c:v>3.839</c:v>
                </c:pt>
                <c:pt idx="2192">
                  <c:v>3.8439999999999999</c:v>
                </c:pt>
                <c:pt idx="2193">
                  <c:v>3.8479999999999999</c:v>
                </c:pt>
                <c:pt idx="2194">
                  <c:v>3.8519999999999999</c:v>
                </c:pt>
                <c:pt idx="2195">
                  <c:v>3.8570000000000002</c:v>
                </c:pt>
                <c:pt idx="2196">
                  <c:v>3.8610000000000002</c:v>
                </c:pt>
                <c:pt idx="2197">
                  <c:v>3.8650000000000002</c:v>
                </c:pt>
                <c:pt idx="2198">
                  <c:v>3.87</c:v>
                </c:pt>
                <c:pt idx="2199">
                  <c:v>3.8740000000000001</c:v>
                </c:pt>
                <c:pt idx="2200">
                  <c:v>3.8780000000000001</c:v>
                </c:pt>
                <c:pt idx="2201">
                  <c:v>3.883</c:v>
                </c:pt>
                <c:pt idx="2202">
                  <c:v>3.887</c:v>
                </c:pt>
                <c:pt idx="2203">
                  <c:v>3.891</c:v>
                </c:pt>
                <c:pt idx="2204">
                  <c:v>3.8959999999999999</c:v>
                </c:pt>
                <c:pt idx="2205">
                  <c:v>3.9</c:v>
                </c:pt>
                <c:pt idx="2206">
                  <c:v>3.9039999999999999</c:v>
                </c:pt>
                <c:pt idx="2207">
                  <c:v>3.9090000000000003</c:v>
                </c:pt>
                <c:pt idx="2208">
                  <c:v>3.9130000000000003</c:v>
                </c:pt>
                <c:pt idx="2209">
                  <c:v>3.9170000000000003</c:v>
                </c:pt>
                <c:pt idx="2210">
                  <c:v>3.9220000000000002</c:v>
                </c:pt>
                <c:pt idx="2211">
                  <c:v>3.9260000000000002</c:v>
                </c:pt>
                <c:pt idx="2212">
                  <c:v>3.93</c:v>
                </c:pt>
                <c:pt idx="2213">
                  <c:v>3.9340000000000002</c:v>
                </c:pt>
                <c:pt idx="2214">
                  <c:v>3.9390000000000001</c:v>
                </c:pt>
                <c:pt idx="2215">
                  <c:v>3.9430000000000001</c:v>
                </c:pt>
                <c:pt idx="2216">
                  <c:v>3.9470000000000001</c:v>
                </c:pt>
                <c:pt idx="2217">
                  <c:v>3.9510000000000001</c:v>
                </c:pt>
                <c:pt idx="2218">
                  <c:v>3.956</c:v>
                </c:pt>
                <c:pt idx="2219">
                  <c:v>3.96</c:v>
                </c:pt>
                <c:pt idx="2220">
                  <c:v>3.964</c:v>
                </c:pt>
                <c:pt idx="2221">
                  <c:v>3.9689999999999999</c:v>
                </c:pt>
                <c:pt idx="2222">
                  <c:v>3.9729999999999999</c:v>
                </c:pt>
                <c:pt idx="2223">
                  <c:v>3.9769999999999999</c:v>
                </c:pt>
                <c:pt idx="2224">
                  <c:v>3.9809999999999999</c:v>
                </c:pt>
                <c:pt idx="2225">
                  <c:v>3.9860000000000002</c:v>
                </c:pt>
                <c:pt idx="2226">
                  <c:v>3.99</c:v>
                </c:pt>
                <c:pt idx="2227">
                  <c:v>3.9940000000000002</c:v>
                </c:pt>
                <c:pt idx="2228">
                  <c:v>3.9980000000000002</c:v>
                </c:pt>
                <c:pt idx="2229">
                  <c:v>4.0030000000000001</c:v>
                </c:pt>
                <c:pt idx="2230">
                  <c:v>4.0069999999999997</c:v>
                </c:pt>
                <c:pt idx="2231">
                  <c:v>4.0110000000000001</c:v>
                </c:pt>
                <c:pt idx="2232">
                  <c:v>4.0149999999999997</c:v>
                </c:pt>
                <c:pt idx="2233">
                  <c:v>4.0190000000000001</c:v>
                </c:pt>
                <c:pt idx="2234">
                  <c:v>4.024</c:v>
                </c:pt>
                <c:pt idx="2235">
                  <c:v>4.0280000000000005</c:v>
                </c:pt>
                <c:pt idx="2236">
                  <c:v>4.032</c:v>
                </c:pt>
                <c:pt idx="2237">
                  <c:v>4.0360000000000005</c:v>
                </c:pt>
                <c:pt idx="2238">
                  <c:v>4.0410000000000004</c:v>
                </c:pt>
                <c:pt idx="2239">
                  <c:v>4.0449999999999999</c:v>
                </c:pt>
                <c:pt idx="2240">
                  <c:v>4.0490000000000004</c:v>
                </c:pt>
                <c:pt idx="2241">
                  <c:v>4.0529999999999999</c:v>
                </c:pt>
                <c:pt idx="2242">
                  <c:v>4.0570000000000004</c:v>
                </c:pt>
                <c:pt idx="2243">
                  <c:v>4.0620000000000003</c:v>
                </c:pt>
                <c:pt idx="2244">
                  <c:v>4.0659999999999998</c:v>
                </c:pt>
                <c:pt idx="2245">
                  <c:v>4.07</c:v>
                </c:pt>
                <c:pt idx="2246">
                  <c:v>4.0739999999999998</c:v>
                </c:pt>
                <c:pt idx="2247">
                  <c:v>4.0780000000000003</c:v>
                </c:pt>
                <c:pt idx="2248">
                  <c:v>4.0830000000000002</c:v>
                </c:pt>
                <c:pt idx="2249">
                  <c:v>4.0869999999999997</c:v>
                </c:pt>
                <c:pt idx="2250">
                  <c:v>4.0910000000000002</c:v>
                </c:pt>
                <c:pt idx="2251">
                  <c:v>4.0949999999999998</c:v>
                </c:pt>
                <c:pt idx="2252">
                  <c:v>4.0990000000000002</c:v>
                </c:pt>
                <c:pt idx="2253">
                  <c:v>4.1040000000000001</c:v>
                </c:pt>
                <c:pt idx="2254">
                  <c:v>4.1079999999999997</c:v>
                </c:pt>
                <c:pt idx="2255">
                  <c:v>4.1120000000000001</c:v>
                </c:pt>
                <c:pt idx="2256">
                  <c:v>4.1159999999999997</c:v>
                </c:pt>
                <c:pt idx="2257">
                  <c:v>4.12</c:v>
                </c:pt>
                <c:pt idx="2258">
                  <c:v>4.125</c:v>
                </c:pt>
                <c:pt idx="2259">
                  <c:v>4.1290000000000004</c:v>
                </c:pt>
                <c:pt idx="2260">
                  <c:v>4.133</c:v>
                </c:pt>
                <c:pt idx="2261">
                  <c:v>4.1370000000000005</c:v>
                </c:pt>
                <c:pt idx="2262">
                  <c:v>4.141</c:v>
                </c:pt>
                <c:pt idx="2263">
                  <c:v>4.1459999999999999</c:v>
                </c:pt>
                <c:pt idx="2264">
                  <c:v>4.1500000000000004</c:v>
                </c:pt>
                <c:pt idx="2265">
                  <c:v>4.1539999999999999</c:v>
                </c:pt>
                <c:pt idx="2266">
                  <c:v>4.1580000000000004</c:v>
                </c:pt>
                <c:pt idx="2267">
                  <c:v>4.1619999999999999</c:v>
                </c:pt>
                <c:pt idx="2268">
                  <c:v>4.1660000000000004</c:v>
                </c:pt>
                <c:pt idx="2269">
                  <c:v>4.17</c:v>
                </c:pt>
                <c:pt idx="2270">
                  <c:v>4.1749999999999998</c:v>
                </c:pt>
                <c:pt idx="2271">
                  <c:v>4.1790000000000003</c:v>
                </c:pt>
                <c:pt idx="2272">
                  <c:v>4.1829999999999998</c:v>
                </c:pt>
                <c:pt idx="2273">
                  <c:v>4.1870000000000003</c:v>
                </c:pt>
                <c:pt idx="2274">
                  <c:v>4.1909999999999998</c:v>
                </c:pt>
                <c:pt idx="2275">
                  <c:v>4.1950000000000003</c:v>
                </c:pt>
                <c:pt idx="2276">
                  <c:v>4.1989999999999998</c:v>
                </c:pt>
                <c:pt idx="2277">
                  <c:v>4.2030000000000003</c:v>
                </c:pt>
                <c:pt idx="2278">
                  <c:v>4.2069999999999999</c:v>
                </c:pt>
                <c:pt idx="2279">
                  <c:v>4.2119999999999997</c:v>
                </c:pt>
                <c:pt idx="2280">
                  <c:v>4.2160000000000002</c:v>
                </c:pt>
                <c:pt idx="2281">
                  <c:v>4.22</c:v>
                </c:pt>
                <c:pt idx="2282">
                  <c:v>4.2240000000000002</c:v>
                </c:pt>
                <c:pt idx="2283">
                  <c:v>4.2279999999999998</c:v>
                </c:pt>
                <c:pt idx="2284">
                  <c:v>4.2320000000000002</c:v>
                </c:pt>
                <c:pt idx="2285">
                  <c:v>4.2359999999999998</c:v>
                </c:pt>
                <c:pt idx="2286">
                  <c:v>4.24</c:v>
                </c:pt>
                <c:pt idx="2287">
                  <c:v>4.2439999999999998</c:v>
                </c:pt>
                <c:pt idx="2288">
                  <c:v>4.2480000000000002</c:v>
                </c:pt>
                <c:pt idx="2289">
                  <c:v>4.2519999999999998</c:v>
                </c:pt>
                <c:pt idx="2290">
                  <c:v>4.2560000000000002</c:v>
                </c:pt>
                <c:pt idx="2291">
                  <c:v>4.26</c:v>
                </c:pt>
                <c:pt idx="2292">
                  <c:v>4.2649999999999997</c:v>
                </c:pt>
                <c:pt idx="2293">
                  <c:v>4.2690000000000001</c:v>
                </c:pt>
                <c:pt idx="2294">
                  <c:v>4.2729999999999997</c:v>
                </c:pt>
                <c:pt idx="2295">
                  <c:v>4.2770000000000001</c:v>
                </c:pt>
                <c:pt idx="2296">
                  <c:v>4.2809999999999997</c:v>
                </c:pt>
                <c:pt idx="2297">
                  <c:v>4.2850000000000001</c:v>
                </c:pt>
                <c:pt idx="2298">
                  <c:v>4.2889999999999997</c:v>
                </c:pt>
                <c:pt idx="2299">
                  <c:v>4.2930000000000001</c:v>
                </c:pt>
                <c:pt idx="2300">
                  <c:v>4.2969999999999997</c:v>
                </c:pt>
                <c:pt idx="2301">
                  <c:v>4.3010000000000002</c:v>
                </c:pt>
                <c:pt idx="2302">
                  <c:v>4.3049999999999997</c:v>
                </c:pt>
                <c:pt idx="2303">
                  <c:v>4.3090000000000002</c:v>
                </c:pt>
                <c:pt idx="2304">
                  <c:v>4.3129999999999997</c:v>
                </c:pt>
                <c:pt idx="2305">
                  <c:v>4.3170000000000002</c:v>
                </c:pt>
                <c:pt idx="2306">
                  <c:v>4.3209999999999997</c:v>
                </c:pt>
                <c:pt idx="2307">
                  <c:v>4.3250000000000002</c:v>
                </c:pt>
                <c:pt idx="2308">
                  <c:v>4.3289999999999997</c:v>
                </c:pt>
                <c:pt idx="2309">
                  <c:v>4.3330000000000002</c:v>
                </c:pt>
                <c:pt idx="2310">
                  <c:v>4.3369999999999997</c:v>
                </c:pt>
                <c:pt idx="2311">
                  <c:v>4.34</c:v>
                </c:pt>
                <c:pt idx="2312">
                  <c:v>4.3440000000000003</c:v>
                </c:pt>
                <c:pt idx="2313">
                  <c:v>4.3479999999999999</c:v>
                </c:pt>
                <c:pt idx="2314">
                  <c:v>4.3520000000000003</c:v>
                </c:pt>
                <c:pt idx="2315">
                  <c:v>4.3559999999999999</c:v>
                </c:pt>
                <c:pt idx="2316">
                  <c:v>4.3600000000000003</c:v>
                </c:pt>
                <c:pt idx="2317">
                  <c:v>4.3639999999999999</c:v>
                </c:pt>
                <c:pt idx="2318">
                  <c:v>4.3680000000000003</c:v>
                </c:pt>
                <c:pt idx="2319">
                  <c:v>4.3719999999999999</c:v>
                </c:pt>
                <c:pt idx="2320">
                  <c:v>4.3760000000000003</c:v>
                </c:pt>
                <c:pt idx="2321">
                  <c:v>4.38</c:v>
                </c:pt>
                <c:pt idx="2322">
                  <c:v>4.3840000000000003</c:v>
                </c:pt>
                <c:pt idx="2323">
                  <c:v>4.3879999999999999</c:v>
                </c:pt>
                <c:pt idx="2324">
                  <c:v>4.3920000000000003</c:v>
                </c:pt>
                <c:pt idx="2325">
                  <c:v>4.3959999999999999</c:v>
                </c:pt>
                <c:pt idx="2326">
                  <c:v>4.4000000000000004</c:v>
                </c:pt>
                <c:pt idx="2327">
                  <c:v>4.4039999999999999</c:v>
                </c:pt>
                <c:pt idx="2328">
                  <c:v>4.407</c:v>
                </c:pt>
                <c:pt idx="2329">
                  <c:v>4.4110000000000005</c:v>
                </c:pt>
                <c:pt idx="2330">
                  <c:v>4.415</c:v>
                </c:pt>
                <c:pt idx="2331">
                  <c:v>4.4190000000000005</c:v>
                </c:pt>
                <c:pt idx="2332">
                  <c:v>4.423</c:v>
                </c:pt>
                <c:pt idx="2333">
                  <c:v>4.4270000000000005</c:v>
                </c:pt>
                <c:pt idx="2334">
                  <c:v>4.431</c:v>
                </c:pt>
                <c:pt idx="2335">
                  <c:v>4.4350000000000005</c:v>
                </c:pt>
                <c:pt idx="2336">
                  <c:v>4.4390000000000001</c:v>
                </c:pt>
                <c:pt idx="2337">
                  <c:v>4.4430000000000005</c:v>
                </c:pt>
                <c:pt idx="2338">
                  <c:v>4.4459999999999997</c:v>
                </c:pt>
                <c:pt idx="2339">
                  <c:v>4.45</c:v>
                </c:pt>
                <c:pt idx="2340">
                  <c:v>4.4539999999999997</c:v>
                </c:pt>
                <c:pt idx="2341">
                  <c:v>4.4580000000000002</c:v>
                </c:pt>
                <c:pt idx="2342">
                  <c:v>4.4619999999999997</c:v>
                </c:pt>
                <c:pt idx="2343">
                  <c:v>4.4660000000000002</c:v>
                </c:pt>
                <c:pt idx="2344">
                  <c:v>4.47</c:v>
                </c:pt>
                <c:pt idx="2345">
                  <c:v>4.4740000000000002</c:v>
                </c:pt>
                <c:pt idx="2346">
                  <c:v>4.4770000000000003</c:v>
                </c:pt>
                <c:pt idx="2347">
                  <c:v>4.4809999999999999</c:v>
                </c:pt>
                <c:pt idx="2348">
                  <c:v>4.4850000000000003</c:v>
                </c:pt>
                <c:pt idx="2349">
                  <c:v>4.4889999999999999</c:v>
                </c:pt>
                <c:pt idx="2350">
                  <c:v>4.4930000000000003</c:v>
                </c:pt>
                <c:pt idx="2351">
                  <c:v>4.4969999999999999</c:v>
                </c:pt>
                <c:pt idx="2352">
                  <c:v>4.5010000000000003</c:v>
                </c:pt>
                <c:pt idx="2353">
                  <c:v>4.5040000000000004</c:v>
                </c:pt>
                <c:pt idx="2354">
                  <c:v>4.508</c:v>
                </c:pt>
                <c:pt idx="2355">
                  <c:v>4.5120000000000005</c:v>
                </c:pt>
                <c:pt idx="2356">
                  <c:v>4.516</c:v>
                </c:pt>
                <c:pt idx="2357">
                  <c:v>4.5200000000000005</c:v>
                </c:pt>
                <c:pt idx="2358">
                  <c:v>4.5229999999999997</c:v>
                </c:pt>
                <c:pt idx="2359">
                  <c:v>4.5270000000000001</c:v>
                </c:pt>
                <c:pt idx="2360">
                  <c:v>4.5309999999999997</c:v>
                </c:pt>
                <c:pt idx="2361">
                  <c:v>4.5350000000000001</c:v>
                </c:pt>
                <c:pt idx="2362">
                  <c:v>4.5389999999999997</c:v>
                </c:pt>
                <c:pt idx="2363">
                  <c:v>4.5419999999999998</c:v>
                </c:pt>
                <c:pt idx="2364">
                  <c:v>4.5460000000000003</c:v>
                </c:pt>
                <c:pt idx="2365">
                  <c:v>4.55</c:v>
                </c:pt>
                <c:pt idx="2366">
                  <c:v>4.5540000000000003</c:v>
                </c:pt>
                <c:pt idx="2367">
                  <c:v>4.5579999999999998</c:v>
                </c:pt>
                <c:pt idx="2368">
                  <c:v>4.5620000000000003</c:v>
                </c:pt>
                <c:pt idx="2369">
                  <c:v>4.5650000000000004</c:v>
                </c:pt>
                <c:pt idx="2370">
                  <c:v>4.569</c:v>
                </c:pt>
                <c:pt idx="2371">
                  <c:v>4.5730000000000004</c:v>
                </c:pt>
                <c:pt idx="2372">
                  <c:v>4.577</c:v>
                </c:pt>
                <c:pt idx="2373">
                  <c:v>4.5810000000000004</c:v>
                </c:pt>
                <c:pt idx="2374">
                  <c:v>4.5840000000000005</c:v>
                </c:pt>
                <c:pt idx="2375">
                  <c:v>4.5880000000000001</c:v>
                </c:pt>
                <c:pt idx="2376">
                  <c:v>4.5920000000000005</c:v>
                </c:pt>
                <c:pt idx="2377">
                  <c:v>4.5960000000000001</c:v>
                </c:pt>
                <c:pt idx="2378">
                  <c:v>4.6000000000000005</c:v>
                </c:pt>
                <c:pt idx="2379">
                  <c:v>4.6040000000000001</c:v>
                </c:pt>
                <c:pt idx="2380">
                  <c:v>4.6070000000000002</c:v>
                </c:pt>
                <c:pt idx="2381">
                  <c:v>4.6109999999999998</c:v>
                </c:pt>
                <c:pt idx="2382">
                  <c:v>4.6150000000000002</c:v>
                </c:pt>
                <c:pt idx="2383">
                  <c:v>4.6189999999999998</c:v>
                </c:pt>
                <c:pt idx="2384">
                  <c:v>4.6230000000000002</c:v>
                </c:pt>
                <c:pt idx="2385">
                  <c:v>4.6269999999999998</c:v>
                </c:pt>
                <c:pt idx="2386">
                  <c:v>4.6310000000000002</c:v>
                </c:pt>
                <c:pt idx="2387">
                  <c:v>4.6340000000000003</c:v>
                </c:pt>
                <c:pt idx="2388">
                  <c:v>4.6379999999999999</c:v>
                </c:pt>
                <c:pt idx="2389">
                  <c:v>4.6420000000000003</c:v>
                </c:pt>
                <c:pt idx="2390">
                  <c:v>4.6459999999999999</c:v>
                </c:pt>
                <c:pt idx="2391">
                  <c:v>4.6500000000000004</c:v>
                </c:pt>
                <c:pt idx="2392">
                  <c:v>4.6539999999999999</c:v>
                </c:pt>
                <c:pt idx="2393">
                  <c:v>4.6580000000000004</c:v>
                </c:pt>
                <c:pt idx="2394">
                  <c:v>4.6619999999999999</c:v>
                </c:pt>
                <c:pt idx="2395">
                  <c:v>4.6660000000000004</c:v>
                </c:pt>
                <c:pt idx="2396">
                  <c:v>4.6690000000000005</c:v>
                </c:pt>
                <c:pt idx="2397">
                  <c:v>4.673</c:v>
                </c:pt>
                <c:pt idx="2398">
                  <c:v>4.6770000000000005</c:v>
                </c:pt>
                <c:pt idx="2399">
                  <c:v>4.681</c:v>
                </c:pt>
                <c:pt idx="2400">
                  <c:v>4.6850000000000005</c:v>
                </c:pt>
                <c:pt idx="2401">
                  <c:v>4.6890000000000001</c:v>
                </c:pt>
                <c:pt idx="2402">
                  <c:v>4.6930000000000005</c:v>
                </c:pt>
                <c:pt idx="2403">
                  <c:v>4.6970000000000001</c:v>
                </c:pt>
                <c:pt idx="2404">
                  <c:v>4.7010000000000005</c:v>
                </c:pt>
                <c:pt idx="2405">
                  <c:v>4.7050000000000001</c:v>
                </c:pt>
                <c:pt idx="2406">
                  <c:v>4.7090000000000005</c:v>
                </c:pt>
                <c:pt idx="2407">
                  <c:v>4.7130000000000001</c:v>
                </c:pt>
                <c:pt idx="2408">
                  <c:v>4.7170000000000005</c:v>
                </c:pt>
                <c:pt idx="2409">
                  <c:v>4.7210000000000001</c:v>
                </c:pt>
                <c:pt idx="2410">
                  <c:v>4.7250000000000005</c:v>
                </c:pt>
                <c:pt idx="2411">
                  <c:v>4.7290000000000001</c:v>
                </c:pt>
                <c:pt idx="2412">
                  <c:v>4.7330000000000005</c:v>
                </c:pt>
                <c:pt idx="2413">
                  <c:v>4.7370000000000001</c:v>
                </c:pt>
                <c:pt idx="2414">
                  <c:v>4.7409999999999997</c:v>
                </c:pt>
                <c:pt idx="2415">
                  <c:v>4.7450000000000001</c:v>
                </c:pt>
                <c:pt idx="2416">
                  <c:v>4.7489999999999997</c:v>
                </c:pt>
                <c:pt idx="2417">
                  <c:v>4.7530000000000001</c:v>
                </c:pt>
                <c:pt idx="2418">
                  <c:v>4.7569999999999997</c:v>
                </c:pt>
                <c:pt idx="2419">
                  <c:v>4.7610000000000001</c:v>
                </c:pt>
                <c:pt idx="2420">
                  <c:v>4.7649999999999997</c:v>
                </c:pt>
                <c:pt idx="2421">
                  <c:v>4.7690000000000001</c:v>
                </c:pt>
                <c:pt idx="2422">
                  <c:v>4.7729999999999997</c:v>
                </c:pt>
                <c:pt idx="2423">
                  <c:v>4.7770000000000001</c:v>
                </c:pt>
                <c:pt idx="2424">
                  <c:v>4.7809999999999997</c:v>
                </c:pt>
                <c:pt idx="2425">
                  <c:v>4.7850000000000001</c:v>
                </c:pt>
                <c:pt idx="2426">
                  <c:v>4.7889999999999997</c:v>
                </c:pt>
                <c:pt idx="2427">
                  <c:v>4.7930000000000001</c:v>
                </c:pt>
                <c:pt idx="2428">
                  <c:v>4.7969999999999997</c:v>
                </c:pt>
                <c:pt idx="2429">
                  <c:v>4.8010000000000002</c:v>
                </c:pt>
                <c:pt idx="2430">
                  <c:v>4.8049999999999997</c:v>
                </c:pt>
                <c:pt idx="2431">
                  <c:v>4.8090000000000002</c:v>
                </c:pt>
                <c:pt idx="2432">
                  <c:v>4.8129999999999997</c:v>
                </c:pt>
                <c:pt idx="2433">
                  <c:v>4.8170000000000002</c:v>
                </c:pt>
                <c:pt idx="2434">
                  <c:v>4.8209999999999997</c:v>
                </c:pt>
                <c:pt idx="2435">
                  <c:v>4.8250000000000002</c:v>
                </c:pt>
                <c:pt idx="2436">
                  <c:v>4.8289999999999997</c:v>
                </c:pt>
                <c:pt idx="2437">
                  <c:v>4.8330000000000002</c:v>
                </c:pt>
                <c:pt idx="2438">
                  <c:v>4.8369999999999997</c:v>
                </c:pt>
                <c:pt idx="2439">
                  <c:v>4.8410000000000002</c:v>
                </c:pt>
                <c:pt idx="2440">
                  <c:v>4.8449999999999998</c:v>
                </c:pt>
                <c:pt idx="2441">
                  <c:v>4.8490000000000002</c:v>
                </c:pt>
                <c:pt idx="2442">
                  <c:v>4.8529999999999998</c:v>
                </c:pt>
                <c:pt idx="2443">
                  <c:v>4.8570000000000002</c:v>
                </c:pt>
                <c:pt idx="2444">
                  <c:v>4.8609999999999998</c:v>
                </c:pt>
                <c:pt idx="2445">
                  <c:v>4.8650000000000002</c:v>
                </c:pt>
                <c:pt idx="2446">
                  <c:v>4.8689999999999998</c:v>
                </c:pt>
                <c:pt idx="2447">
                  <c:v>4.8730000000000002</c:v>
                </c:pt>
                <c:pt idx="2448">
                  <c:v>4.8769999999999998</c:v>
                </c:pt>
                <c:pt idx="2449">
                  <c:v>4.8810000000000002</c:v>
                </c:pt>
                <c:pt idx="2450">
                  <c:v>4.8849999999999998</c:v>
                </c:pt>
                <c:pt idx="2451">
                  <c:v>4.8890000000000002</c:v>
                </c:pt>
                <c:pt idx="2452">
                  <c:v>4.8929999999999998</c:v>
                </c:pt>
                <c:pt idx="2453">
                  <c:v>4.8970000000000002</c:v>
                </c:pt>
                <c:pt idx="2454">
                  <c:v>4.9009999999999998</c:v>
                </c:pt>
                <c:pt idx="2455">
                  <c:v>4.9050000000000002</c:v>
                </c:pt>
                <c:pt idx="2456">
                  <c:v>4.9089999999999998</c:v>
                </c:pt>
                <c:pt idx="2457">
                  <c:v>4.9139999999999997</c:v>
                </c:pt>
                <c:pt idx="2458">
                  <c:v>4.9180000000000001</c:v>
                </c:pt>
                <c:pt idx="2459">
                  <c:v>4.9219999999999997</c:v>
                </c:pt>
                <c:pt idx="2460">
                  <c:v>4.9260000000000002</c:v>
                </c:pt>
                <c:pt idx="2461">
                  <c:v>4.93</c:v>
                </c:pt>
                <c:pt idx="2462">
                  <c:v>4.9340000000000002</c:v>
                </c:pt>
                <c:pt idx="2463">
                  <c:v>4.9379999999999997</c:v>
                </c:pt>
                <c:pt idx="2464">
                  <c:v>4.9420000000000002</c:v>
                </c:pt>
                <c:pt idx="2465">
                  <c:v>4.9459999999999997</c:v>
                </c:pt>
                <c:pt idx="2466">
                  <c:v>4.95</c:v>
                </c:pt>
                <c:pt idx="2467">
                  <c:v>4.9539999999999997</c:v>
                </c:pt>
                <c:pt idx="2468">
                  <c:v>4.9580000000000002</c:v>
                </c:pt>
                <c:pt idx="2469">
                  <c:v>4.9619999999999997</c:v>
                </c:pt>
                <c:pt idx="2470">
                  <c:v>4.9660000000000002</c:v>
                </c:pt>
                <c:pt idx="2471">
                  <c:v>4.97</c:v>
                </c:pt>
                <c:pt idx="2472">
                  <c:v>4.9740000000000002</c:v>
                </c:pt>
                <c:pt idx="2473">
                  <c:v>4.9779999999999998</c:v>
                </c:pt>
                <c:pt idx="2474">
                  <c:v>4.9830000000000005</c:v>
                </c:pt>
                <c:pt idx="2475">
                  <c:v>4.9870000000000001</c:v>
                </c:pt>
                <c:pt idx="2476">
                  <c:v>4.9910000000000005</c:v>
                </c:pt>
                <c:pt idx="2477">
                  <c:v>4.9950000000000001</c:v>
                </c:pt>
                <c:pt idx="2478">
                  <c:v>4.9989999999999997</c:v>
                </c:pt>
                <c:pt idx="2479">
                  <c:v>5.0030000000000001</c:v>
                </c:pt>
                <c:pt idx="2480">
                  <c:v>5.0069999999999997</c:v>
                </c:pt>
                <c:pt idx="2481">
                  <c:v>5.0110000000000001</c:v>
                </c:pt>
                <c:pt idx="2482">
                  <c:v>5.0149999999999997</c:v>
                </c:pt>
                <c:pt idx="2483">
                  <c:v>5.0190000000000001</c:v>
                </c:pt>
                <c:pt idx="2484">
                  <c:v>5.024</c:v>
                </c:pt>
                <c:pt idx="2485">
                  <c:v>5.0280000000000005</c:v>
                </c:pt>
                <c:pt idx="2486">
                  <c:v>5.032</c:v>
                </c:pt>
                <c:pt idx="2487">
                  <c:v>5.0360000000000005</c:v>
                </c:pt>
                <c:pt idx="2488">
                  <c:v>5.04</c:v>
                </c:pt>
                <c:pt idx="2489">
                  <c:v>5.0440000000000005</c:v>
                </c:pt>
                <c:pt idx="2490">
                  <c:v>5.048</c:v>
                </c:pt>
                <c:pt idx="2491">
                  <c:v>5.0529999999999999</c:v>
                </c:pt>
                <c:pt idx="2492">
                  <c:v>5.0570000000000004</c:v>
                </c:pt>
                <c:pt idx="2493">
                  <c:v>5.0609999999999999</c:v>
                </c:pt>
                <c:pt idx="2494">
                  <c:v>5.0650000000000004</c:v>
                </c:pt>
                <c:pt idx="2495">
                  <c:v>5.069</c:v>
                </c:pt>
                <c:pt idx="2496">
                  <c:v>5.0730000000000004</c:v>
                </c:pt>
                <c:pt idx="2497">
                  <c:v>5.077</c:v>
                </c:pt>
                <c:pt idx="2498">
                  <c:v>5.0819999999999999</c:v>
                </c:pt>
                <c:pt idx="2499">
                  <c:v>5.0860000000000003</c:v>
                </c:pt>
                <c:pt idx="2500">
                  <c:v>5.09</c:v>
                </c:pt>
                <c:pt idx="2501">
                  <c:v>5.0940000000000003</c:v>
                </c:pt>
                <c:pt idx="2502">
                  <c:v>5.0979999999999999</c:v>
                </c:pt>
                <c:pt idx="2503">
                  <c:v>5.1020000000000003</c:v>
                </c:pt>
                <c:pt idx="2504">
                  <c:v>5.1070000000000002</c:v>
                </c:pt>
                <c:pt idx="2505">
                  <c:v>5.1109999999999998</c:v>
                </c:pt>
                <c:pt idx="2506">
                  <c:v>5.1150000000000002</c:v>
                </c:pt>
                <c:pt idx="2507">
                  <c:v>5.1189999999999998</c:v>
                </c:pt>
                <c:pt idx="2508">
                  <c:v>5.1230000000000002</c:v>
                </c:pt>
                <c:pt idx="2509">
                  <c:v>5.1269999999999998</c:v>
                </c:pt>
                <c:pt idx="2510">
                  <c:v>5.1310000000000002</c:v>
                </c:pt>
                <c:pt idx="2511">
                  <c:v>5.1360000000000001</c:v>
                </c:pt>
                <c:pt idx="2512">
                  <c:v>5.14</c:v>
                </c:pt>
                <c:pt idx="2513">
                  <c:v>5.1440000000000001</c:v>
                </c:pt>
                <c:pt idx="2514">
                  <c:v>5.1479999999999997</c:v>
                </c:pt>
                <c:pt idx="2515">
                  <c:v>5.1520000000000001</c:v>
                </c:pt>
                <c:pt idx="2516">
                  <c:v>5.1559999999999997</c:v>
                </c:pt>
                <c:pt idx="2517">
                  <c:v>5.16</c:v>
                </c:pt>
                <c:pt idx="2518">
                  <c:v>5.1639999999999997</c:v>
                </c:pt>
                <c:pt idx="2519">
                  <c:v>5.1690000000000005</c:v>
                </c:pt>
                <c:pt idx="2520">
                  <c:v>5.173</c:v>
                </c:pt>
                <c:pt idx="2521">
                  <c:v>5.1770000000000005</c:v>
                </c:pt>
                <c:pt idx="2522">
                  <c:v>5.181</c:v>
                </c:pt>
                <c:pt idx="2523">
                  <c:v>5.1850000000000005</c:v>
                </c:pt>
                <c:pt idx="2524">
                  <c:v>5.1890000000000001</c:v>
                </c:pt>
                <c:pt idx="2525">
                  <c:v>5.1930000000000005</c:v>
                </c:pt>
                <c:pt idx="2526">
                  <c:v>5.1970000000000001</c:v>
                </c:pt>
                <c:pt idx="2527">
                  <c:v>5.2010000000000005</c:v>
                </c:pt>
                <c:pt idx="2528">
                  <c:v>5.2060000000000004</c:v>
                </c:pt>
                <c:pt idx="2529">
                  <c:v>5.21</c:v>
                </c:pt>
                <c:pt idx="2530">
                  <c:v>5.2140000000000004</c:v>
                </c:pt>
                <c:pt idx="2531">
                  <c:v>5.218</c:v>
                </c:pt>
                <c:pt idx="2532">
                  <c:v>5.2220000000000004</c:v>
                </c:pt>
                <c:pt idx="2533">
                  <c:v>5.226</c:v>
                </c:pt>
                <c:pt idx="2534">
                  <c:v>5.23</c:v>
                </c:pt>
                <c:pt idx="2535">
                  <c:v>5.234</c:v>
                </c:pt>
                <c:pt idx="2536">
                  <c:v>5.2380000000000004</c:v>
                </c:pt>
                <c:pt idx="2537">
                  <c:v>5.242</c:v>
                </c:pt>
                <c:pt idx="2538">
                  <c:v>5.2469999999999999</c:v>
                </c:pt>
                <c:pt idx="2539">
                  <c:v>5.2510000000000003</c:v>
                </c:pt>
                <c:pt idx="2540">
                  <c:v>5.2549999999999999</c:v>
                </c:pt>
                <c:pt idx="2541">
                  <c:v>5.2590000000000003</c:v>
                </c:pt>
                <c:pt idx="2542">
                  <c:v>5.2629999999999999</c:v>
                </c:pt>
                <c:pt idx="2543">
                  <c:v>5.2670000000000003</c:v>
                </c:pt>
                <c:pt idx="2544">
                  <c:v>5.2709999999999999</c:v>
                </c:pt>
                <c:pt idx="2545">
                  <c:v>5.2750000000000004</c:v>
                </c:pt>
                <c:pt idx="2546">
                  <c:v>5.2789999999999999</c:v>
                </c:pt>
                <c:pt idx="2547">
                  <c:v>5.2830000000000004</c:v>
                </c:pt>
                <c:pt idx="2548">
                  <c:v>5.2880000000000003</c:v>
                </c:pt>
                <c:pt idx="2549">
                  <c:v>5.2919999999999998</c:v>
                </c:pt>
                <c:pt idx="2550">
                  <c:v>5.2960000000000003</c:v>
                </c:pt>
                <c:pt idx="2551">
                  <c:v>5.3</c:v>
                </c:pt>
                <c:pt idx="2552">
                  <c:v>5.3040000000000003</c:v>
                </c:pt>
                <c:pt idx="2553">
                  <c:v>5.3079999999999998</c:v>
                </c:pt>
                <c:pt idx="2554">
                  <c:v>5.3120000000000003</c:v>
                </c:pt>
                <c:pt idx="2555">
                  <c:v>5.3159999999999998</c:v>
                </c:pt>
                <c:pt idx="2556">
                  <c:v>5.32</c:v>
                </c:pt>
                <c:pt idx="2557">
                  <c:v>5.3239999999999998</c:v>
                </c:pt>
                <c:pt idx="2558">
                  <c:v>5.3280000000000003</c:v>
                </c:pt>
                <c:pt idx="2559">
                  <c:v>5.3319999999999999</c:v>
                </c:pt>
                <c:pt idx="2560">
                  <c:v>5.3369999999999997</c:v>
                </c:pt>
                <c:pt idx="2561">
                  <c:v>5.3410000000000002</c:v>
                </c:pt>
                <c:pt idx="2562">
                  <c:v>5.3449999999999998</c:v>
                </c:pt>
                <c:pt idx="2563">
                  <c:v>5.3490000000000002</c:v>
                </c:pt>
                <c:pt idx="2564">
                  <c:v>5.3529999999999998</c:v>
                </c:pt>
                <c:pt idx="2565">
                  <c:v>5.3570000000000002</c:v>
                </c:pt>
                <c:pt idx="2566">
                  <c:v>5.3609999999999998</c:v>
                </c:pt>
                <c:pt idx="2567">
                  <c:v>5.3650000000000002</c:v>
                </c:pt>
                <c:pt idx="2568">
                  <c:v>5.3689999999999998</c:v>
                </c:pt>
                <c:pt idx="2569">
                  <c:v>5.3730000000000002</c:v>
                </c:pt>
                <c:pt idx="2570">
                  <c:v>5.3769999999999998</c:v>
                </c:pt>
                <c:pt idx="2571">
                  <c:v>5.3810000000000002</c:v>
                </c:pt>
                <c:pt idx="2572">
                  <c:v>5.3849999999999998</c:v>
                </c:pt>
                <c:pt idx="2573">
                  <c:v>5.3890000000000002</c:v>
                </c:pt>
                <c:pt idx="2574">
                  <c:v>5.3940000000000001</c:v>
                </c:pt>
                <c:pt idx="2575">
                  <c:v>5.3979999999999997</c:v>
                </c:pt>
                <c:pt idx="2576">
                  <c:v>5.4020000000000001</c:v>
                </c:pt>
                <c:pt idx="2577">
                  <c:v>5.4059999999999997</c:v>
                </c:pt>
                <c:pt idx="2578">
                  <c:v>5.41</c:v>
                </c:pt>
                <c:pt idx="2579">
                  <c:v>5.4139999999999997</c:v>
                </c:pt>
                <c:pt idx="2580">
                  <c:v>5.4180000000000001</c:v>
                </c:pt>
                <c:pt idx="2581">
                  <c:v>5.4219999999999997</c:v>
                </c:pt>
                <c:pt idx="2582">
                  <c:v>5.4260000000000002</c:v>
                </c:pt>
                <c:pt idx="2583">
                  <c:v>5.43</c:v>
                </c:pt>
                <c:pt idx="2584">
                  <c:v>5.4340000000000002</c:v>
                </c:pt>
                <c:pt idx="2585">
                  <c:v>5.4379999999999997</c:v>
                </c:pt>
                <c:pt idx="2586">
                  <c:v>5.4420000000000002</c:v>
                </c:pt>
                <c:pt idx="2587">
                  <c:v>5.4459999999999997</c:v>
                </c:pt>
                <c:pt idx="2588">
                  <c:v>5.45</c:v>
                </c:pt>
                <c:pt idx="2589">
                  <c:v>5.4539999999999997</c:v>
                </c:pt>
                <c:pt idx="2590">
                  <c:v>5.4580000000000002</c:v>
                </c:pt>
                <c:pt idx="2591">
                  <c:v>5.4619999999999997</c:v>
                </c:pt>
                <c:pt idx="2592">
                  <c:v>5.4660000000000002</c:v>
                </c:pt>
                <c:pt idx="2593">
                  <c:v>5.47</c:v>
                </c:pt>
                <c:pt idx="2594">
                  <c:v>5.4740000000000002</c:v>
                </c:pt>
                <c:pt idx="2595">
                  <c:v>5.4779999999999998</c:v>
                </c:pt>
                <c:pt idx="2596">
                  <c:v>5.4820000000000002</c:v>
                </c:pt>
                <c:pt idx="2597">
                  <c:v>5.4859999999999998</c:v>
                </c:pt>
                <c:pt idx="2598">
                  <c:v>5.49</c:v>
                </c:pt>
                <c:pt idx="2599">
                  <c:v>5.4939999999999998</c:v>
                </c:pt>
                <c:pt idx="2600">
                  <c:v>5.4980000000000002</c:v>
                </c:pt>
                <c:pt idx="2601">
                  <c:v>5.5019999999999998</c:v>
                </c:pt>
                <c:pt idx="2602">
                  <c:v>5.5060000000000002</c:v>
                </c:pt>
                <c:pt idx="2603">
                  <c:v>5.51</c:v>
                </c:pt>
                <c:pt idx="2604">
                  <c:v>5.5140000000000002</c:v>
                </c:pt>
                <c:pt idx="2605">
                  <c:v>5.5179999999999998</c:v>
                </c:pt>
                <c:pt idx="2606">
                  <c:v>5.5220000000000002</c:v>
                </c:pt>
                <c:pt idx="2607">
                  <c:v>5.5259999999999998</c:v>
                </c:pt>
                <c:pt idx="2608">
                  <c:v>5.53</c:v>
                </c:pt>
                <c:pt idx="2609">
                  <c:v>5.5339999999999998</c:v>
                </c:pt>
                <c:pt idx="2610">
                  <c:v>5.5380000000000003</c:v>
                </c:pt>
                <c:pt idx="2611">
                  <c:v>5.5419999999999998</c:v>
                </c:pt>
                <c:pt idx="2612">
                  <c:v>5.5460000000000003</c:v>
                </c:pt>
                <c:pt idx="2613">
                  <c:v>5.55</c:v>
                </c:pt>
                <c:pt idx="2614">
                  <c:v>5.5540000000000003</c:v>
                </c:pt>
                <c:pt idx="2615">
                  <c:v>5.5590000000000002</c:v>
                </c:pt>
                <c:pt idx="2616">
                  <c:v>5.5629999999999997</c:v>
                </c:pt>
                <c:pt idx="2617">
                  <c:v>5.5670000000000002</c:v>
                </c:pt>
                <c:pt idx="2618">
                  <c:v>5.5709999999999997</c:v>
                </c:pt>
                <c:pt idx="2619">
                  <c:v>5.5750000000000002</c:v>
                </c:pt>
                <c:pt idx="2620">
                  <c:v>5.5789999999999997</c:v>
                </c:pt>
                <c:pt idx="2621">
                  <c:v>5.5830000000000002</c:v>
                </c:pt>
                <c:pt idx="2622">
                  <c:v>5.5869999999999997</c:v>
                </c:pt>
                <c:pt idx="2623">
                  <c:v>5.59</c:v>
                </c:pt>
                <c:pt idx="2624">
                  <c:v>5.5940000000000003</c:v>
                </c:pt>
                <c:pt idx="2625">
                  <c:v>5.5979999999999999</c:v>
                </c:pt>
                <c:pt idx="2626">
                  <c:v>5.6020000000000003</c:v>
                </c:pt>
                <c:pt idx="2627">
                  <c:v>5.6059999999999999</c:v>
                </c:pt>
                <c:pt idx="2628">
                  <c:v>5.61</c:v>
                </c:pt>
                <c:pt idx="2629">
                  <c:v>5.6139999999999999</c:v>
                </c:pt>
                <c:pt idx="2630">
                  <c:v>5.6180000000000003</c:v>
                </c:pt>
                <c:pt idx="2631">
                  <c:v>5.6219999999999999</c:v>
                </c:pt>
                <c:pt idx="2632">
                  <c:v>5.6260000000000003</c:v>
                </c:pt>
                <c:pt idx="2633">
                  <c:v>5.63</c:v>
                </c:pt>
                <c:pt idx="2634">
                  <c:v>5.6340000000000003</c:v>
                </c:pt>
                <c:pt idx="2635">
                  <c:v>5.6390000000000002</c:v>
                </c:pt>
                <c:pt idx="2636">
                  <c:v>5.6429999999999998</c:v>
                </c:pt>
                <c:pt idx="2637">
                  <c:v>5.6470000000000002</c:v>
                </c:pt>
                <c:pt idx="2638">
                  <c:v>5.6509999999999998</c:v>
                </c:pt>
                <c:pt idx="2639">
                  <c:v>5.6550000000000002</c:v>
                </c:pt>
                <c:pt idx="2640">
                  <c:v>5.6589999999999998</c:v>
                </c:pt>
                <c:pt idx="2641">
                  <c:v>5.6630000000000003</c:v>
                </c:pt>
                <c:pt idx="2642">
                  <c:v>5.6669999999999998</c:v>
                </c:pt>
                <c:pt idx="2643">
                  <c:v>5.6710000000000003</c:v>
                </c:pt>
                <c:pt idx="2644">
                  <c:v>5.6749999999999998</c:v>
                </c:pt>
                <c:pt idx="2645">
                  <c:v>5.6790000000000003</c:v>
                </c:pt>
                <c:pt idx="2646">
                  <c:v>5.6829999999999998</c:v>
                </c:pt>
                <c:pt idx="2647">
                  <c:v>5.6870000000000003</c:v>
                </c:pt>
                <c:pt idx="2648">
                  <c:v>5.6909999999999998</c:v>
                </c:pt>
                <c:pt idx="2649">
                  <c:v>5.6950000000000003</c:v>
                </c:pt>
                <c:pt idx="2650">
                  <c:v>5.6989999999999998</c:v>
                </c:pt>
                <c:pt idx="2651">
                  <c:v>5.7030000000000003</c:v>
                </c:pt>
                <c:pt idx="2652">
                  <c:v>5.7069999999999999</c:v>
                </c:pt>
                <c:pt idx="2653">
                  <c:v>5.7110000000000003</c:v>
                </c:pt>
                <c:pt idx="2654">
                  <c:v>5.7149999999999999</c:v>
                </c:pt>
                <c:pt idx="2655">
                  <c:v>5.7190000000000003</c:v>
                </c:pt>
                <c:pt idx="2656">
                  <c:v>5.7229999999999999</c:v>
                </c:pt>
                <c:pt idx="2657">
                  <c:v>5.7270000000000003</c:v>
                </c:pt>
                <c:pt idx="2658">
                  <c:v>5.7309999999999999</c:v>
                </c:pt>
                <c:pt idx="2659">
                  <c:v>5.7350000000000003</c:v>
                </c:pt>
                <c:pt idx="2660">
                  <c:v>5.7389999999999999</c:v>
                </c:pt>
                <c:pt idx="2661">
                  <c:v>5.7430000000000003</c:v>
                </c:pt>
                <c:pt idx="2662">
                  <c:v>5.7469999999999999</c:v>
                </c:pt>
                <c:pt idx="2663">
                  <c:v>5.7510000000000003</c:v>
                </c:pt>
                <c:pt idx="2664">
                  <c:v>5.7549999999999999</c:v>
                </c:pt>
                <c:pt idx="2665">
                  <c:v>5.7590000000000003</c:v>
                </c:pt>
                <c:pt idx="2666">
                  <c:v>5.7629999999999999</c:v>
                </c:pt>
                <c:pt idx="2667">
                  <c:v>5.7679999999999998</c:v>
                </c:pt>
                <c:pt idx="2668">
                  <c:v>5.7720000000000002</c:v>
                </c:pt>
                <c:pt idx="2669">
                  <c:v>5.7759999999999998</c:v>
                </c:pt>
                <c:pt idx="2670">
                  <c:v>5.78</c:v>
                </c:pt>
                <c:pt idx="2671">
                  <c:v>5.7839999999999998</c:v>
                </c:pt>
                <c:pt idx="2672">
                  <c:v>5.7880000000000003</c:v>
                </c:pt>
                <c:pt idx="2673">
                  <c:v>5.7919999999999998</c:v>
                </c:pt>
                <c:pt idx="2674">
                  <c:v>5.7960000000000003</c:v>
                </c:pt>
                <c:pt idx="2675">
                  <c:v>5.8</c:v>
                </c:pt>
                <c:pt idx="2676">
                  <c:v>5.8040000000000003</c:v>
                </c:pt>
                <c:pt idx="2677">
                  <c:v>5.8079999999999998</c:v>
                </c:pt>
                <c:pt idx="2678">
                  <c:v>5.8120000000000003</c:v>
                </c:pt>
                <c:pt idx="2679">
                  <c:v>5.8159999999999998</c:v>
                </c:pt>
                <c:pt idx="2680">
                  <c:v>5.82</c:v>
                </c:pt>
                <c:pt idx="2681">
                  <c:v>5.8239999999999998</c:v>
                </c:pt>
                <c:pt idx="2682">
                  <c:v>5.8280000000000003</c:v>
                </c:pt>
                <c:pt idx="2683">
                  <c:v>5.8319999999999999</c:v>
                </c:pt>
                <c:pt idx="2684">
                  <c:v>5.8369999999999997</c:v>
                </c:pt>
                <c:pt idx="2685">
                  <c:v>5.8410000000000002</c:v>
                </c:pt>
                <c:pt idx="2686">
                  <c:v>5.8449999999999998</c:v>
                </c:pt>
                <c:pt idx="2687">
                  <c:v>5.8490000000000002</c:v>
                </c:pt>
                <c:pt idx="2688">
                  <c:v>5.8529999999999998</c:v>
                </c:pt>
                <c:pt idx="2689">
                  <c:v>5.8570000000000002</c:v>
                </c:pt>
                <c:pt idx="2690">
                  <c:v>5.8609999999999998</c:v>
                </c:pt>
                <c:pt idx="2691">
                  <c:v>5.8650000000000002</c:v>
                </c:pt>
                <c:pt idx="2692">
                  <c:v>5.8689999999999998</c:v>
                </c:pt>
                <c:pt idx="2693">
                  <c:v>5.8730000000000002</c:v>
                </c:pt>
                <c:pt idx="2694">
                  <c:v>5.8769999999999998</c:v>
                </c:pt>
                <c:pt idx="2695">
                  <c:v>5.8810000000000002</c:v>
                </c:pt>
                <c:pt idx="2696">
                  <c:v>5.8849999999999998</c:v>
                </c:pt>
                <c:pt idx="2697">
                  <c:v>5.8890000000000002</c:v>
                </c:pt>
                <c:pt idx="2698">
                  <c:v>5.8929999999999998</c:v>
                </c:pt>
                <c:pt idx="2699">
                  <c:v>5.8970000000000002</c:v>
                </c:pt>
                <c:pt idx="2700">
                  <c:v>5.9009999999999998</c:v>
                </c:pt>
                <c:pt idx="2701">
                  <c:v>5.9050000000000002</c:v>
                </c:pt>
                <c:pt idx="2702">
                  <c:v>5.91</c:v>
                </c:pt>
                <c:pt idx="2703">
                  <c:v>5.9139999999999997</c:v>
                </c:pt>
                <c:pt idx="2704">
                  <c:v>5.9180000000000001</c:v>
                </c:pt>
                <c:pt idx="2705">
                  <c:v>5.9219999999999997</c:v>
                </c:pt>
                <c:pt idx="2706">
                  <c:v>5.9260000000000002</c:v>
                </c:pt>
                <c:pt idx="2707">
                  <c:v>5.93</c:v>
                </c:pt>
                <c:pt idx="2708">
                  <c:v>5.9340000000000002</c:v>
                </c:pt>
                <c:pt idx="2709">
                  <c:v>5.9379999999999997</c:v>
                </c:pt>
                <c:pt idx="2710">
                  <c:v>5.9420000000000002</c:v>
                </c:pt>
                <c:pt idx="2711">
                  <c:v>5.9459999999999997</c:v>
                </c:pt>
                <c:pt idx="2712">
                  <c:v>5.95</c:v>
                </c:pt>
                <c:pt idx="2713">
                  <c:v>5.9539999999999997</c:v>
                </c:pt>
                <c:pt idx="2714">
                  <c:v>5.9580000000000002</c:v>
                </c:pt>
                <c:pt idx="2715">
                  <c:v>5.9619999999999997</c:v>
                </c:pt>
                <c:pt idx="2716">
                  <c:v>5.9660000000000002</c:v>
                </c:pt>
                <c:pt idx="2717">
                  <c:v>5.97</c:v>
                </c:pt>
                <c:pt idx="2718">
                  <c:v>5.9740000000000002</c:v>
                </c:pt>
                <c:pt idx="2719">
                  <c:v>5.9779999999999998</c:v>
                </c:pt>
                <c:pt idx="2720">
                  <c:v>5.9820000000000002</c:v>
                </c:pt>
                <c:pt idx="2721">
                  <c:v>5.9859999999999998</c:v>
                </c:pt>
                <c:pt idx="2722">
                  <c:v>5.99</c:v>
                </c:pt>
                <c:pt idx="2723">
                  <c:v>5.9939999999999998</c:v>
                </c:pt>
                <c:pt idx="2724">
                  <c:v>5.9980000000000002</c:v>
                </c:pt>
                <c:pt idx="2725">
                  <c:v>6.0019999999999998</c:v>
                </c:pt>
                <c:pt idx="2726">
                  <c:v>6.0060000000000002</c:v>
                </c:pt>
                <c:pt idx="2727">
                  <c:v>6.01</c:v>
                </c:pt>
                <c:pt idx="2728">
                  <c:v>6.0140000000000002</c:v>
                </c:pt>
                <c:pt idx="2729">
                  <c:v>6.0179999999999998</c:v>
                </c:pt>
                <c:pt idx="2730">
                  <c:v>6.0220000000000002</c:v>
                </c:pt>
                <c:pt idx="2731">
                  <c:v>6.0259999999999998</c:v>
                </c:pt>
                <c:pt idx="2732">
                  <c:v>6.0309999999999997</c:v>
                </c:pt>
                <c:pt idx="2733">
                  <c:v>6.0350000000000001</c:v>
                </c:pt>
                <c:pt idx="2734">
                  <c:v>6.0389999999999997</c:v>
                </c:pt>
                <c:pt idx="2735">
                  <c:v>6.0430000000000001</c:v>
                </c:pt>
                <c:pt idx="2736">
                  <c:v>6.0469999999999997</c:v>
                </c:pt>
                <c:pt idx="2737">
                  <c:v>6.0510000000000002</c:v>
                </c:pt>
                <c:pt idx="2738">
                  <c:v>6.0549999999999997</c:v>
                </c:pt>
                <c:pt idx="2739">
                  <c:v>6.0590000000000002</c:v>
                </c:pt>
                <c:pt idx="2740">
                  <c:v>6.0629999999999997</c:v>
                </c:pt>
                <c:pt idx="2741">
                  <c:v>6.0670000000000002</c:v>
                </c:pt>
                <c:pt idx="2742">
                  <c:v>6.0709999999999997</c:v>
                </c:pt>
                <c:pt idx="2743">
                  <c:v>6.0750000000000002</c:v>
                </c:pt>
                <c:pt idx="2744">
                  <c:v>6.0789999999999997</c:v>
                </c:pt>
                <c:pt idx="2745">
                  <c:v>6.0830000000000002</c:v>
                </c:pt>
                <c:pt idx="2746">
                  <c:v>6.0869999999999997</c:v>
                </c:pt>
                <c:pt idx="2747">
                  <c:v>6.0910000000000002</c:v>
                </c:pt>
                <c:pt idx="2748">
                  <c:v>6.0949999999999998</c:v>
                </c:pt>
                <c:pt idx="2749">
                  <c:v>6.0990000000000002</c:v>
                </c:pt>
                <c:pt idx="2750">
                  <c:v>6.1029999999999998</c:v>
                </c:pt>
                <c:pt idx="2751">
                  <c:v>6.1070000000000002</c:v>
                </c:pt>
                <c:pt idx="2752">
                  <c:v>6.1109999999999998</c:v>
                </c:pt>
                <c:pt idx="2753">
                  <c:v>6.1150000000000002</c:v>
                </c:pt>
                <c:pt idx="2754">
                  <c:v>6.1189999999999998</c:v>
                </c:pt>
                <c:pt idx="2755">
                  <c:v>6.1230000000000002</c:v>
                </c:pt>
                <c:pt idx="2756">
                  <c:v>6.1269999999999998</c:v>
                </c:pt>
                <c:pt idx="2757">
                  <c:v>6.1310000000000002</c:v>
                </c:pt>
                <c:pt idx="2758">
                  <c:v>6.1349999999999998</c:v>
                </c:pt>
                <c:pt idx="2759">
                  <c:v>6.1390000000000002</c:v>
                </c:pt>
                <c:pt idx="2760">
                  <c:v>6.1429999999999998</c:v>
                </c:pt>
                <c:pt idx="2761">
                  <c:v>6.1470000000000002</c:v>
                </c:pt>
                <c:pt idx="2762">
                  <c:v>6.1509999999999998</c:v>
                </c:pt>
                <c:pt idx="2763">
                  <c:v>6.1550000000000002</c:v>
                </c:pt>
                <c:pt idx="2764">
                  <c:v>6.1580000000000004</c:v>
                </c:pt>
                <c:pt idx="2765">
                  <c:v>6.1619999999999999</c:v>
                </c:pt>
                <c:pt idx="2766">
                  <c:v>6.1660000000000004</c:v>
                </c:pt>
                <c:pt idx="2767">
                  <c:v>6.17</c:v>
                </c:pt>
                <c:pt idx="2768">
                  <c:v>6.1740000000000004</c:v>
                </c:pt>
                <c:pt idx="2769">
                  <c:v>6.1779999999999999</c:v>
                </c:pt>
                <c:pt idx="2770">
                  <c:v>6.181</c:v>
                </c:pt>
                <c:pt idx="2771">
                  <c:v>6.1850000000000005</c:v>
                </c:pt>
                <c:pt idx="2772">
                  <c:v>6.1890000000000001</c:v>
                </c:pt>
                <c:pt idx="2773">
                  <c:v>6.1920000000000002</c:v>
                </c:pt>
                <c:pt idx="2774">
                  <c:v>6.1959999999999997</c:v>
                </c:pt>
                <c:pt idx="2775">
                  <c:v>6.1989999999999998</c:v>
                </c:pt>
                <c:pt idx="2776">
                  <c:v>6.202</c:v>
                </c:pt>
                <c:pt idx="2777">
                  <c:v>6.2060000000000004</c:v>
                </c:pt>
                <c:pt idx="2778">
                  <c:v>6.2090000000000005</c:v>
                </c:pt>
                <c:pt idx="2779">
                  <c:v>6.2119999999999997</c:v>
                </c:pt>
                <c:pt idx="2780">
                  <c:v>6.2149999999999999</c:v>
                </c:pt>
                <c:pt idx="2781">
                  <c:v>6.2170000000000005</c:v>
                </c:pt>
                <c:pt idx="2782">
                  <c:v>6.22</c:v>
                </c:pt>
                <c:pt idx="2783">
                  <c:v>6.22</c:v>
                </c:pt>
                <c:pt idx="2784">
                  <c:v>6.22</c:v>
                </c:pt>
                <c:pt idx="2785">
                  <c:v>6.22</c:v>
                </c:pt>
                <c:pt idx="2786">
                  <c:v>6.2210000000000001</c:v>
                </c:pt>
                <c:pt idx="2787">
                  <c:v>6.2210000000000001</c:v>
                </c:pt>
                <c:pt idx="2788">
                  <c:v>6.2210000000000001</c:v>
                </c:pt>
                <c:pt idx="2789">
                  <c:v>6.2220000000000004</c:v>
                </c:pt>
                <c:pt idx="2790">
                  <c:v>6.2220000000000004</c:v>
                </c:pt>
                <c:pt idx="2791">
                  <c:v>6.2220000000000004</c:v>
                </c:pt>
                <c:pt idx="2792">
                  <c:v>6.2220000000000004</c:v>
                </c:pt>
                <c:pt idx="2793">
                  <c:v>6.2229999999999999</c:v>
                </c:pt>
                <c:pt idx="2794">
                  <c:v>6.2229999999999999</c:v>
                </c:pt>
                <c:pt idx="2795">
                  <c:v>6.2229999999999999</c:v>
                </c:pt>
                <c:pt idx="2796">
                  <c:v>6.2229999999999999</c:v>
                </c:pt>
                <c:pt idx="2797">
                  <c:v>6.2240000000000002</c:v>
                </c:pt>
                <c:pt idx="2798">
                  <c:v>6.2240000000000002</c:v>
                </c:pt>
                <c:pt idx="2799">
                  <c:v>6.2240000000000002</c:v>
                </c:pt>
                <c:pt idx="2800">
                  <c:v>6.2250000000000005</c:v>
                </c:pt>
                <c:pt idx="2801">
                  <c:v>6.2250000000000005</c:v>
                </c:pt>
                <c:pt idx="2802">
                  <c:v>6.2250000000000005</c:v>
                </c:pt>
                <c:pt idx="2803">
                  <c:v>6.2250000000000005</c:v>
                </c:pt>
                <c:pt idx="2804">
                  <c:v>6.226</c:v>
                </c:pt>
                <c:pt idx="2805">
                  <c:v>6.226</c:v>
                </c:pt>
                <c:pt idx="2806">
                  <c:v>6.226</c:v>
                </c:pt>
                <c:pt idx="2807">
                  <c:v>6.2270000000000003</c:v>
                </c:pt>
                <c:pt idx="2808">
                  <c:v>6.2270000000000003</c:v>
                </c:pt>
                <c:pt idx="2809">
                  <c:v>6.2270000000000003</c:v>
                </c:pt>
                <c:pt idx="2810">
                  <c:v>6.2270000000000003</c:v>
                </c:pt>
                <c:pt idx="2811">
                  <c:v>6.2279999999999998</c:v>
                </c:pt>
                <c:pt idx="2812">
                  <c:v>6.2279999999999998</c:v>
                </c:pt>
                <c:pt idx="2813">
                  <c:v>6.2279999999999998</c:v>
                </c:pt>
                <c:pt idx="2814">
                  <c:v>6.2279999999999998</c:v>
                </c:pt>
                <c:pt idx="2815">
                  <c:v>6.2290000000000001</c:v>
                </c:pt>
                <c:pt idx="2816">
                  <c:v>6.2290000000000001</c:v>
                </c:pt>
                <c:pt idx="2817">
                  <c:v>6.2290000000000001</c:v>
                </c:pt>
                <c:pt idx="2818">
                  <c:v>6.23</c:v>
                </c:pt>
                <c:pt idx="2819">
                  <c:v>6.23</c:v>
                </c:pt>
                <c:pt idx="2820">
                  <c:v>6.23</c:v>
                </c:pt>
                <c:pt idx="2821">
                  <c:v>6.23</c:v>
                </c:pt>
                <c:pt idx="2822">
                  <c:v>6.2309999999999999</c:v>
                </c:pt>
                <c:pt idx="2823">
                  <c:v>6.2309999999999999</c:v>
                </c:pt>
                <c:pt idx="2824">
                  <c:v>6.2309999999999999</c:v>
                </c:pt>
                <c:pt idx="2825">
                  <c:v>6.2309999999999999</c:v>
                </c:pt>
                <c:pt idx="2826">
                  <c:v>6.2320000000000002</c:v>
                </c:pt>
                <c:pt idx="2827">
                  <c:v>6.2320000000000002</c:v>
                </c:pt>
                <c:pt idx="2828">
                  <c:v>6.2320000000000002</c:v>
                </c:pt>
                <c:pt idx="2829">
                  <c:v>6.2330000000000005</c:v>
                </c:pt>
                <c:pt idx="2830">
                  <c:v>6.2330000000000005</c:v>
                </c:pt>
                <c:pt idx="2831">
                  <c:v>6.2330000000000005</c:v>
                </c:pt>
                <c:pt idx="2832">
                  <c:v>6.2330000000000005</c:v>
                </c:pt>
                <c:pt idx="2833">
                  <c:v>6.234</c:v>
                </c:pt>
                <c:pt idx="2834">
                  <c:v>6.234</c:v>
                </c:pt>
                <c:pt idx="2835">
                  <c:v>6.234</c:v>
                </c:pt>
                <c:pt idx="2836">
                  <c:v>6.2350000000000003</c:v>
                </c:pt>
                <c:pt idx="2837">
                  <c:v>6.2350000000000003</c:v>
                </c:pt>
                <c:pt idx="2838">
                  <c:v>6.2350000000000003</c:v>
                </c:pt>
                <c:pt idx="2839">
                  <c:v>6.2350000000000003</c:v>
                </c:pt>
                <c:pt idx="2840">
                  <c:v>6.2359999999999998</c:v>
                </c:pt>
                <c:pt idx="2841">
                  <c:v>6.2359999999999998</c:v>
                </c:pt>
                <c:pt idx="2842">
                  <c:v>6.2359999999999998</c:v>
                </c:pt>
                <c:pt idx="2843">
                  <c:v>6.2359999999999998</c:v>
                </c:pt>
                <c:pt idx="2844">
                  <c:v>6.2370000000000001</c:v>
                </c:pt>
                <c:pt idx="2845">
                  <c:v>6.2370000000000001</c:v>
                </c:pt>
                <c:pt idx="2846">
                  <c:v>6.2370000000000001</c:v>
                </c:pt>
                <c:pt idx="2847">
                  <c:v>6.2380000000000004</c:v>
                </c:pt>
                <c:pt idx="2848">
                  <c:v>6.2380000000000004</c:v>
                </c:pt>
                <c:pt idx="2849">
                  <c:v>6.2380000000000004</c:v>
                </c:pt>
                <c:pt idx="2850">
                  <c:v>6.2380000000000004</c:v>
                </c:pt>
                <c:pt idx="2851">
                  <c:v>6.2389999999999999</c:v>
                </c:pt>
                <c:pt idx="2852">
                  <c:v>6.2389999999999999</c:v>
                </c:pt>
                <c:pt idx="2853">
                  <c:v>6.2389999999999999</c:v>
                </c:pt>
                <c:pt idx="2854">
                  <c:v>6.2389999999999999</c:v>
                </c:pt>
                <c:pt idx="2855">
                  <c:v>6.24</c:v>
                </c:pt>
                <c:pt idx="2856">
                  <c:v>6.24</c:v>
                </c:pt>
                <c:pt idx="2857">
                  <c:v>6.24</c:v>
                </c:pt>
                <c:pt idx="2858">
                  <c:v>6.2410000000000005</c:v>
                </c:pt>
                <c:pt idx="2859">
                  <c:v>6.2410000000000005</c:v>
                </c:pt>
                <c:pt idx="2860">
                  <c:v>6.2410000000000005</c:v>
                </c:pt>
                <c:pt idx="2861">
                  <c:v>6.2410000000000005</c:v>
                </c:pt>
                <c:pt idx="2862">
                  <c:v>6.242</c:v>
                </c:pt>
                <c:pt idx="2863">
                  <c:v>6.242</c:v>
                </c:pt>
                <c:pt idx="2864">
                  <c:v>6.242</c:v>
                </c:pt>
                <c:pt idx="2865">
                  <c:v>6.2430000000000003</c:v>
                </c:pt>
                <c:pt idx="2866">
                  <c:v>6.2430000000000003</c:v>
                </c:pt>
                <c:pt idx="2867">
                  <c:v>6.2430000000000003</c:v>
                </c:pt>
                <c:pt idx="2868">
                  <c:v>6.2430000000000003</c:v>
                </c:pt>
                <c:pt idx="2869">
                  <c:v>6.2439999999999998</c:v>
                </c:pt>
                <c:pt idx="2870">
                  <c:v>6.2439999999999998</c:v>
                </c:pt>
                <c:pt idx="2871">
                  <c:v>6.2439999999999998</c:v>
                </c:pt>
                <c:pt idx="2872">
                  <c:v>6.2439999999999998</c:v>
                </c:pt>
                <c:pt idx="2873">
                  <c:v>6.2450000000000001</c:v>
                </c:pt>
                <c:pt idx="2874">
                  <c:v>6.2450000000000001</c:v>
                </c:pt>
                <c:pt idx="2875">
                  <c:v>6.2450000000000001</c:v>
                </c:pt>
                <c:pt idx="2876">
                  <c:v>6.2460000000000004</c:v>
                </c:pt>
                <c:pt idx="2877">
                  <c:v>6.2460000000000004</c:v>
                </c:pt>
                <c:pt idx="2878">
                  <c:v>6.2460000000000004</c:v>
                </c:pt>
                <c:pt idx="2879">
                  <c:v>6.2460000000000004</c:v>
                </c:pt>
                <c:pt idx="2880">
                  <c:v>6.2469999999999999</c:v>
                </c:pt>
                <c:pt idx="2881">
                  <c:v>6.2469999999999999</c:v>
                </c:pt>
                <c:pt idx="2882">
                  <c:v>6.2469999999999999</c:v>
                </c:pt>
                <c:pt idx="2883">
                  <c:v>6.2469999999999999</c:v>
                </c:pt>
                <c:pt idx="2884">
                  <c:v>6.2480000000000002</c:v>
                </c:pt>
                <c:pt idx="2885">
                  <c:v>6.2480000000000002</c:v>
                </c:pt>
                <c:pt idx="2886">
                  <c:v>6.2480000000000002</c:v>
                </c:pt>
                <c:pt idx="2887">
                  <c:v>6.2490000000000006</c:v>
                </c:pt>
                <c:pt idx="2888">
                  <c:v>6.2490000000000006</c:v>
                </c:pt>
                <c:pt idx="2889">
                  <c:v>6.2490000000000006</c:v>
                </c:pt>
                <c:pt idx="2890">
                  <c:v>6.2490000000000006</c:v>
                </c:pt>
                <c:pt idx="2891">
                  <c:v>6.25</c:v>
                </c:pt>
                <c:pt idx="2892">
                  <c:v>6.25</c:v>
                </c:pt>
                <c:pt idx="2893">
                  <c:v>6.25</c:v>
                </c:pt>
                <c:pt idx="2894">
                  <c:v>6.2510000000000003</c:v>
                </c:pt>
                <c:pt idx="2895">
                  <c:v>6.2510000000000003</c:v>
                </c:pt>
                <c:pt idx="2896">
                  <c:v>6.2510000000000003</c:v>
                </c:pt>
                <c:pt idx="2897">
                  <c:v>6.2510000000000003</c:v>
                </c:pt>
                <c:pt idx="2898">
                  <c:v>6.2519999999999998</c:v>
                </c:pt>
                <c:pt idx="2899">
                  <c:v>6.2519999999999998</c:v>
                </c:pt>
                <c:pt idx="2900">
                  <c:v>6.2519999999999998</c:v>
                </c:pt>
                <c:pt idx="2901">
                  <c:v>6.2519999999999998</c:v>
                </c:pt>
                <c:pt idx="2902">
                  <c:v>6.2530000000000001</c:v>
                </c:pt>
                <c:pt idx="2903">
                  <c:v>6.2530000000000001</c:v>
                </c:pt>
                <c:pt idx="2904">
                  <c:v>6.2530000000000001</c:v>
                </c:pt>
                <c:pt idx="2905">
                  <c:v>6.2540000000000004</c:v>
                </c:pt>
                <c:pt idx="2906">
                  <c:v>6.2540000000000004</c:v>
                </c:pt>
                <c:pt idx="2907">
                  <c:v>6.2540000000000004</c:v>
                </c:pt>
                <c:pt idx="2908">
                  <c:v>6.2540000000000004</c:v>
                </c:pt>
                <c:pt idx="2909">
                  <c:v>6.2549999999999999</c:v>
                </c:pt>
                <c:pt idx="2910">
                  <c:v>6.2549999999999999</c:v>
                </c:pt>
                <c:pt idx="2911">
                  <c:v>6.2549999999999999</c:v>
                </c:pt>
                <c:pt idx="2912">
                  <c:v>6.2549999999999999</c:v>
                </c:pt>
                <c:pt idx="2913">
                  <c:v>6.2560000000000002</c:v>
                </c:pt>
                <c:pt idx="2914">
                  <c:v>6.2560000000000002</c:v>
                </c:pt>
                <c:pt idx="2915">
                  <c:v>6.2560000000000002</c:v>
                </c:pt>
                <c:pt idx="2916">
                  <c:v>6.2570000000000006</c:v>
                </c:pt>
                <c:pt idx="2917">
                  <c:v>6.2570000000000006</c:v>
                </c:pt>
                <c:pt idx="2918">
                  <c:v>6.2570000000000006</c:v>
                </c:pt>
                <c:pt idx="2919">
                  <c:v>6.2570000000000006</c:v>
                </c:pt>
                <c:pt idx="2920">
                  <c:v>6.258</c:v>
                </c:pt>
                <c:pt idx="2921">
                  <c:v>6.258</c:v>
                </c:pt>
                <c:pt idx="2922">
                  <c:v>6.258</c:v>
                </c:pt>
                <c:pt idx="2923">
                  <c:v>6.258</c:v>
                </c:pt>
                <c:pt idx="2924">
                  <c:v>6.2590000000000003</c:v>
                </c:pt>
                <c:pt idx="2925">
                  <c:v>6.2590000000000003</c:v>
                </c:pt>
                <c:pt idx="2926">
                  <c:v>6.2590000000000003</c:v>
                </c:pt>
                <c:pt idx="2927">
                  <c:v>6.26</c:v>
                </c:pt>
                <c:pt idx="2928">
                  <c:v>6.26</c:v>
                </c:pt>
                <c:pt idx="2929">
                  <c:v>6.26</c:v>
                </c:pt>
                <c:pt idx="2930">
                  <c:v>6.26</c:v>
                </c:pt>
                <c:pt idx="2931">
                  <c:v>6.2610000000000001</c:v>
                </c:pt>
                <c:pt idx="2932">
                  <c:v>6.2610000000000001</c:v>
                </c:pt>
                <c:pt idx="2933">
                  <c:v>6.2610000000000001</c:v>
                </c:pt>
                <c:pt idx="2934">
                  <c:v>6.2620000000000005</c:v>
                </c:pt>
                <c:pt idx="2935">
                  <c:v>6.2620000000000005</c:v>
                </c:pt>
                <c:pt idx="2936">
                  <c:v>6.2620000000000005</c:v>
                </c:pt>
                <c:pt idx="2937">
                  <c:v>6.2620000000000005</c:v>
                </c:pt>
                <c:pt idx="2938">
                  <c:v>6.2629999999999999</c:v>
                </c:pt>
                <c:pt idx="2939">
                  <c:v>6.2629999999999999</c:v>
                </c:pt>
                <c:pt idx="2940">
                  <c:v>6.2629999999999999</c:v>
                </c:pt>
                <c:pt idx="2941">
                  <c:v>6.2629999999999999</c:v>
                </c:pt>
                <c:pt idx="2942">
                  <c:v>6.2640000000000002</c:v>
                </c:pt>
                <c:pt idx="2943">
                  <c:v>6.2640000000000002</c:v>
                </c:pt>
                <c:pt idx="2944">
                  <c:v>6.2640000000000002</c:v>
                </c:pt>
                <c:pt idx="2945">
                  <c:v>6.2650000000000006</c:v>
                </c:pt>
                <c:pt idx="2946">
                  <c:v>6.2650000000000006</c:v>
                </c:pt>
                <c:pt idx="2947">
                  <c:v>6.2650000000000006</c:v>
                </c:pt>
                <c:pt idx="2948">
                  <c:v>6.2650000000000006</c:v>
                </c:pt>
                <c:pt idx="2949">
                  <c:v>6.266</c:v>
                </c:pt>
                <c:pt idx="2950">
                  <c:v>6.266</c:v>
                </c:pt>
                <c:pt idx="2951">
                  <c:v>6.266</c:v>
                </c:pt>
                <c:pt idx="2952">
                  <c:v>6.266</c:v>
                </c:pt>
                <c:pt idx="2953">
                  <c:v>6.2670000000000003</c:v>
                </c:pt>
                <c:pt idx="2954">
                  <c:v>6.2670000000000003</c:v>
                </c:pt>
                <c:pt idx="2955">
                  <c:v>6.2670000000000003</c:v>
                </c:pt>
                <c:pt idx="2956">
                  <c:v>6.2679999999999998</c:v>
                </c:pt>
                <c:pt idx="2957">
                  <c:v>6.2679999999999998</c:v>
                </c:pt>
                <c:pt idx="2958">
                  <c:v>6.2679999999999998</c:v>
                </c:pt>
                <c:pt idx="2959">
                  <c:v>6.2679999999999998</c:v>
                </c:pt>
                <c:pt idx="2960">
                  <c:v>6.2690000000000001</c:v>
                </c:pt>
                <c:pt idx="2961">
                  <c:v>6.2690000000000001</c:v>
                </c:pt>
                <c:pt idx="2962">
                  <c:v>6.2690000000000001</c:v>
                </c:pt>
                <c:pt idx="2963">
                  <c:v>6.2690000000000001</c:v>
                </c:pt>
                <c:pt idx="2964">
                  <c:v>6.2700000000000005</c:v>
                </c:pt>
                <c:pt idx="2965">
                  <c:v>6.2700000000000005</c:v>
                </c:pt>
                <c:pt idx="2966">
                  <c:v>6.2700000000000005</c:v>
                </c:pt>
                <c:pt idx="2967">
                  <c:v>6.2709999999999999</c:v>
                </c:pt>
                <c:pt idx="2968">
                  <c:v>6.2709999999999999</c:v>
                </c:pt>
                <c:pt idx="2969">
                  <c:v>6.2709999999999999</c:v>
                </c:pt>
                <c:pt idx="2970">
                  <c:v>6.2709999999999999</c:v>
                </c:pt>
                <c:pt idx="2971">
                  <c:v>6.2720000000000002</c:v>
                </c:pt>
                <c:pt idx="2972">
                  <c:v>6.2720000000000002</c:v>
                </c:pt>
                <c:pt idx="2973">
                  <c:v>6.2720000000000002</c:v>
                </c:pt>
                <c:pt idx="2974">
                  <c:v>6.2729999999999997</c:v>
                </c:pt>
                <c:pt idx="2975">
                  <c:v>6.2729999999999997</c:v>
                </c:pt>
                <c:pt idx="2976">
                  <c:v>6.2729999999999997</c:v>
                </c:pt>
                <c:pt idx="2977">
                  <c:v>6.2729999999999997</c:v>
                </c:pt>
                <c:pt idx="2978">
                  <c:v>6.274</c:v>
                </c:pt>
                <c:pt idx="2979">
                  <c:v>6.274</c:v>
                </c:pt>
                <c:pt idx="2980">
                  <c:v>6.274</c:v>
                </c:pt>
                <c:pt idx="2981">
                  <c:v>6.274</c:v>
                </c:pt>
                <c:pt idx="2982">
                  <c:v>6.2750000000000004</c:v>
                </c:pt>
                <c:pt idx="2983">
                  <c:v>6.2750000000000004</c:v>
                </c:pt>
                <c:pt idx="2984">
                  <c:v>6.2750000000000004</c:v>
                </c:pt>
                <c:pt idx="2985">
                  <c:v>6.2759999999999998</c:v>
                </c:pt>
                <c:pt idx="2986">
                  <c:v>6.2759999999999998</c:v>
                </c:pt>
                <c:pt idx="2987">
                  <c:v>6.2759999999999998</c:v>
                </c:pt>
                <c:pt idx="2988">
                  <c:v>6.2759999999999998</c:v>
                </c:pt>
                <c:pt idx="2989">
                  <c:v>6.2770000000000001</c:v>
                </c:pt>
                <c:pt idx="2990">
                  <c:v>6.2770000000000001</c:v>
                </c:pt>
                <c:pt idx="2991">
                  <c:v>6.2770000000000001</c:v>
                </c:pt>
                <c:pt idx="2992">
                  <c:v>6.2770000000000001</c:v>
                </c:pt>
                <c:pt idx="2993">
                  <c:v>6.2780000000000005</c:v>
                </c:pt>
                <c:pt idx="2994">
                  <c:v>6.2780000000000005</c:v>
                </c:pt>
                <c:pt idx="2995">
                  <c:v>6.2780000000000005</c:v>
                </c:pt>
                <c:pt idx="2996">
                  <c:v>6.2789999999999999</c:v>
                </c:pt>
                <c:pt idx="2997">
                  <c:v>6.2789999999999999</c:v>
                </c:pt>
                <c:pt idx="2998">
                  <c:v>6.2789999999999999</c:v>
                </c:pt>
                <c:pt idx="2999">
                  <c:v>6.2789999999999999</c:v>
                </c:pt>
                <c:pt idx="3000">
                  <c:v>6.28</c:v>
                </c:pt>
                <c:pt idx="3001">
                  <c:v>6.28</c:v>
                </c:pt>
                <c:pt idx="3002">
                  <c:v>6.28</c:v>
                </c:pt>
                <c:pt idx="3003">
                  <c:v>6.2809999999999997</c:v>
                </c:pt>
                <c:pt idx="3004">
                  <c:v>6.2809999999999997</c:v>
                </c:pt>
                <c:pt idx="3005">
                  <c:v>6.2809999999999997</c:v>
                </c:pt>
                <c:pt idx="3006">
                  <c:v>6.2809999999999997</c:v>
                </c:pt>
                <c:pt idx="3007">
                  <c:v>6.282</c:v>
                </c:pt>
                <c:pt idx="3008">
                  <c:v>6.282</c:v>
                </c:pt>
                <c:pt idx="3009">
                  <c:v>6.282</c:v>
                </c:pt>
                <c:pt idx="3010">
                  <c:v>6.282</c:v>
                </c:pt>
                <c:pt idx="3011">
                  <c:v>6.2830000000000004</c:v>
                </c:pt>
                <c:pt idx="3012">
                  <c:v>6.2830000000000004</c:v>
                </c:pt>
                <c:pt idx="3013">
                  <c:v>6.2830000000000004</c:v>
                </c:pt>
                <c:pt idx="3014">
                  <c:v>6.2839999999999998</c:v>
                </c:pt>
                <c:pt idx="3015">
                  <c:v>6.2839999999999998</c:v>
                </c:pt>
                <c:pt idx="3016">
                  <c:v>6.2839999999999998</c:v>
                </c:pt>
                <c:pt idx="3017">
                  <c:v>6.2839999999999998</c:v>
                </c:pt>
                <c:pt idx="3018">
                  <c:v>6.2850000000000001</c:v>
                </c:pt>
                <c:pt idx="3019">
                  <c:v>6.2850000000000001</c:v>
                </c:pt>
                <c:pt idx="3020">
                  <c:v>6.2850000000000001</c:v>
                </c:pt>
                <c:pt idx="3021">
                  <c:v>6.2850000000000001</c:v>
                </c:pt>
                <c:pt idx="3022">
                  <c:v>6.2860000000000005</c:v>
                </c:pt>
                <c:pt idx="3023">
                  <c:v>6.2860000000000005</c:v>
                </c:pt>
                <c:pt idx="3024">
                  <c:v>6.2860000000000005</c:v>
                </c:pt>
                <c:pt idx="3025">
                  <c:v>6.2869999999999999</c:v>
                </c:pt>
                <c:pt idx="3026">
                  <c:v>6.2869999999999999</c:v>
                </c:pt>
                <c:pt idx="3027">
                  <c:v>6.2869999999999999</c:v>
                </c:pt>
                <c:pt idx="3028">
                  <c:v>6.2869999999999999</c:v>
                </c:pt>
                <c:pt idx="3029">
                  <c:v>6.2880000000000003</c:v>
                </c:pt>
                <c:pt idx="3030">
                  <c:v>6.2880000000000003</c:v>
                </c:pt>
                <c:pt idx="3031">
                  <c:v>6.2880000000000003</c:v>
                </c:pt>
                <c:pt idx="3032">
                  <c:v>6.2889999999999997</c:v>
                </c:pt>
                <c:pt idx="3033">
                  <c:v>6.2889999999999997</c:v>
                </c:pt>
                <c:pt idx="3034">
                  <c:v>6.2889999999999997</c:v>
                </c:pt>
                <c:pt idx="3035">
                  <c:v>6.2889999999999997</c:v>
                </c:pt>
                <c:pt idx="3036">
                  <c:v>6.29</c:v>
                </c:pt>
                <c:pt idx="3037">
                  <c:v>6.29</c:v>
                </c:pt>
                <c:pt idx="3038">
                  <c:v>6.29</c:v>
                </c:pt>
                <c:pt idx="3039">
                  <c:v>6.29</c:v>
                </c:pt>
                <c:pt idx="3040">
                  <c:v>6.2910000000000004</c:v>
                </c:pt>
                <c:pt idx="3041">
                  <c:v>6.2910000000000004</c:v>
                </c:pt>
                <c:pt idx="3042">
                  <c:v>6.2910000000000004</c:v>
                </c:pt>
                <c:pt idx="3043">
                  <c:v>6.2919999999999998</c:v>
                </c:pt>
                <c:pt idx="3044">
                  <c:v>6.2919999999999998</c:v>
                </c:pt>
                <c:pt idx="3045">
                  <c:v>6.2919999999999998</c:v>
                </c:pt>
                <c:pt idx="3046">
                  <c:v>6.2919999999999998</c:v>
                </c:pt>
                <c:pt idx="3047">
                  <c:v>6.2930000000000001</c:v>
                </c:pt>
                <c:pt idx="3048">
                  <c:v>6.2930000000000001</c:v>
                </c:pt>
                <c:pt idx="3049">
                  <c:v>6.2930000000000001</c:v>
                </c:pt>
                <c:pt idx="3050">
                  <c:v>6.2930000000000001</c:v>
                </c:pt>
                <c:pt idx="3051">
                  <c:v>6.2940000000000005</c:v>
                </c:pt>
                <c:pt idx="3052">
                  <c:v>6.2940000000000005</c:v>
                </c:pt>
                <c:pt idx="3053">
                  <c:v>6.2940000000000005</c:v>
                </c:pt>
                <c:pt idx="3054">
                  <c:v>6.2949999999999999</c:v>
                </c:pt>
                <c:pt idx="3055">
                  <c:v>6.2949999999999999</c:v>
                </c:pt>
                <c:pt idx="3056">
                  <c:v>6.2949999999999999</c:v>
                </c:pt>
                <c:pt idx="3057">
                  <c:v>6.2949999999999999</c:v>
                </c:pt>
                <c:pt idx="3058">
                  <c:v>6.2960000000000003</c:v>
                </c:pt>
                <c:pt idx="3059">
                  <c:v>6.2960000000000003</c:v>
                </c:pt>
                <c:pt idx="3060">
                  <c:v>6.2960000000000003</c:v>
                </c:pt>
                <c:pt idx="3061">
                  <c:v>6.2969999999999997</c:v>
                </c:pt>
                <c:pt idx="3062">
                  <c:v>6.2969999999999997</c:v>
                </c:pt>
                <c:pt idx="3063">
                  <c:v>6.2969999999999997</c:v>
                </c:pt>
                <c:pt idx="3064">
                  <c:v>6.2969999999999997</c:v>
                </c:pt>
                <c:pt idx="3065">
                  <c:v>6.298</c:v>
                </c:pt>
                <c:pt idx="3066">
                  <c:v>6.298</c:v>
                </c:pt>
                <c:pt idx="3067">
                  <c:v>6.298</c:v>
                </c:pt>
                <c:pt idx="3068">
                  <c:v>6.298</c:v>
                </c:pt>
                <c:pt idx="3069">
                  <c:v>6.2990000000000004</c:v>
                </c:pt>
                <c:pt idx="3070">
                  <c:v>6.2990000000000004</c:v>
                </c:pt>
                <c:pt idx="3071">
                  <c:v>6.2990000000000004</c:v>
                </c:pt>
                <c:pt idx="3072">
                  <c:v>6.3</c:v>
                </c:pt>
                <c:pt idx="3073">
                  <c:v>6.3</c:v>
                </c:pt>
                <c:pt idx="3074">
                  <c:v>6.3</c:v>
                </c:pt>
                <c:pt idx="3075">
                  <c:v>6.3</c:v>
                </c:pt>
                <c:pt idx="3076">
                  <c:v>6.3010000000000002</c:v>
                </c:pt>
                <c:pt idx="3077">
                  <c:v>6.3010000000000002</c:v>
                </c:pt>
                <c:pt idx="3078">
                  <c:v>6.3010000000000002</c:v>
                </c:pt>
                <c:pt idx="3079">
                  <c:v>6.3010000000000002</c:v>
                </c:pt>
                <c:pt idx="3080">
                  <c:v>6.3020000000000005</c:v>
                </c:pt>
                <c:pt idx="3081">
                  <c:v>6.3020000000000005</c:v>
                </c:pt>
                <c:pt idx="3082">
                  <c:v>6.3020000000000005</c:v>
                </c:pt>
                <c:pt idx="3083">
                  <c:v>6.3029999999999999</c:v>
                </c:pt>
                <c:pt idx="3084">
                  <c:v>6.3029999999999999</c:v>
                </c:pt>
                <c:pt idx="3085">
                  <c:v>6.3029999999999999</c:v>
                </c:pt>
                <c:pt idx="3086">
                  <c:v>6.3029999999999999</c:v>
                </c:pt>
                <c:pt idx="3087">
                  <c:v>6.3040000000000003</c:v>
                </c:pt>
                <c:pt idx="3088">
                  <c:v>6.3040000000000003</c:v>
                </c:pt>
                <c:pt idx="3089">
                  <c:v>6.3040000000000003</c:v>
                </c:pt>
                <c:pt idx="3090">
                  <c:v>6.3040000000000003</c:v>
                </c:pt>
                <c:pt idx="3091">
                  <c:v>6.3049999999999997</c:v>
                </c:pt>
                <c:pt idx="3092">
                  <c:v>6.3049999999999997</c:v>
                </c:pt>
                <c:pt idx="3093">
                  <c:v>6.3049999999999997</c:v>
                </c:pt>
                <c:pt idx="3094">
                  <c:v>6.306</c:v>
                </c:pt>
                <c:pt idx="3095">
                  <c:v>6.306</c:v>
                </c:pt>
                <c:pt idx="3096">
                  <c:v>6.306</c:v>
                </c:pt>
                <c:pt idx="3097">
                  <c:v>6.306</c:v>
                </c:pt>
                <c:pt idx="3098">
                  <c:v>6.3070000000000004</c:v>
                </c:pt>
                <c:pt idx="3099">
                  <c:v>6.3070000000000004</c:v>
                </c:pt>
                <c:pt idx="3100">
                  <c:v>6.3070000000000004</c:v>
                </c:pt>
                <c:pt idx="3101">
                  <c:v>6.3079999999999998</c:v>
                </c:pt>
                <c:pt idx="3102">
                  <c:v>6.3079999999999998</c:v>
                </c:pt>
                <c:pt idx="3103">
                  <c:v>6.3079999999999998</c:v>
                </c:pt>
                <c:pt idx="3104">
                  <c:v>6.3079999999999998</c:v>
                </c:pt>
                <c:pt idx="3105">
                  <c:v>6.3090000000000002</c:v>
                </c:pt>
                <c:pt idx="3106">
                  <c:v>6.3090000000000002</c:v>
                </c:pt>
                <c:pt idx="3107">
                  <c:v>6.3090000000000002</c:v>
                </c:pt>
                <c:pt idx="3108">
                  <c:v>6.3090000000000002</c:v>
                </c:pt>
                <c:pt idx="3109">
                  <c:v>6.3100000000000005</c:v>
                </c:pt>
                <c:pt idx="3110">
                  <c:v>6.3100000000000005</c:v>
                </c:pt>
                <c:pt idx="3111">
                  <c:v>6.3100000000000005</c:v>
                </c:pt>
                <c:pt idx="3112">
                  <c:v>6.3109999999999999</c:v>
                </c:pt>
                <c:pt idx="3113">
                  <c:v>6.3109999999999999</c:v>
                </c:pt>
                <c:pt idx="3114">
                  <c:v>6.3109999999999999</c:v>
                </c:pt>
                <c:pt idx="3115">
                  <c:v>6.3109999999999999</c:v>
                </c:pt>
                <c:pt idx="3116">
                  <c:v>6.3120000000000003</c:v>
                </c:pt>
                <c:pt idx="3117">
                  <c:v>6.3120000000000003</c:v>
                </c:pt>
                <c:pt idx="3118">
                  <c:v>6.3120000000000003</c:v>
                </c:pt>
                <c:pt idx="3119">
                  <c:v>6.3120000000000003</c:v>
                </c:pt>
                <c:pt idx="3120">
                  <c:v>6.3129999999999997</c:v>
                </c:pt>
                <c:pt idx="3121">
                  <c:v>6.3129999999999997</c:v>
                </c:pt>
                <c:pt idx="3122">
                  <c:v>6.3129999999999997</c:v>
                </c:pt>
                <c:pt idx="3123">
                  <c:v>6.3140000000000001</c:v>
                </c:pt>
                <c:pt idx="3124">
                  <c:v>6.3140000000000001</c:v>
                </c:pt>
                <c:pt idx="3125">
                  <c:v>6.3140000000000001</c:v>
                </c:pt>
                <c:pt idx="3126">
                  <c:v>6.3140000000000001</c:v>
                </c:pt>
                <c:pt idx="3127">
                  <c:v>6.3150000000000004</c:v>
                </c:pt>
                <c:pt idx="3128">
                  <c:v>6.3150000000000004</c:v>
                </c:pt>
                <c:pt idx="3129">
                  <c:v>6.3150000000000004</c:v>
                </c:pt>
                <c:pt idx="3130">
                  <c:v>6.3159999999999998</c:v>
                </c:pt>
                <c:pt idx="3131">
                  <c:v>6.3159999999999998</c:v>
                </c:pt>
                <c:pt idx="3132">
                  <c:v>6.3159999999999998</c:v>
                </c:pt>
                <c:pt idx="3133">
                  <c:v>6.3159999999999998</c:v>
                </c:pt>
                <c:pt idx="3134">
                  <c:v>6.3170000000000002</c:v>
                </c:pt>
                <c:pt idx="3135">
                  <c:v>6.3170000000000002</c:v>
                </c:pt>
                <c:pt idx="3136">
                  <c:v>6.3170000000000002</c:v>
                </c:pt>
                <c:pt idx="3137">
                  <c:v>6.3170000000000002</c:v>
                </c:pt>
                <c:pt idx="3138">
                  <c:v>6.3180000000000005</c:v>
                </c:pt>
                <c:pt idx="3139">
                  <c:v>6.3180000000000005</c:v>
                </c:pt>
                <c:pt idx="3140">
                  <c:v>6.3180000000000005</c:v>
                </c:pt>
                <c:pt idx="3141">
                  <c:v>6.319</c:v>
                </c:pt>
                <c:pt idx="3142">
                  <c:v>6.319</c:v>
                </c:pt>
                <c:pt idx="3143">
                  <c:v>6.319</c:v>
                </c:pt>
                <c:pt idx="3144">
                  <c:v>6.319</c:v>
                </c:pt>
                <c:pt idx="3145">
                  <c:v>6.32</c:v>
                </c:pt>
                <c:pt idx="3146">
                  <c:v>6.32</c:v>
                </c:pt>
                <c:pt idx="3147">
                  <c:v>6.32</c:v>
                </c:pt>
                <c:pt idx="3148">
                  <c:v>6.32</c:v>
                </c:pt>
                <c:pt idx="3149">
                  <c:v>6.3209999999999997</c:v>
                </c:pt>
                <c:pt idx="3150">
                  <c:v>6.3209999999999997</c:v>
                </c:pt>
                <c:pt idx="3151">
                  <c:v>6.3209999999999997</c:v>
                </c:pt>
                <c:pt idx="3152">
                  <c:v>6.3220000000000001</c:v>
                </c:pt>
                <c:pt idx="3153">
                  <c:v>6.3220000000000001</c:v>
                </c:pt>
                <c:pt idx="3154">
                  <c:v>6.3220000000000001</c:v>
                </c:pt>
                <c:pt idx="3155">
                  <c:v>6.3220000000000001</c:v>
                </c:pt>
                <c:pt idx="3156">
                  <c:v>6.3230000000000004</c:v>
                </c:pt>
                <c:pt idx="3157">
                  <c:v>6.3230000000000004</c:v>
                </c:pt>
                <c:pt idx="3158">
                  <c:v>6.3230000000000004</c:v>
                </c:pt>
                <c:pt idx="3159">
                  <c:v>6.3230000000000004</c:v>
                </c:pt>
                <c:pt idx="3160">
                  <c:v>6.3239999999999998</c:v>
                </c:pt>
                <c:pt idx="3161">
                  <c:v>6.3239999999999998</c:v>
                </c:pt>
                <c:pt idx="3162">
                  <c:v>6.3239999999999998</c:v>
                </c:pt>
                <c:pt idx="3163">
                  <c:v>6.3250000000000002</c:v>
                </c:pt>
                <c:pt idx="3164">
                  <c:v>6.3250000000000002</c:v>
                </c:pt>
                <c:pt idx="3165">
                  <c:v>6.3250000000000002</c:v>
                </c:pt>
                <c:pt idx="3166">
                  <c:v>6.3250000000000002</c:v>
                </c:pt>
                <c:pt idx="3167">
                  <c:v>6.3260000000000005</c:v>
                </c:pt>
                <c:pt idx="3168">
                  <c:v>6.3260000000000005</c:v>
                </c:pt>
                <c:pt idx="3169">
                  <c:v>6.3260000000000005</c:v>
                </c:pt>
                <c:pt idx="3170">
                  <c:v>6.327</c:v>
                </c:pt>
                <c:pt idx="3171">
                  <c:v>6.327</c:v>
                </c:pt>
                <c:pt idx="3172">
                  <c:v>6.327</c:v>
                </c:pt>
                <c:pt idx="3173">
                  <c:v>6.327</c:v>
                </c:pt>
                <c:pt idx="3174">
                  <c:v>6.3280000000000003</c:v>
                </c:pt>
                <c:pt idx="3175">
                  <c:v>6.3280000000000003</c:v>
                </c:pt>
                <c:pt idx="3176">
                  <c:v>6.3280000000000003</c:v>
                </c:pt>
                <c:pt idx="3177">
                  <c:v>6.3280000000000003</c:v>
                </c:pt>
                <c:pt idx="3178">
                  <c:v>6.3289999999999997</c:v>
                </c:pt>
                <c:pt idx="3179">
                  <c:v>6.3289999999999997</c:v>
                </c:pt>
                <c:pt idx="3180">
                  <c:v>6.3289999999999997</c:v>
                </c:pt>
                <c:pt idx="3181">
                  <c:v>6.33</c:v>
                </c:pt>
                <c:pt idx="3182">
                  <c:v>6.33</c:v>
                </c:pt>
                <c:pt idx="3183">
                  <c:v>6.33</c:v>
                </c:pt>
                <c:pt idx="3184">
                  <c:v>6.33</c:v>
                </c:pt>
                <c:pt idx="3185">
                  <c:v>6.3310000000000004</c:v>
                </c:pt>
                <c:pt idx="3186">
                  <c:v>6.3310000000000004</c:v>
                </c:pt>
                <c:pt idx="3187">
                  <c:v>6.3310000000000004</c:v>
                </c:pt>
                <c:pt idx="3188">
                  <c:v>6.3310000000000004</c:v>
                </c:pt>
                <c:pt idx="3189">
                  <c:v>6.3319999999999999</c:v>
                </c:pt>
                <c:pt idx="3190">
                  <c:v>6.3319999999999999</c:v>
                </c:pt>
                <c:pt idx="3191">
                  <c:v>6.3319999999999999</c:v>
                </c:pt>
                <c:pt idx="3192">
                  <c:v>6.3330000000000002</c:v>
                </c:pt>
                <c:pt idx="3193">
                  <c:v>6.3330000000000002</c:v>
                </c:pt>
                <c:pt idx="3194">
                  <c:v>6.3330000000000002</c:v>
                </c:pt>
                <c:pt idx="3195">
                  <c:v>6.3330000000000002</c:v>
                </c:pt>
                <c:pt idx="3196">
                  <c:v>6.3340000000000005</c:v>
                </c:pt>
                <c:pt idx="3197">
                  <c:v>6.3340000000000005</c:v>
                </c:pt>
                <c:pt idx="3198">
                  <c:v>6.3340000000000005</c:v>
                </c:pt>
                <c:pt idx="3199">
                  <c:v>6.3340000000000005</c:v>
                </c:pt>
                <c:pt idx="3200">
                  <c:v>6.335</c:v>
                </c:pt>
                <c:pt idx="3201">
                  <c:v>6.335</c:v>
                </c:pt>
                <c:pt idx="3202">
                  <c:v>6.335</c:v>
                </c:pt>
                <c:pt idx="3203">
                  <c:v>6.3360000000000003</c:v>
                </c:pt>
                <c:pt idx="3204">
                  <c:v>6.3360000000000003</c:v>
                </c:pt>
                <c:pt idx="3205">
                  <c:v>6.3360000000000003</c:v>
                </c:pt>
                <c:pt idx="3206">
                  <c:v>6.3360000000000003</c:v>
                </c:pt>
                <c:pt idx="3207">
                  <c:v>6.3369999999999997</c:v>
                </c:pt>
                <c:pt idx="3208">
                  <c:v>6.3369999999999997</c:v>
                </c:pt>
                <c:pt idx="3209">
                  <c:v>6.3369999999999997</c:v>
                </c:pt>
                <c:pt idx="3210">
                  <c:v>6.3380000000000001</c:v>
                </c:pt>
                <c:pt idx="3211">
                  <c:v>6.3380000000000001</c:v>
                </c:pt>
                <c:pt idx="3212">
                  <c:v>6.3380000000000001</c:v>
                </c:pt>
                <c:pt idx="3213">
                  <c:v>6.3380000000000001</c:v>
                </c:pt>
                <c:pt idx="3214">
                  <c:v>6.3390000000000004</c:v>
                </c:pt>
                <c:pt idx="3215">
                  <c:v>6.3390000000000004</c:v>
                </c:pt>
                <c:pt idx="3216">
                  <c:v>6.3390000000000004</c:v>
                </c:pt>
                <c:pt idx="3217">
                  <c:v>6.3390000000000004</c:v>
                </c:pt>
                <c:pt idx="3218">
                  <c:v>6.34</c:v>
                </c:pt>
                <c:pt idx="3219">
                  <c:v>6.34</c:v>
                </c:pt>
                <c:pt idx="3220">
                  <c:v>6.34</c:v>
                </c:pt>
                <c:pt idx="3221">
                  <c:v>6.3410000000000002</c:v>
                </c:pt>
                <c:pt idx="3222">
                  <c:v>6.3410000000000002</c:v>
                </c:pt>
                <c:pt idx="3223">
                  <c:v>6.3410000000000002</c:v>
                </c:pt>
                <c:pt idx="3224">
                  <c:v>6.3410000000000002</c:v>
                </c:pt>
                <c:pt idx="3225">
                  <c:v>6.3420000000000005</c:v>
                </c:pt>
                <c:pt idx="3226">
                  <c:v>6.3420000000000005</c:v>
                </c:pt>
                <c:pt idx="3227">
                  <c:v>6.3420000000000005</c:v>
                </c:pt>
                <c:pt idx="3228">
                  <c:v>6.3420000000000005</c:v>
                </c:pt>
                <c:pt idx="3229">
                  <c:v>6.343</c:v>
                </c:pt>
                <c:pt idx="3230">
                  <c:v>6.343</c:v>
                </c:pt>
                <c:pt idx="3231">
                  <c:v>6.343</c:v>
                </c:pt>
                <c:pt idx="3232">
                  <c:v>6.3440000000000003</c:v>
                </c:pt>
                <c:pt idx="3233">
                  <c:v>6.3440000000000003</c:v>
                </c:pt>
                <c:pt idx="3234">
                  <c:v>6.3440000000000003</c:v>
                </c:pt>
                <c:pt idx="3235">
                  <c:v>6.3440000000000003</c:v>
                </c:pt>
                <c:pt idx="3236">
                  <c:v>6.3449999999999998</c:v>
                </c:pt>
                <c:pt idx="3237">
                  <c:v>6.3449999999999998</c:v>
                </c:pt>
                <c:pt idx="3238">
                  <c:v>6.3449999999999998</c:v>
                </c:pt>
                <c:pt idx="3239">
                  <c:v>6.3460000000000001</c:v>
                </c:pt>
                <c:pt idx="3240">
                  <c:v>6.3460000000000001</c:v>
                </c:pt>
                <c:pt idx="3241">
                  <c:v>6.3460000000000001</c:v>
                </c:pt>
                <c:pt idx="3242">
                  <c:v>6.3460000000000001</c:v>
                </c:pt>
                <c:pt idx="3243">
                  <c:v>6.3470000000000004</c:v>
                </c:pt>
                <c:pt idx="3244">
                  <c:v>6.3470000000000004</c:v>
                </c:pt>
                <c:pt idx="3245">
                  <c:v>6.3470000000000004</c:v>
                </c:pt>
                <c:pt idx="3246">
                  <c:v>6.3470000000000004</c:v>
                </c:pt>
                <c:pt idx="3247">
                  <c:v>6.3479999999999999</c:v>
                </c:pt>
                <c:pt idx="3248">
                  <c:v>6.3479999999999999</c:v>
                </c:pt>
                <c:pt idx="3249">
                  <c:v>6.3479999999999999</c:v>
                </c:pt>
                <c:pt idx="3250">
                  <c:v>6.3490000000000002</c:v>
                </c:pt>
                <c:pt idx="3251">
                  <c:v>6.3490000000000002</c:v>
                </c:pt>
                <c:pt idx="3252">
                  <c:v>6.3490000000000002</c:v>
                </c:pt>
                <c:pt idx="3253">
                  <c:v>6.3490000000000002</c:v>
                </c:pt>
                <c:pt idx="3254">
                  <c:v>6.3500000000000005</c:v>
                </c:pt>
                <c:pt idx="3255">
                  <c:v>6.3500000000000005</c:v>
                </c:pt>
                <c:pt idx="3256">
                  <c:v>6.3500000000000005</c:v>
                </c:pt>
                <c:pt idx="3257">
                  <c:v>6.3500000000000005</c:v>
                </c:pt>
                <c:pt idx="3258">
                  <c:v>6.351</c:v>
                </c:pt>
                <c:pt idx="3259">
                  <c:v>6.351</c:v>
                </c:pt>
                <c:pt idx="3260">
                  <c:v>6.351</c:v>
                </c:pt>
                <c:pt idx="3261">
                  <c:v>6.3520000000000003</c:v>
                </c:pt>
                <c:pt idx="3262">
                  <c:v>6.3520000000000003</c:v>
                </c:pt>
                <c:pt idx="3263">
                  <c:v>6.3520000000000003</c:v>
                </c:pt>
                <c:pt idx="3264">
                  <c:v>6.3520000000000003</c:v>
                </c:pt>
                <c:pt idx="3265">
                  <c:v>6.3529999999999998</c:v>
                </c:pt>
                <c:pt idx="3266">
                  <c:v>6.3529999999999998</c:v>
                </c:pt>
                <c:pt idx="3267">
                  <c:v>6.3529999999999998</c:v>
                </c:pt>
                <c:pt idx="3268">
                  <c:v>6.3540000000000001</c:v>
                </c:pt>
                <c:pt idx="3269">
                  <c:v>6.3540000000000001</c:v>
                </c:pt>
                <c:pt idx="3270">
                  <c:v>6.3540000000000001</c:v>
                </c:pt>
                <c:pt idx="3271">
                  <c:v>6.3540000000000001</c:v>
                </c:pt>
                <c:pt idx="3272">
                  <c:v>6.3550000000000004</c:v>
                </c:pt>
                <c:pt idx="3273">
                  <c:v>6.3550000000000004</c:v>
                </c:pt>
                <c:pt idx="3274">
                  <c:v>6.3550000000000004</c:v>
                </c:pt>
                <c:pt idx="3275">
                  <c:v>6.3550000000000004</c:v>
                </c:pt>
                <c:pt idx="3276">
                  <c:v>6.3559999999999999</c:v>
                </c:pt>
                <c:pt idx="3277">
                  <c:v>6.3559999999999999</c:v>
                </c:pt>
                <c:pt idx="3278">
                  <c:v>6.3559999999999999</c:v>
                </c:pt>
                <c:pt idx="3279">
                  <c:v>6.3570000000000002</c:v>
                </c:pt>
                <c:pt idx="3280">
                  <c:v>6.3570000000000002</c:v>
                </c:pt>
                <c:pt idx="3281">
                  <c:v>6.3570000000000002</c:v>
                </c:pt>
                <c:pt idx="3282">
                  <c:v>6.3570000000000002</c:v>
                </c:pt>
                <c:pt idx="3283">
                  <c:v>6.3580000000000005</c:v>
                </c:pt>
                <c:pt idx="3284">
                  <c:v>6.3580000000000005</c:v>
                </c:pt>
                <c:pt idx="3285">
                  <c:v>6.3580000000000005</c:v>
                </c:pt>
                <c:pt idx="3286">
                  <c:v>6.3580000000000005</c:v>
                </c:pt>
                <c:pt idx="3287">
                  <c:v>6.359</c:v>
                </c:pt>
                <c:pt idx="3288">
                  <c:v>6.359</c:v>
                </c:pt>
                <c:pt idx="3289">
                  <c:v>6.359</c:v>
                </c:pt>
                <c:pt idx="3290">
                  <c:v>6.36</c:v>
                </c:pt>
                <c:pt idx="3291">
                  <c:v>6.36</c:v>
                </c:pt>
                <c:pt idx="3292">
                  <c:v>6.36</c:v>
                </c:pt>
                <c:pt idx="3293">
                  <c:v>6.36</c:v>
                </c:pt>
                <c:pt idx="3294">
                  <c:v>6.3609999999999998</c:v>
                </c:pt>
                <c:pt idx="3295">
                  <c:v>6.3609999999999998</c:v>
                </c:pt>
                <c:pt idx="3296">
                  <c:v>6.3609999999999998</c:v>
                </c:pt>
                <c:pt idx="3297">
                  <c:v>6.3609999999999998</c:v>
                </c:pt>
                <c:pt idx="3298">
                  <c:v>6.3620000000000001</c:v>
                </c:pt>
                <c:pt idx="3299">
                  <c:v>6.3620000000000001</c:v>
                </c:pt>
                <c:pt idx="3300">
                  <c:v>6.3620000000000001</c:v>
                </c:pt>
                <c:pt idx="3301">
                  <c:v>6.3630000000000004</c:v>
                </c:pt>
                <c:pt idx="3302">
                  <c:v>6.3630000000000004</c:v>
                </c:pt>
                <c:pt idx="3303">
                  <c:v>6.3630000000000004</c:v>
                </c:pt>
                <c:pt idx="3304">
                  <c:v>6.3630000000000004</c:v>
                </c:pt>
                <c:pt idx="3305">
                  <c:v>6.3639999999999999</c:v>
                </c:pt>
                <c:pt idx="3306">
                  <c:v>6.3639999999999999</c:v>
                </c:pt>
                <c:pt idx="3307">
                  <c:v>6.3639999999999999</c:v>
                </c:pt>
                <c:pt idx="3308">
                  <c:v>6.3639999999999999</c:v>
                </c:pt>
                <c:pt idx="3309">
                  <c:v>6.3650000000000002</c:v>
                </c:pt>
                <c:pt idx="3310">
                  <c:v>6.3650000000000002</c:v>
                </c:pt>
                <c:pt idx="3311">
                  <c:v>6.3650000000000002</c:v>
                </c:pt>
                <c:pt idx="3312">
                  <c:v>6.3660000000000005</c:v>
                </c:pt>
                <c:pt idx="3313">
                  <c:v>6.3660000000000005</c:v>
                </c:pt>
                <c:pt idx="3314">
                  <c:v>6.3660000000000005</c:v>
                </c:pt>
                <c:pt idx="3315">
                  <c:v>6.3660000000000005</c:v>
                </c:pt>
                <c:pt idx="3316">
                  <c:v>6.367</c:v>
                </c:pt>
                <c:pt idx="3317">
                  <c:v>6.367</c:v>
                </c:pt>
                <c:pt idx="3318">
                  <c:v>6.367</c:v>
                </c:pt>
                <c:pt idx="3319">
                  <c:v>6.367</c:v>
                </c:pt>
                <c:pt idx="3320">
                  <c:v>6.3680000000000003</c:v>
                </c:pt>
                <c:pt idx="3321">
                  <c:v>6.3680000000000003</c:v>
                </c:pt>
                <c:pt idx="3322">
                  <c:v>6.3680000000000003</c:v>
                </c:pt>
                <c:pt idx="3323">
                  <c:v>6.3689999999999998</c:v>
                </c:pt>
                <c:pt idx="3324">
                  <c:v>6.3689999999999998</c:v>
                </c:pt>
                <c:pt idx="3325">
                  <c:v>6.3689999999999998</c:v>
                </c:pt>
                <c:pt idx="3326">
                  <c:v>6.3689999999999998</c:v>
                </c:pt>
                <c:pt idx="3327">
                  <c:v>6.37</c:v>
                </c:pt>
                <c:pt idx="3328">
                  <c:v>6.37</c:v>
                </c:pt>
                <c:pt idx="3329">
                  <c:v>6.37</c:v>
                </c:pt>
                <c:pt idx="3330">
                  <c:v>6.3710000000000004</c:v>
                </c:pt>
                <c:pt idx="3331">
                  <c:v>6.3710000000000004</c:v>
                </c:pt>
                <c:pt idx="3332">
                  <c:v>6.3710000000000004</c:v>
                </c:pt>
                <c:pt idx="3333">
                  <c:v>6.3710000000000004</c:v>
                </c:pt>
                <c:pt idx="3334">
                  <c:v>6.3719999999999999</c:v>
                </c:pt>
                <c:pt idx="3335">
                  <c:v>6.3719999999999999</c:v>
                </c:pt>
                <c:pt idx="3336">
                  <c:v>6.3719999999999999</c:v>
                </c:pt>
                <c:pt idx="3337">
                  <c:v>6.3719999999999999</c:v>
                </c:pt>
                <c:pt idx="3338">
                  <c:v>6.3730000000000002</c:v>
                </c:pt>
                <c:pt idx="3339">
                  <c:v>6.3730000000000002</c:v>
                </c:pt>
                <c:pt idx="3340">
                  <c:v>6.3730000000000002</c:v>
                </c:pt>
                <c:pt idx="3341">
                  <c:v>6.3740000000000006</c:v>
                </c:pt>
                <c:pt idx="3342">
                  <c:v>6.3740000000000006</c:v>
                </c:pt>
                <c:pt idx="3343">
                  <c:v>6.3740000000000006</c:v>
                </c:pt>
                <c:pt idx="3344">
                  <c:v>6.3740000000000006</c:v>
                </c:pt>
                <c:pt idx="3345">
                  <c:v>6.375</c:v>
                </c:pt>
                <c:pt idx="3346">
                  <c:v>6.375</c:v>
                </c:pt>
                <c:pt idx="3347">
                  <c:v>6.375</c:v>
                </c:pt>
                <c:pt idx="3348">
                  <c:v>6.375</c:v>
                </c:pt>
                <c:pt idx="3349">
                  <c:v>6.3760000000000003</c:v>
                </c:pt>
                <c:pt idx="3350">
                  <c:v>6.3760000000000003</c:v>
                </c:pt>
                <c:pt idx="3351">
                  <c:v>6.3760000000000003</c:v>
                </c:pt>
                <c:pt idx="3352">
                  <c:v>6.3769999999999998</c:v>
                </c:pt>
                <c:pt idx="3353">
                  <c:v>6.3769999999999998</c:v>
                </c:pt>
                <c:pt idx="3354">
                  <c:v>6.3769999999999998</c:v>
                </c:pt>
                <c:pt idx="3355">
                  <c:v>6.3769999999999998</c:v>
                </c:pt>
                <c:pt idx="3356">
                  <c:v>6.3780000000000001</c:v>
                </c:pt>
                <c:pt idx="3357">
                  <c:v>6.3780000000000001</c:v>
                </c:pt>
                <c:pt idx="3358">
                  <c:v>6.3780000000000001</c:v>
                </c:pt>
                <c:pt idx="3359">
                  <c:v>6.3780000000000001</c:v>
                </c:pt>
                <c:pt idx="3360">
                  <c:v>6.3790000000000004</c:v>
                </c:pt>
                <c:pt idx="3361">
                  <c:v>6.3790000000000004</c:v>
                </c:pt>
                <c:pt idx="3362">
                  <c:v>6.3790000000000004</c:v>
                </c:pt>
                <c:pt idx="3363">
                  <c:v>6.38</c:v>
                </c:pt>
                <c:pt idx="3364">
                  <c:v>6.38</c:v>
                </c:pt>
                <c:pt idx="3365">
                  <c:v>6.38</c:v>
                </c:pt>
                <c:pt idx="3366">
                  <c:v>6.38</c:v>
                </c:pt>
                <c:pt idx="3367">
                  <c:v>6.3810000000000002</c:v>
                </c:pt>
                <c:pt idx="3368">
                  <c:v>6.3810000000000002</c:v>
                </c:pt>
                <c:pt idx="3369">
                  <c:v>6.3810000000000002</c:v>
                </c:pt>
                <c:pt idx="3370">
                  <c:v>6.3820000000000006</c:v>
                </c:pt>
                <c:pt idx="3371">
                  <c:v>6.3820000000000006</c:v>
                </c:pt>
                <c:pt idx="3372">
                  <c:v>6.3820000000000006</c:v>
                </c:pt>
                <c:pt idx="3373">
                  <c:v>6.3820000000000006</c:v>
                </c:pt>
                <c:pt idx="3374">
                  <c:v>6.383</c:v>
                </c:pt>
                <c:pt idx="3375">
                  <c:v>6.383</c:v>
                </c:pt>
                <c:pt idx="3376">
                  <c:v>6.383</c:v>
                </c:pt>
                <c:pt idx="3377">
                  <c:v>6.383</c:v>
                </c:pt>
                <c:pt idx="3378">
                  <c:v>6.3840000000000003</c:v>
                </c:pt>
                <c:pt idx="3379">
                  <c:v>6.3840000000000003</c:v>
                </c:pt>
                <c:pt idx="3380">
                  <c:v>6.3840000000000003</c:v>
                </c:pt>
                <c:pt idx="3381">
                  <c:v>6.3849999999999998</c:v>
                </c:pt>
                <c:pt idx="3382">
                  <c:v>6.3849999999999998</c:v>
                </c:pt>
                <c:pt idx="3383">
                  <c:v>6.3849999999999998</c:v>
                </c:pt>
                <c:pt idx="3384">
                  <c:v>6.3849999999999998</c:v>
                </c:pt>
                <c:pt idx="3385">
                  <c:v>6.3860000000000001</c:v>
                </c:pt>
                <c:pt idx="3386">
                  <c:v>6.3860000000000001</c:v>
                </c:pt>
                <c:pt idx="3387">
                  <c:v>6.3860000000000001</c:v>
                </c:pt>
                <c:pt idx="3388">
                  <c:v>6.3860000000000001</c:v>
                </c:pt>
                <c:pt idx="3389">
                  <c:v>6.3870000000000005</c:v>
                </c:pt>
                <c:pt idx="3390">
                  <c:v>6.3870000000000005</c:v>
                </c:pt>
                <c:pt idx="3391">
                  <c:v>6.3870000000000005</c:v>
                </c:pt>
                <c:pt idx="3392">
                  <c:v>6.3879999999999999</c:v>
                </c:pt>
                <c:pt idx="3393">
                  <c:v>6.3879999999999999</c:v>
                </c:pt>
                <c:pt idx="3394">
                  <c:v>6.3879999999999999</c:v>
                </c:pt>
                <c:pt idx="3395">
                  <c:v>6.3879999999999999</c:v>
                </c:pt>
                <c:pt idx="3396">
                  <c:v>6.3890000000000002</c:v>
                </c:pt>
                <c:pt idx="3397">
                  <c:v>6.3890000000000002</c:v>
                </c:pt>
                <c:pt idx="3398">
                  <c:v>6.3890000000000002</c:v>
                </c:pt>
                <c:pt idx="3399">
                  <c:v>6.3890000000000002</c:v>
                </c:pt>
                <c:pt idx="3400">
                  <c:v>6.3900000000000006</c:v>
                </c:pt>
                <c:pt idx="3401">
                  <c:v>6.3900000000000006</c:v>
                </c:pt>
                <c:pt idx="3402">
                  <c:v>6.3920000000000003</c:v>
                </c:pt>
                <c:pt idx="3403">
                  <c:v>6.3950000000000005</c:v>
                </c:pt>
                <c:pt idx="3404">
                  <c:v>6.3980000000000006</c:v>
                </c:pt>
                <c:pt idx="3405">
                  <c:v>6.4020000000000001</c:v>
                </c:pt>
                <c:pt idx="3406">
                  <c:v>6.4050000000000002</c:v>
                </c:pt>
                <c:pt idx="3407">
                  <c:v>6.4089999999999998</c:v>
                </c:pt>
                <c:pt idx="3408">
                  <c:v>6.4130000000000003</c:v>
                </c:pt>
                <c:pt idx="3409">
                  <c:v>6.4160000000000004</c:v>
                </c:pt>
                <c:pt idx="3410">
                  <c:v>6.42</c:v>
                </c:pt>
                <c:pt idx="3411">
                  <c:v>6.423</c:v>
                </c:pt>
                <c:pt idx="3412">
                  <c:v>6.4270000000000005</c:v>
                </c:pt>
                <c:pt idx="3413">
                  <c:v>6.431</c:v>
                </c:pt>
                <c:pt idx="3414">
                  <c:v>6.4340000000000002</c:v>
                </c:pt>
                <c:pt idx="3415">
                  <c:v>6.4379999999999997</c:v>
                </c:pt>
                <c:pt idx="3416">
                  <c:v>6.4420000000000002</c:v>
                </c:pt>
                <c:pt idx="3417">
                  <c:v>6.4450000000000003</c:v>
                </c:pt>
                <c:pt idx="3418">
                  <c:v>6.45</c:v>
                </c:pt>
                <c:pt idx="3419">
                  <c:v>6.4539999999999997</c:v>
                </c:pt>
                <c:pt idx="3420">
                  <c:v>6.4580000000000002</c:v>
                </c:pt>
                <c:pt idx="3421">
                  <c:v>6.4619999999999997</c:v>
                </c:pt>
                <c:pt idx="3422">
                  <c:v>6.4660000000000002</c:v>
                </c:pt>
                <c:pt idx="3423">
                  <c:v>6.47</c:v>
                </c:pt>
                <c:pt idx="3424">
                  <c:v>6.4740000000000002</c:v>
                </c:pt>
                <c:pt idx="3425">
                  <c:v>6.4779999999999998</c:v>
                </c:pt>
                <c:pt idx="3426">
                  <c:v>6.4820000000000002</c:v>
                </c:pt>
                <c:pt idx="3427">
                  <c:v>6.4859999999999998</c:v>
                </c:pt>
                <c:pt idx="3428">
                  <c:v>6.49</c:v>
                </c:pt>
                <c:pt idx="3429">
                  <c:v>6.4939999999999998</c:v>
                </c:pt>
                <c:pt idx="3430">
                  <c:v>6.4980000000000002</c:v>
                </c:pt>
                <c:pt idx="3431">
                  <c:v>6.5019999999999998</c:v>
                </c:pt>
                <c:pt idx="3432">
                  <c:v>6.5060000000000002</c:v>
                </c:pt>
                <c:pt idx="3433">
                  <c:v>6.51</c:v>
                </c:pt>
                <c:pt idx="3434">
                  <c:v>6.5150000000000006</c:v>
                </c:pt>
                <c:pt idx="3435">
                  <c:v>6.5190000000000001</c:v>
                </c:pt>
                <c:pt idx="3436">
                  <c:v>6.5230000000000006</c:v>
                </c:pt>
                <c:pt idx="3437">
                  <c:v>6.5270000000000001</c:v>
                </c:pt>
                <c:pt idx="3438">
                  <c:v>6.5309999999999997</c:v>
                </c:pt>
                <c:pt idx="3439">
                  <c:v>6.5350000000000001</c:v>
                </c:pt>
                <c:pt idx="3440">
                  <c:v>6.54</c:v>
                </c:pt>
                <c:pt idx="3441">
                  <c:v>6.5440000000000005</c:v>
                </c:pt>
                <c:pt idx="3442">
                  <c:v>6.548</c:v>
                </c:pt>
                <c:pt idx="3443">
                  <c:v>6.5520000000000005</c:v>
                </c:pt>
                <c:pt idx="3444">
                  <c:v>6.556</c:v>
                </c:pt>
                <c:pt idx="3445">
                  <c:v>6.5600000000000005</c:v>
                </c:pt>
                <c:pt idx="3446">
                  <c:v>6.5650000000000004</c:v>
                </c:pt>
                <c:pt idx="3447">
                  <c:v>6.569</c:v>
                </c:pt>
                <c:pt idx="3448">
                  <c:v>6.5730000000000004</c:v>
                </c:pt>
                <c:pt idx="3449">
                  <c:v>6.577</c:v>
                </c:pt>
                <c:pt idx="3450">
                  <c:v>6.5810000000000004</c:v>
                </c:pt>
                <c:pt idx="3451">
                  <c:v>6.5860000000000003</c:v>
                </c:pt>
                <c:pt idx="3452">
                  <c:v>6.59</c:v>
                </c:pt>
                <c:pt idx="3453">
                  <c:v>6.5940000000000003</c:v>
                </c:pt>
                <c:pt idx="3454">
                  <c:v>6.5979999999999999</c:v>
                </c:pt>
                <c:pt idx="3455">
                  <c:v>6.6020000000000003</c:v>
                </c:pt>
                <c:pt idx="3456">
                  <c:v>6.6070000000000002</c:v>
                </c:pt>
                <c:pt idx="3457">
                  <c:v>6.6109999999999998</c:v>
                </c:pt>
                <c:pt idx="3458">
                  <c:v>6.6150000000000002</c:v>
                </c:pt>
                <c:pt idx="3459">
                  <c:v>6.6189999999999998</c:v>
                </c:pt>
                <c:pt idx="3460">
                  <c:v>6.6240000000000006</c:v>
                </c:pt>
                <c:pt idx="3461">
                  <c:v>6.6280000000000001</c:v>
                </c:pt>
                <c:pt idx="3462">
                  <c:v>6.6320000000000006</c:v>
                </c:pt>
                <c:pt idx="3463">
                  <c:v>6.6360000000000001</c:v>
                </c:pt>
                <c:pt idx="3464">
                  <c:v>6.6400000000000006</c:v>
                </c:pt>
                <c:pt idx="3465">
                  <c:v>6.6450000000000005</c:v>
                </c:pt>
                <c:pt idx="3466">
                  <c:v>6.649</c:v>
                </c:pt>
                <c:pt idx="3467">
                  <c:v>6.6530000000000005</c:v>
                </c:pt>
                <c:pt idx="3468">
                  <c:v>6.657</c:v>
                </c:pt>
                <c:pt idx="3469">
                  <c:v>6.6619999999999999</c:v>
                </c:pt>
                <c:pt idx="3470">
                  <c:v>6.6660000000000004</c:v>
                </c:pt>
                <c:pt idx="3471">
                  <c:v>6.67</c:v>
                </c:pt>
                <c:pt idx="3472">
                  <c:v>6.6749999999999998</c:v>
                </c:pt>
                <c:pt idx="3473">
                  <c:v>6.6790000000000003</c:v>
                </c:pt>
                <c:pt idx="3474">
                  <c:v>6.6829999999999998</c:v>
                </c:pt>
                <c:pt idx="3475">
                  <c:v>6.6879999999999997</c:v>
                </c:pt>
                <c:pt idx="3476">
                  <c:v>6.6920000000000002</c:v>
                </c:pt>
                <c:pt idx="3477">
                  <c:v>6.6959999999999997</c:v>
                </c:pt>
                <c:pt idx="3478">
                  <c:v>6.7010000000000005</c:v>
                </c:pt>
                <c:pt idx="3479">
                  <c:v>6.7050000000000001</c:v>
                </c:pt>
                <c:pt idx="3480">
                  <c:v>6.7090000000000005</c:v>
                </c:pt>
                <c:pt idx="3481">
                  <c:v>6.7140000000000004</c:v>
                </c:pt>
                <c:pt idx="3482">
                  <c:v>6.718</c:v>
                </c:pt>
                <c:pt idx="3483">
                  <c:v>6.7220000000000004</c:v>
                </c:pt>
                <c:pt idx="3484">
                  <c:v>6.7270000000000003</c:v>
                </c:pt>
                <c:pt idx="3485">
                  <c:v>6.7309999999999999</c:v>
                </c:pt>
                <c:pt idx="3486">
                  <c:v>6.7359999999999998</c:v>
                </c:pt>
                <c:pt idx="3487">
                  <c:v>6.74</c:v>
                </c:pt>
                <c:pt idx="3488">
                  <c:v>6.7439999999999998</c:v>
                </c:pt>
                <c:pt idx="3489">
                  <c:v>6.7490000000000006</c:v>
                </c:pt>
                <c:pt idx="3490">
                  <c:v>6.7530000000000001</c:v>
                </c:pt>
                <c:pt idx="3491">
                  <c:v>6.7570000000000006</c:v>
                </c:pt>
                <c:pt idx="3492">
                  <c:v>6.7620000000000005</c:v>
                </c:pt>
                <c:pt idx="3493">
                  <c:v>6.766</c:v>
                </c:pt>
                <c:pt idx="3494">
                  <c:v>6.7709999999999999</c:v>
                </c:pt>
                <c:pt idx="3495">
                  <c:v>6.7750000000000004</c:v>
                </c:pt>
                <c:pt idx="3496">
                  <c:v>6.7789999999999999</c:v>
                </c:pt>
                <c:pt idx="3497">
                  <c:v>6.7839999999999998</c:v>
                </c:pt>
                <c:pt idx="3498">
                  <c:v>6.7880000000000003</c:v>
                </c:pt>
                <c:pt idx="3499">
                  <c:v>6.7919999999999998</c:v>
                </c:pt>
                <c:pt idx="3500">
                  <c:v>6.7969999999999997</c:v>
                </c:pt>
                <c:pt idx="3501">
                  <c:v>6.8010000000000002</c:v>
                </c:pt>
                <c:pt idx="3502">
                  <c:v>6.8049999999999997</c:v>
                </c:pt>
                <c:pt idx="3503">
                  <c:v>6.8100000000000005</c:v>
                </c:pt>
                <c:pt idx="3504">
                  <c:v>6.8140000000000001</c:v>
                </c:pt>
                <c:pt idx="3505">
                  <c:v>6.8180000000000005</c:v>
                </c:pt>
                <c:pt idx="3506">
                  <c:v>6.8230000000000004</c:v>
                </c:pt>
                <c:pt idx="3507">
                  <c:v>6.827</c:v>
                </c:pt>
                <c:pt idx="3508">
                  <c:v>6.8310000000000004</c:v>
                </c:pt>
                <c:pt idx="3509">
                  <c:v>6.8360000000000003</c:v>
                </c:pt>
                <c:pt idx="3510">
                  <c:v>6.84</c:v>
                </c:pt>
                <c:pt idx="3511">
                  <c:v>6.8440000000000003</c:v>
                </c:pt>
                <c:pt idx="3512">
                  <c:v>6.8479999999999999</c:v>
                </c:pt>
                <c:pt idx="3513">
                  <c:v>6.8529999999999998</c:v>
                </c:pt>
                <c:pt idx="3514">
                  <c:v>6.8570000000000002</c:v>
                </c:pt>
                <c:pt idx="3515">
                  <c:v>6.8609999999999998</c:v>
                </c:pt>
                <c:pt idx="3516">
                  <c:v>6.8660000000000005</c:v>
                </c:pt>
                <c:pt idx="3517">
                  <c:v>6.87</c:v>
                </c:pt>
                <c:pt idx="3518">
                  <c:v>6.8740000000000006</c:v>
                </c:pt>
                <c:pt idx="3519">
                  <c:v>6.8780000000000001</c:v>
                </c:pt>
                <c:pt idx="3520">
                  <c:v>6.883</c:v>
                </c:pt>
                <c:pt idx="3521">
                  <c:v>6.8870000000000005</c:v>
                </c:pt>
                <c:pt idx="3522">
                  <c:v>6.891</c:v>
                </c:pt>
                <c:pt idx="3523">
                  <c:v>6.8950000000000005</c:v>
                </c:pt>
                <c:pt idx="3524">
                  <c:v>6.899</c:v>
                </c:pt>
                <c:pt idx="3525">
                  <c:v>6.9039999999999999</c:v>
                </c:pt>
                <c:pt idx="3526">
                  <c:v>6.9080000000000004</c:v>
                </c:pt>
                <c:pt idx="3527">
                  <c:v>6.9119999999999999</c:v>
                </c:pt>
                <c:pt idx="3528">
                  <c:v>6.9160000000000004</c:v>
                </c:pt>
                <c:pt idx="3529">
                  <c:v>6.92</c:v>
                </c:pt>
                <c:pt idx="3530">
                  <c:v>6.9249999999999998</c:v>
                </c:pt>
                <c:pt idx="3531">
                  <c:v>6.9290000000000003</c:v>
                </c:pt>
                <c:pt idx="3532">
                  <c:v>6.9329999999999998</c:v>
                </c:pt>
                <c:pt idx="3533">
                  <c:v>6.9370000000000003</c:v>
                </c:pt>
                <c:pt idx="3534">
                  <c:v>6.9409999999999998</c:v>
                </c:pt>
                <c:pt idx="3535">
                  <c:v>6.9459999999999997</c:v>
                </c:pt>
                <c:pt idx="3536">
                  <c:v>6.95</c:v>
                </c:pt>
                <c:pt idx="3537">
                  <c:v>6.9539999999999997</c:v>
                </c:pt>
                <c:pt idx="3538">
                  <c:v>6.9580000000000002</c:v>
                </c:pt>
                <c:pt idx="3539">
                  <c:v>6.9619999999999997</c:v>
                </c:pt>
                <c:pt idx="3540">
                  <c:v>6.9660000000000002</c:v>
                </c:pt>
                <c:pt idx="3541">
                  <c:v>6.9710000000000001</c:v>
                </c:pt>
                <c:pt idx="3542">
                  <c:v>6.9750000000000005</c:v>
                </c:pt>
                <c:pt idx="3543">
                  <c:v>6.9790000000000001</c:v>
                </c:pt>
                <c:pt idx="3544">
                  <c:v>6.9830000000000005</c:v>
                </c:pt>
                <c:pt idx="3545">
                  <c:v>6.9870000000000001</c:v>
                </c:pt>
                <c:pt idx="3546">
                  <c:v>6.9910000000000005</c:v>
                </c:pt>
                <c:pt idx="3547">
                  <c:v>6.9960000000000004</c:v>
                </c:pt>
                <c:pt idx="3548">
                  <c:v>7</c:v>
                </c:pt>
                <c:pt idx="3549">
                  <c:v>7.0040000000000004</c:v>
                </c:pt>
                <c:pt idx="3550">
                  <c:v>7.008</c:v>
                </c:pt>
                <c:pt idx="3551">
                  <c:v>7.0120000000000005</c:v>
                </c:pt>
                <c:pt idx="3552">
                  <c:v>7.016</c:v>
                </c:pt>
                <c:pt idx="3553">
                  <c:v>7.0200000000000005</c:v>
                </c:pt>
                <c:pt idx="3554">
                  <c:v>7.0250000000000004</c:v>
                </c:pt>
                <c:pt idx="3555">
                  <c:v>7.0289999999999999</c:v>
                </c:pt>
                <c:pt idx="3556">
                  <c:v>7.0330000000000004</c:v>
                </c:pt>
                <c:pt idx="3557">
                  <c:v>7.0369999999999999</c:v>
                </c:pt>
                <c:pt idx="3558">
                  <c:v>7.0410000000000004</c:v>
                </c:pt>
                <c:pt idx="3559">
                  <c:v>7.0449999999999999</c:v>
                </c:pt>
                <c:pt idx="3560">
                  <c:v>7.0490000000000004</c:v>
                </c:pt>
                <c:pt idx="3561">
                  <c:v>7.0540000000000003</c:v>
                </c:pt>
                <c:pt idx="3562">
                  <c:v>7.0579999999999998</c:v>
                </c:pt>
                <c:pt idx="3563">
                  <c:v>7.0620000000000003</c:v>
                </c:pt>
                <c:pt idx="3564">
                  <c:v>7.0659999999999998</c:v>
                </c:pt>
                <c:pt idx="3565">
                  <c:v>7.07</c:v>
                </c:pt>
                <c:pt idx="3566">
                  <c:v>7.0739999999999998</c:v>
                </c:pt>
                <c:pt idx="3567">
                  <c:v>7.0780000000000003</c:v>
                </c:pt>
                <c:pt idx="3568">
                  <c:v>7.0819999999999999</c:v>
                </c:pt>
                <c:pt idx="3569">
                  <c:v>7.0860000000000003</c:v>
                </c:pt>
                <c:pt idx="3570">
                  <c:v>7.0910000000000002</c:v>
                </c:pt>
                <c:pt idx="3571">
                  <c:v>7.0949999999999998</c:v>
                </c:pt>
                <c:pt idx="3572">
                  <c:v>7.0990000000000002</c:v>
                </c:pt>
                <c:pt idx="3573">
                  <c:v>7.1029999999999998</c:v>
                </c:pt>
                <c:pt idx="3574">
                  <c:v>7.1070000000000002</c:v>
                </c:pt>
                <c:pt idx="3575">
                  <c:v>7.1109999999999998</c:v>
                </c:pt>
                <c:pt idx="3576">
                  <c:v>7.1150000000000002</c:v>
                </c:pt>
                <c:pt idx="3577">
                  <c:v>7.1189999999999998</c:v>
                </c:pt>
                <c:pt idx="3578">
                  <c:v>7.1230000000000002</c:v>
                </c:pt>
                <c:pt idx="3579">
                  <c:v>7.1269999999999998</c:v>
                </c:pt>
                <c:pt idx="3580">
                  <c:v>7.1310000000000002</c:v>
                </c:pt>
                <c:pt idx="3581">
                  <c:v>7.1349999999999998</c:v>
                </c:pt>
                <c:pt idx="3582">
                  <c:v>7.1390000000000002</c:v>
                </c:pt>
                <c:pt idx="3583">
                  <c:v>7.1440000000000001</c:v>
                </c:pt>
                <c:pt idx="3584">
                  <c:v>7.1480000000000006</c:v>
                </c:pt>
                <c:pt idx="3585">
                  <c:v>7.1520000000000001</c:v>
                </c:pt>
                <c:pt idx="3586">
                  <c:v>7.1560000000000006</c:v>
                </c:pt>
                <c:pt idx="3587">
                  <c:v>7.16</c:v>
                </c:pt>
                <c:pt idx="3588">
                  <c:v>7.1640000000000006</c:v>
                </c:pt>
                <c:pt idx="3589">
                  <c:v>7.1680000000000001</c:v>
                </c:pt>
                <c:pt idx="3590">
                  <c:v>7.1719999999999997</c:v>
                </c:pt>
                <c:pt idx="3591">
                  <c:v>7.1760000000000002</c:v>
                </c:pt>
                <c:pt idx="3592">
                  <c:v>7.18</c:v>
                </c:pt>
                <c:pt idx="3593">
                  <c:v>7.1840000000000002</c:v>
                </c:pt>
                <c:pt idx="3594">
                  <c:v>7.1879999999999997</c:v>
                </c:pt>
                <c:pt idx="3595">
                  <c:v>7.1920000000000002</c:v>
                </c:pt>
                <c:pt idx="3596">
                  <c:v>7.1959999999999997</c:v>
                </c:pt>
                <c:pt idx="3597">
                  <c:v>7.2</c:v>
                </c:pt>
                <c:pt idx="3598">
                  <c:v>7.2039999999999997</c:v>
                </c:pt>
                <c:pt idx="3599">
                  <c:v>7.2080000000000002</c:v>
                </c:pt>
                <c:pt idx="3600">
                  <c:v>7.2119999999999997</c:v>
                </c:pt>
                <c:pt idx="3601">
                  <c:v>7.2160000000000002</c:v>
                </c:pt>
                <c:pt idx="3602">
                  <c:v>7.22</c:v>
                </c:pt>
                <c:pt idx="3603">
                  <c:v>7.2240000000000002</c:v>
                </c:pt>
                <c:pt idx="3604">
                  <c:v>7.2279999999999998</c:v>
                </c:pt>
                <c:pt idx="3605">
                  <c:v>7.2320000000000002</c:v>
                </c:pt>
                <c:pt idx="3606">
                  <c:v>7.2370000000000001</c:v>
                </c:pt>
                <c:pt idx="3607">
                  <c:v>7.2410000000000005</c:v>
                </c:pt>
                <c:pt idx="3608">
                  <c:v>7.2450000000000001</c:v>
                </c:pt>
                <c:pt idx="3609">
                  <c:v>7.2490000000000006</c:v>
                </c:pt>
                <c:pt idx="3610">
                  <c:v>7.2530000000000001</c:v>
                </c:pt>
                <c:pt idx="3611">
                  <c:v>7.2570000000000006</c:v>
                </c:pt>
                <c:pt idx="3612">
                  <c:v>7.2610000000000001</c:v>
                </c:pt>
                <c:pt idx="3613">
                  <c:v>7.2650000000000006</c:v>
                </c:pt>
                <c:pt idx="3614">
                  <c:v>7.2690000000000001</c:v>
                </c:pt>
                <c:pt idx="3615">
                  <c:v>7.2730000000000006</c:v>
                </c:pt>
                <c:pt idx="3616">
                  <c:v>7.2770000000000001</c:v>
                </c:pt>
                <c:pt idx="3617">
                  <c:v>7.2810000000000006</c:v>
                </c:pt>
                <c:pt idx="3618">
                  <c:v>7.2850000000000001</c:v>
                </c:pt>
                <c:pt idx="3619">
                  <c:v>7.2890000000000006</c:v>
                </c:pt>
                <c:pt idx="3620">
                  <c:v>7.2930000000000001</c:v>
                </c:pt>
                <c:pt idx="3621">
                  <c:v>7.2969999999999997</c:v>
                </c:pt>
                <c:pt idx="3622">
                  <c:v>7.3010000000000002</c:v>
                </c:pt>
                <c:pt idx="3623">
                  <c:v>7.3049999999999997</c:v>
                </c:pt>
                <c:pt idx="3624">
                  <c:v>7.3090000000000002</c:v>
                </c:pt>
                <c:pt idx="3625">
                  <c:v>7.3129999999999997</c:v>
                </c:pt>
                <c:pt idx="3626">
                  <c:v>7.3170000000000002</c:v>
                </c:pt>
                <c:pt idx="3627">
                  <c:v>7.3209999999999997</c:v>
                </c:pt>
                <c:pt idx="3628">
                  <c:v>7.3250000000000002</c:v>
                </c:pt>
                <c:pt idx="3629">
                  <c:v>7.3289999999999997</c:v>
                </c:pt>
                <c:pt idx="3630">
                  <c:v>7.3330000000000002</c:v>
                </c:pt>
                <c:pt idx="3631">
                  <c:v>7.3369999999999997</c:v>
                </c:pt>
                <c:pt idx="3632">
                  <c:v>7.3410000000000002</c:v>
                </c:pt>
                <c:pt idx="3633">
                  <c:v>7.3449999999999998</c:v>
                </c:pt>
                <c:pt idx="3634">
                  <c:v>7.3490000000000002</c:v>
                </c:pt>
                <c:pt idx="3635">
                  <c:v>7.3529999999999998</c:v>
                </c:pt>
                <c:pt idx="3636">
                  <c:v>7.3570000000000002</c:v>
                </c:pt>
                <c:pt idx="3637">
                  <c:v>7.3609999999999998</c:v>
                </c:pt>
                <c:pt idx="3638">
                  <c:v>7.3650000000000002</c:v>
                </c:pt>
                <c:pt idx="3639">
                  <c:v>7.3689999999999998</c:v>
                </c:pt>
                <c:pt idx="3640">
                  <c:v>7.3730000000000002</c:v>
                </c:pt>
                <c:pt idx="3641">
                  <c:v>7.3769999999999998</c:v>
                </c:pt>
                <c:pt idx="3642">
                  <c:v>7.3810000000000002</c:v>
                </c:pt>
                <c:pt idx="3643">
                  <c:v>7.3849999999999998</c:v>
                </c:pt>
                <c:pt idx="3644">
                  <c:v>7.3890000000000002</c:v>
                </c:pt>
                <c:pt idx="3645">
                  <c:v>7.3929999999999998</c:v>
                </c:pt>
                <c:pt idx="3646">
                  <c:v>7.3970000000000002</c:v>
                </c:pt>
                <c:pt idx="3647">
                  <c:v>7.4009999999999998</c:v>
                </c:pt>
                <c:pt idx="3648">
                  <c:v>7.4050000000000002</c:v>
                </c:pt>
                <c:pt idx="3649">
                  <c:v>7.4089999999999998</c:v>
                </c:pt>
                <c:pt idx="3650">
                  <c:v>7.4130000000000003</c:v>
                </c:pt>
                <c:pt idx="3651">
                  <c:v>7.4169999999999998</c:v>
                </c:pt>
                <c:pt idx="3652">
                  <c:v>7.4210000000000003</c:v>
                </c:pt>
                <c:pt idx="3653">
                  <c:v>7.4249999999999998</c:v>
                </c:pt>
                <c:pt idx="3654">
                  <c:v>7.4290000000000003</c:v>
                </c:pt>
                <c:pt idx="3655">
                  <c:v>7.4329999999999998</c:v>
                </c:pt>
                <c:pt idx="3656">
                  <c:v>7.4370000000000003</c:v>
                </c:pt>
                <c:pt idx="3657">
                  <c:v>7.4409999999999998</c:v>
                </c:pt>
                <c:pt idx="3658">
                  <c:v>7.4459999999999997</c:v>
                </c:pt>
                <c:pt idx="3659">
                  <c:v>7.45</c:v>
                </c:pt>
                <c:pt idx="3660">
                  <c:v>7.4539999999999997</c:v>
                </c:pt>
                <c:pt idx="3661">
                  <c:v>7.4580000000000002</c:v>
                </c:pt>
                <c:pt idx="3662">
                  <c:v>7.4619999999999997</c:v>
                </c:pt>
                <c:pt idx="3663">
                  <c:v>7.4660000000000002</c:v>
                </c:pt>
                <c:pt idx="3664">
                  <c:v>7.47</c:v>
                </c:pt>
                <c:pt idx="3665">
                  <c:v>7.4740000000000002</c:v>
                </c:pt>
                <c:pt idx="3666">
                  <c:v>7.4779999999999998</c:v>
                </c:pt>
                <c:pt idx="3667">
                  <c:v>7.4820000000000002</c:v>
                </c:pt>
                <c:pt idx="3668">
                  <c:v>7.4859999999999998</c:v>
                </c:pt>
                <c:pt idx="3669">
                  <c:v>7.49</c:v>
                </c:pt>
                <c:pt idx="3670">
                  <c:v>7.4939999999999998</c:v>
                </c:pt>
                <c:pt idx="3671">
                  <c:v>7.4990000000000006</c:v>
                </c:pt>
                <c:pt idx="3672">
                  <c:v>7.5030000000000001</c:v>
                </c:pt>
                <c:pt idx="3673">
                  <c:v>7.5070000000000006</c:v>
                </c:pt>
                <c:pt idx="3674">
                  <c:v>7.5110000000000001</c:v>
                </c:pt>
                <c:pt idx="3675">
                  <c:v>7.5150000000000006</c:v>
                </c:pt>
                <c:pt idx="3676">
                  <c:v>7.5190000000000001</c:v>
                </c:pt>
                <c:pt idx="3677">
                  <c:v>7.5230000000000006</c:v>
                </c:pt>
                <c:pt idx="3678">
                  <c:v>7.5270000000000001</c:v>
                </c:pt>
                <c:pt idx="3679">
                  <c:v>7.5310000000000006</c:v>
                </c:pt>
                <c:pt idx="3680">
                  <c:v>7.5360000000000005</c:v>
                </c:pt>
                <c:pt idx="3681">
                  <c:v>7.54</c:v>
                </c:pt>
                <c:pt idx="3682">
                  <c:v>7.5440000000000005</c:v>
                </c:pt>
                <c:pt idx="3683">
                  <c:v>7.548</c:v>
                </c:pt>
                <c:pt idx="3684">
                  <c:v>7.5520000000000005</c:v>
                </c:pt>
                <c:pt idx="3685">
                  <c:v>7.556</c:v>
                </c:pt>
                <c:pt idx="3686">
                  <c:v>7.5600000000000005</c:v>
                </c:pt>
                <c:pt idx="3687">
                  <c:v>7.5640000000000001</c:v>
                </c:pt>
                <c:pt idx="3688">
                  <c:v>7.569</c:v>
                </c:pt>
                <c:pt idx="3689">
                  <c:v>7.5730000000000004</c:v>
                </c:pt>
                <c:pt idx="3690">
                  <c:v>7.577</c:v>
                </c:pt>
                <c:pt idx="3691">
                  <c:v>7.5810000000000004</c:v>
                </c:pt>
                <c:pt idx="3692">
                  <c:v>7.585</c:v>
                </c:pt>
                <c:pt idx="3693">
                  <c:v>7.5890000000000004</c:v>
                </c:pt>
                <c:pt idx="3694">
                  <c:v>7.593</c:v>
                </c:pt>
                <c:pt idx="3695">
                  <c:v>7.5979999999999999</c:v>
                </c:pt>
                <c:pt idx="3696">
                  <c:v>7.6020000000000003</c:v>
                </c:pt>
                <c:pt idx="3697">
                  <c:v>7.6059999999999999</c:v>
                </c:pt>
                <c:pt idx="3698">
                  <c:v>7.61</c:v>
                </c:pt>
                <c:pt idx="3699">
                  <c:v>7.6139999999999999</c:v>
                </c:pt>
                <c:pt idx="3700">
                  <c:v>7.6180000000000003</c:v>
                </c:pt>
                <c:pt idx="3701">
                  <c:v>7.6219999999999999</c:v>
                </c:pt>
                <c:pt idx="3702">
                  <c:v>7.6269999999999998</c:v>
                </c:pt>
                <c:pt idx="3703">
                  <c:v>7.6310000000000002</c:v>
                </c:pt>
                <c:pt idx="3704">
                  <c:v>7.6349999999999998</c:v>
                </c:pt>
                <c:pt idx="3705">
                  <c:v>7.6390000000000002</c:v>
                </c:pt>
                <c:pt idx="3706">
                  <c:v>7.6429999999999998</c:v>
                </c:pt>
                <c:pt idx="3707">
                  <c:v>7.6470000000000002</c:v>
                </c:pt>
                <c:pt idx="3708">
                  <c:v>7.6509999999999998</c:v>
                </c:pt>
                <c:pt idx="3709">
                  <c:v>7.6560000000000006</c:v>
                </c:pt>
                <c:pt idx="3710">
                  <c:v>7.66</c:v>
                </c:pt>
                <c:pt idx="3711">
                  <c:v>7.6640000000000006</c:v>
                </c:pt>
                <c:pt idx="3712">
                  <c:v>7.6680000000000001</c:v>
                </c:pt>
                <c:pt idx="3713">
                  <c:v>7.6720000000000006</c:v>
                </c:pt>
                <c:pt idx="3714">
                  <c:v>7.6760000000000002</c:v>
                </c:pt>
                <c:pt idx="3715">
                  <c:v>7.68</c:v>
                </c:pt>
                <c:pt idx="3716">
                  <c:v>7.6850000000000005</c:v>
                </c:pt>
                <c:pt idx="3717">
                  <c:v>7.6890000000000001</c:v>
                </c:pt>
                <c:pt idx="3718">
                  <c:v>7.6930000000000005</c:v>
                </c:pt>
                <c:pt idx="3719">
                  <c:v>7.6970000000000001</c:v>
                </c:pt>
                <c:pt idx="3720">
                  <c:v>7.7010000000000005</c:v>
                </c:pt>
                <c:pt idx="3721">
                  <c:v>7.7050000000000001</c:v>
                </c:pt>
                <c:pt idx="3722">
                  <c:v>7.7090000000000005</c:v>
                </c:pt>
                <c:pt idx="3723">
                  <c:v>7.7130000000000001</c:v>
                </c:pt>
                <c:pt idx="3724">
                  <c:v>7.718</c:v>
                </c:pt>
                <c:pt idx="3725">
                  <c:v>7.7220000000000004</c:v>
                </c:pt>
                <c:pt idx="3726">
                  <c:v>7.726</c:v>
                </c:pt>
                <c:pt idx="3727">
                  <c:v>7.73</c:v>
                </c:pt>
                <c:pt idx="3728">
                  <c:v>7.734</c:v>
                </c:pt>
                <c:pt idx="3729">
                  <c:v>7.7380000000000004</c:v>
                </c:pt>
                <c:pt idx="3730">
                  <c:v>7.742</c:v>
                </c:pt>
                <c:pt idx="3731">
                  <c:v>7.7460000000000004</c:v>
                </c:pt>
                <c:pt idx="3732">
                  <c:v>7.7510000000000003</c:v>
                </c:pt>
                <c:pt idx="3733">
                  <c:v>7.7549999999999999</c:v>
                </c:pt>
                <c:pt idx="3734">
                  <c:v>7.7590000000000003</c:v>
                </c:pt>
                <c:pt idx="3735">
                  <c:v>7.7629999999999999</c:v>
                </c:pt>
                <c:pt idx="3736">
                  <c:v>7.7670000000000003</c:v>
                </c:pt>
                <c:pt idx="3737">
                  <c:v>7.7709999999999999</c:v>
                </c:pt>
                <c:pt idx="3738">
                  <c:v>7.7750000000000004</c:v>
                </c:pt>
                <c:pt idx="3739">
                  <c:v>7.7789999999999999</c:v>
                </c:pt>
                <c:pt idx="3740">
                  <c:v>7.7830000000000004</c:v>
                </c:pt>
                <c:pt idx="3741">
                  <c:v>7.7880000000000003</c:v>
                </c:pt>
                <c:pt idx="3742">
                  <c:v>7.7919999999999998</c:v>
                </c:pt>
                <c:pt idx="3743">
                  <c:v>7.7960000000000003</c:v>
                </c:pt>
                <c:pt idx="3744">
                  <c:v>7.8</c:v>
                </c:pt>
                <c:pt idx="3745">
                  <c:v>7.8040000000000003</c:v>
                </c:pt>
                <c:pt idx="3746">
                  <c:v>7.8079999999999998</c:v>
                </c:pt>
                <c:pt idx="3747">
                  <c:v>7.8120000000000003</c:v>
                </c:pt>
                <c:pt idx="3748">
                  <c:v>7.8159999999999998</c:v>
                </c:pt>
                <c:pt idx="3749">
                  <c:v>7.82</c:v>
                </c:pt>
                <c:pt idx="3750">
                  <c:v>7.8250000000000002</c:v>
                </c:pt>
                <c:pt idx="3751">
                  <c:v>7.8289999999999997</c:v>
                </c:pt>
                <c:pt idx="3752">
                  <c:v>7.8330000000000002</c:v>
                </c:pt>
                <c:pt idx="3753">
                  <c:v>7.8369999999999997</c:v>
                </c:pt>
                <c:pt idx="3754">
                  <c:v>7.8410000000000002</c:v>
                </c:pt>
                <c:pt idx="3755">
                  <c:v>7.8449999999999998</c:v>
                </c:pt>
                <c:pt idx="3756">
                  <c:v>7.8490000000000002</c:v>
                </c:pt>
                <c:pt idx="3757">
                  <c:v>7.8529999999999998</c:v>
                </c:pt>
                <c:pt idx="3758">
                  <c:v>7.8570000000000002</c:v>
                </c:pt>
                <c:pt idx="3759">
                  <c:v>7.8620000000000001</c:v>
                </c:pt>
                <c:pt idx="3760">
                  <c:v>7.8660000000000005</c:v>
                </c:pt>
                <c:pt idx="3761">
                  <c:v>7.87</c:v>
                </c:pt>
                <c:pt idx="3762">
                  <c:v>7.8740000000000006</c:v>
                </c:pt>
                <c:pt idx="3763">
                  <c:v>7.8780000000000001</c:v>
                </c:pt>
                <c:pt idx="3764">
                  <c:v>7.8820000000000006</c:v>
                </c:pt>
                <c:pt idx="3765">
                  <c:v>7.8860000000000001</c:v>
                </c:pt>
                <c:pt idx="3766">
                  <c:v>7.8900000000000006</c:v>
                </c:pt>
                <c:pt idx="3767">
                  <c:v>7.8940000000000001</c:v>
                </c:pt>
                <c:pt idx="3768">
                  <c:v>7.8980000000000006</c:v>
                </c:pt>
                <c:pt idx="3769">
                  <c:v>7.9030000000000005</c:v>
                </c:pt>
                <c:pt idx="3770">
                  <c:v>7.907</c:v>
                </c:pt>
                <c:pt idx="3771">
                  <c:v>7.9110000000000005</c:v>
                </c:pt>
                <c:pt idx="3772">
                  <c:v>7.915</c:v>
                </c:pt>
                <c:pt idx="3773">
                  <c:v>7.9190000000000005</c:v>
                </c:pt>
                <c:pt idx="3774">
                  <c:v>7.923</c:v>
                </c:pt>
                <c:pt idx="3775">
                  <c:v>7.9270000000000005</c:v>
                </c:pt>
                <c:pt idx="3776">
                  <c:v>7.931</c:v>
                </c:pt>
                <c:pt idx="3777">
                  <c:v>7.9350000000000005</c:v>
                </c:pt>
                <c:pt idx="3778">
                  <c:v>7.9390000000000001</c:v>
                </c:pt>
                <c:pt idx="3779">
                  <c:v>7.944</c:v>
                </c:pt>
                <c:pt idx="3780">
                  <c:v>7.9480000000000004</c:v>
                </c:pt>
                <c:pt idx="3781">
                  <c:v>7.952</c:v>
                </c:pt>
                <c:pt idx="3782">
                  <c:v>7.9560000000000004</c:v>
                </c:pt>
                <c:pt idx="3783">
                  <c:v>7.96</c:v>
                </c:pt>
                <c:pt idx="3784">
                  <c:v>7.9640000000000004</c:v>
                </c:pt>
                <c:pt idx="3785">
                  <c:v>7.968</c:v>
                </c:pt>
                <c:pt idx="3786">
                  <c:v>7.9720000000000004</c:v>
                </c:pt>
                <c:pt idx="3787">
                  <c:v>7.976</c:v>
                </c:pt>
                <c:pt idx="3788">
                  <c:v>7.98</c:v>
                </c:pt>
                <c:pt idx="3789">
                  <c:v>7.9850000000000003</c:v>
                </c:pt>
                <c:pt idx="3790">
                  <c:v>7.9889999999999999</c:v>
                </c:pt>
                <c:pt idx="3791">
                  <c:v>7.9930000000000003</c:v>
                </c:pt>
                <c:pt idx="3792">
                  <c:v>7.9969999999999999</c:v>
                </c:pt>
                <c:pt idx="3793">
                  <c:v>8.0009999999999994</c:v>
                </c:pt>
                <c:pt idx="3794">
                  <c:v>8.0050000000000008</c:v>
                </c:pt>
                <c:pt idx="3795">
                  <c:v>8.0090000000000003</c:v>
                </c:pt>
                <c:pt idx="3796">
                  <c:v>8.0129999999999999</c:v>
                </c:pt>
                <c:pt idx="3797">
                  <c:v>8.0169999999999995</c:v>
                </c:pt>
                <c:pt idx="3798">
                  <c:v>8.0210000000000008</c:v>
                </c:pt>
                <c:pt idx="3799">
                  <c:v>8.0250000000000004</c:v>
                </c:pt>
                <c:pt idx="3800">
                  <c:v>8.0289999999999999</c:v>
                </c:pt>
                <c:pt idx="3801">
                  <c:v>8.0340000000000007</c:v>
                </c:pt>
                <c:pt idx="3802">
                  <c:v>8.0380000000000003</c:v>
                </c:pt>
                <c:pt idx="3803">
                  <c:v>8.0419999999999998</c:v>
                </c:pt>
                <c:pt idx="3804">
                  <c:v>8.0459999999999994</c:v>
                </c:pt>
                <c:pt idx="3805">
                  <c:v>8.0500000000000007</c:v>
                </c:pt>
                <c:pt idx="3806">
                  <c:v>8.0540000000000003</c:v>
                </c:pt>
                <c:pt idx="3807">
                  <c:v>8.0579999999999998</c:v>
                </c:pt>
                <c:pt idx="3808">
                  <c:v>8.0619999999999994</c:v>
                </c:pt>
                <c:pt idx="3809">
                  <c:v>8.0660000000000007</c:v>
                </c:pt>
                <c:pt idx="3810">
                  <c:v>8.07</c:v>
                </c:pt>
                <c:pt idx="3811">
                  <c:v>8.0739999999999998</c:v>
                </c:pt>
                <c:pt idx="3812">
                  <c:v>8.0779999999999994</c:v>
                </c:pt>
                <c:pt idx="3813">
                  <c:v>8.0820000000000007</c:v>
                </c:pt>
                <c:pt idx="3814">
                  <c:v>8.0860000000000003</c:v>
                </c:pt>
                <c:pt idx="3815">
                  <c:v>8.09</c:v>
                </c:pt>
                <c:pt idx="3816">
                  <c:v>8.0939999999999994</c:v>
                </c:pt>
                <c:pt idx="3817">
                  <c:v>8.0980000000000008</c:v>
                </c:pt>
                <c:pt idx="3818">
                  <c:v>8.1020000000000003</c:v>
                </c:pt>
                <c:pt idx="3819">
                  <c:v>8.1059999999999999</c:v>
                </c:pt>
                <c:pt idx="3820">
                  <c:v>8.11</c:v>
                </c:pt>
                <c:pt idx="3821">
                  <c:v>8.1140000000000008</c:v>
                </c:pt>
                <c:pt idx="3822">
                  <c:v>8.1189999999999998</c:v>
                </c:pt>
                <c:pt idx="3823">
                  <c:v>8.1229999999999993</c:v>
                </c:pt>
                <c:pt idx="3824">
                  <c:v>8.1270000000000007</c:v>
                </c:pt>
                <c:pt idx="3825">
                  <c:v>8.1310000000000002</c:v>
                </c:pt>
                <c:pt idx="3826">
                  <c:v>8.1349999999999998</c:v>
                </c:pt>
                <c:pt idx="3827">
                  <c:v>8.1389999999999993</c:v>
                </c:pt>
                <c:pt idx="3828">
                  <c:v>8.1430000000000007</c:v>
                </c:pt>
                <c:pt idx="3829">
                  <c:v>8.1470000000000002</c:v>
                </c:pt>
                <c:pt idx="3830">
                  <c:v>8.1509999999999998</c:v>
                </c:pt>
                <c:pt idx="3831">
                  <c:v>8.1549999999999994</c:v>
                </c:pt>
                <c:pt idx="3832">
                  <c:v>8.1590000000000007</c:v>
                </c:pt>
                <c:pt idx="3833">
                  <c:v>8.1630000000000003</c:v>
                </c:pt>
                <c:pt idx="3834">
                  <c:v>8.1669999999999998</c:v>
                </c:pt>
                <c:pt idx="3835">
                  <c:v>8.1709999999999994</c:v>
                </c:pt>
                <c:pt idx="3836">
                  <c:v>8.1750000000000007</c:v>
                </c:pt>
                <c:pt idx="3837">
                  <c:v>8.1790000000000003</c:v>
                </c:pt>
                <c:pt idx="3838">
                  <c:v>8.1829999999999998</c:v>
                </c:pt>
                <c:pt idx="3839">
                  <c:v>8.1869999999999994</c:v>
                </c:pt>
                <c:pt idx="3840">
                  <c:v>8.1910000000000007</c:v>
                </c:pt>
                <c:pt idx="3841">
                  <c:v>8.1950000000000003</c:v>
                </c:pt>
                <c:pt idx="3842">
                  <c:v>8.1989999999999998</c:v>
                </c:pt>
                <c:pt idx="3843">
                  <c:v>8.2029999999999994</c:v>
                </c:pt>
                <c:pt idx="3844">
                  <c:v>8.2070000000000007</c:v>
                </c:pt>
                <c:pt idx="3845">
                  <c:v>8.2110000000000003</c:v>
                </c:pt>
                <c:pt idx="3846">
                  <c:v>8.2149999999999999</c:v>
                </c:pt>
                <c:pt idx="3847">
                  <c:v>8.2189999999999994</c:v>
                </c:pt>
                <c:pt idx="3848">
                  <c:v>8.2230000000000008</c:v>
                </c:pt>
                <c:pt idx="3849">
                  <c:v>8.2270000000000003</c:v>
                </c:pt>
                <c:pt idx="3850">
                  <c:v>8.2309999999999999</c:v>
                </c:pt>
                <c:pt idx="3851">
                  <c:v>8.2349999999999994</c:v>
                </c:pt>
                <c:pt idx="3852">
                  <c:v>8.2379999999999995</c:v>
                </c:pt>
                <c:pt idx="3853">
                  <c:v>8.2420000000000009</c:v>
                </c:pt>
                <c:pt idx="3854">
                  <c:v>8.2460000000000004</c:v>
                </c:pt>
                <c:pt idx="3855">
                  <c:v>8.25</c:v>
                </c:pt>
                <c:pt idx="3856">
                  <c:v>8.2539999999999996</c:v>
                </c:pt>
                <c:pt idx="3857">
                  <c:v>8.2580000000000009</c:v>
                </c:pt>
                <c:pt idx="3858">
                  <c:v>8.2620000000000005</c:v>
                </c:pt>
                <c:pt idx="3859">
                  <c:v>8.266</c:v>
                </c:pt>
                <c:pt idx="3860">
                  <c:v>8.27</c:v>
                </c:pt>
                <c:pt idx="3861">
                  <c:v>8.2740000000000009</c:v>
                </c:pt>
                <c:pt idx="3862">
                  <c:v>8.2780000000000005</c:v>
                </c:pt>
                <c:pt idx="3863">
                  <c:v>8.282</c:v>
                </c:pt>
                <c:pt idx="3864">
                  <c:v>8.2859999999999996</c:v>
                </c:pt>
                <c:pt idx="3865">
                  <c:v>8.2900000000000009</c:v>
                </c:pt>
                <c:pt idx="3866">
                  <c:v>8.2940000000000005</c:v>
                </c:pt>
                <c:pt idx="3867">
                  <c:v>8.298</c:v>
                </c:pt>
                <c:pt idx="3868">
                  <c:v>8.3019999999999996</c:v>
                </c:pt>
                <c:pt idx="3869">
                  <c:v>8.3060000000000009</c:v>
                </c:pt>
                <c:pt idx="3870">
                  <c:v>8.31</c:v>
                </c:pt>
                <c:pt idx="3871">
                  <c:v>8.3140000000000001</c:v>
                </c:pt>
                <c:pt idx="3872">
                  <c:v>8.3179999999999996</c:v>
                </c:pt>
                <c:pt idx="3873">
                  <c:v>8.322000000000001</c:v>
                </c:pt>
                <c:pt idx="3874">
                  <c:v>8.3260000000000005</c:v>
                </c:pt>
                <c:pt idx="3875">
                  <c:v>8.33</c:v>
                </c:pt>
                <c:pt idx="3876">
                  <c:v>8.3330000000000002</c:v>
                </c:pt>
                <c:pt idx="3877">
                  <c:v>8.3369999999999997</c:v>
                </c:pt>
                <c:pt idx="3878">
                  <c:v>8.3409999999999993</c:v>
                </c:pt>
                <c:pt idx="3879">
                  <c:v>8.3450000000000006</c:v>
                </c:pt>
                <c:pt idx="3880">
                  <c:v>8.3490000000000002</c:v>
                </c:pt>
                <c:pt idx="3881">
                  <c:v>8.3529999999999998</c:v>
                </c:pt>
                <c:pt idx="3882">
                  <c:v>8.3569999999999993</c:v>
                </c:pt>
                <c:pt idx="3883">
                  <c:v>8.3610000000000007</c:v>
                </c:pt>
                <c:pt idx="3884">
                  <c:v>8.3650000000000002</c:v>
                </c:pt>
                <c:pt idx="3885">
                  <c:v>8.3689999999999998</c:v>
                </c:pt>
                <c:pt idx="3886">
                  <c:v>8.3729999999999993</c:v>
                </c:pt>
                <c:pt idx="3887">
                  <c:v>8.3770000000000007</c:v>
                </c:pt>
                <c:pt idx="3888">
                  <c:v>8.3810000000000002</c:v>
                </c:pt>
                <c:pt idx="3889">
                  <c:v>8.3849999999999998</c:v>
                </c:pt>
                <c:pt idx="3890">
                  <c:v>8.3889999999999993</c:v>
                </c:pt>
                <c:pt idx="3891">
                  <c:v>8.3930000000000007</c:v>
                </c:pt>
                <c:pt idx="3892">
                  <c:v>8.3970000000000002</c:v>
                </c:pt>
                <c:pt idx="3893">
                  <c:v>8.4009999999999998</c:v>
                </c:pt>
                <c:pt idx="3894">
                  <c:v>8.4049999999999994</c:v>
                </c:pt>
                <c:pt idx="3895">
                  <c:v>8.4090000000000007</c:v>
                </c:pt>
                <c:pt idx="3896">
                  <c:v>8.4130000000000003</c:v>
                </c:pt>
                <c:pt idx="3897">
                  <c:v>8.4160000000000004</c:v>
                </c:pt>
                <c:pt idx="3898">
                  <c:v>8.42</c:v>
                </c:pt>
                <c:pt idx="3899">
                  <c:v>8.4239999999999995</c:v>
                </c:pt>
                <c:pt idx="3900">
                  <c:v>8.4280000000000008</c:v>
                </c:pt>
                <c:pt idx="3901">
                  <c:v>8.4320000000000004</c:v>
                </c:pt>
                <c:pt idx="3902">
                  <c:v>8.4359999999999999</c:v>
                </c:pt>
                <c:pt idx="3903">
                  <c:v>8.44</c:v>
                </c:pt>
                <c:pt idx="3904">
                  <c:v>8.4440000000000008</c:v>
                </c:pt>
                <c:pt idx="3905">
                  <c:v>8.4480000000000004</c:v>
                </c:pt>
                <c:pt idx="3906">
                  <c:v>8.452</c:v>
                </c:pt>
                <c:pt idx="3907">
                  <c:v>8.4559999999999995</c:v>
                </c:pt>
                <c:pt idx="3908">
                  <c:v>8.4600000000000009</c:v>
                </c:pt>
                <c:pt idx="3909">
                  <c:v>8.4640000000000004</c:v>
                </c:pt>
                <c:pt idx="3910">
                  <c:v>8.468</c:v>
                </c:pt>
                <c:pt idx="3911">
                  <c:v>8.4719999999999995</c:v>
                </c:pt>
                <c:pt idx="3912">
                  <c:v>8.4760000000000009</c:v>
                </c:pt>
                <c:pt idx="3913">
                  <c:v>8.48</c:v>
                </c:pt>
                <c:pt idx="3914">
                  <c:v>8.484</c:v>
                </c:pt>
                <c:pt idx="3915">
                  <c:v>8.4879999999999995</c:v>
                </c:pt>
                <c:pt idx="3916">
                  <c:v>8.4920000000000009</c:v>
                </c:pt>
                <c:pt idx="3917">
                  <c:v>8.4960000000000004</c:v>
                </c:pt>
                <c:pt idx="3918">
                  <c:v>8.5</c:v>
                </c:pt>
                <c:pt idx="3919">
                  <c:v>8.5039999999999996</c:v>
                </c:pt>
                <c:pt idx="3920">
                  <c:v>8.5080000000000009</c:v>
                </c:pt>
                <c:pt idx="3921">
                  <c:v>8.5120000000000005</c:v>
                </c:pt>
                <c:pt idx="3922">
                  <c:v>8.516</c:v>
                </c:pt>
                <c:pt idx="3923">
                  <c:v>8.52</c:v>
                </c:pt>
                <c:pt idx="3924">
                  <c:v>8.5240000000000009</c:v>
                </c:pt>
                <c:pt idx="3925">
                  <c:v>8.5280000000000005</c:v>
                </c:pt>
                <c:pt idx="3926">
                  <c:v>8.532</c:v>
                </c:pt>
                <c:pt idx="3927">
                  <c:v>8.5359999999999996</c:v>
                </c:pt>
                <c:pt idx="3928">
                  <c:v>8.5400000000000009</c:v>
                </c:pt>
                <c:pt idx="3929">
                  <c:v>8.5440000000000005</c:v>
                </c:pt>
                <c:pt idx="3930">
                  <c:v>8.548</c:v>
                </c:pt>
                <c:pt idx="3931">
                  <c:v>8.5519999999999996</c:v>
                </c:pt>
                <c:pt idx="3932">
                  <c:v>8.5560000000000009</c:v>
                </c:pt>
                <c:pt idx="3933">
                  <c:v>8.56</c:v>
                </c:pt>
                <c:pt idx="3934">
                  <c:v>8.5640000000000001</c:v>
                </c:pt>
                <c:pt idx="3935">
                  <c:v>8.5679999999999996</c:v>
                </c:pt>
                <c:pt idx="3936">
                  <c:v>8.572000000000001</c:v>
                </c:pt>
                <c:pt idx="3937">
                  <c:v>8.5760000000000005</c:v>
                </c:pt>
                <c:pt idx="3938">
                  <c:v>8.58</c:v>
                </c:pt>
                <c:pt idx="3939">
                  <c:v>8.5839999999999996</c:v>
                </c:pt>
                <c:pt idx="3940">
                  <c:v>8.588000000000001</c:v>
                </c:pt>
                <c:pt idx="3941">
                  <c:v>8.5920000000000005</c:v>
                </c:pt>
                <c:pt idx="3942">
                  <c:v>8.5960000000000001</c:v>
                </c:pt>
                <c:pt idx="3943">
                  <c:v>8.6</c:v>
                </c:pt>
                <c:pt idx="3944">
                  <c:v>8.604000000000001</c:v>
                </c:pt>
                <c:pt idx="3945">
                  <c:v>8.6080000000000005</c:v>
                </c:pt>
                <c:pt idx="3946">
                  <c:v>8.6120000000000001</c:v>
                </c:pt>
                <c:pt idx="3947">
                  <c:v>8.6159999999999997</c:v>
                </c:pt>
                <c:pt idx="3948">
                  <c:v>8.6210000000000004</c:v>
                </c:pt>
                <c:pt idx="3949">
                  <c:v>8.625</c:v>
                </c:pt>
                <c:pt idx="3950">
                  <c:v>8.6289999999999996</c:v>
                </c:pt>
                <c:pt idx="3951">
                  <c:v>8.6330000000000009</c:v>
                </c:pt>
                <c:pt idx="3952">
                  <c:v>8.6370000000000005</c:v>
                </c:pt>
                <c:pt idx="3953">
                  <c:v>8.641</c:v>
                </c:pt>
                <c:pt idx="3954">
                  <c:v>8.6449999999999996</c:v>
                </c:pt>
                <c:pt idx="3955">
                  <c:v>8.6490000000000009</c:v>
                </c:pt>
                <c:pt idx="3956">
                  <c:v>8.6530000000000005</c:v>
                </c:pt>
                <c:pt idx="3957">
                  <c:v>8.657</c:v>
                </c:pt>
                <c:pt idx="3958">
                  <c:v>8.6609999999999996</c:v>
                </c:pt>
                <c:pt idx="3959">
                  <c:v>8.6650000000000009</c:v>
                </c:pt>
                <c:pt idx="3960">
                  <c:v>8.6690000000000005</c:v>
                </c:pt>
                <c:pt idx="3961">
                  <c:v>8.673</c:v>
                </c:pt>
                <c:pt idx="3962">
                  <c:v>8.6769999999999996</c:v>
                </c:pt>
                <c:pt idx="3963">
                  <c:v>8.6810000000000009</c:v>
                </c:pt>
                <c:pt idx="3964">
                  <c:v>8.6859999999999999</c:v>
                </c:pt>
                <c:pt idx="3965">
                  <c:v>8.69</c:v>
                </c:pt>
                <c:pt idx="3966">
                  <c:v>8.6940000000000008</c:v>
                </c:pt>
                <c:pt idx="3967">
                  <c:v>8.6980000000000004</c:v>
                </c:pt>
                <c:pt idx="3968">
                  <c:v>8.702</c:v>
                </c:pt>
                <c:pt idx="3969">
                  <c:v>8.7059999999999995</c:v>
                </c:pt>
                <c:pt idx="3970">
                  <c:v>8.7100000000000009</c:v>
                </c:pt>
                <c:pt idx="3971">
                  <c:v>8.7140000000000004</c:v>
                </c:pt>
                <c:pt idx="3972">
                  <c:v>8.718</c:v>
                </c:pt>
                <c:pt idx="3973">
                  <c:v>8.7219999999999995</c:v>
                </c:pt>
                <c:pt idx="3974">
                  <c:v>8.7260000000000009</c:v>
                </c:pt>
                <c:pt idx="3975">
                  <c:v>8.73</c:v>
                </c:pt>
                <c:pt idx="3976">
                  <c:v>8.7349999999999994</c:v>
                </c:pt>
                <c:pt idx="3977">
                  <c:v>8.7390000000000008</c:v>
                </c:pt>
                <c:pt idx="3978">
                  <c:v>8.7430000000000003</c:v>
                </c:pt>
                <c:pt idx="3979">
                  <c:v>8.7469999999999999</c:v>
                </c:pt>
                <c:pt idx="3980">
                  <c:v>8.7509999999999994</c:v>
                </c:pt>
                <c:pt idx="3981">
                  <c:v>8.7550000000000008</c:v>
                </c:pt>
                <c:pt idx="3982">
                  <c:v>8.7590000000000003</c:v>
                </c:pt>
                <c:pt idx="3983">
                  <c:v>8.7629999999999999</c:v>
                </c:pt>
                <c:pt idx="3984">
                  <c:v>8.7669999999999995</c:v>
                </c:pt>
                <c:pt idx="3985">
                  <c:v>8.7710000000000008</c:v>
                </c:pt>
                <c:pt idx="3986">
                  <c:v>8.7759999999999998</c:v>
                </c:pt>
                <c:pt idx="3987">
                  <c:v>8.7799999999999994</c:v>
                </c:pt>
                <c:pt idx="3988">
                  <c:v>8.7840000000000007</c:v>
                </c:pt>
                <c:pt idx="3989">
                  <c:v>8.7880000000000003</c:v>
                </c:pt>
                <c:pt idx="3990">
                  <c:v>8.7919999999999998</c:v>
                </c:pt>
                <c:pt idx="3991">
                  <c:v>8.7959999999999994</c:v>
                </c:pt>
                <c:pt idx="3992">
                  <c:v>8.8000000000000007</c:v>
                </c:pt>
                <c:pt idx="3993">
                  <c:v>8.8040000000000003</c:v>
                </c:pt>
                <c:pt idx="3994">
                  <c:v>8.8079999999999998</c:v>
                </c:pt>
                <c:pt idx="3995">
                  <c:v>8.8130000000000006</c:v>
                </c:pt>
                <c:pt idx="3996">
                  <c:v>8.8170000000000002</c:v>
                </c:pt>
                <c:pt idx="3997">
                  <c:v>8.8209999999999997</c:v>
                </c:pt>
                <c:pt idx="3998">
                  <c:v>8.8250000000000011</c:v>
                </c:pt>
                <c:pt idx="3999">
                  <c:v>8.8290000000000006</c:v>
                </c:pt>
                <c:pt idx="4000">
                  <c:v>8.8330000000000002</c:v>
                </c:pt>
                <c:pt idx="4001">
                  <c:v>8.8369999999999997</c:v>
                </c:pt>
                <c:pt idx="4002">
                  <c:v>8.8409999999999993</c:v>
                </c:pt>
                <c:pt idx="4003">
                  <c:v>8.8450000000000006</c:v>
                </c:pt>
                <c:pt idx="4004">
                  <c:v>8.8490000000000002</c:v>
                </c:pt>
                <c:pt idx="4005">
                  <c:v>8.854000000000001</c:v>
                </c:pt>
                <c:pt idx="4006">
                  <c:v>8.8580000000000005</c:v>
                </c:pt>
                <c:pt idx="4007">
                  <c:v>8.8620000000000001</c:v>
                </c:pt>
                <c:pt idx="4008">
                  <c:v>8.8659999999999997</c:v>
                </c:pt>
                <c:pt idx="4009">
                  <c:v>8.870000000000001</c:v>
                </c:pt>
                <c:pt idx="4010">
                  <c:v>8.8740000000000006</c:v>
                </c:pt>
                <c:pt idx="4011">
                  <c:v>8.8780000000000001</c:v>
                </c:pt>
                <c:pt idx="4012">
                  <c:v>8.8819999999999997</c:v>
                </c:pt>
                <c:pt idx="4013">
                  <c:v>8.886000000000001</c:v>
                </c:pt>
                <c:pt idx="4014">
                  <c:v>8.89</c:v>
                </c:pt>
                <c:pt idx="4015">
                  <c:v>8.8940000000000001</c:v>
                </c:pt>
                <c:pt idx="4016">
                  <c:v>8.8979999999999997</c:v>
                </c:pt>
                <c:pt idx="4017">
                  <c:v>8.902000000000001</c:v>
                </c:pt>
                <c:pt idx="4018">
                  <c:v>8.9060000000000006</c:v>
                </c:pt>
                <c:pt idx="4019">
                  <c:v>8.91</c:v>
                </c:pt>
                <c:pt idx="4020">
                  <c:v>8.9139999999999997</c:v>
                </c:pt>
                <c:pt idx="4021">
                  <c:v>8.918000000000001</c:v>
                </c:pt>
                <c:pt idx="4022">
                  <c:v>8.9220000000000006</c:v>
                </c:pt>
                <c:pt idx="4023">
                  <c:v>8.9260000000000002</c:v>
                </c:pt>
                <c:pt idx="4024">
                  <c:v>8.93</c:v>
                </c:pt>
                <c:pt idx="4025">
                  <c:v>8.9340000000000011</c:v>
                </c:pt>
                <c:pt idx="4026">
                  <c:v>8.9380000000000006</c:v>
                </c:pt>
                <c:pt idx="4027">
                  <c:v>8.9420000000000002</c:v>
                </c:pt>
                <c:pt idx="4028">
                  <c:v>8.9459999999999997</c:v>
                </c:pt>
                <c:pt idx="4029">
                  <c:v>8.9500000000000011</c:v>
                </c:pt>
                <c:pt idx="4030">
                  <c:v>8.9540000000000006</c:v>
                </c:pt>
                <c:pt idx="4031">
                  <c:v>8.9570000000000007</c:v>
                </c:pt>
                <c:pt idx="4032">
                  <c:v>8.9610000000000003</c:v>
                </c:pt>
                <c:pt idx="4033">
                  <c:v>8.9649999999999999</c:v>
                </c:pt>
                <c:pt idx="4034">
                  <c:v>8.968</c:v>
                </c:pt>
                <c:pt idx="4035">
                  <c:v>8.9719999999999995</c:v>
                </c:pt>
                <c:pt idx="4036">
                  <c:v>8.9749999999999996</c:v>
                </c:pt>
                <c:pt idx="4037">
                  <c:v>8.9779999999999998</c:v>
                </c:pt>
                <c:pt idx="4038">
                  <c:v>8.9809999999999999</c:v>
                </c:pt>
                <c:pt idx="4039">
                  <c:v>8.984</c:v>
                </c:pt>
                <c:pt idx="4040">
                  <c:v>8.9870000000000001</c:v>
                </c:pt>
                <c:pt idx="4041">
                  <c:v>8.99</c:v>
                </c:pt>
                <c:pt idx="4042">
                  <c:v>8.9920000000000009</c:v>
                </c:pt>
                <c:pt idx="4043">
                  <c:v>8.9920000000000009</c:v>
                </c:pt>
                <c:pt idx="4044">
                  <c:v>8.9930000000000003</c:v>
                </c:pt>
                <c:pt idx="4045">
                  <c:v>8.9930000000000003</c:v>
                </c:pt>
                <c:pt idx="4046">
                  <c:v>8.9930000000000003</c:v>
                </c:pt>
                <c:pt idx="4047">
                  <c:v>8.9930000000000003</c:v>
                </c:pt>
                <c:pt idx="4048">
                  <c:v>8.9939999999999998</c:v>
                </c:pt>
                <c:pt idx="4049">
                  <c:v>8.9939999999999998</c:v>
                </c:pt>
                <c:pt idx="4050">
                  <c:v>8.9939999999999998</c:v>
                </c:pt>
                <c:pt idx="4051">
                  <c:v>8.995000000000001</c:v>
                </c:pt>
                <c:pt idx="4052">
                  <c:v>8.995000000000001</c:v>
                </c:pt>
                <c:pt idx="4053">
                  <c:v>8.995000000000001</c:v>
                </c:pt>
                <c:pt idx="4054">
                  <c:v>8.995000000000001</c:v>
                </c:pt>
                <c:pt idx="4055">
                  <c:v>8.9960000000000004</c:v>
                </c:pt>
                <c:pt idx="4056">
                  <c:v>8.9960000000000004</c:v>
                </c:pt>
                <c:pt idx="4057">
                  <c:v>8.9960000000000004</c:v>
                </c:pt>
                <c:pt idx="4058">
                  <c:v>8.9969999999999999</c:v>
                </c:pt>
                <c:pt idx="4059">
                  <c:v>8.9969999999999999</c:v>
                </c:pt>
                <c:pt idx="4060">
                  <c:v>8.9969999999999999</c:v>
                </c:pt>
                <c:pt idx="4061">
                  <c:v>8.9969999999999999</c:v>
                </c:pt>
                <c:pt idx="4062">
                  <c:v>8.9979999999999993</c:v>
                </c:pt>
                <c:pt idx="4063">
                  <c:v>8.9979999999999993</c:v>
                </c:pt>
                <c:pt idx="4064">
                  <c:v>8.9979999999999993</c:v>
                </c:pt>
                <c:pt idx="4065">
                  <c:v>8.9979999999999993</c:v>
                </c:pt>
                <c:pt idx="4066">
                  <c:v>8.9990000000000006</c:v>
                </c:pt>
                <c:pt idx="4067">
                  <c:v>8.9990000000000006</c:v>
                </c:pt>
                <c:pt idx="4068">
                  <c:v>8.9990000000000006</c:v>
                </c:pt>
                <c:pt idx="4069">
                  <c:v>9</c:v>
                </c:pt>
                <c:pt idx="4070">
                  <c:v>9</c:v>
                </c:pt>
                <c:pt idx="4071">
                  <c:v>9</c:v>
                </c:pt>
                <c:pt idx="4072">
                  <c:v>9</c:v>
                </c:pt>
                <c:pt idx="4073">
                  <c:v>9.0009999999999994</c:v>
                </c:pt>
                <c:pt idx="4074">
                  <c:v>9.0009999999999994</c:v>
                </c:pt>
                <c:pt idx="4075">
                  <c:v>9.0009999999999994</c:v>
                </c:pt>
                <c:pt idx="4076">
                  <c:v>9.0009999999999994</c:v>
                </c:pt>
                <c:pt idx="4077">
                  <c:v>9.0020000000000007</c:v>
                </c:pt>
                <c:pt idx="4078">
                  <c:v>9.0020000000000007</c:v>
                </c:pt>
                <c:pt idx="4079">
                  <c:v>9.0020000000000007</c:v>
                </c:pt>
                <c:pt idx="4080">
                  <c:v>9.0030000000000001</c:v>
                </c:pt>
                <c:pt idx="4081">
                  <c:v>9.0030000000000001</c:v>
                </c:pt>
                <c:pt idx="4082">
                  <c:v>9.0030000000000001</c:v>
                </c:pt>
                <c:pt idx="4083">
                  <c:v>9.0030000000000001</c:v>
                </c:pt>
                <c:pt idx="4084">
                  <c:v>9.0039999999999996</c:v>
                </c:pt>
                <c:pt idx="4085">
                  <c:v>9.0039999999999996</c:v>
                </c:pt>
                <c:pt idx="4086">
                  <c:v>9.0039999999999996</c:v>
                </c:pt>
                <c:pt idx="4087">
                  <c:v>9.0039999999999996</c:v>
                </c:pt>
                <c:pt idx="4088">
                  <c:v>9.0050000000000008</c:v>
                </c:pt>
                <c:pt idx="4089">
                  <c:v>9.0050000000000008</c:v>
                </c:pt>
                <c:pt idx="4090">
                  <c:v>9.0050000000000008</c:v>
                </c:pt>
                <c:pt idx="4091">
                  <c:v>9.0060000000000002</c:v>
                </c:pt>
                <c:pt idx="4092">
                  <c:v>9.0060000000000002</c:v>
                </c:pt>
                <c:pt idx="4093">
                  <c:v>9.0060000000000002</c:v>
                </c:pt>
                <c:pt idx="4094">
                  <c:v>9.0060000000000002</c:v>
                </c:pt>
                <c:pt idx="4095">
                  <c:v>9.0069999999999997</c:v>
                </c:pt>
                <c:pt idx="4096">
                  <c:v>9.0069999999999997</c:v>
                </c:pt>
                <c:pt idx="4097">
                  <c:v>9.0069999999999997</c:v>
                </c:pt>
                <c:pt idx="4098">
                  <c:v>9.0080000000000009</c:v>
                </c:pt>
                <c:pt idx="4099">
                  <c:v>9.0080000000000009</c:v>
                </c:pt>
                <c:pt idx="4100">
                  <c:v>9.0080000000000009</c:v>
                </c:pt>
                <c:pt idx="4101">
                  <c:v>9.0080000000000009</c:v>
                </c:pt>
                <c:pt idx="4102">
                  <c:v>9.0090000000000003</c:v>
                </c:pt>
                <c:pt idx="4103">
                  <c:v>9.0090000000000003</c:v>
                </c:pt>
                <c:pt idx="4104">
                  <c:v>9.0090000000000003</c:v>
                </c:pt>
                <c:pt idx="4105">
                  <c:v>9.0090000000000003</c:v>
                </c:pt>
                <c:pt idx="4106">
                  <c:v>9.01</c:v>
                </c:pt>
                <c:pt idx="4107">
                  <c:v>9.01</c:v>
                </c:pt>
                <c:pt idx="4108">
                  <c:v>9.01</c:v>
                </c:pt>
                <c:pt idx="4109">
                  <c:v>9.011000000000001</c:v>
                </c:pt>
                <c:pt idx="4110">
                  <c:v>9.011000000000001</c:v>
                </c:pt>
                <c:pt idx="4111">
                  <c:v>9.011000000000001</c:v>
                </c:pt>
                <c:pt idx="4112">
                  <c:v>9.011000000000001</c:v>
                </c:pt>
                <c:pt idx="4113">
                  <c:v>9.0120000000000005</c:v>
                </c:pt>
                <c:pt idx="4114">
                  <c:v>9.0120000000000005</c:v>
                </c:pt>
                <c:pt idx="4115">
                  <c:v>9.0120000000000005</c:v>
                </c:pt>
                <c:pt idx="4116">
                  <c:v>9.0120000000000005</c:v>
                </c:pt>
                <c:pt idx="4117">
                  <c:v>9.0129999999999999</c:v>
                </c:pt>
                <c:pt idx="4118">
                  <c:v>9.0129999999999999</c:v>
                </c:pt>
                <c:pt idx="4119">
                  <c:v>9.0129999999999999</c:v>
                </c:pt>
                <c:pt idx="4120">
                  <c:v>9.0139999999999993</c:v>
                </c:pt>
                <c:pt idx="4121">
                  <c:v>9.0139999999999993</c:v>
                </c:pt>
                <c:pt idx="4122">
                  <c:v>9.0139999999999993</c:v>
                </c:pt>
                <c:pt idx="4123">
                  <c:v>9.0139999999999993</c:v>
                </c:pt>
                <c:pt idx="4124">
                  <c:v>9.0150000000000006</c:v>
                </c:pt>
                <c:pt idx="4125">
                  <c:v>9.0150000000000006</c:v>
                </c:pt>
                <c:pt idx="4126">
                  <c:v>9.0150000000000006</c:v>
                </c:pt>
                <c:pt idx="4127">
                  <c:v>9.0150000000000006</c:v>
                </c:pt>
                <c:pt idx="4128">
                  <c:v>9.016</c:v>
                </c:pt>
                <c:pt idx="4129">
                  <c:v>9.016</c:v>
                </c:pt>
                <c:pt idx="4130">
                  <c:v>9.016</c:v>
                </c:pt>
                <c:pt idx="4131">
                  <c:v>9.0169999999999995</c:v>
                </c:pt>
                <c:pt idx="4132">
                  <c:v>9.0169999999999995</c:v>
                </c:pt>
                <c:pt idx="4133">
                  <c:v>9.0169999999999995</c:v>
                </c:pt>
                <c:pt idx="4134">
                  <c:v>9.0169999999999995</c:v>
                </c:pt>
                <c:pt idx="4135">
                  <c:v>9.0180000000000007</c:v>
                </c:pt>
                <c:pt idx="4136">
                  <c:v>9.0180000000000007</c:v>
                </c:pt>
                <c:pt idx="4137">
                  <c:v>9.0180000000000007</c:v>
                </c:pt>
                <c:pt idx="4138">
                  <c:v>9.0180000000000007</c:v>
                </c:pt>
                <c:pt idx="4139">
                  <c:v>9.0190000000000001</c:v>
                </c:pt>
                <c:pt idx="4140">
                  <c:v>9.0190000000000001</c:v>
                </c:pt>
                <c:pt idx="4141">
                  <c:v>9.0190000000000001</c:v>
                </c:pt>
                <c:pt idx="4142">
                  <c:v>9.02</c:v>
                </c:pt>
                <c:pt idx="4143">
                  <c:v>9.02</c:v>
                </c:pt>
                <c:pt idx="4144">
                  <c:v>9.02</c:v>
                </c:pt>
                <c:pt idx="4145">
                  <c:v>9.02</c:v>
                </c:pt>
                <c:pt idx="4146">
                  <c:v>9.0210000000000008</c:v>
                </c:pt>
                <c:pt idx="4147">
                  <c:v>9.0210000000000008</c:v>
                </c:pt>
                <c:pt idx="4148">
                  <c:v>9.0210000000000008</c:v>
                </c:pt>
                <c:pt idx="4149">
                  <c:v>9.0220000000000002</c:v>
                </c:pt>
                <c:pt idx="4150">
                  <c:v>9.0220000000000002</c:v>
                </c:pt>
                <c:pt idx="4151">
                  <c:v>9.0220000000000002</c:v>
                </c:pt>
                <c:pt idx="4152">
                  <c:v>9.0220000000000002</c:v>
                </c:pt>
                <c:pt idx="4153">
                  <c:v>9.0229999999999997</c:v>
                </c:pt>
                <c:pt idx="4154">
                  <c:v>9.0229999999999997</c:v>
                </c:pt>
                <c:pt idx="4155">
                  <c:v>9.0229999999999997</c:v>
                </c:pt>
                <c:pt idx="4156">
                  <c:v>9.0229999999999997</c:v>
                </c:pt>
                <c:pt idx="4157">
                  <c:v>9.0240000000000009</c:v>
                </c:pt>
                <c:pt idx="4158">
                  <c:v>9.0240000000000009</c:v>
                </c:pt>
                <c:pt idx="4159">
                  <c:v>9.0240000000000009</c:v>
                </c:pt>
                <c:pt idx="4160">
                  <c:v>9.0250000000000004</c:v>
                </c:pt>
                <c:pt idx="4161">
                  <c:v>9.0250000000000004</c:v>
                </c:pt>
                <c:pt idx="4162">
                  <c:v>9.0250000000000004</c:v>
                </c:pt>
                <c:pt idx="4163">
                  <c:v>9.0250000000000004</c:v>
                </c:pt>
                <c:pt idx="4164">
                  <c:v>9.0259999999999998</c:v>
                </c:pt>
                <c:pt idx="4165">
                  <c:v>9.0259999999999998</c:v>
                </c:pt>
                <c:pt idx="4166">
                  <c:v>9.0259999999999998</c:v>
                </c:pt>
                <c:pt idx="4167">
                  <c:v>9.0259999999999998</c:v>
                </c:pt>
                <c:pt idx="4168">
                  <c:v>9.027000000000001</c:v>
                </c:pt>
                <c:pt idx="4169">
                  <c:v>9.027000000000001</c:v>
                </c:pt>
                <c:pt idx="4170">
                  <c:v>9.027000000000001</c:v>
                </c:pt>
                <c:pt idx="4171">
                  <c:v>9.0280000000000005</c:v>
                </c:pt>
                <c:pt idx="4172">
                  <c:v>9.0280000000000005</c:v>
                </c:pt>
                <c:pt idx="4173">
                  <c:v>9.0280000000000005</c:v>
                </c:pt>
                <c:pt idx="4174">
                  <c:v>9.0280000000000005</c:v>
                </c:pt>
                <c:pt idx="4175">
                  <c:v>9.0289999999999999</c:v>
                </c:pt>
                <c:pt idx="4176">
                  <c:v>9.0289999999999999</c:v>
                </c:pt>
                <c:pt idx="4177">
                  <c:v>9.0289999999999999</c:v>
                </c:pt>
                <c:pt idx="4178">
                  <c:v>9.0289999999999999</c:v>
                </c:pt>
                <c:pt idx="4179">
                  <c:v>9.0299999999999994</c:v>
                </c:pt>
                <c:pt idx="4180">
                  <c:v>9.0299999999999994</c:v>
                </c:pt>
                <c:pt idx="4181">
                  <c:v>9.0299999999999994</c:v>
                </c:pt>
                <c:pt idx="4182">
                  <c:v>9.0310000000000006</c:v>
                </c:pt>
                <c:pt idx="4183">
                  <c:v>9.0310000000000006</c:v>
                </c:pt>
                <c:pt idx="4184">
                  <c:v>9.0310000000000006</c:v>
                </c:pt>
                <c:pt idx="4185">
                  <c:v>9.0310000000000006</c:v>
                </c:pt>
                <c:pt idx="4186">
                  <c:v>9.032</c:v>
                </c:pt>
                <c:pt idx="4187">
                  <c:v>9.032</c:v>
                </c:pt>
                <c:pt idx="4188">
                  <c:v>9.032</c:v>
                </c:pt>
                <c:pt idx="4189">
                  <c:v>9.0329999999999995</c:v>
                </c:pt>
                <c:pt idx="4190">
                  <c:v>9.0329999999999995</c:v>
                </c:pt>
                <c:pt idx="4191">
                  <c:v>9.0329999999999995</c:v>
                </c:pt>
                <c:pt idx="4192">
                  <c:v>9.0329999999999995</c:v>
                </c:pt>
                <c:pt idx="4193">
                  <c:v>9.0340000000000007</c:v>
                </c:pt>
                <c:pt idx="4194">
                  <c:v>9.0340000000000007</c:v>
                </c:pt>
                <c:pt idx="4195">
                  <c:v>9.0340000000000007</c:v>
                </c:pt>
                <c:pt idx="4196">
                  <c:v>9.0340000000000007</c:v>
                </c:pt>
                <c:pt idx="4197">
                  <c:v>9.0350000000000001</c:v>
                </c:pt>
                <c:pt idx="4198">
                  <c:v>9.0350000000000001</c:v>
                </c:pt>
                <c:pt idx="4199">
                  <c:v>9.0350000000000001</c:v>
                </c:pt>
                <c:pt idx="4200">
                  <c:v>9.0359999999999996</c:v>
                </c:pt>
                <c:pt idx="4201">
                  <c:v>9.0359999999999996</c:v>
                </c:pt>
                <c:pt idx="4202">
                  <c:v>9.0359999999999996</c:v>
                </c:pt>
                <c:pt idx="4203">
                  <c:v>9.0359999999999996</c:v>
                </c:pt>
                <c:pt idx="4204">
                  <c:v>9.0370000000000008</c:v>
                </c:pt>
                <c:pt idx="4205">
                  <c:v>9.0370000000000008</c:v>
                </c:pt>
                <c:pt idx="4206">
                  <c:v>9.0370000000000008</c:v>
                </c:pt>
                <c:pt idx="4207">
                  <c:v>9.0370000000000008</c:v>
                </c:pt>
                <c:pt idx="4208">
                  <c:v>9.0380000000000003</c:v>
                </c:pt>
                <c:pt idx="4209">
                  <c:v>9.0380000000000003</c:v>
                </c:pt>
                <c:pt idx="4210">
                  <c:v>9.0380000000000003</c:v>
                </c:pt>
                <c:pt idx="4211">
                  <c:v>9.0389999999999997</c:v>
                </c:pt>
                <c:pt idx="4212">
                  <c:v>9.0389999999999997</c:v>
                </c:pt>
                <c:pt idx="4213">
                  <c:v>9.0389999999999997</c:v>
                </c:pt>
                <c:pt idx="4214">
                  <c:v>9.0389999999999997</c:v>
                </c:pt>
                <c:pt idx="4215">
                  <c:v>9.0400000000000009</c:v>
                </c:pt>
                <c:pt idx="4216">
                  <c:v>9.0400000000000009</c:v>
                </c:pt>
                <c:pt idx="4217">
                  <c:v>9.0400000000000009</c:v>
                </c:pt>
                <c:pt idx="4218">
                  <c:v>9.0400000000000009</c:v>
                </c:pt>
                <c:pt idx="4219">
                  <c:v>9.0410000000000004</c:v>
                </c:pt>
                <c:pt idx="4220">
                  <c:v>9.0410000000000004</c:v>
                </c:pt>
                <c:pt idx="4221">
                  <c:v>9.0410000000000004</c:v>
                </c:pt>
                <c:pt idx="4222">
                  <c:v>9.0419999999999998</c:v>
                </c:pt>
                <c:pt idx="4223">
                  <c:v>9.0419999999999998</c:v>
                </c:pt>
                <c:pt idx="4224">
                  <c:v>9.0419999999999998</c:v>
                </c:pt>
                <c:pt idx="4225">
                  <c:v>9.0419999999999998</c:v>
                </c:pt>
                <c:pt idx="4226">
                  <c:v>9.043000000000001</c:v>
                </c:pt>
                <c:pt idx="4227">
                  <c:v>9.043000000000001</c:v>
                </c:pt>
                <c:pt idx="4228">
                  <c:v>9.043000000000001</c:v>
                </c:pt>
                <c:pt idx="4229">
                  <c:v>9.043000000000001</c:v>
                </c:pt>
                <c:pt idx="4230">
                  <c:v>9.0440000000000005</c:v>
                </c:pt>
                <c:pt idx="4231">
                  <c:v>9.0440000000000005</c:v>
                </c:pt>
                <c:pt idx="4232">
                  <c:v>9.0440000000000005</c:v>
                </c:pt>
                <c:pt idx="4233">
                  <c:v>9.0449999999999999</c:v>
                </c:pt>
                <c:pt idx="4234">
                  <c:v>9.0449999999999999</c:v>
                </c:pt>
                <c:pt idx="4235">
                  <c:v>9.0449999999999999</c:v>
                </c:pt>
                <c:pt idx="4236">
                  <c:v>9.0449999999999999</c:v>
                </c:pt>
                <c:pt idx="4237">
                  <c:v>9.0459999999999994</c:v>
                </c:pt>
                <c:pt idx="4238">
                  <c:v>9.0459999999999994</c:v>
                </c:pt>
                <c:pt idx="4239">
                  <c:v>9.0459999999999994</c:v>
                </c:pt>
                <c:pt idx="4240">
                  <c:v>9.0470000000000006</c:v>
                </c:pt>
                <c:pt idx="4241">
                  <c:v>9.0470000000000006</c:v>
                </c:pt>
                <c:pt idx="4242">
                  <c:v>9.0470000000000006</c:v>
                </c:pt>
                <c:pt idx="4243">
                  <c:v>9.0470000000000006</c:v>
                </c:pt>
                <c:pt idx="4244">
                  <c:v>9.048</c:v>
                </c:pt>
                <c:pt idx="4245">
                  <c:v>9.048</c:v>
                </c:pt>
                <c:pt idx="4246">
                  <c:v>9.048</c:v>
                </c:pt>
                <c:pt idx="4247">
                  <c:v>9.048</c:v>
                </c:pt>
                <c:pt idx="4248">
                  <c:v>9.0489999999999995</c:v>
                </c:pt>
                <c:pt idx="4249">
                  <c:v>9.0489999999999995</c:v>
                </c:pt>
                <c:pt idx="4250">
                  <c:v>9.0489999999999995</c:v>
                </c:pt>
                <c:pt idx="4251">
                  <c:v>9.0500000000000007</c:v>
                </c:pt>
                <c:pt idx="4252">
                  <c:v>9.0500000000000007</c:v>
                </c:pt>
                <c:pt idx="4253">
                  <c:v>9.0500000000000007</c:v>
                </c:pt>
                <c:pt idx="4254">
                  <c:v>9.0500000000000007</c:v>
                </c:pt>
                <c:pt idx="4255">
                  <c:v>9.0510000000000002</c:v>
                </c:pt>
                <c:pt idx="4256">
                  <c:v>9.0510000000000002</c:v>
                </c:pt>
                <c:pt idx="4257">
                  <c:v>9.0510000000000002</c:v>
                </c:pt>
                <c:pt idx="4258">
                  <c:v>9.0510000000000002</c:v>
                </c:pt>
                <c:pt idx="4259">
                  <c:v>9.0519999999999996</c:v>
                </c:pt>
                <c:pt idx="4260">
                  <c:v>9.0519999999999996</c:v>
                </c:pt>
                <c:pt idx="4261">
                  <c:v>9.0519999999999996</c:v>
                </c:pt>
                <c:pt idx="4262">
                  <c:v>9.0530000000000008</c:v>
                </c:pt>
                <c:pt idx="4263">
                  <c:v>9.0530000000000008</c:v>
                </c:pt>
                <c:pt idx="4264">
                  <c:v>9.0530000000000008</c:v>
                </c:pt>
                <c:pt idx="4265">
                  <c:v>9.0530000000000008</c:v>
                </c:pt>
                <c:pt idx="4266">
                  <c:v>9.0540000000000003</c:v>
                </c:pt>
                <c:pt idx="4267">
                  <c:v>9.0540000000000003</c:v>
                </c:pt>
                <c:pt idx="4268">
                  <c:v>9.0540000000000003</c:v>
                </c:pt>
                <c:pt idx="4269">
                  <c:v>9.0540000000000003</c:v>
                </c:pt>
                <c:pt idx="4270">
                  <c:v>9.0549999999999997</c:v>
                </c:pt>
                <c:pt idx="4271">
                  <c:v>9.0549999999999997</c:v>
                </c:pt>
                <c:pt idx="4272">
                  <c:v>9.0549999999999997</c:v>
                </c:pt>
                <c:pt idx="4273">
                  <c:v>9.0560000000000009</c:v>
                </c:pt>
                <c:pt idx="4274">
                  <c:v>9.0560000000000009</c:v>
                </c:pt>
                <c:pt idx="4275">
                  <c:v>9.0560000000000009</c:v>
                </c:pt>
                <c:pt idx="4276">
                  <c:v>9.0560000000000009</c:v>
                </c:pt>
                <c:pt idx="4277">
                  <c:v>9.0570000000000004</c:v>
                </c:pt>
                <c:pt idx="4278">
                  <c:v>9.0570000000000004</c:v>
                </c:pt>
                <c:pt idx="4279">
                  <c:v>9.0570000000000004</c:v>
                </c:pt>
                <c:pt idx="4280">
                  <c:v>9.0570000000000004</c:v>
                </c:pt>
                <c:pt idx="4281">
                  <c:v>9.0579999999999998</c:v>
                </c:pt>
                <c:pt idx="4282">
                  <c:v>9.0579999999999998</c:v>
                </c:pt>
                <c:pt idx="4283">
                  <c:v>9.0579999999999998</c:v>
                </c:pt>
                <c:pt idx="4284">
                  <c:v>9.0590000000000011</c:v>
                </c:pt>
                <c:pt idx="4285">
                  <c:v>9.0590000000000011</c:v>
                </c:pt>
                <c:pt idx="4286">
                  <c:v>9.0590000000000011</c:v>
                </c:pt>
                <c:pt idx="4287">
                  <c:v>9.0590000000000011</c:v>
                </c:pt>
                <c:pt idx="4288">
                  <c:v>9.06</c:v>
                </c:pt>
                <c:pt idx="4289">
                  <c:v>9.06</c:v>
                </c:pt>
                <c:pt idx="4290">
                  <c:v>9.06</c:v>
                </c:pt>
                <c:pt idx="4291">
                  <c:v>9.0609999999999999</c:v>
                </c:pt>
                <c:pt idx="4292">
                  <c:v>9.0609999999999999</c:v>
                </c:pt>
                <c:pt idx="4293">
                  <c:v>9.0609999999999999</c:v>
                </c:pt>
                <c:pt idx="4294">
                  <c:v>9.0609999999999999</c:v>
                </c:pt>
                <c:pt idx="4295">
                  <c:v>9.0619999999999994</c:v>
                </c:pt>
                <c:pt idx="4296">
                  <c:v>9.0619999999999994</c:v>
                </c:pt>
                <c:pt idx="4297">
                  <c:v>9.0619999999999994</c:v>
                </c:pt>
                <c:pt idx="4298">
                  <c:v>9.0619999999999994</c:v>
                </c:pt>
                <c:pt idx="4299">
                  <c:v>9.0630000000000006</c:v>
                </c:pt>
                <c:pt idx="4300">
                  <c:v>9.0630000000000006</c:v>
                </c:pt>
                <c:pt idx="4301">
                  <c:v>9.0630000000000006</c:v>
                </c:pt>
                <c:pt idx="4302">
                  <c:v>9.0640000000000001</c:v>
                </c:pt>
                <c:pt idx="4303">
                  <c:v>9.0640000000000001</c:v>
                </c:pt>
                <c:pt idx="4304">
                  <c:v>9.0640000000000001</c:v>
                </c:pt>
                <c:pt idx="4305">
                  <c:v>9.0640000000000001</c:v>
                </c:pt>
                <c:pt idx="4306">
                  <c:v>9.0649999999999995</c:v>
                </c:pt>
                <c:pt idx="4307">
                  <c:v>9.0649999999999995</c:v>
                </c:pt>
                <c:pt idx="4308">
                  <c:v>9.0649999999999995</c:v>
                </c:pt>
                <c:pt idx="4309">
                  <c:v>9.0649999999999995</c:v>
                </c:pt>
                <c:pt idx="4310">
                  <c:v>9.0660000000000007</c:v>
                </c:pt>
                <c:pt idx="4311">
                  <c:v>9.0660000000000007</c:v>
                </c:pt>
                <c:pt idx="4312">
                  <c:v>9.0660000000000007</c:v>
                </c:pt>
                <c:pt idx="4313">
                  <c:v>9.0670000000000002</c:v>
                </c:pt>
                <c:pt idx="4314">
                  <c:v>9.0670000000000002</c:v>
                </c:pt>
                <c:pt idx="4315">
                  <c:v>9.0670000000000002</c:v>
                </c:pt>
                <c:pt idx="4316">
                  <c:v>9.0670000000000002</c:v>
                </c:pt>
                <c:pt idx="4317">
                  <c:v>9.0679999999999996</c:v>
                </c:pt>
                <c:pt idx="4318">
                  <c:v>9.0679999999999996</c:v>
                </c:pt>
                <c:pt idx="4319">
                  <c:v>9.0679999999999996</c:v>
                </c:pt>
                <c:pt idx="4320">
                  <c:v>9.0690000000000008</c:v>
                </c:pt>
                <c:pt idx="4321">
                  <c:v>9.0690000000000008</c:v>
                </c:pt>
                <c:pt idx="4322">
                  <c:v>9.0690000000000008</c:v>
                </c:pt>
                <c:pt idx="4323">
                  <c:v>9.0690000000000008</c:v>
                </c:pt>
                <c:pt idx="4324">
                  <c:v>9.07</c:v>
                </c:pt>
                <c:pt idx="4325">
                  <c:v>9.07</c:v>
                </c:pt>
                <c:pt idx="4326">
                  <c:v>9.07</c:v>
                </c:pt>
                <c:pt idx="4327">
                  <c:v>9.07</c:v>
                </c:pt>
                <c:pt idx="4328">
                  <c:v>9.0709999999999997</c:v>
                </c:pt>
                <c:pt idx="4329">
                  <c:v>9.0709999999999997</c:v>
                </c:pt>
                <c:pt idx="4330">
                  <c:v>9.0709999999999997</c:v>
                </c:pt>
                <c:pt idx="4331">
                  <c:v>9.072000000000001</c:v>
                </c:pt>
                <c:pt idx="4332">
                  <c:v>9.072000000000001</c:v>
                </c:pt>
                <c:pt idx="4333">
                  <c:v>9.072000000000001</c:v>
                </c:pt>
                <c:pt idx="4334">
                  <c:v>9.072000000000001</c:v>
                </c:pt>
                <c:pt idx="4335">
                  <c:v>9.0730000000000004</c:v>
                </c:pt>
                <c:pt idx="4336">
                  <c:v>9.0730000000000004</c:v>
                </c:pt>
                <c:pt idx="4337">
                  <c:v>9.0730000000000004</c:v>
                </c:pt>
                <c:pt idx="4338">
                  <c:v>9.0730000000000004</c:v>
                </c:pt>
                <c:pt idx="4339">
                  <c:v>9.0739999999999998</c:v>
                </c:pt>
                <c:pt idx="4340">
                  <c:v>9.0739999999999998</c:v>
                </c:pt>
                <c:pt idx="4341">
                  <c:v>9.0739999999999998</c:v>
                </c:pt>
                <c:pt idx="4342">
                  <c:v>9.0750000000000011</c:v>
                </c:pt>
                <c:pt idx="4343">
                  <c:v>9.0750000000000011</c:v>
                </c:pt>
                <c:pt idx="4344">
                  <c:v>9.0750000000000011</c:v>
                </c:pt>
                <c:pt idx="4345">
                  <c:v>9.0750000000000011</c:v>
                </c:pt>
                <c:pt idx="4346">
                  <c:v>9.0760000000000005</c:v>
                </c:pt>
                <c:pt idx="4347">
                  <c:v>9.0760000000000005</c:v>
                </c:pt>
                <c:pt idx="4348">
                  <c:v>9.0760000000000005</c:v>
                </c:pt>
                <c:pt idx="4349">
                  <c:v>9.0760000000000005</c:v>
                </c:pt>
                <c:pt idx="4350">
                  <c:v>9.077</c:v>
                </c:pt>
                <c:pt idx="4351">
                  <c:v>9.077</c:v>
                </c:pt>
                <c:pt idx="4352">
                  <c:v>9.077</c:v>
                </c:pt>
                <c:pt idx="4353">
                  <c:v>9.0779999999999994</c:v>
                </c:pt>
                <c:pt idx="4354">
                  <c:v>9.0779999999999994</c:v>
                </c:pt>
                <c:pt idx="4355">
                  <c:v>9.0779999999999994</c:v>
                </c:pt>
                <c:pt idx="4356">
                  <c:v>9.0779999999999994</c:v>
                </c:pt>
                <c:pt idx="4357">
                  <c:v>9.0790000000000006</c:v>
                </c:pt>
                <c:pt idx="4358">
                  <c:v>9.0790000000000006</c:v>
                </c:pt>
                <c:pt idx="4359">
                  <c:v>9.0790000000000006</c:v>
                </c:pt>
                <c:pt idx="4360">
                  <c:v>9.08</c:v>
                </c:pt>
                <c:pt idx="4361">
                  <c:v>9.08</c:v>
                </c:pt>
                <c:pt idx="4362">
                  <c:v>9.08</c:v>
                </c:pt>
                <c:pt idx="4363">
                  <c:v>9.08</c:v>
                </c:pt>
                <c:pt idx="4364">
                  <c:v>9.0809999999999995</c:v>
                </c:pt>
                <c:pt idx="4365">
                  <c:v>9.0809999999999995</c:v>
                </c:pt>
                <c:pt idx="4366">
                  <c:v>9.0809999999999995</c:v>
                </c:pt>
                <c:pt idx="4367">
                  <c:v>9.0809999999999995</c:v>
                </c:pt>
                <c:pt idx="4368">
                  <c:v>9.0820000000000007</c:v>
                </c:pt>
                <c:pt idx="4369">
                  <c:v>9.0820000000000007</c:v>
                </c:pt>
                <c:pt idx="4370">
                  <c:v>9.0820000000000007</c:v>
                </c:pt>
                <c:pt idx="4371">
                  <c:v>9.0830000000000002</c:v>
                </c:pt>
                <c:pt idx="4372">
                  <c:v>9.0830000000000002</c:v>
                </c:pt>
                <c:pt idx="4373">
                  <c:v>9.0830000000000002</c:v>
                </c:pt>
                <c:pt idx="4374">
                  <c:v>9.0830000000000002</c:v>
                </c:pt>
                <c:pt idx="4375">
                  <c:v>9.0839999999999996</c:v>
                </c:pt>
                <c:pt idx="4376">
                  <c:v>9.0839999999999996</c:v>
                </c:pt>
                <c:pt idx="4377">
                  <c:v>9.0839999999999996</c:v>
                </c:pt>
                <c:pt idx="4378">
                  <c:v>9.0839999999999996</c:v>
                </c:pt>
                <c:pt idx="4379">
                  <c:v>9.0850000000000009</c:v>
                </c:pt>
                <c:pt idx="4380">
                  <c:v>9.0850000000000009</c:v>
                </c:pt>
                <c:pt idx="4381">
                  <c:v>9.0850000000000009</c:v>
                </c:pt>
                <c:pt idx="4382">
                  <c:v>9.0860000000000003</c:v>
                </c:pt>
                <c:pt idx="4383">
                  <c:v>9.0860000000000003</c:v>
                </c:pt>
                <c:pt idx="4384">
                  <c:v>9.0860000000000003</c:v>
                </c:pt>
                <c:pt idx="4385">
                  <c:v>9.0860000000000003</c:v>
                </c:pt>
                <c:pt idx="4386">
                  <c:v>9.0869999999999997</c:v>
                </c:pt>
                <c:pt idx="4387">
                  <c:v>9.0869999999999997</c:v>
                </c:pt>
                <c:pt idx="4388">
                  <c:v>9.0869999999999997</c:v>
                </c:pt>
                <c:pt idx="4389">
                  <c:v>9.0869999999999997</c:v>
                </c:pt>
                <c:pt idx="4390">
                  <c:v>9.088000000000001</c:v>
                </c:pt>
                <c:pt idx="4391">
                  <c:v>9.088000000000001</c:v>
                </c:pt>
                <c:pt idx="4392">
                  <c:v>9.088000000000001</c:v>
                </c:pt>
                <c:pt idx="4393">
                  <c:v>9.0890000000000004</c:v>
                </c:pt>
                <c:pt idx="4394">
                  <c:v>9.0890000000000004</c:v>
                </c:pt>
                <c:pt idx="4395">
                  <c:v>9.0890000000000004</c:v>
                </c:pt>
                <c:pt idx="4396">
                  <c:v>9.0890000000000004</c:v>
                </c:pt>
                <c:pt idx="4397">
                  <c:v>9.09</c:v>
                </c:pt>
                <c:pt idx="4398">
                  <c:v>9.09</c:v>
                </c:pt>
                <c:pt idx="4399">
                  <c:v>9.09</c:v>
                </c:pt>
                <c:pt idx="4400">
                  <c:v>9.09</c:v>
                </c:pt>
                <c:pt idx="4401">
                  <c:v>9.0909999999999993</c:v>
                </c:pt>
                <c:pt idx="4402">
                  <c:v>9.0909999999999993</c:v>
                </c:pt>
                <c:pt idx="4403">
                  <c:v>9.0909999999999993</c:v>
                </c:pt>
                <c:pt idx="4404">
                  <c:v>9.0920000000000005</c:v>
                </c:pt>
                <c:pt idx="4405">
                  <c:v>9.0920000000000005</c:v>
                </c:pt>
                <c:pt idx="4406">
                  <c:v>9.0920000000000005</c:v>
                </c:pt>
                <c:pt idx="4407">
                  <c:v>9.0920000000000005</c:v>
                </c:pt>
                <c:pt idx="4408">
                  <c:v>9.093</c:v>
                </c:pt>
                <c:pt idx="4409">
                  <c:v>9.093</c:v>
                </c:pt>
                <c:pt idx="4410">
                  <c:v>9.093</c:v>
                </c:pt>
                <c:pt idx="4411">
                  <c:v>9.0939999999999994</c:v>
                </c:pt>
                <c:pt idx="4412">
                  <c:v>9.0939999999999994</c:v>
                </c:pt>
                <c:pt idx="4413">
                  <c:v>9.0939999999999994</c:v>
                </c:pt>
                <c:pt idx="4414">
                  <c:v>9.0939999999999994</c:v>
                </c:pt>
                <c:pt idx="4415">
                  <c:v>9.0950000000000006</c:v>
                </c:pt>
                <c:pt idx="4416">
                  <c:v>9.0950000000000006</c:v>
                </c:pt>
                <c:pt idx="4417">
                  <c:v>9.0950000000000006</c:v>
                </c:pt>
                <c:pt idx="4418">
                  <c:v>9.0950000000000006</c:v>
                </c:pt>
                <c:pt idx="4419">
                  <c:v>9.0960000000000001</c:v>
                </c:pt>
                <c:pt idx="4420">
                  <c:v>9.0960000000000001</c:v>
                </c:pt>
                <c:pt idx="4421">
                  <c:v>9.0960000000000001</c:v>
                </c:pt>
                <c:pt idx="4422">
                  <c:v>9.0969999999999995</c:v>
                </c:pt>
                <c:pt idx="4423">
                  <c:v>9.0969999999999995</c:v>
                </c:pt>
                <c:pt idx="4424">
                  <c:v>9.0969999999999995</c:v>
                </c:pt>
                <c:pt idx="4425">
                  <c:v>9.0969999999999995</c:v>
                </c:pt>
                <c:pt idx="4426">
                  <c:v>9.0980000000000008</c:v>
                </c:pt>
                <c:pt idx="4427">
                  <c:v>9.0980000000000008</c:v>
                </c:pt>
                <c:pt idx="4428">
                  <c:v>9.0980000000000008</c:v>
                </c:pt>
                <c:pt idx="4429">
                  <c:v>9.0980000000000008</c:v>
                </c:pt>
                <c:pt idx="4430">
                  <c:v>9.0990000000000002</c:v>
                </c:pt>
                <c:pt idx="4431">
                  <c:v>9.0990000000000002</c:v>
                </c:pt>
                <c:pt idx="4432">
                  <c:v>9.0990000000000002</c:v>
                </c:pt>
                <c:pt idx="4433">
                  <c:v>9.1</c:v>
                </c:pt>
                <c:pt idx="4434">
                  <c:v>9.1</c:v>
                </c:pt>
                <c:pt idx="4435">
                  <c:v>9.1</c:v>
                </c:pt>
                <c:pt idx="4436">
                  <c:v>9.1</c:v>
                </c:pt>
                <c:pt idx="4437">
                  <c:v>9.1010000000000009</c:v>
                </c:pt>
                <c:pt idx="4438">
                  <c:v>9.1010000000000009</c:v>
                </c:pt>
                <c:pt idx="4439">
                  <c:v>9.1010000000000009</c:v>
                </c:pt>
                <c:pt idx="4440">
                  <c:v>9.1010000000000009</c:v>
                </c:pt>
                <c:pt idx="4441">
                  <c:v>9.1020000000000003</c:v>
                </c:pt>
                <c:pt idx="4442">
                  <c:v>9.1020000000000003</c:v>
                </c:pt>
                <c:pt idx="4443">
                  <c:v>9.1020000000000003</c:v>
                </c:pt>
                <c:pt idx="4444">
                  <c:v>9.1029999999999998</c:v>
                </c:pt>
                <c:pt idx="4445">
                  <c:v>9.1029999999999998</c:v>
                </c:pt>
                <c:pt idx="4446">
                  <c:v>9.1029999999999998</c:v>
                </c:pt>
                <c:pt idx="4447">
                  <c:v>9.1029999999999998</c:v>
                </c:pt>
                <c:pt idx="4448">
                  <c:v>9.104000000000001</c:v>
                </c:pt>
                <c:pt idx="4449">
                  <c:v>9.104000000000001</c:v>
                </c:pt>
                <c:pt idx="4450">
                  <c:v>9.104000000000001</c:v>
                </c:pt>
                <c:pt idx="4451">
                  <c:v>9.1050000000000004</c:v>
                </c:pt>
                <c:pt idx="4452">
                  <c:v>9.1050000000000004</c:v>
                </c:pt>
                <c:pt idx="4453">
                  <c:v>9.1050000000000004</c:v>
                </c:pt>
                <c:pt idx="4454">
                  <c:v>9.1050000000000004</c:v>
                </c:pt>
                <c:pt idx="4455">
                  <c:v>9.1059999999999999</c:v>
                </c:pt>
                <c:pt idx="4456">
                  <c:v>9.1059999999999999</c:v>
                </c:pt>
                <c:pt idx="4457">
                  <c:v>9.1059999999999999</c:v>
                </c:pt>
                <c:pt idx="4458">
                  <c:v>9.1059999999999999</c:v>
                </c:pt>
                <c:pt idx="4459">
                  <c:v>9.1069999999999993</c:v>
                </c:pt>
                <c:pt idx="4460">
                  <c:v>9.1069999999999993</c:v>
                </c:pt>
                <c:pt idx="4461">
                  <c:v>9.1069999999999993</c:v>
                </c:pt>
                <c:pt idx="4462">
                  <c:v>9.1080000000000005</c:v>
                </c:pt>
                <c:pt idx="4463">
                  <c:v>9.1080000000000005</c:v>
                </c:pt>
                <c:pt idx="4464">
                  <c:v>9.1080000000000005</c:v>
                </c:pt>
                <c:pt idx="4465">
                  <c:v>9.1080000000000005</c:v>
                </c:pt>
                <c:pt idx="4466">
                  <c:v>9.109</c:v>
                </c:pt>
                <c:pt idx="4467">
                  <c:v>9.109</c:v>
                </c:pt>
                <c:pt idx="4468">
                  <c:v>9.109</c:v>
                </c:pt>
                <c:pt idx="4469">
                  <c:v>9.109</c:v>
                </c:pt>
                <c:pt idx="4470">
                  <c:v>9.11</c:v>
                </c:pt>
                <c:pt idx="4471">
                  <c:v>9.11</c:v>
                </c:pt>
                <c:pt idx="4472">
                  <c:v>9.11</c:v>
                </c:pt>
                <c:pt idx="4473">
                  <c:v>9.1110000000000007</c:v>
                </c:pt>
                <c:pt idx="4474">
                  <c:v>9.1110000000000007</c:v>
                </c:pt>
                <c:pt idx="4475">
                  <c:v>9.1110000000000007</c:v>
                </c:pt>
                <c:pt idx="4476">
                  <c:v>9.1110000000000007</c:v>
                </c:pt>
                <c:pt idx="4477">
                  <c:v>9.1120000000000001</c:v>
                </c:pt>
                <c:pt idx="4478">
                  <c:v>9.1120000000000001</c:v>
                </c:pt>
                <c:pt idx="4479">
                  <c:v>9.1120000000000001</c:v>
                </c:pt>
                <c:pt idx="4480">
                  <c:v>9.1120000000000001</c:v>
                </c:pt>
                <c:pt idx="4481">
                  <c:v>9.1129999999999995</c:v>
                </c:pt>
                <c:pt idx="4482">
                  <c:v>9.1129999999999995</c:v>
                </c:pt>
                <c:pt idx="4483">
                  <c:v>9.1129999999999995</c:v>
                </c:pt>
                <c:pt idx="4484">
                  <c:v>9.1140000000000008</c:v>
                </c:pt>
                <c:pt idx="4485">
                  <c:v>9.1140000000000008</c:v>
                </c:pt>
                <c:pt idx="4486">
                  <c:v>9.1140000000000008</c:v>
                </c:pt>
                <c:pt idx="4487">
                  <c:v>9.1140000000000008</c:v>
                </c:pt>
                <c:pt idx="4488">
                  <c:v>9.1150000000000002</c:v>
                </c:pt>
                <c:pt idx="4489">
                  <c:v>9.1150000000000002</c:v>
                </c:pt>
                <c:pt idx="4490">
                  <c:v>9.1150000000000002</c:v>
                </c:pt>
                <c:pt idx="4491">
                  <c:v>9.1150000000000002</c:v>
                </c:pt>
                <c:pt idx="4492">
                  <c:v>9.1159999999999997</c:v>
                </c:pt>
                <c:pt idx="4493">
                  <c:v>9.1159999999999997</c:v>
                </c:pt>
                <c:pt idx="4494">
                  <c:v>9.1159999999999997</c:v>
                </c:pt>
                <c:pt idx="4495">
                  <c:v>9.1170000000000009</c:v>
                </c:pt>
                <c:pt idx="4496">
                  <c:v>9.1170000000000009</c:v>
                </c:pt>
                <c:pt idx="4497">
                  <c:v>9.1170000000000009</c:v>
                </c:pt>
                <c:pt idx="4498">
                  <c:v>9.1170000000000009</c:v>
                </c:pt>
                <c:pt idx="4499">
                  <c:v>9.1180000000000003</c:v>
                </c:pt>
                <c:pt idx="4500">
                  <c:v>9.1180000000000003</c:v>
                </c:pt>
                <c:pt idx="4501">
                  <c:v>9.1180000000000003</c:v>
                </c:pt>
                <c:pt idx="4502">
                  <c:v>9.1189999999999998</c:v>
                </c:pt>
                <c:pt idx="4503">
                  <c:v>9.1189999999999998</c:v>
                </c:pt>
                <c:pt idx="4504">
                  <c:v>9.1189999999999998</c:v>
                </c:pt>
                <c:pt idx="4505">
                  <c:v>9.1189999999999998</c:v>
                </c:pt>
                <c:pt idx="4506">
                  <c:v>9.120000000000001</c:v>
                </c:pt>
                <c:pt idx="4507">
                  <c:v>9.120000000000001</c:v>
                </c:pt>
                <c:pt idx="4508">
                  <c:v>9.120000000000001</c:v>
                </c:pt>
                <c:pt idx="4509">
                  <c:v>9.120000000000001</c:v>
                </c:pt>
                <c:pt idx="4510">
                  <c:v>9.1210000000000004</c:v>
                </c:pt>
                <c:pt idx="4511">
                  <c:v>9.1210000000000004</c:v>
                </c:pt>
                <c:pt idx="4512">
                  <c:v>9.1210000000000004</c:v>
                </c:pt>
                <c:pt idx="4513">
                  <c:v>9.1219999999999999</c:v>
                </c:pt>
                <c:pt idx="4514">
                  <c:v>9.1219999999999999</c:v>
                </c:pt>
                <c:pt idx="4515">
                  <c:v>9.1219999999999999</c:v>
                </c:pt>
                <c:pt idx="4516">
                  <c:v>9.1219999999999999</c:v>
                </c:pt>
                <c:pt idx="4517">
                  <c:v>9.1229999999999993</c:v>
                </c:pt>
                <c:pt idx="4518">
                  <c:v>9.1229999999999993</c:v>
                </c:pt>
                <c:pt idx="4519">
                  <c:v>9.1229999999999993</c:v>
                </c:pt>
                <c:pt idx="4520">
                  <c:v>9.1229999999999993</c:v>
                </c:pt>
                <c:pt idx="4521">
                  <c:v>9.1240000000000006</c:v>
                </c:pt>
                <c:pt idx="4522">
                  <c:v>9.1240000000000006</c:v>
                </c:pt>
                <c:pt idx="4523">
                  <c:v>9.1240000000000006</c:v>
                </c:pt>
                <c:pt idx="4524">
                  <c:v>9.125</c:v>
                </c:pt>
                <c:pt idx="4525">
                  <c:v>9.125</c:v>
                </c:pt>
                <c:pt idx="4526">
                  <c:v>9.125</c:v>
                </c:pt>
                <c:pt idx="4527">
                  <c:v>9.125</c:v>
                </c:pt>
                <c:pt idx="4528">
                  <c:v>9.1259999999999994</c:v>
                </c:pt>
                <c:pt idx="4529">
                  <c:v>9.1259999999999994</c:v>
                </c:pt>
                <c:pt idx="4530">
                  <c:v>9.1259999999999994</c:v>
                </c:pt>
                <c:pt idx="4531">
                  <c:v>9.1259999999999994</c:v>
                </c:pt>
                <c:pt idx="4532">
                  <c:v>9.1270000000000007</c:v>
                </c:pt>
                <c:pt idx="4533">
                  <c:v>9.1270000000000007</c:v>
                </c:pt>
                <c:pt idx="4534">
                  <c:v>9.1270000000000007</c:v>
                </c:pt>
                <c:pt idx="4535">
                  <c:v>9.1280000000000001</c:v>
                </c:pt>
                <c:pt idx="4536">
                  <c:v>9.1280000000000001</c:v>
                </c:pt>
                <c:pt idx="4537">
                  <c:v>9.1280000000000001</c:v>
                </c:pt>
                <c:pt idx="4538">
                  <c:v>9.1280000000000001</c:v>
                </c:pt>
                <c:pt idx="4539">
                  <c:v>9.1289999999999996</c:v>
                </c:pt>
                <c:pt idx="4540">
                  <c:v>9.1289999999999996</c:v>
                </c:pt>
                <c:pt idx="4541">
                  <c:v>9.1289999999999996</c:v>
                </c:pt>
                <c:pt idx="4542">
                  <c:v>9.1300000000000008</c:v>
                </c:pt>
                <c:pt idx="4543">
                  <c:v>9.1300000000000008</c:v>
                </c:pt>
                <c:pt idx="4544">
                  <c:v>9.1300000000000008</c:v>
                </c:pt>
                <c:pt idx="4545">
                  <c:v>9.1300000000000008</c:v>
                </c:pt>
                <c:pt idx="4546">
                  <c:v>9.1310000000000002</c:v>
                </c:pt>
                <c:pt idx="4547">
                  <c:v>9.1310000000000002</c:v>
                </c:pt>
                <c:pt idx="4548">
                  <c:v>9.1310000000000002</c:v>
                </c:pt>
                <c:pt idx="4549">
                  <c:v>9.1310000000000002</c:v>
                </c:pt>
                <c:pt idx="4550">
                  <c:v>9.1319999999999997</c:v>
                </c:pt>
                <c:pt idx="4551">
                  <c:v>9.1319999999999997</c:v>
                </c:pt>
                <c:pt idx="4552">
                  <c:v>9.1319999999999997</c:v>
                </c:pt>
                <c:pt idx="4553">
                  <c:v>9.1330000000000009</c:v>
                </c:pt>
                <c:pt idx="4554">
                  <c:v>9.1330000000000009</c:v>
                </c:pt>
                <c:pt idx="4555">
                  <c:v>9.1330000000000009</c:v>
                </c:pt>
                <c:pt idx="4556">
                  <c:v>9.1330000000000009</c:v>
                </c:pt>
                <c:pt idx="4557">
                  <c:v>9.1340000000000003</c:v>
                </c:pt>
                <c:pt idx="4558">
                  <c:v>9.1340000000000003</c:v>
                </c:pt>
                <c:pt idx="4559">
                  <c:v>9.1340000000000003</c:v>
                </c:pt>
                <c:pt idx="4560">
                  <c:v>9.1340000000000003</c:v>
                </c:pt>
                <c:pt idx="4561">
                  <c:v>9.1349999999999998</c:v>
                </c:pt>
                <c:pt idx="4562">
                  <c:v>9.1349999999999998</c:v>
                </c:pt>
                <c:pt idx="4563">
                  <c:v>9.1349999999999998</c:v>
                </c:pt>
                <c:pt idx="4564">
                  <c:v>9.136000000000001</c:v>
                </c:pt>
                <c:pt idx="4565">
                  <c:v>9.136000000000001</c:v>
                </c:pt>
                <c:pt idx="4566">
                  <c:v>9.136000000000001</c:v>
                </c:pt>
                <c:pt idx="4567">
                  <c:v>9.136000000000001</c:v>
                </c:pt>
                <c:pt idx="4568">
                  <c:v>9.1370000000000005</c:v>
                </c:pt>
                <c:pt idx="4569">
                  <c:v>9.1370000000000005</c:v>
                </c:pt>
                <c:pt idx="4570">
                  <c:v>9.1370000000000005</c:v>
                </c:pt>
                <c:pt idx="4571">
                  <c:v>9.1370000000000005</c:v>
                </c:pt>
                <c:pt idx="4572">
                  <c:v>9.1379999999999999</c:v>
                </c:pt>
                <c:pt idx="4573">
                  <c:v>9.1379999999999999</c:v>
                </c:pt>
                <c:pt idx="4574">
                  <c:v>9.1379999999999999</c:v>
                </c:pt>
                <c:pt idx="4575">
                  <c:v>9.1389999999999993</c:v>
                </c:pt>
                <c:pt idx="4576">
                  <c:v>9.1389999999999993</c:v>
                </c:pt>
                <c:pt idx="4577">
                  <c:v>9.1389999999999993</c:v>
                </c:pt>
                <c:pt idx="4578">
                  <c:v>9.1389999999999993</c:v>
                </c:pt>
                <c:pt idx="4579">
                  <c:v>9.14</c:v>
                </c:pt>
                <c:pt idx="4580">
                  <c:v>9.14</c:v>
                </c:pt>
                <c:pt idx="4581">
                  <c:v>9.14</c:v>
                </c:pt>
                <c:pt idx="4582">
                  <c:v>9.14</c:v>
                </c:pt>
                <c:pt idx="4583">
                  <c:v>9.141</c:v>
                </c:pt>
                <c:pt idx="4584">
                  <c:v>9.141</c:v>
                </c:pt>
                <c:pt idx="4585">
                  <c:v>9.141</c:v>
                </c:pt>
                <c:pt idx="4586">
                  <c:v>9.1419999999999995</c:v>
                </c:pt>
                <c:pt idx="4587">
                  <c:v>9.1419999999999995</c:v>
                </c:pt>
                <c:pt idx="4588">
                  <c:v>9.1419999999999995</c:v>
                </c:pt>
                <c:pt idx="4589">
                  <c:v>9.1419999999999995</c:v>
                </c:pt>
                <c:pt idx="4590">
                  <c:v>9.1430000000000007</c:v>
                </c:pt>
                <c:pt idx="4591">
                  <c:v>9.1430000000000007</c:v>
                </c:pt>
                <c:pt idx="4592">
                  <c:v>9.1430000000000007</c:v>
                </c:pt>
                <c:pt idx="4593">
                  <c:v>9.1440000000000001</c:v>
                </c:pt>
                <c:pt idx="4594">
                  <c:v>9.1440000000000001</c:v>
                </c:pt>
                <c:pt idx="4595">
                  <c:v>9.1440000000000001</c:v>
                </c:pt>
                <c:pt idx="4596">
                  <c:v>9.1440000000000001</c:v>
                </c:pt>
                <c:pt idx="4597">
                  <c:v>9.1449999999999996</c:v>
                </c:pt>
                <c:pt idx="4598">
                  <c:v>9.1449999999999996</c:v>
                </c:pt>
                <c:pt idx="4599">
                  <c:v>9.1449999999999996</c:v>
                </c:pt>
                <c:pt idx="4600">
                  <c:v>9.1449999999999996</c:v>
                </c:pt>
                <c:pt idx="4601">
                  <c:v>9.1460000000000008</c:v>
                </c:pt>
                <c:pt idx="4602">
                  <c:v>9.1460000000000008</c:v>
                </c:pt>
                <c:pt idx="4603">
                  <c:v>9.1460000000000008</c:v>
                </c:pt>
                <c:pt idx="4604">
                  <c:v>9.1470000000000002</c:v>
                </c:pt>
                <c:pt idx="4605">
                  <c:v>9.1470000000000002</c:v>
                </c:pt>
                <c:pt idx="4606">
                  <c:v>9.1470000000000002</c:v>
                </c:pt>
                <c:pt idx="4607">
                  <c:v>9.1470000000000002</c:v>
                </c:pt>
                <c:pt idx="4608">
                  <c:v>9.1479999999999997</c:v>
                </c:pt>
                <c:pt idx="4609">
                  <c:v>9.1479999999999997</c:v>
                </c:pt>
                <c:pt idx="4610">
                  <c:v>9.1479999999999997</c:v>
                </c:pt>
                <c:pt idx="4611">
                  <c:v>9.1479999999999997</c:v>
                </c:pt>
                <c:pt idx="4612">
                  <c:v>9.1490000000000009</c:v>
                </c:pt>
                <c:pt idx="4613">
                  <c:v>9.1490000000000009</c:v>
                </c:pt>
                <c:pt idx="4614">
                  <c:v>9.1490000000000009</c:v>
                </c:pt>
                <c:pt idx="4615">
                  <c:v>9.15</c:v>
                </c:pt>
                <c:pt idx="4616">
                  <c:v>9.15</c:v>
                </c:pt>
                <c:pt idx="4617">
                  <c:v>9.15</c:v>
                </c:pt>
                <c:pt idx="4618">
                  <c:v>9.15</c:v>
                </c:pt>
                <c:pt idx="4619">
                  <c:v>9.1509999999999998</c:v>
                </c:pt>
                <c:pt idx="4620">
                  <c:v>9.1509999999999998</c:v>
                </c:pt>
                <c:pt idx="4621">
                  <c:v>9.1509999999999998</c:v>
                </c:pt>
                <c:pt idx="4622">
                  <c:v>9.1509999999999998</c:v>
                </c:pt>
                <c:pt idx="4623">
                  <c:v>9.152000000000001</c:v>
                </c:pt>
                <c:pt idx="4624">
                  <c:v>9.152000000000001</c:v>
                </c:pt>
                <c:pt idx="4625">
                  <c:v>9.152000000000001</c:v>
                </c:pt>
                <c:pt idx="4626">
                  <c:v>9.1530000000000005</c:v>
                </c:pt>
                <c:pt idx="4627">
                  <c:v>9.1530000000000005</c:v>
                </c:pt>
                <c:pt idx="4628">
                  <c:v>9.1530000000000005</c:v>
                </c:pt>
                <c:pt idx="4629">
                  <c:v>9.1530000000000005</c:v>
                </c:pt>
                <c:pt idx="4630">
                  <c:v>9.1539999999999999</c:v>
                </c:pt>
                <c:pt idx="4631">
                  <c:v>9.1539999999999999</c:v>
                </c:pt>
                <c:pt idx="4632">
                  <c:v>9.1539999999999999</c:v>
                </c:pt>
                <c:pt idx="4633">
                  <c:v>9.1549999999999994</c:v>
                </c:pt>
                <c:pt idx="4634">
                  <c:v>9.1549999999999994</c:v>
                </c:pt>
                <c:pt idx="4635">
                  <c:v>9.1549999999999994</c:v>
                </c:pt>
                <c:pt idx="4636">
                  <c:v>9.1549999999999994</c:v>
                </c:pt>
                <c:pt idx="4637">
                  <c:v>9.1560000000000006</c:v>
                </c:pt>
                <c:pt idx="4638">
                  <c:v>9.1560000000000006</c:v>
                </c:pt>
                <c:pt idx="4639">
                  <c:v>9.1560000000000006</c:v>
                </c:pt>
                <c:pt idx="4640">
                  <c:v>9.1560000000000006</c:v>
                </c:pt>
                <c:pt idx="4641">
                  <c:v>9.157</c:v>
                </c:pt>
                <c:pt idx="4642">
                  <c:v>9.157</c:v>
                </c:pt>
                <c:pt idx="4643">
                  <c:v>9.157</c:v>
                </c:pt>
                <c:pt idx="4644">
                  <c:v>9.1579999999999995</c:v>
                </c:pt>
                <c:pt idx="4645">
                  <c:v>9.1579999999999995</c:v>
                </c:pt>
                <c:pt idx="4646">
                  <c:v>9.1579999999999995</c:v>
                </c:pt>
                <c:pt idx="4647">
                  <c:v>9.1579999999999995</c:v>
                </c:pt>
                <c:pt idx="4648">
                  <c:v>9.1590000000000007</c:v>
                </c:pt>
                <c:pt idx="4649">
                  <c:v>9.1590000000000007</c:v>
                </c:pt>
                <c:pt idx="4650">
                  <c:v>9.1590000000000007</c:v>
                </c:pt>
                <c:pt idx="4651">
                  <c:v>9.1590000000000007</c:v>
                </c:pt>
                <c:pt idx="4652">
                  <c:v>9.16</c:v>
                </c:pt>
                <c:pt idx="4653">
                  <c:v>9.16</c:v>
                </c:pt>
                <c:pt idx="4654">
                  <c:v>9.16</c:v>
                </c:pt>
                <c:pt idx="4655">
                  <c:v>9.1609999999999996</c:v>
                </c:pt>
                <c:pt idx="4656">
                  <c:v>9.1609999999999996</c:v>
                </c:pt>
                <c:pt idx="4657">
                  <c:v>9.1609999999999996</c:v>
                </c:pt>
                <c:pt idx="4658">
                  <c:v>9.1609999999999996</c:v>
                </c:pt>
                <c:pt idx="4659">
                  <c:v>9.1620000000000008</c:v>
                </c:pt>
                <c:pt idx="4660">
                  <c:v>9.1620000000000008</c:v>
                </c:pt>
                <c:pt idx="4661">
                  <c:v>9.1620000000000008</c:v>
                </c:pt>
                <c:pt idx="4662">
                  <c:v>9.1630000000000003</c:v>
                </c:pt>
                <c:pt idx="4663">
                  <c:v>9.1630000000000003</c:v>
                </c:pt>
                <c:pt idx="4664">
                  <c:v>9.1630000000000003</c:v>
                </c:pt>
                <c:pt idx="4665">
                  <c:v>9.1630000000000003</c:v>
                </c:pt>
                <c:pt idx="4666">
                  <c:v>9.1639999999999997</c:v>
                </c:pt>
                <c:pt idx="4667">
                  <c:v>9.1639999999999997</c:v>
                </c:pt>
                <c:pt idx="4668">
                  <c:v>9.1639999999999997</c:v>
                </c:pt>
                <c:pt idx="4669">
                  <c:v>9.1639999999999997</c:v>
                </c:pt>
                <c:pt idx="4670">
                  <c:v>9.1650000000000009</c:v>
                </c:pt>
                <c:pt idx="4671">
                  <c:v>9.1650000000000009</c:v>
                </c:pt>
                <c:pt idx="4672">
                  <c:v>9.1650000000000009</c:v>
                </c:pt>
                <c:pt idx="4673">
                  <c:v>9.1660000000000004</c:v>
                </c:pt>
                <c:pt idx="4674">
                  <c:v>9.1660000000000004</c:v>
                </c:pt>
                <c:pt idx="4675">
                  <c:v>9.1660000000000004</c:v>
                </c:pt>
                <c:pt idx="4676">
                  <c:v>9.1660000000000004</c:v>
                </c:pt>
                <c:pt idx="4677">
                  <c:v>9.1669999999999998</c:v>
                </c:pt>
                <c:pt idx="4678">
                  <c:v>9.1669999999999998</c:v>
                </c:pt>
                <c:pt idx="4679">
                  <c:v>9.1669999999999998</c:v>
                </c:pt>
                <c:pt idx="4680">
                  <c:v>9.1669999999999998</c:v>
                </c:pt>
                <c:pt idx="4681">
                  <c:v>9.168000000000001</c:v>
                </c:pt>
                <c:pt idx="4682">
                  <c:v>9.168000000000001</c:v>
                </c:pt>
                <c:pt idx="4683">
                  <c:v>9.168000000000001</c:v>
                </c:pt>
                <c:pt idx="4684">
                  <c:v>9.1690000000000005</c:v>
                </c:pt>
                <c:pt idx="4685">
                  <c:v>9.1690000000000005</c:v>
                </c:pt>
                <c:pt idx="4686">
                  <c:v>9.1690000000000005</c:v>
                </c:pt>
                <c:pt idx="4687">
                  <c:v>9.1690000000000005</c:v>
                </c:pt>
                <c:pt idx="4688">
                  <c:v>9.17</c:v>
                </c:pt>
                <c:pt idx="4689">
                  <c:v>9.17</c:v>
                </c:pt>
                <c:pt idx="4690">
                  <c:v>9.17</c:v>
                </c:pt>
                <c:pt idx="4691">
                  <c:v>9.1709999999999994</c:v>
                </c:pt>
                <c:pt idx="4692">
                  <c:v>9.1709999999999994</c:v>
                </c:pt>
                <c:pt idx="4693">
                  <c:v>9.1709999999999994</c:v>
                </c:pt>
                <c:pt idx="4694">
                  <c:v>9.1709999999999994</c:v>
                </c:pt>
                <c:pt idx="4695">
                  <c:v>9.1720000000000006</c:v>
                </c:pt>
                <c:pt idx="4696">
                  <c:v>9.1720000000000006</c:v>
                </c:pt>
                <c:pt idx="4697">
                  <c:v>9.1720000000000006</c:v>
                </c:pt>
                <c:pt idx="4698">
                  <c:v>9.1720000000000006</c:v>
                </c:pt>
                <c:pt idx="4699">
                  <c:v>9.173</c:v>
                </c:pt>
                <c:pt idx="4700">
                  <c:v>9.173</c:v>
                </c:pt>
                <c:pt idx="4701">
                  <c:v>9.173</c:v>
                </c:pt>
                <c:pt idx="4702">
                  <c:v>9.1739999999999995</c:v>
                </c:pt>
                <c:pt idx="4703">
                  <c:v>9.1739999999999995</c:v>
                </c:pt>
                <c:pt idx="4704">
                  <c:v>9.1739999999999995</c:v>
                </c:pt>
                <c:pt idx="4705">
                  <c:v>9.1739999999999995</c:v>
                </c:pt>
                <c:pt idx="4706">
                  <c:v>9.1750000000000007</c:v>
                </c:pt>
                <c:pt idx="4707">
                  <c:v>9.1750000000000007</c:v>
                </c:pt>
                <c:pt idx="4708">
                  <c:v>9.1750000000000007</c:v>
                </c:pt>
                <c:pt idx="4709">
                  <c:v>9.1750000000000007</c:v>
                </c:pt>
                <c:pt idx="4710">
                  <c:v>9.1760000000000002</c:v>
                </c:pt>
                <c:pt idx="4711">
                  <c:v>9.1760000000000002</c:v>
                </c:pt>
                <c:pt idx="4712">
                  <c:v>9.1760000000000002</c:v>
                </c:pt>
                <c:pt idx="4713">
                  <c:v>9.1769999999999996</c:v>
                </c:pt>
                <c:pt idx="4714">
                  <c:v>9.18</c:v>
                </c:pt>
                <c:pt idx="4715">
                  <c:v>9.1829999999999998</c:v>
                </c:pt>
                <c:pt idx="4716">
                  <c:v>9.1859999999999999</c:v>
                </c:pt>
                <c:pt idx="4717">
                  <c:v>9.19</c:v>
                </c:pt>
                <c:pt idx="4718">
                  <c:v>9.1929999999999996</c:v>
                </c:pt>
                <c:pt idx="4719">
                  <c:v>9.197000000000001</c:v>
                </c:pt>
                <c:pt idx="4720">
                  <c:v>9.2010000000000005</c:v>
                </c:pt>
                <c:pt idx="4721">
                  <c:v>9.2050000000000001</c:v>
                </c:pt>
                <c:pt idx="4722">
                  <c:v>9.2080000000000002</c:v>
                </c:pt>
                <c:pt idx="4723">
                  <c:v>9.2119999999999997</c:v>
                </c:pt>
                <c:pt idx="4724">
                  <c:v>9.2160000000000011</c:v>
                </c:pt>
                <c:pt idx="4725">
                  <c:v>9.2189999999999994</c:v>
                </c:pt>
                <c:pt idx="4726">
                  <c:v>9.2230000000000008</c:v>
                </c:pt>
                <c:pt idx="4727">
                  <c:v>9.2270000000000003</c:v>
                </c:pt>
                <c:pt idx="4728">
                  <c:v>9.2309999999999999</c:v>
                </c:pt>
                <c:pt idx="4729">
                  <c:v>9.2349999999999994</c:v>
                </c:pt>
                <c:pt idx="4730">
                  <c:v>9.2390000000000008</c:v>
                </c:pt>
                <c:pt idx="4731">
                  <c:v>9.2430000000000003</c:v>
                </c:pt>
                <c:pt idx="4732">
                  <c:v>9.2469999999999999</c:v>
                </c:pt>
                <c:pt idx="4733">
                  <c:v>9.2509999999999994</c:v>
                </c:pt>
                <c:pt idx="4734">
                  <c:v>9.2550000000000008</c:v>
                </c:pt>
                <c:pt idx="4735">
                  <c:v>9.2590000000000003</c:v>
                </c:pt>
                <c:pt idx="4736">
                  <c:v>9.2629999999999999</c:v>
                </c:pt>
                <c:pt idx="4737">
                  <c:v>9.2669999999999995</c:v>
                </c:pt>
                <c:pt idx="4738">
                  <c:v>9.2710000000000008</c:v>
                </c:pt>
                <c:pt idx="4739">
                  <c:v>9.2750000000000004</c:v>
                </c:pt>
                <c:pt idx="4740">
                  <c:v>9.2799999999999994</c:v>
                </c:pt>
                <c:pt idx="4741">
                  <c:v>9.2840000000000007</c:v>
                </c:pt>
                <c:pt idx="4742">
                  <c:v>9.2880000000000003</c:v>
                </c:pt>
                <c:pt idx="4743">
                  <c:v>9.2919999999999998</c:v>
                </c:pt>
                <c:pt idx="4744">
                  <c:v>9.2959999999999994</c:v>
                </c:pt>
                <c:pt idx="4745">
                  <c:v>9.3000000000000007</c:v>
                </c:pt>
                <c:pt idx="4746">
                  <c:v>9.3040000000000003</c:v>
                </c:pt>
                <c:pt idx="4747">
                  <c:v>9.3090000000000011</c:v>
                </c:pt>
                <c:pt idx="4748">
                  <c:v>9.3130000000000006</c:v>
                </c:pt>
                <c:pt idx="4749">
                  <c:v>9.3170000000000002</c:v>
                </c:pt>
                <c:pt idx="4750">
                  <c:v>9.3209999999999997</c:v>
                </c:pt>
                <c:pt idx="4751">
                  <c:v>9.3250000000000011</c:v>
                </c:pt>
                <c:pt idx="4752">
                  <c:v>9.3290000000000006</c:v>
                </c:pt>
                <c:pt idx="4753">
                  <c:v>9.3339999999999996</c:v>
                </c:pt>
                <c:pt idx="4754">
                  <c:v>9.338000000000001</c:v>
                </c:pt>
                <c:pt idx="4755">
                  <c:v>9.3420000000000005</c:v>
                </c:pt>
                <c:pt idx="4756">
                  <c:v>9.3460000000000001</c:v>
                </c:pt>
                <c:pt idx="4757">
                  <c:v>9.35</c:v>
                </c:pt>
                <c:pt idx="4758">
                  <c:v>9.3550000000000004</c:v>
                </c:pt>
                <c:pt idx="4759">
                  <c:v>9.359</c:v>
                </c:pt>
                <c:pt idx="4760">
                  <c:v>9.3629999999999995</c:v>
                </c:pt>
                <c:pt idx="4761">
                  <c:v>9.3670000000000009</c:v>
                </c:pt>
                <c:pt idx="4762">
                  <c:v>9.3710000000000004</c:v>
                </c:pt>
                <c:pt idx="4763">
                  <c:v>9.3759999999999994</c:v>
                </c:pt>
                <c:pt idx="4764">
                  <c:v>9.3800000000000008</c:v>
                </c:pt>
                <c:pt idx="4765">
                  <c:v>9.3840000000000003</c:v>
                </c:pt>
                <c:pt idx="4766">
                  <c:v>9.3879999999999999</c:v>
                </c:pt>
                <c:pt idx="4767">
                  <c:v>9.3930000000000007</c:v>
                </c:pt>
                <c:pt idx="4768">
                  <c:v>9.3970000000000002</c:v>
                </c:pt>
                <c:pt idx="4769">
                  <c:v>9.4009999999999998</c:v>
                </c:pt>
                <c:pt idx="4770">
                  <c:v>9.4049999999999994</c:v>
                </c:pt>
                <c:pt idx="4771">
                  <c:v>9.4090000000000007</c:v>
                </c:pt>
                <c:pt idx="4772">
                  <c:v>9.4139999999999997</c:v>
                </c:pt>
                <c:pt idx="4773">
                  <c:v>9.418000000000001</c:v>
                </c:pt>
                <c:pt idx="4774">
                  <c:v>9.4220000000000006</c:v>
                </c:pt>
                <c:pt idx="4775">
                  <c:v>9.4260000000000002</c:v>
                </c:pt>
                <c:pt idx="4776">
                  <c:v>9.43</c:v>
                </c:pt>
                <c:pt idx="4777">
                  <c:v>9.4350000000000005</c:v>
                </c:pt>
                <c:pt idx="4778">
                  <c:v>9.4390000000000001</c:v>
                </c:pt>
                <c:pt idx="4779">
                  <c:v>9.4429999999999996</c:v>
                </c:pt>
                <c:pt idx="4780">
                  <c:v>9.447000000000001</c:v>
                </c:pt>
                <c:pt idx="4781">
                  <c:v>9.452</c:v>
                </c:pt>
                <c:pt idx="4782">
                  <c:v>9.4559999999999995</c:v>
                </c:pt>
                <c:pt idx="4783">
                  <c:v>9.4600000000000009</c:v>
                </c:pt>
                <c:pt idx="4784">
                  <c:v>9.4640000000000004</c:v>
                </c:pt>
                <c:pt idx="4785">
                  <c:v>9.468</c:v>
                </c:pt>
                <c:pt idx="4786">
                  <c:v>9.4730000000000008</c:v>
                </c:pt>
                <c:pt idx="4787">
                  <c:v>9.4770000000000003</c:v>
                </c:pt>
                <c:pt idx="4788">
                  <c:v>9.4809999999999999</c:v>
                </c:pt>
                <c:pt idx="4789">
                  <c:v>9.4849999999999994</c:v>
                </c:pt>
                <c:pt idx="4790">
                  <c:v>9.49</c:v>
                </c:pt>
                <c:pt idx="4791">
                  <c:v>9.4939999999999998</c:v>
                </c:pt>
                <c:pt idx="4792">
                  <c:v>9.4979999999999993</c:v>
                </c:pt>
                <c:pt idx="4793">
                  <c:v>9.5020000000000007</c:v>
                </c:pt>
                <c:pt idx="4794">
                  <c:v>9.5069999999999997</c:v>
                </c:pt>
                <c:pt idx="4795">
                  <c:v>9.511000000000001</c:v>
                </c:pt>
                <c:pt idx="4796">
                  <c:v>9.5150000000000006</c:v>
                </c:pt>
                <c:pt idx="4797">
                  <c:v>9.5190000000000001</c:v>
                </c:pt>
                <c:pt idx="4798">
                  <c:v>9.5240000000000009</c:v>
                </c:pt>
                <c:pt idx="4799">
                  <c:v>9.5280000000000005</c:v>
                </c:pt>
                <c:pt idx="4800">
                  <c:v>9.532</c:v>
                </c:pt>
                <c:pt idx="4801">
                  <c:v>9.5370000000000008</c:v>
                </c:pt>
                <c:pt idx="4802">
                  <c:v>9.5410000000000004</c:v>
                </c:pt>
                <c:pt idx="4803">
                  <c:v>9.5449999999999999</c:v>
                </c:pt>
                <c:pt idx="4804">
                  <c:v>9.5489999999999995</c:v>
                </c:pt>
                <c:pt idx="4805">
                  <c:v>9.5540000000000003</c:v>
                </c:pt>
                <c:pt idx="4806">
                  <c:v>9.5579999999999998</c:v>
                </c:pt>
                <c:pt idx="4807">
                  <c:v>9.5619999999999994</c:v>
                </c:pt>
                <c:pt idx="4808">
                  <c:v>9.5670000000000002</c:v>
                </c:pt>
                <c:pt idx="4809">
                  <c:v>9.5709999999999997</c:v>
                </c:pt>
                <c:pt idx="4810">
                  <c:v>9.5750000000000011</c:v>
                </c:pt>
                <c:pt idx="4811">
                  <c:v>9.5790000000000006</c:v>
                </c:pt>
                <c:pt idx="4812">
                  <c:v>9.5839999999999996</c:v>
                </c:pt>
                <c:pt idx="4813">
                  <c:v>9.588000000000001</c:v>
                </c:pt>
                <c:pt idx="4814">
                  <c:v>9.5920000000000005</c:v>
                </c:pt>
                <c:pt idx="4815">
                  <c:v>9.5960000000000001</c:v>
                </c:pt>
                <c:pt idx="4816">
                  <c:v>9.6010000000000009</c:v>
                </c:pt>
                <c:pt idx="4817">
                  <c:v>9.6050000000000004</c:v>
                </c:pt>
                <c:pt idx="4818">
                  <c:v>9.609</c:v>
                </c:pt>
                <c:pt idx="4819">
                  <c:v>9.6129999999999995</c:v>
                </c:pt>
                <c:pt idx="4820">
                  <c:v>9.6180000000000003</c:v>
                </c:pt>
                <c:pt idx="4821">
                  <c:v>9.6219999999999999</c:v>
                </c:pt>
                <c:pt idx="4822">
                  <c:v>9.6259999999999994</c:v>
                </c:pt>
                <c:pt idx="4823">
                  <c:v>9.6300000000000008</c:v>
                </c:pt>
                <c:pt idx="4824">
                  <c:v>9.6349999999999998</c:v>
                </c:pt>
                <c:pt idx="4825">
                  <c:v>9.6389999999999993</c:v>
                </c:pt>
                <c:pt idx="4826">
                  <c:v>9.6430000000000007</c:v>
                </c:pt>
                <c:pt idx="4827">
                  <c:v>9.6470000000000002</c:v>
                </c:pt>
                <c:pt idx="4828">
                  <c:v>9.652000000000001</c:v>
                </c:pt>
                <c:pt idx="4829">
                  <c:v>9.6560000000000006</c:v>
                </c:pt>
                <c:pt idx="4830">
                  <c:v>9.66</c:v>
                </c:pt>
                <c:pt idx="4831">
                  <c:v>9.6639999999999997</c:v>
                </c:pt>
                <c:pt idx="4832">
                  <c:v>9.6690000000000005</c:v>
                </c:pt>
                <c:pt idx="4833">
                  <c:v>9.673</c:v>
                </c:pt>
                <c:pt idx="4834">
                  <c:v>9.6769999999999996</c:v>
                </c:pt>
                <c:pt idx="4835">
                  <c:v>9.6810000000000009</c:v>
                </c:pt>
                <c:pt idx="4836">
                  <c:v>9.6859999999999999</c:v>
                </c:pt>
                <c:pt idx="4837">
                  <c:v>9.69</c:v>
                </c:pt>
                <c:pt idx="4838">
                  <c:v>9.6940000000000008</c:v>
                </c:pt>
                <c:pt idx="4839">
                  <c:v>9.6980000000000004</c:v>
                </c:pt>
                <c:pt idx="4840">
                  <c:v>9.7029999999999994</c:v>
                </c:pt>
                <c:pt idx="4841">
                  <c:v>9.7070000000000007</c:v>
                </c:pt>
                <c:pt idx="4842">
                  <c:v>9.7110000000000003</c:v>
                </c:pt>
                <c:pt idx="4843">
                  <c:v>9.7149999999999999</c:v>
                </c:pt>
                <c:pt idx="4844">
                  <c:v>9.7189999999999994</c:v>
                </c:pt>
                <c:pt idx="4845">
                  <c:v>9.7240000000000002</c:v>
                </c:pt>
                <c:pt idx="4846">
                  <c:v>9.7279999999999998</c:v>
                </c:pt>
                <c:pt idx="4847">
                  <c:v>9.7319999999999993</c:v>
                </c:pt>
                <c:pt idx="4848">
                  <c:v>9.7360000000000007</c:v>
                </c:pt>
                <c:pt idx="4849">
                  <c:v>9.7409999999999997</c:v>
                </c:pt>
                <c:pt idx="4850">
                  <c:v>9.745000000000001</c:v>
                </c:pt>
                <c:pt idx="4851">
                  <c:v>9.7490000000000006</c:v>
                </c:pt>
                <c:pt idx="4852">
                  <c:v>9.7530000000000001</c:v>
                </c:pt>
                <c:pt idx="4853">
                  <c:v>9.7569999999999997</c:v>
                </c:pt>
                <c:pt idx="4854">
                  <c:v>9.7620000000000005</c:v>
                </c:pt>
                <c:pt idx="4855">
                  <c:v>9.766</c:v>
                </c:pt>
                <c:pt idx="4856">
                  <c:v>9.77</c:v>
                </c:pt>
                <c:pt idx="4857">
                  <c:v>9.7740000000000009</c:v>
                </c:pt>
                <c:pt idx="4858">
                  <c:v>9.7780000000000005</c:v>
                </c:pt>
                <c:pt idx="4859">
                  <c:v>9.7829999999999995</c:v>
                </c:pt>
                <c:pt idx="4860">
                  <c:v>9.7870000000000008</c:v>
                </c:pt>
                <c:pt idx="4861">
                  <c:v>9.7910000000000004</c:v>
                </c:pt>
                <c:pt idx="4862">
                  <c:v>9.7949999999999999</c:v>
                </c:pt>
                <c:pt idx="4863">
                  <c:v>9.7989999999999995</c:v>
                </c:pt>
                <c:pt idx="4864">
                  <c:v>9.8040000000000003</c:v>
                </c:pt>
                <c:pt idx="4865">
                  <c:v>9.8079999999999998</c:v>
                </c:pt>
                <c:pt idx="4866">
                  <c:v>9.8119999999999994</c:v>
                </c:pt>
                <c:pt idx="4867">
                  <c:v>9.8160000000000007</c:v>
                </c:pt>
                <c:pt idx="4868">
                  <c:v>9.82</c:v>
                </c:pt>
                <c:pt idx="4869">
                  <c:v>9.8250000000000011</c:v>
                </c:pt>
                <c:pt idx="4870">
                  <c:v>9.8290000000000006</c:v>
                </c:pt>
                <c:pt idx="4871">
                  <c:v>9.8330000000000002</c:v>
                </c:pt>
                <c:pt idx="4872">
                  <c:v>9.8369999999999997</c:v>
                </c:pt>
                <c:pt idx="4873">
                  <c:v>9.8410000000000011</c:v>
                </c:pt>
                <c:pt idx="4874">
                  <c:v>9.8450000000000006</c:v>
                </c:pt>
                <c:pt idx="4875">
                  <c:v>9.85</c:v>
                </c:pt>
                <c:pt idx="4876">
                  <c:v>9.854000000000001</c:v>
                </c:pt>
                <c:pt idx="4877">
                  <c:v>9.8580000000000005</c:v>
                </c:pt>
                <c:pt idx="4878">
                  <c:v>9.8620000000000001</c:v>
                </c:pt>
                <c:pt idx="4879">
                  <c:v>9.8659999999999997</c:v>
                </c:pt>
                <c:pt idx="4880">
                  <c:v>9.8710000000000004</c:v>
                </c:pt>
                <c:pt idx="4881">
                  <c:v>9.875</c:v>
                </c:pt>
                <c:pt idx="4882">
                  <c:v>9.8789999999999996</c:v>
                </c:pt>
                <c:pt idx="4883">
                  <c:v>9.8830000000000009</c:v>
                </c:pt>
                <c:pt idx="4884">
                  <c:v>9.8870000000000005</c:v>
                </c:pt>
                <c:pt idx="4885">
                  <c:v>9.891</c:v>
                </c:pt>
                <c:pt idx="4886">
                  <c:v>9.8960000000000008</c:v>
                </c:pt>
                <c:pt idx="4887">
                  <c:v>9.9</c:v>
                </c:pt>
                <c:pt idx="4888">
                  <c:v>9.9039999999999999</c:v>
                </c:pt>
                <c:pt idx="4889">
                  <c:v>9.9079999999999995</c:v>
                </c:pt>
                <c:pt idx="4890">
                  <c:v>9.9120000000000008</c:v>
                </c:pt>
                <c:pt idx="4891">
                  <c:v>9.9160000000000004</c:v>
                </c:pt>
                <c:pt idx="4892">
                  <c:v>9.92</c:v>
                </c:pt>
                <c:pt idx="4893">
                  <c:v>9.9250000000000007</c:v>
                </c:pt>
                <c:pt idx="4894">
                  <c:v>9.9290000000000003</c:v>
                </c:pt>
                <c:pt idx="4895">
                  <c:v>9.9329999999999998</c:v>
                </c:pt>
                <c:pt idx="4896">
                  <c:v>9.9369999999999994</c:v>
                </c:pt>
                <c:pt idx="4897">
                  <c:v>9.9410000000000007</c:v>
                </c:pt>
                <c:pt idx="4898">
                  <c:v>9.9450000000000003</c:v>
                </c:pt>
                <c:pt idx="4899">
                  <c:v>9.9489999999999998</c:v>
                </c:pt>
                <c:pt idx="4900">
                  <c:v>9.9540000000000006</c:v>
                </c:pt>
                <c:pt idx="4901">
                  <c:v>9.9580000000000002</c:v>
                </c:pt>
                <c:pt idx="4902">
                  <c:v>9.9619999999999997</c:v>
                </c:pt>
                <c:pt idx="4903">
                  <c:v>9.9660000000000011</c:v>
                </c:pt>
                <c:pt idx="4904">
                  <c:v>9.9700000000000006</c:v>
                </c:pt>
                <c:pt idx="4905">
                  <c:v>9.9740000000000002</c:v>
                </c:pt>
                <c:pt idx="4906">
                  <c:v>9.9779999999999998</c:v>
                </c:pt>
                <c:pt idx="4907">
                  <c:v>9.9820000000000011</c:v>
                </c:pt>
                <c:pt idx="4908">
                  <c:v>9.9860000000000007</c:v>
                </c:pt>
                <c:pt idx="4909">
                  <c:v>9.99</c:v>
                </c:pt>
                <c:pt idx="4910">
                  <c:v>9.995000000000001</c:v>
                </c:pt>
                <c:pt idx="4911">
                  <c:v>9.9990000000000006</c:v>
                </c:pt>
                <c:pt idx="4912">
                  <c:v>10.003</c:v>
                </c:pt>
                <c:pt idx="4913">
                  <c:v>10.007</c:v>
                </c:pt>
                <c:pt idx="4914">
                  <c:v>10.011000000000001</c:v>
                </c:pt>
                <c:pt idx="4915">
                  <c:v>10.015000000000001</c:v>
                </c:pt>
                <c:pt idx="4916">
                  <c:v>10.019</c:v>
                </c:pt>
                <c:pt idx="4917">
                  <c:v>10.023</c:v>
                </c:pt>
                <c:pt idx="4918">
                  <c:v>10.027000000000001</c:v>
                </c:pt>
                <c:pt idx="4919">
                  <c:v>10.031000000000001</c:v>
                </c:pt>
                <c:pt idx="4920">
                  <c:v>10.035</c:v>
                </c:pt>
                <c:pt idx="4921">
                  <c:v>10.039</c:v>
                </c:pt>
                <c:pt idx="4922">
                  <c:v>10.043000000000001</c:v>
                </c:pt>
                <c:pt idx="4923">
                  <c:v>10.048</c:v>
                </c:pt>
                <c:pt idx="4924">
                  <c:v>10.052</c:v>
                </c:pt>
                <c:pt idx="4925">
                  <c:v>10.056000000000001</c:v>
                </c:pt>
                <c:pt idx="4926">
                  <c:v>10.06</c:v>
                </c:pt>
                <c:pt idx="4927">
                  <c:v>10.064</c:v>
                </c:pt>
                <c:pt idx="4928">
                  <c:v>10.068</c:v>
                </c:pt>
                <c:pt idx="4929">
                  <c:v>10.072000000000001</c:v>
                </c:pt>
                <c:pt idx="4930">
                  <c:v>10.076000000000001</c:v>
                </c:pt>
                <c:pt idx="4931">
                  <c:v>10.08</c:v>
                </c:pt>
                <c:pt idx="4932">
                  <c:v>10.084</c:v>
                </c:pt>
                <c:pt idx="4933">
                  <c:v>10.088000000000001</c:v>
                </c:pt>
                <c:pt idx="4934">
                  <c:v>10.092000000000001</c:v>
                </c:pt>
                <c:pt idx="4935">
                  <c:v>10.096</c:v>
                </c:pt>
                <c:pt idx="4936">
                  <c:v>10.1</c:v>
                </c:pt>
                <c:pt idx="4937">
                  <c:v>10.104000000000001</c:v>
                </c:pt>
                <c:pt idx="4938">
                  <c:v>10.108000000000001</c:v>
                </c:pt>
                <c:pt idx="4939">
                  <c:v>10.112</c:v>
                </c:pt>
                <c:pt idx="4940">
                  <c:v>10.116</c:v>
                </c:pt>
                <c:pt idx="4941">
                  <c:v>10.120000000000001</c:v>
                </c:pt>
                <c:pt idx="4942">
                  <c:v>10.124000000000001</c:v>
                </c:pt>
                <c:pt idx="4943">
                  <c:v>10.128</c:v>
                </c:pt>
                <c:pt idx="4944">
                  <c:v>10.132</c:v>
                </c:pt>
                <c:pt idx="4945">
                  <c:v>10.136000000000001</c:v>
                </c:pt>
                <c:pt idx="4946">
                  <c:v>10.14</c:v>
                </c:pt>
                <c:pt idx="4947">
                  <c:v>10.144</c:v>
                </c:pt>
                <c:pt idx="4948">
                  <c:v>10.148</c:v>
                </c:pt>
                <c:pt idx="4949">
                  <c:v>10.152000000000001</c:v>
                </c:pt>
                <c:pt idx="4950">
                  <c:v>10.156000000000001</c:v>
                </c:pt>
                <c:pt idx="4951">
                  <c:v>10.16</c:v>
                </c:pt>
                <c:pt idx="4952">
                  <c:v>10.163</c:v>
                </c:pt>
                <c:pt idx="4953">
                  <c:v>10.167</c:v>
                </c:pt>
                <c:pt idx="4954">
                  <c:v>10.170999999999999</c:v>
                </c:pt>
                <c:pt idx="4955">
                  <c:v>10.175000000000001</c:v>
                </c:pt>
                <c:pt idx="4956">
                  <c:v>10.179</c:v>
                </c:pt>
                <c:pt idx="4957">
                  <c:v>10.183</c:v>
                </c:pt>
                <c:pt idx="4958">
                  <c:v>10.186999999999999</c:v>
                </c:pt>
                <c:pt idx="4959">
                  <c:v>10.191000000000001</c:v>
                </c:pt>
                <c:pt idx="4960">
                  <c:v>10.195</c:v>
                </c:pt>
                <c:pt idx="4961">
                  <c:v>10.199</c:v>
                </c:pt>
                <c:pt idx="4962">
                  <c:v>10.202999999999999</c:v>
                </c:pt>
                <c:pt idx="4963">
                  <c:v>10.207000000000001</c:v>
                </c:pt>
                <c:pt idx="4964">
                  <c:v>10.211</c:v>
                </c:pt>
                <c:pt idx="4965">
                  <c:v>10.214</c:v>
                </c:pt>
                <c:pt idx="4966">
                  <c:v>10.218</c:v>
                </c:pt>
                <c:pt idx="4967">
                  <c:v>10.222</c:v>
                </c:pt>
                <c:pt idx="4968">
                  <c:v>10.226000000000001</c:v>
                </c:pt>
                <c:pt idx="4969">
                  <c:v>10.23</c:v>
                </c:pt>
                <c:pt idx="4970">
                  <c:v>10.234</c:v>
                </c:pt>
                <c:pt idx="4971">
                  <c:v>10.238</c:v>
                </c:pt>
                <c:pt idx="4972">
                  <c:v>10.242000000000001</c:v>
                </c:pt>
                <c:pt idx="4973">
                  <c:v>10.246</c:v>
                </c:pt>
                <c:pt idx="4974">
                  <c:v>10.249000000000001</c:v>
                </c:pt>
                <c:pt idx="4975">
                  <c:v>10.253</c:v>
                </c:pt>
                <c:pt idx="4976">
                  <c:v>10.257</c:v>
                </c:pt>
                <c:pt idx="4977">
                  <c:v>10.261000000000001</c:v>
                </c:pt>
                <c:pt idx="4978">
                  <c:v>10.265000000000001</c:v>
                </c:pt>
                <c:pt idx="4979">
                  <c:v>10.269</c:v>
                </c:pt>
                <c:pt idx="4980">
                  <c:v>10.273</c:v>
                </c:pt>
                <c:pt idx="4981">
                  <c:v>10.277000000000001</c:v>
                </c:pt>
                <c:pt idx="4982">
                  <c:v>10.28</c:v>
                </c:pt>
                <c:pt idx="4983">
                  <c:v>10.284000000000001</c:v>
                </c:pt>
                <c:pt idx="4984">
                  <c:v>10.288</c:v>
                </c:pt>
                <c:pt idx="4985">
                  <c:v>10.292</c:v>
                </c:pt>
                <c:pt idx="4986">
                  <c:v>10.295999999999999</c:v>
                </c:pt>
                <c:pt idx="4987">
                  <c:v>10.3</c:v>
                </c:pt>
                <c:pt idx="4988">
                  <c:v>10.304</c:v>
                </c:pt>
                <c:pt idx="4989">
                  <c:v>10.307</c:v>
                </c:pt>
                <c:pt idx="4990">
                  <c:v>10.311</c:v>
                </c:pt>
                <c:pt idx="4991">
                  <c:v>10.315</c:v>
                </c:pt>
                <c:pt idx="4992">
                  <c:v>10.319000000000001</c:v>
                </c:pt>
                <c:pt idx="4993">
                  <c:v>10.323</c:v>
                </c:pt>
                <c:pt idx="4994">
                  <c:v>10.327</c:v>
                </c:pt>
                <c:pt idx="4995">
                  <c:v>10.331</c:v>
                </c:pt>
                <c:pt idx="4996">
                  <c:v>10.334</c:v>
                </c:pt>
                <c:pt idx="4997">
                  <c:v>10.338000000000001</c:v>
                </c:pt>
                <c:pt idx="4998">
                  <c:v>10.342000000000001</c:v>
                </c:pt>
                <c:pt idx="4999">
                  <c:v>10.346</c:v>
                </c:pt>
                <c:pt idx="5000">
                  <c:v>10.35</c:v>
                </c:pt>
                <c:pt idx="5001">
                  <c:v>10.354000000000001</c:v>
                </c:pt>
                <c:pt idx="5002">
                  <c:v>10.357000000000001</c:v>
                </c:pt>
                <c:pt idx="5003">
                  <c:v>10.361000000000001</c:v>
                </c:pt>
                <c:pt idx="5004">
                  <c:v>10.365</c:v>
                </c:pt>
                <c:pt idx="5005">
                  <c:v>10.369</c:v>
                </c:pt>
                <c:pt idx="5006">
                  <c:v>10.372999999999999</c:v>
                </c:pt>
                <c:pt idx="5007">
                  <c:v>10.377000000000001</c:v>
                </c:pt>
                <c:pt idx="5008">
                  <c:v>10.381</c:v>
                </c:pt>
                <c:pt idx="5009">
                  <c:v>10.384</c:v>
                </c:pt>
                <c:pt idx="5010">
                  <c:v>10.388</c:v>
                </c:pt>
                <c:pt idx="5011">
                  <c:v>10.391999999999999</c:v>
                </c:pt>
                <c:pt idx="5012">
                  <c:v>10.396000000000001</c:v>
                </c:pt>
                <c:pt idx="5013">
                  <c:v>10.4</c:v>
                </c:pt>
                <c:pt idx="5014">
                  <c:v>10.404</c:v>
                </c:pt>
                <c:pt idx="5015">
                  <c:v>10.407999999999999</c:v>
                </c:pt>
                <c:pt idx="5016">
                  <c:v>10.411</c:v>
                </c:pt>
                <c:pt idx="5017">
                  <c:v>10.415000000000001</c:v>
                </c:pt>
                <c:pt idx="5018">
                  <c:v>10.419</c:v>
                </c:pt>
                <c:pt idx="5019">
                  <c:v>10.423</c:v>
                </c:pt>
                <c:pt idx="5020">
                  <c:v>10.427</c:v>
                </c:pt>
                <c:pt idx="5021">
                  <c:v>10.431000000000001</c:v>
                </c:pt>
                <c:pt idx="5022">
                  <c:v>10.435</c:v>
                </c:pt>
                <c:pt idx="5023">
                  <c:v>10.439</c:v>
                </c:pt>
                <c:pt idx="5024">
                  <c:v>10.442</c:v>
                </c:pt>
                <c:pt idx="5025">
                  <c:v>10.446</c:v>
                </c:pt>
                <c:pt idx="5026">
                  <c:v>10.450000000000001</c:v>
                </c:pt>
                <c:pt idx="5027">
                  <c:v>10.454000000000001</c:v>
                </c:pt>
                <c:pt idx="5028">
                  <c:v>10.458</c:v>
                </c:pt>
                <c:pt idx="5029">
                  <c:v>10.462</c:v>
                </c:pt>
                <c:pt idx="5030">
                  <c:v>10.466000000000001</c:v>
                </c:pt>
                <c:pt idx="5031">
                  <c:v>10.47</c:v>
                </c:pt>
                <c:pt idx="5032">
                  <c:v>10.474</c:v>
                </c:pt>
                <c:pt idx="5033">
                  <c:v>10.477</c:v>
                </c:pt>
                <c:pt idx="5034">
                  <c:v>10.481</c:v>
                </c:pt>
                <c:pt idx="5035">
                  <c:v>10.484999999999999</c:v>
                </c:pt>
                <c:pt idx="5036">
                  <c:v>10.489000000000001</c:v>
                </c:pt>
                <c:pt idx="5037">
                  <c:v>10.493</c:v>
                </c:pt>
                <c:pt idx="5038">
                  <c:v>10.497</c:v>
                </c:pt>
                <c:pt idx="5039">
                  <c:v>10.500999999999999</c:v>
                </c:pt>
                <c:pt idx="5040">
                  <c:v>10.505000000000001</c:v>
                </c:pt>
                <c:pt idx="5041">
                  <c:v>10.509</c:v>
                </c:pt>
                <c:pt idx="5042">
                  <c:v>10.513</c:v>
                </c:pt>
                <c:pt idx="5043">
                  <c:v>10.516999999999999</c:v>
                </c:pt>
                <c:pt idx="5044">
                  <c:v>10.521000000000001</c:v>
                </c:pt>
                <c:pt idx="5045">
                  <c:v>10.525</c:v>
                </c:pt>
                <c:pt idx="5046">
                  <c:v>10.528</c:v>
                </c:pt>
                <c:pt idx="5047">
                  <c:v>10.532</c:v>
                </c:pt>
                <c:pt idx="5048">
                  <c:v>10.536</c:v>
                </c:pt>
                <c:pt idx="5049">
                  <c:v>10.540000000000001</c:v>
                </c:pt>
                <c:pt idx="5050">
                  <c:v>10.544</c:v>
                </c:pt>
                <c:pt idx="5051">
                  <c:v>10.548</c:v>
                </c:pt>
                <c:pt idx="5052">
                  <c:v>10.552</c:v>
                </c:pt>
                <c:pt idx="5053">
                  <c:v>10.556000000000001</c:v>
                </c:pt>
                <c:pt idx="5054">
                  <c:v>10.56</c:v>
                </c:pt>
                <c:pt idx="5055">
                  <c:v>10.564</c:v>
                </c:pt>
                <c:pt idx="5056">
                  <c:v>10.568</c:v>
                </c:pt>
                <c:pt idx="5057">
                  <c:v>10.572000000000001</c:v>
                </c:pt>
                <c:pt idx="5058">
                  <c:v>10.576000000000001</c:v>
                </c:pt>
                <c:pt idx="5059">
                  <c:v>10.58</c:v>
                </c:pt>
                <c:pt idx="5060">
                  <c:v>10.584</c:v>
                </c:pt>
                <c:pt idx="5061">
                  <c:v>10.587</c:v>
                </c:pt>
                <c:pt idx="5062">
                  <c:v>10.591000000000001</c:v>
                </c:pt>
                <c:pt idx="5063">
                  <c:v>10.595000000000001</c:v>
                </c:pt>
                <c:pt idx="5064">
                  <c:v>10.599</c:v>
                </c:pt>
                <c:pt idx="5065">
                  <c:v>10.603</c:v>
                </c:pt>
                <c:pt idx="5066">
                  <c:v>10.607000000000001</c:v>
                </c:pt>
                <c:pt idx="5067">
                  <c:v>10.611000000000001</c:v>
                </c:pt>
                <c:pt idx="5068">
                  <c:v>10.615</c:v>
                </c:pt>
                <c:pt idx="5069">
                  <c:v>10.619</c:v>
                </c:pt>
                <c:pt idx="5070">
                  <c:v>10.623000000000001</c:v>
                </c:pt>
                <c:pt idx="5071">
                  <c:v>10.627000000000001</c:v>
                </c:pt>
                <c:pt idx="5072">
                  <c:v>10.631</c:v>
                </c:pt>
                <c:pt idx="5073">
                  <c:v>10.635</c:v>
                </c:pt>
                <c:pt idx="5074">
                  <c:v>10.638999999999999</c:v>
                </c:pt>
                <c:pt idx="5075">
                  <c:v>10.643000000000001</c:v>
                </c:pt>
                <c:pt idx="5076">
                  <c:v>10.647</c:v>
                </c:pt>
                <c:pt idx="5077">
                  <c:v>10.651</c:v>
                </c:pt>
                <c:pt idx="5078">
                  <c:v>10.654999999999999</c:v>
                </c:pt>
                <c:pt idx="5079">
                  <c:v>10.659000000000001</c:v>
                </c:pt>
                <c:pt idx="5080">
                  <c:v>10.663</c:v>
                </c:pt>
                <c:pt idx="5081">
                  <c:v>10.666</c:v>
                </c:pt>
                <c:pt idx="5082">
                  <c:v>10.67</c:v>
                </c:pt>
                <c:pt idx="5083">
                  <c:v>10.673999999999999</c:v>
                </c:pt>
                <c:pt idx="5084">
                  <c:v>10.678000000000001</c:v>
                </c:pt>
                <c:pt idx="5085">
                  <c:v>10.682</c:v>
                </c:pt>
                <c:pt idx="5086">
                  <c:v>10.686</c:v>
                </c:pt>
                <c:pt idx="5087">
                  <c:v>10.69</c:v>
                </c:pt>
                <c:pt idx="5088">
                  <c:v>10.694000000000001</c:v>
                </c:pt>
                <c:pt idx="5089">
                  <c:v>10.698</c:v>
                </c:pt>
                <c:pt idx="5090">
                  <c:v>10.702</c:v>
                </c:pt>
                <c:pt idx="5091">
                  <c:v>10.706</c:v>
                </c:pt>
                <c:pt idx="5092">
                  <c:v>10.71</c:v>
                </c:pt>
                <c:pt idx="5093">
                  <c:v>10.714</c:v>
                </c:pt>
                <c:pt idx="5094">
                  <c:v>10.718</c:v>
                </c:pt>
                <c:pt idx="5095">
                  <c:v>10.722</c:v>
                </c:pt>
                <c:pt idx="5096">
                  <c:v>10.726000000000001</c:v>
                </c:pt>
                <c:pt idx="5097">
                  <c:v>10.73</c:v>
                </c:pt>
                <c:pt idx="5098">
                  <c:v>10.734</c:v>
                </c:pt>
                <c:pt idx="5099">
                  <c:v>10.738</c:v>
                </c:pt>
                <c:pt idx="5100">
                  <c:v>10.742000000000001</c:v>
                </c:pt>
                <c:pt idx="5101">
                  <c:v>10.746</c:v>
                </c:pt>
                <c:pt idx="5102">
                  <c:v>10.75</c:v>
                </c:pt>
                <c:pt idx="5103">
                  <c:v>10.754</c:v>
                </c:pt>
                <c:pt idx="5104">
                  <c:v>10.758000000000001</c:v>
                </c:pt>
                <c:pt idx="5105">
                  <c:v>10.762</c:v>
                </c:pt>
                <c:pt idx="5106">
                  <c:v>10.766</c:v>
                </c:pt>
                <c:pt idx="5107">
                  <c:v>10.77</c:v>
                </c:pt>
                <c:pt idx="5108">
                  <c:v>10.774000000000001</c:v>
                </c:pt>
                <c:pt idx="5109">
                  <c:v>10.778</c:v>
                </c:pt>
                <c:pt idx="5110">
                  <c:v>10.782</c:v>
                </c:pt>
                <c:pt idx="5111">
                  <c:v>10.786</c:v>
                </c:pt>
                <c:pt idx="5112">
                  <c:v>10.790000000000001</c:v>
                </c:pt>
                <c:pt idx="5113">
                  <c:v>10.794</c:v>
                </c:pt>
                <c:pt idx="5114">
                  <c:v>10.798</c:v>
                </c:pt>
                <c:pt idx="5115">
                  <c:v>10.802</c:v>
                </c:pt>
                <c:pt idx="5116">
                  <c:v>10.806000000000001</c:v>
                </c:pt>
                <c:pt idx="5117">
                  <c:v>10.81</c:v>
                </c:pt>
                <c:pt idx="5118">
                  <c:v>10.814</c:v>
                </c:pt>
                <c:pt idx="5119">
                  <c:v>10.818</c:v>
                </c:pt>
                <c:pt idx="5120">
                  <c:v>10.822000000000001</c:v>
                </c:pt>
                <c:pt idx="5121">
                  <c:v>10.826000000000001</c:v>
                </c:pt>
                <c:pt idx="5122">
                  <c:v>10.83</c:v>
                </c:pt>
                <c:pt idx="5123">
                  <c:v>10.834</c:v>
                </c:pt>
                <c:pt idx="5124">
                  <c:v>10.838000000000001</c:v>
                </c:pt>
                <c:pt idx="5125">
                  <c:v>10.842000000000001</c:v>
                </c:pt>
                <c:pt idx="5126">
                  <c:v>10.846</c:v>
                </c:pt>
                <c:pt idx="5127">
                  <c:v>10.85</c:v>
                </c:pt>
                <c:pt idx="5128">
                  <c:v>10.854000000000001</c:v>
                </c:pt>
                <c:pt idx="5129">
                  <c:v>10.858000000000001</c:v>
                </c:pt>
                <c:pt idx="5130">
                  <c:v>10.862</c:v>
                </c:pt>
                <c:pt idx="5131">
                  <c:v>10.866</c:v>
                </c:pt>
                <c:pt idx="5132">
                  <c:v>10.870000000000001</c:v>
                </c:pt>
                <c:pt idx="5133">
                  <c:v>10.874000000000001</c:v>
                </c:pt>
                <c:pt idx="5134">
                  <c:v>10.878</c:v>
                </c:pt>
                <c:pt idx="5135">
                  <c:v>10.882</c:v>
                </c:pt>
                <c:pt idx="5136">
                  <c:v>10.886000000000001</c:v>
                </c:pt>
                <c:pt idx="5137">
                  <c:v>10.89</c:v>
                </c:pt>
                <c:pt idx="5138">
                  <c:v>10.895</c:v>
                </c:pt>
                <c:pt idx="5139">
                  <c:v>10.899000000000001</c:v>
                </c:pt>
                <c:pt idx="5140">
                  <c:v>10.903</c:v>
                </c:pt>
                <c:pt idx="5141">
                  <c:v>10.907</c:v>
                </c:pt>
                <c:pt idx="5142">
                  <c:v>10.911</c:v>
                </c:pt>
                <c:pt idx="5143">
                  <c:v>10.915000000000001</c:v>
                </c:pt>
                <c:pt idx="5144">
                  <c:v>10.919</c:v>
                </c:pt>
                <c:pt idx="5145">
                  <c:v>10.923</c:v>
                </c:pt>
                <c:pt idx="5146">
                  <c:v>10.927</c:v>
                </c:pt>
                <c:pt idx="5147">
                  <c:v>10.931000000000001</c:v>
                </c:pt>
                <c:pt idx="5148">
                  <c:v>10.935</c:v>
                </c:pt>
                <c:pt idx="5149">
                  <c:v>10.939</c:v>
                </c:pt>
                <c:pt idx="5150">
                  <c:v>10.943</c:v>
                </c:pt>
                <c:pt idx="5151">
                  <c:v>10.947000000000001</c:v>
                </c:pt>
                <c:pt idx="5152">
                  <c:v>10.951000000000001</c:v>
                </c:pt>
                <c:pt idx="5153">
                  <c:v>10.955</c:v>
                </c:pt>
                <c:pt idx="5154">
                  <c:v>10.959</c:v>
                </c:pt>
                <c:pt idx="5155">
                  <c:v>10.963000000000001</c:v>
                </c:pt>
                <c:pt idx="5156">
                  <c:v>10.967000000000001</c:v>
                </c:pt>
                <c:pt idx="5157">
                  <c:v>10.971</c:v>
                </c:pt>
                <c:pt idx="5158">
                  <c:v>10.975</c:v>
                </c:pt>
                <c:pt idx="5159">
                  <c:v>10.979000000000001</c:v>
                </c:pt>
                <c:pt idx="5160">
                  <c:v>10.984</c:v>
                </c:pt>
                <c:pt idx="5161">
                  <c:v>10.988</c:v>
                </c:pt>
                <c:pt idx="5162">
                  <c:v>10.992000000000001</c:v>
                </c:pt>
                <c:pt idx="5163">
                  <c:v>10.996</c:v>
                </c:pt>
                <c:pt idx="5164">
                  <c:v>11</c:v>
                </c:pt>
                <c:pt idx="5165">
                  <c:v>11.004</c:v>
                </c:pt>
                <c:pt idx="5166">
                  <c:v>11.008000000000001</c:v>
                </c:pt>
                <c:pt idx="5167">
                  <c:v>11.012</c:v>
                </c:pt>
                <c:pt idx="5168">
                  <c:v>11.016</c:v>
                </c:pt>
                <c:pt idx="5169">
                  <c:v>11.02</c:v>
                </c:pt>
                <c:pt idx="5170">
                  <c:v>11.024000000000001</c:v>
                </c:pt>
                <c:pt idx="5171">
                  <c:v>11.028</c:v>
                </c:pt>
                <c:pt idx="5172">
                  <c:v>11.032</c:v>
                </c:pt>
                <c:pt idx="5173">
                  <c:v>11.036</c:v>
                </c:pt>
                <c:pt idx="5174">
                  <c:v>11.040000000000001</c:v>
                </c:pt>
                <c:pt idx="5175">
                  <c:v>11.044</c:v>
                </c:pt>
                <c:pt idx="5176">
                  <c:v>11.048</c:v>
                </c:pt>
                <c:pt idx="5177">
                  <c:v>11.052</c:v>
                </c:pt>
                <c:pt idx="5178">
                  <c:v>11.056000000000001</c:v>
                </c:pt>
                <c:pt idx="5179">
                  <c:v>11.06</c:v>
                </c:pt>
                <c:pt idx="5180">
                  <c:v>11.064</c:v>
                </c:pt>
                <c:pt idx="5181">
                  <c:v>11.068</c:v>
                </c:pt>
                <c:pt idx="5182">
                  <c:v>11.072000000000001</c:v>
                </c:pt>
                <c:pt idx="5183">
                  <c:v>11.076000000000001</c:v>
                </c:pt>
                <c:pt idx="5184">
                  <c:v>11.081</c:v>
                </c:pt>
                <c:pt idx="5185">
                  <c:v>11.085000000000001</c:v>
                </c:pt>
                <c:pt idx="5186">
                  <c:v>11.089</c:v>
                </c:pt>
                <c:pt idx="5187">
                  <c:v>11.093</c:v>
                </c:pt>
                <c:pt idx="5188">
                  <c:v>11.097</c:v>
                </c:pt>
                <c:pt idx="5189">
                  <c:v>11.101000000000001</c:v>
                </c:pt>
                <c:pt idx="5190">
                  <c:v>11.105</c:v>
                </c:pt>
                <c:pt idx="5191">
                  <c:v>11.109</c:v>
                </c:pt>
                <c:pt idx="5192">
                  <c:v>11.113</c:v>
                </c:pt>
                <c:pt idx="5193">
                  <c:v>11.117000000000001</c:v>
                </c:pt>
                <c:pt idx="5194">
                  <c:v>11.121</c:v>
                </c:pt>
                <c:pt idx="5195">
                  <c:v>11.125</c:v>
                </c:pt>
                <c:pt idx="5196">
                  <c:v>11.129</c:v>
                </c:pt>
                <c:pt idx="5197">
                  <c:v>11.133000000000001</c:v>
                </c:pt>
                <c:pt idx="5198">
                  <c:v>11.137</c:v>
                </c:pt>
                <c:pt idx="5199">
                  <c:v>11.141</c:v>
                </c:pt>
                <c:pt idx="5200">
                  <c:v>11.145</c:v>
                </c:pt>
                <c:pt idx="5201">
                  <c:v>11.149000000000001</c:v>
                </c:pt>
                <c:pt idx="5202">
                  <c:v>11.153</c:v>
                </c:pt>
                <c:pt idx="5203">
                  <c:v>11.157</c:v>
                </c:pt>
                <c:pt idx="5204">
                  <c:v>11.161</c:v>
                </c:pt>
                <c:pt idx="5205">
                  <c:v>11.165000000000001</c:v>
                </c:pt>
                <c:pt idx="5206">
                  <c:v>11.169</c:v>
                </c:pt>
                <c:pt idx="5207">
                  <c:v>11.173</c:v>
                </c:pt>
                <c:pt idx="5208">
                  <c:v>11.177</c:v>
                </c:pt>
                <c:pt idx="5209">
                  <c:v>11.181000000000001</c:v>
                </c:pt>
                <c:pt idx="5210">
                  <c:v>11.185</c:v>
                </c:pt>
                <c:pt idx="5211">
                  <c:v>11.189</c:v>
                </c:pt>
                <c:pt idx="5212">
                  <c:v>11.193</c:v>
                </c:pt>
                <c:pt idx="5213">
                  <c:v>11.197000000000001</c:v>
                </c:pt>
                <c:pt idx="5214">
                  <c:v>11.201000000000001</c:v>
                </c:pt>
                <c:pt idx="5215">
                  <c:v>11.205</c:v>
                </c:pt>
                <c:pt idx="5216">
                  <c:v>11.209</c:v>
                </c:pt>
                <c:pt idx="5217">
                  <c:v>11.213000000000001</c:v>
                </c:pt>
                <c:pt idx="5218">
                  <c:v>11.217000000000001</c:v>
                </c:pt>
                <c:pt idx="5219">
                  <c:v>11.221</c:v>
                </c:pt>
                <c:pt idx="5220">
                  <c:v>11.225</c:v>
                </c:pt>
                <c:pt idx="5221">
                  <c:v>11.229000000000001</c:v>
                </c:pt>
                <c:pt idx="5222">
                  <c:v>11.233000000000001</c:v>
                </c:pt>
                <c:pt idx="5223">
                  <c:v>11.237</c:v>
                </c:pt>
                <c:pt idx="5224">
                  <c:v>11.241</c:v>
                </c:pt>
                <c:pt idx="5225">
                  <c:v>11.245000000000001</c:v>
                </c:pt>
                <c:pt idx="5226">
                  <c:v>11.249000000000001</c:v>
                </c:pt>
                <c:pt idx="5227">
                  <c:v>11.253</c:v>
                </c:pt>
                <c:pt idx="5228">
                  <c:v>11.257</c:v>
                </c:pt>
                <c:pt idx="5229">
                  <c:v>11.262</c:v>
                </c:pt>
                <c:pt idx="5230">
                  <c:v>11.266</c:v>
                </c:pt>
                <c:pt idx="5231">
                  <c:v>11.27</c:v>
                </c:pt>
                <c:pt idx="5232">
                  <c:v>11.274000000000001</c:v>
                </c:pt>
                <c:pt idx="5233">
                  <c:v>11.278</c:v>
                </c:pt>
                <c:pt idx="5234">
                  <c:v>11.282</c:v>
                </c:pt>
                <c:pt idx="5235">
                  <c:v>11.286</c:v>
                </c:pt>
                <c:pt idx="5236">
                  <c:v>11.290000000000001</c:v>
                </c:pt>
                <c:pt idx="5237">
                  <c:v>11.294</c:v>
                </c:pt>
                <c:pt idx="5238">
                  <c:v>11.298</c:v>
                </c:pt>
                <c:pt idx="5239">
                  <c:v>11.302</c:v>
                </c:pt>
                <c:pt idx="5240">
                  <c:v>11.306000000000001</c:v>
                </c:pt>
                <c:pt idx="5241">
                  <c:v>11.31</c:v>
                </c:pt>
                <c:pt idx="5242">
                  <c:v>11.314</c:v>
                </c:pt>
                <c:pt idx="5243">
                  <c:v>11.318</c:v>
                </c:pt>
                <c:pt idx="5244">
                  <c:v>11.322000000000001</c:v>
                </c:pt>
                <c:pt idx="5245">
                  <c:v>11.326000000000001</c:v>
                </c:pt>
                <c:pt idx="5246">
                  <c:v>11.33</c:v>
                </c:pt>
                <c:pt idx="5247">
                  <c:v>11.334</c:v>
                </c:pt>
                <c:pt idx="5248">
                  <c:v>11.338000000000001</c:v>
                </c:pt>
                <c:pt idx="5249">
                  <c:v>11.342000000000001</c:v>
                </c:pt>
                <c:pt idx="5250">
                  <c:v>11.346</c:v>
                </c:pt>
                <c:pt idx="5251">
                  <c:v>11.35</c:v>
                </c:pt>
                <c:pt idx="5252">
                  <c:v>11.354000000000001</c:v>
                </c:pt>
                <c:pt idx="5253">
                  <c:v>11.358000000000001</c:v>
                </c:pt>
                <c:pt idx="5254">
                  <c:v>11.362</c:v>
                </c:pt>
                <c:pt idx="5255">
                  <c:v>11.366</c:v>
                </c:pt>
                <c:pt idx="5256">
                  <c:v>11.370000000000001</c:v>
                </c:pt>
                <c:pt idx="5257">
                  <c:v>11.374000000000001</c:v>
                </c:pt>
                <c:pt idx="5258">
                  <c:v>11.378</c:v>
                </c:pt>
                <c:pt idx="5259">
                  <c:v>11.382</c:v>
                </c:pt>
                <c:pt idx="5260">
                  <c:v>11.386000000000001</c:v>
                </c:pt>
                <c:pt idx="5261">
                  <c:v>11.39</c:v>
                </c:pt>
                <c:pt idx="5262">
                  <c:v>11.394</c:v>
                </c:pt>
                <c:pt idx="5263">
                  <c:v>11.398</c:v>
                </c:pt>
                <c:pt idx="5264">
                  <c:v>11.402000000000001</c:v>
                </c:pt>
                <c:pt idx="5265">
                  <c:v>11.406000000000001</c:v>
                </c:pt>
                <c:pt idx="5266">
                  <c:v>11.41</c:v>
                </c:pt>
                <c:pt idx="5267">
                  <c:v>11.414</c:v>
                </c:pt>
                <c:pt idx="5268">
                  <c:v>11.418000000000001</c:v>
                </c:pt>
                <c:pt idx="5269">
                  <c:v>11.422000000000001</c:v>
                </c:pt>
                <c:pt idx="5270">
                  <c:v>11.427</c:v>
                </c:pt>
                <c:pt idx="5271">
                  <c:v>11.431000000000001</c:v>
                </c:pt>
                <c:pt idx="5272">
                  <c:v>11.435</c:v>
                </c:pt>
                <c:pt idx="5273">
                  <c:v>11.439</c:v>
                </c:pt>
                <c:pt idx="5274">
                  <c:v>11.443</c:v>
                </c:pt>
                <c:pt idx="5275">
                  <c:v>11.447000000000001</c:v>
                </c:pt>
                <c:pt idx="5276">
                  <c:v>11.451000000000001</c:v>
                </c:pt>
                <c:pt idx="5277">
                  <c:v>11.455</c:v>
                </c:pt>
                <c:pt idx="5278">
                  <c:v>11.459</c:v>
                </c:pt>
                <c:pt idx="5279">
                  <c:v>11.463000000000001</c:v>
                </c:pt>
                <c:pt idx="5280">
                  <c:v>11.467000000000001</c:v>
                </c:pt>
                <c:pt idx="5281">
                  <c:v>11.471</c:v>
                </c:pt>
                <c:pt idx="5282">
                  <c:v>11.475</c:v>
                </c:pt>
                <c:pt idx="5283">
                  <c:v>11.479000000000001</c:v>
                </c:pt>
                <c:pt idx="5284">
                  <c:v>11.483000000000001</c:v>
                </c:pt>
                <c:pt idx="5285">
                  <c:v>11.487</c:v>
                </c:pt>
                <c:pt idx="5286">
                  <c:v>11.491</c:v>
                </c:pt>
                <c:pt idx="5287">
                  <c:v>11.495000000000001</c:v>
                </c:pt>
                <c:pt idx="5288">
                  <c:v>11.5</c:v>
                </c:pt>
                <c:pt idx="5289">
                  <c:v>11.504</c:v>
                </c:pt>
                <c:pt idx="5290">
                  <c:v>11.508000000000001</c:v>
                </c:pt>
                <c:pt idx="5291">
                  <c:v>11.512</c:v>
                </c:pt>
                <c:pt idx="5292">
                  <c:v>11.516</c:v>
                </c:pt>
                <c:pt idx="5293">
                  <c:v>11.52</c:v>
                </c:pt>
                <c:pt idx="5294">
                  <c:v>11.524000000000001</c:v>
                </c:pt>
                <c:pt idx="5295">
                  <c:v>11.528</c:v>
                </c:pt>
                <c:pt idx="5296">
                  <c:v>11.532</c:v>
                </c:pt>
                <c:pt idx="5297">
                  <c:v>11.536</c:v>
                </c:pt>
                <c:pt idx="5298">
                  <c:v>11.540000000000001</c:v>
                </c:pt>
                <c:pt idx="5299">
                  <c:v>11.544</c:v>
                </c:pt>
                <c:pt idx="5300">
                  <c:v>11.548</c:v>
                </c:pt>
                <c:pt idx="5301">
                  <c:v>11.552</c:v>
                </c:pt>
                <c:pt idx="5302">
                  <c:v>11.556000000000001</c:v>
                </c:pt>
                <c:pt idx="5303">
                  <c:v>11.56</c:v>
                </c:pt>
                <c:pt idx="5304">
                  <c:v>11.565</c:v>
                </c:pt>
                <c:pt idx="5305">
                  <c:v>11.569000000000001</c:v>
                </c:pt>
                <c:pt idx="5306">
                  <c:v>11.573</c:v>
                </c:pt>
                <c:pt idx="5307">
                  <c:v>11.577</c:v>
                </c:pt>
                <c:pt idx="5308">
                  <c:v>11.581</c:v>
                </c:pt>
                <c:pt idx="5309">
                  <c:v>11.585000000000001</c:v>
                </c:pt>
                <c:pt idx="5310">
                  <c:v>11.589</c:v>
                </c:pt>
                <c:pt idx="5311">
                  <c:v>11.593</c:v>
                </c:pt>
                <c:pt idx="5312">
                  <c:v>11.597</c:v>
                </c:pt>
                <c:pt idx="5313">
                  <c:v>11.601000000000001</c:v>
                </c:pt>
                <c:pt idx="5314">
                  <c:v>11.605</c:v>
                </c:pt>
                <c:pt idx="5315">
                  <c:v>11.609</c:v>
                </c:pt>
                <c:pt idx="5316">
                  <c:v>11.613</c:v>
                </c:pt>
                <c:pt idx="5317">
                  <c:v>11.617000000000001</c:v>
                </c:pt>
                <c:pt idx="5318">
                  <c:v>11.621</c:v>
                </c:pt>
                <c:pt idx="5319">
                  <c:v>11.625</c:v>
                </c:pt>
                <c:pt idx="5320">
                  <c:v>11.629</c:v>
                </c:pt>
                <c:pt idx="5321">
                  <c:v>11.633000000000001</c:v>
                </c:pt>
                <c:pt idx="5322">
                  <c:v>11.638</c:v>
                </c:pt>
                <c:pt idx="5323">
                  <c:v>11.641999999999999</c:v>
                </c:pt>
                <c:pt idx="5324">
                  <c:v>11.646000000000001</c:v>
                </c:pt>
                <c:pt idx="5325">
                  <c:v>11.65</c:v>
                </c:pt>
                <c:pt idx="5326">
                  <c:v>11.654</c:v>
                </c:pt>
                <c:pt idx="5327">
                  <c:v>11.657999999999999</c:v>
                </c:pt>
                <c:pt idx="5328">
                  <c:v>11.662000000000001</c:v>
                </c:pt>
                <c:pt idx="5329">
                  <c:v>11.666</c:v>
                </c:pt>
                <c:pt idx="5330">
                  <c:v>11.67</c:v>
                </c:pt>
                <c:pt idx="5331">
                  <c:v>11.673999999999999</c:v>
                </c:pt>
                <c:pt idx="5332">
                  <c:v>11.678000000000001</c:v>
                </c:pt>
                <c:pt idx="5333">
                  <c:v>11.682</c:v>
                </c:pt>
                <c:pt idx="5334">
                  <c:v>11.686</c:v>
                </c:pt>
                <c:pt idx="5335">
                  <c:v>11.69</c:v>
                </c:pt>
                <c:pt idx="5336">
                  <c:v>11.694000000000001</c:v>
                </c:pt>
                <c:pt idx="5337">
                  <c:v>11.698</c:v>
                </c:pt>
                <c:pt idx="5338">
                  <c:v>11.702</c:v>
                </c:pt>
                <c:pt idx="5339">
                  <c:v>11.706</c:v>
                </c:pt>
                <c:pt idx="5340">
                  <c:v>11.71</c:v>
                </c:pt>
                <c:pt idx="5341">
                  <c:v>11.714</c:v>
                </c:pt>
                <c:pt idx="5342">
                  <c:v>11.718</c:v>
                </c:pt>
                <c:pt idx="5343">
                  <c:v>11.722</c:v>
                </c:pt>
                <c:pt idx="5344">
                  <c:v>11.726000000000001</c:v>
                </c:pt>
                <c:pt idx="5345">
                  <c:v>11.73</c:v>
                </c:pt>
                <c:pt idx="5346">
                  <c:v>11.733000000000001</c:v>
                </c:pt>
                <c:pt idx="5347">
                  <c:v>11.737</c:v>
                </c:pt>
                <c:pt idx="5348">
                  <c:v>11.741</c:v>
                </c:pt>
                <c:pt idx="5349">
                  <c:v>11.744</c:v>
                </c:pt>
                <c:pt idx="5350">
                  <c:v>11.748000000000001</c:v>
                </c:pt>
                <c:pt idx="5351">
                  <c:v>11.750999999999999</c:v>
                </c:pt>
                <c:pt idx="5352">
                  <c:v>11.755000000000001</c:v>
                </c:pt>
                <c:pt idx="5353">
                  <c:v>11.758000000000001</c:v>
                </c:pt>
                <c:pt idx="5354">
                  <c:v>11.761000000000001</c:v>
                </c:pt>
                <c:pt idx="5355">
                  <c:v>11.764000000000001</c:v>
                </c:pt>
                <c:pt idx="5356">
                  <c:v>11.766999999999999</c:v>
                </c:pt>
                <c:pt idx="5357">
                  <c:v>11.77</c:v>
                </c:pt>
                <c:pt idx="5358">
                  <c:v>11.772</c:v>
                </c:pt>
                <c:pt idx="5359">
                  <c:v>11.773</c:v>
                </c:pt>
                <c:pt idx="5360">
                  <c:v>11.773</c:v>
                </c:pt>
                <c:pt idx="5361">
                  <c:v>11.773</c:v>
                </c:pt>
                <c:pt idx="5362">
                  <c:v>11.774000000000001</c:v>
                </c:pt>
                <c:pt idx="5363">
                  <c:v>11.774000000000001</c:v>
                </c:pt>
                <c:pt idx="5364">
                  <c:v>11.774000000000001</c:v>
                </c:pt>
                <c:pt idx="5365">
                  <c:v>11.774000000000001</c:v>
                </c:pt>
                <c:pt idx="5366">
                  <c:v>11.775</c:v>
                </c:pt>
                <c:pt idx="5367">
                  <c:v>11.775</c:v>
                </c:pt>
                <c:pt idx="5368">
                  <c:v>11.775</c:v>
                </c:pt>
                <c:pt idx="5369">
                  <c:v>11.776</c:v>
                </c:pt>
                <c:pt idx="5370">
                  <c:v>11.776</c:v>
                </c:pt>
                <c:pt idx="5371">
                  <c:v>11.776</c:v>
                </c:pt>
                <c:pt idx="5372">
                  <c:v>11.776</c:v>
                </c:pt>
                <c:pt idx="5373">
                  <c:v>11.777000000000001</c:v>
                </c:pt>
                <c:pt idx="5374">
                  <c:v>11.777000000000001</c:v>
                </c:pt>
                <c:pt idx="5375">
                  <c:v>11.777000000000001</c:v>
                </c:pt>
                <c:pt idx="5376">
                  <c:v>11.777000000000001</c:v>
                </c:pt>
                <c:pt idx="5377">
                  <c:v>11.778</c:v>
                </c:pt>
                <c:pt idx="5378">
                  <c:v>11.778</c:v>
                </c:pt>
                <c:pt idx="5379">
                  <c:v>11.778</c:v>
                </c:pt>
                <c:pt idx="5380">
                  <c:v>11.779</c:v>
                </c:pt>
                <c:pt idx="5381">
                  <c:v>11.779</c:v>
                </c:pt>
                <c:pt idx="5382">
                  <c:v>11.779</c:v>
                </c:pt>
                <c:pt idx="5383">
                  <c:v>11.779</c:v>
                </c:pt>
                <c:pt idx="5384">
                  <c:v>11.78</c:v>
                </c:pt>
                <c:pt idx="5385">
                  <c:v>11.78</c:v>
                </c:pt>
                <c:pt idx="5386">
                  <c:v>11.78</c:v>
                </c:pt>
                <c:pt idx="5387">
                  <c:v>11.78</c:v>
                </c:pt>
                <c:pt idx="5388">
                  <c:v>11.781000000000001</c:v>
                </c:pt>
                <c:pt idx="5389">
                  <c:v>11.781000000000001</c:v>
                </c:pt>
                <c:pt idx="5390">
                  <c:v>11.781000000000001</c:v>
                </c:pt>
                <c:pt idx="5391">
                  <c:v>11.782</c:v>
                </c:pt>
                <c:pt idx="5392">
                  <c:v>11.782</c:v>
                </c:pt>
                <c:pt idx="5393">
                  <c:v>11.782</c:v>
                </c:pt>
                <c:pt idx="5394">
                  <c:v>11.782</c:v>
                </c:pt>
                <c:pt idx="5395">
                  <c:v>11.782999999999999</c:v>
                </c:pt>
                <c:pt idx="5396">
                  <c:v>11.782999999999999</c:v>
                </c:pt>
                <c:pt idx="5397">
                  <c:v>11.782999999999999</c:v>
                </c:pt>
                <c:pt idx="5398">
                  <c:v>11.784000000000001</c:v>
                </c:pt>
                <c:pt idx="5399">
                  <c:v>11.784000000000001</c:v>
                </c:pt>
                <c:pt idx="5400">
                  <c:v>11.784000000000001</c:v>
                </c:pt>
                <c:pt idx="5401">
                  <c:v>11.784000000000001</c:v>
                </c:pt>
                <c:pt idx="5402">
                  <c:v>11.785</c:v>
                </c:pt>
                <c:pt idx="5403">
                  <c:v>11.785</c:v>
                </c:pt>
                <c:pt idx="5404">
                  <c:v>11.785</c:v>
                </c:pt>
                <c:pt idx="5405">
                  <c:v>11.785</c:v>
                </c:pt>
                <c:pt idx="5406">
                  <c:v>11.786</c:v>
                </c:pt>
                <c:pt idx="5407">
                  <c:v>11.786</c:v>
                </c:pt>
                <c:pt idx="5408">
                  <c:v>11.786</c:v>
                </c:pt>
                <c:pt idx="5409">
                  <c:v>11.787000000000001</c:v>
                </c:pt>
                <c:pt idx="5410">
                  <c:v>11.787000000000001</c:v>
                </c:pt>
                <c:pt idx="5411">
                  <c:v>11.787000000000001</c:v>
                </c:pt>
                <c:pt idx="5412">
                  <c:v>11.787000000000001</c:v>
                </c:pt>
                <c:pt idx="5413">
                  <c:v>11.788</c:v>
                </c:pt>
                <c:pt idx="5414">
                  <c:v>11.788</c:v>
                </c:pt>
                <c:pt idx="5415">
                  <c:v>11.788</c:v>
                </c:pt>
                <c:pt idx="5416">
                  <c:v>11.788</c:v>
                </c:pt>
                <c:pt idx="5417">
                  <c:v>11.789</c:v>
                </c:pt>
                <c:pt idx="5418">
                  <c:v>11.789</c:v>
                </c:pt>
                <c:pt idx="5419">
                  <c:v>11.789</c:v>
                </c:pt>
                <c:pt idx="5420">
                  <c:v>11.790000000000001</c:v>
                </c:pt>
                <c:pt idx="5421">
                  <c:v>11.790000000000001</c:v>
                </c:pt>
                <c:pt idx="5422">
                  <c:v>11.790000000000001</c:v>
                </c:pt>
                <c:pt idx="5423">
                  <c:v>11.790000000000001</c:v>
                </c:pt>
                <c:pt idx="5424">
                  <c:v>11.791</c:v>
                </c:pt>
                <c:pt idx="5425">
                  <c:v>11.791</c:v>
                </c:pt>
                <c:pt idx="5426">
                  <c:v>11.791</c:v>
                </c:pt>
                <c:pt idx="5427">
                  <c:v>11.792</c:v>
                </c:pt>
                <c:pt idx="5428">
                  <c:v>11.792</c:v>
                </c:pt>
                <c:pt idx="5429">
                  <c:v>11.792</c:v>
                </c:pt>
                <c:pt idx="5430">
                  <c:v>11.792</c:v>
                </c:pt>
                <c:pt idx="5431">
                  <c:v>11.793000000000001</c:v>
                </c:pt>
                <c:pt idx="5432">
                  <c:v>11.793000000000001</c:v>
                </c:pt>
                <c:pt idx="5433">
                  <c:v>11.793000000000001</c:v>
                </c:pt>
                <c:pt idx="5434">
                  <c:v>11.793000000000001</c:v>
                </c:pt>
                <c:pt idx="5435">
                  <c:v>11.794</c:v>
                </c:pt>
                <c:pt idx="5436">
                  <c:v>11.794</c:v>
                </c:pt>
                <c:pt idx="5437">
                  <c:v>11.794</c:v>
                </c:pt>
                <c:pt idx="5438">
                  <c:v>11.795</c:v>
                </c:pt>
                <c:pt idx="5439">
                  <c:v>11.795</c:v>
                </c:pt>
                <c:pt idx="5440">
                  <c:v>11.795</c:v>
                </c:pt>
                <c:pt idx="5441">
                  <c:v>11.795</c:v>
                </c:pt>
                <c:pt idx="5442">
                  <c:v>11.795999999999999</c:v>
                </c:pt>
                <c:pt idx="5443">
                  <c:v>11.795999999999999</c:v>
                </c:pt>
                <c:pt idx="5444">
                  <c:v>11.795999999999999</c:v>
                </c:pt>
                <c:pt idx="5445">
                  <c:v>11.795999999999999</c:v>
                </c:pt>
                <c:pt idx="5446">
                  <c:v>11.797000000000001</c:v>
                </c:pt>
                <c:pt idx="5447">
                  <c:v>11.797000000000001</c:v>
                </c:pt>
                <c:pt idx="5448">
                  <c:v>11.797000000000001</c:v>
                </c:pt>
                <c:pt idx="5449">
                  <c:v>11.798</c:v>
                </c:pt>
                <c:pt idx="5450">
                  <c:v>11.798</c:v>
                </c:pt>
                <c:pt idx="5451">
                  <c:v>11.798</c:v>
                </c:pt>
                <c:pt idx="5452">
                  <c:v>11.798</c:v>
                </c:pt>
                <c:pt idx="5453">
                  <c:v>11.798999999999999</c:v>
                </c:pt>
                <c:pt idx="5454">
                  <c:v>11.798999999999999</c:v>
                </c:pt>
                <c:pt idx="5455">
                  <c:v>11.798999999999999</c:v>
                </c:pt>
                <c:pt idx="5456">
                  <c:v>11.8</c:v>
                </c:pt>
                <c:pt idx="5457">
                  <c:v>11.8</c:v>
                </c:pt>
                <c:pt idx="5458">
                  <c:v>11.8</c:v>
                </c:pt>
                <c:pt idx="5459">
                  <c:v>11.8</c:v>
                </c:pt>
                <c:pt idx="5460">
                  <c:v>11.801</c:v>
                </c:pt>
                <c:pt idx="5461">
                  <c:v>11.801</c:v>
                </c:pt>
                <c:pt idx="5462">
                  <c:v>11.801</c:v>
                </c:pt>
                <c:pt idx="5463">
                  <c:v>11.801</c:v>
                </c:pt>
                <c:pt idx="5464">
                  <c:v>11.802</c:v>
                </c:pt>
                <c:pt idx="5465">
                  <c:v>11.802</c:v>
                </c:pt>
                <c:pt idx="5466">
                  <c:v>11.802</c:v>
                </c:pt>
                <c:pt idx="5467">
                  <c:v>11.803000000000001</c:v>
                </c:pt>
                <c:pt idx="5468">
                  <c:v>11.803000000000001</c:v>
                </c:pt>
                <c:pt idx="5469">
                  <c:v>11.803000000000001</c:v>
                </c:pt>
                <c:pt idx="5470">
                  <c:v>11.803000000000001</c:v>
                </c:pt>
                <c:pt idx="5471">
                  <c:v>11.804</c:v>
                </c:pt>
                <c:pt idx="5472">
                  <c:v>11.804</c:v>
                </c:pt>
                <c:pt idx="5473">
                  <c:v>11.804</c:v>
                </c:pt>
                <c:pt idx="5474">
                  <c:v>11.805</c:v>
                </c:pt>
                <c:pt idx="5475">
                  <c:v>11.805</c:v>
                </c:pt>
                <c:pt idx="5476">
                  <c:v>11.805</c:v>
                </c:pt>
                <c:pt idx="5477">
                  <c:v>11.805</c:v>
                </c:pt>
                <c:pt idx="5478">
                  <c:v>11.806000000000001</c:v>
                </c:pt>
                <c:pt idx="5479">
                  <c:v>11.806000000000001</c:v>
                </c:pt>
                <c:pt idx="5480">
                  <c:v>11.806000000000001</c:v>
                </c:pt>
                <c:pt idx="5481">
                  <c:v>11.806000000000001</c:v>
                </c:pt>
                <c:pt idx="5482">
                  <c:v>11.807</c:v>
                </c:pt>
                <c:pt idx="5483">
                  <c:v>11.807</c:v>
                </c:pt>
                <c:pt idx="5484">
                  <c:v>11.807</c:v>
                </c:pt>
                <c:pt idx="5485">
                  <c:v>11.808</c:v>
                </c:pt>
                <c:pt idx="5486">
                  <c:v>11.808</c:v>
                </c:pt>
                <c:pt idx="5487">
                  <c:v>11.808</c:v>
                </c:pt>
                <c:pt idx="5488">
                  <c:v>11.808</c:v>
                </c:pt>
                <c:pt idx="5489">
                  <c:v>11.809000000000001</c:v>
                </c:pt>
                <c:pt idx="5490">
                  <c:v>11.809000000000001</c:v>
                </c:pt>
                <c:pt idx="5491">
                  <c:v>11.809000000000001</c:v>
                </c:pt>
                <c:pt idx="5492">
                  <c:v>11.809000000000001</c:v>
                </c:pt>
                <c:pt idx="5493">
                  <c:v>11.81</c:v>
                </c:pt>
                <c:pt idx="5494">
                  <c:v>11.81</c:v>
                </c:pt>
                <c:pt idx="5495">
                  <c:v>11.81</c:v>
                </c:pt>
                <c:pt idx="5496">
                  <c:v>11.811</c:v>
                </c:pt>
                <c:pt idx="5497">
                  <c:v>11.811</c:v>
                </c:pt>
                <c:pt idx="5498">
                  <c:v>11.811</c:v>
                </c:pt>
                <c:pt idx="5499">
                  <c:v>11.811</c:v>
                </c:pt>
                <c:pt idx="5500">
                  <c:v>11.811999999999999</c:v>
                </c:pt>
                <c:pt idx="5501">
                  <c:v>11.811999999999999</c:v>
                </c:pt>
                <c:pt idx="5502">
                  <c:v>11.811999999999999</c:v>
                </c:pt>
                <c:pt idx="5503">
                  <c:v>11.813000000000001</c:v>
                </c:pt>
                <c:pt idx="5504">
                  <c:v>11.813000000000001</c:v>
                </c:pt>
                <c:pt idx="5505">
                  <c:v>11.813000000000001</c:v>
                </c:pt>
                <c:pt idx="5506">
                  <c:v>11.813000000000001</c:v>
                </c:pt>
                <c:pt idx="5507">
                  <c:v>11.814</c:v>
                </c:pt>
                <c:pt idx="5508">
                  <c:v>11.814</c:v>
                </c:pt>
                <c:pt idx="5509">
                  <c:v>11.814</c:v>
                </c:pt>
                <c:pt idx="5510">
                  <c:v>11.814</c:v>
                </c:pt>
                <c:pt idx="5511">
                  <c:v>11.815</c:v>
                </c:pt>
                <c:pt idx="5512">
                  <c:v>11.815</c:v>
                </c:pt>
                <c:pt idx="5513">
                  <c:v>11.815</c:v>
                </c:pt>
                <c:pt idx="5514">
                  <c:v>11.816000000000001</c:v>
                </c:pt>
                <c:pt idx="5515">
                  <c:v>11.816000000000001</c:v>
                </c:pt>
                <c:pt idx="5516">
                  <c:v>11.816000000000001</c:v>
                </c:pt>
                <c:pt idx="5517">
                  <c:v>11.816000000000001</c:v>
                </c:pt>
                <c:pt idx="5518">
                  <c:v>11.817</c:v>
                </c:pt>
                <c:pt idx="5519">
                  <c:v>11.817</c:v>
                </c:pt>
                <c:pt idx="5520">
                  <c:v>11.817</c:v>
                </c:pt>
                <c:pt idx="5521">
                  <c:v>11.817</c:v>
                </c:pt>
                <c:pt idx="5522">
                  <c:v>11.818</c:v>
                </c:pt>
                <c:pt idx="5523">
                  <c:v>11.818</c:v>
                </c:pt>
                <c:pt idx="5524">
                  <c:v>11.818</c:v>
                </c:pt>
                <c:pt idx="5525">
                  <c:v>11.819000000000001</c:v>
                </c:pt>
                <c:pt idx="5526">
                  <c:v>11.819000000000001</c:v>
                </c:pt>
                <c:pt idx="5527">
                  <c:v>11.819000000000001</c:v>
                </c:pt>
                <c:pt idx="5528">
                  <c:v>11.819000000000001</c:v>
                </c:pt>
                <c:pt idx="5529">
                  <c:v>11.82</c:v>
                </c:pt>
                <c:pt idx="5530">
                  <c:v>11.82</c:v>
                </c:pt>
                <c:pt idx="5531">
                  <c:v>11.82</c:v>
                </c:pt>
                <c:pt idx="5532">
                  <c:v>11.821</c:v>
                </c:pt>
                <c:pt idx="5533">
                  <c:v>11.821</c:v>
                </c:pt>
                <c:pt idx="5534">
                  <c:v>11.821</c:v>
                </c:pt>
                <c:pt idx="5535">
                  <c:v>11.821</c:v>
                </c:pt>
                <c:pt idx="5536">
                  <c:v>11.822000000000001</c:v>
                </c:pt>
                <c:pt idx="5537">
                  <c:v>11.822000000000001</c:v>
                </c:pt>
                <c:pt idx="5538">
                  <c:v>11.822000000000001</c:v>
                </c:pt>
                <c:pt idx="5539">
                  <c:v>11.822000000000001</c:v>
                </c:pt>
                <c:pt idx="5540">
                  <c:v>11.823</c:v>
                </c:pt>
                <c:pt idx="5541">
                  <c:v>11.823</c:v>
                </c:pt>
                <c:pt idx="5542">
                  <c:v>11.823</c:v>
                </c:pt>
                <c:pt idx="5543">
                  <c:v>11.824</c:v>
                </c:pt>
                <c:pt idx="5544">
                  <c:v>11.824</c:v>
                </c:pt>
                <c:pt idx="5545">
                  <c:v>11.824</c:v>
                </c:pt>
                <c:pt idx="5546">
                  <c:v>11.824</c:v>
                </c:pt>
                <c:pt idx="5547">
                  <c:v>11.825000000000001</c:v>
                </c:pt>
                <c:pt idx="5548">
                  <c:v>11.825000000000001</c:v>
                </c:pt>
                <c:pt idx="5549">
                  <c:v>11.825000000000001</c:v>
                </c:pt>
                <c:pt idx="5550">
                  <c:v>11.825000000000001</c:v>
                </c:pt>
                <c:pt idx="5551">
                  <c:v>11.826000000000001</c:v>
                </c:pt>
                <c:pt idx="5552">
                  <c:v>11.826000000000001</c:v>
                </c:pt>
                <c:pt idx="5553">
                  <c:v>11.826000000000001</c:v>
                </c:pt>
                <c:pt idx="5554">
                  <c:v>11.827</c:v>
                </c:pt>
                <c:pt idx="5555">
                  <c:v>11.827</c:v>
                </c:pt>
                <c:pt idx="5556">
                  <c:v>11.827</c:v>
                </c:pt>
                <c:pt idx="5557">
                  <c:v>11.827</c:v>
                </c:pt>
                <c:pt idx="5558">
                  <c:v>11.827999999999999</c:v>
                </c:pt>
                <c:pt idx="5559">
                  <c:v>11.827999999999999</c:v>
                </c:pt>
                <c:pt idx="5560">
                  <c:v>11.827999999999999</c:v>
                </c:pt>
                <c:pt idx="5561">
                  <c:v>11.829000000000001</c:v>
                </c:pt>
                <c:pt idx="5562">
                  <c:v>11.829000000000001</c:v>
                </c:pt>
                <c:pt idx="5563">
                  <c:v>11.829000000000001</c:v>
                </c:pt>
                <c:pt idx="5564">
                  <c:v>11.829000000000001</c:v>
                </c:pt>
                <c:pt idx="5565">
                  <c:v>11.83</c:v>
                </c:pt>
                <c:pt idx="5566">
                  <c:v>11.83</c:v>
                </c:pt>
                <c:pt idx="5567">
                  <c:v>11.83</c:v>
                </c:pt>
                <c:pt idx="5568">
                  <c:v>11.83</c:v>
                </c:pt>
                <c:pt idx="5569">
                  <c:v>11.831</c:v>
                </c:pt>
                <c:pt idx="5570">
                  <c:v>11.831</c:v>
                </c:pt>
                <c:pt idx="5571">
                  <c:v>11.831</c:v>
                </c:pt>
                <c:pt idx="5572">
                  <c:v>11.832000000000001</c:v>
                </c:pt>
                <c:pt idx="5573">
                  <c:v>11.832000000000001</c:v>
                </c:pt>
                <c:pt idx="5574">
                  <c:v>11.832000000000001</c:v>
                </c:pt>
                <c:pt idx="5575">
                  <c:v>11.832000000000001</c:v>
                </c:pt>
                <c:pt idx="5576">
                  <c:v>11.833</c:v>
                </c:pt>
                <c:pt idx="5577">
                  <c:v>11.833</c:v>
                </c:pt>
                <c:pt idx="5578">
                  <c:v>11.833</c:v>
                </c:pt>
                <c:pt idx="5579">
                  <c:v>11.833</c:v>
                </c:pt>
                <c:pt idx="5580">
                  <c:v>11.834</c:v>
                </c:pt>
                <c:pt idx="5581">
                  <c:v>11.834</c:v>
                </c:pt>
                <c:pt idx="5582">
                  <c:v>11.834</c:v>
                </c:pt>
                <c:pt idx="5583">
                  <c:v>11.835000000000001</c:v>
                </c:pt>
                <c:pt idx="5584">
                  <c:v>11.835000000000001</c:v>
                </c:pt>
                <c:pt idx="5585">
                  <c:v>11.835000000000001</c:v>
                </c:pt>
                <c:pt idx="5586">
                  <c:v>11.835000000000001</c:v>
                </c:pt>
                <c:pt idx="5587">
                  <c:v>11.836</c:v>
                </c:pt>
                <c:pt idx="5588">
                  <c:v>11.836</c:v>
                </c:pt>
                <c:pt idx="5589">
                  <c:v>11.836</c:v>
                </c:pt>
                <c:pt idx="5590">
                  <c:v>11.837</c:v>
                </c:pt>
                <c:pt idx="5591">
                  <c:v>11.837</c:v>
                </c:pt>
                <c:pt idx="5592">
                  <c:v>11.837</c:v>
                </c:pt>
                <c:pt idx="5593">
                  <c:v>11.837</c:v>
                </c:pt>
                <c:pt idx="5594">
                  <c:v>11.838000000000001</c:v>
                </c:pt>
                <c:pt idx="5595">
                  <c:v>11.838000000000001</c:v>
                </c:pt>
                <c:pt idx="5596">
                  <c:v>11.838000000000001</c:v>
                </c:pt>
                <c:pt idx="5597">
                  <c:v>11.838000000000001</c:v>
                </c:pt>
                <c:pt idx="5598">
                  <c:v>11.839</c:v>
                </c:pt>
                <c:pt idx="5599">
                  <c:v>11.839</c:v>
                </c:pt>
                <c:pt idx="5600">
                  <c:v>11.839</c:v>
                </c:pt>
                <c:pt idx="5601">
                  <c:v>11.84</c:v>
                </c:pt>
                <c:pt idx="5602">
                  <c:v>11.84</c:v>
                </c:pt>
                <c:pt idx="5603">
                  <c:v>11.84</c:v>
                </c:pt>
                <c:pt idx="5604">
                  <c:v>11.84</c:v>
                </c:pt>
                <c:pt idx="5605">
                  <c:v>11.841000000000001</c:v>
                </c:pt>
                <c:pt idx="5606">
                  <c:v>11.841000000000001</c:v>
                </c:pt>
                <c:pt idx="5607">
                  <c:v>11.841000000000001</c:v>
                </c:pt>
                <c:pt idx="5608">
                  <c:v>11.842000000000001</c:v>
                </c:pt>
                <c:pt idx="5609">
                  <c:v>11.842000000000001</c:v>
                </c:pt>
                <c:pt idx="5610">
                  <c:v>11.842000000000001</c:v>
                </c:pt>
                <c:pt idx="5611">
                  <c:v>11.842000000000001</c:v>
                </c:pt>
                <c:pt idx="5612">
                  <c:v>11.843</c:v>
                </c:pt>
                <c:pt idx="5613">
                  <c:v>11.843</c:v>
                </c:pt>
                <c:pt idx="5614">
                  <c:v>11.843</c:v>
                </c:pt>
                <c:pt idx="5615">
                  <c:v>11.843</c:v>
                </c:pt>
                <c:pt idx="5616">
                  <c:v>11.843999999999999</c:v>
                </c:pt>
                <c:pt idx="5617">
                  <c:v>11.843999999999999</c:v>
                </c:pt>
                <c:pt idx="5618">
                  <c:v>11.843999999999999</c:v>
                </c:pt>
                <c:pt idx="5619">
                  <c:v>11.845000000000001</c:v>
                </c:pt>
                <c:pt idx="5620">
                  <c:v>11.845000000000001</c:v>
                </c:pt>
                <c:pt idx="5621">
                  <c:v>11.845000000000001</c:v>
                </c:pt>
                <c:pt idx="5622">
                  <c:v>11.845000000000001</c:v>
                </c:pt>
                <c:pt idx="5623">
                  <c:v>11.846</c:v>
                </c:pt>
                <c:pt idx="5624">
                  <c:v>11.846</c:v>
                </c:pt>
                <c:pt idx="5625">
                  <c:v>11.846</c:v>
                </c:pt>
                <c:pt idx="5626">
                  <c:v>11.846</c:v>
                </c:pt>
                <c:pt idx="5627">
                  <c:v>11.847</c:v>
                </c:pt>
                <c:pt idx="5628">
                  <c:v>11.847</c:v>
                </c:pt>
                <c:pt idx="5629">
                  <c:v>11.847</c:v>
                </c:pt>
                <c:pt idx="5630">
                  <c:v>11.848000000000001</c:v>
                </c:pt>
                <c:pt idx="5631">
                  <c:v>11.848000000000001</c:v>
                </c:pt>
                <c:pt idx="5632">
                  <c:v>11.848000000000001</c:v>
                </c:pt>
                <c:pt idx="5633">
                  <c:v>11.848000000000001</c:v>
                </c:pt>
                <c:pt idx="5634">
                  <c:v>11.849</c:v>
                </c:pt>
                <c:pt idx="5635">
                  <c:v>11.849</c:v>
                </c:pt>
                <c:pt idx="5636">
                  <c:v>11.849</c:v>
                </c:pt>
                <c:pt idx="5637">
                  <c:v>11.85</c:v>
                </c:pt>
                <c:pt idx="5638">
                  <c:v>11.85</c:v>
                </c:pt>
                <c:pt idx="5639">
                  <c:v>11.85</c:v>
                </c:pt>
                <c:pt idx="5640">
                  <c:v>11.85</c:v>
                </c:pt>
                <c:pt idx="5641">
                  <c:v>11.851000000000001</c:v>
                </c:pt>
                <c:pt idx="5642">
                  <c:v>11.851000000000001</c:v>
                </c:pt>
                <c:pt idx="5643">
                  <c:v>11.851000000000001</c:v>
                </c:pt>
                <c:pt idx="5644">
                  <c:v>11.851000000000001</c:v>
                </c:pt>
                <c:pt idx="5645">
                  <c:v>11.852</c:v>
                </c:pt>
                <c:pt idx="5646">
                  <c:v>11.852</c:v>
                </c:pt>
                <c:pt idx="5647">
                  <c:v>11.852</c:v>
                </c:pt>
                <c:pt idx="5648">
                  <c:v>11.853</c:v>
                </c:pt>
                <c:pt idx="5649">
                  <c:v>11.853</c:v>
                </c:pt>
                <c:pt idx="5650">
                  <c:v>11.853</c:v>
                </c:pt>
                <c:pt idx="5651">
                  <c:v>11.853</c:v>
                </c:pt>
                <c:pt idx="5652">
                  <c:v>11.854000000000001</c:v>
                </c:pt>
                <c:pt idx="5653">
                  <c:v>11.854000000000001</c:v>
                </c:pt>
                <c:pt idx="5654">
                  <c:v>11.854000000000001</c:v>
                </c:pt>
                <c:pt idx="5655">
                  <c:v>11.854000000000001</c:v>
                </c:pt>
                <c:pt idx="5656">
                  <c:v>11.855</c:v>
                </c:pt>
                <c:pt idx="5657">
                  <c:v>11.855</c:v>
                </c:pt>
                <c:pt idx="5658">
                  <c:v>11.855</c:v>
                </c:pt>
                <c:pt idx="5659">
                  <c:v>11.856</c:v>
                </c:pt>
                <c:pt idx="5660">
                  <c:v>11.856</c:v>
                </c:pt>
                <c:pt idx="5661">
                  <c:v>11.856</c:v>
                </c:pt>
                <c:pt idx="5662">
                  <c:v>11.856</c:v>
                </c:pt>
                <c:pt idx="5663">
                  <c:v>11.857000000000001</c:v>
                </c:pt>
                <c:pt idx="5664">
                  <c:v>11.857000000000001</c:v>
                </c:pt>
                <c:pt idx="5665">
                  <c:v>11.857000000000001</c:v>
                </c:pt>
                <c:pt idx="5666">
                  <c:v>11.858000000000001</c:v>
                </c:pt>
                <c:pt idx="5667">
                  <c:v>11.858000000000001</c:v>
                </c:pt>
                <c:pt idx="5668">
                  <c:v>11.858000000000001</c:v>
                </c:pt>
                <c:pt idx="5669">
                  <c:v>11.858000000000001</c:v>
                </c:pt>
                <c:pt idx="5670">
                  <c:v>11.859</c:v>
                </c:pt>
                <c:pt idx="5671">
                  <c:v>11.859</c:v>
                </c:pt>
                <c:pt idx="5672">
                  <c:v>11.859</c:v>
                </c:pt>
                <c:pt idx="5673">
                  <c:v>11.859</c:v>
                </c:pt>
                <c:pt idx="5674">
                  <c:v>11.86</c:v>
                </c:pt>
                <c:pt idx="5675">
                  <c:v>11.86</c:v>
                </c:pt>
                <c:pt idx="5676">
                  <c:v>11.86</c:v>
                </c:pt>
                <c:pt idx="5677">
                  <c:v>11.861000000000001</c:v>
                </c:pt>
                <c:pt idx="5678">
                  <c:v>11.861000000000001</c:v>
                </c:pt>
                <c:pt idx="5679">
                  <c:v>11.861000000000001</c:v>
                </c:pt>
                <c:pt idx="5680">
                  <c:v>11.861000000000001</c:v>
                </c:pt>
                <c:pt idx="5681">
                  <c:v>11.862</c:v>
                </c:pt>
                <c:pt idx="5682">
                  <c:v>11.862</c:v>
                </c:pt>
                <c:pt idx="5683">
                  <c:v>11.862</c:v>
                </c:pt>
                <c:pt idx="5684">
                  <c:v>11.862</c:v>
                </c:pt>
                <c:pt idx="5685">
                  <c:v>11.863</c:v>
                </c:pt>
                <c:pt idx="5686">
                  <c:v>11.863</c:v>
                </c:pt>
                <c:pt idx="5687">
                  <c:v>11.863</c:v>
                </c:pt>
                <c:pt idx="5688">
                  <c:v>11.864000000000001</c:v>
                </c:pt>
                <c:pt idx="5689">
                  <c:v>11.864000000000001</c:v>
                </c:pt>
                <c:pt idx="5690">
                  <c:v>11.864000000000001</c:v>
                </c:pt>
                <c:pt idx="5691">
                  <c:v>11.864000000000001</c:v>
                </c:pt>
                <c:pt idx="5692">
                  <c:v>11.865</c:v>
                </c:pt>
                <c:pt idx="5693">
                  <c:v>11.865</c:v>
                </c:pt>
                <c:pt idx="5694">
                  <c:v>11.865</c:v>
                </c:pt>
                <c:pt idx="5695">
                  <c:v>11.866</c:v>
                </c:pt>
                <c:pt idx="5696">
                  <c:v>11.866</c:v>
                </c:pt>
                <c:pt idx="5697">
                  <c:v>11.866</c:v>
                </c:pt>
                <c:pt idx="5698">
                  <c:v>11.866</c:v>
                </c:pt>
                <c:pt idx="5699">
                  <c:v>11.867000000000001</c:v>
                </c:pt>
                <c:pt idx="5700">
                  <c:v>11.867000000000001</c:v>
                </c:pt>
                <c:pt idx="5701">
                  <c:v>11.867000000000001</c:v>
                </c:pt>
                <c:pt idx="5702">
                  <c:v>11.867000000000001</c:v>
                </c:pt>
                <c:pt idx="5703">
                  <c:v>11.868</c:v>
                </c:pt>
                <c:pt idx="5704">
                  <c:v>11.868</c:v>
                </c:pt>
                <c:pt idx="5705">
                  <c:v>11.868</c:v>
                </c:pt>
                <c:pt idx="5706">
                  <c:v>11.869</c:v>
                </c:pt>
                <c:pt idx="5707">
                  <c:v>11.869</c:v>
                </c:pt>
                <c:pt idx="5708">
                  <c:v>11.869</c:v>
                </c:pt>
                <c:pt idx="5709">
                  <c:v>11.869</c:v>
                </c:pt>
                <c:pt idx="5710">
                  <c:v>11.870000000000001</c:v>
                </c:pt>
                <c:pt idx="5711">
                  <c:v>11.870000000000001</c:v>
                </c:pt>
                <c:pt idx="5712">
                  <c:v>11.870000000000001</c:v>
                </c:pt>
                <c:pt idx="5713">
                  <c:v>11.870000000000001</c:v>
                </c:pt>
                <c:pt idx="5714">
                  <c:v>11.871</c:v>
                </c:pt>
                <c:pt idx="5715">
                  <c:v>11.871</c:v>
                </c:pt>
                <c:pt idx="5716">
                  <c:v>11.871</c:v>
                </c:pt>
                <c:pt idx="5717">
                  <c:v>11.872</c:v>
                </c:pt>
                <c:pt idx="5718">
                  <c:v>11.872</c:v>
                </c:pt>
                <c:pt idx="5719">
                  <c:v>11.872</c:v>
                </c:pt>
                <c:pt idx="5720">
                  <c:v>11.872</c:v>
                </c:pt>
                <c:pt idx="5721">
                  <c:v>11.873000000000001</c:v>
                </c:pt>
                <c:pt idx="5722">
                  <c:v>11.873000000000001</c:v>
                </c:pt>
                <c:pt idx="5723">
                  <c:v>11.873000000000001</c:v>
                </c:pt>
                <c:pt idx="5724">
                  <c:v>11.874000000000001</c:v>
                </c:pt>
                <c:pt idx="5725">
                  <c:v>11.874000000000001</c:v>
                </c:pt>
                <c:pt idx="5726">
                  <c:v>11.874000000000001</c:v>
                </c:pt>
                <c:pt idx="5727">
                  <c:v>11.874000000000001</c:v>
                </c:pt>
                <c:pt idx="5728">
                  <c:v>11.875</c:v>
                </c:pt>
                <c:pt idx="5729">
                  <c:v>11.875</c:v>
                </c:pt>
                <c:pt idx="5730">
                  <c:v>11.875</c:v>
                </c:pt>
                <c:pt idx="5731">
                  <c:v>11.875</c:v>
                </c:pt>
                <c:pt idx="5732">
                  <c:v>11.875999999999999</c:v>
                </c:pt>
                <c:pt idx="5733">
                  <c:v>11.875999999999999</c:v>
                </c:pt>
                <c:pt idx="5734">
                  <c:v>11.875999999999999</c:v>
                </c:pt>
                <c:pt idx="5735">
                  <c:v>11.877000000000001</c:v>
                </c:pt>
                <c:pt idx="5736">
                  <c:v>11.877000000000001</c:v>
                </c:pt>
                <c:pt idx="5737">
                  <c:v>11.877000000000001</c:v>
                </c:pt>
                <c:pt idx="5738">
                  <c:v>11.877000000000001</c:v>
                </c:pt>
                <c:pt idx="5739">
                  <c:v>11.878</c:v>
                </c:pt>
                <c:pt idx="5740">
                  <c:v>11.878</c:v>
                </c:pt>
                <c:pt idx="5741">
                  <c:v>11.878</c:v>
                </c:pt>
                <c:pt idx="5742">
                  <c:v>11.878</c:v>
                </c:pt>
                <c:pt idx="5743">
                  <c:v>11.879</c:v>
                </c:pt>
                <c:pt idx="5744">
                  <c:v>11.879</c:v>
                </c:pt>
                <c:pt idx="5745">
                  <c:v>11.879</c:v>
                </c:pt>
                <c:pt idx="5746">
                  <c:v>11.88</c:v>
                </c:pt>
                <c:pt idx="5747">
                  <c:v>11.88</c:v>
                </c:pt>
                <c:pt idx="5748">
                  <c:v>11.88</c:v>
                </c:pt>
                <c:pt idx="5749">
                  <c:v>11.88</c:v>
                </c:pt>
                <c:pt idx="5750">
                  <c:v>11.881</c:v>
                </c:pt>
                <c:pt idx="5751">
                  <c:v>11.881</c:v>
                </c:pt>
                <c:pt idx="5752">
                  <c:v>11.881</c:v>
                </c:pt>
                <c:pt idx="5753">
                  <c:v>11.882</c:v>
                </c:pt>
                <c:pt idx="5754">
                  <c:v>11.882</c:v>
                </c:pt>
                <c:pt idx="5755">
                  <c:v>11.882</c:v>
                </c:pt>
                <c:pt idx="5756">
                  <c:v>11.882</c:v>
                </c:pt>
                <c:pt idx="5757">
                  <c:v>11.883000000000001</c:v>
                </c:pt>
                <c:pt idx="5758">
                  <c:v>11.883000000000001</c:v>
                </c:pt>
                <c:pt idx="5759">
                  <c:v>11.883000000000001</c:v>
                </c:pt>
                <c:pt idx="5760">
                  <c:v>11.883000000000001</c:v>
                </c:pt>
                <c:pt idx="5761">
                  <c:v>11.884</c:v>
                </c:pt>
                <c:pt idx="5762">
                  <c:v>11.884</c:v>
                </c:pt>
                <c:pt idx="5763">
                  <c:v>11.884</c:v>
                </c:pt>
                <c:pt idx="5764">
                  <c:v>11.885</c:v>
                </c:pt>
                <c:pt idx="5765">
                  <c:v>11.885</c:v>
                </c:pt>
                <c:pt idx="5766">
                  <c:v>11.885</c:v>
                </c:pt>
                <c:pt idx="5767">
                  <c:v>11.885</c:v>
                </c:pt>
                <c:pt idx="5768">
                  <c:v>11.886000000000001</c:v>
                </c:pt>
                <c:pt idx="5769">
                  <c:v>11.886000000000001</c:v>
                </c:pt>
                <c:pt idx="5770">
                  <c:v>11.886000000000001</c:v>
                </c:pt>
                <c:pt idx="5771">
                  <c:v>11.886000000000001</c:v>
                </c:pt>
                <c:pt idx="5772">
                  <c:v>11.887</c:v>
                </c:pt>
                <c:pt idx="5773">
                  <c:v>11.887</c:v>
                </c:pt>
                <c:pt idx="5774">
                  <c:v>11.887</c:v>
                </c:pt>
                <c:pt idx="5775">
                  <c:v>11.888</c:v>
                </c:pt>
                <c:pt idx="5776">
                  <c:v>11.888</c:v>
                </c:pt>
                <c:pt idx="5777">
                  <c:v>11.888</c:v>
                </c:pt>
                <c:pt idx="5778">
                  <c:v>11.888</c:v>
                </c:pt>
                <c:pt idx="5779">
                  <c:v>11.889000000000001</c:v>
                </c:pt>
                <c:pt idx="5780">
                  <c:v>11.889000000000001</c:v>
                </c:pt>
                <c:pt idx="5781">
                  <c:v>11.889000000000001</c:v>
                </c:pt>
                <c:pt idx="5782">
                  <c:v>11.89</c:v>
                </c:pt>
                <c:pt idx="5783">
                  <c:v>11.89</c:v>
                </c:pt>
                <c:pt idx="5784">
                  <c:v>11.89</c:v>
                </c:pt>
                <c:pt idx="5785">
                  <c:v>11.89</c:v>
                </c:pt>
                <c:pt idx="5786">
                  <c:v>11.891</c:v>
                </c:pt>
                <c:pt idx="5787">
                  <c:v>11.891</c:v>
                </c:pt>
                <c:pt idx="5788">
                  <c:v>11.891</c:v>
                </c:pt>
                <c:pt idx="5789">
                  <c:v>11.891</c:v>
                </c:pt>
                <c:pt idx="5790">
                  <c:v>11.891999999999999</c:v>
                </c:pt>
                <c:pt idx="5791">
                  <c:v>11.891999999999999</c:v>
                </c:pt>
                <c:pt idx="5792">
                  <c:v>11.891999999999999</c:v>
                </c:pt>
                <c:pt idx="5793">
                  <c:v>11.893000000000001</c:v>
                </c:pt>
                <c:pt idx="5794">
                  <c:v>11.893000000000001</c:v>
                </c:pt>
                <c:pt idx="5795">
                  <c:v>11.893000000000001</c:v>
                </c:pt>
                <c:pt idx="5796">
                  <c:v>11.893000000000001</c:v>
                </c:pt>
                <c:pt idx="5797">
                  <c:v>11.894</c:v>
                </c:pt>
                <c:pt idx="5798">
                  <c:v>11.894</c:v>
                </c:pt>
                <c:pt idx="5799">
                  <c:v>11.894</c:v>
                </c:pt>
                <c:pt idx="5800">
                  <c:v>11.894</c:v>
                </c:pt>
                <c:pt idx="5801">
                  <c:v>11.895</c:v>
                </c:pt>
                <c:pt idx="5802">
                  <c:v>11.895</c:v>
                </c:pt>
                <c:pt idx="5803">
                  <c:v>11.895</c:v>
                </c:pt>
                <c:pt idx="5804">
                  <c:v>11.896000000000001</c:v>
                </c:pt>
                <c:pt idx="5805">
                  <c:v>11.896000000000001</c:v>
                </c:pt>
                <c:pt idx="5806">
                  <c:v>11.896000000000001</c:v>
                </c:pt>
                <c:pt idx="5807">
                  <c:v>11.896000000000001</c:v>
                </c:pt>
                <c:pt idx="5808">
                  <c:v>11.897</c:v>
                </c:pt>
                <c:pt idx="5809">
                  <c:v>11.897</c:v>
                </c:pt>
                <c:pt idx="5810">
                  <c:v>11.897</c:v>
                </c:pt>
                <c:pt idx="5811">
                  <c:v>11.898</c:v>
                </c:pt>
                <c:pt idx="5812">
                  <c:v>11.898</c:v>
                </c:pt>
                <c:pt idx="5813">
                  <c:v>11.898</c:v>
                </c:pt>
                <c:pt idx="5814">
                  <c:v>11.898</c:v>
                </c:pt>
                <c:pt idx="5815">
                  <c:v>11.899000000000001</c:v>
                </c:pt>
                <c:pt idx="5816">
                  <c:v>11.899000000000001</c:v>
                </c:pt>
                <c:pt idx="5817">
                  <c:v>11.899000000000001</c:v>
                </c:pt>
                <c:pt idx="5818">
                  <c:v>11.899000000000001</c:v>
                </c:pt>
                <c:pt idx="5819">
                  <c:v>11.9</c:v>
                </c:pt>
                <c:pt idx="5820">
                  <c:v>11.9</c:v>
                </c:pt>
                <c:pt idx="5821">
                  <c:v>11.9</c:v>
                </c:pt>
                <c:pt idx="5822">
                  <c:v>11.901</c:v>
                </c:pt>
                <c:pt idx="5823">
                  <c:v>11.901</c:v>
                </c:pt>
                <c:pt idx="5824">
                  <c:v>11.901</c:v>
                </c:pt>
                <c:pt idx="5825">
                  <c:v>11.901</c:v>
                </c:pt>
                <c:pt idx="5826">
                  <c:v>11.902000000000001</c:v>
                </c:pt>
                <c:pt idx="5827">
                  <c:v>11.902000000000001</c:v>
                </c:pt>
                <c:pt idx="5828">
                  <c:v>11.902000000000001</c:v>
                </c:pt>
                <c:pt idx="5829">
                  <c:v>11.902000000000001</c:v>
                </c:pt>
                <c:pt idx="5830">
                  <c:v>11.903</c:v>
                </c:pt>
                <c:pt idx="5831">
                  <c:v>11.903</c:v>
                </c:pt>
                <c:pt idx="5832">
                  <c:v>11.903</c:v>
                </c:pt>
                <c:pt idx="5833">
                  <c:v>11.904</c:v>
                </c:pt>
                <c:pt idx="5834">
                  <c:v>11.904</c:v>
                </c:pt>
                <c:pt idx="5835">
                  <c:v>11.904</c:v>
                </c:pt>
                <c:pt idx="5836">
                  <c:v>11.904</c:v>
                </c:pt>
                <c:pt idx="5837">
                  <c:v>11.904999999999999</c:v>
                </c:pt>
                <c:pt idx="5838">
                  <c:v>11.904999999999999</c:v>
                </c:pt>
                <c:pt idx="5839">
                  <c:v>11.904999999999999</c:v>
                </c:pt>
                <c:pt idx="5840">
                  <c:v>11.906000000000001</c:v>
                </c:pt>
                <c:pt idx="5841">
                  <c:v>11.906000000000001</c:v>
                </c:pt>
                <c:pt idx="5842">
                  <c:v>11.906000000000001</c:v>
                </c:pt>
                <c:pt idx="5843">
                  <c:v>11.906000000000001</c:v>
                </c:pt>
                <c:pt idx="5844">
                  <c:v>11.907</c:v>
                </c:pt>
                <c:pt idx="5845">
                  <c:v>11.907</c:v>
                </c:pt>
                <c:pt idx="5846">
                  <c:v>11.907</c:v>
                </c:pt>
                <c:pt idx="5847">
                  <c:v>11.907</c:v>
                </c:pt>
                <c:pt idx="5848">
                  <c:v>11.907999999999999</c:v>
                </c:pt>
                <c:pt idx="5849">
                  <c:v>11.907999999999999</c:v>
                </c:pt>
                <c:pt idx="5850">
                  <c:v>11.907999999999999</c:v>
                </c:pt>
                <c:pt idx="5851">
                  <c:v>11.909000000000001</c:v>
                </c:pt>
                <c:pt idx="5852">
                  <c:v>11.909000000000001</c:v>
                </c:pt>
                <c:pt idx="5853">
                  <c:v>11.909000000000001</c:v>
                </c:pt>
                <c:pt idx="5854">
                  <c:v>11.909000000000001</c:v>
                </c:pt>
                <c:pt idx="5855">
                  <c:v>11.91</c:v>
                </c:pt>
                <c:pt idx="5856">
                  <c:v>11.91</c:v>
                </c:pt>
                <c:pt idx="5857">
                  <c:v>11.91</c:v>
                </c:pt>
                <c:pt idx="5858">
                  <c:v>11.91</c:v>
                </c:pt>
                <c:pt idx="5859">
                  <c:v>11.911</c:v>
                </c:pt>
                <c:pt idx="5860">
                  <c:v>11.911</c:v>
                </c:pt>
                <c:pt idx="5861">
                  <c:v>11.911</c:v>
                </c:pt>
                <c:pt idx="5862">
                  <c:v>11.912000000000001</c:v>
                </c:pt>
                <c:pt idx="5863">
                  <c:v>11.912000000000001</c:v>
                </c:pt>
                <c:pt idx="5864">
                  <c:v>11.912000000000001</c:v>
                </c:pt>
                <c:pt idx="5865">
                  <c:v>11.912000000000001</c:v>
                </c:pt>
                <c:pt idx="5866">
                  <c:v>11.913</c:v>
                </c:pt>
                <c:pt idx="5867">
                  <c:v>11.913</c:v>
                </c:pt>
                <c:pt idx="5868">
                  <c:v>11.913</c:v>
                </c:pt>
                <c:pt idx="5869">
                  <c:v>11.914</c:v>
                </c:pt>
                <c:pt idx="5870">
                  <c:v>11.914</c:v>
                </c:pt>
                <c:pt idx="5871">
                  <c:v>11.914</c:v>
                </c:pt>
                <c:pt idx="5872">
                  <c:v>11.914</c:v>
                </c:pt>
                <c:pt idx="5873">
                  <c:v>11.915000000000001</c:v>
                </c:pt>
                <c:pt idx="5874">
                  <c:v>11.915000000000001</c:v>
                </c:pt>
                <c:pt idx="5875">
                  <c:v>11.915000000000001</c:v>
                </c:pt>
                <c:pt idx="5876">
                  <c:v>11.915000000000001</c:v>
                </c:pt>
                <c:pt idx="5877">
                  <c:v>11.916</c:v>
                </c:pt>
                <c:pt idx="5878">
                  <c:v>11.916</c:v>
                </c:pt>
                <c:pt idx="5879">
                  <c:v>11.916</c:v>
                </c:pt>
                <c:pt idx="5880">
                  <c:v>11.917</c:v>
                </c:pt>
                <c:pt idx="5881">
                  <c:v>11.917</c:v>
                </c:pt>
                <c:pt idx="5882">
                  <c:v>11.917</c:v>
                </c:pt>
                <c:pt idx="5883">
                  <c:v>11.917</c:v>
                </c:pt>
                <c:pt idx="5884">
                  <c:v>11.918000000000001</c:v>
                </c:pt>
                <c:pt idx="5885">
                  <c:v>11.918000000000001</c:v>
                </c:pt>
                <c:pt idx="5886">
                  <c:v>11.918000000000001</c:v>
                </c:pt>
                <c:pt idx="5887">
                  <c:v>11.918000000000001</c:v>
                </c:pt>
                <c:pt idx="5888">
                  <c:v>11.919</c:v>
                </c:pt>
                <c:pt idx="5889">
                  <c:v>11.919</c:v>
                </c:pt>
                <c:pt idx="5890">
                  <c:v>11.919</c:v>
                </c:pt>
                <c:pt idx="5891">
                  <c:v>11.92</c:v>
                </c:pt>
                <c:pt idx="5892">
                  <c:v>11.92</c:v>
                </c:pt>
                <c:pt idx="5893">
                  <c:v>11.92</c:v>
                </c:pt>
                <c:pt idx="5894">
                  <c:v>11.92</c:v>
                </c:pt>
                <c:pt idx="5895">
                  <c:v>11.920999999999999</c:v>
                </c:pt>
                <c:pt idx="5896">
                  <c:v>11.920999999999999</c:v>
                </c:pt>
                <c:pt idx="5897">
                  <c:v>11.920999999999999</c:v>
                </c:pt>
                <c:pt idx="5898">
                  <c:v>11.922000000000001</c:v>
                </c:pt>
                <c:pt idx="5899">
                  <c:v>11.922000000000001</c:v>
                </c:pt>
                <c:pt idx="5900">
                  <c:v>11.922000000000001</c:v>
                </c:pt>
                <c:pt idx="5901">
                  <c:v>11.922000000000001</c:v>
                </c:pt>
                <c:pt idx="5902">
                  <c:v>11.923</c:v>
                </c:pt>
                <c:pt idx="5903">
                  <c:v>11.927</c:v>
                </c:pt>
                <c:pt idx="5904">
                  <c:v>11.93</c:v>
                </c:pt>
                <c:pt idx="5905">
                  <c:v>11.933</c:v>
                </c:pt>
                <c:pt idx="5906">
                  <c:v>11.936999999999999</c:v>
                </c:pt>
                <c:pt idx="5907">
                  <c:v>11.941000000000001</c:v>
                </c:pt>
                <c:pt idx="5908">
                  <c:v>11.945</c:v>
                </c:pt>
                <c:pt idx="5909">
                  <c:v>11.948</c:v>
                </c:pt>
                <c:pt idx="5910">
                  <c:v>11.952</c:v>
                </c:pt>
                <c:pt idx="5911">
                  <c:v>11.955</c:v>
                </c:pt>
                <c:pt idx="5912">
                  <c:v>11.959</c:v>
                </c:pt>
                <c:pt idx="5913">
                  <c:v>11.963000000000001</c:v>
                </c:pt>
                <c:pt idx="5914">
                  <c:v>11.966000000000001</c:v>
                </c:pt>
                <c:pt idx="5915">
                  <c:v>11.97</c:v>
                </c:pt>
                <c:pt idx="5916">
                  <c:v>11.974</c:v>
                </c:pt>
                <c:pt idx="5917">
                  <c:v>11.978</c:v>
                </c:pt>
                <c:pt idx="5918">
                  <c:v>11.982000000000001</c:v>
                </c:pt>
                <c:pt idx="5919">
                  <c:v>11.986000000000001</c:v>
                </c:pt>
                <c:pt idx="5920">
                  <c:v>11.99</c:v>
                </c:pt>
                <c:pt idx="5921">
                  <c:v>11.994</c:v>
                </c:pt>
                <c:pt idx="5922">
                  <c:v>11.998000000000001</c:v>
                </c:pt>
                <c:pt idx="5923">
                  <c:v>12.002000000000001</c:v>
                </c:pt>
                <c:pt idx="5924">
                  <c:v>12.006</c:v>
                </c:pt>
                <c:pt idx="5925">
                  <c:v>12.01</c:v>
                </c:pt>
                <c:pt idx="5926">
                  <c:v>12.014000000000001</c:v>
                </c:pt>
                <c:pt idx="5927">
                  <c:v>12.018000000000001</c:v>
                </c:pt>
                <c:pt idx="5928">
                  <c:v>12.022</c:v>
                </c:pt>
                <c:pt idx="5929">
                  <c:v>12.026</c:v>
                </c:pt>
                <c:pt idx="5930">
                  <c:v>12.030000000000001</c:v>
                </c:pt>
                <c:pt idx="5931">
                  <c:v>12.035</c:v>
                </c:pt>
                <c:pt idx="5932">
                  <c:v>12.039</c:v>
                </c:pt>
                <c:pt idx="5933">
                  <c:v>12.043000000000001</c:v>
                </c:pt>
                <c:pt idx="5934">
                  <c:v>12.047000000000001</c:v>
                </c:pt>
                <c:pt idx="5935">
                  <c:v>12.051</c:v>
                </c:pt>
                <c:pt idx="5936">
                  <c:v>12.055</c:v>
                </c:pt>
                <c:pt idx="5937">
                  <c:v>12.059000000000001</c:v>
                </c:pt>
                <c:pt idx="5938">
                  <c:v>12.063000000000001</c:v>
                </c:pt>
                <c:pt idx="5939">
                  <c:v>12.068</c:v>
                </c:pt>
                <c:pt idx="5940">
                  <c:v>12.072000000000001</c:v>
                </c:pt>
                <c:pt idx="5941">
                  <c:v>12.076000000000001</c:v>
                </c:pt>
                <c:pt idx="5942">
                  <c:v>12.08</c:v>
                </c:pt>
                <c:pt idx="5943">
                  <c:v>12.084</c:v>
                </c:pt>
                <c:pt idx="5944">
                  <c:v>12.088000000000001</c:v>
                </c:pt>
                <c:pt idx="5945">
                  <c:v>12.093</c:v>
                </c:pt>
                <c:pt idx="5946">
                  <c:v>12.097</c:v>
                </c:pt>
                <c:pt idx="5947">
                  <c:v>12.101000000000001</c:v>
                </c:pt>
                <c:pt idx="5948">
                  <c:v>12.105</c:v>
                </c:pt>
                <c:pt idx="5949">
                  <c:v>12.109</c:v>
                </c:pt>
                <c:pt idx="5950">
                  <c:v>12.113</c:v>
                </c:pt>
                <c:pt idx="5951">
                  <c:v>12.118</c:v>
                </c:pt>
                <c:pt idx="5952">
                  <c:v>12.122</c:v>
                </c:pt>
                <c:pt idx="5953">
                  <c:v>12.125999999999999</c:v>
                </c:pt>
                <c:pt idx="5954">
                  <c:v>12.13</c:v>
                </c:pt>
                <c:pt idx="5955">
                  <c:v>12.134</c:v>
                </c:pt>
                <c:pt idx="5956">
                  <c:v>12.139000000000001</c:v>
                </c:pt>
                <c:pt idx="5957">
                  <c:v>12.143000000000001</c:v>
                </c:pt>
                <c:pt idx="5958">
                  <c:v>12.147</c:v>
                </c:pt>
                <c:pt idx="5959">
                  <c:v>12.151</c:v>
                </c:pt>
                <c:pt idx="5960">
                  <c:v>12.155000000000001</c:v>
                </c:pt>
                <c:pt idx="5961">
                  <c:v>12.159000000000001</c:v>
                </c:pt>
                <c:pt idx="5962">
                  <c:v>12.164</c:v>
                </c:pt>
                <c:pt idx="5963">
                  <c:v>12.168000000000001</c:v>
                </c:pt>
                <c:pt idx="5964">
                  <c:v>12.172000000000001</c:v>
                </c:pt>
                <c:pt idx="5965">
                  <c:v>12.176</c:v>
                </c:pt>
                <c:pt idx="5966">
                  <c:v>12.18</c:v>
                </c:pt>
                <c:pt idx="5967">
                  <c:v>12.185</c:v>
                </c:pt>
                <c:pt idx="5968">
                  <c:v>12.189</c:v>
                </c:pt>
                <c:pt idx="5969">
                  <c:v>12.193</c:v>
                </c:pt>
                <c:pt idx="5970">
                  <c:v>12.197000000000001</c:v>
                </c:pt>
                <c:pt idx="5971">
                  <c:v>12.201000000000001</c:v>
                </c:pt>
                <c:pt idx="5972">
                  <c:v>12.206</c:v>
                </c:pt>
                <c:pt idx="5973">
                  <c:v>12.21</c:v>
                </c:pt>
                <c:pt idx="5974">
                  <c:v>12.214</c:v>
                </c:pt>
                <c:pt idx="5975">
                  <c:v>12.218</c:v>
                </c:pt>
                <c:pt idx="5976">
                  <c:v>12.222</c:v>
                </c:pt>
                <c:pt idx="5977">
                  <c:v>12.227</c:v>
                </c:pt>
                <c:pt idx="5978">
                  <c:v>12.231</c:v>
                </c:pt>
                <c:pt idx="5979">
                  <c:v>12.234999999999999</c:v>
                </c:pt>
                <c:pt idx="5980">
                  <c:v>12.239000000000001</c:v>
                </c:pt>
                <c:pt idx="5981">
                  <c:v>12.243</c:v>
                </c:pt>
                <c:pt idx="5982">
                  <c:v>12.247</c:v>
                </c:pt>
                <c:pt idx="5983">
                  <c:v>12.252000000000001</c:v>
                </c:pt>
                <c:pt idx="5984">
                  <c:v>12.256</c:v>
                </c:pt>
                <c:pt idx="5985">
                  <c:v>12.26</c:v>
                </c:pt>
                <c:pt idx="5986">
                  <c:v>12.264000000000001</c:v>
                </c:pt>
                <c:pt idx="5987">
                  <c:v>12.269</c:v>
                </c:pt>
                <c:pt idx="5988">
                  <c:v>12.273</c:v>
                </c:pt>
                <c:pt idx="5989">
                  <c:v>12.277000000000001</c:v>
                </c:pt>
                <c:pt idx="5990">
                  <c:v>12.281000000000001</c:v>
                </c:pt>
                <c:pt idx="5991">
                  <c:v>12.285</c:v>
                </c:pt>
                <c:pt idx="5992">
                  <c:v>12.290000000000001</c:v>
                </c:pt>
                <c:pt idx="5993">
                  <c:v>12.294</c:v>
                </c:pt>
                <c:pt idx="5994">
                  <c:v>12.298</c:v>
                </c:pt>
                <c:pt idx="5995">
                  <c:v>12.302</c:v>
                </c:pt>
                <c:pt idx="5996">
                  <c:v>12.307</c:v>
                </c:pt>
                <c:pt idx="5997">
                  <c:v>12.311</c:v>
                </c:pt>
                <c:pt idx="5998">
                  <c:v>12.315</c:v>
                </c:pt>
                <c:pt idx="5999">
                  <c:v>12.319000000000001</c:v>
                </c:pt>
                <c:pt idx="6000">
                  <c:v>12.323</c:v>
                </c:pt>
                <c:pt idx="6001">
                  <c:v>12.327999999999999</c:v>
                </c:pt>
                <c:pt idx="6002">
                  <c:v>12.332000000000001</c:v>
                </c:pt>
                <c:pt idx="6003">
                  <c:v>12.336</c:v>
                </c:pt>
                <c:pt idx="6004">
                  <c:v>12.34</c:v>
                </c:pt>
                <c:pt idx="6005">
                  <c:v>12.345000000000001</c:v>
                </c:pt>
                <c:pt idx="6006">
                  <c:v>12.349</c:v>
                </c:pt>
                <c:pt idx="6007">
                  <c:v>12.353</c:v>
                </c:pt>
                <c:pt idx="6008">
                  <c:v>12.357000000000001</c:v>
                </c:pt>
                <c:pt idx="6009">
                  <c:v>12.362</c:v>
                </c:pt>
                <c:pt idx="6010">
                  <c:v>12.366</c:v>
                </c:pt>
                <c:pt idx="6011">
                  <c:v>12.370000000000001</c:v>
                </c:pt>
                <c:pt idx="6012">
                  <c:v>12.374000000000001</c:v>
                </c:pt>
                <c:pt idx="6013">
                  <c:v>12.379</c:v>
                </c:pt>
                <c:pt idx="6014">
                  <c:v>12.383000000000001</c:v>
                </c:pt>
                <c:pt idx="6015">
                  <c:v>12.387</c:v>
                </c:pt>
                <c:pt idx="6016">
                  <c:v>12.391</c:v>
                </c:pt>
                <c:pt idx="6017">
                  <c:v>12.395</c:v>
                </c:pt>
                <c:pt idx="6018">
                  <c:v>12.4</c:v>
                </c:pt>
                <c:pt idx="6019">
                  <c:v>12.404</c:v>
                </c:pt>
                <c:pt idx="6020">
                  <c:v>12.407999999999999</c:v>
                </c:pt>
                <c:pt idx="6021">
                  <c:v>12.412000000000001</c:v>
                </c:pt>
                <c:pt idx="6022">
                  <c:v>12.416</c:v>
                </c:pt>
                <c:pt idx="6023">
                  <c:v>12.420999999999999</c:v>
                </c:pt>
                <c:pt idx="6024">
                  <c:v>12.425000000000001</c:v>
                </c:pt>
                <c:pt idx="6025">
                  <c:v>12.429</c:v>
                </c:pt>
                <c:pt idx="6026">
                  <c:v>12.433</c:v>
                </c:pt>
                <c:pt idx="6027">
                  <c:v>12.436999999999999</c:v>
                </c:pt>
                <c:pt idx="6028">
                  <c:v>12.442</c:v>
                </c:pt>
                <c:pt idx="6029">
                  <c:v>12.446</c:v>
                </c:pt>
                <c:pt idx="6030">
                  <c:v>12.450000000000001</c:v>
                </c:pt>
                <c:pt idx="6031">
                  <c:v>12.454000000000001</c:v>
                </c:pt>
                <c:pt idx="6032">
                  <c:v>12.458</c:v>
                </c:pt>
                <c:pt idx="6033">
                  <c:v>12.462</c:v>
                </c:pt>
                <c:pt idx="6034">
                  <c:v>12.467000000000001</c:v>
                </c:pt>
                <c:pt idx="6035">
                  <c:v>12.471</c:v>
                </c:pt>
                <c:pt idx="6036">
                  <c:v>12.475</c:v>
                </c:pt>
                <c:pt idx="6037">
                  <c:v>12.479000000000001</c:v>
                </c:pt>
                <c:pt idx="6038">
                  <c:v>12.483000000000001</c:v>
                </c:pt>
                <c:pt idx="6039">
                  <c:v>12.487</c:v>
                </c:pt>
                <c:pt idx="6040">
                  <c:v>12.492000000000001</c:v>
                </c:pt>
                <c:pt idx="6041">
                  <c:v>12.496</c:v>
                </c:pt>
                <c:pt idx="6042">
                  <c:v>12.5</c:v>
                </c:pt>
                <c:pt idx="6043">
                  <c:v>12.504</c:v>
                </c:pt>
                <c:pt idx="6044">
                  <c:v>12.508000000000001</c:v>
                </c:pt>
                <c:pt idx="6045">
                  <c:v>12.512</c:v>
                </c:pt>
                <c:pt idx="6046">
                  <c:v>12.516999999999999</c:v>
                </c:pt>
                <c:pt idx="6047">
                  <c:v>12.521000000000001</c:v>
                </c:pt>
                <c:pt idx="6048">
                  <c:v>12.525</c:v>
                </c:pt>
                <c:pt idx="6049">
                  <c:v>12.529</c:v>
                </c:pt>
                <c:pt idx="6050">
                  <c:v>12.532999999999999</c:v>
                </c:pt>
                <c:pt idx="6051">
                  <c:v>12.537000000000001</c:v>
                </c:pt>
                <c:pt idx="6052">
                  <c:v>12.541</c:v>
                </c:pt>
                <c:pt idx="6053">
                  <c:v>12.545999999999999</c:v>
                </c:pt>
                <c:pt idx="6054">
                  <c:v>12.55</c:v>
                </c:pt>
                <c:pt idx="6055">
                  <c:v>12.554</c:v>
                </c:pt>
                <c:pt idx="6056">
                  <c:v>12.558</c:v>
                </c:pt>
                <c:pt idx="6057">
                  <c:v>12.561999999999999</c:v>
                </c:pt>
                <c:pt idx="6058">
                  <c:v>12.566000000000001</c:v>
                </c:pt>
                <c:pt idx="6059">
                  <c:v>12.57</c:v>
                </c:pt>
                <c:pt idx="6060">
                  <c:v>12.575000000000001</c:v>
                </c:pt>
                <c:pt idx="6061">
                  <c:v>12.579000000000001</c:v>
                </c:pt>
                <c:pt idx="6062">
                  <c:v>12.583</c:v>
                </c:pt>
                <c:pt idx="6063">
                  <c:v>12.587</c:v>
                </c:pt>
                <c:pt idx="6064">
                  <c:v>12.591000000000001</c:v>
                </c:pt>
                <c:pt idx="6065">
                  <c:v>12.595000000000001</c:v>
                </c:pt>
                <c:pt idx="6066">
                  <c:v>12.599</c:v>
                </c:pt>
                <c:pt idx="6067">
                  <c:v>12.603</c:v>
                </c:pt>
                <c:pt idx="6068">
                  <c:v>12.608000000000001</c:v>
                </c:pt>
                <c:pt idx="6069">
                  <c:v>12.612</c:v>
                </c:pt>
                <c:pt idx="6070">
                  <c:v>12.616</c:v>
                </c:pt>
                <c:pt idx="6071">
                  <c:v>12.620000000000001</c:v>
                </c:pt>
                <c:pt idx="6072">
                  <c:v>12.624000000000001</c:v>
                </c:pt>
                <c:pt idx="6073">
                  <c:v>12.628</c:v>
                </c:pt>
                <c:pt idx="6074">
                  <c:v>12.632</c:v>
                </c:pt>
                <c:pt idx="6075">
                  <c:v>12.636000000000001</c:v>
                </c:pt>
                <c:pt idx="6076">
                  <c:v>12.64</c:v>
                </c:pt>
                <c:pt idx="6077">
                  <c:v>12.645</c:v>
                </c:pt>
                <c:pt idx="6078">
                  <c:v>12.649000000000001</c:v>
                </c:pt>
                <c:pt idx="6079">
                  <c:v>12.653</c:v>
                </c:pt>
                <c:pt idx="6080">
                  <c:v>12.657</c:v>
                </c:pt>
                <c:pt idx="6081">
                  <c:v>12.661</c:v>
                </c:pt>
                <c:pt idx="6082">
                  <c:v>12.665000000000001</c:v>
                </c:pt>
                <c:pt idx="6083">
                  <c:v>12.669</c:v>
                </c:pt>
                <c:pt idx="6084">
                  <c:v>12.673</c:v>
                </c:pt>
                <c:pt idx="6085">
                  <c:v>12.677</c:v>
                </c:pt>
                <c:pt idx="6086">
                  <c:v>12.682</c:v>
                </c:pt>
                <c:pt idx="6087">
                  <c:v>12.686</c:v>
                </c:pt>
                <c:pt idx="6088">
                  <c:v>12.69</c:v>
                </c:pt>
                <c:pt idx="6089">
                  <c:v>12.694000000000001</c:v>
                </c:pt>
                <c:pt idx="6090">
                  <c:v>12.698</c:v>
                </c:pt>
                <c:pt idx="6091">
                  <c:v>12.702</c:v>
                </c:pt>
                <c:pt idx="6092">
                  <c:v>12.706</c:v>
                </c:pt>
                <c:pt idx="6093">
                  <c:v>12.71</c:v>
                </c:pt>
                <c:pt idx="6094">
                  <c:v>12.714</c:v>
                </c:pt>
                <c:pt idx="6095">
                  <c:v>12.718</c:v>
                </c:pt>
                <c:pt idx="6096">
                  <c:v>12.722</c:v>
                </c:pt>
                <c:pt idx="6097">
                  <c:v>12.727</c:v>
                </c:pt>
                <c:pt idx="6098">
                  <c:v>12.731</c:v>
                </c:pt>
                <c:pt idx="6099">
                  <c:v>12.734999999999999</c:v>
                </c:pt>
                <c:pt idx="6100">
                  <c:v>12.739000000000001</c:v>
                </c:pt>
                <c:pt idx="6101">
                  <c:v>12.743</c:v>
                </c:pt>
                <c:pt idx="6102">
                  <c:v>12.747</c:v>
                </c:pt>
                <c:pt idx="6103">
                  <c:v>12.750999999999999</c:v>
                </c:pt>
                <c:pt idx="6104">
                  <c:v>12.755000000000001</c:v>
                </c:pt>
                <c:pt idx="6105">
                  <c:v>12.759</c:v>
                </c:pt>
                <c:pt idx="6106">
                  <c:v>12.763</c:v>
                </c:pt>
                <c:pt idx="6107">
                  <c:v>12.766999999999999</c:v>
                </c:pt>
                <c:pt idx="6108">
                  <c:v>12.771000000000001</c:v>
                </c:pt>
                <c:pt idx="6109">
                  <c:v>12.776</c:v>
                </c:pt>
                <c:pt idx="6110">
                  <c:v>12.780000000000001</c:v>
                </c:pt>
                <c:pt idx="6111">
                  <c:v>12.784000000000001</c:v>
                </c:pt>
                <c:pt idx="6112">
                  <c:v>12.788</c:v>
                </c:pt>
                <c:pt idx="6113">
                  <c:v>12.792</c:v>
                </c:pt>
                <c:pt idx="6114">
                  <c:v>12.796000000000001</c:v>
                </c:pt>
                <c:pt idx="6115">
                  <c:v>12.8</c:v>
                </c:pt>
                <c:pt idx="6116">
                  <c:v>12.804</c:v>
                </c:pt>
                <c:pt idx="6117">
                  <c:v>12.808</c:v>
                </c:pt>
                <c:pt idx="6118">
                  <c:v>12.811999999999999</c:v>
                </c:pt>
                <c:pt idx="6119">
                  <c:v>12.816000000000001</c:v>
                </c:pt>
                <c:pt idx="6120">
                  <c:v>12.82</c:v>
                </c:pt>
                <c:pt idx="6121">
                  <c:v>12.824</c:v>
                </c:pt>
                <c:pt idx="6122">
                  <c:v>12.827999999999999</c:v>
                </c:pt>
                <c:pt idx="6123">
                  <c:v>12.832000000000001</c:v>
                </c:pt>
                <c:pt idx="6124">
                  <c:v>12.836</c:v>
                </c:pt>
                <c:pt idx="6125">
                  <c:v>12.84</c:v>
                </c:pt>
                <c:pt idx="6126">
                  <c:v>12.845000000000001</c:v>
                </c:pt>
                <c:pt idx="6127">
                  <c:v>12.849</c:v>
                </c:pt>
                <c:pt idx="6128">
                  <c:v>12.853</c:v>
                </c:pt>
                <c:pt idx="6129">
                  <c:v>12.857000000000001</c:v>
                </c:pt>
                <c:pt idx="6130">
                  <c:v>12.861000000000001</c:v>
                </c:pt>
                <c:pt idx="6131">
                  <c:v>12.865</c:v>
                </c:pt>
                <c:pt idx="6132">
                  <c:v>12.869</c:v>
                </c:pt>
                <c:pt idx="6133">
                  <c:v>12.873000000000001</c:v>
                </c:pt>
                <c:pt idx="6134">
                  <c:v>12.877000000000001</c:v>
                </c:pt>
                <c:pt idx="6135">
                  <c:v>12.881</c:v>
                </c:pt>
                <c:pt idx="6136">
                  <c:v>12.885</c:v>
                </c:pt>
                <c:pt idx="6137">
                  <c:v>12.889000000000001</c:v>
                </c:pt>
                <c:pt idx="6138">
                  <c:v>12.893000000000001</c:v>
                </c:pt>
                <c:pt idx="6139">
                  <c:v>12.897</c:v>
                </c:pt>
                <c:pt idx="6140">
                  <c:v>12.901</c:v>
                </c:pt>
                <c:pt idx="6141">
                  <c:v>12.905000000000001</c:v>
                </c:pt>
                <c:pt idx="6142">
                  <c:v>12.909000000000001</c:v>
                </c:pt>
                <c:pt idx="6143">
                  <c:v>12.913</c:v>
                </c:pt>
                <c:pt idx="6144">
                  <c:v>12.917</c:v>
                </c:pt>
                <c:pt idx="6145">
                  <c:v>12.921000000000001</c:v>
                </c:pt>
                <c:pt idx="6146">
                  <c:v>12.925000000000001</c:v>
                </c:pt>
                <c:pt idx="6147">
                  <c:v>12.929</c:v>
                </c:pt>
                <c:pt idx="6148">
                  <c:v>12.933</c:v>
                </c:pt>
                <c:pt idx="6149">
                  <c:v>12.936999999999999</c:v>
                </c:pt>
                <c:pt idx="6150">
                  <c:v>12.941000000000001</c:v>
                </c:pt>
                <c:pt idx="6151">
                  <c:v>12.945</c:v>
                </c:pt>
                <c:pt idx="6152">
                  <c:v>12.949</c:v>
                </c:pt>
                <c:pt idx="6153">
                  <c:v>12.952999999999999</c:v>
                </c:pt>
                <c:pt idx="6154">
                  <c:v>12.957000000000001</c:v>
                </c:pt>
                <c:pt idx="6155">
                  <c:v>12.961</c:v>
                </c:pt>
                <c:pt idx="6156">
                  <c:v>12.965</c:v>
                </c:pt>
                <c:pt idx="6157">
                  <c:v>12.968999999999999</c:v>
                </c:pt>
                <c:pt idx="6158">
                  <c:v>12.973000000000001</c:v>
                </c:pt>
                <c:pt idx="6159">
                  <c:v>12.977</c:v>
                </c:pt>
                <c:pt idx="6160">
                  <c:v>12.981</c:v>
                </c:pt>
                <c:pt idx="6161">
                  <c:v>12.984999999999999</c:v>
                </c:pt>
                <c:pt idx="6162">
                  <c:v>12.989000000000001</c:v>
                </c:pt>
                <c:pt idx="6163">
                  <c:v>12.993</c:v>
                </c:pt>
                <c:pt idx="6164">
                  <c:v>12.997</c:v>
                </c:pt>
                <c:pt idx="6165">
                  <c:v>13.000999999999999</c:v>
                </c:pt>
                <c:pt idx="6166">
                  <c:v>13.005000000000001</c:v>
                </c:pt>
                <c:pt idx="6167">
                  <c:v>13.009</c:v>
                </c:pt>
                <c:pt idx="6168">
                  <c:v>13.013</c:v>
                </c:pt>
                <c:pt idx="6169">
                  <c:v>13.016999999999999</c:v>
                </c:pt>
                <c:pt idx="6170">
                  <c:v>13.021000000000001</c:v>
                </c:pt>
                <c:pt idx="6171">
                  <c:v>13.025</c:v>
                </c:pt>
                <c:pt idx="6172">
                  <c:v>13.029</c:v>
                </c:pt>
                <c:pt idx="6173">
                  <c:v>13.032999999999999</c:v>
                </c:pt>
                <c:pt idx="6174">
                  <c:v>13.037000000000001</c:v>
                </c:pt>
                <c:pt idx="6175">
                  <c:v>13.041</c:v>
                </c:pt>
                <c:pt idx="6176">
                  <c:v>13.045</c:v>
                </c:pt>
                <c:pt idx="6177">
                  <c:v>13.048999999999999</c:v>
                </c:pt>
                <c:pt idx="6178">
                  <c:v>13.053000000000001</c:v>
                </c:pt>
                <c:pt idx="6179">
                  <c:v>13.057</c:v>
                </c:pt>
                <c:pt idx="6180">
                  <c:v>13.061</c:v>
                </c:pt>
                <c:pt idx="6181">
                  <c:v>13.065</c:v>
                </c:pt>
                <c:pt idx="6182">
                  <c:v>13.069000000000001</c:v>
                </c:pt>
                <c:pt idx="6183">
                  <c:v>13.073</c:v>
                </c:pt>
                <c:pt idx="6184">
                  <c:v>13.077</c:v>
                </c:pt>
                <c:pt idx="6185">
                  <c:v>13.081</c:v>
                </c:pt>
                <c:pt idx="6186">
                  <c:v>13.084</c:v>
                </c:pt>
                <c:pt idx="6187">
                  <c:v>13.088000000000001</c:v>
                </c:pt>
                <c:pt idx="6188">
                  <c:v>13.092000000000001</c:v>
                </c:pt>
                <c:pt idx="6189">
                  <c:v>13.096</c:v>
                </c:pt>
                <c:pt idx="6190">
                  <c:v>13.1</c:v>
                </c:pt>
                <c:pt idx="6191">
                  <c:v>13.104000000000001</c:v>
                </c:pt>
                <c:pt idx="6192">
                  <c:v>13.108000000000001</c:v>
                </c:pt>
                <c:pt idx="6193">
                  <c:v>13.112</c:v>
                </c:pt>
                <c:pt idx="6194">
                  <c:v>13.116</c:v>
                </c:pt>
                <c:pt idx="6195">
                  <c:v>13.120000000000001</c:v>
                </c:pt>
                <c:pt idx="6196">
                  <c:v>13.124000000000001</c:v>
                </c:pt>
                <c:pt idx="6197">
                  <c:v>13.128</c:v>
                </c:pt>
                <c:pt idx="6198">
                  <c:v>13.132</c:v>
                </c:pt>
                <c:pt idx="6199">
                  <c:v>13.136000000000001</c:v>
                </c:pt>
                <c:pt idx="6200">
                  <c:v>13.14</c:v>
                </c:pt>
                <c:pt idx="6201">
                  <c:v>13.144</c:v>
                </c:pt>
                <c:pt idx="6202">
                  <c:v>13.148</c:v>
                </c:pt>
                <c:pt idx="6203">
                  <c:v>13.152000000000001</c:v>
                </c:pt>
                <c:pt idx="6204">
                  <c:v>13.156000000000001</c:v>
                </c:pt>
                <c:pt idx="6205">
                  <c:v>13.16</c:v>
                </c:pt>
                <c:pt idx="6206">
                  <c:v>13.164</c:v>
                </c:pt>
                <c:pt idx="6207">
                  <c:v>13.168000000000001</c:v>
                </c:pt>
                <c:pt idx="6208">
                  <c:v>13.172000000000001</c:v>
                </c:pt>
                <c:pt idx="6209">
                  <c:v>13.176</c:v>
                </c:pt>
                <c:pt idx="6210">
                  <c:v>13.18</c:v>
                </c:pt>
                <c:pt idx="6211">
                  <c:v>13.184000000000001</c:v>
                </c:pt>
                <c:pt idx="6212">
                  <c:v>13.188000000000001</c:v>
                </c:pt>
                <c:pt idx="6213">
                  <c:v>13.192</c:v>
                </c:pt>
                <c:pt idx="6214">
                  <c:v>13.196</c:v>
                </c:pt>
                <c:pt idx="6215">
                  <c:v>13.201000000000001</c:v>
                </c:pt>
                <c:pt idx="6216">
                  <c:v>13.205</c:v>
                </c:pt>
                <c:pt idx="6217">
                  <c:v>13.209</c:v>
                </c:pt>
                <c:pt idx="6218">
                  <c:v>13.213000000000001</c:v>
                </c:pt>
                <c:pt idx="6219">
                  <c:v>13.217000000000001</c:v>
                </c:pt>
                <c:pt idx="6220">
                  <c:v>13.221</c:v>
                </c:pt>
                <c:pt idx="6221">
                  <c:v>13.225</c:v>
                </c:pt>
                <c:pt idx="6222">
                  <c:v>13.229000000000001</c:v>
                </c:pt>
                <c:pt idx="6223">
                  <c:v>13.233000000000001</c:v>
                </c:pt>
                <c:pt idx="6224">
                  <c:v>13.237</c:v>
                </c:pt>
                <c:pt idx="6225">
                  <c:v>13.241</c:v>
                </c:pt>
                <c:pt idx="6226">
                  <c:v>13.245000000000001</c:v>
                </c:pt>
                <c:pt idx="6227">
                  <c:v>13.249000000000001</c:v>
                </c:pt>
                <c:pt idx="6228">
                  <c:v>13.253</c:v>
                </c:pt>
                <c:pt idx="6229">
                  <c:v>13.257</c:v>
                </c:pt>
                <c:pt idx="6230">
                  <c:v>13.261000000000001</c:v>
                </c:pt>
                <c:pt idx="6231">
                  <c:v>13.265000000000001</c:v>
                </c:pt>
                <c:pt idx="6232">
                  <c:v>13.269</c:v>
                </c:pt>
                <c:pt idx="6233">
                  <c:v>13.273</c:v>
                </c:pt>
                <c:pt idx="6234">
                  <c:v>13.277000000000001</c:v>
                </c:pt>
                <c:pt idx="6235">
                  <c:v>13.281000000000001</c:v>
                </c:pt>
                <c:pt idx="6236">
                  <c:v>13.286</c:v>
                </c:pt>
                <c:pt idx="6237">
                  <c:v>13.290000000000001</c:v>
                </c:pt>
                <c:pt idx="6238">
                  <c:v>13.294</c:v>
                </c:pt>
                <c:pt idx="6239">
                  <c:v>13.298</c:v>
                </c:pt>
                <c:pt idx="6240">
                  <c:v>13.302</c:v>
                </c:pt>
                <c:pt idx="6241">
                  <c:v>13.306000000000001</c:v>
                </c:pt>
                <c:pt idx="6242">
                  <c:v>13.31</c:v>
                </c:pt>
                <c:pt idx="6243">
                  <c:v>13.314</c:v>
                </c:pt>
                <c:pt idx="6244">
                  <c:v>13.318</c:v>
                </c:pt>
                <c:pt idx="6245">
                  <c:v>13.322000000000001</c:v>
                </c:pt>
                <c:pt idx="6246">
                  <c:v>13.326000000000001</c:v>
                </c:pt>
                <c:pt idx="6247">
                  <c:v>13.33</c:v>
                </c:pt>
                <c:pt idx="6248">
                  <c:v>13.334</c:v>
                </c:pt>
                <c:pt idx="6249">
                  <c:v>13.339</c:v>
                </c:pt>
                <c:pt idx="6250">
                  <c:v>13.343</c:v>
                </c:pt>
                <c:pt idx="6251">
                  <c:v>13.347</c:v>
                </c:pt>
                <c:pt idx="6252">
                  <c:v>13.351000000000001</c:v>
                </c:pt>
                <c:pt idx="6253">
                  <c:v>13.355</c:v>
                </c:pt>
                <c:pt idx="6254">
                  <c:v>13.359</c:v>
                </c:pt>
                <c:pt idx="6255">
                  <c:v>13.363</c:v>
                </c:pt>
                <c:pt idx="6256">
                  <c:v>13.367000000000001</c:v>
                </c:pt>
                <c:pt idx="6257">
                  <c:v>13.371</c:v>
                </c:pt>
                <c:pt idx="6258">
                  <c:v>13.375</c:v>
                </c:pt>
                <c:pt idx="6259">
                  <c:v>13.379</c:v>
                </c:pt>
                <c:pt idx="6260">
                  <c:v>13.383000000000001</c:v>
                </c:pt>
                <c:pt idx="6261">
                  <c:v>13.388</c:v>
                </c:pt>
                <c:pt idx="6262">
                  <c:v>13.391999999999999</c:v>
                </c:pt>
                <c:pt idx="6263">
                  <c:v>13.396000000000001</c:v>
                </c:pt>
                <c:pt idx="6264">
                  <c:v>13.4</c:v>
                </c:pt>
                <c:pt idx="6265">
                  <c:v>13.404</c:v>
                </c:pt>
                <c:pt idx="6266">
                  <c:v>13.407999999999999</c:v>
                </c:pt>
                <c:pt idx="6267">
                  <c:v>13.412000000000001</c:v>
                </c:pt>
                <c:pt idx="6268">
                  <c:v>13.416</c:v>
                </c:pt>
                <c:pt idx="6269">
                  <c:v>13.42</c:v>
                </c:pt>
                <c:pt idx="6270">
                  <c:v>13.423999999999999</c:v>
                </c:pt>
                <c:pt idx="6271">
                  <c:v>13.428000000000001</c:v>
                </c:pt>
                <c:pt idx="6272">
                  <c:v>13.432</c:v>
                </c:pt>
                <c:pt idx="6273">
                  <c:v>13.436</c:v>
                </c:pt>
                <c:pt idx="6274">
                  <c:v>13.44</c:v>
                </c:pt>
                <c:pt idx="6275">
                  <c:v>13.445</c:v>
                </c:pt>
                <c:pt idx="6276">
                  <c:v>13.449</c:v>
                </c:pt>
                <c:pt idx="6277">
                  <c:v>13.452999999999999</c:v>
                </c:pt>
                <c:pt idx="6278">
                  <c:v>13.457000000000001</c:v>
                </c:pt>
                <c:pt idx="6279">
                  <c:v>13.461</c:v>
                </c:pt>
                <c:pt idx="6280">
                  <c:v>13.465</c:v>
                </c:pt>
                <c:pt idx="6281">
                  <c:v>13.468999999999999</c:v>
                </c:pt>
                <c:pt idx="6282">
                  <c:v>13.473000000000001</c:v>
                </c:pt>
                <c:pt idx="6283">
                  <c:v>13.477</c:v>
                </c:pt>
                <c:pt idx="6284">
                  <c:v>13.481</c:v>
                </c:pt>
                <c:pt idx="6285">
                  <c:v>13.484999999999999</c:v>
                </c:pt>
                <c:pt idx="6286">
                  <c:v>13.489000000000001</c:v>
                </c:pt>
                <c:pt idx="6287">
                  <c:v>13.493</c:v>
                </c:pt>
                <c:pt idx="6288">
                  <c:v>13.498000000000001</c:v>
                </c:pt>
                <c:pt idx="6289">
                  <c:v>13.502000000000001</c:v>
                </c:pt>
                <c:pt idx="6290">
                  <c:v>13.506</c:v>
                </c:pt>
                <c:pt idx="6291">
                  <c:v>13.51</c:v>
                </c:pt>
                <c:pt idx="6292">
                  <c:v>13.514000000000001</c:v>
                </c:pt>
                <c:pt idx="6293">
                  <c:v>13.518000000000001</c:v>
                </c:pt>
                <c:pt idx="6294">
                  <c:v>13.522</c:v>
                </c:pt>
                <c:pt idx="6295">
                  <c:v>13.526</c:v>
                </c:pt>
                <c:pt idx="6296">
                  <c:v>13.530000000000001</c:v>
                </c:pt>
                <c:pt idx="6297">
                  <c:v>13.534000000000001</c:v>
                </c:pt>
                <c:pt idx="6298">
                  <c:v>13.538</c:v>
                </c:pt>
                <c:pt idx="6299">
                  <c:v>13.542</c:v>
                </c:pt>
                <c:pt idx="6300">
                  <c:v>13.546000000000001</c:v>
                </c:pt>
                <c:pt idx="6301">
                  <c:v>13.55</c:v>
                </c:pt>
                <c:pt idx="6302">
                  <c:v>13.554</c:v>
                </c:pt>
                <c:pt idx="6303">
                  <c:v>13.558</c:v>
                </c:pt>
                <c:pt idx="6304">
                  <c:v>13.563000000000001</c:v>
                </c:pt>
                <c:pt idx="6305">
                  <c:v>13.567</c:v>
                </c:pt>
                <c:pt idx="6306">
                  <c:v>13.571</c:v>
                </c:pt>
                <c:pt idx="6307">
                  <c:v>13.575000000000001</c:v>
                </c:pt>
                <c:pt idx="6308">
                  <c:v>13.579000000000001</c:v>
                </c:pt>
                <c:pt idx="6309">
                  <c:v>13.583</c:v>
                </c:pt>
                <c:pt idx="6310">
                  <c:v>13.587</c:v>
                </c:pt>
                <c:pt idx="6311">
                  <c:v>13.591000000000001</c:v>
                </c:pt>
                <c:pt idx="6312">
                  <c:v>13.595000000000001</c:v>
                </c:pt>
                <c:pt idx="6313">
                  <c:v>13.599</c:v>
                </c:pt>
                <c:pt idx="6314">
                  <c:v>13.603</c:v>
                </c:pt>
                <c:pt idx="6315">
                  <c:v>13.607000000000001</c:v>
                </c:pt>
                <c:pt idx="6316">
                  <c:v>13.611000000000001</c:v>
                </c:pt>
                <c:pt idx="6317">
                  <c:v>13.615</c:v>
                </c:pt>
                <c:pt idx="6318">
                  <c:v>13.619</c:v>
                </c:pt>
                <c:pt idx="6319">
                  <c:v>13.623000000000001</c:v>
                </c:pt>
                <c:pt idx="6320">
                  <c:v>13.627000000000001</c:v>
                </c:pt>
                <c:pt idx="6321">
                  <c:v>13.631</c:v>
                </c:pt>
                <c:pt idx="6322">
                  <c:v>13.635</c:v>
                </c:pt>
                <c:pt idx="6323">
                  <c:v>13.639000000000001</c:v>
                </c:pt>
                <c:pt idx="6324">
                  <c:v>13.643000000000001</c:v>
                </c:pt>
                <c:pt idx="6325">
                  <c:v>13.647</c:v>
                </c:pt>
                <c:pt idx="6326">
                  <c:v>13.651</c:v>
                </c:pt>
                <c:pt idx="6327">
                  <c:v>13.655000000000001</c:v>
                </c:pt>
                <c:pt idx="6328">
                  <c:v>13.659000000000001</c:v>
                </c:pt>
                <c:pt idx="6329">
                  <c:v>13.663</c:v>
                </c:pt>
                <c:pt idx="6330">
                  <c:v>13.667</c:v>
                </c:pt>
                <c:pt idx="6331">
                  <c:v>13.671000000000001</c:v>
                </c:pt>
                <c:pt idx="6332">
                  <c:v>13.675000000000001</c:v>
                </c:pt>
                <c:pt idx="6333">
                  <c:v>13.679</c:v>
                </c:pt>
                <c:pt idx="6334">
                  <c:v>13.683</c:v>
                </c:pt>
                <c:pt idx="6335">
                  <c:v>13.687000000000001</c:v>
                </c:pt>
                <c:pt idx="6336">
                  <c:v>13.691000000000001</c:v>
                </c:pt>
                <c:pt idx="6337">
                  <c:v>13.695</c:v>
                </c:pt>
                <c:pt idx="6338">
                  <c:v>13.699</c:v>
                </c:pt>
                <c:pt idx="6339">
                  <c:v>13.702999999999999</c:v>
                </c:pt>
                <c:pt idx="6340">
                  <c:v>13.707000000000001</c:v>
                </c:pt>
                <c:pt idx="6341">
                  <c:v>13.711</c:v>
                </c:pt>
                <c:pt idx="6342">
                  <c:v>13.715</c:v>
                </c:pt>
                <c:pt idx="6343">
                  <c:v>13.718999999999999</c:v>
                </c:pt>
                <c:pt idx="6344">
                  <c:v>13.723000000000001</c:v>
                </c:pt>
                <c:pt idx="6345">
                  <c:v>13.727</c:v>
                </c:pt>
                <c:pt idx="6346">
                  <c:v>13.731</c:v>
                </c:pt>
                <c:pt idx="6347">
                  <c:v>13.734999999999999</c:v>
                </c:pt>
                <c:pt idx="6348">
                  <c:v>13.739000000000001</c:v>
                </c:pt>
                <c:pt idx="6349">
                  <c:v>13.743</c:v>
                </c:pt>
                <c:pt idx="6350">
                  <c:v>13.747</c:v>
                </c:pt>
                <c:pt idx="6351">
                  <c:v>13.750999999999999</c:v>
                </c:pt>
                <c:pt idx="6352">
                  <c:v>13.755000000000001</c:v>
                </c:pt>
                <c:pt idx="6353">
                  <c:v>13.759</c:v>
                </c:pt>
                <c:pt idx="6354">
                  <c:v>13.763</c:v>
                </c:pt>
                <c:pt idx="6355">
                  <c:v>13.766999999999999</c:v>
                </c:pt>
                <c:pt idx="6356">
                  <c:v>13.771000000000001</c:v>
                </c:pt>
                <c:pt idx="6357">
                  <c:v>13.775</c:v>
                </c:pt>
                <c:pt idx="6358">
                  <c:v>13.779</c:v>
                </c:pt>
                <c:pt idx="6359">
                  <c:v>13.782999999999999</c:v>
                </c:pt>
                <c:pt idx="6360">
                  <c:v>13.787000000000001</c:v>
                </c:pt>
                <c:pt idx="6361">
                  <c:v>13.791</c:v>
                </c:pt>
                <c:pt idx="6362">
                  <c:v>13.795</c:v>
                </c:pt>
                <c:pt idx="6363">
                  <c:v>13.798999999999999</c:v>
                </c:pt>
                <c:pt idx="6364">
                  <c:v>13.803000000000001</c:v>
                </c:pt>
                <c:pt idx="6365">
                  <c:v>13.807</c:v>
                </c:pt>
                <c:pt idx="6366">
                  <c:v>13.811</c:v>
                </c:pt>
                <c:pt idx="6367">
                  <c:v>13.815</c:v>
                </c:pt>
                <c:pt idx="6368">
                  <c:v>13.819000000000001</c:v>
                </c:pt>
                <c:pt idx="6369">
                  <c:v>13.823</c:v>
                </c:pt>
                <c:pt idx="6370">
                  <c:v>13.827</c:v>
                </c:pt>
                <c:pt idx="6371">
                  <c:v>13.83</c:v>
                </c:pt>
                <c:pt idx="6372">
                  <c:v>13.834</c:v>
                </c:pt>
                <c:pt idx="6373">
                  <c:v>13.838000000000001</c:v>
                </c:pt>
                <c:pt idx="6374">
                  <c:v>13.842000000000001</c:v>
                </c:pt>
                <c:pt idx="6375">
                  <c:v>13.846</c:v>
                </c:pt>
                <c:pt idx="6376">
                  <c:v>13.85</c:v>
                </c:pt>
                <c:pt idx="6377">
                  <c:v>13.854000000000001</c:v>
                </c:pt>
                <c:pt idx="6378">
                  <c:v>13.858000000000001</c:v>
                </c:pt>
                <c:pt idx="6379">
                  <c:v>13.862</c:v>
                </c:pt>
                <c:pt idx="6380">
                  <c:v>13.866</c:v>
                </c:pt>
                <c:pt idx="6381">
                  <c:v>13.870000000000001</c:v>
                </c:pt>
                <c:pt idx="6382">
                  <c:v>13.874000000000001</c:v>
                </c:pt>
                <c:pt idx="6383">
                  <c:v>13.878</c:v>
                </c:pt>
                <c:pt idx="6384">
                  <c:v>13.882</c:v>
                </c:pt>
                <c:pt idx="6385">
                  <c:v>13.886000000000001</c:v>
                </c:pt>
                <c:pt idx="6386">
                  <c:v>13.89</c:v>
                </c:pt>
                <c:pt idx="6387">
                  <c:v>13.893000000000001</c:v>
                </c:pt>
                <c:pt idx="6388">
                  <c:v>13.897</c:v>
                </c:pt>
                <c:pt idx="6389">
                  <c:v>13.901</c:v>
                </c:pt>
                <c:pt idx="6390">
                  <c:v>13.905000000000001</c:v>
                </c:pt>
                <c:pt idx="6391">
                  <c:v>13.909000000000001</c:v>
                </c:pt>
                <c:pt idx="6392">
                  <c:v>13.913</c:v>
                </c:pt>
                <c:pt idx="6393">
                  <c:v>13.917</c:v>
                </c:pt>
                <c:pt idx="6394">
                  <c:v>13.921000000000001</c:v>
                </c:pt>
                <c:pt idx="6395">
                  <c:v>13.925000000000001</c:v>
                </c:pt>
                <c:pt idx="6396">
                  <c:v>13.929</c:v>
                </c:pt>
                <c:pt idx="6397">
                  <c:v>13.933</c:v>
                </c:pt>
                <c:pt idx="6398">
                  <c:v>13.937000000000001</c:v>
                </c:pt>
                <c:pt idx="6399">
                  <c:v>13.941000000000001</c:v>
                </c:pt>
                <c:pt idx="6400">
                  <c:v>13.944000000000001</c:v>
                </c:pt>
                <c:pt idx="6401">
                  <c:v>13.948</c:v>
                </c:pt>
                <c:pt idx="6402">
                  <c:v>13.952</c:v>
                </c:pt>
                <c:pt idx="6403">
                  <c:v>13.956</c:v>
                </c:pt>
                <c:pt idx="6404">
                  <c:v>13.96</c:v>
                </c:pt>
                <c:pt idx="6405">
                  <c:v>13.964</c:v>
                </c:pt>
                <c:pt idx="6406">
                  <c:v>13.968</c:v>
                </c:pt>
                <c:pt idx="6407">
                  <c:v>13.972</c:v>
                </c:pt>
                <c:pt idx="6408">
                  <c:v>13.976000000000001</c:v>
                </c:pt>
                <c:pt idx="6409">
                  <c:v>13.98</c:v>
                </c:pt>
                <c:pt idx="6410">
                  <c:v>13.984</c:v>
                </c:pt>
                <c:pt idx="6411">
                  <c:v>13.988</c:v>
                </c:pt>
                <c:pt idx="6412">
                  <c:v>13.992000000000001</c:v>
                </c:pt>
                <c:pt idx="6413">
                  <c:v>13.995000000000001</c:v>
                </c:pt>
                <c:pt idx="6414">
                  <c:v>13.999000000000001</c:v>
                </c:pt>
                <c:pt idx="6415">
                  <c:v>14.003</c:v>
                </c:pt>
                <c:pt idx="6416">
                  <c:v>14.007</c:v>
                </c:pt>
                <c:pt idx="6417">
                  <c:v>14.011000000000001</c:v>
                </c:pt>
                <c:pt idx="6418">
                  <c:v>14.015000000000001</c:v>
                </c:pt>
                <c:pt idx="6419">
                  <c:v>14.019</c:v>
                </c:pt>
                <c:pt idx="6420">
                  <c:v>14.023</c:v>
                </c:pt>
                <c:pt idx="6421">
                  <c:v>14.027000000000001</c:v>
                </c:pt>
                <c:pt idx="6422">
                  <c:v>14.031000000000001</c:v>
                </c:pt>
                <c:pt idx="6423">
                  <c:v>14.035</c:v>
                </c:pt>
                <c:pt idx="6424">
                  <c:v>14.039</c:v>
                </c:pt>
                <c:pt idx="6425">
                  <c:v>14.043000000000001</c:v>
                </c:pt>
                <c:pt idx="6426">
                  <c:v>14.046000000000001</c:v>
                </c:pt>
                <c:pt idx="6427">
                  <c:v>14.05</c:v>
                </c:pt>
                <c:pt idx="6428">
                  <c:v>14.054</c:v>
                </c:pt>
                <c:pt idx="6429">
                  <c:v>14.058</c:v>
                </c:pt>
                <c:pt idx="6430">
                  <c:v>14.062000000000001</c:v>
                </c:pt>
                <c:pt idx="6431">
                  <c:v>14.066000000000001</c:v>
                </c:pt>
                <c:pt idx="6432">
                  <c:v>14.07</c:v>
                </c:pt>
                <c:pt idx="6433">
                  <c:v>14.074</c:v>
                </c:pt>
                <c:pt idx="6434">
                  <c:v>14.078000000000001</c:v>
                </c:pt>
                <c:pt idx="6435">
                  <c:v>14.082000000000001</c:v>
                </c:pt>
                <c:pt idx="6436">
                  <c:v>14.086</c:v>
                </c:pt>
                <c:pt idx="6437">
                  <c:v>14.09</c:v>
                </c:pt>
                <c:pt idx="6438">
                  <c:v>14.093999999999999</c:v>
                </c:pt>
                <c:pt idx="6439">
                  <c:v>14.097</c:v>
                </c:pt>
                <c:pt idx="6440">
                  <c:v>14.101000000000001</c:v>
                </c:pt>
                <c:pt idx="6441">
                  <c:v>14.105</c:v>
                </c:pt>
                <c:pt idx="6442">
                  <c:v>14.109</c:v>
                </c:pt>
                <c:pt idx="6443">
                  <c:v>14.113</c:v>
                </c:pt>
                <c:pt idx="6444">
                  <c:v>14.117000000000001</c:v>
                </c:pt>
                <c:pt idx="6445">
                  <c:v>14.121</c:v>
                </c:pt>
                <c:pt idx="6446">
                  <c:v>14.125</c:v>
                </c:pt>
                <c:pt idx="6447">
                  <c:v>14.129</c:v>
                </c:pt>
                <c:pt idx="6448">
                  <c:v>14.133000000000001</c:v>
                </c:pt>
                <c:pt idx="6449">
                  <c:v>14.137</c:v>
                </c:pt>
                <c:pt idx="6450">
                  <c:v>14.141</c:v>
                </c:pt>
                <c:pt idx="6451">
                  <c:v>14.144</c:v>
                </c:pt>
                <c:pt idx="6452">
                  <c:v>14.148</c:v>
                </c:pt>
                <c:pt idx="6453">
                  <c:v>14.152000000000001</c:v>
                </c:pt>
                <c:pt idx="6454">
                  <c:v>14.156000000000001</c:v>
                </c:pt>
                <c:pt idx="6455">
                  <c:v>14.16</c:v>
                </c:pt>
                <c:pt idx="6456">
                  <c:v>14.164</c:v>
                </c:pt>
                <c:pt idx="6457">
                  <c:v>14.168000000000001</c:v>
                </c:pt>
                <c:pt idx="6458">
                  <c:v>14.172000000000001</c:v>
                </c:pt>
                <c:pt idx="6459">
                  <c:v>14.176</c:v>
                </c:pt>
                <c:pt idx="6460">
                  <c:v>14.18</c:v>
                </c:pt>
                <c:pt idx="6461">
                  <c:v>14.184000000000001</c:v>
                </c:pt>
                <c:pt idx="6462">
                  <c:v>14.188000000000001</c:v>
                </c:pt>
                <c:pt idx="6463">
                  <c:v>14.191000000000001</c:v>
                </c:pt>
                <c:pt idx="6464">
                  <c:v>14.195</c:v>
                </c:pt>
                <c:pt idx="6465">
                  <c:v>14.199</c:v>
                </c:pt>
                <c:pt idx="6466">
                  <c:v>14.203000000000001</c:v>
                </c:pt>
                <c:pt idx="6467">
                  <c:v>14.207000000000001</c:v>
                </c:pt>
                <c:pt idx="6468">
                  <c:v>14.211</c:v>
                </c:pt>
                <c:pt idx="6469">
                  <c:v>14.215</c:v>
                </c:pt>
                <c:pt idx="6470">
                  <c:v>14.218999999999999</c:v>
                </c:pt>
                <c:pt idx="6471">
                  <c:v>14.223000000000001</c:v>
                </c:pt>
                <c:pt idx="6472">
                  <c:v>14.227</c:v>
                </c:pt>
                <c:pt idx="6473">
                  <c:v>14.231</c:v>
                </c:pt>
                <c:pt idx="6474">
                  <c:v>14.234999999999999</c:v>
                </c:pt>
                <c:pt idx="6475">
                  <c:v>14.238</c:v>
                </c:pt>
                <c:pt idx="6476">
                  <c:v>14.242000000000001</c:v>
                </c:pt>
                <c:pt idx="6477">
                  <c:v>14.246</c:v>
                </c:pt>
                <c:pt idx="6478">
                  <c:v>14.25</c:v>
                </c:pt>
                <c:pt idx="6479">
                  <c:v>14.254</c:v>
                </c:pt>
                <c:pt idx="6480">
                  <c:v>14.258000000000001</c:v>
                </c:pt>
                <c:pt idx="6481">
                  <c:v>14.262</c:v>
                </c:pt>
                <c:pt idx="6482">
                  <c:v>14.266</c:v>
                </c:pt>
                <c:pt idx="6483">
                  <c:v>14.27</c:v>
                </c:pt>
                <c:pt idx="6484">
                  <c:v>14.274000000000001</c:v>
                </c:pt>
                <c:pt idx="6485">
                  <c:v>14.278</c:v>
                </c:pt>
                <c:pt idx="6486">
                  <c:v>14.282</c:v>
                </c:pt>
                <c:pt idx="6487">
                  <c:v>14.286</c:v>
                </c:pt>
                <c:pt idx="6488">
                  <c:v>14.290000000000001</c:v>
                </c:pt>
                <c:pt idx="6489">
                  <c:v>14.294</c:v>
                </c:pt>
                <c:pt idx="6490">
                  <c:v>14.298</c:v>
                </c:pt>
                <c:pt idx="6491">
                  <c:v>14.301</c:v>
                </c:pt>
                <c:pt idx="6492">
                  <c:v>14.305</c:v>
                </c:pt>
                <c:pt idx="6493">
                  <c:v>14.309000000000001</c:v>
                </c:pt>
                <c:pt idx="6494">
                  <c:v>14.313000000000001</c:v>
                </c:pt>
                <c:pt idx="6495">
                  <c:v>14.317</c:v>
                </c:pt>
                <c:pt idx="6496">
                  <c:v>14.321</c:v>
                </c:pt>
                <c:pt idx="6497">
                  <c:v>14.325000000000001</c:v>
                </c:pt>
                <c:pt idx="6498">
                  <c:v>14.329000000000001</c:v>
                </c:pt>
                <c:pt idx="6499">
                  <c:v>14.333</c:v>
                </c:pt>
                <c:pt idx="6500">
                  <c:v>14.337</c:v>
                </c:pt>
                <c:pt idx="6501">
                  <c:v>14.341000000000001</c:v>
                </c:pt>
                <c:pt idx="6502">
                  <c:v>14.345000000000001</c:v>
                </c:pt>
                <c:pt idx="6503">
                  <c:v>14.349</c:v>
                </c:pt>
                <c:pt idx="6504">
                  <c:v>14.353</c:v>
                </c:pt>
                <c:pt idx="6505">
                  <c:v>14.357000000000001</c:v>
                </c:pt>
                <c:pt idx="6506">
                  <c:v>14.361000000000001</c:v>
                </c:pt>
                <c:pt idx="6507">
                  <c:v>14.365</c:v>
                </c:pt>
                <c:pt idx="6508">
                  <c:v>14.369</c:v>
                </c:pt>
                <c:pt idx="6509">
                  <c:v>14.373000000000001</c:v>
                </c:pt>
                <c:pt idx="6510">
                  <c:v>14.377000000000001</c:v>
                </c:pt>
                <c:pt idx="6511">
                  <c:v>14.381</c:v>
                </c:pt>
                <c:pt idx="6512">
                  <c:v>14.385</c:v>
                </c:pt>
                <c:pt idx="6513">
                  <c:v>14.389000000000001</c:v>
                </c:pt>
                <c:pt idx="6514">
                  <c:v>14.393000000000001</c:v>
                </c:pt>
                <c:pt idx="6515">
                  <c:v>14.397</c:v>
                </c:pt>
                <c:pt idx="6516">
                  <c:v>14.401</c:v>
                </c:pt>
                <c:pt idx="6517">
                  <c:v>14.405000000000001</c:v>
                </c:pt>
                <c:pt idx="6518">
                  <c:v>14.409000000000001</c:v>
                </c:pt>
                <c:pt idx="6519">
                  <c:v>14.413</c:v>
                </c:pt>
                <c:pt idx="6520">
                  <c:v>14.417</c:v>
                </c:pt>
                <c:pt idx="6521">
                  <c:v>14.421000000000001</c:v>
                </c:pt>
                <c:pt idx="6522">
                  <c:v>14.425000000000001</c:v>
                </c:pt>
                <c:pt idx="6523">
                  <c:v>14.429</c:v>
                </c:pt>
                <c:pt idx="6524">
                  <c:v>14.433</c:v>
                </c:pt>
                <c:pt idx="6525">
                  <c:v>14.437000000000001</c:v>
                </c:pt>
                <c:pt idx="6526">
                  <c:v>14.441000000000001</c:v>
                </c:pt>
                <c:pt idx="6527">
                  <c:v>14.446</c:v>
                </c:pt>
                <c:pt idx="6528">
                  <c:v>14.450000000000001</c:v>
                </c:pt>
                <c:pt idx="6529">
                  <c:v>14.454000000000001</c:v>
                </c:pt>
                <c:pt idx="6530">
                  <c:v>14.458</c:v>
                </c:pt>
                <c:pt idx="6531">
                  <c:v>14.462</c:v>
                </c:pt>
                <c:pt idx="6532">
                  <c:v>14.466000000000001</c:v>
                </c:pt>
                <c:pt idx="6533">
                  <c:v>14.47</c:v>
                </c:pt>
                <c:pt idx="6534">
                  <c:v>14.474</c:v>
                </c:pt>
                <c:pt idx="6535">
                  <c:v>14.478</c:v>
                </c:pt>
                <c:pt idx="6536">
                  <c:v>14.482000000000001</c:v>
                </c:pt>
                <c:pt idx="6537">
                  <c:v>14.486000000000001</c:v>
                </c:pt>
                <c:pt idx="6538">
                  <c:v>14.49</c:v>
                </c:pt>
                <c:pt idx="6539">
                  <c:v>14.494</c:v>
                </c:pt>
                <c:pt idx="6540">
                  <c:v>14.498000000000001</c:v>
                </c:pt>
                <c:pt idx="6541">
                  <c:v>14.502000000000001</c:v>
                </c:pt>
                <c:pt idx="6542">
                  <c:v>14.506</c:v>
                </c:pt>
                <c:pt idx="6543">
                  <c:v>14.51</c:v>
                </c:pt>
                <c:pt idx="6544">
                  <c:v>14.514000000000001</c:v>
                </c:pt>
                <c:pt idx="6545">
                  <c:v>14.518000000000001</c:v>
                </c:pt>
                <c:pt idx="6546">
                  <c:v>14.523</c:v>
                </c:pt>
                <c:pt idx="6547">
                  <c:v>14.527000000000001</c:v>
                </c:pt>
                <c:pt idx="6548">
                  <c:v>14.531000000000001</c:v>
                </c:pt>
                <c:pt idx="6549">
                  <c:v>14.535</c:v>
                </c:pt>
                <c:pt idx="6550">
                  <c:v>14.539</c:v>
                </c:pt>
                <c:pt idx="6551">
                  <c:v>14.543000000000001</c:v>
                </c:pt>
                <c:pt idx="6552">
                  <c:v>14.547000000000001</c:v>
                </c:pt>
                <c:pt idx="6553">
                  <c:v>14.551</c:v>
                </c:pt>
                <c:pt idx="6554">
                  <c:v>14.555</c:v>
                </c:pt>
                <c:pt idx="6555">
                  <c:v>14.559000000000001</c:v>
                </c:pt>
                <c:pt idx="6556">
                  <c:v>14.563000000000001</c:v>
                </c:pt>
                <c:pt idx="6557">
                  <c:v>14.567</c:v>
                </c:pt>
                <c:pt idx="6558">
                  <c:v>14.572000000000001</c:v>
                </c:pt>
                <c:pt idx="6559">
                  <c:v>14.576000000000001</c:v>
                </c:pt>
                <c:pt idx="6560">
                  <c:v>14.58</c:v>
                </c:pt>
                <c:pt idx="6561">
                  <c:v>14.584</c:v>
                </c:pt>
                <c:pt idx="6562">
                  <c:v>14.588000000000001</c:v>
                </c:pt>
                <c:pt idx="6563">
                  <c:v>14.592000000000001</c:v>
                </c:pt>
                <c:pt idx="6564">
                  <c:v>14.596</c:v>
                </c:pt>
                <c:pt idx="6565">
                  <c:v>14.6</c:v>
                </c:pt>
                <c:pt idx="6566">
                  <c:v>14.604000000000001</c:v>
                </c:pt>
                <c:pt idx="6567">
                  <c:v>14.609</c:v>
                </c:pt>
                <c:pt idx="6568">
                  <c:v>14.613</c:v>
                </c:pt>
                <c:pt idx="6569">
                  <c:v>14.617000000000001</c:v>
                </c:pt>
                <c:pt idx="6570">
                  <c:v>14.621</c:v>
                </c:pt>
                <c:pt idx="6571">
                  <c:v>14.625</c:v>
                </c:pt>
                <c:pt idx="6572">
                  <c:v>14.629</c:v>
                </c:pt>
                <c:pt idx="6573">
                  <c:v>14.633000000000001</c:v>
                </c:pt>
                <c:pt idx="6574">
                  <c:v>14.637</c:v>
                </c:pt>
                <c:pt idx="6575">
                  <c:v>14.641</c:v>
                </c:pt>
                <c:pt idx="6576">
                  <c:v>14.645</c:v>
                </c:pt>
                <c:pt idx="6577">
                  <c:v>14.65</c:v>
                </c:pt>
                <c:pt idx="6578">
                  <c:v>14.654</c:v>
                </c:pt>
                <c:pt idx="6579">
                  <c:v>14.657999999999999</c:v>
                </c:pt>
                <c:pt idx="6580">
                  <c:v>14.662000000000001</c:v>
                </c:pt>
                <c:pt idx="6581">
                  <c:v>14.666</c:v>
                </c:pt>
                <c:pt idx="6582">
                  <c:v>14.67</c:v>
                </c:pt>
                <c:pt idx="6583">
                  <c:v>14.673999999999999</c:v>
                </c:pt>
                <c:pt idx="6584">
                  <c:v>14.679</c:v>
                </c:pt>
                <c:pt idx="6585">
                  <c:v>14.683</c:v>
                </c:pt>
                <c:pt idx="6586">
                  <c:v>14.687000000000001</c:v>
                </c:pt>
                <c:pt idx="6587">
                  <c:v>14.691000000000001</c:v>
                </c:pt>
                <c:pt idx="6588">
                  <c:v>14.695</c:v>
                </c:pt>
                <c:pt idx="6589">
                  <c:v>14.699</c:v>
                </c:pt>
                <c:pt idx="6590">
                  <c:v>14.703000000000001</c:v>
                </c:pt>
                <c:pt idx="6591">
                  <c:v>14.708</c:v>
                </c:pt>
                <c:pt idx="6592">
                  <c:v>14.712</c:v>
                </c:pt>
                <c:pt idx="6593">
                  <c:v>14.716000000000001</c:v>
                </c:pt>
                <c:pt idx="6594">
                  <c:v>14.72</c:v>
                </c:pt>
                <c:pt idx="6595">
                  <c:v>14.724</c:v>
                </c:pt>
                <c:pt idx="6596">
                  <c:v>14.728</c:v>
                </c:pt>
                <c:pt idx="6597">
                  <c:v>14.733000000000001</c:v>
                </c:pt>
                <c:pt idx="6598">
                  <c:v>14.737</c:v>
                </c:pt>
                <c:pt idx="6599">
                  <c:v>14.741</c:v>
                </c:pt>
                <c:pt idx="6600">
                  <c:v>14.745000000000001</c:v>
                </c:pt>
                <c:pt idx="6601">
                  <c:v>14.749000000000001</c:v>
                </c:pt>
                <c:pt idx="6602">
                  <c:v>14.753</c:v>
                </c:pt>
                <c:pt idx="6603">
                  <c:v>14.757</c:v>
                </c:pt>
                <c:pt idx="6604">
                  <c:v>14.762</c:v>
                </c:pt>
                <c:pt idx="6605">
                  <c:v>14.766</c:v>
                </c:pt>
                <c:pt idx="6606">
                  <c:v>14.77</c:v>
                </c:pt>
                <c:pt idx="6607">
                  <c:v>14.774000000000001</c:v>
                </c:pt>
                <c:pt idx="6608">
                  <c:v>14.778</c:v>
                </c:pt>
                <c:pt idx="6609">
                  <c:v>14.782999999999999</c:v>
                </c:pt>
                <c:pt idx="6610">
                  <c:v>14.787000000000001</c:v>
                </c:pt>
                <c:pt idx="6611">
                  <c:v>14.791</c:v>
                </c:pt>
                <c:pt idx="6612">
                  <c:v>14.795</c:v>
                </c:pt>
                <c:pt idx="6613">
                  <c:v>14.798999999999999</c:v>
                </c:pt>
                <c:pt idx="6614">
                  <c:v>14.803000000000001</c:v>
                </c:pt>
                <c:pt idx="6615">
                  <c:v>14.807</c:v>
                </c:pt>
                <c:pt idx="6616">
                  <c:v>14.812000000000001</c:v>
                </c:pt>
                <c:pt idx="6617">
                  <c:v>14.816000000000001</c:v>
                </c:pt>
                <c:pt idx="6618">
                  <c:v>14.82</c:v>
                </c:pt>
                <c:pt idx="6619">
                  <c:v>14.824</c:v>
                </c:pt>
                <c:pt idx="6620">
                  <c:v>14.828000000000001</c:v>
                </c:pt>
                <c:pt idx="6621">
                  <c:v>14.832000000000001</c:v>
                </c:pt>
                <c:pt idx="6622">
                  <c:v>14.837</c:v>
                </c:pt>
                <c:pt idx="6623">
                  <c:v>14.841000000000001</c:v>
                </c:pt>
                <c:pt idx="6624">
                  <c:v>14.845000000000001</c:v>
                </c:pt>
                <c:pt idx="6625">
                  <c:v>14.849</c:v>
                </c:pt>
                <c:pt idx="6626">
                  <c:v>14.853</c:v>
                </c:pt>
                <c:pt idx="6627">
                  <c:v>14.857000000000001</c:v>
                </c:pt>
                <c:pt idx="6628">
                  <c:v>14.861000000000001</c:v>
                </c:pt>
                <c:pt idx="6629">
                  <c:v>14.865</c:v>
                </c:pt>
                <c:pt idx="6630">
                  <c:v>14.869</c:v>
                </c:pt>
                <c:pt idx="6631">
                  <c:v>14.873000000000001</c:v>
                </c:pt>
                <c:pt idx="6632">
                  <c:v>14.877000000000001</c:v>
                </c:pt>
                <c:pt idx="6633">
                  <c:v>14.881</c:v>
                </c:pt>
                <c:pt idx="6634">
                  <c:v>14.885</c:v>
                </c:pt>
                <c:pt idx="6635">
                  <c:v>14.889000000000001</c:v>
                </c:pt>
                <c:pt idx="6636">
                  <c:v>14.893000000000001</c:v>
                </c:pt>
                <c:pt idx="6637">
                  <c:v>14.897</c:v>
                </c:pt>
                <c:pt idx="6638">
                  <c:v>14.901</c:v>
                </c:pt>
                <c:pt idx="6639">
                  <c:v>14.904</c:v>
                </c:pt>
                <c:pt idx="6640">
                  <c:v>14.907999999999999</c:v>
                </c:pt>
                <c:pt idx="6641">
                  <c:v>14.911</c:v>
                </c:pt>
                <c:pt idx="6642">
                  <c:v>14.915000000000001</c:v>
                </c:pt>
                <c:pt idx="6643">
                  <c:v>14.918000000000001</c:v>
                </c:pt>
                <c:pt idx="6644">
                  <c:v>14.921000000000001</c:v>
                </c:pt>
                <c:pt idx="6645">
                  <c:v>14.925000000000001</c:v>
                </c:pt>
                <c:pt idx="6646">
                  <c:v>14.928000000000001</c:v>
                </c:pt>
                <c:pt idx="6647">
                  <c:v>14.93</c:v>
                </c:pt>
                <c:pt idx="6648">
                  <c:v>14.933</c:v>
                </c:pt>
                <c:pt idx="6649">
                  <c:v>14.934000000000001</c:v>
                </c:pt>
                <c:pt idx="6650">
                  <c:v>14.934000000000001</c:v>
                </c:pt>
                <c:pt idx="6651">
                  <c:v>14.935</c:v>
                </c:pt>
                <c:pt idx="6652">
                  <c:v>14.935</c:v>
                </c:pt>
                <c:pt idx="6653">
                  <c:v>14.935</c:v>
                </c:pt>
                <c:pt idx="6654">
                  <c:v>14.936</c:v>
                </c:pt>
                <c:pt idx="6655">
                  <c:v>14.936</c:v>
                </c:pt>
                <c:pt idx="6656">
                  <c:v>14.936</c:v>
                </c:pt>
                <c:pt idx="6657">
                  <c:v>14.936</c:v>
                </c:pt>
                <c:pt idx="6658">
                  <c:v>14.937000000000001</c:v>
                </c:pt>
                <c:pt idx="6659">
                  <c:v>14.937000000000001</c:v>
                </c:pt>
                <c:pt idx="6660">
                  <c:v>14.937000000000001</c:v>
                </c:pt>
                <c:pt idx="6661">
                  <c:v>14.937000000000001</c:v>
                </c:pt>
                <c:pt idx="6662">
                  <c:v>14.938000000000001</c:v>
                </c:pt>
                <c:pt idx="6663">
                  <c:v>14.938000000000001</c:v>
                </c:pt>
                <c:pt idx="6664">
                  <c:v>14.938000000000001</c:v>
                </c:pt>
                <c:pt idx="6665">
                  <c:v>14.939</c:v>
                </c:pt>
                <c:pt idx="6666">
                  <c:v>14.939</c:v>
                </c:pt>
                <c:pt idx="6667">
                  <c:v>14.939</c:v>
                </c:pt>
                <c:pt idx="6668">
                  <c:v>14.939</c:v>
                </c:pt>
                <c:pt idx="6669">
                  <c:v>14.94</c:v>
                </c:pt>
                <c:pt idx="6670">
                  <c:v>14.94</c:v>
                </c:pt>
                <c:pt idx="6671">
                  <c:v>14.94</c:v>
                </c:pt>
                <c:pt idx="6672">
                  <c:v>14.941000000000001</c:v>
                </c:pt>
                <c:pt idx="6673">
                  <c:v>14.941000000000001</c:v>
                </c:pt>
                <c:pt idx="6674">
                  <c:v>14.941000000000001</c:v>
                </c:pt>
                <c:pt idx="6675">
                  <c:v>14.941000000000001</c:v>
                </c:pt>
                <c:pt idx="6676">
                  <c:v>14.942</c:v>
                </c:pt>
                <c:pt idx="6677">
                  <c:v>14.942</c:v>
                </c:pt>
                <c:pt idx="6678">
                  <c:v>14.942</c:v>
                </c:pt>
                <c:pt idx="6679">
                  <c:v>14.942</c:v>
                </c:pt>
                <c:pt idx="6680">
                  <c:v>14.943</c:v>
                </c:pt>
                <c:pt idx="6681">
                  <c:v>14.943</c:v>
                </c:pt>
                <c:pt idx="6682">
                  <c:v>14.943</c:v>
                </c:pt>
                <c:pt idx="6683">
                  <c:v>14.944000000000001</c:v>
                </c:pt>
                <c:pt idx="6684">
                  <c:v>14.944000000000001</c:v>
                </c:pt>
                <c:pt idx="6685">
                  <c:v>14.944000000000001</c:v>
                </c:pt>
                <c:pt idx="6686">
                  <c:v>14.944000000000001</c:v>
                </c:pt>
                <c:pt idx="6687">
                  <c:v>14.945</c:v>
                </c:pt>
                <c:pt idx="6688">
                  <c:v>14.945</c:v>
                </c:pt>
                <c:pt idx="6689">
                  <c:v>14.945</c:v>
                </c:pt>
                <c:pt idx="6690">
                  <c:v>14.945</c:v>
                </c:pt>
                <c:pt idx="6691">
                  <c:v>14.946</c:v>
                </c:pt>
                <c:pt idx="6692">
                  <c:v>14.946</c:v>
                </c:pt>
                <c:pt idx="6693">
                  <c:v>14.946</c:v>
                </c:pt>
                <c:pt idx="6694">
                  <c:v>14.947000000000001</c:v>
                </c:pt>
                <c:pt idx="6695">
                  <c:v>14.947000000000001</c:v>
                </c:pt>
                <c:pt idx="6696">
                  <c:v>14.947000000000001</c:v>
                </c:pt>
                <c:pt idx="6697">
                  <c:v>14.947000000000001</c:v>
                </c:pt>
                <c:pt idx="6698">
                  <c:v>14.948</c:v>
                </c:pt>
                <c:pt idx="6699">
                  <c:v>14.948</c:v>
                </c:pt>
                <c:pt idx="6700">
                  <c:v>14.948</c:v>
                </c:pt>
                <c:pt idx="6701">
                  <c:v>14.949</c:v>
                </c:pt>
                <c:pt idx="6702">
                  <c:v>14.949</c:v>
                </c:pt>
                <c:pt idx="6703">
                  <c:v>14.949</c:v>
                </c:pt>
                <c:pt idx="6704">
                  <c:v>14.949</c:v>
                </c:pt>
                <c:pt idx="6705">
                  <c:v>14.950000000000001</c:v>
                </c:pt>
                <c:pt idx="6706">
                  <c:v>14.950000000000001</c:v>
                </c:pt>
                <c:pt idx="6707">
                  <c:v>14.950000000000001</c:v>
                </c:pt>
                <c:pt idx="6708">
                  <c:v>14.950000000000001</c:v>
                </c:pt>
                <c:pt idx="6709">
                  <c:v>14.951000000000001</c:v>
                </c:pt>
                <c:pt idx="6710">
                  <c:v>14.951000000000001</c:v>
                </c:pt>
                <c:pt idx="6711">
                  <c:v>14.951000000000001</c:v>
                </c:pt>
                <c:pt idx="6712">
                  <c:v>14.952</c:v>
                </c:pt>
                <c:pt idx="6713">
                  <c:v>14.952</c:v>
                </c:pt>
                <c:pt idx="6714">
                  <c:v>14.952</c:v>
                </c:pt>
                <c:pt idx="6715">
                  <c:v>14.952</c:v>
                </c:pt>
                <c:pt idx="6716">
                  <c:v>14.953000000000001</c:v>
                </c:pt>
                <c:pt idx="6717">
                  <c:v>14.953000000000001</c:v>
                </c:pt>
                <c:pt idx="6718">
                  <c:v>14.953000000000001</c:v>
                </c:pt>
                <c:pt idx="6719">
                  <c:v>14.954000000000001</c:v>
                </c:pt>
                <c:pt idx="6720">
                  <c:v>14.954000000000001</c:v>
                </c:pt>
                <c:pt idx="6721">
                  <c:v>14.954000000000001</c:v>
                </c:pt>
                <c:pt idx="6722">
                  <c:v>14.954000000000001</c:v>
                </c:pt>
                <c:pt idx="6723">
                  <c:v>14.955</c:v>
                </c:pt>
                <c:pt idx="6724">
                  <c:v>14.955</c:v>
                </c:pt>
                <c:pt idx="6725">
                  <c:v>14.955</c:v>
                </c:pt>
                <c:pt idx="6726">
                  <c:v>14.955</c:v>
                </c:pt>
                <c:pt idx="6727">
                  <c:v>14.956</c:v>
                </c:pt>
                <c:pt idx="6728">
                  <c:v>14.956</c:v>
                </c:pt>
                <c:pt idx="6729">
                  <c:v>14.956</c:v>
                </c:pt>
                <c:pt idx="6730">
                  <c:v>14.957000000000001</c:v>
                </c:pt>
                <c:pt idx="6731">
                  <c:v>14.957000000000001</c:v>
                </c:pt>
                <c:pt idx="6732">
                  <c:v>14.957000000000001</c:v>
                </c:pt>
                <c:pt idx="6733">
                  <c:v>14.957000000000001</c:v>
                </c:pt>
                <c:pt idx="6734">
                  <c:v>14.958</c:v>
                </c:pt>
                <c:pt idx="6735">
                  <c:v>14.958</c:v>
                </c:pt>
                <c:pt idx="6736">
                  <c:v>14.958</c:v>
                </c:pt>
                <c:pt idx="6737">
                  <c:v>14.959</c:v>
                </c:pt>
                <c:pt idx="6738">
                  <c:v>14.959</c:v>
                </c:pt>
                <c:pt idx="6739">
                  <c:v>14.959</c:v>
                </c:pt>
                <c:pt idx="6740">
                  <c:v>14.959</c:v>
                </c:pt>
                <c:pt idx="6741">
                  <c:v>14.96</c:v>
                </c:pt>
                <c:pt idx="6742">
                  <c:v>14.96</c:v>
                </c:pt>
                <c:pt idx="6743">
                  <c:v>14.96</c:v>
                </c:pt>
                <c:pt idx="6744">
                  <c:v>14.96</c:v>
                </c:pt>
                <c:pt idx="6745">
                  <c:v>14.961</c:v>
                </c:pt>
                <c:pt idx="6746">
                  <c:v>14.961</c:v>
                </c:pt>
                <c:pt idx="6747">
                  <c:v>14.961</c:v>
                </c:pt>
                <c:pt idx="6748">
                  <c:v>14.962</c:v>
                </c:pt>
                <c:pt idx="6749">
                  <c:v>14.962</c:v>
                </c:pt>
                <c:pt idx="6750">
                  <c:v>14.962</c:v>
                </c:pt>
                <c:pt idx="6751">
                  <c:v>14.962</c:v>
                </c:pt>
                <c:pt idx="6752">
                  <c:v>14.963000000000001</c:v>
                </c:pt>
                <c:pt idx="6753">
                  <c:v>14.963000000000001</c:v>
                </c:pt>
                <c:pt idx="6754">
                  <c:v>14.963000000000001</c:v>
                </c:pt>
                <c:pt idx="6755">
                  <c:v>14.963000000000001</c:v>
                </c:pt>
                <c:pt idx="6756">
                  <c:v>14.964</c:v>
                </c:pt>
                <c:pt idx="6757">
                  <c:v>14.964</c:v>
                </c:pt>
                <c:pt idx="6758">
                  <c:v>14.964</c:v>
                </c:pt>
                <c:pt idx="6759">
                  <c:v>14.965</c:v>
                </c:pt>
                <c:pt idx="6760">
                  <c:v>14.965</c:v>
                </c:pt>
                <c:pt idx="6761">
                  <c:v>14.965</c:v>
                </c:pt>
                <c:pt idx="6762">
                  <c:v>14.965</c:v>
                </c:pt>
                <c:pt idx="6763">
                  <c:v>14.966000000000001</c:v>
                </c:pt>
                <c:pt idx="6764">
                  <c:v>14.966000000000001</c:v>
                </c:pt>
                <c:pt idx="6765">
                  <c:v>14.966000000000001</c:v>
                </c:pt>
                <c:pt idx="6766">
                  <c:v>14.967000000000001</c:v>
                </c:pt>
                <c:pt idx="6767">
                  <c:v>14.967000000000001</c:v>
                </c:pt>
                <c:pt idx="6768">
                  <c:v>14.967000000000001</c:v>
                </c:pt>
                <c:pt idx="6769">
                  <c:v>14.967000000000001</c:v>
                </c:pt>
                <c:pt idx="6770">
                  <c:v>14.968</c:v>
                </c:pt>
                <c:pt idx="6771">
                  <c:v>14.968</c:v>
                </c:pt>
                <c:pt idx="6772">
                  <c:v>14.968</c:v>
                </c:pt>
                <c:pt idx="6773">
                  <c:v>14.968</c:v>
                </c:pt>
                <c:pt idx="6774">
                  <c:v>14.969000000000001</c:v>
                </c:pt>
                <c:pt idx="6775">
                  <c:v>14.969000000000001</c:v>
                </c:pt>
                <c:pt idx="6776">
                  <c:v>14.969000000000001</c:v>
                </c:pt>
                <c:pt idx="6777">
                  <c:v>14.97</c:v>
                </c:pt>
                <c:pt idx="6778">
                  <c:v>14.97</c:v>
                </c:pt>
                <c:pt idx="6779">
                  <c:v>14.97</c:v>
                </c:pt>
                <c:pt idx="6780">
                  <c:v>14.97</c:v>
                </c:pt>
                <c:pt idx="6781">
                  <c:v>14.971</c:v>
                </c:pt>
                <c:pt idx="6782">
                  <c:v>14.971</c:v>
                </c:pt>
                <c:pt idx="6783">
                  <c:v>14.971</c:v>
                </c:pt>
                <c:pt idx="6784">
                  <c:v>14.972</c:v>
                </c:pt>
                <c:pt idx="6785">
                  <c:v>14.972</c:v>
                </c:pt>
                <c:pt idx="6786">
                  <c:v>14.972</c:v>
                </c:pt>
                <c:pt idx="6787">
                  <c:v>14.972</c:v>
                </c:pt>
                <c:pt idx="6788">
                  <c:v>14.973000000000001</c:v>
                </c:pt>
                <c:pt idx="6789">
                  <c:v>14.973000000000001</c:v>
                </c:pt>
                <c:pt idx="6790">
                  <c:v>14.973000000000001</c:v>
                </c:pt>
                <c:pt idx="6791">
                  <c:v>14.973000000000001</c:v>
                </c:pt>
                <c:pt idx="6792">
                  <c:v>14.974</c:v>
                </c:pt>
                <c:pt idx="6793">
                  <c:v>14.974</c:v>
                </c:pt>
                <c:pt idx="6794">
                  <c:v>14.974</c:v>
                </c:pt>
                <c:pt idx="6795">
                  <c:v>14.975</c:v>
                </c:pt>
                <c:pt idx="6796">
                  <c:v>14.975</c:v>
                </c:pt>
                <c:pt idx="6797">
                  <c:v>14.975</c:v>
                </c:pt>
                <c:pt idx="6798">
                  <c:v>14.975</c:v>
                </c:pt>
                <c:pt idx="6799">
                  <c:v>14.976000000000001</c:v>
                </c:pt>
                <c:pt idx="6800">
                  <c:v>14.976000000000001</c:v>
                </c:pt>
                <c:pt idx="6801">
                  <c:v>14.976000000000001</c:v>
                </c:pt>
                <c:pt idx="6802">
                  <c:v>14.976000000000001</c:v>
                </c:pt>
                <c:pt idx="6803">
                  <c:v>14.977</c:v>
                </c:pt>
                <c:pt idx="6804">
                  <c:v>14.977</c:v>
                </c:pt>
                <c:pt idx="6805">
                  <c:v>14.977</c:v>
                </c:pt>
                <c:pt idx="6806">
                  <c:v>14.978</c:v>
                </c:pt>
                <c:pt idx="6807">
                  <c:v>14.978</c:v>
                </c:pt>
                <c:pt idx="6808">
                  <c:v>14.978</c:v>
                </c:pt>
                <c:pt idx="6809">
                  <c:v>14.978</c:v>
                </c:pt>
                <c:pt idx="6810">
                  <c:v>14.979000000000001</c:v>
                </c:pt>
                <c:pt idx="6811">
                  <c:v>14.979000000000001</c:v>
                </c:pt>
                <c:pt idx="6812">
                  <c:v>14.979000000000001</c:v>
                </c:pt>
                <c:pt idx="6813">
                  <c:v>14.98</c:v>
                </c:pt>
                <c:pt idx="6814">
                  <c:v>14.98</c:v>
                </c:pt>
                <c:pt idx="6815">
                  <c:v>14.98</c:v>
                </c:pt>
                <c:pt idx="6816">
                  <c:v>14.98</c:v>
                </c:pt>
                <c:pt idx="6817">
                  <c:v>14.981</c:v>
                </c:pt>
                <c:pt idx="6818">
                  <c:v>14.981</c:v>
                </c:pt>
                <c:pt idx="6819">
                  <c:v>14.981</c:v>
                </c:pt>
                <c:pt idx="6820">
                  <c:v>14.981</c:v>
                </c:pt>
                <c:pt idx="6821">
                  <c:v>14.982000000000001</c:v>
                </c:pt>
                <c:pt idx="6822">
                  <c:v>14.982000000000001</c:v>
                </c:pt>
                <c:pt idx="6823">
                  <c:v>14.982000000000001</c:v>
                </c:pt>
                <c:pt idx="6824">
                  <c:v>14.983000000000001</c:v>
                </c:pt>
                <c:pt idx="6825">
                  <c:v>14.983000000000001</c:v>
                </c:pt>
                <c:pt idx="6826">
                  <c:v>14.983000000000001</c:v>
                </c:pt>
                <c:pt idx="6827">
                  <c:v>14.983000000000001</c:v>
                </c:pt>
                <c:pt idx="6828">
                  <c:v>14.984</c:v>
                </c:pt>
                <c:pt idx="6829">
                  <c:v>14.984</c:v>
                </c:pt>
                <c:pt idx="6830">
                  <c:v>14.984</c:v>
                </c:pt>
                <c:pt idx="6831">
                  <c:v>14.984999999999999</c:v>
                </c:pt>
                <c:pt idx="6832">
                  <c:v>14.984999999999999</c:v>
                </c:pt>
                <c:pt idx="6833">
                  <c:v>14.984999999999999</c:v>
                </c:pt>
                <c:pt idx="6834">
                  <c:v>14.984999999999999</c:v>
                </c:pt>
                <c:pt idx="6835">
                  <c:v>14.986000000000001</c:v>
                </c:pt>
                <c:pt idx="6836">
                  <c:v>14.986000000000001</c:v>
                </c:pt>
                <c:pt idx="6837">
                  <c:v>14.986000000000001</c:v>
                </c:pt>
                <c:pt idx="6838">
                  <c:v>14.986000000000001</c:v>
                </c:pt>
                <c:pt idx="6839">
                  <c:v>14.987</c:v>
                </c:pt>
                <c:pt idx="6840">
                  <c:v>14.987</c:v>
                </c:pt>
                <c:pt idx="6841">
                  <c:v>14.987</c:v>
                </c:pt>
                <c:pt idx="6842">
                  <c:v>14.988</c:v>
                </c:pt>
                <c:pt idx="6843">
                  <c:v>14.988</c:v>
                </c:pt>
                <c:pt idx="6844">
                  <c:v>14.988</c:v>
                </c:pt>
                <c:pt idx="6845">
                  <c:v>14.988</c:v>
                </c:pt>
                <c:pt idx="6846">
                  <c:v>14.989000000000001</c:v>
                </c:pt>
                <c:pt idx="6847">
                  <c:v>14.989000000000001</c:v>
                </c:pt>
                <c:pt idx="6848">
                  <c:v>14.989000000000001</c:v>
                </c:pt>
                <c:pt idx="6849">
                  <c:v>14.989000000000001</c:v>
                </c:pt>
                <c:pt idx="6850">
                  <c:v>14.99</c:v>
                </c:pt>
                <c:pt idx="6851">
                  <c:v>14.99</c:v>
                </c:pt>
                <c:pt idx="6852">
                  <c:v>14.99</c:v>
                </c:pt>
                <c:pt idx="6853">
                  <c:v>14.991</c:v>
                </c:pt>
                <c:pt idx="6854">
                  <c:v>14.991</c:v>
                </c:pt>
                <c:pt idx="6855">
                  <c:v>14.991</c:v>
                </c:pt>
                <c:pt idx="6856">
                  <c:v>14.991</c:v>
                </c:pt>
                <c:pt idx="6857">
                  <c:v>14.992000000000001</c:v>
                </c:pt>
                <c:pt idx="6858">
                  <c:v>14.992000000000001</c:v>
                </c:pt>
                <c:pt idx="6859">
                  <c:v>14.992000000000001</c:v>
                </c:pt>
                <c:pt idx="6860">
                  <c:v>14.993</c:v>
                </c:pt>
                <c:pt idx="6861">
                  <c:v>14.993</c:v>
                </c:pt>
                <c:pt idx="6862">
                  <c:v>14.993</c:v>
                </c:pt>
                <c:pt idx="6863">
                  <c:v>14.993</c:v>
                </c:pt>
                <c:pt idx="6864">
                  <c:v>14.994</c:v>
                </c:pt>
                <c:pt idx="6865">
                  <c:v>14.994</c:v>
                </c:pt>
                <c:pt idx="6866">
                  <c:v>14.994</c:v>
                </c:pt>
                <c:pt idx="6867">
                  <c:v>14.994</c:v>
                </c:pt>
                <c:pt idx="6868">
                  <c:v>14.995000000000001</c:v>
                </c:pt>
                <c:pt idx="6869">
                  <c:v>14.995000000000001</c:v>
                </c:pt>
                <c:pt idx="6870">
                  <c:v>14.995000000000001</c:v>
                </c:pt>
                <c:pt idx="6871">
                  <c:v>14.996</c:v>
                </c:pt>
                <c:pt idx="6872">
                  <c:v>14.996</c:v>
                </c:pt>
                <c:pt idx="6873">
                  <c:v>14.996</c:v>
                </c:pt>
                <c:pt idx="6874">
                  <c:v>14.996</c:v>
                </c:pt>
                <c:pt idx="6875">
                  <c:v>14.997</c:v>
                </c:pt>
                <c:pt idx="6876">
                  <c:v>14.997</c:v>
                </c:pt>
                <c:pt idx="6877">
                  <c:v>14.997</c:v>
                </c:pt>
                <c:pt idx="6878">
                  <c:v>14.998000000000001</c:v>
                </c:pt>
                <c:pt idx="6879">
                  <c:v>14.998000000000001</c:v>
                </c:pt>
                <c:pt idx="6880">
                  <c:v>14.998000000000001</c:v>
                </c:pt>
                <c:pt idx="6881">
                  <c:v>14.998000000000001</c:v>
                </c:pt>
                <c:pt idx="6882">
                  <c:v>14.999000000000001</c:v>
                </c:pt>
                <c:pt idx="6883">
                  <c:v>14.999000000000001</c:v>
                </c:pt>
                <c:pt idx="6884">
                  <c:v>14.999000000000001</c:v>
                </c:pt>
                <c:pt idx="6885">
                  <c:v>14.999000000000001</c:v>
                </c:pt>
                <c:pt idx="6886">
                  <c:v>15</c:v>
                </c:pt>
                <c:pt idx="6887">
                  <c:v>15</c:v>
                </c:pt>
                <c:pt idx="6888">
                  <c:v>15</c:v>
                </c:pt>
                <c:pt idx="6889">
                  <c:v>15.000999999999999</c:v>
                </c:pt>
                <c:pt idx="6890">
                  <c:v>15.000999999999999</c:v>
                </c:pt>
                <c:pt idx="6891">
                  <c:v>15.000999999999999</c:v>
                </c:pt>
                <c:pt idx="6892">
                  <c:v>15.000999999999999</c:v>
                </c:pt>
                <c:pt idx="6893">
                  <c:v>15.002000000000001</c:v>
                </c:pt>
                <c:pt idx="6894">
                  <c:v>15.002000000000001</c:v>
                </c:pt>
                <c:pt idx="6895">
                  <c:v>15.002000000000001</c:v>
                </c:pt>
                <c:pt idx="6896">
                  <c:v>15.002000000000001</c:v>
                </c:pt>
                <c:pt idx="6897">
                  <c:v>15.003</c:v>
                </c:pt>
                <c:pt idx="6898">
                  <c:v>15.003</c:v>
                </c:pt>
                <c:pt idx="6899">
                  <c:v>15.003</c:v>
                </c:pt>
                <c:pt idx="6900">
                  <c:v>15.004</c:v>
                </c:pt>
                <c:pt idx="6901">
                  <c:v>15.004</c:v>
                </c:pt>
                <c:pt idx="6902">
                  <c:v>15.004</c:v>
                </c:pt>
                <c:pt idx="6903">
                  <c:v>15.004</c:v>
                </c:pt>
                <c:pt idx="6904">
                  <c:v>15.005000000000001</c:v>
                </c:pt>
                <c:pt idx="6905">
                  <c:v>15.005000000000001</c:v>
                </c:pt>
                <c:pt idx="6906">
                  <c:v>15.005000000000001</c:v>
                </c:pt>
                <c:pt idx="6907">
                  <c:v>15.006</c:v>
                </c:pt>
                <c:pt idx="6908">
                  <c:v>15.006</c:v>
                </c:pt>
                <c:pt idx="6909">
                  <c:v>15.006</c:v>
                </c:pt>
                <c:pt idx="6910">
                  <c:v>15.006</c:v>
                </c:pt>
                <c:pt idx="6911">
                  <c:v>15.007</c:v>
                </c:pt>
                <c:pt idx="6912">
                  <c:v>15.007</c:v>
                </c:pt>
                <c:pt idx="6913">
                  <c:v>15.007</c:v>
                </c:pt>
                <c:pt idx="6914">
                  <c:v>15.007</c:v>
                </c:pt>
                <c:pt idx="6915">
                  <c:v>15.008000000000001</c:v>
                </c:pt>
                <c:pt idx="6916">
                  <c:v>15.008000000000001</c:v>
                </c:pt>
                <c:pt idx="6917">
                  <c:v>15.008000000000001</c:v>
                </c:pt>
                <c:pt idx="6918">
                  <c:v>15.009</c:v>
                </c:pt>
                <c:pt idx="6919">
                  <c:v>15.009</c:v>
                </c:pt>
                <c:pt idx="6920">
                  <c:v>15.009</c:v>
                </c:pt>
                <c:pt idx="6921">
                  <c:v>15.009</c:v>
                </c:pt>
                <c:pt idx="6922">
                  <c:v>15.01</c:v>
                </c:pt>
                <c:pt idx="6923">
                  <c:v>15.01</c:v>
                </c:pt>
                <c:pt idx="6924">
                  <c:v>15.01</c:v>
                </c:pt>
                <c:pt idx="6925">
                  <c:v>15.01</c:v>
                </c:pt>
                <c:pt idx="6926">
                  <c:v>15.011000000000001</c:v>
                </c:pt>
                <c:pt idx="6927">
                  <c:v>15.011000000000001</c:v>
                </c:pt>
                <c:pt idx="6928">
                  <c:v>15.011000000000001</c:v>
                </c:pt>
                <c:pt idx="6929">
                  <c:v>15.012</c:v>
                </c:pt>
                <c:pt idx="6930">
                  <c:v>15.012</c:v>
                </c:pt>
                <c:pt idx="6931">
                  <c:v>15.012</c:v>
                </c:pt>
                <c:pt idx="6932">
                  <c:v>15.012</c:v>
                </c:pt>
                <c:pt idx="6933">
                  <c:v>15.013</c:v>
                </c:pt>
                <c:pt idx="6934">
                  <c:v>15.013</c:v>
                </c:pt>
                <c:pt idx="6935">
                  <c:v>15.013</c:v>
                </c:pt>
                <c:pt idx="6936">
                  <c:v>15.014000000000001</c:v>
                </c:pt>
                <c:pt idx="6937">
                  <c:v>15.014000000000001</c:v>
                </c:pt>
                <c:pt idx="6938">
                  <c:v>15.014000000000001</c:v>
                </c:pt>
                <c:pt idx="6939">
                  <c:v>15.014000000000001</c:v>
                </c:pt>
                <c:pt idx="6940">
                  <c:v>15.015000000000001</c:v>
                </c:pt>
                <c:pt idx="6941">
                  <c:v>15.015000000000001</c:v>
                </c:pt>
                <c:pt idx="6942">
                  <c:v>15.015000000000001</c:v>
                </c:pt>
                <c:pt idx="6943">
                  <c:v>15.015000000000001</c:v>
                </c:pt>
                <c:pt idx="6944">
                  <c:v>15.016</c:v>
                </c:pt>
                <c:pt idx="6945">
                  <c:v>15.016</c:v>
                </c:pt>
                <c:pt idx="6946">
                  <c:v>15.016</c:v>
                </c:pt>
                <c:pt idx="6947">
                  <c:v>15.016999999999999</c:v>
                </c:pt>
                <c:pt idx="6948">
                  <c:v>15.016999999999999</c:v>
                </c:pt>
                <c:pt idx="6949">
                  <c:v>15.016999999999999</c:v>
                </c:pt>
                <c:pt idx="6950">
                  <c:v>15.016999999999999</c:v>
                </c:pt>
                <c:pt idx="6951">
                  <c:v>15.018000000000001</c:v>
                </c:pt>
                <c:pt idx="6952">
                  <c:v>15.018000000000001</c:v>
                </c:pt>
                <c:pt idx="6953">
                  <c:v>15.018000000000001</c:v>
                </c:pt>
                <c:pt idx="6954">
                  <c:v>15.019</c:v>
                </c:pt>
                <c:pt idx="6955">
                  <c:v>15.019</c:v>
                </c:pt>
                <c:pt idx="6956">
                  <c:v>15.019</c:v>
                </c:pt>
                <c:pt idx="6957">
                  <c:v>15.019</c:v>
                </c:pt>
                <c:pt idx="6958">
                  <c:v>15.02</c:v>
                </c:pt>
                <c:pt idx="6959">
                  <c:v>15.02</c:v>
                </c:pt>
                <c:pt idx="6960">
                  <c:v>15.02</c:v>
                </c:pt>
                <c:pt idx="6961">
                  <c:v>15.02</c:v>
                </c:pt>
                <c:pt idx="6962">
                  <c:v>15.021000000000001</c:v>
                </c:pt>
                <c:pt idx="6963">
                  <c:v>15.021000000000001</c:v>
                </c:pt>
                <c:pt idx="6964">
                  <c:v>15.021000000000001</c:v>
                </c:pt>
                <c:pt idx="6965">
                  <c:v>15.022</c:v>
                </c:pt>
                <c:pt idx="6966">
                  <c:v>15.022</c:v>
                </c:pt>
                <c:pt idx="6967">
                  <c:v>15.022</c:v>
                </c:pt>
                <c:pt idx="6968">
                  <c:v>15.022</c:v>
                </c:pt>
                <c:pt idx="6969">
                  <c:v>15.023</c:v>
                </c:pt>
                <c:pt idx="6970">
                  <c:v>15.023</c:v>
                </c:pt>
                <c:pt idx="6971">
                  <c:v>15.023</c:v>
                </c:pt>
                <c:pt idx="6972">
                  <c:v>15.023</c:v>
                </c:pt>
                <c:pt idx="6973">
                  <c:v>15.024000000000001</c:v>
                </c:pt>
                <c:pt idx="6974">
                  <c:v>15.024000000000001</c:v>
                </c:pt>
                <c:pt idx="6975">
                  <c:v>15.024000000000001</c:v>
                </c:pt>
                <c:pt idx="6976">
                  <c:v>15.025</c:v>
                </c:pt>
                <c:pt idx="6977">
                  <c:v>15.025</c:v>
                </c:pt>
                <c:pt idx="6978">
                  <c:v>15.025</c:v>
                </c:pt>
                <c:pt idx="6979">
                  <c:v>15.025</c:v>
                </c:pt>
                <c:pt idx="6980">
                  <c:v>15.026</c:v>
                </c:pt>
                <c:pt idx="6981">
                  <c:v>15.026</c:v>
                </c:pt>
                <c:pt idx="6982">
                  <c:v>15.026</c:v>
                </c:pt>
                <c:pt idx="6983">
                  <c:v>15.027000000000001</c:v>
                </c:pt>
                <c:pt idx="6984">
                  <c:v>15.027000000000001</c:v>
                </c:pt>
                <c:pt idx="6985">
                  <c:v>15.027000000000001</c:v>
                </c:pt>
                <c:pt idx="6986">
                  <c:v>15.027000000000001</c:v>
                </c:pt>
                <c:pt idx="6987">
                  <c:v>15.028</c:v>
                </c:pt>
                <c:pt idx="6988">
                  <c:v>15.028</c:v>
                </c:pt>
                <c:pt idx="6989">
                  <c:v>15.028</c:v>
                </c:pt>
                <c:pt idx="6990">
                  <c:v>15.028</c:v>
                </c:pt>
                <c:pt idx="6991">
                  <c:v>15.029</c:v>
                </c:pt>
                <c:pt idx="6992">
                  <c:v>15.029</c:v>
                </c:pt>
                <c:pt idx="6993">
                  <c:v>15.029</c:v>
                </c:pt>
                <c:pt idx="6994">
                  <c:v>15.030000000000001</c:v>
                </c:pt>
                <c:pt idx="6995">
                  <c:v>15.030000000000001</c:v>
                </c:pt>
                <c:pt idx="6996">
                  <c:v>15.030000000000001</c:v>
                </c:pt>
                <c:pt idx="6997">
                  <c:v>15.030000000000001</c:v>
                </c:pt>
                <c:pt idx="6998">
                  <c:v>15.031000000000001</c:v>
                </c:pt>
                <c:pt idx="6999">
                  <c:v>15.031000000000001</c:v>
                </c:pt>
                <c:pt idx="7000">
                  <c:v>15.031000000000001</c:v>
                </c:pt>
                <c:pt idx="7001">
                  <c:v>15.031000000000001</c:v>
                </c:pt>
                <c:pt idx="7002">
                  <c:v>15.032</c:v>
                </c:pt>
                <c:pt idx="7003">
                  <c:v>15.032</c:v>
                </c:pt>
                <c:pt idx="7004">
                  <c:v>15.032</c:v>
                </c:pt>
                <c:pt idx="7005">
                  <c:v>15.032999999999999</c:v>
                </c:pt>
                <c:pt idx="7006">
                  <c:v>15.032999999999999</c:v>
                </c:pt>
                <c:pt idx="7007">
                  <c:v>15.032999999999999</c:v>
                </c:pt>
                <c:pt idx="7008">
                  <c:v>15.032999999999999</c:v>
                </c:pt>
                <c:pt idx="7009">
                  <c:v>15.034000000000001</c:v>
                </c:pt>
                <c:pt idx="7010">
                  <c:v>15.034000000000001</c:v>
                </c:pt>
                <c:pt idx="7011">
                  <c:v>15.034000000000001</c:v>
                </c:pt>
                <c:pt idx="7012">
                  <c:v>15.035</c:v>
                </c:pt>
                <c:pt idx="7013">
                  <c:v>15.035</c:v>
                </c:pt>
                <c:pt idx="7014">
                  <c:v>15.035</c:v>
                </c:pt>
                <c:pt idx="7015">
                  <c:v>15.035</c:v>
                </c:pt>
                <c:pt idx="7016">
                  <c:v>15.036</c:v>
                </c:pt>
                <c:pt idx="7017">
                  <c:v>15.036</c:v>
                </c:pt>
                <c:pt idx="7018">
                  <c:v>15.036</c:v>
                </c:pt>
                <c:pt idx="7019">
                  <c:v>15.036</c:v>
                </c:pt>
                <c:pt idx="7020">
                  <c:v>15.037000000000001</c:v>
                </c:pt>
                <c:pt idx="7021">
                  <c:v>15.037000000000001</c:v>
                </c:pt>
                <c:pt idx="7022">
                  <c:v>15.037000000000001</c:v>
                </c:pt>
                <c:pt idx="7023">
                  <c:v>15.038</c:v>
                </c:pt>
                <c:pt idx="7024">
                  <c:v>15.038</c:v>
                </c:pt>
                <c:pt idx="7025">
                  <c:v>15.038</c:v>
                </c:pt>
                <c:pt idx="7026">
                  <c:v>15.038</c:v>
                </c:pt>
                <c:pt idx="7027">
                  <c:v>15.039</c:v>
                </c:pt>
                <c:pt idx="7028">
                  <c:v>15.039</c:v>
                </c:pt>
                <c:pt idx="7029">
                  <c:v>15.039</c:v>
                </c:pt>
                <c:pt idx="7030">
                  <c:v>15.040000000000001</c:v>
                </c:pt>
                <c:pt idx="7031">
                  <c:v>15.040000000000001</c:v>
                </c:pt>
                <c:pt idx="7032">
                  <c:v>15.040000000000001</c:v>
                </c:pt>
                <c:pt idx="7033">
                  <c:v>15.040000000000001</c:v>
                </c:pt>
                <c:pt idx="7034">
                  <c:v>15.041</c:v>
                </c:pt>
                <c:pt idx="7035">
                  <c:v>15.041</c:v>
                </c:pt>
                <c:pt idx="7036">
                  <c:v>15.041</c:v>
                </c:pt>
                <c:pt idx="7037">
                  <c:v>15.041</c:v>
                </c:pt>
                <c:pt idx="7038">
                  <c:v>15.042</c:v>
                </c:pt>
                <c:pt idx="7039">
                  <c:v>15.042</c:v>
                </c:pt>
                <c:pt idx="7040">
                  <c:v>15.042</c:v>
                </c:pt>
                <c:pt idx="7041">
                  <c:v>15.043000000000001</c:v>
                </c:pt>
                <c:pt idx="7042">
                  <c:v>15.043000000000001</c:v>
                </c:pt>
                <c:pt idx="7043">
                  <c:v>15.043000000000001</c:v>
                </c:pt>
                <c:pt idx="7044">
                  <c:v>15.043000000000001</c:v>
                </c:pt>
                <c:pt idx="7045">
                  <c:v>15.044</c:v>
                </c:pt>
                <c:pt idx="7046">
                  <c:v>15.044</c:v>
                </c:pt>
                <c:pt idx="7047">
                  <c:v>15.044</c:v>
                </c:pt>
                <c:pt idx="7048">
                  <c:v>15.044</c:v>
                </c:pt>
                <c:pt idx="7049">
                  <c:v>15.045</c:v>
                </c:pt>
                <c:pt idx="7050">
                  <c:v>15.045</c:v>
                </c:pt>
                <c:pt idx="7051">
                  <c:v>15.045</c:v>
                </c:pt>
                <c:pt idx="7052">
                  <c:v>15.046000000000001</c:v>
                </c:pt>
                <c:pt idx="7053">
                  <c:v>15.046000000000001</c:v>
                </c:pt>
                <c:pt idx="7054">
                  <c:v>15.046000000000001</c:v>
                </c:pt>
                <c:pt idx="7055">
                  <c:v>15.046000000000001</c:v>
                </c:pt>
                <c:pt idx="7056">
                  <c:v>15.047000000000001</c:v>
                </c:pt>
                <c:pt idx="7057">
                  <c:v>15.047000000000001</c:v>
                </c:pt>
                <c:pt idx="7058">
                  <c:v>15.047000000000001</c:v>
                </c:pt>
                <c:pt idx="7059">
                  <c:v>15.048</c:v>
                </c:pt>
                <c:pt idx="7060">
                  <c:v>15.048</c:v>
                </c:pt>
                <c:pt idx="7061">
                  <c:v>15.048</c:v>
                </c:pt>
                <c:pt idx="7062">
                  <c:v>15.048</c:v>
                </c:pt>
                <c:pt idx="7063">
                  <c:v>15.048999999999999</c:v>
                </c:pt>
                <c:pt idx="7064">
                  <c:v>15.048999999999999</c:v>
                </c:pt>
                <c:pt idx="7065">
                  <c:v>15.048999999999999</c:v>
                </c:pt>
                <c:pt idx="7066">
                  <c:v>15.048999999999999</c:v>
                </c:pt>
                <c:pt idx="7067">
                  <c:v>15.05</c:v>
                </c:pt>
                <c:pt idx="7068">
                  <c:v>15.05</c:v>
                </c:pt>
                <c:pt idx="7069">
                  <c:v>15.05</c:v>
                </c:pt>
                <c:pt idx="7070">
                  <c:v>15.051</c:v>
                </c:pt>
                <c:pt idx="7071">
                  <c:v>15.051</c:v>
                </c:pt>
                <c:pt idx="7072">
                  <c:v>15.051</c:v>
                </c:pt>
                <c:pt idx="7073">
                  <c:v>15.051</c:v>
                </c:pt>
                <c:pt idx="7074">
                  <c:v>15.052</c:v>
                </c:pt>
                <c:pt idx="7075">
                  <c:v>15.052</c:v>
                </c:pt>
                <c:pt idx="7076">
                  <c:v>15.052</c:v>
                </c:pt>
                <c:pt idx="7077">
                  <c:v>15.052</c:v>
                </c:pt>
                <c:pt idx="7078">
                  <c:v>15.053000000000001</c:v>
                </c:pt>
                <c:pt idx="7079">
                  <c:v>15.053000000000001</c:v>
                </c:pt>
                <c:pt idx="7080">
                  <c:v>15.053000000000001</c:v>
                </c:pt>
                <c:pt idx="7081">
                  <c:v>15.054</c:v>
                </c:pt>
                <c:pt idx="7082">
                  <c:v>15.054</c:v>
                </c:pt>
                <c:pt idx="7083">
                  <c:v>15.054</c:v>
                </c:pt>
                <c:pt idx="7084">
                  <c:v>15.054</c:v>
                </c:pt>
                <c:pt idx="7085">
                  <c:v>15.055</c:v>
                </c:pt>
                <c:pt idx="7086">
                  <c:v>15.055</c:v>
                </c:pt>
                <c:pt idx="7087">
                  <c:v>15.055</c:v>
                </c:pt>
                <c:pt idx="7088">
                  <c:v>15.056000000000001</c:v>
                </c:pt>
                <c:pt idx="7089">
                  <c:v>15.056000000000001</c:v>
                </c:pt>
                <c:pt idx="7090">
                  <c:v>15.056000000000001</c:v>
                </c:pt>
                <c:pt idx="7091">
                  <c:v>15.056000000000001</c:v>
                </c:pt>
                <c:pt idx="7092">
                  <c:v>15.057</c:v>
                </c:pt>
                <c:pt idx="7093">
                  <c:v>15.057</c:v>
                </c:pt>
                <c:pt idx="7094">
                  <c:v>15.057</c:v>
                </c:pt>
                <c:pt idx="7095">
                  <c:v>15.057</c:v>
                </c:pt>
                <c:pt idx="7096">
                  <c:v>15.058</c:v>
                </c:pt>
                <c:pt idx="7097">
                  <c:v>15.058</c:v>
                </c:pt>
                <c:pt idx="7098">
                  <c:v>15.058</c:v>
                </c:pt>
                <c:pt idx="7099">
                  <c:v>15.059000000000001</c:v>
                </c:pt>
                <c:pt idx="7100">
                  <c:v>15.059000000000001</c:v>
                </c:pt>
                <c:pt idx="7101">
                  <c:v>15.059000000000001</c:v>
                </c:pt>
                <c:pt idx="7102">
                  <c:v>15.059000000000001</c:v>
                </c:pt>
                <c:pt idx="7103">
                  <c:v>15.06</c:v>
                </c:pt>
                <c:pt idx="7104">
                  <c:v>15.06</c:v>
                </c:pt>
                <c:pt idx="7105">
                  <c:v>15.06</c:v>
                </c:pt>
                <c:pt idx="7106">
                  <c:v>15.061</c:v>
                </c:pt>
                <c:pt idx="7107">
                  <c:v>15.061</c:v>
                </c:pt>
                <c:pt idx="7108">
                  <c:v>15.061</c:v>
                </c:pt>
                <c:pt idx="7109">
                  <c:v>15.061</c:v>
                </c:pt>
                <c:pt idx="7110">
                  <c:v>15.062000000000001</c:v>
                </c:pt>
                <c:pt idx="7111">
                  <c:v>15.062000000000001</c:v>
                </c:pt>
                <c:pt idx="7112">
                  <c:v>15.062000000000001</c:v>
                </c:pt>
                <c:pt idx="7113">
                  <c:v>15.062000000000001</c:v>
                </c:pt>
                <c:pt idx="7114">
                  <c:v>15.063000000000001</c:v>
                </c:pt>
                <c:pt idx="7115">
                  <c:v>15.063000000000001</c:v>
                </c:pt>
                <c:pt idx="7116">
                  <c:v>15.063000000000001</c:v>
                </c:pt>
                <c:pt idx="7117">
                  <c:v>15.064</c:v>
                </c:pt>
                <c:pt idx="7118">
                  <c:v>15.064</c:v>
                </c:pt>
                <c:pt idx="7119">
                  <c:v>15.064</c:v>
                </c:pt>
                <c:pt idx="7120">
                  <c:v>15.064</c:v>
                </c:pt>
                <c:pt idx="7121">
                  <c:v>15.065</c:v>
                </c:pt>
                <c:pt idx="7122">
                  <c:v>15.065</c:v>
                </c:pt>
                <c:pt idx="7123">
                  <c:v>15.065</c:v>
                </c:pt>
                <c:pt idx="7124">
                  <c:v>15.066000000000001</c:v>
                </c:pt>
                <c:pt idx="7125">
                  <c:v>15.066000000000001</c:v>
                </c:pt>
                <c:pt idx="7126">
                  <c:v>15.066000000000001</c:v>
                </c:pt>
                <c:pt idx="7127">
                  <c:v>15.066000000000001</c:v>
                </c:pt>
                <c:pt idx="7128">
                  <c:v>15.067</c:v>
                </c:pt>
                <c:pt idx="7129">
                  <c:v>15.067</c:v>
                </c:pt>
                <c:pt idx="7130">
                  <c:v>15.067</c:v>
                </c:pt>
                <c:pt idx="7131">
                  <c:v>15.067</c:v>
                </c:pt>
                <c:pt idx="7132">
                  <c:v>15.068</c:v>
                </c:pt>
                <c:pt idx="7133">
                  <c:v>15.068</c:v>
                </c:pt>
                <c:pt idx="7134">
                  <c:v>15.068</c:v>
                </c:pt>
                <c:pt idx="7135">
                  <c:v>15.069000000000001</c:v>
                </c:pt>
                <c:pt idx="7136">
                  <c:v>15.069000000000001</c:v>
                </c:pt>
                <c:pt idx="7137">
                  <c:v>15.069000000000001</c:v>
                </c:pt>
                <c:pt idx="7138">
                  <c:v>15.069000000000001</c:v>
                </c:pt>
                <c:pt idx="7139">
                  <c:v>15.07</c:v>
                </c:pt>
                <c:pt idx="7140">
                  <c:v>15.07</c:v>
                </c:pt>
                <c:pt idx="7141">
                  <c:v>15.07</c:v>
                </c:pt>
                <c:pt idx="7142">
                  <c:v>15.07</c:v>
                </c:pt>
                <c:pt idx="7143">
                  <c:v>15.071</c:v>
                </c:pt>
                <c:pt idx="7144">
                  <c:v>15.071</c:v>
                </c:pt>
                <c:pt idx="7145">
                  <c:v>15.071</c:v>
                </c:pt>
                <c:pt idx="7146">
                  <c:v>15.072000000000001</c:v>
                </c:pt>
                <c:pt idx="7147">
                  <c:v>15.072000000000001</c:v>
                </c:pt>
                <c:pt idx="7148">
                  <c:v>15.072000000000001</c:v>
                </c:pt>
                <c:pt idx="7149">
                  <c:v>15.072000000000001</c:v>
                </c:pt>
                <c:pt idx="7150">
                  <c:v>15.073</c:v>
                </c:pt>
                <c:pt idx="7151">
                  <c:v>15.073</c:v>
                </c:pt>
                <c:pt idx="7152">
                  <c:v>15.073</c:v>
                </c:pt>
                <c:pt idx="7153">
                  <c:v>15.074</c:v>
                </c:pt>
                <c:pt idx="7154">
                  <c:v>15.074</c:v>
                </c:pt>
                <c:pt idx="7155">
                  <c:v>15.074</c:v>
                </c:pt>
                <c:pt idx="7156">
                  <c:v>15.074</c:v>
                </c:pt>
                <c:pt idx="7157">
                  <c:v>15.075000000000001</c:v>
                </c:pt>
                <c:pt idx="7158">
                  <c:v>15.075000000000001</c:v>
                </c:pt>
                <c:pt idx="7159">
                  <c:v>15.075000000000001</c:v>
                </c:pt>
                <c:pt idx="7160">
                  <c:v>15.075000000000001</c:v>
                </c:pt>
                <c:pt idx="7161">
                  <c:v>15.076000000000001</c:v>
                </c:pt>
                <c:pt idx="7162">
                  <c:v>15.076000000000001</c:v>
                </c:pt>
                <c:pt idx="7163">
                  <c:v>15.076000000000001</c:v>
                </c:pt>
                <c:pt idx="7164">
                  <c:v>15.077</c:v>
                </c:pt>
                <c:pt idx="7165">
                  <c:v>15.077</c:v>
                </c:pt>
                <c:pt idx="7166">
                  <c:v>15.077</c:v>
                </c:pt>
                <c:pt idx="7167">
                  <c:v>15.077</c:v>
                </c:pt>
                <c:pt idx="7168">
                  <c:v>15.078000000000001</c:v>
                </c:pt>
                <c:pt idx="7169">
                  <c:v>15.078000000000001</c:v>
                </c:pt>
                <c:pt idx="7170">
                  <c:v>15.078000000000001</c:v>
                </c:pt>
                <c:pt idx="7171">
                  <c:v>15.078000000000001</c:v>
                </c:pt>
                <c:pt idx="7172">
                  <c:v>15.079000000000001</c:v>
                </c:pt>
                <c:pt idx="7173">
                  <c:v>15.079000000000001</c:v>
                </c:pt>
                <c:pt idx="7174">
                  <c:v>15.079000000000001</c:v>
                </c:pt>
                <c:pt idx="7175">
                  <c:v>15.08</c:v>
                </c:pt>
                <c:pt idx="7176">
                  <c:v>15.08</c:v>
                </c:pt>
                <c:pt idx="7177">
                  <c:v>15.08</c:v>
                </c:pt>
                <c:pt idx="7178">
                  <c:v>15.08</c:v>
                </c:pt>
                <c:pt idx="7179">
                  <c:v>15.081</c:v>
                </c:pt>
                <c:pt idx="7180">
                  <c:v>15.081</c:v>
                </c:pt>
                <c:pt idx="7181">
                  <c:v>15.081</c:v>
                </c:pt>
                <c:pt idx="7182">
                  <c:v>15.082000000000001</c:v>
                </c:pt>
                <c:pt idx="7183">
                  <c:v>15.082000000000001</c:v>
                </c:pt>
                <c:pt idx="7184">
                  <c:v>15.082000000000001</c:v>
                </c:pt>
                <c:pt idx="7185">
                  <c:v>15.082000000000001</c:v>
                </c:pt>
                <c:pt idx="7186">
                  <c:v>15.083</c:v>
                </c:pt>
                <c:pt idx="7187">
                  <c:v>15.083</c:v>
                </c:pt>
                <c:pt idx="7188">
                  <c:v>15.083</c:v>
                </c:pt>
                <c:pt idx="7189">
                  <c:v>15.083</c:v>
                </c:pt>
                <c:pt idx="7190">
                  <c:v>15.084</c:v>
                </c:pt>
                <c:pt idx="7191">
                  <c:v>15.084</c:v>
                </c:pt>
                <c:pt idx="7192">
                  <c:v>15.084</c:v>
                </c:pt>
                <c:pt idx="7193">
                  <c:v>15.085000000000001</c:v>
                </c:pt>
                <c:pt idx="7194">
                  <c:v>15.085000000000001</c:v>
                </c:pt>
                <c:pt idx="7195">
                  <c:v>15.085000000000001</c:v>
                </c:pt>
                <c:pt idx="7196">
                  <c:v>15.085000000000001</c:v>
                </c:pt>
                <c:pt idx="7197">
                  <c:v>15.086</c:v>
                </c:pt>
                <c:pt idx="7198">
                  <c:v>15.086</c:v>
                </c:pt>
                <c:pt idx="7199">
                  <c:v>15.086</c:v>
                </c:pt>
                <c:pt idx="7200">
                  <c:v>15.086</c:v>
                </c:pt>
                <c:pt idx="7201">
                  <c:v>15.087</c:v>
                </c:pt>
                <c:pt idx="7202">
                  <c:v>15.087</c:v>
                </c:pt>
                <c:pt idx="7203">
                  <c:v>15.087</c:v>
                </c:pt>
                <c:pt idx="7204">
                  <c:v>15.088000000000001</c:v>
                </c:pt>
                <c:pt idx="7205">
                  <c:v>15.088000000000001</c:v>
                </c:pt>
                <c:pt idx="7206">
                  <c:v>15.088000000000001</c:v>
                </c:pt>
                <c:pt idx="7207">
                  <c:v>15.088000000000001</c:v>
                </c:pt>
                <c:pt idx="7208">
                  <c:v>15.089</c:v>
                </c:pt>
                <c:pt idx="7209">
                  <c:v>15.089</c:v>
                </c:pt>
                <c:pt idx="7210">
                  <c:v>15.089</c:v>
                </c:pt>
                <c:pt idx="7211">
                  <c:v>15.089</c:v>
                </c:pt>
                <c:pt idx="7212">
                  <c:v>15.09</c:v>
                </c:pt>
                <c:pt idx="7213">
                  <c:v>15.09</c:v>
                </c:pt>
                <c:pt idx="7214">
                  <c:v>15.09</c:v>
                </c:pt>
                <c:pt idx="7215">
                  <c:v>15.091000000000001</c:v>
                </c:pt>
                <c:pt idx="7216">
                  <c:v>15.091000000000001</c:v>
                </c:pt>
                <c:pt idx="7217">
                  <c:v>15.091000000000001</c:v>
                </c:pt>
                <c:pt idx="7218">
                  <c:v>15.091000000000001</c:v>
                </c:pt>
                <c:pt idx="7219">
                  <c:v>15.092000000000001</c:v>
                </c:pt>
                <c:pt idx="7220">
                  <c:v>15.092000000000001</c:v>
                </c:pt>
                <c:pt idx="7221">
                  <c:v>15.093</c:v>
                </c:pt>
                <c:pt idx="7222">
                  <c:v>15.096</c:v>
                </c:pt>
                <c:pt idx="7223">
                  <c:v>15.099</c:v>
                </c:pt>
                <c:pt idx="7224">
                  <c:v>15.103</c:v>
                </c:pt>
                <c:pt idx="7225">
                  <c:v>15.106</c:v>
                </c:pt>
                <c:pt idx="7226">
                  <c:v>15.11</c:v>
                </c:pt>
                <c:pt idx="7227">
                  <c:v>15.114000000000001</c:v>
                </c:pt>
                <c:pt idx="7228">
                  <c:v>15.118</c:v>
                </c:pt>
                <c:pt idx="7229">
                  <c:v>15.121</c:v>
                </c:pt>
                <c:pt idx="7230">
                  <c:v>15.125</c:v>
                </c:pt>
                <c:pt idx="7231">
                  <c:v>15.128</c:v>
                </c:pt>
                <c:pt idx="7232">
                  <c:v>15.132</c:v>
                </c:pt>
                <c:pt idx="7233">
                  <c:v>15.136000000000001</c:v>
                </c:pt>
                <c:pt idx="7234">
                  <c:v>15.139000000000001</c:v>
                </c:pt>
                <c:pt idx="7235">
                  <c:v>15.143000000000001</c:v>
                </c:pt>
                <c:pt idx="7236">
                  <c:v>15.147</c:v>
                </c:pt>
                <c:pt idx="7237">
                  <c:v>15.151</c:v>
                </c:pt>
                <c:pt idx="7238">
                  <c:v>15.156000000000001</c:v>
                </c:pt>
                <c:pt idx="7239">
                  <c:v>15.16</c:v>
                </c:pt>
                <c:pt idx="7240">
                  <c:v>15.164</c:v>
                </c:pt>
                <c:pt idx="7241">
                  <c:v>15.168000000000001</c:v>
                </c:pt>
                <c:pt idx="7242">
                  <c:v>15.172000000000001</c:v>
                </c:pt>
                <c:pt idx="7243">
                  <c:v>15.176</c:v>
                </c:pt>
                <c:pt idx="7244">
                  <c:v>15.18</c:v>
                </c:pt>
                <c:pt idx="7245">
                  <c:v>15.184000000000001</c:v>
                </c:pt>
                <c:pt idx="7246">
                  <c:v>15.188000000000001</c:v>
                </c:pt>
                <c:pt idx="7247">
                  <c:v>15.192</c:v>
                </c:pt>
                <c:pt idx="7248">
                  <c:v>15.196</c:v>
                </c:pt>
                <c:pt idx="7249">
                  <c:v>15.200000000000001</c:v>
                </c:pt>
                <c:pt idx="7250">
                  <c:v>15.204000000000001</c:v>
                </c:pt>
                <c:pt idx="7251">
                  <c:v>15.208</c:v>
                </c:pt>
                <c:pt idx="7252">
                  <c:v>15.213000000000001</c:v>
                </c:pt>
                <c:pt idx="7253">
                  <c:v>15.217000000000001</c:v>
                </c:pt>
                <c:pt idx="7254">
                  <c:v>15.221</c:v>
                </c:pt>
                <c:pt idx="7255">
                  <c:v>15.225</c:v>
                </c:pt>
                <c:pt idx="7256">
                  <c:v>15.229000000000001</c:v>
                </c:pt>
                <c:pt idx="7257">
                  <c:v>15.233000000000001</c:v>
                </c:pt>
                <c:pt idx="7258">
                  <c:v>15.238</c:v>
                </c:pt>
                <c:pt idx="7259">
                  <c:v>15.242000000000001</c:v>
                </c:pt>
                <c:pt idx="7260">
                  <c:v>15.246</c:v>
                </c:pt>
                <c:pt idx="7261">
                  <c:v>15.25</c:v>
                </c:pt>
                <c:pt idx="7262">
                  <c:v>15.254</c:v>
                </c:pt>
                <c:pt idx="7263">
                  <c:v>15.258000000000001</c:v>
                </c:pt>
                <c:pt idx="7264">
                  <c:v>15.263</c:v>
                </c:pt>
                <c:pt idx="7265">
                  <c:v>15.266999999999999</c:v>
                </c:pt>
                <c:pt idx="7266">
                  <c:v>15.271000000000001</c:v>
                </c:pt>
                <c:pt idx="7267">
                  <c:v>15.275</c:v>
                </c:pt>
                <c:pt idx="7268">
                  <c:v>15.280000000000001</c:v>
                </c:pt>
                <c:pt idx="7269">
                  <c:v>15.284000000000001</c:v>
                </c:pt>
                <c:pt idx="7270">
                  <c:v>15.288</c:v>
                </c:pt>
                <c:pt idx="7271">
                  <c:v>15.292</c:v>
                </c:pt>
                <c:pt idx="7272">
                  <c:v>15.296000000000001</c:v>
                </c:pt>
                <c:pt idx="7273">
                  <c:v>15.301</c:v>
                </c:pt>
                <c:pt idx="7274">
                  <c:v>15.305</c:v>
                </c:pt>
                <c:pt idx="7275">
                  <c:v>15.309000000000001</c:v>
                </c:pt>
                <c:pt idx="7276">
                  <c:v>15.313000000000001</c:v>
                </c:pt>
                <c:pt idx="7277">
                  <c:v>15.318</c:v>
                </c:pt>
                <c:pt idx="7278">
                  <c:v>15.322000000000001</c:v>
                </c:pt>
                <c:pt idx="7279">
                  <c:v>15.326000000000001</c:v>
                </c:pt>
                <c:pt idx="7280">
                  <c:v>15.33</c:v>
                </c:pt>
                <c:pt idx="7281">
                  <c:v>15.335000000000001</c:v>
                </c:pt>
                <c:pt idx="7282">
                  <c:v>15.339</c:v>
                </c:pt>
                <c:pt idx="7283">
                  <c:v>15.343</c:v>
                </c:pt>
                <c:pt idx="7284">
                  <c:v>15.347</c:v>
                </c:pt>
                <c:pt idx="7285">
                  <c:v>15.352</c:v>
                </c:pt>
                <c:pt idx="7286">
                  <c:v>15.356</c:v>
                </c:pt>
                <c:pt idx="7287">
                  <c:v>15.36</c:v>
                </c:pt>
                <c:pt idx="7288">
                  <c:v>15.365</c:v>
                </c:pt>
                <c:pt idx="7289">
                  <c:v>15.369</c:v>
                </c:pt>
                <c:pt idx="7290">
                  <c:v>15.373000000000001</c:v>
                </c:pt>
                <c:pt idx="7291">
                  <c:v>15.377000000000001</c:v>
                </c:pt>
                <c:pt idx="7292">
                  <c:v>15.382</c:v>
                </c:pt>
                <c:pt idx="7293">
                  <c:v>15.386000000000001</c:v>
                </c:pt>
                <c:pt idx="7294">
                  <c:v>15.39</c:v>
                </c:pt>
                <c:pt idx="7295">
                  <c:v>15.394</c:v>
                </c:pt>
                <c:pt idx="7296">
                  <c:v>15.399000000000001</c:v>
                </c:pt>
                <c:pt idx="7297">
                  <c:v>15.403</c:v>
                </c:pt>
                <c:pt idx="7298">
                  <c:v>15.407</c:v>
                </c:pt>
                <c:pt idx="7299">
                  <c:v>15.411</c:v>
                </c:pt>
                <c:pt idx="7300">
                  <c:v>15.416</c:v>
                </c:pt>
                <c:pt idx="7301">
                  <c:v>15.42</c:v>
                </c:pt>
                <c:pt idx="7302">
                  <c:v>15.423999999999999</c:v>
                </c:pt>
                <c:pt idx="7303">
                  <c:v>15.428000000000001</c:v>
                </c:pt>
                <c:pt idx="7304">
                  <c:v>15.433</c:v>
                </c:pt>
                <c:pt idx="7305">
                  <c:v>15.437000000000001</c:v>
                </c:pt>
                <c:pt idx="7306">
                  <c:v>15.441000000000001</c:v>
                </c:pt>
                <c:pt idx="7307">
                  <c:v>15.446</c:v>
                </c:pt>
                <c:pt idx="7308">
                  <c:v>15.450000000000001</c:v>
                </c:pt>
                <c:pt idx="7309">
                  <c:v>15.454000000000001</c:v>
                </c:pt>
                <c:pt idx="7310">
                  <c:v>15.459</c:v>
                </c:pt>
                <c:pt idx="7311">
                  <c:v>15.463000000000001</c:v>
                </c:pt>
                <c:pt idx="7312">
                  <c:v>15.467000000000001</c:v>
                </c:pt>
                <c:pt idx="7313">
                  <c:v>15.472</c:v>
                </c:pt>
                <c:pt idx="7314">
                  <c:v>15.476000000000001</c:v>
                </c:pt>
                <c:pt idx="7315">
                  <c:v>15.48</c:v>
                </c:pt>
                <c:pt idx="7316">
                  <c:v>15.485000000000001</c:v>
                </c:pt>
                <c:pt idx="7317">
                  <c:v>15.489000000000001</c:v>
                </c:pt>
                <c:pt idx="7318">
                  <c:v>15.493</c:v>
                </c:pt>
                <c:pt idx="7319">
                  <c:v>15.498000000000001</c:v>
                </c:pt>
                <c:pt idx="7320">
                  <c:v>15.502000000000001</c:v>
                </c:pt>
                <c:pt idx="7321">
                  <c:v>15.506</c:v>
                </c:pt>
                <c:pt idx="7322">
                  <c:v>15.511000000000001</c:v>
                </c:pt>
                <c:pt idx="7323">
                  <c:v>15.515000000000001</c:v>
                </c:pt>
                <c:pt idx="7324">
                  <c:v>15.519</c:v>
                </c:pt>
                <c:pt idx="7325">
                  <c:v>15.524000000000001</c:v>
                </c:pt>
                <c:pt idx="7326">
                  <c:v>15.528</c:v>
                </c:pt>
                <c:pt idx="7327">
                  <c:v>15.532</c:v>
                </c:pt>
                <c:pt idx="7328">
                  <c:v>15.537000000000001</c:v>
                </c:pt>
                <c:pt idx="7329">
                  <c:v>15.541</c:v>
                </c:pt>
                <c:pt idx="7330">
                  <c:v>15.545</c:v>
                </c:pt>
                <c:pt idx="7331">
                  <c:v>15.55</c:v>
                </c:pt>
                <c:pt idx="7332">
                  <c:v>15.554</c:v>
                </c:pt>
                <c:pt idx="7333">
                  <c:v>15.558</c:v>
                </c:pt>
                <c:pt idx="7334">
                  <c:v>15.562000000000001</c:v>
                </c:pt>
                <c:pt idx="7335">
                  <c:v>15.567</c:v>
                </c:pt>
                <c:pt idx="7336">
                  <c:v>15.571</c:v>
                </c:pt>
                <c:pt idx="7337">
                  <c:v>15.575000000000001</c:v>
                </c:pt>
                <c:pt idx="7338">
                  <c:v>15.579000000000001</c:v>
                </c:pt>
                <c:pt idx="7339">
                  <c:v>15.584</c:v>
                </c:pt>
                <c:pt idx="7340">
                  <c:v>15.588000000000001</c:v>
                </c:pt>
                <c:pt idx="7341">
                  <c:v>15.592000000000001</c:v>
                </c:pt>
                <c:pt idx="7342">
                  <c:v>15.596</c:v>
                </c:pt>
                <c:pt idx="7343">
                  <c:v>15.601000000000001</c:v>
                </c:pt>
                <c:pt idx="7344">
                  <c:v>15.605</c:v>
                </c:pt>
                <c:pt idx="7345">
                  <c:v>15.609</c:v>
                </c:pt>
                <c:pt idx="7346">
                  <c:v>15.613</c:v>
                </c:pt>
                <c:pt idx="7347">
                  <c:v>15.618</c:v>
                </c:pt>
                <c:pt idx="7348">
                  <c:v>15.622</c:v>
                </c:pt>
                <c:pt idx="7349">
                  <c:v>15.625999999999999</c:v>
                </c:pt>
                <c:pt idx="7350">
                  <c:v>15.63</c:v>
                </c:pt>
                <c:pt idx="7351">
                  <c:v>15.634</c:v>
                </c:pt>
                <c:pt idx="7352">
                  <c:v>15.639000000000001</c:v>
                </c:pt>
                <c:pt idx="7353">
                  <c:v>15.643000000000001</c:v>
                </c:pt>
                <c:pt idx="7354">
                  <c:v>15.647</c:v>
                </c:pt>
                <c:pt idx="7355">
                  <c:v>15.651</c:v>
                </c:pt>
                <c:pt idx="7356">
                  <c:v>15.655000000000001</c:v>
                </c:pt>
                <c:pt idx="7357">
                  <c:v>15.66</c:v>
                </c:pt>
                <c:pt idx="7358">
                  <c:v>15.664</c:v>
                </c:pt>
                <c:pt idx="7359">
                  <c:v>15.668000000000001</c:v>
                </c:pt>
                <c:pt idx="7360">
                  <c:v>15.672000000000001</c:v>
                </c:pt>
                <c:pt idx="7361">
                  <c:v>15.676</c:v>
                </c:pt>
                <c:pt idx="7362">
                  <c:v>15.68</c:v>
                </c:pt>
                <c:pt idx="7363">
                  <c:v>15.685</c:v>
                </c:pt>
                <c:pt idx="7364">
                  <c:v>15.689</c:v>
                </c:pt>
                <c:pt idx="7365">
                  <c:v>15.693</c:v>
                </c:pt>
                <c:pt idx="7366">
                  <c:v>15.697000000000001</c:v>
                </c:pt>
                <c:pt idx="7367">
                  <c:v>15.701000000000001</c:v>
                </c:pt>
                <c:pt idx="7368">
                  <c:v>15.705</c:v>
                </c:pt>
                <c:pt idx="7369">
                  <c:v>15.71</c:v>
                </c:pt>
                <c:pt idx="7370">
                  <c:v>15.714</c:v>
                </c:pt>
                <c:pt idx="7371">
                  <c:v>15.718</c:v>
                </c:pt>
                <c:pt idx="7372">
                  <c:v>15.722</c:v>
                </c:pt>
                <c:pt idx="7373">
                  <c:v>15.726000000000001</c:v>
                </c:pt>
                <c:pt idx="7374">
                  <c:v>15.73</c:v>
                </c:pt>
                <c:pt idx="7375">
                  <c:v>15.734</c:v>
                </c:pt>
                <c:pt idx="7376">
                  <c:v>15.739000000000001</c:v>
                </c:pt>
                <c:pt idx="7377">
                  <c:v>15.743</c:v>
                </c:pt>
                <c:pt idx="7378">
                  <c:v>15.747</c:v>
                </c:pt>
                <c:pt idx="7379">
                  <c:v>15.750999999999999</c:v>
                </c:pt>
                <c:pt idx="7380">
                  <c:v>15.755000000000001</c:v>
                </c:pt>
                <c:pt idx="7381">
                  <c:v>15.759</c:v>
                </c:pt>
                <c:pt idx="7382">
                  <c:v>15.763</c:v>
                </c:pt>
                <c:pt idx="7383">
                  <c:v>15.766999999999999</c:v>
                </c:pt>
                <c:pt idx="7384">
                  <c:v>15.771000000000001</c:v>
                </c:pt>
                <c:pt idx="7385">
                  <c:v>15.776</c:v>
                </c:pt>
                <c:pt idx="7386">
                  <c:v>15.780000000000001</c:v>
                </c:pt>
                <c:pt idx="7387">
                  <c:v>15.784000000000001</c:v>
                </c:pt>
                <c:pt idx="7388">
                  <c:v>15.788</c:v>
                </c:pt>
                <c:pt idx="7389">
                  <c:v>15.792</c:v>
                </c:pt>
                <c:pt idx="7390">
                  <c:v>15.796000000000001</c:v>
                </c:pt>
                <c:pt idx="7391">
                  <c:v>15.8</c:v>
                </c:pt>
                <c:pt idx="7392">
                  <c:v>15.804</c:v>
                </c:pt>
                <c:pt idx="7393">
                  <c:v>15.808</c:v>
                </c:pt>
                <c:pt idx="7394">
                  <c:v>15.812000000000001</c:v>
                </c:pt>
                <c:pt idx="7395">
                  <c:v>15.816000000000001</c:v>
                </c:pt>
                <c:pt idx="7396">
                  <c:v>15.82</c:v>
                </c:pt>
                <c:pt idx="7397">
                  <c:v>15.824</c:v>
                </c:pt>
                <c:pt idx="7398">
                  <c:v>15.829000000000001</c:v>
                </c:pt>
                <c:pt idx="7399">
                  <c:v>15.833</c:v>
                </c:pt>
                <c:pt idx="7400">
                  <c:v>15.837</c:v>
                </c:pt>
                <c:pt idx="7401">
                  <c:v>15.841000000000001</c:v>
                </c:pt>
                <c:pt idx="7402">
                  <c:v>15.845000000000001</c:v>
                </c:pt>
                <c:pt idx="7403">
                  <c:v>15.849</c:v>
                </c:pt>
                <c:pt idx="7404">
                  <c:v>15.853</c:v>
                </c:pt>
                <c:pt idx="7405">
                  <c:v>15.857000000000001</c:v>
                </c:pt>
                <c:pt idx="7406">
                  <c:v>15.861000000000001</c:v>
                </c:pt>
                <c:pt idx="7407">
                  <c:v>15.865</c:v>
                </c:pt>
                <c:pt idx="7408">
                  <c:v>15.869</c:v>
                </c:pt>
                <c:pt idx="7409">
                  <c:v>15.873000000000001</c:v>
                </c:pt>
                <c:pt idx="7410">
                  <c:v>15.877000000000001</c:v>
                </c:pt>
                <c:pt idx="7411">
                  <c:v>15.881</c:v>
                </c:pt>
                <c:pt idx="7412">
                  <c:v>15.885</c:v>
                </c:pt>
                <c:pt idx="7413">
                  <c:v>15.889000000000001</c:v>
                </c:pt>
                <c:pt idx="7414">
                  <c:v>15.893000000000001</c:v>
                </c:pt>
                <c:pt idx="7415">
                  <c:v>15.897</c:v>
                </c:pt>
                <c:pt idx="7416">
                  <c:v>15.901</c:v>
                </c:pt>
                <c:pt idx="7417">
                  <c:v>15.905000000000001</c:v>
                </c:pt>
                <c:pt idx="7418">
                  <c:v>15.909000000000001</c:v>
                </c:pt>
                <c:pt idx="7419">
                  <c:v>15.913</c:v>
                </c:pt>
                <c:pt idx="7420">
                  <c:v>15.917</c:v>
                </c:pt>
                <c:pt idx="7421">
                  <c:v>15.921000000000001</c:v>
                </c:pt>
                <c:pt idx="7422">
                  <c:v>15.925000000000001</c:v>
                </c:pt>
                <c:pt idx="7423">
                  <c:v>15.929</c:v>
                </c:pt>
                <c:pt idx="7424">
                  <c:v>15.933</c:v>
                </c:pt>
                <c:pt idx="7425">
                  <c:v>15.937000000000001</c:v>
                </c:pt>
                <c:pt idx="7426">
                  <c:v>15.941000000000001</c:v>
                </c:pt>
                <c:pt idx="7427">
                  <c:v>15.945</c:v>
                </c:pt>
                <c:pt idx="7428">
                  <c:v>15.949</c:v>
                </c:pt>
                <c:pt idx="7429">
                  <c:v>15.953000000000001</c:v>
                </c:pt>
                <c:pt idx="7430">
                  <c:v>15.957000000000001</c:v>
                </c:pt>
                <c:pt idx="7431">
                  <c:v>15.961</c:v>
                </c:pt>
                <c:pt idx="7432">
                  <c:v>15.965</c:v>
                </c:pt>
                <c:pt idx="7433">
                  <c:v>15.969000000000001</c:v>
                </c:pt>
                <c:pt idx="7434">
                  <c:v>15.973000000000001</c:v>
                </c:pt>
                <c:pt idx="7435">
                  <c:v>15.976000000000001</c:v>
                </c:pt>
                <c:pt idx="7436">
                  <c:v>15.98</c:v>
                </c:pt>
                <c:pt idx="7437">
                  <c:v>15.984</c:v>
                </c:pt>
                <c:pt idx="7438">
                  <c:v>15.988</c:v>
                </c:pt>
                <c:pt idx="7439">
                  <c:v>15.992000000000001</c:v>
                </c:pt>
                <c:pt idx="7440">
                  <c:v>15.996</c:v>
                </c:pt>
                <c:pt idx="7441">
                  <c:v>16</c:v>
                </c:pt>
                <c:pt idx="7442">
                  <c:v>16.004000000000001</c:v>
                </c:pt>
                <c:pt idx="7443">
                  <c:v>16.007999999999999</c:v>
                </c:pt>
                <c:pt idx="7444">
                  <c:v>16.012</c:v>
                </c:pt>
                <c:pt idx="7445">
                  <c:v>16.016000000000002</c:v>
                </c:pt>
                <c:pt idx="7446">
                  <c:v>16.02</c:v>
                </c:pt>
                <c:pt idx="7447">
                  <c:v>16.024000000000001</c:v>
                </c:pt>
                <c:pt idx="7448">
                  <c:v>16.027000000000001</c:v>
                </c:pt>
                <c:pt idx="7449">
                  <c:v>16.030999999999999</c:v>
                </c:pt>
                <c:pt idx="7450">
                  <c:v>16.035</c:v>
                </c:pt>
                <c:pt idx="7451">
                  <c:v>16.039000000000001</c:v>
                </c:pt>
                <c:pt idx="7452">
                  <c:v>16.042999999999999</c:v>
                </c:pt>
                <c:pt idx="7453">
                  <c:v>16.047000000000001</c:v>
                </c:pt>
                <c:pt idx="7454">
                  <c:v>16.051000000000002</c:v>
                </c:pt>
                <c:pt idx="7455">
                  <c:v>16.055</c:v>
                </c:pt>
                <c:pt idx="7456">
                  <c:v>16.059000000000001</c:v>
                </c:pt>
                <c:pt idx="7457">
                  <c:v>16.062999999999999</c:v>
                </c:pt>
                <c:pt idx="7458">
                  <c:v>16.065999999999999</c:v>
                </c:pt>
                <c:pt idx="7459">
                  <c:v>16.07</c:v>
                </c:pt>
                <c:pt idx="7460">
                  <c:v>16.074000000000002</c:v>
                </c:pt>
                <c:pt idx="7461">
                  <c:v>16.077999999999999</c:v>
                </c:pt>
                <c:pt idx="7462">
                  <c:v>16.082000000000001</c:v>
                </c:pt>
                <c:pt idx="7463">
                  <c:v>16.086000000000002</c:v>
                </c:pt>
                <c:pt idx="7464">
                  <c:v>16.09</c:v>
                </c:pt>
                <c:pt idx="7465">
                  <c:v>16.094000000000001</c:v>
                </c:pt>
                <c:pt idx="7466">
                  <c:v>16.097999999999999</c:v>
                </c:pt>
                <c:pt idx="7467">
                  <c:v>16.102</c:v>
                </c:pt>
                <c:pt idx="7468">
                  <c:v>16.105</c:v>
                </c:pt>
                <c:pt idx="7469">
                  <c:v>16.109000000000002</c:v>
                </c:pt>
                <c:pt idx="7470">
                  <c:v>16.113</c:v>
                </c:pt>
                <c:pt idx="7471">
                  <c:v>16.117000000000001</c:v>
                </c:pt>
                <c:pt idx="7472">
                  <c:v>16.120999999999999</c:v>
                </c:pt>
                <c:pt idx="7473">
                  <c:v>16.125</c:v>
                </c:pt>
                <c:pt idx="7474">
                  <c:v>16.129000000000001</c:v>
                </c:pt>
                <c:pt idx="7475">
                  <c:v>16.132999999999999</c:v>
                </c:pt>
                <c:pt idx="7476">
                  <c:v>16.137</c:v>
                </c:pt>
                <c:pt idx="7477">
                  <c:v>16.14</c:v>
                </c:pt>
                <c:pt idx="7478">
                  <c:v>16.144000000000002</c:v>
                </c:pt>
                <c:pt idx="7479">
                  <c:v>16.148</c:v>
                </c:pt>
                <c:pt idx="7480">
                  <c:v>16.152000000000001</c:v>
                </c:pt>
                <c:pt idx="7481">
                  <c:v>16.155999999999999</c:v>
                </c:pt>
                <c:pt idx="7482">
                  <c:v>16.16</c:v>
                </c:pt>
                <c:pt idx="7483">
                  <c:v>16.164000000000001</c:v>
                </c:pt>
                <c:pt idx="7484">
                  <c:v>16.167999999999999</c:v>
                </c:pt>
                <c:pt idx="7485">
                  <c:v>16.170999999999999</c:v>
                </c:pt>
                <c:pt idx="7486">
                  <c:v>16.175000000000001</c:v>
                </c:pt>
                <c:pt idx="7487">
                  <c:v>16.179000000000002</c:v>
                </c:pt>
                <c:pt idx="7488">
                  <c:v>16.183</c:v>
                </c:pt>
                <c:pt idx="7489">
                  <c:v>16.187000000000001</c:v>
                </c:pt>
                <c:pt idx="7490">
                  <c:v>16.190999999999999</c:v>
                </c:pt>
                <c:pt idx="7491">
                  <c:v>16.195</c:v>
                </c:pt>
                <c:pt idx="7492">
                  <c:v>16.199000000000002</c:v>
                </c:pt>
                <c:pt idx="7493">
                  <c:v>16.202000000000002</c:v>
                </c:pt>
                <c:pt idx="7494">
                  <c:v>16.206</c:v>
                </c:pt>
                <c:pt idx="7495">
                  <c:v>16.21</c:v>
                </c:pt>
                <c:pt idx="7496">
                  <c:v>16.213999999999999</c:v>
                </c:pt>
                <c:pt idx="7497">
                  <c:v>16.218</c:v>
                </c:pt>
                <c:pt idx="7498">
                  <c:v>16.222000000000001</c:v>
                </c:pt>
                <c:pt idx="7499">
                  <c:v>16.225999999999999</c:v>
                </c:pt>
                <c:pt idx="7500">
                  <c:v>16.228999999999999</c:v>
                </c:pt>
                <c:pt idx="7501">
                  <c:v>16.233000000000001</c:v>
                </c:pt>
                <c:pt idx="7502">
                  <c:v>16.237000000000002</c:v>
                </c:pt>
                <c:pt idx="7503">
                  <c:v>16.241</c:v>
                </c:pt>
                <c:pt idx="7504">
                  <c:v>16.245000000000001</c:v>
                </c:pt>
                <c:pt idx="7505">
                  <c:v>16.248999999999999</c:v>
                </c:pt>
                <c:pt idx="7506">
                  <c:v>16.253</c:v>
                </c:pt>
                <c:pt idx="7507">
                  <c:v>16.257000000000001</c:v>
                </c:pt>
                <c:pt idx="7508">
                  <c:v>16.260000000000002</c:v>
                </c:pt>
                <c:pt idx="7509">
                  <c:v>16.263999999999999</c:v>
                </c:pt>
                <c:pt idx="7510">
                  <c:v>16.268000000000001</c:v>
                </c:pt>
                <c:pt idx="7511">
                  <c:v>16.272000000000002</c:v>
                </c:pt>
                <c:pt idx="7512">
                  <c:v>16.276</c:v>
                </c:pt>
                <c:pt idx="7513">
                  <c:v>16.28</c:v>
                </c:pt>
                <c:pt idx="7514">
                  <c:v>16.283999999999999</c:v>
                </c:pt>
                <c:pt idx="7515">
                  <c:v>16.288</c:v>
                </c:pt>
                <c:pt idx="7516">
                  <c:v>16.291</c:v>
                </c:pt>
                <c:pt idx="7517">
                  <c:v>16.295000000000002</c:v>
                </c:pt>
                <c:pt idx="7518">
                  <c:v>16.298999999999999</c:v>
                </c:pt>
                <c:pt idx="7519">
                  <c:v>16.303000000000001</c:v>
                </c:pt>
                <c:pt idx="7520">
                  <c:v>16.306999999999999</c:v>
                </c:pt>
                <c:pt idx="7521">
                  <c:v>16.311</c:v>
                </c:pt>
                <c:pt idx="7522">
                  <c:v>16.315000000000001</c:v>
                </c:pt>
                <c:pt idx="7523">
                  <c:v>16.318999999999999</c:v>
                </c:pt>
                <c:pt idx="7524">
                  <c:v>16.323</c:v>
                </c:pt>
                <c:pt idx="7525">
                  <c:v>16.326000000000001</c:v>
                </c:pt>
                <c:pt idx="7526">
                  <c:v>16.330000000000002</c:v>
                </c:pt>
                <c:pt idx="7527">
                  <c:v>16.334</c:v>
                </c:pt>
                <c:pt idx="7528">
                  <c:v>16.338000000000001</c:v>
                </c:pt>
                <c:pt idx="7529">
                  <c:v>16.341999999999999</c:v>
                </c:pt>
                <c:pt idx="7530">
                  <c:v>16.346</c:v>
                </c:pt>
                <c:pt idx="7531">
                  <c:v>16.350000000000001</c:v>
                </c:pt>
                <c:pt idx="7532">
                  <c:v>16.353999999999999</c:v>
                </c:pt>
                <c:pt idx="7533">
                  <c:v>16.358000000000001</c:v>
                </c:pt>
                <c:pt idx="7534">
                  <c:v>16.362000000000002</c:v>
                </c:pt>
                <c:pt idx="7535">
                  <c:v>16.365000000000002</c:v>
                </c:pt>
                <c:pt idx="7536">
                  <c:v>16.369</c:v>
                </c:pt>
                <c:pt idx="7537">
                  <c:v>16.373000000000001</c:v>
                </c:pt>
                <c:pt idx="7538">
                  <c:v>16.376999999999999</c:v>
                </c:pt>
                <c:pt idx="7539">
                  <c:v>16.381</c:v>
                </c:pt>
                <c:pt idx="7540">
                  <c:v>16.385000000000002</c:v>
                </c:pt>
                <c:pt idx="7541">
                  <c:v>16.388999999999999</c:v>
                </c:pt>
                <c:pt idx="7542">
                  <c:v>16.393000000000001</c:v>
                </c:pt>
                <c:pt idx="7543">
                  <c:v>16.397000000000002</c:v>
                </c:pt>
                <c:pt idx="7544">
                  <c:v>16.401</c:v>
                </c:pt>
                <c:pt idx="7545">
                  <c:v>16.405000000000001</c:v>
                </c:pt>
                <c:pt idx="7546">
                  <c:v>16.408999999999999</c:v>
                </c:pt>
                <c:pt idx="7547">
                  <c:v>16.411999999999999</c:v>
                </c:pt>
                <c:pt idx="7548">
                  <c:v>16.416</c:v>
                </c:pt>
                <c:pt idx="7549">
                  <c:v>16.420000000000002</c:v>
                </c:pt>
                <c:pt idx="7550">
                  <c:v>16.423999999999999</c:v>
                </c:pt>
                <c:pt idx="7551">
                  <c:v>16.428000000000001</c:v>
                </c:pt>
                <c:pt idx="7552">
                  <c:v>16.431999999999999</c:v>
                </c:pt>
                <c:pt idx="7553">
                  <c:v>16.436</c:v>
                </c:pt>
                <c:pt idx="7554">
                  <c:v>16.440000000000001</c:v>
                </c:pt>
                <c:pt idx="7555">
                  <c:v>16.443999999999999</c:v>
                </c:pt>
                <c:pt idx="7556">
                  <c:v>16.448</c:v>
                </c:pt>
                <c:pt idx="7557">
                  <c:v>16.452000000000002</c:v>
                </c:pt>
                <c:pt idx="7558">
                  <c:v>16.456</c:v>
                </c:pt>
                <c:pt idx="7559">
                  <c:v>16.46</c:v>
                </c:pt>
                <c:pt idx="7560">
                  <c:v>16.463999999999999</c:v>
                </c:pt>
                <c:pt idx="7561">
                  <c:v>16.468</c:v>
                </c:pt>
                <c:pt idx="7562">
                  <c:v>16.471</c:v>
                </c:pt>
                <c:pt idx="7563">
                  <c:v>16.475000000000001</c:v>
                </c:pt>
                <c:pt idx="7564">
                  <c:v>16.478999999999999</c:v>
                </c:pt>
                <c:pt idx="7565">
                  <c:v>16.483000000000001</c:v>
                </c:pt>
                <c:pt idx="7566">
                  <c:v>16.487000000000002</c:v>
                </c:pt>
                <c:pt idx="7567">
                  <c:v>16.491</c:v>
                </c:pt>
                <c:pt idx="7568">
                  <c:v>16.495000000000001</c:v>
                </c:pt>
                <c:pt idx="7569">
                  <c:v>16.498999999999999</c:v>
                </c:pt>
                <c:pt idx="7570">
                  <c:v>16.503</c:v>
                </c:pt>
                <c:pt idx="7571">
                  <c:v>16.507000000000001</c:v>
                </c:pt>
                <c:pt idx="7572">
                  <c:v>16.510999999999999</c:v>
                </c:pt>
                <c:pt idx="7573">
                  <c:v>16.515000000000001</c:v>
                </c:pt>
                <c:pt idx="7574">
                  <c:v>16.519000000000002</c:v>
                </c:pt>
                <c:pt idx="7575">
                  <c:v>16.523</c:v>
                </c:pt>
                <c:pt idx="7576">
                  <c:v>16.527000000000001</c:v>
                </c:pt>
                <c:pt idx="7577">
                  <c:v>16.530999999999999</c:v>
                </c:pt>
                <c:pt idx="7578">
                  <c:v>16.535</c:v>
                </c:pt>
                <c:pt idx="7579">
                  <c:v>16.538</c:v>
                </c:pt>
                <c:pt idx="7580">
                  <c:v>16.542000000000002</c:v>
                </c:pt>
                <c:pt idx="7581">
                  <c:v>16.545999999999999</c:v>
                </c:pt>
                <c:pt idx="7582">
                  <c:v>16.55</c:v>
                </c:pt>
                <c:pt idx="7583">
                  <c:v>16.554000000000002</c:v>
                </c:pt>
                <c:pt idx="7584">
                  <c:v>16.558</c:v>
                </c:pt>
                <c:pt idx="7585">
                  <c:v>16.562000000000001</c:v>
                </c:pt>
                <c:pt idx="7586">
                  <c:v>16.565999999999999</c:v>
                </c:pt>
                <c:pt idx="7587">
                  <c:v>16.57</c:v>
                </c:pt>
                <c:pt idx="7588">
                  <c:v>16.574000000000002</c:v>
                </c:pt>
                <c:pt idx="7589">
                  <c:v>16.577999999999999</c:v>
                </c:pt>
                <c:pt idx="7590">
                  <c:v>16.582000000000001</c:v>
                </c:pt>
                <c:pt idx="7591">
                  <c:v>16.586000000000002</c:v>
                </c:pt>
                <c:pt idx="7592">
                  <c:v>16.59</c:v>
                </c:pt>
                <c:pt idx="7593">
                  <c:v>16.594000000000001</c:v>
                </c:pt>
                <c:pt idx="7594">
                  <c:v>16.597999999999999</c:v>
                </c:pt>
                <c:pt idx="7595">
                  <c:v>16.602</c:v>
                </c:pt>
                <c:pt idx="7596">
                  <c:v>16.605</c:v>
                </c:pt>
                <c:pt idx="7597">
                  <c:v>16.609000000000002</c:v>
                </c:pt>
                <c:pt idx="7598">
                  <c:v>16.613</c:v>
                </c:pt>
                <c:pt idx="7599">
                  <c:v>16.617000000000001</c:v>
                </c:pt>
                <c:pt idx="7600">
                  <c:v>16.620999999999999</c:v>
                </c:pt>
                <c:pt idx="7601">
                  <c:v>16.625</c:v>
                </c:pt>
                <c:pt idx="7602">
                  <c:v>16.629000000000001</c:v>
                </c:pt>
                <c:pt idx="7603">
                  <c:v>16.632999999999999</c:v>
                </c:pt>
                <c:pt idx="7604">
                  <c:v>16.637</c:v>
                </c:pt>
                <c:pt idx="7605">
                  <c:v>16.641000000000002</c:v>
                </c:pt>
                <c:pt idx="7606">
                  <c:v>16.645</c:v>
                </c:pt>
                <c:pt idx="7607">
                  <c:v>16.649000000000001</c:v>
                </c:pt>
                <c:pt idx="7608">
                  <c:v>16.652999999999999</c:v>
                </c:pt>
                <c:pt idx="7609">
                  <c:v>16.657</c:v>
                </c:pt>
                <c:pt idx="7610">
                  <c:v>16.661000000000001</c:v>
                </c:pt>
                <c:pt idx="7611">
                  <c:v>16.664999999999999</c:v>
                </c:pt>
                <c:pt idx="7612">
                  <c:v>16.667999999999999</c:v>
                </c:pt>
                <c:pt idx="7613">
                  <c:v>16.672000000000001</c:v>
                </c:pt>
                <c:pt idx="7614">
                  <c:v>16.676000000000002</c:v>
                </c:pt>
                <c:pt idx="7615">
                  <c:v>16.68</c:v>
                </c:pt>
                <c:pt idx="7616">
                  <c:v>16.684000000000001</c:v>
                </c:pt>
                <c:pt idx="7617">
                  <c:v>16.687999999999999</c:v>
                </c:pt>
                <c:pt idx="7618">
                  <c:v>16.692</c:v>
                </c:pt>
                <c:pt idx="7619">
                  <c:v>16.696000000000002</c:v>
                </c:pt>
                <c:pt idx="7620">
                  <c:v>16.7</c:v>
                </c:pt>
                <c:pt idx="7621">
                  <c:v>16.704000000000001</c:v>
                </c:pt>
                <c:pt idx="7622">
                  <c:v>16.708000000000002</c:v>
                </c:pt>
                <c:pt idx="7623">
                  <c:v>16.712</c:v>
                </c:pt>
                <c:pt idx="7624">
                  <c:v>16.716000000000001</c:v>
                </c:pt>
                <c:pt idx="7625">
                  <c:v>16.72</c:v>
                </c:pt>
                <c:pt idx="7626">
                  <c:v>16.724</c:v>
                </c:pt>
                <c:pt idx="7627">
                  <c:v>16.728000000000002</c:v>
                </c:pt>
                <c:pt idx="7628">
                  <c:v>16.731000000000002</c:v>
                </c:pt>
                <c:pt idx="7629">
                  <c:v>16.734999999999999</c:v>
                </c:pt>
                <c:pt idx="7630">
                  <c:v>16.739000000000001</c:v>
                </c:pt>
                <c:pt idx="7631">
                  <c:v>16.743000000000002</c:v>
                </c:pt>
                <c:pt idx="7632">
                  <c:v>16.747</c:v>
                </c:pt>
                <c:pt idx="7633">
                  <c:v>16.751000000000001</c:v>
                </c:pt>
                <c:pt idx="7634">
                  <c:v>16.754999999999999</c:v>
                </c:pt>
                <c:pt idx="7635">
                  <c:v>16.759</c:v>
                </c:pt>
                <c:pt idx="7636">
                  <c:v>16.763000000000002</c:v>
                </c:pt>
                <c:pt idx="7637">
                  <c:v>16.766999999999999</c:v>
                </c:pt>
                <c:pt idx="7638">
                  <c:v>16.771000000000001</c:v>
                </c:pt>
                <c:pt idx="7639">
                  <c:v>16.774999999999999</c:v>
                </c:pt>
                <c:pt idx="7640">
                  <c:v>16.779</c:v>
                </c:pt>
                <c:pt idx="7641">
                  <c:v>16.783000000000001</c:v>
                </c:pt>
                <c:pt idx="7642">
                  <c:v>16.786999999999999</c:v>
                </c:pt>
                <c:pt idx="7643">
                  <c:v>16.791</c:v>
                </c:pt>
                <c:pt idx="7644">
                  <c:v>16.794</c:v>
                </c:pt>
                <c:pt idx="7645">
                  <c:v>16.798000000000002</c:v>
                </c:pt>
                <c:pt idx="7646">
                  <c:v>16.802</c:v>
                </c:pt>
                <c:pt idx="7647">
                  <c:v>16.806000000000001</c:v>
                </c:pt>
                <c:pt idx="7648">
                  <c:v>16.809999999999999</c:v>
                </c:pt>
                <c:pt idx="7649">
                  <c:v>16.814</c:v>
                </c:pt>
                <c:pt idx="7650">
                  <c:v>16.818000000000001</c:v>
                </c:pt>
                <c:pt idx="7651">
                  <c:v>16.821999999999999</c:v>
                </c:pt>
                <c:pt idx="7652">
                  <c:v>16.826000000000001</c:v>
                </c:pt>
                <c:pt idx="7653">
                  <c:v>16.830000000000002</c:v>
                </c:pt>
                <c:pt idx="7654">
                  <c:v>16.834</c:v>
                </c:pt>
                <c:pt idx="7655">
                  <c:v>16.838000000000001</c:v>
                </c:pt>
                <c:pt idx="7656">
                  <c:v>16.841999999999999</c:v>
                </c:pt>
                <c:pt idx="7657">
                  <c:v>16.846</c:v>
                </c:pt>
                <c:pt idx="7658">
                  <c:v>16.850000000000001</c:v>
                </c:pt>
                <c:pt idx="7659">
                  <c:v>16.853999999999999</c:v>
                </c:pt>
                <c:pt idx="7660">
                  <c:v>16.858000000000001</c:v>
                </c:pt>
                <c:pt idx="7661">
                  <c:v>16.862000000000002</c:v>
                </c:pt>
                <c:pt idx="7662">
                  <c:v>16.866</c:v>
                </c:pt>
                <c:pt idx="7663">
                  <c:v>16.869</c:v>
                </c:pt>
                <c:pt idx="7664">
                  <c:v>16.873000000000001</c:v>
                </c:pt>
                <c:pt idx="7665">
                  <c:v>16.876999999999999</c:v>
                </c:pt>
                <c:pt idx="7666">
                  <c:v>16.881</c:v>
                </c:pt>
                <c:pt idx="7667">
                  <c:v>16.885000000000002</c:v>
                </c:pt>
                <c:pt idx="7668">
                  <c:v>16.888999999999999</c:v>
                </c:pt>
                <c:pt idx="7669">
                  <c:v>16.893000000000001</c:v>
                </c:pt>
                <c:pt idx="7670">
                  <c:v>16.897000000000002</c:v>
                </c:pt>
                <c:pt idx="7671">
                  <c:v>16.901</c:v>
                </c:pt>
                <c:pt idx="7672">
                  <c:v>16.905000000000001</c:v>
                </c:pt>
                <c:pt idx="7673">
                  <c:v>16.908999999999999</c:v>
                </c:pt>
                <c:pt idx="7674">
                  <c:v>16.913</c:v>
                </c:pt>
                <c:pt idx="7675">
                  <c:v>16.917000000000002</c:v>
                </c:pt>
                <c:pt idx="7676">
                  <c:v>16.920999999999999</c:v>
                </c:pt>
                <c:pt idx="7677">
                  <c:v>16.925000000000001</c:v>
                </c:pt>
                <c:pt idx="7678">
                  <c:v>16.929000000000002</c:v>
                </c:pt>
                <c:pt idx="7679">
                  <c:v>16.933</c:v>
                </c:pt>
                <c:pt idx="7680">
                  <c:v>16.937000000000001</c:v>
                </c:pt>
                <c:pt idx="7681">
                  <c:v>16.940999999999999</c:v>
                </c:pt>
                <c:pt idx="7682">
                  <c:v>16.945</c:v>
                </c:pt>
                <c:pt idx="7683">
                  <c:v>16.949000000000002</c:v>
                </c:pt>
                <c:pt idx="7684">
                  <c:v>16.952999999999999</c:v>
                </c:pt>
                <c:pt idx="7685">
                  <c:v>16.957000000000001</c:v>
                </c:pt>
                <c:pt idx="7686">
                  <c:v>16.961000000000002</c:v>
                </c:pt>
                <c:pt idx="7687">
                  <c:v>16.965</c:v>
                </c:pt>
                <c:pt idx="7688">
                  <c:v>16.969000000000001</c:v>
                </c:pt>
                <c:pt idx="7689">
                  <c:v>16.972999999999999</c:v>
                </c:pt>
                <c:pt idx="7690">
                  <c:v>16.977</c:v>
                </c:pt>
                <c:pt idx="7691">
                  <c:v>16.981000000000002</c:v>
                </c:pt>
                <c:pt idx="7692">
                  <c:v>16.984999999999999</c:v>
                </c:pt>
                <c:pt idx="7693">
                  <c:v>16.989000000000001</c:v>
                </c:pt>
                <c:pt idx="7694">
                  <c:v>16.993000000000002</c:v>
                </c:pt>
                <c:pt idx="7695">
                  <c:v>16.997</c:v>
                </c:pt>
                <c:pt idx="7696">
                  <c:v>17.001000000000001</c:v>
                </c:pt>
                <c:pt idx="7697">
                  <c:v>17.004999999999999</c:v>
                </c:pt>
                <c:pt idx="7698">
                  <c:v>17.007999999999999</c:v>
                </c:pt>
                <c:pt idx="7699">
                  <c:v>17.012</c:v>
                </c:pt>
                <c:pt idx="7700">
                  <c:v>17.016000000000002</c:v>
                </c:pt>
                <c:pt idx="7701">
                  <c:v>17.02</c:v>
                </c:pt>
                <c:pt idx="7702">
                  <c:v>17.024000000000001</c:v>
                </c:pt>
                <c:pt idx="7703">
                  <c:v>17.027999999999999</c:v>
                </c:pt>
                <c:pt idx="7704">
                  <c:v>17.032</c:v>
                </c:pt>
                <c:pt idx="7705">
                  <c:v>17.036000000000001</c:v>
                </c:pt>
                <c:pt idx="7706">
                  <c:v>17.04</c:v>
                </c:pt>
                <c:pt idx="7707">
                  <c:v>17.044</c:v>
                </c:pt>
                <c:pt idx="7708">
                  <c:v>17.048000000000002</c:v>
                </c:pt>
                <c:pt idx="7709">
                  <c:v>17.052</c:v>
                </c:pt>
                <c:pt idx="7710">
                  <c:v>17.056999999999999</c:v>
                </c:pt>
                <c:pt idx="7711">
                  <c:v>17.061</c:v>
                </c:pt>
                <c:pt idx="7712">
                  <c:v>17.065000000000001</c:v>
                </c:pt>
                <c:pt idx="7713">
                  <c:v>17.068999999999999</c:v>
                </c:pt>
                <c:pt idx="7714">
                  <c:v>17.073</c:v>
                </c:pt>
                <c:pt idx="7715">
                  <c:v>17.077000000000002</c:v>
                </c:pt>
                <c:pt idx="7716">
                  <c:v>17.081</c:v>
                </c:pt>
                <c:pt idx="7717">
                  <c:v>17.085000000000001</c:v>
                </c:pt>
                <c:pt idx="7718">
                  <c:v>17.088999999999999</c:v>
                </c:pt>
                <c:pt idx="7719">
                  <c:v>17.093</c:v>
                </c:pt>
                <c:pt idx="7720">
                  <c:v>17.097000000000001</c:v>
                </c:pt>
                <c:pt idx="7721">
                  <c:v>17.100999999999999</c:v>
                </c:pt>
                <c:pt idx="7722">
                  <c:v>17.105</c:v>
                </c:pt>
                <c:pt idx="7723">
                  <c:v>17.109000000000002</c:v>
                </c:pt>
                <c:pt idx="7724">
                  <c:v>17.113</c:v>
                </c:pt>
                <c:pt idx="7725">
                  <c:v>17.117000000000001</c:v>
                </c:pt>
                <c:pt idx="7726">
                  <c:v>17.120999999999999</c:v>
                </c:pt>
                <c:pt idx="7727">
                  <c:v>17.125</c:v>
                </c:pt>
                <c:pt idx="7728">
                  <c:v>17.129000000000001</c:v>
                </c:pt>
                <c:pt idx="7729">
                  <c:v>17.132999999999999</c:v>
                </c:pt>
                <c:pt idx="7730">
                  <c:v>17.137</c:v>
                </c:pt>
                <c:pt idx="7731">
                  <c:v>17.141000000000002</c:v>
                </c:pt>
                <c:pt idx="7732">
                  <c:v>17.145</c:v>
                </c:pt>
                <c:pt idx="7733">
                  <c:v>17.149000000000001</c:v>
                </c:pt>
                <c:pt idx="7734">
                  <c:v>17.152999999999999</c:v>
                </c:pt>
                <c:pt idx="7735">
                  <c:v>17.157</c:v>
                </c:pt>
                <c:pt idx="7736">
                  <c:v>17.161000000000001</c:v>
                </c:pt>
                <c:pt idx="7737">
                  <c:v>17.164999999999999</c:v>
                </c:pt>
                <c:pt idx="7738">
                  <c:v>17.169</c:v>
                </c:pt>
                <c:pt idx="7739">
                  <c:v>17.173000000000002</c:v>
                </c:pt>
                <c:pt idx="7740">
                  <c:v>17.177</c:v>
                </c:pt>
                <c:pt idx="7741">
                  <c:v>17.181000000000001</c:v>
                </c:pt>
                <c:pt idx="7742">
                  <c:v>17.184999999999999</c:v>
                </c:pt>
                <c:pt idx="7743">
                  <c:v>17.189</c:v>
                </c:pt>
                <c:pt idx="7744">
                  <c:v>17.193000000000001</c:v>
                </c:pt>
                <c:pt idx="7745">
                  <c:v>17.196999999999999</c:v>
                </c:pt>
                <c:pt idx="7746">
                  <c:v>17.201000000000001</c:v>
                </c:pt>
                <c:pt idx="7747">
                  <c:v>17.205000000000002</c:v>
                </c:pt>
                <c:pt idx="7748">
                  <c:v>17.209</c:v>
                </c:pt>
                <c:pt idx="7749">
                  <c:v>17.213000000000001</c:v>
                </c:pt>
                <c:pt idx="7750">
                  <c:v>17.218</c:v>
                </c:pt>
                <c:pt idx="7751">
                  <c:v>17.222000000000001</c:v>
                </c:pt>
                <c:pt idx="7752">
                  <c:v>17.225999999999999</c:v>
                </c:pt>
                <c:pt idx="7753">
                  <c:v>17.23</c:v>
                </c:pt>
                <c:pt idx="7754">
                  <c:v>17.234000000000002</c:v>
                </c:pt>
                <c:pt idx="7755">
                  <c:v>17.238</c:v>
                </c:pt>
                <c:pt idx="7756">
                  <c:v>17.242000000000001</c:v>
                </c:pt>
                <c:pt idx="7757">
                  <c:v>17.245999999999999</c:v>
                </c:pt>
                <c:pt idx="7758">
                  <c:v>17.25</c:v>
                </c:pt>
                <c:pt idx="7759">
                  <c:v>17.254000000000001</c:v>
                </c:pt>
                <c:pt idx="7760">
                  <c:v>17.257999999999999</c:v>
                </c:pt>
                <c:pt idx="7761">
                  <c:v>17.262</c:v>
                </c:pt>
                <c:pt idx="7762">
                  <c:v>17.266000000000002</c:v>
                </c:pt>
                <c:pt idx="7763">
                  <c:v>17.27</c:v>
                </c:pt>
                <c:pt idx="7764">
                  <c:v>17.274000000000001</c:v>
                </c:pt>
                <c:pt idx="7765">
                  <c:v>17.277999999999999</c:v>
                </c:pt>
                <c:pt idx="7766">
                  <c:v>17.282</c:v>
                </c:pt>
                <c:pt idx="7767">
                  <c:v>17.286000000000001</c:v>
                </c:pt>
                <c:pt idx="7768">
                  <c:v>17.29</c:v>
                </c:pt>
                <c:pt idx="7769">
                  <c:v>17.294</c:v>
                </c:pt>
                <c:pt idx="7770">
                  <c:v>17.298000000000002</c:v>
                </c:pt>
                <c:pt idx="7771">
                  <c:v>17.302</c:v>
                </c:pt>
                <c:pt idx="7772">
                  <c:v>17.306000000000001</c:v>
                </c:pt>
                <c:pt idx="7773">
                  <c:v>17.309999999999999</c:v>
                </c:pt>
                <c:pt idx="7774">
                  <c:v>17.315000000000001</c:v>
                </c:pt>
                <c:pt idx="7775">
                  <c:v>17.318999999999999</c:v>
                </c:pt>
                <c:pt idx="7776">
                  <c:v>17.323</c:v>
                </c:pt>
                <c:pt idx="7777">
                  <c:v>17.327000000000002</c:v>
                </c:pt>
                <c:pt idx="7778">
                  <c:v>17.331</c:v>
                </c:pt>
                <c:pt idx="7779">
                  <c:v>17.335000000000001</c:v>
                </c:pt>
                <c:pt idx="7780">
                  <c:v>17.338999999999999</c:v>
                </c:pt>
                <c:pt idx="7781">
                  <c:v>17.343</c:v>
                </c:pt>
                <c:pt idx="7782">
                  <c:v>17.347000000000001</c:v>
                </c:pt>
                <c:pt idx="7783">
                  <c:v>17.350999999999999</c:v>
                </c:pt>
                <c:pt idx="7784">
                  <c:v>17.355</c:v>
                </c:pt>
                <c:pt idx="7785">
                  <c:v>17.359000000000002</c:v>
                </c:pt>
                <c:pt idx="7786">
                  <c:v>17.363</c:v>
                </c:pt>
                <c:pt idx="7787">
                  <c:v>17.367000000000001</c:v>
                </c:pt>
                <c:pt idx="7788">
                  <c:v>17.370999999999999</c:v>
                </c:pt>
                <c:pt idx="7789">
                  <c:v>17.375</c:v>
                </c:pt>
                <c:pt idx="7790">
                  <c:v>17.379000000000001</c:v>
                </c:pt>
                <c:pt idx="7791">
                  <c:v>17.382999999999999</c:v>
                </c:pt>
                <c:pt idx="7792">
                  <c:v>17.387</c:v>
                </c:pt>
                <c:pt idx="7793">
                  <c:v>17.391999999999999</c:v>
                </c:pt>
                <c:pt idx="7794">
                  <c:v>17.396000000000001</c:v>
                </c:pt>
                <c:pt idx="7795">
                  <c:v>17.400000000000002</c:v>
                </c:pt>
                <c:pt idx="7796">
                  <c:v>17.404</c:v>
                </c:pt>
                <c:pt idx="7797">
                  <c:v>17.408000000000001</c:v>
                </c:pt>
                <c:pt idx="7798">
                  <c:v>17.411999999999999</c:v>
                </c:pt>
                <c:pt idx="7799">
                  <c:v>17.416</c:v>
                </c:pt>
                <c:pt idx="7800">
                  <c:v>17.420000000000002</c:v>
                </c:pt>
                <c:pt idx="7801">
                  <c:v>17.423999999999999</c:v>
                </c:pt>
                <c:pt idx="7802">
                  <c:v>17.428000000000001</c:v>
                </c:pt>
                <c:pt idx="7803">
                  <c:v>17.431999999999999</c:v>
                </c:pt>
                <c:pt idx="7804">
                  <c:v>17.436</c:v>
                </c:pt>
                <c:pt idx="7805">
                  <c:v>17.440000000000001</c:v>
                </c:pt>
                <c:pt idx="7806">
                  <c:v>17.443999999999999</c:v>
                </c:pt>
                <c:pt idx="7807">
                  <c:v>17.448</c:v>
                </c:pt>
                <c:pt idx="7808">
                  <c:v>17.452999999999999</c:v>
                </c:pt>
                <c:pt idx="7809">
                  <c:v>17.457000000000001</c:v>
                </c:pt>
                <c:pt idx="7810">
                  <c:v>17.461000000000002</c:v>
                </c:pt>
                <c:pt idx="7811">
                  <c:v>17.465</c:v>
                </c:pt>
                <c:pt idx="7812">
                  <c:v>17.469000000000001</c:v>
                </c:pt>
                <c:pt idx="7813">
                  <c:v>17.472999999999999</c:v>
                </c:pt>
                <c:pt idx="7814">
                  <c:v>17.477</c:v>
                </c:pt>
                <c:pt idx="7815">
                  <c:v>17.481000000000002</c:v>
                </c:pt>
                <c:pt idx="7816">
                  <c:v>17.484999999999999</c:v>
                </c:pt>
                <c:pt idx="7817">
                  <c:v>17.489000000000001</c:v>
                </c:pt>
                <c:pt idx="7818">
                  <c:v>17.493000000000002</c:v>
                </c:pt>
                <c:pt idx="7819">
                  <c:v>17.497</c:v>
                </c:pt>
                <c:pt idx="7820">
                  <c:v>17.501000000000001</c:v>
                </c:pt>
                <c:pt idx="7821">
                  <c:v>17.506</c:v>
                </c:pt>
                <c:pt idx="7822">
                  <c:v>17.510000000000002</c:v>
                </c:pt>
                <c:pt idx="7823">
                  <c:v>17.513999999999999</c:v>
                </c:pt>
                <c:pt idx="7824">
                  <c:v>17.518000000000001</c:v>
                </c:pt>
                <c:pt idx="7825">
                  <c:v>17.522000000000002</c:v>
                </c:pt>
                <c:pt idx="7826">
                  <c:v>17.526</c:v>
                </c:pt>
                <c:pt idx="7827">
                  <c:v>17.53</c:v>
                </c:pt>
                <c:pt idx="7828">
                  <c:v>17.533999999999999</c:v>
                </c:pt>
                <c:pt idx="7829">
                  <c:v>17.538</c:v>
                </c:pt>
                <c:pt idx="7830">
                  <c:v>17.542000000000002</c:v>
                </c:pt>
                <c:pt idx="7831">
                  <c:v>17.545999999999999</c:v>
                </c:pt>
                <c:pt idx="7832">
                  <c:v>17.548999999999999</c:v>
                </c:pt>
                <c:pt idx="7833">
                  <c:v>17.553000000000001</c:v>
                </c:pt>
                <c:pt idx="7834">
                  <c:v>17.556999999999999</c:v>
                </c:pt>
                <c:pt idx="7835">
                  <c:v>17.561</c:v>
                </c:pt>
                <c:pt idx="7836">
                  <c:v>17.564</c:v>
                </c:pt>
                <c:pt idx="7837">
                  <c:v>17.568000000000001</c:v>
                </c:pt>
                <c:pt idx="7838">
                  <c:v>17.571999999999999</c:v>
                </c:pt>
                <c:pt idx="7839">
                  <c:v>17.574999999999999</c:v>
                </c:pt>
                <c:pt idx="7840">
                  <c:v>17.577999999999999</c:v>
                </c:pt>
                <c:pt idx="7841">
                  <c:v>17.582000000000001</c:v>
                </c:pt>
                <c:pt idx="7842">
                  <c:v>17.585000000000001</c:v>
                </c:pt>
                <c:pt idx="7843">
                  <c:v>17.588000000000001</c:v>
                </c:pt>
                <c:pt idx="7844">
                  <c:v>17.591000000000001</c:v>
                </c:pt>
                <c:pt idx="7845">
                  <c:v>17.594000000000001</c:v>
                </c:pt>
                <c:pt idx="7846">
                  <c:v>17.597000000000001</c:v>
                </c:pt>
                <c:pt idx="7847">
                  <c:v>17.597000000000001</c:v>
                </c:pt>
                <c:pt idx="7848">
                  <c:v>17.597999999999999</c:v>
                </c:pt>
                <c:pt idx="7849">
                  <c:v>17.597999999999999</c:v>
                </c:pt>
                <c:pt idx="7850">
                  <c:v>17.597999999999999</c:v>
                </c:pt>
                <c:pt idx="7851">
                  <c:v>17.597999999999999</c:v>
                </c:pt>
                <c:pt idx="7852">
                  <c:v>17.599</c:v>
                </c:pt>
                <c:pt idx="7853">
                  <c:v>17.599</c:v>
                </c:pt>
                <c:pt idx="7854">
                  <c:v>17.599</c:v>
                </c:pt>
                <c:pt idx="7855">
                  <c:v>17.600000000000001</c:v>
                </c:pt>
                <c:pt idx="7856">
                  <c:v>17.600000000000001</c:v>
                </c:pt>
                <c:pt idx="7857">
                  <c:v>17.600000000000001</c:v>
                </c:pt>
                <c:pt idx="7858">
                  <c:v>17.600000000000001</c:v>
                </c:pt>
                <c:pt idx="7859">
                  <c:v>17.600999999999999</c:v>
                </c:pt>
                <c:pt idx="7860">
                  <c:v>17.600999999999999</c:v>
                </c:pt>
                <c:pt idx="7861">
                  <c:v>17.600999999999999</c:v>
                </c:pt>
                <c:pt idx="7862">
                  <c:v>17.602</c:v>
                </c:pt>
                <c:pt idx="7863">
                  <c:v>17.602</c:v>
                </c:pt>
                <c:pt idx="7864">
                  <c:v>17.602</c:v>
                </c:pt>
                <c:pt idx="7865">
                  <c:v>17.602</c:v>
                </c:pt>
                <c:pt idx="7866">
                  <c:v>17.603000000000002</c:v>
                </c:pt>
                <c:pt idx="7867">
                  <c:v>17.603000000000002</c:v>
                </c:pt>
                <c:pt idx="7868">
                  <c:v>17.603000000000002</c:v>
                </c:pt>
                <c:pt idx="7869">
                  <c:v>17.603999999999999</c:v>
                </c:pt>
                <c:pt idx="7870">
                  <c:v>17.603999999999999</c:v>
                </c:pt>
                <c:pt idx="7871">
                  <c:v>17.603999999999999</c:v>
                </c:pt>
                <c:pt idx="7872">
                  <c:v>17.603999999999999</c:v>
                </c:pt>
                <c:pt idx="7873">
                  <c:v>17.605</c:v>
                </c:pt>
                <c:pt idx="7874">
                  <c:v>17.605</c:v>
                </c:pt>
                <c:pt idx="7875">
                  <c:v>17.605</c:v>
                </c:pt>
                <c:pt idx="7876">
                  <c:v>17.605</c:v>
                </c:pt>
                <c:pt idx="7877">
                  <c:v>17.606000000000002</c:v>
                </c:pt>
                <c:pt idx="7878">
                  <c:v>17.606000000000002</c:v>
                </c:pt>
                <c:pt idx="7879">
                  <c:v>17.606000000000002</c:v>
                </c:pt>
                <c:pt idx="7880">
                  <c:v>17.606999999999999</c:v>
                </c:pt>
                <c:pt idx="7881">
                  <c:v>17.606999999999999</c:v>
                </c:pt>
                <c:pt idx="7882">
                  <c:v>17.606999999999999</c:v>
                </c:pt>
                <c:pt idx="7883">
                  <c:v>17.606999999999999</c:v>
                </c:pt>
                <c:pt idx="7884">
                  <c:v>17.608000000000001</c:v>
                </c:pt>
                <c:pt idx="7885">
                  <c:v>17.608000000000001</c:v>
                </c:pt>
                <c:pt idx="7886">
                  <c:v>17.608000000000001</c:v>
                </c:pt>
                <c:pt idx="7887">
                  <c:v>17.609000000000002</c:v>
                </c:pt>
                <c:pt idx="7888">
                  <c:v>17.609000000000002</c:v>
                </c:pt>
                <c:pt idx="7889">
                  <c:v>17.609000000000002</c:v>
                </c:pt>
                <c:pt idx="7890">
                  <c:v>17.609000000000002</c:v>
                </c:pt>
                <c:pt idx="7891">
                  <c:v>17.61</c:v>
                </c:pt>
                <c:pt idx="7892">
                  <c:v>17.61</c:v>
                </c:pt>
                <c:pt idx="7893">
                  <c:v>17.61</c:v>
                </c:pt>
                <c:pt idx="7894">
                  <c:v>17.61</c:v>
                </c:pt>
                <c:pt idx="7895">
                  <c:v>17.611000000000001</c:v>
                </c:pt>
                <c:pt idx="7896">
                  <c:v>17.611000000000001</c:v>
                </c:pt>
                <c:pt idx="7897">
                  <c:v>17.611000000000001</c:v>
                </c:pt>
                <c:pt idx="7898">
                  <c:v>17.612000000000002</c:v>
                </c:pt>
                <c:pt idx="7899">
                  <c:v>17.612000000000002</c:v>
                </c:pt>
                <c:pt idx="7900">
                  <c:v>17.612000000000002</c:v>
                </c:pt>
                <c:pt idx="7901">
                  <c:v>17.612000000000002</c:v>
                </c:pt>
                <c:pt idx="7902">
                  <c:v>17.613</c:v>
                </c:pt>
                <c:pt idx="7903">
                  <c:v>17.613</c:v>
                </c:pt>
                <c:pt idx="7904">
                  <c:v>17.613</c:v>
                </c:pt>
                <c:pt idx="7905">
                  <c:v>17.614000000000001</c:v>
                </c:pt>
                <c:pt idx="7906">
                  <c:v>17.614000000000001</c:v>
                </c:pt>
                <c:pt idx="7907">
                  <c:v>17.614000000000001</c:v>
                </c:pt>
                <c:pt idx="7908">
                  <c:v>17.614000000000001</c:v>
                </c:pt>
                <c:pt idx="7909">
                  <c:v>17.615000000000002</c:v>
                </c:pt>
                <c:pt idx="7910">
                  <c:v>17.615000000000002</c:v>
                </c:pt>
                <c:pt idx="7911">
                  <c:v>17.615000000000002</c:v>
                </c:pt>
                <c:pt idx="7912">
                  <c:v>17.615000000000002</c:v>
                </c:pt>
                <c:pt idx="7913">
                  <c:v>17.616</c:v>
                </c:pt>
                <c:pt idx="7914">
                  <c:v>17.616</c:v>
                </c:pt>
                <c:pt idx="7915">
                  <c:v>17.616</c:v>
                </c:pt>
                <c:pt idx="7916">
                  <c:v>17.617000000000001</c:v>
                </c:pt>
                <c:pt idx="7917">
                  <c:v>17.617000000000001</c:v>
                </c:pt>
                <c:pt idx="7918">
                  <c:v>17.617000000000001</c:v>
                </c:pt>
                <c:pt idx="7919">
                  <c:v>17.617000000000001</c:v>
                </c:pt>
                <c:pt idx="7920">
                  <c:v>17.618000000000002</c:v>
                </c:pt>
                <c:pt idx="7921">
                  <c:v>17.618000000000002</c:v>
                </c:pt>
                <c:pt idx="7922">
                  <c:v>17.618000000000002</c:v>
                </c:pt>
                <c:pt idx="7923">
                  <c:v>17.619</c:v>
                </c:pt>
                <c:pt idx="7924">
                  <c:v>17.619</c:v>
                </c:pt>
                <c:pt idx="7925">
                  <c:v>17.619</c:v>
                </c:pt>
                <c:pt idx="7926">
                  <c:v>17.619</c:v>
                </c:pt>
                <c:pt idx="7927">
                  <c:v>17.62</c:v>
                </c:pt>
                <c:pt idx="7928">
                  <c:v>17.62</c:v>
                </c:pt>
                <c:pt idx="7929">
                  <c:v>17.62</c:v>
                </c:pt>
                <c:pt idx="7930">
                  <c:v>17.62</c:v>
                </c:pt>
                <c:pt idx="7931">
                  <c:v>17.620999999999999</c:v>
                </c:pt>
                <c:pt idx="7932">
                  <c:v>17.620999999999999</c:v>
                </c:pt>
                <c:pt idx="7933">
                  <c:v>17.620999999999999</c:v>
                </c:pt>
                <c:pt idx="7934">
                  <c:v>17.622</c:v>
                </c:pt>
                <c:pt idx="7935">
                  <c:v>17.622</c:v>
                </c:pt>
                <c:pt idx="7936">
                  <c:v>17.622</c:v>
                </c:pt>
                <c:pt idx="7937">
                  <c:v>17.622</c:v>
                </c:pt>
                <c:pt idx="7938">
                  <c:v>17.623000000000001</c:v>
                </c:pt>
                <c:pt idx="7939">
                  <c:v>17.623000000000001</c:v>
                </c:pt>
                <c:pt idx="7940">
                  <c:v>17.623000000000001</c:v>
                </c:pt>
                <c:pt idx="7941">
                  <c:v>17.623999999999999</c:v>
                </c:pt>
                <c:pt idx="7942">
                  <c:v>17.623999999999999</c:v>
                </c:pt>
                <c:pt idx="7943">
                  <c:v>17.623999999999999</c:v>
                </c:pt>
                <c:pt idx="7944">
                  <c:v>17.623999999999999</c:v>
                </c:pt>
                <c:pt idx="7945">
                  <c:v>17.625</c:v>
                </c:pt>
                <c:pt idx="7946">
                  <c:v>17.625</c:v>
                </c:pt>
                <c:pt idx="7947">
                  <c:v>17.625</c:v>
                </c:pt>
                <c:pt idx="7948">
                  <c:v>17.625</c:v>
                </c:pt>
                <c:pt idx="7949">
                  <c:v>17.626000000000001</c:v>
                </c:pt>
                <c:pt idx="7950">
                  <c:v>17.626000000000001</c:v>
                </c:pt>
                <c:pt idx="7951">
                  <c:v>17.626000000000001</c:v>
                </c:pt>
                <c:pt idx="7952">
                  <c:v>17.626999999999999</c:v>
                </c:pt>
                <c:pt idx="7953">
                  <c:v>17.626999999999999</c:v>
                </c:pt>
                <c:pt idx="7954">
                  <c:v>17.626999999999999</c:v>
                </c:pt>
                <c:pt idx="7955">
                  <c:v>17.626999999999999</c:v>
                </c:pt>
                <c:pt idx="7956">
                  <c:v>17.628</c:v>
                </c:pt>
                <c:pt idx="7957">
                  <c:v>17.628</c:v>
                </c:pt>
                <c:pt idx="7958">
                  <c:v>17.628</c:v>
                </c:pt>
                <c:pt idx="7959">
                  <c:v>17.629000000000001</c:v>
                </c:pt>
                <c:pt idx="7960">
                  <c:v>17.629000000000001</c:v>
                </c:pt>
                <c:pt idx="7961">
                  <c:v>17.629000000000001</c:v>
                </c:pt>
                <c:pt idx="7962">
                  <c:v>17.629000000000001</c:v>
                </c:pt>
                <c:pt idx="7963">
                  <c:v>17.63</c:v>
                </c:pt>
                <c:pt idx="7964">
                  <c:v>17.63</c:v>
                </c:pt>
                <c:pt idx="7965">
                  <c:v>17.63</c:v>
                </c:pt>
                <c:pt idx="7966">
                  <c:v>17.63</c:v>
                </c:pt>
                <c:pt idx="7967">
                  <c:v>17.631</c:v>
                </c:pt>
                <c:pt idx="7968">
                  <c:v>17.631</c:v>
                </c:pt>
                <c:pt idx="7969">
                  <c:v>17.631</c:v>
                </c:pt>
                <c:pt idx="7970">
                  <c:v>17.632000000000001</c:v>
                </c:pt>
                <c:pt idx="7971">
                  <c:v>17.632000000000001</c:v>
                </c:pt>
                <c:pt idx="7972">
                  <c:v>17.632000000000001</c:v>
                </c:pt>
                <c:pt idx="7973">
                  <c:v>17.632000000000001</c:v>
                </c:pt>
                <c:pt idx="7974">
                  <c:v>17.632999999999999</c:v>
                </c:pt>
                <c:pt idx="7975">
                  <c:v>17.632999999999999</c:v>
                </c:pt>
                <c:pt idx="7976">
                  <c:v>17.632999999999999</c:v>
                </c:pt>
                <c:pt idx="7977">
                  <c:v>17.634</c:v>
                </c:pt>
                <c:pt idx="7978">
                  <c:v>17.634</c:v>
                </c:pt>
                <c:pt idx="7979">
                  <c:v>17.634</c:v>
                </c:pt>
                <c:pt idx="7980">
                  <c:v>17.634</c:v>
                </c:pt>
                <c:pt idx="7981">
                  <c:v>17.635000000000002</c:v>
                </c:pt>
                <c:pt idx="7982">
                  <c:v>17.635000000000002</c:v>
                </c:pt>
                <c:pt idx="7983">
                  <c:v>17.635000000000002</c:v>
                </c:pt>
                <c:pt idx="7984">
                  <c:v>17.635000000000002</c:v>
                </c:pt>
                <c:pt idx="7985">
                  <c:v>17.635999999999999</c:v>
                </c:pt>
                <c:pt idx="7986">
                  <c:v>17.635999999999999</c:v>
                </c:pt>
                <c:pt idx="7987">
                  <c:v>17.635999999999999</c:v>
                </c:pt>
                <c:pt idx="7988">
                  <c:v>17.637</c:v>
                </c:pt>
                <c:pt idx="7989">
                  <c:v>17.637</c:v>
                </c:pt>
                <c:pt idx="7990">
                  <c:v>17.637</c:v>
                </c:pt>
                <c:pt idx="7991">
                  <c:v>17.637</c:v>
                </c:pt>
                <c:pt idx="7992">
                  <c:v>17.638000000000002</c:v>
                </c:pt>
                <c:pt idx="7993">
                  <c:v>17.638000000000002</c:v>
                </c:pt>
                <c:pt idx="7994">
                  <c:v>17.638000000000002</c:v>
                </c:pt>
                <c:pt idx="7995">
                  <c:v>17.638999999999999</c:v>
                </c:pt>
                <c:pt idx="7996">
                  <c:v>17.638999999999999</c:v>
                </c:pt>
                <c:pt idx="7997">
                  <c:v>17.638999999999999</c:v>
                </c:pt>
                <c:pt idx="7998">
                  <c:v>17.638999999999999</c:v>
                </c:pt>
                <c:pt idx="7999">
                  <c:v>17.64</c:v>
                </c:pt>
                <c:pt idx="8000">
                  <c:v>17.64</c:v>
                </c:pt>
                <c:pt idx="8001">
                  <c:v>17.64</c:v>
                </c:pt>
                <c:pt idx="8002">
                  <c:v>17.64</c:v>
                </c:pt>
                <c:pt idx="8003">
                  <c:v>17.641000000000002</c:v>
                </c:pt>
                <c:pt idx="8004">
                  <c:v>17.641000000000002</c:v>
                </c:pt>
                <c:pt idx="8005">
                  <c:v>17.641000000000002</c:v>
                </c:pt>
                <c:pt idx="8006">
                  <c:v>17.641999999999999</c:v>
                </c:pt>
                <c:pt idx="8007">
                  <c:v>17.641999999999999</c:v>
                </c:pt>
                <c:pt idx="8008">
                  <c:v>17.641999999999999</c:v>
                </c:pt>
                <c:pt idx="8009">
                  <c:v>17.641999999999999</c:v>
                </c:pt>
                <c:pt idx="8010">
                  <c:v>17.643000000000001</c:v>
                </c:pt>
                <c:pt idx="8011">
                  <c:v>17.643000000000001</c:v>
                </c:pt>
                <c:pt idx="8012">
                  <c:v>17.643000000000001</c:v>
                </c:pt>
                <c:pt idx="8013">
                  <c:v>17.644000000000002</c:v>
                </c:pt>
                <c:pt idx="8014">
                  <c:v>17.644000000000002</c:v>
                </c:pt>
                <c:pt idx="8015">
                  <c:v>17.644000000000002</c:v>
                </c:pt>
                <c:pt idx="8016">
                  <c:v>17.644000000000002</c:v>
                </c:pt>
                <c:pt idx="8017">
                  <c:v>17.645</c:v>
                </c:pt>
                <c:pt idx="8018">
                  <c:v>17.645</c:v>
                </c:pt>
                <c:pt idx="8019">
                  <c:v>17.645</c:v>
                </c:pt>
                <c:pt idx="8020">
                  <c:v>17.645</c:v>
                </c:pt>
                <c:pt idx="8021">
                  <c:v>17.646000000000001</c:v>
                </c:pt>
                <c:pt idx="8022">
                  <c:v>17.646000000000001</c:v>
                </c:pt>
                <c:pt idx="8023">
                  <c:v>17.646000000000001</c:v>
                </c:pt>
                <c:pt idx="8024">
                  <c:v>17.647000000000002</c:v>
                </c:pt>
                <c:pt idx="8025">
                  <c:v>17.647000000000002</c:v>
                </c:pt>
                <c:pt idx="8026">
                  <c:v>17.647000000000002</c:v>
                </c:pt>
                <c:pt idx="8027">
                  <c:v>17.647000000000002</c:v>
                </c:pt>
                <c:pt idx="8028">
                  <c:v>17.648</c:v>
                </c:pt>
                <c:pt idx="8029">
                  <c:v>17.648</c:v>
                </c:pt>
                <c:pt idx="8030">
                  <c:v>17.648</c:v>
                </c:pt>
                <c:pt idx="8031">
                  <c:v>17.649000000000001</c:v>
                </c:pt>
                <c:pt idx="8032">
                  <c:v>17.649000000000001</c:v>
                </c:pt>
                <c:pt idx="8033">
                  <c:v>17.649000000000001</c:v>
                </c:pt>
                <c:pt idx="8034">
                  <c:v>17.649000000000001</c:v>
                </c:pt>
                <c:pt idx="8035">
                  <c:v>17.650000000000002</c:v>
                </c:pt>
                <c:pt idx="8036">
                  <c:v>17.650000000000002</c:v>
                </c:pt>
                <c:pt idx="8037">
                  <c:v>17.650000000000002</c:v>
                </c:pt>
                <c:pt idx="8038">
                  <c:v>17.650000000000002</c:v>
                </c:pt>
                <c:pt idx="8039">
                  <c:v>17.651</c:v>
                </c:pt>
                <c:pt idx="8040">
                  <c:v>17.651</c:v>
                </c:pt>
                <c:pt idx="8041">
                  <c:v>17.651</c:v>
                </c:pt>
                <c:pt idx="8042">
                  <c:v>17.652000000000001</c:v>
                </c:pt>
                <c:pt idx="8043">
                  <c:v>17.652000000000001</c:v>
                </c:pt>
                <c:pt idx="8044">
                  <c:v>17.652000000000001</c:v>
                </c:pt>
                <c:pt idx="8045">
                  <c:v>17.652000000000001</c:v>
                </c:pt>
                <c:pt idx="8046">
                  <c:v>17.652999999999999</c:v>
                </c:pt>
                <c:pt idx="8047">
                  <c:v>17.652999999999999</c:v>
                </c:pt>
                <c:pt idx="8048">
                  <c:v>17.652999999999999</c:v>
                </c:pt>
                <c:pt idx="8049">
                  <c:v>17.652999999999999</c:v>
                </c:pt>
                <c:pt idx="8050">
                  <c:v>17.654</c:v>
                </c:pt>
                <c:pt idx="8051">
                  <c:v>17.654</c:v>
                </c:pt>
                <c:pt idx="8052">
                  <c:v>17.654</c:v>
                </c:pt>
                <c:pt idx="8053">
                  <c:v>17.655000000000001</c:v>
                </c:pt>
                <c:pt idx="8054">
                  <c:v>17.655000000000001</c:v>
                </c:pt>
                <c:pt idx="8055">
                  <c:v>17.655000000000001</c:v>
                </c:pt>
                <c:pt idx="8056">
                  <c:v>17.655000000000001</c:v>
                </c:pt>
                <c:pt idx="8057">
                  <c:v>17.655999999999999</c:v>
                </c:pt>
                <c:pt idx="8058">
                  <c:v>17.655999999999999</c:v>
                </c:pt>
                <c:pt idx="8059">
                  <c:v>17.655999999999999</c:v>
                </c:pt>
                <c:pt idx="8060">
                  <c:v>17.657</c:v>
                </c:pt>
                <c:pt idx="8061">
                  <c:v>17.657</c:v>
                </c:pt>
                <c:pt idx="8062">
                  <c:v>17.657</c:v>
                </c:pt>
                <c:pt idx="8063">
                  <c:v>17.657</c:v>
                </c:pt>
                <c:pt idx="8064">
                  <c:v>17.658000000000001</c:v>
                </c:pt>
                <c:pt idx="8065">
                  <c:v>17.658000000000001</c:v>
                </c:pt>
                <c:pt idx="8066">
                  <c:v>17.658000000000001</c:v>
                </c:pt>
                <c:pt idx="8067">
                  <c:v>17.658000000000001</c:v>
                </c:pt>
                <c:pt idx="8068">
                  <c:v>17.658999999999999</c:v>
                </c:pt>
                <c:pt idx="8069">
                  <c:v>17.658999999999999</c:v>
                </c:pt>
                <c:pt idx="8070">
                  <c:v>17.658999999999999</c:v>
                </c:pt>
                <c:pt idx="8071">
                  <c:v>17.66</c:v>
                </c:pt>
                <c:pt idx="8072">
                  <c:v>17.66</c:v>
                </c:pt>
                <c:pt idx="8073">
                  <c:v>17.66</c:v>
                </c:pt>
                <c:pt idx="8074">
                  <c:v>17.66</c:v>
                </c:pt>
                <c:pt idx="8075">
                  <c:v>17.661000000000001</c:v>
                </c:pt>
                <c:pt idx="8076">
                  <c:v>17.661000000000001</c:v>
                </c:pt>
                <c:pt idx="8077">
                  <c:v>17.661000000000001</c:v>
                </c:pt>
                <c:pt idx="8078">
                  <c:v>17.661999999999999</c:v>
                </c:pt>
                <c:pt idx="8079">
                  <c:v>17.661999999999999</c:v>
                </c:pt>
                <c:pt idx="8080">
                  <c:v>17.661999999999999</c:v>
                </c:pt>
                <c:pt idx="8081">
                  <c:v>17.661999999999999</c:v>
                </c:pt>
                <c:pt idx="8082">
                  <c:v>17.663</c:v>
                </c:pt>
                <c:pt idx="8083">
                  <c:v>17.663</c:v>
                </c:pt>
                <c:pt idx="8084">
                  <c:v>17.663</c:v>
                </c:pt>
                <c:pt idx="8085">
                  <c:v>17.663</c:v>
                </c:pt>
                <c:pt idx="8086">
                  <c:v>17.664000000000001</c:v>
                </c:pt>
                <c:pt idx="8087">
                  <c:v>17.664000000000001</c:v>
                </c:pt>
                <c:pt idx="8088">
                  <c:v>17.664000000000001</c:v>
                </c:pt>
                <c:pt idx="8089">
                  <c:v>17.664999999999999</c:v>
                </c:pt>
                <c:pt idx="8090">
                  <c:v>17.664999999999999</c:v>
                </c:pt>
                <c:pt idx="8091">
                  <c:v>17.664999999999999</c:v>
                </c:pt>
                <c:pt idx="8092">
                  <c:v>17.664999999999999</c:v>
                </c:pt>
                <c:pt idx="8093">
                  <c:v>17.666</c:v>
                </c:pt>
                <c:pt idx="8094">
                  <c:v>17.666</c:v>
                </c:pt>
                <c:pt idx="8095">
                  <c:v>17.666</c:v>
                </c:pt>
                <c:pt idx="8096">
                  <c:v>17.667000000000002</c:v>
                </c:pt>
                <c:pt idx="8097">
                  <c:v>17.667000000000002</c:v>
                </c:pt>
                <c:pt idx="8098">
                  <c:v>17.667000000000002</c:v>
                </c:pt>
                <c:pt idx="8099">
                  <c:v>17.667000000000002</c:v>
                </c:pt>
                <c:pt idx="8100">
                  <c:v>17.667999999999999</c:v>
                </c:pt>
                <c:pt idx="8101">
                  <c:v>17.667999999999999</c:v>
                </c:pt>
                <c:pt idx="8102">
                  <c:v>17.667999999999999</c:v>
                </c:pt>
                <c:pt idx="8103">
                  <c:v>17.667999999999999</c:v>
                </c:pt>
                <c:pt idx="8104">
                  <c:v>17.669</c:v>
                </c:pt>
                <c:pt idx="8105">
                  <c:v>17.669</c:v>
                </c:pt>
                <c:pt idx="8106">
                  <c:v>17.669</c:v>
                </c:pt>
                <c:pt idx="8107">
                  <c:v>17.670000000000002</c:v>
                </c:pt>
                <c:pt idx="8108">
                  <c:v>17.670000000000002</c:v>
                </c:pt>
                <c:pt idx="8109">
                  <c:v>17.670000000000002</c:v>
                </c:pt>
                <c:pt idx="8110">
                  <c:v>17.670000000000002</c:v>
                </c:pt>
                <c:pt idx="8111">
                  <c:v>17.670999999999999</c:v>
                </c:pt>
                <c:pt idx="8112">
                  <c:v>17.670999999999999</c:v>
                </c:pt>
                <c:pt idx="8113">
                  <c:v>17.670999999999999</c:v>
                </c:pt>
                <c:pt idx="8114">
                  <c:v>17.672000000000001</c:v>
                </c:pt>
                <c:pt idx="8115">
                  <c:v>17.672000000000001</c:v>
                </c:pt>
                <c:pt idx="8116">
                  <c:v>17.672000000000001</c:v>
                </c:pt>
                <c:pt idx="8117">
                  <c:v>17.672000000000001</c:v>
                </c:pt>
                <c:pt idx="8118">
                  <c:v>17.673000000000002</c:v>
                </c:pt>
                <c:pt idx="8119">
                  <c:v>17.673000000000002</c:v>
                </c:pt>
                <c:pt idx="8120">
                  <c:v>17.673000000000002</c:v>
                </c:pt>
                <c:pt idx="8121">
                  <c:v>17.673000000000002</c:v>
                </c:pt>
                <c:pt idx="8122">
                  <c:v>17.673999999999999</c:v>
                </c:pt>
                <c:pt idx="8123">
                  <c:v>17.673999999999999</c:v>
                </c:pt>
                <c:pt idx="8124">
                  <c:v>17.673999999999999</c:v>
                </c:pt>
                <c:pt idx="8125">
                  <c:v>17.675000000000001</c:v>
                </c:pt>
                <c:pt idx="8126">
                  <c:v>17.675000000000001</c:v>
                </c:pt>
                <c:pt idx="8127">
                  <c:v>17.675000000000001</c:v>
                </c:pt>
                <c:pt idx="8128">
                  <c:v>17.675000000000001</c:v>
                </c:pt>
                <c:pt idx="8129">
                  <c:v>17.676000000000002</c:v>
                </c:pt>
                <c:pt idx="8130">
                  <c:v>17.676000000000002</c:v>
                </c:pt>
                <c:pt idx="8131">
                  <c:v>17.676000000000002</c:v>
                </c:pt>
                <c:pt idx="8132">
                  <c:v>17.677</c:v>
                </c:pt>
                <c:pt idx="8133">
                  <c:v>17.677</c:v>
                </c:pt>
                <c:pt idx="8134">
                  <c:v>17.677</c:v>
                </c:pt>
                <c:pt idx="8135">
                  <c:v>17.677</c:v>
                </c:pt>
                <c:pt idx="8136">
                  <c:v>17.678000000000001</c:v>
                </c:pt>
                <c:pt idx="8137">
                  <c:v>17.678000000000001</c:v>
                </c:pt>
                <c:pt idx="8138">
                  <c:v>17.678000000000001</c:v>
                </c:pt>
                <c:pt idx="8139">
                  <c:v>17.678000000000001</c:v>
                </c:pt>
                <c:pt idx="8140">
                  <c:v>17.679000000000002</c:v>
                </c:pt>
                <c:pt idx="8141">
                  <c:v>17.679000000000002</c:v>
                </c:pt>
                <c:pt idx="8142">
                  <c:v>17.679000000000002</c:v>
                </c:pt>
                <c:pt idx="8143">
                  <c:v>17.68</c:v>
                </c:pt>
                <c:pt idx="8144">
                  <c:v>17.68</c:v>
                </c:pt>
                <c:pt idx="8145">
                  <c:v>17.68</c:v>
                </c:pt>
                <c:pt idx="8146">
                  <c:v>17.68</c:v>
                </c:pt>
                <c:pt idx="8147">
                  <c:v>17.681000000000001</c:v>
                </c:pt>
                <c:pt idx="8148">
                  <c:v>17.681000000000001</c:v>
                </c:pt>
                <c:pt idx="8149">
                  <c:v>17.681000000000001</c:v>
                </c:pt>
                <c:pt idx="8150">
                  <c:v>17.681999999999999</c:v>
                </c:pt>
                <c:pt idx="8151">
                  <c:v>17.681999999999999</c:v>
                </c:pt>
                <c:pt idx="8152">
                  <c:v>17.681999999999999</c:v>
                </c:pt>
                <c:pt idx="8153">
                  <c:v>17.681999999999999</c:v>
                </c:pt>
                <c:pt idx="8154">
                  <c:v>17.683</c:v>
                </c:pt>
                <c:pt idx="8155">
                  <c:v>17.683</c:v>
                </c:pt>
                <c:pt idx="8156">
                  <c:v>17.683</c:v>
                </c:pt>
                <c:pt idx="8157">
                  <c:v>17.683</c:v>
                </c:pt>
                <c:pt idx="8158">
                  <c:v>17.684000000000001</c:v>
                </c:pt>
                <c:pt idx="8159">
                  <c:v>17.684000000000001</c:v>
                </c:pt>
                <c:pt idx="8160">
                  <c:v>17.684000000000001</c:v>
                </c:pt>
                <c:pt idx="8161">
                  <c:v>17.684999999999999</c:v>
                </c:pt>
                <c:pt idx="8162">
                  <c:v>17.684999999999999</c:v>
                </c:pt>
                <c:pt idx="8163">
                  <c:v>17.684999999999999</c:v>
                </c:pt>
                <c:pt idx="8164">
                  <c:v>17.684999999999999</c:v>
                </c:pt>
                <c:pt idx="8165">
                  <c:v>17.686</c:v>
                </c:pt>
                <c:pt idx="8166">
                  <c:v>17.686</c:v>
                </c:pt>
                <c:pt idx="8167">
                  <c:v>17.686</c:v>
                </c:pt>
                <c:pt idx="8168">
                  <c:v>17.686</c:v>
                </c:pt>
                <c:pt idx="8169">
                  <c:v>17.687000000000001</c:v>
                </c:pt>
                <c:pt idx="8170">
                  <c:v>17.687000000000001</c:v>
                </c:pt>
                <c:pt idx="8171">
                  <c:v>17.687000000000001</c:v>
                </c:pt>
                <c:pt idx="8172">
                  <c:v>17.687999999999999</c:v>
                </c:pt>
                <c:pt idx="8173">
                  <c:v>17.687999999999999</c:v>
                </c:pt>
                <c:pt idx="8174">
                  <c:v>17.687999999999999</c:v>
                </c:pt>
                <c:pt idx="8175">
                  <c:v>17.687999999999999</c:v>
                </c:pt>
                <c:pt idx="8176">
                  <c:v>17.689</c:v>
                </c:pt>
                <c:pt idx="8177">
                  <c:v>17.689</c:v>
                </c:pt>
                <c:pt idx="8178">
                  <c:v>17.689</c:v>
                </c:pt>
                <c:pt idx="8179">
                  <c:v>17.690000000000001</c:v>
                </c:pt>
                <c:pt idx="8180">
                  <c:v>17.690000000000001</c:v>
                </c:pt>
                <c:pt idx="8181">
                  <c:v>17.690000000000001</c:v>
                </c:pt>
                <c:pt idx="8182">
                  <c:v>17.690000000000001</c:v>
                </c:pt>
                <c:pt idx="8183">
                  <c:v>17.690999999999999</c:v>
                </c:pt>
                <c:pt idx="8184">
                  <c:v>17.690999999999999</c:v>
                </c:pt>
                <c:pt idx="8185">
                  <c:v>17.690999999999999</c:v>
                </c:pt>
                <c:pt idx="8186">
                  <c:v>17.690999999999999</c:v>
                </c:pt>
                <c:pt idx="8187">
                  <c:v>17.692</c:v>
                </c:pt>
                <c:pt idx="8188">
                  <c:v>17.692</c:v>
                </c:pt>
                <c:pt idx="8189">
                  <c:v>17.692</c:v>
                </c:pt>
                <c:pt idx="8190">
                  <c:v>17.693000000000001</c:v>
                </c:pt>
                <c:pt idx="8191">
                  <c:v>17.693000000000001</c:v>
                </c:pt>
                <c:pt idx="8192">
                  <c:v>17.693000000000001</c:v>
                </c:pt>
                <c:pt idx="8193">
                  <c:v>17.693000000000001</c:v>
                </c:pt>
                <c:pt idx="8194">
                  <c:v>17.693999999999999</c:v>
                </c:pt>
                <c:pt idx="8195">
                  <c:v>17.693999999999999</c:v>
                </c:pt>
                <c:pt idx="8196">
                  <c:v>17.693999999999999</c:v>
                </c:pt>
                <c:pt idx="8197">
                  <c:v>17.695</c:v>
                </c:pt>
                <c:pt idx="8198">
                  <c:v>17.695</c:v>
                </c:pt>
                <c:pt idx="8199">
                  <c:v>17.695</c:v>
                </c:pt>
                <c:pt idx="8200">
                  <c:v>17.695</c:v>
                </c:pt>
                <c:pt idx="8201">
                  <c:v>17.696000000000002</c:v>
                </c:pt>
                <c:pt idx="8202">
                  <c:v>17.696000000000002</c:v>
                </c:pt>
                <c:pt idx="8203">
                  <c:v>17.696000000000002</c:v>
                </c:pt>
                <c:pt idx="8204">
                  <c:v>17.696000000000002</c:v>
                </c:pt>
                <c:pt idx="8205">
                  <c:v>17.696999999999999</c:v>
                </c:pt>
                <c:pt idx="8206">
                  <c:v>17.696999999999999</c:v>
                </c:pt>
                <c:pt idx="8207">
                  <c:v>17.696999999999999</c:v>
                </c:pt>
                <c:pt idx="8208">
                  <c:v>17.698</c:v>
                </c:pt>
                <c:pt idx="8209">
                  <c:v>17.698</c:v>
                </c:pt>
                <c:pt idx="8210">
                  <c:v>17.698</c:v>
                </c:pt>
                <c:pt idx="8211">
                  <c:v>17.698</c:v>
                </c:pt>
                <c:pt idx="8212">
                  <c:v>17.699000000000002</c:v>
                </c:pt>
                <c:pt idx="8213">
                  <c:v>17.699000000000002</c:v>
                </c:pt>
                <c:pt idx="8214">
                  <c:v>17.699000000000002</c:v>
                </c:pt>
                <c:pt idx="8215">
                  <c:v>17.7</c:v>
                </c:pt>
                <c:pt idx="8216">
                  <c:v>17.7</c:v>
                </c:pt>
                <c:pt idx="8217">
                  <c:v>17.7</c:v>
                </c:pt>
                <c:pt idx="8218">
                  <c:v>17.7</c:v>
                </c:pt>
                <c:pt idx="8219">
                  <c:v>17.701000000000001</c:v>
                </c:pt>
                <c:pt idx="8220">
                  <c:v>17.701000000000001</c:v>
                </c:pt>
                <c:pt idx="8221">
                  <c:v>17.701000000000001</c:v>
                </c:pt>
                <c:pt idx="8222">
                  <c:v>17.701000000000001</c:v>
                </c:pt>
                <c:pt idx="8223">
                  <c:v>17.702000000000002</c:v>
                </c:pt>
                <c:pt idx="8224">
                  <c:v>17.702000000000002</c:v>
                </c:pt>
                <c:pt idx="8225">
                  <c:v>17.702000000000002</c:v>
                </c:pt>
                <c:pt idx="8226">
                  <c:v>17.702999999999999</c:v>
                </c:pt>
                <c:pt idx="8227">
                  <c:v>17.702999999999999</c:v>
                </c:pt>
                <c:pt idx="8228">
                  <c:v>17.702999999999999</c:v>
                </c:pt>
                <c:pt idx="8229">
                  <c:v>17.702999999999999</c:v>
                </c:pt>
                <c:pt idx="8230">
                  <c:v>17.704000000000001</c:v>
                </c:pt>
                <c:pt idx="8231">
                  <c:v>17.704000000000001</c:v>
                </c:pt>
                <c:pt idx="8232">
                  <c:v>17.704000000000001</c:v>
                </c:pt>
                <c:pt idx="8233">
                  <c:v>17.704000000000001</c:v>
                </c:pt>
                <c:pt idx="8234">
                  <c:v>17.705000000000002</c:v>
                </c:pt>
                <c:pt idx="8235">
                  <c:v>17.705000000000002</c:v>
                </c:pt>
                <c:pt idx="8236">
                  <c:v>17.705000000000002</c:v>
                </c:pt>
                <c:pt idx="8237">
                  <c:v>17.706</c:v>
                </c:pt>
                <c:pt idx="8238">
                  <c:v>17.706</c:v>
                </c:pt>
                <c:pt idx="8239">
                  <c:v>17.706</c:v>
                </c:pt>
                <c:pt idx="8240">
                  <c:v>17.706</c:v>
                </c:pt>
                <c:pt idx="8241">
                  <c:v>17.707000000000001</c:v>
                </c:pt>
                <c:pt idx="8242">
                  <c:v>17.707000000000001</c:v>
                </c:pt>
                <c:pt idx="8243">
                  <c:v>17.707000000000001</c:v>
                </c:pt>
                <c:pt idx="8244">
                  <c:v>17.708000000000002</c:v>
                </c:pt>
                <c:pt idx="8245">
                  <c:v>17.708000000000002</c:v>
                </c:pt>
                <c:pt idx="8246">
                  <c:v>17.708000000000002</c:v>
                </c:pt>
                <c:pt idx="8247">
                  <c:v>17.708000000000002</c:v>
                </c:pt>
                <c:pt idx="8248">
                  <c:v>17.709</c:v>
                </c:pt>
                <c:pt idx="8249">
                  <c:v>17.709</c:v>
                </c:pt>
                <c:pt idx="8250">
                  <c:v>17.709</c:v>
                </c:pt>
                <c:pt idx="8251">
                  <c:v>17.709</c:v>
                </c:pt>
                <c:pt idx="8252">
                  <c:v>17.71</c:v>
                </c:pt>
                <c:pt idx="8253">
                  <c:v>17.71</c:v>
                </c:pt>
                <c:pt idx="8254">
                  <c:v>17.71</c:v>
                </c:pt>
                <c:pt idx="8255">
                  <c:v>17.711000000000002</c:v>
                </c:pt>
                <c:pt idx="8256">
                  <c:v>17.711000000000002</c:v>
                </c:pt>
                <c:pt idx="8257">
                  <c:v>17.711000000000002</c:v>
                </c:pt>
                <c:pt idx="8258">
                  <c:v>17.711000000000002</c:v>
                </c:pt>
                <c:pt idx="8259">
                  <c:v>17.712</c:v>
                </c:pt>
                <c:pt idx="8260">
                  <c:v>17.712</c:v>
                </c:pt>
                <c:pt idx="8261">
                  <c:v>17.712</c:v>
                </c:pt>
                <c:pt idx="8262">
                  <c:v>17.713000000000001</c:v>
                </c:pt>
                <c:pt idx="8263">
                  <c:v>17.713000000000001</c:v>
                </c:pt>
                <c:pt idx="8264">
                  <c:v>17.713000000000001</c:v>
                </c:pt>
                <c:pt idx="8265">
                  <c:v>17.713000000000001</c:v>
                </c:pt>
                <c:pt idx="8266">
                  <c:v>17.713999999999999</c:v>
                </c:pt>
                <c:pt idx="8267">
                  <c:v>17.713999999999999</c:v>
                </c:pt>
                <c:pt idx="8268">
                  <c:v>17.713999999999999</c:v>
                </c:pt>
                <c:pt idx="8269">
                  <c:v>17.713999999999999</c:v>
                </c:pt>
                <c:pt idx="8270">
                  <c:v>17.715</c:v>
                </c:pt>
                <c:pt idx="8271">
                  <c:v>17.715</c:v>
                </c:pt>
                <c:pt idx="8272">
                  <c:v>17.715</c:v>
                </c:pt>
                <c:pt idx="8273">
                  <c:v>17.716000000000001</c:v>
                </c:pt>
                <c:pt idx="8274">
                  <c:v>17.716000000000001</c:v>
                </c:pt>
                <c:pt idx="8275">
                  <c:v>17.716000000000001</c:v>
                </c:pt>
                <c:pt idx="8276">
                  <c:v>17.716000000000001</c:v>
                </c:pt>
                <c:pt idx="8277">
                  <c:v>17.716999999999999</c:v>
                </c:pt>
                <c:pt idx="8278">
                  <c:v>17.716999999999999</c:v>
                </c:pt>
                <c:pt idx="8279">
                  <c:v>17.716999999999999</c:v>
                </c:pt>
                <c:pt idx="8280">
                  <c:v>17.718</c:v>
                </c:pt>
                <c:pt idx="8281">
                  <c:v>17.718</c:v>
                </c:pt>
                <c:pt idx="8282">
                  <c:v>17.718</c:v>
                </c:pt>
                <c:pt idx="8283">
                  <c:v>17.718</c:v>
                </c:pt>
                <c:pt idx="8284">
                  <c:v>17.719000000000001</c:v>
                </c:pt>
                <c:pt idx="8285">
                  <c:v>17.719000000000001</c:v>
                </c:pt>
                <c:pt idx="8286">
                  <c:v>17.719000000000001</c:v>
                </c:pt>
                <c:pt idx="8287">
                  <c:v>17.719000000000001</c:v>
                </c:pt>
                <c:pt idx="8288">
                  <c:v>17.72</c:v>
                </c:pt>
                <c:pt idx="8289">
                  <c:v>17.72</c:v>
                </c:pt>
                <c:pt idx="8290">
                  <c:v>17.72</c:v>
                </c:pt>
                <c:pt idx="8291">
                  <c:v>17.721</c:v>
                </c:pt>
                <c:pt idx="8292">
                  <c:v>17.721</c:v>
                </c:pt>
                <c:pt idx="8293">
                  <c:v>17.721</c:v>
                </c:pt>
                <c:pt idx="8294">
                  <c:v>17.721</c:v>
                </c:pt>
                <c:pt idx="8295">
                  <c:v>17.722000000000001</c:v>
                </c:pt>
                <c:pt idx="8296">
                  <c:v>17.722000000000001</c:v>
                </c:pt>
                <c:pt idx="8297">
                  <c:v>17.722000000000001</c:v>
                </c:pt>
                <c:pt idx="8298">
                  <c:v>17.722999999999999</c:v>
                </c:pt>
                <c:pt idx="8299">
                  <c:v>17.722999999999999</c:v>
                </c:pt>
                <c:pt idx="8300">
                  <c:v>17.722999999999999</c:v>
                </c:pt>
                <c:pt idx="8301">
                  <c:v>17.722999999999999</c:v>
                </c:pt>
                <c:pt idx="8302">
                  <c:v>17.724</c:v>
                </c:pt>
                <c:pt idx="8303">
                  <c:v>17.724</c:v>
                </c:pt>
                <c:pt idx="8304">
                  <c:v>17.724</c:v>
                </c:pt>
                <c:pt idx="8305">
                  <c:v>17.724</c:v>
                </c:pt>
                <c:pt idx="8306">
                  <c:v>17.725000000000001</c:v>
                </c:pt>
                <c:pt idx="8307">
                  <c:v>17.725000000000001</c:v>
                </c:pt>
                <c:pt idx="8308">
                  <c:v>17.725000000000001</c:v>
                </c:pt>
                <c:pt idx="8309">
                  <c:v>17.725999999999999</c:v>
                </c:pt>
                <c:pt idx="8310">
                  <c:v>17.725999999999999</c:v>
                </c:pt>
                <c:pt idx="8311">
                  <c:v>17.725999999999999</c:v>
                </c:pt>
                <c:pt idx="8312">
                  <c:v>17.725999999999999</c:v>
                </c:pt>
                <c:pt idx="8313">
                  <c:v>17.727</c:v>
                </c:pt>
                <c:pt idx="8314">
                  <c:v>17.727</c:v>
                </c:pt>
                <c:pt idx="8315">
                  <c:v>17.727</c:v>
                </c:pt>
                <c:pt idx="8316">
                  <c:v>17.727</c:v>
                </c:pt>
                <c:pt idx="8317">
                  <c:v>17.728000000000002</c:v>
                </c:pt>
                <c:pt idx="8318">
                  <c:v>17.728000000000002</c:v>
                </c:pt>
                <c:pt idx="8319">
                  <c:v>17.728000000000002</c:v>
                </c:pt>
                <c:pt idx="8320">
                  <c:v>17.728999999999999</c:v>
                </c:pt>
                <c:pt idx="8321">
                  <c:v>17.728999999999999</c:v>
                </c:pt>
                <c:pt idx="8322">
                  <c:v>17.728999999999999</c:v>
                </c:pt>
                <c:pt idx="8323">
                  <c:v>17.728999999999999</c:v>
                </c:pt>
                <c:pt idx="8324">
                  <c:v>17.73</c:v>
                </c:pt>
                <c:pt idx="8325">
                  <c:v>17.73</c:v>
                </c:pt>
                <c:pt idx="8326">
                  <c:v>17.73</c:v>
                </c:pt>
                <c:pt idx="8327">
                  <c:v>17.731000000000002</c:v>
                </c:pt>
                <c:pt idx="8328">
                  <c:v>17.731000000000002</c:v>
                </c:pt>
                <c:pt idx="8329">
                  <c:v>17.731000000000002</c:v>
                </c:pt>
                <c:pt idx="8330">
                  <c:v>17.731000000000002</c:v>
                </c:pt>
                <c:pt idx="8331">
                  <c:v>17.731999999999999</c:v>
                </c:pt>
                <c:pt idx="8332">
                  <c:v>17.731999999999999</c:v>
                </c:pt>
                <c:pt idx="8333">
                  <c:v>17.731999999999999</c:v>
                </c:pt>
                <c:pt idx="8334">
                  <c:v>17.731999999999999</c:v>
                </c:pt>
                <c:pt idx="8335">
                  <c:v>17.733000000000001</c:v>
                </c:pt>
                <c:pt idx="8336">
                  <c:v>17.733000000000001</c:v>
                </c:pt>
                <c:pt idx="8337">
                  <c:v>17.733000000000001</c:v>
                </c:pt>
                <c:pt idx="8338">
                  <c:v>17.734000000000002</c:v>
                </c:pt>
                <c:pt idx="8339">
                  <c:v>17.734000000000002</c:v>
                </c:pt>
                <c:pt idx="8340">
                  <c:v>17.734000000000002</c:v>
                </c:pt>
                <c:pt idx="8341">
                  <c:v>17.734000000000002</c:v>
                </c:pt>
                <c:pt idx="8342">
                  <c:v>17.734999999999999</c:v>
                </c:pt>
                <c:pt idx="8343">
                  <c:v>17.734999999999999</c:v>
                </c:pt>
                <c:pt idx="8344">
                  <c:v>17.734999999999999</c:v>
                </c:pt>
                <c:pt idx="8345">
                  <c:v>17.736000000000001</c:v>
                </c:pt>
                <c:pt idx="8346">
                  <c:v>17.736000000000001</c:v>
                </c:pt>
                <c:pt idx="8347">
                  <c:v>17.736000000000001</c:v>
                </c:pt>
                <c:pt idx="8348">
                  <c:v>17.736000000000001</c:v>
                </c:pt>
                <c:pt idx="8349">
                  <c:v>17.737000000000002</c:v>
                </c:pt>
                <c:pt idx="8350">
                  <c:v>17.737000000000002</c:v>
                </c:pt>
                <c:pt idx="8351">
                  <c:v>17.737000000000002</c:v>
                </c:pt>
                <c:pt idx="8352">
                  <c:v>17.737000000000002</c:v>
                </c:pt>
                <c:pt idx="8353">
                  <c:v>17.738</c:v>
                </c:pt>
                <c:pt idx="8354">
                  <c:v>17.738</c:v>
                </c:pt>
                <c:pt idx="8355">
                  <c:v>17.738</c:v>
                </c:pt>
                <c:pt idx="8356">
                  <c:v>17.739000000000001</c:v>
                </c:pt>
                <c:pt idx="8357">
                  <c:v>17.739000000000001</c:v>
                </c:pt>
                <c:pt idx="8358">
                  <c:v>17.739000000000001</c:v>
                </c:pt>
                <c:pt idx="8359">
                  <c:v>17.739000000000001</c:v>
                </c:pt>
                <c:pt idx="8360">
                  <c:v>17.740000000000002</c:v>
                </c:pt>
                <c:pt idx="8361">
                  <c:v>17.740000000000002</c:v>
                </c:pt>
                <c:pt idx="8362">
                  <c:v>17.740000000000002</c:v>
                </c:pt>
                <c:pt idx="8363">
                  <c:v>17.741</c:v>
                </c:pt>
                <c:pt idx="8364">
                  <c:v>17.741</c:v>
                </c:pt>
                <c:pt idx="8365">
                  <c:v>17.741</c:v>
                </c:pt>
                <c:pt idx="8366">
                  <c:v>17.741</c:v>
                </c:pt>
                <c:pt idx="8367">
                  <c:v>17.742000000000001</c:v>
                </c:pt>
                <c:pt idx="8368">
                  <c:v>17.742000000000001</c:v>
                </c:pt>
                <c:pt idx="8369">
                  <c:v>17.742000000000001</c:v>
                </c:pt>
                <c:pt idx="8370">
                  <c:v>17.742000000000001</c:v>
                </c:pt>
                <c:pt idx="8371">
                  <c:v>17.743000000000002</c:v>
                </c:pt>
                <c:pt idx="8372">
                  <c:v>17.743000000000002</c:v>
                </c:pt>
                <c:pt idx="8373">
                  <c:v>17.743000000000002</c:v>
                </c:pt>
                <c:pt idx="8374">
                  <c:v>17.744</c:v>
                </c:pt>
                <c:pt idx="8375">
                  <c:v>17.744</c:v>
                </c:pt>
                <c:pt idx="8376">
                  <c:v>17.744</c:v>
                </c:pt>
                <c:pt idx="8377">
                  <c:v>17.744</c:v>
                </c:pt>
                <c:pt idx="8378">
                  <c:v>17.745000000000001</c:v>
                </c:pt>
                <c:pt idx="8379">
                  <c:v>17.745000000000001</c:v>
                </c:pt>
                <c:pt idx="8380">
                  <c:v>17.745000000000001</c:v>
                </c:pt>
                <c:pt idx="8381">
                  <c:v>17.745999999999999</c:v>
                </c:pt>
                <c:pt idx="8382">
                  <c:v>17.745999999999999</c:v>
                </c:pt>
                <c:pt idx="8383">
                  <c:v>17.745999999999999</c:v>
                </c:pt>
                <c:pt idx="8384">
                  <c:v>17.745999999999999</c:v>
                </c:pt>
                <c:pt idx="8385">
                  <c:v>17.747</c:v>
                </c:pt>
                <c:pt idx="8386">
                  <c:v>17.747</c:v>
                </c:pt>
                <c:pt idx="8387">
                  <c:v>17.747</c:v>
                </c:pt>
                <c:pt idx="8388">
                  <c:v>17.747</c:v>
                </c:pt>
                <c:pt idx="8389">
                  <c:v>17.748000000000001</c:v>
                </c:pt>
                <c:pt idx="8390">
                  <c:v>17.748000000000001</c:v>
                </c:pt>
                <c:pt idx="8391">
                  <c:v>17.748000000000001</c:v>
                </c:pt>
                <c:pt idx="8392">
                  <c:v>17.748999999999999</c:v>
                </c:pt>
                <c:pt idx="8393">
                  <c:v>17.748999999999999</c:v>
                </c:pt>
                <c:pt idx="8394">
                  <c:v>17.748999999999999</c:v>
                </c:pt>
                <c:pt idx="8395">
                  <c:v>17.748999999999999</c:v>
                </c:pt>
                <c:pt idx="8396">
                  <c:v>17.75</c:v>
                </c:pt>
                <c:pt idx="8397">
                  <c:v>17.75</c:v>
                </c:pt>
                <c:pt idx="8398">
                  <c:v>17.75</c:v>
                </c:pt>
                <c:pt idx="8399">
                  <c:v>17.751000000000001</c:v>
                </c:pt>
                <c:pt idx="8400">
                  <c:v>17.751000000000001</c:v>
                </c:pt>
                <c:pt idx="8401">
                  <c:v>17.751000000000001</c:v>
                </c:pt>
                <c:pt idx="8402">
                  <c:v>17.751000000000001</c:v>
                </c:pt>
                <c:pt idx="8403">
                  <c:v>17.751999999999999</c:v>
                </c:pt>
                <c:pt idx="8404">
                  <c:v>17.751999999999999</c:v>
                </c:pt>
                <c:pt idx="8405">
                  <c:v>17.751999999999999</c:v>
                </c:pt>
                <c:pt idx="8406">
                  <c:v>17.751999999999999</c:v>
                </c:pt>
                <c:pt idx="8407">
                  <c:v>17.753</c:v>
                </c:pt>
                <c:pt idx="8408">
                  <c:v>17.753</c:v>
                </c:pt>
                <c:pt idx="8409">
                  <c:v>17.753</c:v>
                </c:pt>
                <c:pt idx="8410">
                  <c:v>17.754000000000001</c:v>
                </c:pt>
                <c:pt idx="8411">
                  <c:v>17.754000000000001</c:v>
                </c:pt>
                <c:pt idx="8412">
                  <c:v>17.754000000000001</c:v>
                </c:pt>
                <c:pt idx="8413">
                  <c:v>17.754000000000001</c:v>
                </c:pt>
                <c:pt idx="8414">
                  <c:v>17.754999999999999</c:v>
                </c:pt>
                <c:pt idx="8415">
                  <c:v>17.754999999999999</c:v>
                </c:pt>
                <c:pt idx="8416">
                  <c:v>17.754999999999999</c:v>
                </c:pt>
                <c:pt idx="8417">
                  <c:v>17.756</c:v>
                </c:pt>
                <c:pt idx="8418">
                  <c:v>17.756</c:v>
                </c:pt>
                <c:pt idx="8419">
                  <c:v>17.756</c:v>
                </c:pt>
                <c:pt idx="8420">
                  <c:v>17.756</c:v>
                </c:pt>
                <c:pt idx="8421">
                  <c:v>17.757000000000001</c:v>
                </c:pt>
                <c:pt idx="8422">
                  <c:v>17.757000000000001</c:v>
                </c:pt>
                <c:pt idx="8423">
                  <c:v>17.757000000000001</c:v>
                </c:pt>
                <c:pt idx="8424">
                  <c:v>17.757000000000001</c:v>
                </c:pt>
                <c:pt idx="8425">
                  <c:v>17.757999999999999</c:v>
                </c:pt>
                <c:pt idx="8426">
                  <c:v>17.757999999999999</c:v>
                </c:pt>
                <c:pt idx="8427">
                  <c:v>17.757999999999999</c:v>
                </c:pt>
                <c:pt idx="8428">
                  <c:v>17.759</c:v>
                </c:pt>
                <c:pt idx="8429">
                  <c:v>17.759</c:v>
                </c:pt>
                <c:pt idx="8430">
                  <c:v>17.759</c:v>
                </c:pt>
                <c:pt idx="8431">
                  <c:v>17.759</c:v>
                </c:pt>
                <c:pt idx="8432">
                  <c:v>17.760000000000002</c:v>
                </c:pt>
                <c:pt idx="8433">
                  <c:v>17.760000000000002</c:v>
                </c:pt>
                <c:pt idx="8434">
                  <c:v>17.760000000000002</c:v>
                </c:pt>
                <c:pt idx="8435">
                  <c:v>17.760999999999999</c:v>
                </c:pt>
                <c:pt idx="8436">
                  <c:v>17.760999999999999</c:v>
                </c:pt>
                <c:pt idx="8437">
                  <c:v>17.760999999999999</c:v>
                </c:pt>
                <c:pt idx="8438">
                  <c:v>17.760999999999999</c:v>
                </c:pt>
                <c:pt idx="8439">
                  <c:v>17.762</c:v>
                </c:pt>
                <c:pt idx="8440">
                  <c:v>17.762</c:v>
                </c:pt>
                <c:pt idx="8441">
                  <c:v>17.762</c:v>
                </c:pt>
                <c:pt idx="8442">
                  <c:v>17.762</c:v>
                </c:pt>
                <c:pt idx="8443">
                  <c:v>17.763000000000002</c:v>
                </c:pt>
                <c:pt idx="8444">
                  <c:v>17.763000000000002</c:v>
                </c:pt>
                <c:pt idx="8445">
                  <c:v>17.763000000000002</c:v>
                </c:pt>
                <c:pt idx="8446">
                  <c:v>17.763999999999999</c:v>
                </c:pt>
                <c:pt idx="8447">
                  <c:v>17.763999999999999</c:v>
                </c:pt>
                <c:pt idx="8448">
                  <c:v>17.763999999999999</c:v>
                </c:pt>
                <c:pt idx="8449">
                  <c:v>17.763999999999999</c:v>
                </c:pt>
                <c:pt idx="8450">
                  <c:v>17.765000000000001</c:v>
                </c:pt>
                <c:pt idx="8451">
                  <c:v>17.765000000000001</c:v>
                </c:pt>
                <c:pt idx="8452">
                  <c:v>17.765000000000001</c:v>
                </c:pt>
                <c:pt idx="8453">
                  <c:v>17.766000000000002</c:v>
                </c:pt>
                <c:pt idx="8454">
                  <c:v>17.766000000000002</c:v>
                </c:pt>
                <c:pt idx="8455">
                  <c:v>17.766000000000002</c:v>
                </c:pt>
                <c:pt idx="8456">
                  <c:v>17.766000000000002</c:v>
                </c:pt>
                <c:pt idx="8457">
                  <c:v>17.766999999999999</c:v>
                </c:pt>
                <c:pt idx="8458">
                  <c:v>17.766999999999999</c:v>
                </c:pt>
                <c:pt idx="8459">
                  <c:v>17.766999999999999</c:v>
                </c:pt>
                <c:pt idx="8460">
                  <c:v>17.766999999999999</c:v>
                </c:pt>
                <c:pt idx="8461">
                  <c:v>17.768000000000001</c:v>
                </c:pt>
                <c:pt idx="8462">
                  <c:v>17.768000000000001</c:v>
                </c:pt>
                <c:pt idx="8463">
                  <c:v>17.768000000000001</c:v>
                </c:pt>
                <c:pt idx="8464">
                  <c:v>17.769000000000002</c:v>
                </c:pt>
                <c:pt idx="8465">
                  <c:v>17.769000000000002</c:v>
                </c:pt>
                <c:pt idx="8466">
                  <c:v>17.769000000000002</c:v>
                </c:pt>
                <c:pt idx="8467">
                  <c:v>17.769000000000002</c:v>
                </c:pt>
                <c:pt idx="8468">
                  <c:v>17.77</c:v>
                </c:pt>
                <c:pt idx="8469">
                  <c:v>17.77</c:v>
                </c:pt>
                <c:pt idx="8470">
                  <c:v>17.773</c:v>
                </c:pt>
                <c:pt idx="8471">
                  <c:v>17.776</c:v>
                </c:pt>
                <c:pt idx="8472">
                  <c:v>17.78</c:v>
                </c:pt>
                <c:pt idx="8473">
                  <c:v>17.783000000000001</c:v>
                </c:pt>
                <c:pt idx="8474">
                  <c:v>17.786999999999999</c:v>
                </c:pt>
                <c:pt idx="8475">
                  <c:v>17.791</c:v>
                </c:pt>
                <c:pt idx="8476">
                  <c:v>17.795000000000002</c:v>
                </c:pt>
                <c:pt idx="8477">
                  <c:v>17.798000000000002</c:v>
                </c:pt>
                <c:pt idx="8478">
                  <c:v>17.802</c:v>
                </c:pt>
                <c:pt idx="8479">
                  <c:v>17.806000000000001</c:v>
                </c:pt>
                <c:pt idx="8480">
                  <c:v>17.809000000000001</c:v>
                </c:pt>
                <c:pt idx="8481">
                  <c:v>17.812999999999999</c:v>
                </c:pt>
                <c:pt idx="8482">
                  <c:v>17.817</c:v>
                </c:pt>
                <c:pt idx="8483">
                  <c:v>17.821000000000002</c:v>
                </c:pt>
                <c:pt idx="8484">
                  <c:v>17.824999999999999</c:v>
                </c:pt>
                <c:pt idx="8485">
                  <c:v>17.829000000000001</c:v>
                </c:pt>
                <c:pt idx="8486">
                  <c:v>17.833000000000002</c:v>
                </c:pt>
                <c:pt idx="8487">
                  <c:v>17.837</c:v>
                </c:pt>
                <c:pt idx="8488">
                  <c:v>17.841000000000001</c:v>
                </c:pt>
                <c:pt idx="8489">
                  <c:v>17.844999999999999</c:v>
                </c:pt>
                <c:pt idx="8490">
                  <c:v>17.849</c:v>
                </c:pt>
                <c:pt idx="8491">
                  <c:v>17.853000000000002</c:v>
                </c:pt>
                <c:pt idx="8492">
                  <c:v>17.856999999999999</c:v>
                </c:pt>
                <c:pt idx="8493">
                  <c:v>17.861000000000001</c:v>
                </c:pt>
                <c:pt idx="8494">
                  <c:v>17.865000000000002</c:v>
                </c:pt>
                <c:pt idx="8495">
                  <c:v>17.87</c:v>
                </c:pt>
                <c:pt idx="8496">
                  <c:v>17.873999999999999</c:v>
                </c:pt>
                <c:pt idx="8497">
                  <c:v>17.878</c:v>
                </c:pt>
                <c:pt idx="8498">
                  <c:v>17.882000000000001</c:v>
                </c:pt>
                <c:pt idx="8499">
                  <c:v>17.885999999999999</c:v>
                </c:pt>
                <c:pt idx="8500">
                  <c:v>17.89</c:v>
                </c:pt>
                <c:pt idx="8501">
                  <c:v>17.894000000000002</c:v>
                </c:pt>
                <c:pt idx="8502">
                  <c:v>17.899000000000001</c:v>
                </c:pt>
                <c:pt idx="8503">
                  <c:v>17.902999999999999</c:v>
                </c:pt>
                <c:pt idx="8504">
                  <c:v>17.907</c:v>
                </c:pt>
                <c:pt idx="8505">
                  <c:v>17.911000000000001</c:v>
                </c:pt>
                <c:pt idx="8506">
                  <c:v>17.914999999999999</c:v>
                </c:pt>
                <c:pt idx="8507">
                  <c:v>17.919</c:v>
                </c:pt>
                <c:pt idx="8508">
                  <c:v>17.923999999999999</c:v>
                </c:pt>
                <c:pt idx="8509">
                  <c:v>17.928000000000001</c:v>
                </c:pt>
                <c:pt idx="8510">
                  <c:v>17.931999999999999</c:v>
                </c:pt>
                <c:pt idx="8511">
                  <c:v>17.936</c:v>
                </c:pt>
                <c:pt idx="8512">
                  <c:v>17.940000000000001</c:v>
                </c:pt>
                <c:pt idx="8513">
                  <c:v>17.945</c:v>
                </c:pt>
                <c:pt idx="8514">
                  <c:v>17.949000000000002</c:v>
                </c:pt>
                <c:pt idx="8515">
                  <c:v>17.952999999999999</c:v>
                </c:pt>
                <c:pt idx="8516">
                  <c:v>17.957000000000001</c:v>
                </c:pt>
                <c:pt idx="8517">
                  <c:v>17.961000000000002</c:v>
                </c:pt>
                <c:pt idx="8518">
                  <c:v>17.966000000000001</c:v>
                </c:pt>
                <c:pt idx="8519">
                  <c:v>17.97</c:v>
                </c:pt>
                <c:pt idx="8520">
                  <c:v>17.974</c:v>
                </c:pt>
                <c:pt idx="8521">
                  <c:v>17.978000000000002</c:v>
                </c:pt>
                <c:pt idx="8522">
                  <c:v>17.983000000000001</c:v>
                </c:pt>
                <c:pt idx="8523">
                  <c:v>17.987000000000002</c:v>
                </c:pt>
                <c:pt idx="8524">
                  <c:v>17.991</c:v>
                </c:pt>
                <c:pt idx="8525">
                  <c:v>17.995000000000001</c:v>
                </c:pt>
                <c:pt idx="8526">
                  <c:v>18</c:v>
                </c:pt>
                <c:pt idx="8527">
                  <c:v>18.004000000000001</c:v>
                </c:pt>
                <c:pt idx="8528">
                  <c:v>18.007999999999999</c:v>
                </c:pt>
                <c:pt idx="8529">
                  <c:v>18.012</c:v>
                </c:pt>
                <c:pt idx="8530">
                  <c:v>18.016000000000002</c:v>
                </c:pt>
                <c:pt idx="8531">
                  <c:v>18.021000000000001</c:v>
                </c:pt>
                <c:pt idx="8532">
                  <c:v>18.025000000000002</c:v>
                </c:pt>
                <c:pt idx="8533">
                  <c:v>18.029</c:v>
                </c:pt>
                <c:pt idx="8534">
                  <c:v>18.033000000000001</c:v>
                </c:pt>
                <c:pt idx="8535">
                  <c:v>18.038</c:v>
                </c:pt>
                <c:pt idx="8536">
                  <c:v>18.042000000000002</c:v>
                </c:pt>
                <c:pt idx="8537">
                  <c:v>18.045999999999999</c:v>
                </c:pt>
                <c:pt idx="8538">
                  <c:v>18.05</c:v>
                </c:pt>
                <c:pt idx="8539">
                  <c:v>18.054000000000002</c:v>
                </c:pt>
                <c:pt idx="8540">
                  <c:v>18.059000000000001</c:v>
                </c:pt>
                <c:pt idx="8541">
                  <c:v>18.062999999999999</c:v>
                </c:pt>
                <c:pt idx="8542">
                  <c:v>18.067</c:v>
                </c:pt>
                <c:pt idx="8543">
                  <c:v>18.071000000000002</c:v>
                </c:pt>
                <c:pt idx="8544">
                  <c:v>18.076000000000001</c:v>
                </c:pt>
                <c:pt idx="8545">
                  <c:v>18.080000000000002</c:v>
                </c:pt>
                <c:pt idx="8546">
                  <c:v>18.084</c:v>
                </c:pt>
                <c:pt idx="8547">
                  <c:v>18.088000000000001</c:v>
                </c:pt>
                <c:pt idx="8548">
                  <c:v>18.093</c:v>
                </c:pt>
                <c:pt idx="8549">
                  <c:v>18.097000000000001</c:v>
                </c:pt>
                <c:pt idx="8550">
                  <c:v>18.100999999999999</c:v>
                </c:pt>
                <c:pt idx="8551">
                  <c:v>18.106000000000002</c:v>
                </c:pt>
                <c:pt idx="8552">
                  <c:v>18.11</c:v>
                </c:pt>
                <c:pt idx="8553">
                  <c:v>18.114000000000001</c:v>
                </c:pt>
                <c:pt idx="8554">
                  <c:v>18.118000000000002</c:v>
                </c:pt>
                <c:pt idx="8555">
                  <c:v>18.123000000000001</c:v>
                </c:pt>
                <c:pt idx="8556">
                  <c:v>18.126999999999999</c:v>
                </c:pt>
                <c:pt idx="8557">
                  <c:v>18.131</c:v>
                </c:pt>
                <c:pt idx="8558">
                  <c:v>18.135999999999999</c:v>
                </c:pt>
                <c:pt idx="8559">
                  <c:v>18.14</c:v>
                </c:pt>
                <c:pt idx="8560">
                  <c:v>18.144000000000002</c:v>
                </c:pt>
                <c:pt idx="8561">
                  <c:v>18.149000000000001</c:v>
                </c:pt>
                <c:pt idx="8562">
                  <c:v>18.152999999999999</c:v>
                </c:pt>
                <c:pt idx="8563">
                  <c:v>18.157</c:v>
                </c:pt>
                <c:pt idx="8564">
                  <c:v>18.161999999999999</c:v>
                </c:pt>
                <c:pt idx="8565">
                  <c:v>18.166</c:v>
                </c:pt>
                <c:pt idx="8566">
                  <c:v>18.170000000000002</c:v>
                </c:pt>
                <c:pt idx="8567">
                  <c:v>18.175000000000001</c:v>
                </c:pt>
                <c:pt idx="8568">
                  <c:v>18.179000000000002</c:v>
                </c:pt>
                <c:pt idx="8569">
                  <c:v>18.183</c:v>
                </c:pt>
                <c:pt idx="8570">
                  <c:v>18.187999999999999</c:v>
                </c:pt>
                <c:pt idx="8571">
                  <c:v>18.192</c:v>
                </c:pt>
                <c:pt idx="8572">
                  <c:v>18.196000000000002</c:v>
                </c:pt>
                <c:pt idx="8573">
                  <c:v>18.201000000000001</c:v>
                </c:pt>
                <c:pt idx="8574">
                  <c:v>18.205000000000002</c:v>
                </c:pt>
                <c:pt idx="8575">
                  <c:v>18.209</c:v>
                </c:pt>
                <c:pt idx="8576">
                  <c:v>18.213999999999999</c:v>
                </c:pt>
                <c:pt idx="8577">
                  <c:v>18.218</c:v>
                </c:pt>
                <c:pt idx="8578">
                  <c:v>18.222000000000001</c:v>
                </c:pt>
                <c:pt idx="8579">
                  <c:v>18.227</c:v>
                </c:pt>
                <c:pt idx="8580">
                  <c:v>18.231000000000002</c:v>
                </c:pt>
                <c:pt idx="8581">
                  <c:v>18.234999999999999</c:v>
                </c:pt>
                <c:pt idx="8582">
                  <c:v>18.240000000000002</c:v>
                </c:pt>
                <c:pt idx="8583">
                  <c:v>18.244</c:v>
                </c:pt>
                <c:pt idx="8584">
                  <c:v>18.248000000000001</c:v>
                </c:pt>
                <c:pt idx="8585">
                  <c:v>18.253</c:v>
                </c:pt>
                <c:pt idx="8586">
                  <c:v>18.257000000000001</c:v>
                </c:pt>
                <c:pt idx="8587">
                  <c:v>18.260999999999999</c:v>
                </c:pt>
                <c:pt idx="8588">
                  <c:v>18.265000000000001</c:v>
                </c:pt>
                <c:pt idx="8589">
                  <c:v>18.27</c:v>
                </c:pt>
                <c:pt idx="8590">
                  <c:v>18.274000000000001</c:v>
                </c:pt>
                <c:pt idx="8591">
                  <c:v>18.277999999999999</c:v>
                </c:pt>
                <c:pt idx="8592">
                  <c:v>18.283000000000001</c:v>
                </c:pt>
                <c:pt idx="8593">
                  <c:v>18.286999999999999</c:v>
                </c:pt>
                <c:pt idx="8594">
                  <c:v>18.291</c:v>
                </c:pt>
                <c:pt idx="8595">
                  <c:v>18.295999999999999</c:v>
                </c:pt>
                <c:pt idx="8596">
                  <c:v>18.3</c:v>
                </c:pt>
                <c:pt idx="8597">
                  <c:v>18.304000000000002</c:v>
                </c:pt>
                <c:pt idx="8598">
                  <c:v>18.309000000000001</c:v>
                </c:pt>
                <c:pt idx="8599">
                  <c:v>18.312999999999999</c:v>
                </c:pt>
                <c:pt idx="8600">
                  <c:v>18.317</c:v>
                </c:pt>
                <c:pt idx="8601">
                  <c:v>18.321999999999999</c:v>
                </c:pt>
                <c:pt idx="8602">
                  <c:v>18.326000000000001</c:v>
                </c:pt>
                <c:pt idx="8603">
                  <c:v>18.330000000000002</c:v>
                </c:pt>
                <c:pt idx="8604">
                  <c:v>18.335000000000001</c:v>
                </c:pt>
                <c:pt idx="8605">
                  <c:v>18.338999999999999</c:v>
                </c:pt>
                <c:pt idx="8606">
                  <c:v>18.343</c:v>
                </c:pt>
                <c:pt idx="8607">
                  <c:v>18.347000000000001</c:v>
                </c:pt>
                <c:pt idx="8608">
                  <c:v>18.352</c:v>
                </c:pt>
                <c:pt idx="8609">
                  <c:v>18.356000000000002</c:v>
                </c:pt>
                <c:pt idx="8610">
                  <c:v>18.36</c:v>
                </c:pt>
                <c:pt idx="8611">
                  <c:v>18.365000000000002</c:v>
                </c:pt>
                <c:pt idx="8612">
                  <c:v>18.369</c:v>
                </c:pt>
                <c:pt idx="8613">
                  <c:v>18.373000000000001</c:v>
                </c:pt>
                <c:pt idx="8614">
                  <c:v>18.378</c:v>
                </c:pt>
                <c:pt idx="8615">
                  <c:v>18.382000000000001</c:v>
                </c:pt>
                <c:pt idx="8616">
                  <c:v>18.385999999999999</c:v>
                </c:pt>
                <c:pt idx="8617">
                  <c:v>18.391000000000002</c:v>
                </c:pt>
                <c:pt idx="8618">
                  <c:v>18.395</c:v>
                </c:pt>
                <c:pt idx="8619">
                  <c:v>18.399000000000001</c:v>
                </c:pt>
                <c:pt idx="8620">
                  <c:v>18.402999999999999</c:v>
                </c:pt>
                <c:pt idx="8621">
                  <c:v>18.408000000000001</c:v>
                </c:pt>
                <c:pt idx="8622">
                  <c:v>18.411999999999999</c:v>
                </c:pt>
                <c:pt idx="8623">
                  <c:v>18.416</c:v>
                </c:pt>
                <c:pt idx="8624">
                  <c:v>18.420999999999999</c:v>
                </c:pt>
                <c:pt idx="8625">
                  <c:v>18.425000000000001</c:v>
                </c:pt>
                <c:pt idx="8626">
                  <c:v>18.429000000000002</c:v>
                </c:pt>
                <c:pt idx="8627">
                  <c:v>18.433</c:v>
                </c:pt>
                <c:pt idx="8628">
                  <c:v>18.437999999999999</c:v>
                </c:pt>
                <c:pt idx="8629">
                  <c:v>18.442</c:v>
                </c:pt>
                <c:pt idx="8630">
                  <c:v>18.446000000000002</c:v>
                </c:pt>
                <c:pt idx="8631">
                  <c:v>18.451000000000001</c:v>
                </c:pt>
                <c:pt idx="8632">
                  <c:v>18.455000000000002</c:v>
                </c:pt>
                <c:pt idx="8633">
                  <c:v>18.459</c:v>
                </c:pt>
                <c:pt idx="8634">
                  <c:v>18.463000000000001</c:v>
                </c:pt>
                <c:pt idx="8635">
                  <c:v>18.468</c:v>
                </c:pt>
                <c:pt idx="8636">
                  <c:v>18.472000000000001</c:v>
                </c:pt>
                <c:pt idx="8637">
                  <c:v>18.475999999999999</c:v>
                </c:pt>
                <c:pt idx="8638">
                  <c:v>18.481000000000002</c:v>
                </c:pt>
                <c:pt idx="8639">
                  <c:v>18.484999999999999</c:v>
                </c:pt>
                <c:pt idx="8640">
                  <c:v>18.489000000000001</c:v>
                </c:pt>
                <c:pt idx="8641">
                  <c:v>18.493000000000002</c:v>
                </c:pt>
                <c:pt idx="8642">
                  <c:v>18.498000000000001</c:v>
                </c:pt>
                <c:pt idx="8643">
                  <c:v>18.501999999999999</c:v>
                </c:pt>
                <c:pt idx="8644">
                  <c:v>18.506</c:v>
                </c:pt>
                <c:pt idx="8645">
                  <c:v>18.510999999999999</c:v>
                </c:pt>
                <c:pt idx="8646">
                  <c:v>18.515000000000001</c:v>
                </c:pt>
                <c:pt idx="8647">
                  <c:v>18.519000000000002</c:v>
                </c:pt>
                <c:pt idx="8648">
                  <c:v>18.523</c:v>
                </c:pt>
                <c:pt idx="8649">
                  <c:v>18.527999999999999</c:v>
                </c:pt>
                <c:pt idx="8650">
                  <c:v>18.532</c:v>
                </c:pt>
                <c:pt idx="8651">
                  <c:v>18.536000000000001</c:v>
                </c:pt>
                <c:pt idx="8652">
                  <c:v>18.54</c:v>
                </c:pt>
                <c:pt idx="8653">
                  <c:v>18.545000000000002</c:v>
                </c:pt>
                <c:pt idx="8654">
                  <c:v>18.548999999999999</c:v>
                </c:pt>
                <c:pt idx="8655">
                  <c:v>18.553000000000001</c:v>
                </c:pt>
                <c:pt idx="8656">
                  <c:v>18.558</c:v>
                </c:pt>
                <c:pt idx="8657">
                  <c:v>18.562000000000001</c:v>
                </c:pt>
                <c:pt idx="8658">
                  <c:v>18.565999999999999</c:v>
                </c:pt>
                <c:pt idx="8659">
                  <c:v>18.57</c:v>
                </c:pt>
                <c:pt idx="8660">
                  <c:v>18.574999999999999</c:v>
                </c:pt>
                <c:pt idx="8661">
                  <c:v>18.579000000000001</c:v>
                </c:pt>
                <c:pt idx="8662">
                  <c:v>18.583000000000002</c:v>
                </c:pt>
                <c:pt idx="8663">
                  <c:v>18.587</c:v>
                </c:pt>
                <c:pt idx="8664">
                  <c:v>18.591999999999999</c:v>
                </c:pt>
                <c:pt idx="8665">
                  <c:v>18.596</c:v>
                </c:pt>
                <c:pt idx="8666">
                  <c:v>18.600000000000001</c:v>
                </c:pt>
                <c:pt idx="8667">
                  <c:v>18.603999999999999</c:v>
                </c:pt>
                <c:pt idx="8668">
                  <c:v>18.609000000000002</c:v>
                </c:pt>
                <c:pt idx="8669">
                  <c:v>18.613</c:v>
                </c:pt>
                <c:pt idx="8670">
                  <c:v>18.617000000000001</c:v>
                </c:pt>
                <c:pt idx="8671">
                  <c:v>18.620999999999999</c:v>
                </c:pt>
                <c:pt idx="8672">
                  <c:v>18.625</c:v>
                </c:pt>
                <c:pt idx="8673">
                  <c:v>18.63</c:v>
                </c:pt>
                <c:pt idx="8674">
                  <c:v>18.634</c:v>
                </c:pt>
                <c:pt idx="8675">
                  <c:v>18.638000000000002</c:v>
                </c:pt>
                <c:pt idx="8676">
                  <c:v>18.641999999999999</c:v>
                </c:pt>
                <c:pt idx="8677">
                  <c:v>18.647000000000002</c:v>
                </c:pt>
                <c:pt idx="8678">
                  <c:v>18.651</c:v>
                </c:pt>
                <c:pt idx="8679">
                  <c:v>18.655000000000001</c:v>
                </c:pt>
                <c:pt idx="8680">
                  <c:v>18.658999999999999</c:v>
                </c:pt>
                <c:pt idx="8681">
                  <c:v>18.663</c:v>
                </c:pt>
                <c:pt idx="8682">
                  <c:v>18.667999999999999</c:v>
                </c:pt>
                <c:pt idx="8683">
                  <c:v>18.672000000000001</c:v>
                </c:pt>
                <c:pt idx="8684">
                  <c:v>18.676000000000002</c:v>
                </c:pt>
                <c:pt idx="8685">
                  <c:v>18.68</c:v>
                </c:pt>
                <c:pt idx="8686">
                  <c:v>18.684000000000001</c:v>
                </c:pt>
                <c:pt idx="8687">
                  <c:v>18.689</c:v>
                </c:pt>
                <c:pt idx="8688">
                  <c:v>18.693000000000001</c:v>
                </c:pt>
                <c:pt idx="8689">
                  <c:v>18.696999999999999</c:v>
                </c:pt>
                <c:pt idx="8690">
                  <c:v>18.701000000000001</c:v>
                </c:pt>
                <c:pt idx="8691">
                  <c:v>18.705000000000002</c:v>
                </c:pt>
                <c:pt idx="8692">
                  <c:v>18.71</c:v>
                </c:pt>
                <c:pt idx="8693">
                  <c:v>18.713999999999999</c:v>
                </c:pt>
                <c:pt idx="8694">
                  <c:v>18.718</c:v>
                </c:pt>
                <c:pt idx="8695">
                  <c:v>18.722000000000001</c:v>
                </c:pt>
                <c:pt idx="8696">
                  <c:v>18.725999999999999</c:v>
                </c:pt>
                <c:pt idx="8697">
                  <c:v>18.73</c:v>
                </c:pt>
                <c:pt idx="8698">
                  <c:v>18.734999999999999</c:v>
                </c:pt>
                <c:pt idx="8699">
                  <c:v>18.739000000000001</c:v>
                </c:pt>
                <c:pt idx="8700">
                  <c:v>18.743000000000002</c:v>
                </c:pt>
                <c:pt idx="8701">
                  <c:v>18.747</c:v>
                </c:pt>
                <c:pt idx="8702">
                  <c:v>18.751000000000001</c:v>
                </c:pt>
                <c:pt idx="8703">
                  <c:v>18.754999999999999</c:v>
                </c:pt>
                <c:pt idx="8704">
                  <c:v>18.759</c:v>
                </c:pt>
                <c:pt idx="8705">
                  <c:v>18.763000000000002</c:v>
                </c:pt>
                <c:pt idx="8706">
                  <c:v>18.768000000000001</c:v>
                </c:pt>
                <c:pt idx="8707">
                  <c:v>18.772000000000002</c:v>
                </c:pt>
                <c:pt idx="8708">
                  <c:v>18.776</c:v>
                </c:pt>
                <c:pt idx="8709">
                  <c:v>18.78</c:v>
                </c:pt>
                <c:pt idx="8710">
                  <c:v>18.783999999999999</c:v>
                </c:pt>
                <c:pt idx="8711">
                  <c:v>18.788</c:v>
                </c:pt>
                <c:pt idx="8712">
                  <c:v>18.792000000000002</c:v>
                </c:pt>
                <c:pt idx="8713">
                  <c:v>18.795999999999999</c:v>
                </c:pt>
                <c:pt idx="8714">
                  <c:v>18.8</c:v>
                </c:pt>
                <c:pt idx="8715">
                  <c:v>18.804000000000002</c:v>
                </c:pt>
                <c:pt idx="8716">
                  <c:v>18.809000000000001</c:v>
                </c:pt>
                <c:pt idx="8717">
                  <c:v>18.812999999999999</c:v>
                </c:pt>
                <c:pt idx="8718">
                  <c:v>18.817</c:v>
                </c:pt>
                <c:pt idx="8719">
                  <c:v>18.821000000000002</c:v>
                </c:pt>
                <c:pt idx="8720">
                  <c:v>18.824999999999999</c:v>
                </c:pt>
                <c:pt idx="8721">
                  <c:v>18.829000000000001</c:v>
                </c:pt>
                <c:pt idx="8722">
                  <c:v>18.833000000000002</c:v>
                </c:pt>
                <c:pt idx="8723">
                  <c:v>18.837</c:v>
                </c:pt>
                <c:pt idx="8724">
                  <c:v>18.841000000000001</c:v>
                </c:pt>
                <c:pt idx="8725">
                  <c:v>18.844999999999999</c:v>
                </c:pt>
                <c:pt idx="8726">
                  <c:v>18.849</c:v>
                </c:pt>
                <c:pt idx="8727">
                  <c:v>18.853000000000002</c:v>
                </c:pt>
                <c:pt idx="8728">
                  <c:v>18.856999999999999</c:v>
                </c:pt>
                <c:pt idx="8729">
                  <c:v>18.861000000000001</c:v>
                </c:pt>
                <c:pt idx="8730">
                  <c:v>18.865000000000002</c:v>
                </c:pt>
                <c:pt idx="8731">
                  <c:v>18.869</c:v>
                </c:pt>
                <c:pt idx="8732">
                  <c:v>18.873000000000001</c:v>
                </c:pt>
                <c:pt idx="8733">
                  <c:v>18.876999999999999</c:v>
                </c:pt>
                <c:pt idx="8734">
                  <c:v>18.881</c:v>
                </c:pt>
                <c:pt idx="8735">
                  <c:v>18.885000000000002</c:v>
                </c:pt>
                <c:pt idx="8736">
                  <c:v>18.888999999999999</c:v>
                </c:pt>
                <c:pt idx="8737">
                  <c:v>18.893000000000001</c:v>
                </c:pt>
                <c:pt idx="8738">
                  <c:v>18.897000000000002</c:v>
                </c:pt>
                <c:pt idx="8739">
                  <c:v>18.901</c:v>
                </c:pt>
                <c:pt idx="8740">
                  <c:v>18.905000000000001</c:v>
                </c:pt>
                <c:pt idx="8741">
                  <c:v>18.908999999999999</c:v>
                </c:pt>
                <c:pt idx="8742">
                  <c:v>18.913</c:v>
                </c:pt>
                <c:pt idx="8743">
                  <c:v>18.917000000000002</c:v>
                </c:pt>
                <c:pt idx="8744">
                  <c:v>18.920999999999999</c:v>
                </c:pt>
                <c:pt idx="8745">
                  <c:v>18.925000000000001</c:v>
                </c:pt>
                <c:pt idx="8746">
                  <c:v>18.929000000000002</c:v>
                </c:pt>
                <c:pt idx="8747">
                  <c:v>18.933</c:v>
                </c:pt>
                <c:pt idx="8748">
                  <c:v>18.937000000000001</c:v>
                </c:pt>
                <c:pt idx="8749">
                  <c:v>18.940999999999999</c:v>
                </c:pt>
                <c:pt idx="8750">
                  <c:v>18.945</c:v>
                </c:pt>
                <c:pt idx="8751">
                  <c:v>18.949000000000002</c:v>
                </c:pt>
                <c:pt idx="8752">
                  <c:v>18.952999999999999</c:v>
                </c:pt>
                <c:pt idx="8753">
                  <c:v>18.957000000000001</c:v>
                </c:pt>
                <c:pt idx="8754">
                  <c:v>18.961000000000002</c:v>
                </c:pt>
                <c:pt idx="8755">
                  <c:v>18.965</c:v>
                </c:pt>
                <c:pt idx="8756">
                  <c:v>18.968</c:v>
                </c:pt>
                <c:pt idx="8757">
                  <c:v>18.972000000000001</c:v>
                </c:pt>
                <c:pt idx="8758">
                  <c:v>18.975999999999999</c:v>
                </c:pt>
                <c:pt idx="8759">
                  <c:v>18.98</c:v>
                </c:pt>
                <c:pt idx="8760">
                  <c:v>18.984000000000002</c:v>
                </c:pt>
                <c:pt idx="8761">
                  <c:v>18.988</c:v>
                </c:pt>
                <c:pt idx="8762">
                  <c:v>18.992000000000001</c:v>
                </c:pt>
                <c:pt idx="8763">
                  <c:v>18.995999999999999</c:v>
                </c:pt>
                <c:pt idx="8764">
                  <c:v>19</c:v>
                </c:pt>
                <c:pt idx="8765">
                  <c:v>19.004000000000001</c:v>
                </c:pt>
                <c:pt idx="8766">
                  <c:v>19.007999999999999</c:v>
                </c:pt>
                <c:pt idx="8767">
                  <c:v>19.012</c:v>
                </c:pt>
                <c:pt idx="8768">
                  <c:v>19.016000000000002</c:v>
                </c:pt>
                <c:pt idx="8769">
                  <c:v>19.02</c:v>
                </c:pt>
                <c:pt idx="8770">
                  <c:v>19.024000000000001</c:v>
                </c:pt>
                <c:pt idx="8771">
                  <c:v>19.027999999999999</c:v>
                </c:pt>
                <c:pt idx="8772">
                  <c:v>19.032</c:v>
                </c:pt>
                <c:pt idx="8773">
                  <c:v>19.036000000000001</c:v>
                </c:pt>
                <c:pt idx="8774">
                  <c:v>19.04</c:v>
                </c:pt>
                <c:pt idx="8775">
                  <c:v>19.044</c:v>
                </c:pt>
                <c:pt idx="8776">
                  <c:v>19.048000000000002</c:v>
                </c:pt>
                <c:pt idx="8777">
                  <c:v>19.052</c:v>
                </c:pt>
                <c:pt idx="8778">
                  <c:v>19.056000000000001</c:v>
                </c:pt>
                <c:pt idx="8779">
                  <c:v>19.059999999999999</c:v>
                </c:pt>
                <c:pt idx="8780">
                  <c:v>19.064</c:v>
                </c:pt>
                <c:pt idx="8781">
                  <c:v>19.068000000000001</c:v>
                </c:pt>
                <c:pt idx="8782">
                  <c:v>19.071999999999999</c:v>
                </c:pt>
                <c:pt idx="8783">
                  <c:v>19.076000000000001</c:v>
                </c:pt>
                <c:pt idx="8784">
                  <c:v>19.080000000000002</c:v>
                </c:pt>
                <c:pt idx="8785">
                  <c:v>19.084</c:v>
                </c:pt>
                <c:pt idx="8786">
                  <c:v>19.088000000000001</c:v>
                </c:pt>
                <c:pt idx="8787">
                  <c:v>19.091999999999999</c:v>
                </c:pt>
                <c:pt idx="8788">
                  <c:v>19.096</c:v>
                </c:pt>
                <c:pt idx="8789">
                  <c:v>19.100000000000001</c:v>
                </c:pt>
                <c:pt idx="8790">
                  <c:v>19.103999999999999</c:v>
                </c:pt>
                <c:pt idx="8791">
                  <c:v>19.108000000000001</c:v>
                </c:pt>
                <c:pt idx="8792">
                  <c:v>19.111000000000001</c:v>
                </c:pt>
                <c:pt idx="8793">
                  <c:v>19.115000000000002</c:v>
                </c:pt>
                <c:pt idx="8794">
                  <c:v>19.119</c:v>
                </c:pt>
                <c:pt idx="8795">
                  <c:v>19.123000000000001</c:v>
                </c:pt>
                <c:pt idx="8796">
                  <c:v>19.126999999999999</c:v>
                </c:pt>
                <c:pt idx="8797">
                  <c:v>19.131</c:v>
                </c:pt>
                <c:pt idx="8798">
                  <c:v>19.135000000000002</c:v>
                </c:pt>
                <c:pt idx="8799">
                  <c:v>19.138999999999999</c:v>
                </c:pt>
                <c:pt idx="8800">
                  <c:v>19.143000000000001</c:v>
                </c:pt>
                <c:pt idx="8801">
                  <c:v>19.147000000000002</c:v>
                </c:pt>
                <c:pt idx="8802">
                  <c:v>19.151</c:v>
                </c:pt>
                <c:pt idx="8803">
                  <c:v>19.155000000000001</c:v>
                </c:pt>
                <c:pt idx="8804">
                  <c:v>19.158999999999999</c:v>
                </c:pt>
                <c:pt idx="8805">
                  <c:v>19.163</c:v>
                </c:pt>
                <c:pt idx="8806">
                  <c:v>19.167000000000002</c:v>
                </c:pt>
                <c:pt idx="8807">
                  <c:v>19.170999999999999</c:v>
                </c:pt>
                <c:pt idx="8808">
                  <c:v>19.175000000000001</c:v>
                </c:pt>
                <c:pt idx="8809">
                  <c:v>19.179000000000002</c:v>
                </c:pt>
                <c:pt idx="8810">
                  <c:v>19.183</c:v>
                </c:pt>
                <c:pt idx="8811">
                  <c:v>19.187000000000001</c:v>
                </c:pt>
                <c:pt idx="8812">
                  <c:v>19.190999999999999</c:v>
                </c:pt>
                <c:pt idx="8813">
                  <c:v>19.195</c:v>
                </c:pt>
                <c:pt idx="8814">
                  <c:v>19.199000000000002</c:v>
                </c:pt>
                <c:pt idx="8815">
                  <c:v>19.202999999999999</c:v>
                </c:pt>
                <c:pt idx="8816">
                  <c:v>19.207000000000001</c:v>
                </c:pt>
                <c:pt idx="8817">
                  <c:v>19.211000000000002</c:v>
                </c:pt>
                <c:pt idx="8818">
                  <c:v>19.215</c:v>
                </c:pt>
                <c:pt idx="8819">
                  <c:v>19.219000000000001</c:v>
                </c:pt>
                <c:pt idx="8820">
                  <c:v>19.222999999999999</c:v>
                </c:pt>
                <c:pt idx="8821">
                  <c:v>19.227</c:v>
                </c:pt>
                <c:pt idx="8822">
                  <c:v>19.231000000000002</c:v>
                </c:pt>
                <c:pt idx="8823">
                  <c:v>19.234999999999999</c:v>
                </c:pt>
                <c:pt idx="8824">
                  <c:v>19.239000000000001</c:v>
                </c:pt>
                <c:pt idx="8825">
                  <c:v>19.243000000000002</c:v>
                </c:pt>
                <c:pt idx="8826">
                  <c:v>19.247</c:v>
                </c:pt>
                <c:pt idx="8827">
                  <c:v>19.251000000000001</c:v>
                </c:pt>
                <c:pt idx="8828">
                  <c:v>19.254999999999999</c:v>
                </c:pt>
                <c:pt idx="8829">
                  <c:v>19.259</c:v>
                </c:pt>
                <c:pt idx="8830">
                  <c:v>19.263000000000002</c:v>
                </c:pt>
                <c:pt idx="8831">
                  <c:v>19.266999999999999</c:v>
                </c:pt>
                <c:pt idx="8832">
                  <c:v>19.271000000000001</c:v>
                </c:pt>
                <c:pt idx="8833">
                  <c:v>19.275000000000002</c:v>
                </c:pt>
                <c:pt idx="8834">
                  <c:v>19.279</c:v>
                </c:pt>
                <c:pt idx="8835">
                  <c:v>19.283000000000001</c:v>
                </c:pt>
                <c:pt idx="8836">
                  <c:v>19.286999999999999</c:v>
                </c:pt>
                <c:pt idx="8837">
                  <c:v>19.291</c:v>
                </c:pt>
                <c:pt idx="8838">
                  <c:v>19.295000000000002</c:v>
                </c:pt>
                <c:pt idx="8839">
                  <c:v>19.298999999999999</c:v>
                </c:pt>
                <c:pt idx="8840">
                  <c:v>19.303000000000001</c:v>
                </c:pt>
                <c:pt idx="8841">
                  <c:v>19.307000000000002</c:v>
                </c:pt>
                <c:pt idx="8842">
                  <c:v>19.311</c:v>
                </c:pt>
                <c:pt idx="8843">
                  <c:v>19.315000000000001</c:v>
                </c:pt>
                <c:pt idx="8844">
                  <c:v>19.318999999999999</c:v>
                </c:pt>
                <c:pt idx="8845">
                  <c:v>19.323</c:v>
                </c:pt>
                <c:pt idx="8846">
                  <c:v>19.327000000000002</c:v>
                </c:pt>
                <c:pt idx="8847">
                  <c:v>19.331</c:v>
                </c:pt>
                <c:pt idx="8848">
                  <c:v>19.335000000000001</c:v>
                </c:pt>
                <c:pt idx="8849">
                  <c:v>19.338999999999999</c:v>
                </c:pt>
                <c:pt idx="8850">
                  <c:v>19.343</c:v>
                </c:pt>
                <c:pt idx="8851">
                  <c:v>19.347000000000001</c:v>
                </c:pt>
                <c:pt idx="8852">
                  <c:v>19.350999999999999</c:v>
                </c:pt>
                <c:pt idx="8853">
                  <c:v>19.355</c:v>
                </c:pt>
                <c:pt idx="8854">
                  <c:v>19.359000000000002</c:v>
                </c:pt>
                <c:pt idx="8855">
                  <c:v>19.363</c:v>
                </c:pt>
                <c:pt idx="8856">
                  <c:v>19.366</c:v>
                </c:pt>
                <c:pt idx="8857">
                  <c:v>19.37</c:v>
                </c:pt>
                <c:pt idx="8858">
                  <c:v>19.373999999999999</c:v>
                </c:pt>
                <c:pt idx="8859">
                  <c:v>19.378</c:v>
                </c:pt>
                <c:pt idx="8860">
                  <c:v>19.382000000000001</c:v>
                </c:pt>
                <c:pt idx="8861">
                  <c:v>19.385999999999999</c:v>
                </c:pt>
                <c:pt idx="8862">
                  <c:v>19.39</c:v>
                </c:pt>
                <c:pt idx="8863">
                  <c:v>19.394000000000002</c:v>
                </c:pt>
                <c:pt idx="8864">
                  <c:v>19.399000000000001</c:v>
                </c:pt>
                <c:pt idx="8865">
                  <c:v>19.402999999999999</c:v>
                </c:pt>
                <c:pt idx="8866">
                  <c:v>19.407</c:v>
                </c:pt>
                <c:pt idx="8867">
                  <c:v>19.411000000000001</c:v>
                </c:pt>
                <c:pt idx="8868">
                  <c:v>19.414999999999999</c:v>
                </c:pt>
                <c:pt idx="8869">
                  <c:v>19.419</c:v>
                </c:pt>
                <c:pt idx="8870">
                  <c:v>19.423000000000002</c:v>
                </c:pt>
                <c:pt idx="8871">
                  <c:v>19.427</c:v>
                </c:pt>
                <c:pt idx="8872">
                  <c:v>19.431000000000001</c:v>
                </c:pt>
                <c:pt idx="8873">
                  <c:v>19.434999999999999</c:v>
                </c:pt>
                <c:pt idx="8874">
                  <c:v>19.439</c:v>
                </c:pt>
                <c:pt idx="8875">
                  <c:v>19.443000000000001</c:v>
                </c:pt>
                <c:pt idx="8876">
                  <c:v>19.446999999999999</c:v>
                </c:pt>
                <c:pt idx="8877">
                  <c:v>19.451000000000001</c:v>
                </c:pt>
                <c:pt idx="8878">
                  <c:v>19.455000000000002</c:v>
                </c:pt>
                <c:pt idx="8879">
                  <c:v>19.459</c:v>
                </c:pt>
                <c:pt idx="8880">
                  <c:v>19.463000000000001</c:v>
                </c:pt>
                <c:pt idx="8881">
                  <c:v>19.466999999999999</c:v>
                </c:pt>
                <c:pt idx="8882">
                  <c:v>19.471</c:v>
                </c:pt>
                <c:pt idx="8883">
                  <c:v>19.475000000000001</c:v>
                </c:pt>
                <c:pt idx="8884">
                  <c:v>19.478999999999999</c:v>
                </c:pt>
                <c:pt idx="8885">
                  <c:v>19.483000000000001</c:v>
                </c:pt>
                <c:pt idx="8886">
                  <c:v>19.487000000000002</c:v>
                </c:pt>
                <c:pt idx="8887">
                  <c:v>19.491</c:v>
                </c:pt>
                <c:pt idx="8888">
                  <c:v>19.495000000000001</c:v>
                </c:pt>
                <c:pt idx="8889">
                  <c:v>19.498999999999999</c:v>
                </c:pt>
                <c:pt idx="8890">
                  <c:v>19.503</c:v>
                </c:pt>
                <c:pt idx="8891">
                  <c:v>19.507000000000001</c:v>
                </c:pt>
                <c:pt idx="8892">
                  <c:v>19.510999999999999</c:v>
                </c:pt>
                <c:pt idx="8893">
                  <c:v>19.515000000000001</c:v>
                </c:pt>
                <c:pt idx="8894">
                  <c:v>19.519000000000002</c:v>
                </c:pt>
                <c:pt idx="8895">
                  <c:v>19.523</c:v>
                </c:pt>
                <c:pt idx="8896">
                  <c:v>19.527000000000001</c:v>
                </c:pt>
                <c:pt idx="8897">
                  <c:v>19.530999999999999</c:v>
                </c:pt>
                <c:pt idx="8898">
                  <c:v>19.536000000000001</c:v>
                </c:pt>
                <c:pt idx="8899">
                  <c:v>19.54</c:v>
                </c:pt>
                <c:pt idx="8900">
                  <c:v>19.544</c:v>
                </c:pt>
                <c:pt idx="8901">
                  <c:v>19.548000000000002</c:v>
                </c:pt>
                <c:pt idx="8902">
                  <c:v>19.552</c:v>
                </c:pt>
                <c:pt idx="8903">
                  <c:v>19.556000000000001</c:v>
                </c:pt>
                <c:pt idx="8904">
                  <c:v>19.559999999999999</c:v>
                </c:pt>
                <c:pt idx="8905">
                  <c:v>19.564</c:v>
                </c:pt>
                <c:pt idx="8906">
                  <c:v>19.568000000000001</c:v>
                </c:pt>
                <c:pt idx="8907">
                  <c:v>19.571999999999999</c:v>
                </c:pt>
                <c:pt idx="8908">
                  <c:v>19.576000000000001</c:v>
                </c:pt>
                <c:pt idx="8909">
                  <c:v>19.580000000000002</c:v>
                </c:pt>
                <c:pt idx="8910">
                  <c:v>19.584</c:v>
                </c:pt>
                <c:pt idx="8911">
                  <c:v>19.588000000000001</c:v>
                </c:pt>
                <c:pt idx="8912">
                  <c:v>19.591999999999999</c:v>
                </c:pt>
                <c:pt idx="8913">
                  <c:v>19.596</c:v>
                </c:pt>
                <c:pt idx="8914">
                  <c:v>19.600000000000001</c:v>
                </c:pt>
                <c:pt idx="8915">
                  <c:v>19.603999999999999</c:v>
                </c:pt>
                <c:pt idx="8916">
                  <c:v>19.608000000000001</c:v>
                </c:pt>
                <c:pt idx="8917">
                  <c:v>19.612000000000002</c:v>
                </c:pt>
                <c:pt idx="8918">
                  <c:v>19.616</c:v>
                </c:pt>
                <c:pt idx="8919">
                  <c:v>19.62</c:v>
                </c:pt>
                <c:pt idx="8920">
                  <c:v>19.623999999999999</c:v>
                </c:pt>
                <c:pt idx="8921">
                  <c:v>19.628</c:v>
                </c:pt>
                <c:pt idx="8922">
                  <c:v>19.632000000000001</c:v>
                </c:pt>
                <c:pt idx="8923">
                  <c:v>19.635999999999999</c:v>
                </c:pt>
                <c:pt idx="8924">
                  <c:v>19.641000000000002</c:v>
                </c:pt>
                <c:pt idx="8925">
                  <c:v>19.645</c:v>
                </c:pt>
                <c:pt idx="8926">
                  <c:v>19.649000000000001</c:v>
                </c:pt>
                <c:pt idx="8927">
                  <c:v>19.652999999999999</c:v>
                </c:pt>
                <c:pt idx="8928">
                  <c:v>19.657</c:v>
                </c:pt>
                <c:pt idx="8929">
                  <c:v>19.661000000000001</c:v>
                </c:pt>
                <c:pt idx="8930">
                  <c:v>19.664999999999999</c:v>
                </c:pt>
                <c:pt idx="8931">
                  <c:v>19.669</c:v>
                </c:pt>
                <c:pt idx="8932">
                  <c:v>19.673000000000002</c:v>
                </c:pt>
                <c:pt idx="8933">
                  <c:v>19.677</c:v>
                </c:pt>
                <c:pt idx="8934">
                  <c:v>19.681000000000001</c:v>
                </c:pt>
                <c:pt idx="8935">
                  <c:v>19.684999999999999</c:v>
                </c:pt>
                <c:pt idx="8936">
                  <c:v>19.689</c:v>
                </c:pt>
                <c:pt idx="8937">
                  <c:v>19.693000000000001</c:v>
                </c:pt>
                <c:pt idx="8938">
                  <c:v>19.696999999999999</c:v>
                </c:pt>
                <c:pt idx="8939">
                  <c:v>19.701000000000001</c:v>
                </c:pt>
                <c:pt idx="8940">
                  <c:v>19.705000000000002</c:v>
                </c:pt>
                <c:pt idx="8941">
                  <c:v>19.709</c:v>
                </c:pt>
                <c:pt idx="8942">
                  <c:v>19.713000000000001</c:v>
                </c:pt>
                <c:pt idx="8943">
                  <c:v>19.716999999999999</c:v>
                </c:pt>
                <c:pt idx="8944">
                  <c:v>19.721</c:v>
                </c:pt>
                <c:pt idx="8945">
                  <c:v>19.725000000000001</c:v>
                </c:pt>
                <c:pt idx="8946">
                  <c:v>19.728999999999999</c:v>
                </c:pt>
                <c:pt idx="8947">
                  <c:v>19.733000000000001</c:v>
                </c:pt>
                <c:pt idx="8948">
                  <c:v>19.737000000000002</c:v>
                </c:pt>
                <c:pt idx="8949">
                  <c:v>19.741</c:v>
                </c:pt>
                <c:pt idx="8950">
                  <c:v>19.745999999999999</c:v>
                </c:pt>
                <c:pt idx="8951">
                  <c:v>19.75</c:v>
                </c:pt>
                <c:pt idx="8952">
                  <c:v>19.754000000000001</c:v>
                </c:pt>
                <c:pt idx="8953">
                  <c:v>19.757999999999999</c:v>
                </c:pt>
                <c:pt idx="8954">
                  <c:v>19.762</c:v>
                </c:pt>
                <c:pt idx="8955">
                  <c:v>19.766000000000002</c:v>
                </c:pt>
                <c:pt idx="8956">
                  <c:v>19.77</c:v>
                </c:pt>
                <c:pt idx="8957">
                  <c:v>19.774000000000001</c:v>
                </c:pt>
                <c:pt idx="8958">
                  <c:v>19.777999999999999</c:v>
                </c:pt>
                <c:pt idx="8959">
                  <c:v>19.782</c:v>
                </c:pt>
                <c:pt idx="8960">
                  <c:v>19.786000000000001</c:v>
                </c:pt>
                <c:pt idx="8961">
                  <c:v>19.79</c:v>
                </c:pt>
                <c:pt idx="8962">
                  <c:v>19.794</c:v>
                </c:pt>
                <c:pt idx="8963">
                  <c:v>19.798000000000002</c:v>
                </c:pt>
                <c:pt idx="8964">
                  <c:v>19.802</c:v>
                </c:pt>
                <c:pt idx="8965">
                  <c:v>19.806000000000001</c:v>
                </c:pt>
                <c:pt idx="8966">
                  <c:v>19.809999999999999</c:v>
                </c:pt>
                <c:pt idx="8967">
                  <c:v>19.814</c:v>
                </c:pt>
                <c:pt idx="8968">
                  <c:v>19.818000000000001</c:v>
                </c:pt>
                <c:pt idx="8969">
                  <c:v>19.821999999999999</c:v>
                </c:pt>
                <c:pt idx="8970">
                  <c:v>19.826000000000001</c:v>
                </c:pt>
                <c:pt idx="8971">
                  <c:v>19.830000000000002</c:v>
                </c:pt>
                <c:pt idx="8972">
                  <c:v>19.834</c:v>
                </c:pt>
                <c:pt idx="8973">
                  <c:v>19.838000000000001</c:v>
                </c:pt>
                <c:pt idx="8974">
                  <c:v>19.841999999999999</c:v>
                </c:pt>
                <c:pt idx="8975">
                  <c:v>19.846</c:v>
                </c:pt>
                <c:pt idx="8976">
                  <c:v>19.850000000000001</c:v>
                </c:pt>
                <c:pt idx="8977">
                  <c:v>19.853999999999999</c:v>
                </c:pt>
                <c:pt idx="8978">
                  <c:v>19.858000000000001</c:v>
                </c:pt>
                <c:pt idx="8979">
                  <c:v>19.862000000000002</c:v>
                </c:pt>
                <c:pt idx="8980">
                  <c:v>19.866</c:v>
                </c:pt>
                <c:pt idx="8981">
                  <c:v>19.87</c:v>
                </c:pt>
                <c:pt idx="8982">
                  <c:v>19.873999999999999</c:v>
                </c:pt>
                <c:pt idx="8983">
                  <c:v>19.878</c:v>
                </c:pt>
                <c:pt idx="8984">
                  <c:v>19.882000000000001</c:v>
                </c:pt>
                <c:pt idx="8985">
                  <c:v>19.885999999999999</c:v>
                </c:pt>
                <c:pt idx="8986">
                  <c:v>19.89</c:v>
                </c:pt>
                <c:pt idx="8987">
                  <c:v>19.894000000000002</c:v>
                </c:pt>
                <c:pt idx="8988">
                  <c:v>19.898</c:v>
                </c:pt>
                <c:pt idx="8989">
                  <c:v>19.902000000000001</c:v>
                </c:pt>
                <c:pt idx="8990">
                  <c:v>19.905999999999999</c:v>
                </c:pt>
                <c:pt idx="8991">
                  <c:v>19.91</c:v>
                </c:pt>
                <c:pt idx="8992">
                  <c:v>19.914000000000001</c:v>
                </c:pt>
                <c:pt idx="8993">
                  <c:v>19.917999999999999</c:v>
                </c:pt>
                <c:pt idx="8994">
                  <c:v>19.922000000000001</c:v>
                </c:pt>
                <c:pt idx="8995">
                  <c:v>19.926000000000002</c:v>
                </c:pt>
                <c:pt idx="8996">
                  <c:v>19.93</c:v>
                </c:pt>
                <c:pt idx="8997">
                  <c:v>19.934000000000001</c:v>
                </c:pt>
                <c:pt idx="8998">
                  <c:v>19.937999999999999</c:v>
                </c:pt>
                <c:pt idx="8999">
                  <c:v>19.942</c:v>
                </c:pt>
                <c:pt idx="9000">
                  <c:v>19.946000000000002</c:v>
                </c:pt>
                <c:pt idx="9001">
                  <c:v>19.95</c:v>
                </c:pt>
                <c:pt idx="9002">
                  <c:v>19.954000000000001</c:v>
                </c:pt>
                <c:pt idx="9003">
                  <c:v>19.958000000000002</c:v>
                </c:pt>
                <c:pt idx="9004">
                  <c:v>19.962</c:v>
                </c:pt>
                <c:pt idx="9005">
                  <c:v>19.966000000000001</c:v>
                </c:pt>
                <c:pt idx="9006">
                  <c:v>19.97</c:v>
                </c:pt>
                <c:pt idx="9007">
                  <c:v>19.974</c:v>
                </c:pt>
                <c:pt idx="9008">
                  <c:v>19.978000000000002</c:v>
                </c:pt>
                <c:pt idx="9009">
                  <c:v>19.981999999999999</c:v>
                </c:pt>
                <c:pt idx="9010">
                  <c:v>19.986000000000001</c:v>
                </c:pt>
                <c:pt idx="9011">
                  <c:v>19.990000000000002</c:v>
                </c:pt>
                <c:pt idx="9012">
                  <c:v>19.994</c:v>
                </c:pt>
                <c:pt idx="9013">
                  <c:v>19.998000000000001</c:v>
                </c:pt>
                <c:pt idx="9014">
                  <c:v>20.001999999999999</c:v>
                </c:pt>
                <c:pt idx="9015">
                  <c:v>20.006</c:v>
                </c:pt>
                <c:pt idx="9016">
                  <c:v>20.010000000000002</c:v>
                </c:pt>
                <c:pt idx="9017">
                  <c:v>20.013999999999999</c:v>
                </c:pt>
                <c:pt idx="9018">
                  <c:v>20.018000000000001</c:v>
                </c:pt>
                <c:pt idx="9019">
                  <c:v>20.022000000000002</c:v>
                </c:pt>
                <c:pt idx="9020">
                  <c:v>20.026</c:v>
                </c:pt>
                <c:pt idx="9021">
                  <c:v>20.03</c:v>
                </c:pt>
                <c:pt idx="9022">
                  <c:v>20.033999999999999</c:v>
                </c:pt>
                <c:pt idx="9023">
                  <c:v>20.038</c:v>
                </c:pt>
                <c:pt idx="9024">
                  <c:v>20.042000000000002</c:v>
                </c:pt>
                <c:pt idx="9025">
                  <c:v>20.045999999999999</c:v>
                </c:pt>
                <c:pt idx="9026">
                  <c:v>20.05</c:v>
                </c:pt>
                <c:pt idx="9027">
                  <c:v>20.054000000000002</c:v>
                </c:pt>
                <c:pt idx="9028">
                  <c:v>20.058</c:v>
                </c:pt>
                <c:pt idx="9029">
                  <c:v>20.062000000000001</c:v>
                </c:pt>
                <c:pt idx="9030">
                  <c:v>20.065999999999999</c:v>
                </c:pt>
                <c:pt idx="9031">
                  <c:v>20.07</c:v>
                </c:pt>
                <c:pt idx="9032">
                  <c:v>20.074000000000002</c:v>
                </c:pt>
                <c:pt idx="9033">
                  <c:v>20.077999999999999</c:v>
                </c:pt>
                <c:pt idx="9034">
                  <c:v>20.082000000000001</c:v>
                </c:pt>
                <c:pt idx="9035">
                  <c:v>20.086000000000002</c:v>
                </c:pt>
                <c:pt idx="9036">
                  <c:v>20.09</c:v>
                </c:pt>
                <c:pt idx="9037">
                  <c:v>20.094000000000001</c:v>
                </c:pt>
                <c:pt idx="9038">
                  <c:v>20.097999999999999</c:v>
                </c:pt>
                <c:pt idx="9039">
                  <c:v>20.102</c:v>
                </c:pt>
                <c:pt idx="9040">
                  <c:v>20.106000000000002</c:v>
                </c:pt>
                <c:pt idx="9041">
                  <c:v>20.11</c:v>
                </c:pt>
                <c:pt idx="9042">
                  <c:v>20.114000000000001</c:v>
                </c:pt>
                <c:pt idx="9043">
                  <c:v>20.118000000000002</c:v>
                </c:pt>
                <c:pt idx="9044">
                  <c:v>20.122</c:v>
                </c:pt>
                <c:pt idx="9045">
                  <c:v>20.126000000000001</c:v>
                </c:pt>
                <c:pt idx="9046">
                  <c:v>20.13</c:v>
                </c:pt>
                <c:pt idx="9047">
                  <c:v>20.134</c:v>
                </c:pt>
                <c:pt idx="9048">
                  <c:v>20.138000000000002</c:v>
                </c:pt>
                <c:pt idx="9049">
                  <c:v>20.141999999999999</c:v>
                </c:pt>
                <c:pt idx="9050">
                  <c:v>20.146000000000001</c:v>
                </c:pt>
                <c:pt idx="9051">
                  <c:v>20.150000000000002</c:v>
                </c:pt>
                <c:pt idx="9052">
                  <c:v>20.154</c:v>
                </c:pt>
                <c:pt idx="9053">
                  <c:v>20.158000000000001</c:v>
                </c:pt>
                <c:pt idx="9054">
                  <c:v>20.161999999999999</c:v>
                </c:pt>
                <c:pt idx="9055">
                  <c:v>20.166</c:v>
                </c:pt>
                <c:pt idx="9056">
                  <c:v>20.170000000000002</c:v>
                </c:pt>
                <c:pt idx="9057">
                  <c:v>20.173999999999999</c:v>
                </c:pt>
                <c:pt idx="9058">
                  <c:v>20.178000000000001</c:v>
                </c:pt>
                <c:pt idx="9059">
                  <c:v>20.182000000000002</c:v>
                </c:pt>
                <c:pt idx="9060">
                  <c:v>20.187000000000001</c:v>
                </c:pt>
                <c:pt idx="9061">
                  <c:v>20.190999999999999</c:v>
                </c:pt>
                <c:pt idx="9062">
                  <c:v>20.195</c:v>
                </c:pt>
                <c:pt idx="9063">
                  <c:v>20.199000000000002</c:v>
                </c:pt>
                <c:pt idx="9064">
                  <c:v>20.202999999999999</c:v>
                </c:pt>
                <c:pt idx="9065">
                  <c:v>20.207000000000001</c:v>
                </c:pt>
                <c:pt idx="9066">
                  <c:v>20.211000000000002</c:v>
                </c:pt>
                <c:pt idx="9067">
                  <c:v>20.215</c:v>
                </c:pt>
                <c:pt idx="9068">
                  <c:v>20.219000000000001</c:v>
                </c:pt>
                <c:pt idx="9069">
                  <c:v>20.222999999999999</c:v>
                </c:pt>
                <c:pt idx="9070">
                  <c:v>20.227</c:v>
                </c:pt>
                <c:pt idx="9071">
                  <c:v>20.231000000000002</c:v>
                </c:pt>
                <c:pt idx="9072">
                  <c:v>20.234999999999999</c:v>
                </c:pt>
                <c:pt idx="9073">
                  <c:v>20.239000000000001</c:v>
                </c:pt>
                <c:pt idx="9074">
                  <c:v>20.243000000000002</c:v>
                </c:pt>
                <c:pt idx="9075">
                  <c:v>20.247</c:v>
                </c:pt>
                <c:pt idx="9076">
                  <c:v>20.251000000000001</c:v>
                </c:pt>
                <c:pt idx="9077">
                  <c:v>20.254999999999999</c:v>
                </c:pt>
                <c:pt idx="9078">
                  <c:v>20.259</c:v>
                </c:pt>
                <c:pt idx="9079">
                  <c:v>20.263000000000002</c:v>
                </c:pt>
                <c:pt idx="9080">
                  <c:v>20.266999999999999</c:v>
                </c:pt>
                <c:pt idx="9081">
                  <c:v>20.271000000000001</c:v>
                </c:pt>
                <c:pt idx="9082">
                  <c:v>20.275000000000002</c:v>
                </c:pt>
                <c:pt idx="9083">
                  <c:v>20.279</c:v>
                </c:pt>
                <c:pt idx="9084">
                  <c:v>20.283000000000001</c:v>
                </c:pt>
                <c:pt idx="9085">
                  <c:v>20.286999999999999</c:v>
                </c:pt>
                <c:pt idx="9086">
                  <c:v>20.291</c:v>
                </c:pt>
                <c:pt idx="9087">
                  <c:v>20.295000000000002</c:v>
                </c:pt>
                <c:pt idx="9088">
                  <c:v>20.298999999999999</c:v>
                </c:pt>
                <c:pt idx="9089">
                  <c:v>20.303000000000001</c:v>
                </c:pt>
                <c:pt idx="9090">
                  <c:v>20.308</c:v>
                </c:pt>
                <c:pt idx="9091">
                  <c:v>20.312000000000001</c:v>
                </c:pt>
                <c:pt idx="9092">
                  <c:v>20.315999999999999</c:v>
                </c:pt>
                <c:pt idx="9093">
                  <c:v>20.32</c:v>
                </c:pt>
                <c:pt idx="9094">
                  <c:v>20.324000000000002</c:v>
                </c:pt>
                <c:pt idx="9095">
                  <c:v>20.327999999999999</c:v>
                </c:pt>
                <c:pt idx="9096">
                  <c:v>20.332000000000001</c:v>
                </c:pt>
                <c:pt idx="9097">
                  <c:v>20.336000000000002</c:v>
                </c:pt>
                <c:pt idx="9098">
                  <c:v>20.34</c:v>
                </c:pt>
                <c:pt idx="9099">
                  <c:v>20.344000000000001</c:v>
                </c:pt>
                <c:pt idx="9100">
                  <c:v>20.347999999999999</c:v>
                </c:pt>
                <c:pt idx="9101">
                  <c:v>20.352</c:v>
                </c:pt>
                <c:pt idx="9102">
                  <c:v>20.356000000000002</c:v>
                </c:pt>
                <c:pt idx="9103">
                  <c:v>20.36</c:v>
                </c:pt>
                <c:pt idx="9104">
                  <c:v>20.364000000000001</c:v>
                </c:pt>
                <c:pt idx="9105">
                  <c:v>20.368000000000002</c:v>
                </c:pt>
                <c:pt idx="9106">
                  <c:v>20.372</c:v>
                </c:pt>
                <c:pt idx="9107">
                  <c:v>20.376000000000001</c:v>
                </c:pt>
                <c:pt idx="9108">
                  <c:v>20.38</c:v>
                </c:pt>
                <c:pt idx="9109">
                  <c:v>20.384</c:v>
                </c:pt>
                <c:pt idx="9110">
                  <c:v>20.388000000000002</c:v>
                </c:pt>
                <c:pt idx="9111">
                  <c:v>20.391999999999999</c:v>
                </c:pt>
                <c:pt idx="9112">
                  <c:v>20.396000000000001</c:v>
                </c:pt>
                <c:pt idx="9113">
                  <c:v>20.400000000000002</c:v>
                </c:pt>
                <c:pt idx="9114">
                  <c:v>20.404</c:v>
                </c:pt>
                <c:pt idx="9115">
                  <c:v>20.408000000000001</c:v>
                </c:pt>
                <c:pt idx="9116">
                  <c:v>20.411999999999999</c:v>
                </c:pt>
                <c:pt idx="9117">
                  <c:v>20.416</c:v>
                </c:pt>
                <c:pt idx="9118">
                  <c:v>20.420000000000002</c:v>
                </c:pt>
                <c:pt idx="9119">
                  <c:v>20.423999999999999</c:v>
                </c:pt>
                <c:pt idx="9120">
                  <c:v>20.428000000000001</c:v>
                </c:pt>
                <c:pt idx="9121">
                  <c:v>20.432000000000002</c:v>
                </c:pt>
                <c:pt idx="9122">
                  <c:v>20.436</c:v>
                </c:pt>
                <c:pt idx="9123">
                  <c:v>20.440000000000001</c:v>
                </c:pt>
                <c:pt idx="9124">
                  <c:v>20.443999999999999</c:v>
                </c:pt>
                <c:pt idx="9125">
                  <c:v>20.448</c:v>
                </c:pt>
                <c:pt idx="9126">
                  <c:v>20.452000000000002</c:v>
                </c:pt>
                <c:pt idx="9127">
                  <c:v>20.456</c:v>
                </c:pt>
                <c:pt idx="9128">
                  <c:v>20.46</c:v>
                </c:pt>
                <c:pt idx="9129">
                  <c:v>20.464000000000002</c:v>
                </c:pt>
                <c:pt idx="9130">
                  <c:v>20.468</c:v>
                </c:pt>
                <c:pt idx="9131">
                  <c:v>20.472000000000001</c:v>
                </c:pt>
                <c:pt idx="9132">
                  <c:v>20.475999999999999</c:v>
                </c:pt>
                <c:pt idx="9133">
                  <c:v>20.48</c:v>
                </c:pt>
                <c:pt idx="9134">
                  <c:v>20.484000000000002</c:v>
                </c:pt>
                <c:pt idx="9135">
                  <c:v>20.488</c:v>
                </c:pt>
                <c:pt idx="9136">
                  <c:v>20.492000000000001</c:v>
                </c:pt>
                <c:pt idx="9137">
                  <c:v>20.495000000000001</c:v>
                </c:pt>
                <c:pt idx="9138">
                  <c:v>20.498999999999999</c:v>
                </c:pt>
                <c:pt idx="9139">
                  <c:v>20.503</c:v>
                </c:pt>
                <c:pt idx="9140">
                  <c:v>20.507000000000001</c:v>
                </c:pt>
                <c:pt idx="9141">
                  <c:v>20.510999999999999</c:v>
                </c:pt>
                <c:pt idx="9142">
                  <c:v>20.513999999999999</c:v>
                </c:pt>
                <c:pt idx="9143">
                  <c:v>20.518000000000001</c:v>
                </c:pt>
                <c:pt idx="9144">
                  <c:v>20.521000000000001</c:v>
                </c:pt>
                <c:pt idx="9145">
                  <c:v>20.525000000000002</c:v>
                </c:pt>
                <c:pt idx="9146">
                  <c:v>20.527999999999999</c:v>
                </c:pt>
                <c:pt idx="9147">
                  <c:v>20.532</c:v>
                </c:pt>
                <c:pt idx="9148">
                  <c:v>20.535</c:v>
                </c:pt>
                <c:pt idx="9149">
                  <c:v>20.538</c:v>
                </c:pt>
                <c:pt idx="9150">
                  <c:v>20.541</c:v>
                </c:pt>
                <c:pt idx="9151">
                  <c:v>20.544</c:v>
                </c:pt>
                <c:pt idx="9152">
                  <c:v>20.547000000000001</c:v>
                </c:pt>
                <c:pt idx="9153">
                  <c:v>20.55</c:v>
                </c:pt>
                <c:pt idx="9154">
                  <c:v>20.551000000000002</c:v>
                </c:pt>
                <c:pt idx="9155">
                  <c:v>20.551000000000002</c:v>
                </c:pt>
                <c:pt idx="9156">
                  <c:v>20.551000000000002</c:v>
                </c:pt>
                <c:pt idx="9157">
                  <c:v>20.552</c:v>
                </c:pt>
                <c:pt idx="9158">
                  <c:v>20.552</c:v>
                </c:pt>
                <c:pt idx="9159">
                  <c:v>20.552</c:v>
                </c:pt>
                <c:pt idx="9160">
                  <c:v>20.553000000000001</c:v>
                </c:pt>
                <c:pt idx="9161">
                  <c:v>20.553000000000001</c:v>
                </c:pt>
                <c:pt idx="9162">
                  <c:v>20.553000000000001</c:v>
                </c:pt>
                <c:pt idx="9163">
                  <c:v>20.553000000000001</c:v>
                </c:pt>
                <c:pt idx="9164">
                  <c:v>20.554000000000002</c:v>
                </c:pt>
                <c:pt idx="9165">
                  <c:v>20.554000000000002</c:v>
                </c:pt>
                <c:pt idx="9166">
                  <c:v>20.554000000000002</c:v>
                </c:pt>
                <c:pt idx="9167">
                  <c:v>20.554000000000002</c:v>
                </c:pt>
                <c:pt idx="9168">
                  <c:v>20.555</c:v>
                </c:pt>
                <c:pt idx="9169">
                  <c:v>20.555</c:v>
                </c:pt>
                <c:pt idx="9170">
                  <c:v>20.555</c:v>
                </c:pt>
                <c:pt idx="9171">
                  <c:v>20.556000000000001</c:v>
                </c:pt>
                <c:pt idx="9172">
                  <c:v>20.556000000000001</c:v>
                </c:pt>
                <c:pt idx="9173">
                  <c:v>20.556000000000001</c:v>
                </c:pt>
                <c:pt idx="9174">
                  <c:v>20.556000000000001</c:v>
                </c:pt>
                <c:pt idx="9175">
                  <c:v>20.557000000000002</c:v>
                </c:pt>
                <c:pt idx="9176">
                  <c:v>20.557000000000002</c:v>
                </c:pt>
                <c:pt idx="9177">
                  <c:v>20.557000000000002</c:v>
                </c:pt>
                <c:pt idx="9178">
                  <c:v>20.558</c:v>
                </c:pt>
                <c:pt idx="9179">
                  <c:v>20.558</c:v>
                </c:pt>
                <c:pt idx="9180">
                  <c:v>20.558</c:v>
                </c:pt>
                <c:pt idx="9181">
                  <c:v>20.558</c:v>
                </c:pt>
                <c:pt idx="9182">
                  <c:v>20.559000000000001</c:v>
                </c:pt>
                <c:pt idx="9183">
                  <c:v>20.559000000000001</c:v>
                </c:pt>
                <c:pt idx="9184">
                  <c:v>20.559000000000001</c:v>
                </c:pt>
                <c:pt idx="9185">
                  <c:v>20.56</c:v>
                </c:pt>
                <c:pt idx="9186">
                  <c:v>20.56</c:v>
                </c:pt>
                <c:pt idx="9187">
                  <c:v>20.56</c:v>
                </c:pt>
                <c:pt idx="9188">
                  <c:v>20.56</c:v>
                </c:pt>
                <c:pt idx="9189">
                  <c:v>20.561</c:v>
                </c:pt>
                <c:pt idx="9190">
                  <c:v>20.561</c:v>
                </c:pt>
                <c:pt idx="9191">
                  <c:v>20.561</c:v>
                </c:pt>
                <c:pt idx="9192">
                  <c:v>20.562000000000001</c:v>
                </c:pt>
                <c:pt idx="9193">
                  <c:v>20.562000000000001</c:v>
                </c:pt>
                <c:pt idx="9194">
                  <c:v>20.562000000000001</c:v>
                </c:pt>
                <c:pt idx="9195">
                  <c:v>20.562000000000001</c:v>
                </c:pt>
                <c:pt idx="9196">
                  <c:v>20.562999999999999</c:v>
                </c:pt>
                <c:pt idx="9197">
                  <c:v>20.562999999999999</c:v>
                </c:pt>
                <c:pt idx="9198">
                  <c:v>20.562999999999999</c:v>
                </c:pt>
                <c:pt idx="9199">
                  <c:v>20.564</c:v>
                </c:pt>
                <c:pt idx="9200">
                  <c:v>20.564</c:v>
                </c:pt>
                <c:pt idx="9201">
                  <c:v>20.564</c:v>
                </c:pt>
                <c:pt idx="9202">
                  <c:v>20.564</c:v>
                </c:pt>
                <c:pt idx="9203">
                  <c:v>20.565000000000001</c:v>
                </c:pt>
                <c:pt idx="9204">
                  <c:v>20.565000000000001</c:v>
                </c:pt>
                <c:pt idx="9205">
                  <c:v>20.565000000000001</c:v>
                </c:pt>
                <c:pt idx="9206">
                  <c:v>20.565999999999999</c:v>
                </c:pt>
                <c:pt idx="9207">
                  <c:v>20.565999999999999</c:v>
                </c:pt>
                <c:pt idx="9208">
                  <c:v>20.565999999999999</c:v>
                </c:pt>
                <c:pt idx="9209">
                  <c:v>20.565999999999999</c:v>
                </c:pt>
                <c:pt idx="9210">
                  <c:v>20.567</c:v>
                </c:pt>
                <c:pt idx="9211">
                  <c:v>20.567</c:v>
                </c:pt>
                <c:pt idx="9212">
                  <c:v>20.567</c:v>
                </c:pt>
                <c:pt idx="9213">
                  <c:v>20.568000000000001</c:v>
                </c:pt>
                <c:pt idx="9214">
                  <c:v>20.568000000000001</c:v>
                </c:pt>
                <c:pt idx="9215">
                  <c:v>20.568000000000001</c:v>
                </c:pt>
                <c:pt idx="9216">
                  <c:v>20.568000000000001</c:v>
                </c:pt>
                <c:pt idx="9217">
                  <c:v>20.568999999999999</c:v>
                </c:pt>
                <c:pt idx="9218">
                  <c:v>20.568999999999999</c:v>
                </c:pt>
                <c:pt idx="9219">
                  <c:v>20.568999999999999</c:v>
                </c:pt>
                <c:pt idx="9220">
                  <c:v>20.57</c:v>
                </c:pt>
                <c:pt idx="9221">
                  <c:v>20.57</c:v>
                </c:pt>
                <c:pt idx="9222">
                  <c:v>20.57</c:v>
                </c:pt>
                <c:pt idx="9223">
                  <c:v>20.57</c:v>
                </c:pt>
                <c:pt idx="9224">
                  <c:v>20.571000000000002</c:v>
                </c:pt>
                <c:pt idx="9225">
                  <c:v>20.571000000000002</c:v>
                </c:pt>
                <c:pt idx="9226">
                  <c:v>20.571000000000002</c:v>
                </c:pt>
                <c:pt idx="9227">
                  <c:v>20.571000000000002</c:v>
                </c:pt>
                <c:pt idx="9228">
                  <c:v>20.571999999999999</c:v>
                </c:pt>
                <c:pt idx="9229">
                  <c:v>20.571999999999999</c:v>
                </c:pt>
                <c:pt idx="9230">
                  <c:v>20.571999999999999</c:v>
                </c:pt>
                <c:pt idx="9231">
                  <c:v>20.573</c:v>
                </c:pt>
                <c:pt idx="9232">
                  <c:v>20.573</c:v>
                </c:pt>
                <c:pt idx="9233">
                  <c:v>20.573</c:v>
                </c:pt>
                <c:pt idx="9234">
                  <c:v>20.573</c:v>
                </c:pt>
                <c:pt idx="9235">
                  <c:v>20.574000000000002</c:v>
                </c:pt>
                <c:pt idx="9236">
                  <c:v>20.574000000000002</c:v>
                </c:pt>
                <c:pt idx="9237">
                  <c:v>20.574000000000002</c:v>
                </c:pt>
                <c:pt idx="9238">
                  <c:v>20.574999999999999</c:v>
                </c:pt>
                <c:pt idx="9239">
                  <c:v>20.574999999999999</c:v>
                </c:pt>
                <c:pt idx="9240">
                  <c:v>20.574999999999999</c:v>
                </c:pt>
                <c:pt idx="9241">
                  <c:v>20.574999999999999</c:v>
                </c:pt>
                <c:pt idx="9242">
                  <c:v>20.576000000000001</c:v>
                </c:pt>
                <c:pt idx="9243">
                  <c:v>20.576000000000001</c:v>
                </c:pt>
                <c:pt idx="9244">
                  <c:v>20.576000000000001</c:v>
                </c:pt>
                <c:pt idx="9245">
                  <c:v>20.576000000000001</c:v>
                </c:pt>
                <c:pt idx="9246">
                  <c:v>20.577000000000002</c:v>
                </c:pt>
                <c:pt idx="9247">
                  <c:v>20.577000000000002</c:v>
                </c:pt>
                <c:pt idx="9248">
                  <c:v>20.577000000000002</c:v>
                </c:pt>
                <c:pt idx="9249">
                  <c:v>20.577999999999999</c:v>
                </c:pt>
                <c:pt idx="9250">
                  <c:v>20.577999999999999</c:v>
                </c:pt>
                <c:pt idx="9251">
                  <c:v>20.577999999999999</c:v>
                </c:pt>
                <c:pt idx="9252">
                  <c:v>20.577999999999999</c:v>
                </c:pt>
                <c:pt idx="9253">
                  <c:v>20.579000000000001</c:v>
                </c:pt>
                <c:pt idx="9254">
                  <c:v>20.579000000000001</c:v>
                </c:pt>
                <c:pt idx="9255">
                  <c:v>20.579000000000001</c:v>
                </c:pt>
                <c:pt idx="9256">
                  <c:v>20.580000000000002</c:v>
                </c:pt>
                <c:pt idx="9257">
                  <c:v>20.580000000000002</c:v>
                </c:pt>
                <c:pt idx="9258">
                  <c:v>20.580000000000002</c:v>
                </c:pt>
                <c:pt idx="9259">
                  <c:v>20.580000000000002</c:v>
                </c:pt>
                <c:pt idx="9260">
                  <c:v>20.581</c:v>
                </c:pt>
                <c:pt idx="9261">
                  <c:v>20.581</c:v>
                </c:pt>
                <c:pt idx="9262">
                  <c:v>20.581</c:v>
                </c:pt>
                <c:pt idx="9263">
                  <c:v>20.581</c:v>
                </c:pt>
                <c:pt idx="9264">
                  <c:v>20.582000000000001</c:v>
                </c:pt>
                <c:pt idx="9265">
                  <c:v>20.582000000000001</c:v>
                </c:pt>
                <c:pt idx="9266">
                  <c:v>20.582000000000001</c:v>
                </c:pt>
                <c:pt idx="9267">
                  <c:v>20.583000000000002</c:v>
                </c:pt>
                <c:pt idx="9268">
                  <c:v>20.583000000000002</c:v>
                </c:pt>
                <c:pt idx="9269">
                  <c:v>20.583000000000002</c:v>
                </c:pt>
                <c:pt idx="9270">
                  <c:v>20.583000000000002</c:v>
                </c:pt>
                <c:pt idx="9271">
                  <c:v>20.584</c:v>
                </c:pt>
                <c:pt idx="9272">
                  <c:v>20.584</c:v>
                </c:pt>
                <c:pt idx="9273">
                  <c:v>20.584</c:v>
                </c:pt>
                <c:pt idx="9274">
                  <c:v>20.585000000000001</c:v>
                </c:pt>
                <c:pt idx="9275">
                  <c:v>20.585000000000001</c:v>
                </c:pt>
                <c:pt idx="9276">
                  <c:v>20.585000000000001</c:v>
                </c:pt>
                <c:pt idx="9277">
                  <c:v>20.585000000000001</c:v>
                </c:pt>
                <c:pt idx="9278">
                  <c:v>20.586000000000002</c:v>
                </c:pt>
                <c:pt idx="9279">
                  <c:v>20.586000000000002</c:v>
                </c:pt>
                <c:pt idx="9280">
                  <c:v>20.586000000000002</c:v>
                </c:pt>
                <c:pt idx="9281">
                  <c:v>20.586000000000002</c:v>
                </c:pt>
                <c:pt idx="9282">
                  <c:v>20.587</c:v>
                </c:pt>
                <c:pt idx="9283">
                  <c:v>20.587</c:v>
                </c:pt>
                <c:pt idx="9284">
                  <c:v>20.587</c:v>
                </c:pt>
                <c:pt idx="9285">
                  <c:v>20.588000000000001</c:v>
                </c:pt>
                <c:pt idx="9286">
                  <c:v>20.588000000000001</c:v>
                </c:pt>
                <c:pt idx="9287">
                  <c:v>20.588000000000001</c:v>
                </c:pt>
                <c:pt idx="9288">
                  <c:v>20.588000000000001</c:v>
                </c:pt>
                <c:pt idx="9289">
                  <c:v>20.589000000000002</c:v>
                </c:pt>
                <c:pt idx="9290">
                  <c:v>20.589000000000002</c:v>
                </c:pt>
                <c:pt idx="9291">
                  <c:v>20.589000000000002</c:v>
                </c:pt>
                <c:pt idx="9292">
                  <c:v>20.59</c:v>
                </c:pt>
                <c:pt idx="9293">
                  <c:v>20.59</c:v>
                </c:pt>
                <c:pt idx="9294">
                  <c:v>20.59</c:v>
                </c:pt>
                <c:pt idx="9295">
                  <c:v>20.59</c:v>
                </c:pt>
                <c:pt idx="9296">
                  <c:v>20.591000000000001</c:v>
                </c:pt>
                <c:pt idx="9297">
                  <c:v>20.591000000000001</c:v>
                </c:pt>
                <c:pt idx="9298">
                  <c:v>20.591000000000001</c:v>
                </c:pt>
                <c:pt idx="9299">
                  <c:v>20.591999999999999</c:v>
                </c:pt>
                <c:pt idx="9300">
                  <c:v>20.591999999999999</c:v>
                </c:pt>
                <c:pt idx="9301">
                  <c:v>20.591999999999999</c:v>
                </c:pt>
                <c:pt idx="9302">
                  <c:v>20.591999999999999</c:v>
                </c:pt>
                <c:pt idx="9303">
                  <c:v>20.593</c:v>
                </c:pt>
                <c:pt idx="9304">
                  <c:v>20.593</c:v>
                </c:pt>
                <c:pt idx="9305">
                  <c:v>20.593</c:v>
                </c:pt>
                <c:pt idx="9306">
                  <c:v>20.593</c:v>
                </c:pt>
                <c:pt idx="9307">
                  <c:v>20.594000000000001</c:v>
                </c:pt>
                <c:pt idx="9308">
                  <c:v>20.594000000000001</c:v>
                </c:pt>
                <c:pt idx="9309">
                  <c:v>20.594000000000001</c:v>
                </c:pt>
                <c:pt idx="9310">
                  <c:v>20.594999999999999</c:v>
                </c:pt>
                <c:pt idx="9311">
                  <c:v>20.594999999999999</c:v>
                </c:pt>
                <c:pt idx="9312">
                  <c:v>20.594999999999999</c:v>
                </c:pt>
                <c:pt idx="9313">
                  <c:v>20.594999999999999</c:v>
                </c:pt>
                <c:pt idx="9314">
                  <c:v>20.596</c:v>
                </c:pt>
                <c:pt idx="9315">
                  <c:v>20.596</c:v>
                </c:pt>
                <c:pt idx="9316">
                  <c:v>20.596</c:v>
                </c:pt>
                <c:pt idx="9317">
                  <c:v>20.597000000000001</c:v>
                </c:pt>
                <c:pt idx="9318">
                  <c:v>20.597000000000001</c:v>
                </c:pt>
                <c:pt idx="9319">
                  <c:v>20.597000000000001</c:v>
                </c:pt>
                <c:pt idx="9320">
                  <c:v>20.597000000000001</c:v>
                </c:pt>
                <c:pt idx="9321">
                  <c:v>20.597999999999999</c:v>
                </c:pt>
                <c:pt idx="9322">
                  <c:v>20.597999999999999</c:v>
                </c:pt>
                <c:pt idx="9323">
                  <c:v>20.597999999999999</c:v>
                </c:pt>
                <c:pt idx="9324">
                  <c:v>20.597999999999999</c:v>
                </c:pt>
                <c:pt idx="9325">
                  <c:v>20.599</c:v>
                </c:pt>
                <c:pt idx="9326">
                  <c:v>20.599</c:v>
                </c:pt>
                <c:pt idx="9327">
                  <c:v>20.599</c:v>
                </c:pt>
                <c:pt idx="9328">
                  <c:v>20.6</c:v>
                </c:pt>
                <c:pt idx="9329">
                  <c:v>20.6</c:v>
                </c:pt>
                <c:pt idx="9330">
                  <c:v>20.6</c:v>
                </c:pt>
                <c:pt idx="9331">
                  <c:v>20.6</c:v>
                </c:pt>
                <c:pt idx="9332">
                  <c:v>20.600999999999999</c:v>
                </c:pt>
                <c:pt idx="9333">
                  <c:v>20.600999999999999</c:v>
                </c:pt>
                <c:pt idx="9334">
                  <c:v>20.600999999999999</c:v>
                </c:pt>
                <c:pt idx="9335">
                  <c:v>20.602</c:v>
                </c:pt>
                <c:pt idx="9336">
                  <c:v>20.602</c:v>
                </c:pt>
                <c:pt idx="9337">
                  <c:v>20.602</c:v>
                </c:pt>
                <c:pt idx="9338">
                  <c:v>20.602</c:v>
                </c:pt>
                <c:pt idx="9339">
                  <c:v>20.603000000000002</c:v>
                </c:pt>
                <c:pt idx="9340">
                  <c:v>20.603000000000002</c:v>
                </c:pt>
                <c:pt idx="9341">
                  <c:v>20.603000000000002</c:v>
                </c:pt>
                <c:pt idx="9342">
                  <c:v>20.603000000000002</c:v>
                </c:pt>
                <c:pt idx="9343">
                  <c:v>20.603999999999999</c:v>
                </c:pt>
                <c:pt idx="9344">
                  <c:v>20.603999999999999</c:v>
                </c:pt>
                <c:pt idx="9345">
                  <c:v>20.603999999999999</c:v>
                </c:pt>
                <c:pt idx="9346">
                  <c:v>20.605</c:v>
                </c:pt>
                <c:pt idx="9347">
                  <c:v>20.605</c:v>
                </c:pt>
                <c:pt idx="9348">
                  <c:v>20.605</c:v>
                </c:pt>
                <c:pt idx="9349">
                  <c:v>20.605</c:v>
                </c:pt>
                <c:pt idx="9350">
                  <c:v>20.606000000000002</c:v>
                </c:pt>
                <c:pt idx="9351">
                  <c:v>20.606000000000002</c:v>
                </c:pt>
                <c:pt idx="9352">
                  <c:v>20.606000000000002</c:v>
                </c:pt>
                <c:pt idx="9353">
                  <c:v>20.606999999999999</c:v>
                </c:pt>
                <c:pt idx="9354">
                  <c:v>20.606999999999999</c:v>
                </c:pt>
                <c:pt idx="9355">
                  <c:v>20.606999999999999</c:v>
                </c:pt>
                <c:pt idx="9356">
                  <c:v>20.606999999999999</c:v>
                </c:pt>
                <c:pt idx="9357">
                  <c:v>20.608000000000001</c:v>
                </c:pt>
                <c:pt idx="9358">
                  <c:v>20.608000000000001</c:v>
                </c:pt>
                <c:pt idx="9359">
                  <c:v>20.608000000000001</c:v>
                </c:pt>
                <c:pt idx="9360">
                  <c:v>20.608000000000001</c:v>
                </c:pt>
                <c:pt idx="9361">
                  <c:v>20.609000000000002</c:v>
                </c:pt>
                <c:pt idx="9362">
                  <c:v>20.609000000000002</c:v>
                </c:pt>
                <c:pt idx="9363">
                  <c:v>20.609000000000002</c:v>
                </c:pt>
                <c:pt idx="9364">
                  <c:v>20.61</c:v>
                </c:pt>
                <c:pt idx="9365">
                  <c:v>20.61</c:v>
                </c:pt>
                <c:pt idx="9366">
                  <c:v>20.61</c:v>
                </c:pt>
                <c:pt idx="9367">
                  <c:v>20.61</c:v>
                </c:pt>
                <c:pt idx="9368">
                  <c:v>20.611000000000001</c:v>
                </c:pt>
                <c:pt idx="9369">
                  <c:v>20.611000000000001</c:v>
                </c:pt>
                <c:pt idx="9370">
                  <c:v>20.611000000000001</c:v>
                </c:pt>
                <c:pt idx="9371">
                  <c:v>20.612000000000002</c:v>
                </c:pt>
                <c:pt idx="9372">
                  <c:v>20.612000000000002</c:v>
                </c:pt>
                <c:pt idx="9373">
                  <c:v>20.612000000000002</c:v>
                </c:pt>
                <c:pt idx="9374">
                  <c:v>20.612000000000002</c:v>
                </c:pt>
                <c:pt idx="9375">
                  <c:v>20.613</c:v>
                </c:pt>
                <c:pt idx="9376">
                  <c:v>20.613</c:v>
                </c:pt>
                <c:pt idx="9377">
                  <c:v>20.613</c:v>
                </c:pt>
                <c:pt idx="9378">
                  <c:v>20.613</c:v>
                </c:pt>
                <c:pt idx="9379">
                  <c:v>20.614000000000001</c:v>
                </c:pt>
                <c:pt idx="9380">
                  <c:v>20.614000000000001</c:v>
                </c:pt>
                <c:pt idx="9381">
                  <c:v>20.614000000000001</c:v>
                </c:pt>
                <c:pt idx="9382">
                  <c:v>20.615000000000002</c:v>
                </c:pt>
                <c:pt idx="9383">
                  <c:v>20.615000000000002</c:v>
                </c:pt>
                <c:pt idx="9384">
                  <c:v>20.615000000000002</c:v>
                </c:pt>
                <c:pt idx="9385">
                  <c:v>20.615000000000002</c:v>
                </c:pt>
                <c:pt idx="9386">
                  <c:v>20.616</c:v>
                </c:pt>
                <c:pt idx="9387">
                  <c:v>20.616</c:v>
                </c:pt>
                <c:pt idx="9388">
                  <c:v>20.616</c:v>
                </c:pt>
                <c:pt idx="9389">
                  <c:v>20.617000000000001</c:v>
                </c:pt>
                <c:pt idx="9390">
                  <c:v>20.617000000000001</c:v>
                </c:pt>
                <c:pt idx="9391">
                  <c:v>20.617000000000001</c:v>
                </c:pt>
                <c:pt idx="9392">
                  <c:v>20.617000000000001</c:v>
                </c:pt>
                <c:pt idx="9393">
                  <c:v>20.618000000000002</c:v>
                </c:pt>
                <c:pt idx="9394">
                  <c:v>20.618000000000002</c:v>
                </c:pt>
                <c:pt idx="9395">
                  <c:v>20.618000000000002</c:v>
                </c:pt>
                <c:pt idx="9396">
                  <c:v>20.618000000000002</c:v>
                </c:pt>
                <c:pt idx="9397">
                  <c:v>20.619</c:v>
                </c:pt>
                <c:pt idx="9398">
                  <c:v>20.619</c:v>
                </c:pt>
                <c:pt idx="9399">
                  <c:v>20.619</c:v>
                </c:pt>
                <c:pt idx="9400">
                  <c:v>20.62</c:v>
                </c:pt>
                <c:pt idx="9401">
                  <c:v>20.62</c:v>
                </c:pt>
                <c:pt idx="9402">
                  <c:v>20.62</c:v>
                </c:pt>
                <c:pt idx="9403">
                  <c:v>20.62</c:v>
                </c:pt>
                <c:pt idx="9404">
                  <c:v>20.620999999999999</c:v>
                </c:pt>
                <c:pt idx="9405">
                  <c:v>20.620999999999999</c:v>
                </c:pt>
                <c:pt idx="9406">
                  <c:v>20.620999999999999</c:v>
                </c:pt>
                <c:pt idx="9407">
                  <c:v>20.622</c:v>
                </c:pt>
                <c:pt idx="9408">
                  <c:v>20.622</c:v>
                </c:pt>
                <c:pt idx="9409">
                  <c:v>20.622</c:v>
                </c:pt>
                <c:pt idx="9410">
                  <c:v>20.622</c:v>
                </c:pt>
                <c:pt idx="9411">
                  <c:v>20.623000000000001</c:v>
                </c:pt>
                <c:pt idx="9412">
                  <c:v>20.623000000000001</c:v>
                </c:pt>
                <c:pt idx="9413">
                  <c:v>20.623000000000001</c:v>
                </c:pt>
                <c:pt idx="9414">
                  <c:v>20.623000000000001</c:v>
                </c:pt>
                <c:pt idx="9415">
                  <c:v>20.623999999999999</c:v>
                </c:pt>
                <c:pt idx="9416">
                  <c:v>20.623999999999999</c:v>
                </c:pt>
                <c:pt idx="9417">
                  <c:v>20.623999999999999</c:v>
                </c:pt>
                <c:pt idx="9418">
                  <c:v>20.625</c:v>
                </c:pt>
                <c:pt idx="9419">
                  <c:v>20.625</c:v>
                </c:pt>
                <c:pt idx="9420">
                  <c:v>20.625</c:v>
                </c:pt>
                <c:pt idx="9421">
                  <c:v>20.625</c:v>
                </c:pt>
                <c:pt idx="9422">
                  <c:v>20.626000000000001</c:v>
                </c:pt>
                <c:pt idx="9423">
                  <c:v>20.626000000000001</c:v>
                </c:pt>
                <c:pt idx="9424">
                  <c:v>20.626000000000001</c:v>
                </c:pt>
                <c:pt idx="9425">
                  <c:v>20.626999999999999</c:v>
                </c:pt>
                <c:pt idx="9426">
                  <c:v>20.626999999999999</c:v>
                </c:pt>
                <c:pt idx="9427">
                  <c:v>20.626999999999999</c:v>
                </c:pt>
                <c:pt idx="9428">
                  <c:v>20.626999999999999</c:v>
                </c:pt>
                <c:pt idx="9429">
                  <c:v>20.628</c:v>
                </c:pt>
                <c:pt idx="9430">
                  <c:v>20.628</c:v>
                </c:pt>
                <c:pt idx="9431">
                  <c:v>20.628</c:v>
                </c:pt>
                <c:pt idx="9432">
                  <c:v>20.628</c:v>
                </c:pt>
                <c:pt idx="9433">
                  <c:v>20.629000000000001</c:v>
                </c:pt>
                <c:pt idx="9434">
                  <c:v>20.629000000000001</c:v>
                </c:pt>
                <c:pt idx="9435">
                  <c:v>20.629000000000001</c:v>
                </c:pt>
                <c:pt idx="9436">
                  <c:v>20.63</c:v>
                </c:pt>
                <c:pt idx="9437">
                  <c:v>20.63</c:v>
                </c:pt>
                <c:pt idx="9438">
                  <c:v>20.63</c:v>
                </c:pt>
                <c:pt idx="9439">
                  <c:v>20.63</c:v>
                </c:pt>
                <c:pt idx="9440">
                  <c:v>20.631</c:v>
                </c:pt>
                <c:pt idx="9441">
                  <c:v>20.631</c:v>
                </c:pt>
                <c:pt idx="9442">
                  <c:v>20.631</c:v>
                </c:pt>
                <c:pt idx="9443">
                  <c:v>20.632000000000001</c:v>
                </c:pt>
                <c:pt idx="9444">
                  <c:v>20.632000000000001</c:v>
                </c:pt>
                <c:pt idx="9445">
                  <c:v>20.632000000000001</c:v>
                </c:pt>
                <c:pt idx="9446">
                  <c:v>20.632000000000001</c:v>
                </c:pt>
                <c:pt idx="9447">
                  <c:v>20.632999999999999</c:v>
                </c:pt>
                <c:pt idx="9448">
                  <c:v>20.632999999999999</c:v>
                </c:pt>
                <c:pt idx="9449">
                  <c:v>20.632999999999999</c:v>
                </c:pt>
                <c:pt idx="9450">
                  <c:v>20.632999999999999</c:v>
                </c:pt>
                <c:pt idx="9451">
                  <c:v>20.634</c:v>
                </c:pt>
                <c:pt idx="9452">
                  <c:v>20.634</c:v>
                </c:pt>
                <c:pt idx="9453">
                  <c:v>20.634</c:v>
                </c:pt>
                <c:pt idx="9454">
                  <c:v>20.635000000000002</c:v>
                </c:pt>
                <c:pt idx="9455">
                  <c:v>20.635000000000002</c:v>
                </c:pt>
                <c:pt idx="9456">
                  <c:v>20.635000000000002</c:v>
                </c:pt>
                <c:pt idx="9457">
                  <c:v>20.635000000000002</c:v>
                </c:pt>
                <c:pt idx="9458">
                  <c:v>20.635999999999999</c:v>
                </c:pt>
                <c:pt idx="9459">
                  <c:v>20.635999999999999</c:v>
                </c:pt>
                <c:pt idx="9460">
                  <c:v>20.635999999999999</c:v>
                </c:pt>
                <c:pt idx="9461">
                  <c:v>20.637</c:v>
                </c:pt>
                <c:pt idx="9462">
                  <c:v>20.637</c:v>
                </c:pt>
                <c:pt idx="9463">
                  <c:v>20.637</c:v>
                </c:pt>
                <c:pt idx="9464">
                  <c:v>20.637</c:v>
                </c:pt>
                <c:pt idx="9465">
                  <c:v>20.638000000000002</c:v>
                </c:pt>
                <c:pt idx="9466">
                  <c:v>20.638000000000002</c:v>
                </c:pt>
                <c:pt idx="9467">
                  <c:v>20.638000000000002</c:v>
                </c:pt>
                <c:pt idx="9468">
                  <c:v>20.638000000000002</c:v>
                </c:pt>
                <c:pt idx="9469">
                  <c:v>20.638999999999999</c:v>
                </c:pt>
                <c:pt idx="9470">
                  <c:v>20.638999999999999</c:v>
                </c:pt>
                <c:pt idx="9471">
                  <c:v>20.638999999999999</c:v>
                </c:pt>
                <c:pt idx="9472">
                  <c:v>20.64</c:v>
                </c:pt>
                <c:pt idx="9473">
                  <c:v>20.64</c:v>
                </c:pt>
                <c:pt idx="9474">
                  <c:v>20.64</c:v>
                </c:pt>
                <c:pt idx="9475">
                  <c:v>20.64</c:v>
                </c:pt>
                <c:pt idx="9476">
                  <c:v>20.641000000000002</c:v>
                </c:pt>
                <c:pt idx="9477">
                  <c:v>20.641000000000002</c:v>
                </c:pt>
                <c:pt idx="9478">
                  <c:v>20.641000000000002</c:v>
                </c:pt>
                <c:pt idx="9479">
                  <c:v>20.641999999999999</c:v>
                </c:pt>
                <c:pt idx="9480">
                  <c:v>20.641999999999999</c:v>
                </c:pt>
                <c:pt idx="9481">
                  <c:v>20.641999999999999</c:v>
                </c:pt>
                <c:pt idx="9482">
                  <c:v>20.641999999999999</c:v>
                </c:pt>
                <c:pt idx="9483">
                  <c:v>20.643000000000001</c:v>
                </c:pt>
                <c:pt idx="9484">
                  <c:v>20.643000000000001</c:v>
                </c:pt>
                <c:pt idx="9485">
                  <c:v>20.643000000000001</c:v>
                </c:pt>
                <c:pt idx="9486">
                  <c:v>20.643000000000001</c:v>
                </c:pt>
                <c:pt idx="9487">
                  <c:v>20.644000000000002</c:v>
                </c:pt>
                <c:pt idx="9488">
                  <c:v>20.644000000000002</c:v>
                </c:pt>
                <c:pt idx="9489">
                  <c:v>20.644000000000002</c:v>
                </c:pt>
                <c:pt idx="9490">
                  <c:v>20.645</c:v>
                </c:pt>
                <c:pt idx="9491">
                  <c:v>20.645</c:v>
                </c:pt>
                <c:pt idx="9492">
                  <c:v>20.645</c:v>
                </c:pt>
                <c:pt idx="9493">
                  <c:v>20.645</c:v>
                </c:pt>
                <c:pt idx="9494">
                  <c:v>20.646000000000001</c:v>
                </c:pt>
                <c:pt idx="9495">
                  <c:v>20.646000000000001</c:v>
                </c:pt>
                <c:pt idx="9496">
                  <c:v>20.646000000000001</c:v>
                </c:pt>
                <c:pt idx="9497">
                  <c:v>20.647000000000002</c:v>
                </c:pt>
                <c:pt idx="9498">
                  <c:v>20.647000000000002</c:v>
                </c:pt>
                <c:pt idx="9499">
                  <c:v>20.647000000000002</c:v>
                </c:pt>
                <c:pt idx="9500">
                  <c:v>20.647000000000002</c:v>
                </c:pt>
                <c:pt idx="9501">
                  <c:v>20.648</c:v>
                </c:pt>
                <c:pt idx="9502">
                  <c:v>20.648</c:v>
                </c:pt>
                <c:pt idx="9503">
                  <c:v>20.648</c:v>
                </c:pt>
                <c:pt idx="9504">
                  <c:v>20.649000000000001</c:v>
                </c:pt>
                <c:pt idx="9505">
                  <c:v>20.649000000000001</c:v>
                </c:pt>
                <c:pt idx="9506">
                  <c:v>20.649000000000001</c:v>
                </c:pt>
                <c:pt idx="9507">
                  <c:v>20.649000000000001</c:v>
                </c:pt>
                <c:pt idx="9508">
                  <c:v>20.650000000000002</c:v>
                </c:pt>
                <c:pt idx="9509">
                  <c:v>20.650000000000002</c:v>
                </c:pt>
                <c:pt idx="9510">
                  <c:v>20.650000000000002</c:v>
                </c:pt>
                <c:pt idx="9511">
                  <c:v>20.650000000000002</c:v>
                </c:pt>
                <c:pt idx="9512">
                  <c:v>20.651</c:v>
                </c:pt>
                <c:pt idx="9513">
                  <c:v>20.651</c:v>
                </c:pt>
                <c:pt idx="9514">
                  <c:v>20.651</c:v>
                </c:pt>
                <c:pt idx="9515">
                  <c:v>20.652000000000001</c:v>
                </c:pt>
                <c:pt idx="9516">
                  <c:v>20.652000000000001</c:v>
                </c:pt>
                <c:pt idx="9517">
                  <c:v>20.652000000000001</c:v>
                </c:pt>
                <c:pt idx="9518">
                  <c:v>20.652000000000001</c:v>
                </c:pt>
                <c:pt idx="9519">
                  <c:v>20.652999999999999</c:v>
                </c:pt>
                <c:pt idx="9520">
                  <c:v>20.652999999999999</c:v>
                </c:pt>
                <c:pt idx="9521">
                  <c:v>20.652999999999999</c:v>
                </c:pt>
                <c:pt idx="9522">
                  <c:v>20.654</c:v>
                </c:pt>
                <c:pt idx="9523">
                  <c:v>20.654</c:v>
                </c:pt>
                <c:pt idx="9524">
                  <c:v>20.654</c:v>
                </c:pt>
                <c:pt idx="9525">
                  <c:v>20.654</c:v>
                </c:pt>
                <c:pt idx="9526">
                  <c:v>20.655000000000001</c:v>
                </c:pt>
                <c:pt idx="9527">
                  <c:v>20.655000000000001</c:v>
                </c:pt>
                <c:pt idx="9528">
                  <c:v>20.655000000000001</c:v>
                </c:pt>
                <c:pt idx="9529">
                  <c:v>20.655000000000001</c:v>
                </c:pt>
                <c:pt idx="9530">
                  <c:v>20.655999999999999</c:v>
                </c:pt>
                <c:pt idx="9531">
                  <c:v>20.655999999999999</c:v>
                </c:pt>
                <c:pt idx="9532">
                  <c:v>20.655999999999999</c:v>
                </c:pt>
                <c:pt idx="9533">
                  <c:v>20.657</c:v>
                </c:pt>
                <c:pt idx="9534">
                  <c:v>20.657</c:v>
                </c:pt>
                <c:pt idx="9535">
                  <c:v>20.657</c:v>
                </c:pt>
                <c:pt idx="9536">
                  <c:v>20.657</c:v>
                </c:pt>
                <c:pt idx="9537">
                  <c:v>20.658000000000001</c:v>
                </c:pt>
                <c:pt idx="9538">
                  <c:v>20.658000000000001</c:v>
                </c:pt>
                <c:pt idx="9539">
                  <c:v>20.658000000000001</c:v>
                </c:pt>
                <c:pt idx="9540">
                  <c:v>20.658999999999999</c:v>
                </c:pt>
                <c:pt idx="9541">
                  <c:v>20.658999999999999</c:v>
                </c:pt>
                <c:pt idx="9542">
                  <c:v>20.658999999999999</c:v>
                </c:pt>
                <c:pt idx="9543">
                  <c:v>20.658999999999999</c:v>
                </c:pt>
                <c:pt idx="9544">
                  <c:v>20.66</c:v>
                </c:pt>
                <c:pt idx="9545">
                  <c:v>20.66</c:v>
                </c:pt>
                <c:pt idx="9546">
                  <c:v>20.66</c:v>
                </c:pt>
                <c:pt idx="9547">
                  <c:v>20.66</c:v>
                </c:pt>
                <c:pt idx="9548">
                  <c:v>20.661000000000001</c:v>
                </c:pt>
                <c:pt idx="9549">
                  <c:v>20.661000000000001</c:v>
                </c:pt>
                <c:pt idx="9550">
                  <c:v>20.661000000000001</c:v>
                </c:pt>
                <c:pt idx="9551">
                  <c:v>20.661999999999999</c:v>
                </c:pt>
                <c:pt idx="9552">
                  <c:v>20.661999999999999</c:v>
                </c:pt>
                <c:pt idx="9553">
                  <c:v>20.661999999999999</c:v>
                </c:pt>
                <c:pt idx="9554">
                  <c:v>20.661999999999999</c:v>
                </c:pt>
                <c:pt idx="9555">
                  <c:v>20.663</c:v>
                </c:pt>
                <c:pt idx="9556">
                  <c:v>20.663</c:v>
                </c:pt>
                <c:pt idx="9557">
                  <c:v>20.663</c:v>
                </c:pt>
                <c:pt idx="9558">
                  <c:v>20.664000000000001</c:v>
                </c:pt>
                <c:pt idx="9559">
                  <c:v>20.664000000000001</c:v>
                </c:pt>
                <c:pt idx="9560">
                  <c:v>20.664000000000001</c:v>
                </c:pt>
                <c:pt idx="9561">
                  <c:v>20.664000000000001</c:v>
                </c:pt>
                <c:pt idx="9562">
                  <c:v>20.664999999999999</c:v>
                </c:pt>
                <c:pt idx="9563">
                  <c:v>20.664999999999999</c:v>
                </c:pt>
                <c:pt idx="9564">
                  <c:v>20.664999999999999</c:v>
                </c:pt>
                <c:pt idx="9565">
                  <c:v>20.664999999999999</c:v>
                </c:pt>
                <c:pt idx="9566">
                  <c:v>20.666</c:v>
                </c:pt>
                <c:pt idx="9567">
                  <c:v>20.666</c:v>
                </c:pt>
                <c:pt idx="9568">
                  <c:v>20.666</c:v>
                </c:pt>
                <c:pt idx="9569">
                  <c:v>20.667000000000002</c:v>
                </c:pt>
                <c:pt idx="9570">
                  <c:v>20.667000000000002</c:v>
                </c:pt>
                <c:pt idx="9571">
                  <c:v>20.667000000000002</c:v>
                </c:pt>
                <c:pt idx="9572">
                  <c:v>20.667000000000002</c:v>
                </c:pt>
                <c:pt idx="9573">
                  <c:v>20.667999999999999</c:v>
                </c:pt>
                <c:pt idx="9574">
                  <c:v>20.667999999999999</c:v>
                </c:pt>
                <c:pt idx="9575">
                  <c:v>20.667999999999999</c:v>
                </c:pt>
                <c:pt idx="9576">
                  <c:v>20.669</c:v>
                </c:pt>
                <c:pt idx="9577">
                  <c:v>20.669</c:v>
                </c:pt>
                <c:pt idx="9578">
                  <c:v>20.669</c:v>
                </c:pt>
                <c:pt idx="9579">
                  <c:v>20.669</c:v>
                </c:pt>
                <c:pt idx="9580">
                  <c:v>20.67</c:v>
                </c:pt>
                <c:pt idx="9581">
                  <c:v>20.67</c:v>
                </c:pt>
                <c:pt idx="9582">
                  <c:v>20.67</c:v>
                </c:pt>
                <c:pt idx="9583">
                  <c:v>20.67</c:v>
                </c:pt>
                <c:pt idx="9584">
                  <c:v>20.670999999999999</c:v>
                </c:pt>
                <c:pt idx="9585">
                  <c:v>20.670999999999999</c:v>
                </c:pt>
                <c:pt idx="9586">
                  <c:v>20.670999999999999</c:v>
                </c:pt>
                <c:pt idx="9587">
                  <c:v>20.672000000000001</c:v>
                </c:pt>
                <c:pt idx="9588">
                  <c:v>20.672000000000001</c:v>
                </c:pt>
                <c:pt idx="9589">
                  <c:v>20.672000000000001</c:v>
                </c:pt>
                <c:pt idx="9590">
                  <c:v>20.672000000000001</c:v>
                </c:pt>
                <c:pt idx="9591">
                  <c:v>20.673000000000002</c:v>
                </c:pt>
                <c:pt idx="9592">
                  <c:v>20.673000000000002</c:v>
                </c:pt>
                <c:pt idx="9593">
                  <c:v>20.673000000000002</c:v>
                </c:pt>
                <c:pt idx="9594">
                  <c:v>20.673999999999999</c:v>
                </c:pt>
                <c:pt idx="9595">
                  <c:v>20.673999999999999</c:v>
                </c:pt>
                <c:pt idx="9596">
                  <c:v>20.673999999999999</c:v>
                </c:pt>
                <c:pt idx="9597">
                  <c:v>20.673999999999999</c:v>
                </c:pt>
                <c:pt idx="9598">
                  <c:v>20.675000000000001</c:v>
                </c:pt>
                <c:pt idx="9599">
                  <c:v>20.675000000000001</c:v>
                </c:pt>
                <c:pt idx="9600">
                  <c:v>20.675000000000001</c:v>
                </c:pt>
                <c:pt idx="9601">
                  <c:v>20.675000000000001</c:v>
                </c:pt>
                <c:pt idx="9602">
                  <c:v>20.676000000000002</c:v>
                </c:pt>
                <c:pt idx="9603">
                  <c:v>20.676000000000002</c:v>
                </c:pt>
                <c:pt idx="9604">
                  <c:v>20.676000000000002</c:v>
                </c:pt>
                <c:pt idx="9605">
                  <c:v>20.677</c:v>
                </c:pt>
                <c:pt idx="9606">
                  <c:v>20.677</c:v>
                </c:pt>
                <c:pt idx="9607">
                  <c:v>20.677</c:v>
                </c:pt>
                <c:pt idx="9608">
                  <c:v>20.677</c:v>
                </c:pt>
                <c:pt idx="9609">
                  <c:v>20.678000000000001</c:v>
                </c:pt>
                <c:pt idx="9610">
                  <c:v>20.678000000000001</c:v>
                </c:pt>
                <c:pt idx="9611">
                  <c:v>20.678000000000001</c:v>
                </c:pt>
                <c:pt idx="9612">
                  <c:v>20.679000000000002</c:v>
                </c:pt>
                <c:pt idx="9613">
                  <c:v>20.679000000000002</c:v>
                </c:pt>
                <c:pt idx="9614">
                  <c:v>20.679000000000002</c:v>
                </c:pt>
                <c:pt idx="9615">
                  <c:v>20.679000000000002</c:v>
                </c:pt>
                <c:pt idx="9616">
                  <c:v>20.68</c:v>
                </c:pt>
                <c:pt idx="9617">
                  <c:v>20.68</c:v>
                </c:pt>
                <c:pt idx="9618">
                  <c:v>20.68</c:v>
                </c:pt>
                <c:pt idx="9619">
                  <c:v>20.68</c:v>
                </c:pt>
                <c:pt idx="9620">
                  <c:v>20.681000000000001</c:v>
                </c:pt>
                <c:pt idx="9621">
                  <c:v>20.681000000000001</c:v>
                </c:pt>
                <c:pt idx="9622">
                  <c:v>20.681000000000001</c:v>
                </c:pt>
                <c:pt idx="9623">
                  <c:v>20.682000000000002</c:v>
                </c:pt>
                <c:pt idx="9624">
                  <c:v>20.682000000000002</c:v>
                </c:pt>
                <c:pt idx="9625">
                  <c:v>20.682000000000002</c:v>
                </c:pt>
                <c:pt idx="9626">
                  <c:v>20.682000000000002</c:v>
                </c:pt>
                <c:pt idx="9627">
                  <c:v>20.683</c:v>
                </c:pt>
                <c:pt idx="9628">
                  <c:v>20.683</c:v>
                </c:pt>
                <c:pt idx="9629">
                  <c:v>20.683</c:v>
                </c:pt>
                <c:pt idx="9630">
                  <c:v>20.684000000000001</c:v>
                </c:pt>
                <c:pt idx="9631">
                  <c:v>20.684000000000001</c:v>
                </c:pt>
                <c:pt idx="9632">
                  <c:v>20.684000000000001</c:v>
                </c:pt>
                <c:pt idx="9633">
                  <c:v>20.684000000000001</c:v>
                </c:pt>
                <c:pt idx="9634">
                  <c:v>20.684999999999999</c:v>
                </c:pt>
                <c:pt idx="9635">
                  <c:v>20.684999999999999</c:v>
                </c:pt>
                <c:pt idx="9636">
                  <c:v>20.684999999999999</c:v>
                </c:pt>
                <c:pt idx="9637">
                  <c:v>20.686</c:v>
                </c:pt>
                <c:pt idx="9638">
                  <c:v>20.686</c:v>
                </c:pt>
                <c:pt idx="9639">
                  <c:v>20.686</c:v>
                </c:pt>
                <c:pt idx="9640">
                  <c:v>20.686</c:v>
                </c:pt>
                <c:pt idx="9641">
                  <c:v>20.687000000000001</c:v>
                </c:pt>
                <c:pt idx="9642">
                  <c:v>20.687000000000001</c:v>
                </c:pt>
                <c:pt idx="9643">
                  <c:v>20.687000000000001</c:v>
                </c:pt>
                <c:pt idx="9644">
                  <c:v>20.687000000000001</c:v>
                </c:pt>
                <c:pt idx="9645">
                  <c:v>20.687999999999999</c:v>
                </c:pt>
                <c:pt idx="9646">
                  <c:v>20.687999999999999</c:v>
                </c:pt>
                <c:pt idx="9647">
                  <c:v>20.687999999999999</c:v>
                </c:pt>
                <c:pt idx="9648">
                  <c:v>20.689</c:v>
                </c:pt>
                <c:pt idx="9649">
                  <c:v>20.689</c:v>
                </c:pt>
                <c:pt idx="9650">
                  <c:v>20.689</c:v>
                </c:pt>
                <c:pt idx="9651">
                  <c:v>20.689</c:v>
                </c:pt>
                <c:pt idx="9652">
                  <c:v>20.69</c:v>
                </c:pt>
                <c:pt idx="9653">
                  <c:v>20.69</c:v>
                </c:pt>
                <c:pt idx="9654">
                  <c:v>20.69</c:v>
                </c:pt>
                <c:pt idx="9655">
                  <c:v>20.690999999999999</c:v>
                </c:pt>
                <c:pt idx="9656">
                  <c:v>20.690999999999999</c:v>
                </c:pt>
                <c:pt idx="9657">
                  <c:v>20.690999999999999</c:v>
                </c:pt>
                <c:pt idx="9658">
                  <c:v>20.690999999999999</c:v>
                </c:pt>
                <c:pt idx="9659">
                  <c:v>20.692</c:v>
                </c:pt>
                <c:pt idx="9660">
                  <c:v>20.692</c:v>
                </c:pt>
                <c:pt idx="9661">
                  <c:v>20.692</c:v>
                </c:pt>
                <c:pt idx="9662">
                  <c:v>20.692</c:v>
                </c:pt>
                <c:pt idx="9663">
                  <c:v>20.693000000000001</c:v>
                </c:pt>
                <c:pt idx="9664">
                  <c:v>20.693000000000001</c:v>
                </c:pt>
                <c:pt idx="9665">
                  <c:v>20.693000000000001</c:v>
                </c:pt>
                <c:pt idx="9666">
                  <c:v>20.693999999999999</c:v>
                </c:pt>
                <c:pt idx="9667">
                  <c:v>20.693999999999999</c:v>
                </c:pt>
                <c:pt idx="9668">
                  <c:v>20.693999999999999</c:v>
                </c:pt>
                <c:pt idx="9669">
                  <c:v>20.693999999999999</c:v>
                </c:pt>
                <c:pt idx="9670">
                  <c:v>20.695</c:v>
                </c:pt>
                <c:pt idx="9671">
                  <c:v>20.695</c:v>
                </c:pt>
                <c:pt idx="9672">
                  <c:v>20.695</c:v>
                </c:pt>
                <c:pt idx="9673">
                  <c:v>20.696000000000002</c:v>
                </c:pt>
                <c:pt idx="9674">
                  <c:v>20.696000000000002</c:v>
                </c:pt>
                <c:pt idx="9675">
                  <c:v>20.696000000000002</c:v>
                </c:pt>
                <c:pt idx="9676">
                  <c:v>20.696000000000002</c:v>
                </c:pt>
                <c:pt idx="9677">
                  <c:v>20.696999999999999</c:v>
                </c:pt>
                <c:pt idx="9678">
                  <c:v>20.696999999999999</c:v>
                </c:pt>
                <c:pt idx="9679">
                  <c:v>20.696999999999999</c:v>
                </c:pt>
                <c:pt idx="9680">
                  <c:v>20.696999999999999</c:v>
                </c:pt>
                <c:pt idx="9681">
                  <c:v>20.698</c:v>
                </c:pt>
                <c:pt idx="9682">
                  <c:v>20.698</c:v>
                </c:pt>
                <c:pt idx="9683">
                  <c:v>20.698</c:v>
                </c:pt>
                <c:pt idx="9684">
                  <c:v>20.699000000000002</c:v>
                </c:pt>
                <c:pt idx="9685">
                  <c:v>20.699000000000002</c:v>
                </c:pt>
                <c:pt idx="9686">
                  <c:v>20.699000000000002</c:v>
                </c:pt>
                <c:pt idx="9687">
                  <c:v>20.699000000000002</c:v>
                </c:pt>
                <c:pt idx="9688">
                  <c:v>20.7</c:v>
                </c:pt>
                <c:pt idx="9689">
                  <c:v>20.7</c:v>
                </c:pt>
                <c:pt idx="9690">
                  <c:v>20.7</c:v>
                </c:pt>
                <c:pt idx="9691">
                  <c:v>20.701000000000001</c:v>
                </c:pt>
                <c:pt idx="9692">
                  <c:v>20.701000000000001</c:v>
                </c:pt>
                <c:pt idx="9693">
                  <c:v>20.701000000000001</c:v>
                </c:pt>
                <c:pt idx="9694">
                  <c:v>20.701000000000001</c:v>
                </c:pt>
                <c:pt idx="9695">
                  <c:v>20.702000000000002</c:v>
                </c:pt>
                <c:pt idx="9696">
                  <c:v>20.702000000000002</c:v>
                </c:pt>
                <c:pt idx="9697">
                  <c:v>20.702000000000002</c:v>
                </c:pt>
                <c:pt idx="9698">
                  <c:v>20.702999999999999</c:v>
                </c:pt>
                <c:pt idx="9699">
                  <c:v>20.702999999999999</c:v>
                </c:pt>
                <c:pt idx="9700">
                  <c:v>20.702999999999999</c:v>
                </c:pt>
                <c:pt idx="9701">
                  <c:v>20.702999999999999</c:v>
                </c:pt>
                <c:pt idx="9702">
                  <c:v>20.704000000000001</c:v>
                </c:pt>
                <c:pt idx="9703">
                  <c:v>20.704000000000001</c:v>
                </c:pt>
                <c:pt idx="9704">
                  <c:v>20.704000000000001</c:v>
                </c:pt>
                <c:pt idx="9705">
                  <c:v>20.704000000000001</c:v>
                </c:pt>
                <c:pt idx="9706">
                  <c:v>20.705000000000002</c:v>
                </c:pt>
                <c:pt idx="9707">
                  <c:v>20.705000000000002</c:v>
                </c:pt>
                <c:pt idx="9708">
                  <c:v>20.705000000000002</c:v>
                </c:pt>
                <c:pt idx="9709">
                  <c:v>20.706</c:v>
                </c:pt>
                <c:pt idx="9710">
                  <c:v>20.706</c:v>
                </c:pt>
                <c:pt idx="9711">
                  <c:v>20.706</c:v>
                </c:pt>
                <c:pt idx="9712">
                  <c:v>20.706</c:v>
                </c:pt>
                <c:pt idx="9713">
                  <c:v>20.707000000000001</c:v>
                </c:pt>
                <c:pt idx="9714">
                  <c:v>20.707000000000001</c:v>
                </c:pt>
                <c:pt idx="9715">
                  <c:v>20.707000000000001</c:v>
                </c:pt>
                <c:pt idx="9716">
                  <c:v>20.708000000000002</c:v>
                </c:pt>
                <c:pt idx="9717">
                  <c:v>20.708000000000002</c:v>
                </c:pt>
                <c:pt idx="9718">
                  <c:v>20.708000000000002</c:v>
                </c:pt>
                <c:pt idx="9719">
                  <c:v>20.708000000000002</c:v>
                </c:pt>
                <c:pt idx="9720">
                  <c:v>20.709</c:v>
                </c:pt>
                <c:pt idx="9721">
                  <c:v>20.709</c:v>
                </c:pt>
                <c:pt idx="9722">
                  <c:v>20.709</c:v>
                </c:pt>
                <c:pt idx="9723">
                  <c:v>20.709</c:v>
                </c:pt>
                <c:pt idx="9724">
                  <c:v>20.71</c:v>
                </c:pt>
                <c:pt idx="9725">
                  <c:v>20.71</c:v>
                </c:pt>
                <c:pt idx="9726">
                  <c:v>20.71</c:v>
                </c:pt>
                <c:pt idx="9727">
                  <c:v>20.711000000000002</c:v>
                </c:pt>
                <c:pt idx="9728">
                  <c:v>20.711000000000002</c:v>
                </c:pt>
                <c:pt idx="9729">
                  <c:v>20.711000000000002</c:v>
                </c:pt>
                <c:pt idx="9730">
                  <c:v>20.711000000000002</c:v>
                </c:pt>
                <c:pt idx="9731">
                  <c:v>20.712</c:v>
                </c:pt>
                <c:pt idx="9732">
                  <c:v>20.712</c:v>
                </c:pt>
                <c:pt idx="9733">
                  <c:v>20.712</c:v>
                </c:pt>
                <c:pt idx="9734">
                  <c:v>20.713000000000001</c:v>
                </c:pt>
                <c:pt idx="9735">
                  <c:v>20.713000000000001</c:v>
                </c:pt>
                <c:pt idx="9736">
                  <c:v>20.713000000000001</c:v>
                </c:pt>
                <c:pt idx="9737">
                  <c:v>20.713000000000001</c:v>
                </c:pt>
                <c:pt idx="9738">
                  <c:v>20.714000000000002</c:v>
                </c:pt>
                <c:pt idx="9739">
                  <c:v>20.714000000000002</c:v>
                </c:pt>
                <c:pt idx="9740">
                  <c:v>20.714000000000002</c:v>
                </c:pt>
                <c:pt idx="9741">
                  <c:v>20.714000000000002</c:v>
                </c:pt>
                <c:pt idx="9742">
                  <c:v>20.715</c:v>
                </c:pt>
                <c:pt idx="9743">
                  <c:v>20.715</c:v>
                </c:pt>
                <c:pt idx="9744">
                  <c:v>20.715</c:v>
                </c:pt>
                <c:pt idx="9745">
                  <c:v>20.716000000000001</c:v>
                </c:pt>
                <c:pt idx="9746">
                  <c:v>20.716000000000001</c:v>
                </c:pt>
                <c:pt idx="9747">
                  <c:v>20.716000000000001</c:v>
                </c:pt>
                <c:pt idx="9748">
                  <c:v>20.716000000000001</c:v>
                </c:pt>
                <c:pt idx="9749">
                  <c:v>20.716999999999999</c:v>
                </c:pt>
                <c:pt idx="9750">
                  <c:v>20.716999999999999</c:v>
                </c:pt>
                <c:pt idx="9751">
                  <c:v>20.716999999999999</c:v>
                </c:pt>
                <c:pt idx="9752">
                  <c:v>20.718</c:v>
                </c:pt>
                <c:pt idx="9753">
                  <c:v>20.718</c:v>
                </c:pt>
                <c:pt idx="9754">
                  <c:v>20.718</c:v>
                </c:pt>
                <c:pt idx="9755">
                  <c:v>20.718</c:v>
                </c:pt>
                <c:pt idx="9756">
                  <c:v>20.719000000000001</c:v>
                </c:pt>
                <c:pt idx="9757">
                  <c:v>20.719000000000001</c:v>
                </c:pt>
                <c:pt idx="9758">
                  <c:v>20.719000000000001</c:v>
                </c:pt>
                <c:pt idx="9759">
                  <c:v>20.72</c:v>
                </c:pt>
                <c:pt idx="9760">
                  <c:v>20.72</c:v>
                </c:pt>
                <c:pt idx="9761">
                  <c:v>20.72</c:v>
                </c:pt>
                <c:pt idx="9762">
                  <c:v>20.72</c:v>
                </c:pt>
                <c:pt idx="9763">
                  <c:v>20.721</c:v>
                </c:pt>
                <c:pt idx="9764">
                  <c:v>20.721</c:v>
                </c:pt>
                <c:pt idx="9765">
                  <c:v>20.721</c:v>
                </c:pt>
                <c:pt idx="9766">
                  <c:v>20.721</c:v>
                </c:pt>
                <c:pt idx="9767">
                  <c:v>20.722000000000001</c:v>
                </c:pt>
                <c:pt idx="9768">
                  <c:v>20.722000000000001</c:v>
                </c:pt>
                <c:pt idx="9769">
                  <c:v>20.722000000000001</c:v>
                </c:pt>
                <c:pt idx="9770">
                  <c:v>20.722999999999999</c:v>
                </c:pt>
                <c:pt idx="9771">
                  <c:v>20.722999999999999</c:v>
                </c:pt>
                <c:pt idx="9772">
                  <c:v>20.722999999999999</c:v>
                </c:pt>
                <c:pt idx="9773">
                  <c:v>20.722999999999999</c:v>
                </c:pt>
                <c:pt idx="9774">
                  <c:v>20.724</c:v>
                </c:pt>
                <c:pt idx="9775">
                  <c:v>20.724</c:v>
                </c:pt>
                <c:pt idx="9776">
                  <c:v>20.724</c:v>
                </c:pt>
                <c:pt idx="9777">
                  <c:v>20.725000000000001</c:v>
                </c:pt>
                <c:pt idx="9778">
                  <c:v>20.725000000000001</c:v>
                </c:pt>
                <c:pt idx="9779">
                  <c:v>20.725000000000001</c:v>
                </c:pt>
                <c:pt idx="9780">
                  <c:v>20.725000000000001</c:v>
                </c:pt>
                <c:pt idx="9781">
                  <c:v>20.725999999999999</c:v>
                </c:pt>
                <c:pt idx="9782">
                  <c:v>20.725999999999999</c:v>
                </c:pt>
                <c:pt idx="9783">
                  <c:v>20.725999999999999</c:v>
                </c:pt>
                <c:pt idx="9784">
                  <c:v>20.725999999999999</c:v>
                </c:pt>
                <c:pt idx="9785">
                  <c:v>20.727</c:v>
                </c:pt>
                <c:pt idx="9786">
                  <c:v>20.727</c:v>
                </c:pt>
                <c:pt idx="9787">
                  <c:v>20.727</c:v>
                </c:pt>
                <c:pt idx="9788">
                  <c:v>20.728000000000002</c:v>
                </c:pt>
                <c:pt idx="9789">
                  <c:v>20.728000000000002</c:v>
                </c:pt>
                <c:pt idx="9790">
                  <c:v>20.728000000000002</c:v>
                </c:pt>
                <c:pt idx="9791">
                  <c:v>20.728000000000002</c:v>
                </c:pt>
                <c:pt idx="9792">
                  <c:v>20.728999999999999</c:v>
                </c:pt>
                <c:pt idx="9793">
                  <c:v>20.728999999999999</c:v>
                </c:pt>
                <c:pt idx="9794">
                  <c:v>20.728999999999999</c:v>
                </c:pt>
                <c:pt idx="9795">
                  <c:v>20.73</c:v>
                </c:pt>
                <c:pt idx="9796">
                  <c:v>20.73</c:v>
                </c:pt>
                <c:pt idx="9797">
                  <c:v>20.73</c:v>
                </c:pt>
                <c:pt idx="9798">
                  <c:v>20.73</c:v>
                </c:pt>
                <c:pt idx="9799">
                  <c:v>20.731000000000002</c:v>
                </c:pt>
                <c:pt idx="9800">
                  <c:v>20.731000000000002</c:v>
                </c:pt>
                <c:pt idx="9801">
                  <c:v>20.731000000000002</c:v>
                </c:pt>
                <c:pt idx="9802">
                  <c:v>20.731000000000002</c:v>
                </c:pt>
                <c:pt idx="9803">
                  <c:v>20.731999999999999</c:v>
                </c:pt>
                <c:pt idx="9804">
                  <c:v>20.731999999999999</c:v>
                </c:pt>
                <c:pt idx="9805">
                  <c:v>20.731999999999999</c:v>
                </c:pt>
                <c:pt idx="9806">
                  <c:v>20.733000000000001</c:v>
                </c:pt>
                <c:pt idx="9807">
                  <c:v>20.733000000000001</c:v>
                </c:pt>
                <c:pt idx="9808">
                  <c:v>20.733000000000001</c:v>
                </c:pt>
                <c:pt idx="9809">
                  <c:v>20.733000000000001</c:v>
                </c:pt>
                <c:pt idx="9810">
                  <c:v>20.734000000000002</c:v>
                </c:pt>
                <c:pt idx="9811">
                  <c:v>20.734000000000002</c:v>
                </c:pt>
                <c:pt idx="9812">
                  <c:v>20.734000000000002</c:v>
                </c:pt>
                <c:pt idx="9813">
                  <c:v>20.734999999999999</c:v>
                </c:pt>
                <c:pt idx="9814">
                  <c:v>20.734999999999999</c:v>
                </c:pt>
                <c:pt idx="9815">
                  <c:v>20.734999999999999</c:v>
                </c:pt>
                <c:pt idx="9816">
                  <c:v>20.734999999999999</c:v>
                </c:pt>
                <c:pt idx="9817">
                  <c:v>20.736000000000001</c:v>
                </c:pt>
                <c:pt idx="9818">
                  <c:v>20.736000000000001</c:v>
                </c:pt>
                <c:pt idx="9819">
                  <c:v>20.736000000000001</c:v>
                </c:pt>
                <c:pt idx="9820">
                  <c:v>20.736000000000001</c:v>
                </c:pt>
                <c:pt idx="9821">
                  <c:v>20.737000000000002</c:v>
                </c:pt>
                <c:pt idx="9822">
                  <c:v>20.737000000000002</c:v>
                </c:pt>
                <c:pt idx="9823">
                  <c:v>20.737000000000002</c:v>
                </c:pt>
                <c:pt idx="9824">
                  <c:v>20.738</c:v>
                </c:pt>
                <c:pt idx="9825">
                  <c:v>20.738</c:v>
                </c:pt>
                <c:pt idx="9826">
                  <c:v>20.738</c:v>
                </c:pt>
                <c:pt idx="9827">
                  <c:v>20.738</c:v>
                </c:pt>
                <c:pt idx="9828">
                  <c:v>20.739000000000001</c:v>
                </c:pt>
                <c:pt idx="9829">
                  <c:v>20.739000000000001</c:v>
                </c:pt>
                <c:pt idx="9830">
                  <c:v>20.739000000000001</c:v>
                </c:pt>
                <c:pt idx="9831">
                  <c:v>20.740000000000002</c:v>
                </c:pt>
                <c:pt idx="9832">
                  <c:v>20.740000000000002</c:v>
                </c:pt>
                <c:pt idx="9833">
                  <c:v>20.740000000000002</c:v>
                </c:pt>
                <c:pt idx="9834">
                  <c:v>20.740000000000002</c:v>
                </c:pt>
                <c:pt idx="9835">
                  <c:v>20.741</c:v>
                </c:pt>
                <c:pt idx="9836">
                  <c:v>20.741</c:v>
                </c:pt>
                <c:pt idx="9837">
                  <c:v>20.741</c:v>
                </c:pt>
                <c:pt idx="9838">
                  <c:v>20.741</c:v>
                </c:pt>
                <c:pt idx="9839">
                  <c:v>20.742000000000001</c:v>
                </c:pt>
                <c:pt idx="9840">
                  <c:v>20.742000000000001</c:v>
                </c:pt>
                <c:pt idx="9841">
                  <c:v>20.742000000000001</c:v>
                </c:pt>
                <c:pt idx="9842">
                  <c:v>20.743000000000002</c:v>
                </c:pt>
                <c:pt idx="9843">
                  <c:v>20.743000000000002</c:v>
                </c:pt>
                <c:pt idx="9844">
                  <c:v>20.743000000000002</c:v>
                </c:pt>
                <c:pt idx="9845">
                  <c:v>20.743000000000002</c:v>
                </c:pt>
                <c:pt idx="9846">
                  <c:v>20.744</c:v>
                </c:pt>
                <c:pt idx="9847">
                  <c:v>20.744</c:v>
                </c:pt>
                <c:pt idx="9848">
                  <c:v>20.744</c:v>
                </c:pt>
                <c:pt idx="9849">
                  <c:v>20.745000000000001</c:v>
                </c:pt>
                <c:pt idx="9850">
                  <c:v>20.745000000000001</c:v>
                </c:pt>
                <c:pt idx="9851">
                  <c:v>20.745000000000001</c:v>
                </c:pt>
                <c:pt idx="9852">
                  <c:v>20.745000000000001</c:v>
                </c:pt>
                <c:pt idx="9853">
                  <c:v>20.745999999999999</c:v>
                </c:pt>
                <c:pt idx="9854">
                  <c:v>20.745999999999999</c:v>
                </c:pt>
                <c:pt idx="9855">
                  <c:v>20.745999999999999</c:v>
                </c:pt>
                <c:pt idx="9856">
                  <c:v>20.747</c:v>
                </c:pt>
                <c:pt idx="9857">
                  <c:v>20.747</c:v>
                </c:pt>
                <c:pt idx="9858">
                  <c:v>20.747</c:v>
                </c:pt>
                <c:pt idx="9859">
                  <c:v>20.747</c:v>
                </c:pt>
                <c:pt idx="9860">
                  <c:v>20.748000000000001</c:v>
                </c:pt>
                <c:pt idx="9861">
                  <c:v>20.751000000000001</c:v>
                </c:pt>
                <c:pt idx="9862">
                  <c:v>20.754000000000001</c:v>
                </c:pt>
                <c:pt idx="9863">
                  <c:v>20.757999999999999</c:v>
                </c:pt>
                <c:pt idx="9864">
                  <c:v>20.760999999999999</c:v>
                </c:pt>
                <c:pt idx="9865">
                  <c:v>20.765000000000001</c:v>
                </c:pt>
                <c:pt idx="9866">
                  <c:v>20.769000000000002</c:v>
                </c:pt>
                <c:pt idx="9867">
                  <c:v>20.772000000000002</c:v>
                </c:pt>
                <c:pt idx="9868">
                  <c:v>20.776</c:v>
                </c:pt>
                <c:pt idx="9869">
                  <c:v>20.78</c:v>
                </c:pt>
                <c:pt idx="9870">
                  <c:v>20.783000000000001</c:v>
                </c:pt>
                <c:pt idx="9871">
                  <c:v>20.786999999999999</c:v>
                </c:pt>
                <c:pt idx="9872">
                  <c:v>20.791</c:v>
                </c:pt>
                <c:pt idx="9873">
                  <c:v>20.794</c:v>
                </c:pt>
                <c:pt idx="9874">
                  <c:v>20.798000000000002</c:v>
                </c:pt>
                <c:pt idx="9875">
                  <c:v>20.802</c:v>
                </c:pt>
                <c:pt idx="9876">
                  <c:v>20.806000000000001</c:v>
                </c:pt>
                <c:pt idx="9877">
                  <c:v>20.81</c:v>
                </c:pt>
                <c:pt idx="9878">
                  <c:v>20.814</c:v>
                </c:pt>
                <c:pt idx="9879">
                  <c:v>20.818000000000001</c:v>
                </c:pt>
                <c:pt idx="9880">
                  <c:v>20.821999999999999</c:v>
                </c:pt>
                <c:pt idx="9881">
                  <c:v>20.826000000000001</c:v>
                </c:pt>
                <c:pt idx="9882">
                  <c:v>20.830000000000002</c:v>
                </c:pt>
                <c:pt idx="9883">
                  <c:v>20.834</c:v>
                </c:pt>
                <c:pt idx="9884">
                  <c:v>20.838000000000001</c:v>
                </c:pt>
                <c:pt idx="9885">
                  <c:v>20.841999999999999</c:v>
                </c:pt>
                <c:pt idx="9886">
                  <c:v>20.846</c:v>
                </c:pt>
                <c:pt idx="9887">
                  <c:v>20.85</c:v>
                </c:pt>
                <c:pt idx="9888">
                  <c:v>20.853999999999999</c:v>
                </c:pt>
                <c:pt idx="9889">
                  <c:v>20.858000000000001</c:v>
                </c:pt>
                <c:pt idx="9890">
                  <c:v>20.863</c:v>
                </c:pt>
                <c:pt idx="9891">
                  <c:v>20.867000000000001</c:v>
                </c:pt>
                <c:pt idx="9892">
                  <c:v>20.870999999999999</c:v>
                </c:pt>
                <c:pt idx="9893">
                  <c:v>20.875</c:v>
                </c:pt>
                <c:pt idx="9894">
                  <c:v>20.879000000000001</c:v>
                </c:pt>
                <c:pt idx="9895">
                  <c:v>20.882999999999999</c:v>
                </c:pt>
                <c:pt idx="9896">
                  <c:v>20.887</c:v>
                </c:pt>
                <c:pt idx="9897">
                  <c:v>20.891000000000002</c:v>
                </c:pt>
                <c:pt idx="9898">
                  <c:v>20.895</c:v>
                </c:pt>
                <c:pt idx="9899">
                  <c:v>20.899000000000001</c:v>
                </c:pt>
                <c:pt idx="9900">
                  <c:v>20.902999999999999</c:v>
                </c:pt>
                <c:pt idx="9901">
                  <c:v>20.908000000000001</c:v>
                </c:pt>
                <c:pt idx="9902">
                  <c:v>20.911999999999999</c:v>
                </c:pt>
                <c:pt idx="9903">
                  <c:v>20.916</c:v>
                </c:pt>
                <c:pt idx="9904">
                  <c:v>20.92</c:v>
                </c:pt>
                <c:pt idx="9905">
                  <c:v>20.923999999999999</c:v>
                </c:pt>
                <c:pt idx="9906">
                  <c:v>20.928000000000001</c:v>
                </c:pt>
                <c:pt idx="9907">
                  <c:v>20.932000000000002</c:v>
                </c:pt>
                <c:pt idx="9908">
                  <c:v>20.936</c:v>
                </c:pt>
                <c:pt idx="9909">
                  <c:v>20.940999999999999</c:v>
                </c:pt>
                <c:pt idx="9910">
                  <c:v>20.945</c:v>
                </c:pt>
                <c:pt idx="9911">
                  <c:v>20.949000000000002</c:v>
                </c:pt>
                <c:pt idx="9912">
                  <c:v>20.952999999999999</c:v>
                </c:pt>
                <c:pt idx="9913">
                  <c:v>20.957000000000001</c:v>
                </c:pt>
                <c:pt idx="9914">
                  <c:v>20.961000000000002</c:v>
                </c:pt>
                <c:pt idx="9915">
                  <c:v>20.966000000000001</c:v>
                </c:pt>
                <c:pt idx="9916">
                  <c:v>20.97</c:v>
                </c:pt>
                <c:pt idx="9917">
                  <c:v>20.974</c:v>
                </c:pt>
                <c:pt idx="9918">
                  <c:v>20.978000000000002</c:v>
                </c:pt>
                <c:pt idx="9919">
                  <c:v>20.981999999999999</c:v>
                </c:pt>
                <c:pt idx="9920">
                  <c:v>20.986000000000001</c:v>
                </c:pt>
                <c:pt idx="9921">
                  <c:v>20.991</c:v>
                </c:pt>
                <c:pt idx="9922">
                  <c:v>20.995000000000001</c:v>
                </c:pt>
                <c:pt idx="9923">
                  <c:v>20.998999999999999</c:v>
                </c:pt>
                <c:pt idx="9924">
                  <c:v>21.003</c:v>
                </c:pt>
                <c:pt idx="9925">
                  <c:v>21.007000000000001</c:v>
                </c:pt>
                <c:pt idx="9926">
                  <c:v>21.012</c:v>
                </c:pt>
                <c:pt idx="9927">
                  <c:v>21.016000000000002</c:v>
                </c:pt>
                <c:pt idx="9928">
                  <c:v>21.02</c:v>
                </c:pt>
                <c:pt idx="9929">
                  <c:v>21.024000000000001</c:v>
                </c:pt>
                <c:pt idx="9930">
                  <c:v>21.027999999999999</c:v>
                </c:pt>
                <c:pt idx="9931">
                  <c:v>21.033000000000001</c:v>
                </c:pt>
                <c:pt idx="9932">
                  <c:v>21.036999999999999</c:v>
                </c:pt>
                <c:pt idx="9933">
                  <c:v>21.041</c:v>
                </c:pt>
                <c:pt idx="9934">
                  <c:v>21.045000000000002</c:v>
                </c:pt>
                <c:pt idx="9935">
                  <c:v>21.048999999999999</c:v>
                </c:pt>
                <c:pt idx="9936">
                  <c:v>21.054000000000002</c:v>
                </c:pt>
                <c:pt idx="9937">
                  <c:v>21.058</c:v>
                </c:pt>
                <c:pt idx="9938">
                  <c:v>21.062000000000001</c:v>
                </c:pt>
                <c:pt idx="9939">
                  <c:v>21.065999999999999</c:v>
                </c:pt>
                <c:pt idx="9940">
                  <c:v>21.07</c:v>
                </c:pt>
                <c:pt idx="9941">
                  <c:v>21.074999999999999</c:v>
                </c:pt>
                <c:pt idx="9942">
                  <c:v>21.079000000000001</c:v>
                </c:pt>
                <c:pt idx="9943">
                  <c:v>21.083000000000002</c:v>
                </c:pt>
                <c:pt idx="9944">
                  <c:v>21.087</c:v>
                </c:pt>
                <c:pt idx="9945">
                  <c:v>21.091000000000001</c:v>
                </c:pt>
                <c:pt idx="9946">
                  <c:v>21.096</c:v>
                </c:pt>
                <c:pt idx="9947">
                  <c:v>21.1</c:v>
                </c:pt>
                <c:pt idx="9948">
                  <c:v>21.103999999999999</c:v>
                </c:pt>
                <c:pt idx="9949">
                  <c:v>21.108000000000001</c:v>
                </c:pt>
                <c:pt idx="9950">
                  <c:v>21.112000000000002</c:v>
                </c:pt>
                <c:pt idx="9951">
                  <c:v>21.117000000000001</c:v>
                </c:pt>
                <c:pt idx="9952">
                  <c:v>21.121000000000002</c:v>
                </c:pt>
                <c:pt idx="9953">
                  <c:v>21.125</c:v>
                </c:pt>
                <c:pt idx="9954">
                  <c:v>21.129000000000001</c:v>
                </c:pt>
                <c:pt idx="9955">
                  <c:v>21.134</c:v>
                </c:pt>
                <c:pt idx="9956">
                  <c:v>21.138000000000002</c:v>
                </c:pt>
                <c:pt idx="9957">
                  <c:v>21.141999999999999</c:v>
                </c:pt>
                <c:pt idx="9958">
                  <c:v>21.146000000000001</c:v>
                </c:pt>
                <c:pt idx="9959">
                  <c:v>21.151</c:v>
                </c:pt>
                <c:pt idx="9960">
                  <c:v>21.155000000000001</c:v>
                </c:pt>
                <c:pt idx="9961">
                  <c:v>21.158999999999999</c:v>
                </c:pt>
                <c:pt idx="9962">
                  <c:v>21.163</c:v>
                </c:pt>
                <c:pt idx="9963">
                  <c:v>21.167999999999999</c:v>
                </c:pt>
                <c:pt idx="9964">
                  <c:v>21.172000000000001</c:v>
                </c:pt>
                <c:pt idx="9965">
                  <c:v>21.176000000000002</c:v>
                </c:pt>
                <c:pt idx="9966">
                  <c:v>21.18</c:v>
                </c:pt>
                <c:pt idx="9967">
                  <c:v>21.184999999999999</c:v>
                </c:pt>
                <c:pt idx="9968">
                  <c:v>21.189</c:v>
                </c:pt>
                <c:pt idx="9969">
                  <c:v>21.193000000000001</c:v>
                </c:pt>
                <c:pt idx="9970">
                  <c:v>21.196999999999999</c:v>
                </c:pt>
                <c:pt idx="9971">
                  <c:v>21.202000000000002</c:v>
                </c:pt>
                <c:pt idx="9972">
                  <c:v>21.206</c:v>
                </c:pt>
                <c:pt idx="9973">
                  <c:v>21.21</c:v>
                </c:pt>
                <c:pt idx="9974">
                  <c:v>21.215</c:v>
                </c:pt>
                <c:pt idx="9975">
                  <c:v>21.219000000000001</c:v>
                </c:pt>
                <c:pt idx="9976">
                  <c:v>21.222999999999999</c:v>
                </c:pt>
                <c:pt idx="9977">
                  <c:v>21.227</c:v>
                </c:pt>
                <c:pt idx="9978">
                  <c:v>21.231999999999999</c:v>
                </c:pt>
                <c:pt idx="9979">
                  <c:v>21.236000000000001</c:v>
                </c:pt>
                <c:pt idx="9980">
                  <c:v>21.240000000000002</c:v>
                </c:pt>
                <c:pt idx="9981">
                  <c:v>21.244</c:v>
                </c:pt>
                <c:pt idx="9982">
                  <c:v>21.248999999999999</c:v>
                </c:pt>
                <c:pt idx="9983">
                  <c:v>21.253</c:v>
                </c:pt>
                <c:pt idx="9984">
                  <c:v>21.257000000000001</c:v>
                </c:pt>
                <c:pt idx="9985">
                  <c:v>21.260999999999999</c:v>
                </c:pt>
                <c:pt idx="9986">
                  <c:v>21.265000000000001</c:v>
                </c:pt>
                <c:pt idx="9987">
                  <c:v>21.27</c:v>
                </c:pt>
                <c:pt idx="9988">
                  <c:v>21.274000000000001</c:v>
                </c:pt>
                <c:pt idx="9989">
                  <c:v>21.277999999999999</c:v>
                </c:pt>
                <c:pt idx="9990">
                  <c:v>21.282</c:v>
                </c:pt>
                <c:pt idx="9991">
                  <c:v>21.286999999999999</c:v>
                </c:pt>
                <c:pt idx="9992">
                  <c:v>21.291</c:v>
                </c:pt>
                <c:pt idx="9993">
                  <c:v>21.295000000000002</c:v>
                </c:pt>
                <c:pt idx="9994">
                  <c:v>21.298999999999999</c:v>
                </c:pt>
                <c:pt idx="9995">
                  <c:v>21.304000000000002</c:v>
                </c:pt>
                <c:pt idx="9996">
                  <c:v>21.308</c:v>
                </c:pt>
                <c:pt idx="9997">
                  <c:v>21.312000000000001</c:v>
                </c:pt>
                <c:pt idx="9998">
                  <c:v>21.315999999999999</c:v>
                </c:pt>
                <c:pt idx="9999">
                  <c:v>21.32</c:v>
                </c:pt>
                <c:pt idx="10000">
                  <c:v>21.324999999999999</c:v>
                </c:pt>
                <c:pt idx="10001">
                  <c:v>21.329000000000001</c:v>
                </c:pt>
                <c:pt idx="10002">
                  <c:v>21.333000000000002</c:v>
                </c:pt>
                <c:pt idx="10003">
                  <c:v>21.337</c:v>
                </c:pt>
                <c:pt idx="10004">
                  <c:v>21.341000000000001</c:v>
                </c:pt>
                <c:pt idx="10005">
                  <c:v>21.346</c:v>
                </c:pt>
                <c:pt idx="10006">
                  <c:v>21.35</c:v>
                </c:pt>
                <c:pt idx="10007">
                  <c:v>21.353999999999999</c:v>
                </c:pt>
                <c:pt idx="10008">
                  <c:v>21.358000000000001</c:v>
                </c:pt>
                <c:pt idx="10009">
                  <c:v>21.363</c:v>
                </c:pt>
                <c:pt idx="10010">
                  <c:v>21.367000000000001</c:v>
                </c:pt>
                <c:pt idx="10011">
                  <c:v>21.371000000000002</c:v>
                </c:pt>
                <c:pt idx="10012">
                  <c:v>21.375</c:v>
                </c:pt>
                <c:pt idx="10013">
                  <c:v>21.379000000000001</c:v>
                </c:pt>
                <c:pt idx="10014">
                  <c:v>21.384</c:v>
                </c:pt>
                <c:pt idx="10015">
                  <c:v>21.388000000000002</c:v>
                </c:pt>
                <c:pt idx="10016">
                  <c:v>21.391999999999999</c:v>
                </c:pt>
                <c:pt idx="10017">
                  <c:v>21.396000000000001</c:v>
                </c:pt>
                <c:pt idx="10018">
                  <c:v>21.400000000000002</c:v>
                </c:pt>
                <c:pt idx="10019">
                  <c:v>21.405000000000001</c:v>
                </c:pt>
                <c:pt idx="10020">
                  <c:v>21.408999999999999</c:v>
                </c:pt>
                <c:pt idx="10021">
                  <c:v>21.413</c:v>
                </c:pt>
                <c:pt idx="10022">
                  <c:v>21.417000000000002</c:v>
                </c:pt>
                <c:pt idx="10023">
                  <c:v>21.420999999999999</c:v>
                </c:pt>
                <c:pt idx="10024">
                  <c:v>21.426000000000002</c:v>
                </c:pt>
                <c:pt idx="10025">
                  <c:v>21.43</c:v>
                </c:pt>
                <c:pt idx="10026">
                  <c:v>21.434000000000001</c:v>
                </c:pt>
                <c:pt idx="10027">
                  <c:v>21.437999999999999</c:v>
                </c:pt>
                <c:pt idx="10028">
                  <c:v>21.442</c:v>
                </c:pt>
                <c:pt idx="10029">
                  <c:v>21.446999999999999</c:v>
                </c:pt>
                <c:pt idx="10030">
                  <c:v>21.451000000000001</c:v>
                </c:pt>
                <c:pt idx="10031">
                  <c:v>21.455000000000002</c:v>
                </c:pt>
                <c:pt idx="10032">
                  <c:v>21.459</c:v>
                </c:pt>
                <c:pt idx="10033">
                  <c:v>21.463000000000001</c:v>
                </c:pt>
                <c:pt idx="10034">
                  <c:v>21.466999999999999</c:v>
                </c:pt>
                <c:pt idx="10035">
                  <c:v>21.472000000000001</c:v>
                </c:pt>
                <c:pt idx="10036">
                  <c:v>21.475999999999999</c:v>
                </c:pt>
                <c:pt idx="10037">
                  <c:v>21.48</c:v>
                </c:pt>
                <c:pt idx="10038">
                  <c:v>21.484000000000002</c:v>
                </c:pt>
                <c:pt idx="10039">
                  <c:v>21.488</c:v>
                </c:pt>
                <c:pt idx="10040">
                  <c:v>21.493000000000002</c:v>
                </c:pt>
                <c:pt idx="10041">
                  <c:v>21.497</c:v>
                </c:pt>
                <c:pt idx="10042">
                  <c:v>21.501000000000001</c:v>
                </c:pt>
                <c:pt idx="10043">
                  <c:v>21.504999999999999</c:v>
                </c:pt>
                <c:pt idx="10044">
                  <c:v>21.509</c:v>
                </c:pt>
                <c:pt idx="10045">
                  <c:v>21.513999999999999</c:v>
                </c:pt>
                <c:pt idx="10046">
                  <c:v>21.518000000000001</c:v>
                </c:pt>
                <c:pt idx="10047">
                  <c:v>21.522000000000002</c:v>
                </c:pt>
                <c:pt idx="10048">
                  <c:v>21.526</c:v>
                </c:pt>
                <c:pt idx="10049">
                  <c:v>21.53</c:v>
                </c:pt>
                <c:pt idx="10050">
                  <c:v>21.533999999999999</c:v>
                </c:pt>
                <c:pt idx="10051">
                  <c:v>21.539000000000001</c:v>
                </c:pt>
                <c:pt idx="10052">
                  <c:v>21.542999999999999</c:v>
                </c:pt>
                <c:pt idx="10053">
                  <c:v>21.547000000000001</c:v>
                </c:pt>
                <c:pt idx="10054">
                  <c:v>21.551000000000002</c:v>
                </c:pt>
                <c:pt idx="10055">
                  <c:v>21.555</c:v>
                </c:pt>
                <c:pt idx="10056">
                  <c:v>21.559000000000001</c:v>
                </c:pt>
                <c:pt idx="10057">
                  <c:v>21.564</c:v>
                </c:pt>
                <c:pt idx="10058">
                  <c:v>21.568000000000001</c:v>
                </c:pt>
                <c:pt idx="10059">
                  <c:v>21.571999999999999</c:v>
                </c:pt>
                <c:pt idx="10060">
                  <c:v>21.576000000000001</c:v>
                </c:pt>
                <c:pt idx="10061">
                  <c:v>21.580000000000002</c:v>
                </c:pt>
                <c:pt idx="10062">
                  <c:v>21.584</c:v>
                </c:pt>
                <c:pt idx="10063">
                  <c:v>21.588000000000001</c:v>
                </c:pt>
                <c:pt idx="10064">
                  <c:v>21.593</c:v>
                </c:pt>
                <c:pt idx="10065">
                  <c:v>21.597000000000001</c:v>
                </c:pt>
                <c:pt idx="10066">
                  <c:v>21.600999999999999</c:v>
                </c:pt>
                <c:pt idx="10067">
                  <c:v>21.605</c:v>
                </c:pt>
                <c:pt idx="10068">
                  <c:v>21.609000000000002</c:v>
                </c:pt>
                <c:pt idx="10069">
                  <c:v>21.613</c:v>
                </c:pt>
                <c:pt idx="10070">
                  <c:v>21.617000000000001</c:v>
                </c:pt>
                <c:pt idx="10071">
                  <c:v>21.622</c:v>
                </c:pt>
                <c:pt idx="10072">
                  <c:v>21.626000000000001</c:v>
                </c:pt>
                <c:pt idx="10073">
                  <c:v>21.63</c:v>
                </c:pt>
                <c:pt idx="10074">
                  <c:v>21.634</c:v>
                </c:pt>
                <c:pt idx="10075">
                  <c:v>21.638000000000002</c:v>
                </c:pt>
                <c:pt idx="10076">
                  <c:v>21.641999999999999</c:v>
                </c:pt>
                <c:pt idx="10077">
                  <c:v>21.646000000000001</c:v>
                </c:pt>
                <c:pt idx="10078">
                  <c:v>21.650000000000002</c:v>
                </c:pt>
                <c:pt idx="10079">
                  <c:v>21.654</c:v>
                </c:pt>
                <c:pt idx="10080">
                  <c:v>21.658999999999999</c:v>
                </c:pt>
                <c:pt idx="10081">
                  <c:v>21.663</c:v>
                </c:pt>
                <c:pt idx="10082">
                  <c:v>21.667000000000002</c:v>
                </c:pt>
                <c:pt idx="10083">
                  <c:v>21.670999999999999</c:v>
                </c:pt>
                <c:pt idx="10084">
                  <c:v>21.675000000000001</c:v>
                </c:pt>
                <c:pt idx="10085">
                  <c:v>21.679000000000002</c:v>
                </c:pt>
                <c:pt idx="10086">
                  <c:v>21.683</c:v>
                </c:pt>
                <c:pt idx="10087">
                  <c:v>21.687000000000001</c:v>
                </c:pt>
                <c:pt idx="10088">
                  <c:v>21.690999999999999</c:v>
                </c:pt>
                <c:pt idx="10089">
                  <c:v>21.695</c:v>
                </c:pt>
                <c:pt idx="10090">
                  <c:v>21.699000000000002</c:v>
                </c:pt>
                <c:pt idx="10091">
                  <c:v>21.704000000000001</c:v>
                </c:pt>
                <c:pt idx="10092">
                  <c:v>21.708000000000002</c:v>
                </c:pt>
                <c:pt idx="10093">
                  <c:v>21.712</c:v>
                </c:pt>
                <c:pt idx="10094">
                  <c:v>21.716000000000001</c:v>
                </c:pt>
                <c:pt idx="10095">
                  <c:v>21.72</c:v>
                </c:pt>
                <c:pt idx="10096">
                  <c:v>21.724</c:v>
                </c:pt>
                <c:pt idx="10097">
                  <c:v>21.728000000000002</c:v>
                </c:pt>
                <c:pt idx="10098">
                  <c:v>21.731999999999999</c:v>
                </c:pt>
                <c:pt idx="10099">
                  <c:v>21.736000000000001</c:v>
                </c:pt>
                <c:pt idx="10100">
                  <c:v>21.740000000000002</c:v>
                </c:pt>
                <c:pt idx="10101">
                  <c:v>21.744</c:v>
                </c:pt>
                <c:pt idx="10102">
                  <c:v>21.748000000000001</c:v>
                </c:pt>
                <c:pt idx="10103">
                  <c:v>21.751999999999999</c:v>
                </c:pt>
                <c:pt idx="10104">
                  <c:v>21.756</c:v>
                </c:pt>
                <c:pt idx="10105">
                  <c:v>21.76</c:v>
                </c:pt>
                <c:pt idx="10106">
                  <c:v>21.763999999999999</c:v>
                </c:pt>
                <c:pt idx="10107">
                  <c:v>21.768000000000001</c:v>
                </c:pt>
                <c:pt idx="10108">
                  <c:v>21.772000000000002</c:v>
                </c:pt>
                <c:pt idx="10109">
                  <c:v>21.776</c:v>
                </c:pt>
                <c:pt idx="10110">
                  <c:v>21.78</c:v>
                </c:pt>
                <c:pt idx="10111">
                  <c:v>21.783999999999999</c:v>
                </c:pt>
                <c:pt idx="10112">
                  <c:v>21.788</c:v>
                </c:pt>
                <c:pt idx="10113">
                  <c:v>21.792000000000002</c:v>
                </c:pt>
                <c:pt idx="10114">
                  <c:v>21.795999999999999</c:v>
                </c:pt>
                <c:pt idx="10115">
                  <c:v>21.801000000000002</c:v>
                </c:pt>
                <c:pt idx="10116">
                  <c:v>21.805</c:v>
                </c:pt>
                <c:pt idx="10117">
                  <c:v>21.809000000000001</c:v>
                </c:pt>
                <c:pt idx="10118">
                  <c:v>21.812999999999999</c:v>
                </c:pt>
                <c:pt idx="10119">
                  <c:v>21.817</c:v>
                </c:pt>
                <c:pt idx="10120">
                  <c:v>21.821000000000002</c:v>
                </c:pt>
                <c:pt idx="10121">
                  <c:v>21.824999999999999</c:v>
                </c:pt>
                <c:pt idx="10122">
                  <c:v>21.829000000000001</c:v>
                </c:pt>
                <c:pt idx="10123">
                  <c:v>21.833000000000002</c:v>
                </c:pt>
                <c:pt idx="10124">
                  <c:v>21.837</c:v>
                </c:pt>
                <c:pt idx="10125">
                  <c:v>21.841000000000001</c:v>
                </c:pt>
                <c:pt idx="10126">
                  <c:v>21.844999999999999</c:v>
                </c:pt>
                <c:pt idx="10127">
                  <c:v>21.849</c:v>
                </c:pt>
                <c:pt idx="10128">
                  <c:v>21.853000000000002</c:v>
                </c:pt>
                <c:pt idx="10129">
                  <c:v>21.856999999999999</c:v>
                </c:pt>
                <c:pt idx="10130">
                  <c:v>21.861000000000001</c:v>
                </c:pt>
                <c:pt idx="10131">
                  <c:v>21.865000000000002</c:v>
                </c:pt>
                <c:pt idx="10132">
                  <c:v>21.869</c:v>
                </c:pt>
                <c:pt idx="10133">
                  <c:v>21.873000000000001</c:v>
                </c:pt>
                <c:pt idx="10134">
                  <c:v>21.876999999999999</c:v>
                </c:pt>
                <c:pt idx="10135">
                  <c:v>21.881</c:v>
                </c:pt>
                <c:pt idx="10136">
                  <c:v>21.885000000000002</c:v>
                </c:pt>
                <c:pt idx="10137">
                  <c:v>21.888999999999999</c:v>
                </c:pt>
                <c:pt idx="10138">
                  <c:v>21.893000000000001</c:v>
                </c:pt>
                <c:pt idx="10139">
                  <c:v>21.897000000000002</c:v>
                </c:pt>
                <c:pt idx="10140">
                  <c:v>21.901</c:v>
                </c:pt>
                <c:pt idx="10141">
                  <c:v>21.905000000000001</c:v>
                </c:pt>
                <c:pt idx="10142">
                  <c:v>21.908999999999999</c:v>
                </c:pt>
                <c:pt idx="10143">
                  <c:v>21.913</c:v>
                </c:pt>
                <c:pt idx="10144">
                  <c:v>21.917000000000002</c:v>
                </c:pt>
                <c:pt idx="10145">
                  <c:v>21.922000000000001</c:v>
                </c:pt>
                <c:pt idx="10146">
                  <c:v>21.926000000000002</c:v>
                </c:pt>
                <c:pt idx="10147">
                  <c:v>21.93</c:v>
                </c:pt>
                <c:pt idx="10148">
                  <c:v>21.934000000000001</c:v>
                </c:pt>
                <c:pt idx="10149">
                  <c:v>21.937999999999999</c:v>
                </c:pt>
                <c:pt idx="10150">
                  <c:v>21.942</c:v>
                </c:pt>
                <c:pt idx="10151">
                  <c:v>21.946000000000002</c:v>
                </c:pt>
                <c:pt idx="10152">
                  <c:v>21.95</c:v>
                </c:pt>
                <c:pt idx="10153">
                  <c:v>21.954000000000001</c:v>
                </c:pt>
                <c:pt idx="10154">
                  <c:v>21.958000000000002</c:v>
                </c:pt>
                <c:pt idx="10155">
                  <c:v>21.962</c:v>
                </c:pt>
                <c:pt idx="10156">
                  <c:v>21.966000000000001</c:v>
                </c:pt>
                <c:pt idx="10157">
                  <c:v>21.97</c:v>
                </c:pt>
                <c:pt idx="10158">
                  <c:v>21.974</c:v>
                </c:pt>
                <c:pt idx="10159">
                  <c:v>21.978000000000002</c:v>
                </c:pt>
                <c:pt idx="10160">
                  <c:v>21.981999999999999</c:v>
                </c:pt>
                <c:pt idx="10161">
                  <c:v>21.986000000000001</c:v>
                </c:pt>
                <c:pt idx="10162">
                  <c:v>21.990000000000002</c:v>
                </c:pt>
                <c:pt idx="10163">
                  <c:v>21.994</c:v>
                </c:pt>
                <c:pt idx="10164">
                  <c:v>21.998000000000001</c:v>
                </c:pt>
                <c:pt idx="10165">
                  <c:v>22.001999999999999</c:v>
                </c:pt>
                <c:pt idx="10166">
                  <c:v>22.007000000000001</c:v>
                </c:pt>
                <c:pt idx="10167">
                  <c:v>22.010999999999999</c:v>
                </c:pt>
                <c:pt idx="10168">
                  <c:v>22.015000000000001</c:v>
                </c:pt>
                <c:pt idx="10169">
                  <c:v>22.019000000000002</c:v>
                </c:pt>
                <c:pt idx="10170">
                  <c:v>22.023</c:v>
                </c:pt>
                <c:pt idx="10171">
                  <c:v>22.027000000000001</c:v>
                </c:pt>
                <c:pt idx="10172">
                  <c:v>22.030999999999999</c:v>
                </c:pt>
                <c:pt idx="10173">
                  <c:v>22.035</c:v>
                </c:pt>
                <c:pt idx="10174">
                  <c:v>22.039000000000001</c:v>
                </c:pt>
                <c:pt idx="10175">
                  <c:v>22.042999999999999</c:v>
                </c:pt>
                <c:pt idx="10176">
                  <c:v>22.047000000000001</c:v>
                </c:pt>
                <c:pt idx="10177">
                  <c:v>22.051000000000002</c:v>
                </c:pt>
                <c:pt idx="10178">
                  <c:v>22.055</c:v>
                </c:pt>
                <c:pt idx="10179">
                  <c:v>22.059000000000001</c:v>
                </c:pt>
                <c:pt idx="10180">
                  <c:v>22.062999999999999</c:v>
                </c:pt>
                <c:pt idx="10181">
                  <c:v>22.067</c:v>
                </c:pt>
                <c:pt idx="10182">
                  <c:v>22.071000000000002</c:v>
                </c:pt>
                <c:pt idx="10183">
                  <c:v>22.074999999999999</c:v>
                </c:pt>
                <c:pt idx="10184">
                  <c:v>22.079000000000001</c:v>
                </c:pt>
                <c:pt idx="10185">
                  <c:v>22.084</c:v>
                </c:pt>
                <c:pt idx="10186">
                  <c:v>22.088000000000001</c:v>
                </c:pt>
                <c:pt idx="10187">
                  <c:v>22.091999999999999</c:v>
                </c:pt>
                <c:pt idx="10188">
                  <c:v>22.096</c:v>
                </c:pt>
                <c:pt idx="10189">
                  <c:v>22.1</c:v>
                </c:pt>
                <c:pt idx="10190">
                  <c:v>22.103999999999999</c:v>
                </c:pt>
                <c:pt idx="10191">
                  <c:v>22.108000000000001</c:v>
                </c:pt>
                <c:pt idx="10192">
                  <c:v>22.112000000000002</c:v>
                </c:pt>
                <c:pt idx="10193">
                  <c:v>22.116</c:v>
                </c:pt>
                <c:pt idx="10194">
                  <c:v>22.12</c:v>
                </c:pt>
                <c:pt idx="10195">
                  <c:v>22.123999999999999</c:v>
                </c:pt>
                <c:pt idx="10196">
                  <c:v>22.128</c:v>
                </c:pt>
                <c:pt idx="10197">
                  <c:v>22.132000000000001</c:v>
                </c:pt>
                <c:pt idx="10198">
                  <c:v>22.135999999999999</c:v>
                </c:pt>
                <c:pt idx="10199">
                  <c:v>22.14</c:v>
                </c:pt>
                <c:pt idx="10200">
                  <c:v>22.144000000000002</c:v>
                </c:pt>
                <c:pt idx="10201">
                  <c:v>22.148</c:v>
                </c:pt>
                <c:pt idx="10202">
                  <c:v>22.152000000000001</c:v>
                </c:pt>
                <c:pt idx="10203">
                  <c:v>22.155999999999999</c:v>
                </c:pt>
                <c:pt idx="10204">
                  <c:v>22.16</c:v>
                </c:pt>
                <c:pt idx="10205">
                  <c:v>22.164000000000001</c:v>
                </c:pt>
                <c:pt idx="10206">
                  <c:v>22.167999999999999</c:v>
                </c:pt>
                <c:pt idx="10207">
                  <c:v>22.172000000000001</c:v>
                </c:pt>
                <c:pt idx="10208">
                  <c:v>22.176000000000002</c:v>
                </c:pt>
                <c:pt idx="10209">
                  <c:v>22.18</c:v>
                </c:pt>
                <c:pt idx="10210">
                  <c:v>22.184000000000001</c:v>
                </c:pt>
                <c:pt idx="10211">
                  <c:v>22.187999999999999</c:v>
                </c:pt>
                <c:pt idx="10212">
                  <c:v>22.192</c:v>
                </c:pt>
                <c:pt idx="10213">
                  <c:v>22.196000000000002</c:v>
                </c:pt>
                <c:pt idx="10214">
                  <c:v>22.2</c:v>
                </c:pt>
                <c:pt idx="10215">
                  <c:v>22.204000000000001</c:v>
                </c:pt>
                <c:pt idx="10216">
                  <c:v>22.208000000000002</c:v>
                </c:pt>
                <c:pt idx="10217">
                  <c:v>22.212</c:v>
                </c:pt>
                <c:pt idx="10218">
                  <c:v>22.216000000000001</c:v>
                </c:pt>
                <c:pt idx="10219">
                  <c:v>22.22</c:v>
                </c:pt>
                <c:pt idx="10220">
                  <c:v>22.224</c:v>
                </c:pt>
                <c:pt idx="10221">
                  <c:v>22.228000000000002</c:v>
                </c:pt>
                <c:pt idx="10222">
                  <c:v>22.231999999999999</c:v>
                </c:pt>
                <c:pt idx="10223">
                  <c:v>22.236000000000001</c:v>
                </c:pt>
                <c:pt idx="10224">
                  <c:v>22.240000000000002</c:v>
                </c:pt>
                <c:pt idx="10225">
                  <c:v>22.244</c:v>
                </c:pt>
                <c:pt idx="10226">
                  <c:v>22.248000000000001</c:v>
                </c:pt>
                <c:pt idx="10227">
                  <c:v>22.251999999999999</c:v>
                </c:pt>
                <c:pt idx="10228">
                  <c:v>22.256</c:v>
                </c:pt>
                <c:pt idx="10229">
                  <c:v>22.26</c:v>
                </c:pt>
                <c:pt idx="10230">
                  <c:v>22.263999999999999</c:v>
                </c:pt>
                <c:pt idx="10231">
                  <c:v>22.268000000000001</c:v>
                </c:pt>
                <c:pt idx="10232">
                  <c:v>22.272000000000002</c:v>
                </c:pt>
                <c:pt idx="10233">
                  <c:v>22.276</c:v>
                </c:pt>
                <c:pt idx="10234">
                  <c:v>22.28</c:v>
                </c:pt>
                <c:pt idx="10235">
                  <c:v>22.283999999999999</c:v>
                </c:pt>
                <c:pt idx="10236">
                  <c:v>22.288</c:v>
                </c:pt>
                <c:pt idx="10237">
                  <c:v>22.292000000000002</c:v>
                </c:pt>
                <c:pt idx="10238">
                  <c:v>22.295999999999999</c:v>
                </c:pt>
                <c:pt idx="10239">
                  <c:v>22.3</c:v>
                </c:pt>
                <c:pt idx="10240">
                  <c:v>22.304000000000002</c:v>
                </c:pt>
                <c:pt idx="10241">
                  <c:v>22.308</c:v>
                </c:pt>
                <c:pt idx="10242">
                  <c:v>22.312000000000001</c:v>
                </c:pt>
                <c:pt idx="10243">
                  <c:v>22.315999999999999</c:v>
                </c:pt>
                <c:pt idx="10244">
                  <c:v>22.32</c:v>
                </c:pt>
                <c:pt idx="10245">
                  <c:v>22.324000000000002</c:v>
                </c:pt>
                <c:pt idx="10246">
                  <c:v>22.327999999999999</c:v>
                </c:pt>
                <c:pt idx="10247">
                  <c:v>22.332000000000001</c:v>
                </c:pt>
                <c:pt idx="10248">
                  <c:v>22.336000000000002</c:v>
                </c:pt>
                <c:pt idx="10249">
                  <c:v>22.34</c:v>
                </c:pt>
                <c:pt idx="10250">
                  <c:v>22.344000000000001</c:v>
                </c:pt>
                <c:pt idx="10251">
                  <c:v>22.347999999999999</c:v>
                </c:pt>
                <c:pt idx="10252">
                  <c:v>22.352</c:v>
                </c:pt>
                <c:pt idx="10253">
                  <c:v>22.356000000000002</c:v>
                </c:pt>
                <c:pt idx="10254">
                  <c:v>22.36</c:v>
                </c:pt>
                <c:pt idx="10255">
                  <c:v>22.364000000000001</c:v>
                </c:pt>
                <c:pt idx="10256">
                  <c:v>22.368000000000002</c:v>
                </c:pt>
                <c:pt idx="10257">
                  <c:v>22.372</c:v>
                </c:pt>
                <c:pt idx="10258">
                  <c:v>22.376000000000001</c:v>
                </c:pt>
                <c:pt idx="10259">
                  <c:v>22.38</c:v>
                </c:pt>
                <c:pt idx="10260">
                  <c:v>22.384</c:v>
                </c:pt>
                <c:pt idx="10261">
                  <c:v>22.388000000000002</c:v>
                </c:pt>
                <c:pt idx="10262">
                  <c:v>22.391000000000002</c:v>
                </c:pt>
                <c:pt idx="10263">
                  <c:v>22.395</c:v>
                </c:pt>
                <c:pt idx="10264">
                  <c:v>22.399000000000001</c:v>
                </c:pt>
                <c:pt idx="10265">
                  <c:v>22.402999999999999</c:v>
                </c:pt>
                <c:pt idx="10266">
                  <c:v>22.407</c:v>
                </c:pt>
                <c:pt idx="10267">
                  <c:v>22.411000000000001</c:v>
                </c:pt>
                <c:pt idx="10268">
                  <c:v>22.414999999999999</c:v>
                </c:pt>
                <c:pt idx="10269">
                  <c:v>22.419</c:v>
                </c:pt>
                <c:pt idx="10270">
                  <c:v>22.423000000000002</c:v>
                </c:pt>
                <c:pt idx="10271">
                  <c:v>22.427</c:v>
                </c:pt>
                <c:pt idx="10272">
                  <c:v>22.431000000000001</c:v>
                </c:pt>
                <c:pt idx="10273">
                  <c:v>22.434999999999999</c:v>
                </c:pt>
                <c:pt idx="10274">
                  <c:v>22.439</c:v>
                </c:pt>
                <c:pt idx="10275">
                  <c:v>22.443000000000001</c:v>
                </c:pt>
                <c:pt idx="10276">
                  <c:v>22.446999999999999</c:v>
                </c:pt>
                <c:pt idx="10277">
                  <c:v>22.451000000000001</c:v>
                </c:pt>
                <c:pt idx="10278">
                  <c:v>22.455000000000002</c:v>
                </c:pt>
                <c:pt idx="10279">
                  <c:v>22.459</c:v>
                </c:pt>
                <c:pt idx="10280">
                  <c:v>22.463000000000001</c:v>
                </c:pt>
                <c:pt idx="10281">
                  <c:v>22.466999999999999</c:v>
                </c:pt>
                <c:pt idx="10282">
                  <c:v>22.471</c:v>
                </c:pt>
                <c:pt idx="10283">
                  <c:v>22.475000000000001</c:v>
                </c:pt>
                <c:pt idx="10284">
                  <c:v>22.478999999999999</c:v>
                </c:pt>
                <c:pt idx="10285">
                  <c:v>22.483000000000001</c:v>
                </c:pt>
                <c:pt idx="10286">
                  <c:v>22.487000000000002</c:v>
                </c:pt>
                <c:pt idx="10287">
                  <c:v>22.491</c:v>
                </c:pt>
                <c:pt idx="10288">
                  <c:v>22.495000000000001</c:v>
                </c:pt>
                <c:pt idx="10289">
                  <c:v>22.498000000000001</c:v>
                </c:pt>
                <c:pt idx="10290">
                  <c:v>22.501999999999999</c:v>
                </c:pt>
                <c:pt idx="10291">
                  <c:v>22.506</c:v>
                </c:pt>
                <c:pt idx="10292">
                  <c:v>22.51</c:v>
                </c:pt>
                <c:pt idx="10293">
                  <c:v>22.513999999999999</c:v>
                </c:pt>
                <c:pt idx="10294">
                  <c:v>22.518000000000001</c:v>
                </c:pt>
                <c:pt idx="10295">
                  <c:v>22.522000000000002</c:v>
                </c:pt>
                <c:pt idx="10296">
                  <c:v>22.526</c:v>
                </c:pt>
                <c:pt idx="10297">
                  <c:v>22.53</c:v>
                </c:pt>
                <c:pt idx="10298">
                  <c:v>22.533999999999999</c:v>
                </c:pt>
                <c:pt idx="10299">
                  <c:v>22.538</c:v>
                </c:pt>
                <c:pt idx="10300">
                  <c:v>22.542000000000002</c:v>
                </c:pt>
                <c:pt idx="10301">
                  <c:v>22.545999999999999</c:v>
                </c:pt>
                <c:pt idx="10302">
                  <c:v>22.55</c:v>
                </c:pt>
                <c:pt idx="10303">
                  <c:v>22.554000000000002</c:v>
                </c:pt>
                <c:pt idx="10304">
                  <c:v>22.558</c:v>
                </c:pt>
                <c:pt idx="10305">
                  <c:v>22.562000000000001</c:v>
                </c:pt>
                <c:pt idx="10306">
                  <c:v>22.565999999999999</c:v>
                </c:pt>
                <c:pt idx="10307">
                  <c:v>22.57</c:v>
                </c:pt>
                <c:pt idx="10308">
                  <c:v>22.574000000000002</c:v>
                </c:pt>
                <c:pt idx="10309">
                  <c:v>22.577999999999999</c:v>
                </c:pt>
                <c:pt idx="10310">
                  <c:v>22.582000000000001</c:v>
                </c:pt>
                <c:pt idx="10311">
                  <c:v>22.586000000000002</c:v>
                </c:pt>
                <c:pt idx="10312">
                  <c:v>22.59</c:v>
                </c:pt>
                <c:pt idx="10313">
                  <c:v>22.594000000000001</c:v>
                </c:pt>
                <c:pt idx="10314">
                  <c:v>22.597999999999999</c:v>
                </c:pt>
                <c:pt idx="10315">
                  <c:v>22.602</c:v>
                </c:pt>
                <c:pt idx="10316">
                  <c:v>22.606000000000002</c:v>
                </c:pt>
                <c:pt idx="10317">
                  <c:v>22.61</c:v>
                </c:pt>
                <c:pt idx="10318">
                  <c:v>22.614000000000001</c:v>
                </c:pt>
                <c:pt idx="10319">
                  <c:v>22.618000000000002</c:v>
                </c:pt>
                <c:pt idx="10320">
                  <c:v>22.622</c:v>
                </c:pt>
                <c:pt idx="10321">
                  <c:v>22.626000000000001</c:v>
                </c:pt>
                <c:pt idx="10322">
                  <c:v>22.63</c:v>
                </c:pt>
                <c:pt idx="10323">
                  <c:v>22.634</c:v>
                </c:pt>
                <c:pt idx="10324">
                  <c:v>22.638000000000002</c:v>
                </c:pt>
                <c:pt idx="10325">
                  <c:v>22.641999999999999</c:v>
                </c:pt>
                <c:pt idx="10326">
                  <c:v>22.646000000000001</c:v>
                </c:pt>
                <c:pt idx="10327">
                  <c:v>22.650000000000002</c:v>
                </c:pt>
                <c:pt idx="10328">
                  <c:v>22.654</c:v>
                </c:pt>
                <c:pt idx="10329">
                  <c:v>22.658000000000001</c:v>
                </c:pt>
                <c:pt idx="10330">
                  <c:v>22.661999999999999</c:v>
                </c:pt>
                <c:pt idx="10331">
                  <c:v>22.666</c:v>
                </c:pt>
                <c:pt idx="10332">
                  <c:v>22.67</c:v>
                </c:pt>
                <c:pt idx="10333">
                  <c:v>22.673999999999999</c:v>
                </c:pt>
                <c:pt idx="10334">
                  <c:v>22.678000000000001</c:v>
                </c:pt>
                <c:pt idx="10335">
                  <c:v>22.682000000000002</c:v>
                </c:pt>
                <c:pt idx="10336">
                  <c:v>22.686</c:v>
                </c:pt>
                <c:pt idx="10337">
                  <c:v>22.69</c:v>
                </c:pt>
                <c:pt idx="10338">
                  <c:v>22.693999999999999</c:v>
                </c:pt>
                <c:pt idx="10339">
                  <c:v>22.698</c:v>
                </c:pt>
                <c:pt idx="10340">
                  <c:v>22.702000000000002</c:v>
                </c:pt>
                <c:pt idx="10341">
                  <c:v>22.706</c:v>
                </c:pt>
                <c:pt idx="10342">
                  <c:v>22.71</c:v>
                </c:pt>
                <c:pt idx="10343">
                  <c:v>22.714000000000002</c:v>
                </c:pt>
                <c:pt idx="10344">
                  <c:v>22.718</c:v>
                </c:pt>
                <c:pt idx="10345">
                  <c:v>22.722000000000001</c:v>
                </c:pt>
                <c:pt idx="10346">
                  <c:v>22.725999999999999</c:v>
                </c:pt>
                <c:pt idx="10347">
                  <c:v>22.73</c:v>
                </c:pt>
                <c:pt idx="10348">
                  <c:v>22.734000000000002</c:v>
                </c:pt>
                <c:pt idx="10349">
                  <c:v>22.738</c:v>
                </c:pt>
                <c:pt idx="10350">
                  <c:v>22.742000000000001</c:v>
                </c:pt>
                <c:pt idx="10351">
                  <c:v>22.746000000000002</c:v>
                </c:pt>
                <c:pt idx="10352">
                  <c:v>22.75</c:v>
                </c:pt>
                <c:pt idx="10353">
                  <c:v>22.754000000000001</c:v>
                </c:pt>
                <c:pt idx="10354">
                  <c:v>22.757999999999999</c:v>
                </c:pt>
                <c:pt idx="10355">
                  <c:v>22.762</c:v>
                </c:pt>
                <c:pt idx="10356">
                  <c:v>22.766000000000002</c:v>
                </c:pt>
                <c:pt idx="10357">
                  <c:v>22.77</c:v>
                </c:pt>
                <c:pt idx="10358">
                  <c:v>22.774000000000001</c:v>
                </c:pt>
                <c:pt idx="10359">
                  <c:v>22.778000000000002</c:v>
                </c:pt>
                <c:pt idx="10360">
                  <c:v>22.782</c:v>
                </c:pt>
                <c:pt idx="10361">
                  <c:v>22.786000000000001</c:v>
                </c:pt>
                <c:pt idx="10362">
                  <c:v>22.79</c:v>
                </c:pt>
                <c:pt idx="10363">
                  <c:v>22.794</c:v>
                </c:pt>
                <c:pt idx="10364">
                  <c:v>22.798000000000002</c:v>
                </c:pt>
                <c:pt idx="10365">
                  <c:v>22.802</c:v>
                </c:pt>
                <c:pt idx="10366">
                  <c:v>22.807000000000002</c:v>
                </c:pt>
                <c:pt idx="10367">
                  <c:v>22.811</c:v>
                </c:pt>
                <c:pt idx="10368">
                  <c:v>22.815000000000001</c:v>
                </c:pt>
                <c:pt idx="10369">
                  <c:v>22.818999999999999</c:v>
                </c:pt>
                <c:pt idx="10370">
                  <c:v>22.823</c:v>
                </c:pt>
                <c:pt idx="10371">
                  <c:v>22.827000000000002</c:v>
                </c:pt>
                <c:pt idx="10372">
                  <c:v>22.831</c:v>
                </c:pt>
                <c:pt idx="10373">
                  <c:v>22.835000000000001</c:v>
                </c:pt>
                <c:pt idx="10374">
                  <c:v>22.839000000000002</c:v>
                </c:pt>
                <c:pt idx="10375">
                  <c:v>22.843</c:v>
                </c:pt>
                <c:pt idx="10376">
                  <c:v>22.847000000000001</c:v>
                </c:pt>
                <c:pt idx="10377">
                  <c:v>22.850999999999999</c:v>
                </c:pt>
                <c:pt idx="10378">
                  <c:v>22.855</c:v>
                </c:pt>
                <c:pt idx="10379">
                  <c:v>22.859000000000002</c:v>
                </c:pt>
                <c:pt idx="10380">
                  <c:v>22.863</c:v>
                </c:pt>
                <c:pt idx="10381">
                  <c:v>22.867000000000001</c:v>
                </c:pt>
                <c:pt idx="10382">
                  <c:v>22.871000000000002</c:v>
                </c:pt>
                <c:pt idx="10383">
                  <c:v>22.875</c:v>
                </c:pt>
                <c:pt idx="10384">
                  <c:v>22.879000000000001</c:v>
                </c:pt>
                <c:pt idx="10385">
                  <c:v>22.882999999999999</c:v>
                </c:pt>
                <c:pt idx="10386">
                  <c:v>22.887</c:v>
                </c:pt>
                <c:pt idx="10387">
                  <c:v>22.891000000000002</c:v>
                </c:pt>
                <c:pt idx="10388">
                  <c:v>22.895</c:v>
                </c:pt>
                <c:pt idx="10389">
                  <c:v>22.899000000000001</c:v>
                </c:pt>
                <c:pt idx="10390">
                  <c:v>22.903000000000002</c:v>
                </c:pt>
                <c:pt idx="10391">
                  <c:v>22.907</c:v>
                </c:pt>
                <c:pt idx="10392">
                  <c:v>22.911999999999999</c:v>
                </c:pt>
                <c:pt idx="10393">
                  <c:v>22.916</c:v>
                </c:pt>
                <c:pt idx="10394">
                  <c:v>22.92</c:v>
                </c:pt>
                <c:pt idx="10395">
                  <c:v>22.923999999999999</c:v>
                </c:pt>
                <c:pt idx="10396">
                  <c:v>22.928000000000001</c:v>
                </c:pt>
                <c:pt idx="10397">
                  <c:v>22.932000000000002</c:v>
                </c:pt>
                <c:pt idx="10398">
                  <c:v>22.936</c:v>
                </c:pt>
                <c:pt idx="10399">
                  <c:v>22.94</c:v>
                </c:pt>
                <c:pt idx="10400">
                  <c:v>22.943999999999999</c:v>
                </c:pt>
                <c:pt idx="10401">
                  <c:v>22.948</c:v>
                </c:pt>
                <c:pt idx="10402">
                  <c:v>22.952000000000002</c:v>
                </c:pt>
                <c:pt idx="10403">
                  <c:v>22.956</c:v>
                </c:pt>
                <c:pt idx="10404">
                  <c:v>22.96</c:v>
                </c:pt>
                <c:pt idx="10405">
                  <c:v>22.964000000000002</c:v>
                </c:pt>
                <c:pt idx="10406">
                  <c:v>22.968</c:v>
                </c:pt>
                <c:pt idx="10407">
                  <c:v>22.972000000000001</c:v>
                </c:pt>
                <c:pt idx="10408">
                  <c:v>22.975999999999999</c:v>
                </c:pt>
                <c:pt idx="10409">
                  <c:v>22.98</c:v>
                </c:pt>
                <c:pt idx="10410">
                  <c:v>22.984000000000002</c:v>
                </c:pt>
                <c:pt idx="10411">
                  <c:v>22.988</c:v>
                </c:pt>
                <c:pt idx="10412">
                  <c:v>22.992000000000001</c:v>
                </c:pt>
                <c:pt idx="10413">
                  <c:v>22.997</c:v>
                </c:pt>
                <c:pt idx="10414">
                  <c:v>23.001000000000001</c:v>
                </c:pt>
                <c:pt idx="10415">
                  <c:v>23.004999999999999</c:v>
                </c:pt>
                <c:pt idx="10416">
                  <c:v>23.009</c:v>
                </c:pt>
                <c:pt idx="10417">
                  <c:v>23.013000000000002</c:v>
                </c:pt>
                <c:pt idx="10418">
                  <c:v>23.016999999999999</c:v>
                </c:pt>
                <c:pt idx="10419">
                  <c:v>23.021000000000001</c:v>
                </c:pt>
                <c:pt idx="10420">
                  <c:v>23.025000000000002</c:v>
                </c:pt>
                <c:pt idx="10421">
                  <c:v>23.029</c:v>
                </c:pt>
                <c:pt idx="10422">
                  <c:v>23.033000000000001</c:v>
                </c:pt>
                <c:pt idx="10423">
                  <c:v>23.036999999999999</c:v>
                </c:pt>
                <c:pt idx="10424">
                  <c:v>23.041</c:v>
                </c:pt>
                <c:pt idx="10425">
                  <c:v>23.045000000000002</c:v>
                </c:pt>
                <c:pt idx="10426">
                  <c:v>23.048999999999999</c:v>
                </c:pt>
                <c:pt idx="10427">
                  <c:v>23.053000000000001</c:v>
                </c:pt>
                <c:pt idx="10428">
                  <c:v>23.057000000000002</c:v>
                </c:pt>
                <c:pt idx="10429">
                  <c:v>23.061</c:v>
                </c:pt>
                <c:pt idx="10430">
                  <c:v>23.064</c:v>
                </c:pt>
                <c:pt idx="10431">
                  <c:v>23.068000000000001</c:v>
                </c:pt>
                <c:pt idx="10432">
                  <c:v>23.071999999999999</c:v>
                </c:pt>
                <c:pt idx="10433">
                  <c:v>23.076000000000001</c:v>
                </c:pt>
                <c:pt idx="10434">
                  <c:v>23.080000000000002</c:v>
                </c:pt>
                <c:pt idx="10435">
                  <c:v>23.083000000000002</c:v>
                </c:pt>
                <c:pt idx="10436">
                  <c:v>23.087</c:v>
                </c:pt>
                <c:pt idx="10437">
                  <c:v>23.091000000000001</c:v>
                </c:pt>
                <c:pt idx="10438">
                  <c:v>23.094000000000001</c:v>
                </c:pt>
                <c:pt idx="10439">
                  <c:v>23.097999999999999</c:v>
                </c:pt>
                <c:pt idx="10440">
                  <c:v>23.100999999999999</c:v>
                </c:pt>
                <c:pt idx="10441">
                  <c:v>23.103999999999999</c:v>
                </c:pt>
                <c:pt idx="10442">
                  <c:v>23.108000000000001</c:v>
                </c:pt>
                <c:pt idx="10443">
                  <c:v>23.111000000000001</c:v>
                </c:pt>
                <c:pt idx="10444">
                  <c:v>23.114000000000001</c:v>
                </c:pt>
                <c:pt idx="10445">
                  <c:v>23.117000000000001</c:v>
                </c:pt>
                <c:pt idx="10446">
                  <c:v>23.119</c:v>
                </c:pt>
                <c:pt idx="10447">
                  <c:v>23.121000000000002</c:v>
                </c:pt>
                <c:pt idx="10448">
                  <c:v>23.121000000000002</c:v>
                </c:pt>
                <c:pt idx="10449">
                  <c:v>23.122</c:v>
                </c:pt>
                <c:pt idx="10450">
                  <c:v>23.122</c:v>
                </c:pt>
                <c:pt idx="10451">
                  <c:v>23.122</c:v>
                </c:pt>
                <c:pt idx="10452">
                  <c:v>23.122</c:v>
                </c:pt>
                <c:pt idx="10453">
                  <c:v>23.123000000000001</c:v>
                </c:pt>
                <c:pt idx="10454">
                  <c:v>23.123000000000001</c:v>
                </c:pt>
                <c:pt idx="10455">
                  <c:v>23.123000000000001</c:v>
                </c:pt>
                <c:pt idx="10456">
                  <c:v>23.123999999999999</c:v>
                </c:pt>
                <c:pt idx="10457">
                  <c:v>23.123999999999999</c:v>
                </c:pt>
                <c:pt idx="10458">
                  <c:v>23.123999999999999</c:v>
                </c:pt>
                <c:pt idx="10459">
                  <c:v>23.123999999999999</c:v>
                </c:pt>
                <c:pt idx="10460">
                  <c:v>23.125</c:v>
                </c:pt>
                <c:pt idx="10461">
                  <c:v>23.125</c:v>
                </c:pt>
                <c:pt idx="10462">
                  <c:v>23.125</c:v>
                </c:pt>
                <c:pt idx="10463">
                  <c:v>23.125</c:v>
                </c:pt>
                <c:pt idx="10464">
                  <c:v>23.126000000000001</c:v>
                </c:pt>
                <c:pt idx="10465">
                  <c:v>23.126000000000001</c:v>
                </c:pt>
                <c:pt idx="10466">
                  <c:v>23.126000000000001</c:v>
                </c:pt>
                <c:pt idx="10467">
                  <c:v>23.126999999999999</c:v>
                </c:pt>
                <c:pt idx="10468">
                  <c:v>23.126999999999999</c:v>
                </c:pt>
                <c:pt idx="10469">
                  <c:v>23.126999999999999</c:v>
                </c:pt>
                <c:pt idx="10470">
                  <c:v>23.126999999999999</c:v>
                </c:pt>
                <c:pt idx="10471">
                  <c:v>23.128</c:v>
                </c:pt>
                <c:pt idx="10472">
                  <c:v>23.128</c:v>
                </c:pt>
                <c:pt idx="10473">
                  <c:v>23.128</c:v>
                </c:pt>
                <c:pt idx="10474">
                  <c:v>23.129000000000001</c:v>
                </c:pt>
                <c:pt idx="10475">
                  <c:v>23.129000000000001</c:v>
                </c:pt>
                <c:pt idx="10476">
                  <c:v>23.129000000000001</c:v>
                </c:pt>
                <c:pt idx="10477">
                  <c:v>23.129000000000001</c:v>
                </c:pt>
                <c:pt idx="10478">
                  <c:v>23.13</c:v>
                </c:pt>
                <c:pt idx="10479">
                  <c:v>23.13</c:v>
                </c:pt>
                <c:pt idx="10480">
                  <c:v>23.13</c:v>
                </c:pt>
                <c:pt idx="10481">
                  <c:v>23.13</c:v>
                </c:pt>
                <c:pt idx="10482">
                  <c:v>23.131</c:v>
                </c:pt>
                <c:pt idx="10483">
                  <c:v>23.131</c:v>
                </c:pt>
                <c:pt idx="10484">
                  <c:v>23.131</c:v>
                </c:pt>
                <c:pt idx="10485">
                  <c:v>23.132000000000001</c:v>
                </c:pt>
                <c:pt idx="10486">
                  <c:v>23.132000000000001</c:v>
                </c:pt>
                <c:pt idx="10487">
                  <c:v>23.132000000000001</c:v>
                </c:pt>
                <c:pt idx="10488">
                  <c:v>23.132000000000001</c:v>
                </c:pt>
                <c:pt idx="10489">
                  <c:v>23.132999999999999</c:v>
                </c:pt>
                <c:pt idx="10490">
                  <c:v>23.132999999999999</c:v>
                </c:pt>
                <c:pt idx="10491">
                  <c:v>23.132999999999999</c:v>
                </c:pt>
                <c:pt idx="10492">
                  <c:v>23.134</c:v>
                </c:pt>
                <c:pt idx="10493">
                  <c:v>23.134</c:v>
                </c:pt>
                <c:pt idx="10494">
                  <c:v>23.134</c:v>
                </c:pt>
                <c:pt idx="10495">
                  <c:v>23.134</c:v>
                </c:pt>
                <c:pt idx="10496">
                  <c:v>23.135000000000002</c:v>
                </c:pt>
                <c:pt idx="10497">
                  <c:v>23.135000000000002</c:v>
                </c:pt>
                <c:pt idx="10498">
                  <c:v>23.135000000000002</c:v>
                </c:pt>
                <c:pt idx="10499">
                  <c:v>23.135999999999999</c:v>
                </c:pt>
                <c:pt idx="10500">
                  <c:v>23.135999999999999</c:v>
                </c:pt>
                <c:pt idx="10501">
                  <c:v>23.135999999999999</c:v>
                </c:pt>
                <c:pt idx="10502">
                  <c:v>23.135999999999999</c:v>
                </c:pt>
                <c:pt idx="10503">
                  <c:v>23.137</c:v>
                </c:pt>
                <c:pt idx="10504">
                  <c:v>23.137</c:v>
                </c:pt>
                <c:pt idx="10505">
                  <c:v>23.137</c:v>
                </c:pt>
                <c:pt idx="10506">
                  <c:v>23.137</c:v>
                </c:pt>
                <c:pt idx="10507">
                  <c:v>23.138000000000002</c:v>
                </c:pt>
                <c:pt idx="10508">
                  <c:v>23.138000000000002</c:v>
                </c:pt>
                <c:pt idx="10509">
                  <c:v>23.138000000000002</c:v>
                </c:pt>
                <c:pt idx="10510">
                  <c:v>23.138999999999999</c:v>
                </c:pt>
                <c:pt idx="10511">
                  <c:v>23.138999999999999</c:v>
                </c:pt>
                <c:pt idx="10512">
                  <c:v>23.138999999999999</c:v>
                </c:pt>
                <c:pt idx="10513">
                  <c:v>23.138999999999999</c:v>
                </c:pt>
                <c:pt idx="10514">
                  <c:v>23.14</c:v>
                </c:pt>
                <c:pt idx="10515">
                  <c:v>23.14</c:v>
                </c:pt>
                <c:pt idx="10516">
                  <c:v>23.14</c:v>
                </c:pt>
                <c:pt idx="10517">
                  <c:v>23.141000000000002</c:v>
                </c:pt>
                <c:pt idx="10518">
                  <c:v>23.141000000000002</c:v>
                </c:pt>
                <c:pt idx="10519">
                  <c:v>23.141000000000002</c:v>
                </c:pt>
                <c:pt idx="10520">
                  <c:v>23.141000000000002</c:v>
                </c:pt>
                <c:pt idx="10521">
                  <c:v>23.141999999999999</c:v>
                </c:pt>
                <c:pt idx="10522">
                  <c:v>23.141999999999999</c:v>
                </c:pt>
                <c:pt idx="10523">
                  <c:v>23.141999999999999</c:v>
                </c:pt>
                <c:pt idx="10524">
                  <c:v>23.141999999999999</c:v>
                </c:pt>
                <c:pt idx="10525">
                  <c:v>23.143000000000001</c:v>
                </c:pt>
                <c:pt idx="10526">
                  <c:v>23.143000000000001</c:v>
                </c:pt>
                <c:pt idx="10527">
                  <c:v>23.143000000000001</c:v>
                </c:pt>
                <c:pt idx="10528">
                  <c:v>23.144000000000002</c:v>
                </c:pt>
                <c:pt idx="10529">
                  <c:v>23.144000000000002</c:v>
                </c:pt>
                <c:pt idx="10530">
                  <c:v>23.144000000000002</c:v>
                </c:pt>
                <c:pt idx="10531">
                  <c:v>23.144000000000002</c:v>
                </c:pt>
                <c:pt idx="10532">
                  <c:v>23.145</c:v>
                </c:pt>
                <c:pt idx="10533">
                  <c:v>23.145</c:v>
                </c:pt>
                <c:pt idx="10534">
                  <c:v>23.145</c:v>
                </c:pt>
                <c:pt idx="10535">
                  <c:v>23.146000000000001</c:v>
                </c:pt>
                <c:pt idx="10536">
                  <c:v>23.146000000000001</c:v>
                </c:pt>
                <c:pt idx="10537">
                  <c:v>23.146000000000001</c:v>
                </c:pt>
                <c:pt idx="10538">
                  <c:v>23.146000000000001</c:v>
                </c:pt>
                <c:pt idx="10539">
                  <c:v>23.147000000000002</c:v>
                </c:pt>
                <c:pt idx="10540">
                  <c:v>23.147000000000002</c:v>
                </c:pt>
                <c:pt idx="10541">
                  <c:v>23.147000000000002</c:v>
                </c:pt>
                <c:pt idx="10542">
                  <c:v>23.147000000000002</c:v>
                </c:pt>
                <c:pt idx="10543">
                  <c:v>23.148</c:v>
                </c:pt>
                <c:pt idx="10544">
                  <c:v>23.148</c:v>
                </c:pt>
                <c:pt idx="10545">
                  <c:v>23.148</c:v>
                </c:pt>
                <c:pt idx="10546">
                  <c:v>23.149000000000001</c:v>
                </c:pt>
                <c:pt idx="10547">
                  <c:v>23.149000000000001</c:v>
                </c:pt>
                <c:pt idx="10548">
                  <c:v>23.149000000000001</c:v>
                </c:pt>
                <c:pt idx="10549">
                  <c:v>23.149000000000001</c:v>
                </c:pt>
                <c:pt idx="10550">
                  <c:v>23.150000000000002</c:v>
                </c:pt>
                <c:pt idx="10551">
                  <c:v>23.150000000000002</c:v>
                </c:pt>
                <c:pt idx="10552">
                  <c:v>23.150000000000002</c:v>
                </c:pt>
                <c:pt idx="10553">
                  <c:v>23.151</c:v>
                </c:pt>
                <c:pt idx="10554">
                  <c:v>23.151</c:v>
                </c:pt>
                <c:pt idx="10555">
                  <c:v>23.151</c:v>
                </c:pt>
                <c:pt idx="10556">
                  <c:v>23.151</c:v>
                </c:pt>
                <c:pt idx="10557">
                  <c:v>23.152000000000001</c:v>
                </c:pt>
                <c:pt idx="10558">
                  <c:v>23.152000000000001</c:v>
                </c:pt>
                <c:pt idx="10559">
                  <c:v>23.152000000000001</c:v>
                </c:pt>
                <c:pt idx="10560">
                  <c:v>23.152000000000001</c:v>
                </c:pt>
                <c:pt idx="10561">
                  <c:v>23.153000000000002</c:v>
                </c:pt>
                <c:pt idx="10562">
                  <c:v>23.153000000000002</c:v>
                </c:pt>
                <c:pt idx="10563">
                  <c:v>23.153000000000002</c:v>
                </c:pt>
                <c:pt idx="10564">
                  <c:v>23.154</c:v>
                </c:pt>
                <c:pt idx="10565">
                  <c:v>23.154</c:v>
                </c:pt>
                <c:pt idx="10566">
                  <c:v>23.154</c:v>
                </c:pt>
                <c:pt idx="10567">
                  <c:v>23.154</c:v>
                </c:pt>
                <c:pt idx="10568">
                  <c:v>23.155000000000001</c:v>
                </c:pt>
                <c:pt idx="10569">
                  <c:v>23.155000000000001</c:v>
                </c:pt>
                <c:pt idx="10570">
                  <c:v>23.155000000000001</c:v>
                </c:pt>
                <c:pt idx="10571">
                  <c:v>23.155999999999999</c:v>
                </c:pt>
                <c:pt idx="10572">
                  <c:v>23.155999999999999</c:v>
                </c:pt>
                <c:pt idx="10573">
                  <c:v>23.155999999999999</c:v>
                </c:pt>
                <c:pt idx="10574">
                  <c:v>23.155999999999999</c:v>
                </c:pt>
                <c:pt idx="10575">
                  <c:v>23.157</c:v>
                </c:pt>
                <c:pt idx="10576">
                  <c:v>23.157</c:v>
                </c:pt>
                <c:pt idx="10577">
                  <c:v>23.157</c:v>
                </c:pt>
                <c:pt idx="10578">
                  <c:v>23.157</c:v>
                </c:pt>
                <c:pt idx="10579">
                  <c:v>23.158000000000001</c:v>
                </c:pt>
                <c:pt idx="10580">
                  <c:v>23.158000000000001</c:v>
                </c:pt>
                <c:pt idx="10581">
                  <c:v>23.158000000000001</c:v>
                </c:pt>
                <c:pt idx="10582">
                  <c:v>23.158999999999999</c:v>
                </c:pt>
                <c:pt idx="10583">
                  <c:v>23.158999999999999</c:v>
                </c:pt>
                <c:pt idx="10584">
                  <c:v>23.158999999999999</c:v>
                </c:pt>
                <c:pt idx="10585">
                  <c:v>23.158999999999999</c:v>
                </c:pt>
                <c:pt idx="10586">
                  <c:v>23.16</c:v>
                </c:pt>
                <c:pt idx="10587">
                  <c:v>23.16</c:v>
                </c:pt>
                <c:pt idx="10588">
                  <c:v>23.16</c:v>
                </c:pt>
                <c:pt idx="10589">
                  <c:v>23.161000000000001</c:v>
                </c:pt>
                <c:pt idx="10590">
                  <c:v>23.161000000000001</c:v>
                </c:pt>
                <c:pt idx="10591">
                  <c:v>23.161000000000001</c:v>
                </c:pt>
                <c:pt idx="10592">
                  <c:v>23.161000000000001</c:v>
                </c:pt>
                <c:pt idx="10593">
                  <c:v>23.161999999999999</c:v>
                </c:pt>
                <c:pt idx="10594">
                  <c:v>23.161999999999999</c:v>
                </c:pt>
                <c:pt idx="10595">
                  <c:v>23.161999999999999</c:v>
                </c:pt>
                <c:pt idx="10596">
                  <c:v>23.161999999999999</c:v>
                </c:pt>
                <c:pt idx="10597">
                  <c:v>23.163</c:v>
                </c:pt>
                <c:pt idx="10598">
                  <c:v>23.163</c:v>
                </c:pt>
                <c:pt idx="10599">
                  <c:v>23.163</c:v>
                </c:pt>
                <c:pt idx="10600">
                  <c:v>23.164000000000001</c:v>
                </c:pt>
                <c:pt idx="10601">
                  <c:v>23.164000000000001</c:v>
                </c:pt>
                <c:pt idx="10602">
                  <c:v>23.164000000000001</c:v>
                </c:pt>
                <c:pt idx="10603">
                  <c:v>23.164000000000001</c:v>
                </c:pt>
                <c:pt idx="10604">
                  <c:v>23.164999999999999</c:v>
                </c:pt>
                <c:pt idx="10605">
                  <c:v>23.164999999999999</c:v>
                </c:pt>
                <c:pt idx="10606">
                  <c:v>23.164999999999999</c:v>
                </c:pt>
                <c:pt idx="10607">
                  <c:v>23.166</c:v>
                </c:pt>
                <c:pt idx="10608">
                  <c:v>23.166</c:v>
                </c:pt>
                <c:pt idx="10609">
                  <c:v>23.166</c:v>
                </c:pt>
                <c:pt idx="10610">
                  <c:v>23.166</c:v>
                </c:pt>
                <c:pt idx="10611">
                  <c:v>23.167000000000002</c:v>
                </c:pt>
                <c:pt idx="10612">
                  <c:v>23.167000000000002</c:v>
                </c:pt>
                <c:pt idx="10613">
                  <c:v>23.167000000000002</c:v>
                </c:pt>
                <c:pt idx="10614">
                  <c:v>23.167000000000002</c:v>
                </c:pt>
                <c:pt idx="10615">
                  <c:v>23.167999999999999</c:v>
                </c:pt>
                <c:pt idx="10616">
                  <c:v>23.167999999999999</c:v>
                </c:pt>
                <c:pt idx="10617">
                  <c:v>23.167999999999999</c:v>
                </c:pt>
                <c:pt idx="10618">
                  <c:v>23.169</c:v>
                </c:pt>
                <c:pt idx="10619">
                  <c:v>23.169</c:v>
                </c:pt>
                <c:pt idx="10620">
                  <c:v>23.169</c:v>
                </c:pt>
                <c:pt idx="10621">
                  <c:v>23.169</c:v>
                </c:pt>
                <c:pt idx="10622">
                  <c:v>23.17</c:v>
                </c:pt>
                <c:pt idx="10623">
                  <c:v>23.17</c:v>
                </c:pt>
                <c:pt idx="10624">
                  <c:v>23.17</c:v>
                </c:pt>
                <c:pt idx="10625">
                  <c:v>23.170999999999999</c:v>
                </c:pt>
                <c:pt idx="10626">
                  <c:v>23.170999999999999</c:v>
                </c:pt>
                <c:pt idx="10627">
                  <c:v>23.170999999999999</c:v>
                </c:pt>
                <c:pt idx="10628">
                  <c:v>23.170999999999999</c:v>
                </c:pt>
                <c:pt idx="10629">
                  <c:v>23.172000000000001</c:v>
                </c:pt>
                <c:pt idx="10630">
                  <c:v>23.172000000000001</c:v>
                </c:pt>
                <c:pt idx="10631">
                  <c:v>23.172000000000001</c:v>
                </c:pt>
                <c:pt idx="10632">
                  <c:v>23.172000000000001</c:v>
                </c:pt>
                <c:pt idx="10633">
                  <c:v>23.173000000000002</c:v>
                </c:pt>
                <c:pt idx="10634">
                  <c:v>23.173000000000002</c:v>
                </c:pt>
                <c:pt idx="10635">
                  <c:v>23.173000000000002</c:v>
                </c:pt>
                <c:pt idx="10636">
                  <c:v>23.173999999999999</c:v>
                </c:pt>
                <c:pt idx="10637">
                  <c:v>23.173999999999999</c:v>
                </c:pt>
                <c:pt idx="10638">
                  <c:v>23.173999999999999</c:v>
                </c:pt>
                <c:pt idx="10639">
                  <c:v>23.173999999999999</c:v>
                </c:pt>
                <c:pt idx="10640">
                  <c:v>23.175000000000001</c:v>
                </c:pt>
                <c:pt idx="10641">
                  <c:v>23.175000000000001</c:v>
                </c:pt>
                <c:pt idx="10642">
                  <c:v>23.175000000000001</c:v>
                </c:pt>
                <c:pt idx="10643">
                  <c:v>23.176000000000002</c:v>
                </c:pt>
                <c:pt idx="10644">
                  <c:v>23.176000000000002</c:v>
                </c:pt>
                <c:pt idx="10645">
                  <c:v>23.176000000000002</c:v>
                </c:pt>
                <c:pt idx="10646">
                  <c:v>23.176000000000002</c:v>
                </c:pt>
                <c:pt idx="10647">
                  <c:v>23.177</c:v>
                </c:pt>
                <c:pt idx="10648">
                  <c:v>23.177</c:v>
                </c:pt>
                <c:pt idx="10649">
                  <c:v>23.177</c:v>
                </c:pt>
                <c:pt idx="10650">
                  <c:v>23.177</c:v>
                </c:pt>
                <c:pt idx="10651">
                  <c:v>23.178000000000001</c:v>
                </c:pt>
                <c:pt idx="10652">
                  <c:v>23.178000000000001</c:v>
                </c:pt>
                <c:pt idx="10653">
                  <c:v>23.178000000000001</c:v>
                </c:pt>
                <c:pt idx="10654">
                  <c:v>23.179000000000002</c:v>
                </c:pt>
                <c:pt idx="10655">
                  <c:v>23.179000000000002</c:v>
                </c:pt>
                <c:pt idx="10656">
                  <c:v>23.179000000000002</c:v>
                </c:pt>
                <c:pt idx="10657">
                  <c:v>23.179000000000002</c:v>
                </c:pt>
                <c:pt idx="10658">
                  <c:v>23.18</c:v>
                </c:pt>
                <c:pt idx="10659">
                  <c:v>23.18</c:v>
                </c:pt>
                <c:pt idx="10660">
                  <c:v>23.18</c:v>
                </c:pt>
                <c:pt idx="10661">
                  <c:v>23.181000000000001</c:v>
                </c:pt>
                <c:pt idx="10662">
                  <c:v>23.181000000000001</c:v>
                </c:pt>
                <c:pt idx="10663">
                  <c:v>23.181000000000001</c:v>
                </c:pt>
                <c:pt idx="10664">
                  <c:v>23.181000000000001</c:v>
                </c:pt>
                <c:pt idx="10665">
                  <c:v>23.182000000000002</c:v>
                </c:pt>
                <c:pt idx="10666">
                  <c:v>23.182000000000002</c:v>
                </c:pt>
                <c:pt idx="10667">
                  <c:v>23.182000000000002</c:v>
                </c:pt>
                <c:pt idx="10668">
                  <c:v>23.182000000000002</c:v>
                </c:pt>
                <c:pt idx="10669">
                  <c:v>23.183</c:v>
                </c:pt>
                <c:pt idx="10670">
                  <c:v>23.183</c:v>
                </c:pt>
                <c:pt idx="10671">
                  <c:v>23.183</c:v>
                </c:pt>
                <c:pt idx="10672">
                  <c:v>23.184000000000001</c:v>
                </c:pt>
                <c:pt idx="10673">
                  <c:v>23.184000000000001</c:v>
                </c:pt>
                <c:pt idx="10674">
                  <c:v>23.184000000000001</c:v>
                </c:pt>
                <c:pt idx="10675">
                  <c:v>23.184000000000001</c:v>
                </c:pt>
                <c:pt idx="10676">
                  <c:v>23.184999999999999</c:v>
                </c:pt>
                <c:pt idx="10677">
                  <c:v>23.184999999999999</c:v>
                </c:pt>
                <c:pt idx="10678">
                  <c:v>23.184999999999999</c:v>
                </c:pt>
                <c:pt idx="10679">
                  <c:v>23.186</c:v>
                </c:pt>
                <c:pt idx="10680">
                  <c:v>23.186</c:v>
                </c:pt>
                <c:pt idx="10681">
                  <c:v>23.186</c:v>
                </c:pt>
                <c:pt idx="10682">
                  <c:v>23.186</c:v>
                </c:pt>
                <c:pt idx="10683">
                  <c:v>23.187000000000001</c:v>
                </c:pt>
                <c:pt idx="10684">
                  <c:v>23.187000000000001</c:v>
                </c:pt>
                <c:pt idx="10685">
                  <c:v>23.187000000000001</c:v>
                </c:pt>
                <c:pt idx="10686">
                  <c:v>23.187000000000001</c:v>
                </c:pt>
                <c:pt idx="10687">
                  <c:v>23.187999999999999</c:v>
                </c:pt>
                <c:pt idx="10688">
                  <c:v>23.187999999999999</c:v>
                </c:pt>
                <c:pt idx="10689">
                  <c:v>23.187999999999999</c:v>
                </c:pt>
                <c:pt idx="10690">
                  <c:v>23.189</c:v>
                </c:pt>
                <c:pt idx="10691">
                  <c:v>23.189</c:v>
                </c:pt>
                <c:pt idx="10692">
                  <c:v>23.189</c:v>
                </c:pt>
                <c:pt idx="10693">
                  <c:v>23.189</c:v>
                </c:pt>
                <c:pt idx="10694">
                  <c:v>23.19</c:v>
                </c:pt>
                <c:pt idx="10695">
                  <c:v>23.19</c:v>
                </c:pt>
                <c:pt idx="10696">
                  <c:v>23.19</c:v>
                </c:pt>
                <c:pt idx="10697">
                  <c:v>23.190999999999999</c:v>
                </c:pt>
                <c:pt idx="10698">
                  <c:v>23.190999999999999</c:v>
                </c:pt>
                <c:pt idx="10699">
                  <c:v>23.190999999999999</c:v>
                </c:pt>
                <c:pt idx="10700">
                  <c:v>23.190999999999999</c:v>
                </c:pt>
                <c:pt idx="10701">
                  <c:v>23.192</c:v>
                </c:pt>
                <c:pt idx="10702">
                  <c:v>23.192</c:v>
                </c:pt>
                <c:pt idx="10703">
                  <c:v>23.192</c:v>
                </c:pt>
                <c:pt idx="10704">
                  <c:v>23.192</c:v>
                </c:pt>
                <c:pt idx="10705">
                  <c:v>23.193000000000001</c:v>
                </c:pt>
                <c:pt idx="10706">
                  <c:v>23.193000000000001</c:v>
                </c:pt>
                <c:pt idx="10707">
                  <c:v>23.193000000000001</c:v>
                </c:pt>
                <c:pt idx="10708">
                  <c:v>23.193999999999999</c:v>
                </c:pt>
                <c:pt idx="10709">
                  <c:v>23.193999999999999</c:v>
                </c:pt>
                <c:pt idx="10710">
                  <c:v>23.193999999999999</c:v>
                </c:pt>
                <c:pt idx="10711">
                  <c:v>23.193999999999999</c:v>
                </c:pt>
                <c:pt idx="10712">
                  <c:v>23.195</c:v>
                </c:pt>
                <c:pt idx="10713">
                  <c:v>23.195</c:v>
                </c:pt>
                <c:pt idx="10714">
                  <c:v>23.195</c:v>
                </c:pt>
                <c:pt idx="10715">
                  <c:v>23.196000000000002</c:v>
                </c:pt>
                <c:pt idx="10716">
                  <c:v>23.196000000000002</c:v>
                </c:pt>
                <c:pt idx="10717">
                  <c:v>23.196000000000002</c:v>
                </c:pt>
                <c:pt idx="10718">
                  <c:v>23.196000000000002</c:v>
                </c:pt>
                <c:pt idx="10719">
                  <c:v>23.196999999999999</c:v>
                </c:pt>
                <c:pt idx="10720">
                  <c:v>23.196999999999999</c:v>
                </c:pt>
                <c:pt idx="10721">
                  <c:v>23.196999999999999</c:v>
                </c:pt>
                <c:pt idx="10722">
                  <c:v>23.196999999999999</c:v>
                </c:pt>
                <c:pt idx="10723">
                  <c:v>23.198</c:v>
                </c:pt>
                <c:pt idx="10724">
                  <c:v>23.198</c:v>
                </c:pt>
                <c:pt idx="10725">
                  <c:v>23.198</c:v>
                </c:pt>
                <c:pt idx="10726">
                  <c:v>23.199000000000002</c:v>
                </c:pt>
                <c:pt idx="10727">
                  <c:v>23.199000000000002</c:v>
                </c:pt>
                <c:pt idx="10728">
                  <c:v>23.199000000000002</c:v>
                </c:pt>
                <c:pt idx="10729">
                  <c:v>23.199000000000002</c:v>
                </c:pt>
                <c:pt idx="10730">
                  <c:v>23.2</c:v>
                </c:pt>
                <c:pt idx="10731">
                  <c:v>23.2</c:v>
                </c:pt>
                <c:pt idx="10732">
                  <c:v>23.2</c:v>
                </c:pt>
                <c:pt idx="10733">
                  <c:v>23.201000000000001</c:v>
                </c:pt>
                <c:pt idx="10734">
                  <c:v>23.201000000000001</c:v>
                </c:pt>
                <c:pt idx="10735">
                  <c:v>23.201000000000001</c:v>
                </c:pt>
                <c:pt idx="10736">
                  <c:v>23.201000000000001</c:v>
                </c:pt>
                <c:pt idx="10737">
                  <c:v>23.202000000000002</c:v>
                </c:pt>
                <c:pt idx="10738">
                  <c:v>23.202000000000002</c:v>
                </c:pt>
                <c:pt idx="10739">
                  <c:v>23.202000000000002</c:v>
                </c:pt>
                <c:pt idx="10740">
                  <c:v>23.202000000000002</c:v>
                </c:pt>
                <c:pt idx="10741">
                  <c:v>23.202999999999999</c:v>
                </c:pt>
                <c:pt idx="10742">
                  <c:v>23.202999999999999</c:v>
                </c:pt>
                <c:pt idx="10743">
                  <c:v>23.202999999999999</c:v>
                </c:pt>
                <c:pt idx="10744">
                  <c:v>23.204000000000001</c:v>
                </c:pt>
                <c:pt idx="10745">
                  <c:v>23.204000000000001</c:v>
                </c:pt>
                <c:pt idx="10746">
                  <c:v>23.204000000000001</c:v>
                </c:pt>
                <c:pt idx="10747">
                  <c:v>23.204000000000001</c:v>
                </c:pt>
                <c:pt idx="10748">
                  <c:v>23.205000000000002</c:v>
                </c:pt>
                <c:pt idx="10749">
                  <c:v>23.205000000000002</c:v>
                </c:pt>
                <c:pt idx="10750">
                  <c:v>23.205000000000002</c:v>
                </c:pt>
                <c:pt idx="10751">
                  <c:v>23.206</c:v>
                </c:pt>
                <c:pt idx="10752">
                  <c:v>23.206</c:v>
                </c:pt>
                <c:pt idx="10753">
                  <c:v>23.206</c:v>
                </c:pt>
                <c:pt idx="10754">
                  <c:v>23.206</c:v>
                </c:pt>
                <c:pt idx="10755">
                  <c:v>23.207000000000001</c:v>
                </c:pt>
                <c:pt idx="10756">
                  <c:v>23.207000000000001</c:v>
                </c:pt>
                <c:pt idx="10757">
                  <c:v>23.207000000000001</c:v>
                </c:pt>
                <c:pt idx="10758">
                  <c:v>23.207000000000001</c:v>
                </c:pt>
                <c:pt idx="10759">
                  <c:v>23.208000000000002</c:v>
                </c:pt>
                <c:pt idx="10760">
                  <c:v>23.208000000000002</c:v>
                </c:pt>
                <c:pt idx="10761">
                  <c:v>23.208000000000002</c:v>
                </c:pt>
                <c:pt idx="10762">
                  <c:v>23.209</c:v>
                </c:pt>
                <c:pt idx="10763">
                  <c:v>23.209</c:v>
                </c:pt>
                <c:pt idx="10764">
                  <c:v>23.209</c:v>
                </c:pt>
                <c:pt idx="10765">
                  <c:v>23.209</c:v>
                </c:pt>
                <c:pt idx="10766">
                  <c:v>23.21</c:v>
                </c:pt>
                <c:pt idx="10767">
                  <c:v>23.21</c:v>
                </c:pt>
                <c:pt idx="10768">
                  <c:v>23.21</c:v>
                </c:pt>
                <c:pt idx="10769">
                  <c:v>23.211000000000002</c:v>
                </c:pt>
                <c:pt idx="10770">
                  <c:v>23.211000000000002</c:v>
                </c:pt>
                <c:pt idx="10771">
                  <c:v>23.211000000000002</c:v>
                </c:pt>
                <c:pt idx="10772">
                  <c:v>23.211000000000002</c:v>
                </c:pt>
                <c:pt idx="10773">
                  <c:v>23.212</c:v>
                </c:pt>
                <c:pt idx="10774">
                  <c:v>23.212</c:v>
                </c:pt>
                <c:pt idx="10775">
                  <c:v>23.212</c:v>
                </c:pt>
                <c:pt idx="10776">
                  <c:v>23.212</c:v>
                </c:pt>
                <c:pt idx="10777">
                  <c:v>23.213000000000001</c:v>
                </c:pt>
                <c:pt idx="10778">
                  <c:v>23.213000000000001</c:v>
                </c:pt>
                <c:pt idx="10779">
                  <c:v>23.213000000000001</c:v>
                </c:pt>
                <c:pt idx="10780">
                  <c:v>23.214000000000002</c:v>
                </c:pt>
                <c:pt idx="10781">
                  <c:v>23.214000000000002</c:v>
                </c:pt>
                <c:pt idx="10782">
                  <c:v>23.214000000000002</c:v>
                </c:pt>
                <c:pt idx="10783">
                  <c:v>23.214000000000002</c:v>
                </c:pt>
                <c:pt idx="10784">
                  <c:v>23.215</c:v>
                </c:pt>
                <c:pt idx="10785">
                  <c:v>23.215</c:v>
                </c:pt>
                <c:pt idx="10786">
                  <c:v>23.215</c:v>
                </c:pt>
                <c:pt idx="10787">
                  <c:v>23.216000000000001</c:v>
                </c:pt>
                <c:pt idx="10788">
                  <c:v>23.216000000000001</c:v>
                </c:pt>
                <c:pt idx="10789">
                  <c:v>23.216000000000001</c:v>
                </c:pt>
                <c:pt idx="10790">
                  <c:v>23.216000000000001</c:v>
                </c:pt>
                <c:pt idx="10791">
                  <c:v>23.216999999999999</c:v>
                </c:pt>
                <c:pt idx="10792">
                  <c:v>23.216999999999999</c:v>
                </c:pt>
                <c:pt idx="10793">
                  <c:v>23.216999999999999</c:v>
                </c:pt>
                <c:pt idx="10794">
                  <c:v>23.216999999999999</c:v>
                </c:pt>
                <c:pt idx="10795">
                  <c:v>23.218</c:v>
                </c:pt>
                <c:pt idx="10796">
                  <c:v>23.218</c:v>
                </c:pt>
                <c:pt idx="10797">
                  <c:v>23.218</c:v>
                </c:pt>
                <c:pt idx="10798">
                  <c:v>23.219000000000001</c:v>
                </c:pt>
                <c:pt idx="10799">
                  <c:v>23.219000000000001</c:v>
                </c:pt>
                <c:pt idx="10800">
                  <c:v>23.219000000000001</c:v>
                </c:pt>
                <c:pt idx="10801">
                  <c:v>23.219000000000001</c:v>
                </c:pt>
                <c:pt idx="10802">
                  <c:v>23.22</c:v>
                </c:pt>
                <c:pt idx="10803">
                  <c:v>23.22</c:v>
                </c:pt>
                <c:pt idx="10804">
                  <c:v>23.22</c:v>
                </c:pt>
                <c:pt idx="10805">
                  <c:v>23.221</c:v>
                </c:pt>
                <c:pt idx="10806">
                  <c:v>23.221</c:v>
                </c:pt>
                <c:pt idx="10807">
                  <c:v>23.221</c:v>
                </c:pt>
                <c:pt idx="10808">
                  <c:v>23.221</c:v>
                </c:pt>
                <c:pt idx="10809">
                  <c:v>23.222000000000001</c:v>
                </c:pt>
                <c:pt idx="10810">
                  <c:v>23.222000000000001</c:v>
                </c:pt>
                <c:pt idx="10811">
                  <c:v>23.222000000000001</c:v>
                </c:pt>
                <c:pt idx="10812">
                  <c:v>23.222000000000001</c:v>
                </c:pt>
                <c:pt idx="10813">
                  <c:v>23.222999999999999</c:v>
                </c:pt>
                <c:pt idx="10814">
                  <c:v>23.222999999999999</c:v>
                </c:pt>
                <c:pt idx="10815">
                  <c:v>23.222999999999999</c:v>
                </c:pt>
                <c:pt idx="10816">
                  <c:v>23.224</c:v>
                </c:pt>
                <c:pt idx="10817">
                  <c:v>23.224</c:v>
                </c:pt>
                <c:pt idx="10818">
                  <c:v>23.224</c:v>
                </c:pt>
                <c:pt idx="10819">
                  <c:v>23.224</c:v>
                </c:pt>
                <c:pt idx="10820">
                  <c:v>23.225000000000001</c:v>
                </c:pt>
                <c:pt idx="10821">
                  <c:v>23.225000000000001</c:v>
                </c:pt>
                <c:pt idx="10822">
                  <c:v>23.225000000000001</c:v>
                </c:pt>
                <c:pt idx="10823">
                  <c:v>23.225999999999999</c:v>
                </c:pt>
                <c:pt idx="10824">
                  <c:v>23.225999999999999</c:v>
                </c:pt>
                <c:pt idx="10825">
                  <c:v>23.225999999999999</c:v>
                </c:pt>
                <c:pt idx="10826">
                  <c:v>23.225999999999999</c:v>
                </c:pt>
                <c:pt idx="10827">
                  <c:v>23.227</c:v>
                </c:pt>
                <c:pt idx="10828">
                  <c:v>23.227</c:v>
                </c:pt>
                <c:pt idx="10829">
                  <c:v>23.227</c:v>
                </c:pt>
                <c:pt idx="10830">
                  <c:v>23.227</c:v>
                </c:pt>
                <c:pt idx="10831">
                  <c:v>23.228000000000002</c:v>
                </c:pt>
                <c:pt idx="10832">
                  <c:v>23.228000000000002</c:v>
                </c:pt>
                <c:pt idx="10833">
                  <c:v>23.228000000000002</c:v>
                </c:pt>
                <c:pt idx="10834">
                  <c:v>23.228999999999999</c:v>
                </c:pt>
                <c:pt idx="10835">
                  <c:v>23.228999999999999</c:v>
                </c:pt>
                <c:pt idx="10836">
                  <c:v>23.228999999999999</c:v>
                </c:pt>
                <c:pt idx="10837">
                  <c:v>23.228999999999999</c:v>
                </c:pt>
                <c:pt idx="10838">
                  <c:v>23.23</c:v>
                </c:pt>
                <c:pt idx="10839">
                  <c:v>23.23</c:v>
                </c:pt>
                <c:pt idx="10840">
                  <c:v>23.23</c:v>
                </c:pt>
                <c:pt idx="10841">
                  <c:v>23.231000000000002</c:v>
                </c:pt>
                <c:pt idx="10842">
                  <c:v>23.231000000000002</c:v>
                </c:pt>
                <c:pt idx="10843">
                  <c:v>23.231000000000002</c:v>
                </c:pt>
                <c:pt idx="10844">
                  <c:v>23.231000000000002</c:v>
                </c:pt>
                <c:pt idx="10845">
                  <c:v>23.231999999999999</c:v>
                </c:pt>
                <c:pt idx="10846">
                  <c:v>23.231999999999999</c:v>
                </c:pt>
                <c:pt idx="10847">
                  <c:v>23.231999999999999</c:v>
                </c:pt>
                <c:pt idx="10848">
                  <c:v>23.231999999999999</c:v>
                </c:pt>
                <c:pt idx="10849">
                  <c:v>23.233000000000001</c:v>
                </c:pt>
                <c:pt idx="10850">
                  <c:v>23.233000000000001</c:v>
                </c:pt>
                <c:pt idx="10851">
                  <c:v>23.233000000000001</c:v>
                </c:pt>
                <c:pt idx="10852">
                  <c:v>23.234000000000002</c:v>
                </c:pt>
                <c:pt idx="10853">
                  <c:v>23.234000000000002</c:v>
                </c:pt>
                <c:pt idx="10854">
                  <c:v>23.234000000000002</c:v>
                </c:pt>
                <c:pt idx="10855">
                  <c:v>23.234000000000002</c:v>
                </c:pt>
                <c:pt idx="10856">
                  <c:v>23.234999999999999</c:v>
                </c:pt>
                <c:pt idx="10857">
                  <c:v>23.234999999999999</c:v>
                </c:pt>
                <c:pt idx="10858">
                  <c:v>23.234999999999999</c:v>
                </c:pt>
                <c:pt idx="10859">
                  <c:v>23.236000000000001</c:v>
                </c:pt>
                <c:pt idx="10860">
                  <c:v>23.236000000000001</c:v>
                </c:pt>
                <c:pt idx="10861">
                  <c:v>23.236000000000001</c:v>
                </c:pt>
                <c:pt idx="10862">
                  <c:v>23.236000000000001</c:v>
                </c:pt>
                <c:pt idx="10863">
                  <c:v>23.237000000000002</c:v>
                </c:pt>
                <c:pt idx="10864">
                  <c:v>23.237000000000002</c:v>
                </c:pt>
                <c:pt idx="10865">
                  <c:v>23.237000000000002</c:v>
                </c:pt>
                <c:pt idx="10866">
                  <c:v>23.237000000000002</c:v>
                </c:pt>
                <c:pt idx="10867">
                  <c:v>23.238</c:v>
                </c:pt>
                <c:pt idx="10868">
                  <c:v>23.238</c:v>
                </c:pt>
                <c:pt idx="10869">
                  <c:v>23.238</c:v>
                </c:pt>
                <c:pt idx="10870">
                  <c:v>23.239000000000001</c:v>
                </c:pt>
                <c:pt idx="10871">
                  <c:v>23.239000000000001</c:v>
                </c:pt>
                <c:pt idx="10872">
                  <c:v>23.239000000000001</c:v>
                </c:pt>
                <c:pt idx="10873">
                  <c:v>23.239000000000001</c:v>
                </c:pt>
                <c:pt idx="10874">
                  <c:v>23.240000000000002</c:v>
                </c:pt>
                <c:pt idx="10875">
                  <c:v>23.240000000000002</c:v>
                </c:pt>
                <c:pt idx="10876">
                  <c:v>23.240000000000002</c:v>
                </c:pt>
                <c:pt idx="10877">
                  <c:v>23.241</c:v>
                </c:pt>
                <c:pt idx="10878">
                  <c:v>23.241</c:v>
                </c:pt>
                <c:pt idx="10879">
                  <c:v>23.241</c:v>
                </c:pt>
                <c:pt idx="10880">
                  <c:v>23.241</c:v>
                </c:pt>
                <c:pt idx="10881">
                  <c:v>23.242000000000001</c:v>
                </c:pt>
                <c:pt idx="10882">
                  <c:v>23.242000000000001</c:v>
                </c:pt>
                <c:pt idx="10883">
                  <c:v>23.242000000000001</c:v>
                </c:pt>
                <c:pt idx="10884">
                  <c:v>23.242000000000001</c:v>
                </c:pt>
                <c:pt idx="10885">
                  <c:v>23.243000000000002</c:v>
                </c:pt>
                <c:pt idx="10886">
                  <c:v>23.243000000000002</c:v>
                </c:pt>
                <c:pt idx="10887">
                  <c:v>23.243000000000002</c:v>
                </c:pt>
                <c:pt idx="10888">
                  <c:v>23.244</c:v>
                </c:pt>
                <c:pt idx="10889">
                  <c:v>23.244</c:v>
                </c:pt>
                <c:pt idx="10890">
                  <c:v>23.244</c:v>
                </c:pt>
                <c:pt idx="10891">
                  <c:v>23.244</c:v>
                </c:pt>
                <c:pt idx="10892">
                  <c:v>23.245000000000001</c:v>
                </c:pt>
                <c:pt idx="10893">
                  <c:v>23.245000000000001</c:v>
                </c:pt>
                <c:pt idx="10894">
                  <c:v>23.245000000000001</c:v>
                </c:pt>
                <c:pt idx="10895">
                  <c:v>23.246000000000002</c:v>
                </c:pt>
                <c:pt idx="10896">
                  <c:v>23.246000000000002</c:v>
                </c:pt>
                <c:pt idx="10897">
                  <c:v>23.246000000000002</c:v>
                </c:pt>
                <c:pt idx="10898">
                  <c:v>23.246000000000002</c:v>
                </c:pt>
                <c:pt idx="10899">
                  <c:v>23.247</c:v>
                </c:pt>
                <c:pt idx="10900">
                  <c:v>23.247</c:v>
                </c:pt>
                <c:pt idx="10901">
                  <c:v>23.247</c:v>
                </c:pt>
                <c:pt idx="10902">
                  <c:v>23.247</c:v>
                </c:pt>
                <c:pt idx="10903">
                  <c:v>23.248000000000001</c:v>
                </c:pt>
                <c:pt idx="10904">
                  <c:v>23.248000000000001</c:v>
                </c:pt>
                <c:pt idx="10905">
                  <c:v>23.248000000000001</c:v>
                </c:pt>
                <c:pt idx="10906">
                  <c:v>23.248999999999999</c:v>
                </c:pt>
                <c:pt idx="10907">
                  <c:v>23.248999999999999</c:v>
                </c:pt>
                <c:pt idx="10908">
                  <c:v>23.248999999999999</c:v>
                </c:pt>
                <c:pt idx="10909">
                  <c:v>23.248999999999999</c:v>
                </c:pt>
                <c:pt idx="10910">
                  <c:v>23.25</c:v>
                </c:pt>
                <c:pt idx="10911">
                  <c:v>23.25</c:v>
                </c:pt>
                <c:pt idx="10912">
                  <c:v>23.25</c:v>
                </c:pt>
                <c:pt idx="10913">
                  <c:v>23.25</c:v>
                </c:pt>
                <c:pt idx="10914">
                  <c:v>23.251000000000001</c:v>
                </c:pt>
                <c:pt idx="10915">
                  <c:v>23.251000000000001</c:v>
                </c:pt>
                <c:pt idx="10916">
                  <c:v>23.251000000000001</c:v>
                </c:pt>
                <c:pt idx="10917">
                  <c:v>23.251999999999999</c:v>
                </c:pt>
                <c:pt idx="10918">
                  <c:v>23.251999999999999</c:v>
                </c:pt>
                <c:pt idx="10919">
                  <c:v>23.251999999999999</c:v>
                </c:pt>
                <c:pt idx="10920">
                  <c:v>23.251999999999999</c:v>
                </c:pt>
                <c:pt idx="10921">
                  <c:v>23.253</c:v>
                </c:pt>
                <c:pt idx="10922">
                  <c:v>23.253</c:v>
                </c:pt>
                <c:pt idx="10923">
                  <c:v>23.253</c:v>
                </c:pt>
                <c:pt idx="10924">
                  <c:v>23.254000000000001</c:v>
                </c:pt>
                <c:pt idx="10925">
                  <c:v>23.254000000000001</c:v>
                </c:pt>
                <c:pt idx="10926">
                  <c:v>23.254000000000001</c:v>
                </c:pt>
                <c:pt idx="10927">
                  <c:v>23.254000000000001</c:v>
                </c:pt>
                <c:pt idx="10928">
                  <c:v>23.254999999999999</c:v>
                </c:pt>
                <c:pt idx="10929">
                  <c:v>23.254999999999999</c:v>
                </c:pt>
                <c:pt idx="10930">
                  <c:v>23.254999999999999</c:v>
                </c:pt>
                <c:pt idx="10931">
                  <c:v>23.254999999999999</c:v>
                </c:pt>
                <c:pt idx="10932">
                  <c:v>23.256</c:v>
                </c:pt>
                <c:pt idx="10933">
                  <c:v>23.256</c:v>
                </c:pt>
                <c:pt idx="10934">
                  <c:v>23.256</c:v>
                </c:pt>
                <c:pt idx="10935">
                  <c:v>23.257000000000001</c:v>
                </c:pt>
                <c:pt idx="10936">
                  <c:v>23.257000000000001</c:v>
                </c:pt>
                <c:pt idx="10937">
                  <c:v>23.257000000000001</c:v>
                </c:pt>
                <c:pt idx="10938">
                  <c:v>23.257000000000001</c:v>
                </c:pt>
                <c:pt idx="10939">
                  <c:v>23.257999999999999</c:v>
                </c:pt>
                <c:pt idx="10940">
                  <c:v>23.257999999999999</c:v>
                </c:pt>
                <c:pt idx="10941">
                  <c:v>23.257999999999999</c:v>
                </c:pt>
                <c:pt idx="10942">
                  <c:v>23.259</c:v>
                </c:pt>
                <c:pt idx="10943">
                  <c:v>23.259</c:v>
                </c:pt>
                <c:pt idx="10944">
                  <c:v>23.259</c:v>
                </c:pt>
                <c:pt idx="10945">
                  <c:v>23.259</c:v>
                </c:pt>
                <c:pt idx="10946">
                  <c:v>23.26</c:v>
                </c:pt>
                <c:pt idx="10947">
                  <c:v>23.26</c:v>
                </c:pt>
                <c:pt idx="10948">
                  <c:v>23.26</c:v>
                </c:pt>
                <c:pt idx="10949">
                  <c:v>23.26</c:v>
                </c:pt>
                <c:pt idx="10950">
                  <c:v>23.260999999999999</c:v>
                </c:pt>
                <c:pt idx="10951">
                  <c:v>23.260999999999999</c:v>
                </c:pt>
                <c:pt idx="10952">
                  <c:v>23.260999999999999</c:v>
                </c:pt>
                <c:pt idx="10953">
                  <c:v>23.262</c:v>
                </c:pt>
                <c:pt idx="10954">
                  <c:v>23.262</c:v>
                </c:pt>
                <c:pt idx="10955">
                  <c:v>23.262</c:v>
                </c:pt>
                <c:pt idx="10956">
                  <c:v>23.262</c:v>
                </c:pt>
                <c:pt idx="10957">
                  <c:v>23.263000000000002</c:v>
                </c:pt>
                <c:pt idx="10958">
                  <c:v>23.263000000000002</c:v>
                </c:pt>
                <c:pt idx="10959">
                  <c:v>23.263000000000002</c:v>
                </c:pt>
                <c:pt idx="10960">
                  <c:v>23.263999999999999</c:v>
                </c:pt>
                <c:pt idx="10961">
                  <c:v>23.263999999999999</c:v>
                </c:pt>
                <c:pt idx="10962">
                  <c:v>23.263999999999999</c:v>
                </c:pt>
                <c:pt idx="10963">
                  <c:v>23.263999999999999</c:v>
                </c:pt>
                <c:pt idx="10964">
                  <c:v>23.265000000000001</c:v>
                </c:pt>
                <c:pt idx="10965">
                  <c:v>23.265000000000001</c:v>
                </c:pt>
                <c:pt idx="10966">
                  <c:v>23.265000000000001</c:v>
                </c:pt>
                <c:pt idx="10967">
                  <c:v>23.265000000000001</c:v>
                </c:pt>
                <c:pt idx="10968">
                  <c:v>23.266000000000002</c:v>
                </c:pt>
                <c:pt idx="10969">
                  <c:v>23.266000000000002</c:v>
                </c:pt>
                <c:pt idx="10970">
                  <c:v>23.266000000000002</c:v>
                </c:pt>
                <c:pt idx="10971">
                  <c:v>23.266999999999999</c:v>
                </c:pt>
                <c:pt idx="10972">
                  <c:v>23.266999999999999</c:v>
                </c:pt>
                <c:pt idx="10973">
                  <c:v>23.266999999999999</c:v>
                </c:pt>
                <c:pt idx="10974">
                  <c:v>23.266999999999999</c:v>
                </c:pt>
                <c:pt idx="10975">
                  <c:v>23.268000000000001</c:v>
                </c:pt>
                <c:pt idx="10976">
                  <c:v>23.268000000000001</c:v>
                </c:pt>
                <c:pt idx="10977">
                  <c:v>23.268000000000001</c:v>
                </c:pt>
                <c:pt idx="10978">
                  <c:v>23.269000000000002</c:v>
                </c:pt>
                <c:pt idx="10979">
                  <c:v>23.269000000000002</c:v>
                </c:pt>
                <c:pt idx="10980">
                  <c:v>23.269000000000002</c:v>
                </c:pt>
                <c:pt idx="10981">
                  <c:v>23.269000000000002</c:v>
                </c:pt>
                <c:pt idx="10982">
                  <c:v>23.27</c:v>
                </c:pt>
                <c:pt idx="10983">
                  <c:v>23.27</c:v>
                </c:pt>
                <c:pt idx="10984">
                  <c:v>23.27</c:v>
                </c:pt>
                <c:pt idx="10985">
                  <c:v>23.27</c:v>
                </c:pt>
                <c:pt idx="10986">
                  <c:v>23.271000000000001</c:v>
                </c:pt>
                <c:pt idx="10987">
                  <c:v>23.271000000000001</c:v>
                </c:pt>
                <c:pt idx="10988">
                  <c:v>23.271000000000001</c:v>
                </c:pt>
                <c:pt idx="10989">
                  <c:v>23.272000000000002</c:v>
                </c:pt>
                <c:pt idx="10990">
                  <c:v>23.272000000000002</c:v>
                </c:pt>
                <c:pt idx="10991">
                  <c:v>23.272000000000002</c:v>
                </c:pt>
                <c:pt idx="10992">
                  <c:v>23.272000000000002</c:v>
                </c:pt>
                <c:pt idx="10993">
                  <c:v>23.273</c:v>
                </c:pt>
                <c:pt idx="10994">
                  <c:v>23.273</c:v>
                </c:pt>
                <c:pt idx="10995">
                  <c:v>23.273</c:v>
                </c:pt>
                <c:pt idx="10996">
                  <c:v>23.274000000000001</c:v>
                </c:pt>
                <c:pt idx="10997">
                  <c:v>23.274000000000001</c:v>
                </c:pt>
                <c:pt idx="10998">
                  <c:v>23.274000000000001</c:v>
                </c:pt>
                <c:pt idx="10999">
                  <c:v>23.274000000000001</c:v>
                </c:pt>
                <c:pt idx="11000">
                  <c:v>23.275000000000002</c:v>
                </c:pt>
                <c:pt idx="11001">
                  <c:v>23.275000000000002</c:v>
                </c:pt>
                <c:pt idx="11002">
                  <c:v>23.275000000000002</c:v>
                </c:pt>
                <c:pt idx="11003">
                  <c:v>23.275000000000002</c:v>
                </c:pt>
                <c:pt idx="11004">
                  <c:v>23.276</c:v>
                </c:pt>
                <c:pt idx="11005">
                  <c:v>23.276</c:v>
                </c:pt>
                <c:pt idx="11006">
                  <c:v>23.276</c:v>
                </c:pt>
                <c:pt idx="11007">
                  <c:v>23.277000000000001</c:v>
                </c:pt>
                <c:pt idx="11008">
                  <c:v>23.277000000000001</c:v>
                </c:pt>
                <c:pt idx="11009">
                  <c:v>23.277000000000001</c:v>
                </c:pt>
                <c:pt idx="11010">
                  <c:v>23.277000000000001</c:v>
                </c:pt>
                <c:pt idx="11011">
                  <c:v>23.278000000000002</c:v>
                </c:pt>
                <c:pt idx="11012">
                  <c:v>23.278000000000002</c:v>
                </c:pt>
                <c:pt idx="11013">
                  <c:v>23.278000000000002</c:v>
                </c:pt>
                <c:pt idx="11014">
                  <c:v>23.279</c:v>
                </c:pt>
                <c:pt idx="11015">
                  <c:v>23.279</c:v>
                </c:pt>
                <c:pt idx="11016">
                  <c:v>23.279</c:v>
                </c:pt>
                <c:pt idx="11017">
                  <c:v>23.279</c:v>
                </c:pt>
                <c:pt idx="11018">
                  <c:v>23.28</c:v>
                </c:pt>
                <c:pt idx="11019">
                  <c:v>23.28</c:v>
                </c:pt>
                <c:pt idx="11020">
                  <c:v>23.28</c:v>
                </c:pt>
                <c:pt idx="11021">
                  <c:v>23.28</c:v>
                </c:pt>
                <c:pt idx="11022">
                  <c:v>23.280999999999999</c:v>
                </c:pt>
                <c:pt idx="11023">
                  <c:v>23.280999999999999</c:v>
                </c:pt>
                <c:pt idx="11024">
                  <c:v>23.280999999999999</c:v>
                </c:pt>
                <c:pt idx="11025">
                  <c:v>23.282</c:v>
                </c:pt>
                <c:pt idx="11026">
                  <c:v>23.282</c:v>
                </c:pt>
                <c:pt idx="11027">
                  <c:v>23.282</c:v>
                </c:pt>
                <c:pt idx="11028">
                  <c:v>23.282</c:v>
                </c:pt>
                <c:pt idx="11029">
                  <c:v>23.283000000000001</c:v>
                </c:pt>
                <c:pt idx="11030">
                  <c:v>23.283000000000001</c:v>
                </c:pt>
                <c:pt idx="11031">
                  <c:v>23.283000000000001</c:v>
                </c:pt>
                <c:pt idx="11032">
                  <c:v>23.283999999999999</c:v>
                </c:pt>
                <c:pt idx="11033">
                  <c:v>23.283999999999999</c:v>
                </c:pt>
                <c:pt idx="11034">
                  <c:v>23.283999999999999</c:v>
                </c:pt>
                <c:pt idx="11035">
                  <c:v>23.283999999999999</c:v>
                </c:pt>
                <c:pt idx="11036">
                  <c:v>23.285</c:v>
                </c:pt>
                <c:pt idx="11037">
                  <c:v>23.285</c:v>
                </c:pt>
                <c:pt idx="11038">
                  <c:v>23.285</c:v>
                </c:pt>
                <c:pt idx="11039">
                  <c:v>23.285</c:v>
                </c:pt>
                <c:pt idx="11040">
                  <c:v>23.286000000000001</c:v>
                </c:pt>
                <c:pt idx="11041">
                  <c:v>23.286000000000001</c:v>
                </c:pt>
                <c:pt idx="11042">
                  <c:v>23.286000000000001</c:v>
                </c:pt>
                <c:pt idx="11043">
                  <c:v>23.286999999999999</c:v>
                </c:pt>
                <c:pt idx="11044">
                  <c:v>23.286999999999999</c:v>
                </c:pt>
                <c:pt idx="11045">
                  <c:v>23.286999999999999</c:v>
                </c:pt>
                <c:pt idx="11046">
                  <c:v>23.286999999999999</c:v>
                </c:pt>
                <c:pt idx="11047">
                  <c:v>23.288</c:v>
                </c:pt>
                <c:pt idx="11048">
                  <c:v>23.288</c:v>
                </c:pt>
                <c:pt idx="11049">
                  <c:v>23.288</c:v>
                </c:pt>
                <c:pt idx="11050">
                  <c:v>23.289000000000001</c:v>
                </c:pt>
                <c:pt idx="11051">
                  <c:v>23.289000000000001</c:v>
                </c:pt>
                <c:pt idx="11052">
                  <c:v>23.289000000000001</c:v>
                </c:pt>
                <c:pt idx="11053">
                  <c:v>23.289000000000001</c:v>
                </c:pt>
                <c:pt idx="11054">
                  <c:v>23.29</c:v>
                </c:pt>
                <c:pt idx="11055">
                  <c:v>23.29</c:v>
                </c:pt>
                <c:pt idx="11056">
                  <c:v>23.29</c:v>
                </c:pt>
                <c:pt idx="11057">
                  <c:v>23.291</c:v>
                </c:pt>
                <c:pt idx="11058">
                  <c:v>23.291</c:v>
                </c:pt>
                <c:pt idx="11059">
                  <c:v>23.291</c:v>
                </c:pt>
                <c:pt idx="11060">
                  <c:v>23.291</c:v>
                </c:pt>
                <c:pt idx="11061">
                  <c:v>23.292000000000002</c:v>
                </c:pt>
                <c:pt idx="11062">
                  <c:v>23.292000000000002</c:v>
                </c:pt>
                <c:pt idx="11063">
                  <c:v>23.292000000000002</c:v>
                </c:pt>
                <c:pt idx="11064">
                  <c:v>23.292000000000002</c:v>
                </c:pt>
                <c:pt idx="11065">
                  <c:v>23.292999999999999</c:v>
                </c:pt>
                <c:pt idx="11066">
                  <c:v>23.292999999999999</c:v>
                </c:pt>
                <c:pt idx="11067">
                  <c:v>23.292999999999999</c:v>
                </c:pt>
                <c:pt idx="11068">
                  <c:v>23.294</c:v>
                </c:pt>
                <c:pt idx="11069">
                  <c:v>23.294</c:v>
                </c:pt>
                <c:pt idx="11070">
                  <c:v>23.294</c:v>
                </c:pt>
                <c:pt idx="11071">
                  <c:v>23.294</c:v>
                </c:pt>
                <c:pt idx="11072">
                  <c:v>23.295000000000002</c:v>
                </c:pt>
                <c:pt idx="11073">
                  <c:v>23.295000000000002</c:v>
                </c:pt>
                <c:pt idx="11074">
                  <c:v>23.295000000000002</c:v>
                </c:pt>
                <c:pt idx="11075">
                  <c:v>23.295999999999999</c:v>
                </c:pt>
                <c:pt idx="11076">
                  <c:v>23.295999999999999</c:v>
                </c:pt>
                <c:pt idx="11077">
                  <c:v>23.295999999999999</c:v>
                </c:pt>
                <c:pt idx="11078">
                  <c:v>23.295999999999999</c:v>
                </c:pt>
                <c:pt idx="11079">
                  <c:v>23.297000000000001</c:v>
                </c:pt>
                <c:pt idx="11080">
                  <c:v>23.297000000000001</c:v>
                </c:pt>
                <c:pt idx="11081">
                  <c:v>23.297000000000001</c:v>
                </c:pt>
                <c:pt idx="11082">
                  <c:v>23.297000000000001</c:v>
                </c:pt>
                <c:pt idx="11083">
                  <c:v>23.298000000000002</c:v>
                </c:pt>
                <c:pt idx="11084">
                  <c:v>23.298000000000002</c:v>
                </c:pt>
                <c:pt idx="11085">
                  <c:v>23.298000000000002</c:v>
                </c:pt>
                <c:pt idx="11086">
                  <c:v>23.298999999999999</c:v>
                </c:pt>
                <c:pt idx="11087">
                  <c:v>23.298999999999999</c:v>
                </c:pt>
                <c:pt idx="11088">
                  <c:v>23.298999999999999</c:v>
                </c:pt>
                <c:pt idx="11089">
                  <c:v>23.298999999999999</c:v>
                </c:pt>
                <c:pt idx="11090">
                  <c:v>23.3</c:v>
                </c:pt>
                <c:pt idx="11091">
                  <c:v>23.3</c:v>
                </c:pt>
                <c:pt idx="11092">
                  <c:v>23.3</c:v>
                </c:pt>
                <c:pt idx="11093">
                  <c:v>23.301000000000002</c:v>
                </c:pt>
                <c:pt idx="11094">
                  <c:v>23.301000000000002</c:v>
                </c:pt>
                <c:pt idx="11095">
                  <c:v>23.301000000000002</c:v>
                </c:pt>
                <c:pt idx="11096">
                  <c:v>23.301000000000002</c:v>
                </c:pt>
                <c:pt idx="11097">
                  <c:v>23.302</c:v>
                </c:pt>
                <c:pt idx="11098">
                  <c:v>23.302</c:v>
                </c:pt>
                <c:pt idx="11099">
                  <c:v>23.302</c:v>
                </c:pt>
                <c:pt idx="11100">
                  <c:v>23.302</c:v>
                </c:pt>
                <c:pt idx="11101">
                  <c:v>23.303000000000001</c:v>
                </c:pt>
                <c:pt idx="11102">
                  <c:v>23.303000000000001</c:v>
                </c:pt>
                <c:pt idx="11103">
                  <c:v>23.303000000000001</c:v>
                </c:pt>
                <c:pt idx="11104">
                  <c:v>23.304000000000002</c:v>
                </c:pt>
                <c:pt idx="11105">
                  <c:v>23.304000000000002</c:v>
                </c:pt>
                <c:pt idx="11106">
                  <c:v>23.304000000000002</c:v>
                </c:pt>
                <c:pt idx="11107">
                  <c:v>23.304000000000002</c:v>
                </c:pt>
                <c:pt idx="11108">
                  <c:v>23.305</c:v>
                </c:pt>
                <c:pt idx="11109">
                  <c:v>23.305</c:v>
                </c:pt>
                <c:pt idx="11110">
                  <c:v>23.305</c:v>
                </c:pt>
                <c:pt idx="11111">
                  <c:v>23.306000000000001</c:v>
                </c:pt>
                <c:pt idx="11112">
                  <c:v>23.306000000000001</c:v>
                </c:pt>
                <c:pt idx="11113">
                  <c:v>23.306000000000001</c:v>
                </c:pt>
                <c:pt idx="11114">
                  <c:v>23.306000000000001</c:v>
                </c:pt>
                <c:pt idx="11115">
                  <c:v>23.307000000000002</c:v>
                </c:pt>
                <c:pt idx="11116">
                  <c:v>23.307000000000002</c:v>
                </c:pt>
                <c:pt idx="11117">
                  <c:v>23.307000000000002</c:v>
                </c:pt>
                <c:pt idx="11118">
                  <c:v>23.307000000000002</c:v>
                </c:pt>
                <c:pt idx="11119">
                  <c:v>23.308</c:v>
                </c:pt>
                <c:pt idx="11120">
                  <c:v>23.308</c:v>
                </c:pt>
                <c:pt idx="11121">
                  <c:v>23.308</c:v>
                </c:pt>
                <c:pt idx="11122">
                  <c:v>23.309000000000001</c:v>
                </c:pt>
                <c:pt idx="11123">
                  <c:v>23.309000000000001</c:v>
                </c:pt>
                <c:pt idx="11124">
                  <c:v>23.309000000000001</c:v>
                </c:pt>
                <c:pt idx="11125">
                  <c:v>23.309000000000001</c:v>
                </c:pt>
                <c:pt idx="11126">
                  <c:v>23.31</c:v>
                </c:pt>
                <c:pt idx="11127">
                  <c:v>23.31</c:v>
                </c:pt>
                <c:pt idx="11128">
                  <c:v>23.31</c:v>
                </c:pt>
                <c:pt idx="11129">
                  <c:v>23.311</c:v>
                </c:pt>
                <c:pt idx="11130">
                  <c:v>23.311</c:v>
                </c:pt>
                <c:pt idx="11131">
                  <c:v>23.311</c:v>
                </c:pt>
                <c:pt idx="11132">
                  <c:v>23.311</c:v>
                </c:pt>
                <c:pt idx="11133">
                  <c:v>23.312000000000001</c:v>
                </c:pt>
                <c:pt idx="11134">
                  <c:v>23.312000000000001</c:v>
                </c:pt>
                <c:pt idx="11135">
                  <c:v>23.312000000000001</c:v>
                </c:pt>
                <c:pt idx="11136">
                  <c:v>23.312000000000001</c:v>
                </c:pt>
                <c:pt idx="11137">
                  <c:v>23.312999999999999</c:v>
                </c:pt>
                <c:pt idx="11138">
                  <c:v>23.312999999999999</c:v>
                </c:pt>
                <c:pt idx="11139">
                  <c:v>23.312999999999999</c:v>
                </c:pt>
                <c:pt idx="11140">
                  <c:v>23.314</c:v>
                </c:pt>
                <c:pt idx="11141">
                  <c:v>23.314</c:v>
                </c:pt>
                <c:pt idx="11142">
                  <c:v>23.314</c:v>
                </c:pt>
                <c:pt idx="11143">
                  <c:v>23.314</c:v>
                </c:pt>
                <c:pt idx="11144">
                  <c:v>23.315000000000001</c:v>
                </c:pt>
                <c:pt idx="11145">
                  <c:v>23.315000000000001</c:v>
                </c:pt>
                <c:pt idx="11146">
                  <c:v>23.315000000000001</c:v>
                </c:pt>
                <c:pt idx="11147">
                  <c:v>23.315999999999999</c:v>
                </c:pt>
                <c:pt idx="11148">
                  <c:v>23.315999999999999</c:v>
                </c:pt>
                <c:pt idx="11149">
                  <c:v>23.315999999999999</c:v>
                </c:pt>
                <c:pt idx="11150">
                  <c:v>23.315999999999999</c:v>
                </c:pt>
                <c:pt idx="11151">
                  <c:v>23.317</c:v>
                </c:pt>
                <c:pt idx="11152">
                  <c:v>23.317</c:v>
                </c:pt>
                <c:pt idx="11153">
                  <c:v>23.317</c:v>
                </c:pt>
                <c:pt idx="11154">
                  <c:v>23.317</c:v>
                </c:pt>
                <c:pt idx="11155">
                  <c:v>23.318000000000001</c:v>
                </c:pt>
                <c:pt idx="11156">
                  <c:v>23.318000000000001</c:v>
                </c:pt>
                <c:pt idx="11157">
                  <c:v>23.318000000000001</c:v>
                </c:pt>
                <c:pt idx="11158">
                  <c:v>23.321000000000002</c:v>
                </c:pt>
                <c:pt idx="11159">
                  <c:v>23.324000000000002</c:v>
                </c:pt>
                <c:pt idx="11160">
                  <c:v>23.327000000000002</c:v>
                </c:pt>
                <c:pt idx="11161">
                  <c:v>23.331</c:v>
                </c:pt>
                <c:pt idx="11162">
                  <c:v>23.334</c:v>
                </c:pt>
                <c:pt idx="11163">
                  <c:v>23.338000000000001</c:v>
                </c:pt>
                <c:pt idx="11164">
                  <c:v>23.341000000000001</c:v>
                </c:pt>
                <c:pt idx="11165">
                  <c:v>23.344999999999999</c:v>
                </c:pt>
                <c:pt idx="11166">
                  <c:v>23.349</c:v>
                </c:pt>
                <c:pt idx="11167">
                  <c:v>23.352</c:v>
                </c:pt>
                <c:pt idx="11168">
                  <c:v>23.356000000000002</c:v>
                </c:pt>
                <c:pt idx="11169">
                  <c:v>23.359000000000002</c:v>
                </c:pt>
                <c:pt idx="11170">
                  <c:v>23.363</c:v>
                </c:pt>
                <c:pt idx="11171">
                  <c:v>23.367000000000001</c:v>
                </c:pt>
                <c:pt idx="11172">
                  <c:v>23.37</c:v>
                </c:pt>
                <c:pt idx="11173">
                  <c:v>23.373999999999999</c:v>
                </c:pt>
                <c:pt idx="11174">
                  <c:v>23.378</c:v>
                </c:pt>
                <c:pt idx="11175">
                  <c:v>23.382000000000001</c:v>
                </c:pt>
                <c:pt idx="11176">
                  <c:v>23.385000000000002</c:v>
                </c:pt>
                <c:pt idx="11177">
                  <c:v>23.388999999999999</c:v>
                </c:pt>
                <c:pt idx="11178">
                  <c:v>23.393000000000001</c:v>
                </c:pt>
                <c:pt idx="11179">
                  <c:v>23.397000000000002</c:v>
                </c:pt>
                <c:pt idx="11180">
                  <c:v>23.401</c:v>
                </c:pt>
                <c:pt idx="11181">
                  <c:v>23.405000000000001</c:v>
                </c:pt>
                <c:pt idx="11182">
                  <c:v>23.408999999999999</c:v>
                </c:pt>
                <c:pt idx="11183">
                  <c:v>23.413</c:v>
                </c:pt>
                <c:pt idx="11184">
                  <c:v>23.417000000000002</c:v>
                </c:pt>
                <c:pt idx="11185">
                  <c:v>23.420999999999999</c:v>
                </c:pt>
                <c:pt idx="11186">
                  <c:v>23.426000000000002</c:v>
                </c:pt>
                <c:pt idx="11187">
                  <c:v>23.43</c:v>
                </c:pt>
                <c:pt idx="11188">
                  <c:v>23.434000000000001</c:v>
                </c:pt>
                <c:pt idx="11189">
                  <c:v>23.437999999999999</c:v>
                </c:pt>
                <c:pt idx="11190">
                  <c:v>23.442</c:v>
                </c:pt>
                <c:pt idx="11191">
                  <c:v>23.446000000000002</c:v>
                </c:pt>
                <c:pt idx="11192">
                  <c:v>23.45</c:v>
                </c:pt>
                <c:pt idx="11193">
                  <c:v>23.454000000000001</c:v>
                </c:pt>
                <c:pt idx="11194">
                  <c:v>23.458000000000002</c:v>
                </c:pt>
                <c:pt idx="11195">
                  <c:v>23.462</c:v>
                </c:pt>
                <c:pt idx="11196">
                  <c:v>23.466000000000001</c:v>
                </c:pt>
                <c:pt idx="11197">
                  <c:v>23.47</c:v>
                </c:pt>
                <c:pt idx="11198">
                  <c:v>23.474</c:v>
                </c:pt>
                <c:pt idx="11199">
                  <c:v>23.478000000000002</c:v>
                </c:pt>
                <c:pt idx="11200">
                  <c:v>23.481999999999999</c:v>
                </c:pt>
                <c:pt idx="11201">
                  <c:v>23.487000000000002</c:v>
                </c:pt>
                <c:pt idx="11202">
                  <c:v>23.491</c:v>
                </c:pt>
                <c:pt idx="11203">
                  <c:v>23.495000000000001</c:v>
                </c:pt>
                <c:pt idx="11204">
                  <c:v>23.498999999999999</c:v>
                </c:pt>
                <c:pt idx="11205">
                  <c:v>23.503</c:v>
                </c:pt>
                <c:pt idx="11206">
                  <c:v>23.507000000000001</c:v>
                </c:pt>
                <c:pt idx="11207">
                  <c:v>23.510999999999999</c:v>
                </c:pt>
                <c:pt idx="11208">
                  <c:v>23.515000000000001</c:v>
                </c:pt>
                <c:pt idx="11209">
                  <c:v>23.519000000000002</c:v>
                </c:pt>
                <c:pt idx="11210">
                  <c:v>23.524000000000001</c:v>
                </c:pt>
                <c:pt idx="11211">
                  <c:v>23.528000000000002</c:v>
                </c:pt>
                <c:pt idx="11212">
                  <c:v>23.532</c:v>
                </c:pt>
                <c:pt idx="11213">
                  <c:v>23.536000000000001</c:v>
                </c:pt>
                <c:pt idx="11214">
                  <c:v>23.54</c:v>
                </c:pt>
                <c:pt idx="11215">
                  <c:v>23.544</c:v>
                </c:pt>
                <c:pt idx="11216">
                  <c:v>23.548000000000002</c:v>
                </c:pt>
                <c:pt idx="11217">
                  <c:v>23.552</c:v>
                </c:pt>
                <c:pt idx="11218">
                  <c:v>23.557000000000002</c:v>
                </c:pt>
                <c:pt idx="11219">
                  <c:v>23.561</c:v>
                </c:pt>
                <c:pt idx="11220">
                  <c:v>23.565000000000001</c:v>
                </c:pt>
                <c:pt idx="11221">
                  <c:v>23.568999999999999</c:v>
                </c:pt>
                <c:pt idx="11222">
                  <c:v>23.573</c:v>
                </c:pt>
                <c:pt idx="11223">
                  <c:v>23.577000000000002</c:v>
                </c:pt>
                <c:pt idx="11224">
                  <c:v>23.581</c:v>
                </c:pt>
                <c:pt idx="11225">
                  <c:v>23.586000000000002</c:v>
                </c:pt>
                <c:pt idx="11226">
                  <c:v>23.59</c:v>
                </c:pt>
                <c:pt idx="11227">
                  <c:v>23.594000000000001</c:v>
                </c:pt>
                <c:pt idx="11228">
                  <c:v>23.597999999999999</c:v>
                </c:pt>
                <c:pt idx="11229">
                  <c:v>23.602</c:v>
                </c:pt>
                <c:pt idx="11230">
                  <c:v>23.606000000000002</c:v>
                </c:pt>
                <c:pt idx="11231">
                  <c:v>23.61</c:v>
                </c:pt>
                <c:pt idx="11232">
                  <c:v>23.615000000000002</c:v>
                </c:pt>
                <c:pt idx="11233">
                  <c:v>23.619</c:v>
                </c:pt>
                <c:pt idx="11234">
                  <c:v>23.623000000000001</c:v>
                </c:pt>
                <c:pt idx="11235">
                  <c:v>23.626999999999999</c:v>
                </c:pt>
                <c:pt idx="11236">
                  <c:v>23.631</c:v>
                </c:pt>
                <c:pt idx="11237">
                  <c:v>23.635000000000002</c:v>
                </c:pt>
                <c:pt idx="11238">
                  <c:v>23.64</c:v>
                </c:pt>
                <c:pt idx="11239">
                  <c:v>23.644000000000002</c:v>
                </c:pt>
                <c:pt idx="11240">
                  <c:v>23.648</c:v>
                </c:pt>
                <c:pt idx="11241">
                  <c:v>23.652000000000001</c:v>
                </c:pt>
                <c:pt idx="11242">
                  <c:v>23.655999999999999</c:v>
                </c:pt>
                <c:pt idx="11243">
                  <c:v>23.66</c:v>
                </c:pt>
                <c:pt idx="11244">
                  <c:v>23.664000000000001</c:v>
                </c:pt>
                <c:pt idx="11245">
                  <c:v>23.669</c:v>
                </c:pt>
                <c:pt idx="11246">
                  <c:v>23.673000000000002</c:v>
                </c:pt>
                <c:pt idx="11247">
                  <c:v>23.677</c:v>
                </c:pt>
                <c:pt idx="11248">
                  <c:v>23.681000000000001</c:v>
                </c:pt>
                <c:pt idx="11249">
                  <c:v>23.684999999999999</c:v>
                </c:pt>
                <c:pt idx="11250">
                  <c:v>23.69</c:v>
                </c:pt>
                <c:pt idx="11251">
                  <c:v>23.693999999999999</c:v>
                </c:pt>
                <c:pt idx="11252">
                  <c:v>23.698</c:v>
                </c:pt>
                <c:pt idx="11253">
                  <c:v>23.702000000000002</c:v>
                </c:pt>
                <c:pt idx="11254">
                  <c:v>23.706</c:v>
                </c:pt>
                <c:pt idx="11255">
                  <c:v>23.71</c:v>
                </c:pt>
                <c:pt idx="11256">
                  <c:v>23.715</c:v>
                </c:pt>
                <c:pt idx="11257">
                  <c:v>23.719000000000001</c:v>
                </c:pt>
                <c:pt idx="11258">
                  <c:v>23.722999999999999</c:v>
                </c:pt>
                <c:pt idx="11259">
                  <c:v>23.727</c:v>
                </c:pt>
                <c:pt idx="11260">
                  <c:v>23.731000000000002</c:v>
                </c:pt>
                <c:pt idx="11261">
                  <c:v>23.736000000000001</c:v>
                </c:pt>
                <c:pt idx="11262">
                  <c:v>23.740000000000002</c:v>
                </c:pt>
                <c:pt idx="11263">
                  <c:v>23.744</c:v>
                </c:pt>
                <c:pt idx="11264">
                  <c:v>23.748000000000001</c:v>
                </c:pt>
                <c:pt idx="11265">
                  <c:v>23.751999999999999</c:v>
                </c:pt>
                <c:pt idx="11266">
                  <c:v>23.757000000000001</c:v>
                </c:pt>
                <c:pt idx="11267">
                  <c:v>23.760999999999999</c:v>
                </c:pt>
                <c:pt idx="11268">
                  <c:v>23.765000000000001</c:v>
                </c:pt>
                <c:pt idx="11269">
                  <c:v>23.769000000000002</c:v>
                </c:pt>
                <c:pt idx="11270">
                  <c:v>23.773</c:v>
                </c:pt>
                <c:pt idx="11271">
                  <c:v>23.778000000000002</c:v>
                </c:pt>
                <c:pt idx="11272">
                  <c:v>23.782</c:v>
                </c:pt>
                <c:pt idx="11273">
                  <c:v>23.786000000000001</c:v>
                </c:pt>
                <c:pt idx="11274">
                  <c:v>23.79</c:v>
                </c:pt>
                <c:pt idx="11275">
                  <c:v>23.794</c:v>
                </c:pt>
                <c:pt idx="11276">
                  <c:v>23.798999999999999</c:v>
                </c:pt>
                <c:pt idx="11277">
                  <c:v>23.803000000000001</c:v>
                </c:pt>
                <c:pt idx="11278">
                  <c:v>23.807000000000002</c:v>
                </c:pt>
                <c:pt idx="11279">
                  <c:v>23.811</c:v>
                </c:pt>
                <c:pt idx="11280">
                  <c:v>23.815000000000001</c:v>
                </c:pt>
                <c:pt idx="11281">
                  <c:v>23.82</c:v>
                </c:pt>
                <c:pt idx="11282">
                  <c:v>23.824000000000002</c:v>
                </c:pt>
                <c:pt idx="11283">
                  <c:v>23.827999999999999</c:v>
                </c:pt>
                <c:pt idx="11284">
                  <c:v>23.832000000000001</c:v>
                </c:pt>
                <c:pt idx="11285">
                  <c:v>23.836000000000002</c:v>
                </c:pt>
                <c:pt idx="11286">
                  <c:v>23.841000000000001</c:v>
                </c:pt>
                <c:pt idx="11287">
                  <c:v>23.844999999999999</c:v>
                </c:pt>
                <c:pt idx="11288">
                  <c:v>23.849</c:v>
                </c:pt>
                <c:pt idx="11289">
                  <c:v>23.853000000000002</c:v>
                </c:pt>
                <c:pt idx="11290">
                  <c:v>23.858000000000001</c:v>
                </c:pt>
                <c:pt idx="11291">
                  <c:v>23.862000000000002</c:v>
                </c:pt>
                <c:pt idx="11292">
                  <c:v>23.866</c:v>
                </c:pt>
                <c:pt idx="11293">
                  <c:v>23.87</c:v>
                </c:pt>
                <c:pt idx="11294">
                  <c:v>23.873999999999999</c:v>
                </c:pt>
                <c:pt idx="11295">
                  <c:v>23.879000000000001</c:v>
                </c:pt>
                <c:pt idx="11296">
                  <c:v>23.882999999999999</c:v>
                </c:pt>
                <c:pt idx="11297">
                  <c:v>23.887</c:v>
                </c:pt>
                <c:pt idx="11298">
                  <c:v>23.891000000000002</c:v>
                </c:pt>
                <c:pt idx="11299">
                  <c:v>23.895</c:v>
                </c:pt>
                <c:pt idx="11300">
                  <c:v>23.899000000000001</c:v>
                </c:pt>
                <c:pt idx="11301">
                  <c:v>23.904</c:v>
                </c:pt>
                <c:pt idx="11302">
                  <c:v>23.908000000000001</c:v>
                </c:pt>
                <c:pt idx="11303">
                  <c:v>23.911999999999999</c:v>
                </c:pt>
                <c:pt idx="11304">
                  <c:v>23.916</c:v>
                </c:pt>
                <c:pt idx="11305">
                  <c:v>23.92</c:v>
                </c:pt>
                <c:pt idx="11306">
                  <c:v>23.925000000000001</c:v>
                </c:pt>
                <c:pt idx="11307">
                  <c:v>23.929000000000002</c:v>
                </c:pt>
                <c:pt idx="11308">
                  <c:v>23.933</c:v>
                </c:pt>
                <c:pt idx="11309">
                  <c:v>23.937000000000001</c:v>
                </c:pt>
                <c:pt idx="11310">
                  <c:v>23.940999999999999</c:v>
                </c:pt>
                <c:pt idx="11311">
                  <c:v>23.946000000000002</c:v>
                </c:pt>
                <c:pt idx="11312">
                  <c:v>23.95</c:v>
                </c:pt>
                <c:pt idx="11313">
                  <c:v>23.954000000000001</c:v>
                </c:pt>
                <c:pt idx="11314">
                  <c:v>23.958000000000002</c:v>
                </c:pt>
                <c:pt idx="11315">
                  <c:v>23.962</c:v>
                </c:pt>
                <c:pt idx="11316">
                  <c:v>23.966999999999999</c:v>
                </c:pt>
                <c:pt idx="11317">
                  <c:v>23.971</c:v>
                </c:pt>
                <c:pt idx="11318">
                  <c:v>23.975000000000001</c:v>
                </c:pt>
                <c:pt idx="11319">
                  <c:v>23.978999999999999</c:v>
                </c:pt>
                <c:pt idx="11320">
                  <c:v>23.983000000000001</c:v>
                </c:pt>
                <c:pt idx="11321">
                  <c:v>23.987000000000002</c:v>
                </c:pt>
                <c:pt idx="11322">
                  <c:v>23.992000000000001</c:v>
                </c:pt>
                <c:pt idx="11323">
                  <c:v>23.996000000000002</c:v>
                </c:pt>
                <c:pt idx="11324">
                  <c:v>24</c:v>
                </c:pt>
                <c:pt idx="11325">
                  <c:v>24.004000000000001</c:v>
                </c:pt>
                <c:pt idx="11326">
                  <c:v>24.007999999999999</c:v>
                </c:pt>
                <c:pt idx="11327">
                  <c:v>24.012</c:v>
                </c:pt>
                <c:pt idx="11328">
                  <c:v>24.016999999999999</c:v>
                </c:pt>
                <c:pt idx="11329">
                  <c:v>24.021000000000001</c:v>
                </c:pt>
                <c:pt idx="11330">
                  <c:v>24.025000000000002</c:v>
                </c:pt>
                <c:pt idx="11331">
                  <c:v>24.029</c:v>
                </c:pt>
                <c:pt idx="11332">
                  <c:v>24.033000000000001</c:v>
                </c:pt>
                <c:pt idx="11333">
                  <c:v>24.036999999999999</c:v>
                </c:pt>
                <c:pt idx="11334">
                  <c:v>24.042000000000002</c:v>
                </c:pt>
                <c:pt idx="11335">
                  <c:v>24.045999999999999</c:v>
                </c:pt>
                <c:pt idx="11336">
                  <c:v>24.05</c:v>
                </c:pt>
                <c:pt idx="11337">
                  <c:v>24.054000000000002</c:v>
                </c:pt>
                <c:pt idx="11338">
                  <c:v>24.058</c:v>
                </c:pt>
                <c:pt idx="11339">
                  <c:v>24.062000000000001</c:v>
                </c:pt>
                <c:pt idx="11340">
                  <c:v>24.065999999999999</c:v>
                </c:pt>
                <c:pt idx="11341">
                  <c:v>24.071000000000002</c:v>
                </c:pt>
                <c:pt idx="11342">
                  <c:v>24.074999999999999</c:v>
                </c:pt>
                <c:pt idx="11343">
                  <c:v>24.079000000000001</c:v>
                </c:pt>
                <c:pt idx="11344">
                  <c:v>24.083000000000002</c:v>
                </c:pt>
                <c:pt idx="11345">
                  <c:v>24.087</c:v>
                </c:pt>
                <c:pt idx="11346">
                  <c:v>24.091000000000001</c:v>
                </c:pt>
                <c:pt idx="11347">
                  <c:v>24.094999999999999</c:v>
                </c:pt>
                <c:pt idx="11348">
                  <c:v>24.1</c:v>
                </c:pt>
                <c:pt idx="11349">
                  <c:v>24.103999999999999</c:v>
                </c:pt>
                <c:pt idx="11350">
                  <c:v>24.108000000000001</c:v>
                </c:pt>
                <c:pt idx="11351">
                  <c:v>24.112000000000002</c:v>
                </c:pt>
                <c:pt idx="11352">
                  <c:v>24.116</c:v>
                </c:pt>
                <c:pt idx="11353">
                  <c:v>24.12</c:v>
                </c:pt>
                <c:pt idx="11354">
                  <c:v>24.123999999999999</c:v>
                </c:pt>
                <c:pt idx="11355">
                  <c:v>24.128</c:v>
                </c:pt>
                <c:pt idx="11356">
                  <c:v>24.132999999999999</c:v>
                </c:pt>
                <c:pt idx="11357">
                  <c:v>24.137</c:v>
                </c:pt>
                <c:pt idx="11358">
                  <c:v>24.141000000000002</c:v>
                </c:pt>
                <c:pt idx="11359">
                  <c:v>24.145</c:v>
                </c:pt>
                <c:pt idx="11360">
                  <c:v>24.149000000000001</c:v>
                </c:pt>
                <c:pt idx="11361">
                  <c:v>24.153000000000002</c:v>
                </c:pt>
                <c:pt idx="11362">
                  <c:v>24.157</c:v>
                </c:pt>
                <c:pt idx="11363">
                  <c:v>24.161000000000001</c:v>
                </c:pt>
                <c:pt idx="11364">
                  <c:v>24.164999999999999</c:v>
                </c:pt>
                <c:pt idx="11365">
                  <c:v>24.17</c:v>
                </c:pt>
                <c:pt idx="11366">
                  <c:v>24.173999999999999</c:v>
                </c:pt>
                <c:pt idx="11367">
                  <c:v>24.178000000000001</c:v>
                </c:pt>
                <c:pt idx="11368">
                  <c:v>24.182000000000002</c:v>
                </c:pt>
                <c:pt idx="11369">
                  <c:v>24.186</c:v>
                </c:pt>
                <c:pt idx="11370">
                  <c:v>24.19</c:v>
                </c:pt>
                <c:pt idx="11371">
                  <c:v>24.193999999999999</c:v>
                </c:pt>
                <c:pt idx="11372">
                  <c:v>24.198</c:v>
                </c:pt>
                <c:pt idx="11373">
                  <c:v>24.202000000000002</c:v>
                </c:pt>
                <c:pt idx="11374">
                  <c:v>24.206</c:v>
                </c:pt>
                <c:pt idx="11375">
                  <c:v>24.21</c:v>
                </c:pt>
                <c:pt idx="11376">
                  <c:v>24.214000000000002</c:v>
                </c:pt>
                <c:pt idx="11377">
                  <c:v>24.219000000000001</c:v>
                </c:pt>
                <c:pt idx="11378">
                  <c:v>24.222999999999999</c:v>
                </c:pt>
                <c:pt idx="11379">
                  <c:v>24.227</c:v>
                </c:pt>
                <c:pt idx="11380">
                  <c:v>24.231000000000002</c:v>
                </c:pt>
                <c:pt idx="11381">
                  <c:v>24.234999999999999</c:v>
                </c:pt>
                <c:pt idx="11382">
                  <c:v>24.239000000000001</c:v>
                </c:pt>
                <c:pt idx="11383">
                  <c:v>24.243000000000002</c:v>
                </c:pt>
                <c:pt idx="11384">
                  <c:v>24.247</c:v>
                </c:pt>
                <c:pt idx="11385">
                  <c:v>24.251000000000001</c:v>
                </c:pt>
                <c:pt idx="11386">
                  <c:v>24.254999999999999</c:v>
                </c:pt>
                <c:pt idx="11387">
                  <c:v>24.259</c:v>
                </c:pt>
                <c:pt idx="11388">
                  <c:v>24.263000000000002</c:v>
                </c:pt>
                <c:pt idx="11389">
                  <c:v>24.266999999999999</c:v>
                </c:pt>
                <c:pt idx="11390">
                  <c:v>24.271000000000001</c:v>
                </c:pt>
                <c:pt idx="11391">
                  <c:v>24.275000000000002</c:v>
                </c:pt>
                <c:pt idx="11392">
                  <c:v>24.279</c:v>
                </c:pt>
                <c:pt idx="11393">
                  <c:v>24.283000000000001</c:v>
                </c:pt>
                <c:pt idx="11394">
                  <c:v>24.286999999999999</c:v>
                </c:pt>
                <c:pt idx="11395">
                  <c:v>24.291</c:v>
                </c:pt>
                <c:pt idx="11396">
                  <c:v>24.295000000000002</c:v>
                </c:pt>
                <c:pt idx="11397">
                  <c:v>24.298999999999999</c:v>
                </c:pt>
                <c:pt idx="11398">
                  <c:v>24.303000000000001</c:v>
                </c:pt>
                <c:pt idx="11399">
                  <c:v>24.307000000000002</c:v>
                </c:pt>
                <c:pt idx="11400">
                  <c:v>24.311</c:v>
                </c:pt>
                <c:pt idx="11401">
                  <c:v>24.315000000000001</c:v>
                </c:pt>
                <c:pt idx="11402">
                  <c:v>24.318999999999999</c:v>
                </c:pt>
                <c:pt idx="11403">
                  <c:v>24.324000000000002</c:v>
                </c:pt>
                <c:pt idx="11404">
                  <c:v>24.327999999999999</c:v>
                </c:pt>
                <c:pt idx="11405">
                  <c:v>24.332000000000001</c:v>
                </c:pt>
                <c:pt idx="11406">
                  <c:v>24.336000000000002</c:v>
                </c:pt>
                <c:pt idx="11407">
                  <c:v>24.34</c:v>
                </c:pt>
                <c:pt idx="11408">
                  <c:v>24.344000000000001</c:v>
                </c:pt>
                <c:pt idx="11409">
                  <c:v>24.347999999999999</c:v>
                </c:pt>
                <c:pt idx="11410">
                  <c:v>24.352</c:v>
                </c:pt>
                <c:pt idx="11411">
                  <c:v>24.356000000000002</c:v>
                </c:pt>
                <c:pt idx="11412">
                  <c:v>24.36</c:v>
                </c:pt>
                <c:pt idx="11413">
                  <c:v>24.364000000000001</c:v>
                </c:pt>
                <c:pt idx="11414">
                  <c:v>24.368000000000002</c:v>
                </c:pt>
                <c:pt idx="11415">
                  <c:v>24.372</c:v>
                </c:pt>
                <c:pt idx="11416">
                  <c:v>24.376000000000001</c:v>
                </c:pt>
                <c:pt idx="11417">
                  <c:v>24.38</c:v>
                </c:pt>
                <c:pt idx="11418">
                  <c:v>24.384</c:v>
                </c:pt>
                <c:pt idx="11419">
                  <c:v>24.388000000000002</c:v>
                </c:pt>
                <c:pt idx="11420">
                  <c:v>24.391999999999999</c:v>
                </c:pt>
                <c:pt idx="11421">
                  <c:v>24.396000000000001</c:v>
                </c:pt>
                <c:pt idx="11422">
                  <c:v>24.400000000000002</c:v>
                </c:pt>
                <c:pt idx="11423">
                  <c:v>24.404</c:v>
                </c:pt>
                <c:pt idx="11424">
                  <c:v>24.408000000000001</c:v>
                </c:pt>
                <c:pt idx="11425">
                  <c:v>24.411999999999999</c:v>
                </c:pt>
                <c:pt idx="11426">
                  <c:v>24.416</c:v>
                </c:pt>
                <c:pt idx="11427">
                  <c:v>24.42</c:v>
                </c:pt>
                <c:pt idx="11428">
                  <c:v>24.423999999999999</c:v>
                </c:pt>
                <c:pt idx="11429">
                  <c:v>24.428000000000001</c:v>
                </c:pt>
                <c:pt idx="11430">
                  <c:v>24.432000000000002</c:v>
                </c:pt>
                <c:pt idx="11431">
                  <c:v>24.436</c:v>
                </c:pt>
                <c:pt idx="11432">
                  <c:v>24.44</c:v>
                </c:pt>
                <c:pt idx="11433">
                  <c:v>24.443999999999999</c:v>
                </c:pt>
                <c:pt idx="11434">
                  <c:v>24.448</c:v>
                </c:pt>
                <c:pt idx="11435">
                  <c:v>24.452000000000002</c:v>
                </c:pt>
                <c:pt idx="11436">
                  <c:v>24.456</c:v>
                </c:pt>
                <c:pt idx="11437">
                  <c:v>24.46</c:v>
                </c:pt>
                <c:pt idx="11438">
                  <c:v>24.463000000000001</c:v>
                </c:pt>
                <c:pt idx="11439">
                  <c:v>24.466999999999999</c:v>
                </c:pt>
                <c:pt idx="11440">
                  <c:v>24.471</c:v>
                </c:pt>
                <c:pt idx="11441">
                  <c:v>24.475000000000001</c:v>
                </c:pt>
                <c:pt idx="11442">
                  <c:v>24.478999999999999</c:v>
                </c:pt>
                <c:pt idx="11443">
                  <c:v>24.483000000000001</c:v>
                </c:pt>
                <c:pt idx="11444">
                  <c:v>24.487000000000002</c:v>
                </c:pt>
                <c:pt idx="11445">
                  <c:v>24.491</c:v>
                </c:pt>
                <c:pt idx="11446">
                  <c:v>24.495000000000001</c:v>
                </c:pt>
                <c:pt idx="11447">
                  <c:v>24.498999999999999</c:v>
                </c:pt>
                <c:pt idx="11448">
                  <c:v>24.503</c:v>
                </c:pt>
                <c:pt idx="11449">
                  <c:v>24.507000000000001</c:v>
                </c:pt>
                <c:pt idx="11450">
                  <c:v>24.510999999999999</c:v>
                </c:pt>
                <c:pt idx="11451">
                  <c:v>24.515000000000001</c:v>
                </c:pt>
                <c:pt idx="11452">
                  <c:v>24.519000000000002</c:v>
                </c:pt>
                <c:pt idx="11453">
                  <c:v>24.523</c:v>
                </c:pt>
                <c:pt idx="11454">
                  <c:v>24.527000000000001</c:v>
                </c:pt>
                <c:pt idx="11455">
                  <c:v>24.530999999999999</c:v>
                </c:pt>
                <c:pt idx="11456">
                  <c:v>24.535</c:v>
                </c:pt>
                <c:pt idx="11457">
                  <c:v>24.539000000000001</c:v>
                </c:pt>
                <c:pt idx="11458">
                  <c:v>24.542999999999999</c:v>
                </c:pt>
                <c:pt idx="11459">
                  <c:v>24.547000000000001</c:v>
                </c:pt>
                <c:pt idx="11460">
                  <c:v>24.551000000000002</c:v>
                </c:pt>
                <c:pt idx="11461">
                  <c:v>24.555</c:v>
                </c:pt>
                <c:pt idx="11462">
                  <c:v>24.559000000000001</c:v>
                </c:pt>
                <c:pt idx="11463">
                  <c:v>24.562999999999999</c:v>
                </c:pt>
                <c:pt idx="11464">
                  <c:v>24.567</c:v>
                </c:pt>
                <c:pt idx="11465">
                  <c:v>24.571000000000002</c:v>
                </c:pt>
                <c:pt idx="11466">
                  <c:v>24.574999999999999</c:v>
                </c:pt>
                <c:pt idx="11467">
                  <c:v>24.579000000000001</c:v>
                </c:pt>
                <c:pt idx="11468">
                  <c:v>24.583000000000002</c:v>
                </c:pt>
                <c:pt idx="11469">
                  <c:v>24.587</c:v>
                </c:pt>
                <c:pt idx="11470">
                  <c:v>24.591000000000001</c:v>
                </c:pt>
                <c:pt idx="11471">
                  <c:v>24.594999999999999</c:v>
                </c:pt>
                <c:pt idx="11472">
                  <c:v>24.599</c:v>
                </c:pt>
                <c:pt idx="11473">
                  <c:v>24.603000000000002</c:v>
                </c:pt>
                <c:pt idx="11474">
                  <c:v>24.606999999999999</c:v>
                </c:pt>
                <c:pt idx="11475">
                  <c:v>24.611000000000001</c:v>
                </c:pt>
                <c:pt idx="11476">
                  <c:v>24.615000000000002</c:v>
                </c:pt>
                <c:pt idx="11477">
                  <c:v>24.619</c:v>
                </c:pt>
                <c:pt idx="11478">
                  <c:v>24.623000000000001</c:v>
                </c:pt>
                <c:pt idx="11479">
                  <c:v>24.626999999999999</c:v>
                </c:pt>
                <c:pt idx="11480">
                  <c:v>24.631</c:v>
                </c:pt>
                <c:pt idx="11481">
                  <c:v>24.635000000000002</c:v>
                </c:pt>
                <c:pt idx="11482">
                  <c:v>24.638999999999999</c:v>
                </c:pt>
                <c:pt idx="11483">
                  <c:v>24.643000000000001</c:v>
                </c:pt>
                <c:pt idx="11484">
                  <c:v>24.647000000000002</c:v>
                </c:pt>
                <c:pt idx="11485">
                  <c:v>24.651</c:v>
                </c:pt>
                <c:pt idx="11486">
                  <c:v>24.655000000000001</c:v>
                </c:pt>
                <c:pt idx="11487">
                  <c:v>24.658999999999999</c:v>
                </c:pt>
                <c:pt idx="11488">
                  <c:v>24.663</c:v>
                </c:pt>
                <c:pt idx="11489">
                  <c:v>24.667000000000002</c:v>
                </c:pt>
                <c:pt idx="11490">
                  <c:v>24.670999999999999</c:v>
                </c:pt>
                <c:pt idx="11491">
                  <c:v>24.675000000000001</c:v>
                </c:pt>
                <c:pt idx="11492">
                  <c:v>24.679000000000002</c:v>
                </c:pt>
                <c:pt idx="11493">
                  <c:v>24.683</c:v>
                </c:pt>
                <c:pt idx="11494">
                  <c:v>24.687000000000001</c:v>
                </c:pt>
                <c:pt idx="11495">
                  <c:v>24.690999999999999</c:v>
                </c:pt>
                <c:pt idx="11496">
                  <c:v>24.695</c:v>
                </c:pt>
                <c:pt idx="11497">
                  <c:v>24.699000000000002</c:v>
                </c:pt>
                <c:pt idx="11498">
                  <c:v>24.704000000000001</c:v>
                </c:pt>
                <c:pt idx="11499">
                  <c:v>24.708000000000002</c:v>
                </c:pt>
                <c:pt idx="11500">
                  <c:v>24.712</c:v>
                </c:pt>
                <c:pt idx="11501">
                  <c:v>24.716000000000001</c:v>
                </c:pt>
                <c:pt idx="11502">
                  <c:v>24.72</c:v>
                </c:pt>
                <c:pt idx="11503">
                  <c:v>24.724</c:v>
                </c:pt>
                <c:pt idx="11504">
                  <c:v>24.728000000000002</c:v>
                </c:pt>
                <c:pt idx="11505">
                  <c:v>24.731999999999999</c:v>
                </c:pt>
                <c:pt idx="11506">
                  <c:v>24.736000000000001</c:v>
                </c:pt>
                <c:pt idx="11507">
                  <c:v>24.740000000000002</c:v>
                </c:pt>
                <c:pt idx="11508">
                  <c:v>24.744</c:v>
                </c:pt>
                <c:pt idx="11509">
                  <c:v>24.748000000000001</c:v>
                </c:pt>
                <c:pt idx="11510">
                  <c:v>24.751999999999999</c:v>
                </c:pt>
                <c:pt idx="11511">
                  <c:v>24.756</c:v>
                </c:pt>
                <c:pt idx="11512">
                  <c:v>24.76</c:v>
                </c:pt>
                <c:pt idx="11513">
                  <c:v>24.763999999999999</c:v>
                </c:pt>
                <c:pt idx="11514">
                  <c:v>24.768000000000001</c:v>
                </c:pt>
                <c:pt idx="11515">
                  <c:v>24.772000000000002</c:v>
                </c:pt>
                <c:pt idx="11516">
                  <c:v>24.776</c:v>
                </c:pt>
                <c:pt idx="11517">
                  <c:v>24.78</c:v>
                </c:pt>
                <c:pt idx="11518">
                  <c:v>24.783999999999999</c:v>
                </c:pt>
                <c:pt idx="11519">
                  <c:v>24.789000000000001</c:v>
                </c:pt>
                <c:pt idx="11520">
                  <c:v>24.792999999999999</c:v>
                </c:pt>
                <c:pt idx="11521">
                  <c:v>24.797000000000001</c:v>
                </c:pt>
                <c:pt idx="11522">
                  <c:v>24.801000000000002</c:v>
                </c:pt>
                <c:pt idx="11523">
                  <c:v>24.805</c:v>
                </c:pt>
                <c:pt idx="11524">
                  <c:v>24.809000000000001</c:v>
                </c:pt>
                <c:pt idx="11525">
                  <c:v>24.812999999999999</c:v>
                </c:pt>
                <c:pt idx="11526">
                  <c:v>24.817</c:v>
                </c:pt>
                <c:pt idx="11527">
                  <c:v>24.821000000000002</c:v>
                </c:pt>
                <c:pt idx="11528">
                  <c:v>24.824999999999999</c:v>
                </c:pt>
                <c:pt idx="11529">
                  <c:v>24.829000000000001</c:v>
                </c:pt>
                <c:pt idx="11530">
                  <c:v>24.833000000000002</c:v>
                </c:pt>
                <c:pt idx="11531">
                  <c:v>24.837</c:v>
                </c:pt>
                <c:pt idx="11532">
                  <c:v>24.841000000000001</c:v>
                </c:pt>
                <c:pt idx="11533">
                  <c:v>24.844999999999999</c:v>
                </c:pt>
                <c:pt idx="11534">
                  <c:v>24.849</c:v>
                </c:pt>
                <c:pt idx="11535">
                  <c:v>24.853000000000002</c:v>
                </c:pt>
                <c:pt idx="11536">
                  <c:v>24.856999999999999</c:v>
                </c:pt>
                <c:pt idx="11537">
                  <c:v>24.861000000000001</c:v>
                </c:pt>
                <c:pt idx="11538">
                  <c:v>24.865000000000002</c:v>
                </c:pt>
                <c:pt idx="11539">
                  <c:v>24.869</c:v>
                </c:pt>
                <c:pt idx="11540">
                  <c:v>24.873000000000001</c:v>
                </c:pt>
                <c:pt idx="11541">
                  <c:v>24.876999999999999</c:v>
                </c:pt>
                <c:pt idx="11542">
                  <c:v>24.882000000000001</c:v>
                </c:pt>
                <c:pt idx="11543">
                  <c:v>24.885999999999999</c:v>
                </c:pt>
                <c:pt idx="11544">
                  <c:v>24.89</c:v>
                </c:pt>
                <c:pt idx="11545">
                  <c:v>24.894000000000002</c:v>
                </c:pt>
                <c:pt idx="11546">
                  <c:v>24.898</c:v>
                </c:pt>
                <c:pt idx="11547">
                  <c:v>24.902000000000001</c:v>
                </c:pt>
                <c:pt idx="11548">
                  <c:v>24.905999999999999</c:v>
                </c:pt>
                <c:pt idx="11549">
                  <c:v>24.91</c:v>
                </c:pt>
                <c:pt idx="11550">
                  <c:v>24.914000000000001</c:v>
                </c:pt>
                <c:pt idx="11551">
                  <c:v>24.917999999999999</c:v>
                </c:pt>
                <c:pt idx="11552">
                  <c:v>24.922000000000001</c:v>
                </c:pt>
                <c:pt idx="11553">
                  <c:v>24.926000000000002</c:v>
                </c:pt>
                <c:pt idx="11554">
                  <c:v>24.93</c:v>
                </c:pt>
                <c:pt idx="11555">
                  <c:v>24.934000000000001</c:v>
                </c:pt>
                <c:pt idx="11556">
                  <c:v>24.937999999999999</c:v>
                </c:pt>
                <c:pt idx="11557">
                  <c:v>24.942</c:v>
                </c:pt>
                <c:pt idx="11558">
                  <c:v>24.946000000000002</c:v>
                </c:pt>
                <c:pt idx="11559">
                  <c:v>24.95</c:v>
                </c:pt>
                <c:pt idx="11560">
                  <c:v>24.954000000000001</c:v>
                </c:pt>
                <c:pt idx="11561">
                  <c:v>24.958000000000002</c:v>
                </c:pt>
                <c:pt idx="11562">
                  <c:v>24.963000000000001</c:v>
                </c:pt>
                <c:pt idx="11563">
                  <c:v>24.966999999999999</c:v>
                </c:pt>
                <c:pt idx="11564">
                  <c:v>24.971</c:v>
                </c:pt>
                <c:pt idx="11565">
                  <c:v>24.975000000000001</c:v>
                </c:pt>
                <c:pt idx="11566">
                  <c:v>24.978999999999999</c:v>
                </c:pt>
                <c:pt idx="11567">
                  <c:v>24.983000000000001</c:v>
                </c:pt>
                <c:pt idx="11568">
                  <c:v>24.987000000000002</c:v>
                </c:pt>
                <c:pt idx="11569">
                  <c:v>24.991</c:v>
                </c:pt>
                <c:pt idx="11570">
                  <c:v>24.995000000000001</c:v>
                </c:pt>
                <c:pt idx="11571">
                  <c:v>24.998999999999999</c:v>
                </c:pt>
                <c:pt idx="11572">
                  <c:v>25.003</c:v>
                </c:pt>
                <c:pt idx="11573">
                  <c:v>25.007000000000001</c:v>
                </c:pt>
                <c:pt idx="11574">
                  <c:v>25.010999999999999</c:v>
                </c:pt>
                <c:pt idx="11575">
                  <c:v>25.015000000000001</c:v>
                </c:pt>
                <c:pt idx="11576">
                  <c:v>25.019000000000002</c:v>
                </c:pt>
                <c:pt idx="11577">
                  <c:v>25.024000000000001</c:v>
                </c:pt>
                <c:pt idx="11578">
                  <c:v>25.028000000000002</c:v>
                </c:pt>
                <c:pt idx="11579">
                  <c:v>25.032</c:v>
                </c:pt>
                <c:pt idx="11580">
                  <c:v>25.036000000000001</c:v>
                </c:pt>
                <c:pt idx="11581">
                  <c:v>25.04</c:v>
                </c:pt>
                <c:pt idx="11582">
                  <c:v>25.044</c:v>
                </c:pt>
                <c:pt idx="11583">
                  <c:v>25.048000000000002</c:v>
                </c:pt>
                <c:pt idx="11584">
                  <c:v>25.052</c:v>
                </c:pt>
                <c:pt idx="11585">
                  <c:v>25.056000000000001</c:v>
                </c:pt>
                <c:pt idx="11586">
                  <c:v>25.060000000000002</c:v>
                </c:pt>
                <c:pt idx="11587">
                  <c:v>25.064</c:v>
                </c:pt>
                <c:pt idx="11588">
                  <c:v>25.068000000000001</c:v>
                </c:pt>
                <c:pt idx="11589">
                  <c:v>25.071999999999999</c:v>
                </c:pt>
                <c:pt idx="11590">
                  <c:v>25.076000000000001</c:v>
                </c:pt>
                <c:pt idx="11591">
                  <c:v>25.080000000000002</c:v>
                </c:pt>
                <c:pt idx="11592">
                  <c:v>25.085000000000001</c:v>
                </c:pt>
                <c:pt idx="11593">
                  <c:v>25.089000000000002</c:v>
                </c:pt>
                <c:pt idx="11594">
                  <c:v>25.093</c:v>
                </c:pt>
                <c:pt idx="11595">
                  <c:v>25.097000000000001</c:v>
                </c:pt>
                <c:pt idx="11596">
                  <c:v>25.100999999999999</c:v>
                </c:pt>
                <c:pt idx="11597">
                  <c:v>25.105</c:v>
                </c:pt>
                <c:pt idx="11598">
                  <c:v>25.109000000000002</c:v>
                </c:pt>
                <c:pt idx="11599">
                  <c:v>25.113</c:v>
                </c:pt>
                <c:pt idx="11600">
                  <c:v>25.117000000000001</c:v>
                </c:pt>
                <c:pt idx="11601">
                  <c:v>25.121000000000002</c:v>
                </c:pt>
                <c:pt idx="11602">
                  <c:v>25.125</c:v>
                </c:pt>
                <c:pt idx="11603">
                  <c:v>25.129000000000001</c:v>
                </c:pt>
                <c:pt idx="11604">
                  <c:v>25.132999999999999</c:v>
                </c:pt>
                <c:pt idx="11605">
                  <c:v>25.137</c:v>
                </c:pt>
                <c:pt idx="11606">
                  <c:v>25.141999999999999</c:v>
                </c:pt>
                <c:pt idx="11607">
                  <c:v>25.146000000000001</c:v>
                </c:pt>
                <c:pt idx="11608">
                  <c:v>25.150000000000002</c:v>
                </c:pt>
                <c:pt idx="11609">
                  <c:v>25.154</c:v>
                </c:pt>
                <c:pt idx="11610">
                  <c:v>25.158000000000001</c:v>
                </c:pt>
                <c:pt idx="11611">
                  <c:v>25.161999999999999</c:v>
                </c:pt>
                <c:pt idx="11612">
                  <c:v>25.166</c:v>
                </c:pt>
                <c:pt idx="11613">
                  <c:v>25.17</c:v>
                </c:pt>
                <c:pt idx="11614">
                  <c:v>25.173999999999999</c:v>
                </c:pt>
                <c:pt idx="11615">
                  <c:v>25.178000000000001</c:v>
                </c:pt>
                <c:pt idx="11616">
                  <c:v>25.182000000000002</c:v>
                </c:pt>
                <c:pt idx="11617">
                  <c:v>25.186</c:v>
                </c:pt>
                <c:pt idx="11618">
                  <c:v>25.19</c:v>
                </c:pt>
                <c:pt idx="11619">
                  <c:v>25.193999999999999</c:v>
                </c:pt>
                <c:pt idx="11620">
                  <c:v>25.198</c:v>
                </c:pt>
                <c:pt idx="11621">
                  <c:v>25.202000000000002</c:v>
                </c:pt>
                <c:pt idx="11622">
                  <c:v>25.207000000000001</c:v>
                </c:pt>
                <c:pt idx="11623">
                  <c:v>25.211000000000002</c:v>
                </c:pt>
                <c:pt idx="11624">
                  <c:v>25.215</c:v>
                </c:pt>
                <c:pt idx="11625">
                  <c:v>25.219000000000001</c:v>
                </c:pt>
                <c:pt idx="11626">
                  <c:v>25.222999999999999</c:v>
                </c:pt>
                <c:pt idx="11627">
                  <c:v>25.227</c:v>
                </c:pt>
                <c:pt idx="11628">
                  <c:v>25.231000000000002</c:v>
                </c:pt>
                <c:pt idx="11629">
                  <c:v>25.234999999999999</c:v>
                </c:pt>
                <c:pt idx="11630">
                  <c:v>25.239000000000001</c:v>
                </c:pt>
                <c:pt idx="11631">
                  <c:v>25.243000000000002</c:v>
                </c:pt>
                <c:pt idx="11632">
                  <c:v>25.247</c:v>
                </c:pt>
                <c:pt idx="11633">
                  <c:v>25.251000000000001</c:v>
                </c:pt>
                <c:pt idx="11634">
                  <c:v>25.254999999999999</c:v>
                </c:pt>
                <c:pt idx="11635">
                  <c:v>25.259</c:v>
                </c:pt>
                <c:pt idx="11636">
                  <c:v>25.263000000000002</c:v>
                </c:pt>
                <c:pt idx="11637">
                  <c:v>25.266999999999999</c:v>
                </c:pt>
                <c:pt idx="11638">
                  <c:v>25.271000000000001</c:v>
                </c:pt>
                <c:pt idx="11639">
                  <c:v>25.276</c:v>
                </c:pt>
                <c:pt idx="11640">
                  <c:v>25.28</c:v>
                </c:pt>
                <c:pt idx="11641">
                  <c:v>25.283999999999999</c:v>
                </c:pt>
                <c:pt idx="11642">
                  <c:v>25.288</c:v>
                </c:pt>
                <c:pt idx="11643">
                  <c:v>25.292000000000002</c:v>
                </c:pt>
                <c:pt idx="11644">
                  <c:v>25.295999999999999</c:v>
                </c:pt>
                <c:pt idx="11645">
                  <c:v>25.3</c:v>
                </c:pt>
                <c:pt idx="11646">
                  <c:v>25.304000000000002</c:v>
                </c:pt>
                <c:pt idx="11647">
                  <c:v>25.308</c:v>
                </c:pt>
                <c:pt idx="11648">
                  <c:v>25.312000000000001</c:v>
                </c:pt>
                <c:pt idx="11649">
                  <c:v>25.315999999999999</c:v>
                </c:pt>
                <c:pt idx="11650">
                  <c:v>25.32</c:v>
                </c:pt>
                <c:pt idx="11651">
                  <c:v>25.324000000000002</c:v>
                </c:pt>
                <c:pt idx="11652">
                  <c:v>25.327999999999999</c:v>
                </c:pt>
                <c:pt idx="11653">
                  <c:v>25.332000000000001</c:v>
                </c:pt>
                <c:pt idx="11654">
                  <c:v>25.336000000000002</c:v>
                </c:pt>
                <c:pt idx="11655">
                  <c:v>25.34</c:v>
                </c:pt>
                <c:pt idx="11656">
                  <c:v>25.344999999999999</c:v>
                </c:pt>
                <c:pt idx="11657">
                  <c:v>25.349</c:v>
                </c:pt>
                <c:pt idx="11658">
                  <c:v>25.353000000000002</c:v>
                </c:pt>
                <c:pt idx="11659">
                  <c:v>25.356999999999999</c:v>
                </c:pt>
                <c:pt idx="11660">
                  <c:v>25.361000000000001</c:v>
                </c:pt>
                <c:pt idx="11661">
                  <c:v>25.365000000000002</c:v>
                </c:pt>
                <c:pt idx="11662">
                  <c:v>25.369</c:v>
                </c:pt>
                <c:pt idx="11663">
                  <c:v>25.373000000000001</c:v>
                </c:pt>
                <c:pt idx="11664">
                  <c:v>25.376999999999999</c:v>
                </c:pt>
                <c:pt idx="11665">
                  <c:v>25.381</c:v>
                </c:pt>
                <c:pt idx="11666">
                  <c:v>25.385000000000002</c:v>
                </c:pt>
                <c:pt idx="11667">
                  <c:v>25.388999999999999</c:v>
                </c:pt>
                <c:pt idx="11668">
                  <c:v>25.393000000000001</c:v>
                </c:pt>
                <c:pt idx="11669">
                  <c:v>25.397000000000002</c:v>
                </c:pt>
                <c:pt idx="11670">
                  <c:v>25.401</c:v>
                </c:pt>
                <c:pt idx="11671">
                  <c:v>25.405000000000001</c:v>
                </c:pt>
                <c:pt idx="11672">
                  <c:v>25.408999999999999</c:v>
                </c:pt>
                <c:pt idx="11673">
                  <c:v>25.413</c:v>
                </c:pt>
                <c:pt idx="11674">
                  <c:v>25.417000000000002</c:v>
                </c:pt>
                <c:pt idx="11675">
                  <c:v>25.422000000000001</c:v>
                </c:pt>
                <c:pt idx="11676">
                  <c:v>25.426000000000002</c:v>
                </c:pt>
                <c:pt idx="11677">
                  <c:v>25.43</c:v>
                </c:pt>
                <c:pt idx="11678">
                  <c:v>25.434000000000001</c:v>
                </c:pt>
                <c:pt idx="11679">
                  <c:v>25.437999999999999</c:v>
                </c:pt>
                <c:pt idx="11680">
                  <c:v>25.442</c:v>
                </c:pt>
                <c:pt idx="11681">
                  <c:v>25.446000000000002</c:v>
                </c:pt>
                <c:pt idx="11682">
                  <c:v>25.45</c:v>
                </c:pt>
                <c:pt idx="11683">
                  <c:v>25.454000000000001</c:v>
                </c:pt>
                <c:pt idx="11684">
                  <c:v>25.458000000000002</c:v>
                </c:pt>
                <c:pt idx="11685">
                  <c:v>25.462</c:v>
                </c:pt>
                <c:pt idx="11686">
                  <c:v>25.466000000000001</c:v>
                </c:pt>
                <c:pt idx="11687">
                  <c:v>25.47</c:v>
                </c:pt>
                <c:pt idx="11688">
                  <c:v>25.474</c:v>
                </c:pt>
                <c:pt idx="11689">
                  <c:v>25.478000000000002</c:v>
                </c:pt>
                <c:pt idx="11690">
                  <c:v>25.481999999999999</c:v>
                </c:pt>
                <c:pt idx="11691">
                  <c:v>25.486000000000001</c:v>
                </c:pt>
                <c:pt idx="11692">
                  <c:v>25.490000000000002</c:v>
                </c:pt>
                <c:pt idx="11693">
                  <c:v>25.495000000000001</c:v>
                </c:pt>
                <c:pt idx="11694">
                  <c:v>25.498999999999999</c:v>
                </c:pt>
                <c:pt idx="11695">
                  <c:v>25.503</c:v>
                </c:pt>
                <c:pt idx="11696">
                  <c:v>25.507000000000001</c:v>
                </c:pt>
                <c:pt idx="11697">
                  <c:v>25.510999999999999</c:v>
                </c:pt>
                <c:pt idx="11698">
                  <c:v>25.515000000000001</c:v>
                </c:pt>
                <c:pt idx="11699">
                  <c:v>25.519000000000002</c:v>
                </c:pt>
                <c:pt idx="11700">
                  <c:v>25.523</c:v>
                </c:pt>
                <c:pt idx="11701">
                  <c:v>25.527000000000001</c:v>
                </c:pt>
                <c:pt idx="11702">
                  <c:v>25.530999999999999</c:v>
                </c:pt>
                <c:pt idx="11703">
                  <c:v>25.535</c:v>
                </c:pt>
                <c:pt idx="11704">
                  <c:v>25.539000000000001</c:v>
                </c:pt>
                <c:pt idx="11705">
                  <c:v>25.542999999999999</c:v>
                </c:pt>
                <c:pt idx="11706">
                  <c:v>25.547000000000001</c:v>
                </c:pt>
                <c:pt idx="11707">
                  <c:v>25.551000000000002</c:v>
                </c:pt>
                <c:pt idx="11708">
                  <c:v>25.555</c:v>
                </c:pt>
                <c:pt idx="11709">
                  <c:v>25.560000000000002</c:v>
                </c:pt>
                <c:pt idx="11710">
                  <c:v>25.564</c:v>
                </c:pt>
                <c:pt idx="11711">
                  <c:v>25.568000000000001</c:v>
                </c:pt>
                <c:pt idx="11712">
                  <c:v>25.571999999999999</c:v>
                </c:pt>
                <c:pt idx="11713">
                  <c:v>25.576000000000001</c:v>
                </c:pt>
                <c:pt idx="11714">
                  <c:v>25.580000000000002</c:v>
                </c:pt>
                <c:pt idx="11715">
                  <c:v>25.584</c:v>
                </c:pt>
                <c:pt idx="11716">
                  <c:v>25.588000000000001</c:v>
                </c:pt>
                <c:pt idx="11717">
                  <c:v>25.592000000000002</c:v>
                </c:pt>
                <c:pt idx="11718">
                  <c:v>25.596</c:v>
                </c:pt>
                <c:pt idx="11719">
                  <c:v>25.6</c:v>
                </c:pt>
                <c:pt idx="11720">
                  <c:v>25.603999999999999</c:v>
                </c:pt>
                <c:pt idx="11721">
                  <c:v>25.608000000000001</c:v>
                </c:pt>
                <c:pt idx="11722">
                  <c:v>25.612000000000002</c:v>
                </c:pt>
                <c:pt idx="11723">
                  <c:v>25.616</c:v>
                </c:pt>
                <c:pt idx="11724">
                  <c:v>25.62</c:v>
                </c:pt>
                <c:pt idx="11725">
                  <c:v>25.623999999999999</c:v>
                </c:pt>
                <c:pt idx="11726">
                  <c:v>25.628</c:v>
                </c:pt>
                <c:pt idx="11727">
                  <c:v>25.632000000000001</c:v>
                </c:pt>
                <c:pt idx="11728">
                  <c:v>25.635999999999999</c:v>
                </c:pt>
                <c:pt idx="11729">
                  <c:v>25.64</c:v>
                </c:pt>
                <c:pt idx="11730">
                  <c:v>25.644000000000002</c:v>
                </c:pt>
                <c:pt idx="11731">
                  <c:v>25.648</c:v>
                </c:pt>
                <c:pt idx="11732">
                  <c:v>25.652000000000001</c:v>
                </c:pt>
                <c:pt idx="11733">
                  <c:v>25.655999999999999</c:v>
                </c:pt>
                <c:pt idx="11734">
                  <c:v>25.658999999999999</c:v>
                </c:pt>
                <c:pt idx="11735">
                  <c:v>25.663</c:v>
                </c:pt>
                <c:pt idx="11736">
                  <c:v>25.667000000000002</c:v>
                </c:pt>
                <c:pt idx="11737">
                  <c:v>25.67</c:v>
                </c:pt>
                <c:pt idx="11738">
                  <c:v>25.673999999999999</c:v>
                </c:pt>
                <c:pt idx="11739">
                  <c:v>25.677</c:v>
                </c:pt>
                <c:pt idx="11740">
                  <c:v>25.681000000000001</c:v>
                </c:pt>
                <c:pt idx="11741">
                  <c:v>25.684000000000001</c:v>
                </c:pt>
                <c:pt idx="11742">
                  <c:v>25.687000000000001</c:v>
                </c:pt>
                <c:pt idx="11743">
                  <c:v>25.690999999999999</c:v>
                </c:pt>
                <c:pt idx="11744">
                  <c:v>25.693999999999999</c:v>
                </c:pt>
                <c:pt idx="11745">
                  <c:v>25.696000000000002</c:v>
                </c:pt>
                <c:pt idx="11746">
                  <c:v>25.699000000000002</c:v>
                </c:pt>
                <c:pt idx="11747">
                  <c:v>25.7</c:v>
                </c:pt>
                <c:pt idx="11748">
                  <c:v>25.701000000000001</c:v>
                </c:pt>
                <c:pt idx="11749">
                  <c:v>25.701000000000001</c:v>
                </c:pt>
                <c:pt idx="11750">
                  <c:v>25.701000000000001</c:v>
                </c:pt>
                <c:pt idx="11751">
                  <c:v>25.701000000000001</c:v>
                </c:pt>
                <c:pt idx="11752">
                  <c:v>25.702000000000002</c:v>
                </c:pt>
                <c:pt idx="11753">
                  <c:v>25.702000000000002</c:v>
                </c:pt>
                <c:pt idx="11754">
                  <c:v>25.702000000000002</c:v>
                </c:pt>
                <c:pt idx="11755">
                  <c:v>25.702999999999999</c:v>
                </c:pt>
                <c:pt idx="11756">
                  <c:v>25.702999999999999</c:v>
                </c:pt>
                <c:pt idx="11757">
                  <c:v>25.702999999999999</c:v>
                </c:pt>
                <c:pt idx="11758">
                  <c:v>25.702999999999999</c:v>
                </c:pt>
                <c:pt idx="11759">
                  <c:v>25.704000000000001</c:v>
                </c:pt>
                <c:pt idx="11760">
                  <c:v>25.704000000000001</c:v>
                </c:pt>
                <c:pt idx="11761">
                  <c:v>25.704000000000001</c:v>
                </c:pt>
                <c:pt idx="11762">
                  <c:v>25.705000000000002</c:v>
                </c:pt>
                <c:pt idx="11763">
                  <c:v>25.705000000000002</c:v>
                </c:pt>
                <c:pt idx="11764">
                  <c:v>25.705000000000002</c:v>
                </c:pt>
                <c:pt idx="11765">
                  <c:v>25.705000000000002</c:v>
                </c:pt>
                <c:pt idx="11766">
                  <c:v>25.706</c:v>
                </c:pt>
                <c:pt idx="11767">
                  <c:v>25.706</c:v>
                </c:pt>
                <c:pt idx="11768">
                  <c:v>25.706</c:v>
                </c:pt>
                <c:pt idx="11769">
                  <c:v>25.707000000000001</c:v>
                </c:pt>
                <c:pt idx="11770">
                  <c:v>25.707000000000001</c:v>
                </c:pt>
                <c:pt idx="11771">
                  <c:v>25.707000000000001</c:v>
                </c:pt>
                <c:pt idx="11772">
                  <c:v>25.707000000000001</c:v>
                </c:pt>
                <c:pt idx="11773">
                  <c:v>25.708000000000002</c:v>
                </c:pt>
                <c:pt idx="11774">
                  <c:v>25.708000000000002</c:v>
                </c:pt>
                <c:pt idx="11775">
                  <c:v>25.708000000000002</c:v>
                </c:pt>
                <c:pt idx="11776">
                  <c:v>25.708000000000002</c:v>
                </c:pt>
                <c:pt idx="11777">
                  <c:v>25.709</c:v>
                </c:pt>
                <c:pt idx="11778">
                  <c:v>25.709</c:v>
                </c:pt>
                <c:pt idx="11779">
                  <c:v>25.709</c:v>
                </c:pt>
                <c:pt idx="11780">
                  <c:v>25.71</c:v>
                </c:pt>
                <c:pt idx="11781">
                  <c:v>25.71</c:v>
                </c:pt>
                <c:pt idx="11782">
                  <c:v>25.71</c:v>
                </c:pt>
                <c:pt idx="11783">
                  <c:v>25.71</c:v>
                </c:pt>
                <c:pt idx="11784">
                  <c:v>25.711000000000002</c:v>
                </c:pt>
                <c:pt idx="11785">
                  <c:v>25.711000000000002</c:v>
                </c:pt>
                <c:pt idx="11786">
                  <c:v>25.711000000000002</c:v>
                </c:pt>
                <c:pt idx="11787">
                  <c:v>25.712</c:v>
                </c:pt>
                <c:pt idx="11788">
                  <c:v>25.712</c:v>
                </c:pt>
                <c:pt idx="11789">
                  <c:v>25.712</c:v>
                </c:pt>
                <c:pt idx="11790">
                  <c:v>25.712</c:v>
                </c:pt>
                <c:pt idx="11791">
                  <c:v>25.713000000000001</c:v>
                </c:pt>
                <c:pt idx="11792">
                  <c:v>25.713000000000001</c:v>
                </c:pt>
                <c:pt idx="11793">
                  <c:v>25.713000000000001</c:v>
                </c:pt>
                <c:pt idx="11794">
                  <c:v>25.714000000000002</c:v>
                </c:pt>
                <c:pt idx="11795">
                  <c:v>25.714000000000002</c:v>
                </c:pt>
                <c:pt idx="11796">
                  <c:v>25.714000000000002</c:v>
                </c:pt>
                <c:pt idx="11797">
                  <c:v>25.714000000000002</c:v>
                </c:pt>
                <c:pt idx="11798">
                  <c:v>25.715</c:v>
                </c:pt>
                <c:pt idx="11799">
                  <c:v>25.715</c:v>
                </c:pt>
                <c:pt idx="11800">
                  <c:v>25.715</c:v>
                </c:pt>
                <c:pt idx="11801">
                  <c:v>25.715</c:v>
                </c:pt>
                <c:pt idx="11802">
                  <c:v>25.716000000000001</c:v>
                </c:pt>
                <c:pt idx="11803">
                  <c:v>25.716000000000001</c:v>
                </c:pt>
                <c:pt idx="11804">
                  <c:v>25.716000000000001</c:v>
                </c:pt>
                <c:pt idx="11805">
                  <c:v>25.717000000000002</c:v>
                </c:pt>
                <c:pt idx="11806">
                  <c:v>25.717000000000002</c:v>
                </c:pt>
                <c:pt idx="11807">
                  <c:v>25.717000000000002</c:v>
                </c:pt>
                <c:pt idx="11808">
                  <c:v>25.717000000000002</c:v>
                </c:pt>
                <c:pt idx="11809">
                  <c:v>25.718</c:v>
                </c:pt>
                <c:pt idx="11810">
                  <c:v>25.718</c:v>
                </c:pt>
                <c:pt idx="11811">
                  <c:v>25.718</c:v>
                </c:pt>
                <c:pt idx="11812">
                  <c:v>25.719000000000001</c:v>
                </c:pt>
                <c:pt idx="11813">
                  <c:v>25.719000000000001</c:v>
                </c:pt>
                <c:pt idx="11814">
                  <c:v>25.719000000000001</c:v>
                </c:pt>
                <c:pt idx="11815">
                  <c:v>25.719000000000001</c:v>
                </c:pt>
                <c:pt idx="11816">
                  <c:v>25.72</c:v>
                </c:pt>
                <c:pt idx="11817">
                  <c:v>25.72</c:v>
                </c:pt>
                <c:pt idx="11818">
                  <c:v>25.72</c:v>
                </c:pt>
                <c:pt idx="11819">
                  <c:v>25.721</c:v>
                </c:pt>
                <c:pt idx="11820">
                  <c:v>25.721</c:v>
                </c:pt>
                <c:pt idx="11821">
                  <c:v>25.721</c:v>
                </c:pt>
                <c:pt idx="11822">
                  <c:v>25.721</c:v>
                </c:pt>
                <c:pt idx="11823">
                  <c:v>25.722000000000001</c:v>
                </c:pt>
                <c:pt idx="11824">
                  <c:v>25.722000000000001</c:v>
                </c:pt>
                <c:pt idx="11825">
                  <c:v>25.722000000000001</c:v>
                </c:pt>
                <c:pt idx="11826">
                  <c:v>25.722000000000001</c:v>
                </c:pt>
                <c:pt idx="11827">
                  <c:v>25.722999999999999</c:v>
                </c:pt>
                <c:pt idx="11828">
                  <c:v>25.722999999999999</c:v>
                </c:pt>
                <c:pt idx="11829">
                  <c:v>25.722999999999999</c:v>
                </c:pt>
                <c:pt idx="11830">
                  <c:v>25.724</c:v>
                </c:pt>
                <c:pt idx="11831">
                  <c:v>25.724</c:v>
                </c:pt>
                <c:pt idx="11832">
                  <c:v>25.724</c:v>
                </c:pt>
                <c:pt idx="11833">
                  <c:v>25.724</c:v>
                </c:pt>
                <c:pt idx="11834">
                  <c:v>25.725000000000001</c:v>
                </c:pt>
                <c:pt idx="11835">
                  <c:v>25.725000000000001</c:v>
                </c:pt>
                <c:pt idx="11836">
                  <c:v>25.725000000000001</c:v>
                </c:pt>
                <c:pt idx="11837">
                  <c:v>25.725999999999999</c:v>
                </c:pt>
                <c:pt idx="11838">
                  <c:v>25.725999999999999</c:v>
                </c:pt>
                <c:pt idx="11839">
                  <c:v>25.725999999999999</c:v>
                </c:pt>
                <c:pt idx="11840">
                  <c:v>25.725999999999999</c:v>
                </c:pt>
                <c:pt idx="11841">
                  <c:v>25.727</c:v>
                </c:pt>
                <c:pt idx="11842">
                  <c:v>25.727</c:v>
                </c:pt>
                <c:pt idx="11843">
                  <c:v>25.727</c:v>
                </c:pt>
                <c:pt idx="11844">
                  <c:v>25.728000000000002</c:v>
                </c:pt>
                <c:pt idx="11845">
                  <c:v>25.728000000000002</c:v>
                </c:pt>
                <c:pt idx="11846">
                  <c:v>25.728000000000002</c:v>
                </c:pt>
                <c:pt idx="11847">
                  <c:v>25.728000000000002</c:v>
                </c:pt>
                <c:pt idx="11848">
                  <c:v>25.728999999999999</c:v>
                </c:pt>
                <c:pt idx="11849">
                  <c:v>25.728999999999999</c:v>
                </c:pt>
                <c:pt idx="11850">
                  <c:v>25.728999999999999</c:v>
                </c:pt>
                <c:pt idx="11851">
                  <c:v>25.728999999999999</c:v>
                </c:pt>
                <c:pt idx="11852">
                  <c:v>25.73</c:v>
                </c:pt>
                <c:pt idx="11853">
                  <c:v>25.73</c:v>
                </c:pt>
                <c:pt idx="11854">
                  <c:v>25.73</c:v>
                </c:pt>
                <c:pt idx="11855">
                  <c:v>25.731000000000002</c:v>
                </c:pt>
                <c:pt idx="11856">
                  <c:v>25.731000000000002</c:v>
                </c:pt>
                <c:pt idx="11857">
                  <c:v>25.731000000000002</c:v>
                </c:pt>
                <c:pt idx="11858">
                  <c:v>25.731000000000002</c:v>
                </c:pt>
                <c:pt idx="11859">
                  <c:v>25.731999999999999</c:v>
                </c:pt>
                <c:pt idx="11860">
                  <c:v>25.731999999999999</c:v>
                </c:pt>
                <c:pt idx="11861">
                  <c:v>25.731999999999999</c:v>
                </c:pt>
                <c:pt idx="11862">
                  <c:v>25.733000000000001</c:v>
                </c:pt>
                <c:pt idx="11863">
                  <c:v>25.733000000000001</c:v>
                </c:pt>
                <c:pt idx="11864">
                  <c:v>25.733000000000001</c:v>
                </c:pt>
                <c:pt idx="11865">
                  <c:v>25.733000000000001</c:v>
                </c:pt>
                <c:pt idx="11866">
                  <c:v>25.734000000000002</c:v>
                </c:pt>
                <c:pt idx="11867">
                  <c:v>25.734000000000002</c:v>
                </c:pt>
                <c:pt idx="11868">
                  <c:v>25.734000000000002</c:v>
                </c:pt>
                <c:pt idx="11869">
                  <c:v>25.734999999999999</c:v>
                </c:pt>
                <c:pt idx="11870">
                  <c:v>25.734999999999999</c:v>
                </c:pt>
                <c:pt idx="11871">
                  <c:v>25.734999999999999</c:v>
                </c:pt>
                <c:pt idx="11872">
                  <c:v>25.734999999999999</c:v>
                </c:pt>
                <c:pt idx="11873">
                  <c:v>25.736000000000001</c:v>
                </c:pt>
                <c:pt idx="11874">
                  <c:v>25.736000000000001</c:v>
                </c:pt>
                <c:pt idx="11875">
                  <c:v>25.736000000000001</c:v>
                </c:pt>
                <c:pt idx="11876">
                  <c:v>25.736000000000001</c:v>
                </c:pt>
                <c:pt idx="11877">
                  <c:v>25.737000000000002</c:v>
                </c:pt>
                <c:pt idx="11878">
                  <c:v>25.737000000000002</c:v>
                </c:pt>
                <c:pt idx="11879">
                  <c:v>25.737000000000002</c:v>
                </c:pt>
                <c:pt idx="11880">
                  <c:v>25.738</c:v>
                </c:pt>
                <c:pt idx="11881">
                  <c:v>25.738</c:v>
                </c:pt>
                <c:pt idx="11882">
                  <c:v>25.738</c:v>
                </c:pt>
                <c:pt idx="11883">
                  <c:v>25.738</c:v>
                </c:pt>
                <c:pt idx="11884">
                  <c:v>25.739000000000001</c:v>
                </c:pt>
                <c:pt idx="11885">
                  <c:v>25.739000000000001</c:v>
                </c:pt>
                <c:pt idx="11886">
                  <c:v>25.739000000000001</c:v>
                </c:pt>
                <c:pt idx="11887">
                  <c:v>25.740000000000002</c:v>
                </c:pt>
                <c:pt idx="11888">
                  <c:v>25.740000000000002</c:v>
                </c:pt>
                <c:pt idx="11889">
                  <c:v>25.740000000000002</c:v>
                </c:pt>
                <c:pt idx="11890">
                  <c:v>25.740000000000002</c:v>
                </c:pt>
                <c:pt idx="11891">
                  <c:v>25.741</c:v>
                </c:pt>
                <c:pt idx="11892">
                  <c:v>25.741</c:v>
                </c:pt>
                <c:pt idx="11893">
                  <c:v>25.741</c:v>
                </c:pt>
                <c:pt idx="11894">
                  <c:v>25.742000000000001</c:v>
                </c:pt>
                <c:pt idx="11895">
                  <c:v>25.742000000000001</c:v>
                </c:pt>
                <c:pt idx="11896">
                  <c:v>25.742000000000001</c:v>
                </c:pt>
                <c:pt idx="11897">
                  <c:v>25.742000000000001</c:v>
                </c:pt>
                <c:pt idx="11898">
                  <c:v>25.743000000000002</c:v>
                </c:pt>
                <c:pt idx="11899">
                  <c:v>25.743000000000002</c:v>
                </c:pt>
                <c:pt idx="11900">
                  <c:v>25.743000000000002</c:v>
                </c:pt>
                <c:pt idx="11901">
                  <c:v>25.743000000000002</c:v>
                </c:pt>
                <c:pt idx="11902">
                  <c:v>25.744</c:v>
                </c:pt>
                <c:pt idx="11903">
                  <c:v>25.744</c:v>
                </c:pt>
                <c:pt idx="11904">
                  <c:v>25.744</c:v>
                </c:pt>
                <c:pt idx="11905">
                  <c:v>25.745000000000001</c:v>
                </c:pt>
                <c:pt idx="11906">
                  <c:v>25.745000000000001</c:v>
                </c:pt>
                <c:pt idx="11907">
                  <c:v>25.745000000000001</c:v>
                </c:pt>
                <c:pt idx="11908">
                  <c:v>25.745000000000001</c:v>
                </c:pt>
                <c:pt idx="11909">
                  <c:v>25.746000000000002</c:v>
                </c:pt>
                <c:pt idx="11910">
                  <c:v>25.746000000000002</c:v>
                </c:pt>
                <c:pt idx="11911">
                  <c:v>25.746000000000002</c:v>
                </c:pt>
                <c:pt idx="11912">
                  <c:v>25.747</c:v>
                </c:pt>
                <c:pt idx="11913">
                  <c:v>25.747</c:v>
                </c:pt>
                <c:pt idx="11914">
                  <c:v>25.747</c:v>
                </c:pt>
                <c:pt idx="11915">
                  <c:v>25.747</c:v>
                </c:pt>
                <c:pt idx="11916">
                  <c:v>25.748000000000001</c:v>
                </c:pt>
                <c:pt idx="11917">
                  <c:v>25.748000000000001</c:v>
                </c:pt>
                <c:pt idx="11918">
                  <c:v>25.748000000000001</c:v>
                </c:pt>
                <c:pt idx="11919">
                  <c:v>25.748999999999999</c:v>
                </c:pt>
                <c:pt idx="11920">
                  <c:v>25.748999999999999</c:v>
                </c:pt>
                <c:pt idx="11921">
                  <c:v>25.748999999999999</c:v>
                </c:pt>
                <c:pt idx="11922">
                  <c:v>25.748999999999999</c:v>
                </c:pt>
                <c:pt idx="11923">
                  <c:v>25.75</c:v>
                </c:pt>
                <c:pt idx="11924">
                  <c:v>25.75</c:v>
                </c:pt>
                <c:pt idx="11925">
                  <c:v>25.75</c:v>
                </c:pt>
                <c:pt idx="11926">
                  <c:v>25.75</c:v>
                </c:pt>
                <c:pt idx="11927">
                  <c:v>25.751000000000001</c:v>
                </c:pt>
                <c:pt idx="11928">
                  <c:v>25.751000000000001</c:v>
                </c:pt>
                <c:pt idx="11929">
                  <c:v>25.751000000000001</c:v>
                </c:pt>
                <c:pt idx="11930">
                  <c:v>25.751999999999999</c:v>
                </c:pt>
                <c:pt idx="11931">
                  <c:v>25.751999999999999</c:v>
                </c:pt>
                <c:pt idx="11932">
                  <c:v>25.751999999999999</c:v>
                </c:pt>
                <c:pt idx="11933">
                  <c:v>25.751999999999999</c:v>
                </c:pt>
                <c:pt idx="11934">
                  <c:v>25.753</c:v>
                </c:pt>
                <c:pt idx="11935">
                  <c:v>25.753</c:v>
                </c:pt>
                <c:pt idx="11936">
                  <c:v>25.753</c:v>
                </c:pt>
                <c:pt idx="11937">
                  <c:v>25.754000000000001</c:v>
                </c:pt>
                <c:pt idx="11938">
                  <c:v>25.754000000000001</c:v>
                </c:pt>
                <c:pt idx="11939">
                  <c:v>25.754000000000001</c:v>
                </c:pt>
                <c:pt idx="11940">
                  <c:v>25.754000000000001</c:v>
                </c:pt>
                <c:pt idx="11941">
                  <c:v>25.754999999999999</c:v>
                </c:pt>
                <c:pt idx="11942">
                  <c:v>25.754999999999999</c:v>
                </c:pt>
                <c:pt idx="11943">
                  <c:v>25.754999999999999</c:v>
                </c:pt>
                <c:pt idx="11944">
                  <c:v>25.754999999999999</c:v>
                </c:pt>
                <c:pt idx="11945">
                  <c:v>25.756</c:v>
                </c:pt>
                <c:pt idx="11946">
                  <c:v>25.756</c:v>
                </c:pt>
                <c:pt idx="11947">
                  <c:v>25.756</c:v>
                </c:pt>
                <c:pt idx="11948">
                  <c:v>25.757000000000001</c:v>
                </c:pt>
                <c:pt idx="11949">
                  <c:v>25.757000000000001</c:v>
                </c:pt>
                <c:pt idx="11950">
                  <c:v>25.757000000000001</c:v>
                </c:pt>
                <c:pt idx="11951">
                  <c:v>25.757000000000001</c:v>
                </c:pt>
                <c:pt idx="11952">
                  <c:v>25.757999999999999</c:v>
                </c:pt>
                <c:pt idx="11953">
                  <c:v>25.757999999999999</c:v>
                </c:pt>
                <c:pt idx="11954">
                  <c:v>25.757999999999999</c:v>
                </c:pt>
                <c:pt idx="11955">
                  <c:v>25.759</c:v>
                </c:pt>
                <c:pt idx="11956">
                  <c:v>25.759</c:v>
                </c:pt>
                <c:pt idx="11957">
                  <c:v>25.759</c:v>
                </c:pt>
                <c:pt idx="11958">
                  <c:v>25.759</c:v>
                </c:pt>
                <c:pt idx="11959">
                  <c:v>25.76</c:v>
                </c:pt>
                <c:pt idx="11960">
                  <c:v>25.76</c:v>
                </c:pt>
                <c:pt idx="11961">
                  <c:v>25.76</c:v>
                </c:pt>
                <c:pt idx="11962">
                  <c:v>25.760999999999999</c:v>
                </c:pt>
                <c:pt idx="11963">
                  <c:v>25.760999999999999</c:v>
                </c:pt>
                <c:pt idx="11964">
                  <c:v>25.760999999999999</c:v>
                </c:pt>
                <c:pt idx="11965">
                  <c:v>25.760999999999999</c:v>
                </c:pt>
                <c:pt idx="11966">
                  <c:v>25.762</c:v>
                </c:pt>
                <c:pt idx="11967">
                  <c:v>25.762</c:v>
                </c:pt>
                <c:pt idx="11968">
                  <c:v>25.762</c:v>
                </c:pt>
                <c:pt idx="11969">
                  <c:v>25.762</c:v>
                </c:pt>
                <c:pt idx="11970">
                  <c:v>25.763000000000002</c:v>
                </c:pt>
                <c:pt idx="11971">
                  <c:v>25.763000000000002</c:v>
                </c:pt>
                <c:pt idx="11972">
                  <c:v>25.763000000000002</c:v>
                </c:pt>
                <c:pt idx="11973">
                  <c:v>25.763999999999999</c:v>
                </c:pt>
                <c:pt idx="11974">
                  <c:v>25.763999999999999</c:v>
                </c:pt>
                <c:pt idx="11975">
                  <c:v>25.763999999999999</c:v>
                </c:pt>
                <c:pt idx="11976">
                  <c:v>25.763999999999999</c:v>
                </c:pt>
                <c:pt idx="11977">
                  <c:v>25.765000000000001</c:v>
                </c:pt>
                <c:pt idx="11978">
                  <c:v>25.765000000000001</c:v>
                </c:pt>
                <c:pt idx="11979">
                  <c:v>25.765000000000001</c:v>
                </c:pt>
                <c:pt idx="11980">
                  <c:v>25.766000000000002</c:v>
                </c:pt>
                <c:pt idx="11981">
                  <c:v>25.766000000000002</c:v>
                </c:pt>
                <c:pt idx="11982">
                  <c:v>25.766000000000002</c:v>
                </c:pt>
                <c:pt idx="11983">
                  <c:v>25.766000000000002</c:v>
                </c:pt>
                <c:pt idx="11984">
                  <c:v>25.766999999999999</c:v>
                </c:pt>
                <c:pt idx="11985">
                  <c:v>25.766999999999999</c:v>
                </c:pt>
                <c:pt idx="11986">
                  <c:v>25.766999999999999</c:v>
                </c:pt>
                <c:pt idx="11987">
                  <c:v>25.766999999999999</c:v>
                </c:pt>
                <c:pt idx="11988">
                  <c:v>25.768000000000001</c:v>
                </c:pt>
                <c:pt idx="11989">
                  <c:v>25.768000000000001</c:v>
                </c:pt>
                <c:pt idx="11990">
                  <c:v>25.768000000000001</c:v>
                </c:pt>
                <c:pt idx="11991">
                  <c:v>25.769000000000002</c:v>
                </c:pt>
                <c:pt idx="11992">
                  <c:v>25.769000000000002</c:v>
                </c:pt>
                <c:pt idx="11993">
                  <c:v>25.769000000000002</c:v>
                </c:pt>
                <c:pt idx="11994">
                  <c:v>25.769000000000002</c:v>
                </c:pt>
                <c:pt idx="11995">
                  <c:v>25.77</c:v>
                </c:pt>
                <c:pt idx="11996">
                  <c:v>25.77</c:v>
                </c:pt>
                <c:pt idx="11997">
                  <c:v>25.77</c:v>
                </c:pt>
                <c:pt idx="11998">
                  <c:v>25.771000000000001</c:v>
                </c:pt>
                <c:pt idx="11999">
                  <c:v>25.771000000000001</c:v>
                </c:pt>
                <c:pt idx="12000">
                  <c:v>25.771000000000001</c:v>
                </c:pt>
                <c:pt idx="12001">
                  <c:v>25.771000000000001</c:v>
                </c:pt>
                <c:pt idx="12002">
                  <c:v>25.772000000000002</c:v>
                </c:pt>
                <c:pt idx="12003">
                  <c:v>25.772000000000002</c:v>
                </c:pt>
                <c:pt idx="12004">
                  <c:v>25.772000000000002</c:v>
                </c:pt>
                <c:pt idx="12005">
                  <c:v>25.773</c:v>
                </c:pt>
                <c:pt idx="12006">
                  <c:v>25.773</c:v>
                </c:pt>
                <c:pt idx="12007">
                  <c:v>25.773</c:v>
                </c:pt>
                <c:pt idx="12008">
                  <c:v>25.773</c:v>
                </c:pt>
                <c:pt idx="12009">
                  <c:v>25.774000000000001</c:v>
                </c:pt>
                <c:pt idx="12010">
                  <c:v>25.774000000000001</c:v>
                </c:pt>
                <c:pt idx="12011">
                  <c:v>25.774000000000001</c:v>
                </c:pt>
                <c:pt idx="12012">
                  <c:v>25.774000000000001</c:v>
                </c:pt>
                <c:pt idx="12013">
                  <c:v>25.775000000000002</c:v>
                </c:pt>
                <c:pt idx="12014">
                  <c:v>25.775000000000002</c:v>
                </c:pt>
                <c:pt idx="12015">
                  <c:v>25.775000000000002</c:v>
                </c:pt>
                <c:pt idx="12016">
                  <c:v>25.776</c:v>
                </c:pt>
                <c:pt idx="12017">
                  <c:v>25.776</c:v>
                </c:pt>
                <c:pt idx="12018">
                  <c:v>25.776</c:v>
                </c:pt>
                <c:pt idx="12019">
                  <c:v>25.776</c:v>
                </c:pt>
                <c:pt idx="12020">
                  <c:v>25.777000000000001</c:v>
                </c:pt>
                <c:pt idx="12021">
                  <c:v>25.777000000000001</c:v>
                </c:pt>
                <c:pt idx="12022">
                  <c:v>25.777000000000001</c:v>
                </c:pt>
                <c:pt idx="12023">
                  <c:v>25.778000000000002</c:v>
                </c:pt>
                <c:pt idx="12024">
                  <c:v>25.778000000000002</c:v>
                </c:pt>
                <c:pt idx="12025">
                  <c:v>25.778000000000002</c:v>
                </c:pt>
                <c:pt idx="12026">
                  <c:v>25.778000000000002</c:v>
                </c:pt>
                <c:pt idx="12027">
                  <c:v>25.779</c:v>
                </c:pt>
                <c:pt idx="12028">
                  <c:v>25.779</c:v>
                </c:pt>
                <c:pt idx="12029">
                  <c:v>25.779</c:v>
                </c:pt>
                <c:pt idx="12030">
                  <c:v>25.78</c:v>
                </c:pt>
                <c:pt idx="12031">
                  <c:v>25.78</c:v>
                </c:pt>
                <c:pt idx="12032">
                  <c:v>25.78</c:v>
                </c:pt>
                <c:pt idx="12033">
                  <c:v>25.78</c:v>
                </c:pt>
                <c:pt idx="12034">
                  <c:v>25.780999999999999</c:v>
                </c:pt>
                <c:pt idx="12035">
                  <c:v>25.780999999999999</c:v>
                </c:pt>
                <c:pt idx="12036">
                  <c:v>25.780999999999999</c:v>
                </c:pt>
                <c:pt idx="12037">
                  <c:v>25.780999999999999</c:v>
                </c:pt>
                <c:pt idx="12038">
                  <c:v>25.782</c:v>
                </c:pt>
                <c:pt idx="12039">
                  <c:v>25.782</c:v>
                </c:pt>
                <c:pt idx="12040">
                  <c:v>25.782</c:v>
                </c:pt>
                <c:pt idx="12041">
                  <c:v>25.783000000000001</c:v>
                </c:pt>
                <c:pt idx="12042">
                  <c:v>25.783000000000001</c:v>
                </c:pt>
                <c:pt idx="12043">
                  <c:v>25.783000000000001</c:v>
                </c:pt>
                <c:pt idx="12044">
                  <c:v>25.783000000000001</c:v>
                </c:pt>
                <c:pt idx="12045">
                  <c:v>25.783999999999999</c:v>
                </c:pt>
                <c:pt idx="12046">
                  <c:v>25.783999999999999</c:v>
                </c:pt>
                <c:pt idx="12047">
                  <c:v>25.783999999999999</c:v>
                </c:pt>
                <c:pt idx="12048">
                  <c:v>25.785</c:v>
                </c:pt>
                <c:pt idx="12049">
                  <c:v>25.785</c:v>
                </c:pt>
                <c:pt idx="12050">
                  <c:v>25.785</c:v>
                </c:pt>
                <c:pt idx="12051">
                  <c:v>25.785</c:v>
                </c:pt>
                <c:pt idx="12052">
                  <c:v>25.786000000000001</c:v>
                </c:pt>
                <c:pt idx="12053">
                  <c:v>25.786000000000001</c:v>
                </c:pt>
                <c:pt idx="12054">
                  <c:v>25.786000000000001</c:v>
                </c:pt>
                <c:pt idx="12055">
                  <c:v>25.786000000000001</c:v>
                </c:pt>
                <c:pt idx="12056">
                  <c:v>25.786999999999999</c:v>
                </c:pt>
                <c:pt idx="12057">
                  <c:v>25.786999999999999</c:v>
                </c:pt>
                <c:pt idx="12058">
                  <c:v>25.786999999999999</c:v>
                </c:pt>
                <c:pt idx="12059">
                  <c:v>25.788</c:v>
                </c:pt>
                <c:pt idx="12060">
                  <c:v>25.788</c:v>
                </c:pt>
                <c:pt idx="12061">
                  <c:v>25.788</c:v>
                </c:pt>
                <c:pt idx="12062">
                  <c:v>25.788</c:v>
                </c:pt>
                <c:pt idx="12063">
                  <c:v>25.789000000000001</c:v>
                </c:pt>
                <c:pt idx="12064">
                  <c:v>25.789000000000001</c:v>
                </c:pt>
                <c:pt idx="12065">
                  <c:v>25.789000000000001</c:v>
                </c:pt>
                <c:pt idx="12066">
                  <c:v>25.79</c:v>
                </c:pt>
                <c:pt idx="12067">
                  <c:v>25.79</c:v>
                </c:pt>
                <c:pt idx="12068">
                  <c:v>25.79</c:v>
                </c:pt>
                <c:pt idx="12069">
                  <c:v>25.79</c:v>
                </c:pt>
                <c:pt idx="12070">
                  <c:v>25.791</c:v>
                </c:pt>
                <c:pt idx="12071">
                  <c:v>25.791</c:v>
                </c:pt>
                <c:pt idx="12072">
                  <c:v>25.791</c:v>
                </c:pt>
                <c:pt idx="12073">
                  <c:v>25.791</c:v>
                </c:pt>
                <c:pt idx="12074">
                  <c:v>25.792000000000002</c:v>
                </c:pt>
                <c:pt idx="12075">
                  <c:v>25.792000000000002</c:v>
                </c:pt>
                <c:pt idx="12076">
                  <c:v>25.792000000000002</c:v>
                </c:pt>
                <c:pt idx="12077">
                  <c:v>25.792999999999999</c:v>
                </c:pt>
                <c:pt idx="12078">
                  <c:v>25.792999999999999</c:v>
                </c:pt>
                <c:pt idx="12079">
                  <c:v>25.792999999999999</c:v>
                </c:pt>
                <c:pt idx="12080">
                  <c:v>25.792999999999999</c:v>
                </c:pt>
                <c:pt idx="12081">
                  <c:v>25.794</c:v>
                </c:pt>
                <c:pt idx="12082">
                  <c:v>25.794</c:v>
                </c:pt>
                <c:pt idx="12083">
                  <c:v>25.794</c:v>
                </c:pt>
                <c:pt idx="12084">
                  <c:v>25.795000000000002</c:v>
                </c:pt>
                <c:pt idx="12085">
                  <c:v>25.795000000000002</c:v>
                </c:pt>
                <c:pt idx="12086">
                  <c:v>25.795000000000002</c:v>
                </c:pt>
                <c:pt idx="12087">
                  <c:v>25.795000000000002</c:v>
                </c:pt>
                <c:pt idx="12088">
                  <c:v>25.795999999999999</c:v>
                </c:pt>
                <c:pt idx="12089">
                  <c:v>25.795999999999999</c:v>
                </c:pt>
                <c:pt idx="12090">
                  <c:v>25.795999999999999</c:v>
                </c:pt>
                <c:pt idx="12091">
                  <c:v>25.797000000000001</c:v>
                </c:pt>
                <c:pt idx="12092">
                  <c:v>25.797000000000001</c:v>
                </c:pt>
                <c:pt idx="12093">
                  <c:v>25.797000000000001</c:v>
                </c:pt>
                <c:pt idx="12094">
                  <c:v>25.797000000000001</c:v>
                </c:pt>
                <c:pt idx="12095">
                  <c:v>25.798000000000002</c:v>
                </c:pt>
                <c:pt idx="12096">
                  <c:v>25.798000000000002</c:v>
                </c:pt>
                <c:pt idx="12097">
                  <c:v>25.798000000000002</c:v>
                </c:pt>
                <c:pt idx="12098">
                  <c:v>25.798000000000002</c:v>
                </c:pt>
                <c:pt idx="12099">
                  <c:v>25.798999999999999</c:v>
                </c:pt>
                <c:pt idx="12100">
                  <c:v>25.798999999999999</c:v>
                </c:pt>
                <c:pt idx="12101">
                  <c:v>25.798999999999999</c:v>
                </c:pt>
                <c:pt idx="12102">
                  <c:v>25.8</c:v>
                </c:pt>
                <c:pt idx="12103">
                  <c:v>25.8</c:v>
                </c:pt>
                <c:pt idx="12104">
                  <c:v>25.8</c:v>
                </c:pt>
                <c:pt idx="12105">
                  <c:v>25.8</c:v>
                </c:pt>
                <c:pt idx="12106">
                  <c:v>25.801000000000002</c:v>
                </c:pt>
                <c:pt idx="12107">
                  <c:v>25.801000000000002</c:v>
                </c:pt>
                <c:pt idx="12108">
                  <c:v>25.801000000000002</c:v>
                </c:pt>
                <c:pt idx="12109">
                  <c:v>25.802</c:v>
                </c:pt>
                <c:pt idx="12110">
                  <c:v>25.802</c:v>
                </c:pt>
                <c:pt idx="12111">
                  <c:v>25.802</c:v>
                </c:pt>
                <c:pt idx="12112">
                  <c:v>25.802</c:v>
                </c:pt>
                <c:pt idx="12113">
                  <c:v>25.803000000000001</c:v>
                </c:pt>
                <c:pt idx="12114">
                  <c:v>25.803000000000001</c:v>
                </c:pt>
                <c:pt idx="12115">
                  <c:v>25.803000000000001</c:v>
                </c:pt>
                <c:pt idx="12116">
                  <c:v>25.803000000000001</c:v>
                </c:pt>
                <c:pt idx="12117">
                  <c:v>25.804000000000002</c:v>
                </c:pt>
                <c:pt idx="12118">
                  <c:v>25.804000000000002</c:v>
                </c:pt>
                <c:pt idx="12119">
                  <c:v>25.804000000000002</c:v>
                </c:pt>
                <c:pt idx="12120">
                  <c:v>25.805</c:v>
                </c:pt>
                <c:pt idx="12121">
                  <c:v>25.805</c:v>
                </c:pt>
                <c:pt idx="12122">
                  <c:v>25.805</c:v>
                </c:pt>
                <c:pt idx="12123">
                  <c:v>25.805</c:v>
                </c:pt>
                <c:pt idx="12124">
                  <c:v>25.806000000000001</c:v>
                </c:pt>
                <c:pt idx="12125">
                  <c:v>25.806000000000001</c:v>
                </c:pt>
                <c:pt idx="12126">
                  <c:v>25.806000000000001</c:v>
                </c:pt>
                <c:pt idx="12127">
                  <c:v>25.807000000000002</c:v>
                </c:pt>
                <c:pt idx="12128">
                  <c:v>25.807000000000002</c:v>
                </c:pt>
                <c:pt idx="12129">
                  <c:v>25.807000000000002</c:v>
                </c:pt>
                <c:pt idx="12130">
                  <c:v>25.807000000000002</c:v>
                </c:pt>
                <c:pt idx="12131">
                  <c:v>25.808</c:v>
                </c:pt>
                <c:pt idx="12132">
                  <c:v>25.808</c:v>
                </c:pt>
                <c:pt idx="12133">
                  <c:v>25.808</c:v>
                </c:pt>
                <c:pt idx="12134">
                  <c:v>25.808</c:v>
                </c:pt>
                <c:pt idx="12135">
                  <c:v>25.809000000000001</c:v>
                </c:pt>
                <c:pt idx="12136">
                  <c:v>25.809000000000001</c:v>
                </c:pt>
                <c:pt idx="12137">
                  <c:v>25.809000000000001</c:v>
                </c:pt>
                <c:pt idx="12138">
                  <c:v>25.810000000000002</c:v>
                </c:pt>
                <c:pt idx="12139">
                  <c:v>25.810000000000002</c:v>
                </c:pt>
                <c:pt idx="12140">
                  <c:v>25.810000000000002</c:v>
                </c:pt>
                <c:pt idx="12141">
                  <c:v>25.810000000000002</c:v>
                </c:pt>
                <c:pt idx="12142">
                  <c:v>25.811</c:v>
                </c:pt>
                <c:pt idx="12143">
                  <c:v>25.811</c:v>
                </c:pt>
                <c:pt idx="12144">
                  <c:v>25.811</c:v>
                </c:pt>
                <c:pt idx="12145">
                  <c:v>25.812000000000001</c:v>
                </c:pt>
                <c:pt idx="12146">
                  <c:v>25.812000000000001</c:v>
                </c:pt>
                <c:pt idx="12147">
                  <c:v>25.812000000000001</c:v>
                </c:pt>
                <c:pt idx="12148">
                  <c:v>25.812000000000001</c:v>
                </c:pt>
                <c:pt idx="12149">
                  <c:v>25.812999999999999</c:v>
                </c:pt>
                <c:pt idx="12150">
                  <c:v>25.812999999999999</c:v>
                </c:pt>
                <c:pt idx="12151">
                  <c:v>25.812999999999999</c:v>
                </c:pt>
                <c:pt idx="12152">
                  <c:v>25.814</c:v>
                </c:pt>
                <c:pt idx="12153">
                  <c:v>25.814</c:v>
                </c:pt>
                <c:pt idx="12154">
                  <c:v>25.814</c:v>
                </c:pt>
                <c:pt idx="12155">
                  <c:v>25.814</c:v>
                </c:pt>
                <c:pt idx="12156">
                  <c:v>25.815000000000001</c:v>
                </c:pt>
                <c:pt idx="12157">
                  <c:v>25.815000000000001</c:v>
                </c:pt>
                <c:pt idx="12158">
                  <c:v>25.815000000000001</c:v>
                </c:pt>
                <c:pt idx="12159">
                  <c:v>25.815000000000001</c:v>
                </c:pt>
                <c:pt idx="12160">
                  <c:v>25.815999999999999</c:v>
                </c:pt>
                <c:pt idx="12161">
                  <c:v>25.815999999999999</c:v>
                </c:pt>
                <c:pt idx="12162">
                  <c:v>25.815999999999999</c:v>
                </c:pt>
                <c:pt idx="12163">
                  <c:v>25.817</c:v>
                </c:pt>
                <c:pt idx="12164">
                  <c:v>25.817</c:v>
                </c:pt>
                <c:pt idx="12165">
                  <c:v>25.817</c:v>
                </c:pt>
                <c:pt idx="12166">
                  <c:v>25.817</c:v>
                </c:pt>
                <c:pt idx="12167">
                  <c:v>25.818000000000001</c:v>
                </c:pt>
                <c:pt idx="12168">
                  <c:v>25.818000000000001</c:v>
                </c:pt>
                <c:pt idx="12169">
                  <c:v>25.818000000000001</c:v>
                </c:pt>
                <c:pt idx="12170">
                  <c:v>25.818999999999999</c:v>
                </c:pt>
                <c:pt idx="12171">
                  <c:v>25.818999999999999</c:v>
                </c:pt>
                <c:pt idx="12172">
                  <c:v>25.818999999999999</c:v>
                </c:pt>
                <c:pt idx="12173">
                  <c:v>25.818999999999999</c:v>
                </c:pt>
                <c:pt idx="12174">
                  <c:v>25.82</c:v>
                </c:pt>
                <c:pt idx="12175">
                  <c:v>25.82</c:v>
                </c:pt>
                <c:pt idx="12176">
                  <c:v>25.82</c:v>
                </c:pt>
                <c:pt idx="12177">
                  <c:v>25.821000000000002</c:v>
                </c:pt>
                <c:pt idx="12178">
                  <c:v>25.821000000000002</c:v>
                </c:pt>
                <c:pt idx="12179">
                  <c:v>25.821000000000002</c:v>
                </c:pt>
                <c:pt idx="12180">
                  <c:v>25.821000000000002</c:v>
                </c:pt>
                <c:pt idx="12181">
                  <c:v>25.821999999999999</c:v>
                </c:pt>
                <c:pt idx="12182">
                  <c:v>25.821999999999999</c:v>
                </c:pt>
                <c:pt idx="12183">
                  <c:v>25.821999999999999</c:v>
                </c:pt>
                <c:pt idx="12184">
                  <c:v>25.821999999999999</c:v>
                </c:pt>
                <c:pt idx="12185">
                  <c:v>25.823</c:v>
                </c:pt>
                <c:pt idx="12186">
                  <c:v>25.823</c:v>
                </c:pt>
                <c:pt idx="12187">
                  <c:v>25.823</c:v>
                </c:pt>
                <c:pt idx="12188">
                  <c:v>25.824000000000002</c:v>
                </c:pt>
                <c:pt idx="12189">
                  <c:v>25.824000000000002</c:v>
                </c:pt>
                <c:pt idx="12190">
                  <c:v>25.824000000000002</c:v>
                </c:pt>
                <c:pt idx="12191">
                  <c:v>25.824000000000002</c:v>
                </c:pt>
                <c:pt idx="12192">
                  <c:v>25.824999999999999</c:v>
                </c:pt>
                <c:pt idx="12193">
                  <c:v>25.824999999999999</c:v>
                </c:pt>
                <c:pt idx="12194">
                  <c:v>25.824999999999999</c:v>
                </c:pt>
                <c:pt idx="12195">
                  <c:v>25.826000000000001</c:v>
                </c:pt>
                <c:pt idx="12196">
                  <c:v>25.826000000000001</c:v>
                </c:pt>
                <c:pt idx="12197">
                  <c:v>25.826000000000001</c:v>
                </c:pt>
                <c:pt idx="12198">
                  <c:v>25.826000000000001</c:v>
                </c:pt>
                <c:pt idx="12199">
                  <c:v>25.827000000000002</c:v>
                </c:pt>
                <c:pt idx="12200">
                  <c:v>25.827000000000002</c:v>
                </c:pt>
                <c:pt idx="12201">
                  <c:v>25.827000000000002</c:v>
                </c:pt>
                <c:pt idx="12202">
                  <c:v>25.827999999999999</c:v>
                </c:pt>
                <c:pt idx="12203">
                  <c:v>25.827999999999999</c:v>
                </c:pt>
                <c:pt idx="12204">
                  <c:v>25.827999999999999</c:v>
                </c:pt>
                <c:pt idx="12205">
                  <c:v>25.827999999999999</c:v>
                </c:pt>
                <c:pt idx="12206">
                  <c:v>25.829000000000001</c:v>
                </c:pt>
                <c:pt idx="12207">
                  <c:v>25.829000000000001</c:v>
                </c:pt>
                <c:pt idx="12208">
                  <c:v>25.829000000000001</c:v>
                </c:pt>
                <c:pt idx="12209">
                  <c:v>25.829000000000001</c:v>
                </c:pt>
                <c:pt idx="12210">
                  <c:v>25.830000000000002</c:v>
                </c:pt>
                <c:pt idx="12211">
                  <c:v>25.830000000000002</c:v>
                </c:pt>
                <c:pt idx="12212">
                  <c:v>25.830000000000002</c:v>
                </c:pt>
                <c:pt idx="12213">
                  <c:v>25.831</c:v>
                </c:pt>
                <c:pt idx="12214">
                  <c:v>25.831</c:v>
                </c:pt>
                <c:pt idx="12215">
                  <c:v>25.831</c:v>
                </c:pt>
                <c:pt idx="12216">
                  <c:v>25.831</c:v>
                </c:pt>
                <c:pt idx="12217">
                  <c:v>25.832000000000001</c:v>
                </c:pt>
                <c:pt idx="12218">
                  <c:v>25.832000000000001</c:v>
                </c:pt>
                <c:pt idx="12219">
                  <c:v>25.832000000000001</c:v>
                </c:pt>
                <c:pt idx="12220">
                  <c:v>25.833000000000002</c:v>
                </c:pt>
                <c:pt idx="12221">
                  <c:v>25.833000000000002</c:v>
                </c:pt>
                <c:pt idx="12222">
                  <c:v>25.833000000000002</c:v>
                </c:pt>
                <c:pt idx="12223">
                  <c:v>25.833000000000002</c:v>
                </c:pt>
                <c:pt idx="12224">
                  <c:v>25.834</c:v>
                </c:pt>
                <c:pt idx="12225">
                  <c:v>25.834</c:v>
                </c:pt>
                <c:pt idx="12226">
                  <c:v>25.834</c:v>
                </c:pt>
                <c:pt idx="12227">
                  <c:v>25.835000000000001</c:v>
                </c:pt>
                <c:pt idx="12228">
                  <c:v>25.835000000000001</c:v>
                </c:pt>
                <c:pt idx="12229">
                  <c:v>25.835000000000001</c:v>
                </c:pt>
                <c:pt idx="12230">
                  <c:v>25.835000000000001</c:v>
                </c:pt>
                <c:pt idx="12231">
                  <c:v>25.836000000000002</c:v>
                </c:pt>
                <c:pt idx="12232">
                  <c:v>25.836000000000002</c:v>
                </c:pt>
                <c:pt idx="12233">
                  <c:v>25.836000000000002</c:v>
                </c:pt>
                <c:pt idx="12234">
                  <c:v>25.836000000000002</c:v>
                </c:pt>
                <c:pt idx="12235">
                  <c:v>25.837</c:v>
                </c:pt>
                <c:pt idx="12236">
                  <c:v>25.837</c:v>
                </c:pt>
                <c:pt idx="12237">
                  <c:v>25.837</c:v>
                </c:pt>
                <c:pt idx="12238">
                  <c:v>25.838000000000001</c:v>
                </c:pt>
                <c:pt idx="12239">
                  <c:v>25.838000000000001</c:v>
                </c:pt>
                <c:pt idx="12240">
                  <c:v>25.838000000000001</c:v>
                </c:pt>
                <c:pt idx="12241">
                  <c:v>25.838000000000001</c:v>
                </c:pt>
                <c:pt idx="12242">
                  <c:v>25.839000000000002</c:v>
                </c:pt>
                <c:pt idx="12243">
                  <c:v>25.839000000000002</c:v>
                </c:pt>
                <c:pt idx="12244">
                  <c:v>25.839000000000002</c:v>
                </c:pt>
                <c:pt idx="12245">
                  <c:v>25.84</c:v>
                </c:pt>
                <c:pt idx="12246">
                  <c:v>25.84</c:v>
                </c:pt>
                <c:pt idx="12247">
                  <c:v>25.84</c:v>
                </c:pt>
                <c:pt idx="12248">
                  <c:v>25.84</c:v>
                </c:pt>
                <c:pt idx="12249">
                  <c:v>25.841000000000001</c:v>
                </c:pt>
                <c:pt idx="12250">
                  <c:v>25.841000000000001</c:v>
                </c:pt>
                <c:pt idx="12251">
                  <c:v>25.841000000000001</c:v>
                </c:pt>
                <c:pt idx="12252">
                  <c:v>25.842000000000002</c:v>
                </c:pt>
                <c:pt idx="12253">
                  <c:v>25.842000000000002</c:v>
                </c:pt>
                <c:pt idx="12254">
                  <c:v>25.842000000000002</c:v>
                </c:pt>
                <c:pt idx="12255">
                  <c:v>25.842000000000002</c:v>
                </c:pt>
                <c:pt idx="12256">
                  <c:v>25.843</c:v>
                </c:pt>
                <c:pt idx="12257">
                  <c:v>25.843</c:v>
                </c:pt>
                <c:pt idx="12258">
                  <c:v>25.843</c:v>
                </c:pt>
                <c:pt idx="12259">
                  <c:v>25.843</c:v>
                </c:pt>
                <c:pt idx="12260">
                  <c:v>25.844000000000001</c:v>
                </c:pt>
                <c:pt idx="12261">
                  <c:v>25.844000000000001</c:v>
                </c:pt>
                <c:pt idx="12262">
                  <c:v>25.844000000000001</c:v>
                </c:pt>
                <c:pt idx="12263">
                  <c:v>25.844999999999999</c:v>
                </c:pt>
                <c:pt idx="12264">
                  <c:v>25.844999999999999</c:v>
                </c:pt>
                <c:pt idx="12265">
                  <c:v>25.844999999999999</c:v>
                </c:pt>
                <c:pt idx="12266">
                  <c:v>25.844999999999999</c:v>
                </c:pt>
                <c:pt idx="12267">
                  <c:v>25.846</c:v>
                </c:pt>
                <c:pt idx="12268">
                  <c:v>25.846</c:v>
                </c:pt>
                <c:pt idx="12269">
                  <c:v>25.846</c:v>
                </c:pt>
                <c:pt idx="12270">
                  <c:v>25.847000000000001</c:v>
                </c:pt>
                <c:pt idx="12271">
                  <c:v>25.847000000000001</c:v>
                </c:pt>
                <c:pt idx="12272">
                  <c:v>25.847000000000001</c:v>
                </c:pt>
                <c:pt idx="12273">
                  <c:v>25.847000000000001</c:v>
                </c:pt>
                <c:pt idx="12274">
                  <c:v>25.847999999999999</c:v>
                </c:pt>
                <c:pt idx="12275">
                  <c:v>25.847999999999999</c:v>
                </c:pt>
                <c:pt idx="12276">
                  <c:v>25.847999999999999</c:v>
                </c:pt>
                <c:pt idx="12277">
                  <c:v>25.849</c:v>
                </c:pt>
                <c:pt idx="12278">
                  <c:v>25.849</c:v>
                </c:pt>
                <c:pt idx="12279">
                  <c:v>25.849</c:v>
                </c:pt>
                <c:pt idx="12280">
                  <c:v>25.849</c:v>
                </c:pt>
                <c:pt idx="12281">
                  <c:v>25.85</c:v>
                </c:pt>
                <c:pt idx="12282">
                  <c:v>25.85</c:v>
                </c:pt>
                <c:pt idx="12283">
                  <c:v>25.85</c:v>
                </c:pt>
                <c:pt idx="12284">
                  <c:v>25.85</c:v>
                </c:pt>
                <c:pt idx="12285">
                  <c:v>25.850999999999999</c:v>
                </c:pt>
                <c:pt idx="12286">
                  <c:v>25.850999999999999</c:v>
                </c:pt>
                <c:pt idx="12287">
                  <c:v>25.850999999999999</c:v>
                </c:pt>
                <c:pt idx="12288">
                  <c:v>25.852</c:v>
                </c:pt>
                <c:pt idx="12289">
                  <c:v>25.852</c:v>
                </c:pt>
                <c:pt idx="12290">
                  <c:v>25.852</c:v>
                </c:pt>
                <c:pt idx="12291">
                  <c:v>25.852</c:v>
                </c:pt>
                <c:pt idx="12292">
                  <c:v>25.853000000000002</c:v>
                </c:pt>
                <c:pt idx="12293">
                  <c:v>25.853000000000002</c:v>
                </c:pt>
                <c:pt idx="12294">
                  <c:v>25.853000000000002</c:v>
                </c:pt>
                <c:pt idx="12295">
                  <c:v>25.853999999999999</c:v>
                </c:pt>
                <c:pt idx="12296">
                  <c:v>25.853999999999999</c:v>
                </c:pt>
                <c:pt idx="12297">
                  <c:v>25.853999999999999</c:v>
                </c:pt>
                <c:pt idx="12298">
                  <c:v>25.853999999999999</c:v>
                </c:pt>
                <c:pt idx="12299">
                  <c:v>25.855</c:v>
                </c:pt>
                <c:pt idx="12300">
                  <c:v>25.855</c:v>
                </c:pt>
                <c:pt idx="12301">
                  <c:v>25.855</c:v>
                </c:pt>
                <c:pt idx="12302">
                  <c:v>25.856000000000002</c:v>
                </c:pt>
                <c:pt idx="12303">
                  <c:v>25.856000000000002</c:v>
                </c:pt>
                <c:pt idx="12304">
                  <c:v>25.856000000000002</c:v>
                </c:pt>
                <c:pt idx="12305">
                  <c:v>25.856000000000002</c:v>
                </c:pt>
                <c:pt idx="12306">
                  <c:v>25.856999999999999</c:v>
                </c:pt>
                <c:pt idx="12307">
                  <c:v>25.856999999999999</c:v>
                </c:pt>
                <c:pt idx="12308">
                  <c:v>25.856999999999999</c:v>
                </c:pt>
                <c:pt idx="12309">
                  <c:v>25.856999999999999</c:v>
                </c:pt>
                <c:pt idx="12310">
                  <c:v>25.858000000000001</c:v>
                </c:pt>
                <c:pt idx="12311">
                  <c:v>25.858000000000001</c:v>
                </c:pt>
                <c:pt idx="12312">
                  <c:v>25.858000000000001</c:v>
                </c:pt>
                <c:pt idx="12313">
                  <c:v>25.859000000000002</c:v>
                </c:pt>
                <c:pt idx="12314">
                  <c:v>25.859000000000002</c:v>
                </c:pt>
                <c:pt idx="12315">
                  <c:v>25.859000000000002</c:v>
                </c:pt>
                <c:pt idx="12316">
                  <c:v>25.859000000000002</c:v>
                </c:pt>
                <c:pt idx="12317">
                  <c:v>25.86</c:v>
                </c:pt>
                <c:pt idx="12318">
                  <c:v>25.86</c:v>
                </c:pt>
                <c:pt idx="12319">
                  <c:v>25.86</c:v>
                </c:pt>
                <c:pt idx="12320">
                  <c:v>25.861000000000001</c:v>
                </c:pt>
                <c:pt idx="12321">
                  <c:v>25.861000000000001</c:v>
                </c:pt>
                <c:pt idx="12322">
                  <c:v>25.861000000000001</c:v>
                </c:pt>
                <c:pt idx="12323">
                  <c:v>25.861000000000001</c:v>
                </c:pt>
                <c:pt idx="12324">
                  <c:v>25.862000000000002</c:v>
                </c:pt>
                <c:pt idx="12325">
                  <c:v>25.862000000000002</c:v>
                </c:pt>
                <c:pt idx="12326">
                  <c:v>25.862000000000002</c:v>
                </c:pt>
                <c:pt idx="12327">
                  <c:v>25.863</c:v>
                </c:pt>
                <c:pt idx="12328">
                  <c:v>25.863</c:v>
                </c:pt>
                <c:pt idx="12329">
                  <c:v>25.863</c:v>
                </c:pt>
                <c:pt idx="12330">
                  <c:v>25.863</c:v>
                </c:pt>
                <c:pt idx="12331">
                  <c:v>25.864000000000001</c:v>
                </c:pt>
                <c:pt idx="12332">
                  <c:v>25.864000000000001</c:v>
                </c:pt>
                <c:pt idx="12333">
                  <c:v>25.864000000000001</c:v>
                </c:pt>
                <c:pt idx="12334">
                  <c:v>25.864000000000001</c:v>
                </c:pt>
                <c:pt idx="12335">
                  <c:v>25.865000000000002</c:v>
                </c:pt>
                <c:pt idx="12336">
                  <c:v>25.865000000000002</c:v>
                </c:pt>
                <c:pt idx="12337">
                  <c:v>25.865000000000002</c:v>
                </c:pt>
                <c:pt idx="12338">
                  <c:v>25.866</c:v>
                </c:pt>
                <c:pt idx="12339">
                  <c:v>25.866</c:v>
                </c:pt>
                <c:pt idx="12340">
                  <c:v>25.866</c:v>
                </c:pt>
                <c:pt idx="12341">
                  <c:v>25.866</c:v>
                </c:pt>
                <c:pt idx="12342">
                  <c:v>25.867000000000001</c:v>
                </c:pt>
                <c:pt idx="12343">
                  <c:v>25.867000000000001</c:v>
                </c:pt>
                <c:pt idx="12344">
                  <c:v>25.867000000000001</c:v>
                </c:pt>
                <c:pt idx="12345">
                  <c:v>25.868000000000002</c:v>
                </c:pt>
                <c:pt idx="12346">
                  <c:v>25.868000000000002</c:v>
                </c:pt>
                <c:pt idx="12347">
                  <c:v>25.868000000000002</c:v>
                </c:pt>
                <c:pt idx="12348">
                  <c:v>25.868000000000002</c:v>
                </c:pt>
                <c:pt idx="12349">
                  <c:v>25.869</c:v>
                </c:pt>
                <c:pt idx="12350">
                  <c:v>25.869</c:v>
                </c:pt>
                <c:pt idx="12351">
                  <c:v>25.869</c:v>
                </c:pt>
                <c:pt idx="12352">
                  <c:v>25.87</c:v>
                </c:pt>
                <c:pt idx="12353">
                  <c:v>25.87</c:v>
                </c:pt>
                <c:pt idx="12354">
                  <c:v>25.87</c:v>
                </c:pt>
                <c:pt idx="12355">
                  <c:v>25.87</c:v>
                </c:pt>
                <c:pt idx="12356">
                  <c:v>25.871000000000002</c:v>
                </c:pt>
                <c:pt idx="12357">
                  <c:v>25.871000000000002</c:v>
                </c:pt>
                <c:pt idx="12358">
                  <c:v>25.871000000000002</c:v>
                </c:pt>
                <c:pt idx="12359">
                  <c:v>25.871000000000002</c:v>
                </c:pt>
                <c:pt idx="12360">
                  <c:v>25.872</c:v>
                </c:pt>
                <c:pt idx="12361">
                  <c:v>25.872</c:v>
                </c:pt>
                <c:pt idx="12362">
                  <c:v>25.872</c:v>
                </c:pt>
                <c:pt idx="12363">
                  <c:v>25.873000000000001</c:v>
                </c:pt>
                <c:pt idx="12364">
                  <c:v>25.873000000000001</c:v>
                </c:pt>
                <c:pt idx="12365">
                  <c:v>25.873000000000001</c:v>
                </c:pt>
                <c:pt idx="12366">
                  <c:v>25.873000000000001</c:v>
                </c:pt>
                <c:pt idx="12367">
                  <c:v>25.873999999999999</c:v>
                </c:pt>
                <c:pt idx="12368">
                  <c:v>25.873999999999999</c:v>
                </c:pt>
                <c:pt idx="12369">
                  <c:v>25.873999999999999</c:v>
                </c:pt>
                <c:pt idx="12370">
                  <c:v>25.875</c:v>
                </c:pt>
                <c:pt idx="12371">
                  <c:v>25.875</c:v>
                </c:pt>
                <c:pt idx="12372">
                  <c:v>25.875</c:v>
                </c:pt>
                <c:pt idx="12373">
                  <c:v>25.875</c:v>
                </c:pt>
                <c:pt idx="12374">
                  <c:v>25.876000000000001</c:v>
                </c:pt>
                <c:pt idx="12375">
                  <c:v>25.876000000000001</c:v>
                </c:pt>
                <c:pt idx="12376">
                  <c:v>25.876000000000001</c:v>
                </c:pt>
                <c:pt idx="12377">
                  <c:v>25.876999999999999</c:v>
                </c:pt>
                <c:pt idx="12378">
                  <c:v>25.876999999999999</c:v>
                </c:pt>
                <c:pt idx="12379">
                  <c:v>25.876999999999999</c:v>
                </c:pt>
                <c:pt idx="12380">
                  <c:v>25.876999999999999</c:v>
                </c:pt>
                <c:pt idx="12381">
                  <c:v>25.878</c:v>
                </c:pt>
                <c:pt idx="12382">
                  <c:v>25.878</c:v>
                </c:pt>
                <c:pt idx="12383">
                  <c:v>25.878</c:v>
                </c:pt>
                <c:pt idx="12384">
                  <c:v>25.878</c:v>
                </c:pt>
                <c:pt idx="12385">
                  <c:v>25.879000000000001</c:v>
                </c:pt>
                <c:pt idx="12386">
                  <c:v>25.879000000000001</c:v>
                </c:pt>
                <c:pt idx="12387">
                  <c:v>25.879000000000001</c:v>
                </c:pt>
                <c:pt idx="12388">
                  <c:v>25.88</c:v>
                </c:pt>
                <c:pt idx="12389">
                  <c:v>25.88</c:v>
                </c:pt>
                <c:pt idx="12390">
                  <c:v>25.88</c:v>
                </c:pt>
                <c:pt idx="12391">
                  <c:v>25.88</c:v>
                </c:pt>
                <c:pt idx="12392">
                  <c:v>25.881</c:v>
                </c:pt>
                <c:pt idx="12393">
                  <c:v>25.881</c:v>
                </c:pt>
                <c:pt idx="12394">
                  <c:v>25.881</c:v>
                </c:pt>
                <c:pt idx="12395">
                  <c:v>25.882000000000001</c:v>
                </c:pt>
                <c:pt idx="12396">
                  <c:v>25.882000000000001</c:v>
                </c:pt>
                <c:pt idx="12397">
                  <c:v>25.882000000000001</c:v>
                </c:pt>
                <c:pt idx="12398">
                  <c:v>25.882000000000001</c:v>
                </c:pt>
                <c:pt idx="12399">
                  <c:v>25.882999999999999</c:v>
                </c:pt>
                <c:pt idx="12400">
                  <c:v>25.882999999999999</c:v>
                </c:pt>
                <c:pt idx="12401">
                  <c:v>25.882999999999999</c:v>
                </c:pt>
                <c:pt idx="12402">
                  <c:v>25.884</c:v>
                </c:pt>
                <c:pt idx="12403">
                  <c:v>25.884</c:v>
                </c:pt>
                <c:pt idx="12404">
                  <c:v>25.884</c:v>
                </c:pt>
                <c:pt idx="12405">
                  <c:v>25.884</c:v>
                </c:pt>
                <c:pt idx="12406">
                  <c:v>25.885000000000002</c:v>
                </c:pt>
                <c:pt idx="12407">
                  <c:v>25.885000000000002</c:v>
                </c:pt>
                <c:pt idx="12408">
                  <c:v>25.885000000000002</c:v>
                </c:pt>
                <c:pt idx="12409">
                  <c:v>25.885000000000002</c:v>
                </c:pt>
                <c:pt idx="12410">
                  <c:v>25.885999999999999</c:v>
                </c:pt>
                <c:pt idx="12411">
                  <c:v>25.885999999999999</c:v>
                </c:pt>
                <c:pt idx="12412">
                  <c:v>25.885999999999999</c:v>
                </c:pt>
                <c:pt idx="12413">
                  <c:v>25.887</c:v>
                </c:pt>
                <c:pt idx="12414">
                  <c:v>25.887</c:v>
                </c:pt>
                <c:pt idx="12415">
                  <c:v>25.887</c:v>
                </c:pt>
                <c:pt idx="12416">
                  <c:v>25.887</c:v>
                </c:pt>
                <c:pt idx="12417">
                  <c:v>25.888000000000002</c:v>
                </c:pt>
                <c:pt idx="12418">
                  <c:v>25.888000000000002</c:v>
                </c:pt>
                <c:pt idx="12419">
                  <c:v>25.888000000000002</c:v>
                </c:pt>
                <c:pt idx="12420">
                  <c:v>25.888999999999999</c:v>
                </c:pt>
                <c:pt idx="12421">
                  <c:v>25.888999999999999</c:v>
                </c:pt>
                <c:pt idx="12422">
                  <c:v>25.888999999999999</c:v>
                </c:pt>
                <c:pt idx="12423">
                  <c:v>25.888999999999999</c:v>
                </c:pt>
                <c:pt idx="12424">
                  <c:v>25.89</c:v>
                </c:pt>
                <c:pt idx="12425">
                  <c:v>25.89</c:v>
                </c:pt>
                <c:pt idx="12426">
                  <c:v>25.89</c:v>
                </c:pt>
                <c:pt idx="12427">
                  <c:v>25.891000000000002</c:v>
                </c:pt>
                <c:pt idx="12428">
                  <c:v>25.891000000000002</c:v>
                </c:pt>
                <c:pt idx="12429">
                  <c:v>25.891000000000002</c:v>
                </c:pt>
                <c:pt idx="12430">
                  <c:v>25.891000000000002</c:v>
                </c:pt>
                <c:pt idx="12431">
                  <c:v>25.891999999999999</c:v>
                </c:pt>
                <c:pt idx="12432">
                  <c:v>25.891999999999999</c:v>
                </c:pt>
                <c:pt idx="12433">
                  <c:v>25.891999999999999</c:v>
                </c:pt>
                <c:pt idx="12434">
                  <c:v>25.893000000000001</c:v>
                </c:pt>
                <c:pt idx="12435">
                  <c:v>25.893000000000001</c:v>
                </c:pt>
                <c:pt idx="12436">
                  <c:v>25.893000000000001</c:v>
                </c:pt>
                <c:pt idx="12437">
                  <c:v>25.893000000000001</c:v>
                </c:pt>
                <c:pt idx="12438">
                  <c:v>25.894000000000002</c:v>
                </c:pt>
                <c:pt idx="12439">
                  <c:v>25.894000000000002</c:v>
                </c:pt>
                <c:pt idx="12440">
                  <c:v>25.894000000000002</c:v>
                </c:pt>
                <c:pt idx="12441">
                  <c:v>25.894000000000002</c:v>
                </c:pt>
                <c:pt idx="12442">
                  <c:v>25.895</c:v>
                </c:pt>
                <c:pt idx="12443">
                  <c:v>25.895</c:v>
                </c:pt>
                <c:pt idx="12444">
                  <c:v>25.895</c:v>
                </c:pt>
                <c:pt idx="12445">
                  <c:v>25.896000000000001</c:v>
                </c:pt>
                <c:pt idx="12446">
                  <c:v>25.896000000000001</c:v>
                </c:pt>
                <c:pt idx="12447">
                  <c:v>25.896000000000001</c:v>
                </c:pt>
                <c:pt idx="12448">
                  <c:v>25.896000000000001</c:v>
                </c:pt>
                <c:pt idx="12449">
                  <c:v>25.897000000000002</c:v>
                </c:pt>
                <c:pt idx="12450">
                  <c:v>25.897000000000002</c:v>
                </c:pt>
                <c:pt idx="12451">
                  <c:v>25.897000000000002</c:v>
                </c:pt>
                <c:pt idx="12452">
                  <c:v>25.898</c:v>
                </c:pt>
                <c:pt idx="12453">
                  <c:v>25.898</c:v>
                </c:pt>
                <c:pt idx="12454">
                  <c:v>25.898</c:v>
                </c:pt>
                <c:pt idx="12455">
                  <c:v>25.898</c:v>
                </c:pt>
                <c:pt idx="12456">
                  <c:v>25.899000000000001</c:v>
                </c:pt>
                <c:pt idx="12457">
                  <c:v>25.899000000000001</c:v>
                </c:pt>
                <c:pt idx="12458">
                  <c:v>25.899000000000001</c:v>
                </c:pt>
                <c:pt idx="12459">
                  <c:v>25.900000000000002</c:v>
                </c:pt>
                <c:pt idx="12460">
                  <c:v>25.900000000000002</c:v>
                </c:pt>
                <c:pt idx="12461">
                  <c:v>25.900000000000002</c:v>
                </c:pt>
                <c:pt idx="12462">
                  <c:v>25.900000000000002</c:v>
                </c:pt>
                <c:pt idx="12463">
                  <c:v>25.901</c:v>
                </c:pt>
                <c:pt idx="12464">
                  <c:v>25.901</c:v>
                </c:pt>
                <c:pt idx="12465">
                  <c:v>25.901</c:v>
                </c:pt>
                <c:pt idx="12466">
                  <c:v>25.901</c:v>
                </c:pt>
                <c:pt idx="12467">
                  <c:v>25.902000000000001</c:v>
                </c:pt>
                <c:pt idx="12468">
                  <c:v>25.902000000000001</c:v>
                </c:pt>
                <c:pt idx="12469">
                  <c:v>25.902000000000001</c:v>
                </c:pt>
                <c:pt idx="12470">
                  <c:v>25.903000000000002</c:v>
                </c:pt>
                <c:pt idx="12471">
                  <c:v>25.903000000000002</c:v>
                </c:pt>
                <c:pt idx="12472">
                  <c:v>25.903000000000002</c:v>
                </c:pt>
                <c:pt idx="12473">
                  <c:v>25.903000000000002</c:v>
                </c:pt>
                <c:pt idx="12474">
                  <c:v>25.904</c:v>
                </c:pt>
                <c:pt idx="12475">
                  <c:v>25.904</c:v>
                </c:pt>
                <c:pt idx="12476">
                  <c:v>25.904</c:v>
                </c:pt>
                <c:pt idx="12477">
                  <c:v>25.905000000000001</c:v>
                </c:pt>
                <c:pt idx="12478">
                  <c:v>25.905000000000001</c:v>
                </c:pt>
                <c:pt idx="12479">
                  <c:v>25.905000000000001</c:v>
                </c:pt>
                <c:pt idx="12480">
                  <c:v>25.905000000000001</c:v>
                </c:pt>
                <c:pt idx="12481">
                  <c:v>25.905999999999999</c:v>
                </c:pt>
                <c:pt idx="12482">
                  <c:v>25.905999999999999</c:v>
                </c:pt>
                <c:pt idx="12483">
                  <c:v>25.905999999999999</c:v>
                </c:pt>
                <c:pt idx="12484">
                  <c:v>25.907</c:v>
                </c:pt>
                <c:pt idx="12485">
                  <c:v>25.907</c:v>
                </c:pt>
                <c:pt idx="12486">
                  <c:v>25.907</c:v>
                </c:pt>
                <c:pt idx="12487">
                  <c:v>25.907</c:v>
                </c:pt>
                <c:pt idx="12488">
                  <c:v>25.908000000000001</c:v>
                </c:pt>
                <c:pt idx="12489">
                  <c:v>25.908000000000001</c:v>
                </c:pt>
                <c:pt idx="12490">
                  <c:v>25.908000000000001</c:v>
                </c:pt>
                <c:pt idx="12491">
                  <c:v>25.908000000000001</c:v>
                </c:pt>
                <c:pt idx="12492">
                  <c:v>25.908999999999999</c:v>
                </c:pt>
                <c:pt idx="12493">
                  <c:v>25.908999999999999</c:v>
                </c:pt>
                <c:pt idx="12494">
                  <c:v>25.908999999999999</c:v>
                </c:pt>
                <c:pt idx="12495">
                  <c:v>25.91</c:v>
                </c:pt>
                <c:pt idx="12496">
                  <c:v>25.91</c:v>
                </c:pt>
                <c:pt idx="12497">
                  <c:v>25.91</c:v>
                </c:pt>
                <c:pt idx="12498">
                  <c:v>25.91</c:v>
                </c:pt>
                <c:pt idx="12499">
                  <c:v>25.911000000000001</c:v>
                </c:pt>
                <c:pt idx="12500">
                  <c:v>25.911000000000001</c:v>
                </c:pt>
                <c:pt idx="12501">
                  <c:v>25.911000000000001</c:v>
                </c:pt>
                <c:pt idx="12502">
                  <c:v>25.911999999999999</c:v>
                </c:pt>
                <c:pt idx="12503">
                  <c:v>25.911999999999999</c:v>
                </c:pt>
                <c:pt idx="12504">
                  <c:v>25.914999999999999</c:v>
                </c:pt>
                <c:pt idx="12505">
                  <c:v>25.917999999999999</c:v>
                </c:pt>
                <c:pt idx="12506">
                  <c:v>25.922000000000001</c:v>
                </c:pt>
                <c:pt idx="12507">
                  <c:v>25.925000000000001</c:v>
                </c:pt>
                <c:pt idx="12508">
                  <c:v>25.929000000000002</c:v>
                </c:pt>
                <c:pt idx="12509">
                  <c:v>25.933</c:v>
                </c:pt>
                <c:pt idx="12510">
                  <c:v>25.937000000000001</c:v>
                </c:pt>
                <c:pt idx="12511">
                  <c:v>25.94</c:v>
                </c:pt>
                <c:pt idx="12512">
                  <c:v>25.943999999999999</c:v>
                </c:pt>
                <c:pt idx="12513">
                  <c:v>25.948</c:v>
                </c:pt>
                <c:pt idx="12514">
                  <c:v>25.951000000000001</c:v>
                </c:pt>
                <c:pt idx="12515">
                  <c:v>25.955000000000002</c:v>
                </c:pt>
                <c:pt idx="12516">
                  <c:v>25.959</c:v>
                </c:pt>
                <c:pt idx="12517">
                  <c:v>25.962</c:v>
                </c:pt>
                <c:pt idx="12518">
                  <c:v>25.967000000000002</c:v>
                </c:pt>
                <c:pt idx="12519">
                  <c:v>25.971</c:v>
                </c:pt>
                <c:pt idx="12520">
                  <c:v>25.975000000000001</c:v>
                </c:pt>
                <c:pt idx="12521">
                  <c:v>25.978999999999999</c:v>
                </c:pt>
                <c:pt idx="12522">
                  <c:v>25.983000000000001</c:v>
                </c:pt>
                <c:pt idx="12523">
                  <c:v>25.987000000000002</c:v>
                </c:pt>
                <c:pt idx="12524">
                  <c:v>25.991</c:v>
                </c:pt>
                <c:pt idx="12525">
                  <c:v>25.995000000000001</c:v>
                </c:pt>
                <c:pt idx="12526">
                  <c:v>25.998999999999999</c:v>
                </c:pt>
                <c:pt idx="12527">
                  <c:v>26.003</c:v>
                </c:pt>
                <c:pt idx="12528">
                  <c:v>26.007000000000001</c:v>
                </c:pt>
                <c:pt idx="12529">
                  <c:v>26.010999999999999</c:v>
                </c:pt>
                <c:pt idx="12530">
                  <c:v>26.015000000000001</c:v>
                </c:pt>
                <c:pt idx="12531">
                  <c:v>26.019000000000002</c:v>
                </c:pt>
                <c:pt idx="12532">
                  <c:v>26.023</c:v>
                </c:pt>
                <c:pt idx="12533">
                  <c:v>26.027000000000001</c:v>
                </c:pt>
                <c:pt idx="12534">
                  <c:v>26.032</c:v>
                </c:pt>
                <c:pt idx="12535">
                  <c:v>26.036000000000001</c:v>
                </c:pt>
                <c:pt idx="12536">
                  <c:v>26.04</c:v>
                </c:pt>
                <c:pt idx="12537">
                  <c:v>26.044</c:v>
                </c:pt>
                <c:pt idx="12538">
                  <c:v>26.048000000000002</c:v>
                </c:pt>
                <c:pt idx="12539">
                  <c:v>26.052</c:v>
                </c:pt>
                <c:pt idx="12540">
                  <c:v>26.056000000000001</c:v>
                </c:pt>
                <c:pt idx="12541">
                  <c:v>26.060000000000002</c:v>
                </c:pt>
                <c:pt idx="12542">
                  <c:v>26.064</c:v>
                </c:pt>
                <c:pt idx="12543">
                  <c:v>26.068000000000001</c:v>
                </c:pt>
                <c:pt idx="12544">
                  <c:v>26.071999999999999</c:v>
                </c:pt>
                <c:pt idx="12545">
                  <c:v>26.077000000000002</c:v>
                </c:pt>
                <c:pt idx="12546">
                  <c:v>26.081</c:v>
                </c:pt>
                <c:pt idx="12547">
                  <c:v>26.085000000000001</c:v>
                </c:pt>
                <c:pt idx="12548">
                  <c:v>26.089000000000002</c:v>
                </c:pt>
                <c:pt idx="12549">
                  <c:v>26.093</c:v>
                </c:pt>
                <c:pt idx="12550">
                  <c:v>26.097000000000001</c:v>
                </c:pt>
                <c:pt idx="12551">
                  <c:v>26.100999999999999</c:v>
                </c:pt>
                <c:pt idx="12552">
                  <c:v>26.106000000000002</c:v>
                </c:pt>
                <c:pt idx="12553">
                  <c:v>26.11</c:v>
                </c:pt>
                <c:pt idx="12554">
                  <c:v>26.114000000000001</c:v>
                </c:pt>
                <c:pt idx="12555">
                  <c:v>26.118000000000002</c:v>
                </c:pt>
                <c:pt idx="12556">
                  <c:v>26.122</c:v>
                </c:pt>
                <c:pt idx="12557">
                  <c:v>26.126000000000001</c:v>
                </c:pt>
                <c:pt idx="12558">
                  <c:v>26.13</c:v>
                </c:pt>
                <c:pt idx="12559">
                  <c:v>26.135000000000002</c:v>
                </c:pt>
                <c:pt idx="12560">
                  <c:v>26.138999999999999</c:v>
                </c:pt>
                <c:pt idx="12561">
                  <c:v>26.143000000000001</c:v>
                </c:pt>
                <c:pt idx="12562">
                  <c:v>26.147000000000002</c:v>
                </c:pt>
                <c:pt idx="12563">
                  <c:v>26.151</c:v>
                </c:pt>
                <c:pt idx="12564">
                  <c:v>26.155999999999999</c:v>
                </c:pt>
                <c:pt idx="12565">
                  <c:v>26.16</c:v>
                </c:pt>
                <c:pt idx="12566">
                  <c:v>26.164000000000001</c:v>
                </c:pt>
                <c:pt idx="12567">
                  <c:v>26.167999999999999</c:v>
                </c:pt>
                <c:pt idx="12568">
                  <c:v>26.172000000000001</c:v>
                </c:pt>
                <c:pt idx="12569">
                  <c:v>26.176000000000002</c:v>
                </c:pt>
                <c:pt idx="12570">
                  <c:v>26.181000000000001</c:v>
                </c:pt>
                <c:pt idx="12571">
                  <c:v>26.185000000000002</c:v>
                </c:pt>
                <c:pt idx="12572">
                  <c:v>26.189</c:v>
                </c:pt>
                <c:pt idx="12573">
                  <c:v>26.193000000000001</c:v>
                </c:pt>
                <c:pt idx="12574">
                  <c:v>26.198</c:v>
                </c:pt>
                <c:pt idx="12575">
                  <c:v>26.202000000000002</c:v>
                </c:pt>
                <c:pt idx="12576">
                  <c:v>26.206</c:v>
                </c:pt>
                <c:pt idx="12577">
                  <c:v>26.21</c:v>
                </c:pt>
                <c:pt idx="12578">
                  <c:v>26.214000000000002</c:v>
                </c:pt>
                <c:pt idx="12579">
                  <c:v>26.219000000000001</c:v>
                </c:pt>
                <c:pt idx="12580">
                  <c:v>26.222999999999999</c:v>
                </c:pt>
                <c:pt idx="12581">
                  <c:v>26.227</c:v>
                </c:pt>
                <c:pt idx="12582">
                  <c:v>26.231000000000002</c:v>
                </c:pt>
                <c:pt idx="12583">
                  <c:v>26.236000000000001</c:v>
                </c:pt>
                <c:pt idx="12584">
                  <c:v>26.240000000000002</c:v>
                </c:pt>
                <c:pt idx="12585">
                  <c:v>26.244</c:v>
                </c:pt>
                <c:pt idx="12586">
                  <c:v>26.248000000000001</c:v>
                </c:pt>
                <c:pt idx="12587">
                  <c:v>26.253</c:v>
                </c:pt>
                <c:pt idx="12588">
                  <c:v>26.257000000000001</c:v>
                </c:pt>
                <c:pt idx="12589">
                  <c:v>26.260999999999999</c:v>
                </c:pt>
                <c:pt idx="12590">
                  <c:v>26.265000000000001</c:v>
                </c:pt>
                <c:pt idx="12591">
                  <c:v>26.269000000000002</c:v>
                </c:pt>
                <c:pt idx="12592">
                  <c:v>26.274000000000001</c:v>
                </c:pt>
                <c:pt idx="12593">
                  <c:v>26.278000000000002</c:v>
                </c:pt>
                <c:pt idx="12594">
                  <c:v>26.282</c:v>
                </c:pt>
                <c:pt idx="12595">
                  <c:v>26.286000000000001</c:v>
                </c:pt>
                <c:pt idx="12596">
                  <c:v>26.291</c:v>
                </c:pt>
                <c:pt idx="12597">
                  <c:v>26.295000000000002</c:v>
                </c:pt>
                <c:pt idx="12598">
                  <c:v>26.298999999999999</c:v>
                </c:pt>
                <c:pt idx="12599">
                  <c:v>26.303000000000001</c:v>
                </c:pt>
                <c:pt idx="12600">
                  <c:v>26.308</c:v>
                </c:pt>
                <c:pt idx="12601">
                  <c:v>26.312000000000001</c:v>
                </c:pt>
                <c:pt idx="12602">
                  <c:v>26.315999999999999</c:v>
                </c:pt>
                <c:pt idx="12603">
                  <c:v>26.321000000000002</c:v>
                </c:pt>
                <c:pt idx="12604">
                  <c:v>26.324999999999999</c:v>
                </c:pt>
                <c:pt idx="12605">
                  <c:v>26.329000000000001</c:v>
                </c:pt>
                <c:pt idx="12606">
                  <c:v>26.333000000000002</c:v>
                </c:pt>
                <c:pt idx="12607">
                  <c:v>26.338000000000001</c:v>
                </c:pt>
                <c:pt idx="12608">
                  <c:v>26.342000000000002</c:v>
                </c:pt>
                <c:pt idx="12609">
                  <c:v>26.346</c:v>
                </c:pt>
                <c:pt idx="12610">
                  <c:v>26.350999999999999</c:v>
                </c:pt>
                <c:pt idx="12611">
                  <c:v>26.355</c:v>
                </c:pt>
                <c:pt idx="12612">
                  <c:v>26.359000000000002</c:v>
                </c:pt>
                <c:pt idx="12613">
                  <c:v>26.364000000000001</c:v>
                </c:pt>
                <c:pt idx="12614">
                  <c:v>26.368000000000002</c:v>
                </c:pt>
                <c:pt idx="12615">
                  <c:v>26.372</c:v>
                </c:pt>
                <c:pt idx="12616">
                  <c:v>26.376999999999999</c:v>
                </c:pt>
                <c:pt idx="12617">
                  <c:v>26.381</c:v>
                </c:pt>
                <c:pt idx="12618">
                  <c:v>26.385000000000002</c:v>
                </c:pt>
                <c:pt idx="12619">
                  <c:v>26.39</c:v>
                </c:pt>
                <c:pt idx="12620">
                  <c:v>26.394000000000002</c:v>
                </c:pt>
                <c:pt idx="12621">
                  <c:v>26.398</c:v>
                </c:pt>
                <c:pt idx="12622">
                  <c:v>26.403000000000002</c:v>
                </c:pt>
                <c:pt idx="12623">
                  <c:v>26.407</c:v>
                </c:pt>
                <c:pt idx="12624">
                  <c:v>26.411000000000001</c:v>
                </c:pt>
                <c:pt idx="12625">
                  <c:v>26.416</c:v>
                </c:pt>
                <c:pt idx="12626">
                  <c:v>26.42</c:v>
                </c:pt>
                <c:pt idx="12627">
                  <c:v>26.423999999999999</c:v>
                </c:pt>
                <c:pt idx="12628">
                  <c:v>26.429000000000002</c:v>
                </c:pt>
                <c:pt idx="12629">
                  <c:v>26.433</c:v>
                </c:pt>
                <c:pt idx="12630">
                  <c:v>26.437000000000001</c:v>
                </c:pt>
                <c:pt idx="12631">
                  <c:v>26.442</c:v>
                </c:pt>
                <c:pt idx="12632">
                  <c:v>26.446000000000002</c:v>
                </c:pt>
                <c:pt idx="12633">
                  <c:v>26.45</c:v>
                </c:pt>
                <c:pt idx="12634">
                  <c:v>26.455000000000002</c:v>
                </c:pt>
                <c:pt idx="12635">
                  <c:v>26.459</c:v>
                </c:pt>
                <c:pt idx="12636">
                  <c:v>26.463000000000001</c:v>
                </c:pt>
                <c:pt idx="12637">
                  <c:v>26.468</c:v>
                </c:pt>
                <c:pt idx="12638">
                  <c:v>26.472000000000001</c:v>
                </c:pt>
                <c:pt idx="12639">
                  <c:v>26.475999999999999</c:v>
                </c:pt>
                <c:pt idx="12640">
                  <c:v>26.481000000000002</c:v>
                </c:pt>
                <c:pt idx="12641">
                  <c:v>26.484999999999999</c:v>
                </c:pt>
                <c:pt idx="12642">
                  <c:v>26.489000000000001</c:v>
                </c:pt>
                <c:pt idx="12643">
                  <c:v>26.493000000000002</c:v>
                </c:pt>
                <c:pt idx="12644">
                  <c:v>26.498000000000001</c:v>
                </c:pt>
                <c:pt idx="12645">
                  <c:v>26.501999999999999</c:v>
                </c:pt>
                <c:pt idx="12646">
                  <c:v>26.506</c:v>
                </c:pt>
                <c:pt idx="12647">
                  <c:v>26.510999999999999</c:v>
                </c:pt>
                <c:pt idx="12648">
                  <c:v>26.515000000000001</c:v>
                </c:pt>
                <c:pt idx="12649">
                  <c:v>26.519000000000002</c:v>
                </c:pt>
                <c:pt idx="12650">
                  <c:v>26.524000000000001</c:v>
                </c:pt>
                <c:pt idx="12651">
                  <c:v>26.528000000000002</c:v>
                </c:pt>
                <c:pt idx="12652">
                  <c:v>26.532</c:v>
                </c:pt>
                <c:pt idx="12653">
                  <c:v>26.536000000000001</c:v>
                </c:pt>
                <c:pt idx="12654">
                  <c:v>26.541</c:v>
                </c:pt>
                <c:pt idx="12655">
                  <c:v>26.545000000000002</c:v>
                </c:pt>
                <c:pt idx="12656">
                  <c:v>26.548999999999999</c:v>
                </c:pt>
                <c:pt idx="12657">
                  <c:v>26.554000000000002</c:v>
                </c:pt>
                <c:pt idx="12658">
                  <c:v>26.558</c:v>
                </c:pt>
                <c:pt idx="12659">
                  <c:v>26.562000000000001</c:v>
                </c:pt>
                <c:pt idx="12660">
                  <c:v>26.565999999999999</c:v>
                </c:pt>
                <c:pt idx="12661">
                  <c:v>26.571000000000002</c:v>
                </c:pt>
                <c:pt idx="12662">
                  <c:v>26.574999999999999</c:v>
                </c:pt>
                <c:pt idx="12663">
                  <c:v>26.579000000000001</c:v>
                </c:pt>
                <c:pt idx="12664">
                  <c:v>26.584</c:v>
                </c:pt>
                <c:pt idx="12665">
                  <c:v>26.588000000000001</c:v>
                </c:pt>
                <c:pt idx="12666">
                  <c:v>26.592000000000002</c:v>
                </c:pt>
                <c:pt idx="12667">
                  <c:v>26.596</c:v>
                </c:pt>
                <c:pt idx="12668">
                  <c:v>26.600999999999999</c:v>
                </c:pt>
                <c:pt idx="12669">
                  <c:v>26.605</c:v>
                </c:pt>
                <c:pt idx="12670">
                  <c:v>26.609000000000002</c:v>
                </c:pt>
                <c:pt idx="12671">
                  <c:v>26.613</c:v>
                </c:pt>
                <c:pt idx="12672">
                  <c:v>26.618000000000002</c:v>
                </c:pt>
                <c:pt idx="12673">
                  <c:v>26.622</c:v>
                </c:pt>
                <c:pt idx="12674">
                  <c:v>26.626000000000001</c:v>
                </c:pt>
                <c:pt idx="12675">
                  <c:v>26.631</c:v>
                </c:pt>
                <c:pt idx="12676">
                  <c:v>26.635000000000002</c:v>
                </c:pt>
                <c:pt idx="12677">
                  <c:v>26.638999999999999</c:v>
                </c:pt>
                <c:pt idx="12678">
                  <c:v>26.643000000000001</c:v>
                </c:pt>
                <c:pt idx="12679">
                  <c:v>26.648</c:v>
                </c:pt>
                <c:pt idx="12680">
                  <c:v>26.652000000000001</c:v>
                </c:pt>
                <c:pt idx="12681">
                  <c:v>26.655999999999999</c:v>
                </c:pt>
                <c:pt idx="12682">
                  <c:v>26.66</c:v>
                </c:pt>
                <c:pt idx="12683">
                  <c:v>26.664999999999999</c:v>
                </c:pt>
                <c:pt idx="12684">
                  <c:v>26.669</c:v>
                </c:pt>
                <c:pt idx="12685">
                  <c:v>26.673000000000002</c:v>
                </c:pt>
                <c:pt idx="12686">
                  <c:v>26.677</c:v>
                </c:pt>
                <c:pt idx="12687">
                  <c:v>26.682000000000002</c:v>
                </c:pt>
                <c:pt idx="12688">
                  <c:v>26.686</c:v>
                </c:pt>
                <c:pt idx="12689">
                  <c:v>26.69</c:v>
                </c:pt>
                <c:pt idx="12690">
                  <c:v>26.693999999999999</c:v>
                </c:pt>
                <c:pt idx="12691">
                  <c:v>26.699000000000002</c:v>
                </c:pt>
                <c:pt idx="12692">
                  <c:v>26.702999999999999</c:v>
                </c:pt>
                <c:pt idx="12693">
                  <c:v>26.707000000000001</c:v>
                </c:pt>
                <c:pt idx="12694">
                  <c:v>26.711000000000002</c:v>
                </c:pt>
                <c:pt idx="12695">
                  <c:v>26.716000000000001</c:v>
                </c:pt>
                <c:pt idx="12696">
                  <c:v>26.72</c:v>
                </c:pt>
                <c:pt idx="12697">
                  <c:v>26.724</c:v>
                </c:pt>
                <c:pt idx="12698">
                  <c:v>26.728000000000002</c:v>
                </c:pt>
                <c:pt idx="12699">
                  <c:v>26.733000000000001</c:v>
                </c:pt>
                <c:pt idx="12700">
                  <c:v>26.737000000000002</c:v>
                </c:pt>
                <c:pt idx="12701">
                  <c:v>26.741</c:v>
                </c:pt>
                <c:pt idx="12702">
                  <c:v>26.745000000000001</c:v>
                </c:pt>
                <c:pt idx="12703">
                  <c:v>26.749000000000002</c:v>
                </c:pt>
                <c:pt idx="12704">
                  <c:v>26.754000000000001</c:v>
                </c:pt>
                <c:pt idx="12705">
                  <c:v>26.757999999999999</c:v>
                </c:pt>
                <c:pt idx="12706">
                  <c:v>26.762</c:v>
                </c:pt>
                <c:pt idx="12707">
                  <c:v>26.766000000000002</c:v>
                </c:pt>
                <c:pt idx="12708">
                  <c:v>26.771000000000001</c:v>
                </c:pt>
                <c:pt idx="12709">
                  <c:v>26.775000000000002</c:v>
                </c:pt>
                <c:pt idx="12710">
                  <c:v>26.779</c:v>
                </c:pt>
                <c:pt idx="12711">
                  <c:v>26.783000000000001</c:v>
                </c:pt>
                <c:pt idx="12712">
                  <c:v>26.788</c:v>
                </c:pt>
                <c:pt idx="12713">
                  <c:v>26.792000000000002</c:v>
                </c:pt>
                <c:pt idx="12714">
                  <c:v>26.795999999999999</c:v>
                </c:pt>
                <c:pt idx="12715">
                  <c:v>26.8</c:v>
                </c:pt>
                <c:pt idx="12716">
                  <c:v>26.804000000000002</c:v>
                </c:pt>
                <c:pt idx="12717">
                  <c:v>26.809000000000001</c:v>
                </c:pt>
                <c:pt idx="12718">
                  <c:v>26.812999999999999</c:v>
                </c:pt>
                <c:pt idx="12719">
                  <c:v>26.817</c:v>
                </c:pt>
                <c:pt idx="12720">
                  <c:v>26.821000000000002</c:v>
                </c:pt>
                <c:pt idx="12721">
                  <c:v>26.824999999999999</c:v>
                </c:pt>
                <c:pt idx="12722">
                  <c:v>26.830000000000002</c:v>
                </c:pt>
                <c:pt idx="12723">
                  <c:v>26.834</c:v>
                </c:pt>
                <c:pt idx="12724">
                  <c:v>26.838000000000001</c:v>
                </c:pt>
                <c:pt idx="12725">
                  <c:v>26.842000000000002</c:v>
                </c:pt>
                <c:pt idx="12726">
                  <c:v>26.846</c:v>
                </c:pt>
                <c:pt idx="12727">
                  <c:v>26.850999999999999</c:v>
                </c:pt>
                <c:pt idx="12728">
                  <c:v>26.855</c:v>
                </c:pt>
                <c:pt idx="12729">
                  <c:v>26.859000000000002</c:v>
                </c:pt>
                <c:pt idx="12730">
                  <c:v>26.863</c:v>
                </c:pt>
                <c:pt idx="12731">
                  <c:v>26.867000000000001</c:v>
                </c:pt>
                <c:pt idx="12732">
                  <c:v>26.871000000000002</c:v>
                </c:pt>
                <c:pt idx="12733">
                  <c:v>26.876000000000001</c:v>
                </c:pt>
                <c:pt idx="12734">
                  <c:v>26.88</c:v>
                </c:pt>
                <c:pt idx="12735">
                  <c:v>26.884</c:v>
                </c:pt>
                <c:pt idx="12736">
                  <c:v>26.888000000000002</c:v>
                </c:pt>
                <c:pt idx="12737">
                  <c:v>26.891999999999999</c:v>
                </c:pt>
                <c:pt idx="12738">
                  <c:v>26.896000000000001</c:v>
                </c:pt>
                <c:pt idx="12739">
                  <c:v>26.901</c:v>
                </c:pt>
                <c:pt idx="12740">
                  <c:v>26.905000000000001</c:v>
                </c:pt>
                <c:pt idx="12741">
                  <c:v>26.908999999999999</c:v>
                </c:pt>
                <c:pt idx="12742">
                  <c:v>26.913</c:v>
                </c:pt>
                <c:pt idx="12743">
                  <c:v>26.917000000000002</c:v>
                </c:pt>
                <c:pt idx="12744">
                  <c:v>26.922000000000001</c:v>
                </c:pt>
                <c:pt idx="12745">
                  <c:v>26.926000000000002</c:v>
                </c:pt>
                <c:pt idx="12746">
                  <c:v>26.93</c:v>
                </c:pt>
                <c:pt idx="12747">
                  <c:v>26.934000000000001</c:v>
                </c:pt>
                <c:pt idx="12748">
                  <c:v>26.937999999999999</c:v>
                </c:pt>
                <c:pt idx="12749">
                  <c:v>26.942</c:v>
                </c:pt>
                <c:pt idx="12750">
                  <c:v>26.946000000000002</c:v>
                </c:pt>
                <c:pt idx="12751">
                  <c:v>26.951000000000001</c:v>
                </c:pt>
                <c:pt idx="12752">
                  <c:v>26.955000000000002</c:v>
                </c:pt>
                <c:pt idx="12753">
                  <c:v>26.959</c:v>
                </c:pt>
                <c:pt idx="12754">
                  <c:v>26.963000000000001</c:v>
                </c:pt>
                <c:pt idx="12755">
                  <c:v>26.967000000000002</c:v>
                </c:pt>
                <c:pt idx="12756">
                  <c:v>26.971</c:v>
                </c:pt>
                <c:pt idx="12757">
                  <c:v>26.975000000000001</c:v>
                </c:pt>
                <c:pt idx="12758">
                  <c:v>26.98</c:v>
                </c:pt>
                <c:pt idx="12759">
                  <c:v>26.984000000000002</c:v>
                </c:pt>
                <c:pt idx="12760">
                  <c:v>26.988</c:v>
                </c:pt>
                <c:pt idx="12761">
                  <c:v>26.992000000000001</c:v>
                </c:pt>
                <c:pt idx="12762">
                  <c:v>26.996000000000002</c:v>
                </c:pt>
                <c:pt idx="12763">
                  <c:v>27</c:v>
                </c:pt>
                <c:pt idx="12764">
                  <c:v>27.004000000000001</c:v>
                </c:pt>
                <c:pt idx="12765">
                  <c:v>27.007999999999999</c:v>
                </c:pt>
                <c:pt idx="12766">
                  <c:v>27.013000000000002</c:v>
                </c:pt>
                <c:pt idx="12767">
                  <c:v>27.016999999999999</c:v>
                </c:pt>
                <c:pt idx="12768">
                  <c:v>27.021000000000001</c:v>
                </c:pt>
                <c:pt idx="12769">
                  <c:v>27.025000000000002</c:v>
                </c:pt>
                <c:pt idx="12770">
                  <c:v>27.029</c:v>
                </c:pt>
                <c:pt idx="12771">
                  <c:v>27.033000000000001</c:v>
                </c:pt>
                <c:pt idx="12772">
                  <c:v>27.036999999999999</c:v>
                </c:pt>
                <c:pt idx="12773">
                  <c:v>27.041</c:v>
                </c:pt>
                <c:pt idx="12774">
                  <c:v>27.045000000000002</c:v>
                </c:pt>
                <c:pt idx="12775">
                  <c:v>27.048999999999999</c:v>
                </c:pt>
                <c:pt idx="12776">
                  <c:v>27.053000000000001</c:v>
                </c:pt>
                <c:pt idx="12777">
                  <c:v>27.057000000000002</c:v>
                </c:pt>
                <c:pt idx="12778">
                  <c:v>27.062000000000001</c:v>
                </c:pt>
                <c:pt idx="12779">
                  <c:v>27.065999999999999</c:v>
                </c:pt>
                <c:pt idx="12780">
                  <c:v>27.07</c:v>
                </c:pt>
                <c:pt idx="12781">
                  <c:v>27.074000000000002</c:v>
                </c:pt>
                <c:pt idx="12782">
                  <c:v>27.077999999999999</c:v>
                </c:pt>
                <c:pt idx="12783">
                  <c:v>27.082000000000001</c:v>
                </c:pt>
                <c:pt idx="12784">
                  <c:v>27.086000000000002</c:v>
                </c:pt>
                <c:pt idx="12785">
                  <c:v>27.09</c:v>
                </c:pt>
                <c:pt idx="12786">
                  <c:v>27.094000000000001</c:v>
                </c:pt>
                <c:pt idx="12787">
                  <c:v>27.097999999999999</c:v>
                </c:pt>
                <c:pt idx="12788">
                  <c:v>27.102</c:v>
                </c:pt>
                <c:pt idx="12789">
                  <c:v>27.106000000000002</c:v>
                </c:pt>
                <c:pt idx="12790">
                  <c:v>27.11</c:v>
                </c:pt>
                <c:pt idx="12791">
                  <c:v>27.114000000000001</c:v>
                </c:pt>
                <c:pt idx="12792">
                  <c:v>27.118000000000002</c:v>
                </c:pt>
                <c:pt idx="12793">
                  <c:v>27.122</c:v>
                </c:pt>
                <c:pt idx="12794">
                  <c:v>27.126000000000001</c:v>
                </c:pt>
                <c:pt idx="12795">
                  <c:v>27.13</c:v>
                </c:pt>
                <c:pt idx="12796">
                  <c:v>27.134</c:v>
                </c:pt>
                <c:pt idx="12797">
                  <c:v>27.138000000000002</c:v>
                </c:pt>
                <c:pt idx="12798">
                  <c:v>27.141999999999999</c:v>
                </c:pt>
                <c:pt idx="12799">
                  <c:v>27.146000000000001</c:v>
                </c:pt>
                <c:pt idx="12800">
                  <c:v>27.150000000000002</c:v>
                </c:pt>
                <c:pt idx="12801">
                  <c:v>27.154</c:v>
                </c:pt>
                <c:pt idx="12802">
                  <c:v>27.158000000000001</c:v>
                </c:pt>
                <c:pt idx="12803">
                  <c:v>27.161999999999999</c:v>
                </c:pt>
                <c:pt idx="12804">
                  <c:v>27.166</c:v>
                </c:pt>
                <c:pt idx="12805">
                  <c:v>27.17</c:v>
                </c:pt>
                <c:pt idx="12806">
                  <c:v>27.175000000000001</c:v>
                </c:pt>
                <c:pt idx="12807">
                  <c:v>27.178000000000001</c:v>
                </c:pt>
                <c:pt idx="12808">
                  <c:v>27.182000000000002</c:v>
                </c:pt>
                <c:pt idx="12809">
                  <c:v>27.186</c:v>
                </c:pt>
                <c:pt idx="12810">
                  <c:v>27.19</c:v>
                </c:pt>
                <c:pt idx="12811">
                  <c:v>27.193999999999999</c:v>
                </c:pt>
                <c:pt idx="12812">
                  <c:v>27.198</c:v>
                </c:pt>
                <c:pt idx="12813">
                  <c:v>27.202000000000002</c:v>
                </c:pt>
                <c:pt idx="12814">
                  <c:v>27.206</c:v>
                </c:pt>
                <c:pt idx="12815">
                  <c:v>27.21</c:v>
                </c:pt>
                <c:pt idx="12816">
                  <c:v>27.214000000000002</c:v>
                </c:pt>
                <c:pt idx="12817">
                  <c:v>27.218</c:v>
                </c:pt>
                <c:pt idx="12818">
                  <c:v>27.222000000000001</c:v>
                </c:pt>
                <c:pt idx="12819">
                  <c:v>27.225999999999999</c:v>
                </c:pt>
                <c:pt idx="12820">
                  <c:v>27.23</c:v>
                </c:pt>
                <c:pt idx="12821">
                  <c:v>27.234000000000002</c:v>
                </c:pt>
                <c:pt idx="12822">
                  <c:v>27.238</c:v>
                </c:pt>
                <c:pt idx="12823">
                  <c:v>27.242000000000001</c:v>
                </c:pt>
                <c:pt idx="12824">
                  <c:v>27.246000000000002</c:v>
                </c:pt>
                <c:pt idx="12825">
                  <c:v>27.25</c:v>
                </c:pt>
                <c:pt idx="12826">
                  <c:v>27.254000000000001</c:v>
                </c:pt>
                <c:pt idx="12827">
                  <c:v>27.257999999999999</c:v>
                </c:pt>
                <c:pt idx="12828">
                  <c:v>27.262</c:v>
                </c:pt>
                <c:pt idx="12829">
                  <c:v>27.266000000000002</c:v>
                </c:pt>
                <c:pt idx="12830">
                  <c:v>27.27</c:v>
                </c:pt>
                <c:pt idx="12831">
                  <c:v>27.274000000000001</c:v>
                </c:pt>
                <c:pt idx="12832">
                  <c:v>27.278000000000002</c:v>
                </c:pt>
                <c:pt idx="12833">
                  <c:v>27.282</c:v>
                </c:pt>
                <c:pt idx="12834">
                  <c:v>27.286000000000001</c:v>
                </c:pt>
                <c:pt idx="12835">
                  <c:v>27.29</c:v>
                </c:pt>
                <c:pt idx="12836">
                  <c:v>27.294</c:v>
                </c:pt>
                <c:pt idx="12837">
                  <c:v>27.298000000000002</c:v>
                </c:pt>
                <c:pt idx="12838">
                  <c:v>27.302</c:v>
                </c:pt>
                <c:pt idx="12839">
                  <c:v>27.306000000000001</c:v>
                </c:pt>
                <c:pt idx="12840">
                  <c:v>27.310000000000002</c:v>
                </c:pt>
                <c:pt idx="12841">
                  <c:v>27.314</c:v>
                </c:pt>
                <c:pt idx="12842">
                  <c:v>27.318000000000001</c:v>
                </c:pt>
                <c:pt idx="12843">
                  <c:v>27.321999999999999</c:v>
                </c:pt>
                <c:pt idx="12844">
                  <c:v>27.326000000000001</c:v>
                </c:pt>
                <c:pt idx="12845">
                  <c:v>27.330000000000002</c:v>
                </c:pt>
                <c:pt idx="12846">
                  <c:v>27.334</c:v>
                </c:pt>
                <c:pt idx="12847">
                  <c:v>27.338000000000001</c:v>
                </c:pt>
                <c:pt idx="12848">
                  <c:v>27.342000000000002</c:v>
                </c:pt>
                <c:pt idx="12849">
                  <c:v>27.346</c:v>
                </c:pt>
                <c:pt idx="12850">
                  <c:v>27.35</c:v>
                </c:pt>
                <c:pt idx="12851">
                  <c:v>27.353999999999999</c:v>
                </c:pt>
                <c:pt idx="12852">
                  <c:v>27.358000000000001</c:v>
                </c:pt>
                <c:pt idx="12853">
                  <c:v>27.362000000000002</c:v>
                </c:pt>
                <c:pt idx="12854">
                  <c:v>27.366</c:v>
                </c:pt>
                <c:pt idx="12855">
                  <c:v>27.37</c:v>
                </c:pt>
                <c:pt idx="12856">
                  <c:v>27.374000000000002</c:v>
                </c:pt>
                <c:pt idx="12857">
                  <c:v>27.378</c:v>
                </c:pt>
                <c:pt idx="12858">
                  <c:v>27.382000000000001</c:v>
                </c:pt>
                <c:pt idx="12859">
                  <c:v>27.385999999999999</c:v>
                </c:pt>
                <c:pt idx="12860">
                  <c:v>27.39</c:v>
                </c:pt>
                <c:pt idx="12861">
                  <c:v>27.394000000000002</c:v>
                </c:pt>
                <c:pt idx="12862">
                  <c:v>27.398</c:v>
                </c:pt>
                <c:pt idx="12863">
                  <c:v>27.402000000000001</c:v>
                </c:pt>
                <c:pt idx="12864">
                  <c:v>27.405999999999999</c:v>
                </c:pt>
                <c:pt idx="12865">
                  <c:v>27.41</c:v>
                </c:pt>
                <c:pt idx="12866">
                  <c:v>27.414000000000001</c:v>
                </c:pt>
                <c:pt idx="12867">
                  <c:v>27.417999999999999</c:v>
                </c:pt>
                <c:pt idx="12868">
                  <c:v>27.422000000000001</c:v>
                </c:pt>
                <c:pt idx="12869">
                  <c:v>27.426000000000002</c:v>
                </c:pt>
                <c:pt idx="12870">
                  <c:v>27.43</c:v>
                </c:pt>
                <c:pt idx="12871">
                  <c:v>27.434000000000001</c:v>
                </c:pt>
                <c:pt idx="12872">
                  <c:v>27.437999999999999</c:v>
                </c:pt>
                <c:pt idx="12873">
                  <c:v>27.442</c:v>
                </c:pt>
                <c:pt idx="12874">
                  <c:v>27.446000000000002</c:v>
                </c:pt>
                <c:pt idx="12875">
                  <c:v>27.45</c:v>
                </c:pt>
                <c:pt idx="12876">
                  <c:v>27.454000000000001</c:v>
                </c:pt>
                <c:pt idx="12877">
                  <c:v>27.458000000000002</c:v>
                </c:pt>
                <c:pt idx="12878">
                  <c:v>27.462</c:v>
                </c:pt>
                <c:pt idx="12879">
                  <c:v>27.466000000000001</c:v>
                </c:pt>
                <c:pt idx="12880">
                  <c:v>27.47</c:v>
                </c:pt>
                <c:pt idx="12881">
                  <c:v>27.474</c:v>
                </c:pt>
                <c:pt idx="12882">
                  <c:v>27.478000000000002</c:v>
                </c:pt>
                <c:pt idx="12883">
                  <c:v>27.481999999999999</c:v>
                </c:pt>
                <c:pt idx="12884">
                  <c:v>27.486000000000001</c:v>
                </c:pt>
                <c:pt idx="12885">
                  <c:v>27.490000000000002</c:v>
                </c:pt>
                <c:pt idx="12886">
                  <c:v>27.494</c:v>
                </c:pt>
                <c:pt idx="12887">
                  <c:v>27.499000000000002</c:v>
                </c:pt>
                <c:pt idx="12888">
                  <c:v>27.503</c:v>
                </c:pt>
                <c:pt idx="12889">
                  <c:v>27.507000000000001</c:v>
                </c:pt>
                <c:pt idx="12890">
                  <c:v>27.510999999999999</c:v>
                </c:pt>
                <c:pt idx="12891">
                  <c:v>27.515000000000001</c:v>
                </c:pt>
                <c:pt idx="12892">
                  <c:v>27.519000000000002</c:v>
                </c:pt>
                <c:pt idx="12893">
                  <c:v>27.523</c:v>
                </c:pt>
                <c:pt idx="12894">
                  <c:v>27.527000000000001</c:v>
                </c:pt>
                <c:pt idx="12895">
                  <c:v>27.530999999999999</c:v>
                </c:pt>
                <c:pt idx="12896">
                  <c:v>27.535</c:v>
                </c:pt>
                <c:pt idx="12897">
                  <c:v>27.539000000000001</c:v>
                </c:pt>
                <c:pt idx="12898">
                  <c:v>27.542999999999999</c:v>
                </c:pt>
                <c:pt idx="12899">
                  <c:v>27.547000000000001</c:v>
                </c:pt>
                <c:pt idx="12900">
                  <c:v>27.551000000000002</c:v>
                </c:pt>
                <c:pt idx="12901">
                  <c:v>27.555</c:v>
                </c:pt>
                <c:pt idx="12902">
                  <c:v>27.559000000000001</c:v>
                </c:pt>
                <c:pt idx="12903">
                  <c:v>27.562999999999999</c:v>
                </c:pt>
                <c:pt idx="12904">
                  <c:v>27.567</c:v>
                </c:pt>
                <c:pt idx="12905">
                  <c:v>27.571000000000002</c:v>
                </c:pt>
                <c:pt idx="12906">
                  <c:v>27.574999999999999</c:v>
                </c:pt>
                <c:pt idx="12907">
                  <c:v>27.579000000000001</c:v>
                </c:pt>
                <c:pt idx="12908">
                  <c:v>27.583000000000002</c:v>
                </c:pt>
                <c:pt idx="12909">
                  <c:v>27.587</c:v>
                </c:pt>
                <c:pt idx="12910">
                  <c:v>27.591000000000001</c:v>
                </c:pt>
                <c:pt idx="12911">
                  <c:v>27.594999999999999</c:v>
                </c:pt>
                <c:pt idx="12912">
                  <c:v>27.599</c:v>
                </c:pt>
                <c:pt idx="12913">
                  <c:v>27.603999999999999</c:v>
                </c:pt>
                <c:pt idx="12914">
                  <c:v>27.608000000000001</c:v>
                </c:pt>
                <c:pt idx="12915">
                  <c:v>27.612000000000002</c:v>
                </c:pt>
                <c:pt idx="12916">
                  <c:v>27.616</c:v>
                </c:pt>
                <c:pt idx="12917">
                  <c:v>27.62</c:v>
                </c:pt>
                <c:pt idx="12918">
                  <c:v>27.624000000000002</c:v>
                </c:pt>
                <c:pt idx="12919">
                  <c:v>27.628</c:v>
                </c:pt>
                <c:pt idx="12920">
                  <c:v>27.632000000000001</c:v>
                </c:pt>
                <c:pt idx="12921">
                  <c:v>27.635999999999999</c:v>
                </c:pt>
                <c:pt idx="12922">
                  <c:v>27.64</c:v>
                </c:pt>
                <c:pt idx="12923">
                  <c:v>27.644000000000002</c:v>
                </c:pt>
                <c:pt idx="12924">
                  <c:v>27.648</c:v>
                </c:pt>
                <c:pt idx="12925">
                  <c:v>27.652000000000001</c:v>
                </c:pt>
                <c:pt idx="12926">
                  <c:v>27.655999999999999</c:v>
                </c:pt>
                <c:pt idx="12927">
                  <c:v>27.66</c:v>
                </c:pt>
                <c:pt idx="12928">
                  <c:v>27.664000000000001</c:v>
                </c:pt>
                <c:pt idx="12929">
                  <c:v>27.669</c:v>
                </c:pt>
                <c:pt idx="12930">
                  <c:v>27.673000000000002</c:v>
                </c:pt>
                <c:pt idx="12931">
                  <c:v>27.677</c:v>
                </c:pt>
                <c:pt idx="12932">
                  <c:v>27.681000000000001</c:v>
                </c:pt>
                <c:pt idx="12933">
                  <c:v>27.685000000000002</c:v>
                </c:pt>
                <c:pt idx="12934">
                  <c:v>27.689</c:v>
                </c:pt>
                <c:pt idx="12935">
                  <c:v>27.693000000000001</c:v>
                </c:pt>
                <c:pt idx="12936">
                  <c:v>27.696999999999999</c:v>
                </c:pt>
                <c:pt idx="12937">
                  <c:v>27.701000000000001</c:v>
                </c:pt>
                <c:pt idx="12938">
                  <c:v>27.705000000000002</c:v>
                </c:pt>
                <c:pt idx="12939">
                  <c:v>27.709</c:v>
                </c:pt>
                <c:pt idx="12940">
                  <c:v>27.713000000000001</c:v>
                </c:pt>
                <c:pt idx="12941">
                  <c:v>27.717000000000002</c:v>
                </c:pt>
                <c:pt idx="12942">
                  <c:v>27.722000000000001</c:v>
                </c:pt>
                <c:pt idx="12943">
                  <c:v>27.725999999999999</c:v>
                </c:pt>
                <c:pt idx="12944">
                  <c:v>27.73</c:v>
                </c:pt>
                <c:pt idx="12945">
                  <c:v>27.734000000000002</c:v>
                </c:pt>
                <c:pt idx="12946">
                  <c:v>27.738</c:v>
                </c:pt>
                <c:pt idx="12947">
                  <c:v>27.742000000000001</c:v>
                </c:pt>
                <c:pt idx="12948">
                  <c:v>27.746000000000002</c:v>
                </c:pt>
                <c:pt idx="12949">
                  <c:v>27.75</c:v>
                </c:pt>
                <c:pt idx="12950">
                  <c:v>27.754000000000001</c:v>
                </c:pt>
                <c:pt idx="12951">
                  <c:v>27.757999999999999</c:v>
                </c:pt>
                <c:pt idx="12952">
                  <c:v>27.762</c:v>
                </c:pt>
                <c:pt idx="12953">
                  <c:v>27.766000000000002</c:v>
                </c:pt>
                <c:pt idx="12954">
                  <c:v>27.771000000000001</c:v>
                </c:pt>
                <c:pt idx="12955">
                  <c:v>27.775000000000002</c:v>
                </c:pt>
                <c:pt idx="12956">
                  <c:v>27.779</c:v>
                </c:pt>
                <c:pt idx="12957">
                  <c:v>27.783000000000001</c:v>
                </c:pt>
                <c:pt idx="12958">
                  <c:v>27.786999999999999</c:v>
                </c:pt>
                <c:pt idx="12959">
                  <c:v>27.791</c:v>
                </c:pt>
                <c:pt idx="12960">
                  <c:v>27.795000000000002</c:v>
                </c:pt>
                <c:pt idx="12961">
                  <c:v>27.798999999999999</c:v>
                </c:pt>
                <c:pt idx="12962">
                  <c:v>27.803000000000001</c:v>
                </c:pt>
                <c:pt idx="12963">
                  <c:v>27.807000000000002</c:v>
                </c:pt>
                <c:pt idx="12964">
                  <c:v>27.811</c:v>
                </c:pt>
                <c:pt idx="12965">
                  <c:v>27.815999999999999</c:v>
                </c:pt>
                <c:pt idx="12966">
                  <c:v>27.82</c:v>
                </c:pt>
                <c:pt idx="12967">
                  <c:v>27.824000000000002</c:v>
                </c:pt>
                <c:pt idx="12968">
                  <c:v>27.827999999999999</c:v>
                </c:pt>
                <c:pt idx="12969">
                  <c:v>27.832000000000001</c:v>
                </c:pt>
                <c:pt idx="12970">
                  <c:v>27.836000000000002</c:v>
                </c:pt>
                <c:pt idx="12971">
                  <c:v>27.84</c:v>
                </c:pt>
                <c:pt idx="12972">
                  <c:v>27.844000000000001</c:v>
                </c:pt>
                <c:pt idx="12973">
                  <c:v>27.847999999999999</c:v>
                </c:pt>
                <c:pt idx="12974">
                  <c:v>27.852</c:v>
                </c:pt>
                <c:pt idx="12975">
                  <c:v>27.856999999999999</c:v>
                </c:pt>
                <c:pt idx="12976">
                  <c:v>27.861000000000001</c:v>
                </c:pt>
                <c:pt idx="12977">
                  <c:v>27.865000000000002</c:v>
                </c:pt>
                <c:pt idx="12978">
                  <c:v>27.869</c:v>
                </c:pt>
                <c:pt idx="12979">
                  <c:v>27.873000000000001</c:v>
                </c:pt>
                <c:pt idx="12980">
                  <c:v>27.876999999999999</c:v>
                </c:pt>
                <c:pt idx="12981">
                  <c:v>27.881</c:v>
                </c:pt>
                <c:pt idx="12982">
                  <c:v>27.885000000000002</c:v>
                </c:pt>
                <c:pt idx="12983">
                  <c:v>27.89</c:v>
                </c:pt>
                <c:pt idx="12984">
                  <c:v>27.894000000000002</c:v>
                </c:pt>
                <c:pt idx="12985">
                  <c:v>27.898</c:v>
                </c:pt>
                <c:pt idx="12986">
                  <c:v>27.902000000000001</c:v>
                </c:pt>
                <c:pt idx="12987">
                  <c:v>27.905999999999999</c:v>
                </c:pt>
                <c:pt idx="12988">
                  <c:v>27.91</c:v>
                </c:pt>
                <c:pt idx="12989">
                  <c:v>27.914000000000001</c:v>
                </c:pt>
                <c:pt idx="12990">
                  <c:v>27.917999999999999</c:v>
                </c:pt>
                <c:pt idx="12991">
                  <c:v>27.922000000000001</c:v>
                </c:pt>
                <c:pt idx="12992">
                  <c:v>27.927</c:v>
                </c:pt>
                <c:pt idx="12993">
                  <c:v>27.931000000000001</c:v>
                </c:pt>
                <c:pt idx="12994">
                  <c:v>27.935000000000002</c:v>
                </c:pt>
                <c:pt idx="12995">
                  <c:v>27.939</c:v>
                </c:pt>
                <c:pt idx="12996">
                  <c:v>27.943000000000001</c:v>
                </c:pt>
                <c:pt idx="12997">
                  <c:v>27.946999999999999</c:v>
                </c:pt>
                <c:pt idx="12998">
                  <c:v>27.951000000000001</c:v>
                </c:pt>
                <c:pt idx="12999">
                  <c:v>27.955000000000002</c:v>
                </c:pt>
                <c:pt idx="13000">
                  <c:v>27.959</c:v>
                </c:pt>
                <c:pt idx="13001">
                  <c:v>27.964000000000002</c:v>
                </c:pt>
                <c:pt idx="13002">
                  <c:v>27.968</c:v>
                </c:pt>
                <c:pt idx="13003">
                  <c:v>27.972000000000001</c:v>
                </c:pt>
                <c:pt idx="13004">
                  <c:v>27.975999999999999</c:v>
                </c:pt>
                <c:pt idx="13005">
                  <c:v>27.98</c:v>
                </c:pt>
                <c:pt idx="13006">
                  <c:v>27.984000000000002</c:v>
                </c:pt>
                <c:pt idx="13007">
                  <c:v>27.988</c:v>
                </c:pt>
                <c:pt idx="13008">
                  <c:v>27.992000000000001</c:v>
                </c:pt>
                <c:pt idx="13009">
                  <c:v>27.997</c:v>
                </c:pt>
                <c:pt idx="13010">
                  <c:v>28.001000000000001</c:v>
                </c:pt>
                <c:pt idx="13011">
                  <c:v>28.004999999999999</c:v>
                </c:pt>
                <c:pt idx="13012">
                  <c:v>28.009</c:v>
                </c:pt>
                <c:pt idx="13013">
                  <c:v>28.013000000000002</c:v>
                </c:pt>
                <c:pt idx="13014">
                  <c:v>28.016999999999999</c:v>
                </c:pt>
                <c:pt idx="13015">
                  <c:v>28.021000000000001</c:v>
                </c:pt>
                <c:pt idx="13016">
                  <c:v>28.025000000000002</c:v>
                </c:pt>
                <c:pt idx="13017">
                  <c:v>28.029</c:v>
                </c:pt>
                <c:pt idx="13018">
                  <c:v>28.033999999999999</c:v>
                </c:pt>
                <c:pt idx="13019">
                  <c:v>28.038</c:v>
                </c:pt>
                <c:pt idx="13020">
                  <c:v>28.042000000000002</c:v>
                </c:pt>
                <c:pt idx="13021">
                  <c:v>28.045999999999999</c:v>
                </c:pt>
                <c:pt idx="13022">
                  <c:v>28.05</c:v>
                </c:pt>
                <c:pt idx="13023">
                  <c:v>28.054000000000002</c:v>
                </c:pt>
                <c:pt idx="13024">
                  <c:v>28.058</c:v>
                </c:pt>
                <c:pt idx="13025">
                  <c:v>28.062000000000001</c:v>
                </c:pt>
                <c:pt idx="13026">
                  <c:v>28.065999999999999</c:v>
                </c:pt>
                <c:pt idx="13027">
                  <c:v>28.071000000000002</c:v>
                </c:pt>
                <c:pt idx="13028">
                  <c:v>28.074999999999999</c:v>
                </c:pt>
                <c:pt idx="13029">
                  <c:v>28.079000000000001</c:v>
                </c:pt>
                <c:pt idx="13030">
                  <c:v>28.083000000000002</c:v>
                </c:pt>
                <c:pt idx="13031">
                  <c:v>28.087</c:v>
                </c:pt>
                <c:pt idx="13032">
                  <c:v>28.091000000000001</c:v>
                </c:pt>
                <c:pt idx="13033">
                  <c:v>28.094999999999999</c:v>
                </c:pt>
                <c:pt idx="13034">
                  <c:v>28.099</c:v>
                </c:pt>
                <c:pt idx="13035">
                  <c:v>28.103000000000002</c:v>
                </c:pt>
                <c:pt idx="13036">
                  <c:v>28.108000000000001</c:v>
                </c:pt>
                <c:pt idx="13037">
                  <c:v>28.112000000000002</c:v>
                </c:pt>
                <c:pt idx="13038">
                  <c:v>28.116</c:v>
                </c:pt>
                <c:pt idx="13039">
                  <c:v>28.12</c:v>
                </c:pt>
                <c:pt idx="13040">
                  <c:v>28.124000000000002</c:v>
                </c:pt>
                <c:pt idx="13041">
                  <c:v>28.128</c:v>
                </c:pt>
                <c:pt idx="13042">
                  <c:v>28.132000000000001</c:v>
                </c:pt>
                <c:pt idx="13043">
                  <c:v>28.135999999999999</c:v>
                </c:pt>
                <c:pt idx="13044">
                  <c:v>28.141000000000002</c:v>
                </c:pt>
                <c:pt idx="13045">
                  <c:v>28.145</c:v>
                </c:pt>
                <c:pt idx="13046">
                  <c:v>28.149000000000001</c:v>
                </c:pt>
                <c:pt idx="13047">
                  <c:v>28.153000000000002</c:v>
                </c:pt>
                <c:pt idx="13048">
                  <c:v>28.157</c:v>
                </c:pt>
                <c:pt idx="13049">
                  <c:v>28.161000000000001</c:v>
                </c:pt>
                <c:pt idx="13050">
                  <c:v>28.164999999999999</c:v>
                </c:pt>
                <c:pt idx="13051">
                  <c:v>28.169</c:v>
                </c:pt>
                <c:pt idx="13052">
                  <c:v>28.173999999999999</c:v>
                </c:pt>
                <c:pt idx="13053">
                  <c:v>28.178000000000001</c:v>
                </c:pt>
                <c:pt idx="13054">
                  <c:v>28.182000000000002</c:v>
                </c:pt>
                <c:pt idx="13055">
                  <c:v>28.186</c:v>
                </c:pt>
                <c:pt idx="13056">
                  <c:v>28.19</c:v>
                </c:pt>
                <c:pt idx="13057">
                  <c:v>28.193999999999999</c:v>
                </c:pt>
                <c:pt idx="13058">
                  <c:v>28.198</c:v>
                </c:pt>
                <c:pt idx="13059">
                  <c:v>28.202000000000002</c:v>
                </c:pt>
                <c:pt idx="13060">
                  <c:v>28.207000000000001</c:v>
                </c:pt>
                <c:pt idx="13061">
                  <c:v>28.211000000000002</c:v>
                </c:pt>
                <c:pt idx="13062">
                  <c:v>28.215</c:v>
                </c:pt>
                <c:pt idx="13063">
                  <c:v>28.219000000000001</c:v>
                </c:pt>
                <c:pt idx="13064">
                  <c:v>28.222999999999999</c:v>
                </c:pt>
                <c:pt idx="13065">
                  <c:v>28.227</c:v>
                </c:pt>
                <c:pt idx="13066">
                  <c:v>28.231000000000002</c:v>
                </c:pt>
                <c:pt idx="13067">
                  <c:v>28.234999999999999</c:v>
                </c:pt>
                <c:pt idx="13068">
                  <c:v>28.239000000000001</c:v>
                </c:pt>
                <c:pt idx="13069">
                  <c:v>28.244</c:v>
                </c:pt>
                <c:pt idx="13070">
                  <c:v>28.248000000000001</c:v>
                </c:pt>
                <c:pt idx="13071">
                  <c:v>28.251999999999999</c:v>
                </c:pt>
                <c:pt idx="13072">
                  <c:v>28.256</c:v>
                </c:pt>
                <c:pt idx="13073">
                  <c:v>28.26</c:v>
                </c:pt>
                <c:pt idx="13074">
                  <c:v>28.263999999999999</c:v>
                </c:pt>
                <c:pt idx="13075">
                  <c:v>28.268000000000001</c:v>
                </c:pt>
                <c:pt idx="13076">
                  <c:v>28.272000000000002</c:v>
                </c:pt>
                <c:pt idx="13077">
                  <c:v>28.277000000000001</c:v>
                </c:pt>
                <c:pt idx="13078">
                  <c:v>28.281000000000002</c:v>
                </c:pt>
                <c:pt idx="13079">
                  <c:v>28.285</c:v>
                </c:pt>
                <c:pt idx="13080">
                  <c:v>28.289000000000001</c:v>
                </c:pt>
                <c:pt idx="13081">
                  <c:v>28.292999999999999</c:v>
                </c:pt>
                <c:pt idx="13082">
                  <c:v>28.297000000000001</c:v>
                </c:pt>
                <c:pt idx="13083">
                  <c:v>28.301000000000002</c:v>
                </c:pt>
                <c:pt idx="13084">
                  <c:v>28.305</c:v>
                </c:pt>
                <c:pt idx="13085">
                  <c:v>28.309000000000001</c:v>
                </c:pt>
                <c:pt idx="13086">
                  <c:v>28.312999999999999</c:v>
                </c:pt>
                <c:pt idx="13087">
                  <c:v>28.317</c:v>
                </c:pt>
                <c:pt idx="13088">
                  <c:v>28.321000000000002</c:v>
                </c:pt>
                <c:pt idx="13089">
                  <c:v>28.324999999999999</c:v>
                </c:pt>
                <c:pt idx="13090">
                  <c:v>28.329000000000001</c:v>
                </c:pt>
                <c:pt idx="13091">
                  <c:v>28.333000000000002</c:v>
                </c:pt>
                <c:pt idx="13092">
                  <c:v>28.337</c:v>
                </c:pt>
                <c:pt idx="13093">
                  <c:v>28.341000000000001</c:v>
                </c:pt>
                <c:pt idx="13094">
                  <c:v>28.344000000000001</c:v>
                </c:pt>
                <c:pt idx="13095">
                  <c:v>28.347999999999999</c:v>
                </c:pt>
                <c:pt idx="13096">
                  <c:v>28.352</c:v>
                </c:pt>
                <c:pt idx="13097">
                  <c:v>28.355</c:v>
                </c:pt>
                <c:pt idx="13098">
                  <c:v>28.359000000000002</c:v>
                </c:pt>
                <c:pt idx="13099">
                  <c:v>28.362000000000002</c:v>
                </c:pt>
                <c:pt idx="13100">
                  <c:v>28.365000000000002</c:v>
                </c:pt>
                <c:pt idx="13101">
                  <c:v>28.369</c:v>
                </c:pt>
                <c:pt idx="13102">
                  <c:v>28.372</c:v>
                </c:pt>
                <c:pt idx="13103">
                  <c:v>28.375</c:v>
                </c:pt>
                <c:pt idx="13104">
                  <c:v>28.376999999999999</c:v>
                </c:pt>
                <c:pt idx="13105">
                  <c:v>28.379000000000001</c:v>
                </c:pt>
                <c:pt idx="13106">
                  <c:v>28.38</c:v>
                </c:pt>
                <c:pt idx="13107">
                  <c:v>28.38</c:v>
                </c:pt>
                <c:pt idx="13108">
                  <c:v>28.38</c:v>
                </c:pt>
                <c:pt idx="13109">
                  <c:v>28.381</c:v>
                </c:pt>
                <c:pt idx="13110">
                  <c:v>28.381</c:v>
                </c:pt>
                <c:pt idx="13111">
                  <c:v>28.381</c:v>
                </c:pt>
                <c:pt idx="13112">
                  <c:v>28.381</c:v>
                </c:pt>
                <c:pt idx="13113">
                  <c:v>28.382000000000001</c:v>
                </c:pt>
                <c:pt idx="13114">
                  <c:v>28.382000000000001</c:v>
                </c:pt>
                <c:pt idx="13115">
                  <c:v>28.382000000000001</c:v>
                </c:pt>
                <c:pt idx="13116">
                  <c:v>28.382000000000001</c:v>
                </c:pt>
                <c:pt idx="13117">
                  <c:v>28.382999999999999</c:v>
                </c:pt>
                <c:pt idx="13118">
                  <c:v>28.382999999999999</c:v>
                </c:pt>
                <c:pt idx="13119">
                  <c:v>28.382999999999999</c:v>
                </c:pt>
                <c:pt idx="13120">
                  <c:v>28.384</c:v>
                </c:pt>
                <c:pt idx="13121">
                  <c:v>28.384</c:v>
                </c:pt>
                <c:pt idx="13122">
                  <c:v>28.384</c:v>
                </c:pt>
                <c:pt idx="13123">
                  <c:v>28.384</c:v>
                </c:pt>
                <c:pt idx="13124">
                  <c:v>28.385000000000002</c:v>
                </c:pt>
                <c:pt idx="13125">
                  <c:v>28.385000000000002</c:v>
                </c:pt>
                <c:pt idx="13126">
                  <c:v>28.385000000000002</c:v>
                </c:pt>
                <c:pt idx="13127">
                  <c:v>28.385999999999999</c:v>
                </c:pt>
                <c:pt idx="13128">
                  <c:v>28.385999999999999</c:v>
                </c:pt>
                <c:pt idx="13129">
                  <c:v>28.385999999999999</c:v>
                </c:pt>
                <c:pt idx="13130">
                  <c:v>28.385999999999999</c:v>
                </c:pt>
                <c:pt idx="13131">
                  <c:v>28.387</c:v>
                </c:pt>
                <c:pt idx="13132">
                  <c:v>28.387</c:v>
                </c:pt>
                <c:pt idx="13133">
                  <c:v>28.387</c:v>
                </c:pt>
                <c:pt idx="13134">
                  <c:v>28.388000000000002</c:v>
                </c:pt>
                <c:pt idx="13135">
                  <c:v>28.388000000000002</c:v>
                </c:pt>
                <c:pt idx="13136">
                  <c:v>28.388000000000002</c:v>
                </c:pt>
                <c:pt idx="13137">
                  <c:v>28.388000000000002</c:v>
                </c:pt>
                <c:pt idx="13138">
                  <c:v>28.388999999999999</c:v>
                </c:pt>
                <c:pt idx="13139">
                  <c:v>28.388999999999999</c:v>
                </c:pt>
                <c:pt idx="13140">
                  <c:v>28.388999999999999</c:v>
                </c:pt>
                <c:pt idx="13141">
                  <c:v>28.39</c:v>
                </c:pt>
                <c:pt idx="13142">
                  <c:v>28.39</c:v>
                </c:pt>
                <c:pt idx="13143">
                  <c:v>28.39</c:v>
                </c:pt>
                <c:pt idx="13144">
                  <c:v>28.39</c:v>
                </c:pt>
                <c:pt idx="13145">
                  <c:v>28.391000000000002</c:v>
                </c:pt>
                <c:pt idx="13146">
                  <c:v>28.391000000000002</c:v>
                </c:pt>
                <c:pt idx="13147">
                  <c:v>28.391000000000002</c:v>
                </c:pt>
                <c:pt idx="13148">
                  <c:v>28.391999999999999</c:v>
                </c:pt>
                <c:pt idx="13149">
                  <c:v>28.391999999999999</c:v>
                </c:pt>
                <c:pt idx="13150">
                  <c:v>28.391999999999999</c:v>
                </c:pt>
                <c:pt idx="13151">
                  <c:v>28.391999999999999</c:v>
                </c:pt>
                <c:pt idx="13152">
                  <c:v>28.393000000000001</c:v>
                </c:pt>
                <c:pt idx="13153">
                  <c:v>28.393000000000001</c:v>
                </c:pt>
                <c:pt idx="13154">
                  <c:v>28.393000000000001</c:v>
                </c:pt>
                <c:pt idx="13155">
                  <c:v>28.393000000000001</c:v>
                </c:pt>
                <c:pt idx="13156">
                  <c:v>28.394000000000002</c:v>
                </c:pt>
                <c:pt idx="13157">
                  <c:v>28.394000000000002</c:v>
                </c:pt>
                <c:pt idx="13158">
                  <c:v>28.394000000000002</c:v>
                </c:pt>
                <c:pt idx="13159">
                  <c:v>28.395</c:v>
                </c:pt>
                <c:pt idx="13160">
                  <c:v>28.395</c:v>
                </c:pt>
                <c:pt idx="13161">
                  <c:v>28.395</c:v>
                </c:pt>
                <c:pt idx="13162">
                  <c:v>28.395</c:v>
                </c:pt>
                <c:pt idx="13163">
                  <c:v>28.396000000000001</c:v>
                </c:pt>
                <c:pt idx="13164">
                  <c:v>28.396000000000001</c:v>
                </c:pt>
                <c:pt idx="13165">
                  <c:v>28.396000000000001</c:v>
                </c:pt>
                <c:pt idx="13166">
                  <c:v>28.397000000000002</c:v>
                </c:pt>
                <c:pt idx="13167">
                  <c:v>28.397000000000002</c:v>
                </c:pt>
                <c:pt idx="13168">
                  <c:v>28.397000000000002</c:v>
                </c:pt>
                <c:pt idx="13169">
                  <c:v>28.397000000000002</c:v>
                </c:pt>
                <c:pt idx="13170">
                  <c:v>28.398</c:v>
                </c:pt>
                <c:pt idx="13171">
                  <c:v>28.398</c:v>
                </c:pt>
                <c:pt idx="13172">
                  <c:v>28.398</c:v>
                </c:pt>
                <c:pt idx="13173">
                  <c:v>28.399000000000001</c:v>
                </c:pt>
                <c:pt idx="13174">
                  <c:v>28.399000000000001</c:v>
                </c:pt>
                <c:pt idx="13175">
                  <c:v>28.399000000000001</c:v>
                </c:pt>
                <c:pt idx="13176">
                  <c:v>28.399000000000001</c:v>
                </c:pt>
                <c:pt idx="13177">
                  <c:v>28.400000000000002</c:v>
                </c:pt>
                <c:pt idx="13178">
                  <c:v>28.400000000000002</c:v>
                </c:pt>
                <c:pt idx="13179">
                  <c:v>28.400000000000002</c:v>
                </c:pt>
                <c:pt idx="13180">
                  <c:v>28.401</c:v>
                </c:pt>
                <c:pt idx="13181">
                  <c:v>28.401</c:v>
                </c:pt>
                <c:pt idx="13182">
                  <c:v>28.401</c:v>
                </c:pt>
                <c:pt idx="13183">
                  <c:v>28.401</c:v>
                </c:pt>
                <c:pt idx="13184">
                  <c:v>28.402000000000001</c:v>
                </c:pt>
                <c:pt idx="13185">
                  <c:v>28.402000000000001</c:v>
                </c:pt>
                <c:pt idx="13186">
                  <c:v>28.402000000000001</c:v>
                </c:pt>
                <c:pt idx="13187">
                  <c:v>28.402000000000001</c:v>
                </c:pt>
                <c:pt idx="13188">
                  <c:v>28.403000000000002</c:v>
                </c:pt>
                <c:pt idx="13189">
                  <c:v>28.403000000000002</c:v>
                </c:pt>
                <c:pt idx="13190">
                  <c:v>28.403000000000002</c:v>
                </c:pt>
                <c:pt idx="13191">
                  <c:v>28.404</c:v>
                </c:pt>
                <c:pt idx="13192">
                  <c:v>28.404</c:v>
                </c:pt>
                <c:pt idx="13193">
                  <c:v>28.404</c:v>
                </c:pt>
                <c:pt idx="13194">
                  <c:v>28.404</c:v>
                </c:pt>
                <c:pt idx="13195">
                  <c:v>28.405000000000001</c:v>
                </c:pt>
                <c:pt idx="13196">
                  <c:v>28.405000000000001</c:v>
                </c:pt>
                <c:pt idx="13197">
                  <c:v>28.405000000000001</c:v>
                </c:pt>
                <c:pt idx="13198">
                  <c:v>28.406000000000002</c:v>
                </c:pt>
                <c:pt idx="13199">
                  <c:v>28.406000000000002</c:v>
                </c:pt>
                <c:pt idx="13200">
                  <c:v>28.406000000000002</c:v>
                </c:pt>
                <c:pt idx="13201">
                  <c:v>28.406000000000002</c:v>
                </c:pt>
                <c:pt idx="13202">
                  <c:v>28.407</c:v>
                </c:pt>
                <c:pt idx="13203">
                  <c:v>28.407</c:v>
                </c:pt>
                <c:pt idx="13204">
                  <c:v>28.407</c:v>
                </c:pt>
                <c:pt idx="13205">
                  <c:v>28.408000000000001</c:v>
                </c:pt>
                <c:pt idx="13206">
                  <c:v>28.408000000000001</c:v>
                </c:pt>
                <c:pt idx="13207">
                  <c:v>28.408000000000001</c:v>
                </c:pt>
                <c:pt idx="13208">
                  <c:v>28.408000000000001</c:v>
                </c:pt>
                <c:pt idx="13209">
                  <c:v>28.408999999999999</c:v>
                </c:pt>
                <c:pt idx="13210">
                  <c:v>28.408999999999999</c:v>
                </c:pt>
                <c:pt idx="13211">
                  <c:v>28.408999999999999</c:v>
                </c:pt>
                <c:pt idx="13212">
                  <c:v>28.41</c:v>
                </c:pt>
                <c:pt idx="13213">
                  <c:v>28.41</c:v>
                </c:pt>
                <c:pt idx="13214">
                  <c:v>28.41</c:v>
                </c:pt>
                <c:pt idx="13215">
                  <c:v>28.41</c:v>
                </c:pt>
                <c:pt idx="13216">
                  <c:v>28.411000000000001</c:v>
                </c:pt>
                <c:pt idx="13217">
                  <c:v>28.411000000000001</c:v>
                </c:pt>
                <c:pt idx="13218">
                  <c:v>28.411000000000001</c:v>
                </c:pt>
                <c:pt idx="13219">
                  <c:v>28.411000000000001</c:v>
                </c:pt>
                <c:pt idx="13220">
                  <c:v>28.411999999999999</c:v>
                </c:pt>
                <c:pt idx="13221">
                  <c:v>28.411999999999999</c:v>
                </c:pt>
                <c:pt idx="13222">
                  <c:v>28.411999999999999</c:v>
                </c:pt>
                <c:pt idx="13223">
                  <c:v>28.413</c:v>
                </c:pt>
                <c:pt idx="13224">
                  <c:v>28.413</c:v>
                </c:pt>
                <c:pt idx="13225">
                  <c:v>28.413</c:v>
                </c:pt>
                <c:pt idx="13226">
                  <c:v>28.413</c:v>
                </c:pt>
                <c:pt idx="13227">
                  <c:v>28.414000000000001</c:v>
                </c:pt>
                <c:pt idx="13228">
                  <c:v>28.414000000000001</c:v>
                </c:pt>
                <c:pt idx="13229">
                  <c:v>28.414000000000001</c:v>
                </c:pt>
                <c:pt idx="13230">
                  <c:v>28.414999999999999</c:v>
                </c:pt>
                <c:pt idx="13231">
                  <c:v>28.414999999999999</c:v>
                </c:pt>
                <c:pt idx="13232">
                  <c:v>28.414999999999999</c:v>
                </c:pt>
                <c:pt idx="13233">
                  <c:v>28.414999999999999</c:v>
                </c:pt>
                <c:pt idx="13234">
                  <c:v>28.416</c:v>
                </c:pt>
                <c:pt idx="13235">
                  <c:v>28.416</c:v>
                </c:pt>
                <c:pt idx="13236">
                  <c:v>28.416</c:v>
                </c:pt>
                <c:pt idx="13237">
                  <c:v>28.417000000000002</c:v>
                </c:pt>
                <c:pt idx="13238">
                  <c:v>28.417000000000002</c:v>
                </c:pt>
                <c:pt idx="13239">
                  <c:v>28.417000000000002</c:v>
                </c:pt>
                <c:pt idx="13240">
                  <c:v>28.417000000000002</c:v>
                </c:pt>
                <c:pt idx="13241">
                  <c:v>28.417999999999999</c:v>
                </c:pt>
                <c:pt idx="13242">
                  <c:v>28.417999999999999</c:v>
                </c:pt>
                <c:pt idx="13243">
                  <c:v>28.417999999999999</c:v>
                </c:pt>
                <c:pt idx="13244">
                  <c:v>28.419</c:v>
                </c:pt>
                <c:pt idx="13245">
                  <c:v>28.419</c:v>
                </c:pt>
                <c:pt idx="13246">
                  <c:v>28.419</c:v>
                </c:pt>
                <c:pt idx="13247">
                  <c:v>28.419</c:v>
                </c:pt>
                <c:pt idx="13248">
                  <c:v>28.42</c:v>
                </c:pt>
                <c:pt idx="13249">
                  <c:v>28.42</c:v>
                </c:pt>
                <c:pt idx="13250">
                  <c:v>28.42</c:v>
                </c:pt>
                <c:pt idx="13251">
                  <c:v>28.420999999999999</c:v>
                </c:pt>
                <c:pt idx="13252">
                  <c:v>28.420999999999999</c:v>
                </c:pt>
                <c:pt idx="13253">
                  <c:v>28.420999999999999</c:v>
                </c:pt>
                <c:pt idx="13254">
                  <c:v>28.420999999999999</c:v>
                </c:pt>
                <c:pt idx="13255">
                  <c:v>28.422000000000001</c:v>
                </c:pt>
                <c:pt idx="13256">
                  <c:v>28.422000000000001</c:v>
                </c:pt>
                <c:pt idx="13257">
                  <c:v>28.422000000000001</c:v>
                </c:pt>
                <c:pt idx="13258">
                  <c:v>28.422000000000001</c:v>
                </c:pt>
                <c:pt idx="13259">
                  <c:v>28.423000000000002</c:v>
                </c:pt>
                <c:pt idx="13260">
                  <c:v>28.423000000000002</c:v>
                </c:pt>
                <c:pt idx="13261">
                  <c:v>28.423000000000002</c:v>
                </c:pt>
                <c:pt idx="13262">
                  <c:v>28.423999999999999</c:v>
                </c:pt>
                <c:pt idx="13263">
                  <c:v>28.423999999999999</c:v>
                </c:pt>
                <c:pt idx="13264">
                  <c:v>28.423999999999999</c:v>
                </c:pt>
                <c:pt idx="13265">
                  <c:v>28.423999999999999</c:v>
                </c:pt>
                <c:pt idx="13266">
                  <c:v>28.425000000000001</c:v>
                </c:pt>
                <c:pt idx="13267">
                  <c:v>28.425000000000001</c:v>
                </c:pt>
                <c:pt idx="13268">
                  <c:v>28.425000000000001</c:v>
                </c:pt>
                <c:pt idx="13269">
                  <c:v>28.426000000000002</c:v>
                </c:pt>
                <c:pt idx="13270">
                  <c:v>28.426000000000002</c:v>
                </c:pt>
                <c:pt idx="13271">
                  <c:v>28.426000000000002</c:v>
                </c:pt>
                <c:pt idx="13272">
                  <c:v>28.426000000000002</c:v>
                </c:pt>
                <c:pt idx="13273">
                  <c:v>28.427</c:v>
                </c:pt>
                <c:pt idx="13274">
                  <c:v>28.427</c:v>
                </c:pt>
                <c:pt idx="13275">
                  <c:v>28.427</c:v>
                </c:pt>
                <c:pt idx="13276">
                  <c:v>28.428000000000001</c:v>
                </c:pt>
                <c:pt idx="13277">
                  <c:v>28.428000000000001</c:v>
                </c:pt>
                <c:pt idx="13278">
                  <c:v>28.428000000000001</c:v>
                </c:pt>
                <c:pt idx="13279">
                  <c:v>28.428000000000001</c:v>
                </c:pt>
                <c:pt idx="13280">
                  <c:v>28.429000000000002</c:v>
                </c:pt>
                <c:pt idx="13281">
                  <c:v>28.429000000000002</c:v>
                </c:pt>
                <c:pt idx="13282">
                  <c:v>28.429000000000002</c:v>
                </c:pt>
                <c:pt idx="13283">
                  <c:v>28.43</c:v>
                </c:pt>
                <c:pt idx="13284">
                  <c:v>28.43</c:v>
                </c:pt>
                <c:pt idx="13285">
                  <c:v>28.43</c:v>
                </c:pt>
                <c:pt idx="13286">
                  <c:v>28.43</c:v>
                </c:pt>
                <c:pt idx="13287">
                  <c:v>28.431000000000001</c:v>
                </c:pt>
                <c:pt idx="13288">
                  <c:v>28.431000000000001</c:v>
                </c:pt>
                <c:pt idx="13289">
                  <c:v>28.431000000000001</c:v>
                </c:pt>
                <c:pt idx="13290">
                  <c:v>28.431000000000001</c:v>
                </c:pt>
                <c:pt idx="13291">
                  <c:v>28.432000000000002</c:v>
                </c:pt>
                <c:pt idx="13292">
                  <c:v>28.432000000000002</c:v>
                </c:pt>
                <c:pt idx="13293">
                  <c:v>28.432000000000002</c:v>
                </c:pt>
                <c:pt idx="13294">
                  <c:v>28.433</c:v>
                </c:pt>
                <c:pt idx="13295">
                  <c:v>28.433</c:v>
                </c:pt>
                <c:pt idx="13296">
                  <c:v>28.433</c:v>
                </c:pt>
                <c:pt idx="13297">
                  <c:v>28.433</c:v>
                </c:pt>
                <c:pt idx="13298">
                  <c:v>28.434000000000001</c:v>
                </c:pt>
                <c:pt idx="13299">
                  <c:v>28.434000000000001</c:v>
                </c:pt>
                <c:pt idx="13300">
                  <c:v>28.434000000000001</c:v>
                </c:pt>
                <c:pt idx="13301">
                  <c:v>28.435000000000002</c:v>
                </c:pt>
                <c:pt idx="13302">
                  <c:v>28.435000000000002</c:v>
                </c:pt>
                <c:pt idx="13303">
                  <c:v>28.435000000000002</c:v>
                </c:pt>
                <c:pt idx="13304">
                  <c:v>28.435000000000002</c:v>
                </c:pt>
                <c:pt idx="13305">
                  <c:v>28.436</c:v>
                </c:pt>
                <c:pt idx="13306">
                  <c:v>28.436</c:v>
                </c:pt>
                <c:pt idx="13307">
                  <c:v>28.436</c:v>
                </c:pt>
                <c:pt idx="13308">
                  <c:v>28.437000000000001</c:v>
                </c:pt>
                <c:pt idx="13309">
                  <c:v>28.437000000000001</c:v>
                </c:pt>
                <c:pt idx="13310">
                  <c:v>28.437000000000001</c:v>
                </c:pt>
                <c:pt idx="13311">
                  <c:v>28.437000000000001</c:v>
                </c:pt>
                <c:pt idx="13312">
                  <c:v>28.437999999999999</c:v>
                </c:pt>
                <c:pt idx="13313">
                  <c:v>28.437999999999999</c:v>
                </c:pt>
                <c:pt idx="13314">
                  <c:v>28.437999999999999</c:v>
                </c:pt>
                <c:pt idx="13315">
                  <c:v>28.439</c:v>
                </c:pt>
                <c:pt idx="13316">
                  <c:v>28.439</c:v>
                </c:pt>
                <c:pt idx="13317">
                  <c:v>28.439</c:v>
                </c:pt>
                <c:pt idx="13318">
                  <c:v>28.439</c:v>
                </c:pt>
                <c:pt idx="13319">
                  <c:v>28.44</c:v>
                </c:pt>
                <c:pt idx="13320">
                  <c:v>28.44</c:v>
                </c:pt>
                <c:pt idx="13321">
                  <c:v>28.44</c:v>
                </c:pt>
                <c:pt idx="13322">
                  <c:v>28.440999999999999</c:v>
                </c:pt>
                <c:pt idx="13323">
                  <c:v>28.440999999999999</c:v>
                </c:pt>
                <c:pt idx="13324">
                  <c:v>28.440999999999999</c:v>
                </c:pt>
                <c:pt idx="13325">
                  <c:v>28.440999999999999</c:v>
                </c:pt>
                <c:pt idx="13326">
                  <c:v>28.442</c:v>
                </c:pt>
                <c:pt idx="13327">
                  <c:v>28.442</c:v>
                </c:pt>
                <c:pt idx="13328">
                  <c:v>28.442</c:v>
                </c:pt>
                <c:pt idx="13329">
                  <c:v>28.442</c:v>
                </c:pt>
                <c:pt idx="13330">
                  <c:v>28.443000000000001</c:v>
                </c:pt>
                <c:pt idx="13331">
                  <c:v>28.443000000000001</c:v>
                </c:pt>
                <c:pt idx="13332">
                  <c:v>28.443000000000001</c:v>
                </c:pt>
                <c:pt idx="13333">
                  <c:v>28.443999999999999</c:v>
                </c:pt>
                <c:pt idx="13334">
                  <c:v>28.443999999999999</c:v>
                </c:pt>
                <c:pt idx="13335">
                  <c:v>28.443999999999999</c:v>
                </c:pt>
                <c:pt idx="13336">
                  <c:v>28.443999999999999</c:v>
                </c:pt>
                <c:pt idx="13337">
                  <c:v>28.445</c:v>
                </c:pt>
                <c:pt idx="13338">
                  <c:v>28.445</c:v>
                </c:pt>
                <c:pt idx="13339">
                  <c:v>28.445</c:v>
                </c:pt>
                <c:pt idx="13340">
                  <c:v>28.446000000000002</c:v>
                </c:pt>
                <c:pt idx="13341">
                  <c:v>28.446000000000002</c:v>
                </c:pt>
                <c:pt idx="13342">
                  <c:v>28.446000000000002</c:v>
                </c:pt>
                <c:pt idx="13343">
                  <c:v>28.446000000000002</c:v>
                </c:pt>
                <c:pt idx="13344">
                  <c:v>28.446999999999999</c:v>
                </c:pt>
                <c:pt idx="13345">
                  <c:v>28.446999999999999</c:v>
                </c:pt>
                <c:pt idx="13346">
                  <c:v>28.446999999999999</c:v>
                </c:pt>
                <c:pt idx="13347">
                  <c:v>28.448</c:v>
                </c:pt>
                <c:pt idx="13348">
                  <c:v>28.448</c:v>
                </c:pt>
                <c:pt idx="13349">
                  <c:v>28.448</c:v>
                </c:pt>
                <c:pt idx="13350">
                  <c:v>28.448</c:v>
                </c:pt>
                <c:pt idx="13351">
                  <c:v>28.449000000000002</c:v>
                </c:pt>
                <c:pt idx="13352">
                  <c:v>28.449000000000002</c:v>
                </c:pt>
                <c:pt idx="13353">
                  <c:v>28.449000000000002</c:v>
                </c:pt>
                <c:pt idx="13354">
                  <c:v>28.45</c:v>
                </c:pt>
                <c:pt idx="13355">
                  <c:v>28.45</c:v>
                </c:pt>
                <c:pt idx="13356">
                  <c:v>28.45</c:v>
                </c:pt>
                <c:pt idx="13357">
                  <c:v>28.45</c:v>
                </c:pt>
                <c:pt idx="13358">
                  <c:v>28.451000000000001</c:v>
                </c:pt>
                <c:pt idx="13359">
                  <c:v>28.451000000000001</c:v>
                </c:pt>
                <c:pt idx="13360">
                  <c:v>28.451000000000001</c:v>
                </c:pt>
                <c:pt idx="13361">
                  <c:v>28.451000000000001</c:v>
                </c:pt>
                <c:pt idx="13362">
                  <c:v>28.452000000000002</c:v>
                </c:pt>
                <c:pt idx="13363">
                  <c:v>28.452000000000002</c:v>
                </c:pt>
                <c:pt idx="13364">
                  <c:v>28.452000000000002</c:v>
                </c:pt>
                <c:pt idx="13365">
                  <c:v>28.452999999999999</c:v>
                </c:pt>
                <c:pt idx="13366">
                  <c:v>28.452999999999999</c:v>
                </c:pt>
                <c:pt idx="13367">
                  <c:v>28.452999999999999</c:v>
                </c:pt>
                <c:pt idx="13368">
                  <c:v>28.452999999999999</c:v>
                </c:pt>
                <c:pt idx="13369">
                  <c:v>28.454000000000001</c:v>
                </c:pt>
                <c:pt idx="13370">
                  <c:v>28.454000000000001</c:v>
                </c:pt>
                <c:pt idx="13371">
                  <c:v>28.454000000000001</c:v>
                </c:pt>
                <c:pt idx="13372">
                  <c:v>28.455000000000002</c:v>
                </c:pt>
                <c:pt idx="13373">
                  <c:v>28.455000000000002</c:v>
                </c:pt>
                <c:pt idx="13374">
                  <c:v>28.455000000000002</c:v>
                </c:pt>
                <c:pt idx="13375">
                  <c:v>28.455000000000002</c:v>
                </c:pt>
                <c:pt idx="13376">
                  <c:v>28.456</c:v>
                </c:pt>
                <c:pt idx="13377">
                  <c:v>28.456</c:v>
                </c:pt>
                <c:pt idx="13378">
                  <c:v>28.456</c:v>
                </c:pt>
                <c:pt idx="13379">
                  <c:v>28.457000000000001</c:v>
                </c:pt>
                <c:pt idx="13380">
                  <c:v>28.457000000000001</c:v>
                </c:pt>
                <c:pt idx="13381">
                  <c:v>28.457000000000001</c:v>
                </c:pt>
                <c:pt idx="13382">
                  <c:v>28.457000000000001</c:v>
                </c:pt>
                <c:pt idx="13383">
                  <c:v>28.458000000000002</c:v>
                </c:pt>
                <c:pt idx="13384">
                  <c:v>28.458000000000002</c:v>
                </c:pt>
                <c:pt idx="13385">
                  <c:v>28.458000000000002</c:v>
                </c:pt>
                <c:pt idx="13386">
                  <c:v>28.459</c:v>
                </c:pt>
                <c:pt idx="13387">
                  <c:v>28.459</c:v>
                </c:pt>
                <c:pt idx="13388">
                  <c:v>28.459</c:v>
                </c:pt>
                <c:pt idx="13389">
                  <c:v>28.459</c:v>
                </c:pt>
                <c:pt idx="13390">
                  <c:v>28.46</c:v>
                </c:pt>
                <c:pt idx="13391">
                  <c:v>28.46</c:v>
                </c:pt>
                <c:pt idx="13392">
                  <c:v>28.46</c:v>
                </c:pt>
                <c:pt idx="13393">
                  <c:v>28.461000000000002</c:v>
                </c:pt>
                <c:pt idx="13394">
                  <c:v>28.461000000000002</c:v>
                </c:pt>
                <c:pt idx="13395">
                  <c:v>28.461000000000002</c:v>
                </c:pt>
                <c:pt idx="13396">
                  <c:v>28.461000000000002</c:v>
                </c:pt>
                <c:pt idx="13397">
                  <c:v>28.462</c:v>
                </c:pt>
                <c:pt idx="13398">
                  <c:v>28.462</c:v>
                </c:pt>
                <c:pt idx="13399">
                  <c:v>28.462</c:v>
                </c:pt>
                <c:pt idx="13400">
                  <c:v>28.462</c:v>
                </c:pt>
                <c:pt idx="13401">
                  <c:v>28.463000000000001</c:v>
                </c:pt>
                <c:pt idx="13402">
                  <c:v>28.463000000000001</c:v>
                </c:pt>
                <c:pt idx="13403">
                  <c:v>28.463000000000001</c:v>
                </c:pt>
                <c:pt idx="13404">
                  <c:v>28.464000000000002</c:v>
                </c:pt>
                <c:pt idx="13405">
                  <c:v>28.464000000000002</c:v>
                </c:pt>
                <c:pt idx="13406">
                  <c:v>28.464000000000002</c:v>
                </c:pt>
                <c:pt idx="13407">
                  <c:v>28.464000000000002</c:v>
                </c:pt>
                <c:pt idx="13408">
                  <c:v>28.465</c:v>
                </c:pt>
                <c:pt idx="13409">
                  <c:v>28.465</c:v>
                </c:pt>
                <c:pt idx="13410">
                  <c:v>28.465</c:v>
                </c:pt>
                <c:pt idx="13411">
                  <c:v>28.466000000000001</c:v>
                </c:pt>
                <c:pt idx="13412">
                  <c:v>28.466000000000001</c:v>
                </c:pt>
                <c:pt idx="13413">
                  <c:v>28.466000000000001</c:v>
                </c:pt>
                <c:pt idx="13414">
                  <c:v>28.466000000000001</c:v>
                </c:pt>
                <c:pt idx="13415">
                  <c:v>28.467000000000002</c:v>
                </c:pt>
                <c:pt idx="13416">
                  <c:v>28.467000000000002</c:v>
                </c:pt>
                <c:pt idx="13417">
                  <c:v>28.467000000000002</c:v>
                </c:pt>
                <c:pt idx="13418">
                  <c:v>28.468</c:v>
                </c:pt>
                <c:pt idx="13419">
                  <c:v>28.468</c:v>
                </c:pt>
                <c:pt idx="13420">
                  <c:v>28.468</c:v>
                </c:pt>
                <c:pt idx="13421">
                  <c:v>28.468</c:v>
                </c:pt>
                <c:pt idx="13422">
                  <c:v>28.469000000000001</c:v>
                </c:pt>
                <c:pt idx="13423">
                  <c:v>28.469000000000001</c:v>
                </c:pt>
                <c:pt idx="13424">
                  <c:v>28.469000000000001</c:v>
                </c:pt>
                <c:pt idx="13425">
                  <c:v>28.47</c:v>
                </c:pt>
                <c:pt idx="13426">
                  <c:v>28.47</c:v>
                </c:pt>
                <c:pt idx="13427">
                  <c:v>28.47</c:v>
                </c:pt>
                <c:pt idx="13428">
                  <c:v>28.47</c:v>
                </c:pt>
                <c:pt idx="13429">
                  <c:v>28.471</c:v>
                </c:pt>
                <c:pt idx="13430">
                  <c:v>28.471</c:v>
                </c:pt>
                <c:pt idx="13431">
                  <c:v>28.471</c:v>
                </c:pt>
                <c:pt idx="13432">
                  <c:v>28.471</c:v>
                </c:pt>
                <c:pt idx="13433">
                  <c:v>28.472000000000001</c:v>
                </c:pt>
                <c:pt idx="13434">
                  <c:v>28.472000000000001</c:v>
                </c:pt>
                <c:pt idx="13435">
                  <c:v>28.472000000000001</c:v>
                </c:pt>
                <c:pt idx="13436">
                  <c:v>28.472999999999999</c:v>
                </c:pt>
                <c:pt idx="13437">
                  <c:v>28.472999999999999</c:v>
                </c:pt>
                <c:pt idx="13438">
                  <c:v>28.472999999999999</c:v>
                </c:pt>
                <c:pt idx="13439">
                  <c:v>28.472999999999999</c:v>
                </c:pt>
                <c:pt idx="13440">
                  <c:v>28.474</c:v>
                </c:pt>
                <c:pt idx="13441">
                  <c:v>28.474</c:v>
                </c:pt>
                <c:pt idx="13442">
                  <c:v>28.474</c:v>
                </c:pt>
                <c:pt idx="13443">
                  <c:v>28.475000000000001</c:v>
                </c:pt>
                <c:pt idx="13444">
                  <c:v>28.475000000000001</c:v>
                </c:pt>
                <c:pt idx="13445">
                  <c:v>28.475000000000001</c:v>
                </c:pt>
                <c:pt idx="13446">
                  <c:v>28.475000000000001</c:v>
                </c:pt>
                <c:pt idx="13447">
                  <c:v>28.475999999999999</c:v>
                </c:pt>
                <c:pt idx="13448">
                  <c:v>28.475999999999999</c:v>
                </c:pt>
                <c:pt idx="13449">
                  <c:v>28.475999999999999</c:v>
                </c:pt>
                <c:pt idx="13450">
                  <c:v>28.477</c:v>
                </c:pt>
                <c:pt idx="13451">
                  <c:v>28.477</c:v>
                </c:pt>
                <c:pt idx="13452">
                  <c:v>28.477</c:v>
                </c:pt>
                <c:pt idx="13453">
                  <c:v>28.477</c:v>
                </c:pt>
                <c:pt idx="13454">
                  <c:v>28.478000000000002</c:v>
                </c:pt>
                <c:pt idx="13455">
                  <c:v>28.478000000000002</c:v>
                </c:pt>
                <c:pt idx="13456">
                  <c:v>28.478000000000002</c:v>
                </c:pt>
                <c:pt idx="13457">
                  <c:v>28.478999999999999</c:v>
                </c:pt>
                <c:pt idx="13458">
                  <c:v>28.478999999999999</c:v>
                </c:pt>
                <c:pt idx="13459">
                  <c:v>28.478999999999999</c:v>
                </c:pt>
                <c:pt idx="13460">
                  <c:v>28.478999999999999</c:v>
                </c:pt>
                <c:pt idx="13461">
                  <c:v>28.48</c:v>
                </c:pt>
                <c:pt idx="13462">
                  <c:v>28.48</c:v>
                </c:pt>
                <c:pt idx="13463">
                  <c:v>28.48</c:v>
                </c:pt>
                <c:pt idx="13464">
                  <c:v>28.481000000000002</c:v>
                </c:pt>
                <c:pt idx="13465">
                  <c:v>28.481000000000002</c:v>
                </c:pt>
                <c:pt idx="13466">
                  <c:v>28.481000000000002</c:v>
                </c:pt>
                <c:pt idx="13467">
                  <c:v>28.481000000000002</c:v>
                </c:pt>
                <c:pt idx="13468">
                  <c:v>28.481999999999999</c:v>
                </c:pt>
                <c:pt idx="13469">
                  <c:v>28.481999999999999</c:v>
                </c:pt>
                <c:pt idx="13470">
                  <c:v>28.481999999999999</c:v>
                </c:pt>
                <c:pt idx="13471">
                  <c:v>28.481999999999999</c:v>
                </c:pt>
                <c:pt idx="13472">
                  <c:v>28.483000000000001</c:v>
                </c:pt>
                <c:pt idx="13473">
                  <c:v>28.483000000000001</c:v>
                </c:pt>
                <c:pt idx="13474">
                  <c:v>28.483000000000001</c:v>
                </c:pt>
                <c:pt idx="13475">
                  <c:v>28.484000000000002</c:v>
                </c:pt>
                <c:pt idx="13476">
                  <c:v>28.484000000000002</c:v>
                </c:pt>
                <c:pt idx="13477">
                  <c:v>28.484000000000002</c:v>
                </c:pt>
                <c:pt idx="13478">
                  <c:v>28.484000000000002</c:v>
                </c:pt>
                <c:pt idx="13479">
                  <c:v>28.484999999999999</c:v>
                </c:pt>
                <c:pt idx="13480">
                  <c:v>28.484999999999999</c:v>
                </c:pt>
                <c:pt idx="13481">
                  <c:v>28.484999999999999</c:v>
                </c:pt>
                <c:pt idx="13482">
                  <c:v>28.486000000000001</c:v>
                </c:pt>
                <c:pt idx="13483">
                  <c:v>28.486000000000001</c:v>
                </c:pt>
                <c:pt idx="13484">
                  <c:v>28.486000000000001</c:v>
                </c:pt>
                <c:pt idx="13485">
                  <c:v>28.486000000000001</c:v>
                </c:pt>
                <c:pt idx="13486">
                  <c:v>28.487000000000002</c:v>
                </c:pt>
                <c:pt idx="13487">
                  <c:v>28.487000000000002</c:v>
                </c:pt>
                <c:pt idx="13488">
                  <c:v>28.487000000000002</c:v>
                </c:pt>
                <c:pt idx="13489">
                  <c:v>28.488</c:v>
                </c:pt>
                <c:pt idx="13490">
                  <c:v>28.488</c:v>
                </c:pt>
                <c:pt idx="13491">
                  <c:v>28.488</c:v>
                </c:pt>
                <c:pt idx="13492">
                  <c:v>28.488</c:v>
                </c:pt>
                <c:pt idx="13493">
                  <c:v>28.489000000000001</c:v>
                </c:pt>
                <c:pt idx="13494">
                  <c:v>28.489000000000001</c:v>
                </c:pt>
                <c:pt idx="13495">
                  <c:v>28.489000000000001</c:v>
                </c:pt>
                <c:pt idx="13496">
                  <c:v>28.490000000000002</c:v>
                </c:pt>
                <c:pt idx="13497">
                  <c:v>28.490000000000002</c:v>
                </c:pt>
                <c:pt idx="13498">
                  <c:v>28.490000000000002</c:v>
                </c:pt>
                <c:pt idx="13499">
                  <c:v>28.490000000000002</c:v>
                </c:pt>
                <c:pt idx="13500">
                  <c:v>28.491</c:v>
                </c:pt>
                <c:pt idx="13501">
                  <c:v>28.491</c:v>
                </c:pt>
                <c:pt idx="13502">
                  <c:v>28.491</c:v>
                </c:pt>
                <c:pt idx="13503">
                  <c:v>28.491</c:v>
                </c:pt>
                <c:pt idx="13504">
                  <c:v>28.492000000000001</c:v>
                </c:pt>
                <c:pt idx="13505">
                  <c:v>28.492000000000001</c:v>
                </c:pt>
                <c:pt idx="13506">
                  <c:v>28.492000000000001</c:v>
                </c:pt>
                <c:pt idx="13507">
                  <c:v>28.493000000000002</c:v>
                </c:pt>
                <c:pt idx="13508">
                  <c:v>28.493000000000002</c:v>
                </c:pt>
                <c:pt idx="13509">
                  <c:v>28.493000000000002</c:v>
                </c:pt>
                <c:pt idx="13510">
                  <c:v>28.493000000000002</c:v>
                </c:pt>
                <c:pt idx="13511">
                  <c:v>28.494</c:v>
                </c:pt>
                <c:pt idx="13512">
                  <c:v>28.494</c:v>
                </c:pt>
                <c:pt idx="13513">
                  <c:v>28.494</c:v>
                </c:pt>
                <c:pt idx="13514">
                  <c:v>28.495000000000001</c:v>
                </c:pt>
                <c:pt idx="13515">
                  <c:v>28.495000000000001</c:v>
                </c:pt>
                <c:pt idx="13516">
                  <c:v>28.495000000000001</c:v>
                </c:pt>
                <c:pt idx="13517">
                  <c:v>28.495000000000001</c:v>
                </c:pt>
                <c:pt idx="13518">
                  <c:v>28.496000000000002</c:v>
                </c:pt>
                <c:pt idx="13519">
                  <c:v>28.496000000000002</c:v>
                </c:pt>
                <c:pt idx="13520">
                  <c:v>28.496000000000002</c:v>
                </c:pt>
                <c:pt idx="13521">
                  <c:v>28.497</c:v>
                </c:pt>
                <c:pt idx="13522">
                  <c:v>28.497</c:v>
                </c:pt>
                <c:pt idx="13523">
                  <c:v>28.497</c:v>
                </c:pt>
                <c:pt idx="13524">
                  <c:v>28.497</c:v>
                </c:pt>
                <c:pt idx="13525">
                  <c:v>28.498000000000001</c:v>
                </c:pt>
                <c:pt idx="13526">
                  <c:v>28.498000000000001</c:v>
                </c:pt>
                <c:pt idx="13527">
                  <c:v>28.498000000000001</c:v>
                </c:pt>
                <c:pt idx="13528">
                  <c:v>28.499000000000002</c:v>
                </c:pt>
                <c:pt idx="13529">
                  <c:v>28.499000000000002</c:v>
                </c:pt>
                <c:pt idx="13530">
                  <c:v>28.499000000000002</c:v>
                </c:pt>
                <c:pt idx="13531">
                  <c:v>28.499000000000002</c:v>
                </c:pt>
                <c:pt idx="13532">
                  <c:v>28.5</c:v>
                </c:pt>
                <c:pt idx="13533">
                  <c:v>28.5</c:v>
                </c:pt>
                <c:pt idx="13534">
                  <c:v>28.5</c:v>
                </c:pt>
                <c:pt idx="13535">
                  <c:v>28.5</c:v>
                </c:pt>
                <c:pt idx="13536">
                  <c:v>28.501000000000001</c:v>
                </c:pt>
                <c:pt idx="13537">
                  <c:v>28.501000000000001</c:v>
                </c:pt>
                <c:pt idx="13538">
                  <c:v>28.501000000000001</c:v>
                </c:pt>
                <c:pt idx="13539">
                  <c:v>28.501999999999999</c:v>
                </c:pt>
                <c:pt idx="13540">
                  <c:v>28.501999999999999</c:v>
                </c:pt>
                <c:pt idx="13541">
                  <c:v>28.501999999999999</c:v>
                </c:pt>
                <c:pt idx="13542">
                  <c:v>28.501999999999999</c:v>
                </c:pt>
                <c:pt idx="13543">
                  <c:v>28.503</c:v>
                </c:pt>
                <c:pt idx="13544">
                  <c:v>28.503</c:v>
                </c:pt>
                <c:pt idx="13545">
                  <c:v>28.503</c:v>
                </c:pt>
                <c:pt idx="13546">
                  <c:v>28.504000000000001</c:v>
                </c:pt>
                <c:pt idx="13547">
                  <c:v>28.504000000000001</c:v>
                </c:pt>
                <c:pt idx="13548">
                  <c:v>28.504000000000001</c:v>
                </c:pt>
                <c:pt idx="13549">
                  <c:v>28.504000000000001</c:v>
                </c:pt>
                <c:pt idx="13550">
                  <c:v>28.504999999999999</c:v>
                </c:pt>
                <c:pt idx="13551">
                  <c:v>28.504999999999999</c:v>
                </c:pt>
                <c:pt idx="13552">
                  <c:v>28.504999999999999</c:v>
                </c:pt>
                <c:pt idx="13553">
                  <c:v>28.506</c:v>
                </c:pt>
                <c:pt idx="13554">
                  <c:v>28.506</c:v>
                </c:pt>
                <c:pt idx="13555">
                  <c:v>28.506</c:v>
                </c:pt>
                <c:pt idx="13556">
                  <c:v>28.506</c:v>
                </c:pt>
                <c:pt idx="13557">
                  <c:v>28.507000000000001</c:v>
                </c:pt>
                <c:pt idx="13558">
                  <c:v>28.507000000000001</c:v>
                </c:pt>
                <c:pt idx="13559">
                  <c:v>28.507000000000001</c:v>
                </c:pt>
                <c:pt idx="13560">
                  <c:v>28.507999999999999</c:v>
                </c:pt>
                <c:pt idx="13561">
                  <c:v>28.507999999999999</c:v>
                </c:pt>
                <c:pt idx="13562">
                  <c:v>28.507999999999999</c:v>
                </c:pt>
                <c:pt idx="13563">
                  <c:v>28.507999999999999</c:v>
                </c:pt>
                <c:pt idx="13564">
                  <c:v>28.509</c:v>
                </c:pt>
                <c:pt idx="13565">
                  <c:v>28.509</c:v>
                </c:pt>
                <c:pt idx="13566">
                  <c:v>28.509</c:v>
                </c:pt>
                <c:pt idx="13567">
                  <c:v>28.51</c:v>
                </c:pt>
                <c:pt idx="13568">
                  <c:v>28.51</c:v>
                </c:pt>
                <c:pt idx="13569">
                  <c:v>28.51</c:v>
                </c:pt>
                <c:pt idx="13570">
                  <c:v>28.51</c:v>
                </c:pt>
                <c:pt idx="13571">
                  <c:v>28.510999999999999</c:v>
                </c:pt>
                <c:pt idx="13572">
                  <c:v>28.510999999999999</c:v>
                </c:pt>
                <c:pt idx="13573">
                  <c:v>28.510999999999999</c:v>
                </c:pt>
                <c:pt idx="13574">
                  <c:v>28.510999999999999</c:v>
                </c:pt>
                <c:pt idx="13575">
                  <c:v>28.512</c:v>
                </c:pt>
                <c:pt idx="13576">
                  <c:v>28.512</c:v>
                </c:pt>
                <c:pt idx="13577">
                  <c:v>28.512</c:v>
                </c:pt>
                <c:pt idx="13578">
                  <c:v>28.513000000000002</c:v>
                </c:pt>
                <c:pt idx="13579">
                  <c:v>28.513000000000002</c:v>
                </c:pt>
                <c:pt idx="13580">
                  <c:v>28.513000000000002</c:v>
                </c:pt>
                <c:pt idx="13581">
                  <c:v>28.513000000000002</c:v>
                </c:pt>
                <c:pt idx="13582">
                  <c:v>28.513999999999999</c:v>
                </c:pt>
                <c:pt idx="13583">
                  <c:v>28.513999999999999</c:v>
                </c:pt>
                <c:pt idx="13584">
                  <c:v>28.513999999999999</c:v>
                </c:pt>
                <c:pt idx="13585">
                  <c:v>28.515000000000001</c:v>
                </c:pt>
                <c:pt idx="13586">
                  <c:v>28.515000000000001</c:v>
                </c:pt>
                <c:pt idx="13587">
                  <c:v>28.515000000000001</c:v>
                </c:pt>
                <c:pt idx="13588">
                  <c:v>28.515000000000001</c:v>
                </c:pt>
                <c:pt idx="13589">
                  <c:v>28.516000000000002</c:v>
                </c:pt>
                <c:pt idx="13590">
                  <c:v>28.516000000000002</c:v>
                </c:pt>
                <c:pt idx="13591">
                  <c:v>28.516000000000002</c:v>
                </c:pt>
                <c:pt idx="13592">
                  <c:v>28.516999999999999</c:v>
                </c:pt>
                <c:pt idx="13593">
                  <c:v>28.516999999999999</c:v>
                </c:pt>
                <c:pt idx="13594">
                  <c:v>28.516999999999999</c:v>
                </c:pt>
                <c:pt idx="13595">
                  <c:v>28.516999999999999</c:v>
                </c:pt>
                <c:pt idx="13596">
                  <c:v>28.518000000000001</c:v>
                </c:pt>
                <c:pt idx="13597">
                  <c:v>28.518000000000001</c:v>
                </c:pt>
                <c:pt idx="13598">
                  <c:v>28.518000000000001</c:v>
                </c:pt>
                <c:pt idx="13599">
                  <c:v>28.519000000000002</c:v>
                </c:pt>
                <c:pt idx="13600">
                  <c:v>28.519000000000002</c:v>
                </c:pt>
                <c:pt idx="13601">
                  <c:v>28.519000000000002</c:v>
                </c:pt>
                <c:pt idx="13602">
                  <c:v>28.519000000000002</c:v>
                </c:pt>
                <c:pt idx="13603">
                  <c:v>28.52</c:v>
                </c:pt>
                <c:pt idx="13604">
                  <c:v>28.52</c:v>
                </c:pt>
                <c:pt idx="13605">
                  <c:v>28.52</c:v>
                </c:pt>
                <c:pt idx="13606">
                  <c:v>28.52</c:v>
                </c:pt>
                <c:pt idx="13607">
                  <c:v>28.521000000000001</c:v>
                </c:pt>
                <c:pt idx="13608">
                  <c:v>28.521000000000001</c:v>
                </c:pt>
                <c:pt idx="13609">
                  <c:v>28.521000000000001</c:v>
                </c:pt>
                <c:pt idx="13610">
                  <c:v>28.522000000000002</c:v>
                </c:pt>
                <c:pt idx="13611">
                  <c:v>28.522000000000002</c:v>
                </c:pt>
                <c:pt idx="13612">
                  <c:v>28.522000000000002</c:v>
                </c:pt>
                <c:pt idx="13613">
                  <c:v>28.522000000000002</c:v>
                </c:pt>
                <c:pt idx="13614">
                  <c:v>28.523</c:v>
                </c:pt>
                <c:pt idx="13615">
                  <c:v>28.523</c:v>
                </c:pt>
                <c:pt idx="13616">
                  <c:v>28.523</c:v>
                </c:pt>
                <c:pt idx="13617">
                  <c:v>28.524000000000001</c:v>
                </c:pt>
                <c:pt idx="13618">
                  <c:v>28.524000000000001</c:v>
                </c:pt>
                <c:pt idx="13619">
                  <c:v>28.524000000000001</c:v>
                </c:pt>
                <c:pt idx="13620">
                  <c:v>28.524000000000001</c:v>
                </c:pt>
                <c:pt idx="13621">
                  <c:v>28.525000000000002</c:v>
                </c:pt>
                <c:pt idx="13622">
                  <c:v>28.525000000000002</c:v>
                </c:pt>
                <c:pt idx="13623">
                  <c:v>28.525000000000002</c:v>
                </c:pt>
                <c:pt idx="13624">
                  <c:v>28.526</c:v>
                </c:pt>
                <c:pt idx="13625">
                  <c:v>28.526</c:v>
                </c:pt>
                <c:pt idx="13626">
                  <c:v>28.526</c:v>
                </c:pt>
                <c:pt idx="13627">
                  <c:v>28.526</c:v>
                </c:pt>
                <c:pt idx="13628">
                  <c:v>28.527000000000001</c:v>
                </c:pt>
                <c:pt idx="13629">
                  <c:v>28.527000000000001</c:v>
                </c:pt>
                <c:pt idx="13630">
                  <c:v>28.527000000000001</c:v>
                </c:pt>
                <c:pt idx="13631">
                  <c:v>28.528000000000002</c:v>
                </c:pt>
                <c:pt idx="13632">
                  <c:v>28.528000000000002</c:v>
                </c:pt>
                <c:pt idx="13633">
                  <c:v>28.528000000000002</c:v>
                </c:pt>
                <c:pt idx="13634">
                  <c:v>28.528000000000002</c:v>
                </c:pt>
                <c:pt idx="13635">
                  <c:v>28.529</c:v>
                </c:pt>
                <c:pt idx="13636">
                  <c:v>28.529</c:v>
                </c:pt>
                <c:pt idx="13637">
                  <c:v>28.529</c:v>
                </c:pt>
                <c:pt idx="13638">
                  <c:v>28.53</c:v>
                </c:pt>
                <c:pt idx="13639">
                  <c:v>28.53</c:v>
                </c:pt>
                <c:pt idx="13640">
                  <c:v>28.53</c:v>
                </c:pt>
                <c:pt idx="13641">
                  <c:v>28.53</c:v>
                </c:pt>
                <c:pt idx="13642">
                  <c:v>28.531000000000002</c:v>
                </c:pt>
                <c:pt idx="13643">
                  <c:v>28.531000000000002</c:v>
                </c:pt>
                <c:pt idx="13644">
                  <c:v>28.531000000000002</c:v>
                </c:pt>
                <c:pt idx="13645">
                  <c:v>28.531000000000002</c:v>
                </c:pt>
                <c:pt idx="13646">
                  <c:v>28.532</c:v>
                </c:pt>
                <c:pt idx="13647">
                  <c:v>28.532</c:v>
                </c:pt>
                <c:pt idx="13648">
                  <c:v>28.532</c:v>
                </c:pt>
                <c:pt idx="13649">
                  <c:v>28.533000000000001</c:v>
                </c:pt>
                <c:pt idx="13650">
                  <c:v>28.533000000000001</c:v>
                </c:pt>
                <c:pt idx="13651">
                  <c:v>28.533000000000001</c:v>
                </c:pt>
                <c:pt idx="13652">
                  <c:v>28.533000000000001</c:v>
                </c:pt>
                <c:pt idx="13653">
                  <c:v>28.533999999999999</c:v>
                </c:pt>
                <c:pt idx="13654">
                  <c:v>28.533999999999999</c:v>
                </c:pt>
                <c:pt idx="13655">
                  <c:v>28.533999999999999</c:v>
                </c:pt>
                <c:pt idx="13656">
                  <c:v>28.535</c:v>
                </c:pt>
                <c:pt idx="13657">
                  <c:v>28.535</c:v>
                </c:pt>
                <c:pt idx="13658">
                  <c:v>28.535</c:v>
                </c:pt>
                <c:pt idx="13659">
                  <c:v>28.535</c:v>
                </c:pt>
                <c:pt idx="13660">
                  <c:v>28.536000000000001</c:v>
                </c:pt>
                <c:pt idx="13661">
                  <c:v>28.536000000000001</c:v>
                </c:pt>
                <c:pt idx="13662">
                  <c:v>28.536000000000001</c:v>
                </c:pt>
                <c:pt idx="13663">
                  <c:v>28.536999999999999</c:v>
                </c:pt>
                <c:pt idx="13664">
                  <c:v>28.536999999999999</c:v>
                </c:pt>
                <c:pt idx="13665">
                  <c:v>28.536999999999999</c:v>
                </c:pt>
                <c:pt idx="13666">
                  <c:v>28.536999999999999</c:v>
                </c:pt>
                <c:pt idx="13667">
                  <c:v>28.538</c:v>
                </c:pt>
                <c:pt idx="13668">
                  <c:v>28.538</c:v>
                </c:pt>
                <c:pt idx="13669">
                  <c:v>28.538</c:v>
                </c:pt>
                <c:pt idx="13670">
                  <c:v>28.539000000000001</c:v>
                </c:pt>
                <c:pt idx="13671">
                  <c:v>28.539000000000001</c:v>
                </c:pt>
                <c:pt idx="13672">
                  <c:v>28.539000000000001</c:v>
                </c:pt>
                <c:pt idx="13673">
                  <c:v>28.539000000000001</c:v>
                </c:pt>
                <c:pt idx="13674">
                  <c:v>28.54</c:v>
                </c:pt>
                <c:pt idx="13675">
                  <c:v>28.54</c:v>
                </c:pt>
                <c:pt idx="13676">
                  <c:v>28.54</c:v>
                </c:pt>
                <c:pt idx="13677">
                  <c:v>28.54</c:v>
                </c:pt>
                <c:pt idx="13678">
                  <c:v>28.541</c:v>
                </c:pt>
                <c:pt idx="13679">
                  <c:v>28.541</c:v>
                </c:pt>
                <c:pt idx="13680">
                  <c:v>28.541</c:v>
                </c:pt>
                <c:pt idx="13681">
                  <c:v>28.542000000000002</c:v>
                </c:pt>
                <c:pt idx="13682">
                  <c:v>28.542000000000002</c:v>
                </c:pt>
                <c:pt idx="13683">
                  <c:v>28.542000000000002</c:v>
                </c:pt>
                <c:pt idx="13684">
                  <c:v>28.542000000000002</c:v>
                </c:pt>
                <c:pt idx="13685">
                  <c:v>28.542999999999999</c:v>
                </c:pt>
                <c:pt idx="13686">
                  <c:v>28.542999999999999</c:v>
                </c:pt>
                <c:pt idx="13687">
                  <c:v>28.542999999999999</c:v>
                </c:pt>
                <c:pt idx="13688">
                  <c:v>28.544</c:v>
                </c:pt>
                <c:pt idx="13689">
                  <c:v>28.544</c:v>
                </c:pt>
                <c:pt idx="13690">
                  <c:v>28.544</c:v>
                </c:pt>
                <c:pt idx="13691">
                  <c:v>28.544</c:v>
                </c:pt>
                <c:pt idx="13692">
                  <c:v>28.545000000000002</c:v>
                </c:pt>
                <c:pt idx="13693">
                  <c:v>28.545000000000002</c:v>
                </c:pt>
                <c:pt idx="13694">
                  <c:v>28.545000000000002</c:v>
                </c:pt>
                <c:pt idx="13695">
                  <c:v>28.545999999999999</c:v>
                </c:pt>
                <c:pt idx="13696">
                  <c:v>28.545999999999999</c:v>
                </c:pt>
                <c:pt idx="13697">
                  <c:v>28.545999999999999</c:v>
                </c:pt>
                <c:pt idx="13698">
                  <c:v>28.545999999999999</c:v>
                </c:pt>
                <c:pt idx="13699">
                  <c:v>28.547000000000001</c:v>
                </c:pt>
                <c:pt idx="13700">
                  <c:v>28.547000000000001</c:v>
                </c:pt>
                <c:pt idx="13701">
                  <c:v>28.547000000000001</c:v>
                </c:pt>
                <c:pt idx="13702">
                  <c:v>28.548000000000002</c:v>
                </c:pt>
                <c:pt idx="13703">
                  <c:v>28.548000000000002</c:v>
                </c:pt>
                <c:pt idx="13704">
                  <c:v>28.548000000000002</c:v>
                </c:pt>
                <c:pt idx="13705">
                  <c:v>28.548000000000002</c:v>
                </c:pt>
                <c:pt idx="13706">
                  <c:v>28.548999999999999</c:v>
                </c:pt>
                <c:pt idx="13707">
                  <c:v>28.548999999999999</c:v>
                </c:pt>
                <c:pt idx="13708">
                  <c:v>28.548999999999999</c:v>
                </c:pt>
                <c:pt idx="13709">
                  <c:v>28.548999999999999</c:v>
                </c:pt>
                <c:pt idx="13710">
                  <c:v>28.55</c:v>
                </c:pt>
                <c:pt idx="13711">
                  <c:v>28.55</c:v>
                </c:pt>
                <c:pt idx="13712">
                  <c:v>28.55</c:v>
                </c:pt>
                <c:pt idx="13713">
                  <c:v>28.551000000000002</c:v>
                </c:pt>
                <c:pt idx="13714">
                  <c:v>28.551000000000002</c:v>
                </c:pt>
                <c:pt idx="13715">
                  <c:v>28.551000000000002</c:v>
                </c:pt>
                <c:pt idx="13716">
                  <c:v>28.551000000000002</c:v>
                </c:pt>
                <c:pt idx="13717">
                  <c:v>28.552</c:v>
                </c:pt>
                <c:pt idx="13718">
                  <c:v>28.552</c:v>
                </c:pt>
                <c:pt idx="13719">
                  <c:v>28.552</c:v>
                </c:pt>
                <c:pt idx="13720">
                  <c:v>28.553000000000001</c:v>
                </c:pt>
                <c:pt idx="13721">
                  <c:v>28.553000000000001</c:v>
                </c:pt>
                <c:pt idx="13722">
                  <c:v>28.553000000000001</c:v>
                </c:pt>
                <c:pt idx="13723">
                  <c:v>28.553000000000001</c:v>
                </c:pt>
                <c:pt idx="13724">
                  <c:v>28.554000000000002</c:v>
                </c:pt>
                <c:pt idx="13725">
                  <c:v>28.554000000000002</c:v>
                </c:pt>
                <c:pt idx="13726">
                  <c:v>28.554000000000002</c:v>
                </c:pt>
                <c:pt idx="13727">
                  <c:v>28.555</c:v>
                </c:pt>
                <c:pt idx="13728">
                  <c:v>28.555</c:v>
                </c:pt>
                <c:pt idx="13729">
                  <c:v>28.555</c:v>
                </c:pt>
                <c:pt idx="13730">
                  <c:v>28.555</c:v>
                </c:pt>
                <c:pt idx="13731">
                  <c:v>28.556000000000001</c:v>
                </c:pt>
                <c:pt idx="13732">
                  <c:v>28.556000000000001</c:v>
                </c:pt>
                <c:pt idx="13733">
                  <c:v>28.556000000000001</c:v>
                </c:pt>
                <c:pt idx="13734">
                  <c:v>28.557000000000002</c:v>
                </c:pt>
                <c:pt idx="13735">
                  <c:v>28.557000000000002</c:v>
                </c:pt>
                <c:pt idx="13736">
                  <c:v>28.557000000000002</c:v>
                </c:pt>
                <c:pt idx="13737">
                  <c:v>28.557000000000002</c:v>
                </c:pt>
                <c:pt idx="13738">
                  <c:v>28.558</c:v>
                </c:pt>
                <c:pt idx="13739">
                  <c:v>28.558</c:v>
                </c:pt>
                <c:pt idx="13740">
                  <c:v>28.558</c:v>
                </c:pt>
                <c:pt idx="13741">
                  <c:v>28.558</c:v>
                </c:pt>
                <c:pt idx="13742">
                  <c:v>28.559000000000001</c:v>
                </c:pt>
                <c:pt idx="13743">
                  <c:v>28.559000000000001</c:v>
                </c:pt>
                <c:pt idx="13744">
                  <c:v>28.559000000000001</c:v>
                </c:pt>
                <c:pt idx="13745">
                  <c:v>28.560000000000002</c:v>
                </c:pt>
                <c:pt idx="13746">
                  <c:v>28.560000000000002</c:v>
                </c:pt>
                <c:pt idx="13747">
                  <c:v>28.560000000000002</c:v>
                </c:pt>
                <c:pt idx="13748">
                  <c:v>28.560000000000002</c:v>
                </c:pt>
                <c:pt idx="13749">
                  <c:v>28.561</c:v>
                </c:pt>
                <c:pt idx="13750">
                  <c:v>28.561</c:v>
                </c:pt>
                <c:pt idx="13751">
                  <c:v>28.561</c:v>
                </c:pt>
                <c:pt idx="13752">
                  <c:v>28.562000000000001</c:v>
                </c:pt>
                <c:pt idx="13753">
                  <c:v>28.562000000000001</c:v>
                </c:pt>
                <c:pt idx="13754">
                  <c:v>28.562000000000001</c:v>
                </c:pt>
                <c:pt idx="13755">
                  <c:v>28.562000000000001</c:v>
                </c:pt>
                <c:pt idx="13756">
                  <c:v>28.562999999999999</c:v>
                </c:pt>
                <c:pt idx="13757">
                  <c:v>28.562999999999999</c:v>
                </c:pt>
                <c:pt idx="13758">
                  <c:v>28.562999999999999</c:v>
                </c:pt>
                <c:pt idx="13759">
                  <c:v>28.564</c:v>
                </c:pt>
                <c:pt idx="13760">
                  <c:v>28.564</c:v>
                </c:pt>
                <c:pt idx="13761">
                  <c:v>28.564</c:v>
                </c:pt>
                <c:pt idx="13762">
                  <c:v>28.564</c:v>
                </c:pt>
                <c:pt idx="13763">
                  <c:v>28.565000000000001</c:v>
                </c:pt>
                <c:pt idx="13764">
                  <c:v>28.565000000000001</c:v>
                </c:pt>
                <c:pt idx="13765">
                  <c:v>28.565000000000001</c:v>
                </c:pt>
                <c:pt idx="13766">
                  <c:v>28.565999999999999</c:v>
                </c:pt>
                <c:pt idx="13767">
                  <c:v>28.565999999999999</c:v>
                </c:pt>
                <c:pt idx="13768">
                  <c:v>28.565999999999999</c:v>
                </c:pt>
                <c:pt idx="13769">
                  <c:v>28.565999999999999</c:v>
                </c:pt>
                <c:pt idx="13770">
                  <c:v>28.567</c:v>
                </c:pt>
                <c:pt idx="13771">
                  <c:v>28.567</c:v>
                </c:pt>
                <c:pt idx="13772">
                  <c:v>28.567</c:v>
                </c:pt>
                <c:pt idx="13773">
                  <c:v>28.57</c:v>
                </c:pt>
                <c:pt idx="13774">
                  <c:v>28.573</c:v>
                </c:pt>
                <c:pt idx="13775">
                  <c:v>28.576000000000001</c:v>
                </c:pt>
                <c:pt idx="13776">
                  <c:v>28.580000000000002</c:v>
                </c:pt>
                <c:pt idx="13777">
                  <c:v>28.583000000000002</c:v>
                </c:pt>
                <c:pt idx="13778">
                  <c:v>28.587</c:v>
                </c:pt>
                <c:pt idx="13779">
                  <c:v>28.59</c:v>
                </c:pt>
                <c:pt idx="13780">
                  <c:v>28.594000000000001</c:v>
                </c:pt>
                <c:pt idx="13781">
                  <c:v>28.597999999999999</c:v>
                </c:pt>
                <c:pt idx="13782">
                  <c:v>28.602</c:v>
                </c:pt>
                <c:pt idx="13783">
                  <c:v>28.605</c:v>
                </c:pt>
                <c:pt idx="13784">
                  <c:v>28.609000000000002</c:v>
                </c:pt>
                <c:pt idx="13785">
                  <c:v>28.613</c:v>
                </c:pt>
                <c:pt idx="13786">
                  <c:v>28.616</c:v>
                </c:pt>
                <c:pt idx="13787">
                  <c:v>28.62</c:v>
                </c:pt>
                <c:pt idx="13788">
                  <c:v>28.624000000000002</c:v>
                </c:pt>
                <c:pt idx="13789">
                  <c:v>28.628</c:v>
                </c:pt>
                <c:pt idx="13790">
                  <c:v>28.631</c:v>
                </c:pt>
                <c:pt idx="13791">
                  <c:v>28.635000000000002</c:v>
                </c:pt>
                <c:pt idx="13792">
                  <c:v>28.64</c:v>
                </c:pt>
                <c:pt idx="13793">
                  <c:v>28.644000000000002</c:v>
                </c:pt>
                <c:pt idx="13794">
                  <c:v>28.648</c:v>
                </c:pt>
                <c:pt idx="13795">
                  <c:v>28.652000000000001</c:v>
                </c:pt>
                <c:pt idx="13796">
                  <c:v>28.656000000000002</c:v>
                </c:pt>
                <c:pt idx="13797">
                  <c:v>28.66</c:v>
                </c:pt>
                <c:pt idx="13798">
                  <c:v>28.664000000000001</c:v>
                </c:pt>
                <c:pt idx="13799">
                  <c:v>28.667999999999999</c:v>
                </c:pt>
                <c:pt idx="13800">
                  <c:v>28.672000000000001</c:v>
                </c:pt>
                <c:pt idx="13801">
                  <c:v>28.676000000000002</c:v>
                </c:pt>
                <c:pt idx="13802">
                  <c:v>28.68</c:v>
                </c:pt>
                <c:pt idx="13803">
                  <c:v>28.684000000000001</c:v>
                </c:pt>
                <c:pt idx="13804">
                  <c:v>28.687999999999999</c:v>
                </c:pt>
                <c:pt idx="13805">
                  <c:v>28.693000000000001</c:v>
                </c:pt>
                <c:pt idx="13806">
                  <c:v>28.696999999999999</c:v>
                </c:pt>
                <c:pt idx="13807">
                  <c:v>28.701000000000001</c:v>
                </c:pt>
                <c:pt idx="13808">
                  <c:v>28.705000000000002</c:v>
                </c:pt>
                <c:pt idx="13809">
                  <c:v>28.709</c:v>
                </c:pt>
                <c:pt idx="13810">
                  <c:v>28.713000000000001</c:v>
                </c:pt>
                <c:pt idx="13811">
                  <c:v>28.717000000000002</c:v>
                </c:pt>
                <c:pt idx="13812">
                  <c:v>28.721</c:v>
                </c:pt>
                <c:pt idx="13813">
                  <c:v>28.725000000000001</c:v>
                </c:pt>
                <c:pt idx="13814">
                  <c:v>28.73</c:v>
                </c:pt>
                <c:pt idx="13815">
                  <c:v>28.734000000000002</c:v>
                </c:pt>
                <c:pt idx="13816">
                  <c:v>28.738</c:v>
                </c:pt>
                <c:pt idx="13817">
                  <c:v>28.742000000000001</c:v>
                </c:pt>
                <c:pt idx="13818">
                  <c:v>28.746000000000002</c:v>
                </c:pt>
                <c:pt idx="13819">
                  <c:v>28.75</c:v>
                </c:pt>
                <c:pt idx="13820">
                  <c:v>28.754000000000001</c:v>
                </c:pt>
                <c:pt idx="13821">
                  <c:v>28.759</c:v>
                </c:pt>
                <c:pt idx="13822">
                  <c:v>28.763000000000002</c:v>
                </c:pt>
                <c:pt idx="13823">
                  <c:v>28.766999999999999</c:v>
                </c:pt>
                <c:pt idx="13824">
                  <c:v>28.771000000000001</c:v>
                </c:pt>
                <c:pt idx="13825">
                  <c:v>28.775000000000002</c:v>
                </c:pt>
                <c:pt idx="13826">
                  <c:v>28.779</c:v>
                </c:pt>
                <c:pt idx="13827">
                  <c:v>28.783999999999999</c:v>
                </c:pt>
                <c:pt idx="13828">
                  <c:v>28.788</c:v>
                </c:pt>
                <c:pt idx="13829">
                  <c:v>28.792000000000002</c:v>
                </c:pt>
                <c:pt idx="13830">
                  <c:v>28.795999999999999</c:v>
                </c:pt>
                <c:pt idx="13831">
                  <c:v>28.8</c:v>
                </c:pt>
                <c:pt idx="13832">
                  <c:v>28.804000000000002</c:v>
                </c:pt>
                <c:pt idx="13833">
                  <c:v>28.809000000000001</c:v>
                </c:pt>
                <c:pt idx="13834">
                  <c:v>28.812999999999999</c:v>
                </c:pt>
                <c:pt idx="13835">
                  <c:v>28.817</c:v>
                </c:pt>
                <c:pt idx="13836">
                  <c:v>28.821000000000002</c:v>
                </c:pt>
                <c:pt idx="13837">
                  <c:v>28.824999999999999</c:v>
                </c:pt>
                <c:pt idx="13838">
                  <c:v>28.830000000000002</c:v>
                </c:pt>
                <c:pt idx="13839">
                  <c:v>28.834</c:v>
                </c:pt>
                <c:pt idx="13840">
                  <c:v>28.838000000000001</c:v>
                </c:pt>
                <c:pt idx="13841">
                  <c:v>28.842000000000002</c:v>
                </c:pt>
                <c:pt idx="13842">
                  <c:v>28.846</c:v>
                </c:pt>
                <c:pt idx="13843">
                  <c:v>28.850999999999999</c:v>
                </c:pt>
                <c:pt idx="13844">
                  <c:v>28.855</c:v>
                </c:pt>
                <c:pt idx="13845">
                  <c:v>28.859000000000002</c:v>
                </c:pt>
                <c:pt idx="13846">
                  <c:v>28.863</c:v>
                </c:pt>
                <c:pt idx="13847">
                  <c:v>28.868000000000002</c:v>
                </c:pt>
                <c:pt idx="13848">
                  <c:v>28.872</c:v>
                </c:pt>
                <c:pt idx="13849">
                  <c:v>28.876000000000001</c:v>
                </c:pt>
                <c:pt idx="13850">
                  <c:v>28.88</c:v>
                </c:pt>
                <c:pt idx="13851">
                  <c:v>28.885000000000002</c:v>
                </c:pt>
                <c:pt idx="13852">
                  <c:v>28.888999999999999</c:v>
                </c:pt>
                <c:pt idx="13853">
                  <c:v>28.893000000000001</c:v>
                </c:pt>
                <c:pt idx="13854">
                  <c:v>28.897000000000002</c:v>
                </c:pt>
                <c:pt idx="13855">
                  <c:v>28.901</c:v>
                </c:pt>
                <c:pt idx="13856">
                  <c:v>28.906000000000002</c:v>
                </c:pt>
                <c:pt idx="13857">
                  <c:v>28.91</c:v>
                </c:pt>
                <c:pt idx="13858">
                  <c:v>28.914000000000001</c:v>
                </c:pt>
                <c:pt idx="13859">
                  <c:v>28.917999999999999</c:v>
                </c:pt>
                <c:pt idx="13860">
                  <c:v>28.923000000000002</c:v>
                </c:pt>
                <c:pt idx="13861">
                  <c:v>28.927</c:v>
                </c:pt>
                <c:pt idx="13862">
                  <c:v>28.931000000000001</c:v>
                </c:pt>
                <c:pt idx="13863">
                  <c:v>28.935000000000002</c:v>
                </c:pt>
                <c:pt idx="13864">
                  <c:v>28.94</c:v>
                </c:pt>
                <c:pt idx="13865">
                  <c:v>28.943999999999999</c:v>
                </c:pt>
                <c:pt idx="13866">
                  <c:v>28.948</c:v>
                </c:pt>
                <c:pt idx="13867">
                  <c:v>28.952999999999999</c:v>
                </c:pt>
                <c:pt idx="13868">
                  <c:v>28.957000000000001</c:v>
                </c:pt>
                <c:pt idx="13869">
                  <c:v>28.961000000000002</c:v>
                </c:pt>
                <c:pt idx="13870">
                  <c:v>28.966000000000001</c:v>
                </c:pt>
                <c:pt idx="13871">
                  <c:v>28.97</c:v>
                </c:pt>
                <c:pt idx="13872">
                  <c:v>28.974</c:v>
                </c:pt>
                <c:pt idx="13873">
                  <c:v>28.978999999999999</c:v>
                </c:pt>
                <c:pt idx="13874">
                  <c:v>28.983000000000001</c:v>
                </c:pt>
                <c:pt idx="13875">
                  <c:v>28.987000000000002</c:v>
                </c:pt>
                <c:pt idx="13876">
                  <c:v>28.992000000000001</c:v>
                </c:pt>
                <c:pt idx="13877">
                  <c:v>28.996000000000002</c:v>
                </c:pt>
                <c:pt idx="13878">
                  <c:v>29</c:v>
                </c:pt>
                <c:pt idx="13879">
                  <c:v>29.004999999999999</c:v>
                </c:pt>
                <c:pt idx="13880">
                  <c:v>29.009</c:v>
                </c:pt>
                <c:pt idx="13881">
                  <c:v>29.013000000000002</c:v>
                </c:pt>
                <c:pt idx="13882">
                  <c:v>29.018000000000001</c:v>
                </c:pt>
                <c:pt idx="13883">
                  <c:v>29.022000000000002</c:v>
                </c:pt>
                <c:pt idx="13884">
                  <c:v>29.026</c:v>
                </c:pt>
                <c:pt idx="13885">
                  <c:v>29.031000000000002</c:v>
                </c:pt>
                <c:pt idx="13886">
                  <c:v>29.035</c:v>
                </c:pt>
                <c:pt idx="13887">
                  <c:v>29.039000000000001</c:v>
                </c:pt>
                <c:pt idx="13888">
                  <c:v>29.044</c:v>
                </c:pt>
                <c:pt idx="13889">
                  <c:v>29.048000000000002</c:v>
                </c:pt>
                <c:pt idx="13890">
                  <c:v>29.052</c:v>
                </c:pt>
                <c:pt idx="13891">
                  <c:v>29.057000000000002</c:v>
                </c:pt>
                <c:pt idx="13892">
                  <c:v>29.061</c:v>
                </c:pt>
                <c:pt idx="13893">
                  <c:v>29.065000000000001</c:v>
                </c:pt>
                <c:pt idx="13894">
                  <c:v>29.07</c:v>
                </c:pt>
                <c:pt idx="13895">
                  <c:v>29.074000000000002</c:v>
                </c:pt>
                <c:pt idx="13896">
                  <c:v>29.077999999999999</c:v>
                </c:pt>
                <c:pt idx="13897">
                  <c:v>29.083000000000002</c:v>
                </c:pt>
                <c:pt idx="13898">
                  <c:v>29.087</c:v>
                </c:pt>
                <c:pt idx="13899">
                  <c:v>29.091000000000001</c:v>
                </c:pt>
                <c:pt idx="13900">
                  <c:v>29.096</c:v>
                </c:pt>
                <c:pt idx="13901">
                  <c:v>29.1</c:v>
                </c:pt>
                <c:pt idx="13902">
                  <c:v>29.103999999999999</c:v>
                </c:pt>
                <c:pt idx="13903">
                  <c:v>29.109000000000002</c:v>
                </c:pt>
                <c:pt idx="13904">
                  <c:v>29.113</c:v>
                </c:pt>
                <c:pt idx="13905">
                  <c:v>29.117000000000001</c:v>
                </c:pt>
                <c:pt idx="13906">
                  <c:v>29.122</c:v>
                </c:pt>
                <c:pt idx="13907">
                  <c:v>29.126000000000001</c:v>
                </c:pt>
                <c:pt idx="13908">
                  <c:v>29.13</c:v>
                </c:pt>
                <c:pt idx="13909">
                  <c:v>29.134</c:v>
                </c:pt>
                <c:pt idx="13910">
                  <c:v>29.138999999999999</c:v>
                </c:pt>
                <c:pt idx="13911">
                  <c:v>29.143000000000001</c:v>
                </c:pt>
                <c:pt idx="13912">
                  <c:v>29.147000000000002</c:v>
                </c:pt>
                <c:pt idx="13913">
                  <c:v>29.152000000000001</c:v>
                </c:pt>
                <c:pt idx="13914">
                  <c:v>29.156000000000002</c:v>
                </c:pt>
                <c:pt idx="13915">
                  <c:v>29.16</c:v>
                </c:pt>
                <c:pt idx="13916">
                  <c:v>29.164000000000001</c:v>
                </c:pt>
                <c:pt idx="13917">
                  <c:v>29.169</c:v>
                </c:pt>
                <c:pt idx="13918">
                  <c:v>29.173000000000002</c:v>
                </c:pt>
                <c:pt idx="13919">
                  <c:v>29.177</c:v>
                </c:pt>
                <c:pt idx="13920">
                  <c:v>29.181000000000001</c:v>
                </c:pt>
                <c:pt idx="13921">
                  <c:v>29.186</c:v>
                </c:pt>
                <c:pt idx="13922">
                  <c:v>29.19</c:v>
                </c:pt>
                <c:pt idx="13923">
                  <c:v>29.193999999999999</c:v>
                </c:pt>
                <c:pt idx="13924">
                  <c:v>29.198</c:v>
                </c:pt>
                <c:pt idx="13925">
                  <c:v>29.202999999999999</c:v>
                </c:pt>
                <c:pt idx="13926">
                  <c:v>29.207000000000001</c:v>
                </c:pt>
                <c:pt idx="13927">
                  <c:v>29.211000000000002</c:v>
                </c:pt>
                <c:pt idx="13928">
                  <c:v>29.216000000000001</c:v>
                </c:pt>
                <c:pt idx="13929">
                  <c:v>29.22</c:v>
                </c:pt>
                <c:pt idx="13930">
                  <c:v>29.224</c:v>
                </c:pt>
                <c:pt idx="13931">
                  <c:v>29.228000000000002</c:v>
                </c:pt>
                <c:pt idx="13932">
                  <c:v>29.233000000000001</c:v>
                </c:pt>
                <c:pt idx="13933">
                  <c:v>29.237000000000002</c:v>
                </c:pt>
                <c:pt idx="13934">
                  <c:v>29.241</c:v>
                </c:pt>
                <c:pt idx="13935">
                  <c:v>29.245000000000001</c:v>
                </c:pt>
                <c:pt idx="13936">
                  <c:v>29.249000000000002</c:v>
                </c:pt>
                <c:pt idx="13937">
                  <c:v>29.254000000000001</c:v>
                </c:pt>
                <c:pt idx="13938">
                  <c:v>29.257999999999999</c:v>
                </c:pt>
                <c:pt idx="13939">
                  <c:v>29.262</c:v>
                </c:pt>
                <c:pt idx="13940">
                  <c:v>29.266000000000002</c:v>
                </c:pt>
                <c:pt idx="13941">
                  <c:v>29.271000000000001</c:v>
                </c:pt>
                <c:pt idx="13942">
                  <c:v>29.275000000000002</c:v>
                </c:pt>
                <c:pt idx="13943">
                  <c:v>29.279</c:v>
                </c:pt>
                <c:pt idx="13944">
                  <c:v>29.283000000000001</c:v>
                </c:pt>
                <c:pt idx="13945">
                  <c:v>29.288</c:v>
                </c:pt>
                <c:pt idx="13946">
                  <c:v>29.292000000000002</c:v>
                </c:pt>
                <c:pt idx="13947">
                  <c:v>29.295999999999999</c:v>
                </c:pt>
                <c:pt idx="13948">
                  <c:v>29.3</c:v>
                </c:pt>
                <c:pt idx="13949">
                  <c:v>29.304000000000002</c:v>
                </c:pt>
                <c:pt idx="13950">
                  <c:v>29.309000000000001</c:v>
                </c:pt>
                <c:pt idx="13951">
                  <c:v>29.313000000000002</c:v>
                </c:pt>
                <c:pt idx="13952">
                  <c:v>29.317</c:v>
                </c:pt>
                <c:pt idx="13953">
                  <c:v>29.321000000000002</c:v>
                </c:pt>
                <c:pt idx="13954">
                  <c:v>29.326000000000001</c:v>
                </c:pt>
                <c:pt idx="13955">
                  <c:v>29.330000000000002</c:v>
                </c:pt>
                <c:pt idx="13956">
                  <c:v>29.334</c:v>
                </c:pt>
                <c:pt idx="13957">
                  <c:v>29.338000000000001</c:v>
                </c:pt>
                <c:pt idx="13958">
                  <c:v>29.342000000000002</c:v>
                </c:pt>
                <c:pt idx="13959">
                  <c:v>29.347000000000001</c:v>
                </c:pt>
                <c:pt idx="13960">
                  <c:v>29.350999999999999</c:v>
                </c:pt>
                <c:pt idx="13961">
                  <c:v>29.355</c:v>
                </c:pt>
                <c:pt idx="13962">
                  <c:v>29.359000000000002</c:v>
                </c:pt>
                <c:pt idx="13963">
                  <c:v>29.363</c:v>
                </c:pt>
                <c:pt idx="13964">
                  <c:v>29.367000000000001</c:v>
                </c:pt>
                <c:pt idx="13965">
                  <c:v>29.372</c:v>
                </c:pt>
                <c:pt idx="13966">
                  <c:v>29.376000000000001</c:v>
                </c:pt>
                <c:pt idx="13967">
                  <c:v>29.38</c:v>
                </c:pt>
                <c:pt idx="13968">
                  <c:v>29.384</c:v>
                </c:pt>
                <c:pt idx="13969">
                  <c:v>29.388000000000002</c:v>
                </c:pt>
                <c:pt idx="13970">
                  <c:v>29.393000000000001</c:v>
                </c:pt>
                <c:pt idx="13971">
                  <c:v>29.397000000000002</c:v>
                </c:pt>
                <c:pt idx="13972">
                  <c:v>29.401</c:v>
                </c:pt>
                <c:pt idx="13973">
                  <c:v>29.405000000000001</c:v>
                </c:pt>
                <c:pt idx="13974">
                  <c:v>29.408999999999999</c:v>
                </c:pt>
                <c:pt idx="13975">
                  <c:v>29.413</c:v>
                </c:pt>
                <c:pt idx="13976">
                  <c:v>29.417000000000002</c:v>
                </c:pt>
                <c:pt idx="13977">
                  <c:v>29.422000000000001</c:v>
                </c:pt>
                <c:pt idx="13978">
                  <c:v>29.426000000000002</c:v>
                </c:pt>
                <c:pt idx="13979">
                  <c:v>29.43</c:v>
                </c:pt>
                <c:pt idx="13980">
                  <c:v>29.434000000000001</c:v>
                </c:pt>
                <c:pt idx="13981">
                  <c:v>29.438000000000002</c:v>
                </c:pt>
                <c:pt idx="13982">
                  <c:v>29.442</c:v>
                </c:pt>
                <c:pt idx="13983">
                  <c:v>29.446000000000002</c:v>
                </c:pt>
                <c:pt idx="13984">
                  <c:v>29.45</c:v>
                </c:pt>
                <c:pt idx="13985">
                  <c:v>29.454000000000001</c:v>
                </c:pt>
                <c:pt idx="13986">
                  <c:v>29.458000000000002</c:v>
                </c:pt>
                <c:pt idx="13987">
                  <c:v>29.463000000000001</c:v>
                </c:pt>
                <c:pt idx="13988">
                  <c:v>29.467000000000002</c:v>
                </c:pt>
                <c:pt idx="13989">
                  <c:v>29.471</c:v>
                </c:pt>
                <c:pt idx="13990">
                  <c:v>29.475000000000001</c:v>
                </c:pt>
                <c:pt idx="13991">
                  <c:v>29.478999999999999</c:v>
                </c:pt>
                <c:pt idx="13992">
                  <c:v>29.483000000000001</c:v>
                </c:pt>
                <c:pt idx="13993">
                  <c:v>29.487000000000002</c:v>
                </c:pt>
                <c:pt idx="13994">
                  <c:v>29.491</c:v>
                </c:pt>
                <c:pt idx="13995">
                  <c:v>29.495000000000001</c:v>
                </c:pt>
                <c:pt idx="13996">
                  <c:v>29.499000000000002</c:v>
                </c:pt>
                <c:pt idx="13997">
                  <c:v>29.503</c:v>
                </c:pt>
                <c:pt idx="13998">
                  <c:v>29.507000000000001</c:v>
                </c:pt>
                <c:pt idx="13999">
                  <c:v>29.510999999999999</c:v>
                </c:pt>
                <c:pt idx="14000">
                  <c:v>29.515000000000001</c:v>
                </c:pt>
                <c:pt idx="14001">
                  <c:v>29.519000000000002</c:v>
                </c:pt>
                <c:pt idx="14002">
                  <c:v>29.523</c:v>
                </c:pt>
                <c:pt idx="14003">
                  <c:v>29.527000000000001</c:v>
                </c:pt>
                <c:pt idx="14004">
                  <c:v>29.531000000000002</c:v>
                </c:pt>
                <c:pt idx="14005">
                  <c:v>29.535</c:v>
                </c:pt>
                <c:pt idx="14006">
                  <c:v>29.539000000000001</c:v>
                </c:pt>
                <c:pt idx="14007">
                  <c:v>29.544</c:v>
                </c:pt>
                <c:pt idx="14008">
                  <c:v>29.548000000000002</c:v>
                </c:pt>
                <c:pt idx="14009">
                  <c:v>29.552</c:v>
                </c:pt>
                <c:pt idx="14010">
                  <c:v>29.556000000000001</c:v>
                </c:pt>
                <c:pt idx="14011">
                  <c:v>29.560000000000002</c:v>
                </c:pt>
                <c:pt idx="14012">
                  <c:v>29.564</c:v>
                </c:pt>
                <c:pt idx="14013">
                  <c:v>29.568000000000001</c:v>
                </c:pt>
                <c:pt idx="14014">
                  <c:v>29.571999999999999</c:v>
                </c:pt>
                <c:pt idx="14015">
                  <c:v>29.576000000000001</c:v>
                </c:pt>
                <c:pt idx="14016">
                  <c:v>29.580000000000002</c:v>
                </c:pt>
                <c:pt idx="14017">
                  <c:v>29.584</c:v>
                </c:pt>
                <c:pt idx="14018">
                  <c:v>29.588000000000001</c:v>
                </c:pt>
                <c:pt idx="14019">
                  <c:v>29.592000000000002</c:v>
                </c:pt>
                <c:pt idx="14020">
                  <c:v>29.594999999999999</c:v>
                </c:pt>
                <c:pt idx="14021">
                  <c:v>29.599</c:v>
                </c:pt>
                <c:pt idx="14022">
                  <c:v>29.603000000000002</c:v>
                </c:pt>
                <c:pt idx="14023">
                  <c:v>29.606999999999999</c:v>
                </c:pt>
                <c:pt idx="14024">
                  <c:v>29.611000000000001</c:v>
                </c:pt>
                <c:pt idx="14025">
                  <c:v>29.615000000000002</c:v>
                </c:pt>
                <c:pt idx="14026">
                  <c:v>29.619</c:v>
                </c:pt>
                <c:pt idx="14027">
                  <c:v>29.623000000000001</c:v>
                </c:pt>
                <c:pt idx="14028">
                  <c:v>29.626999999999999</c:v>
                </c:pt>
                <c:pt idx="14029">
                  <c:v>29.631</c:v>
                </c:pt>
                <c:pt idx="14030">
                  <c:v>29.635000000000002</c:v>
                </c:pt>
                <c:pt idx="14031">
                  <c:v>29.638999999999999</c:v>
                </c:pt>
                <c:pt idx="14032">
                  <c:v>29.643000000000001</c:v>
                </c:pt>
                <c:pt idx="14033">
                  <c:v>29.647000000000002</c:v>
                </c:pt>
                <c:pt idx="14034">
                  <c:v>29.651</c:v>
                </c:pt>
                <c:pt idx="14035">
                  <c:v>29.655000000000001</c:v>
                </c:pt>
                <c:pt idx="14036">
                  <c:v>29.658999999999999</c:v>
                </c:pt>
                <c:pt idx="14037">
                  <c:v>29.663</c:v>
                </c:pt>
                <c:pt idx="14038">
                  <c:v>29.667000000000002</c:v>
                </c:pt>
                <c:pt idx="14039">
                  <c:v>29.670999999999999</c:v>
                </c:pt>
                <c:pt idx="14040">
                  <c:v>29.675000000000001</c:v>
                </c:pt>
                <c:pt idx="14041">
                  <c:v>29.679000000000002</c:v>
                </c:pt>
                <c:pt idx="14042">
                  <c:v>29.683</c:v>
                </c:pt>
                <c:pt idx="14043">
                  <c:v>29.687000000000001</c:v>
                </c:pt>
                <c:pt idx="14044">
                  <c:v>29.690999999999999</c:v>
                </c:pt>
                <c:pt idx="14045">
                  <c:v>29.695</c:v>
                </c:pt>
                <c:pt idx="14046">
                  <c:v>29.699000000000002</c:v>
                </c:pt>
                <c:pt idx="14047">
                  <c:v>29.702000000000002</c:v>
                </c:pt>
                <c:pt idx="14048">
                  <c:v>29.706</c:v>
                </c:pt>
                <c:pt idx="14049">
                  <c:v>29.71</c:v>
                </c:pt>
                <c:pt idx="14050">
                  <c:v>29.714000000000002</c:v>
                </c:pt>
                <c:pt idx="14051">
                  <c:v>29.718</c:v>
                </c:pt>
                <c:pt idx="14052">
                  <c:v>29.722000000000001</c:v>
                </c:pt>
                <c:pt idx="14053">
                  <c:v>29.725999999999999</c:v>
                </c:pt>
                <c:pt idx="14054">
                  <c:v>29.73</c:v>
                </c:pt>
                <c:pt idx="14055">
                  <c:v>29.734000000000002</c:v>
                </c:pt>
                <c:pt idx="14056">
                  <c:v>29.738</c:v>
                </c:pt>
                <c:pt idx="14057">
                  <c:v>29.742000000000001</c:v>
                </c:pt>
                <c:pt idx="14058">
                  <c:v>29.746000000000002</c:v>
                </c:pt>
                <c:pt idx="14059">
                  <c:v>29.75</c:v>
                </c:pt>
                <c:pt idx="14060">
                  <c:v>29.754000000000001</c:v>
                </c:pt>
                <c:pt idx="14061">
                  <c:v>29.757999999999999</c:v>
                </c:pt>
                <c:pt idx="14062">
                  <c:v>29.762</c:v>
                </c:pt>
                <c:pt idx="14063">
                  <c:v>29.766000000000002</c:v>
                </c:pt>
                <c:pt idx="14064">
                  <c:v>29.77</c:v>
                </c:pt>
                <c:pt idx="14065">
                  <c:v>29.774000000000001</c:v>
                </c:pt>
                <c:pt idx="14066">
                  <c:v>29.778000000000002</c:v>
                </c:pt>
                <c:pt idx="14067">
                  <c:v>29.782</c:v>
                </c:pt>
                <c:pt idx="14068">
                  <c:v>29.786000000000001</c:v>
                </c:pt>
                <c:pt idx="14069">
                  <c:v>29.79</c:v>
                </c:pt>
                <c:pt idx="14070">
                  <c:v>29.794</c:v>
                </c:pt>
                <c:pt idx="14071">
                  <c:v>29.798000000000002</c:v>
                </c:pt>
                <c:pt idx="14072">
                  <c:v>29.802</c:v>
                </c:pt>
                <c:pt idx="14073">
                  <c:v>29.806000000000001</c:v>
                </c:pt>
                <c:pt idx="14074">
                  <c:v>29.810000000000002</c:v>
                </c:pt>
                <c:pt idx="14075">
                  <c:v>29.814</c:v>
                </c:pt>
                <c:pt idx="14076">
                  <c:v>29.818000000000001</c:v>
                </c:pt>
                <c:pt idx="14077">
                  <c:v>29.821000000000002</c:v>
                </c:pt>
                <c:pt idx="14078">
                  <c:v>29.824999999999999</c:v>
                </c:pt>
                <c:pt idx="14079">
                  <c:v>29.829000000000001</c:v>
                </c:pt>
                <c:pt idx="14080">
                  <c:v>29.833000000000002</c:v>
                </c:pt>
                <c:pt idx="14081">
                  <c:v>29.837</c:v>
                </c:pt>
                <c:pt idx="14082">
                  <c:v>29.841000000000001</c:v>
                </c:pt>
                <c:pt idx="14083">
                  <c:v>29.844999999999999</c:v>
                </c:pt>
                <c:pt idx="14084">
                  <c:v>29.849</c:v>
                </c:pt>
                <c:pt idx="14085">
                  <c:v>29.853000000000002</c:v>
                </c:pt>
                <c:pt idx="14086">
                  <c:v>29.856999999999999</c:v>
                </c:pt>
                <c:pt idx="14087">
                  <c:v>29.861000000000001</c:v>
                </c:pt>
                <c:pt idx="14088">
                  <c:v>29.865000000000002</c:v>
                </c:pt>
                <c:pt idx="14089">
                  <c:v>29.869</c:v>
                </c:pt>
                <c:pt idx="14090">
                  <c:v>29.873000000000001</c:v>
                </c:pt>
                <c:pt idx="14091">
                  <c:v>29.876999999999999</c:v>
                </c:pt>
                <c:pt idx="14092">
                  <c:v>29.881</c:v>
                </c:pt>
                <c:pt idx="14093">
                  <c:v>29.885000000000002</c:v>
                </c:pt>
                <c:pt idx="14094">
                  <c:v>29.888999999999999</c:v>
                </c:pt>
                <c:pt idx="14095">
                  <c:v>29.893000000000001</c:v>
                </c:pt>
                <c:pt idx="14096">
                  <c:v>29.897000000000002</c:v>
                </c:pt>
                <c:pt idx="14097">
                  <c:v>29.901</c:v>
                </c:pt>
                <c:pt idx="14098">
                  <c:v>29.905000000000001</c:v>
                </c:pt>
                <c:pt idx="14099">
                  <c:v>29.908999999999999</c:v>
                </c:pt>
                <c:pt idx="14100">
                  <c:v>29.913</c:v>
                </c:pt>
                <c:pt idx="14101">
                  <c:v>29.917000000000002</c:v>
                </c:pt>
                <c:pt idx="14102">
                  <c:v>29.920999999999999</c:v>
                </c:pt>
                <c:pt idx="14103">
                  <c:v>29.925000000000001</c:v>
                </c:pt>
                <c:pt idx="14104">
                  <c:v>29.929000000000002</c:v>
                </c:pt>
                <c:pt idx="14105">
                  <c:v>29.933</c:v>
                </c:pt>
                <c:pt idx="14106">
                  <c:v>29.937000000000001</c:v>
                </c:pt>
                <c:pt idx="14107">
                  <c:v>29.940999999999999</c:v>
                </c:pt>
                <c:pt idx="14108">
                  <c:v>29.945</c:v>
                </c:pt>
                <c:pt idx="14109">
                  <c:v>29.949000000000002</c:v>
                </c:pt>
                <c:pt idx="14110">
                  <c:v>29.952999999999999</c:v>
                </c:pt>
                <c:pt idx="14111">
                  <c:v>29.957000000000001</c:v>
                </c:pt>
                <c:pt idx="14112">
                  <c:v>29.961000000000002</c:v>
                </c:pt>
                <c:pt idx="14113">
                  <c:v>29.966000000000001</c:v>
                </c:pt>
                <c:pt idx="14114">
                  <c:v>29.97</c:v>
                </c:pt>
                <c:pt idx="14115">
                  <c:v>29.974</c:v>
                </c:pt>
                <c:pt idx="14116">
                  <c:v>29.978000000000002</c:v>
                </c:pt>
                <c:pt idx="14117">
                  <c:v>29.981999999999999</c:v>
                </c:pt>
                <c:pt idx="14118">
                  <c:v>29.986000000000001</c:v>
                </c:pt>
                <c:pt idx="14119">
                  <c:v>29.990000000000002</c:v>
                </c:pt>
                <c:pt idx="14120">
                  <c:v>29.994</c:v>
                </c:pt>
                <c:pt idx="14121">
                  <c:v>29.998000000000001</c:v>
                </c:pt>
                <c:pt idx="14122">
                  <c:v>30.001999999999999</c:v>
                </c:pt>
                <c:pt idx="14123">
                  <c:v>30.006</c:v>
                </c:pt>
                <c:pt idx="14124">
                  <c:v>30.01</c:v>
                </c:pt>
                <c:pt idx="14125">
                  <c:v>30.013999999999999</c:v>
                </c:pt>
                <c:pt idx="14126">
                  <c:v>30.018000000000001</c:v>
                </c:pt>
                <c:pt idx="14127">
                  <c:v>30.022000000000002</c:v>
                </c:pt>
                <c:pt idx="14128">
                  <c:v>30.026</c:v>
                </c:pt>
                <c:pt idx="14129">
                  <c:v>30.03</c:v>
                </c:pt>
                <c:pt idx="14130">
                  <c:v>30.033999999999999</c:v>
                </c:pt>
                <c:pt idx="14131">
                  <c:v>30.038</c:v>
                </c:pt>
                <c:pt idx="14132">
                  <c:v>30.042000000000002</c:v>
                </c:pt>
                <c:pt idx="14133">
                  <c:v>30.045999999999999</c:v>
                </c:pt>
                <c:pt idx="14134">
                  <c:v>30.05</c:v>
                </c:pt>
                <c:pt idx="14135">
                  <c:v>30.054000000000002</c:v>
                </c:pt>
                <c:pt idx="14136">
                  <c:v>30.059000000000001</c:v>
                </c:pt>
                <c:pt idx="14137">
                  <c:v>30.063000000000002</c:v>
                </c:pt>
                <c:pt idx="14138">
                  <c:v>30.067</c:v>
                </c:pt>
                <c:pt idx="14139">
                  <c:v>30.071000000000002</c:v>
                </c:pt>
                <c:pt idx="14140">
                  <c:v>30.074999999999999</c:v>
                </c:pt>
                <c:pt idx="14141">
                  <c:v>30.079000000000001</c:v>
                </c:pt>
                <c:pt idx="14142">
                  <c:v>30.083000000000002</c:v>
                </c:pt>
                <c:pt idx="14143">
                  <c:v>30.087</c:v>
                </c:pt>
                <c:pt idx="14144">
                  <c:v>30.091000000000001</c:v>
                </c:pt>
                <c:pt idx="14145">
                  <c:v>30.094999999999999</c:v>
                </c:pt>
                <c:pt idx="14146">
                  <c:v>30.099</c:v>
                </c:pt>
                <c:pt idx="14147">
                  <c:v>30.103000000000002</c:v>
                </c:pt>
                <c:pt idx="14148">
                  <c:v>30.106999999999999</c:v>
                </c:pt>
                <c:pt idx="14149">
                  <c:v>30.111000000000001</c:v>
                </c:pt>
                <c:pt idx="14150">
                  <c:v>30.115000000000002</c:v>
                </c:pt>
                <c:pt idx="14151">
                  <c:v>30.119</c:v>
                </c:pt>
                <c:pt idx="14152">
                  <c:v>30.124000000000002</c:v>
                </c:pt>
                <c:pt idx="14153">
                  <c:v>30.128</c:v>
                </c:pt>
                <c:pt idx="14154">
                  <c:v>30.132000000000001</c:v>
                </c:pt>
                <c:pt idx="14155">
                  <c:v>30.135999999999999</c:v>
                </c:pt>
                <c:pt idx="14156">
                  <c:v>30.14</c:v>
                </c:pt>
                <c:pt idx="14157">
                  <c:v>30.144000000000002</c:v>
                </c:pt>
                <c:pt idx="14158">
                  <c:v>30.148</c:v>
                </c:pt>
                <c:pt idx="14159">
                  <c:v>30.152000000000001</c:v>
                </c:pt>
                <c:pt idx="14160">
                  <c:v>30.156000000000002</c:v>
                </c:pt>
                <c:pt idx="14161">
                  <c:v>30.16</c:v>
                </c:pt>
                <c:pt idx="14162">
                  <c:v>30.164000000000001</c:v>
                </c:pt>
                <c:pt idx="14163">
                  <c:v>30.167999999999999</c:v>
                </c:pt>
                <c:pt idx="14164">
                  <c:v>30.172000000000001</c:v>
                </c:pt>
                <c:pt idx="14165">
                  <c:v>30.176000000000002</c:v>
                </c:pt>
                <c:pt idx="14166">
                  <c:v>30.18</c:v>
                </c:pt>
                <c:pt idx="14167">
                  <c:v>30.185000000000002</c:v>
                </c:pt>
                <c:pt idx="14168">
                  <c:v>30.189</c:v>
                </c:pt>
                <c:pt idx="14169">
                  <c:v>30.193000000000001</c:v>
                </c:pt>
                <c:pt idx="14170">
                  <c:v>30.196999999999999</c:v>
                </c:pt>
                <c:pt idx="14171">
                  <c:v>30.201000000000001</c:v>
                </c:pt>
                <c:pt idx="14172">
                  <c:v>30.205000000000002</c:v>
                </c:pt>
                <c:pt idx="14173">
                  <c:v>30.209</c:v>
                </c:pt>
                <c:pt idx="14174">
                  <c:v>30.213000000000001</c:v>
                </c:pt>
                <c:pt idx="14175">
                  <c:v>30.217000000000002</c:v>
                </c:pt>
                <c:pt idx="14176">
                  <c:v>30.221</c:v>
                </c:pt>
                <c:pt idx="14177">
                  <c:v>30.225000000000001</c:v>
                </c:pt>
                <c:pt idx="14178">
                  <c:v>30.228999999999999</c:v>
                </c:pt>
                <c:pt idx="14179">
                  <c:v>30.233000000000001</c:v>
                </c:pt>
                <c:pt idx="14180">
                  <c:v>30.237000000000002</c:v>
                </c:pt>
                <c:pt idx="14181">
                  <c:v>30.242000000000001</c:v>
                </c:pt>
                <c:pt idx="14182">
                  <c:v>30.246000000000002</c:v>
                </c:pt>
                <c:pt idx="14183">
                  <c:v>30.25</c:v>
                </c:pt>
                <c:pt idx="14184">
                  <c:v>30.254000000000001</c:v>
                </c:pt>
                <c:pt idx="14185">
                  <c:v>30.257999999999999</c:v>
                </c:pt>
                <c:pt idx="14186">
                  <c:v>30.262</c:v>
                </c:pt>
                <c:pt idx="14187">
                  <c:v>30.266000000000002</c:v>
                </c:pt>
                <c:pt idx="14188">
                  <c:v>30.27</c:v>
                </c:pt>
                <c:pt idx="14189">
                  <c:v>30.274000000000001</c:v>
                </c:pt>
                <c:pt idx="14190">
                  <c:v>30.278000000000002</c:v>
                </c:pt>
                <c:pt idx="14191">
                  <c:v>30.282</c:v>
                </c:pt>
                <c:pt idx="14192">
                  <c:v>30.286000000000001</c:v>
                </c:pt>
                <c:pt idx="14193">
                  <c:v>30.291</c:v>
                </c:pt>
                <c:pt idx="14194">
                  <c:v>30.295000000000002</c:v>
                </c:pt>
                <c:pt idx="14195">
                  <c:v>30.298999999999999</c:v>
                </c:pt>
                <c:pt idx="14196">
                  <c:v>30.303000000000001</c:v>
                </c:pt>
                <c:pt idx="14197">
                  <c:v>30.307000000000002</c:v>
                </c:pt>
                <c:pt idx="14198">
                  <c:v>30.311</c:v>
                </c:pt>
                <c:pt idx="14199">
                  <c:v>30.315000000000001</c:v>
                </c:pt>
                <c:pt idx="14200">
                  <c:v>30.318999999999999</c:v>
                </c:pt>
                <c:pt idx="14201">
                  <c:v>30.323</c:v>
                </c:pt>
                <c:pt idx="14202">
                  <c:v>30.327000000000002</c:v>
                </c:pt>
                <c:pt idx="14203">
                  <c:v>30.331</c:v>
                </c:pt>
                <c:pt idx="14204">
                  <c:v>30.335000000000001</c:v>
                </c:pt>
                <c:pt idx="14205">
                  <c:v>30.339000000000002</c:v>
                </c:pt>
                <c:pt idx="14206">
                  <c:v>30.344000000000001</c:v>
                </c:pt>
                <c:pt idx="14207">
                  <c:v>30.347999999999999</c:v>
                </c:pt>
                <c:pt idx="14208">
                  <c:v>30.352</c:v>
                </c:pt>
                <c:pt idx="14209">
                  <c:v>30.356000000000002</c:v>
                </c:pt>
                <c:pt idx="14210">
                  <c:v>30.36</c:v>
                </c:pt>
                <c:pt idx="14211">
                  <c:v>30.364000000000001</c:v>
                </c:pt>
                <c:pt idx="14212">
                  <c:v>30.368000000000002</c:v>
                </c:pt>
                <c:pt idx="14213">
                  <c:v>30.372</c:v>
                </c:pt>
                <c:pt idx="14214">
                  <c:v>30.376000000000001</c:v>
                </c:pt>
                <c:pt idx="14215">
                  <c:v>30.38</c:v>
                </c:pt>
                <c:pt idx="14216">
                  <c:v>30.384</c:v>
                </c:pt>
                <c:pt idx="14217">
                  <c:v>30.388000000000002</c:v>
                </c:pt>
                <c:pt idx="14218">
                  <c:v>30.391999999999999</c:v>
                </c:pt>
                <c:pt idx="14219">
                  <c:v>30.397000000000002</c:v>
                </c:pt>
                <c:pt idx="14220">
                  <c:v>30.401</c:v>
                </c:pt>
                <c:pt idx="14221">
                  <c:v>30.405000000000001</c:v>
                </c:pt>
                <c:pt idx="14222">
                  <c:v>30.408999999999999</c:v>
                </c:pt>
                <c:pt idx="14223">
                  <c:v>30.413</c:v>
                </c:pt>
                <c:pt idx="14224">
                  <c:v>30.417000000000002</c:v>
                </c:pt>
                <c:pt idx="14225">
                  <c:v>30.420999999999999</c:v>
                </c:pt>
                <c:pt idx="14226">
                  <c:v>30.425000000000001</c:v>
                </c:pt>
                <c:pt idx="14227">
                  <c:v>30.429000000000002</c:v>
                </c:pt>
                <c:pt idx="14228">
                  <c:v>30.433</c:v>
                </c:pt>
                <c:pt idx="14229">
                  <c:v>30.437000000000001</c:v>
                </c:pt>
                <c:pt idx="14230">
                  <c:v>30.440999999999999</c:v>
                </c:pt>
                <c:pt idx="14231">
                  <c:v>30.446000000000002</c:v>
                </c:pt>
                <c:pt idx="14232">
                  <c:v>30.45</c:v>
                </c:pt>
                <c:pt idx="14233">
                  <c:v>30.454000000000001</c:v>
                </c:pt>
                <c:pt idx="14234">
                  <c:v>30.458000000000002</c:v>
                </c:pt>
                <c:pt idx="14235">
                  <c:v>30.462</c:v>
                </c:pt>
                <c:pt idx="14236">
                  <c:v>30.466000000000001</c:v>
                </c:pt>
                <c:pt idx="14237">
                  <c:v>30.47</c:v>
                </c:pt>
                <c:pt idx="14238">
                  <c:v>30.474</c:v>
                </c:pt>
                <c:pt idx="14239">
                  <c:v>30.478000000000002</c:v>
                </c:pt>
                <c:pt idx="14240">
                  <c:v>30.481999999999999</c:v>
                </c:pt>
                <c:pt idx="14241">
                  <c:v>30.486000000000001</c:v>
                </c:pt>
                <c:pt idx="14242">
                  <c:v>30.491</c:v>
                </c:pt>
                <c:pt idx="14243">
                  <c:v>30.495000000000001</c:v>
                </c:pt>
                <c:pt idx="14244">
                  <c:v>30.499000000000002</c:v>
                </c:pt>
                <c:pt idx="14245">
                  <c:v>30.503</c:v>
                </c:pt>
                <c:pt idx="14246">
                  <c:v>30.507000000000001</c:v>
                </c:pt>
                <c:pt idx="14247">
                  <c:v>30.510999999999999</c:v>
                </c:pt>
                <c:pt idx="14248">
                  <c:v>30.515000000000001</c:v>
                </c:pt>
                <c:pt idx="14249">
                  <c:v>30.519000000000002</c:v>
                </c:pt>
                <c:pt idx="14250">
                  <c:v>30.523</c:v>
                </c:pt>
                <c:pt idx="14251">
                  <c:v>30.527000000000001</c:v>
                </c:pt>
                <c:pt idx="14252">
                  <c:v>30.531000000000002</c:v>
                </c:pt>
                <c:pt idx="14253">
                  <c:v>30.536000000000001</c:v>
                </c:pt>
                <c:pt idx="14254">
                  <c:v>30.54</c:v>
                </c:pt>
                <c:pt idx="14255">
                  <c:v>30.544</c:v>
                </c:pt>
                <c:pt idx="14256">
                  <c:v>30.548000000000002</c:v>
                </c:pt>
                <c:pt idx="14257">
                  <c:v>30.552</c:v>
                </c:pt>
                <c:pt idx="14258">
                  <c:v>30.556000000000001</c:v>
                </c:pt>
                <c:pt idx="14259">
                  <c:v>30.560000000000002</c:v>
                </c:pt>
                <c:pt idx="14260">
                  <c:v>30.564</c:v>
                </c:pt>
                <c:pt idx="14261">
                  <c:v>30.568000000000001</c:v>
                </c:pt>
                <c:pt idx="14262">
                  <c:v>30.571999999999999</c:v>
                </c:pt>
                <c:pt idx="14263">
                  <c:v>30.577000000000002</c:v>
                </c:pt>
                <c:pt idx="14264">
                  <c:v>30.581</c:v>
                </c:pt>
                <c:pt idx="14265">
                  <c:v>30.585000000000001</c:v>
                </c:pt>
                <c:pt idx="14266">
                  <c:v>30.589000000000002</c:v>
                </c:pt>
                <c:pt idx="14267">
                  <c:v>30.593</c:v>
                </c:pt>
                <c:pt idx="14268">
                  <c:v>30.597000000000001</c:v>
                </c:pt>
                <c:pt idx="14269">
                  <c:v>30.600999999999999</c:v>
                </c:pt>
                <c:pt idx="14270">
                  <c:v>30.605</c:v>
                </c:pt>
                <c:pt idx="14271">
                  <c:v>30.609000000000002</c:v>
                </c:pt>
                <c:pt idx="14272">
                  <c:v>30.613</c:v>
                </c:pt>
                <c:pt idx="14273">
                  <c:v>30.618000000000002</c:v>
                </c:pt>
                <c:pt idx="14274">
                  <c:v>30.622</c:v>
                </c:pt>
                <c:pt idx="14275">
                  <c:v>30.626000000000001</c:v>
                </c:pt>
                <c:pt idx="14276">
                  <c:v>30.63</c:v>
                </c:pt>
                <c:pt idx="14277">
                  <c:v>30.634</c:v>
                </c:pt>
                <c:pt idx="14278">
                  <c:v>30.638000000000002</c:v>
                </c:pt>
                <c:pt idx="14279">
                  <c:v>30.641999999999999</c:v>
                </c:pt>
                <c:pt idx="14280">
                  <c:v>30.646000000000001</c:v>
                </c:pt>
                <c:pt idx="14281">
                  <c:v>30.650000000000002</c:v>
                </c:pt>
                <c:pt idx="14282">
                  <c:v>30.654</c:v>
                </c:pt>
                <c:pt idx="14283">
                  <c:v>30.658000000000001</c:v>
                </c:pt>
                <c:pt idx="14284">
                  <c:v>30.663</c:v>
                </c:pt>
                <c:pt idx="14285">
                  <c:v>30.667000000000002</c:v>
                </c:pt>
                <c:pt idx="14286">
                  <c:v>30.670999999999999</c:v>
                </c:pt>
                <c:pt idx="14287">
                  <c:v>30.675000000000001</c:v>
                </c:pt>
                <c:pt idx="14288">
                  <c:v>30.679000000000002</c:v>
                </c:pt>
                <c:pt idx="14289">
                  <c:v>30.683</c:v>
                </c:pt>
                <c:pt idx="14290">
                  <c:v>30.687000000000001</c:v>
                </c:pt>
                <c:pt idx="14291">
                  <c:v>30.690999999999999</c:v>
                </c:pt>
                <c:pt idx="14292">
                  <c:v>30.695</c:v>
                </c:pt>
                <c:pt idx="14293">
                  <c:v>30.699000000000002</c:v>
                </c:pt>
                <c:pt idx="14294">
                  <c:v>30.704000000000001</c:v>
                </c:pt>
                <c:pt idx="14295">
                  <c:v>30.708000000000002</c:v>
                </c:pt>
                <c:pt idx="14296">
                  <c:v>30.712</c:v>
                </c:pt>
                <c:pt idx="14297">
                  <c:v>30.716000000000001</c:v>
                </c:pt>
                <c:pt idx="14298">
                  <c:v>30.72</c:v>
                </c:pt>
                <c:pt idx="14299">
                  <c:v>30.724</c:v>
                </c:pt>
                <c:pt idx="14300">
                  <c:v>30.728000000000002</c:v>
                </c:pt>
                <c:pt idx="14301">
                  <c:v>30.731999999999999</c:v>
                </c:pt>
                <c:pt idx="14302">
                  <c:v>30.736000000000001</c:v>
                </c:pt>
                <c:pt idx="14303">
                  <c:v>30.740000000000002</c:v>
                </c:pt>
                <c:pt idx="14304">
                  <c:v>30.744</c:v>
                </c:pt>
                <c:pt idx="14305">
                  <c:v>30.749000000000002</c:v>
                </c:pt>
                <c:pt idx="14306">
                  <c:v>30.753</c:v>
                </c:pt>
                <c:pt idx="14307">
                  <c:v>30.757000000000001</c:v>
                </c:pt>
                <c:pt idx="14308">
                  <c:v>30.760999999999999</c:v>
                </c:pt>
                <c:pt idx="14309">
                  <c:v>30.765000000000001</c:v>
                </c:pt>
                <c:pt idx="14310">
                  <c:v>30.769000000000002</c:v>
                </c:pt>
                <c:pt idx="14311">
                  <c:v>30.773</c:v>
                </c:pt>
                <c:pt idx="14312">
                  <c:v>30.777000000000001</c:v>
                </c:pt>
                <c:pt idx="14313">
                  <c:v>30.781000000000002</c:v>
                </c:pt>
                <c:pt idx="14314">
                  <c:v>30.785</c:v>
                </c:pt>
                <c:pt idx="14315">
                  <c:v>30.79</c:v>
                </c:pt>
                <c:pt idx="14316">
                  <c:v>30.794</c:v>
                </c:pt>
                <c:pt idx="14317">
                  <c:v>30.798000000000002</c:v>
                </c:pt>
                <c:pt idx="14318">
                  <c:v>30.802</c:v>
                </c:pt>
                <c:pt idx="14319">
                  <c:v>30.806000000000001</c:v>
                </c:pt>
                <c:pt idx="14320">
                  <c:v>30.810000000000002</c:v>
                </c:pt>
                <c:pt idx="14321">
                  <c:v>30.814</c:v>
                </c:pt>
                <c:pt idx="14322">
                  <c:v>30.818000000000001</c:v>
                </c:pt>
                <c:pt idx="14323">
                  <c:v>30.821999999999999</c:v>
                </c:pt>
                <c:pt idx="14324">
                  <c:v>30.826000000000001</c:v>
                </c:pt>
                <c:pt idx="14325">
                  <c:v>30.830000000000002</c:v>
                </c:pt>
                <c:pt idx="14326">
                  <c:v>30.834</c:v>
                </c:pt>
                <c:pt idx="14327">
                  <c:v>30.839000000000002</c:v>
                </c:pt>
                <c:pt idx="14328">
                  <c:v>30.843</c:v>
                </c:pt>
                <c:pt idx="14329">
                  <c:v>30.847000000000001</c:v>
                </c:pt>
                <c:pt idx="14330">
                  <c:v>30.850999999999999</c:v>
                </c:pt>
                <c:pt idx="14331">
                  <c:v>30.855</c:v>
                </c:pt>
                <c:pt idx="14332">
                  <c:v>30.859000000000002</c:v>
                </c:pt>
                <c:pt idx="14333">
                  <c:v>30.863</c:v>
                </c:pt>
                <c:pt idx="14334">
                  <c:v>30.867000000000001</c:v>
                </c:pt>
                <c:pt idx="14335">
                  <c:v>30.871000000000002</c:v>
                </c:pt>
                <c:pt idx="14336">
                  <c:v>30.875</c:v>
                </c:pt>
                <c:pt idx="14337">
                  <c:v>30.88</c:v>
                </c:pt>
                <c:pt idx="14338">
                  <c:v>30.884</c:v>
                </c:pt>
                <c:pt idx="14339">
                  <c:v>30.888000000000002</c:v>
                </c:pt>
                <c:pt idx="14340">
                  <c:v>30.891999999999999</c:v>
                </c:pt>
                <c:pt idx="14341">
                  <c:v>30.896000000000001</c:v>
                </c:pt>
                <c:pt idx="14342">
                  <c:v>30.900000000000002</c:v>
                </c:pt>
                <c:pt idx="14343">
                  <c:v>30.904</c:v>
                </c:pt>
                <c:pt idx="14344">
                  <c:v>30.908000000000001</c:v>
                </c:pt>
                <c:pt idx="14345">
                  <c:v>30.911999999999999</c:v>
                </c:pt>
                <c:pt idx="14346">
                  <c:v>30.916</c:v>
                </c:pt>
                <c:pt idx="14347">
                  <c:v>30.92</c:v>
                </c:pt>
                <c:pt idx="14348">
                  <c:v>30.923999999999999</c:v>
                </c:pt>
                <c:pt idx="14349">
                  <c:v>30.928000000000001</c:v>
                </c:pt>
                <c:pt idx="14350">
                  <c:v>30.932000000000002</c:v>
                </c:pt>
                <c:pt idx="14351">
                  <c:v>30.936</c:v>
                </c:pt>
                <c:pt idx="14352">
                  <c:v>30.94</c:v>
                </c:pt>
                <c:pt idx="14353">
                  <c:v>30.943999999999999</c:v>
                </c:pt>
                <c:pt idx="14354">
                  <c:v>30.946999999999999</c:v>
                </c:pt>
                <c:pt idx="14355">
                  <c:v>30.951000000000001</c:v>
                </c:pt>
                <c:pt idx="14356">
                  <c:v>30.955000000000002</c:v>
                </c:pt>
                <c:pt idx="14357">
                  <c:v>30.958000000000002</c:v>
                </c:pt>
                <c:pt idx="14358">
                  <c:v>30.962</c:v>
                </c:pt>
                <c:pt idx="14359">
                  <c:v>30.965</c:v>
                </c:pt>
                <c:pt idx="14360">
                  <c:v>30.969000000000001</c:v>
                </c:pt>
                <c:pt idx="14361">
                  <c:v>30.972000000000001</c:v>
                </c:pt>
                <c:pt idx="14362">
                  <c:v>30.975000000000001</c:v>
                </c:pt>
                <c:pt idx="14363">
                  <c:v>30.978000000000002</c:v>
                </c:pt>
                <c:pt idx="14364">
                  <c:v>30.981000000000002</c:v>
                </c:pt>
                <c:pt idx="14365">
                  <c:v>30.984000000000002</c:v>
                </c:pt>
                <c:pt idx="14366">
                  <c:v>30.987000000000002</c:v>
                </c:pt>
                <c:pt idx="14367">
                  <c:v>30.988</c:v>
                </c:pt>
                <c:pt idx="14368">
                  <c:v>30.988</c:v>
                </c:pt>
                <c:pt idx="14369">
                  <c:v>30.988</c:v>
                </c:pt>
                <c:pt idx="14370">
                  <c:v>30.989000000000001</c:v>
                </c:pt>
                <c:pt idx="14371">
                  <c:v>30.989000000000001</c:v>
                </c:pt>
                <c:pt idx="14372">
                  <c:v>30.989000000000001</c:v>
                </c:pt>
                <c:pt idx="14373">
                  <c:v>30.989000000000001</c:v>
                </c:pt>
                <c:pt idx="14374">
                  <c:v>30.990000000000002</c:v>
                </c:pt>
                <c:pt idx="14375">
                  <c:v>30.990000000000002</c:v>
                </c:pt>
                <c:pt idx="14376">
                  <c:v>30.990000000000002</c:v>
                </c:pt>
                <c:pt idx="14377">
                  <c:v>30.991</c:v>
                </c:pt>
                <c:pt idx="14378">
                  <c:v>30.991</c:v>
                </c:pt>
                <c:pt idx="14379">
                  <c:v>30.991</c:v>
                </c:pt>
                <c:pt idx="14380">
                  <c:v>30.991</c:v>
                </c:pt>
                <c:pt idx="14381">
                  <c:v>30.992000000000001</c:v>
                </c:pt>
                <c:pt idx="14382">
                  <c:v>30.992000000000001</c:v>
                </c:pt>
                <c:pt idx="14383">
                  <c:v>30.992000000000001</c:v>
                </c:pt>
                <c:pt idx="14384">
                  <c:v>30.993000000000002</c:v>
                </c:pt>
                <c:pt idx="14385">
                  <c:v>30.993000000000002</c:v>
                </c:pt>
                <c:pt idx="14386">
                  <c:v>30.993000000000002</c:v>
                </c:pt>
                <c:pt idx="14387">
                  <c:v>30.993000000000002</c:v>
                </c:pt>
                <c:pt idx="14388">
                  <c:v>30.994</c:v>
                </c:pt>
                <c:pt idx="14389">
                  <c:v>30.994</c:v>
                </c:pt>
                <c:pt idx="14390">
                  <c:v>30.994</c:v>
                </c:pt>
                <c:pt idx="14391">
                  <c:v>30.994</c:v>
                </c:pt>
                <c:pt idx="14392">
                  <c:v>30.995000000000001</c:v>
                </c:pt>
                <c:pt idx="14393">
                  <c:v>30.995000000000001</c:v>
                </c:pt>
                <c:pt idx="14394">
                  <c:v>30.995000000000001</c:v>
                </c:pt>
                <c:pt idx="14395">
                  <c:v>30.996000000000002</c:v>
                </c:pt>
                <c:pt idx="14396">
                  <c:v>30.996000000000002</c:v>
                </c:pt>
                <c:pt idx="14397">
                  <c:v>30.996000000000002</c:v>
                </c:pt>
                <c:pt idx="14398">
                  <c:v>30.996000000000002</c:v>
                </c:pt>
                <c:pt idx="14399">
                  <c:v>30.997</c:v>
                </c:pt>
                <c:pt idx="14400">
                  <c:v>30.997</c:v>
                </c:pt>
                <c:pt idx="14401">
                  <c:v>30.997</c:v>
                </c:pt>
                <c:pt idx="14402">
                  <c:v>30.998000000000001</c:v>
                </c:pt>
                <c:pt idx="14403">
                  <c:v>30.998000000000001</c:v>
                </c:pt>
                <c:pt idx="14404">
                  <c:v>30.998000000000001</c:v>
                </c:pt>
                <c:pt idx="14405">
                  <c:v>30.998000000000001</c:v>
                </c:pt>
                <c:pt idx="14406">
                  <c:v>30.999000000000002</c:v>
                </c:pt>
                <c:pt idx="14407">
                  <c:v>30.999000000000002</c:v>
                </c:pt>
                <c:pt idx="14408">
                  <c:v>30.999000000000002</c:v>
                </c:pt>
                <c:pt idx="14409">
                  <c:v>31</c:v>
                </c:pt>
                <c:pt idx="14410">
                  <c:v>31</c:v>
                </c:pt>
                <c:pt idx="14411">
                  <c:v>31</c:v>
                </c:pt>
                <c:pt idx="14412">
                  <c:v>31</c:v>
                </c:pt>
                <c:pt idx="14413">
                  <c:v>31.001000000000001</c:v>
                </c:pt>
                <c:pt idx="14414">
                  <c:v>31.001000000000001</c:v>
                </c:pt>
                <c:pt idx="14415">
                  <c:v>31.001000000000001</c:v>
                </c:pt>
                <c:pt idx="14416">
                  <c:v>31.001999999999999</c:v>
                </c:pt>
                <c:pt idx="14417">
                  <c:v>31.001999999999999</c:v>
                </c:pt>
                <c:pt idx="14418">
                  <c:v>31.001999999999999</c:v>
                </c:pt>
                <c:pt idx="14419">
                  <c:v>31.001999999999999</c:v>
                </c:pt>
                <c:pt idx="14420">
                  <c:v>31.003</c:v>
                </c:pt>
                <c:pt idx="14421">
                  <c:v>31.003</c:v>
                </c:pt>
                <c:pt idx="14422">
                  <c:v>31.003</c:v>
                </c:pt>
                <c:pt idx="14423">
                  <c:v>31.004000000000001</c:v>
                </c:pt>
                <c:pt idx="14424">
                  <c:v>31.004000000000001</c:v>
                </c:pt>
                <c:pt idx="14425">
                  <c:v>31.004000000000001</c:v>
                </c:pt>
                <c:pt idx="14426">
                  <c:v>31.004000000000001</c:v>
                </c:pt>
                <c:pt idx="14427">
                  <c:v>31.004999999999999</c:v>
                </c:pt>
                <c:pt idx="14428">
                  <c:v>31.004999999999999</c:v>
                </c:pt>
                <c:pt idx="14429">
                  <c:v>31.004999999999999</c:v>
                </c:pt>
                <c:pt idx="14430">
                  <c:v>31.004999999999999</c:v>
                </c:pt>
                <c:pt idx="14431">
                  <c:v>31.006</c:v>
                </c:pt>
                <c:pt idx="14432">
                  <c:v>31.006</c:v>
                </c:pt>
                <c:pt idx="14433">
                  <c:v>31.006</c:v>
                </c:pt>
                <c:pt idx="14434">
                  <c:v>31.007000000000001</c:v>
                </c:pt>
                <c:pt idx="14435">
                  <c:v>31.007000000000001</c:v>
                </c:pt>
                <c:pt idx="14436">
                  <c:v>31.007000000000001</c:v>
                </c:pt>
                <c:pt idx="14437">
                  <c:v>31.007000000000001</c:v>
                </c:pt>
                <c:pt idx="14438">
                  <c:v>31.007999999999999</c:v>
                </c:pt>
                <c:pt idx="14439">
                  <c:v>31.007999999999999</c:v>
                </c:pt>
                <c:pt idx="14440">
                  <c:v>31.007999999999999</c:v>
                </c:pt>
                <c:pt idx="14441">
                  <c:v>31.009</c:v>
                </c:pt>
                <c:pt idx="14442">
                  <c:v>31.009</c:v>
                </c:pt>
                <c:pt idx="14443">
                  <c:v>31.009</c:v>
                </c:pt>
                <c:pt idx="14444">
                  <c:v>31.009</c:v>
                </c:pt>
                <c:pt idx="14445">
                  <c:v>31.01</c:v>
                </c:pt>
                <c:pt idx="14446">
                  <c:v>31.01</c:v>
                </c:pt>
                <c:pt idx="14447">
                  <c:v>31.01</c:v>
                </c:pt>
                <c:pt idx="14448">
                  <c:v>31.010999999999999</c:v>
                </c:pt>
                <c:pt idx="14449">
                  <c:v>31.010999999999999</c:v>
                </c:pt>
                <c:pt idx="14450">
                  <c:v>31.010999999999999</c:v>
                </c:pt>
                <c:pt idx="14451">
                  <c:v>31.010999999999999</c:v>
                </c:pt>
                <c:pt idx="14452">
                  <c:v>31.012</c:v>
                </c:pt>
                <c:pt idx="14453">
                  <c:v>31.012</c:v>
                </c:pt>
                <c:pt idx="14454">
                  <c:v>31.012</c:v>
                </c:pt>
                <c:pt idx="14455">
                  <c:v>31.013000000000002</c:v>
                </c:pt>
                <c:pt idx="14456">
                  <c:v>31.013000000000002</c:v>
                </c:pt>
                <c:pt idx="14457">
                  <c:v>31.013000000000002</c:v>
                </c:pt>
                <c:pt idx="14458">
                  <c:v>31.013000000000002</c:v>
                </c:pt>
                <c:pt idx="14459">
                  <c:v>31.013999999999999</c:v>
                </c:pt>
                <c:pt idx="14460">
                  <c:v>31.013999999999999</c:v>
                </c:pt>
                <c:pt idx="14461">
                  <c:v>31.013999999999999</c:v>
                </c:pt>
                <c:pt idx="14462">
                  <c:v>31.015000000000001</c:v>
                </c:pt>
                <c:pt idx="14463">
                  <c:v>31.015000000000001</c:v>
                </c:pt>
                <c:pt idx="14464">
                  <c:v>31.015000000000001</c:v>
                </c:pt>
                <c:pt idx="14465">
                  <c:v>31.015000000000001</c:v>
                </c:pt>
                <c:pt idx="14466">
                  <c:v>31.016000000000002</c:v>
                </c:pt>
                <c:pt idx="14467">
                  <c:v>31.016000000000002</c:v>
                </c:pt>
                <c:pt idx="14468">
                  <c:v>31.016000000000002</c:v>
                </c:pt>
                <c:pt idx="14469">
                  <c:v>31.016999999999999</c:v>
                </c:pt>
                <c:pt idx="14470">
                  <c:v>31.016999999999999</c:v>
                </c:pt>
                <c:pt idx="14471">
                  <c:v>31.016999999999999</c:v>
                </c:pt>
                <c:pt idx="14472">
                  <c:v>31.016999999999999</c:v>
                </c:pt>
                <c:pt idx="14473">
                  <c:v>31.018000000000001</c:v>
                </c:pt>
                <c:pt idx="14474">
                  <c:v>31.018000000000001</c:v>
                </c:pt>
                <c:pt idx="14475">
                  <c:v>31.018000000000001</c:v>
                </c:pt>
                <c:pt idx="14476">
                  <c:v>31.018000000000001</c:v>
                </c:pt>
                <c:pt idx="14477">
                  <c:v>31.019000000000002</c:v>
                </c:pt>
                <c:pt idx="14478">
                  <c:v>31.019000000000002</c:v>
                </c:pt>
                <c:pt idx="14479">
                  <c:v>31.019000000000002</c:v>
                </c:pt>
                <c:pt idx="14480">
                  <c:v>31.02</c:v>
                </c:pt>
                <c:pt idx="14481">
                  <c:v>31.02</c:v>
                </c:pt>
                <c:pt idx="14482">
                  <c:v>31.02</c:v>
                </c:pt>
                <c:pt idx="14483">
                  <c:v>31.02</c:v>
                </c:pt>
                <c:pt idx="14484">
                  <c:v>31.021000000000001</c:v>
                </c:pt>
                <c:pt idx="14485">
                  <c:v>31.021000000000001</c:v>
                </c:pt>
                <c:pt idx="14486">
                  <c:v>31.021000000000001</c:v>
                </c:pt>
                <c:pt idx="14487">
                  <c:v>31.022000000000002</c:v>
                </c:pt>
                <c:pt idx="14488">
                  <c:v>31.022000000000002</c:v>
                </c:pt>
                <c:pt idx="14489">
                  <c:v>31.022000000000002</c:v>
                </c:pt>
                <c:pt idx="14490">
                  <c:v>31.022000000000002</c:v>
                </c:pt>
                <c:pt idx="14491">
                  <c:v>31.023</c:v>
                </c:pt>
                <c:pt idx="14492">
                  <c:v>31.023</c:v>
                </c:pt>
                <c:pt idx="14493">
                  <c:v>31.023</c:v>
                </c:pt>
                <c:pt idx="14494">
                  <c:v>31.024000000000001</c:v>
                </c:pt>
                <c:pt idx="14495">
                  <c:v>31.024000000000001</c:v>
                </c:pt>
                <c:pt idx="14496">
                  <c:v>31.024000000000001</c:v>
                </c:pt>
                <c:pt idx="14497">
                  <c:v>31.024000000000001</c:v>
                </c:pt>
                <c:pt idx="14498">
                  <c:v>31.025000000000002</c:v>
                </c:pt>
                <c:pt idx="14499">
                  <c:v>31.025000000000002</c:v>
                </c:pt>
                <c:pt idx="14500">
                  <c:v>31.025000000000002</c:v>
                </c:pt>
                <c:pt idx="14501">
                  <c:v>31.026</c:v>
                </c:pt>
                <c:pt idx="14502">
                  <c:v>31.026</c:v>
                </c:pt>
                <c:pt idx="14503">
                  <c:v>31.026</c:v>
                </c:pt>
                <c:pt idx="14504">
                  <c:v>31.026</c:v>
                </c:pt>
                <c:pt idx="14505">
                  <c:v>31.027000000000001</c:v>
                </c:pt>
                <c:pt idx="14506">
                  <c:v>31.027000000000001</c:v>
                </c:pt>
                <c:pt idx="14507">
                  <c:v>31.027000000000001</c:v>
                </c:pt>
                <c:pt idx="14508">
                  <c:v>31.028000000000002</c:v>
                </c:pt>
                <c:pt idx="14509">
                  <c:v>31.028000000000002</c:v>
                </c:pt>
                <c:pt idx="14510">
                  <c:v>31.028000000000002</c:v>
                </c:pt>
                <c:pt idx="14511">
                  <c:v>31.028000000000002</c:v>
                </c:pt>
                <c:pt idx="14512">
                  <c:v>31.029</c:v>
                </c:pt>
                <c:pt idx="14513">
                  <c:v>31.029</c:v>
                </c:pt>
                <c:pt idx="14514">
                  <c:v>31.029</c:v>
                </c:pt>
                <c:pt idx="14515">
                  <c:v>31.029</c:v>
                </c:pt>
                <c:pt idx="14516">
                  <c:v>31.03</c:v>
                </c:pt>
                <c:pt idx="14517">
                  <c:v>31.03</c:v>
                </c:pt>
                <c:pt idx="14518">
                  <c:v>31.03</c:v>
                </c:pt>
                <c:pt idx="14519">
                  <c:v>31.031000000000002</c:v>
                </c:pt>
                <c:pt idx="14520">
                  <c:v>31.031000000000002</c:v>
                </c:pt>
                <c:pt idx="14521">
                  <c:v>31.031000000000002</c:v>
                </c:pt>
                <c:pt idx="14522">
                  <c:v>31.031000000000002</c:v>
                </c:pt>
                <c:pt idx="14523">
                  <c:v>31.032</c:v>
                </c:pt>
                <c:pt idx="14524">
                  <c:v>31.032</c:v>
                </c:pt>
                <c:pt idx="14525">
                  <c:v>31.032</c:v>
                </c:pt>
                <c:pt idx="14526">
                  <c:v>31.033000000000001</c:v>
                </c:pt>
                <c:pt idx="14527">
                  <c:v>31.033000000000001</c:v>
                </c:pt>
                <c:pt idx="14528">
                  <c:v>31.033000000000001</c:v>
                </c:pt>
                <c:pt idx="14529">
                  <c:v>31.033000000000001</c:v>
                </c:pt>
                <c:pt idx="14530">
                  <c:v>31.033999999999999</c:v>
                </c:pt>
                <c:pt idx="14531">
                  <c:v>31.033999999999999</c:v>
                </c:pt>
                <c:pt idx="14532">
                  <c:v>31.033999999999999</c:v>
                </c:pt>
                <c:pt idx="14533">
                  <c:v>31.035</c:v>
                </c:pt>
                <c:pt idx="14534">
                  <c:v>31.035</c:v>
                </c:pt>
                <c:pt idx="14535">
                  <c:v>31.035</c:v>
                </c:pt>
                <c:pt idx="14536">
                  <c:v>31.035</c:v>
                </c:pt>
                <c:pt idx="14537">
                  <c:v>31.036000000000001</c:v>
                </c:pt>
                <c:pt idx="14538">
                  <c:v>31.036000000000001</c:v>
                </c:pt>
                <c:pt idx="14539">
                  <c:v>31.036000000000001</c:v>
                </c:pt>
                <c:pt idx="14540">
                  <c:v>31.036999999999999</c:v>
                </c:pt>
                <c:pt idx="14541">
                  <c:v>31.036999999999999</c:v>
                </c:pt>
                <c:pt idx="14542">
                  <c:v>31.036999999999999</c:v>
                </c:pt>
                <c:pt idx="14543">
                  <c:v>31.036999999999999</c:v>
                </c:pt>
                <c:pt idx="14544">
                  <c:v>31.038</c:v>
                </c:pt>
                <c:pt idx="14545">
                  <c:v>31.038</c:v>
                </c:pt>
                <c:pt idx="14546">
                  <c:v>31.038</c:v>
                </c:pt>
                <c:pt idx="14547">
                  <c:v>31.039000000000001</c:v>
                </c:pt>
                <c:pt idx="14548">
                  <c:v>31.039000000000001</c:v>
                </c:pt>
                <c:pt idx="14549">
                  <c:v>31.039000000000001</c:v>
                </c:pt>
                <c:pt idx="14550">
                  <c:v>31.039000000000001</c:v>
                </c:pt>
                <c:pt idx="14551">
                  <c:v>31.04</c:v>
                </c:pt>
                <c:pt idx="14552">
                  <c:v>31.04</c:v>
                </c:pt>
                <c:pt idx="14553">
                  <c:v>31.04</c:v>
                </c:pt>
                <c:pt idx="14554">
                  <c:v>31.041</c:v>
                </c:pt>
                <c:pt idx="14555">
                  <c:v>31.041</c:v>
                </c:pt>
                <c:pt idx="14556">
                  <c:v>31.041</c:v>
                </c:pt>
                <c:pt idx="14557">
                  <c:v>31.041</c:v>
                </c:pt>
                <c:pt idx="14558">
                  <c:v>31.042000000000002</c:v>
                </c:pt>
                <c:pt idx="14559">
                  <c:v>31.042000000000002</c:v>
                </c:pt>
                <c:pt idx="14560">
                  <c:v>31.042000000000002</c:v>
                </c:pt>
                <c:pt idx="14561">
                  <c:v>31.042000000000002</c:v>
                </c:pt>
                <c:pt idx="14562">
                  <c:v>31.042999999999999</c:v>
                </c:pt>
                <c:pt idx="14563">
                  <c:v>31.042999999999999</c:v>
                </c:pt>
                <c:pt idx="14564">
                  <c:v>31.042999999999999</c:v>
                </c:pt>
                <c:pt idx="14565">
                  <c:v>31.044</c:v>
                </c:pt>
                <c:pt idx="14566">
                  <c:v>31.044</c:v>
                </c:pt>
                <c:pt idx="14567">
                  <c:v>31.044</c:v>
                </c:pt>
                <c:pt idx="14568">
                  <c:v>31.044</c:v>
                </c:pt>
                <c:pt idx="14569">
                  <c:v>31.045000000000002</c:v>
                </c:pt>
                <c:pt idx="14570">
                  <c:v>31.045000000000002</c:v>
                </c:pt>
                <c:pt idx="14571">
                  <c:v>31.045000000000002</c:v>
                </c:pt>
                <c:pt idx="14572">
                  <c:v>31.045999999999999</c:v>
                </c:pt>
                <c:pt idx="14573">
                  <c:v>31.045999999999999</c:v>
                </c:pt>
                <c:pt idx="14574">
                  <c:v>31.045999999999999</c:v>
                </c:pt>
                <c:pt idx="14575">
                  <c:v>31.045999999999999</c:v>
                </c:pt>
                <c:pt idx="14576">
                  <c:v>31.047000000000001</c:v>
                </c:pt>
                <c:pt idx="14577">
                  <c:v>31.047000000000001</c:v>
                </c:pt>
                <c:pt idx="14578">
                  <c:v>31.047000000000001</c:v>
                </c:pt>
                <c:pt idx="14579">
                  <c:v>31.048000000000002</c:v>
                </c:pt>
                <c:pt idx="14580">
                  <c:v>31.048000000000002</c:v>
                </c:pt>
                <c:pt idx="14581">
                  <c:v>31.048000000000002</c:v>
                </c:pt>
                <c:pt idx="14582">
                  <c:v>31.048000000000002</c:v>
                </c:pt>
                <c:pt idx="14583">
                  <c:v>31.048999999999999</c:v>
                </c:pt>
                <c:pt idx="14584">
                  <c:v>31.048999999999999</c:v>
                </c:pt>
                <c:pt idx="14585">
                  <c:v>31.048999999999999</c:v>
                </c:pt>
                <c:pt idx="14586">
                  <c:v>31.05</c:v>
                </c:pt>
                <c:pt idx="14587">
                  <c:v>31.05</c:v>
                </c:pt>
                <c:pt idx="14588">
                  <c:v>31.05</c:v>
                </c:pt>
                <c:pt idx="14589">
                  <c:v>31.05</c:v>
                </c:pt>
                <c:pt idx="14590">
                  <c:v>31.051000000000002</c:v>
                </c:pt>
                <c:pt idx="14591">
                  <c:v>31.051000000000002</c:v>
                </c:pt>
                <c:pt idx="14592">
                  <c:v>31.051000000000002</c:v>
                </c:pt>
                <c:pt idx="14593">
                  <c:v>31.052</c:v>
                </c:pt>
                <c:pt idx="14594">
                  <c:v>31.052</c:v>
                </c:pt>
                <c:pt idx="14595">
                  <c:v>31.052</c:v>
                </c:pt>
                <c:pt idx="14596">
                  <c:v>31.052</c:v>
                </c:pt>
                <c:pt idx="14597">
                  <c:v>31.053000000000001</c:v>
                </c:pt>
                <c:pt idx="14598">
                  <c:v>31.053000000000001</c:v>
                </c:pt>
                <c:pt idx="14599">
                  <c:v>31.053000000000001</c:v>
                </c:pt>
                <c:pt idx="14600">
                  <c:v>31.053000000000001</c:v>
                </c:pt>
                <c:pt idx="14601">
                  <c:v>31.054000000000002</c:v>
                </c:pt>
                <c:pt idx="14602">
                  <c:v>31.054000000000002</c:v>
                </c:pt>
                <c:pt idx="14603">
                  <c:v>31.054000000000002</c:v>
                </c:pt>
                <c:pt idx="14604">
                  <c:v>31.055</c:v>
                </c:pt>
                <c:pt idx="14605">
                  <c:v>31.055</c:v>
                </c:pt>
                <c:pt idx="14606">
                  <c:v>31.055</c:v>
                </c:pt>
                <c:pt idx="14607">
                  <c:v>31.055</c:v>
                </c:pt>
                <c:pt idx="14608">
                  <c:v>31.056000000000001</c:v>
                </c:pt>
                <c:pt idx="14609">
                  <c:v>31.056000000000001</c:v>
                </c:pt>
                <c:pt idx="14610">
                  <c:v>31.056000000000001</c:v>
                </c:pt>
                <c:pt idx="14611">
                  <c:v>31.057000000000002</c:v>
                </c:pt>
                <c:pt idx="14612">
                  <c:v>31.057000000000002</c:v>
                </c:pt>
                <c:pt idx="14613">
                  <c:v>31.057000000000002</c:v>
                </c:pt>
                <c:pt idx="14614">
                  <c:v>31.057000000000002</c:v>
                </c:pt>
                <c:pt idx="14615">
                  <c:v>31.058</c:v>
                </c:pt>
                <c:pt idx="14616">
                  <c:v>31.058</c:v>
                </c:pt>
                <c:pt idx="14617">
                  <c:v>31.058</c:v>
                </c:pt>
                <c:pt idx="14618">
                  <c:v>31.059000000000001</c:v>
                </c:pt>
                <c:pt idx="14619">
                  <c:v>31.059000000000001</c:v>
                </c:pt>
                <c:pt idx="14620">
                  <c:v>31.059000000000001</c:v>
                </c:pt>
                <c:pt idx="14621">
                  <c:v>31.059000000000001</c:v>
                </c:pt>
                <c:pt idx="14622">
                  <c:v>31.060000000000002</c:v>
                </c:pt>
                <c:pt idx="14623">
                  <c:v>31.060000000000002</c:v>
                </c:pt>
                <c:pt idx="14624">
                  <c:v>31.060000000000002</c:v>
                </c:pt>
                <c:pt idx="14625">
                  <c:v>31.061</c:v>
                </c:pt>
                <c:pt idx="14626">
                  <c:v>31.061</c:v>
                </c:pt>
                <c:pt idx="14627">
                  <c:v>31.061</c:v>
                </c:pt>
                <c:pt idx="14628">
                  <c:v>31.061</c:v>
                </c:pt>
                <c:pt idx="14629">
                  <c:v>31.062000000000001</c:v>
                </c:pt>
                <c:pt idx="14630">
                  <c:v>31.062000000000001</c:v>
                </c:pt>
                <c:pt idx="14631">
                  <c:v>31.062000000000001</c:v>
                </c:pt>
                <c:pt idx="14632">
                  <c:v>31.063000000000002</c:v>
                </c:pt>
                <c:pt idx="14633">
                  <c:v>31.063000000000002</c:v>
                </c:pt>
                <c:pt idx="14634">
                  <c:v>31.063000000000002</c:v>
                </c:pt>
                <c:pt idx="14635">
                  <c:v>31.063000000000002</c:v>
                </c:pt>
                <c:pt idx="14636">
                  <c:v>31.064</c:v>
                </c:pt>
                <c:pt idx="14637">
                  <c:v>31.064</c:v>
                </c:pt>
                <c:pt idx="14638">
                  <c:v>31.064</c:v>
                </c:pt>
                <c:pt idx="14639">
                  <c:v>31.064</c:v>
                </c:pt>
                <c:pt idx="14640">
                  <c:v>31.065000000000001</c:v>
                </c:pt>
                <c:pt idx="14641">
                  <c:v>31.065000000000001</c:v>
                </c:pt>
                <c:pt idx="14642">
                  <c:v>31.065000000000001</c:v>
                </c:pt>
                <c:pt idx="14643">
                  <c:v>31.065999999999999</c:v>
                </c:pt>
                <c:pt idx="14644">
                  <c:v>31.065999999999999</c:v>
                </c:pt>
                <c:pt idx="14645">
                  <c:v>31.065999999999999</c:v>
                </c:pt>
                <c:pt idx="14646">
                  <c:v>31.065999999999999</c:v>
                </c:pt>
                <c:pt idx="14647">
                  <c:v>31.067</c:v>
                </c:pt>
                <c:pt idx="14648">
                  <c:v>31.067</c:v>
                </c:pt>
                <c:pt idx="14649">
                  <c:v>31.067</c:v>
                </c:pt>
                <c:pt idx="14650">
                  <c:v>31.068000000000001</c:v>
                </c:pt>
                <c:pt idx="14651">
                  <c:v>31.068000000000001</c:v>
                </c:pt>
                <c:pt idx="14652">
                  <c:v>31.068000000000001</c:v>
                </c:pt>
                <c:pt idx="14653">
                  <c:v>31.068000000000001</c:v>
                </c:pt>
                <c:pt idx="14654">
                  <c:v>31.068999999999999</c:v>
                </c:pt>
                <c:pt idx="14655">
                  <c:v>31.068999999999999</c:v>
                </c:pt>
                <c:pt idx="14656">
                  <c:v>31.068999999999999</c:v>
                </c:pt>
                <c:pt idx="14657">
                  <c:v>31.07</c:v>
                </c:pt>
                <c:pt idx="14658">
                  <c:v>31.07</c:v>
                </c:pt>
                <c:pt idx="14659">
                  <c:v>31.07</c:v>
                </c:pt>
                <c:pt idx="14660">
                  <c:v>31.07</c:v>
                </c:pt>
                <c:pt idx="14661">
                  <c:v>31.071000000000002</c:v>
                </c:pt>
                <c:pt idx="14662">
                  <c:v>31.071000000000002</c:v>
                </c:pt>
                <c:pt idx="14663">
                  <c:v>31.071000000000002</c:v>
                </c:pt>
                <c:pt idx="14664">
                  <c:v>31.071999999999999</c:v>
                </c:pt>
                <c:pt idx="14665">
                  <c:v>31.071999999999999</c:v>
                </c:pt>
                <c:pt idx="14666">
                  <c:v>31.071999999999999</c:v>
                </c:pt>
                <c:pt idx="14667">
                  <c:v>31.071999999999999</c:v>
                </c:pt>
                <c:pt idx="14668">
                  <c:v>31.073</c:v>
                </c:pt>
                <c:pt idx="14669">
                  <c:v>31.073</c:v>
                </c:pt>
                <c:pt idx="14670">
                  <c:v>31.073</c:v>
                </c:pt>
                <c:pt idx="14671">
                  <c:v>31.074000000000002</c:v>
                </c:pt>
                <c:pt idx="14672">
                  <c:v>31.074000000000002</c:v>
                </c:pt>
                <c:pt idx="14673">
                  <c:v>31.074000000000002</c:v>
                </c:pt>
                <c:pt idx="14674">
                  <c:v>31.074000000000002</c:v>
                </c:pt>
                <c:pt idx="14675">
                  <c:v>31.074999999999999</c:v>
                </c:pt>
                <c:pt idx="14676">
                  <c:v>31.074999999999999</c:v>
                </c:pt>
                <c:pt idx="14677">
                  <c:v>31.074999999999999</c:v>
                </c:pt>
                <c:pt idx="14678">
                  <c:v>31.074999999999999</c:v>
                </c:pt>
                <c:pt idx="14679">
                  <c:v>31.076000000000001</c:v>
                </c:pt>
                <c:pt idx="14680">
                  <c:v>31.076000000000001</c:v>
                </c:pt>
                <c:pt idx="14681">
                  <c:v>31.076000000000001</c:v>
                </c:pt>
                <c:pt idx="14682">
                  <c:v>31.077000000000002</c:v>
                </c:pt>
                <c:pt idx="14683">
                  <c:v>31.077000000000002</c:v>
                </c:pt>
                <c:pt idx="14684">
                  <c:v>31.077000000000002</c:v>
                </c:pt>
                <c:pt idx="14685">
                  <c:v>31.077000000000002</c:v>
                </c:pt>
                <c:pt idx="14686">
                  <c:v>31.077999999999999</c:v>
                </c:pt>
                <c:pt idx="14687">
                  <c:v>31.077999999999999</c:v>
                </c:pt>
                <c:pt idx="14688">
                  <c:v>31.077999999999999</c:v>
                </c:pt>
                <c:pt idx="14689">
                  <c:v>31.079000000000001</c:v>
                </c:pt>
                <c:pt idx="14690">
                  <c:v>31.079000000000001</c:v>
                </c:pt>
                <c:pt idx="14691">
                  <c:v>31.079000000000001</c:v>
                </c:pt>
                <c:pt idx="14692">
                  <c:v>31.079000000000001</c:v>
                </c:pt>
                <c:pt idx="14693">
                  <c:v>31.080000000000002</c:v>
                </c:pt>
                <c:pt idx="14694">
                  <c:v>31.080000000000002</c:v>
                </c:pt>
                <c:pt idx="14695">
                  <c:v>31.080000000000002</c:v>
                </c:pt>
                <c:pt idx="14696">
                  <c:v>31.081</c:v>
                </c:pt>
                <c:pt idx="14697">
                  <c:v>31.081</c:v>
                </c:pt>
                <c:pt idx="14698">
                  <c:v>31.081</c:v>
                </c:pt>
                <c:pt idx="14699">
                  <c:v>31.081</c:v>
                </c:pt>
                <c:pt idx="14700">
                  <c:v>31.082000000000001</c:v>
                </c:pt>
                <c:pt idx="14701">
                  <c:v>31.082000000000001</c:v>
                </c:pt>
                <c:pt idx="14702">
                  <c:v>31.082000000000001</c:v>
                </c:pt>
                <c:pt idx="14703">
                  <c:v>31.083000000000002</c:v>
                </c:pt>
                <c:pt idx="14704">
                  <c:v>31.083000000000002</c:v>
                </c:pt>
                <c:pt idx="14705">
                  <c:v>31.083000000000002</c:v>
                </c:pt>
                <c:pt idx="14706">
                  <c:v>31.083000000000002</c:v>
                </c:pt>
                <c:pt idx="14707">
                  <c:v>31.084</c:v>
                </c:pt>
                <c:pt idx="14708">
                  <c:v>31.084</c:v>
                </c:pt>
                <c:pt idx="14709">
                  <c:v>31.084</c:v>
                </c:pt>
                <c:pt idx="14710">
                  <c:v>31.084</c:v>
                </c:pt>
                <c:pt idx="14711">
                  <c:v>31.085000000000001</c:v>
                </c:pt>
                <c:pt idx="14712">
                  <c:v>31.085000000000001</c:v>
                </c:pt>
                <c:pt idx="14713">
                  <c:v>31.085000000000001</c:v>
                </c:pt>
                <c:pt idx="14714">
                  <c:v>31.086000000000002</c:v>
                </c:pt>
                <c:pt idx="14715">
                  <c:v>31.086000000000002</c:v>
                </c:pt>
                <c:pt idx="14716">
                  <c:v>31.086000000000002</c:v>
                </c:pt>
                <c:pt idx="14717">
                  <c:v>31.086000000000002</c:v>
                </c:pt>
                <c:pt idx="14718">
                  <c:v>31.087</c:v>
                </c:pt>
                <c:pt idx="14719">
                  <c:v>31.087</c:v>
                </c:pt>
                <c:pt idx="14720">
                  <c:v>31.087</c:v>
                </c:pt>
                <c:pt idx="14721">
                  <c:v>31.088000000000001</c:v>
                </c:pt>
                <c:pt idx="14722">
                  <c:v>31.088000000000001</c:v>
                </c:pt>
                <c:pt idx="14723">
                  <c:v>31.088000000000001</c:v>
                </c:pt>
                <c:pt idx="14724">
                  <c:v>31.088000000000001</c:v>
                </c:pt>
                <c:pt idx="14725">
                  <c:v>31.089000000000002</c:v>
                </c:pt>
                <c:pt idx="14726">
                  <c:v>31.089000000000002</c:v>
                </c:pt>
                <c:pt idx="14727">
                  <c:v>31.089000000000002</c:v>
                </c:pt>
                <c:pt idx="14728">
                  <c:v>31.09</c:v>
                </c:pt>
                <c:pt idx="14729">
                  <c:v>31.09</c:v>
                </c:pt>
                <c:pt idx="14730">
                  <c:v>31.09</c:v>
                </c:pt>
                <c:pt idx="14731">
                  <c:v>31.09</c:v>
                </c:pt>
                <c:pt idx="14732">
                  <c:v>31.091000000000001</c:v>
                </c:pt>
                <c:pt idx="14733">
                  <c:v>31.091000000000001</c:v>
                </c:pt>
                <c:pt idx="14734">
                  <c:v>31.091000000000001</c:v>
                </c:pt>
                <c:pt idx="14735">
                  <c:v>31.092000000000002</c:v>
                </c:pt>
                <c:pt idx="14736">
                  <c:v>31.092000000000002</c:v>
                </c:pt>
                <c:pt idx="14737">
                  <c:v>31.092000000000002</c:v>
                </c:pt>
                <c:pt idx="14738">
                  <c:v>31.092000000000002</c:v>
                </c:pt>
                <c:pt idx="14739">
                  <c:v>31.093</c:v>
                </c:pt>
                <c:pt idx="14740">
                  <c:v>31.093</c:v>
                </c:pt>
                <c:pt idx="14741">
                  <c:v>31.093</c:v>
                </c:pt>
                <c:pt idx="14742">
                  <c:v>31.094000000000001</c:v>
                </c:pt>
                <c:pt idx="14743">
                  <c:v>31.094000000000001</c:v>
                </c:pt>
                <c:pt idx="14744">
                  <c:v>31.094000000000001</c:v>
                </c:pt>
                <c:pt idx="14745">
                  <c:v>31.094000000000001</c:v>
                </c:pt>
                <c:pt idx="14746">
                  <c:v>31.095000000000002</c:v>
                </c:pt>
                <c:pt idx="14747">
                  <c:v>31.095000000000002</c:v>
                </c:pt>
                <c:pt idx="14748">
                  <c:v>31.095000000000002</c:v>
                </c:pt>
                <c:pt idx="14749">
                  <c:v>31.095000000000002</c:v>
                </c:pt>
                <c:pt idx="14750">
                  <c:v>31.096</c:v>
                </c:pt>
                <c:pt idx="14751">
                  <c:v>31.096</c:v>
                </c:pt>
                <c:pt idx="14752">
                  <c:v>31.096</c:v>
                </c:pt>
                <c:pt idx="14753">
                  <c:v>31.097000000000001</c:v>
                </c:pt>
                <c:pt idx="14754">
                  <c:v>31.097000000000001</c:v>
                </c:pt>
                <c:pt idx="14755">
                  <c:v>31.097000000000001</c:v>
                </c:pt>
                <c:pt idx="14756">
                  <c:v>31.097000000000001</c:v>
                </c:pt>
                <c:pt idx="14757">
                  <c:v>31.097999999999999</c:v>
                </c:pt>
                <c:pt idx="14758">
                  <c:v>31.097999999999999</c:v>
                </c:pt>
                <c:pt idx="14759">
                  <c:v>31.097999999999999</c:v>
                </c:pt>
                <c:pt idx="14760">
                  <c:v>31.099</c:v>
                </c:pt>
                <c:pt idx="14761">
                  <c:v>31.099</c:v>
                </c:pt>
                <c:pt idx="14762">
                  <c:v>31.099</c:v>
                </c:pt>
                <c:pt idx="14763">
                  <c:v>31.099</c:v>
                </c:pt>
                <c:pt idx="14764">
                  <c:v>31.1</c:v>
                </c:pt>
                <c:pt idx="14765">
                  <c:v>31.1</c:v>
                </c:pt>
                <c:pt idx="14766">
                  <c:v>31.1</c:v>
                </c:pt>
                <c:pt idx="14767">
                  <c:v>31.100999999999999</c:v>
                </c:pt>
                <c:pt idx="14768">
                  <c:v>31.100999999999999</c:v>
                </c:pt>
                <c:pt idx="14769">
                  <c:v>31.100999999999999</c:v>
                </c:pt>
                <c:pt idx="14770">
                  <c:v>31.100999999999999</c:v>
                </c:pt>
                <c:pt idx="14771">
                  <c:v>31.102</c:v>
                </c:pt>
                <c:pt idx="14772">
                  <c:v>31.102</c:v>
                </c:pt>
                <c:pt idx="14773">
                  <c:v>31.102</c:v>
                </c:pt>
                <c:pt idx="14774">
                  <c:v>31.103000000000002</c:v>
                </c:pt>
                <c:pt idx="14775">
                  <c:v>31.103000000000002</c:v>
                </c:pt>
                <c:pt idx="14776">
                  <c:v>31.103000000000002</c:v>
                </c:pt>
                <c:pt idx="14777">
                  <c:v>31.103000000000002</c:v>
                </c:pt>
                <c:pt idx="14778">
                  <c:v>31.103999999999999</c:v>
                </c:pt>
                <c:pt idx="14779">
                  <c:v>31.103999999999999</c:v>
                </c:pt>
                <c:pt idx="14780">
                  <c:v>31.103999999999999</c:v>
                </c:pt>
                <c:pt idx="14781">
                  <c:v>31.105</c:v>
                </c:pt>
                <c:pt idx="14782">
                  <c:v>31.105</c:v>
                </c:pt>
                <c:pt idx="14783">
                  <c:v>31.105</c:v>
                </c:pt>
                <c:pt idx="14784">
                  <c:v>31.105</c:v>
                </c:pt>
                <c:pt idx="14785">
                  <c:v>31.106000000000002</c:v>
                </c:pt>
                <c:pt idx="14786">
                  <c:v>31.106000000000002</c:v>
                </c:pt>
                <c:pt idx="14787">
                  <c:v>31.106000000000002</c:v>
                </c:pt>
                <c:pt idx="14788">
                  <c:v>31.106000000000002</c:v>
                </c:pt>
                <c:pt idx="14789">
                  <c:v>31.106999999999999</c:v>
                </c:pt>
                <c:pt idx="14790">
                  <c:v>31.106999999999999</c:v>
                </c:pt>
                <c:pt idx="14791">
                  <c:v>31.106999999999999</c:v>
                </c:pt>
                <c:pt idx="14792">
                  <c:v>31.108000000000001</c:v>
                </c:pt>
                <c:pt idx="14793">
                  <c:v>31.108000000000001</c:v>
                </c:pt>
                <c:pt idx="14794">
                  <c:v>31.108000000000001</c:v>
                </c:pt>
                <c:pt idx="14795">
                  <c:v>31.108000000000001</c:v>
                </c:pt>
                <c:pt idx="14796">
                  <c:v>31.109000000000002</c:v>
                </c:pt>
                <c:pt idx="14797">
                  <c:v>31.109000000000002</c:v>
                </c:pt>
                <c:pt idx="14798">
                  <c:v>31.109000000000002</c:v>
                </c:pt>
                <c:pt idx="14799">
                  <c:v>31.11</c:v>
                </c:pt>
                <c:pt idx="14800">
                  <c:v>31.11</c:v>
                </c:pt>
                <c:pt idx="14801">
                  <c:v>31.11</c:v>
                </c:pt>
                <c:pt idx="14802">
                  <c:v>31.11</c:v>
                </c:pt>
                <c:pt idx="14803">
                  <c:v>31.111000000000001</c:v>
                </c:pt>
                <c:pt idx="14804">
                  <c:v>31.111000000000001</c:v>
                </c:pt>
                <c:pt idx="14805">
                  <c:v>31.111000000000001</c:v>
                </c:pt>
                <c:pt idx="14806">
                  <c:v>31.112000000000002</c:v>
                </c:pt>
                <c:pt idx="14807">
                  <c:v>31.112000000000002</c:v>
                </c:pt>
                <c:pt idx="14808">
                  <c:v>31.112000000000002</c:v>
                </c:pt>
                <c:pt idx="14809">
                  <c:v>31.112000000000002</c:v>
                </c:pt>
                <c:pt idx="14810">
                  <c:v>31.113</c:v>
                </c:pt>
                <c:pt idx="14811">
                  <c:v>31.113</c:v>
                </c:pt>
                <c:pt idx="14812">
                  <c:v>31.113</c:v>
                </c:pt>
                <c:pt idx="14813">
                  <c:v>31.114000000000001</c:v>
                </c:pt>
                <c:pt idx="14814">
                  <c:v>31.114000000000001</c:v>
                </c:pt>
                <c:pt idx="14815">
                  <c:v>31.114000000000001</c:v>
                </c:pt>
                <c:pt idx="14816">
                  <c:v>31.114000000000001</c:v>
                </c:pt>
                <c:pt idx="14817">
                  <c:v>31.115000000000002</c:v>
                </c:pt>
                <c:pt idx="14818">
                  <c:v>31.115000000000002</c:v>
                </c:pt>
                <c:pt idx="14819">
                  <c:v>31.115000000000002</c:v>
                </c:pt>
                <c:pt idx="14820">
                  <c:v>31.116</c:v>
                </c:pt>
                <c:pt idx="14821">
                  <c:v>31.116</c:v>
                </c:pt>
                <c:pt idx="14822">
                  <c:v>31.116</c:v>
                </c:pt>
                <c:pt idx="14823">
                  <c:v>31.116</c:v>
                </c:pt>
                <c:pt idx="14824">
                  <c:v>31.117000000000001</c:v>
                </c:pt>
                <c:pt idx="14825">
                  <c:v>31.117000000000001</c:v>
                </c:pt>
                <c:pt idx="14826">
                  <c:v>31.117000000000001</c:v>
                </c:pt>
                <c:pt idx="14827">
                  <c:v>31.117000000000001</c:v>
                </c:pt>
                <c:pt idx="14828">
                  <c:v>31.118000000000002</c:v>
                </c:pt>
                <c:pt idx="14829">
                  <c:v>31.118000000000002</c:v>
                </c:pt>
                <c:pt idx="14830">
                  <c:v>31.118000000000002</c:v>
                </c:pt>
                <c:pt idx="14831">
                  <c:v>31.119</c:v>
                </c:pt>
                <c:pt idx="14832">
                  <c:v>31.119</c:v>
                </c:pt>
                <c:pt idx="14833">
                  <c:v>31.119</c:v>
                </c:pt>
                <c:pt idx="14834">
                  <c:v>31.119</c:v>
                </c:pt>
                <c:pt idx="14835">
                  <c:v>31.12</c:v>
                </c:pt>
                <c:pt idx="14836">
                  <c:v>31.12</c:v>
                </c:pt>
                <c:pt idx="14837">
                  <c:v>31.12</c:v>
                </c:pt>
                <c:pt idx="14838">
                  <c:v>31.121000000000002</c:v>
                </c:pt>
                <c:pt idx="14839">
                  <c:v>31.121000000000002</c:v>
                </c:pt>
                <c:pt idx="14840">
                  <c:v>31.121000000000002</c:v>
                </c:pt>
                <c:pt idx="14841">
                  <c:v>31.121000000000002</c:v>
                </c:pt>
                <c:pt idx="14842">
                  <c:v>31.122</c:v>
                </c:pt>
                <c:pt idx="14843">
                  <c:v>31.122</c:v>
                </c:pt>
                <c:pt idx="14844">
                  <c:v>31.122</c:v>
                </c:pt>
                <c:pt idx="14845">
                  <c:v>31.123000000000001</c:v>
                </c:pt>
                <c:pt idx="14846">
                  <c:v>31.123000000000001</c:v>
                </c:pt>
                <c:pt idx="14847">
                  <c:v>31.123000000000001</c:v>
                </c:pt>
                <c:pt idx="14848">
                  <c:v>31.123000000000001</c:v>
                </c:pt>
                <c:pt idx="14849">
                  <c:v>31.124000000000002</c:v>
                </c:pt>
                <c:pt idx="14850">
                  <c:v>31.124000000000002</c:v>
                </c:pt>
                <c:pt idx="14851">
                  <c:v>31.124000000000002</c:v>
                </c:pt>
                <c:pt idx="14852">
                  <c:v>31.125</c:v>
                </c:pt>
                <c:pt idx="14853">
                  <c:v>31.125</c:v>
                </c:pt>
                <c:pt idx="14854">
                  <c:v>31.125</c:v>
                </c:pt>
                <c:pt idx="14855">
                  <c:v>31.125</c:v>
                </c:pt>
                <c:pt idx="14856">
                  <c:v>31.126000000000001</c:v>
                </c:pt>
                <c:pt idx="14857">
                  <c:v>31.126000000000001</c:v>
                </c:pt>
                <c:pt idx="14858">
                  <c:v>31.126000000000001</c:v>
                </c:pt>
                <c:pt idx="14859">
                  <c:v>31.126999999999999</c:v>
                </c:pt>
                <c:pt idx="14860">
                  <c:v>31.126999999999999</c:v>
                </c:pt>
                <c:pt idx="14861">
                  <c:v>31.126999999999999</c:v>
                </c:pt>
                <c:pt idx="14862">
                  <c:v>31.126999999999999</c:v>
                </c:pt>
                <c:pt idx="14863">
                  <c:v>31.128</c:v>
                </c:pt>
                <c:pt idx="14864">
                  <c:v>31.128</c:v>
                </c:pt>
                <c:pt idx="14865">
                  <c:v>31.128</c:v>
                </c:pt>
                <c:pt idx="14866">
                  <c:v>31.128</c:v>
                </c:pt>
                <c:pt idx="14867">
                  <c:v>31.129000000000001</c:v>
                </c:pt>
                <c:pt idx="14868">
                  <c:v>31.129000000000001</c:v>
                </c:pt>
                <c:pt idx="14869">
                  <c:v>31.129000000000001</c:v>
                </c:pt>
                <c:pt idx="14870">
                  <c:v>31.13</c:v>
                </c:pt>
                <c:pt idx="14871">
                  <c:v>31.13</c:v>
                </c:pt>
                <c:pt idx="14872">
                  <c:v>31.13</c:v>
                </c:pt>
                <c:pt idx="14873">
                  <c:v>31.13</c:v>
                </c:pt>
                <c:pt idx="14874">
                  <c:v>31.131</c:v>
                </c:pt>
                <c:pt idx="14875">
                  <c:v>31.131</c:v>
                </c:pt>
                <c:pt idx="14876">
                  <c:v>31.131</c:v>
                </c:pt>
                <c:pt idx="14877">
                  <c:v>31.132000000000001</c:v>
                </c:pt>
                <c:pt idx="14878">
                  <c:v>31.132000000000001</c:v>
                </c:pt>
                <c:pt idx="14879">
                  <c:v>31.132000000000001</c:v>
                </c:pt>
                <c:pt idx="14880">
                  <c:v>31.132000000000001</c:v>
                </c:pt>
                <c:pt idx="14881">
                  <c:v>31.132999999999999</c:v>
                </c:pt>
                <c:pt idx="14882">
                  <c:v>31.132999999999999</c:v>
                </c:pt>
                <c:pt idx="14883">
                  <c:v>31.132999999999999</c:v>
                </c:pt>
                <c:pt idx="14884">
                  <c:v>31.134</c:v>
                </c:pt>
                <c:pt idx="14885">
                  <c:v>31.134</c:v>
                </c:pt>
                <c:pt idx="14886">
                  <c:v>31.134</c:v>
                </c:pt>
                <c:pt idx="14887">
                  <c:v>31.134</c:v>
                </c:pt>
                <c:pt idx="14888">
                  <c:v>31.135000000000002</c:v>
                </c:pt>
                <c:pt idx="14889">
                  <c:v>31.135000000000002</c:v>
                </c:pt>
                <c:pt idx="14890">
                  <c:v>31.135000000000002</c:v>
                </c:pt>
                <c:pt idx="14891">
                  <c:v>31.135999999999999</c:v>
                </c:pt>
                <c:pt idx="14892">
                  <c:v>31.135999999999999</c:v>
                </c:pt>
                <c:pt idx="14893">
                  <c:v>31.135999999999999</c:v>
                </c:pt>
                <c:pt idx="14894">
                  <c:v>31.135999999999999</c:v>
                </c:pt>
                <c:pt idx="14895">
                  <c:v>31.137</c:v>
                </c:pt>
                <c:pt idx="14896">
                  <c:v>31.137</c:v>
                </c:pt>
                <c:pt idx="14897">
                  <c:v>31.137</c:v>
                </c:pt>
                <c:pt idx="14898">
                  <c:v>31.138000000000002</c:v>
                </c:pt>
                <c:pt idx="14899">
                  <c:v>31.138000000000002</c:v>
                </c:pt>
                <c:pt idx="14900">
                  <c:v>31.138000000000002</c:v>
                </c:pt>
                <c:pt idx="14901">
                  <c:v>31.138000000000002</c:v>
                </c:pt>
                <c:pt idx="14902">
                  <c:v>31.138999999999999</c:v>
                </c:pt>
                <c:pt idx="14903">
                  <c:v>31.138999999999999</c:v>
                </c:pt>
                <c:pt idx="14904">
                  <c:v>31.138999999999999</c:v>
                </c:pt>
                <c:pt idx="14905">
                  <c:v>31.14</c:v>
                </c:pt>
                <c:pt idx="14906">
                  <c:v>31.14</c:v>
                </c:pt>
                <c:pt idx="14907">
                  <c:v>31.14</c:v>
                </c:pt>
                <c:pt idx="14908">
                  <c:v>31.14</c:v>
                </c:pt>
                <c:pt idx="14909">
                  <c:v>31.141000000000002</c:v>
                </c:pt>
                <c:pt idx="14910">
                  <c:v>31.141000000000002</c:v>
                </c:pt>
                <c:pt idx="14911">
                  <c:v>31.141000000000002</c:v>
                </c:pt>
                <c:pt idx="14912">
                  <c:v>31.141000000000002</c:v>
                </c:pt>
                <c:pt idx="14913">
                  <c:v>31.141999999999999</c:v>
                </c:pt>
                <c:pt idx="14914">
                  <c:v>31.141999999999999</c:v>
                </c:pt>
                <c:pt idx="14915">
                  <c:v>31.141999999999999</c:v>
                </c:pt>
                <c:pt idx="14916">
                  <c:v>31.143000000000001</c:v>
                </c:pt>
                <c:pt idx="14917">
                  <c:v>31.143000000000001</c:v>
                </c:pt>
                <c:pt idx="14918">
                  <c:v>31.143000000000001</c:v>
                </c:pt>
                <c:pt idx="14919">
                  <c:v>31.143000000000001</c:v>
                </c:pt>
                <c:pt idx="14920">
                  <c:v>31.144000000000002</c:v>
                </c:pt>
                <c:pt idx="14921">
                  <c:v>31.144000000000002</c:v>
                </c:pt>
                <c:pt idx="14922">
                  <c:v>31.144000000000002</c:v>
                </c:pt>
                <c:pt idx="14923">
                  <c:v>31.145</c:v>
                </c:pt>
                <c:pt idx="14924">
                  <c:v>31.145</c:v>
                </c:pt>
                <c:pt idx="14925">
                  <c:v>31.145</c:v>
                </c:pt>
                <c:pt idx="14926">
                  <c:v>31.145</c:v>
                </c:pt>
                <c:pt idx="14927">
                  <c:v>31.146000000000001</c:v>
                </c:pt>
                <c:pt idx="14928">
                  <c:v>31.146000000000001</c:v>
                </c:pt>
                <c:pt idx="14929">
                  <c:v>31.146000000000001</c:v>
                </c:pt>
                <c:pt idx="14930">
                  <c:v>31.147000000000002</c:v>
                </c:pt>
                <c:pt idx="14931">
                  <c:v>31.147000000000002</c:v>
                </c:pt>
                <c:pt idx="14932">
                  <c:v>31.147000000000002</c:v>
                </c:pt>
                <c:pt idx="14933">
                  <c:v>31.147000000000002</c:v>
                </c:pt>
                <c:pt idx="14934">
                  <c:v>31.148</c:v>
                </c:pt>
                <c:pt idx="14935">
                  <c:v>31.148</c:v>
                </c:pt>
                <c:pt idx="14936">
                  <c:v>31.148</c:v>
                </c:pt>
                <c:pt idx="14937">
                  <c:v>31.149000000000001</c:v>
                </c:pt>
                <c:pt idx="14938">
                  <c:v>31.149000000000001</c:v>
                </c:pt>
                <c:pt idx="14939">
                  <c:v>31.149000000000001</c:v>
                </c:pt>
                <c:pt idx="14940">
                  <c:v>31.149000000000001</c:v>
                </c:pt>
                <c:pt idx="14941">
                  <c:v>31.150000000000002</c:v>
                </c:pt>
                <c:pt idx="14942">
                  <c:v>31.150000000000002</c:v>
                </c:pt>
                <c:pt idx="14943">
                  <c:v>31.150000000000002</c:v>
                </c:pt>
                <c:pt idx="14944">
                  <c:v>31.150000000000002</c:v>
                </c:pt>
                <c:pt idx="14945">
                  <c:v>31.151</c:v>
                </c:pt>
                <c:pt idx="14946">
                  <c:v>31.151</c:v>
                </c:pt>
                <c:pt idx="14947">
                  <c:v>31.151</c:v>
                </c:pt>
                <c:pt idx="14948">
                  <c:v>31.152000000000001</c:v>
                </c:pt>
                <c:pt idx="14949">
                  <c:v>31.152000000000001</c:v>
                </c:pt>
                <c:pt idx="14950">
                  <c:v>31.152000000000001</c:v>
                </c:pt>
                <c:pt idx="14951">
                  <c:v>31.152000000000001</c:v>
                </c:pt>
                <c:pt idx="14952">
                  <c:v>31.153000000000002</c:v>
                </c:pt>
                <c:pt idx="14953">
                  <c:v>31.153000000000002</c:v>
                </c:pt>
                <c:pt idx="14954">
                  <c:v>31.153000000000002</c:v>
                </c:pt>
                <c:pt idx="14955">
                  <c:v>31.154</c:v>
                </c:pt>
                <c:pt idx="14956">
                  <c:v>31.154</c:v>
                </c:pt>
                <c:pt idx="14957">
                  <c:v>31.154</c:v>
                </c:pt>
                <c:pt idx="14958">
                  <c:v>31.154</c:v>
                </c:pt>
                <c:pt idx="14959">
                  <c:v>31.155000000000001</c:v>
                </c:pt>
                <c:pt idx="14960">
                  <c:v>31.155000000000001</c:v>
                </c:pt>
                <c:pt idx="14961">
                  <c:v>31.155000000000001</c:v>
                </c:pt>
                <c:pt idx="14962">
                  <c:v>31.156000000000002</c:v>
                </c:pt>
                <c:pt idx="14963">
                  <c:v>31.156000000000002</c:v>
                </c:pt>
                <c:pt idx="14964">
                  <c:v>31.156000000000002</c:v>
                </c:pt>
                <c:pt idx="14965">
                  <c:v>31.156000000000002</c:v>
                </c:pt>
                <c:pt idx="14966">
                  <c:v>31.157</c:v>
                </c:pt>
                <c:pt idx="14967">
                  <c:v>31.157</c:v>
                </c:pt>
                <c:pt idx="14968">
                  <c:v>31.157</c:v>
                </c:pt>
                <c:pt idx="14969">
                  <c:v>31.158000000000001</c:v>
                </c:pt>
                <c:pt idx="14970">
                  <c:v>31.158000000000001</c:v>
                </c:pt>
                <c:pt idx="14971">
                  <c:v>31.158000000000001</c:v>
                </c:pt>
                <c:pt idx="14972">
                  <c:v>31.158000000000001</c:v>
                </c:pt>
                <c:pt idx="14973">
                  <c:v>31.158999999999999</c:v>
                </c:pt>
                <c:pt idx="14974">
                  <c:v>31.158999999999999</c:v>
                </c:pt>
                <c:pt idx="14975">
                  <c:v>31.158999999999999</c:v>
                </c:pt>
                <c:pt idx="14976">
                  <c:v>31.16</c:v>
                </c:pt>
                <c:pt idx="14977">
                  <c:v>31.16</c:v>
                </c:pt>
                <c:pt idx="14978">
                  <c:v>31.16</c:v>
                </c:pt>
                <c:pt idx="14979">
                  <c:v>31.16</c:v>
                </c:pt>
                <c:pt idx="14980">
                  <c:v>31.161000000000001</c:v>
                </c:pt>
                <c:pt idx="14981">
                  <c:v>31.161000000000001</c:v>
                </c:pt>
                <c:pt idx="14982">
                  <c:v>31.161000000000001</c:v>
                </c:pt>
                <c:pt idx="14983">
                  <c:v>31.161000000000001</c:v>
                </c:pt>
                <c:pt idx="14984">
                  <c:v>31.161999999999999</c:v>
                </c:pt>
                <c:pt idx="14985">
                  <c:v>31.161999999999999</c:v>
                </c:pt>
                <c:pt idx="14986">
                  <c:v>31.161999999999999</c:v>
                </c:pt>
                <c:pt idx="14987">
                  <c:v>31.163</c:v>
                </c:pt>
                <c:pt idx="14988">
                  <c:v>31.163</c:v>
                </c:pt>
                <c:pt idx="14989">
                  <c:v>31.163</c:v>
                </c:pt>
                <c:pt idx="14990">
                  <c:v>31.163</c:v>
                </c:pt>
                <c:pt idx="14991">
                  <c:v>31.164000000000001</c:v>
                </c:pt>
                <c:pt idx="14992">
                  <c:v>31.164000000000001</c:v>
                </c:pt>
                <c:pt idx="14993">
                  <c:v>31.164000000000001</c:v>
                </c:pt>
                <c:pt idx="14994">
                  <c:v>31.164999999999999</c:v>
                </c:pt>
                <c:pt idx="14995">
                  <c:v>31.164999999999999</c:v>
                </c:pt>
                <c:pt idx="14996">
                  <c:v>31.164999999999999</c:v>
                </c:pt>
                <c:pt idx="14997">
                  <c:v>31.164999999999999</c:v>
                </c:pt>
                <c:pt idx="14998">
                  <c:v>31.166</c:v>
                </c:pt>
                <c:pt idx="14999">
                  <c:v>31.166</c:v>
                </c:pt>
                <c:pt idx="15000">
                  <c:v>31.166</c:v>
                </c:pt>
                <c:pt idx="15001">
                  <c:v>31.167000000000002</c:v>
                </c:pt>
                <c:pt idx="15002">
                  <c:v>31.167000000000002</c:v>
                </c:pt>
                <c:pt idx="15003">
                  <c:v>31.167000000000002</c:v>
                </c:pt>
                <c:pt idx="15004">
                  <c:v>31.167000000000002</c:v>
                </c:pt>
                <c:pt idx="15005">
                  <c:v>31.167999999999999</c:v>
                </c:pt>
                <c:pt idx="15006">
                  <c:v>31.167999999999999</c:v>
                </c:pt>
                <c:pt idx="15007">
                  <c:v>31.167999999999999</c:v>
                </c:pt>
                <c:pt idx="15008">
                  <c:v>31.169</c:v>
                </c:pt>
                <c:pt idx="15009">
                  <c:v>31.169</c:v>
                </c:pt>
                <c:pt idx="15010">
                  <c:v>31.169</c:v>
                </c:pt>
                <c:pt idx="15011">
                  <c:v>31.169</c:v>
                </c:pt>
                <c:pt idx="15012">
                  <c:v>31.17</c:v>
                </c:pt>
                <c:pt idx="15013">
                  <c:v>31.17</c:v>
                </c:pt>
                <c:pt idx="15014">
                  <c:v>31.17</c:v>
                </c:pt>
                <c:pt idx="15015">
                  <c:v>31.17</c:v>
                </c:pt>
                <c:pt idx="15016">
                  <c:v>31.170999999999999</c:v>
                </c:pt>
                <c:pt idx="15017">
                  <c:v>31.170999999999999</c:v>
                </c:pt>
                <c:pt idx="15018">
                  <c:v>31.170999999999999</c:v>
                </c:pt>
                <c:pt idx="15019">
                  <c:v>31.172000000000001</c:v>
                </c:pt>
                <c:pt idx="15020">
                  <c:v>31.172000000000001</c:v>
                </c:pt>
                <c:pt idx="15021">
                  <c:v>31.172000000000001</c:v>
                </c:pt>
                <c:pt idx="15022">
                  <c:v>31.172000000000001</c:v>
                </c:pt>
                <c:pt idx="15023">
                  <c:v>31.173000000000002</c:v>
                </c:pt>
                <c:pt idx="15024">
                  <c:v>31.173000000000002</c:v>
                </c:pt>
                <c:pt idx="15025">
                  <c:v>31.173000000000002</c:v>
                </c:pt>
                <c:pt idx="15026">
                  <c:v>31.173999999999999</c:v>
                </c:pt>
                <c:pt idx="15027">
                  <c:v>31.173999999999999</c:v>
                </c:pt>
                <c:pt idx="15028">
                  <c:v>31.173999999999999</c:v>
                </c:pt>
                <c:pt idx="15029">
                  <c:v>31.173999999999999</c:v>
                </c:pt>
                <c:pt idx="15030">
                  <c:v>31.175000000000001</c:v>
                </c:pt>
                <c:pt idx="15031">
                  <c:v>31.175000000000001</c:v>
                </c:pt>
                <c:pt idx="15032">
                  <c:v>31.175000000000001</c:v>
                </c:pt>
                <c:pt idx="15033">
                  <c:v>31.176000000000002</c:v>
                </c:pt>
                <c:pt idx="15034">
                  <c:v>31.176000000000002</c:v>
                </c:pt>
                <c:pt idx="15035">
                  <c:v>31.176000000000002</c:v>
                </c:pt>
                <c:pt idx="15036">
                  <c:v>31.176000000000002</c:v>
                </c:pt>
                <c:pt idx="15037">
                  <c:v>31.177</c:v>
                </c:pt>
                <c:pt idx="15038">
                  <c:v>31.177</c:v>
                </c:pt>
                <c:pt idx="15039">
                  <c:v>31.177</c:v>
                </c:pt>
                <c:pt idx="15040">
                  <c:v>31.178000000000001</c:v>
                </c:pt>
                <c:pt idx="15041">
                  <c:v>31.178000000000001</c:v>
                </c:pt>
                <c:pt idx="15042">
                  <c:v>31.178000000000001</c:v>
                </c:pt>
                <c:pt idx="15043">
                  <c:v>31.178000000000001</c:v>
                </c:pt>
                <c:pt idx="15044">
                  <c:v>31.179000000000002</c:v>
                </c:pt>
                <c:pt idx="15045">
                  <c:v>31.179000000000002</c:v>
                </c:pt>
                <c:pt idx="15046">
                  <c:v>31.179000000000002</c:v>
                </c:pt>
                <c:pt idx="15047">
                  <c:v>31.18</c:v>
                </c:pt>
                <c:pt idx="15048">
                  <c:v>31.18</c:v>
                </c:pt>
                <c:pt idx="15049">
                  <c:v>31.18</c:v>
                </c:pt>
                <c:pt idx="15050">
                  <c:v>31.18</c:v>
                </c:pt>
                <c:pt idx="15051">
                  <c:v>31.181000000000001</c:v>
                </c:pt>
                <c:pt idx="15052">
                  <c:v>31.181000000000001</c:v>
                </c:pt>
                <c:pt idx="15053">
                  <c:v>31.181000000000001</c:v>
                </c:pt>
                <c:pt idx="15054">
                  <c:v>31.181000000000001</c:v>
                </c:pt>
                <c:pt idx="15055">
                  <c:v>31.182000000000002</c:v>
                </c:pt>
                <c:pt idx="15056">
                  <c:v>31.182000000000002</c:v>
                </c:pt>
                <c:pt idx="15057">
                  <c:v>31.182000000000002</c:v>
                </c:pt>
                <c:pt idx="15058">
                  <c:v>31.183</c:v>
                </c:pt>
                <c:pt idx="15059">
                  <c:v>31.183</c:v>
                </c:pt>
                <c:pt idx="15060">
                  <c:v>31.183</c:v>
                </c:pt>
                <c:pt idx="15061">
                  <c:v>31.183</c:v>
                </c:pt>
                <c:pt idx="15062">
                  <c:v>31.184000000000001</c:v>
                </c:pt>
                <c:pt idx="15063">
                  <c:v>31.184000000000001</c:v>
                </c:pt>
                <c:pt idx="15064">
                  <c:v>31.184000000000001</c:v>
                </c:pt>
                <c:pt idx="15065">
                  <c:v>31.185000000000002</c:v>
                </c:pt>
                <c:pt idx="15066">
                  <c:v>31.185000000000002</c:v>
                </c:pt>
                <c:pt idx="15067">
                  <c:v>31.185000000000002</c:v>
                </c:pt>
                <c:pt idx="15068">
                  <c:v>31.185000000000002</c:v>
                </c:pt>
                <c:pt idx="15069">
                  <c:v>31.186</c:v>
                </c:pt>
                <c:pt idx="15070">
                  <c:v>31.186</c:v>
                </c:pt>
                <c:pt idx="15071">
                  <c:v>31.186</c:v>
                </c:pt>
                <c:pt idx="15072">
                  <c:v>31.187000000000001</c:v>
                </c:pt>
                <c:pt idx="15073">
                  <c:v>31.187000000000001</c:v>
                </c:pt>
                <c:pt idx="15074">
                  <c:v>31.187000000000001</c:v>
                </c:pt>
                <c:pt idx="15075">
                  <c:v>31.187000000000001</c:v>
                </c:pt>
                <c:pt idx="15076">
                  <c:v>31.188000000000002</c:v>
                </c:pt>
                <c:pt idx="15077">
                  <c:v>31.188000000000002</c:v>
                </c:pt>
                <c:pt idx="15078">
                  <c:v>31.188000000000002</c:v>
                </c:pt>
                <c:pt idx="15079">
                  <c:v>31.189</c:v>
                </c:pt>
                <c:pt idx="15080">
                  <c:v>31.189</c:v>
                </c:pt>
                <c:pt idx="15081">
                  <c:v>31.189</c:v>
                </c:pt>
                <c:pt idx="15082">
                  <c:v>31.189</c:v>
                </c:pt>
                <c:pt idx="15083">
                  <c:v>31.19</c:v>
                </c:pt>
                <c:pt idx="15084">
                  <c:v>31.19</c:v>
                </c:pt>
                <c:pt idx="15085">
                  <c:v>31.19</c:v>
                </c:pt>
                <c:pt idx="15086">
                  <c:v>31.190999999999999</c:v>
                </c:pt>
                <c:pt idx="15087">
                  <c:v>31.190999999999999</c:v>
                </c:pt>
                <c:pt idx="15088">
                  <c:v>31.190999999999999</c:v>
                </c:pt>
                <c:pt idx="15089">
                  <c:v>31.190999999999999</c:v>
                </c:pt>
                <c:pt idx="15090">
                  <c:v>31.192</c:v>
                </c:pt>
                <c:pt idx="15091">
                  <c:v>31.192</c:v>
                </c:pt>
                <c:pt idx="15092">
                  <c:v>31.192</c:v>
                </c:pt>
                <c:pt idx="15093">
                  <c:v>31.193000000000001</c:v>
                </c:pt>
                <c:pt idx="15094">
                  <c:v>31.193000000000001</c:v>
                </c:pt>
                <c:pt idx="15095">
                  <c:v>31.193000000000001</c:v>
                </c:pt>
                <c:pt idx="15096">
                  <c:v>31.193000000000001</c:v>
                </c:pt>
                <c:pt idx="15097">
                  <c:v>31.193999999999999</c:v>
                </c:pt>
                <c:pt idx="15098">
                  <c:v>31.193999999999999</c:v>
                </c:pt>
                <c:pt idx="15099">
                  <c:v>31.193999999999999</c:v>
                </c:pt>
                <c:pt idx="15100">
                  <c:v>31.193999999999999</c:v>
                </c:pt>
                <c:pt idx="15101">
                  <c:v>31.195</c:v>
                </c:pt>
                <c:pt idx="15102">
                  <c:v>31.195</c:v>
                </c:pt>
                <c:pt idx="15103">
                  <c:v>31.195</c:v>
                </c:pt>
                <c:pt idx="15104">
                  <c:v>31.196000000000002</c:v>
                </c:pt>
                <c:pt idx="15105">
                  <c:v>31.196000000000002</c:v>
                </c:pt>
                <c:pt idx="15106">
                  <c:v>31.196000000000002</c:v>
                </c:pt>
                <c:pt idx="15107">
                  <c:v>31.196000000000002</c:v>
                </c:pt>
                <c:pt idx="15108">
                  <c:v>31.196999999999999</c:v>
                </c:pt>
                <c:pt idx="15109">
                  <c:v>31.196999999999999</c:v>
                </c:pt>
                <c:pt idx="15110">
                  <c:v>31.196999999999999</c:v>
                </c:pt>
                <c:pt idx="15111">
                  <c:v>31.198</c:v>
                </c:pt>
                <c:pt idx="15112">
                  <c:v>31.198</c:v>
                </c:pt>
                <c:pt idx="15113">
                  <c:v>31.198</c:v>
                </c:pt>
                <c:pt idx="15114">
                  <c:v>31.198</c:v>
                </c:pt>
                <c:pt idx="15115">
                  <c:v>31.199000000000002</c:v>
                </c:pt>
                <c:pt idx="15116">
                  <c:v>31.199000000000002</c:v>
                </c:pt>
                <c:pt idx="15117">
                  <c:v>31.199000000000002</c:v>
                </c:pt>
                <c:pt idx="15118">
                  <c:v>31.2</c:v>
                </c:pt>
                <c:pt idx="15119">
                  <c:v>31.2</c:v>
                </c:pt>
                <c:pt idx="15120">
                  <c:v>31.2</c:v>
                </c:pt>
                <c:pt idx="15121">
                  <c:v>31.2</c:v>
                </c:pt>
                <c:pt idx="15122">
                  <c:v>31.201000000000001</c:v>
                </c:pt>
                <c:pt idx="15123">
                  <c:v>31.201000000000001</c:v>
                </c:pt>
                <c:pt idx="15124">
                  <c:v>31.201000000000001</c:v>
                </c:pt>
                <c:pt idx="15125">
                  <c:v>31.202000000000002</c:v>
                </c:pt>
                <c:pt idx="15126">
                  <c:v>31.202000000000002</c:v>
                </c:pt>
                <c:pt idx="15127">
                  <c:v>31.202000000000002</c:v>
                </c:pt>
                <c:pt idx="15128">
                  <c:v>31.202000000000002</c:v>
                </c:pt>
                <c:pt idx="15129">
                  <c:v>31.202999999999999</c:v>
                </c:pt>
                <c:pt idx="15130">
                  <c:v>31.202999999999999</c:v>
                </c:pt>
                <c:pt idx="15131">
                  <c:v>31.202999999999999</c:v>
                </c:pt>
                <c:pt idx="15132">
                  <c:v>31.204000000000001</c:v>
                </c:pt>
                <c:pt idx="15133">
                  <c:v>31.204000000000001</c:v>
                </c:pt>
                <c:pt idx="15134">
                  <c:v>31.204000000000001</c:v>
                </c:pt>
                <c:pt idx="15135">
                  <c:v>31.204000000000001</c:v>
                </c:pt>
                <c:pt idx="15136">
                  <c:v>31.205000000000002</c:v>
                </c:pt>
                <c:pt idx="15137">
                  <c:v>31.205000000000002</c:v>
                </c:pt>
                <c:pt idx="15138">
                  <c:v>31.205000000000002</c:v>
                </c:pt>
                <c:pt idx="15139">
                  <c:v>31.205000000000002</c:v>
                </c:pt>
                <c:pt idx="15140">
                  <c:v>31.206</c:v>
                </c:pt>
                <c:pt idx="15141">
                  <c:v>31.206</c:v>
                </c:pt>
                <c:pt idx="15142">
                  <c:v>31.206</c:v>
                </c:pt>
                <c:pt idx="15143">
                  <c:v>31.207000000000001</c:v>
                </c:pt>
                <c:pt idx="15144">
                  <c:v>31.207000000000001</c:v>
                </c:pt>
                <c:pt idx="15145">
                  <c:v>31.207000000000001</c:v>
                </c:pt>
                <c:pt idx="15146">
                  <c:v>31.207000000000001</c:v>
                </c:pt>
                <c:pt idx="15147">
                  <c:v>31.208000000000002</c:v>
                </c:pt>
                <c:pt idx="15148">
                  <c:v>31.208000000000002</c:v>
                </c:pt>
                <c:pt idx="15149">
                  <c:v>31.208000000000002</c:v>
                </c:pt>
                <c:pt idx="15150">
                  <c:v>31.209</c:v>
                </c:pt>
                <c:pt idx="15151">
                  <c:v>31.209</c:v>
                </c:pt>
                <c:pt idx="15152">
                  <c:v>31.209</c:v>
                </c:pt>
                <c:pt idx="15153">
                  <c:v>31.209</c:v>
                </c:pt>
                <c:pt idx="15154">
                  <c:v>31.21</c:v>
                </c:pt>
                <c:pt idx="15155">
                  <c:v>31.21</c:v>
                </c:pt>
                <c:pt idx="15156">
                  <c:v>31.21</c:v>
                </c:pt>
                <c:pt idx="15157">
                  <c:v>31.211000000000002</c:v>
                </c:pt>
                <c:pt idx="15158">
                  <c:v>31.211000000000002</c:v>
                </c:pt>
                <c:pt idx="15159">
                  <c:v>31.211000000000002</c:v>
                </c:pt>
                <c:pt idx="15160">
                  <c:v>31.211000000000002</c:v>
                </c:pt>
                <c:pt idx="15161">
                  <c:v>31.212</c:v>
                </c:pt>
                <c:pt idx="15162">
                  <c:v>31.212</c:v>
                </c:pt>
                <c:pt idx="15163">
                  <c:v>31.212</c:v>
                </c:pt>
                <c:pt idx="15164">
                  <c:v>31.213000000000001</c:v>
                </c:pt>
                <c:pt idx="15165">
                  <c:v>31.213000000000001</c:v>
                </c:pt>
                <c:pt idx="15166">
                  <c:v>31.213000000000001</c:v>
                </c:pt>
                <c:pt idx="15167">
                  <c:v>31.213000000000001</c:v>
                </c:pt>
                <c:pt idx="15168">
                  <c:v>31.214000000000002</c:v>
                </c:pt>
                <c:pt idx="15169">
                  <c:v>31.214000000000002</c:v>
                </c:pt>
                <c:pt idx="15170">
                  <c:v>31.214000000000002</c:v>
                </c:pt>
                <c:pt idx="15171">
                  <c:v>31.215</c:v>
                </c:pt>
                <c:pt idx="15172">
                  <c:v>31.215</c:v>
                </c:pt>
                <c:pt idx="15173">
                  <c:v>31.215</c:v>
                </c:pt>
                <c:pt idx="15174">
                  <c:v>31.215</c:v>
                </c:pt>
                <c:pt idx="15175">
                  <c:v>31.216000000000001</c:v>
                </c:pt>
                <c:pt idx="15176">
                  <c:v>31.216000000000001</c:v>
                </c:pt>
                <c:pt idx="15177">
                  <c:v>31.216000000000001</c:v>
                </c:pt>
                <c:pt idx="15178">
                  <c:v>31.217000000000002</c:v>
                </c:pt>
                <c:pt idx="15179">
                  <c:v>31.217000000000002</c:v>
                </c:pt>
                <c:pt idx="15180">
                  <c:v>31.217000000000002</c:v>
                </c:pt>
                <c:pt idx="15181">
                  <c:v>31.217000000000002</c:v>
                </c:pt>
                <c:pt idx="15182">
                  <c:v>31.218</c:v>
                </c:pt>
                <c:pt idx="15183">
                  <c:v>31.218</c:v>
                </c:pt>
                <c:pt idx="15184">
                  <c:v>31.218</c:v>
                </c:pt>
                <c:pt idx="15185">
                  <c:v>31.218</c:v>
                </c:pt>
                <c:pt idx="15186">
                  <c:v>31.219000000000001</c:v>
                </c:pt>
                <c:pt idx="15187">
                  <c:v>31.219000000000001</c:v>
                </c:pt>
                <c:pt idx="15188">
                  <c:v>31.219000000000001</c:v>
                </c:pt>
                <c:pt idx="15189">
                  <c:v>31.220000000000002</c:v>
                </c:pt>
                <c:pt idx="15190">
                  <c:v>31.220000000000002</c:v>
                </c:pt>
                <c:pt idx="15191">
                  <c:v>31.220000000000002</c:v>
                </c:pt>
                <c:pt idx="15192">
                  <c:v>31.220000000000002</c:v>
                </c:pt>
                <c:pt idx="15193">
                  <c:v>31.221</c:v>
                </c:pt>
                <c:pt idx="15194">
                  <c:v>31.221</c:v>
                </c:pt>
                <c:pt idx="15195">
                  <c:v>31.221</c:v>
                </c:pt>
                <c:pt idx="15196">
                  <c:v>31.222000000000001</c:v>
                </c:pt>
                <c:pt idx="15197">
                  <c:v>31.222000000000001</c:v>
                </c:pt>
                <c:pt idx="15198">
                  <c:v>31.222000000000001</c:v>
                </c:pt>
                <c:pt idx="15199">
                  <c:v>31.222000000000001</c:v>
                </c:pt>
                <c:pt idx="15200">
                  <c:v>31.222999999999999</c:v>
                </c:pt>
                <c:pt idx="15201">
                  <c:v>31.222999999999999</c:v>
                </c:pt>
                <c:pt idx="15202">
                  <c:v>31.222999999999999</c:v>
                </c:pt>
                <c:pt idx="15203">
                  <c:v>31.224</c:v>
                </c:pt>
                <c:pt idx="15204">
                  <c:v>31.224</c:v>
                </c:pt>
                <c:pt idx="15205">
                  <c:v>31.224</c:v>
                </c:pt>
                <c:pt idx="15206">
                  <c:v>31.224</c:v>
                </c:pt>
                <c:pt idx="15207">
                  <c:v>31.225000000000001</c:v>
                </c:pt>
                <c:pt idx="15208">
                  <c:v>31.225000000000001</c:v>
                </c:pt>
                <c:pt idx="15209">
                  <c:v>31.225000000000001</c:v>
                </c:pt>
                <c:pt idx="15210">
                  <c:v>31.225999999999999</c:v>
                </c:pt>
                <c:pt idx="15211">
                  <c:v>31.228000000000002</c:v>
                </c:pt>
                <c:pt idx="15212">
                  <c:v>31.231000000000002</c:v>
                </c:pt>
                <c:pt idx="15213">
                  <c:v>31.234000000000002</c:v>
                </c:pt>
                <c:pt idx="15214">
                  <c:v>31.238</c:v>
                </c:pt>
                <c:pt idx="15215">
                  <c:v>31.241</c:v>
                </c:pt>
                <c:pt idx="15216">
                  <c:v>31.245000000000001</c:v>
                </c:pt>
                <c:pt idx="15217">
                  <c:v>31.249000000000002</c:v>
                </c:pt>
                <c:pt idx="15218">
                  <c:v>31.253</c:v>
                </c:pt>
                <c:pt idx="15219">
                  <c:v>31.256</c:v>
                </c:pt>
                <c:pt idx="15220">
                  <c:v>31.26</c:v>
                </c:pt>
                <c:pt idx="15221">
                  <c:v>31.263999999999999</c:v>
                </c:pt>
                <c:pt idx="15222">
                  <c:v>31.266999999999999</c:v>
                </c:pt>
                <c:pt idx="15223">
                  <c:v>31.271000000000001</c:v>
                </c:pt>
                <c:pt idx="15224">
                  <c:v>31.275000000000002</c:v>
                </c:pt>
                <c:pt idx="15225">
                  <c:v>31.279</c:v>
                </c:pt>
                <c:pt idx="15226">
                  <c:v>31.282</c:v>
                </c:pt>
                <c:pt idx="15227">
                  <c:v>31.286000000000001</c:v>
                </c:pt>
                <c:pt idx="15228">
                  <c:v>31.29</c:v>
                </c:pt>
                <c:pt idx="15229">
                  <c:v>31.295000000000002</c:v>
                </c:pt>
                <c:pt idx="15230">
                  <c:v>31.298999999999999</c:v>
                </c:pt>
                <c:pt idx="15231">
                  <c:v>31.303000000000001</c:v>
                </c:pt>
                <c:pt idx="15232">
                  <c:v>31.307000000000002</c:v>
                </c:pt>
                <c:pt idx="15233">
                  <c:v>31.311</c:v>
                </c:pt>
                <c:pt idx="15234">
                  <c:v>31.315000000000001</c:v>
                </c:pt>
                <c:pt idx="15235">
                  <c:v>31.318999999999999</c:v>
                </c:pt>
                <c:pt idx="15236">
                  <c:v>31.323</c:v>
                </c:pt>
                <c:pt idx="15237">
                  <c:v>31.327000000000002</c:v>
                </c:pt>
                <c:pt idx="15238">
                  <c:v>31.331</c:v>
                </c:pt>
                <c:pt idx="15239">
                  <c:v>31.335000000000001</c:v>
                </c:pt>
                <c:pt idx="15240">
                  <c:v>31.339000000000002</c:v>
                </c:pt>
                <c:pt idx="15241">
                  <c:v>31.343</c:v>
                </c:pt>
                <c:pt idx="15242">
                  <c:v>31.347000000000001</c:v>
                </c:pt>
                <c:pt idx="15243">
                  <c:v>31.352</c:v>
                </c:pt>
                <c:pt idx="15244">
                  <c:v>31.356000000000002</c:v>
                </c:pt>
                <c:pt idx="15245">
                  <c:v>31.36</c:v>
                </c:pt>
                <c:pt idx="15246">
                  <c:v>31.364000000000001</c:v>
                </c:pt>
                <c:pt idx="15247">
                  <c:v>31.368000000000002</c:v>
                </c:pt>
                <c:pt idx="15248">
                  <c:v>31.372</c:v>
                </c:pt>
                <c:pt idx="15249">
                  <c:v>31.376000000000001</c:v>
                </c:pt>
                <c:pt idx="15250">
                  <c:v>31.38</c:v>
                </c:pt>
                <c:pt idx="15251">
                  <c:v>31.384</c:v>
                </c:pt>
                <c:pt idx="15252">
                  <c:v>31.388000000000002</c:v>
                </c:pt>
                <c:pt idx="15253">
                  <c:v>31.391999999999999</c:v>
                </c:pt>
                <c:pt idx="15254">
                  <c:v>31.396000000000001</c:v>
                </c:pt>
                <c:pt idx="15255">
                  <c:v>31.401</c:v>
                </c:pt>
                <c:pt idx="15256">
                  <c:v>31.405000000000001</c:v>
                </c:pt>
                <c:pt idx="15257">
                  <c:v>31.408999999999999</c:v>
                </c:pt>
                <c:pt idx="15258">
                  <c:v>31.413</c:v>
                </c:pt>
                <c:pt idx="15259">
                  <c:v>31.417000000000002</c:v>
                </c:pt>
                <c:pt idx="15260">
                  <c:v>31.420999999999999</c:v>
                </c:pt>
                <c:pt idx="15261">
                  <c:v>31.425000000000001</c:v>
                </c:pt>
                <c:pt idx="15262">
                  <c:v>31.429000000000002</c:v>
                </c:pt>
                <c:pt idx="15263">
                  <c:v>31.433</c:v>
                </c:pt>
                <c:pt idx="15264">
                  <c:v>31.438000000000002</c:v>
                </c:pt>
                <c:pt idx="15265">
                  <c:v>31.442</c:v>
                </c:pt>
                <c:pt idx="15266">
                  <c:v>31.446000000000002</c:v>
                </c:pt>
                <c:pt idx="15267">
                  <c:v>31.45</c:v>
                </c:pt>
                <c:pt idx="15268">
                  <c:v>31.454000000000001</c:v>
                </c:pt>
                <c:pt idx="15269">
                  <c:v>31.458000000000002</c:v>
                </c:pt>
                <c:pt idx="15270">
                  <c:v>31.462</c:v>
                </c:pt>
                <c:pt idx="15271">
                  <c:v>31.466000000000001</c:v>
                </c:pt>
                <c:pt idx="15272">
                  <c:v>31.471</c:v>
                </c:pt>
                <c:pt idx="15273">
                  <c:v>31.475000000000001</c:v>
                </c:pt>
                <c:pt idx="15274">
                  <c:v>31.478999999999999</c:v>
                </c:pt>
                <c:pt idx="15275">
                  <c:v>31.483000000000001</c:v>
                </c:pt>
                <c:pt idx="15276">
                  <c:v>31.487000000000002</c:v>
                </c:pt>
                <c:pt idx="15277">
                  <c:v>31.491</c:v>
                </c:pt>
                <c:pt idx="15278">
                  <c:v>31.495000000000001</c:v>
                </c:pt>
                <c:pt idx="15279">
                  <c:v>31.5</c:v>
                </c:pt>
                <c:pt idx="15280">
                  <c:v>31.504000000000001</c:v>
                </c:pt>
                <c:pt idx="15281">
                  <c:v>31.507999999999999</c:v>
                </c:pt>
                <c:pt idx="15282">
                  <c:v>31.512</c:v>
                </c:pt>
                <c:pt idx="15283">
                  <c:v>31.516000000000002</c:v>
                </c:pt>
                <c:pt idx="15284">
                  <c:v>31.52</c:v>
                </c:pt>
                <c:pt idx="15285">
                  <c:v>31.525000000000002</c:v>
                </c:pt>
                <c:pt idx="15286">
                  <c:v>31.529</c:v>
                </c:pt>
                <c:pt idx="15287">
                  <c:v>31.533000000000001</c:v>
                </c:pt>
                <c:pt idx="15288">
                  <c:v>31.536999999999999</c:v>
                </c:pt>
                <c:pt idx="15289">
                  <c:v>31.541</c:v>
                </c:pt>
                <c:pt idx="15290">
                  <c:v>31.545000000000002</c:v>
                </c:pt>
                <c:pt idx="15291">
                  <c:v>31.55</c:v>
                </c:pt>
                <c:pt idx="15292">
                  <c:v>31.554000000000002</c:v>
                </c:pt>
                <c:pt idx="15293">
                  <c:v>31.558</c:v>
                </c:pt>
                <c:pt idx="15294">
                  <c:v>31.562000000000001</c:v>
                </c:pt>
                <c:pt idx="15295">
                  <c:v>31.565999999999999</c:v>
                </c:pt>
                <c:pt idx="15296">
                  <c:v>31.57</c:v>
                </c:pt>
                <c:pt idx="15297">
                  <c:v>31.574999999999999</c:v>
                </c:pt>
                <c:pt idx="15298">
                  <c:v>31.579000000000001</c:v>
                </c:pt>
                <c:pt idx="15299">
                  <c:v>31.583000000000002</c:v>
                </c:pt>
                <c:pt idx="15300">
                  <c:v>31.587</c:v>
                </c:pt>
                <c:pt idx="15301">
                  <c:v>31.591000000000001</c:v>
                </c:pt>
                <c:pt idx="15302">
                  <c:v>31.595000000000002</c:v>
                </c:pt>
                <c:pt idx="15303">
                  <c:v>31.6</c:v>
                </c:pt>
                <c:pt idx="15304">
                  <c:v>31.603999999999999</c:v>
                </c:pt>
                <c:pt idx="15305">
                  <c:v>31.608000000000001</c:v>
                </c:pt>
                <c:pt idx="15306">
                  <c:v>31.612000000000002</c:v>
                </c:pt>
                <c:pt idx="15307">
                  <c:v>31.616</c:v>
                </c:pt>
                <c:pt idx="15308">
                  <c:v>31.62</c:v>
                </c:pt>
                <c:pt idx="15309">
                  <c:v>31.625</c:v>
                </c:pt>
                <c:pt idx="15310">
                  <c:v>31.629000000000001</c:v>
                </c:pt>
                <c:pt idx="15311">
                  <c:v>31.632999999999999</c:v>
                </c:pt>
                <c:pt idx="15312">
                  <c:v>31.637</c:v>
                </c:pt>
                <c:pt idx="15313">
                  <c:v>31.641000000000002</c:v>
                </c:pt>
                <c:pt idx="15314">
                  <c:v>31.645</c:v>
                </c:pt>
                <c:pt idx="15315">
                  <c:v>31.650000000000002</c:v>
                </c:pt>
                <c:pt idx="15316">
                  <c:v>31.654</c:v>
                </c:pt>
                <c:pt idx="15317">
                  <c:v>31.658000000000001</c:v>
                </c:pt>
                <c:pt idx="15318">
                  <c:v>31.661999999999999</c:v>
                </c:pt>
                <c:pt idx="15319">
                  <c:v>31.666</c:v>
                </c:pt>
                <c:pt idx="15320">
                  <c:v>31.67</c:v>
                </c:pt>
                <c:pt idx="15321">
                  <c:v>31.675000000000001</c:v>
                </c:pt>
                <c:pt idx="15322">
                  <c:v>31.679000000000002</c:v>
                </c:pt>
                <c:pt idx="15323">
                  <c:v>31.683</c:v>
                </c:pt>
                <c:pt idx="15324">
                  <c:v>31.687000000000001</c:v>
                </c:pt>
                <c:pt idx="15325">
                  <c:v>31.690999999999999</c:v>
                </c:pt>
                <c:pt idx="15326">
                  <c:v>31.695</c:v>
                </c:pt>
                <c:pt idx="15327">
                  <c:v>31.699000000000002</c:v>
                </c:pt>
                <c:pt idx="15328">
                  <c:v>31.704000000000001</c:v>
                </c:pt>
                <c:pt idx="15329">
                  <c:v>31.708000000000002</c:v>
                </c:pt>
                <c:pt idx="15330">
                  <c:v>31.712</c:v>
                </c:pt>
                <c:pt idx="15331">
                  <c:v>31.716000000000001</c:v>
                </c:pt>
                <c:pt idx="15332">
                  <c:v>31.720000000000002</c:v>
                </c:pt>
                <c:pt idx="15333">
                  <c:v>31.724</c:v>
                </c:pt>
                <c:pt idx="15334">
                  <c:v>31.728000000000002</c:v>
                </c:pt>
                <c:pt idx="15335">
                  <c:v>31.733000000000001</c:v>
                </c:pt>
                <c:pt idx="15336">
                  <c:v>31.737000000000002</c:v>
                </c:pt>
                <c:pt idx="15337">
                  <c:v>31.741</c:v>
                </c:pt>
                <c:pt idx="15338">
                  <c:v>31.745000000000001</c:v>
                </c:pt>
                <c:pt idx="15339">
                  <c:v>31.749000000000002</c:v>
                </c:pt>
                <c:pt idx="15340">
                  <c:v>31.753</c:v>
                </c:pt>
                <c:pt idx="15341">
                  <c:v>31.757000000000001</c:v>
                </c:pt>
                <c:pt idx="15342">
                  <c:v>31.762</c:v>
                </c:pt>
                <c:pt idx="15343">
                  <c:v>31.766000000000002</c:v>
                </c:pt>
                <c:pt idx="15344">
                  <c:v>31.77</c:v>
                </c:pt>
                <c:pt idx="15345">
                  <c:v>31.774000000000001</c:v>
                </c:pt>
                <c:pt idx="15346">
                  <c:v>31.778000000000002</c:v>
                </c:pt>
                <c:pt idx="15347">
                  <c:v>31.782</c:v>
                </c:pt>
                <c:pt idx="15348">
                  <c:v>31.786999999999999</c:v>
                </c:pt>
                <c:pt idx="15349">
                  <c:v>31.791</c:v>
                </c:pt>
                <c:pt idx="15350">
                  <c:v>31.795000000000002</c:v>
                </c:pt>
                <c:pt idx="15351">
                  <c:v>31.798999999999999</c:v>
                </c:pt>
                <c:pt idx="15352">
                  <c:v>31.803000000000001</c:v>
                </c:pt>
                <c:pt idx="15353">
                  <c:v>31.807000000000002</c:v>
                </c:pt>
                <c:pt idx="15354">
                  <c:v>31.811</c:v>
                </c:pt>
                <c:pt idx="15355">
                  <c:v>31.815999999999999</c:v>
                </c:pt>
                <c:pt idx="15356">
                  <c:v>31.82</c:v>
                </c:pt>
                <c:pt idx="15357">
                  <c:v>31.824000000000002</c:v>
                </c:pt>
                <c:pt idx="15358">
                  <c:v>31.827999999999999</c:v>
                </c:pt>
                <c:pt idx="15359">
                  <c:v>31.832000000000001</c:v>
                </c:pt>
                <c:pt idx="15360">
                  <c:v>31.836000000000002</c:v>
                </c:pt>
                <c:pt idx="15361">
                  <c:v>31.84</c:v>
                </c:pt>
                <c:pt idx="15362">
                  <c:v>31.845000000000002</c:v>
                </c:pt>
                <c:pt idx="15363">
                  <c:v>31.849</c:v>
                </c:pt>
                <c:pt idx="15364">
                  <c:v>31.853000000000002</c:v>
                </c:pt>
                <c:pt idx="15365">
                  <c:v>31.856999999999999</c:v>
                </c:pt>
                <c:pt idx="15366">
                  <c:v>31.861000000000001</c:v>
                </c:pt>
                <c:pt idx="15367">
                  <c:v>31.865000000000002</c:v>
                </c:pt>
                <c:pt idx="15368">
                  <c:v>31.87</c:v>
                </c:pt>
                <c:pt idx="15369">
                  <c:v>31.874000000000002</c:v>
                </c:pt>
                <c:pt idx="15370">
                  <c:v>31.878</c:v>
                </c:pt>
                <c:pt idx="15371">
                  <c:v>31.882000000000001</c:v>
                </c:pt>
                <c:pt idx="15372">
                  <c:v>31.885999999999999</c:v>
                </c:pt>
                <c:pt idx="15373">
                  <c:v>31.89</c:v>
                </c:pt>
                <c:pt idx="15374">
                  <c:v>31.895</c:v>
                </c:pt>
                <c:pt idx="15375">
                  <c:v>31.899000000000001</c:v>
                </c:pt>
                <c:pt idx="15376">
                  <c:v>31.903000000000002</c:v>
                </c:pt>
                <c:pt idx="15377">
                  <c:v>31.907</c:v>
                </c:pt>
                <c:pt idx="15378">
                  <c:v>31.911000000000001</c:v>
                </c:pt>
                <c:pt idx="15379">
                  <c:v>31.914999999999999</c:v>
                </c:pt>
                <c:pt idx="15380">
                  <c:v>31.919</c:v>
                </c:pt>
                <c:pt idx="15381">
                  <c:v>31.923999999999999</c:v>
                </c:pt>
                <c:pt idx="15382">
                  <c:v>31.928000000000001</c:v>
                </c:pt>
                <c:pt idx="15383">
                  <c:v>31.932000000000002</c:v>
                </c:pt>
                <c:pt idx="15384">
                  <c:v>31.936</c:v>
                </c:pt>
                <c:pt idx="15385">
                  <c:v>31.94</c:v>
                </c:pt>
                <c:pt idx="15386">
                  <c:v>31.943999999999999</c:v>
                </c:pt>
                <c:pt idx="15387">
                  <c:v>31.949000000000002</c:v>
                </c:pt>
                <c:pt idx="15388">
                  <c:v>31.952999999999999</c:v>
                </c:pt>
                <c:pt idx="15389">
                  <c:v>31.957000000000001</c:v>
                </c:pt>
                <c:pt idx="15390">
                  <c:v>31.961000000000002</c:v>
                </c:pt>
                <c:pt idx="15391">
                  <c:v>31.965</c:v>
                </c:pt>
                <c:pt idx="15392">
                  <c:v>31.969000000000001</c:v>
                </c:pt>
                <c:pt idx="15393">
                  <c:v>31.974</c:v>
                </c:pt>
                <c:pt idx="15394">
                  <c:v>31.978000000000002</c:v>
                </c:pt>
                <c:pt idx="15395">
                  <c:v>31.981999999999999</c:v>
                </c:pt>
                <c:pt idx="15396">
                  <c:v>31.986000000000001</c:v>
                </c:pt>
                <c:pt idx="15397">
                  <c:v>31.990000000000002</c:v>
                </c:pt>
                <c:pt idx="15398">
                  <c:v>31.994</c:v>
                </c:pt>
                <c:pt idx="15399">
                  <c:v>31.998000000000001</c:v>
                </c:pt>
                <c:pt idx="15400">
                  <c:v>32.003</c:v>
                </c:pt>
                <c:pt idx="15401">
                  <c:v>32.006999999999998</c:v>
                </c:pt>
                <c:pt idx="15402">
                  <c:v>32.011000000000003</c:v>
                </c:pt>
                <c:pt idx="15403">
                  <c:v>32.015000000000001</c:v>
                </c:pt>
                <c:pt idx="15404">
                  <c:v>32.018999999999998</c:v>
                </c:pt>
                <c:pt idx="15405">
                  <c:v>32.023000000000003</c:v>
                </c:pt>
                <c:pt idx="15406">
                  <c:v>32.027000000000001</c:v>
                </c:pt>
                <c:pt idx="15407">
                  <c:v>32.032000000000004</c:v>
                </c:pt>
                <c:pt idx="15408">
                  <c:v>32.036000000000001</c:v>
                </c:pt>
                <c:pt idx="15409">
                  <c:v>32.04</c:v>
                </c:pt>
                <c:pt idx="15410">
                  <c:v>32.044000000000004</c:v>
                </c:pt>
                <c:pt idx="15411">
                  <c:v>32.048000000000002</c:v>
                </c:pt>
                <c:pt idx="15412">
                  <c:v>32.052</c:v>
                </c:pt>
                <c:pt idx="15413">
                  <c:v>32.057000000000002</c:v>
                </c:pt>
                <c:pt idx="15414">
                  <c:v>32.061</c:v>
                </c:pt>
                <c:pt idx="15415">
                  <c:v>32.064999999999998</c:v>
                </c:pt>
                <c:pt idx="15416">
                  <c:v>32.069000000000003</c:v>
                </c:pt>
                <c:pt idx="15417">
                  <c:v>32.073</c:v>
                </c:pt>
                <c:pt idx="15418">
                  <c:v>32.076999999999998</c:v>
                </c:pt>
                <c:pt idx="15419">
                  <c:v>32.081000000000003</c:v>
                </c:pt>
                <c:pt idx="15420">
                  <c:v>32.085000000000001</c:v>
                </c:pt>
                <c:pt idx="15421">
                  <c:v>32.090000000000003</c:v>
                </c:pt>
                <c:pt idx="15422">
                  <c:v>32.094000000000001</c:v>
                </c:pt>
                <c:pt idx="15423">
                  <c:v>32.097999999999999</c:v>
                </c:pt>
                <c:pt idx="15424">
                  <c:v>32.102000000000004</c:v>
                </c:pt>
                <c:pt idx="15425">
                  <c:v>32.106000000000002</c:v>
                </c:pt>
                <c:pt idx="15426">
                  <c:v>32.11</c:v>
                </c:pt>
                <c:pt idx="15427">
                  <c:v>32.113999999999997</c:v>
                </c:pt>
                <c:pt idx="15428">
                  <c:v>32.119</c:v>
                </c:pt>
                <c:pt idx="15429">
                  <c:v>32.122999999999998</c:v>
                </c:pt>
                <c:pt idx="15430">
                  <c:v>32.127000000000002</c:v>
                </c:pt>
                <c:pt idx="15431">
                  <c:v>32.131</c:v>
                </c:pt>
                <c:pt idx="15432">
                  <c:v>32.134999999999998</c:v>
                </c:pt>
                <c:pt idx="15433">
                  <c:v>32.139000000000003</c:v>
                </c:pt>
                <c:pt idx="15434">
                  <c:v>32.143000000000001</c:v>
                </c:pt>
                <c:pt idx="15435">
                  <c:v>32.148000000000003</c:v>
                </c:pt>
                <c:pt idx="15436">
                  <c:v>32.152000000000001</c:v>
                </c:pt>
                <c:pt idx="15437">
                  <c:v>32.155999999999999</c:v>
                </c:pt>
                <c:pt idx="15438">
                  <c:v>32.160000000000004</c:v>
                </c:pt>
                <c:pt idx="15439">
                  <c:v>32.164000000000001</c:v>
                </c:pt>
                <c:pt idx="15440">
                  <c:v>32.167999999999999</c:v>
                </c:pt>
                <c:pt idx="15441">
                  <c:v>32.172000000000004</c:v>
                </c:pt>
                <c:pt idx="15442">
                  <c:v>32.176000000000002</c:v>
                </c:pt>
                <c:pt idx="15443">
                  <c:v>32.180999999999997</c:v>
                </c:pt>
                <c:pt idx="15444">
                  <c:v>32.185000000000002</c:v>
                </c:pt>
                <c:pt idx="15445">
                  <c:v>32.189</c:v>
                </c:pt>
                <c:pt idx="15446">
                  <c:v>32.192999999999998</c:v>
                </c:pt>
                <c:pt idx="15447">
                  <c:v>32.197000000000003</c:v>
                </c:pt>
                <c:pt idx="15448">
                  <c:v>32.201000000000001</c:v>
                </c:pt>
                <c:pt idx="15449">
                  <c:v>32.204999999999998</c:v>
                </c:pt>
                <c:pt idx="15450">
                  <c:v>32.209000000000003</c:v>
                </c:pt>
                <c:pt idx="15451">
                  <c:v>32.213000000000001</c:v>
                </c:pt>
                <c:pt idx="15452">
                  <c:v>32.218000000000004</c:v>
                </c:pt>
                <c:pt idx="15453">
                  <c:v>32.222000000000001</c:v>
                </c:pt>
                <c:pt idx="15454">
                  <c:v>32.225999999999999</c:v>
                </c:pt>
                <c:pt idx="15455">
                  <c:v>32.230000000000004</c:v>
                </c:pt>
                <c:pt idx="15456">
                  <c:v>32.234000000000002</c:v>
                </c:pt>
                <c:pt idx="15457">
                  <c:v>32.238</c:v>
                </c:pt>
                <c:pt idx="15458">
                  <c:v>32.241999999999997</c:v>
                </c:pt>
                <c:pt idx="15459">
                  <c:v>32.246000000000002</c:v>
                </c:pt>
                <c:pt idx="15460">
                  <c:v>32.25</c:v>
                </c:pt>
                <c:pt idx="15461">
                  <c:v>32.255000000000003</c:v>
                </c:pt>
                <c:pt idx="15462">
                  <c:v>32.259</c:v>
                </c:pt>
                <c:pt idx="15463">
                  <c:v>32.262999999999998</c:v>
                </c:pt>
                <c:pt idx="15464">
                  <c:v>32.267000000000003</c:v>
                </c:pt>
                <c:pt idx="15465">
                  <c:v>32.271000000000001</c:v>
                </c:pt>
                <c:pt idx="15466">
                  <c:v>32.274999999999999</c:v>
                </c:pt>
                <c:pt idx="15467">
                  <c:v>32.279000000000003</c:v>
                </c:pt>
                <c:pt idx="15468">
                  <c:v>32.283000000000001</c:v>
                </c:pt>
                <c:pt idx="15469">
                  <c:v>32.286999999999999</c:v>
                </c:pt>
                <c:pt idx="15470">
                  <c:v>32.291000000000004</c:v>
                </c:pt>
                <c:pt idx="15471">
                  <c:v>32.295000000000002</c:v>
                </c:pt>
                <c:pt idx="15472">
                  <c:v>32.298999999999999</c:v>
                </c:pt>
                <c:pt idx="15473">
                  <c:v>32.304000000000002</c:v>
                </c:pt>
                <c:pt idx="15474">
                  <c:v>32.308</c:v>
                </c:pt>
                <c:pt idx="15475">
                  <c:v>32.311999999999998</c:v>
                </c:pt>
                <c:pt idx="15476">
                  <c:v>32.316000000000003</c:v>
                </c:pt>
                <c:pt idx="15477">
                  <c:v>32.32</c:v>
                </c:pt>
                <c:pt idx="15478">
                  <c:v>32.323999999999998</c:v>
                </c:pt>
                <c:pt idx="15479">
                  <c:v>32.328000000000003</c:v>
                </c:pt>
                <c:pt idx="15480">
                  <c:v>32.332000000000001</c:v>
                </c:pt>
                <c:pt idx="15481">
                  <c:v>32.335999999999999</c:v>
                </c:pt>
                <c:pt idx="15482">
                  <c:v>32.340000000000003</c:v>
                </c:pt>
                <c:pt idx="15483">
                  <c:v>32.344000000000001</c:v>
                </c:pt>
                <c:pt idx="15484">
                  <c:v>32.347999999999999</c:v>
                </c:pt>
                <c:pt idx="15485">
                  <c:v>32.352000000000004</c:v>
                </c:pt>
                <c:pt idx="15486">
                  <c:v>32.356000000000002</c:v>
                </c:pt>
                <c:pt idx="15487">
                  <c:v>32.36</c:v>
                </c:pt>
                <c:pt idx="15488">
                  <c:v>32.365000000000002</c:v>
                </c:pt>
                <c:pt idx="15489">
                  <c:v>32.369</c:v>
                </c:pt>
                <c:pt idx="15490">
                  <c:v>32.372999999999998</c:v>
                </c:pt>
                <c:pt idx="15491">
                  <c:v>32.377000000000002</c:v>
                </c:pt>
                <c:pt idx="15492">
                  <c:v>32.381</c:v>
                </c:pt>
                <c:pt idx="15493">
                  <c:v>32.384999999999998</c:v>
                </c:pt>
                <c:pt idx="15494">
                  <c:v>32.389000000000003</c:v>
                </c:pt>
                <c:pt idx="15495">
                  <c:v>32.393000000000001</c:v>
                </c:pt>
                <c:pt idx="15496">
                  <c:v>32.396999999999998</c:v>
                </c:pt>
                <c:pt idx="15497">
                  <c:v>32.401000000000003</c:v>
                </c:pt>
                <c:pt idx="15498">
                  <c:v>32.405000000000001</c:v>
                </c:pt>
                <c:pt idx="15499">
                  <c:v>32.408999999999999</c:v>
                </c:pt>
                <c:pt idx="15500">
                  <c:v>32.413000000000004</c:v>
                </c:pt>
                <c:pt idx="15501">
                  <c:v>32.417000000000002</c:v>
                </c:pt>
                <c:pt idx="15502">
                  <c:v>32.420999999999999</c:v>
                </c:pt>
                <c:pt idx="15503">
                  <c:v>32.424999999999997</c:v>
                </c:pt>
                <c:pt idx="15504">
                  <c:v>32.429000000000002</c:v>
                </c:pt>
                <c:pt idx="15505">
                  <c:v>32.433</c:v>
                </c:pt>
                <c:pt idx="15506">
                  <c:v>32.436999999999998</c:v>
                </c:pt>
                <c:pt idx="15507">
                  <c:v>32.441000000000003</c:v>
                </c:pt>
                <c:pt idx="15508">
                  <c:v>32.445</c:v>
                </c:pt>
                <c:pt idx="15509">
                  <c:v>32.448999999999998</c:v>
                </c:pt>
                <c:pt idx="15510">
                  <c:v>32.453000000000003</c:v>
                </c:pt>
                <c:pt idx="15511">
                  <c:v>32.457000000000001</c:v>
                </c:pt>
                <c:pt idx="15512">
                  <c:v>32.460999999999999</c:v>
                </c:pt>
                <c:pt idx="15513">
                  <c:v>32.465000000000003</c:v>
                </c:pt>
                <c:pt idx="15514">
                  <c:v>32.469000000000001</c:v>
                </c:pt>
                <c:pt idx="15515">
                  <c:v>32.474000000000004</c:v>
                </c:pt>
                <c:pt idx="15516">
                  <c:v>32.478000000000002</c:v>
                </c:pt>
                <c:pt idx="15517">
                  <c:v>32.481999999999999</c:v>
                </c:pt>
                <c:pt idx="15518">
                  <c:v>32.486000000000004</c:v>
                </c:pt>
                <c:pt idx="15519">
                  <c:v>32.49</c:v>
                </c:pt>
                <c:pt idx="15520">
                  <c:v>32.494</c:v>
                </c:pt>
                <c:pt idx="15521">
                  <c:v>32.497999999999998</c:v>
                </c:pt>
                <c:pt idx="15522">
                  <c:v>32.502000000000002</c:v>
                </c:pt>
                <c:pt idx="15523">
                  <c:v>32.506</c:v>
                </c:pt>
                <c:pt idx="15524">
                  <c:v>32.51</c:v>
                </c:pt>
                <c:pt idx="15525">
                  <c:v>32.514000000000003</c:v>
                </c:pt>
                <c:pt idx="15526">
                  <c:v>32.518000000000001</c:v>
                </c:pt>
                <c:pt idx="15527">
                  <c:v>32.521999999999998</c:v>
                </c:pt>
                <c:pt idx="15528">
                  <c:v>32.526000000000003</c:v>
                </c:pt>
                <c:pt idx="15529">
                  <c:v>32.53</c:v>
                </c:pt>
                <c:pt idx="15530">
                  <c:v>32.533999999999999</c:v>
                </c:pt>
                <c:pt idx="15531">
                  <c:v>32.538000000000004</c:v>
                </c:pt>
                <c:pt idx="15532">
                  <c:v>32.542000000000002</c:v>
                </c:pt>
                <c:pt idx="15533">
                  <c:v>32.545999999999999</c:v>
                </c:pt>
                <c:pt idx="15534">
                  <c:v>32.549999999999997</c:v>
                </c:pt>
                <c:pt idx="15535">
                  <c:v>32.554000000000002</c:v>
                </c:pt>
                <c:pt idx="15536">
                  <c:v>32.558</c:v>
                </c:pt>
                <c:pt idx="15537">
                  <c:v>32.561999999999998</c:v>
                </c:pt>
                <c:pt idx="15538">
                  <c:v>32.566000000000003</c:v>
                </c:pt>
                <c:pt idx="15539">
                  <c:v>32.57</c:v>
                </c:pt>
                <c:pt idx="15540">
                  <c:v>32.573999999999998</c:v>
                </c:pt>
                <c:pt idx="15541">
                  <c:v>32.578000000000003</c:v>
                </c:pt>
                <c:pt idx="15542">
                  <c:v>32.582000000000001</c:v>
                </c:pt>
                <c:pt idx="15543">
                  <c:v>32.585999999999999</c:v>
                </c:pt>
                <c:pt idx="15544">
                  <c:v>32.590000000000003</c:v>
                </c:pt>
                <c:pt idx="15545">
                  <c:v>32.594000000000001</c:v>
                </c:pt>
                <c:pt idx="15546">
                  <c:v>32.597999999999999</c:v>
                </c:pt>
                <c:pt idx="15547">
                  <c:v>32.600999999999999</c:v>
                </c:pt>
                <c:pt idx="15548">
                  <c:v>32.605000000000004</c:v>
                </c:pt>
                <c:pt idx="15549">
                  <c:v>32.609000000000002</c:v>
                </c:pt>
                <c:pt idx="15550">
                  <c:v>32.613</c:v>
                </c:pt>
                <c:pt idx="15551">
                  <c:v>32.616999999999997</c:v>
                </c:pt>
                <c:pt idx="15552">
                  <c:v>32.621000000000002</c:v>
                </c:pt>
                <c:pt idx="15553">
                  <c:v>32.625</c:v>
                </c:pt>
                <c:pt idx="15554">
                  <c:v>32.628999999999998</c:v>
                </c:pt>
                <c:pt idx="15555">
                  <c:v>32.633000000000003</c:v>
                </c:pt>
                <c:pt idx="15556">
                  <c:v>32.637</c:v>
                </c:pt>
                <c:pt idx="15557">
                  <c:v>32.640999999999998</c:v>
                </c:pt>
                <c:pt idx="15558">
                  <c:v>32.645000000000003</c:v>
                </c:pt>
                <c:pt idx="15559">
                  <c:v>32.649000000000001</c:v>
                </c:pt>
                <c:pt idx="15560">
                  <c:v>32.652999999999999</c:v>
                </c:pt>
                <c:pt idx="15561">
                  <c:v>32.657000000000004</c:v>
                </c:pt>
                <c:pt idx="15562">
                  <c:v>32.661000000000001</c:v>
                </c:pt>
                <c:pt idx="15563">
                  <c:v>32.664999999999999</c:v>
                </c:pt>
                <c:pt idx="15564">
                  <c:v>32.669000000000004</c:v>
                </c:pt>
                <c:pt idx="15565">
                  <c:v>32.673000000000002</c:v>
                </c:pt>
                <c:pt idx="15566">
                  <c:v>32.677</c:v>
                </c:pt>
                <c:pt idx="15567">
                  <c:v>32.680999999999997</c:v>
                </c:pt>
                <c:pt idx="15568">
                  <c:v>32.685000000000002</c:v>
                </c:pt>
                <c:pt idx="15569">
                  <c:v>32.689</c:v>
                </c:pt>
                <c:pt idx="15570">
                  <c:v>32.692999999999998</c:v>
                </c:pt>
                <c:pt idx="15571">
                  <c:v>32.697000000000003</c:v>
                </c:pt>
                <c:pt idx="15572">
                  <c:v>32.701000000000001</c:v>
                </c:pt>
                <c:pt idx="15573">
                  <c:v>32.704999999999998</c:v>
                </c:pt>
                <c:pt idx="15574">
                  <c:v>32.709000000000003</c:v>
                </c:pt>
                <c:pt idx="15575">
                  <c:v>32.713000000000001</c:v>
                </c:pt>
                <c:pt idx="15576">
                  <c:v>32.716999999999999</c:v>
                </c:pt>
                <c:pt idx="15577">
                  <c:v>32.721000000000004</c:v>
                </c:pt>
                <c:pt idx="15578">
                  <c:v>32.725000000000001</c:v>
                </c:pt>
                <c:pt idx="15579">
                  <c:v>32.728999999999999</c:v>
                </c:pt>
                <c:pt idx="15580">
                  <c:v>32.733000000000004</c:v>
                </c:pt>
                <c:pt idx="15581">
                  <c:v>32.737000000000002</c:v>
                </c:pt>
                <c:pt idx="15582">
                  <c:v>32.741</c:v>
                </c:pt>
                <c:pt idx="15583">
                  <c:v>32.744999999999997</c:v>
                </c:pt>
                <c:pt idx="15584">
                  <c:v>32.749000000000002</c:v>
                </c:pt>
                <c:pt idx="15585">
                  <c:v>32.753</c:v>
                </c:pt>
                <c:pt idx="15586">
                  <c:v>32.756999999999998</c:v>
                </c:pt>
                <c:pt idx="15587">
                  <c:v>32.761000000000003</c:v>
                </c:pt>
                <c:pt idx="15588">
                  <c:v>32.765000000000001</c:v>
                </c:pt>
                <c:pt idx="15589">
                  <c:v>32.768999999999998</c:v>
                </c:pt>
                <c:pt idx="15590">
                  <c:v>32.773000000000003</c:v>
                </c:pt>
                <c:pt idx="15591">
                  <c:v>32.777000000000001</c:v>
                </c:pt>
                <c:pt idx="15592">
                  <c:v>32.780999999999999</c:v>
                </c:pt>
                <c:pt idx="15593">
                  <c:v>32.785000000000004</c:v>
                </c:pt>
                <c:pt idx="15594">
                  <c:v>32.789000000000001</c:v>
                </c:pt>
                <c:pt idx="15595">
                  <c:v>32.792999999999999</c:v>
                </c:pt>
                <c:pt idx="15596">
                  <c:v>32.797000000000004</c:v>
                </c:pt>
                <c:pt idx="15597">
                  <c:v>32.801000000000002</c:v>
                </c:pt>
                <c:pt idx="15598">
                  <c:v>32.805</c:v>
                </c:pt>
                <c:pt idx="15599">
                  <c:v>32.808999999999997</c:v>
                </c:pt>
                <c:pt idx="15600">
                  <c:v>32.813000000000002</c:v>
                </c:pt>
                <c:pt idx="15601">
                  <c:v>32.817</c:v>
                </c:pt>
                <c:pt idx="15602">
                  <c:v>32.820999999999998</c:v>
                </c:pt>
                <c:pt idx="15603">
                  <c:v>32.823999999999998</c:v>
                </c:pt>
                <c:pt idx="15604">
                  <c:v>32.828000000000003</c:v>
                </c:pt>
                <c:pt idx="15605">
                  <c:v>32.832000000000001</c:v>
                </c:pt>
                <c:pt idx="15606">
                  <c:v>32.835999999999999</c:v>
                </c:pt>
                <c:pt idx="15607">
                  <c:v>32.840000000000003</c:v>
                </c:pt>
                <c:pt idx="15608">
                  <c:v>32.844000000000001</c:v>
                </c:pt>
                <c:pt idx="15609">
                  <c:v>32.847999999999999</c:v>
                </c:pt>
                <c:pt idx="15610">
                  <c:v>32.852000000000004</c:v>
                </c:pt>
                <c:pt idx="15611">
                  <c:v>32.856000000000002</c:v>
                </c:pt>
                <c:pt idx="15612">
                  <c:v>32.86</c:v>
                </c:pt>
                <c:pt idx="15613">
                  <c:v>32.863999999999997</c:v>
                </c:pt>
                <c:pt idx="15614">
                  <c:v>32.868000000000002</c:v>
                </c:pt>
                <c:pt idx="15615">
                  <c:v>32.872</c:v>
                </c:pt>
                <c:pt idx="15616">
                  <c:v>32.875999999999998</c:v>
                </c:pt>
                <c:pt idx="15617">
                  <c:v>32.880000000000003</c:v>
                </c:pt>
                <c:pt idx="15618">
                  <c:v>32.884</c:v>
                </c:pt>
                <c:pt idx="15619">
                  <c:v>32.887999999999998</c:v>
                </c:pt>
                <c:pt idx="15620">
                  <c:v>32.892000000000003</c:v>
                </c:pt>
                <c:pt idx="15621">
                  <c:v>32.896000000000001</c:v>
                </c:pt>
                <c:pt idx="15622">
                  <c:v>32.9</c:v>
                </c:pt>
                <c:pt idx="15623">
                  <c:v>32.904000000000003</c:v>
                </c:pt>
                <c:pt idx="15624">
                  <c:v>32.908000000000001</c:v>
                </c:pt>
                <c:pt idx="15625">
                  <c:v>32.911999999999999</c:v>
                </c:pt>
                <c:pt idx="15626">
                  <c:v>32.916000000000004</c:v>
                </c:pt>
                <c:pt idx="15627">
                  <c:v>32.92</c:v>
                </c:pt>
                <c:pt idx="15628">
                  <c:v>32.923999999999999</c:v>
                </c:pt>
                <c:pt idx="15629">
                  <c:v>32.927999999999997</c:v>
                </c:pt>
                <c:pt idx="15630">
                  <c:v>32.932000000000002</c:v>
                </c:pt>
                <c:pt idx="15631">
                  <c:v>32.936</c:v>
                </c:pt>
                <c:pt idx="15632">
                  <c:v>32.94</c:v>
                </c:pt>
                <c:pt idx="15633">
                  <c:v>32.944000000000003</c:v>
                </c:pt>
                <c:pt idx="15634">
                  <c:v>32.948</c:v>
                </c:pt>
                <c:pt idx="15635">
                  <c:v>32.951999999999998</c:v>
                </c:pt>
                <c:pt idx="15636">
                  <c:v>32.956000000000003</c:v>
                </c:pt>
                <c:pt idx="15637">
                  <c:v>32.96</c:v>
                </c:pt>
                <c:pt idx="15638">
                  <c:v>32.963999999999999</c:v>
                </c:pt>
                <c:pt idx="15639">
                  <c:v>32.968000000000004</c:v>
                </c:pt>
                <c:pt idx="15640">
                  <c:v>32.972000000000001</c:v>
                </c:pt>
                <c:pt idx="15641">
                  <c:v>32.975999999999999</c:v>
                </c:pt>
                <c:pt idx="15642">
                  <c:v>32.980000000000004</c:v>
                </c:pt>
                <c:pt idx="15643">
                  <c:v>32.984000000000002</c:v>
                </c:pt>
                <c:pt idx="15644">
                  <c:v>32.988</c:v>
                </c:pt>
                <c:pt idx="15645">
                  <c:v>32.991999999999997</c:v>
                </c:pt>
                <c:pt idx="15646">
                  <c:v>32.996000000000002</c:v>
                </c:pt>
                <c:pt idx="15647">
                  <c:v>33</c:v>
                </c:pt>
                <c:pt idx="15648">
                  <c:v>33.003999999999998</c:v>
                </c:pt>
                <c:pt idx="15649">
                  <c:v>33.008000000000003</c:v>
                </c:pt>
                <c:pt idx="15650">
                  <c:v>33.012</c:v>
                </c:pt>
                <c:pt idx="15651">
                  <c:v>33.015999999999998</c:v>
                </c:pt>
                <c:pt idx="15652">
                  <c:v>33.020000000000003</c:v>
                </c:pt>
                <c:pt idx="15653">
                  <c:v>33.024000000000001</c:v>
                </c:pt>
                <c:pt idx="15654">
                  <c:v>33.027999999999999</c:v>
                </c:pt>
                <c:pt idx="15655">
                  <c:v>33.032000000000004</c:v>
                </c:pt>
                <c:pt idx="15656">
                  <c:v>33.036000000000001</c:v>
                </c:pt>
                <c:pt idx="15657">
                  <c:v>33.04</c:v>
                </c:pt>
                <c:pt idx="15658">
                  <c:v>33.044000000000004</c:v>
                </c:pt>
                <c:pt idx="15659">
                  <c:v>33.048000000000002</c:v>
                </c:pt>
                <c:pt idx="15660">
                  <c:v>33.052</c:v>
                </c:pt>
                <c:pt idx="15661">
                  <c:v>33.055999999999997</c:v>
                </c:pt>
                <c:pt idx="15662">
                  <c:v>33.06</c:v>
                </c:pt>
                <c:pt idx="15663">
                  <c:v>33.064</c:v>
                </c:pt>
                <c:pt idx="15664">
                  <c:v>33.067999999999998</c:v>
                </c:pt>
                <c:pt idx="15665">
                  <c:v>33.072000000000003</c:v>
                </c:pt>
                <c:pt idx="15666">
                  <c:v>33.076000000000001</c:v>
                </c:pt>
                <c:pt idx="15667">
                  <c:v>33.08</c:v>
                </c:pt>
                <c:pt idx="15668">
                  <c:v>33.084000000000003</c:v>
                </c:pt>
                <c:pt idx="15669">
                  <c:v>33.088000000000001</c:v>
                </c:pt>
                <c:pt idx="15670">
                  <c:v>33.093000000000004</c:v>
                </c:pt>
                <c:pt idx="15671">
                  <c:v>33.097000000000001</c:v>
                </c:pt>
                <c:pt idx="15672">
                  <c:v>33.100999999999999</c:v>
                </c:pt>
                <c:pt idx="15673">
                  <c:v>33.105000000000004</c:v>
                </c:pt>
                <c:pt idx="15674">
                  <c:v>33.109000000000002</c:v>
                </c:pt>
                <c:pt idx="15675">
                  <c:v>33.113</c:v>
                </c:pt>
                <c:pt idx="15676">
                  <c:v>33.116999999999997</c:v>
                </c:pt>
                <c:pt idx="15677">
                  <c:v>33.121000000000002</c:v>
                </c:pt>
                <c:pt idx="15678">
                  <c:v>33.125</c:v>
                </c:pt>
                <c:pt idx="15679">
                  <c:v>33.128999999999998</c:v>
                </c:pt>
                <c:pt idx="15680">
                  <c:v>33.133000000000003</c:v>
                </c:pt>
                <c:pt idx="15681">
                  <c:v>33.137</c:v>
                </c:pt>
                <c:pt idx="15682">
                  <c:v>33.140999999999998</c:v>
                </c:pt>
                <c:pt idx="15683">
                  <c:v>33.145000000000003</c:v>
                </c:pt>
                <c:pt idx="15684">
                  <c:v>33.149000000000001</c:v>
                </c:pt>
                <c:pt idx="15685">
                  <c:v>33.152999999999999</c:v>
                </c:pt>
                <c:pt idx="15686">
                  <c:v>33.157000000000004</c:v>
                </c:pt>
                <c:pt idx="15687">
                  <c:v>33.161000000000001</c:v>
                </c:pt>
                <c:pt idx="15688">
                  <c:v>33.164999999999999</c:v>
                </c:pt>
                <c:pt idx="15689">
                  <c:v>33.169000000000004</c:v>
                </c:pt>
                <c:pt idx="15690">
                  <c:v>33.173000000000002</c:v>
                </c:pt>
                <c:pt idx="15691">
                  <c:v>33.177</c:v>
                </c:pt>
                <c:pt idx="15692">
                  <c:v>33.180999999999997</c:v>
                </c:pt>
                <c:pt idx="15693">
                  <c:v>33.185000000000002</c:v>
                </c:pt>
                <c:pt idx="15694">
                  <c:v>33.189</c:v>
                </c:pt>
                <c:pt idx="15695">
                  <c:v>33.192999999999998</c:v>
                </c:pt>
                <c:pt idx="15696">
                  <c:v>33.197000000000003</c:v>
                </c:pt>
                <c:pt idx="15697">
                  <c:v>33.201000000000001</c:v>
                </c:pt>
                <c:pt idx="15698">
                  <c:v>33.204999999999998</c:v>
                </c:pt>
                <c:pt idx="15699">
                  <c:v>33.21</c:v>
                </c:pt>
                <c:pt idx="15700">
                  <c:v>33.213999999999999</c:v>
                </c:pt>
                <c:pt idx="15701">
                  <c:v>33.218000000000004</c:v>
                </c:pt>
                <c:pt idx="15702">
                  <c:v>33.222000000000001</c:v>
                </c:pt>
                <c:pt idx="15703">
                  <c:v>33.225999999999999</c:v>
                </c:pt>
                <c:pt idx="15704">
                  <c:v>33.230000000000004</c:v>
                </c:pt>
                <c:pt idx="15705">
                  <c:v>33.234000000000002</c:v>
                </c:pt>
                <c:pt idx="15706">
                  <c:v>33.238</c:v>
                </c:pt>
                <c:pt idx="15707">
                  <c:v>33.241999999999997</c:v>
                </c:pt>
                <c:pt idx="15708">
                  <c:v>33.246000000000002</c:v>
                </c:pt>
                <c:pt idx="15709">
                  <c:v>33.25</c:v>
                </c:pt>
                <c:pt idx="15710">
                  <c:v>33.253999999999998</c:v>
                </c:pt>
                <c:pt idx="15711">
                  <c:v>33.258000000000003</c:v>
                </c:pt>
                <c:pt idx="15712">
                  <c:v>33.262</c:v>
                </c:pt>
                <c:pt idx="15713">
                  <c:v>33.265999999999998</c:v>
                </c:pt>
                <c:pt idx="15714">
                  <c:v>33.270000000000003</c:v>
                </c:pt>
                <c:pt idx="15715">
                  <c:v>33.274000000000001</c:v>
                </c:pt>
                <c:pt idx="15716">
                  <c:v>33.277999999999999</c:v>
                </c:pt>
                <c:pt idx="15717">
                  <c:v>33.282000000000004</c:v>
                </c:pt>
                <c:pt idx="15718">
                  <c:v>33.286000000000001</c:v>
                </c:pt>
                <c:pt idx="15719">
                  <c:v>33.29</c:v>
                </c:pt>
                <c:pt idx="15720">
                  <c:v>33.294000000000004</c:v>
                </c:pt>
                <c:pt idx="15721">
                  <c:v>33.298000000000002</c:v>
                </c:pt>
                <c:pt idx="15722">
                  <c:v>33.302</c:v>
                </c:pt>
                <c:pt idx="15723">
                  <c:v>33.305999999999997</c:v>
                </c:pt>
                <c:pt idx="15724">
                  <c:v>33.31</c:v>
                </c:pt>
                <c:pt idx="15725">
                  <c:v>33.314</c:v>
                </c:pt>
                <c:pt idx="15726">
                  <c:v>33.317999999999998</c:v>
                </c:pt>
                <c:pt idx="15727">
                  <c:v>33.322000000000003</c:v>
                </c:pt>
                <c:pt idx="15728">
                  <c:v>33.326000000000001</c:v>
                </c:pt>
                <c:pt idx="15729">
                  <c:v>33.33</c:v>
                </c:pt>
                <c:pt idx="15730">
                  <c:v>33.334000000000003</c:v>
                </c:pt>
                <c:pt idx="15731">
                  <c:v>33.338000000000001</c:v>
                </c:pt>
                <c:pt idx="15732">
                  <c:v>33.341999999999999</c:v>
                </c:pt>
                <c:pt idx="15733">
                  <c:v>33.346000000000004</c:v>
                </c:pt>
                <c:pt idx="15734">
                  <c:v>33.35</c:v>
                </c:pt>
                <c:pt idx="15735">
                  <c:v>33.353999999999999</c:v>
                </c:pt>
                <c:pt idx="15736">
                  <c:v>33.358000000000004</c:v>
                </c:pt>
                <c:pt idx="15737">
                  <c:v>33.362000000000002</c:v>
                </c:pt>
                <c:pt idx="15738">
                  <c:v>33.366</c:v>
                </c:pt>
                <c:pt idx="15739">
                  <c:v>33.369999999999997</c:v>
                </c:pt>
                <c:pt idx="15740">
                  <c:v>33.374000000000002</c:v>
                </c:pt>
                <c:pt idx="15741">
                  <c:v>33.378</c:v>
                </c:pt>
                <c:pt idx="15742">
                  <c:v>33.381999999999998</c:v>
                </c:pt>
                <c:pt idx="15743">
                  <c:v>33.386000000000003</c:v>
                </c:pt>
                <c:pt idx="15744">
                  <c:v>33.39</c:v>
                </c:pt>
                <c:pt idx="15745">
                  <c:v>33.393999999999998</c:v>
                </c:pt>
                <c:pt idx="15746">
                  <c:v>33.398000000000003</c:v>
                </c:pt>
                <c:pt idx="15747">
                  <c:v>33.402000000000001</c:v>
                </c:pt>
                <c:pt idx="15748">
                  <c:v>33.405999999999999</c:v>
                </c:pt>
                <c:pt idx="15749">
                  <c:v>33.410000000000004</c:v>
                </c:pt>
                <c:pt idx="15750">
                  <c:v>33.414000000000001</c:v>
                </c:pt>
                <c:pt idx="15751">
                  <c:v>33.417999999999999</c:v>
                </c:pt>
                <c:pt idx="15752">
                  <c:v>33.422000000000004</c:v>
                </c:pt>
                <c:pt idx="15753">
                  <c:v>33.426000000000002</c:v>
                </c:pt>
                <c:pt idx="15754">
                  <c:v>33.43</c:v>
                </c:pt>
                <c:pt idx="15755">
                  <c:v>33.433999999999997</c:v>
                </c:pt>
                <c:pt idx="15756">
                  <c:v>33.438000000000002</c:v>
                </c:pt>
                <c:pt idx="15757">
                  <c:v>33.442</c:v>
                </c:pt>
                <c:pt idx="15758">
                  <c:v>33.445999999999998</c:v>
                </c:pt>
                <c:pt idx="15759">
                  <c:v>33.450000000000003</c:v>
                </c:pt>
                <c:pt idx="15760">
                  <c:v>33.454000000000001</c:v>
                </c:pt>
                <c:pt idx="15761">
                  <c:v>33.457999999999998</c:v>
                </c:pt>
                <c:pt idx="15762">
                  <c:v>33.462000000000003</c:v>
                </c:pt>
                <c:pt idx="15763">
                  <c:v>33.466000000000001</c:v>
                </c:pt>
                <c:pt idx="15764">
                  <c:v>33.47</c:v>
                </c:pt>
                <c:pt idx="15765">
                  <c:v>33.474000000000004</c:v>
                </c:pt>
                <c:pt idx="15766">
                  <c:v>33.478000000000002</c:v>
                </c:pt>
                <c:pt idx="15767">
                  <c:v>33.481999999999999</c:v>
                </c:pt>
                <c:pt idx="15768">
                  <c:v>33.486000000000004</c:v>
                </c:pt>
                <c:pt idx="15769">
                  <c:v>33.49</c:v>
                </c:pt>
                <c:pt idx="15770">
                  <c:v>33.494</c:v>
                </c:pt>
                <c:pt idx="15771">
                  <c:v>33.497999999999998</c:v>
                </c:pt>
                <c:pt idx="15772">
                  <c:v>33.502000000000002</c:v>
                </c:pt>
                <c:pt idx="15773">
                  <c:v>33.506</c:v>
                </c:pt>
                <c:pt idx="15774">
                  <c:v>33.51</c:v>
                </c:pt>
                <c:pt idx="15775">
                  <c:v>33.514000000000003</c:v>
                </c:pt>
                <c:pt idx="15776">
                  <c:v>33.518000000000001</c:v>
                </c:pt>
                <c:pt idx="15777">
                  <c:v>33.521999999999998</c:v>
                </c:pt>
                <c:pt idx="15778">
                  <c:v>33.526000000000003</c:v>
                </c:pt>
                <c:pt idx="15779">
                  <c:v>33.530999999999999</c:v>
                </c:pt>
                <c:pt idx="15780">
                  <c:v>33.535000000000004</c:v>
                </c:pt>
                <c:pt idx="15781">
                  <c:v>33.539000000000001</c:v>
                </c:pt>
                <c:pt idx="15782">
                  <c:v>33.542999999999999</c:v>
                </c:pt>
                <c:pt idx="15783">
                  <c:v>33.547000000000004</c:v>
                </c:pt>
                <c:pt idx="15784">
                  <c:v>33.551000000000002</c:v>
                </c:pt>
                <c:pt idx="15785">
                  <c:v>33.555</c:v>
                </c:pt>
                <c:pt idx="15786">
                  <c:v>33.558999999999997</c:v>
                </c:pt>
                <c:pt idx="15787">
                  <c:v>33.563000000000002</c:v>
                </c:pt>
                <c:pt idx="15788">
                  <c:v>33.567</c:v>
                </c:pt>
                <c:pt idx="15789">
                  <c:v>33.570999999999998</c:v>
                </c:pt>
                <c:pt idx="15790">
                  <c:v>33.575000000000003</c:v>
                </c:pt>
                <c:pt idx="15791">
                  <c:v>33.579000000000001</c:v>
                </c:pt>
                <c:pt idx="15792">
                  <c:v>33.582999999999998</c:v>
                </c:pt>
                <c:pt idx="15793">
                  <c:v>33.587000000000003</c:v>
                </c:pt>
                <c:pt idx="15794">
                  <c:v>33.591000000000001</c:v>
                </c:pt>
                <c:pt idx="15795">
                  <c:v>33.594999999999999</c:v>
                </c:pt>
                <c:pt idx="15796">
                  <c:v>33.599000000000004</c:v>
                </c:pt>
                <c:pt idx="15797">
                  <c:v>33.603000000000002</c:v>
                </c:pt>
                <c:pt idx="15798">
                  <c:v>33.606999999999999</c:v>
                </c:pt>
                <c:pt idx="15799">
                  <c:v>33.611000000000004</c:v>
                </c:pt>
                <c:pt idx="15800">
                  <c:v>33.615000000000002</c:v>
                </c:pt>
                <c:pt idx="15801">
                  <c:v>33.619</c:v>
                </c:pt>
                <c:pt idx="15802">
                  <c:v>33.622999999999998</c:v>
                </c:pt>
                <c:pt idx="15803">
                  <c:v>33.628</c:v>
                </c:pt>
                <c:pt idx="15804">
                  <c:v>33.631999999999998</c:v>
                </c:pt>
                <c:pt idx="15805">
                  <c:v>33.636000000000003</c:v>
                </c:pt>
                <c:pt idx="15806">
                  <c:v>33.64</c:v>
                </c:pt>
                <c:pt idx="15807">
                  <c:v>33.643999999999998</c:v>
                </c:pt>
                <c:pt idx="15808">
                  <c:v>33.648000000000003</c:v>
                </c:pt>
                <c:pt idx="15809">
                  <c:v>33.652000000000001</c:v>
                </c:pt>
                <c:pt idx="15810">
                  <c:v>33.655999999999999</c:v>
                </c:pt>
                <c:pt idx="15811">
                  <c:v>33.660000000000004</c:v>
                </c:pt>
                <c:pt idx="15812">
                  <c:v>33.664000000000001</c:v>
                </c:pt>
                <c:pt idx="15813">
                  <c:v>33.667999999999999</c:v>
                </c:pt>
                <c:pt idx="15814">
                  <c:v>33.672000000000004</c:v>
                </c:pt>
                <c:pt idx="15815">
                  <c:v>33.676000000000002</c:v>
                </c:pt>
                <c:pt idx="15816">
                  <c:v>33.68</c:v>
                </c:pt>
                <c:pt idx="15817">
                  <c:v>33.683999999999997</c:v>
                </c:pt>
                <c:pt idx="15818">
                  <c:v>33.688000000000002</c:v>
                </c:pt>
                <c:pt idx="15819">
                  <c:v>33.692</c:v>
                </c:pt>
                <c:pt idx="15820">
                  <c:v>33.697000000000003</c:v>
                </c:pt>
                <c:pt idx="15821">
                  <c:v>33.701000000000001</c:v>
                </c:pt>
                <c:pt idx="15822">
                  <c:v>33.704999999999998</c:v>
                </c:pt>
                <c:pt idx="15823">
                  <c:v>33.709000000000003</c:v>
                </c:pt>
                <c:pt idx="15824">
                  <c:v>33.713000000000001</c:v>
                </c:pt>
                <c:pt idx="15825">
                  <c:v>33.716999999999999</c:v>
                </c:pt>
                <c:pt idx="15826">
                  <c:v>33.721000000000004</c:v>
                </c:pt>
                <c:pt idx="15827">
                  <c:v>33.725000000000001</c:v>
                </c:pt>
                <c:pt idx="15828">
                  <c:v>33.728999999999999</c:v>
                </c:pt>
                <c:pt idx="15829">
                  <c:v>33.733000000000004</c:v>
                </c:pt>
                <c:pt idx="15830">
                  <c:v>33.737000000000002</c:v>
                </c:pt>
                <c:pt idx="15831">
                  <c:v>33.741</c:v>
                </c:pt>
                <c:pt idx="15832">
                  <c:v>33.744999999999997</c:v>
                </c:pt>
                <c:pt idx="15833">
                  <c:v>33.749000000000002</c:v>
                </c:pt>
                <c:pt idx="15834">
                  <c:v>33.753999999999998</c:v>
                </c:pt>
                <c:pt idx="15835">
                  <c:v>33.758000000000003</c:v>
                </c:pt>
                <c:pt idx="15836">
                  <c:v>33.762</c:v>
                </c:pt>
                <c:pt idx="15837">
                  <c:v>33.765999999999998</c:v>
                </c:pt>
                <c:pt idx="15838">
                  <c:v>33.770000000000003</c:v>
                </c:pt>
                <c:pt idx="15839">
                  <c:v>33.774000000000001</c:v>
                </c:pt>
                <c:pt idx="15840">
                  <c:v>33.777999999999999</c:v>
                </c:pt>
                <c:pt idx="15841">
                  <c:v>33.782000000000004</c:v>
                </c:pt>
                <c:pt idx="15842">
                  <c:v>33.786000000000001</c:v>
                </c:pt>
                <c:pt idx="15843">
                  <c:v>33.79</c:v>
                </c:pt>
                <c:pt idx="15844">
                  <c:v>33.794000000000004</c:v>
                </c:pt>
                <c:pt idx="15845">
                  <c:v>33.798000000000002</c:v>
                </c:pt>
                <c:pt idx="15846">
                  <c:v>33.802</c:v>
                </c:pt>
                <c:pt idx="15847">
                  <c:v>33.807000000000002</c:v>
                </c:pt>
                <c:pt idx="15848">
                  <c:v>33.811</c:v>
                </c:pt>
                <c:pt idx="15849">
                  <c:v>33.814999999999998</c:v>
                </c:pt>
                <c:pt idx="15850">
                  <c:v>33.819000000000003</c:v>
                </c:pt>
                <c:pt idx="15851">
                  <c:v>33.823</c:v>
                </c:pt>
                <c:pt idx="15852">
                  <c:v>33.826999999999998</c:v>
                </c:pt>
                <c:pt idx="15853">
                  <c:v>33.831000000000003</c:v>
                </c:pt>
                <c:pt idx="15854">
                  <c:v>33.835000000000001</c:v>
                </c:pt>
                <c:pt idx="15855">
                  <c:v>33.838999999999999</c:v>
                </c:pt>
                <c:pt idx="15856">
                  <c:v>33.843000000000004</c:v>
                </c:pt>
                <c:pt idx="15857">
                  <c:v>33.847000000000001</c:v>
                </c:pt>
                <c:pt idx="15858">
                  <c:v>33.852000000000004</c:v>
                </c:pt>
                <c:pt idx="15859">
                  <c:v>33.856000000000002</c:v>
                </c:pt>
                <c:pt idx="15860">
                  <c:v>33.86</c:v>
                </c:pt>
                <c:pt idx="15861">
                  <c:v>33.863999999999997</c:v>
                </c:pt>
                <c:pt idx="15862">
                  <c:v>33.868000000000002</c:v>
                </c:pt>
                <c:pt idx="15863">
                  <c:v>33.872</c:v>
                </c:pt>
                <c:pt idx="15864">
                  <c:v>33.875999999999998</c:v>
                </c:pt>
                <c:pt idx="15865">
                  <c:v>33.880000000000003</c:v>
                </c:pt>
                <c:pt idx="15866">
                  <c:v>33.884</c:v>
                </c:pt>
                <c:pt idx="15867">
                  <c:v>33.887999999999998</c:v>
                </c:pt>
                <c:pt idx="15868">
                  <c:v>33.893000000000001</c:v>
                </c:pt>
                <c:pt idx="15869">
                  <c:v>33.896999999999998</c:v>
                </c:pt>
                <c:pt idx="15870">
                  <c:v>33.901000000000003</c:v>
                </c:pt>
                <c:pt idx="15871">
                  <c:v>33.905000000000001</c:v>
                </c:pt>
                <c:pt idx="15872">
                  <c:v>33.908999999999999</c:v>
                </c:pt>
                <c:pt idx="15873">
                  <c:v>33.913000000000004</c:v>
                </c:pt>
                <c:pt idx="15874">
                  <c:v>33.917000000000002</c:v>
                </c:pt>
                <c:pt idx="15875">
                  <c:v>33.920999999999999</c:v>
                </c:pt>
                <c:pt idx="15876">
                  <c:v>33.924999999999997</c:v>
                </c:pt>
                <c:pt idx="15877">
                  <c:v>33.93</c:v>
                </c:pt>
                <c:pt idx="15878">
                  <c:v>33.933999999999997</c:v>
                </c:pt>
                <c:pt idx="15879">
                  <c:v>33.938000000000002</c:v>
                </c:pt>
                <c:pt idx="15880">
                  <c:v>33.942</c:v>
                </c:pt>
                <c:pt idx="15881">
                  <c:v>33.945999999999998</c:v>
                </c:pt>
                <c:pt idx="15882">
                  <c:v>33.950000000000003</c:v>
                </c:pt>
                <c:pt idx="15883">
                  <c:v>33.954000000000001</c:v>
                </c:pt>
                <c:pt idx="15884">
                  <c:v>33.959000000000003</c:v>
                </c:pt>
                <c:pt idx="15885">
                  <c:v>33.963000000000001</c:v>
                </c:pt>
                <c:pt idx="15886">
                  <c:v>33.966999999999999</c:v>
                </c:pt>
                <c:pt idx="15887">
                  <c:v>33.971000000000004</c:v>
                </c:pt>
                <c:pt idx="15888">
                  <c:v>33.975000000000001</c:v>
                </c:pt>
                <c:pt idx="15889">
                  <c:v>33.978999999999999</c:v>
                </c:pt>
                <c:pt idx="15890">
                  <c:v>33.983000000000004</c:v>
                </c:pt>
                <c:pt idx="15891">
                  <c:v>33.987000000000002</c:v>
                </c:pt>
                <c:pt idx="15892">
                  <c:v>33.991999999999997</c:v>
                </c:pt>
                <c:pt idx="15893">
                  <c:v>33.996000000000002</c:v>
                </c:pt>
                <c:pt idx="15894">
                  <c:v>34</c:v>
                </c:pt>
                <c:pt idx="15895">
                  <c:v>34.003999999999998</c:v>
                </c:pt>
                <c:pt idx="15896">
                  <c:v>34.008000000000003</c:v>
                </c:pt>
                <c:pt idx="15897">
                  <c:v>34.012</c:v>
                </c:pt>
                <c:pt idx="15898">
                  <c:v>34.015999999999998</c:v>
                </c:pt>
                <c:pt idx="15899">
                  <c:v>34.021000000000001</c:v>
                </c:pt>
                <c:pt idx="15900">
                  <c:v>34.024999999999999</c:v>
                </c:pt>
                <c:pt idx="15901">
                  <c:v>34.029000000000003</c:v>
                </c:pt>
                <c:pt idx="15902">
                  <c:v>34.033000000000001</c:v>
                </c:pt>
                <c:pt idx="15903">
                  <c:v>34.036999999999999</c:v>
                </c:pt>
                <c:pt idx="15904">
                  <c:v>34.041000000000004</c:v>
                </c:pt>
                <c:pt idx="15905">
                  <c:v>34.045999999999999</c:v>
                </c:pt>
                <c:pt idx="15906">
                  <c:v>34.049999999999997</c:v>
                </c:pt>
                <c:pt idx="15907">
                  <c:v>34.054000000000002</c:v>
                </c:pt>
                <c:pt idx="15908">
                  <c:v>34.058</c:v>
                </c:pt>
                <c:pt idx="15909">
                  <c:v>34.061999999999998</c:v>
                </c:pt>
                <c:pt idx="15910">
                  <c:v>34.066000000000003</c:v>
                </c:pt>
                <c:pt idx="15911">
                  <c:v>34.07</c:v>
                </c:pt>
                <c:pt idx="15912">
                  <c:v>34.075000000000003</c:v>
                </c:pt>
                <c:pt idx="15913">
                  <c:v>34.079000000000001</c:v>
                </c:pt>
                <c:pt idx="15914">
                  <c:v>34.082999999999998</c:v>
                </c:pt>
                <c:pt idx="15915">
                  <c:v>34.087000000000003</c:v>
                </c:pt>
                <c:pt idx="15916">
                  <c:v>34.091000000000001</c:v>
                </c:pt>
                <c:pt idx="15917">
                  <c:v>34.094999999999999</c:v>
                </c:pt>
                <c:pt idx="15918">
                  <c:v>34.099000000000004</c:v>
                </c:pt>
                <c:pt idx="15919">
                  <c:v>34.103999999999999</c:v>
                </c:pt>
                <c:pt idx="15920">
                  <c:v>34.108000000000004</c:v>
                </c:pt>
                <c:pt idx="15921">
                  <c:v>34.112000000000002</c:v>
                </c:pt>
                <c:pt idx="15922">
                  <c:v>34.116</c:v>
                </c:pt>
                <c:pt idx="15923">
                  <c:v>34.119999999999997</c:v>
                </c:pt>
                <c:pt idx="15924">
                  <c:v>34.124000000000002</c:v>
                </c:pt>
                <c:pt idx="15925">
                  <c:v>34.128</c:v>
                </c:pt>
                <c:pt idx="15926">
                  <c:v>34.133000000000003</c:v>
                </c:pt>
                <c:pt idx="15927">
                  <c:v>34.137</c:v>
                </c:pt>
                <c:pt idx="15928">
                  <c:v>34.140999999999998</c:v>
                </c:pt>
                <c:pt idx="15929">
                  <c:v>34.145000000000003</c:v>
                </c:pt>
                <c:pt idx="15930">
                  <c:v>34.149000000000001</c:v>
                </c:pt>
                <c:pt idx="15931">
                  <c:v>34.152999999999999</c:v>
                </c:pt>
                <c:pt idx="15932">
                  <c:v>34.157000000000004</c:v>
                </c:pt>
                <c:pt idx="15933">
                  <c:v>34.161999999999999</c:v>
                </c:pt>
                <c:pt idx="15934">
                  <c:v>34.166000000000004</c:v>
                </c:pt>
                <c:pt idx="15935">
                  <c:v>34.17</c:v>
                </c:pt>
                <c:pt idx="15936">
                  <c:v>34.173999999999999</c:v>
                </c:pt>
                <c:pt idx="15937">
                  <c:v>34.177999999999997</c:v>
                </c:pt>
                <c:pt idx="15938">
                  <c:v>34.182000000000002</c:v>
                </c:pt>
                <c:pt idx="15939">
                  <c:v>34.186</c:v>
                </c:pt>
                <c:pt idx="15940">
                  <c:v>34.19</c:v>
                </c:pt>
                <c:pt idx="15941">
                  <c:v>34.195</c:v>
                </c:pt>
                <c:pt idx="15942">
                  <c:v>34.198999999999998</c:v>
                </c:pt>
                <c:pt idx="15943">
                  <c:v>34.203000000000003</c:v>
                </c:pt>
                <c:pt idx="15944">
                  <c:v>34.207000000000001</c:v>
                </c:pt>
                <c:pt idx="15945">
                  <c:v>34.210999999999999</c:v>
                </c:pt>
                <c:pt idx="15946">
                  <c:v>34.215000000000003</c:v>
                </c:pt>
                <c:pt idx="15947">
                  <c:v>34.219000000000001</c:v>
                </c:pt>
                <c:pt idx="15948">
                  <c:v>34.222999999999999</c:v>
                </c:pt>
                <c:pt idx="15949">
                  <c:v>34.227000000000004</c:v>
                </c:pt>
                <c:pt idx="15950">
                  <c:v>34.231999999999999</c:v>
                </c:pt>
                <c:pt idx="15951">
                  <c:v>34.236000000000004</c:v>
                </c:pt>
                <c:pt idx="15952">
                  <c:v>34.24</c:v>
                </c:pt>
                <c:pt idx="15953">
                  <c:v>34.244</c:v>
                </c:pt>
                <c:pt idx="15954">
                  <c:v>34.247999999999998</c:v>
                </c:pt>
                <c:pt idx="15955">
                  <c:v>34.252000000000002</c:v>
                </c:pt>
                <c:pt idx="15956">
                  <c:v>34.256</c:v>
                </c:pt>
                <c:pt idx="15957">
                  <c:v>34.26</c:v>
                </c:pt>
                <c:pt idx="15958">
                  <c:v>34.264000000000003</c:v>
                </c:pt>
                <c:pt idx="15959">
                  <c:v>34.268999999999998</c:v>
                </c:pt>
                <c:pt idx="15960">
                  <c:v>34.273000000000003</c:v>
                </c:pt>
                <c:pt idx="15961">
                  <c:v>34.277000000000001</c:v>
                </c:pt>
                <c:pt idx="15962">
                  <c:v>34.280999999999999</c:v>
                </c:pt>
                <c:pt idx="15963">
                  <c:v>34.285000000000004</c:v>
                </c:pt>
                <c:pt idx="15964">
                  <c:v>34.289000000000001</c:v>
                </c:pt>
                <c:pt idx="15965">
                  <c:v>34.292999999999999</c:v>
                </c:pt>
                <c:pt idx="15966">
                  <c:v>34.297000000000004</c:v>
                </c:pt>
                <c:pt idx="15967">
                  <c:v>34.301000000000002</c:v>
                </c:pt>
                <c:pt idx="15968">
                  <c:v>34.305999999999997</c:v>
                </c:pt>
                <c:pt idx="15969">
                  <c:v>34.31</c:v>
                </c:pt>
                <c:pt idx="15970">
                  <c:v>34.314</c:v>
                </c:pt>
                <c:pt idx="15971">
                  <c:v>34.317999999999998</c:v>
                </c:pt>
                <c:pt idx="15972">
                  <c:v>34.322000000000003</c:v>
                </c:pt>
                <c:pt idx="15973">
                  <c:v>34.326000000000001</c:v>
                </c:pt>
                <c:pt idx="15974">
                  <c:v>34.33</c:v>
                </c:pt>
                <c:pt idx="15975">
                  <c:v>34.334000000000003</c:v>
                </c:pt>
                <c:pt idx="15976">
                  <c:v>34.338000000000001</c:v>
                </c:pt>
                <c:pt idx="15977">
                  <c:v>34.341999999999999</c:v>
                </c:pt>
                <c:pt idx="15978">
                  <c:v>34.347000000000001</c:v>
                </c:pt>
                <c:pt idx="15979">
                  <c:v>34.350999999999999</c:v>
                </c:pt>
                <c:pt idx="15980">
                  <c:v>34.355000000000004</c:v>
                </c:pt>
                <c:pt idx="15981">
                  <c:v>34.359000000000002</c:v>
                </c:pt>
                <c:pt idx="15982">
                  <c:v>34.363</c:v>
                </c:pt>
                <c:pt idx="15983">
                  <c:v>34.366999999999997</c:v>
                </c:pt>
                <c:pt idx="15984">
                  <c:v>34.371000000000002</c:v>
                </c:pt>
                <c:pt idx="15985">
                  <c:v>34.375</c:v>
                </c:pt>
                <c:pt idx="15986">
                  <c:v>34.378999999999998</c:v>
                </c:pt>
                <c:pt idx="15987">
                  <c:v>34.383000000000003</c:v>
                </c:pt>
                <c:pt idx="15988">
                  <c:v>34.387999999999998</c:v>
                </c:pt>
                <c:pt idx="15989">
                  <c:v>34.392000000000003</c:v>
                </c:pt>
                <c:pt idx="15990">
                  <c:v>34.396000000000001</c:v>
                </c:pt>
                <c:pt idx="15991">
                  <c:v>34.4</c:v>
                </c:pt>
                <c:pt idx="15992">
                  <c:v>34.404000000000003</c:v>
                </c:pt>
                <c:pt idx="15993">
                  <c:v>34.408000000000001</c:v>
                </c:pt>
                <c:pt idx="15994">
                  <c:v>34.411999999999999</c:v>
                </c:pt>
                <c:pt idx="15995">
                  <c:v>34.416000000000004</c:v>
                </c:pt>
                <c:pt idx="15996">
                  <c:v>34.42</c:v>
                </c:pt>
                <c:pt idx="15997">
                  <c:v>34.423999999999999</c:v>
                </c:pt>
                <c:pt idx="15998">
                  <c:v>34.429000000000002</c:v>
                </c:pt>
                <c:pt idx="15999">
                  <c:v>34.433</c:v>
                </c:pt>
                <c:pt idx="16000">
                  <c:v>34.436999999999998</c:v>
                </c:pt>
                <c:pt idx="16001">
                  <c:v>34.441000000000003</c:v>
                </c:pt>
                <c:pt idx="16002">
                  <c:v>34.445</c:v>
                </c:pt>
                <c:pt idx="16003">
                  <c:v>34.448999999999998</c:v>
                </c:pt>
                <c:pt idx="16004">
                  <c:v>34.453000000000003</c:v>
                </c:pt>
                <c:pt idx="16005">
                  <c:v>34.457000000000001</c:v>
                </c:pt>
                <c:pt idx="16006">
                  <c:v>34.460999999999999</c:v>
                </c:pt>
                <c:pt idx="16007">
                  <c:v>34.465000000000003</c:v>
                </c:pt>
                <c:pt idx="16008">
                  <c:v>34.47</c:v>
                </c:pt>
                <c:pt idx="16009">
                  <c:v>34.474000000000004</c:v>
                </c:pt>
                <c:pt idx="16010">
                  <c:v>34.478000000000002</c:v>
                </c:pt>
                <c:pt idx="16011">
                  <c:v>34.481999999999999</c:v>
                </c:pt>
                <c:pt idx="16012">
                  <c:v>34.486000000000004</c:v>
                </c:pt>
                <c:pt idx="16013">
                  <c:v>34.49</c:v>
                </c:pt>
                <c:pt idx="16014">
                  <c:v>34.494</c:v>
                </c:pt>
                <c:pt idx="16015">
                  <c:v>34.497999999999998</c:v>
                </c:pt>
                <c:pt idx="16016">
                  <c:v>34.502000000000002</c:v>
                </c:pt>
                <c:pt idx="16017">
                  <c:v>34.506</c:v>
                </c:pt>
                <c:pt idx="16018">
                  <c:v>34.51</c:v>
                </c:pt>
                <c:pt idx="16019">
                  <c:v>34.515000000000001</c:v>
                </c:pt>
                <c:pt idx="16020">
                  <c:v>34.518999999999998</c:v>
                </c:pt>
                <c:pt idx="16021">
                  <c:v>34.523000000000003</c:v>
                </c:pt>
                <c:pt idx="16022">
                  <c:v>34.527000000000001</c:v>
                </c:pt>
                <c:pt idx="16023">
                  <c:v>34.530999999999999</c:v>
                </c:pt>
                <c:pt idx="16024">
                  <c:v>34.535000000000004</c:v>
                </c:pt>
                <c:pt idx="16025">
                  <c:v>34.539000000000001</c:v>
                </c:pt>
                <c:pt idx="16026">
                  <c:v>34.542999999999999</c:v>
                </c:pt>
                <c:pt idx="16027">
                  <c:v>34.547000000000004</c:v>
                </c:pt>
                <c:pt idx="16028">
                  <c:v>34.551000000000002</c:v>
                </c:pt>
                <c:pt idx="16029">
                  <c:v>34.555</c:v>
                </c:pt>
                <c:pt idx="16030">
                  <c:v>34.558999999999997</c:v>
                </c:pt>
                <c:pt idx="16031">
                  <c:v>34.563000000000002</c:v>
                </c:pt>
                <c:pt idx="16032">
                  <c:v>34.567999999999998</c:v>
                </c:pt>
                <c:pt idx="16033">
                  <c:v>34.572000000000003</c:v>
                </c:pt>
                <c:pt idx="16034">
                  <c:v>34.576000000000001</c:v>
                </c:pt>
                <c:pt idx="16035">
                  <c:v>34.58</c:v>
                </c:pt>
                <c:pt idx="16036">
                  <c:v>34.584000000000003</c:v>
                </c:pt>
                <c:pt idx="16037">
                  <c:v>34.588000000000001</c:v>
                </c:pt>
                <c:pt idx="16038">
                  <c:v>34.591999999999999</c:v>
                </c:pt>
                <c:pt idx="16039">
                  <c:v>34.596000000000004</c:v>
                </c:pt>
                <c:pt idx="16040">
                  <c:v>34.6</c:v>
                </c:pt>
                <c:pt idx="16041">
                  <c:v>34.603999999999999</c:v>
                </c:pt>
                <c:pt idx="16042">
                  <c:v>34.608000000000004</c:v>
                </c:pt>
                <c:pt idx="16043">
                  <c:v>34.612000000000002</c:v>
                </c:pt>
                <c:pt idx="16044">
                  <c:v>34.616</c:v>
                </c:pt>
                <c:pt idx="16045">
                  <c:v>34.619999999999997</c:v>
                </c:pt>
                <c:pt idx="16046">
                  <c:v>34.624000000000002</c:v>
                </c:pt>
                <c:pt idx="16047">
                  <c:v>34.628</c:v>
                </c:pt>
                <c:pt idx="16048">
                  <c:v>34.631999999999998</c:v>
                </c:pt>
                <c:pt idx="16049">
                  <c:v>34.636000000000003</c:v>
                </c:pt>
                <c:pt idx="16050">
                  <c:v>34.64</c:v>
                </c:pt>
                <c:pt idx="16051">
                  <c:v>34.643999999999998</c:v>
                </c:pt>
                <c:pt idx="16052">
                  <c:v>34.649000000000001</c:v>
                </c:pt>
                <c:pt idx="16053">
                  <c:v>34.652999999999999</c:v>
                </c:pt>
                <c:pt idx="16054">
                  <c:v>34.657000000000004</c:v>
                </c:pt>
                <c:pt idx="16055">
                  <c:v>34.661000000000001</c:v>
                </c:pt>
                <c:pt idx="16056">
                  <c:v>34.664999999999999</c:v>
                </c:pt>
                <c:pt idx="16057">
                  <c:v>34.669000000000004</c:v>
                </c:pt>
                <c:pt idx="16058">
                  <c:v>34.673000000000002</c:v>
                </c:pt>
                <c:pt idx="16059">
                  <c:v>34.677</c:v>
                </c:pt>
                <c:pt idx="16060">
                  <c:v>34.680999999999997</c:v>
                </c:pt>
                <c:pt idx="16061">
                  <c:v>34.685000000000002</c:v>
                </c:pt>
                <c:pt idx="16062">
                  <c:v>34.689</c:v>
                </c:pt>
                <c:pt idx="16063">
                  <c:v>34.692999999999998</c:v>
                </c:pt>
                <c:pt idx="16064">
                  <c:v>34.697000000000003</c:v>
                </c:pt>
                <c:pt idx="16065">
                  <c:v>34.701000000000001</c:v>
                </c:pt>
                <c:pt idx="16066">
                  <c:v>34.704999999999998</c:v>
                </c:pt>
                <c:pt idx="16067">
                  <c:v>34.709000000000003</c:v>
                </c:pt>
                <c:pt idx="16068">
                  <c:v>34.713000000000001</c:v>
                </c:pt>
                <c:pt idx="16069">
                  <c:v>34.716999999999999</c:v>
                </c:pt>
                <c:pt idx="16070">
                  <c:v>34.721000000000004</c:v>
                </c:pt>
                <c:pt idx="16071">
                  <c:v>34.725000000000001</c:v>
                </c:pt>
                <c:pt idx="16072">
                  <c:v>34.728999999999999</c:v>
                </c:pt>
                <c:pt idx="16073">
                  <c:v>34.733000000000004</c:v>
                </c:pt>
                <c:pt idx="16074">
                  <c:v>34.737000000000002</c:v>
                </c:pt>
                <c:pt idx="16075">
                  <c:v>34.741</c:v>
                </c:pt>
                <c:pt idx="16076">
                  <c:v>34.744999999999997</c:v>
                </c:pt>
                <c:pt idx="16077">
                  <c:v>34.749000000000002</c:v>
                </c:pt>
                <c:pt idx="16078">
                  <c:v>34.753</c:v>
                </c:pt>
                <c:pt idx="16079">
                  <c:v>34.756999999999998</c:v>
                </c:pt>
                <c:pt idx="16080">
                  <c:v>34.761000000000003</c:v>
                </c:pt>
                <c:pt idx="16081">
                  <c:v>34.765000000000001</c:v>
                </c:pt>
                <c:pt idx="16082">
                  <c:v>34.768999999999998</c:v>
                </c:pt>
                <c:pt idx="16083">
                  <c:v>34.773000000000003</c:v>
                </c:pt>
                <c:pt idx="16084">
                  <c:v>34.777000000000001</c:v>
                </c:pt>
                <c:pt idx="16085">
                  <c:v>34.780999999999999</c:v>
                </c:pt>
                <c:pt idx="16086">
                  <c:v>34.785000000000004</c:v>
                </c:pt>
                <c:pt idx="16087">
                  <c:v>34.789000000000001</c:v>
                </c:pt>
                <c:pt idx="16088">
                  <c:v>34.792999999999999</c:v>
                </c:pt>
                <c:pt idx="16089">
                  <c:v>34.797000000000004</c:v>
                </c:pt>
                <c:pt idx="16090">
                  <c:v>34.801000000000002</c:v>
                </c:pt>
                <c:pt idx="16091">
                  <c:v>34.805</c:v>
                </c:pt>
                <c:pt idx="16092">
                  <c:v>34.808999999999997</c:v>
                </c:pt>
                <c:pt idx="16093">
                  <c:v>34.813000000000002</c:v>
                </c:pt>
                <c:pt idx="16094">
                  <c:v>34.817</c:v>
                </c:pt>
                <c:pt idx="16095">
                  <c:v>34.820999999999998</c:v>
                </c:pt>
                <c:pt idx="16096">
                  <c:v>34.825000000000003</c:v>
                </c:pt>
                <c:pt idx="16097">
                  <c:v>34.829000000000001</c:v>
                </c:pt>
                <c:pt idx="16098">
                  <c:v>34.832999999999998</c:v>
                </c:pt>
                <c:pt idx="16099">
                  <c:v>34.837000000000003</c:v>
                </c:pt>
                <c:pt idx="16100">
                  <c:v>34.841000000000001</c:v>
                </c:pt>
                <c:pt idx="16101">
                  <c:v>34.844999999999999</c:v>
                </c:pt>
                <c:pt idx="16102">
                  <c:v>34.849000000000004</c:v>
                </c:pt>
                <c:pt idx="16103">
                  <c:v>34.853000000000002</c:v>
                </c:pt>
                <c:pt idx="16104">
                  <c:v>34.856999999999999</c:v>
                </c:pt>
                <c:pt idx="16105">
                  <c:v>34.861000000000004</c:v>
                </c:pt>
                <c:pt idx="16106">
                  <c:v>34.865000000000002</c:v>
                </c:pt>
                <c:pt idx="16107">
                  <c:v>34.869</c:v>
                </c:pt>
                <c:pt idx="16108">
                  <c:v>34.872999999999998</c:v>
                </c:pt>
                <c:pt idx="16109">
                  <c:v>34.877000000000002</c:v>
                </c:pt>
                <c:pt idx="16110">
                  <c:v>34.881</c:v>
                </c:pt>
                <c:pt idx="16111">
                  <c:v>34.884999999999998</c:v>
                </c:pt>
                <c:pt idx="16112">
                  <c:v>34.889000000000003</c:v>
                </c:pt>
                <c:pt idx="16113">
                  <c:v>34.893000000000001</c:v>
                </c:pt>
                <c:pt idx="16114">
                  <c:v>34.896999999999998</c:v>
                </c:pt>
                <c:pt idx="16115">
                  <c:v>34.901000000000003</c:v>
                </c:pt>
                <c:pt idx="16116">
                  <c:v>34.905000000000001</c:v>
                </c:pt>
                <c:pt idx="16117">
                  <c:v>34.908999999999999</c:v>
                </c:pt>
                <c:pt idx="16118">
                  <c:v>34.913000000000004</c:v>
                </c:pt>
                <c:pt idx="16119">
                  <c:v>34.917000000000002</c:v>
                </c:pt>
                <c:pt idx="16120">
                  <c:v>34.920999999999999</c:v>
                </c:pt>
                <c:pt idx="16121">
                  <c:v>34.925000000000004</c:v>
                </c:pt>
                <c:pt idx="16122">
                  <c:v>34.929000000000002</c:v>
                </c:pt>
                <c:pt idx="16123">
                  <c:v>34.933</c:v>
                </c:pt>
                <c:pt idx="16124">
                  <c:v>34.936999999999998</c:v>
                </c:pt>
                <c:pt idx="16125">
                  <c:v>34.941000000000003</c:v>
                </c:pt>
                <c:pt idx="16126">
                  <c:v>34.945</c:v>
                </c:pt>
                <c:pt idx="16127">
                  <c:v>34.948999999999998</c:v>
                </c:pt>
                <c:pt idx="16128">
                  <c:v>34.953000000000003</c:v>
                </c:pt>
                <c:pt idx="16129">
                  <c:v>34.957000000000001</c:v>
                </c:pt>
                <c:pt idx="16130">
                  <c:v>34.960999999999999</c:v>
                </c:pt>
                <c:pt idx="16131">
                  <c:v>34.965000000000003</c:v>
                </c:pt>
                <c:pt idx="16132">
                  <c:v>34.969000000000001</c:v>
                </c:pt>
                <c:pt idx="16133">
                  <c:v>34.972999999999999</c:v>
                </c:pt>
                <c:pt idx="16134">
                  <c:v>34.977000000000004</c:v>
                </c:pt>
                <c:pt idx="16135">
                  <c:v>34.981000000000002</c:v>
                </c:pt>
                <c:pt idx="16136">
                  <c:v>34.984999999999999</c:v>
                </c:pt>
                <c:pt idx="16137">
                  <c:v>34.988999999999997</c:v>
                </c:pt>
                <c:pt idx="16138">
                  <c:v>34.993000000000002</c:v>
                </c:pt>
                <c:pt idx="16139">
                  <c:v>34.997</c:v>
                </c:pt>
                <c:pt idx="16140">
                  <c:v>35.000999999999998</c:v>
                </c:pt>
                <c:pt idx="16141">
                  <c:v>35.005000000000003</c:v>
                </c:pt>
                <c:pt idx="16142">
                  <c:v>35.009</c:v>
                </c:pt>
                <c:pt idx="16143">
                  <c:v>35.012999999999998</c:v>
                </c:pt>
                <c:pt idx="16144">
                  <c:v>35.017000000000003</c:v>
                </c:pt>
                <c:pt idx="16145">
                  <c:v>35.021000000000001</c:v>
                </c:pt>
                <c:pt idx="16146">
                  <c:v>35.024999999999999</c:v>
                </c:pt>
                <c:pt idx="16147">
                  <c:v>35.029000000000003</c:v>
                </c:pt>
                <c:pt idx="16148">
                  <c:v>35.033000000000001</c:v>
                </c:pt>
                <c:pt idx="16149">
                  <c:v>35.036999999999999</c:v>
                </c:pt>
                <c:pt idx="16150">
                  <c:v>35.041000000000004</c:v>
                </c:pt>
                <c:pt idx="16151">
                  <c:v>35.045000000000002</c:v>
                </c:pt>
                <c:pt idx="16152">
                  <c:v>35.048000000000002</c:v>
                </c:pt>
                <c:pt idx="16153">
                  <c:v>35.052</c:v>
                </c:pt>
                <c:pt idx="16154">
                  <c:v>35.055999999999997</c:v>
                </c:pt>
                <c:pt idx="16155">
                  <c:v>35.06</c:v>
                </c:pt>
                <c:pt idx="16156">
                  <c:v>35.064</c:v>
                </c:pt>
                <c:pt idx="16157">
                  <c:v>35.067999999999998</c:v>
                </c:pt>
                <c:pt idx="16158">
                  <c:v>35.072000000000003</c:v>
                </c:pt>
                <c:pt idx="16159">
                  <c:v>35.076000000000001</c:v>
                </c:pt>
                <c:pt idx="16160">
                  <c:v>35.08</c:v>
                </c:pt>
                <c:pt idx="16161">
                  <c:v>35.084000000000003</c:v>
                </c:pt>
                <c:pt idx="16162">
                  <c:v>35.088000000000001</c:v>
                </c:pt>
                <c:pt idx="16163">
                  <c:v>35.091999999999999</c:v>
                </c:pt>
                <c:pt idx="16164">
                  <c:v>35.096000000000004</c:v>
                </c:pt>
                <c:pt idx="16165">
                  <c:v>35.1</c:v>
                </c:pt>
                <c:pt idx="16166">
                  <c:v>35.103999999999999</c:v>
                </c:pt>
                <c:pt idx="16167">
                  <c:v>35.108000000000004</c:v>
                </c:pt>
                <c:pt idx="16168">
                  <c:v>35.112000000000002</c:v>
                </c:pt>
                <c:pt idx="16169">
                  <c:v>35.116</c:v>
                </c:pt>
                <c:pt idx="16170">
                  <c:v>35.119999999999997</c:v>
                </c:pt>
                <c:pt idx="16171">
                  <c:v>35.124000000000002</c:v>
                </c:pt>
                <c:pt idx="16172">
                  <c:v>35.128</c:v>
                </c:pt>
                <c:pt idx="16173">
                  <c:v>35.131999999999998</c:v>
                </c:pt>
                <c:pt idx="16174">
                  <c:v>35.136000000000003</c:v>
                </c:pt>
                <c:pt idx="16175">
                  <c:v>35.14</c:v>
                </c:pt>
                <c:pt idx="16176">
                  <c:v>35.143999999999998</c:v>
                </c:pt>
                <c:pt idx="16177">
                  <c:v>35.148000000000003</c:v>
                </c:pt>
                <c:pt idx="16178">
                  <c:v>35.152000000000001</c:v>
                </c:pt>
                <c:pt idx="16179">
                  <c:v>35.155999999999999</c:v>
                </c:pt>
                <c:pt idx="16180">
                  <c:v>35.160000000000004</c:v>
                </c:pt>
                <c:pt idx="16181">
                  <c:v>35.164000000000001</c:v>
                </c:pt>
                <c:pt idx="16182">
                  <c:v>35.167999999999999</c:v>
                </c:pt>
                <c:pt idx="16183">
                  <c:v>35.172000000000004</c:v>
                </c:pt>
                <c:pt idx="16184">
                  <c:v>35.176000000000002</c:v>
                </c:pt>
                <c:pt idx="16185">
                  <c:v>35.18</c:v>
                </c:pt>
                <c:pt idx="16186">
                  <c:v>35.183999999999997</c:v>
                </c:pt>
                <c:pt idx="16187">
                  <c:v>35.188000000000002</c:v>
                </c:pt>
                <c:pt idx="16188">
                  <c:v>35.192</c:v>
                </c:pt>
                <c:pt idx="16189">
                  <c:v>35.195999999999998</c:v>
                </c:pt>
                <c:pt idx="16190">
                  <c:v>35.200000000000003</c:v>
                </c:pt>
                <c:pt idx="16191">
                  <c:v>35.204000000000001</c:v>
                </c:pt>
                <c:pt idx="16192">
                  <c:v>35.207999999999998</c:v>
                </c:pt>
                <c:pt idx="16193">
                  <c:v>35.212000000000003</c:v>
                </c:pt>
                <c:pt idx="16194">
                  <c:v>35.216000000000001</c:v>
                </c:pt>
                <c:pt idx="16195">
                  <c:v>35.22</c:v>
                </c:pt>
                <c:pt idx="16196">
                  <c:v>35.224000000000004</c:v>
                </c:pt>
                <c:pt idx="16197">
                  <c:v>35.228000000000002</c:v>
                </c:pt>
                <c:pt idx="16198">
                  <c:v>35.231999999999999</c:v>
                </c:pt>
                <c:pt idx="16199">
                  <c:v>35.236000000000004</c:v>
                </c:pt>
                <c:pt idx="16200">
                  <c:v>35.24</c:v>
                </c:pt>
                <c:pt idx="16201">
                  <c:v>35.244</c:v>
                </c:pt>
                <c:pt idx="16202">
                  <c:v>35.247999999999998</c:v>
                </c:pt>
                <c:pt idx="16203">
                  <c:v>35.252000000000002</c:v>
                </c:pt>
                <c:pt idx="16204">
                  <c:v>35.256</c:v>
                </c:pt>
                <c:pt idx="16205">
                  <c:v>35.26</c:v>
                </c:pt>
                <c:pt idx="16206">
                  <c:v>35.264000000000003</c:v>
                </c:pt>
                <c:pt idx="16207">
                  <c:v>35.268000000000001</c:v>
                </c:pt>
                <c:pt idx="16208">
                  <c:v>35.271999999999998</c:v>
                </c:pt>
                <c:pt idx="16209">
                  <c:v>35.276000000000003</c:v>
                </c:pt>
                <c:pt idx="16210">
                  <c:v>35.28</c:v>
                </c:pt>
                <c:pt idx="16211">
                  <c:v>35.283999999999999</c:v>
                </c:pt>
                <c:pt idx="16212">
                  <c:v>35.288000000000004</c:v>
                </c:pt>
                <c:pt idx="16213">
                  <c:v>35.292000000000002</c:v>
                </c:pt>
                <c:pt idx="16214">
                  <c:v>35.295999999999999</c:v>
                </c:pt>
                <c:pt idx="16215">
                  <c:v>35.300000000000004</c:v>
                </c:pt>
                <c:pt idx="16216">
                  <c:v>35.304000000000002</c:v>
                </c:pt>
                <c:pt idx="16217">
                  <c:v>35.308</c:v>
                </c:pt>
                <c:pt idx="16218">
                  <c:v>35.311999999999998</c:v>
                </c:pt>
                <c:pt idx="16219">
                  <c:v>35.316000000000003</c:v>
                </c:pt>
                <c:pt idx="16220">
                  <c:v>35.32</c:v>
                </c:pt>
                <c:pt idx="16221">
                  <c:v>35.323999999999998</c:v>
                </c:pt>
                <c:pt idx="16222">
                  <c:v>35.328000000000003</c:v>
                </c:pt>
                <c:pt idx="16223">
                  <c:v>35.332000000000001</c:v>
                </c:pt>
                <c:pt idx="16224">
                  <c:v>35.335999999999999</c:v>
                </c:pt>
                <c:pt idx="16225">
                  <c:v>35.340000000000003</c:v>
                </c:pt>
                <c:pt idx="16226">
                  <c:v>35.344000000000001</c:v>
                </c:pt>
                <c:pt idx="16227">
                  <c:v>35.347999999999999</c:v>
                </c:pt>
                <c:pt idx="16228">
                  <c:v>35.352000000000004</c:v>
                </c:pt>
                <c:pt idx="16229">
                  <c:v>35.356000000000002</c:v>
                </c:pt>
                <c:pt idx="16230">
                  <c:v>35.36</c:v>
                </c:pt>
                <c:pt idx="16231">
                  <c:v>35.363999999999997</c:v>
                </c:pt>
                <c:pt idx="16232">
                  <c:v>35.368000000000002</c:v>
                </c:pt>
                <c:pt idx="16233">
                  <c:v>35.372</c:v>
                </c:pt>
                <c:pt idx="16234">
                  <c:v>35.375999999999998</c:v>
                </c:pt>
                <c:pt idx="16235">
                  <c:v>35.380000000000003</c:v>
                </c:pt>
                <c:pt idx="16236">
                  <c:v>35.383000000000003</c:v>
                </c:pt>
                <c:pt idx="16237">
                  <c:v>35.387</c:v>
                </c:pt>
                <c:pt idx="16238">
                  <c:v>35.390999999999998</c:v>
                </c:pt>
                <c:pt idx="16239">
                  <c:v>35.395000000000003</c:v>
                </c:pt>
                <c:pt idx="16240">
                  <c:v>35.399000000000001</c:v>
                </c:pt>
                <c:pt idx="16241">
                  <c:v>35.402999999999999</c:v>
                </c:pt>
                <c:pt idx="16242">
                  <c:v>35.407000000000004</c:v>
                </c:pt>
                <c:pt idx="16243">
                  <c:v>35.411000000000001</c:v>
                </c:pt>
                <c:pt idx="16244">
                  <c:v>35.414999999999999</c:v>
                </c:pt>
                <c:pt idx="16245">
                  <c:v>35.419000000000004</c:v>
                </c:pt>
                <c:pt idx="16246">
                  <c:v>35.423000000000002</c:v>
                </c:pt>
                <c:pt idx="16247">
                  <c:v>35.427</c:v>
                </c:pt>
                <c:pt idx="16248">
                  <c:v>35.430999999999997</c:v>
                </c:pt>
                <c:pt idx="16249">
                  <c:v>35.435000000000002</c:v>
                </c:pt>
                <c:pt idx="16250">
                  <c:v>35.439</c:v>
                </c:pt>
                <c:pt idx="16251">
                  <c:v>35.442999999999998</c:v>
                </c:pt>
                <c:pt idx="16252">
                  <c:v>35.447000000000003</c:v>
                </c:pt>
                <c:pt idx="16253">
                  <c:v>35.451000000000001</c:v>
                </c:pt>
                <c:pt idx="16254">
                  <c:v>35.454999999999998</c:v>
                </c:pt>
                <c:pt idx="16255">
                  <c:v>35.459000000000003</c:v>
                </c:pt>
                <c:pt idx="16256">
                  <c:v>35.463000000000001</c:v>
                </c:pt>
                <c:pt idx="16257">
                  <c:v>35.466999999999999</c:v>
                </c:pt>
                <c:pt idx="16258">
                  <c:v>35.471000000000004</c:v>
                </c:pt>
                <c:pt idx="16259">
                  <c:v>35.475000000000001</c:v>
                </c:pt>
                <c:pt idx="16260">
                  <c:v>35.478999999999999</c:v>
                </c:pt>
                <c:pt idx="16261">
                  <c:v>35.483000000000004</c:v>
                </c:pt>
                <c:pt idx="16262">
                  <c:v>35.487000000000002</c:v>
                </c:pt>
                <c:pt idx="16263">
                  <c:v>35.491</c:v>
                </c:pt>
                <c:pt idx="16264">
                  <c:v>35.494999999999997</c:v>
                </c:pt>
                <c:pt idx="16265">
                  <c:v>35.499000000000002</c:v>
                </c:pt>
                <c:pt idx="16266">
                  <c:v>35.503</c:v>
                </c:pt>
                <c:pt idx="16267">
                  <c:v>35.506999999999998</c:v>
                </c:pt>
                <c:pt idx="16268">
                  <c:v>35.511000000000003</c:v>
                </c:pt>
                <c:pt idx="16269">
                  <c:v>35.515000000000001</c:v>
                </c:pt>
                <c:pt idx="16270">
                  <c:v>35.518999999999998</c:v>
                </c:pt>
                <c:pt idx="16271">
                  <c:v>35.523000000000003</c:v>
                </c:pt>
                <c:pt idx="16272">
                  <c:v>35.527000000000001</c:v>
                </c:pt>
                <c:pt idx="16273">
                  <c:v>35.530999999999999</c:v>
                </c:pt>
                <c:pt idx="16274">
                  <c:v>35.535000000000004</c:v>
                </c:pt>
                <c:pt idx="16275">
                  <c:v>35.539000000000001</c:v>
                </c:pt>
                <c:pt idx="16276">
                  <c:v>35.542999999999999</c:v>
                </c:pt>
                <c:pt idx="16277">
                  <c:v>35.547000000000004</c:v>
                </c:pt>
                <c:pt idx="16278">
                  <c:v>35.551000000000002</c:v>
                </c:pt>
                <c:pt idx="16279">
                  <c:v>35.555</c:v>
                </c:pt>
                <c:pt idx="16280">
                  <c:v>35.558999999999997</c:v>
                </c:pt>
                <c:pt idx="16281">
                  <c:v>35.563000000000002</c:v>
                </c:pt>
                <c:pt idx="16282">
                  <c:v>35.567</c:v>
                </c:pt>
                <c:pt idx="16283">
                  <c:v>35.570999999999998</c:v>
                </c:pt>
                <c:pt idx="16284">
                  <c:v>35.575000000000003</c:v>
                </c:pt>
                <c:pt idx="16285">
                  <c:v>35.579000000000001</c:v>
                </c:pt>
                <c:pt idx="16286">
                  <c:v>35.582999999999998</c:v>
                </c:pt>
                <c:pt idx="16287">
                  <c:v>35.587000000000003</c:v>
                </c:pt>
                <c:pt idx="16288">
                  <c:v>35.591000000000001</c:v>
                </c:pt>
                <c:pt idx="16289">
                  <c:v>35.594999999999999</c:v>
                </c:pt>
                <c:pt idx="16290">
                  <c:v>35.599000000000004</c:v>
                </c:pt>
                <c:pt idx="16291">
                  <c:v>35.603000000000002</c:v>
                </c:pt>
                <c:pt idx="16292">
                  <c:v>35.606999999999999</c:v>
                </c:pt>
                <c:pt idx="16293">
                  <c:v>35.611000000000004</c:v>
                </c:pt>
                <c:pt idx="16294">
                  <c:v>35.615000000000002</c:v>
                </c:pt>
                <c:pt idx="16295">
                  <c:v>35.619</c:v>
                </c:pt>
                <c:pt idx="16296">
                  <c:v>35.622999999999998</c:v>
                </c:pt>
                <c:pt idx="16297">
                  <c:v>35.627000000000002</c:v>
                </c:pt>
                <c:pt idx="16298">
                  <c:v>35.631</c:v>
                </c:pt>
                <c:pt idx="16299">
                  <c:v>35.634999999999998</c:v>
                </c:pt>
                <c:pt idx="16300">
                  <c:v>35.639000000000003</c:v>
                </c:pt>
                <c:pt idx="16301">
                  <c:v>35.643000000000001</c:v>
                </c:pt>
                <c:pt idx="16302">
                  <c:v>35.646999999999998</c:v>
                </c:pt>
                <c:pt idx="16303">
                  <c:v>35.651000000000003</c:v>
                </c:pt>
                <c:pt idx="16304">
                  <c:v>35.655999999999999</c:v>
                </c:pt>
                <c:pt idx="16305">
                  <c:v>35.660000000000004</c:v>
                </c:pt>
                <c:pt idx="16306">
                  <c:v>35.664000000000001</c:v>
                </c:pt>
                <c:pt idx="16307">
                  <c:v>35.667999999999999</c:v>
                </c:pt>
                <c:pt idx="16308">
                  <c:v>35.672000000000004</c:v>
                </c:pt>
                <c:pt idx="16309">
                  <c:v>35.676000000000002</c:v>
                </c:pt>
                <c:pt idx="16310">
                  <c:v>35.68</c:v>
                </c:pt>
                <c:pt idx="16311">
                  <c:v>35.683999999999997</c:v>
                </c:pt>
                <c:pt idx="16312">
                  <c:v>35.688000000000002</c:v>
                </c:pt>
                <c:pt idx="16313">
                  <c:v>35.692</c:v>
                </c:pt>
                <c:pt idx="16314">
                  <c:v>35.695999999999998</c:v>
                </c:pt>
                <c:pt idx="16315">
                  <c:v>35.700000000000003</c:v>
                </c:pt>
                <c:pt idx="16316">
                  <c:v>35.704000000000001</c:v>
                </c:pt>
                <c:pt idx="16317">
                  <c:v>35.707999999999998</c:v>
                </c:pt>
                <c:pt idx="16318">
                  <c:v>35.712000000000003</c:v>
                </c:pt>
                <c:pt idx="16319">
                  <c:v>35.716000000000001</c:v>
                </c:pt>
                <c:pt idx="16320">
                  <c:v>35.72</c:v>
                </c:pt>
                <c:pt idx="16321">
                  <c:v>35.724000000000004</c:v>
                </c:pt>
                <c:pt idx="16322">
                  <c:v>35.728000000000002</c:v>
                </c:pt>
                <c:pt idx="16323">
                  <c:v>35.731999999999999</c:v>
                </c:pt>
                <c:pt idx="16324">
                  <c:v>35.736000000000004</c:v>
                </c:pt>
                <c:pt idx="16325">
                  <c:v>35.74</c:v>
                </c:pt>
                <c:pt idx="16326">
                  <c:v>35.744</c:v>
                </c:pt>
                <c:pt idx="16327">
                  <c:v>35.747999999999998</c:v>
                </c:pt>
                <c:pt idx="16328">
                  <c:v>35.752000000000002</c:v>
                </c:pt>
                <c:pt idx="16329">
                  <c:v>35.756</c:v>
                </c:pt>
                <c:pt idx="16330">
                  <c:v>35.76</c:v>
                </c:pt>
                <c:pt idx="16331">
                  <c:v>35.764000000000003</c:v>
                </c:pt>
                <c:pt idx="16332">
                  <c:v>35.768000000000001</c:v>
                </c:pt>
                <c:pt idx="16333">
                  <c:v>35.771999999999998</c:v>
                </c:pt>
                <c:pt idx="16334">
                  <c:v>35.776000000000003</c:v>
                </c:pt>
                <c:pt idx="16335">
                  <c:v>35.78</c:v>
                </c:pt>
                <c:pt idx="16336">
                  <c:v>35.783999999999999</c:v>
                </c:pt>
                <c:pt idx="16337">
                  <c:v>35.788000000000004</c:v>
                </c:pt>
                <c:pt idx="16338">
                  <c:v>35.792000000000002</c:v>
                </c:pt>
                <c:pt idx="16339">
                  <c:v>35.795999999999999</c:v>
                </c:pt>
                <c:pt idx="16340">
                  <c:v>35.800000000000004</c:v>
                </c:pt>
                <c:pt idx="16341">
                  <c:v>35.804000000000002</c:v>
                </c:pt>
                <c:pt idx="16342">
                  <c:v>35.808</c:v>
                </c:pt>
                <c:pt idx="16343">
                  <c:v>35.811999999999998</c:v>
                </c:pt>
                <c:pt idx="16344">
                  <c:v>35.816000000000003</c:v>
                </c:pt>
                <c:pt idx="16345">
                  <c:v>35.82</c:v>
                </c:pt>
                <c:pt idx="16346">
                  <c:v>35.823999999999998</c:v>
                </c:pt>
                <c:pt idx="16347">
                  <c:v>35.828000000000003</c:v>
                </c:pt>
                <c:pt idx="16348">
                  <c:v>35.832000000000001</c:v>
                </c:pt>
                <c:pt idx="16349">
                  <c:v>35.835999999999999</c:v>
                </c:pt>
                <c:pt idx="16350">
                  <c:v>35.840000000000003</c:v>
                </c:pt>
                <c:pt idx="16351">
                  <c:v>35.844000000000001</c:v>
                </c:pt>
                <c:pt idx="16352">
                  <c:v>35.847999999999999</c:v>
                </c:pt>
                <c:pt idx="16353">
                  <c:v>35.852000000000004</c:v>
                </c:pt>
                <c:pt idx="16354">
                  <c:v>35.856999999999999</c:v>
                </c:pt>
                <c:pt idx="16355">
                  <c:v>35.861000000000004</c:v>
                </c:pt>
                <c:pt idx="16356">
                  <c:v>35.865000000000002</c:v>
                </c:pt>
                <c:pt idx="16357">
                  <c:v>35.869</c:v>
                </c:pt>
                <c:pt idx="16358">
                  <c:v>35.872999999999998</c:v>
                </c:pt>
                <c:pt idx="16359">
                  <c:v>35.877000000000002</c:v>
                </c:pt>
                <c:pt idx="16360">
                  <c:v>35.881</c:v>
                </c:pt>
                <c:pt idx="16361">
                  <c:v>35.884999999999998</c:v>
                </c:pt>
                <c:pt idx="16362">
                  <c:v>35.889000000000003</c:v>
                </c:pt>
                <c:pt idx="16363">
                  <c:v>35.893000000000001</c:v>
                </c:pt>
                <c:pt idx="16364">
                  <c:v>35.896999999999998</c:v>
                </c:pt>
                <c:pt idx="16365">
                  <c:v>35.901000000000003</c:v>
                </c:pt>
                <c:pt idx="16366">
                  <c:v>35.905000000000001</c:v>
                </c:pt>
                <c:pt idx="16367">
                  <c:v>35.908999999999999</c:v>
                </c:pt>
                <c:pt idx="16368">
                  <c:v>35.913000000000004</c:v>
                </c:pt>
                <c:pt idx="16369">
                  <c:v>35.917000000000002</c:v>
                </c:pt>
                <c:pt idx="16370">
                  <c:v>35.920999999999999</c:v>
                </c:pt>
                <c:pt idx="16371">
                  <c:v>35.925000000000004</c:v>
                </c:pt>
                <c:pt idx="16372">
                  <c:v>35.929000000000002</c:v>
                </c:pt>
                <c:pt idx="16373">
                  <c:v>35.933</c:v>
                </c:pt>
                <c:pt idx="16374">
                  <c:v>35.936999999999998</c:v>
                </c:pt>
                <c:pt idx="16375">
                  <c:v>35.941000000000003</c:v>
                </c:pt>
                <c:pt idx="16376">
                  <c:v>35.945</c:v>
                </c:pt>
                <c:pt idx="16377">
                  <c:v>35.948999999999998</c:v>
                </c:pt>
                <c:pt idx="16378">
                  <c:v>35.953000000000003</c:v>
                </c:pt>
                <c:pt idx="16379">
                  <c:v>35.957000000000001</c:v>
                </c:pt>
                <c:pt idx="16380">
                  <c:v>35.960999999999999</c:v>
                </c:pt>
                <c:pt idx="16381">
                  <c:v>35.966000000000001</c:v>
                </c:pt>
                <c:pt idx="16382">
                  <c:v>35.97</c:v>
                </c:pt>
                <c:pt idx="16383">
                  <c:v>35.974000000000004</c:v>
                </c:pt>
                <c:pt idx="16384">
                  <c:v>35.978000000000002</c:v>
                </c:pt>
                <c:pt idx="16385">
                  <c:v>35.981999999999999</c:v>
                </c:pt>
                <c:pt idx="16386">
                  <c:v>35.986000000000004</c:v>
                </c:pt>
                <c:pt idx="16387">
                  <c:v>35.99</c:v>
                </c:pt>
                <c:pt idx="16388">
                  <c:v>35.994</c:v>
                </c:pt>
                <c:pt idx="16389">
                  <c:v>35.997999999999998</c:v>
                </c:pt>
                <c:pt idx="16390">
                  <c:v>36.002000000000002</c:v>
                </c:pt>
                <c:pt idx="16391">
                  <c:v>36.006</c:v>
                </c:pt>
                <c:pt idx="16392">
                  <c:v>36.01</c:v>
                </c:pt>
                <c:pt idx="16393">
                  <c:v>36.014000000000003</c:v>
                </c:pt>
                <c:pt idx="16394">
                  <c:v>36.018000000000001</c:v>
                </c:pt>
                <c:pt idx="16395">
                  <c:v>36.021999999999998</c:v>
                </c:pt>
                <c:pt idx="16396">
                  <c:v>36.026000000000003</c:v>
                </c:pt>
                <c:pt idx="16397">
                  <c:v>36.03</c:v>
                </c:pt>
                <c:pt idx="16398">
                  <c:v>36.033999999999999</c:v>
                </c:pt>
                <c:pt idx="16399">
                  <c:v>36.039000000000001</c:v>
                </c:pt>
                <c:pt idx="16400">
                  <c:v>36.042999999999999</c:v>
                </c:pt>
                <c:pt idx="16401">
                  <c:v>36.047000000000004</c:v>
                </c:pt>
                <c:pt idx="16402">
                  <c:v>36.051000000000002</c:v>
                </c:pt>
                <c:pt idx="16403">
                  <c:v>36.055</c:v>
                </c:pt>
                <c:pt idx="16404">
                  <c:v>36.058999999999997</c:v>
                </c:pt>
                <c:pt idx="16405">
                  <c:v>36.063000000000002</c:v>
                </c:pt>
                <c:pt idx="16406">
                  <c:v>36.067</c:v>
                </c:pt>
                <c:pt idx="16407">
                  <c:v>36.070999999999998</c:v>
                </c:pt>
                <c:pt idx="16408">
                  <c:v>36.075000000000003</c:v>
                </c:pt>
                <c:pt idx="16409">
                  <c:v>36.079000000000001</c:v>
                </c:pt>
                <c:pt idx="16410">
                  <c:v>36.082999999999998</c:v>
                </c:pt>
                <c:pt idx="16411">
                  <c:v>36.087000000000003</c:v>
                </c:pt>
                <c:pt idx="16412">
                  <c:v>36.091000000000001</c:v>
                </c:pt>
                <c:pt idx="16413">
                  <c:v>36.094999999999999</c:v>
                </c:pt>
                <c:pt idx="16414">
                  <c:v>36.099000000000004</c:v>
                </c:pt>
                <c:pt idx="16415">
                  <c:v>36.103999999999999</c:v>
                </c:pt>
                <c:pt idx="16416">
                  <c:v>36.108000000000004</c:v>
                </c:pt>
                <c:pt idx="16417">
                  <c:v>36.112000000000002</c:v>
                </c:pt>
                <c:pt idx="16418">
                  <c:v>36.116</c:v>
                </c:pt>
                <c:pt idx="16419">
                  <c:v>36.119999999999997</c:v>
                </c:pt>
                <c:pt idx="16420">
                  <c:v>36.124000000000002</c:v>
                </c:pt>
                <c:pt idx="16421">
                  <c:v>36.128</c:v>
                </c:pt>
                <c:pt idx="16422">
                  <c:v>36.131999999999998</c:v>
                </c:pt>
                <c:pt idx="16423">
                  <c:v>36.136000000000003</c:v>
                </c:pt>
                <c:pt idx="16424">
                  <c:v>36.14</c:v>
                </c:pt>
                <c:pt idx="16425">
                  <c:v>36.143999999999998</c:v>
                </c:pt>
                <c:pt idx="16426">
                  <c:v>36.148000000000003</c:v>
                </c:pt>
                <c:pt idx="16427">
                  <c:v>36.152000000000001</c:v>
                </c:pt>
                <c:pt idx="16428">
                  <c:v>36.155999999999999</c:v>
                </c:pt>
                <c:pt idx="16429">
                  <c:v>36.160000000000004</c:v>
                </c:pt>
                <c:pt idx="16430">
                  <c:v>36.164999999999999</c:v>
                </c:pt>
                <c:pt idx="16431">
                  <c:v>36.169000000000004</c:v>
                </c:pt>
                <c:pt idx="16432">
                  <c:v>36.173000000000002</c:v>
                </c:pt>
                <c:pt idx="16433">
                  <c:v>36.177</c:v>
                </c:pt>
                <c:pt idx="16434">
                  <c:v>36.180999999999997</c:v>
                </c:pt>
                <c:pt idx="16435">
                  <c:v>36.185000000000002</c:v>
                </c:pt>
                <c:pt idx="16436">
                  <c:v>36.189</c:v>
                </c:pt>
                <c:pt idx="16437">
                  <c:v>36.192999999999998</c:v>
                </c:pt>
                <c:pt idx="16438">
                  <c:v>36.197000000000003</c:v>
                </c:pt>
                <c:pt idx="16439">
                  <c:v>36.201000000000001</c:v>
                </c:pt>
                <c:pt idx="16440">
                  <c:v>36.204999999999998</c:v>
                </c:pt>
                <c:pt idx="16441">
                  <c:v>36.209000000000003</c:v>
                </c:pt>
                <c:pt idx="16442">
                  <c:v>36.213000000000001</c:v>
                </c:pt>
                <c:pt idx="16443">
                  <c:v>36.216999999999999</c:v>
                </c:pt>
                <c:pt idx="16444">
                  <c:v>36.222000000000001</c:v>
                </c:pt>
                <c:pt idx="16445">
                  <c:v>36.225999999999999</c:v>
                </c:pt>
                <c:pt idx="16446">
                  <c:v>36.230000000000004</c:v>
                </c:pt>
                <c:pt idx="16447">
                  <c:v>36.234000000000002</c:v>
                </c:pt>
                <c:pt idx="16448">
                  <c:v>36.238</c:v>
                </c:pt>
                <c:pt idx="16449">
                  <c:v>36.241999999999997</c:v>
                </c:pt>
                <c:pt idx="16450">
                  <c:v>36.246000000000002</c:v>
                </c:pt>
                <c:pt idx="16451">
                  <c:v>36.25</c:v>
                </c:pt>
                <c:pt idx="16452">
                  <c:v>36.253999999999998</c:v>
                </c:pt>
                <c:pt idx="16453">
                  <c:v>36.258000000000003</c:v>
                </c:pt>
                <c:pt idx="16454">
                  <c:v>36.262</c:v>
                </c:pt>
                <c:pt idx="16455">
                  <c:v>36.265999999999998</c:v>
                </c:pt>
                <c:pt idx="16456">
                  <c:v>36.270000000000003</c:v>
                </c:pt>
                <c:pt idx="16457">
                  <c:v>36.274000000000001</c:v>
                </c:pt>
                <c:pt idx="16458">
                  <c:v>36.277999999999999</c:v>
                </c:pt>
                <c:pt idx="16459">
                  <c:v>36.283000000000001</c:v>
                </c:pt>
                <c:pt idx="16460">
                  <c:v>36.286999999999999</c:v>
                </c:pt>
                <c:pt idx="16461">
                  <c:v>36.291000000000004</c:v>
                </c:pt>
                <c:pt idx="16462">
                  <c:v>36.295000000000002</c:v>
                </c:pt>
                <c:pt idx="16463">
                  <c:v>36.298999999999999</c:v>
                </c:pt>
                <c:pt idx="16464">
                  <c:v>36.302999999999997</c:v>
                </c:pt>
                <c:pt idx="16465">
                  <c:v>36.307000000000002</c:v>
                </c:pt>
                <c:pt idx="16466">
                  <c:v>36.311</c:v>
                </c:pt>
                <c:pt idx="16467">
                  <c:v>36.314999999999998</c:v>
                </c:pt>
                <c:pt idx="16468">
                  <c:v>36.319000000000003</c:v>
                </c:pt>
                <c:pt idx="16469">
                  <c:v>36.323</c:v>
                </c:pt>
                <c:pt idx="16470">
                  <c:v>36.326999999999998</c:v>
                </c:pt>
                <c:pt idx="16471">
                  <c:v>36.331000000000003</c:v>
                </c:pt>
                <c:pt idx="16472">
                  <c:v>36.335000000000001</c:v>
                </c:pt>
                <c:pt idx="16473">
                  <c:v>36.338999999999999</c:v>
                </c:pt>
                <c:pt idx="16474">
                  <c:v>36.343000000000004</c:v>
                </c:pt>
                <c:pt idx="16475">
                  <c:v>36.347000000000001</c:v>
                </c:pt>
                <c:pt idx="16476">
                  <c:v>36.350999999999999</c:v>
                </c:pt>
                <c:pt idx="16477">
                  <c:v>36.356000000000002</c:v>
                </c:pt>
                <c:pt idx="16478">
                  <c:v>36.36</c:v>
                </c:pt>
                <c:pt idx="16479">
                  <c:v>36.363999999999997</c:v>
                </c:pt>
                <c:pt idx="16480">
                  <c:v>36.368000000000002</c:v>
                </c:pt>
                <c:pt idx="16481">
                  <c:v>36.372</c:v>
                </c:pt>
                <c:pt idx="16482">
                  <c:v>36.375999999999998</c:v>
                </c:pt>
                <c:pt idx="16483">
                  <c:v>36.380000000000003</c:v>
                </c:pt>
                <c:pt idx="16484">
                  <c:v>36.384</c:v>
                </c:pt>
                <c:pt idx="16485">
                  <c:v>36.387999999999998</c:v>
                </c:pt>
                <c:pt idx="16486">
                  <c:v>36.392000000000003</c:v>
                </c:pt>
                <c:pt idx="16487">
                  <c:v>36.396000000000001</c:v>
                </c:pt>
                <c:pt idx="16488">
                  <c:v>36.4</c:v>
                </c:pt>
                <c:pt idx="16489">
                  <c:v>36.404000000000003</c:v>
                </c:pt>
                <c:pt idx="16490">
                  <c:v>36.408000000000001</c:v>
                </c:pt>
                <c:pt idx="16491">
                  <c:v>36.411999999999999</c:v>
                </c:pt>
                <c:pt idx="16492">
                  <c:v>36.416000000000004</c:v>
                </c:pt>
                <c:pt idx="16493">
                  <c:v>36.42</c:v>
                </c:pt>
                <c:pt idx="16494">
                  <c:v>36.423999999999999</c:v>
                </c:pt>
                <c:pt idx="16495">
                  <c:v>36.427999999999997</c:v>
                </c:pt>
                <c:pt idx="16496">
                  <c:v>36.432000000000002</c:v>
                </c:pt>
                <c:pt idx="16497">
                  <c:v>36.436</c:v>
                </c:pt>
                <c:pt idx="16498">
                  <c:v>36.44</c:v>
                </c:pt>
                <c:pt idx="16499">
                  <c:v>36.444000000000003</c:v>
                </c:pt>
                <c:pt idx="16500">
                  <c:v>36.448</c:v>
                </c:pt>
                <c:pt idx="16501">
                  <c:v>36.451999999999998</c:v>
                </c:pt>
                <c:pt idx="16502">
                  <c:v>36.456000000000003</c:v>
                </c:pt>
                <c:pt idx="16503">
                  <c:v>36.46</c:v>
                </c:pt>
                <c:pt idx="16504">
                  <c:v>36.465000000000003</c:v>
                </c:pt>
                <c:pt idx="16505">
                  <c:v>36.469000000000001</c:v>
                </c:pt>
                <c:pt idx="16506">
                  <c:v>36.472999999999999</c:v>
                </c:pt>
                <c:pt idx="16507">
                  <c:v>36.477000000000004</c:v>
                </c:pt>
                <c:pt idx="16508">
                  <c:v>36.481000000000002</c:v>
                </c:pt>
                <c:pt idx="16509">
                  <c:v>36.484999999999999</c:v>
                </c:pt>
                <c:pt idx="16510">
                  <c:v>36.488999999999997</c:v>
                </c:pt>
                <c:pt idx="16511">
                  <c:v>36.493000000000002</c:v>
                </c:pt>
                <c:pt idx="16512">
                  <c:v>36.497</c:v>
                </c:pt>
                <c:pt idx="16513">
                  <c:v>36.500999999999998</c:v>
                </c:pt>
                <c:pt idx="16514">
                  <c:v>36.505000000000003</c:v>
                </c:pt>
                <c:pt idx="16515">
                  <c:v>36.509</c:v>
                </c:pt>
                <c:pt idx="16516">
                  <c:v>36.512999999999998</c:v>
                </c:pt>
                <c:pt idx="16517">
                  <c:v>36.517000000000003</c:v>
                </c:pt>
                <c:pt idx="16518">
                  <c:v>36.521000000000001</c:v>
                </c:pt>
                <c:pt idx="16519">
                  <c:v>36.524999999999999</c:v>
                </c:pt>
                <c:pt idx="16520">
                  <c:v>36.529000000000003</c:v>
                </c:pt>
                <c:pt idx="16521">
                  <c:v>36.533000000000001</c:v>
                </c:pt>
                <c:pt idx="16522">
                  <c:v>36.536999999999999</c:v>
                </c:pt>
                <c:pt idx="16523">
                  <c:v>36.541000000000004</c:v>
                </c:pt>
                <c:pt idx="16524">
                  <c:v>36.545000000000002</c:v>
                </c:pt>
                <c:pt idx="16525">
                  <c:v>36.548999999999999</c:v>
                </c:pt>
                <c:pt idx="16526">
                  <c:v>36.552999999999997</c:v>
                </c:pt>
                <c:pt idx="16527">
                  <c:v>36.557000000000002</c:v>
                </c:pt>
                <c:pt idx="16528">
                  <c:v>36.561</c:v>
                </c:pt>
                <c:pt idx="16529">
                  <c:v>36.564999999999998</c:v>
                </c:pt>
                <c:pt idx="16530">
                  <c:v>36.569000000000003</c:v>
                </c:pt>
                <c:pt idx="16531">
                  <c:v>36.573</c:v>
                </c:pt>
                <c:pt idx="16532">
                  <c:v>36.576999999999998</c:v>
                </c:pt>
                <c:pt idx="16533">
                  <c:v>36.581000000000003</c:v>
                </c:pt>
                <c:pt idx="16534">
                  <c:v>36.585000000000001</c:v>
                </c:pt>
                <c:pt idx="16535">
                  <c:v>36.588999999999999</c:v>
                </c:pt>
                <c:pt idx="16536">
                  <c:v>36.593000000000004</c:v>
                </c:pt>
                <c:pt idx="16537">
                  <c:v>36.597000000000001</c:v>
                </c:pt>
                <c:pt idx="16538">
                  <c:v>36.600999999999999</c:v>
                </c:pt>
                <c:pt idx="16539">
                  <c:v>36.605000000000004</c:v>
                </c:pt>
                <c:pt idx="16540">
                  <c:v>36.609000000000002</c:v>
                </c:pt>
                <c:pt idx="16541">
                  <c:v>36.613</c:v>
                </c:pt>
                <c:pt idx="16542">
                  <c:v>36.616999999999997</c:v>
                </c:pt>
                <c:pt idx="16543">
                  <c:v>36.621000000000002</c:v>
                </c:pt>
                <c:pt idx="16544">
                  <c:v>36.625</c:v>
                </c:pt>
                <c:pt idx="16545">
                  <c:v>36.628999999999998</c:v>
                </c:pt>
                <c:pt idx="16546">
                  <c:v>36.633000000000003</c:v>
                </c:pt>
                <c:pt idx="16547">
                  <c:v>36.637</c:v>
                </c:pt>
                <c:pt idx="16548">
                  <c:v>36.640999999999998</c:v>
                </c:pt>
                <c:pt idx="16549">
                  <c:v>36.645000000000003</c:v>
                </c:pt>
                <c:pt idx="16550">
                  <c:v>36.649000000000001</c:v>
                </c:pt>
                <c:pt idx="16551">
                  <c:v>36.652999999999999</c:v>
                </c:pt>
                <c:pt idx="16552">
                  <c:v>36.657000000000004</c:v>
                </c:pt>
                <c:pt idx="16553">
                  <c:v>36.661000000000001</c:v>
                </c:pt>
                <c:pt idx="16554">
                  <c:v>36.664999999999999</c:v>
                </c:pt>
                <c:pt idx="16555">
                  <c:v>36.669000000000004</c:v>
                </c:pt>
                <c:pt idx="16556">
                  <c:v>36.673000000000002</c:v>
                </c:pt>
                <c:pt idx="16557">
                  <c:v>36.677</c:v>
                </c:pt>
                <c:pt idx="16558">
                  <c:v>36.680999999999997</c:v>
                </c:pt>
                <c:pt idx="16559">
                  <c:v>36.685000000000002</c:v>
                </c:pt>
                <c:pt idx="16560">
                  <c:v>36.689</c:v>
                </c:pt>
                <c:pt idx="16561">
                  <c:v>36.692999999999998</c:v>
                </c:pt>
                <c:pt idx="16562">
                  <c:v>36.697000000000003</c:v>
                </c:pt>
                <c:pt idx="16563">
                  <c:v>36.701000000000001</c:v>
                </c:pt>
                <c:pt idx="16564">
                  <c:v>36.704999999999998</c:v>
                </c:pt>
                <c:pt idx="16565">
                  <c:v>36.709000000000003</c:v>
                </c:pt>
                <c:pt idx="16566">
                  <c:v>36.713000000000001</c:v>
                </c:pt>
                <c:pt idx="16567">
                  <c:v>36.716999999999999</c:v>
                </c:pt>
                <c:pt idx="16568">
                  <c:v>36.721000000000004</c:v>
                </c:pt>
                <c:pt idx="16569">
                  <c:v>36.725000000000001</c:v>
                </c:pt>
                <c:pt idx="16570">
                  <c:v>36.728999999999999</c:v>
                </c:pt>
                <c:pt idx="16571">
                  <c:v>36.731999999999999</c:v>
                </c:pt>
                <c:pt idx="16572">
                  <c:v>36.736000000000004</c:v>
                </c:pt>
                <c:pt idx="16573">
                  <c:v>36.74</c:v>
                </c:pt>
                <c:pt idx="16574">
                  <c:v>36.744</c:v>
                </c:pt>
                <c:pt idx="16575">
                  <c:v>36.747999999999998</c:v>
                </c:pt>
                <c:pt idx="16576">
                  <c:v>36.752000000000002</c:v>
                </c:pt>
                <c:pt idx="16577">
                  <c:v>36.756</c:v>
                </c:pt>
                <c:pt idx="16578">
                  <c:v>36.76</c:v>
                </c:pt>
                <c:pt idx="16579">
                  <c:v>36.764000000000003</c:v>
                </c:pt>
                <c:pt idx="16580">
                  <c:v>36.768000000000001</c:v>
                </c:pt>
                <c:pt idx="16581">
                  <c:v>36.771999999999998</c:v>
                </c:pt>
                <c:pt idx="16582">
                  <c:v>36.776000000000003</c:v>
                </c:pt>
                <c:pt idx="16583">
                  <c:v>36.78</c:v>
                </c:pt>
                <c:pt idx="16584">
                  <c:v>36.783999999999999</c:v>
                </c:pt>
                <c:pt idx="16585">
                  <c:v>36.788000000000004</c:v>
                </c:pt>
                <c:pt idx="16586">
                  <c:v>36.792000000000002</c:v>
                </c:pt>
                <c:pt idx="16587">
                  <c:v>36.795999999999999</c:v>
                </c:pt>
                <c:pt idx="16588">
                  <c:v>36.800000000000004</c:v>
                </c:pt>
                <c:pt idx="16589">
                  <c:v>36.802999999999997</c:v>
                </c:pt>
                <c:pt idx="16590">
                  <c:v>36.807000000000002</c:v>
                </c:pt>
                <c:pt idx="16591">
                  <c:v>36.811</c:v>
                </c:pt>
                <c:pt idx="16592">
                  <c:v>36.814999999999998</c:v>
                </c:pt>
                <c:pt idx="16593">
                  <c:v>36.819000000000003</c:v>
                </c:pt>
                <c:pt idx="16594">
                  <c:v>36.823</c:v>
                </c:pt>
                <c:pt idx="16595">
                  <c:v>36.826999999999998</c:v>
                </c:pt>
                <c:pt idx="16596">
                  <c:v>36.831000000000003</c:v>
                </c:pt>
                <c:pt idx="16597">
                  <c:v>36.835000000000001</c:v>
                </c:pt>
                <c:pt idx="16598">
                  <c:v>36.838999999999999</c:v>
                </c:pt>
                <c:pt idx="16599">
                  <c:v>36.843000000000004</c:v>
                </c:pt>
                <c:pt idx="16600">
                  <c:v>36.847000000000001</c:v>
                </c:pt>
                <c:pt idx="16601">
                  <c:v>36.85</c:v>
                </c:pt>
                <c:pt idx="16602">
                  <c:v>36.853999999999999</c:v>
                </c:pt>
                <c:pt idx="16603">
                  <c:v>36.858000000000004</c:v>
                </c:pt>
                <c:pt idx="16604">
                  <c:v>36.862000000000002</c:v>
                </c:pt>
                <c:pt idx="16605">
                  <c:v>36.866</c:v>
                </c:pt>
                <c:pt idx="16606">
                  <c:v>36.869999999999997</c:v>
                </c:pt>
                <c:pt idx="16607">
                  <c:v>36.874000000000002</c:v>
                </c:pt>
                <c:pt idx="16608">
                  <c:v>36.878</c:v>
                </c:pt>
                <c:pt idx="16609">
                  <c:v>36.881999999999998</c:v>
                </c:pt>
                <c:pt idx="16610">
                  <c:v>36.886000000000003</c:v>
                </c:pt>
                <c:pt idx="16611">
                  <c:v>36.89</c:v>
                </c:pt>
                <c:pt idx="16612">
                  <c:v>36.893000000000001</c:v>
                </c:pt>
                <c:pt idx="16613">
                  <c:v>36.896999999999998</c:v>
                </c:pt>
                <c:pt idx="16614">
                  <c:v>36.901000000000003</c:v>
                </c:pt>
                <c:pt idx="16615">
                  <c:v>36.905000000000001</c:v>
                </c:pt>
                <c:pt idx="16616">
                  <c:v>36.908999999999999</c:v>
                </c:pt>
                <c:pt idx="16617">
                  <c:v>36.913000000000004</c:v>
                </c:pt>
                <c:pt idx="16618">
                  <c:v>36.917000000000002</c:v>
                </c:pt>
                <c:pt idx="16619">
                  <c:v>36.920999999999999</c:v>
                </c:pt>
                <c:pt idx="16620">
                  <c:v>36.925000000000004</c:v>
                </c:pt>
                <c:pt idx="16621">
                  <c:v>36.929000000000002</c:v>
                </c:pt>
                <c:pt idx="16622">
                  <c:v>36.932000000000002</c:v>
                </c:pt>
                <c:pt idx="16623">
                  <c:v>36.936</c:v>
                </c:pt>
                <c:pt idx="16624">
                  <c:v>36.94</c:v>
                </c:pt>
                <c:pt idx="16625">
                  <c:v>36.944000000000003</c:v>
                </c:pt>
                <c:pt idx="16626">
                  <c:v>36.948</c:v>
                </c:pt>
                <c:pt idx="16627">
                  <c:v>36.951999999999998</c:v>
                </c:pt>
                <c:pt idx="16628">
                  <c:v>36.956000000000003</c:v>
                </c:pt>
                <c:pt idx="16629">
                  <c:v>36.96</c:v>
                </c:pt>
                <c:pt idx="16630">
                  <c:v>36.963999999999999</c:v>
                </c:pt>
                <c:pt idx="16631">
                  <c:v>36.966999999999999</c:v>
                </c:pt>
                <c:pt idx="16632">
                  <c:v>36.971000000000004</c:v>
                </c:pt>
                <c:pt idx="16633">
                  <c:v>36.975000000000001</c:v>
                </c:pt>
                <c:pt idx="16634">
                  <c:v>36.978999999999999</c:v>
                </c:pt>
                <c:pt idx="16635">
                  <c:v>36.983000000000004</c:v>
                </c:pt>
                <c:pt idx="16636">
                  <c:v>36.987000000000002</c:v>
                </c:pt>
                <c:pt idx="16637">
                  <c:v>36.991</c:v>
                </c:pt>
                <c:pt idx="16638">
                  <c:v>36.994999999999997</c:v>
                </c:pt>
                <c:pt idx="16639">
                  <c:v>36.999000000000002</c:v>
                </c:pt>
                <c:pt idx="16640">
                  <c:v>37.002000000000002</c:v>
                </c:pt>
                <c:pt idx="16641">
                  <c:v>37.006</c:v>
                </c:pt>
                <c:pt idx="16642">
                  <c:v>37.01</c:v>
                </c:pt>
                <c:pt idx="16643">
                  <c:v>37.014000000000003</c:v>
                </c:pt>
                <c:pt idx="16644">
                  <c:v>37.018000000000001</c:v>
                </c:pt>
                <c:pt idx="16645">
                  <c:v>37.021999999999998</c:v>
                </c:pt>
                <c:pt idx="16646">
                  <c:v>37.026000000000003</c:v>
                </c:pt>
                <c:pt idx="16647">
                  <c:v>37.03</c:v>
                </c:pt>
                <c:pt idx="16648">
                  <c:v>37.033000000000001</c:v>
                </c:pt>
                <c:pt idx="16649">
                  <c:v>37.036999999999999</c:v>
                </c:pt>
                <c:pt idx="16650">
                  <c:v>37.041000000000004</c:v>
                </c:pt>
                <c:pt idx="16651">
                  <c:v>37.045000000000002</c:v>
                </c:pt>
                <c:pt idx="16652">
                  <c:v>37.048999999999999</c:v>
                </c:pt>
                <c:pt idx="16653">
                  <c:v>37.052999999999997</c:v>
                </c:pt>
                <c:pt idx="16654">
                  <c:v>37.057000000000002</c:v>
                </c:pt>
                <c:pt idx="16655">
                  <c:v>37.061</c:v>
                </c:pt>
                <c:pt idx="16656">
                  <c:v>37.064999999999998</c:v>
                </c:pt>
                <c:pt idx="16657">
                  <c:v>37.067999999999998</c:v>
                </c:pt>
                <c:pt idx="16658">
                  <c:v>37.072000000000003</c:v>
                </c:pt>
                <c:pt idx="16659">
                  <c:v>37.076000000000001</c:v>
                </c:pt>
                <c:pt idx="16660">
                  <c:v>37.08</c:v>
                </c:pt>
                <c:pt idx="16661">
                  <c:v>37.084000000000003</c:v>
                </c:pt>
                <c:pt idx="16662">
                  <c:v>37.088000000000001</c:v>
                </c:pt>
                <c:pt idx="16663">
                  <c:v>37.091999999999999</c:v>
                </c:pt>
                <c:pt idx="16664">
                  <c:v>37.096000000000004</c:v>
                </c:pt>
                <c:pt idx="16665">
                  <c:v>37.099000000000004</c:v>
                </c:pt>
                <c:pt idx="16666">
                  <c:v>37.103000000000002</c:v>
                </c:pt>
                <c:pt idx="16667">
                  <c:v>37.106999999999999</c:v>
                </c:pt>
                <c:pt idx="16668">
                  <c:v>37.111000000000004</c:v>
                </c:pt>
                <c:pt idx="16669">
                  <c:v>37.115000000000002</c:v>
                </c:pt>
                <c:pt idx="16670">
                  <c:v>37.119</c:v>
                </c:pt>
                <c:pt idx="16671">
                  <c:v>37.122999999999998</c:v>
                </c:pt>
                <c:pt idx="16672">
                  <c:v>37.127000000000002</c:v>
                </c:pt>
                <c:pt idx="16673">
                  <c:v>37.130000000000003</c:v>
                </c:pt>
                <c:pt idx="16674">
                  <c:v>37.134</c:v>
                </c:pt>
                <c:pt idx="16675">
                  <c:v>37.137999999999998</c:v>
                </c:pt>
                <c:pt idx="16676">
                  <c:v>37.142000000000003</c:v>
                </c:pt>
                <c:pt idx="16677">
                  <c:v>37.146000000000001</c:v>
                </c:pt>
                <c:pt idx="16678">
                  <c:v>37.15</c:v>
                </c:pt>
                <c:pt idx="16679">
                  <c:v>37.154000000000003</c:v>
                </c:pt>
                <c:pt idx="16680">
                  <c:v>37.158000000000001</c:v>
                </c:pt>
                <c:pt idx="16681">
                  <c:v>37.161999999999999</c:v>
                </c:pt>
                <c:pt idx="16682">
                  <c:v>37.164999999999999</c:v>
                </c:pt>
                <c:pt idx="16683">
                  <c:v>37.169000000000004</c:v>
                </c:pt>
                <c:pt idx="16684">
                  <c:v>37.173000000000002</c:v>
                </c:pt>
                <c:pt idx="16685">
                  <c:v>37.177</c:v>
                </c:pt>
                <c:pt idx="16686">
                  <c:v>37.180999999999997</c:v>
                </c:pt>
                <c:pt idx="16687">
                  <c:v>37.185000000000002</c:v>
                </c:pt>
                <c:pt idx="16688">
                  <c:v>37.189</c:v>
                </c:pt>
                <c:pt idx="16689">
                  <c:v>37.192999999999998</c:v>
                </c:pt>
                <c:pt idx="16690">
                  <c:v>37.197000000000003</c:v>
                </c:pt>
                <c:pt idx="16691">
                  <c:v>37.200000000000003</c:v>
                </c:pt>
                <c:pt idx="16692">
                  <c:v>37.204000000000001</c:v>
                </c:pt>
                <c:pt idx="16693">
                  <c:v>37.207999999999998</c:v>
                </c:pt>
                <c:pt idx="16694">
                  <c:v>37.212000000000003</c:v>
                </c:pt>
                <c:pt idx="16695">
                  <c:v>37.216000000000001</c:v>
                </c:pt>
                <c:pt idx="16696">
                  <c:v>37.22</c:v>
                </c:pt>
                <c:pt idx="16697">
                  <c:v>37.224000000000004</c:v>
                </c:pt>
                <c:pt idx="16698">
                  <c:v>37.228000000000002</c:v>
                </c:pt>
                <c:pt idx="16699">
                  <c:v>37.231999999999999</c:v>
                </c:pt>
                <c:pt idx="16700">
                  <c:v>37.234999999999999</c:v>
                </c:pt>
                <c:pt idx="16701">
                  <c:v>37.239000000000004</c:v>
                </c:pt>
                <c:pt idx="16702">
                  <c:v>37.243000000000002</c:v>
                </c:pt>
                <c:pt idx="16703">
                  <c:v>37.247</c:v>
                </c:pt>
                <c:pt idx="16704">
                  <c:v>37.250999999999998</c:v>
                </c:pt>
                <c:pt idx="16705">
                  <c:v>37.255000000000003</c:v>
                </c:pt>
                <c:pt idx="16706">
                  <c:v>37.259</c:v>
                </c:pt>
                <c:pt idx="16707">
                  <c:v>37.262999999999998</c:v>
                </c:pt>
                <c:pt idx="16708">
                  <c:v>37.265999999999998</c:v>
                </c:pt>
                <c:pt idx="16709">
                  <c:v>37.270000000000003</c:v>
                </c:pt>
                <c:pt idx="16710">
                  <c:v>37.274000000000001</c:v>
                </c:pt>
                <c:pt idx="16711">
                  <c:v>37.277999999999999</c:v>
                </c:pt>
                <c:pt idx="16712">
                  <c:v>37.282000000000004</c:v>
                </c:pt>
                <c:pt idx="16713">
                  <c:v>37.286000000000001</c:v>
                </c:pt>
                <c:pt idx="16714">
                  <c:v>37.29</c:v>
                </c:pt>
                <c:pt idx="16715">
                  <c:v>37.294000000000004</c:v>
                </c:pt>
                <c:pt idx="16716">
                  <c:v>37.298000000000002</c:v>
                </c:pt>
                <c:pt idx="16717">
                  <c:v>37.301000000000002</c:v>
                </c:pt>
                <c:pt idx="16718">
                  <c:v>37.305</c:v>
                </c:pt>
                <c:pt idx="16719">
                  <c:v>37.308999999999997</c:v>
                </c:pt>
                <c:pt idx="16720">
                  <c:v>37.313000000000002</c:v>
                </c:pt>
                <c:pt idx="16721">
                  <c:v>37.317</c:v>
                </c:pt>
                <c:pt idx="16722">
                  <c:v>37.320999999999998</c:v>
                </c:pt>
                <c:pt idx="16723">
                  <c:v>37.325000000000003</c:v>
                </c:pt>
                <c:pt idx="16724">
                  <c:v>37.329000000000001</c:v>
                </c:pt>
                <c:pt idx="16725">
                  <c:v>37.332999999999998</c:v>
                </c:pt>
                <c:pt idx="16726">
                  <c:v>37.335999999999999</c:v>
                </c:pt>
                <c:pt idx="16727">
                  <c:v>37.340000000000003</c:v>
                </c:pt>
                <c:pt idx="16728">
                  <c:v>37.344000000000001</c:v>
                </c:pt>
                <c:pt idx="16729">
                  <c:v>37.347999999999999</c:v>
                </c:pt>
                <c:pt idx="16730">
                  <c:v>37.352000000000004</c:v>
                </c:pt>
                <c:pt idx="16731">
                  <c:v>37.356000000000002</c:v>
                </c:pt>
                <c:pt idx="16732">
                  <c:v>37.36</c:v>
                </c:pt>
                <c:pt idx="16733">
                  <c:v>37.364000000000004</c:v>
                </c:pt>
                <c:pt idx="16734">
                  <c:v>37.368000000000002</c:v>
                </c:pt>
                <c:pt idx="16735">
                  <c:v>37.372</c:v>
                </c:pt>
                <c:pt idx="16736">
                  <c:v>37.375</c:v>
                </c:pt>
                <c:pt idx="16737">
                  <c:v>37.378999999999998</c:v>
                </c:pt>
                <c:pt idx="16738">
                  <c:v>37.383000000000003</c:v>
                </c:pt>
                <c:pt idx="16739">
                  <c:v>37.387</c:v>
                </c:pt>
                <c:pt idx="16740">
                  <c:v>37.390999999999998</c:v>
                </c:pt>
                <c:pt idx="16741">
                  <c:v>37.395000000000003</c:v>
                </c:pt>
                <c:pt idx="16742">
                  <c:v>37.399000000000001</c:v>
                </c:pt>
                <c:pt idx="16743">
                  <c:v>37.402999999999999</c:v>
                </c:pt>
                <c:pt idx="16744">
                  <c:v>37.407000000000004</c:v>
                </c:pt>
                <c:pt idx="16745">
                  <c:v>37.411000000000001</c:v>
                </c:pt>
                <c:pt idx="16746">
                  <c:v>37.414999999999999</c:v>
                </c:pt>
                <c:pt idx="16747">
                  <c:v>37.417999999999999</c:v>
                </c:pt>
                <c:pt idx="16748">
                  <c:v>37.422000000000004</c:v>
                </c:pt>
                <c:pt idx="16749">
                  <c:v>37.426000000000002</c:v>
                </c:pt>
                <c:pt idx="16750">
                  <c:v>37.43</c:v>
                </c:pt>
                <c:pt idx="16751">
                  <c:v>37.433999999999997</c:v>
                </c:pt>
                <c:pt idx="16752">
                  <c:v>37.438000000000002</c:v>
                </c:pt>
                <c:pt idx="16753">
                  <c:v>37.442</c:v>
                </c:pt>
                <c:pt idx="16754">
                  <c:v>37.445999999999998</c:v>
                </c:pt>
                <c:pt idx="16755">
                  <c:v>37.450000000000003</c:v>
                </c:pt>
                <c:pt idx="16756">
                  <c:v>37.454000000000001</c:v>
                </c:pt>
                <c:pt idx="16757">
                  <c:v>37.457999999999998</c:v>
                </c:pt>
                <c:pt idx="16758">
                  <c:v>37.460999999999999</c:v>
                </c:pt>
                <c:pt idx="16759">
                  <c:v>37.465000000000003</c:v>
                </c:pt>
                <c:pt idx="16760">
                  <c:v>37.469000000000001</c:v>
                </c:pt>
                <c:pt idx="16761">
                  <c:v>37.472999999999999</c:v>
                </c:pt>
                <c:pt idx="16762">
                  <c:v>37.477000000000004</c:v>
                </c:pt>
                <c:pt idx="16763">
                  <c:v>37.481000000000002</c:v>
                </c:pt>
                <c:pt idx="16764">
                  <c:v>37.484999999999999</c:v>
                </c:pt>
                <c:pt idx="16765">
                  <c:v>37.489000000000004</c:v>
                </c:pt>
                <c:pt idx="16766">
                  <c:v>37.493000000000002</c:v>
                </c:pt>
                <c:pt idx="16767">
                  <c:v>37.497</c:v>
                </c:pt>
                <c:pt idx="16768">
                  <c:v>37.500999999999998</c:v>
                </c:pt>
                <c:pt idx="16769">
                  <c:v>37.505000000000003</c:v>
                </c:pt>
                <c:pt idx="16770">
                  <c:v>37.509</c:v>
                </c:pt>
                <c:pt idx="16771">
                  <c:v>37.512999999999998</c:v>
                </c:pt>
                <c:pt idx="16772">
                  <c:v>37.515999999999998</c:v>
                </c:pt>
                <c:pt idx="16773">
                  <c:v>37.520000000000003</c:v>
                </c:pt>
                <c:pt idx="16774">
                  <c:v>37.524000000000001</c:v>
                </c:pt>
                <c:pt idx="16775">
                  <c:v>37.527999999999999</c:v>
                </c:pt>
                <c:pt idx="16776">
                  <c:v>37.532000000000004</c:v>
                </c:pt>
                <c:pt idx="16777">
                  <c:v>37.536000000000001</c:v>
                </c:pt>
                <c:pt idx="16778">
                  <c:v>37.54</c:v>
                </c:pt>
                <c:pt idx="16779">
                  <c:v>37.544000000000004</c:v>
                </c:pt>
                <c:pt idx="16780">
                  <c:v>37.548000000000002</c:v>
                </c:pt>
                <c:pt idx="16781">
                  <c:v>37.552</c:v>
                </c:pt>
                <c:pt idx="16782">
                  <c:v>37.555999999999997</c:v>
                </c:pt>
                <c:pt idx="16783">
                  <c:v>37.56</c:v>
                </c:pt>
                <c:pt idx="16784">
                  <c:v>37.564</c:v>
                </c:pt>
                <c:pt idx="16785">
                  <c:v>37.567999999999998</c:v>
                </c:pt>
                <c:pt idx="16786">
                  <c:v>37.570999999999998</c:v>
                </c:pt>
                <c:pt idx="16787">
                  <c:v>37.575000000000003</c:v>
                </c:pt>
                <c:pt idx="16788">
                  <c:v>37.579000000000001</c:v>
                </c:pt>
                <c:pt idx="16789">
                  <c:v>37.582999999999998</c:v>
                </c:pt>
                <c:pt idx="16790">
                  <c:v>37.587000000000003</c:v>
                </c:pt>
                <c:pt idx="16791">
                  <c:v>37.591000000000001</c:v>
                </c:pt>
                <c:pt idx="16792">
                  <c:v>37.594999999999999</c:v>
                </c:pt>
                <c:pt idx="16793">
                  <c:v>37.599000000000004</c:v>
                </c:pt>
                <c:pt idx="16794">
                  <c:v>37.603000000000002</c:v>
                </c:pt>
                <c:pt idx="16795">
                  <c:v>37.606999999999999</c:v>
                </c:pt>
                <c:pt idx="16796">
                  <c:v>37.611000000000004</c:v>
                </c:pt>
                <c:pt idx="16797">
                  <c:v>37.615000000000002</c:v>
                </c:pt>
                <c:pt idx="16798">
                  <c:v>37.619</c:v>
                </c:pt>
                <c:pt idx="16799">
                  <c:v>37.622</c:v>
                </c:pt>
                <c:pt idx="16800">
                  <c:v>37.625999999999998</c:v>
                </c:pt>
                <c:pt idx="16801">
                  <c:v>37.630000000000003</c:v>
                </c:pt>
                <c:pt idx="16802">
                  <c:v>37.634</c:v>
                </c:pt>
                <c:pt idx="16803">
                  <c:v>37.637999999999998</c:v>
                </c:pt>
                <c:pt idx="16804">
                  <c:v>37.642000000000003</c:v>
                </c:pt>
                <c:pt idx="16805">
                  <c:v>37.646000000000001</c:v>
                </c:pt>
                <c:pt idx="16806">
                  <c:v>37.65</c:v>
                </c:pt>
                <c:pt idx="16807">
                  <c:v>37.654000000000003</c:v>
                </c:pt>
                <c:pt idx="16808">
                  <c:v>37.658000000000001</c:v>
                </c:pt>
                <c:pt idx="16809">
                  <c:v>37.661999999999999</c:v>
                </c:pt>
                <c:pt idx="16810">
                  <c:v>37.666000000000004</c:v>
                </c:pt>
                <c:pt idx="16811">
                  <c:v>37.67</c:v>
                </c:pt>
                <c:pt idx="16812">
                  <c:v>37.673999999999999</c:v>
                </c:pt>
                <c:pt idx="16813">
                  <c:v>37.677999999999997</c:v>
                </c:pt>
                <c:pt idx="16814">
                  <c:v>37.680999999999997</c:v>
                </c:pt>
                <c:pt idx="16815">
                  <c:v>37.685000000000002</c:v>
                </c:pt>
                <c:pt idx="16816">
                  <c:v>37.689</c:v>
                </c:pt>
                <c:pt idx="16817">
                  <c:v>37.692999999999998</c:v>
                </c:pt>
                <c:pt idx="16818">
                  <c:v>37.697000000000003</c:v>
                </c:pt>
                <c:pt idx="16819">
                  <c:v>37.701000000000001</c:v>
                </c:pt>
                <c:pt idx="16820">
                  <c:v>37.704999999999998</c:v>
                </c:pt>
                <c:pt idx="16821">
                  <c:v>37.709000000000003</c:v>
                </c:pt>
                <c:pt idx="16822">
                  <c:v>37.713000000000001</c:v>
                </c:pt>
                <c:pt idx="16823">
                  <c:v>37.716999999999999</c:v>
                </c:pt>
                <c:pt idx="16824">
                  <c:v>37.721000000000004</c:v>
                </c:pt>
                <c:pt idx="16825">
                  <c:v>37.725000000000001</c:v>
                </c:pt>
                <c:pt idx="16826">
                  <c:v>37.728999999999999</c:v>
                </c:pt>
                <c:pt idx="16827">
                  <c:v>37.733000000000004</c:v>
                </c:pt>
                <c:pt idx="16828">
                  <c:v>37.737000000000002</c:v>
                </c:pt>
                <c:pt idx="16829">
                  <c:v>37.741</c:v>
                </c:pt>
                <c:pt idx="16830">
                  <c:v>37.744999999999997</c:v>
                </c:pt>
                <c:pt idx="16831">
                  <c:v>37.749000000000002</c:v>
                </c:pt>
                <c:pt idx="16832">
                  <c:v>37.753</c:v>
                </c:pt>
                <c:pt idx="16833">
                  <c:v>37.756999999999998</c:v>
                </c:pt>
                <c:pt idx="16834">
                  <c:v>37.761000000000003</c:v>
                </c:pt>
                <c:pt idx="16835">
                  <c:v>37.765000000000001</c:v>
                </c:pt>
                <c:pt idx="16836">
                  <c:v>37.768999999999998</c:v>
                </c:pt>
                <c:pt idx="16837">
                  <c:v>37.771999999999998</c:v>
                </c:pt>
                <c:pt idx="16838">
                  <c:v>37.776000000000003</c:v>
                </c:pt>
                <c:pt idx="16839">
                  <c:v>37.78</c:v>
                </c:pt>
                <c:pt idx="16840">
                  <c:v>37.783999999999999</c:v>
                </c:pt>
                <c:pt idx="16841">
                  <c:v>37.788000000000004</c:v>
                </c:pt>
                <c:pt idx="16842">
                  <c:v>37.792000000000002</c:v>
                </c:pt>
                <c:pt idx="16843">
                  <c:v>37.795999999999999</c:v>
                </c:pt>
                <c:pt idx="16844">
                  <c:v>37.800000000000004</c:v>
                </c:pt>
                <c:pt idx="16845">
                  <c:v>37.804000000000002</c:v>
                </c:pt>
                <c:pt idx="16846">
                  <c:v>37.808</c:v>
                </c:pt>
                <c:pt idx="16847">
                  <c:v>37.811999999999998</c:v>
                </c:pt>
                <c:pt idx="16848">
                  <c:v>37.816000000000003</c:v>
                </c:pt>
                <c:pt idx="16849">
                  <c:v>37.82</c:v>
                </c:pt>
                <c:pt idx="16850">
                  <c:v>37.823999999999998</c:v>
                </c:pt>
                <c:pt idx="16851">
                  <c:v>37.828000000000003</c:v>
                </c:pt>
                <c:pt idx="16852">
                  <c:v>37.832000000000001</c:v>
                </c:pt>
                <c:pt idx="16853">
                  <c:v>37.835999999999999</c:v>
                </c:pt>
                <c:pt idx="16854">
                  <c:v>37.840000000000003</c:v>
                </c:pt>
                <c:pt idx="16855">
                  <c:v>37.844000000000001</c:v>
                </c:pt>
                <c:pt idx="16856">
                  <c:v>37.847999999999999</c:v>
                </c:pt>
                <c:pt idx="16857">
                  <c:v>37.852000000000004</c:v>
                </c:pt>
                <c:pt idx="16858">
                  <c:v>37.856000000000002</c:v>
                </c:pt>
                <c:pt idx="16859">
                  <c:v>37.86</c:v>
                </c:pt>
                <c:pt idx="16860">
                  <c:v>37.864000000000004</c:v>
                </c:pt>
                <c:pt idx="16861">
                  <c:v>37.868000000000002</c:v>
                </c:pt>
                <c:pt idx="16862">
                  <c:v>37.872</c:v>
                </c:pt>
                <c:pt idx="16863">
                  <c:v>37.875999999999998</c:v>
                </c:pt>
                <c:pt idx="16864">
                  <c:v>37.880000000000003</c:v>
                </c:pt>
                <c:pt idx="16865">
                  <c:v>37.884</c:v>
                </c:pt>
                <c:pt idx="16866">
                  <c:v>37.887999999999998</c:v>
                </c:pt>
                <c:pt idx="16867">
                  <c:v>37.892000000000003</c:v>
                </c:pt>
                <c:pt idx="16868">
                  <c:v>37.896000000000001</c:v>
                </c:pt>
                <c:pt idx="16869">
                  <c:v>37.9</c:v>
                </c:pt>
                <c:pt idx="16870">
                  <c:v>37.904000000000003</c:v>
                </c:pt>
                <c:pt idx="16871">
                  <c:v>37.908000000000001</c:v>
                </c:pt>
                <c:pt idx="16872">
                  <c:v>37.911999999999999</c:v>
                </c:pt>
                <c:pt idx="16873">
                  <c:v>37.916000000000004</c:v>
                </c:pt>
                <c:pt idx="16874">
                  <c:v>37.92</c:v>
                </c:pt>
                <c:pt idx="16875">
                  <c:v>37.923999999999999</c:v>
                </c:pt>
                <c:pt idx="16876">
                  <c:v>37.927999999999997</c:v>
                </c:pt>
                <c:pt idx="16877">
                  <c:v>37.932000000000002</c:v>
                </c:pt>
                <c:pt idx="16878">
                  <c:v>37.936</c:v>
                </c:pt>
                <c:pt idx="16879">
                  <c:v>37.94</c:v>
                </c:pt>
                <c:pt idx="16880">
                  <c:v>37.944000000000003</c:v>
                </c:pt>
                <c:pt idx="16881">
                  <c:v>37.948</c:v>
                </c:pt>
                <c:pt idx="16882">
                  <c:v>37.951999999999998</c:v>
                </c:pt>
                <c:pt idx="16883">
                  <c:v>37.956000000000003</c:v>
                </c:pt>
                <c:pt idx="16884">
                  <c:v>37.96</c:v>
                </c:pt>
                <c:pt idx="16885">
                  <c:v>37.963999999999999</c:v>
                </c:pt>
                <c:pt idx="16886">
                  <c:v>37.968000000000004</c:v>
                </c:pt>
                <c:pt idx="16887">
                  <c:v>37.972000000000001</c:v>
                </c:pt>
                <c:pt idx="16888">
                  <c:v>37.975999999999999</c:v>
                </c:pt>
                <c:pt idx="16889">
                  <c:v>37.980000000000004</c:v>
                </c:pt>
                <c:pt idx="16890">
                  <c:v>37.984000000000002</c:v>
                </c:pt>
                <c:pt idx="16891">
                  <c:v>37.988</c:v>
                </c:pt>
                <c:pt idx="16892">
                  <c:v>37.991999999999997</c:v>
                </c:pt>
                <c:pt idx="16893">
                  <c:v>37.996000000000002</c:v>
                </c:pt>
                <c:pt idx="16894">
                  <c:v>38</c:v>
                </c:pt>
                <c:pt idx="16895">
                  <c:v>38.003999999999998</c:v>
                </c:pt>
                <c:pt idx="16896">
                  <c:v>38.008000000000003</c:v>
                </c:pt>
                <c:pt idx="16897">
                  <c:v>38.012999999999998</c:v>
                </c:pt>
                <c:pt idx="16898">
                  <c:v>38.017000000000003</c:v>
                </c:pt>
                <c:pt idx="16899">
                  <c:v>38.021000000000001</c:v>
                </c:pt>
                <c:pt idx="16900">
                  <c:v>38.024999999999999</c:v>
                </c:pt>
                <c:pt idx="16901">
                  <c:v>38.029000000000003</c:v>
                </c:pt>
                <c:pt idx="16902">
                  <c:v>38.033000000000001</c:v>
                </c:pt>
                <c:pt idx="16903">
                  <c:v>38.036999999999999</c:v>
                </c:pt>
                <c:pt idx="16904">
                  <c:v>38.041000000000004</c:v>
                </c:pt>
                <c:pt idx="16905">
                  <c:v>38.045000000000002</c:v>
                </c:pt>
                <c:pt idx="16906">
                  <c:v>38.048999999999999</c:v>
                </c:pt>
                <c:pt idx="16907">
                  <c:v>38.052999999999997</c:v>
                </c:pt>
                <c:pt idx="16908">
                  <c:v>38.057000000000002</c:v>
                </c:pt>
                <c:pt idx="16909">
                  <c:v>38.061</c:v>
                </c:pt>
                <c:pt idx="16910">
                  <c:v>38.064999999999998</c:v>
                </c:pt>
                <c:pt idx="16911">
                  <c:v>38.069000000000003</c:v>
                </c:pt>
                <c:pt idx="16912">
                  <c:v>38.073</c:v>
                </c:pt>
                <c:pt idx="16913">
                  <c:v>38.076999999999998</c:v>
                </c:pt>
                <c:pt idx="16914">
                  <c:v>38.081000000000003</c:v>
                </c:pt>
                <c:pt idx="16915">
                  <c:v>38.085000000000001</c:v>
                </c:pt>
                <c:pt idx="16916">
                  <c:v>38.088999999999999</c:v>
                </c:pt>
                <c:pt idx="16917">
                  <c:v>38.093000000000004</c:v>
                </c:pt>
                <c:pt idx="16918">
                  <c:v>38.097000000000001</c:v>
                </c:pt>
                <c:pt idx="16919">
                  <c:v>38.100999999999999</c:v>
                </c:pt>
                <c:pt idx="16920">
                  <c:v>38.105000000000004</c:v>
                </c:pt>
                <c:pt idx="16921">
                  <c:v>38.109000000000002</c:v>
                </c:pt>
                <c:pt idx="16922">
                  <c:v>38.113</c:v>
                </c:pt>
                <c:pt idx="16923">
                  <c:v>38.116999999999997</c:v>
                </c:pt>
                <c:pt idx="16924">
                  <c:v>38.121000000000002</c:v>
                </c:pt>
                <c:pt idx="16925">
                  <c:v>38.125</c:v>
                </c:pt>
                <c:pt idx="16926">
                  <c:v>38.128999999999998</c:v>
                </c:pt>
                <c:pt idx="16927">
                  <c:v>38.133000000000003</c:v>
                </c:pt>
                <c:pt idx="16928">
                  <c:v>38.137</c:v>
                </c:pt>
                <c:pt idx="16929">
                  <c:v>38.140999999999998</c:v>
                </c:pt>
                <c:pt idx="16930">
                  <c:v>38.145000000000003</c:v>
                </c:pt>
                <c:pt idx="16931">
                  <c:v>38.149000000000001</c:v>
                </c:pt>
                <c:pt idx="16932">
                  <c:v>38.152999999999999</c:v>
                </c:pt>
                <c:pt idx="16933">
                  <c:v>38.157000000000004</c:v>
                </c:pt>
                <c:pt idx="16934">
                  <c:v>38.161000000000001</c:v>
                </c:pt>
                <c:pt idx="16935">
                  <c:v>38.164999999999999</c:v>
                </c:pt>
                <c:pt idx="16936">
                  <c:v>38.169000000000004</c:v>
                </c:pt>
                <c:pt idx="16937">
                  <c:v>38.173000000000002</c:v>
                </c:pt>
                <c:pt idx="16938">
                  <c:v>38.177</c:v>
                </c:pt>
                <c:pt idx="16939">
                  <c:v>38.180999999999997</c:v>
                </c:pt>
                <c:pt idx="16940">
                  <c:v>38.185000000000002</c:v>
                </c:pt>
                <c:pt idx="16941">
                  <c:v>38.189</c:v>
                </c:pt>
                <c:pt idx="16942">
                  <c:v>38.192999999999998</c:v>
                </c:pt>
                <c:pt idx="16943">
                  <c:v>38.197000000000003</c:v>
                </c:pt>
                <c:pt idx="16944">
                  <c:v>38.201000000000001</c:v>
                </c:pt>
                <c:pt idx="16945">
                  <c:v>38.204999999999998</c:v>
                </c:pt>
                <c:pt idx="16946">
                  <c:v>38.209000000000003</c:v>
                </c:pt>
                <c:pt idx="16947">
                  <c:v>38.213000000000001</c:v>
                </c:pt>
                <c:pt idx="16948">
                  <c:v>38.216999999999999</c:v>
                </c:pt>
                <c:pt idx="16949">
                  <c:v>38.221000000000004</c:v>
                </c:pt>
                <c:pt idx="16950">
                  <c:v>38.225000000000001</c:v>
                </c:pt>
                <c:pt idx="16951">
                  <c:v>38.228999999999999</c:v>
                </c:pt>
                <c:pt idx="16952">
                  <c:v>38.233000000000004</c:v>
                </c:pt>
                <c:pt idx="16953">
                  <c:v>38.237000000000002</c:v>
                </c:pt>
                <c:pt idx="16954">
                  <c:v>38.241</c:v>
                </c:pt>
                <c:pt idx="16955">
                  <c:v>38.244999999999997</c:v>
                </c:pt>
                <c:pt idx="16956">
                  <c:v>38.249000000000002</c:v>
                </c:pt>
                <c:pt idx="16957">
                  <c:v>38.253</c:v>
                </c:pt>
                <c:pt idx="16958">
                  <c:v>38.256999999999998</c:v>
                </c:pt>
                <c:pt idx="16959">
                  <c:v>38.262</c:v>
                </c:pt>
                <c:pt idx="16960">
                  <c:v>38.265999999999998</c:v>
                </c:pt>
                <c:pt idx="16961">
                  <c:v>38.270000000000003</c:v>
                </c:pt>
                <c:pt idx="16962">
                  <c:v>38.274000000000001</c:v>
                </c:pt>
                <c:pt idx="16963">
                  <c:v>38.277999999999999</c:v>
                </c:pt>
                <c:pt idx="16964">
                  <c:v>38.282000000000004</c:v>
                </c:pt>
                <c:pt idx="16965">
                  <c:v>38.286000000000001</c:v>
                </c:pt>
                <c:pt idx="16966">
                  <c:v>38.29</c:v>
                </c:pt>
                <c:pt idx="16967">
                  <c:v>38.294000000000004</c:v>
                </c:pt>
                <c:pt idx="16968">
                  <c:v>38.298000000000002</c:v>
                </c:pt>
                <c:pt idx="16969">
                  <c:v>38.302</c:v>
                </c:pt>
                <c:pt idx="16970">
                  <c:v>38.305999999999997</c:v>
                </c:pt>
                <c:pt idx="16971">
                  <c:v>38.31</c:v>
                </c:pt>
                <c:pt idx="16972">
                  <c:v>38.314</c:v>
                </c:pt>
                <c:pt idx="16973">
                  <c:v>38.317999999999998</c:v>
                </c:pt>
                <c:pt idx="16974">
                  <c:v>38.322000000000003</c:v>
                </c:pt>
                <c:pt idx="16975">
                  <c:v>38.326000000000001</c:v>
                </c:pt>
                <c:pt idx="16976">
                  <c:v>38.33</c:v>
                </c:pt>
                <c:pt idx="16977">
                  <c:v>38.334000000000003</c:v>
                </c:pt>
                <c:pt idx="16978">
                  <c:v>38.338000000000001</c:v>
                </c:pt>
                <c:pt idx="16979">
                  <c:v>38.341999999999999</c:v>
                </c:pt>
                <c:pt idx="16980">
                  <c:v>38.346000000000004</c:v>
                </c:pt>
                <c:pt idx="16981">
                  <c:v>38.35</c:v>
                </c:pt>
                <c:pt idx="16982">
                  <c:v>38.353999999999999</c:v>
                </c:pt>
                <c:pt idx="16983">
                  <c:v>38.358000000000004</c:v>
                </c:pt>
                <c:pt idx="16984">
                  <c:v>38.362000000000002</c:v>
                </c:pt>
                <c:pt idx="16985">
                  <c:v>38.366</c:v>
                </c:pt>
                <c:pt idx="16986">
                  <c:v>38.369999999999997</c:v>
                </c:pt>
                <c:pt idx="16987">
                  <c:v>38.374000000000002</c:v>
                </c:pt>
                <c:pt idx="16988">
                  <c:v>38.378</c:v>
                </c:pt>
                <c:pt idx="16989">
                  <c:v>38.381999999999998</c:v>
                </c:pt>
                <c:pt idx="16990">
                  <c:v>38.386000000000003</c:v>
                </c:pt>
                <c:pt idx="16991">
                  <c:v>38.39</c:v>
                </c:pt>
                <c:pt idx="16992">
                  <c:v>38.393999999999998</c:v>
                </c:pt>
                <c:pt idx="16993">
                  <c:v>38.398000000000003</c:v>
                </c:pt>
                <c:pt idx="16994">
                  <c:v>38.402000000000001</c:v>
                </c:pt>
                <c:pt idx="16995">
                  <c:v>38.405999999999999</c:v>
                </c:pt>
                <c:pt idx="16996">
                  <c:v>38.410000000000004</c:v>
                </c:pt>
                <c:pt idx="16997">
                  <c:v>38.414000000000001</c:v>
                </c:pt>
                <c:pt idx="16998">
                  <c:v>38.417000000000002</c:v>
                </c:pt>
                <c:pt idx="16999">
                  <c:v>38.420999999999999</c:v>
                </c:pt>
                <c:pt idx="17000">
                  <c:v>38.425000000000004</c:v>
                </c:pt>
                <c:pt idx="17001">
                  <c:v>38.429000000000002</c:v>
                </c:pt>
                <c:pt idx="17002">
                  <c:v>38.433</c:v>
                </c:pt>
                <c:pt idx="17003">
                  <c:v>38.436999999999998</c:v>
                </c:pt>
                <c:pt idx="17004">
                  <c:v>38.441000000000003</c:v>
                </c:pt>
                <c:pt idx="17005">
                  <c:v>38.445</c:v>
                </c:pt>
                <c:pt idx="17006">
                  <c:v>38.448999999999998</c:v>
                </c:pt>
                <c:pt idx="17007">
                  <c:v>38.453000000000003</c:v>
                </c:pt>
                <c:pt idx="17008">
                  <c:v>38.457000000000001</c:v>
                </c:pt>
                <c:pt idx="17009">
                  <c:v>38.460999999999999</c:v>
                </c:pt>
                <c:pt idx="17010">
                  <c:v>38.465000000000003</c:v>
                </c:pt>
                <c:pt idx="17011">
                  <c:v>38.469000000000001</c:v>
                </c:pt>
                <c:pt idx="17012">
                  <c:v>38.472999999999999</c:v>
                </c:pt>
                <c:pt idx="17013">
                  <c:v>38.477000000000004</c:v>
                </c:pt>
                <c:pt idx="17014">
                  <c:v>38.481000000000002</c:v>
                </c:pt>
                <c:pt idx="17015">
                  <c:v>38.484999999999999</c:v>
                </c:pt>
                <c:pt idx="17016">
                  <c:v>38.489000000000004</c:v>
                </c:pt>
                <c:pt idx="17017">
                  <c:v>38.493000000000002</c:v>
                </c:pt>
                <c:pt idx="17018">
                  <c:v>38.497</c:v>
                </c:pt>
                <c:pt idx="17019">
                  <c:v>38.500999999999998</c:v>
                </c:pt>
                <c:pt idx="17020">
                  <c:v>38.505000000000003</c:v>
                </c:pt>
                <c:pt idx="17021">
                  <c:v>38.509</c:v>
                </c:pt>
                <c:pt idx="17022">
                  <c:v>38.512999999999998</c:v>
                </c:pt>
                <c:pt idx="17023">
                  <c:v>38.517000000000003</c:v>
                </c:pt>
                <c:pt idx="17024">
                  <c:v>38.521000000000001</c:v>
                </c:pt>
                <c:pt idx="17025">
                  <c:v>38.524999999999999</c:v>
                </c:pt>
                <c:pt idx="17026">
                  <c:v>38.529000000000003</c:v>
                </c:pt>
                <c:pt idx="17027">
                  <c:v>38.533000000000001</c:v>
                </c:pt>
                <c:pt idx="17028">
                  <c:v>38.536999999999999</c:v>
                </c:pt>
                <c:pt idx="17029">
                  <c:v>38.541000000000004</c:v>
                </c:pt>
                <c:pt idx="17030">
                  <c:v>38.545000000000002</c:v>
                </c:pt>
                <c:pt idx="17031">
                  <c:v>38.548999999999999</c:v>
                </c:pt>
                <c:pt idx="17032">
                  <c:v>38.552999999999997</c:v>
                </c:pt>
                <c:pt idx="17033">
                  <c:v>38.557000000000002</c:v>
                </c:pt>
                <c:pt idx="17034">
                  <c:v>38.56</c:v>
                </c:pt>
                <c:pt idx="17035">
                  <c:v>38.564</c:v>
                </c:pt>
                <c:pt idx="17036">
                  <c:v>38.567999999999998</c:v>
                </c:pt>
                <c:pt idx="17037">
                  <c:v>38.572000000000003</c:v>
                </c:pt>
                <c:pt idx="17038">
                  <c:v>38.576000000000001</c:v>
                </c:pt>
                <c:pt idx="17039">
                  <c:v>38.58</c:v>
                </c:pt>
                <c:pt idx="17040">
                  <c:v>38.582999999999998</c:v>
                </c:pt>
                <c:pt idx="17041">
                  <c:v>38.587000000000003</c:v>
                </c:pt>
                <c:pt idx="17042">
                  <c:v>38.591000000000001</c:v>
                </c:pt>
                <c:pt idx="17043">
                  <c:v>38.594000000000001</c:v>
                </c:pt>
                <c:pt idx="17044">
                  <c:v>38.597999999999999</c:v>
                </c:pt>
                <c:pt idx="17045">
                  <c:v>38.600999999999999</c:v>
                </c:pt>
                <c:pt idx="17046">
                  <c:v>38.605000000000004</c:v>
                </c:pt>
                <c:pt idx="17047">
                  <c:v>38.608000000000004</c:v>
                </c:pt>
                <c:pt idx="17048">
                  <c:v>38.611000000000004</c:v>
                </c:pt>
                <c:pt idx="17049">
                  <c:v>38.615000000000002</c:v>
                </c:pt>
                <c:pt idx="17050">
                  <c:v>38.618000000000002</c:v>
                </c:pt>
                <c:pt idx="17051">
                  <c:v>38.621000000000002</c:v>
                </c:pt>
                <c:pt idx="17052">
                  <c:v>38.624000000000002</c:v>
                </c:pt>
                <c:pt idx="17053">
                  <c:v>38.625999999999998</c:v>
                </c:pt>
                <c:pt idx="17054">
                  <c:v>38.627000000000002</c:v>
                </c:pt>
                <c:pt idx="17055">
                  <c:v>38.628</c:v>
                </c:pt>
                <c:pt idx="17056">
                  <c:v>38.628</c:v>
                </c:pt>
                <c:pt idx="17057">
                  <c:v>38.628</c:v>
                </c:pt>
                <c:pt idx="17058">
                  <c:v>38.628</c:v>
                </c:pt>
                <c:pt idx="17059">
                  <c:v>38.628999999999998</c:v>
                </c:pt>
                <c:pt idx="17060">
                  <c:v>38.628999999999998</c:v>
                </c:pt>
                <c:pt idx="17061">
                  <c:v>38.628999999999998</c:v>
                </c:pt>
                <c:pt idx="17062">
                  <c:v>38.630000000000003</c:v>
                </c:pt>
                <c:pt idx="17063">
                  <c:v>38.630000000000003</c:v>
                </c:pt>
                <c:pt idx="17064">
                  <c:v>38.630000000000003</c:v>
                </c:pt>
                <c:pt idx="17065">
                  <c:v>38.630000000000003</c:v>
                </c:pt>
                <c:pt idx="17066">
                  <c:v>38.631</c:v>
                </c:pt>
                <c:pt idx="17067">
                  <c:v>38.631</c:v>
                </c:pt>
                <c:pt idx="17068">
                  <c:v>38.631</c:v>
                </c:pt>
                <c:pt idx="17069">
                  <c:v>38.631999999999998</c:v>
                </c:pt>
                <c:pt idx="17070">
                  <c:v>38.631999999999998</c:v>
                </c:pt>
                <c:pt idx="17071">
                  <c:v>38.631999999999998</c:v>
                </c:pt>
                <c:pt idx="17072">
                  <c:v>38.631999999999998</c:v>
                </c:pt>
                <c:pt idx="17073">
                  <c:v>38.633000000000003</c:v>
                </c:pt>
                <c:pt idx="17074">
                  <c:v>38.633000000000003</c:v>
                </c:pt>
                <c:pt idx="17075">
                  <c:v>38.633000000000003</c:v>
                </c:pt>
                <c:pt idx="17076">
                  <c:v>38.634</c:v>
                </c:pt>
                <c:pt idx="17077">
                  <c:v>38.634</c:v>
                </c:pt>
                <c:pt idx="17078">
                  <c:v>38.634</c:v>
                </c:pt>
                <c:pt idx="17079">
                  <c:v>38.634</c:v>
                </c:pt>
                <c:pt idx="17080">
                  <c:v>38.634999999999998</c:v>
                </c:pt>
                <c:pt idx="17081">
                  <c:v>38.634999999999998</c:v>
                </c:pt>
                <c:pt idx="17082">
                  <c:v>38.634999999999998</c:v>
                </c:pt>
                <c:pt idx="17083">
                  <c:v>38.634999999999998</c:v>
                </c:pt>
                <c:pt idx="17084">
                  <c:v>38.636000000000003</c:v>
                </c:pt>
                <c:pt idx="17085">
                  <c:v>38.636000000000003</c:v>
                </c:pt>
                <c:pt idx="17086">
                  <c:v>38.636000000000003</c:v>
                </c:pt>
                <c:pt idx="17087">
                  <c:v>38.637</c:v>
                </c:pt>
                <c:pt idx="17088">
                  <c:v>38.637</c:v>
                </c:pt>
                <c:pt idx="17089">
                  <c:v>38.637</c:v>
                </c:pt>
                <c:pt idx="17090">
                  <c:v>38.637</c:v>
                </c:pt>
                <c:pt idx="17091">
                  <c:v>38.637999999999998</c:v>
                </c:pt>
                <c:pt idx="17092">
                  <c:v>38.637999999999998</c:v>
                </c:pt>
                <c:pt idx="17093">
                  <c:v>38.637999999999998</c:v>
                </c:pt>
                <c:pt idx="17094">
                  <c:v>38.639000000000003</c:v>
                </c:pt>
                <c:pt idx="17095">
                  <c:v>38.639000000000003</c:v>
                </c:pt>
                <c:pt idx="17096">
                  <c:v>38.639000000000003</c:v>
                </c:pt>
                <c:pt idx="17097">
                  <c:v>38.639000000000003</c:v>
                </c:pt>
                <c:pt idx="17098">
                  <c:v>38.64</c:v>
                </c:pt>
                <c:pt idx="17099">
                  <c:v>38.64</c:v>
                </c:pt>
                <c:pt idx="17100">
                  <c:v>38.64</c:v>
                </c:pt>
                <c:pt idx="17101">
                  <c:v>38.640999999999998</c:v>
                </c:pt>
                <c:pt idx="17102">
                  <c:v>38.640999999999998</c:v>
                </c:pt>
                <c:pt idx="17103">
                  <c:v>38.640999999999998</c:v>
                </c:pt>
                <c:pt idx="17104">
                  <c:v>38.640999999999998</c:v>
                </c:pt>
                <c:pt idx="17105">
                  <c:v>38.642000000000003</c:v>
                </c:pt>
                <c:pt idx="17106">
                  <c:v>38.642000000000003</c:v>
                </c:pt>
                <c:pt idx="17107">
                  <c:v>38.642000000000003</c:v>
                </c:pt>
                <c:pt idx="17108">
                  <c:v>38.643000000000001</c:v>
                </c:pt>
                <c:pt idx="17109">
                  <c:v>38.643000000000001</c:v>
                </c:pt>
                <c:pt idx="17110">
                  <c:v>38.643000000000001</c:v>
                </c:pt>
                <c:pt idx="17111">
                  <c:v>38.643000000000001</c:v>
                </c:pt>
                <c:pt idx="17112">
                  <c:v>38.643999999999998</c:v>
                </c:pt>
                <c:pt idx="17113">
                  <c:v>38.643999999999998</c:v>
                </c:pt>
                <c:pt idx="17114">
                  <c:v>38.643999999999998</c:v>
                </c:pt>
                <c:pt idx="17115">
                  <c:v>38.645000000000003</c:v>
                </c:pt>
                <c:pt idx="17116">
                  <c:v>38.645000000000003</c:v>
                </c:pt>
                <c:pt idx="17117">
                  <c:v>38.645000000000003</c:v>
                </c:pt>
                <c:pt idx="17118">
                  <c:v>38.645000000000003</c:v>
                </c:pt>
                <c:pt idx="17119">
                  <c:v>38.646000000000001</c:v>
                </c:pt>
                <c:pt idx="17120">
                  <c:v>38.646000000000001</c:v>
                </c:pt>
                <c:pt idx="17121">
                  <c:v>38.646000000000001</c:v>
                </c:pt>
                <c:pt idx="17122">
                  <c:v>38.646000000000001</c:v>
                </c:pt>
                <c:pt idx="17123">
                  <c:v>38.646999999999998</c:v>
                </c:pt>
                <c:pt idx="17124">
                  <c:v>38.646999999999998</c:v>
                </c:pt>
                <c:pt idx="17125">
                  <c:v>38.646999999999998</c:v>
                </c:pt>
                <c:pt idx="17126">
                  <c:v>38.648000000000003</c:v>
                </c:pt>
                <c:pt idx="17127">
                  <c:v>38.648000000000003</c:v>
                </c:pt>
                <c:pt idx="17128">
                  <c:v>38.648000000000003</c:v>
                </c:pt>
                <c:pt idx="17129">
                  <c:v>38.648000000000003</c:v>
                </c:pt>
                <c:pt idx="17130">
                  <c:v>38.649000000000001</c:v>
                </c:pt>
                <c:pt idx="17131">
                  <c:v>38.649000000000001</c:v>
                </c:pt>
                <c:pt idx="17132">
                  <c:v>38.649000000000001</c:v>
                </c:pt>
                <c:pt idx="17133">
                  <c:v>38.65</c:v>
                </c:pt>
                <c:pt idx="17134">
                  <c:v>38.65</c:v>
                </c:pt>
                <c:pt idx="17135">
                  <c:v>38.65</c:v>
                </c:pt>
                <c:pt idx="17136">
                  <c:v>38.65</c:v>
                </c:pt>
                <c:pt idx="17137">
                  <c:v>38.651000000000003</c:v>
                </c:pt>
                <c:pt idx="17138">
                  <c:v>38.651000000000003</c:v>
                </c:pt>
                <c:pt idx="17139">
                  <c:v>38.651000000000003</c:v>
                </c:pt>
                <c:pt idx="17140">
                  <c:v>38.652000000000001</c:v>
                </c:pt>
                <c:pt idx="17141">
                  <c:v>38.652000000000001</c:v>
                </c:pt>
                <c:pt idx="17142">
                  <c:v>38.652000000000001</c:v>
                </c:pt>
                <c:pt idx="17143">
                  <c:v>38.652000000000001</c:v>
                </c:pt>
                <c:pt idx="17144">
                  <c:v>38.652999999999999</c:v>
                </c:pt>
                <c:pt idx="17145">
                  <c:v>38.652999999999999</c:v>
                </c:pt>
                <c:pt idx="17146">
                  <c:v>38.652999999999999</c:v>
                </c:pt>
                <c:pt idx="17147">
                  <c:v>38.654000000000003</c:v>
                </c:pt>
                <c:pt idx="17148">
                  <c:v>38.654000000000003</c:v>
                </c:pt>
                <c:pt idx="17149">
                  <c:v>38.654000000000003</c:v>
                </c:pt>
                <c:pt idx="17150">
                  <c:v>38.654000000000003</c:v>
                </c:pt>
                <c:pt idx="17151">
                  <c:v>38.655000000000001</c:v>
                </c:pt>
                <c:pt idx="17152">
                  <c:v>38.655000000000001</c:v>
                </c:pt>
                <c:pt idx="17153">
                  <c:v>38.655000000000001</c:v>
                </c:pt>
                <c:pt idx="17154">
                  <c:v>38.655999999999999</c:v>
                </c:pt>
                <c:pt idx="17155">
                  <c:v>38.655999999999999</c:v>
                </c:pt>
                <c:pt idx="17156">
                  <c:v>38.655999999999999</c:v>
                </c:pt>
                <c:pt idx="17157">
                  <c:v>38.655999999999999</c:v>
                </c:pt>
                <c:pt idx="17158">
                  <c:v>38.657000000000004</c:v>
                </c:pt>
                <c:pt idx="17159">
                  <c:v>38.657000000000004</c:v>
                </c:pt>
                <c:pt idx="17160">
                  <c:v>38.657000000000004</c:v>
                </c:pt>
                <c:pt idx="17161">
                  <c:v>38.657000000000004</c:v>
                </c:pt>
                <c:pt idx="17162">
                  <c:v>38.658000000000001</c:v>
                </c:pt>
                <c:pt idx="17163">
                  <c:v>38.658000000000001</c:v>
                </c:pt>
                <c:pt idx="17164">
                  <c:v>38.658000000000001</c:v>
                </c:pt>
                <c:pt idx="17165">
                  <c:v>38.658999999999999</c:v>
                </c:pt>
                <c:pt idx="17166">
                  <c:v>38.658999999999999</c:v>
                </c:pt>
                <c:pt idx="17167">
                  <c:v>38.658999999999999</c:v>
                </c:pt>
                <c:pt idx="17168">
                  <c:v>38.658999999999999</c:v>
                </c:pt>
                <c:pt idx="17169">
                  <c:v>38.660000000000004</c:v>
                </c:pt>
                <c:pt idx="17170">
                  <c:v>38.660000000000004</c:v>
                </c:pt>
                <c:pt idx="17171">
                  <c:v>38.660000000000004</c:v>
                </c:pt>
                <c:pt idx="17172">
                  <c:v>38.661000000000001</c:v>
                </c:pt>
                <c:pt idx="17173">
                  <c:v>38.661000000000001</c:v>
                </c:pt>
                <c:pt idx="17174">
                  <c:v>38.661000000000001</c:v>
                </c:pt>
                <c:pt idx="17175">
                  <c:v>38.661000000000001</c:v>
                </c:pt>
                <c:pt idx="17176">
                  <c:v>38.661999999999999</c:v>
                </c:pt>
                <c:pt idx="17177">
                  <c:v>38.661999999999999</c:v>
                </c:pt>
                <c:pt idx="17178">
                  <c:v>38.661999999999999</c:v>
                </c:pt>
                <c:pt idx="17179">
                  <c:v>38.663000000000004</c:v>
                </c:pt>
                <c:pt idx="17180">
                  <c:v>38.663000000000004</c:v>
                </c:pt>
                <c:pt idx="17181">
                  <c:v>38.663000000000004</c:v>
                </c:pt>
                <c:pt idx="17182">
                  <c:v>38.663000000000004</c:v>
                </c:pt>
                <c:pt idx="17183">
                  <c:v>38.664000000000001</c:v>
                </c:pt>
                <c:pt idx="17184">
                  <c:v>38.664000000000001</c:v>
                </c:pt>
                <c:pt idx="17185">
                  <c:v>38.664000000000001</c:v>
                </c:pt>
                <c:pt idx="17186">
                  <c:v>38.664999999999999</c:v>
                </c:pt>
                <c:pt idx="17187">
                  <c:v>38.664999999999999</c:v>
                </c:pt>
                <c:pt idx="17188">
                  <c:v>38.664999999999999</c:v>
                </c:pt>
                <c:pt idx="17189">
                  <c:v>38.664999999999999</c:v>
                </c:pt>
                <c:pt idx="17190">
                  <c:v>38.666000000000004</c:v>
                </c:pt>
                <c:pt idx="17191">
                  <c:v>38.666000000000004</c:v>
                </c:pt>
                <c:pt idx="17192">
                  <c:v>38.666000000000004</c:v>
                </c:pt>
                <c:pt idx="17193">
                  <c:v>38.667000000000002</c:v>
                </c:pt>
                <c:pt idx="17194">
                  <c:v>38.667000000000002</c:v>
                </c:pt>
                <c:pt idx="17195">
                  <c:v>38.667000000000002</c:v>
                </c:pt>
                <c:pt idx="17196">
                  <c:v>38.667000000000002</c:v>
                </c:pt>
                <c:pt idx="17197">
                  <c:v>38.667999999999999</c:v>
                </c:pt>
                <c:pt idx="17198">
                  <c:v>38.667999999999999</c:v>
                </c:pt>
                <c:pt idx="17199">
                  <c:v>38.667999999999999</c:v>
                </c:pt>
                <c:pt idx="17200">
                  <c:v>38.667999999999999</c:v>
                </c:pt>
                <c:pt idx="17201">
                  <c:v>38.669000000000004</c:v>
                </c:pt>
                <c:pt idx="17202">
                  <c:v>38.669000000000004</c:v>
                </c:pt>
                <c:pt idx="17203">
                  <c:v>38.669000000000004</c:v>
                </c:pt>
                <c:pt idx="17204">
                  <c:v>38.67</c:v>
                </c:pt>
                <c:pt idx="17205">
                  <c:v>38.67</c:v>
                </c:pt>
                <c:pt idx="17206">
                  <c:v>38.67</c:v>
                </c:pt>
                <c:pt idx="17207">
                  <c:v>38.67</c:v>
                </c:pt>
                <c:pt idx="17208">
                  <c:v>38.670999999999999</c:v>
                </c:pt>
                <c:pt idx="17209">
                  <c:v>38.670999999999999</c:v>
                </c:pt>
                <c:pt idx="17210">
                  <c:v>38.670999999999999</c:v>
                </c:pt>
                <c:pt idx="17211">
                  <c:v>38.672000000000004</c:v>
                </c:pt>
                <c:pt idx="17212">
                  <c:v>38.672000000000004</c:v>
                </c:pt>
                <c:pt idx="17213">
                  <c:v>38.672000000000004</c:v>
                </c:pt>
                <c:pt idx="17214">
                  <c:v>38.672000000000004</c:v>
                </c:pt>
                <c:pt idx="17215">
                  <c:v>38.673000000000002</c:v>
                </c:pt>
                <c:pt idx="17216">
                  <c:v>38.673000000000002</c:v>
                </c:pt>
                <c:pt idx="17217">
                  <c:v>38.673000000000002</c:v>
                </c:pt>
                <c:pt idx="17218">
                  <c:v>38.673999999999999</c:v>
                </c:pt>
                <c:pt idx="17219">
                  <c:v>38.673999999999999</c:v>
                </c:pt>
                <c:pt idx="17220">
                  <c:v>38.673999999999999</c:v>
                </c:pt>
                <c:pt idx="17221">
                  <c:v>38.673999999999999</c:v>
                </c:pt>
                <c:pt idx="17222">
                  <c:v>38.675000000000004</c:v>
                </c:pt>
                <c:pt idx="17223">
                  <c:v>38.675000000000004</c:v>
                </c:pt>
                <c:pt idx="17224">
                  <c:v>38.675000000000004</c:v>
                </c:pt>
                <c:pt idx="17225">
                  <c:v>38.676000000000002</c:v>
                </c:pt>
                <c:pt idx="17226">
                  <c:v>38.676000000000002</c:v>
                </c:pt>
                <c:pt idx="17227">
                  <c:v>38.676000000000002</c:v>
                </c:pt>
                <c:pt idx="17228">
                  <c:v>38.676000000000002</c:v>
                </c:pt>
                <c:pt idx="17229">
                  <c:v>38.677</c:v>
                </c:pt>
                <c:pt idx="17230">
                  <c:v>38.677</c:v>
                </c:pt>
                <c:pt idx="17231">
                  <c:v>38.677</c:v>
                </c:pt>
                <c:pt idx="17232">
                  <c:v>38.677999999999997</c:v>
                </c:pt>
                <c:pt idx="17233">
                  <c:v>38.677999999999997</c:v>
                </c:pt>
                <c:pt idx="17234">
                  <c:v>38.677999999999997</c:v>
                </c:pt>
                <c:pt idx="17235">
                  <c:v>38.677999999999997</c:v>
                </c:pt>
                <c:pt idx="17236">
                  <c:v>38.679000000000002</c:v>
                </c:pt>
                <c:pt idx="17237">
                  <c:v>38.679000000000002</c:v>
                </c:pt>
                <c:pt idx="17238">
                  <c:v>38.679000000000002</c:v>
                </c:pt>
                <c:pt idx="17239">
                  <c:v>38.679000000000002</c:v>
                </c:pt>
                <c:pt idx="17240">
                  <c:v>38.68</c:v>
                </c:pt>
                <c:pt idx="17241">
                  <c:v>38.68</c:v>
                </c:pt>
                <c:pt idx="17242">
                  <c:v>38.68</c:v>
                </c:pt>
                <c:pt idx="17243">
                  <c:v>38.680999999999997</c:v>
                </c:pt>
                <c:pt idx="17244">
                  <c:v>38.680999999999997</c:v>
                </c:pt>
                <c:pt idx="17245">
                  <c:v>38.680999999999997</c:v>
                </c:pt>
                <c:pt idx="17246">
                  <c:v>38.680999999999997</c:v>
                </c:pt>
                <c:pt idx="17247">
                  <c:v>38.682000000000002</c:v>
                </c:pt>
                <c:pt idx="17248">
                  <c:v>38.682000000000002</c:v>
                </c:pt>
                <c:pt idx="17249">
                  <c:v>38.682000000000002</c:v>
                </c:pt>
                <c:pt idx="17250">
                  <c:v>38.683</c:v>
                </c:pt>
                <c:pt idx="17251">
                  <c:v>38.683</c:v>
                </c:pt>
                <c:pt idx="17252">
                  <c:v>38.683</c:v>
                </c:pt>
                <c:pt idx="17253">
                  <c:v>38.683</c:v>
                </c:pt>
                <c:pt idx="17254">
                  <c:v>38.683999999999997</c:v>
                </c:pt>
                <c:pt idx="17255">
                  <c:v>38.683999999999997</c:v>
                </c:pt>
                <c:pt idx="17256">
                  <c:v>38.683999999999997</c:v>
                </c:pt>
                <c:pt idx="17257">
                  <c:v>38.685000000000002</c:v>
                </c:pt>
                <c:pt idx="17258">
                  <c:v>38.685000000000002</c:v>
                </c:pt>
                <c:pt idx="17259">
                  <c:v>38.685000000000002</c:v>
                </c:pt>
                <c:pt idx="17260">
                  <c:v>38.685000000000002</c:v>
                </c:pt>
                <c:pt idx="17261">
                  <c:v>38.686</c:v>
                </c:pt>
                <c:pt idx="17262">
                  <c:v>38.686</c:v>
                </c:pt>
                <c:pt idx="17263">
                  <c:v>38.686</c:v>
                </c:pt>
                <c:pt idx="17264">
                  <c:v>38.686999999999998</c:v>
                </c:pt>
                <c:pt idx="17265">
                  <c:v>38.686999999999998</c:v>
                </c:pt>
                <c:pt idx="17266">
                  <c:v>38.686999999999998</c:v>
                </c:pt>
                <c:pt idx="17267">
                  <c:v>38.686999999999998</c:v>
                </c:pt>
                <c:pt idx="17268">
                  <c:v>38.688000000000002</c:v>
                </c:pt>
                <c:pt idx="17269">
                  <c:v>38.688000000000002</c:v>
                </c:pt>
                <c:pt idx="17270">
                  <c:v>38.688000000000002</c:v>
                </c:pt>
                <c:pt idx="17271">
                  <c:v>38.688000000000002</c:v>
                </c:pt>
                <c:pt idx="17272">
                  <c:v>38.689</c:v>
                </c:pt>
                <c:pt idx="17273">
                  <c:v>38.689</c:v>
                </c:pt>
                <c:pt idx="17274">
                  <c:v>38.689</c:v>
                </c:pt>
                <c:pt idx="17275">
                  <c:v>38.69</c:v>
                </c:pt>
                <c:pt idx="17276">
                  <c:v>38.69</c:v>
                </c:pt>
                <c:pt idx="17277">
                  <c:v>38.69</c:v>
                </c:pt>
                <c:pt idx="17278">
                  <c:v>38.69</c:v>
                </c:pt>
                <c:pt idx="17279">
                  <c:v>38.691000000000003</c:v>
                </c:pt>
                <c:pt idx="17280">
                  <c:v>38.691000000000003</c:v>
                </c:pt>
                <c:pt idx="17281">
                  <c:v>38.691000000000003</c:v>
                </c:pt>
                <c:pt idx="17282">
                  <c:v>38.692</c:v>
                </c:pt>
                <c:pt idx="17283">
                  <c:v>38.692</c:v>
                </c:pt>
                <c:pt idx="17284">
                  <c:v>38.692</c:v>
                </c:pt>
                <c:pt idx="17285">
                  <c:v>38.692</c:v>
                </c:pt>
                <c:pt idx="17286">
                  <c:v>38.692999999999998</c:v>
                </c:pt>
                <c:pt idx="17287">
                  <c:v>38.692999999999998</c:v>
                </c:pt>
                <c:pt idx="17288">
                  <c:v>38.692999999999998</c:v>
                </c:pt>
                <c:pt idx="17289">
                  <c:v>38.694000000000003</c:v>
                </c:pt>
                <c:pt idx="17290">
                  <c:v>38.694000000000003</c:v>
                </c:pt>
                <c:pt idx="17291">
                  <c:v>38.694000000000003</c:v>
                </c:pt>
                <c:pt idx="17292">
                  <c:v>38.694000000000003</c:v>
                </c:pt>
                <c:pt idx="17293">
                  <c:v>38.695</c:v>
                </c:pt>
                <c:pt idx="17294">
                  <c:v>38.695</c:v>
                </c:pt>
                <c:pt idx="17295">
                  <c:v>38.695</c:v>
                </c:pt>
                <c:pt idx="17296">
                  <c:v>38.695</c:v>
                </c:pt>
                <c:pt idx="17297">
                  <c:v>38.695999999999998</c:v>
                </c:pt>
                <c:pt idx="17298">
                  <c:v>38.695999999999998</c:v>
                </c:pt>
                <c:pt idx="17299">
                  <c:v>38.695999999999998</c:v>
                </c:pt>
                <c:pt idx="17300">
                  <c:v>38.697000000000003</c:v>
                </c:pt>
                <c:pt idx="17301">
                  <c:v>38.697000000000003</c:v>
                </c:pt>
                <c:pt idx="17302">
                  <c:v>38.697000000000003</c:v>
                </c:pt>
                <c:pt idx="17303">
                  <c:v>38.697000000000003</c:v>
                </c:pt>
                <c:pt idx="17304">
                  <c:v>38.698</c:v>
                </c:pt>
                <c:pt idx="17305">
                  <c:v>38.698</c:v>
                </c:pt>
                <c:pt idx="17306">
                  <c:v>38.698</c:v>
                </c:pt>
                <c:pt idx="17307">
                  <c:v>38.698999999999998</c:v>
                </c:pt>
                <c:pt idx="17308">
                  <c:v>38.698999999999998</c:v>
                </c:pt>
                <c:pt idx="17309">
                  <c:v>38.698999999999998</c:v>
                </c:pt>
                <c:pt idx="17310">
                  <c:v>38.698999999999998</c:v>
                </c:pt>
                <c:pt idx="17311">
                  <c:v>38.700000000000003</c:v>
                </c:pt>
                <c:pt idx="17312">
                  <c:v>38.700000000000003</c:v>
                </c:pt>
                <c:pt idx="17313">
                  <c:v>38.700000000000003</c:v>
                </c:pt>
                <c:pt idx="17314">
                  <c:v>38.701000000000001</c:v>
                </c:pt>
                <c:pt idx="17315">
                  <c:v>38.701000000000001</c:v>
                </c:pt>
                <c:pt idx="17316">
                  <c:v>38.701000000000001</c:v>
                </c:pt>
                <c:pt idx="17317">
                  <c:v>38.701000000000001</c:v>
                </c:pt>
                <c:pt idx="17318">
                  <c:v>38.701999999999998</c:v>
                </c:pt>
                <c:pt idx="17319">
                  <c:v>38.701999999999998</c:v>
                </c:pt>
                <c:pt idx="17320">
                  <c:v>38.701999999999998</c:v>
                </c:pt>
                <c:pt idx="17321">
                  <c:v>38.703000000000003</c:v>
                </c:pt>
                <c:pt idx="17322">
                  <c:v>38.703000000000003</c:v>
                </c:pt>
                <c:pt idx="17323">
                  <c:v>38.703000000000003</c:v>
                </c:pt>
                <c:pt idx="17324">
                  <c:v>38.703000000000003</c:v>
                </c:pt>
                <c:pt idx="17325">
                  <c:v>38.704000000000001</c:v>
                </c:pt>
                <c:pt idx="17326">
                  <c:v>38.704000000000001</c:v>
                </c:pt>
                <c:pt idx="17327">
                  <c:v>38.704000000000001</c:v>
                </c:pt>
                <c:pt idx="17328">
                  <c:v>38.704000000000001</c:v>
                </c:pt>
                <c:pt idx="17329">
                  <c:v>38.704999999999998</c:v>
                </c:pt>
                <c:pt idx="17330">
                  <c:v>38.704999999999998</c:v>
                </c:pt>
                <c:pt idx="17331">
                  <c:v>38.704999999999998</c:v>
                </c:pt>
                <c:pt idx="17332">
                  <c:v>38.706000000000003</c:v>
                </c:pt>
                <c:pt idx="17333">
                  <c:v>38.706000000000003</c:v>
                </c:pt>
                <c:pt idx="17334">
                  <c:v>38.706000000000003</c:v>
                </c:pt>
                <c:pt idx="17335">
                  <c:v>38.706000000000003</c:v>
                </c:pt>
                <c:pt idx="17336">
                  <c:v>38.707000000000001</c:v>
                </c:pt>
                <c:pt idx="17337">
                  <c:v>38.707000000000001</c:v>
                </c:pt>
                <c:pt idx="17338">
                  <c:v>38.707000000000001</c:v>
                </c:pt>
                <c:pt idx="17339">
                  <c:v>38.707999999999998</c:v>
                </c:pt>
                <c:pt idx="17340">
                  <c:v>38.707999999999998</c:v>
                </c:pt>
                <c:pt idx="17341">
                  <c:v>38.707999999999998</c:v>
                </c:pt>
                <c:pt idx="17342">
                  <c:v>38.707999999999998</c:v>
                </c:pt>
                <c:pt idx="17343">
                  <c:v>38.709000000000003</c:v>
                </c:pt>
                <c:pt idx="17344">
                  <c:v>38.709000000000003</c:v>
                </c:pt>
                <c:pt idx="17345">
                  <c:v>38.709000000000003</c:v>
                </c:pt>
                <c:pt idx="17346">
                  <c:v>38.71</c:v>
                </c:pt>
                <c:pt idx="17347">
                  <c:v>38.71</c:v>
                </c:pt>
                <c:pt idx="17348">
                  <c:v>38.71</c:v>
                </c:pt>
                <c:pt idx="17349">
                  <c:v>38.71</c:v>
                </c:pt>
                <c:pt idx="17350">
                  <c:v>38.710999999999999</c:v>
                </c:pt>
                <c:pt idx="17351">
                  <c:v>38.710999999999999</c:v>
                </c:pt>
                <c:pt idx="17352">
                  <c:v>38.710999999999999</c:v>
                </c:pt>
                <c:pt idx="17353">
                  <c:v>38.712000000000003</c:v>
                </c:pt>
                <c:pt idx="17354">
                  <c:v>38.712000000000003</c:v>
                </c:pt>
                <c:pt idx="17355">
                  <c:v>38.712000000000003</c:v>
                </c:pt>
                <c:pt idx="17356">
                  <c:v>38.712000000000003</c:v>
                </c:pt>
                <c:pt idx="17357">
                  <c:v>38.713000000000001</c:v>
                </c:pt>
                <c:pt idx="17358">
                  <c:v>38.713000000000001</c:v>
                </c:pt>
                <c:pt idx="17359">
                  <c:v>38.713000000000001</c:v>
                </c:pt>
                <c:pt idx="17360">
                  <c:v>38.713000000000001</c:v>
                </c:pt>
                <c:pt idx="17361">
                  <c:v>38.713999999999999</c:v>
                </c:pt>
                <c:pt idx="17362">
                  <c:v>38.713999999999999</c:v>
                </c:pt>
                <c:pt idx="17363">
                  <c:v>38.713999999999999</c:v>
                </c:pt>
                <c:pt idx="17364">
                  <c:v>38.715000000000003</c:v>
                </c:pt>
                <c:pt idx="17365">
                  <c:v>38.715000000000003</c:v>
                </c:pt>
                <c:pt idx="17366">
                  <c:v>38.715000000000003</c:v>
                </c:pt>
                <c:pt idx="17367">
                  <c:v>38.715000000000003</c:v>
                </c:pt>
                <c:pt idx="17368">
                  <c:v>38.716000000000001</c:v>
                </c:pt>
                <c:pt idx="17369">
                  <c:v>38.716000000000001</c:v>
                </c:pt>
                <c:pt idx="17370">
                  <c:v>38.716000000000001</c:v>
                </c:pt>
                <c:pt idx="17371">
                  <c:v>38.716999999999999</c:v>
                </c:pt>
                <c:pt idx="17372">
                  <c:v>38.716999999999999</c:v>
                </c:pt>
                <c:pt idx="17373">
                  <c:v>38.716999999999999</c:v>
                </c:pt>
                <c:pt idx="17374">
                  <c:v>38.716999999999999</c:v>
                </c:pt>
                <c:pt idx="17375">
                  <c:v>38.718000000000004</c:v>
                </c:pt>
                <c:pt idx="17376">
                  <c:v>38.718000000000004</c:v>
                </c:pt>
                <c:pt idx="17377">
                  <c:v>38.718000000000004</c:v>
                </c:pt>
                <c:pt idx="17378">
                  <c:v>38.719000000000001</c:v>
                </c:pt>
                <c:pt idx="17379">
                  <c:v>38.719000000000001</c:v>
                </c:pt>
                <c:pt idx="17380">
                  <c:v>38.719000000000001</c:v>
                </c:pt>
                <c:pt idx="17381">
                  <c:v>38.719000000000001</c:v>
                </c:pt>
                <c:pt idx="17382">
                  <c:v>38.72</c:v>
                </c:pt>
                <c:pt idx="17383">
                  <c:v>38.72</c:v>
                </c:pt>
                <c:pt idx="17384">
                  <c:v>38.72</c:v>
                </c:pt>
                <c:pt idx="17385">
                  <c:v>38.72</c:v>
                </c:pt>
                <c:pt idx="17386">
                  <c:v>38.721000000000004</c:v>
                </c:pt>
                <c:pt idx="17387">
                  <c:v>38.721000000000004</c:v>
                </c:pt>
                <c:pt idx="17388">
                  <c:v>38.721000000000004</c:v>
                </c:pt>
                <c:pt idx="17389">
                  <c:v>38.722000000000001</c:v>
                </c:pt>
                <c:pt idx="17390">
                  <c:v>38.722000000000001</c:v>
                </c:pt>
                <c:pt idx="17391">
                  <c:v>38.722000000000001</c:v>
                </c:pt>
                <c:pt idx="17392">
                  <c:v>38.722000000000001</c:v>
                </c:pt>
                <c:pt idx="17393">
                  <c:v>38.722999999999999</c:v>
                </c:pt>
                <c:pt idx="17394">
                  <c:v>38.722999999999999</c:v>
                </c:pt>
                <c:pt idx="17395">
                  <c:v>38.722999999999999</c:v>
                </c:pt>
                <c:pt idx="17396">
                  <c:v>38.724000000000004</c:v>
                </c:pt>
                <c:pt idx="17397">
                  <c:v>38.724000000000004</c:v>
                </c:pt>
                <c:pt idx="17398">
                  <c:v>38.724000000000004</c:v>
                </c:pt>
                <c:pt idx="17399">
                  <c:v>38.724000000000004</c:v>
                </c:pt>
                <c:pt idx="17400">
                  <c:v>38.725000000000001</c:v>
                </c:pt>
                <c:pt idx="17401">
                  <c:v>38.725000000000001</c:v>
                </c:pt>
                <c:pt idx="17402">
                  <c:v>38.725000000000001</c:v>
                </c:pt>
                <c:pt idx="17403">
                  <c:v>38.725999999999999</c:v>
                </c:pt>
                <c:pt idx="17404">
                  <c:v>38.725999999999999</c:v>
                </c:pt>
                <c:pt idx="17405">
                  <c:v>38.725999999999999</c:v>
                </c:pt>
                <c:pt idx="17406">
                  <c:v>38.725999999999999</c:v>
                </c:pt>
                <c:pt idx="17407">
                  <c:v>38.727000000000004</c:v>
                </c:pt>
                <c:pt idx="17408">
                  <c:v>38.727000000000004</c:v>
                </c:pt>
                <c:pt idx="17409">
                  <c:v>38.727000000000004</c:v>
                </c:pt>
                <c:pt idx="17410">
                  <c:v>38.728000000000002</c:v>
                </c:pt>
                <c:pt idx="17411">
                  <c:v>38.728000000000002</c:v>
                </c:pt>
                <c:pt idx="17412">
                  <c:v>38.728000000000002</c:v>
                </c:pt>
                <c:pt idx="17413">
                  <c:v>38.728000000000002</c:v>
                </c:pt>
                <c:pt idx="17414">
                  <c:v>38.728999999999999</c:v>
                </c:pt>
                <c:pt idx="17415">
                  <c:v>38.728999999999999</c:v>
                </c:pt>
                <c:pt idx="17416">
                  <c:v>38.728999999999999</c:v>
                </c:pt>
                <c:pt idx="17417">
                  <c:v>38.728999999999999</c:v>
                </c:pt>
                <c:pt idx="17418">
                  <c:v>38.730000000000004</c:v>
                </c:pt>
                <c:pt idx="17419">
                  <c:v>38.730000000000004</c:v>
                </c:pt>
                <c:pt idx="17420">
                  <c:v>38.730000000000004</c:v>
                </c:pt>
                <c:pt idx="17421">
                  <c:v>38.731000000000002</c:v>
                </c:pt>
                <c:pt idx="17422">
                  <c:v>38.731000000000002</c:v>
                </c:pt>
                <c:pt idx="17423">
                  <c:v>38.731000000000002</c:v>
                </c:pt>
                <c:pt idx="17424">
                  <c:v>38.731000000000002</c:v>
                </c:pt>
                <c:pt idx="17425">
                  <c:v>38.731999999999999</c:v>
                </c:pt>
                <c:pt idx="17426">
                  <c:v>38.731999999999999</c:v>
                </c:pt>
                <c:pt idx="17427">
                  <c:v>38.731999999999999</c:v>
                </c:pt>
                <c:pt idx="17428">
                  <c:v>38.733000000000004</c:v>
                </c:pt>
                <c:pt idx="17429">
                  <c:v>38.733000000000004</c:v>
                </c:pt>
                <c:pt idx="17430">
                  <c:v>38.733000000000004</c:v>
                </c:pt>
                <c:pt idx="17431">
                  <c:v>38.733000000000004</c:v>
                </c:pt>
                <c:pt idx="17432">
                  <c:v>38.734000000000002</c:v>
                </c:pt>
                <c:pt idx="17433">
                  <c:v>38.734000000000002</c:v>
                </c:pt>
                <c:pt idx="17434">
                  <c:v>38.734000000000002</c:v>
                </c:pt>
                <c:pt idx="17435">
                  <c:v>38.734999999999999</c:v>
                </c:pt>
                <c:pt idx="17436">
                  <c:v>38.734999999999999</c:v>
                </c:pt>
                <c:pt idx="17437">
                  <c:v>38.734999999999999</c:v>
                </c:pt>
                <c:pt idx="17438">
                  <c:v>38.734999999999999</c:v>
                </c:pt>
                <c:pt idx="17439">
                  <c:v>38.736000000000004</c:v>
                </c:pt>
                <c:pt idx="17440">
                  <c:v>38.736000000000004</c:v>
                </c:pt>
                <c:pt idx="17441">
                  <c:v>38.736000000000004</c:v>
                </c:pt>
                <c:pt idx="17442">
                  <c:v>38.737000000000002</c:v>
                </c:pt>
                <c:pt idx="17443">
                  <c:v>38.737000000000002</c:v>
                </c:pt>
                <c:pt idx="17444">
                  <c:v>38.737000000000002</c:v>
                </c:pt>
                <c:pt idx="17445">
                  <c:v>38.737000000000002</c:v>
                </c:pt>
                <c:pt idx="17446">
                  <c:v>38.738</c:v>
                </c:pt>
                <c:pt idx="17447">
                  <c:v>38.738</c:v>
                </c:pt>
                <c:pt idx="17448">
                  <c:v>38.738</c:v>
                </c:pt>
                <c:pt idx="17449">
                  <c:v>38.738</c:v>
                </c:pt>
                <c:pt idx="17450">
                  <c:v>38.739000000000004</c:v>
                </c:pt>
                <c:pt idx="17451">
                  <c:v>38.739000000000004</c:v>
                </c:pt>
                <c:pt idx="17452">
                  <c:v>38.739000000000004</c:v>
                </c:pt>
                <c:pt idx="17453">
                  <c:v>38.74</c:v>
                </c:pt>
                <c:pt idx="17454">
                  <c:v>38.74</c:v>
                </c:pt>
                <c:pt idx="17455">
                  <c:v>38.74</c:v>
                </c:pt>
                <c:pt idx="17456">
                  <c:v>38.74</c:v>
                </c:pt>
                <c:pt idx="17457">
                  <c:v>38.741</c:v>
                </c:pt>
                <c:pt idx="17458">
                  <c:v>38.741</c:v>
                </c:pt>
                <c:pt idx="17459">
                  <c:v>38.741</c:v>
                </c:pt>
                <c:pt idx="17460">
                  <c:v>38.741999999999997</c:v>
                </c:pt>
                <c:pt idx="17461">
                  <c:v>38.741999999999997</c:v>
                </c:pt>
                <c:pt idx="17462">
                  <c:v>38.741999999999997</c:v>
                </c:pt>
                <c:pt idx="17463">
                  <c:v>38.741999999999997</c:v>
                </c:pt>
                <c:pt idx="17464">
                  <c:v>38.743000000000002</c:v>
                </c:pt>
                <c:pt idx="17465">
                  <c:v>38.743000000000002</c:v>
                </c:pt>
                <c:pt idx="17466">
                  <c:v>38.743000000000002</c:v>
                </c:pt>
                <c:pt idx="17467">
                  <c:v>38.744</c:v>
                </c:pt>
                <c:pt idx="17468">
                  <c:v>38.744</c:v>
                </c:pt>
                <c:pt idx="17469">
                  <c:v>38.744</c:v>
                </c:pt>
                <c:pt idx="17470">
                  <c:v>38.744</c:v>
                </c:pt>
                <c:pt idx="17471">
                  <c:v>38.744999999999997</c:v>
                </c:pt>
                <c:pt idx="17472">
                  <c:v>38.744999999999997</c:v>
                </c:pt>
                <c:pt idx="17473">
                  <c:v>38.744999999999997</c:v>
                </c:pt>
                <c:pt idx="17474">
                  <c:v>38.746000000000002</c:v>
                </c:pt>
                <c:pt idx="17475">
                  <c:v>38.746000000000002</c:v>
                </c:pt>
                <c:pt idx="17476">
                  <c:v>38.746000000000002</c:v>
                </c:pt>
                <c:pt idx="17477">
                  <c:v>38.746000000000002</c:v>
                </c:pt>
                <c:pt idx="17478">
                  <c:v>38.747</c:v>
                </c:pt>
                <c:pt idx="17479">
                  <c:v>38.747</c:v>
                </c:pt>
                <c:pt idx="17480">
                  <c:v>38.747</c:v>
                </c:pt>
                <c:pt idx="17481">
                  <c:v>38.747</c:v>
                </c:pt>
                <c:pt idx="17482">
                  <c:v>38.747999999999998</c:v>
                </c:pt>
                <c:pt idx="17483">
                  <c:v>38.747999999999998</c:v>
                </c:pt>
                <c:pt idx="17484">
                  <c:v>38.747999999999998</c:v>
                </c:pt>
                <c:pt idx="17485">
                  <c:v>38.749000000000002</c:v>
                </c:pt>
                <c:pt idx="17486">
                  <c:v>38.749000000000002</c:v>
                </c:pt>
                <c:pt idx="17487">
                  <c:v>38.749000000000002</c:v>
                </c:pt>
                <c:pt idx="17488">
                  <c:v>38.749000000000002</c:v>
                </c:pt>
                <c:pt idx="17489">
                  <c:v>38.75</c:v>
                </c:pt>
                <c:pt idx="17490">
                  <c:v>38.75</c:v>
                </c:pt>
                <c:pt idx="17491">
                  <c:v>38.75</c:v>
                </c:pt>
                <c:pt idx="17492">
                  <c:v>38.750999999999998</c:v>
                </c:pt>
                <c:pt idx="17493">
                  <c:v>38.750999999999998</c:v>
                </c:pt>
                <c:pt idx="17494">
                  <c:v>38.750999999999998</c:v>
                </c:pt>
                <c:pt idx="17495">
                  <c:v>38.750999999999998</c:v>
                </c:pt>
                <c:pt idx="17496">
                  <c:v>38.752000000000002</c:v>
                </c:pt>
                <c:pt idx="17497">
                  <c:v>38.752000000000002</c:v>
                </c:pt>
                <c:pt idx="17498">
                  <c:v>38.752000000000002</c:v>
                </c:pt>
                <c:pt idx="17499">
                  <c:v>38.753</c:v>
                </c:pt>
                <c:pt idx="17500">
                  <c:v>38.753</c:v>
                </c:pt>
                <c:pt idx="17501">
                  <c:v>38.753</c:v>
                </c:pt>
                <c:pt idx="17502">
                  <c:v>38.753</c:v>
                </c:pt>
                <c:pt idx="17503">
                  <c:v>38.753999999999998</c:v>
                </c:pt>
                <c:pt idx="17504">
                  <c:v>38.753999999999998</c:v>
                </c:pt>
                <c:pt idx="17505">
                  <c:v>38.753999999999998</c:v>
                </c:pt>
                <c:pt idx="17506">
                  <c:v>38.755000000000003</c:v>
                </c:pt>
                <c:pt idx="17507">
                  <c:v>38.755000000000003</c:v>
                </c:pt>
                <c:pt idx="17508">
                  <c:v>38.755000000000003</c:v>
                </c:pt>
                <c:pt idx="17509">
                  <c:v>38.755000000000003</c:v>
                </c:pt>
                <c:pt idx="17510">
                  <c:v>38.756</c:v>
                </c:pt>
                <c:pt idx="17511">
                  <c:v>38.756</c:v>
                </c:pt>
                <c:pt idx="17512">
                  <c:v>38.756</c:v>
                </c:pt>
                <c:pt idx="17513">
                  <c:v>38.756</c:v>
                </c:pt>
                <c:pt idx="17514">
                  <c:v>38.756999999999998</c:v>
                </c:pt>
                <c:pt idx="17515">
                  <c:v>38.756999999999998</c:v>
                </c:pt>
                <c:pt idx="17516">
                  <c:v>38.756999999999998</c:v>
                </c:pt>
                <c:pt idx="17517">
                  <c:v>38.758000000000003</c:v>
                </c:pt>
                <c:pt idx="17518">
                  <c:v>38.758000000000003</c:v>
                </c:pt>
                <c:pt idx="17519">
                  <c:v>38.758000000000003</c:v>
                </c:pt>
                <c:pt idx="17520">
                  <c:v>38.758000000000003</c:v>
                </c:pt>
                <c:pt idx="17521">
                  <c:v>38.759</c:v>
                </c:pt>
                <c:pt idx="17522">
                  <c:v>38.759</c:v>
                </c:pt>
                <c:pt idx="17523">
                  <c:v>38.759</c:v>
                </c:pt>
                <c:pt idx="17524">
                  <c:v>38.76</c:v>
                </c:pt>
                <c:pt idx="17525">
                  <c:v>38.76</c:v>
                </c:pt>
                <c:pt idx="17526">
                  <c:v>38.76</c:v>
                </c:pt>
                <c:pt idx="17527">
                  <c:v>38.76</c:v>
                </c:pt>
                <c:pt idx="17528">
                  <c:v>38.761000000000003</c:v>
                </c:pt>
                <c:pt idx="17529">
                  <c:v>38.761000000000003</c:v>
                </c:pt>
                <c:pt idx="17530">
                  <c:v>38.761000000000003</c:v>
                </c:pt>
                <c:pt idx="17531">
                  <c:v>38.762</c:v>
                </c:pt>
                <c:pt idx="17532">
                  <c:v>38.762</c:v>
                </c:pt>
                <c:pt idx="17533">
                  <c:v>38.762</c:v>
                </c:pt>
                <c:pt idx="17534">
                  <c:v>38.762</c:v>
                </c:pt>
                <c:pt idx="17535">
                  <c:v>38.762999999999998</c:v>
                </c:pt>
                <c:pt idx="17536">
                  <c:v>38.762999999999998</c:v>
                </c:pt>
                <c:pt idx="17537">
                  <c:v>38.762999999999998</c:v>
                </c:pt>
                <c:pt idx="17538">
                  <c:v>38.762999999999998</c:v>
                </c:pt>
                <c:pt idx="17539">
                  <c:v>38.764000000000003</c:v>
                </c:pt>
                <c:pt idx="17540">
                  <c:v>38.764000000000003</c:v>
                </c:pt>
                <c:pt idx="17541">
                  <c:v>38.764000000000003</c:v>
                </c:pt>
                <c:pt idx="17542">
                  <c:v>38.765000000000001</c:v>
                </c:pt>
                <c:pt idx="17543">
                  <c:v>38.765000000000001</c:v>
                </c:pt>
                <c:pt idx="17544">
                  <c:v>38.765000000000001</c:v>
                </c:pt>
                <c:pt idx="17545">
                  <c:v>38.765000000000001</c:v>
                </c:pt>
                <c:pt idx="17546">
                  <c:v>38.765999999999998</c:v>
                </c:pt>
                <c:pt idx="17547">
                  <c:v>38.765999999999998</c:v>
                </c:pt>
                <c:pt idx="17548">
                  <c:v>38.765999999999998</c:v>
                </c:pt>
                <c:pt idx="17549">
                  <c:v>38.767000000000003</c:v>
                </c:pt>
                <c:pt idx="17550">
                  <c:v>38.767000000000003</c:v>
                </c:pt>
                <c:pt idx="17551">
                  <c:v>38.767000000000003</c:v>
                </c:pt>
                <c:pt idx="17552">
                  <c:v>38.767000000000003</c:v>
                </c:pt>
                <c:pt idx="17553">
                  <c:v>38.768000000000001</c:v>
                </c:pt>
                <c:pt idx="17554">
                  <c:v>38.768000000000001</c:v>
                </c:pt>
                <c:pt idx="17555">
                  <c:v>38.768000000000001</c:v>
                </c:pt>
                <c:pt idx="17556">
                  <c:v>38.768999999999998</c:v>
                </c:pt>
                <c:pt idx="17557">
                  <c:v>38.768999999999998</c:v>
                </c:pt>
                <c:pt idx="17558">
                  <c:v>38.768999999999998</c:v>
                </c:pt>
                <c:pt idx="17559">
                  <c:v>38.768999999999998</c:v>
                </c:pt>
                <c:pt idx="17560">
                  <c:v>38.770000000000003</c:v>
                </c:pt>
                <c:pt idx="17561">
                  <c:v>38.770000000000003</c:v>
                </c:pt>
                <c:pt idx="17562">
                  <c:v>38.770000000000003</c:v>
                </c:pt>
                <c:pt idx="17563">
                  <c:v>38.771000000000001</c:v>
                </c:pt>
                <c:pt idx="17564">
                  <c:v>38.771000000000001</c:v>
                </c:pt>
                <c:pt idx="17565">
                  <c:v>38.771000000000001</c:v>
                </c:pt>
                <c:pt idx="17566">
                  <c:v>38.771000000000001</c:v>
                </c:pt>
                <c:pt idx="17567">
                  <c:v>38.771999999999998</c:v>
                </c:pt>
                <c:pt idx="17568">
                  <c:v>38.771999999999998</c:v>
                </c:pt>
                <c:pt idx="17569">
                  <c:v>38.771999999999998</c:v>
                </c:pt>
                <c:pt idx="17570">
                  <c:v>38.771999999999998</c:v>
                </c:pt>
                <c:pt idx="17571">
                  <c:v>38.773000000000003</c:v>
                </c:pt>
                <c:pt idx="17572">
                  <c:v>38.773000000000003</c:v>
                </c:pt>
                <c:pt idx="17573">
                  <c:v>38.773000000000003</c:v>
                </c:pt>
                <c:pt idx="17574">
                  <c:v>38.774000000000001</c:v>
                </c:pt>
                <c:pt idx="17575">
                  <c:v>38.774000000000001</c:v>
                </c:pt>
                <c:pt idx="17576">
                  <c:v>38.774000000000001</c:v>
                </c:pt>
                <c:pt idx="17577">
                  <c:v>38.774000000000001</c:v>
                </c:pt>
                <c:pt idx="17578">
                  <c:v>38.774999999999999</c:v>
                </c:pt>
                <c:pt idx="17579">
                  <c:v>38.774999999999999</c:v>
                </c:pt>
                <c:pt idx="17580">
                  <c:v>38.774999999999999</c:v>
                </c:pt>
                <c:pt idx="17581">
                  <c:v>38.776000000000003</c:v>
                </c:pt>
                <c:pt idx="17582">
                  <c:v>38.776000000000003</c:v>
                </c:pt>
                <c:pt idx="17583">
                  <c:v>38.776000000000003</c:v>
                </c:pt>
                <c:pt idx="17584">
                  <c:v>38.776000000000003</c:v>
                </c:pt>
                <c:pt idx="17585">
                  <c:v>38.777000000000001</c:v>
                </c:pt>
                <c:pt idx="17586">
                  <c:v>38.777000000000001</c:v>
                </c:pt>
                <c:pt idx="17587">
                  <c:v>38.777000000000001</c:v>
                </c:pt>
                <c:pt idx="17588">
                  <c:v>38.777999999999999</c:v>
                </c:pt>
                <c:pt idx="17589">
                  <c:v>38.777999999999999</c:v>
                </c:pt>
                <c:pt idx="17590">
                  <c:v>38.777999999999999</c:v>
                </c:pt>
                <c:pt idx="17591">
                  <c:v>38.777999999999999</c:v>
                </c:pt>
                <c:pt idx="17592">
                  <c:v>38.779000000000003</c:v>
                </c:pt>
                <c:pt idx="17593">
                  <c:v>38.779000000000003</c:v>
                </c:pt>
                <c:pt idx="17594">
                  <c:v>38.779000000000003</c:v>
                </c:pt>
                <c:pt idx="17595">
                  <c:v>38.78</c:v>
                </c:pt>
                <c:pt idx="17596">
                  <c:v>38.78</c:v>
                </c:pt>
                <c:pt idx="17597">
                  <c:v>38.78</c:v>
                </c:pt>
                <c:pt idx="17598">
                  <c:v>38.78</c:v>
                </c:pt>
                <c:pt idx="17599">
                  <c:v>38.780999999999999</c:v>
                </c:pt>
                <c:pt idx="17600">
                  <c:v>38.780999999999999</c:v>
                </c:pt>
                <c:pt idx="17601">
                  <c:v>38.780999999999999</c:v>
                </c:pt>
                <c:pt idx="17602">
                  <c:v>38.780999999999999</c:v>
                </c:pt>
                <c:pt idx="17603">
                  <c:v>38.782000000000004</c:v>
                </c:pt>
                <c:pt idx="17604">
                  <c:v>38.782000000000004</c:v>
                </c:pt>
                <c:pt idx="17605">
                  <c:v>38.782000000000004</c:v>
                </c:pt>
                <c:pt idx="17606">
                  <c:v>38.783000000000001</c:v>
                </c:pt>
                <c:pt idx="17607">
                  <c:v>38.783000000000001</c:v>
                </c:pt>
                <c:pt idx="17608">
                  <c:v>38.783000000000001</c:v>
                </c:pt>
                <c:pt idx="17609">
                  <c:v>38.783000000000001</c:v>
                </c:pt>
                <c:pt idx="17610">
                  <c:v>38.783999999999999</c:v>
                </c:pt>
                <c:pt idx="17611">
                  <c:v>38.783999999999999</c:v>
                </c:pt>
                <c:pt idx="17612">
                  <c:v>38.783999999999999</c:v>
                </c:pt>
                <c:pt idx="17613">
                  <c:v>38.785000000000004</c:v>
                </c:pt>
                <c:pt idx="17614">
                  <c:v>38.785000000000004</c:v>
                </c:pt>
                <c:pt idx="17615">
                  <c:v>38.785000000000004</c:v>
                </c:pt>
                <c:pt idx="17616">
                  <c:v>38.785000000000004</c:v>
                </c:pt>
                <c:pt idx="17617">
                  <c:v>38.786000000000001</c:v>
                </c:pt>
                <c:pt idx="17618">
                  <c:v>38.786000000000001</c:v>
                </c:pt>
                <c:pt idx="17619">
                  <c:v>38.786000000000001</c:v>
                </c:pt>
                <c:pt idx="17620">
                  <c:v>38.786999999999999</c:v>
                </c:pt>
                <c:pt idx="17621">
                  <c:v>38.786999999999999</c:v>
                </c:pt>
                <c:pt idx="17622">
                  <c:v>38.786999999999999</c:v>
                </c:pt>
                <c:pt idx="17623">
                  <c:v>38.786999999999999</c:v>
                </c:pt>
                <c:pt idx="17624">
                  <c:v>38.788000000000004</c:v>
                </c:pt>
                <c:pt idx="17625">
                  <c:v>38.788000000000004</c:v>
                </c:pt>
                <c:pt idx="17626">
                  <c:v>38.788000000000004</c:v>
                </c:pt>
                <c:pt idx="17627">
                  <c:v>38.789000000000001</c:v>
                </c:pt>
                <c:pt idx="17628">
                  <c:v>38.789000000000001</c:v>
                </c:pt>
                <c:pt idx="17629">
                  <c:v>38.789000000000001</c:v>
                </c:pt>
                <c:pt idx="17630">
                  <c:v>38.789000000000001</c:v>
                </c:pt>
                <c:pt idx="17631">
                  <c:v>38.79</c:v>
                </c:pt>
                <c:pt idx="17632">
                  <c:v>38.79</c:v>
                </c:pt>
                <c:pt idx="17633">
                  <c:v>38.79</c:v>
                </c:pt>
                <c:pt idx="17634">
                  <c:v>38.79</c:v>
                </c:pt>
                <c:pt idx="17635">
                  <c:v>38.791000000000004</c:v>
                </c:pt>
                <c:pt idx="17636">
                  <c:v>38.791000000000004</c:v>
                </c:pt>
                <c:pt idx="17637">
                  <c:v>38.791000000000004</c:v>
                </c:pt>
                <c:pt idx="17638">
                  <c:v>38.792000000000002</c:v>
                </c:pt>
                <c:pt idx="17639">
                  <c:v>38.792000000000002</c:v>
                </c:pt>
                <c:pt idx="17640">
                  <c:v>38.792000000000002</c:v>
                </c:pt>
                <c:pt idx="17641">
                  <c:v>38.792000000000002</c:v>
                </c:pt>
                <c:pt idx="17642">
                  <c:v>38.792999999999999</c:v>
                </c:pt>
                <c:pt idx="17643">
                  <c:v>38.792999999999999</c:v>
                </c:pt>
                <c:pt idx="17644">
                  <c:v>38.792999999999999</c:v>
                </c:pt>
                <c:pt idx="17645">
                  <c:v>38.794000000000004</c:v>
                </c:pt>
                <c:pt idx="17646">
                  <c:v>38.794000000000004</c:v>
                </c:pt>
                <c:pt idx="17647">
                  <c:v>38.794000000000004</c:v>
                </c:pt>
                <c:pt idx="17648">
                  <c:v>38.794000000000004</c:v>
                </c:pt>
                <c:pt idx="17649">
                  <c:v>38.795000000000002</c:v>
                </c:pt>
                <c:pt idx="17650">
                  <c:v>38.795000000000002</c:v>
                </c:pt>
                <c:pt idx="17651">
                  <c:v>38.795000000000002</c:v>
                </c:pt>
                <c:pt idx="17652">
                  <c:v>38.795999999999999</c:v>
                </c:pt>
                <c:pt idx="17653">
                  <c:v>38.795999999999999</c:v>
                </c:pt>
                <c:pt idx="17654">
                  <c:v>38.795999999999999</c:v>
                </c:pt>
                <c:pt idx="17655">
                  <c:v>38.795999999999999</c:v>
                </c:pt>
                <c:pt idx="17656">
                  <c:v>38.797000000000004</c:v>
                </c:pt>
                <c:pt idx="17657">
                  <c:v>38.797000000000004</c:v>
                </c:pt>
                <c:pt idx="17658">
                  <c:v>38.797000000000004</c:v>
                </c:pt>
                <c:pt idx="17659">
                  <c:v>38.798000000000002</c:v>
                </c:pt>
                <c:pt idx="17660">
                  <c:v>38.798000000000002</c:v>
                </c:pt>
                <c:pt idx="17661">
                  <c:v>38.798000000000002</c:v>
                </c:pt>
                <c:pt idx="17662">
                  <c:v>38.798000000000002</c:v>
                </c:pt>
                <c:pt idx="17663">
                  <c:v>38.798999999999999</c:v>
                </c:pt>
                <c:pt idx="17664">
                  <c:v>38.798999999999999</c:v>
                </c:pt>
                <c:pt idx="17665">
                  <c:v>38.798999999999999</c:v>
                </c:pt>
                <c:pt idx="17666">
                  <c:v>38.798999999999999</c:v>
                </c:pt>
                <c:pt idx="17667">
                  <c:v>38.800000000000004</c:v>
                </c:pt>
                <c:pt idx="17668">
                  <c:v>38.800000000000004</c:v>
                </c:pt>
                <c:pt idx="17669">
                  <c:v>38.800000000000004</c:v>
                </c:pt>
                <c:pt idx="17670">
                  <c:v>38.801000000000002</c:v>
                </c:pt>
                <c:pt idx="17671">
                  <c:v>38.801000000000002</c:v>
                </c:pt>
                <c:pt idx="17672">
                  <c:v>38.801000000000002</c:v>
                </c:pt>
                <c:pt idx="17673">
                  <c:v>38.801000000000002</c:v>
                </c:pt>
                <c:pt idx="17674">
                  <c:v>38.802</c:v>
                </c:pt>
                <c:pt idx="17675">
                  <c:v>38.802</c:v>
                </c:pt>
                <c:pt idx="17676">
                  <c:v>38.802</c:v>
                </c:pt>
                <c:pt idx="17677">
                  <c:v>38.802999999999997</c:v>
                </c:pt>
                <c:pt idx="17678">
                  <c:v>38.802999999999997</c:v>
                </c:pt>
                <c:pt idx="17679">
                  <c:v>38.802999999999997</c:v>
                </c:pt>
                <c:pt idx="17680">
                  <c:v>38.802999999999997</c:v>
                </c:pt>
                <c:pt idx="17681">
                  <c:v>38.804000000000002</c:v>
                </c:pt>
                <c:pt idx="17682">
                  <c:v>38.804000000000002</c:v>
                </c:pt>
                <c:pt idx="17683">
                  <c:v>38.804000000000002</c:v>
                </c:pt>
                <c:pt idx="17684">
                  <c:v>38.805</c:v>
                </c:pt>
                <c:pt idx="17685">
                  <c:v>38.805</c:v>
                </c:pt>
                <c:pt idx="17686">
                  <c:v>38.805</c:v>
                </c:pt>
                <c:pt idx="17687">
                  <c:v>38.805</c:v>
                </c:pt>
                <c:pt idx="17688">
                  <c:v>38.805999999999997</c:v>
                </c:pt>
                <c:pt idx="17689">
                  <c:v>38.805999999999997</c:v>
                </c:pt>
                <c:pt idx="17690">
                  <c:v>38.805999999999997</c:v>
                </c:pt>
                <c:pt idx="17691">
                  <c:v>38.807000000000002</c:v>
                </c:pt>
                <c:pt idx="17692">
                  <c:v>38.807000000000002</c:v>
                </c:pt>
                <c:pt idx="17693">
                  <c:v>38.807000000000002</c:v>
                </c:pt>
                <c:pt idx="17694">
                  <c:v>38.807000000000002</c:v>
                </c:pt>
                <c:pt idx="17695">
                  <c:v>38.808</c:v>
                </c:pt>
                <c:pt idx="17696">
                  <c:v>38.808</c:v>
                </c:pt>
                <c:pt idx="17697">
                  <c:v>38.808</c:v>
                </c:pt>
                <c:pt idx="17698">
                  <c:v>38.808</c:v>
                </c:pt>
                <c:pt idx="17699">
                  <c:v>38.808999999999997</c:v>
                </c:pt>
                <c:pt idx="17700">
                  <c:v>38.808999999999997</c:v>
                </c:pt>
                <c:pt idx="17701">
                  <c:v>38.808999999999997</c:v>
                </c:pt>
                <c:pt idx="17702">
                  <c:v>38.81</c:v>
                </c:pt>
                <c:pt idx="17703">
                  <c:v>38.81</c:v>
                </c:pt>
                <c:pt idx="17704">
                  <c:v>38.81</c:v>
                </c:pt>
                <c:pt idx="17705">
                  <c:v>38.81</c:v>
                </c:pt>
                <c:pt idx="17706">
                  <c:v>38.811</c:v>
                </c:pt>
                <c:pt idx="17707">
                  <c:v>38.811</c:v>
                </c:pt>
                <c:pt idx="17708">
                  <c:v>38.811</c:v>
                </c:pt>
                <c:pt idx="17709">
                  <c:v>38.811999999999998</c:v>
                </c:pt>
                <c:pt idx="17710">
                  <c:v>38.811999999999998</c:v>
                </c:pt>
                <c:pt idx="17711">
                  <c:v>38.811999999999998</c:v>
                </c:pt>
                <c:pt idx="17712">
                  <c:v>38.811999999999998</c:v>
                </c:pt>
                <c:pt idx="17713">
                  <c:v>38.813000000000002</c:v>
                </c:pt>
                <c:pt idx="17714">
                  <c:v>38.813000000000002</c:v>
                </c:pt>
                <c:pt idx="17715">
                  <c:v>38.813000000000002</c:v>
                </c:pt>
                <c:pt idx="17716">
                  <c:v>38.814</c:v>
                </c:pt>
                <c:pt idx="17717">
                  <c:v>38.814</c:v>
                </c:pt>
                <c:pt idx="17718">
                  <c:v>38.814</c:v>
                </c:pt>
                <c:pt idx="17719">
                  <c:v>38.814</c:v>
                </c:pt>
                <c:pt idx="17720">
                  <c:v>38.814999999999998</c:v>
                </c:pt>
                <c:pt idx="17721">
                  <c:v>38.814999999999998</c:v>
                </c:pt>
                <c:pt idx="17722">
                  <c:v>38.814999999999998</c:v>
                </c:pt>
                <c:pt idx="17723">
                  <c:v>38.816000000000003</c:v>
                </c:pt>
                <c:pt idx="17724">
                  <c:v>38.816000000000003</c:v>
                </c:pt>
                <c:pt idx="17725">
                  <c:v>38.816000000000003</c:v>
                </c:pt>
                <c:pt idx="17726">
                  <c:v>38.816000000000003</c:v>
                </c:pt>
                <c:pt idx="17727">
                  <c:v>38.817</c:v>
                </c:pt>
                <c:pt idx="17728">
                  <c:v>38.817</c:v>
                </c:pt>
                <c:pt idx="17729">
                  <c:v>38.817</c:v>
                </c:pt>
                <c:pt idx="17730">
                  <c:v>38.817</c:v>
                </c:pt>
                <c:pt idx="17731">
                  <c:v>38.817999999999998</c:v>
                </c:pt>
                <c:pt idx="17732">
                  <c:v>38.817999999999998</c:v>
                </c:pt>
                <c:pt idx="17733">
                  <c:v>38.817999999999998</c:v>
                </c:pt>
                <c:pt idx="17734">
                  <c:v>38.819000000000003</c:v>
                </c:pt>
                <c:pt idx="17735">
                  <c:v>38.819000000000003</c:v>
                </c:pt>
                <c:pt idx="17736">
                  <c:v>38.819000000000003</c:v>
                </c:pt>
                <c:pt idx="17737">
                  <c:v>38.819000000000003</c:v>
                </c:pt>
                <c:pt idx="17738">
                  <c:v>38.82</c:v>
                </c:pt>
                <c:pt idx="17739">
                  <c:v>38.82</c:v>
                </c:pt>
                <c:pt idx="17740">
                  <c:v>38.82</c:v>
                </c:pt>
                <c:pt idx="17741">
                  <c:v>38.820999999999998</c:v>
                </c:pt>
                <c:pt idx="17742">
                  <c:v>38.820999999999998</c:v>
                </c:pt>
                <c:pt idx="17743">
                  <c:v>38.820999999999998</c:v>
                </c:pt>
                <c:pt idx="17744">
                  <c:v>38.820999999999998</c:v>
                </c:pt>
                <c:pt idx="17745">
                  <c:v>38.822000000000003</c:v>
                </c:pt>
                <c:pt idx="17746">
                  <c:v>38.822000000000003</c:v>
                </c:pt>
                <c:pt idx="17747">
                  <c:v>38.822000000000003</c:v>
                </c:pt>
                <c:pt idx="17748">
                  <c:v>38.823</c:v>
                </c:pt>
                <c:pt idx="17749">
                  <c:v>38.823</c:v>
                </c:pt>
                <c:pt idx="17750">
                  <c:v>38.823</c:v>
                </c:pt>
                <c:pt idx="17751">
                  <c:v>38.823</c:v>
                </c:pt>
                <c:pt idx="17752">
                  <c:v>38.823999999999998</c:v>
                </c:pt>
                <c:pt idx="17753">
                  <c:v>38.823999999999998</c:v>
                </c:pt>
                <c:pt idx="17754">
                  <c:v>38.823999999999998</c:v>
                </c:pt>
                <c:pt idx="17755">
                  <c:v>38.825000000000003</c:v>
                </c:pt>
                <c:pt idx="17756">
                  <c:v>38.825000000000003</c:v>
                </c:pt>
                <c:pt idx="17757">
                  <c:v>38.825000000000003</c:v>
                </c:pt>
                <c:pt idx="17758">
                  <c:v>38.825000000000003</c:v>
                </c:pt>
                <c:pt idx="17759">
                  <c:v>38.826000000000001</c:v>
                </c:pt>
                <c:pt idx="17760">
                  <c:v>38.826000000000001</c:v>
                </c:pt>
                <c:pt idx="17761">
                  <c:v>38.826000000000001</c:v>
                </c:pt>
                <c:pt idx="17762">
                  <c:v>38.826000000000001</c:v>
                </c:pt>
                <c:pt idx="17763">
                  <c:v>38.826999999999998</c:v>
                </c:pt>
                <c:pt idx="17764">
                  <c:v>38.826999999999998</c:v>
                </c:pt>
                <c:pt idx="17765">
                  <c:v>38.826999999999998</c:v>
                </c:pt>
                <c:pt idx="17766">
                  <c:v>38.828000000000003</c:v>
                </c:pt>
                <c:pt idx="17767">
                  <c:v>38.828000000000003</c:v>
                </c:pt>
                <c:pt idx="17768">
                  <c:v>38.828000000000003</c:v>
                </c:pt>
                <c:pt idx="17769">
                  <c:v>38.828000000000003</c:v>
                </c:pt>
                <c:pt idx="17770">
                  <c:v>38.829000000000001</c:v>
                </c:pt>
                <c:pt idx="17771">
                  <c:v>38.829000000000001</c:v>
                </c:pt>
                <c:pt idx="17772">
                  <c:v>38.829000000000001</c:v>
                </c:pt>
                <c:pt idx="17773">
                  <c:v>38.83</c:v>
                </c:pt>
                <c:pt idx="17774">
                  <c:v>38.83</c:v>
                </c:pt>
                <c:pt idx="17775">
                  <c:v>38.83</c:v>
                </c:pt>
                <c:pt idx="17776">
                  <c:v>38.83</c:v>
                </c:pt>
                <c:pt idx="17777">
                  <c:v>38.831000000000003</c:v>
                </c:pt>
                <c:pt idx="17778">
                  <c:v>38.831000000000003</c:v>
                </c:pt>
                <c:pt idx="17779">
                  <c:v>38.831000000000003</c:v>
                </c:pt>
                <c:pt idx="17780">
                  <c:v>38.832000000000001</c:v>
                </c:pt>
                <c:pt idx="17781">
                  <c:v>38.832000000000001</c:v>
                </c:pt>
                <c:pt idx="17782">
                  <c:v>38.832000000000001</c:v>
                </c:pt>
                <c:pt idx="17783">
                  <c:v>38.832000000000001</c:v>
                </c:pt>
                <c:pt idx="17784">
                  <c:v>38.832999999999998</c:v>
                </c:pt>
                <c:pt idx="17785">
                  <c:v>38.832999999999998</c:v>
                </c:pt>
                <c:pt idx="17786">
                  <c:v>38.832999999999998</c:v>
                </c:pt>
                <c:pt idx="17787">
                  <c:v>38.834000000000003</c:v>
                </c:pt>
                <c:pt idx="17788">
                  <c:v>38.834000000000003</c:v>
                </c:pt>
                <c:pt idx="17789">
                  <c:v>38.834000000000003</c:v>
                </c:pt>
                <c:pt idx="17790">
                  <c:v>38.834000000000003</c:v>
                </c:pt>
                <c:pt idx="17791">
                  <c:v>38.835000000000001</c:v>
                </c:pt>
                <c:pt idx="17792">
                  <c:v>38.835000000000001</c:v>
                </c:pt>
                <c:pt idx="17793">
                  <c:v>38.835000000000001</c:v>
                </c:pt>
                <c:pt idx="17794">
                  <c:v>38.835000000000001</c:v>
                </c:pt>
                <c:pt idx="17795">
                  <c:v>38.835999999999999</c:v>
                </c:pt>
                <c:pt idx="17796">
                  <c:v>38.835999999999999</c:v>
                </c:pt>
                <c:pt idx="17797">
                  <c:v>38.835999999999999</c:v>
                </c:pt>
                <c:pt idx="17798">
                  <c:v>38.837000000000003</c:v>
                </c:pt>
                <c:pt idx="17799">
                  <c:v>38.837000000000003</c:v>
                </c:pt>
                <c:pt idx="17800">
                  <c:v>38.837000000000003</c:v>
                </c:pt>
                <c:pt idx="17801">
                  <c:v>38.837000000000003</c:v>
                </c:pt>
                <c:pt idx="17802">
                  <c:v>38.838000000000001</c:v>
                </c:pt>
                <c:pt idx="17803">
                  <c:v>38.838000000000001</c:v>
                </c:pt>
                <c:pt idx="17804">
                  <c:v>38.838000000000001</c:v>
                </c:pt>
                <c:pt idx="17805">
                  <c:v>38.838999999999999</c:v>
                </c:pt>
                <c:pt idx="17806">
                  <c:v>38.838999999999999</c:v>
                </c:pt>
                <c:pt idx="17807">
                  <c:v>38.838999999999999</c:v>
                </c:pt>
                <c:pt idx="17808">
                  <c:v>38.838999999999999</c:v>
                </c:pt>
                <c:pt idx="17809">
                  <c:v>38.840000000000003</c:v>
                </c:pt>
                <c:pt idx="17810">
                  <c:v>38.840000000000003</c:v>
                </c:pt>
                <c:pt idx="17811">
                  <c:v>38.840000000000003</c:v>
                </c:pt>
                <c:pt idx="17812">
                  <c:v>38.841000000000001</c:v>
                </c:pt>
                <c:pt idx="17813">
                  <c:v>38.841000000000001</c:v>
                </c:pt>
                <c:pt idx="17814">
                  <c:v>38.841000000000001</c:v>
                </c:pt>
                <c:pt idx="17815">
                  <c:v>38.841000000000001</c:v>
                </c:pt>
                <c:pt idx="17816">
                  <c:v>38.841999999999999</c:v>
                </c:pt>
                <c:pt idx="17817">
                  <c:v>38.841999999999999</c:v>
                </c:pt>
                <c:pt idx="17818">
                  <c:v>38.841999999999999</c:v>
                </c:pt>
                <c:pt idx="17819">
                  <c:v>38.843000000000004</c:v>
                </c:pt>
                <c:pt idx="17820">
                  <c:v>38.843000000000004</c:v>
                </c:pt>
                <c:pt idx="17821">
                  <c:v>38.843000000000004</c:v>
                </c:pt>
                <c:pt idx="17822">
                  <c:v>38.843000000000004</c:v>
                </c:pt>
                <c:pt idx="17823">
                  <c:v>38.844000000000001</c:v>
                </c:pt>
                <c:pt idx="17824">
                  <c:v>38.844000000000001</c:v>
                </c:pt>
                <c:pt idx="17825">
                  <c:v>38.844000000000001</c:v>
                </c:pt>
                <c:pt idx="17826">
                  <c:v>38.844000000000001</c:v>
                </c:pt>
                <c:pt idx="17827">
                  <c:v>38.844999999999999</c:v>
                </c:pt>
                <c:pt idx="17828">
                  <c:v>38.844999999999999</c:v>
                </c:pt>
                <c:pt idx="17829">
                  <c:v>38.844999999999999</c:v>
                </c:pt>
                <c:pt idx="17830">
                  <c:v>38.846000000000004</c:v>
                </c:pt>
                <c:pt idx="17831">
                  <c:v>38.846000000000004</c:v>
                </c:pt>
                <c:pt idx="17832">
                  <c:v>38.846000000000004</c:v>
                </c:pt>
                <c:pt idx="17833">
                  <c:v>38.846000000000004</c:v>
                </c:pt>
                <c:pt idx="17834">
                  <c:v>38.847000000000001</c:v>
                </c:pt>
                <c:pt idx="17835">
                  <c:v>38.847000000000001</c:v>
                </c:pt>
                <c:pt idx="17836">
                  <c:v>38.847000000000001</c:v>
                </c:pt>
                <c:pt idx="17837">
                  <c:v>38.847999999999999</c:v>
                </c:pt>
                <c:pt idx="17838">
                  <c:v>38.847999999999999</c:v>
                </c:pt>
                <c:pt idx="17839">
                  <c:v>38.847999999999999</c:v>
                </c:pt>
                <c:pt idx="17840">
                  <c:v>38.847999999999999</c:v>
                </c:pt>
                <c:pt idx="17841">
                  <c:v>38.849000000000004</c:v>
                </c:pt>
                <c:pt idx="17842">
                  <c:v>38.849000000000004</c:v>
                </c:pt>
                <c:pt idx="17843">
                  <c:v>38.849000000000004</c:v>
                </c:pt>
                <c:pt idx="17844">
                  <c:v>38.85</c:v>
                </c:pt>
                <c:pt idx="17845">
                  <c:v>38.85</c:v>
                </c:pt>
                <c:pt idx="17846">
                  <c:v>38.85</c:v>
                </c:pt>
                <c:pt idx="17847">
                  <c:v>38.85</c:v>
                </c:pt>
                <c:pt idx="17848">
                  <c:v>38.850999999999999</c:v>
                </c:pt>
                <c:pt idx="17849">
                  <c:v>38.850999999999999</c:v>
                </c:pt>
                <c:pt idx="17850">
                  <c:v>38.850999999999999</c:v>
                </c:pt>
                <c:pt idx="17851">
                  <c:v>38.852000000000004</c:v>
                </c:pt>
                <c:pt idx="17852">
                  <c:v>38.852000000000004</c:v>
                </c:pt>
                <c:pt idx="17853">
                  <c:v>38.852000000000004</c:v>
                </c:pt>
                <c:pt idx="17854">
                  <c:v>38.852000000000004</c:v>
                </c:pt>
                <c:pt idx="17855">
                  <c:v>38.853000000000002</c:v>
                </c:pt>
                <c:pt idx="17856">
                  <c:v>38.853000000000002</c:v>
                </c:pt>
                <c:pt idx="17857">
                  <c:v>38.853000000000002</c:v>
                </c:pt>
                <c:pt idx="17858">
                  <c:v>38.853000000000002</c:v>
                </c:pt>
                <c:pt idx="17859">
                  <c:v>38.853999999999999</c:v>
                </c:pt>
                <c:pt idx="17860">
                  <c:v>38.853999999999999</c:v>
                </c:pt>
                <c:pt idx="17861">
                  <c:v>38.853999999999999</c:v>
                </c:pt>
                <c:pt idx="17862">
                  <c:v>38.855000000000004</c:v>
                </c:pt>
                <c:pt idx="17863">
                  <c:v>38.855000000000004</c:v>
                </c:pt>
                <c:pt idx="17864">
                  <c:v>38.855000000000004</c:v>
                </c:pt>
                <c:pt idx="17865">
                  <c:v>38.855000000000004</c:v>
                </c:pt>
                <c:pt idx="17866">
                  <c:v>38.856000000000002</c:v>
                </c:pt>
                <c:pt idx="17867">
                  <c:v>38.856000000000002</c:v>
                </c:pt>
                <c:pt idx="17868">
                  <c:v>38.856000000000002</c:v>
                </c:pt>
                <c:pt idx="17869">
                  <c:v>38.856999999999999</c:v>
                </c:pt>
                <c:pt idx="17870">
                  <c:v>38.856999999999999</c:v>
                </c:pt>
                <c:pt idx="17871">
                  <c:v>38.856999999999999</c:v>
                </c:pt>
                <c:pt idx="17872">
                  <c:v>38.856999999999999</c:v>
                </c:pt>
                <c:pt idx="17873">
                  <c:v>38.858000000000004</c:v>
                </c:pt>
                <c:pt idx="17874">
                  <c:v>38.858000000000004</c:v>
                </c:pt>
                <c:pt idx="17875">
                  <c:v>38.858000000000004</c:v>
                </c:pt>
                <c:pt idx="17876">
                  <c:v>38.859000000000002</c:v>
                </c:pt>
                <c:pt idx="17877">
                  <c:v>38.859000000000002</c:v>
                </c:pt>
                <c:pt idx="17878">
                  <c:v>38.859000000000002</c:v>
                </c:pt>
                <c:pt idx="17879">
                  <c:v>38.859000000000002</c:v>
                </c:pt>
                <c:pt idx="17880">
                  <c:v>38.86</c:v>
                </c:pt>
                <c:pt idx="17881">
                  <c:v>38.86</c:v>
                </c:pt>
                <c:pt idx="17882">
                  <c:v>38.86</c:v>
                </c:pt>
                <c:pt idx="17883">
                  <c:v>38.86</c:v>
                </c:pt>
                <c:pt idx="17884">
                  <c:v>38.861000000000004</c:v>
                </c:pt>
                <c:pt idx="17885">
                  <c:v>38.861000000000004</c:v>
                </c:pt>
                <c:pt idx="17886">
                  <c:v>38.861000000000004</c:v>
                </c:pt>
                <c:pt idx="17887">
                  <c:v>38.862000000000002</c:v>
                </c:pt>
                <c:pt idx="17888">
                  <c:v>38.862000000000002</c:v>
                </c:pt>
                <c:pt idx="17889">
                  <c:v>38.862000000000002</c:v>
                </c:pt>
                <c:pt idx="17890">
                  <c:v>38.862000000000002</c:v>
                </c:pt>
                <c:pt idx="17891">
                  <c:v>38.863</c:v>
                </c:pt>
                <c:pt idx="17892">
                  <c:v>38.863</c:v>
                </c:pt>
                <c:pt idx="17893">
                  <c:v>38.863</c:v>
                </c:pt>
                <c:pt idx="17894">
                  <c:v>38.864000000000004</c:v>
                </c:pt>
                <c:pt idx="17895">
                  <c:v>38.864000000000004</c:v>
                </c:pt>
                <c:pt idx="17896">
                  <c:v>38.864000000000004</c:v>
                </c:pt>
                <c:pt idx="17897">
                  <c:v>38.864000000000004</c:v>
                </c:pt>
                <c:pt idx="17898">
                  <c:v>38.865000000000002</c:v>
                </c:pt>
                <c:pt idx="17899">
                  <c:v>38.865000000000002</c:v>
                </c:pt>
                <c:pt idx="17900">
                  <c:v>38.865000000000002</c:v>
                </c:pt>
                <c:pt idx="17901">
                  <c:v>38.866</c:v>
                </c:pt>
                <c:pt idx="17902">
                  <c:v>38.866</c:v>
                </c:pt>
                <c:pt idx="17903">
                  <c:v>38.866</c:v>
                </c:pt>
                <c:pt idx="17904">
                  <c:v>38.866</c:v>
                </c:pt>
                <c:pt idx="17905">
                  <c:v>38.866999999999997</c:v>
                </c:pt>
                <c:pt idx="17906">
                  <c:v>38.866999999999997</c:v>
                </c:pt>
                <c:pt idx="17907">
                  <c:v>38.866999999999997</c:v>
                </c:pt>
                <c:pt idx="17908">
                  <c:v>38.868000000000002</c:v>
                </c:pt>
                <c:pt idx="17909">
                  <c:v>38.868000000000002</c:v>
                </c:pt>
                <c:pt idx="17910">
                  <c:v>38.868000000000002</c:v>
                </c:pt>
                <c:pt idx="17911">
                  <c:v>38.868000000000002</c:v>
                </c:pt>
                <c:pt idx="17912">
                  <c:v>38.869</c:v>
                </c:pt>
                <c:pt idx="17913">
                  <c:v>38.869</c:v>
                </c:pt>
                <c:pt idx="17914">
                  <c:v>38.869</c:v>
                </c:pt>
                <c:pt idx="17915">
                  <c:v>38.869</c:v>
                </c:pt>
                <c:pt idx="17916">
                  <c:v>38.869999999999997</c:v>
                </c:pt>
                <c:pt idx="17917">
                  <c:v>38.869999999999997</c:v>
                </c:pt>
                <c:pt idx="17918">
                  <c:v>38.869999999999997</c:v>
                </c:pt>
                <c:pt idx="17919">
                  <c:v>38.871000000000002</c:v>
                </c:pt>
                <c:pt idx="17920">
                  <c:v>38.871000000000002</c:v>
                </c:pt>
                <c:pt idx="17921">
                  <c:v>38.871000000000002</c:v>
                </c:pt>
                <c:pt idx="17922">
                  <c:v>38.871000000000002</c:v>
                </c:pt>
                <c:pt idx="17923">
                  <c:v>38.872</c:v>
                </c:pt>
                <c:pt idx="17924">
                  <c:v>38.872</c:v>
                </c:pt>
                <c:pt idx="17925">
                  <c:v>38.872</c:v>
                </c:pt>
                <c:pt idx="17926">
                  <c:v>38.872999999999998</c:v>
                </c:pt>
                <c:pt idx="17927">
                  <c:v>38.872999999999998</c:v>
                </c:pt>
                <c:pt idx="17928">
                  <c:v>38.872999999999998</c:v>
                </c:pt>
                <c:pt idx="17929">
                  <c:v>38.872999999999998</c:v>
                </c:pt>
                <c:pt idx="17930">
                  <c:v>38.874000000000002</c:v>
                </c:pt>
                <c:pt idx="17931">
                  <c:v>38.874000000000002</c:v>
                </c:pt>
                <c:pt idx="17932">
                  <c:v>38.874000000000002</c:v>
                </c:pt>
                <c:pt idx="17933">
                  <c:v>38.875</c:v>
                </c:pt>
                <c:pt idx="17934">
                  <c:v>38.875</c:v>
                </c:pt>
                <c:pt idx="17935">
                  <c:v>38.875</c:v>
                </c:pt>
                <c:pt idx="17936">
                  <c:v>38.875</c:v>
                </c:pt>
                <c:pt idx="17937">
                  <c:v>38.875999999999998</c:v>
                </c:pt>
                <c:pt idx="17938">
                  <c:v>38.875999999999998</c:v>
                </c:pt>
                <c:pt idx="17939">
                  <c:v>38.875999999999998</c:v>
                </c:pt>
                <c:pt idx="17940">
                  <c:v>38.877000000000002</c:v>
                </c:pt>
                <c:pt idx="17941">
                  <c:v>38.877000000000002</c:v>
                </c:pt>
                <c:pt idx="17942">
                  <c:v>38.877000000000002</c:v>
                </c:pt>
                <c:pt idx="17943">
                  <c:v>38.877000000000002</c:v>
                </c:pt>
                <c:pt idx="17944">
                  <c:v>38.878</c:v>
                </c:pt>
                <c:pt idx="17945">
                  <c:v>38.878</c:v>
                </c:pt>
                <c:pt idx="17946">
                  <c:v>38.878</c:v>
                </c:pt>
                <c:pt idx="17947">
                  <c:v>38.878</c:v>
                </c:pt>
                <c:pt idx="17948">
                  <c:v>38.878999999999998</c:v>
                </c:pt>
                <c:pt idx="17949">
                  <c:v>38.878999999999998</c:v>
                </c:pt>
                <c:pt idx="17950">
                  <c:v>38.878999999999998</c:v>
                </c:pt>
                <c:pt idx="17951">
                  <c:v>38.880000000000003</c:v>
                </c:pt>
                <c:pt idx="17952">
                  <c:v>38.880000000000003</c:v>
                </c:pt>
                <c:pt idx="17953">
                  <c:v>38.880000000000003</c:v>
                </c:pt>
                <c:pt idx="17954">
                  <c:v>38.880000000000003</c:v>
                </c:pt>
                <c:pt idx="17955">
                  <c:v>38.881</c:v>
                </c:pt>
                <c:pt idx="17956">
                  <c:v>38.881</c:v>
                </c:pt>
                <c:pt idx="17957">
                  <c:v>38.881</c:v>
                </c:pt>
                <c:pt idx="17958">
                  <c:v>38.881999999999998</c:v>
                </c:pt>
                <c:pt idx="17959">
                  <c:v>38.881999999999998</c:v>
                </c:pt>
                <c:pt idx="17960">
                  <c:v>38.881999999999998</c:v>
                </c:pt>
                <c:pt idx="17961">
                  <c:v>38.881999999999998</c:v>
                </c:pt>
                <c:pt idx="17962">
                  <c:v>38.883000000000003</c:v>
                </c:pt>
                <c:pt idx="17963">
                  <c:v>38.883000000000003</c:v>
                </c:pt>
                <c:pt idx="17964">
                  <c:v>38.883000000000003</c:v>
                </c:pt>
                <c:pt idx="17965">
                  <c:v>38.884</c:v>
                </c:pt>
                <c:pt idx="17966">
                  <c:v>38.884</c:v>
                </c:pt>
                <c:pt idx="17967">
                  <c:v>38.884</c:v>
                </c:pt>
                <c:pt idx="17968">
                  <c:v>38.884</c:v>
                </c:pt>
                <c:pt idx="17969">
                  <c:v>38.884999999999998</c:v>
                </c:pt>
                <c:pt idx="17970">
                  <c:v>38.884999999999998</c:v>
                </c:pt>
                <c:pt idx="17971">
                  <c:v>38.884999999999998</c:v>
                </c:pt>
                <c:pt idx="17972">
                  <c:v>38.886000000000003</c:v>
                </c:pt>
                <c:pt idx="17973">
                  <c:v>38.886000000000003</c:v>
                </c:pt>
                <c:pt idx="17974">
                  <c:v>38.886000000000003</c:v>
                </c:pt>
                <c:pt idx="17975">
                  <c:v>38.886000000000003</c:v>
                </c:pt>
                <c:pt idx="17976">
                  <c:v>38.887</c:v>
                </c:pt>
                <c:pt idx="17977">
                  <c:v>38.887</c:v>
                </c:pt>
                <c:pt idx="17978">
                  <c:v>38.887</c:v>
                </c:pt>
                <c:pt idx="17979">
                  <c:v>38.887</c:v>
                </c:pt>
                <c:pt idx="17980">
                  <c:v>38.887999999999998</c:v>
                </c:pt>
                <c:pt idx="17981">
                  <c:v>38.887999999999998</c:v>
                </c:pt>
                <c:pt idx="17982">
                  <c:v>38.887999999999998</c:v>
                </c:pt>
                <c:pt idx="17983">
                  <c:v>38.889000000000003</c:v>
                </c:pt>
                <c:pt idx="17984">
                  <c:v>38.889000000000003</c:v>
                </c:pt>
                <c:pt idx="17985">
                  <c:v>38.889000000000003</c:v>
                </c:pt>
                <c:pt idx="17986">
                  <c:v>38.889000000000003</c:v>
                </c:pt>
                <c:pt idx="17987">
                  <c:v>38.89</c:v>
                </c:pt>
                <c:pt idx="17988">
                  <c:v>38.89</c:v>
                </c:pt>
                <c:pt idx="17989">
                  <c:v>38.89</c:v>
                </c:pt>
                <c:pt idx="17990">
                  <c:v>38.890999999999998</c:v>
                </c:pt>
                <c:pt idx="17991">
                  <c:v>38.890999999999998</c:v>
                </c:pt>
                <c:pt idx="17992">
                  <c:v>38.890999999999998</c:v>
                </c:pt>
                <c:pt idx="17993">
                  <c:v>38.890999999999998</c:v>
                </c:pt>
                <c:pt idx="17994">
                  <c:v>38.892000000000003</c:v>
                </c:pt>
                <c:pt idx="17995">
                  <c:v>38.892000000000003</c:v>
                </c:pt>
                <c:pt idx="17996">
                  <c:v>38.892000000000003</c:v>
                </c:pt>
                <c:pt idx="17997">
                  <c:v>38.893000000000001</c:v>
                </c:pt>
                <c:pt idx="17998">
                  <c:v>38.893000000000001</c:v>
                </c:pt>
                <c:pt idx="17999">
                  <c:v>38.893000000000001</c:v>
                </c:pt>
                <c:pt idx="18000">
                  <c:v>38.893000000000001</c:v>
                </c:pt>
                <c:pt idx="18001">
                  <c:v>38.893999999999998</c:v>
                </c:pt>
                <c:pt idx="18002">
                  <c:v>38.893999999999998</c:v>
                </c:pt>
                <c:pt idx="18003">
                  <c:v>38.893999999999998</c:v>
                </c:pt>
                <c:pt idx="18004">
                  <c:v>38.895000000000003</c:v>
                </c:pt>
                <c:pt idx="18005">
                  <c:v>38.895000000000003</c:v>
                </c:pt>
                <c:pt idx="18006">
                  <c:v>38.895000000000003</c:v>
                </c:pt>
                <c:pt idx="18007">
                  <c:v>38.895000000000003</c:v>
                </c:pt>
                <c:pt idx="18008">
                  <c:v>38.896000000000001</c:v>
                </c:pt>
                <c:pt idx="18009">
                  <c:v>38.896999999999998</c:v>
                </c:pt>
                <c:pt idx="18010">
                  <c:v>38.9</c:v>
                </c:pt>
                <c:pt idx="18011">
                  <c:v>38.902999999999999</c:v>
                </c:pt>
                <c:pt idx="18012">
                  <c:v>38.907000000000004</c:v>
                </c:pt>
                <c:pt idx="18013">
                  <c:v>38.910000000000004</c:v>
                </c:pt>
                <c:pt idx="18014">
                  <c:v>38.913000000000004</c:v>
                </c:pt>
                <c:pt idx="18015">
                  <c:v>38.917000000000002</c:v>
                </c:pt>
                <c:pt idx="18016">
                  <c:v>38.92</c:v>
                </c:pt>
                <c:pt idx="18017">
                  <c:v>38.923000000000002</c:v>
                </c:pt>
                <c:pt idx="18018">
                  <c:v>38.927</c:v>
                </c:pt>
                <c:pt idx="18019">
                  <c:v>38.93</c:v>
                </c:pt>
                <c:pt idx="18020">
                  <c:v>38.933999999999997</c:v>
                </c:pt>
                <c:pt idx="18021">
                  <c:v>38.938000000000002</c:v>
                </c:pt>
                <c:pt idx="18022">
                  <c:v>38.942</c:v>
                </c:pt>
                <c:pt idx="18023">
                  <c:v>38.945</c:v>
                </c:pt>
                <c:pt idx="18024">
                  <c:v>38.948999999999998</c:v>
                </c:pt>
                <c:pt idx="18025">
                  <c:v>38.953000000000003</c:v>
                </c:pt>
                <c:pt idx="18026">
                  <c:v>38.956000000000003</c:v>
                </c:pt>
                <c:pt idx="18027">
                  <c:v>38.96</c:v>
                </c:pt>
                <c:pt idx="18028">
                  <c:v>38.963999999999999</c:v>
                </c:pt>
                <c:pt idx="18029">
                  <c:v>38.968000000000004</c:v>
                </c:pt>
                <c:pt idx="18030">
                  <c:v>38.972000000000001</c:v>
                </c:pt>
                <c:pt idx="18031">
                  <c:v>38.975999999999999</c:v>
                </c:pt>
                <c:pt idx="18032">
                  <c:v>38.980000000000004</c:v>
                </c:pt>
                <c:pt idx="18033">
                  <c:v>38.984000000000002</c:v>
                </c:pt>
                <c:pt idx="18034">
                  <c:v>38.988</c:v>
                </c:pt>
                <c:pt idx="18035">
                  <c:v>38.991999999999997</c:v>
                </c:pt>
                <c:pt idx="18036">
                  <c:v>38.996000000000002</c:v>
                </c:pt>
                <c:pt idx="18037">
                  <c:v>39</c:v>
                </c:pt>
                <c:pt idx="18038">
                  <c:v>39.003999999999998</c:v>
                </c:pt>
                <c:pt idx="18039">
                  <c:v>39.008000000000003</c:v>
                </c:pt>
                <c:pt idx="18040">
                  <c:v>39.012</c:v>
                </c:pt>
                <c:pt idx="18041">
                  <c:v>39.017000000000003</c:v>
                </c:pt>
                <c:pt idx="18042">
                  <c:v>39.021000000000001</c:v>
                </c:pt>
                <c:pt idx="18043">
                  <c:v>39.024999999999999</c:v>
                </c:pt>
                <c:pt idx="18044">
                  <c:v>39.029000000000003</c:v>
                </c:pt>
                <c:pt idx="18045">
                  <c:v>39.033000000000001</c:v>
                </c:pt>
                <c:pt idx="18046">
                  <c:v>39.036999999999999</c:v>
                </c:pt>
                <c:pt idx="18047">
                  <c:v>39.041000000000004</c:v>
                </c:pt>
                <c:pt idx="18048">
                  <c:v>39.045000000000002</c:v>
                </c:pt>
                <c:pt idx="18049">
                  <c:v>39.048999999999999</c:v>
                </c:pt>
                <c:pt idx="18050">
                  <c:v>39.052999999999997</c:v>
                </c:pt>
                <c:pt idx="18051">
                  <c:v>39.057000000000002</c:v>
                </c:pt>
                <c:pt idx="18052">
                  <c:v>39.061999999999998</c:v>
                </c:pt>
                <c:pt idx="18053">
                  <c:v>39.066000000000003</c:v>
                </c:pt>
                <c:pt idx="18054">
                  <c:v>39.07</c:v>
                </c:pt>
                <c:pt idx="18055">
                  <c:v>39.073999999999998</c:v>
                </c:pt>
                <c:pt idx="18056">
                  <c:v>39.078000000000003</c:v>
                </c:pt>
                <c:pt idx="18057">
                  <c:v>39.082000000000001</c:v>
                </c:pt>
                <c:pt idx="18058">
                  <c:v>39.085999999999999</c:v>
                </c:pt>
                <c:pt idx="18059">
                  <c:v>39.090000000000003</c:v>
                </c:pt>
                <c:pt idx="18060">
                  <c:v>39.094999999999999</c:v>
                </c:pt>
                <c:pt idx="18061">
                  <c:v>39.099000000000004</c:v>
                </c:pt>
                <c:pt idx="18062">
                  <c:v>39.103000000000002</c:v>
                </c:pt>
                <c:pt idx="18063">
                  <c:v>39.106999999999999</c:v>
                </c:pt>
                <c:pt idx="18064">
                  <c:v>39.111000000000004</c:v>
                </c:pt>
                <c:pt idx="18065">
                  <c:v>39.115000000000002</c:v>
                </c:pt>
                <c:pt idx="18066">
                  <c:v>39.119</c:v>
                </c:pt>
                <c:pt idx="18067">
                  <c:v>39.122999999999998</c:v>
                </c:pt>
                <c:pt idx="18068">
                  <c:v>39.128</c:v>
                </c:pt>
                <c:pt idx="18069">
                  <c:v>39.131999999999998</c:v>
                </c:pt>
                <c:pt idx="18070">
                  <c:v>39.136000000000003</c:v>
                </c:pt>
                <c:pt idx="18071">
                  <c:v>39.14</c:v>
                </c:pt>
                <c:pt idx="18072">
                  <c:v>39.143999999999998</c:v>
                </c:pt>
                <c:pt idx="18073">
                  <c:v>39.148000000000003</c:v>
                </c:pt>
                <c:pt idx="18074">
                  <c:v>39.152000000000001</c:v>
                </c:pt>
                <c:pt idx="18075">
                  <c:v>39.157000000000004</c:v>
                </c:pt>
                <c:pt idx="18076">
                  <c:v>39.161000000000001</c:v>
                </c:pt>
                <c:pt idx="18077">
                  <c:v>39.164999999999999</c:v>
                </c:pt>
                <c:pt idx="18078">
                  <c:v>39.169000000000004</c:v>
                </c:pt>
                <c:pt idx="18079">
                  <c:v>39.173000000000002</c:v>
                </c:pt>
                <c:pt idx="18080">
                  <c:v>39.177</c:v>
                </c:pt>
                <c:pt idx="18081">
                  <c:v>39.180999999999997</c:v>
                </c:pt>
                <c:pt idx="18082">
                  <c:v>39.186</c:v>
                </c:pt>
                <c:pt idx="18083">
                  <c:v>39.19</c:v>
                </c:pt>
                <c:pt idx="18084">
                  <c:v>39.194000000000003</c:v>
                </c:pt>
                <c:pt idx="18085">
                  <c:v>39.198</c:v>
                </c:pt>
                <c:pt idx="18086">
                  <c:v>39.201999999999998</c:v>
                </c:pt>
                <c:pt idx="18087">
                  <c:v>39.207000000000001</c:v>
                </c:pt>
                <c:pt idx="18088">
                  <c:v>39.210999999999999</c:v>
                </c:pt>
                <c:pt idx="18089">
                  <c:v>39.215000000000003</c:v>
                </c:pt>
                <c:pt idx="18090">
                  <c:v>39.219000000000001</c:v>
                </c:pt>
                <c:pt idx="18091">
                  <c:v>39.224000000000004</c:v>
                </c:pt>
                <c:pt idx="18092">
                  <c:v>39.228000000000002</c:v>
                </c:pt>
                <c:pt idx="18093">
                  <c:v>39.231999999999999</c:v>
                </c:pt>
                <c:pt idx="18094">
                  <c:v>39.236000000000004</c:v>
                </c:pt>
                <c:pt idx="18095">
                  <c:v>39.241</c:v>
                </c:pt>
                <c:pt idx="18096">
                  <c:v>39.244999999999997</c:v>
                </c:pt>
                <c:pt idx="18097">
                  <c:v>39.249000000000002</c:v>
                </c:pt>
                <c:pt idx="18098">
                  <c:v>39.253</c:v>
                </c:pt>
                <c:pt idx="18099">
                  <c:v>39.258000000000003</c:v>
                </c:pt>
                <c:pt idx="18100">
                  <c:v>39.262</c:v>
                </c:pt>
                <c:pt idx="18101">
                  <c:v>39.265999999999998</c:v>
                </c:pt>
                <c:pt idx="18102">
                  <c:v>39.270000000000003</c:v>
                </c:pt>
                <c:pt idx="18103">
                  <c:v>39.274999999999999</c:v>
                </c:pt>
                <c:pt idx="18104">
                  <c:v>39.279000000000003</c:v>
                </c:pt>
                <c:pt idx="18105">
                  <c:v>39.283000000000001</c:v>
                </c:pt>
                <c:pt idx="18106">
                  <c:v>39.286999999999999</c:v>
                </c:pt>
                <c:pt idx="18107">
                  <c:v>39.292000000000002</c:v>
                </c:pt>
                <c:pt idx="18108">
                  <c:v>39.295999999999999</c:v>
                </c:pt>
                <c:pt idx="18109">
                  <c:v>39.300000000000004</c:v>
                </c:pt>
                <c:pt idx="18110">
                  <c:v>39.304000000000002</c:v>
                </c:pt>
                <c:pt idx="18111">
                  <c:v>39.308999999999997</c:v>
                </c:pt>
                <c:pt idx="18112">
                  <c:v>39.313000000000002</c:v>
                </c:pt>
                <c:pt idx="18113">
                  <c:v>39.317</c:v>
                </c:pt>
                <c:pt idx="18114">
                  <c:v>39.320999999999998</c:v>
                </c:pt>
                <c:pt idx="18115">
                  <c:v>39.326000000000001</c:v>
                </c:pt>
                <c:pt idx="18116">
                  <c:v>39.33</c:v>
                </c:pt>
                <c:pt idx="18117">
                  <c:v>39.334000000000003</c:v>
                </c:pt>
                <c:pt idx="18118">
                  <c:v>39.338000000000001</c:v>
                </c:pt>
                <c:pt idx="18119">
                  <c:v>39.341999999999999</c:v>
                </c:pt>
                <c:pt idx="18120">
                  <c:v>39.347000000000001</c:v>
                </c:pt>
                <c:pt idx="18121">
                  <c:v>39.350999999999999</c:v>
                </c:pt>
                <c:pt idx="18122">
                  <c:v>39.355000000000004</c:v>
                </c:pt>
                <c:pt idx="18123">
                  <c:v>39.359000000000002</c:v>
                </c:pt>
                <c:pt idx="18124">
                  <c:v>39.364000000000004</c:v>
                </c:pt>
                <c:pt idx="18125">
                  <c:v>39.368000000000002</c:v>
                </c:pt>
                <c:pt idx="18126">
                  <c:v>39.372</c:v>
                </c:pt>
                <c:pt idx="18127">
                  <c:v>39.375999999999998</c:v>
                </c:pt>
                <c:pt idx="18128">
                  <c:v>39.380000000000003</c:v>
                </c:pt>
                <c:pt idx="18129">
                  <c:v>39.384</c:v>
                </c:pt>
                <c:pt idx="18130">
                  <c:v>39.389000000000003</c:v>
                </c:pt>
                <c:pt idx="18131">
                  <c:v>39.393000000000001</c:v>
                </c:pt>
                <c:pt idx="18132">
                  <c:v>39.396999999999998</c:v>
                </c:pt>
                <c:pt idx="18133">
                  <c:v>39.401000000000003</c:v>
                </c:pt>
                <c:pt idx="18134">
                  <c:v>39.405000000000001</c:v>
                </c:pt>
                <c:pt idx="18135">
                  <c:v>39.410000000000004</c:v>
                </c:pt>
                <c:pt idx="18136">
                  <c:v>39.414000000000001</c:v>
                </c:pt>
                <c:pt idx="18137">
                  <c:v>39.417999999999999</c:v>
                </c:pt>
                <c:pt idx="18138">
                  <c:v>39.422000000000004</c:v>
                </c:pt>
                <c:pt idx="18139">
                  <c:v>39.426000000000002</c:v>
                </c:pt>
                <c:pt idx="18140">
                  <c:v>39.43</c:v>
                </c:pt>
                <c:pt idx="18141">
                  <c:v>39.435000000000002</c:v>
                </c:pt>
                <c:pt idx="18142">
                  <c:v>39.439</c:v>
                </c:pt>
                <c:pt idx="18143">
                  <c:v>39.442999999999998</c:v>
                </c:pt>
                <c:pt idx="18144">
                  <c:v>39.447000000000003</c:v>
                </c:pt>
                <c:pt idx="18145">
                  <c:v>39.451000000000001</c:v>
                </c:pt>
                <c:pt idx="18146">
                  <c:v>39.454999999999998</c:v>
                </c:pt>
                <c:pt idx="18147">
                  <c:v>39.46</c:v>
                </c:pt>
                <c:pt idx="18148">
                  <c:v>39.463999999999999</c:v>
                </c:pt>
                <c:pt idx="18149">
                  <c:v>39.468000000000004</c:v>
                </c:pt>
                <c:pt idx="18150">
                  <c:v>39.472000000000001</c:v>
                </c:pt>
                <c:pt idx="18151">
                  <c:v>39.475999999999999</c:v>
                </c:pt>
                <c:pt idx="18152">
                  <c:v>39.480000000000004</c:v>
                </c:pt>
                <c:pt idx="18153">
                  <c:v>39.484999999999999</c:v>
                </c:pt>
                <c:pt idx="18154">
                  <c:v>39.489000000000004</c:v>
                </c:pt>
                <c:pt idx="18155">
                  <c:v>39.493000000000002</c:v>
                </c:pt>
                <c:pt idx="18156">
                  <c:v>39.497</c:v>
                </c:pt>
                <c:pt idx="18157">
                  <c:v>39.500999999999998</c:v>
                </c:pt>
                <c:pt idx="18158">
                  <c:v>39.505000000000003</c:v>
                </c:pt>
                <c:pt idx="18159">
                  <c:v>39.509</c:v>
                </c:pt>
                <c:pt idx="18160">
                  <c:v>39.514000000000003</c:v>
                </c:pt>
                <c:pt idx="18161">
                  <c:v>39.518000000000001</c:v>
                </c:pt>
                <c:pt idx="18162">
                  <c:v>39.521999999999998</c:v>
                </c:pt>
                <c:pt idx="18163">
                  <c:v>39.526000000000003</c:v>
                </c:pt>
                <c:pt idx="18164">
                  <c:v>39.53</c:v>
                </c:pt>
                <c:pt idx="18165">
                  <c:v>39.533999999999999</c:v>
                </c:pt>
                <c:pt idx="18166">
                  <c:v>39.538000000000004</c:v>
                </c:pt>
                <c:pt idx="18167">
                  <c:v>39.542999999999999</c:v>
                </c:pt>
                <c:pt idx="18168">
                  <c:v>39.547000000000004</c:v>
                </c:pt>
                <c:pt idx="18169">
                  <c:v>39.551000000000002</c:v>
                </c:pt>
                <c:pt idx="18170">
                  <c:v>39.555</c:v>
                </c:pt>
                <c:pt idx="18171">
                  <c:v>39.558999999999997</c:v>
                </c:pt>
                <c:pt idx="18172">
                  <c:v>39.563000000000002</c:v>
                </c:pt>
                <c:pt idx="18173">
                  <c:v>39.567</c:v>
                </c:pt>
                <c:pt idx="18174">
                  <c:v>39.570999999999998</c:v>
                </c:pt>
                <c:pt idx="18175">
                  <c:v>39.576000000000001</c:v>
                </c:pt>
                <c:pt idx="18176">
                  <c:v>39.58</c:v>
                </c:pt>
                <c:pt idx="18177">
                  <c:v>39.584000000000003</c:v>
                </c:pt>
                <c:pt idx="18178">
                  <c:v>39.588000000000001</c:v>
                </c:pt>
                <c:pt idx="18179">
                  <c:v>39.591999999999999</c:v>
                </c:pt>
                <c:pt idx="18180">
                  <c:v>39.596000000000004</c:v>
                </c:pt>
                <c:pt idx="18181">
                  <c:v>39.6</c:v>
                </c:pt>
                <c:pt idx="18182">
                  <c:v>39.603999999999999</c:v>
                </c:pt>
                <c:pt idx="18183">
                  <c:v>39.608000000000004</c:v>
                </c:pt>
                <c:pt idx="18184">
                  <c:v>39.613</c:v>
                </c:pt>
                <c:pt idx="18185">
                  <c:v>39.616999999999997</c:v>
                </c:pt>
                <c:pt idx="18186">
                  <c:v>39.621000000000002</c:v>
                </c:pt>
                <c:pt idx="18187">
                  <c:v>39.625</c:v>
                </c:pt>
                <c:pt idx="18188">
                  <c:v>39.628999999999998</c:v>
                </c:pt>
                <c:pt idx="18189">
                  <c:v>39.633000000000003</c:v>
                </c:pt>
                <c:pt idx="18190">
                  <c:v>39.637</c:v>
                </c:pt>
                <c:pt idx="18191">
                  <c:v>39.640999999999998</c:v>
                </c:pt>
                <c:pt idx="18192">
                  <c:v>39.645000000000003</c:v>
                </c:pt>
                <c:pt idx="18193">
                  <c:v>39.649000000000001</c:v>
                </c:pt>
                <c:pt idx="18194">
                  <c:v>39.654000000000003</c:v>
                </c:pt>
                <c:pt idx="18195">
                  <c:v>39.658000000000001</c:v>
                </c:pt>
                <c:pt idx="18196">
                  <c:v>39.661999999999999</c:v>
                </c:pt>
                <c:pt idx="18197">
                  <c:v>39.666000000000004</c:v>
                </c:pt>
                <c:pt idx="18198">
                  <c:v>39.67</c:v>
                </c:pt>
                <c:pt idx="18199">
                  <c:v>39.673999999999999</c:v>
                </c:pt>
                <c:pt idx="18200">
                  <c:v>39.677999999999997</c:v>
                </c:pt>
                <c:pt idx="18201">
                  <c:v>39.682000000000002</c:v>
                </c:pt>
                <c:pt idx="18202">
                  <c:v>39.686</c:v>
                </c:pt>
                <c:pt idx="18203">
                  <c:v>39.69</c:v>
                </c:pt>
                <c:pt idx="18204">
                  <c:v>39.694000000000003</c:v>
                </c:pt>
                <c:pt idx="18205">
                  <c:v>39.698</c:v>
                </c:pt>
                <c:pt idx="18206">
                  <c:v>39.701999999999998</c:v>
                </c:pt>
                <c:pt idx="18207">
                  <c:v>39.706000000000003</c:v>
                </c:pt>
                <c:pt idx="18208">
                  <c:v>39.71</c:v>
                </c:pt>
                <c:pt idx="18209">
                  <c:v>39.713999999999999</c:v>
                </c:pt>
                <c:pt idx="18210">
                  <c:v>39.718000000000004</c:v>
                </c:pt>
                <c:pt idx="18211">
                  <c:v>39.722000000000001</c:v>
                </c:pt>
                <c:pt idx="18212">
                  <c:v>39.725999999999999</c:v>
                </c:pt>
                <c:pt idx="18213">
                  <c:v>39.730000000000004</c:v>
                </c:pt>
                <c:pt idx="18214">
                  <c:v>39.734000000000002</c:v>
                </c:pt>
                <c:pt idx="18215">
                  <c:v>39.738</c:v>
                </c:pt>
                <c:pt idx="18216">
                  <c:v>39.741999999999997</c:v>
                </c:pt>
                <c:pt idx="18217">
                  <c:v>39.746000000000002</c:v>
                </c:pt>
                <c:pt idx="18218">
                  <c:v>39.75</c:v>
                </c:pt>
                <c:pt idx="18219">
                  <c:v>39.753999999999998</c:v>
                </c:pt>
                <c:pt idx="18220">
                  <c:v>39.758000000000003</c:v>
                </c:pt>
                <c:pt idx="18221">
                  <c:v>39.762</c:v>
                </c:pt>
                <c:pt idx="18222">
                  <c:v>39.765999999999998</c:v>
                </c:pt>
                <c:pt idx="18223">
                  <c:v>39.770000000000003</c:v>
                </c:pt>
                <c:pt idx="18224">
                  <c:v>39.774000000000001</c:v>
                </c:pt>
                <c:pt idx="18225">
                  <c:v>39.777999999999999</c:v>
                </c:pt>
                <c:pt idx="18226">
                  <c:v>39.782000000000004</c:v>
                </c:pt>
                <c:pt idx="18227">
                  <c:v>39.786000000000001</c:v>
                </c:pt>
                <c:pt idx="18228">
                  <c:v>39.79</c:v>
                </c:pt>
                <c:pt idx="18229">
                  <c:v>39.794000000000004</c:v>
                </c:pt>
                <c:pt idx="18230">
                  <c:v>39.798000000000002</c:v>
                </c:pt>
                <c:pt idx="18231">
                  <c:v>39.802</c:v>
                </c:pt>
                <c:pt idx="18232">
                  <c:v>39.805999999999997</c:v>
                </c:pt>
                <c:pt idx="18233">
                  <c:v>39.81</c:v>
                </c:pt>
                <c:pt idx="18234">
                  <c:v>39.814</c:v>
                </c:pt>
                <c:pt idx="18235">
                  <c:v>39.817999999999998</c:v>
                </c:pt>
                <c:pt idx="18236">
                  <c:v>39.822000000000003</c:v>
                </c:pt>
                <c:pt idx="18237">
                  <c:v>39.825000000000003</c:v>
                </c:pt>
                <c:pt idx="18238">
                  <c:v>39.829000000000001</c:v>
                </c:pt>
                <c:pt idx="18239">
                  <c:v>39.832999999999998</c:v>
                </c:pt>
                <c:pt idx="18240">
                  <c:v>39.837000000000003</c:v>
                </c:pt>
                <c:pt idx="18241">
                  <c:v>39.841000000000001</c:v>
                </c:pt>
                <c:pt idx="18242">
                  <c:v>39.844999999999999</c:v>
                </c:pt>
                <c:pt idx="18243">
                  <c:v>39.849000000000004</c:v>
                </c:pt>
                <c:pt idx="18244">
                  <c:v>39.853000000000002</c:v>
                </c:pt>
                <c:pt idx="18245">
                  <c:v>39.856999999999999</c:v>
                </c:pt>
                <c:pt idx="18246">
                  <c:v>39.861000000000004</c:v>
                </c:pt>
                <c:pt idx="18247">
                  <c:v>39.865000000000002</c:v>
                </c:pt>
                <c:pt idx="18248">
                  <c:v>39.869</c:v>
                </c:pt>
                <c:pt idx="18249">
                  <c:v>39.872</c:v>
                </c:pt>
                <c:pt idx="18250">
                  <c:v>39.875999999999998</c:v>
                </c:pt>
                <c:pt idx="18251">
                  <c:v>39.880000000000003</c:v>
                </c:pt>
                <c:pt idx="18252">
                  <c:v>39.884</c:v>
                </c:pt>
                <c:pt idx="18253">
                  <c:v>39.887999999999998</c:v>
                </c:pt>
                <c:pt idx="18254">
                  <c:v>39.892000000000003</c:v>
                </c:pt>
                <c:pt idx="18255">
                  <c:v>39.896000000000001</c:v>
                </c:pt>
                <c:pt idx="18256">
                  <c:v>39.9</c:v>
                </c:pt>
                <c:pt idx="18257">
                  <c:v>39.904000000000003</c:v>
                </c:pt>
                <c:pt idx="18258">
                  <c:v>39.908000000000001</c:v>
                </c:pt>
                <c:pt idx="18259">
                  <c:v>39.911000000000001</c:v>
                </c:pt>
                <c:pt idx="18260">
                  <c:v>39.914999999999999</c:v>
                </c:pt>
                <c:pt idx="18261">
                  <c:v>39.919000000000004</c:v>
                </c:pt>
                <c:pt idx="18262">
                  <c:v>39.923000000000002</c:v>
                </c:pt>
                <c:pt idx="18263">
                  <c:v>39.927</c:v>
                </c:pt>
                <c:pt idx="18264">
                  <c:v>39.930999999999997</c:v>
                </c:pt>
                <c:pt idx="18265">
                  <c:v>39.935000000000002</c:v>
                </c:pt>
                <c:pt idx="18266">
                  <c:v>39.939</c:v>
                </c:pt>
                <c:pt idx="18267">
                  <c:v>39.942999999999998</c:v>
                </c:pt>
                <c:pt idx="18268">
                  <c:v>39.945999999999998</c:v>
                </c:pt>
                <c:pt idx="18269">
                  <c:v>39.950000000000003</c:v>
                </c:pt>
                <c:pt idx="18270">
                  <c:v>39.954000000000001</c:v>
                </c:pt>
                <c:pt idx="18271">
                  <c:v>39.957999999999998</c:v>
                </c:pt>
                <c:pt idx="18272">
                  <c:v>39.962000000000003</c:v>
                </c:pt>
                <c:pt idx="18273">
                  <c:v>39.966000000000001</c:v>
                </c:pt>
                <c:pt idx="18274">
                  <c:v>39.97</c:v>
                </c:pt>
                <c:pt idx="18275">
                  <c:v>39.974000000000004</c:v>
                </c:pt>
                <c:pt idx="18276">
                  <c:v>39.977000000000004</c:v>
                </c:pt>
                <c:pt idx="18277">
                  <c:v>39.981000000000002</c:v>
                </c:pt>
                <c:pt idx="18278">
                  <c:v>39.984999999999999</c:v>
                </c:pt>
                <c:pt idx="18279">
                  <c:v>39.989000000000004</c:v>
                </c:pt>
                <c:pt idx="18280">
                  <c:v>39.993000000000002</c:v>
                </c:pt>
                <c:pt idx="18281">
                  <c:v>39.997</c:v>
                </c:pt>
                <c:pt idx="18282">
                  <c:v>40.000999999999998</c:v>
                </c:pt>
                <c:pt idx="18283">
                  <c:v>40.003999999999998</c:v>
                </c:pt>
                <c:pt idx="18284">
                  <c:v>40.008000000000003</c:v>
                </c:pt>
                <c:pt idx="18285">
                  <c:v>40.012</c:v>
                </c:pt>
                <c:pt idx="18286">
                  <c:v>40.015999999999998</c:v>
                </c:pt>
                <c:pt idx="18287">
                  <c:v>40.020000000000003</c:v>
                </c:pt>
                <c:pt idx="18288">
                  <c:v>40.024000000000001</c:v>
                </c:pt>
                <c:pt idx="18289">
                  <c:v>40.027999999999999</c:v>
                </c:pt>
                <c:pt idx="18290">
                  <c:v>40.030999999999999</c:v>
                </c:pt>
                <c:pt idx="18291">
                  <c:v>40.035000000000004</c:v>
                </c:pt>
                <c:pt idx="18292">
                  <c:v>40.039000000000001</c:v>
                </c:pt>
                <c:pt idx="18293">
                  <c:v>40.042999999999999</c:v>
                </c:pt>
                <c:pt idx="18294">
                  <c:v>40.047000000000004</c:v>
                </c:pt>
                <c:pt idx="18295">
                  <c:v>40.051000000000002</c:v>
                </c:pt>
                <c:pt idx="18296">
                  <c:v>40.055</c:v>
                </c:pt>
                <c:pt idx="18297">
                  <c:v>40.058</c:v>
                </c:pt>
                <c:pt idx="18298">
                  <c:v>40.061999999999998</c:v>
                </c:pt>
                <c:pt idx="18299">
                  <c:v>40.066000000000003</c:v>
                </c:pt>
                <c:pt idx="18300">
                  <c:v>40.07</c:v>
                </c:pt>
                <c:pt idx="18301">
                  <c:v>40.073999999999998</c:v>
                </c:pt>
                <c:pt idx="18302">
                  <c:v>40.078000000000003</c:v>
                </c:pt>
                <c:pt idx="18303">
                  <c:v>40.082000000000001</c:v>
                </c:pt>
                <c:pt idx="18304">
                  <c:v>40.085000000000001</c:v>
                </c:pt>
                <c:pt idx="18305">
                  <c:v>40.088999999999999</c:v>
                </c:pt>
                <c:pt idx="18306">
                  <c:v>40.093000000000004</c:v>
                </c:pt>
                <c:pt idx="18307">
                  <c:v>40.097000000000001</c:v>
                </c:pt>
                <c:pt idx="18308">
                  <c:v>40.100999999999999</c:v>
                </c:pt>
                <c:pt idx="18309">
                  <c:v>40.105000000000004</c:v>
                </c:pt>
                <c:pt idx="18310">
                  <c:v>40.108000000000004</c:v>
                </c:pt>
                <c:pt idx="18311">
                  <c:v>40.112000000000002</c:v>
                </c:pt>
                <c:pt idx="18312">
                  <c:v>40.116</c:v>
                </c:pt>
                <c:pt idx="18313">
                  <c:v>40.119999999999997</c:v>
                </c:pt>
                <c:pt idx="18314">
                  <c:v>40.124000000000002</c:v>
                </c:pt>
                <c:pt idx="18315">
                  <c:v>40.128</c:v>
                </c:pt>
                <c:pt idx="18316">
                  <c:v>40.131999999999998</c:v>
                </c:pt>
                <c:pt idx="18317">
                  <c:v>40.134999999999998</c:v>
                </c:pt>
                <c:pt idx="18318">
                  <c:v>40.139000000000003</c:v>
                </c:pt>
                <c:pt idx="18319">
                  <c:v>40.143000000000001</c:v>
                </c:pt>
                <c:pt idx="18320">
                  <c:v>40.146999999999998</c:v>
                </c:pt>
                <c:pt idx="18321">
                  <c:v>40.151000000000003</c:v>
                </c:pt>
                <c:pt idx="18322">
                  <c:v>40.155000000000001</c:v>
                </c:pt>
                <c:pt idx="18323">
                  <c:v>40.158999999999999</c:v>
                </c:pt>
                <c:pt idx="18324">
                  <c:v>40.161999999999999</c:v>
                </c:pt>
                <c:pt idx="18325">
                  <c:v>40.166000000000004</c:v>
                </c:pt>
                <c:pt idx="18326">
                  <c:v>40.17</c:v>
                </c:pt>
                <c:pt idx="18327">
                  <c:v>40.173999999999999</c:v>
                </c:pt>
                <c:pt idx="18328">
                  <c:v>40.178000000000004</c:v>
                </c:pt>
                <c:pt idx="18329">
                  <c:v>40.182000000000002</c:v>
                </c:pt>
                <c:pt idx="18330">
                  <c:v>40.186</c:v>
                </c:pt>
                <c:pt idx="18331">
                  <c:v>40.189</c:v>
                </c:pt>
                <c:pt idx="18332">
                  <c:v>40.192999999999998</c:v>
                </c:pt>
                <c:pt idx="18333">
                  <c:v>40.197000000000003</c:v>
                </c:pt>
                <c:pt idx="18334">
                  <c:v>40.201000000000001</c:v>
                </c:pt>
                <c:pt idx="18335">
                  <c:v>40.204999999999998</c:v>
                </c:pt>
                <c:pt idx="18336">
                  <c:v>40.209000000000003</c:v>
                </c:pt>
                <c:pt idx="18337">
                  <c:v>40.213000000000001</c:v>
                </c:pt>
                <c:pt idx="18338">
                  <c:v>40.216000000000001</c:v>
                </c:pt>
                <c:pt idx="18339">
                  <c:v>40.22</c:v>
                </c:pt>
                <c:pt idx="18340">
                  <c:v>40.224000000000004</c:v>
                </c:pt>
                <c:pt idx="18341">
                  <c:v>40.228000000000002</c:v>
                </c:pt>
                <c:pt idx="18342">
                  <c:v>40.231999999999999</c:v>
                </c:pt>
                <c:pt idx="18343">
                  <c:v>40.236000000000004</c:v>
                </c:pt>
                <c:pt idx="18344">
                  <c:v>40.24</c:v>
                </c:pt>
                <c:pt idx="18345">
                  <c:v>40.243000000000002</c:v>
                </c:pt>
                <c:pt idx="18346">
                  <c:v>40.247</c:v>
                </c:pt>
                <c:pt idx="18347">
                  <c:v>40.250999999999998</c:v>
                </c:pt>
                <c:pt idx="18348">
                  <c:v>40.255000000000003</c:v>
                </c:pt>
                <c:pt idx="18349">
                  <c:v>40.259</c:v>
                </c:pt>
                <c:pt idx="18350">
                  <c:v>40.262999999999998</c:v>
                </c:pt>
                <c:pt idx="18351">
                  <c:v>40.267000000000003</c:v>
                </c:pt>
                <c:pt idx="18352">
                  <c:v>40.271000000000001</c:v>
                </c:pt>
                <c:pt idx="18353">
                  <c:v>40.274000000000001</c:v>
                </c:pt>
                <c:pt idx="18354">
                  <c:v>40.277999999999999</c:v>
                </c:pt>
                <c:pt idx="18355">
                  <c:v>40.282000000000004</c:v>
                </c:pt>
                <c:pt idx="18356">
                  <c:v>40.286000000000001</c:v>
                </c:pt>
                <c:pt idx="18357">
                  <c:v>40.29</c:v>
                </c:pt>
                <c:pt idx="18358">
                  <c:v>40.294000000000004</c:v>
                </c:pt>
                <c:pt idx="18359">
                  <c:v>40.298000000000002</c:v>
                </c:pt>
                <c:pt idx="18360">
                  <c:v>40.302</c:v>
                </c:pt>
                <c:pt idx="18361">
                  <c:v>40.305</c:v>
                </c:pt>
                <c:pt idx="18362">
                  <c:v>40.308999999999997</c:v>
                </c:pt>
                <c:pt idx="18363">
                  <c:v>40.313000000000002</c:v>
                </c:pt>
                <c:pt idx="18364">
                  <c:v>40.317</c:v>
                </c:pt>
                <c:pt idx="18365">
                  <c:v>40.320999999999998</c:v>
                </c:pt>
                <c:pt idx="18366">
                  <c:v>40.325000000000003</c:v>
                </c:pt>
                <c:pt idx="18367">
                  <c:v>40.329000000000001</c:v>
                </c:pt>
                <c:pt idx="18368">
                  <c:v>40.332999999999998</c:v>
                </c:pt>
                <c:pt idx="18369">
                  <c:v>40.337000000000003</c:v>
                </c:pt>
                <c:pt idx="18370">
                  <c:v>40.340000000000003</c:v>
                </c:pt>
                <c:pt idx="18371">
                  <c:v>40.344000000000001</c:v>
                </c:pt>
                <c:pt idx="18372">
                  <c:v>40.347999999999999</c:v>
                </c:pt>
                <c:pt idx="18373">
                  <c:v>40.352000000000004</c:v>
                </c:pt>
                <c:pt idx="18374">
                  <c:v>40.356000000000002</c:v>
                </c:pt>
                <c:pt idx="18375">
                  <c:v>40.36</c:v>
                </c:pt>
                <c:pt idx="18376">
                  <c:v>40.364000000000004</c:v>
                </c:pt>
                <c:pt idx="18377">
                  <c:v>40.368000000000002</c:v>
                </c:pt>
                <c:pt idx="18378">
                  <c:v>40.372</c:v>
                </c:pt>
                <c:pt idx="18379">
                  <c:v>40.375</c:v>
                </c:pt>
                <c:pt idx="18380">
                  <c:v>40.378999999999998</c:v>
                </c:pt>
                <c:pt idx="18381">
                  <c:v>40.383000000000003</c:v>
                </c:pt>
                <c:pt idx="18382">
                  <c:v>40.387</c:v>
                </c:pt>
                <c:pt idx="18383">
                  <c:v>40.390999999999998</c:v>
                </c:pt>
                <c:pt idx="18384">
                  <c:v>40.395000000000003</c:v>
                </c:pt>
                <c:pt idx="18385">
                  <c:v>40.399000000000001</c:v>
                </c:pt>
                <c:pt idx="18386">
                  <c:v>40.402999999999999</c:v>
                </c:pt>
                <c:pt idx="18387">
                  <c:v>40.407000000000004</c:v>
                </c:pt>
                <c:pt idx="18388">
                  <c:v>40.411000000000001</c:v>
                </c:pt>
                <c:pt idx="18389">
                  <c:v>40.414999999999999</c:v>
                </c:pt>
                <c:pt idx="18390">
                  <c:v>40.417999999999999</c:v>
                </c:pt>
                <c:pt idx="18391">
                  <c:v>40.422000000000004</c:v>
                </c:pt>
                <c:pt idx="18392">
                  <c:v>40.426000000000002</c:v>
                </c:pt>
                <c:pt idx="18393">
                  <c:v>40.43</c:v>
                </c:pt>
                <c:pt idx="18394">
                  <c:v>40.433999999999997</c:v>
                </c:pt>
                <c:pt idx="18395">
                  <c:v>40.438000000000002</c:v>
                </c:pt>
                <c:pt idx="18396">
                  <c:v>40.442</c:v>
                </c:pt>
                <c:pt idx="18397">
                  <c:v>40.445999999999998</c:v>
                </c:pt>
                <c:pt idx="18398">
                  <c:v>40.450000000000003</c:v>
                </c:pt>
                <c:pt idx="18399">
                  <c:v>40.454000000000001</c:v>
                </c:pt>
                <c:pt idx="18400">
                  <c:v>40.457000000000001</c:v>
                </c:pt>
                <c:pt idx="18401">
                  <c:v>40.460999999999999</c:v>
                </c:pt>
                <c:pt idx="18402">
                  <c:v>40.465000000000003</c:v>
                </c:pt>
                <c:pt idx="18403">
                  <c:v>40.469000000000001</c:v>
                </c:pt>
                <c:pt idx="18404">
                  <c:v>40.472999999999999</c:v>
                </c:pt>
                <c:pt idx="18405">
                  <c:v>40.477000000000004</c:v>
                </c:pt>
                <c:pt idx="18406">
                  <c:v>40.481000000000002</c:v>
                </c:pt>
                <c:pt idx="18407">
                  <c:v>40.484999999999999</c:v>
                </c:pt>
                <c:pt idx="18408">
                  <c:v>40.489000000000004</c:v>
                </c:pt>
                <c:pt idx="18409">
                  <c:v>40.493000000000002</c:v>
                </c:pt>
                <c:pt idx="18410">
                  <c:v>40.497</c:v>
                </c:pt>
                <c:pt idx="18411">
                  <c:v>40.500999999999998</c:v>
                </c:pt>
                <c:pt idx="18412">
                  <c:v>40.503999999999998</c:v>
                </c:pt>
                <c:pt idx="18413">
                  <c:v>40.508000000000003</c:v>
                </c:pt>
                <c:pt idx="18414">
                  <c:v>40.512</c:v>
                </c:pt>
                <c:pt idx="18415">
                  <c:v>40.515999999999998</c:v>
                </c:pt>
                <c:pt idx="18416">
                  <c:v>40.520000000000003</c:v>
                </c:pt>
                <c:pt idx="18417">
                  <c:v>40.524000000000001</c:v>
                </c:pt>
                <c:pt idx="18418">
                  <c:v>40.527999999999999</c:v>
                </c:pt>
                <c:pt idx="18419">
                  <c:v>40.532000000000004</c:v>
                </c:pt>
                <c:pt idx="18420">
                  <c:v>40.536000000000001</c:v>
                </c:pt>
                <c:pt idx="18421">
                  <c:v>40.54</c:v>
                </c:pt>
                <c:pt idx="18422">
                  <c:v>40.544000000000004</c:v>
                </c:pt>
                <c:pt idx="18423">
                  <c:v>40.548000000000002</c:v>
                </c:pt>
                <c:pt idx="18424">
                  <c:v>40.551000000000002</c:v>
                </c:pt>
                <c:pt idx="18425">
                  <c:v>40.555</c:v>
                </c:pt>
                <c:pt idx="18426">
                  <c:v>40.558999999999997</c:v>
                </c:pt>
                <c:pt idx="18427">
                  <c:v>40.563000000000002</c:v>
                </c:pt>
                <c:pt idx="18428">
                  <c:v>40.567</c:v>
                </c:pt>
                <c:pt idx="18429">
                  <c:v>40.570999999999998</c:v>
                </c:pt>
                <c:pt idx="18430">
                  <c:v>40.575000000000003</c:v>
                </c:pt>
                <c:pt idx="18431">
                  <c:v>40.579000000000001</c:v>
                </c:pt>
                <c:pt idx="18432">
                  <c:v>40.582999999999998</c:v>
                </c:pt>
                <c:pt idx="18433">
                  <c:v>40.587000000000003</c:v>
                </c:pt>
                <c:pt idx="18434">
                  <c:v>40.591000000000001</c:v>
                </c:pt>
                <c:pt idx="18435">
                  <c:v>40.594999999999999</c:v>
                </c:pt>
                <c:pt idx="18436">
                  <c:v>40.599000000000004</c:v>
                </c:pt>
                <c:pt idx="18437">
                  <c:v>40.603000000000002</c:v>
                </c:pt>
                <c:pt idx="18438">
                  <c:v>40.606000000000002</c:v>
                </c:pt>
                <c:pt idx="18439">
                  <c:v>40.61</c:v>
                </c:pt>
                <c:pt idx="18440">
                  <c:v>40.614000000000004</c:v>
                </c:pt>
                <c:pt idx="18441">
                  <c:v>40.618000000000002</c:v>
                </c:pt>
                <c:pt idx="18442">
                  <c:v>40.622</c:v>
                </c:pt>
                <c:pt idx="18443">
                  <c:v>40.625999999999998</c:v>
                </c:pt>
                <c:pt idx="18444">
                  <c:v>40.630000000000003</c:v>
                </c:pt>
                <c:pt idx="18445">
                  <c:v>40.634</c:v>
                </c:pt>
                <c:pt idx="18446">
                  <c:v>40.637999999999998</c:v>
                </c:pt>
                <c:pt idx="18447">
                  <c:v>40.642000000000003</c:v>
                </c:pt>
                <c:pt idx="18448">
                  <c:v>40.646000000000001</c:v>
                </c:pt>
                <c:pt idx="18449">
                  <c:v>40.65</c:v>
                </c:pt>
                <c:pt idx="18450">
                  <c:v>40.654000000000003</c:v>
                </c:pt>
                <c:pt idx="18451">
                  <c:v>40.658000000000001</c:v>
                </c:pt>
                <c:pt idx="18452">
                  <c:v>40.661999999999999</c:v>
                </c:pt>
                <c:pt idx="18453">
                  <c:v>40.664999999999999</c:v>
                </c:pt>
                <c:pt idx="18454">
                  <c:v>40.669000000000004</c:v>
                </c:pt>
                <c:pt idx="18455">
                  <c:v>40.673000000000002</c:v>
                </c:pt>
                <c:pt idx="18456">
                  <c:v>40.677</c:v>
                </c:pt>
                <c:pt idx="18457">
                  <c:v>40.680999999999997</c:v>
                </c:pt>
                <c:pt idx="18458">
                  <c:v>40.685000000000002</c:v>
                </c:pt>
                <c:pt idx="18459">
                  <c:v>40.689</c:v>
                </c:pt>
                <c:pt idx="18460">
                  <c:v>40.692999999999998</c:v>
                </c:pt>
                <c:pt idx="18461">
                  <c:v>40.697000000000003</c:v>
                </c:pt>
                <c:pt idx="18462">
                  <c:v>40.701000000000001</c:v>
                </c:pt>
                <c:pt idx="18463">
                  <c:v>40.704999999999998</c:v>
                </c:pt>
                <c:pt idx="18464">
                  <c:v>40.709000000000003</c:v>
                </c:pt>
                <c:pt idx="18465">
                  <c:v>40.713000000000001</c:v>
                </c:pt>
                <c:pt idx="18466">
                  <c:v>40.716999999999999</c:v>
                </c:pt>
                <c:pt idx="18467">
                  <c:v>40.721000000000004</c:v>
                </c:pt>
                <c:pt idx="18468">
                  <c:v>40.725000000000001</c:v>
                </c:pt>
                <c:pt idx="18469">
                  <c:v>40.728000000000002</c:v>
                </c:pt>
                <c:pt idx="18470">
                  <c:v>40.731999999999999</c:v>
                </c:pt>
                <c:pt idx="18471">
                  <c:v>40.736000000000004</c:v>
                </c:pt>
                <c:pt idx="18472">
                  <c:v>40.74</c:v>
                </c:pt>
                <c:pt idx="18473">
                  <c:v>40.744</c:v>
                </c:pt>
                <c:pt idx="18474">
                  <c:v>40.747999999999998</c:v>
                </c:pt>
                <c:pt idx="18475">
                  <c:v>40.752000000000002</c:v>
                </c:pt>
                <c:pt idx="18476">
                  <c:v>40.756</c:v>
                </c:pt>
                <c:pt idx="18477">
                  <c:v>40.76</c:v>
                </c:pt>
                <c:pt idx="18478">
                  <c:v>40.764000000000003</c:v>
                </c:pt>
                <c:pt idx="18479">
                  <c:v>40.768000000000001</c:v>
                </c:pt>
                <c:pt idx="18480">
                  <c:v>40.771999999999998</c:v>
                </c:pt>
                <c:pt idx="18481">
                  <c:v>40.776000000000003</c:v>
                </c:pt>
                <c:pt idx="18482">
                  <c:v>40.78</c:v>
                </c:pt>
                <c:pt idx="18483">
                  <c:v>40.783999999999999</c:v>
                </c:pt>
                <c:pt idx="18484">
                  <c:v>40.788000000000004</c:v>
                </c:pt>
                <c:pt idx="18485">
                  <c:v>40.792000000000002</c:v>
                </c:pt>
                <c:pt idx="18486">
                  <c:v>40.795999999999999</c:v>
                </c:pt>
                <c:pt idx="18487">
                  <c:v>40.800000000000004</c:v>
                </c:pt>
                <c:pt idx="18488">
                  <c:v>40.803000000000004</c:v>
                </c:pt>
                <c:pt idx="18489">
                  <c:v>40.807000000000002</c:v>
                </c:pt>
                <c:pt idx="18490">
                  <c:v>40.811</c:v>
                </c:pt>
                <c:pt idx="18491">
                  <c:v>40.814999999999998</c:v>
                </c:pt>
                <c:pt idx="18492">
                  <c:v>40.819000000000003</c:v>
                </c:pt>
                <c:pt idx="18493">
                  <c:v>40.823</c:v>
                </c:pt>
                <c:pt idx="18494">
                  <c:v>40.826999999999998</c:v>
                </c:pt>
                <c:pt idx="18495">
                  <c:v>40.831000000000003</c:v>
                </c:pt>
                <c:pt idx="18496">
                  <c:v>40.835000000000001</c:v>
                </c:pt>
                <c:pt idx="18497">
                  <c:v>40.838999999999999</c:v>
                </c:pt>
                <c:pt idx="18498">
                  <c:v>40.843000000000004</c:v>
                </c:pt>
                <c:pt idx="18499">
                  <c:v>40.847000000000001</c:v>
                </c:pt>
                <c:pt idx="18500">
                  <c:v>40.850999999999999</c:v>
                </c:pt>
                <c:pt idx="18501">
                  <c:v>40.855000000000004</c:v>
                </c:pt>
                <c:pt idx="18502">
                  <c:v>40.859000000000002</c:v>
                </c:pt>
                <c:pt idx="18503">
                  <c:v>40.863</c:v>
                </c:pt>
                <c:pt idx="18504">
                  <c:v>40.866999999999997</c:v>
                </c:pt>
                <c:pt idx="18505">
                  <c:v>40.871000000000002</c:v>
                </c:pt>
                <c:pt idx="18506">
                  <c:v>40.875</c:v>
                </c:pt>
                <c:pt idx="18507">
                  <c:v>40.878999999999998</c:v>
                </c:pt>
                <c:pt idx="18508">
                  <c:v>40.883000000000003</c:v>
                </c:pt>
                <c:pt idx="18509">
                  <c:v>40.887</c:v>
                </c:pt>
                <c:pt idx="18510">
                  <c:v>40.890999999999998</c:v>
                </c:pt>
                <c:pt idx="18511">
                  <c:v>40.893999999999998</c:v>
                </c:pt>
                <c:pt idx="18512">
                  <c:v>40.898000000000003</c:v>
                </c:pt>
                <c:pt idx="18513">
                  <c:v>40.902000000000001</c:v>
                </c:pt>
                <c:pt idx="18514">
                  <c:v>40.905999999999999</c:v>
                </c:pt>
                <c:pt idx="18515">
                  <c:v>40.910000000000004</c:v>
                </c:pt>
                <c:pt idx="18516">
                  <c:v>40.914000000000001</c:v>
                </c:pt>
                <c:pt idx="18517">
                  <c:v>40.917999999999999</c:v>
                </c:pt>
                <c:pt idx="18518">
                  <c:v>40.922000000000004</c:v>
                </c:pt>
                <c:pt idx="18519">
                  <c:v>40.926000000000002</c:v>
                </c:pt>
                <c:pt idx="18520">
                  <c:v>40.93</c:v>
                </c:pt>
                <c:pt idx="18521">
                  <c:v>40.933999999999997</c:v>
                </c:pt>
                <c:pt idx="18522">
                  <c:v>40.938000000000002</c:v>
                </c:pt>
                <c:pt idx="18523">
                  <c:v>40.942</c:v>
                </c:pt>
                <c:pt idx="18524">
                  <c:v>40.945999999999998</c:v>
                </c:pt>
                <c:pt idx="18525">
                  <c:v>40.950000000000003</c:v>
                </c:pt>
                <c:pt idx="18526">
                  <c:v>40.954000000000001</c:v>
                </c:pt>
                <c:pt idx="18527">
                  <c:v>40.957999999999998</c:v>
                </c:pt>
                <c:pt idx="18528">
                  <c:v>40.962000000000003</c:v>
                </c:pt>
                <c:pt idx="18529">
                  <c:v>40.966000000000001</c:v>
                </c:pt>
                <c:pt idx="18530">
                  <c:v>40.97</c:v>
                </c:pt>
                <c:pt idx="18531">
                  <c:v>40.974000000000004</c:v>
                </c:pt>
                <c:pt idx="18532">
                  <c:v>40.978000000000002</c:v>
                </c:pt>
                <c:pt idx="18533">
                  <c:v>40.981999999999999</c:v>
                </c:pt>
                <c:pt idx="18534">
                  <c:v>40.986000000000004</c:v>
                </c:pt>
                <c:pt idx="18535">
                  <c:v>40.99</c:v>
                </c:pt>
                <c:pt idx="18536">
                  <c:v>40.994</c:v>
                </c:pt>
                <c:pt idx="18537">
                  <c:v>40.997999999999998</c:v>
                </c:pt>
                <c:pt idx="18538">
                  <c:v>41.002000000000002</c:v>
                </c:pt>
                <c:pt idx="18539">
                  <c:v>41.006</c:v>
                </c:pt>
                <c:pt idx="18540">
                  <c:v>41.009</c:v>
                </c:pt>
                <c:pt idx="18541">
                  <c:v>41.012999999999998</c:v>
                </c:pt>
                <c:pt idx="18542">
                  <c:v>41.017000000000003</c:v>
                </c:pt>
                <c:pt idx="18543">
                  <c:v>41.021000000000001</c:v>
                </c:pt>
                <c:pt idx="18544">
                  <c:v>41.024999999999999</c:v>
                </c:pt>
                <c:pt idx="18545">
                  <c:v>41.029000000000003</c:v>
                </c:pt>
                <c:pt idx="18546">
                  <c:v>41.033000000000001</c:v>
                </c:pt>
                <c:pt idx="18547">
                  <c:v>41.036999999999999</c:v>
                </c:pt>
                <c:pt idx="18548">
                  <c:v>41.041000000000004</c:v>
                </c:pt>
                <c:pt idx="18549">
                  <c:v>41.045000000000002</c:v>
                </c:pt>
                <c:pt idx="18550">
                  <c:v>41.048999999999999</c:v>
                </c:pt>
                <c:pt idx="18551">
                  <c:v>41.053000000000004</c:v>
                </c:pt>
                <c:pt idx="18552">
                  <c:v>41.057000000000002</c:v>
                </c:pt>
                <c:pt idx="18553">
                  <c:v>41.061</c:v>
                </c:pt>
                <c:pt idx="18554">
                  <c:v>41.064999999999998</c:v>
                </c:pt>
                <c:pt idx="18555">
                  <c:v>41.069000000000003</c:v>
                </c:pt>
                <c:pt idx="18556">
                  <c:v>41.073</c:v>
                </c:pt>
                <c:pt idx="18557">
                  <c:v>41.076999999999998</c:v>
                </c:pt>
                <c:pt idx="18558">
                  <c:v>41.081000000000003</c:v>
                </c:pt>
                <c:pt idx="18559">
                  <c:v>41.085000000000001</c:v>
                </c:pt>
                <c:pt idx="18560">
                  <c:v>41.088999999999999</c:v>
                </c:pt>
                <c:pt idx="18561">
                  <c:v>41.093000000000004</c:v>
                </c:pt>
                <c:pt idx="18562">
                  <c:v>41.097000000000001</c:v>
                </c:pt>
                <c:pt idx="18563">
                  <c:v>41.100999999999999</c:v>
                </c:pt>
                <c:pt idx="18564">
                  <c:v>41.105000000000004</c:v>
                </c:pt>
                <c:pt idx="18565">
                  <c:v>41.109000000000002</c:v>
                </c:pt>
                <c:pt idx="18566">
                  <c:v>41.113</c:v>
                </c:pt>
                <c:pt idx="18567">
                  <c:v>41.116</c:v>
                </c:pt>
                <c:pt idx="18568">
                  <c:v>41.12</c:v>
                </c:pt>
                <c:pt idx="18569">
                  <c:v>41.124000000000002</c:v>
                </c:pt>
                <c:pt idx="18570">
                  <c:v>41.128</c:v>
                </c:pt>
                <c:pt idx="18571">
                  <c:v>41.131999999999998</c:v>
                </c:pt>
                <c:pt idx="18572">
                  <c:v>41.136000000000003</c:v>
                </c:pt>
                <c:pt idx="18573">
                  <c:v>41.14</c:v>
                </c:pt>
                <c:pt idx="18574">
                  <c:v>41.143999999999998</c:v>
                </c:pt>
                <c:pt idx="18575">
                  <c:v>41.148000000000003</c:v>
                </c:pt>
                <c:pt idx="18576">
                  <c:v>41.152000000000001</c:v>
                </c:pt>
                <c:pt idx="18577">
                  <c:v>41.155999999999999</c:v>
                </c:pt>
                <c:pt idx="18578">
                  <c:v>41.160000000000004</c:v>
                </c:pt>
                <c:pt idx="18579">
                  <c:v>41.164000000000001</c:v>
                </c:pt>
                <c:pt idx="18580">
                  <c:v>41.167999999999999</c:v>
                </c:pt>
                <c:pt idx="18581">
                  <c:v>41.170999999999999</c:v>
                </c:pt>
                <c:pt idx="18582">
                  <c:v>41.175000000000004</c:v>
                </c:pt>
                <c:pt idx="18583">
                  <c:v>41.179000000000002</c:v>
                </c:pt>
                <c:pt idx="18584">
                  <c:v>41.183</c:v>
                </c:pt>
                <c:pt idx="18585">
                  <c:v>41.186999999999998</c:v>
                </c:pt>
                <c:pt idx="18586">
                  <c:v>41.19</c:v>
                </c:pt>
                <c:pt idx="18587">
                  <c:v>41.194000000000003</c:v>
                </c:pt>
                <c:pt idx="18588">
                  <c:v>41.198</c:v>
                </c:pt>
                <c:pt idx="18589">
                  <c:v>41.201000000000001</c:v>
                </c:pt>
                <c:pt idx="18590">
                  <c:v>41.204999999999998</c:v>
                </c:pt>
                <c:pt idx="18591">
                  <c:v>41.207999999999998</c:v>
                </c:pt>
                <c:pt idx="18592">
                  <c:v>41.212000000000003</c:v>
                </c:pt>
                <c:pt idx="18593">
                  <c:v>41.215000000000003</c:v>
                </c:pt>
                <c:pt idx="18594">
                  <c:v>41.218000000000004</c:v>
                </c:pt>
                <c:pt idx="18595">
                  <c:v>41.222000000000001</c:v>
                </c:pt>
                <c:pt idx="18596">
                  <c:v>41.225000000000001</c:v>
                </c:pt>
                <c:pt idx="18597">
                  <c:v>41.228000000000002</c:v>
                </c:pt>
                <c:pt idx="18598">
                  <c:v>41.231000000000002</c:v>
                </c:pt>
                <c:pt idx="18599">
                  <c:v>41.233000000000004</c:v>
                </c:pt>
                <c:pt idx="18600">
                  <c:v>41.234000000000002</c:v>
                </c:pt>
                <c:pt idx="18601">
                  <c:v>41.234999999999999</c:v>
                </c:pt>
                <c:pt idx="18602">
                  <c:v>41.234999999999999</c:v>
                </c:pt>
                <c:pt idx="18603">
                  <c:v>41.234999999999999</c:v>
                </c:pt>
                <c:pt idx="18604">
                  <c:v>41.234999999999999</c:v>
                </c:pt>
                <c:pt idx="18605">
                  <c:v>41.236000000000004</c:v>
                </c:pt>
                <c:pt idx="18606">
                  <c:v>41.236000000000004</c:v>
                </c:pt>
                <c:pt idx="18607">
                  <c:v>41.236000000000004</c:v>
                </c:pt>
                <c:pt idx="18608">
                  <c:v>41.237000000000002</c:v>
                </c:pt>
                <c:pt idx="18609">
                  <c:v>41.237000000000002</c:v>
                </c:pt>
                <c:pt idx="18610">
                  <c:v>41.237000000000002</c:v>
                </c:pt>
                <c:pt idx="18611">
                  <c:v>41.237000000000002</c:v>
                </c:pt>
                <c:pt idx="18612">
                  <c:v>41.238</c:v>
                </c:pt>
                <c:pt idx="18613">
                  <c:v>41.238</c:v>
                </c:pt>
                <c:pt idx="18614">
                  <c:v>41.238</c:v>
                </c:pt>
                <c:pt idx="18615">
                  <c:v>41.239000000000004</c:v>
                </c:pt>
                <c:pt idx="18616">
                  <c:v>41.239000000000004</c:v>
                </c:pt>
                <c:pt idx="18617">
                  <c:v>41.239000000000004</c:v>
                </c:pt>
                <c:pt idx="18618">
                  <c:v>41.239000000000004</c:v>
                </c:pt>
                <c:pt idx="18619">
                  <c:v>41.24</c:v>
                </c:pt>
                <c:pt idx="18620">
                  <c:v>41.24</c:v>
                </c:pt>
                <c:pt idx="18621">
                  <c:v>41.24</c:v>
                </c:pt>
                <c:pt idx="18622">
                  <c:v>41.24</c:v>
                </c:pt>
                <c:pt idx="18623">
                  <c:v>41.241</c:v>
                </c:pt>
                <c:pt idx="18624">
                  <c:v>41.241</c:v>
                </c:pt>
                <c:pt idx="18625">
                  <c:v>41.241</c:v>
                </c:pt>
                <c:pt idx="18626">
                  <c:v>41.241999999999997</c:v>
                </c:pt>
                <c:pt idx="18627">
                  <c:v>41.241999999999997</c:v>
                </c:pt>
                <c:pt idx="18628">
                  <c:v>41.241999999999997</c:v>
                </c:pt>
                <c:pt idx="18629">
                  <c:v>41.241999999999997</c:v>
                </c:pt>
                <c:pt idx="18630">
                  <c:v>41.243000000000002</c:v>
                </c:pt>
                <c:pt idx="18631">
                  <c:v>41.243000000000002</c:v>
                </c:pt>
                <c:pt idx="18632">
                  <c:v>41.243000000000002</c:v>
                </c:pt>
                <c:pt idx="18633">
                  <c:v>41.244</c:v>
                </c:pt>
                <c:pt idx="18634">
                  <c:v>41.244</c:v>
                </c:pt>
                <c:pt idx="18635">
                  <c:v>41.244</c:v>
                </c:pt>
                <c:pt idx="18636">
                  <c:v>41.244</c:v>
                </c:pt>
                <c:pt idx="18637">
                  <c:v>41.244999999999997</c:v>
                </c:pt>
                <c:pt idx="18638">
                  <c:v>41.244999999999997</c:v>
                </c:pt>
                <c:pt idx="18639">
                  <c:v>41.244999999999997</c:v>
                </c:pt>
                <c:pt idx="18640">
                  <c:v>41.246000000000002</c:v>
                </c:pt>
                <c:pt idx="18641">
                  <c:v>41.246000000000002</c:v>
                </c:pt>
                <c:pt idx="18642">
                  <c:v>41.246000000000002</c:v>
                </c:pt>
                <c:pt idx="18643">
                  <c:v>41.246000000000002</c:v>
                </c:pt>
                <c:pt idx="18644">
                  <c:v>41.247</c:v>
                </c:pt>
                <c:pt idx="18645">
                  <c:v>41.247</c:v>
                </c:pt>
                <c:pt idx="18646">
                  <c:v>41.247</c:v>
                </c:pt>
                <c:pt idx="18647">
                  <c:v>41.247999999999998</c:v>
                </c:pt>
                <c:pt idx="18648">
                  <c:v>41.247999999999998</c:v>
                </c:pt>
                <c:pt idx="18649">
                  <c:v>41.247999999999998</c:v>
                </c:pt>
                <c:pt idx="18650">
                  <c:v>41.247999999999998</c:v>
                </c:pt>
                <c:pt idx="18651">
                  <c:v>41.249000000000002</c:v>
                </c:pt>
                <c:pt idx="18652">
                  <c:v>41.249000000000002</c:v>
                </c:pt>
                <c:pt idx="18653">
                  <c:v>41.249000000000002</c:v>
                </c:pt>
                <c:pt idx="18654">
                  <c:v>41.25</c:v>
                </c:pt>
                <c:pt idx="18655">
                  <c:v>41.25</c:v>
                </c:pt>
                <c:pt idx="18656">
                  <c:v>41.25</c:v>
                </c:pt>
                <c:pt idx="18657">
                  <c:v>41.25</c:v>
                </c:pt>
                <c:pt idx="18658">
                  <c:v>41.250999999999998</c:v>
                </c:pt>
                <c:pt idx="18659">
                  <c:v>41.250999999999998</c:v>
                </c:pt>
                <c:pt idx="18660">
                  <c:v>41.250999999999998</c:v>
                </c:pt>
                <c:pt idx="18661">
                  <c:v>41.252000000000002</c:v>
                </c:pt>
                <c:pt idx="18662">
                  <c:v>41.252000000000002</c:v>
                </c:pt>
                <c:pt idx="18663">
                  <c:v>41.252000000000002</c:v>
                </c:pt>
                <c:pt idx="18664">
                  <c:v>41.252000000000002</c:v>
                </c:pt>
                <c:pt idx="18665">
                  <c:v>41.253</c:v>
                </c:pt>
                <c:pt idx="18666">
                  <c:v>41.253</c:v>
                </c:pt>
                <c:pt idx="18667">
                  <c:v>41.253</c:v>
                </c:pt>
                <c:pt idx="18668">
                  <c:v>41.253999999999998</c:v>
                </c:pt>
                <c:pt idx="18669">
                  <c:v>41.253999999999998</c:v>
                </c:pt>
                <c:pt idx="18670">
                  <c:v>41.253999999999998</c:v>
                </c:pt>
                <c:pt idx="18671">
                  <c:v>41.253999999999998</c:v>
                </c:pt>
                <c:pt idx="18672">
                  <c:v>41.255000000000003</c:v>
                </c:pt>
                <c:pt idx="18673">
                  <c:v>41.255000000000003</c:v>
                </c:pt>
                <c:pt idx="18674">
                  <c:v>41.255000000000003</c:v>
                </c:pt>
                <c:pt idx="18675">
                  <c:v>41.256</c:v>
                </c:pt>
                <c:pt idx="18676">
                  <c:v>41.256</c:v>
                </c:pt>
                <c:pt idx="18677">
                  <c:v>41.256</c:v>
                </c:pt>
                <c:pt idx="18678">
                  <c:v>41.256</c:v>
                </c:pt>
                <c:pt idx="18679">
                  <c:v>41.256999999999998</c:v>
                </c:pt>
                <c:pt idx="18680">
                  <c:v>41.256999999999998</c:v>
                </c:pt>
                <c:pt idx="18681">
                  <c:v>41.256999999999998</c:v>
                </c:pt>
                <c:pt idx="18682">
                  <c:v>41.258000000000003</c:v>
                </c:pt>
                <c:pt idx="18683">
                  <c:v>41.258000000000003</c:v>
                </c:pt>
                <c:pt idx="18684">
                  <c:v>41.258000000000003</c:v>
                </c:pt>
                <c:pt idx="18685">
                  <c:v>41.258000000000003</c:v>
                </c:pt>
                <c:pt idx="18686">
                  <c:v>41.259</c:v>
                </c:pt>
                <c:pt idx="18687">
                  <c:v>41.259</c:v>
                </c:pt>
                <c:pt idx="18688">
                  <c:v>41.259</c:v>
                </c:pt>
                <c:pt idx="18689">
                  <c:v>41.259</c:v>
                </c:pt>
                <c:pt idx="18690">
                  <c:v>41.26</c:v>
                </c:pt>
                <c:pt idx="18691">
                  <c:v>41.26</c:v>
                </c:pt>
                <c:pt idx="18692">
                  <c:v>41.26</c:v>
                </c:pt>
                <c:pt idx="18693">
                  <c:v>41.261000000000003</c:v>
                </c:pt>
                <c:pt idx="18694">
                  <c:v>41.261000000000003</c:v>
                </c:pt>
                <c:pt idx="18695">
                  <c:v>41.261000000000003</c:v>
                </c:pt>
                <c:pt idx="18696">
                  <c:v>41.261000000000003</c:v>
                </c:pt>
                <c:pt idx="18697">
                  <c:v>41.262</c:v>
                </c:pt>
                <c:pt idx="18698">
                  <c:v>41.262</c:v>
                </c:pt>
                <c:pt idx="18699">
                  <c:v>41.262</c:v>
                </c:pt>
                <c:pt idx="18700">
                  <c:v>41.262999999999998</c:v>
                </c:pt>
                <c:pt idx="18701">
                  <c:v>41.262999999999998</c:v>
                </c:pt>
                <c:pt idx="18702">
                  <c:v>41.262999999999998</c:v>
                </c:pt>
                <c:pt idx="18703">
                  <c:v>41.262999999999998</c:v>
                </c:pt>
                <c:pt idx="18704">
                  <c:v>41.264000000000003</c:v>
                </c:pt>
                <c:pt idx="18705">
                  <c:v>41.264000000000003</c:v>
                </c:pt>
                <c:pt idx="18706">
                  <c:v>41.264000000000003</c:v>
                </c:pt>
                <c:pt idx="18707">
                  <c:v>41.265000000000001</c:v>
                </c:pt>
                <c:pt idx="18708">
                  <c:v>41.265000000000001</c:v>
                </c:pt>
                <c:pt idx="18709">
                  <c:v>41.265000000000001</c:v>
                </c:pt>
                <c:pt idx="18710">
                  <c:v>41.265000000000001</c:v>
                </c:pt>
                <c:pt idx="18711">
                  <c:v>41.265999999999998</c:v>
                </c:pt>
                <c:pt idx="18712">
                  <c:v>41.265999999999998</c:v>
                </c:pt>
                <c:pt idx="18713">
                  <c:v>41.265999999999998</c:v>
                </c:pt>
                <c:pt idx="18714">
                  <c:v>41.267000000000003</c:v>
                </c:pt>
                <c:pt idx="18715">
                  <c:v>41.267000000000003</c:v>
                </c:pt>
                <c:pt idx="18716">
                  <c:v>41.267000000000003</c:v>
                </c:pt>
                <c:pt idx="18717">
                  <c:v>41.267000000000003</c:v>
                </c:pt>
                <c:pt idx="18718">
                  <c:v>41.268000000000001</c:v>
                </c:pt>
                <c:pt idx="18719">
                  <c:v>41.268000000000001</c:v>
                </c:pt>
                <c:pt idx="18720">
                  <c:v>41.268000000000001</c:v>
                </c:pt>
                <c:pt idx="18721">
                  <c:v>41.268999999999998</c:v>
                </c:pt>
                <c:pt idx="18722">
                  <c:v>41.268999999999998</c:v>
                </c:pt>
                <c:pt idx="18723">
                  <c:v>41.268999999999998</c:v>
                </c:pt>
                <c:pt idx="18724">
                  <c:v>41.268999999999998</c:v>
                </c:pt>
                <c:pt idx="18725">
                  <c:v>41.27</c:v>
                </c:pt>
                <c:pt idx="18726">
                  <c:v>41.27</c:v>
                </c:pt>
                <c:pt idx="18727">
                  <c:v>41.27</c:v>
                </c:pt>
                <c:pt idx="18728">
                  <c:v>41.271000000000001</c:v>
                </c:pt>
                <c:pt idx="18729">
                  <c:v>41.271000000000001</c:v>
                </c:pt>
                <c:pt idx="18730">
                  <c:v>41.271000000000001</c:v>
                </c:pt>
                <c:pt idx="18731">
                  <c:v>41.271000000000001</c:v>
                </c:pt>
                <c:pt idx="18732">
                  <c:v>41.271999999999998</c:v>
                </c:pt>
                <c:pt idx="18733">
                  <c:v>41.271999999999998</c:v>
                </c:pt>
                <c:pt idx="18734">
                  <c:v>41.271999999999998</c:v>
                </c:pt>
                <c:pt idx="18735">
                  <c:v>41.273000000000003</c:v>
                </c:pt>
                <c:pt idx="18736">
                  <c:v>41.273000000000003</c:v>
                </c:pt>
                <c:pt idx="18737">
                  <c:v>41.273000000000003</c:v>
                </c:pt>
                <c:pt idx="18738">
                  <c:v>41.273000000000003</c:v>
                </c:pt>
                <c:pt idx="18739">
                  <c:v>41.274000000000001</c:v>
                </c:pt>
                <c:pt idx="18740">
                  <c:v>41.274000000000001</c:v>
                </c:pt>
                <c:pt idx="18741">
                  <c:v>41.274000000000001</c:v>
                </c:pt>
                <c:pt idx="18742">
                  <c:v>41.274999999999999</c:v>
                </c:pt>
                <c:pt idx="18743">
                  <c:v>41.274999999999999</c:v>
                </c:pt>
                <c:pt idx="18744">
                  <c:v>41.274999999999999</c:v>
                </c:pt>
                <c:pt idx="18745">
                  <c:v>41.274999999999999</c:v>
                </c:pt>
                <c:pt idx="18746">
                  <c:v>41.276000000000003</c:v>
                </c:pt>
                <c:pt idx="18747">
                  <c:v>41.276000000000003</c:v>
                </c:pt>
                <c:pt idx="18748">
                  <c:v>41.276000000000003</c:v>
                </c:pt>
                <c:pt idx="18749">
                  <c:v>41.277000000000001</c:v>
                </c:pt>
                <c:pt idx="18750">
                  <c:v>41.277000000000001</c:v>
                </c:pt>
                <c:pt idx="18751">
                  <c:v>41.277000000000001</c:v>
                </c:pt>
                <c:pt idx="18752">
                  <c:v>41.277000000000001</c:v>
                </c:pt>
                <c:pt idx="18753">
                  <c:v>41.277999999999999</c:v>
                </c:pt>
                <c:pt idx="18754">
                  <c:v>41.277999999999999</c:v>
                </c:pt>
                <c:pt idx="18755">
                  <c:v>41.277999999999999</c:v>
                </c:pt>
                <c:pt idx="18756">
                  <c:v>41.277999999999999</c:v>
                </c:pt>
                <c:pt idx="18757">
                  <c:v>41.279000000000003</c:v>
                </c:pt>
                <c:pt idx="18758">
                  <c:v>41.279000000000003</c:v>
                </c:pt>
                <c:pt idx="18759">
                  <c:v>41.279000000000003</c:v>
                </c:pt>
                <c:pt idx="18760">
                  <c:v>41.28</c:v>
                </c:pt>
                <c:pt idx="18761">
                  <c:v>41.28</c:v>
                </c:pt>
                <c:pt idx="18762">
                  <c:v>41.28</c:v>
                </c:pt>
                <c:pt idx="18763">
                  <c:v>41.28</c:v>
                </c:pt>
                <c:pt idx="18764">
                  <c:v>41.280999999999999</c:v>
                </c:pt>
                <c:pt idx="18765">
                  <c:v>41.280999999999999</c:v>
                </c:pt>
                <c:pt idx="18766">
                  <c:v>41.280999999999999</c:v>
                </c:pt>
                <c:pt idx="18767">
                  <c:v>41.282000000000004</c:v>
                </c:pt>
                <c:pt idx="18768">
                  <c:v>41.282000000000004</c:v>
                </c:pt>
                <c:pt idx="18769">
                  <c:v>41.282000000000004</c:v>
                </c:pt>
                <c:pt idx="18770">
                  <c:v>41.282000000000004</c:v>
                </c:pt>
                <c:pt idx="18771">
                  <c:v>41.283000000000001</c:v>
                </c:pt>
                <c:pt idx="18772">
                  <c:v>41.283000000000001</c:v>
                </c:pt>
                <c:pt idx="18773">
                  <c:v>41.283000000000001</c:v>
                </c:pt>
                <c:pt idx="18774">
                  <c:v>41.283999999999999</c:v>
                </c:pt>
                <c:pt idx="18775">
                  <c:v>41.283999999999999</c:v>
                </c:pt>
                <c:pt idx="18776">
                  <c:v>41.283999999999999</c:v>
                </c:pt>
                <c:pt idx="18777">
                  <c:v>41.283999999999999</c:v>
                </c:pt>
                <c:pt idx="18778">
                  <c:v>41.285000000000004</c:v>
                </c:pt>
                <c:pt idx="18779">
                  <c:v>41.285000000000004</c:v>
                </c:pt>
                <c:pt idx="18780">
                  <c:v>41.285000000000004</c:v>
                </c:pt>
                <c:pt idx="18781">
                  <c:v>41.286000000000001</c:v>
                </c:pt>
                <c:pt idx="18782">
                  <c:v>41.286000000000001</c:v>
                </c:pt>
                <c:pt idx="18783">
                  <c:v>41.286000000000001</c:v>
                </c:pt>
                <c:pt idx="18784">
                  <c:v>41.286000000000001</c:v>
                </c:pt>
                <c:pt idx="18785">
                  <c:v>41.286999999999999</c:v>
                </c:pt>
                <c:pt idx="18786">
                  <c:v>41.286999999999999</c:v>
                </c:pt>
                <c:pt idx="18787">
                  <c:v>41.286999999999999</c:v>
                </c:pt>
                <c:pt idx="18788">
                  <c:v>41.288000000000004</c:v>
                </c:pt>
                <c:pt idx="18789">
                  <c:v>41.288000000000004</c:v>
                </c:pt>
                <c:pt idx="18790">
                  <c:v>41.288000000000004</c:v>
                </c:pt>
                <c:pt idx="18791">
                  <c:v>41.288000000000004</c:v>
                </c:pt>
                <c:pt idx="18792">
                  <c:v>41.289000000000001</c:v>
                </c:pt>
                <c:pt idx="18793">
                  <c:v>41.289000000000001</c:v>
                </c:pt>
                <c:pt idx="18794">
                  <c:v>41.289000000000001</c:v>
                </c:pt>
                <c:pt idx="18795">
                  <c:v>41.29</c:v>
                </c:pt>
                <c:pt idx="18796">
                  <c:v>41.29</c:v>
                </c:pt>
                <c:pt idx="18797">
                  <c:v>41.29</c:v>
                </c:pt>
                <c:pt idx="18798">
                  <c:v>41.29</c:v>
                </c:pt>
                <c:pt idx="18799">
                  <c:v>41.291000000000004</c:v>
                </c:pt>
                <c:pt idx="18800">
                  <c:v>41.291000000000004</c:v>
                </c:pt>
                <c:pt idx="18801">
                  <c:v>41.291000000000004</c:v>
                </c:pt>
                <c:pt idx="18802">
                  <c:v>41.292000000000002</c:v>
                </c:pt>
                <c:pt idx="18803">
                  <c:v>41.292000000000002</c:v>
                </c:pt>
                <c:pt idx="18804">
                  <c:v>41.292000000000002</c:v>
                </c:pt>
                <c:pt idx="18805">
                  <c:v>41.292000000000002</c:v>
                </c:pt>
                <c:pt idx="18806">
                  <c:v>41.292999999999999</c:v>
                </c:pt>
                <c:pt idx="18807">
                  <c:v>41.292999999999999</c:v>
                </c:pt>
                <c:pt idx="18808">
                  <c:v>41.292999999999999</c:v>
                </c:pt>
                <c:pt idx="18809">
                  <c:v>41.292999999999999</c:v>
                </c:pt>
                <c:pt idx="18810">
                  <c:v>41.294000000000004</c:v>
                </c:pt>
                <c:pt idx="18811">
                  <c:v>41.294000000000004</c:v>
                </c:pt>
                <c:pt idx="18812">
                  <c:v>41.294000000000004</c:v>
                </c:pt>
                <c:pt idx="18813">
                  <c:v>41.295000000000002</c:v>
                </c:pt>
                <c:pt idx="18814">
                  <c:v>41.295000000000002</c:v>
                </c:pt>
                <c:pt idx="18815">
                  <c:v>41.295000000000002</c:v>
                </c:pt>
                <c:pt idx="18816">
                  <c:v>41.295000000000002</c:v>
                </c:pt>
                <c:pt idx="18817">
                  <c:v>41.295999999999999</c:v>
                </c:pt>
                <c:pt idx="18818">
                  <c:v>41.295999999999999</c:v>
                </c:pt>
                <c:pt idx="18819">
                  <c:v>41.295999999999999</c:v>
                </c:pt>
                <c:pt idx="18820">
                  <c:v>41.297000000000004</c:v>
                </c:pt>
                <c:pt idx="18821">
                  <c:v>41.297000000000004</c:v>
                </c:pt>
                <c:pt idx="18822">
                  <c:v>41.297000000000004</c:v>
                </c:pt>
                <c:pt idx="18823">
                  <c:v>41.297000000000004</c:v>
                </c:pt>
                <c:pt idx="18824">
                  <c:v>41.298000000000002</c:v>
                </c:pt>
                <c:pt idx="18825">
                  <c:v>41.298000000000002</c:v>
                </c:pt>
                <c:pt idx="18826">
                  <c:v>41.298000000000002</c:v>
                </c:pt>
                <c:pt idx="18827">
                  <c:v>41.298999999999999</c:v>
                </c:pt>
                <c:pt idx="18828">
                  <c:v>41.298999999999999</c:v>
                </c:pt>
                <c:pt idx="18829">
                  <c:v>41.298999999999999</c:v>
                </c:pt>
                <c:pt idx="18830">
                  <c:v>41.298999999999999</c:v>
                </c:pt>
                <c:pt idx="18831">
                  <c:v>41.300000000000004</c:v>
                </c:pt>
                <c:pt idx="18832">
                  <c:v>41.300000000000004</c:v>
                </c:pt>
                <c:pt idx="18833">
                  <c:v>41.300000000000004</c:v>
                </c:pt>
                <c:pt idx="18834">
                  <c:v>41.301000000000002</c:v>
                </c:pt>
                <c:pt idx="18835">
                  <c:v>41.301000000000002</c:v>
                </c:pt>
                <c:pt idx="18836">
                  <c:v>41.301000000000002</c:v>
                </c:pt>
                <c:pt idx="18837">
                  <c:v>41.301000000000002</c:v>
                </c:pt>
                <c:pt idx="18838">
                  <c:v>41.302</c:v>
                </c:pt>
                <c:pt idx="18839">
                  <c:v>41.302</c:v>
                </c:pt>
                <c:pt idx="18840">
                  <c:v>41.302</c:v>
                </c:pt>
                <c:pt idx="18841">
                  <c:v>41.303000000000004</c:v>
                </c:pt>
                <c:pt idx="18842">
                  <c:v>41.303000000000004</c:v>
                </c:pt>
                <c:pt idx="18843">
                  <c:v>41.303000000000004</c:v>
                </c:pt>
                <c:pt idx="18844">
                  <c:v>41.303000000000004</c:v>
                </c:pt>
                <c:pt idx="18845">
                  <c:v>41.304000000000002</c:v>
                </c:pt>
                <c:pt idx="18846">
                  <c:v>41.304000000000002</c:v>
                </c:pt>
                <c:pt idx="18847">
                  <c:v>41.304000000000002</c:v>
                </c:pt>
                <c:pt idx="18848">
                  <c:v>41.305</c:v>
                </c:pt>
                <c:pt idx="18849">
                  <c:v>41.305</c:v>
                </c:pt>
                <c:pt idx="18850">
                  <c:v>41.305</c:v>
                </c:pt>
                <c:pt idx="18851">
                  <c:v>41.305</c:v>
                </c:pt>
                <c:pt idx="18852">
                  <c:v>41.305999999999997</c:v>
                </c:pt>
                <c:pt idx="18853">
                  <c:v>41.305999999999997</c:v>
                </c:pt>
                <c:pt idx="18854">
                  <c:v>41.305999999999997</c:v>
                </c:pt>
                <c:pt idx="18855">
                  <c:v>41.307000000000002</c:v>
                </c:pt>
                <c:pt idx="18856">
                  <c:v>41.307000000000002</c:v>
                </c:pt>
                <c:pt idx="18857">
                  <c:v>41.307000000000002</c:v>
                </c:pt>
                <c:pt idx="18858">
                  <c:v>41.307000000000002</c:v>
                </c:pt>
                <c:pt idx="18859">
                  <c:v>41.308</c:v>
                </c:pt>
                <c:pt idx="18860">
                  <c:v>41.308</c:v>
                </c:pt>
                <c:pt idx="18861">
                  <c:v>41.308</c:v>
                </c:pt>
                <c:pt idx="18862">
                  <c:v>41.308</c:v>
                </c:pt>
                <c:pt idx="18863">
                  <c:v>41.308999999999997</c:v>
                </c:pt>
                <c:pt idx="18864">
                  <c:v>41.308999999999997</c:v>
                </c:pt>
                <c:pt idx="18865">
                  <c:v>41.308999999999997</c:v>
                </c:pt>
                <c:pt idx="18866">
                  <c:v>41.31</c:v>
                </c:pt>
                <c:pt idx="18867">
                  <c:v>41.31</c:v>
                </c:pt>
                <c:pt idx="18868">
                  <c:v>41.31</c:v>
                </c:pt>
                <c:pt idx="18869">
                  <c:v>41.31</c:v>
                </c:pt>
                <c:pt idx="18870">
                  <c:v>41.311</c:v>
                </c:pt>
                <c:pt idx="18871">
                  <c:v>41.311</c:v>
                </c:pt>
                <c:pt idx="18872">
                  <c:v>41.311</c:v>
                </c:pt>
                <c:pt idx="18873">
                  <c:v>41.311999999999998</c:v>
                </c:pt>
                <c:pt idx="18874">
                  <c:v>41.311999999999998</c:v>
                </c:pt>
                <c:pt idx="18875">
                  <c:v>41.311999999999998</c:v>
                </c:pt>
                <c:pt idx="18876">
                  <c:v>41.311999999999998</c:v>
                </c:pt>
                <c:pt idx="18877">
                  <c:v>41.313000000000002</c:v>
                </c:pt>
                <c:pt idx="18878">
                  <c:v>41.313000000000002</c:v>
                </c:pt>
                <c:pt idx="18879">
                  <c:v>41.313000000000002</c:v>
                </c:pt>
                <c:pt idx="18880">
                  <c:v>41.314</c:v>
                </c:pt>
                <c:pt idx="18881">
                  <c:v>41.314</c:v>
                </c:pt>
                <c:pt idx="18882">
                  <c:v>41.314</c:v>
                </c:pt>
                <c:pt idx="18883">
                  <c:v>41.314</c:v>
                </c:pt>
                <c:pt idx="18884">
                  <c:v>41.314999999999998</c:v>
                </c:pt>
                <c:pt idx="18885">
                  <c:v>41.314999999999998</c:v>
                </c:pt>
                <c:pt idx="18886">
                  <c:v>41.314999999999998</c:v>
                </c:pt>
                <c:pt idx="18887">
                  <c:v>41.316000000000003</c:v>
                </c:pt>
                <c:pt idx="18888">
                  <c:v>41.316000000000003</c:v>
                </c:pt>
                <c:pt idx="18889">
                  <c:v>41.316000000000003</c:v>
                </c:pt>
                <c:pt idx="18890">
                  <c:v>41.316000000000003</c:v>
                </c:pt>
                <c:pt idx="18891">
                  <c:v>41.317</c:v>
                </c:pt>
                <c:pt idx="18892">
                  <c:v>41.317</c:v>
                </c:pt>
                <c:pt idx="18893">
                  <c:v>41.317</c:v>
                </c:pt>
                <c:pt idx="18894">
                  <c:v>41.317999999999998</c:v>
                </c:pt>
                <c:pt idx="18895">
                  <c:v>41.317999999999998</c:v>
                </c:pt>
                <c:pt idx="18896">
                  <c:v>41.317999999999998</c:v>
                </c:pt>
                <c:pt idx="18897">
                  <c:v>41.317999999999998</c:v>
                </c:pt>
                <c:pt idx="18898">
                  <c:v>41.319000000000003</c:v>
                </c:pt>
                <c:pt idx="18899">
                  <c:v>41.319000000000003</c:v>
                </c:pt>
                <c:pt idx="18900">
                  <c:v>41.319000000000003</c:v>
                </c:pt>
                <c:pt idx="18901">
                  <c:v>41.32</c:v>
                </c:pt>
                <c:pt idx="18902">
                  <c:v>41.32</c:v>
                </c:pt>
                <c:pt idx="18903">
                  <c:v>41.32</c:v>
                </c:pt>
                <c:pt idx="18904">
                  <c:v>41.32</c:v>
                </c:pt>
                <c:pt idx="18905">
                  <c:v>41.320999999999998</c:v>
                </c:pt>
                <c:pt idx="18906">
                  <c:v>41.320999999999998</c:v>
                </c:pt>
                <c:pt idx="18907">
                  <c:v>41.320999999999998</c:v>
                </c:pt>
                <c:pt idx="18908">
                  <c:v>41.320999999999998</c:v>
                </c:pt>
                <c:pt idx="18909">
                  <c:v>41.322000000000003</c:v>
                </c:pt>
                <c:pt idx="18910">
                  <c:v>41.322000000000003</c:v>
                </c:pt>
                <c:pt idx="18911">
                  <c:v>41.322000000000003</c:v>
                </c:pt>
                <c:pt idx="18912">
                  <c:v>41.323</c:v>
                </c:pt>
                <c:pt idx="18913">
                  <c:v>41.323</c:v>
                </c:pt>
                <c:pt idx="18914">
                  <c:v>41.323</c:v>
                </c:pt>
                <c:pt idx="18915">
                  <c:v>41.323</c:v>
                </c:pt>
                <c:pt idx="18916">
                  <c:v>41.323999999999998</c:v>
                </c:pt>
                <c:pt idx="18917">
                  <c:v>41.323999999999998</c:v>
                </c:pt>
                <c:pt idx="18918">
                  <c:v>41.323999999999998</c:v>
                </c:pt>
                <c:pt idx="18919">
                  <c:v>41.325000000000003</c:v>
                </c:pt>
                <c:pt idx="18920">
                  <c:v>41.325000000000003</c:v>
                </c:pt>
                <c:pt idx="18921">
                  <c:v>41.325000000000003</c:v>
                </c:pt>
                <c:pt idx="18922">
                  <c:v>41.325000000000003</c:v>
                </c:pt>
                <c:pt idx="18923">
                  <c:v>41.326000000000001</c:v>
                </c:pt>
                <c:pt idx="18924">
                  <c:v>41.326000000000001</c:v>
                </c:pt>
                <c:pt idx="18925">
                  <c:v>41.326000000000001</c:v>
                </c:pt>
                <c:pt idx="18926">
                  <c:v>41.326999999999998</c:v>
                </c:pt>
                <c:pt idx="18927">
                  <c:v>41.326999999999998</c:v>
                </c:pt>
                <c:pt idx="18928">
                  <c:v>41.326999999999998</c:v>
                </c:pt>
                <c:pt idx="18929">
                  <c:v>41.326999999999998</c:v>
                </c:pt>
                <c:pt idx="18930">
                  <c:v>41.328000000000003</c:v>
                </c:pt>
                <c:pt idx="18931">
                  <c:v>41.328000000000003</c:v>
                </c:pt>
                <c:pt idx="18932">
                  <c:v>41.328000000000003</c:v>
                </c:pt>
                <c:pt idx="18933">
                  <c:v>41.329000000000001</c:v>
                </c:pt>
                <c:pt idx="18934">
                  <c:v>41.329000000000001</c:v>
                </c:pt>
                <c:pt idx="18935">
                  <c:v>41.329000000000001</c:v>
                </c:pt>
                <c:pt idx="18936">
                  <c:v>41.329000000000001</c:v>
                </c:pt>
                <c:pt idx="18937">
                  <c:v>41.33</c:v>
                </c:pt>
                <c:pt idx="18938">
                  <c:v>41.33</c:v>
                </c:pt>
                <c:pt idx="18939">
                  <c:v>41.33</c:v>
                </c:pt>
                <c:pt idx="18940">
                  <c:v>41.331000000000003</c:v>
                </c:pt>
                <c:pt idx="18941">
                  <c:v>41.331000000000003</c:v>
                </c:pt>
                <c:pt idx="18942">
                  <c:v>41.331000000000003</c:v>
                </c:pt>
                <c:pt idx="18943">
                  <c:v>41.331000000000003</c:v>
                </c:pt>
                <c:pt idx="18944">
                  <c:v>41.332000000000001</c:v>
                </c:pt>
                <c:pt idx="18945">
                  <c:v>41.332000000000001</c:v>
                </c:pt>
                <c:pt idx="18946">
                  <c:v>41.332000000000001</c:v>
                </c:pt>
                <c:pt idx="18947">
                  <c:v>41.332999999999998</c:v>
                </c:pt>
                <c:pt idx="18948">
                  <c:v>41.332999999999998</c:v>
                </c:pt>
                <c:pt idx="18949">
                  <c:v>41.332999999999998</c:v>
                </c:pt>
                <c:pt idx="18950">
                  <c:v>41.332999999999998</c:v>
                </c:pt>
                <c:pt idx="18951">
                  <c:v>41.334000000000003</c:v>
                </c:pt>
                <c:pt idx="18952">
                  <c:v>41.334000000000003</c:v>
                </c:pt>
                <c:pt idx="18953">
                  <c:v>41.334000000000003</c:v>
                </c:pt>
                <c:pt idx="18954">
                  <c:v>41.334000000000003</c:v>
                </c:pt>
                <c:pt idx="18955">
                  <c:v>41.335000000000001</c:v>
                </c:pt>
                <c:pt idx="18956">
                  <c:v>41.335000000000001</c:v>
                </c:pt>
                <c:pt idx="18957">
                  <c:v>41.335000000000001</c:v>
                </c:pt>
                <c:pt idx="18958">
                  <c:v>41.335999999999999</c:v>
                </c:pt>
                <c:pt idx="18959">
                  <c:v>41.335999999999999</c:v>
                </c:pt>
                <c:pt idx="18960">
                  <c:v>41.335999999999999</c:v>
                </c:pt>
                <c:pt idx="18961">
                  <c:v>41.335999999999999</c:v>
                </c:pt>
                <c:pt idx="18962">
                  <c:v>41.337000000000003</c:v>
                </c:pt>
                <c:pt idx="18963">
                  <c:v>41.337000000000003</c:v>
                </c:pt>
                <c:pt idx="18964">
                  <c:v>41.337000000000003</c:v>
                </c:pt>
                <c:pt idx="18965">
                  <c:v>41.338000000000001</c:v>
                </c:pt>
                <c:pt idx="18966">
                  <c:v>41.338000000000001</c:v>
                </c:pt>
                <c:pt idx="18967">
                  <c:v>41.338000000000001</c:v>
                </c:pt>
                <c:pt idx="18968">
                  <c:v>41.338000000000001</c:v>
                </c:pt>
                <c:pt idx="18969">
                  <c:v>41.338999999999999</c:v>
                </c:pt>
                <c:pt idx="18970">
                  <c:v>41.338999999999999</c:v>
                </c:pt>
                <c:pt idx="18971">
                  <c:v>41.338999999999999</c:v>
                </c:pt>
                <c:pt idx="18972">
                  <c:v>41.34</c:v>
                </c:pt>
                <c:pt idx="18973">
                  <c:v>41.34</c:v>
                </c:pt>
                <c:pt idx="18974">
                  <c:v>41.34</c:v>
                </c:pt>
                <c:pt idx="18975">
                  <c:v>41.34</c:v>
                </c:pt>
                <c:pt idx="18976">
                  <c:v>41.341000000000001</c:v>
                </c:pt>
                <c:pt idx="18977">
                  <c:v>41.341000000000001</c:v>
                </c:pt>
                <c:pt idx="18978">
                  <c:v>41.341000000000001</c:v>
                </c:pt>
                <c:pt idx="18979">
                  <c:v>41.341999999999999</c:v>
                </c:pt>
                <c:pt idx="18980">
                  <c:v>41.341999999999999</c:v>
                </c:pt>
                <c:pt idx="18981">
                  <c:v>41.341999999999999</c:v>
                </c:pt>
                <c:pt idx="18982">
                  <c:v>41.341999999999999</c:v>
                </c:pt>
                <c:pt idx="18983">
                  <c:v>41.343000000000004</c:v>
                </c:pt>
                <c:pt idx="18984">
                  <c:v>41.343000000000004</c:v>
                </c:pt>
                <c:pt idx="18985">
                  <c:v>41.343000000000004</c:v>
                </c:pt>
                <c:pt idx="18986">
                  <c:v>41.344000000000001</c:v>
                </c:pt>
                <c:pt idx="18987">
                  <c:v>41.344000000000001</c:v>
                </c:pt>
                <c:pt idx="18988">
                  <c:v>41.344000000000001</c:v>
                </c:pt>
                <c:pt idx="18989">
                  <c:v>41.344000000000001</c:v>
                </c:pt>
                <c:pt idx="18990">
                  <c:v>41.344999999999999</c:v>
                </c:pt>
                <c:pt idx="18991">
                  <c:v>41.344999999999999</c:v>
                </c:pt>
                <c:pt idx="18992">
                  <c:v>41.344999999999999</c:v>
                </c:pt>
                <c:pt idx="18993">
                  <c:v>41.346000000000004</c:v>
                </c:pt>
                <c:pt idx="18994">
                  <c:v>41.346000000000004</c:v>
                </c:pt>
                <c:pt idx="18995">
                  <c:v>41.346000000000004</c:v>
                </c:pt>
                <c:pt idx="18996">
                  <c:v>41.346000000000004</c:v>
                </c:pt>
                <c:pt idx="18997">
                  <c:v>41.347000000000001</c:v>
                </c:pt>
                <c:pt idx="18998">
                  <c:v>41.347000000000001</c:v>
                </c:pt>
                <c:pt idx="18999">
                  <c:v>41.347000000000001</c:v>
                </c:pt>
                <c:pt idx="19000">
                  <c:v>41.347999999999999</c:v>
                </c:pt>
                <c:pt idx="19001">
                  <c:v>41.347999999999999</c:v>
                </c:pt>
                <c:pt idx="19002">
                  <c:v>41.347999999999999</c:v>
                </c:pt>
                <c:pt idx="19003">
                  <c:v>41.347999999999999</c:v>
                </c:pt>
                <c:pt idx="19004">
                  <c:v>41.349000000000004</c:v>
                </c:pt>
                <c:pt idx="19005">
                  <c:v>41.349000000000004</c:v>
                </c:pt>
                <c:pt idx="19006">
                  <c:v>41.349000000000004</c:v>
                </c:pt>
                <c:pt idx="19007">
                  <c:v>41.349000000000004</c:v>
                </c:pt>
                <c:pt idx="19008">
                  <c:v>41.35</c:v>
                </c:pt>
                <c:pt idx="19009">
                  <c:v>41.35</c:v>
                </c:pt>
                <c:pt idx="19010">
                  <c:v>41.35</c:v>
                </c:pt>
                <c:pt idx="19011">
                  <c:v>41.350999999999999</c:v>
                </c:pt>
                <c:pt idx="19012">
                  <c:v>41.350999999999999</c:v>
                </c:pt>
                <c:pt idx="19013">
                  <c:v>41.350999999999999</c:v>
                </c:pt>
                <c:pt idx="19014">
                  <c:v>41.350999999999999</c:v>
                </c:pt>
                <c:pt idx="19015">
                  <c:v>41.352000000000004</c:v>
                </c:pt>
                <c:pt idx="19016">
                  <c:v>41.352000000000004</c:v>
                </c:pt>
                <c:pt idx="19017">
                  <c:v>41.352000000000004</c:v>
                </c:pt>
                <c:pt idx="19018">
                  <c:v>41.353000000000002</c:v>
                </c:pt>
                <c:pt idx="19019">
                  <c:v>41.353000000000002</c:v>
                </c:pt>
                <c:pt idx="19020">
                  <c:v>41.353000000000002</c:v>
                </c:pt>
                <c:pt idx="19021">
                  <c:v>41.353000000000002</c:v>
                </c:pt>
                <c:pt idx="19022">
                  <c:v>41.353999999999999</c:v>
                </c:pt>
                <c:pt idx="19023">
                  <c:v>41.353999999999999</c:v>
                </c:pt>
                <c:pt idx="19024">
                  <c:v>41.353999999999999</c:v>
                </c:pt>
                <c:pt idx="19025">
                  <c:v>41.355000000000004</c:v>
                </c:pt>
                <c:pt idx="19026">
                  <c:v>41.355000000000004</c:v>
                </c:pt>
                <c:pt idx="19027">
                  <c:v>41.355000000000004</c:v>
                </c:pt>
                <c:pt idx="19028">
                  <c:v>41.355000000000004</c:v>
                </c:pt>
                <c:pt idx="19029">
                  <c:v>41.356000000000002</c:v>
                </c:pt>
                <c:pt idx="19030">
                  <c:v>41.356000000000002</c:v>
                </c:pt>
                <c:pt idx="19031">
                  <c:v>41.356000000000002</c:v>
                </c:pt>
                <c:pt idx="19032">
                  <c:v>41.356999999999999</c:v>
                </c:pt>
                <c:pt idx="19033">
                  <c:v>41.356999999999999</c:v>
                </c:pt>
                <c:pt idx="19034">
                  <c:v>41.356999999999999</c:v>
                </c:pt>
                <c:pt idx="19035">
                  <c:v>41.356999999999999</c:v>
                </c:pt>
                <c:pt idx="19036">
                  <c:v>41.358000000000004</c:v>
                </c:pt>
                <c:pt idx="19037">
                  <c:v>41.358000000000004</c:v>
                </c:pt>
                <c:pt idx="19038">
                  <c:v>41.358000000000004</c:v>
                </c:pt>
                <c:pt idx="19039">
                  <c:v>41.359000000000002</c:v>
                </c:pt>
                <c:pt idx="19040">
                  <c:v>41.359000000000002</c:v>
                </c:pt>
                <c:pt idx="19041">
                  <c:v>41.359000000000002</c:v>
                </c:pt>
                <c:pt idx="19042">
                  <c:v>41.359000000000002</c:v>
                </c:pt>
                <c:pt idx="19043">
                  <c:v>41.36</c:v>
                </c:pt>
                <c:pt idx="19044">
                  <c:v>41.36</c:v>
                </c:pt>
                <c:pt idx="19045">
                  <c:v>41.36</c:v>
                </c:pt>
                <c:pt idx="19046">
                  <c:v>41.36</c:v>
                </c:pt>
                <c:pt idx="19047">
                  <c:v>41.361000000000004</c:v>
                </c:pt>
                <c:pt idx="19048">
                  <c:v>41.361000000000004</c:v>
                </c:pt>
                <c:pt idx="19049">
                  <c:v>41.361000000000004</c:v>
                </c:pt>
                <c:pt idx="19050">
                  <c:v>41.362000000000002</c:v>
                </c:pt>
                <c:pt idx="19051">
                  <c:v>41.362000000000002</c:v>
                </c:pt>
                <c:pt idx="19052">
                  <c:v>41.362000000000002</c:v>
                </c:pt>
                <c:pt idx="19053">
                  <c:v>41.362000000000002</c:v>
                </c:pt>
                <c:pt idx="19054">
                  <c:v>41.363</c:v>
                </c:pt>
                <c:pt idx="19055">
                  <c:v>41.363</c:v>
                </c:pt>
                <c:pt idx="19056">
                  <c:v>41.363</c:v>
                </c:pt>
                <c:pt idx="19057">
                  <c:v>41.364000000000004</c:v>
                </c:pt>
                <c:pt idx="19058">
                  <c:v>41.364000000000004</c:v>
                </c:pt>
                <c:pt idx="19059">
                  <c:v>41.364000000000004</c:v>
                </c:pt>
                <c:pt idx="19060">
                  <c:v>41.364000000000004</c:v>
                </c:pt>
                <c:pt idx="19061">
                  <c:v>41.365000000000002</c:v>
                </c:pt>
                <c:pt idx="19062">
                  <c:v>41.365000000000002</c:v>
                </c:pt>
                <c:pt idx="19063">
                  <c:v>41.365000000000002</c:v>
                </c:pt>
                <c:pt idx="19064">
                  <c:v>41.366</c:v>
                </c:pt>
                <c:pt idx="19065">
                  <c:v>41.366</c:v>
                </c:pt>
                <c:pt idx="19066">
                  <c:v>41.366</c:v>
                </c:pt>
                <c:pt idx="19067">
                  <c:v>41.366</c:v>
                </c:pt>
                <c:pt idx="19068">
                  <c:v>41.366999999999997</c:v>
                </c:pt>
                <c:pt idx="19069">
                  <c:v>41.366999999999997</c:v>
                </c:pt>
                <c:pt idx="19070">
                  <c:v>41.366999999999997</c:v>
                </c:pt>
                <c:pt idx="19071">
                  <c:v>41.368000000000002</c:v>
                </c:pt>
                <c:pt idx="19072">
                  <c:v>41.368000000000002</c:v>
                </c:pt>
                <c:pt idx="19073">
                  <c:v>41.368000000000002</c:v>
                </c:pt>
                <c:pt idx="19074">
                  <c:v>41.368000000000002</c:v>
                </c:pt>
                <c:pt idx="19075">
                  <c:v>41.369</c:v>
                </c:pt>
                <c:pt idx="19076">
                  <c:v>41.369</c:v>
                </c:pt>
                <c:pt idx="19077">
                  <c:v>41.369</c:v>
                </c:pt>
                <c:pt idx="19078">
                  <c:v>41.37</c:v>
                </c:pt>
                <c:pt idx="19079">
                  <c:v>41.37</c:v>
                </c:pt>
                <c:pt idx="19080">
                  <c:v>41.37</c:v>
                </c:pt>
                <c:pt idx="19081">
                  <c:v>41.37</c:v>
                </c:pt>
                <c:pt idx="19082">
                  <c:v>41.371000000000002</c:v>
                </c:pt>
                <c:pt idx="19083">
                  <c:v>41.371000000000002</c:v>
                </c:pt>
                <c:pt idx="19084">
                  <c:v>41.371000000000002</c:v>
                </c:pt>
                <c:pt idx="19085">
                  <c:v>41.372</c:v>
                </c:pt>
                <c:pt idx="19086">
                  <c:v>41.372</c:v>
                </c:pt>
                <c:pt idx="19087">
                  <c:v>41.372</c:v>
                </c:pt>
                <c:pt idx="19088">
                  <c:v>41.372</c:v>
                </c:pt>
                <c:pt idx="19089">
                  <c:v>41.372999999999998</c:v>
                </c:pt>
                <c:pt idx="19090">
                  <c:v>41.372999999999998</c:v>
                </c:pt>
                <c:pt idx="19091">
                  <c:v>41.372999999999998</c:v>
                </c:pt>
                <c:pt idx="19092">
                  <c:v>41.372999999999998</c:v>
                </c:pt>
                <c:pt idx="19093">
                  <c:v>41.374000000000002</c:v>
                </c:pt>
                <c:pt idx="19094">
                  <c:v>41.374000000000002</c:v>
                </c:pt>
                <c:pt idx="19095">
                  <c:v>41.374000000000002</c:v>
                </c:pt>
                <c:pt idx="19096">
                  <c:v>41.375</c:v>
                </c:pt>
                <c:pt idx="19097">
                  <c:v>41.375</c:v>
                </c:pt>
                <c:pt idx="19098">
                  <c:v>41.375</c:v>
                </c:pt>
                <c:pt idx="19099">
                  <c:v>41.375</c:v>
                </c:pt>
                <c:pt idx="19100">
                  <c:v>41.375999999999998</c:v>
                </c:pt>
                <c:pt idx="19101">
                  <c:v>41.375999999999998</c:v>
                </c:pt>
                <c:pt idx="19102">
                  <c:v>41.375999999999998</c:v>
                </c:pt>
                <c:pt idx="19103">
                  <c:v>41.377000000000002</c:v>
                </c:pt>
                <c:pt idx="19104">
                  <c:v>41.377000000000002</c:v>
                </c:pt>
                <c:pt idx="19105">
                  <c:v>41.377000000000002</c:v>
                </c:pt>
                <c:pt idx="19106">
                  <c:v>41.377000000000002</c:v>
                </c:pt>
                <c:pt idx="19107">
                  <c:v>41.378</c:v>
                </c:pt>
                <c:pt idx="19108">
                  <c:v>41.378</c:v>
                </c:pt>
                <c:pt idx="19109">
                  <c:v>41.378</c:v>
                </c:pt>
                <c:pt idx="19110">
                  <c:v>41.378999999999998</c:v>
                </c:pt>
                <c:pt idx="19111">
                  <c:v>41.378999999999998</c:v>
                </c:pt>
                <c:pt idx="19112">
                  <c:v>41.378999999999998</c:v>
                </c:pt>
                <c:pt idx="19113">
                  <c:v>41.378999999999998</c:v>
                </c:pt>
                <c:pt idx="19114">
                  <c:v>41.38</c:v>
                </c:pt>
                <c:pt idx="19115">
                  <c:v>41.38</c:v>
                </c:pt>
                <c:pt idx="19116">
                  <c:v>41.38</c:v>
                </c:pt>
                <c:pt idx="19117">
                  <c:v>41.381</c:v>
                </c:pt>
                <c:pt idx="19118">
                  <c:v>41.381</c:v>
                </c:pt>
                <c:pt idx="19119">
                  <c:v>41.381</c:v>
                </c:pt>
                <c:pt idx="19120">
                  <c:v>41.381</c:v>
                </c:pt>
                <c:pt idx="19121">
                  <c:v>41.381999999999998</c:v>
                </c:pt>
                <c:pt idx="19122">
                  <c:v>41.381999999999998</c:v>
                </c:pt>
                <c:pt idx="19123">
                  <c:v>41.381999999999998</c:v>
                </c:pt>
                <c:pt idx="19124">
                  <c:v>41.383000000000003</c:v>
                </c:pt>
                <c:pt idx="19125">
                  <c:v>41.383000000000003</c:v>
                </c:pt>
                <c:pt idx="19126">
                  <c:v>41.383000000000003</c:v>
                </c:pt>
                <c:pt idx="19127">
                  <c:v>41.383000000000003</c:v>
                </c:pt>
                <c:pt idx="19128">
                  <c:v>41.384</c:v>
                </c:pt>
                <c:pt idx="19129">
                  <c:v>41.384</c:v>
                </c:pt>
                <c:pt idx="19130">
                  <c:v>41.384</c:v>
                </c:pt>
                <c:pt idx="19131">
                  <c:v>41.384</c:v>
                </c:pt>
                <c:pt idx="19132">
                  <c:v>41.384999999999998</c:v>
                </c:pt>
                <c:pt idx="19133">
                  <c:v>41.384999999999998</c:v>
                </c:pt>
                <c:pt idx="19134">
                  <c:v>41.384999999999998</c:v>
                </c:pt>
                <c:pt idx="19135">
                  <c:v>41.386000000000003</c:v>
                </c:pt>
                <c:pt idx="19136">
                  <c:v>41.386000000000003</c:v>
                </c:pt>
                <c:pt idx="19137">
                  <c:v>41.386000000000003</c:v>
                </c:pt>
                <c:pt idx="19138">
                  <c:v>41.386000000000003</c:v>
                </c:pt>
                <c:pt idx="19139">
                  <c:v>41.387</c:v>
                </c:pt>
                <c:pt idx="19140">
                  <c:v>41.387</c:v>
                </c:pt>
                <c:pt idx="19141">
                  <c:v>41.387</c:v>
                </c:pt>
                <c:pt idx="19142">
                  <c:v>41.387999999999998</c:v>
                </c:pt>
                <c:pt idx="19143">
                  <c:v>41.387999999999998</c:v>
                </c:pt>
                <c:pt idx="19144">
                  <c:v>41.387999999999998</c:v>
                </c:pt>
                <c:pt idx="19145">
                  <c:v>41.387999999999998</c:v>
                </c:pt>
                <c:pt idx="19146">
                  <c:v>41.389000000000003</c:v>
                </c:pt>
                <c:pt idx="19147">
                  <c:v>41.389000000000003</c:v>
                </c:pt>
                <c:pt idx="19148">
                  <c:v>41.389000000000003</c:v>
                </c:pt>
                <c:pt idx="19149">
                  <c:v>41.39</c:v>
                </c:pt>
                <c:pt idx="19150">
                  <c:v>41.39</c:v>
                </c:pt>
                <c:pt idx="19151">
                  <c:v>41.39</c:v>
                </c:pt>
                <c:pt idx="19152">
                  <c:v>41.39</c:v>
                </c:pt>
                <c:pt idx="19153">
                  <c:v>41.390999999999998</c:v>
                </c:pt>
                <c:pt idx="19154">
                  <c:v>41.390999999999998</c:v>
                </c:pt>
                <c:pt idx="19155">
                  <c:v>41.390999999999998</c:v>
                </c:pt>
                <c:pt idx="19156">
                  <c:v>41.392000000000003</c:v>
                </c:pt>
                <c:pt idx="19157">
                  <c:v>41.392000000000003</c:v>
                </c:pt>
                <c:pt idx="19158">
                  <c:v>41.392000000000003</c:v>
                </c:pt>
                <c:pt idx="19159">
                  <c:v>41.392000000000003</c:v>
                </c:pt>
                <c:pt idx="19160">
                  <c:v>41.393000000000001</c:v>
                </c:pt>
                <c:pt idx="19161">
                  <c:v>41.393000000000001</c:v>
                </c:pt>
                <c:pt idx="19162">
                  <c:v>41.393000000000001</c:v>
                </c:pt>
                <c:pt idx="19163">
                  <c:v>41.393999999999998</c:v>
                </c:pt>
                <c:pt idx="19164">
                  <c:v>41.393999999999998</c:v>
                </c:pt>
                <c:pt idx="19165">
                  <c:v>41.393999999999998</c:v>
                </c:pt>
                <c:pt idx="19166">
                  <c:v>41.393999999999998</c:v>
                </c:pt>
                <c:pt idx="19167">
                  <c:v>41.395000000000003</c:v>
                </c:pt>
                <c:pt idx="19168">
                  <c:v>41.395000000000003</c:v>
                </c:pt>
                <c:pt idx="19169">
                  <c:v>41.395000000000003</c:v>
                </c:pt>
                <c:pt idx="19170">
                  <c:v>41.396000000000001</c:v>
                </c:pt>
                <c:pt idx="19171">
                  <c:v>41.396000000000001</c:v>
                </c:pt>
                <c:pt idx="19172">
                  <c:v>41.396000000000001</c:v>
                </c:pt>
                <c:pt idx="19173">
                  <c:v>41.396000000000001</c:v>
                </c:pt>
                <c:pt idx="19174">
                  <c:v>41.396999999999998</c:v>
                </c:pt>
                <c:pt idx="19175">
                  <c:v>41.396999999999998</c:v>
                </c:pt>
                <c:pt idx="19176">
                  <c:v>41.396999999999998</c:v>
                </c:pt>
                <c:pt idx="19177">
                  <c:v>41.396999999999998</c:v>
                </c:pt>
                <c:pt idx="19178">
                  <c:v>41.398000000000003</c:v>
                </c:pt>
                <c:pt idx="19179">
                  <c:v>41.398000000000003</c:v>
                </c:pt>
                <c:pt idx="19180">
                  <c:v>41.398000000000003</c:v>
                </c:pt>
                <c:pt idx="19181">
                  <c:v>41.399000000000001</c:v>
                </c:pt>
                <c:pt idx="19182">
                  <c:v>41.399000000000001</c:v>
                </c:pt>
                <c:pt idx="19183">
                  <c:v>41.399000000000001</c:v>
                </c:pt>
                <c:pt idx="19184">
                  <c:v>41.399000000000001</c:v>
                </c:pt>
                <c:pt idx="19185">
                  <c:v>41.4</c:v>
                </c:pt>
                <c:pt idx="19186">
                  <c:v>41.4</c:v>
                </c:pt>
                <c:pt idx="19187">
                  <c:v>41.4</c:v>
                </c:pt>
                <c:pt idx="19188">
                  <c:v>41.401000000000003</c:v>
                </c:pt>
                <c:pt idx="19189">
                  <c:v>41.401000000000003</c:v>
                </c:pt>
                <c:pt idx="19190">
                  <c:v>41.401000000000003</c:v>
                </c:pt>
                <c:pt idx="19191">
                  <c:v>41.401000000000003</c:v>
                </c:pt>
                <c:pt idx="19192">
                  <c:v>41.402000000000001</c:v>
                </c:pt>
                <c:pt idx="19193">
                  <c:v>41.402000000000001</c:v>
                </c:pt>
                <c:pt idx="19194">
                  <c:v>41.402000000000001</c:v>
                </c:pt>
                <c:pt idx="19195">
                  <c:v>41.402999999999999</c:v>
                </c:pt>
                <c:pt idx="19196">
                  <c:v>41.402999999999999</c:v>
                </c:pt>
                <c:pt idx="19197">
                  <c:v>41.402999999999999</c:v>
                </c:pt>
                <c:pt idx="19198">
                  <c:v>41.402999999999999</c:v>
                </c:pt>
                <c:pt idx="19199">
                  <c:v>41.404000000000003</c:v>
                </c:pt>
                <c:pt idx="19200">
                  <c:v>41.404000000000003</c:v>
                </c:pt>
                <c:pt idx="19201">
                  <c:v>41.404000000000003</c:v>
                </c:pt>
                <c:pt idx="19202">
                  <c:v>41.405000000000001</c:v>
                </c:pt>
                <c:pt idx="19203">
                  <c:v>41.405000000000001</c:v>
                </c:pt>
                <c:pt idx="19204">
                  <c:v>41.405000000000001</c:v>
                </c:pt>
                <c:pt idx="19205">
                  <c:v>41.405000000000001</c:v>
                </c:pt>
                <c:pt idx="19206">
                  <c:v>41.405999999999999</c:v>
                </c:pt>
                <c:pt idx="19207">
                  <c:v>41.405999999999999</c:v>
                </c:pt>
                <c:pt idx="19208">
                  <c:v>41.405999999999999</c:v>
                </c:pt>
                <c:pt idx="19209">
                  <c:v>41.407000000000004</c:v>
                </c:pt>
                <c:pt idx="19210">
                  <c:v>41.407000000000004</c:v>
                </c:pt>
                <c:pt idx="19211">
                  <c:v>41.407000000000004</c:v>
                </c:pt>
                <c:pt idx="19212">
                  <c:v>41.407000000000004</c:v>
                </c:pt>
                <c:pt idx="19213">
                  <c:v>41.408000000000001</c:v>
                </c:pt>
                <c:pt idx="19214">
                  <c:v>41.408000000000001</c:v>
                </c:pt>
                <c:pt idx="19215">
                  <c:v>41.408000000000001</c:v>
                </c:pt>
                <c:pt idx="19216">
                  <c:v>41.408000000000001</c:v>
                </c:pt>
                <c:pt idx="19217">
                  <c:v>41.408999999999999</c:v>
                </c:pt>
                <c:pt idx="19218">
                  <c:v>41.408999999999999</c:v>
                </c:pt>
                <c:pt idx="19219">
                  <c:v>41.408999999999999</c:v>
                </c:pt>
                <c:pt idx="19220">
                  <c:v>41.410000000000004</c:v>
                </c:pt>
                <c:pt idx="19221">
                  <c:v>41.410000000000004</c:v>
                </c:pt>
                <c:pt idx="19222">
                  <c:v>41.410000000000004</c:v>
                </c:pt>
                <c:pt idx="19223">
                  <c:v>41.410000000000004</c:v>
                </c:pt>
                <c:pt idx="19224">
                  <c:v>41.411000000000001</c:v>
                </c:pt>
                <c:pt idx="19225">
                  <c:v>41.411000000000001</c:v>
                </c:pt>
                <c:pt idx="19226">
                  <c:v>41.411000000000001</c:v>
                </c:pt>
                <c:pt idx="19227">
                  <c:v>41.411999999999999</c:v>
                </c:pt>
                <c:pt idx="19228">
                  <c:v>41.411999999999999</c:v>
                </c:pt>
                <c:pt idx="19229">
                  <c:v>41.411999999999999</c:v>
                </c:pt>
                <c:pt idx="19230">
                  <c:v>41.411999999999999</c:v>
                </c:pt>
                <c:pt idx="19231">
                  <c:v>41.413000000000004</c:v>
                </c:pt>
                <c:pt idx="19232">
                  <c:v>41.413000000000004</c:v>
                </c:pt>
                <c:pt idx="19233">
                  <c:v>41.413000000000004</c:v>
                </c:pt>
                <c:pt idx="19234">
                  <c:v>41.414000000000001</c:v>
                </c:pt>
                <c:pt idx="19235">
                  <c:v>41.414000000000001</c:v>
                </c:pt>
                <c:pt idx="19236">
                  <c:v>41.414000000000001</c:v>
                </c:pt>
                <c:pt idx="19237">
                  <c:v>41.414000000000001</c:v>
                </c:pt>
                <c:pt idx="19238">
                  <c:v>41.414999999999999</c:v>
                </c:pt>
                <c:pt idx="19239">
                  <c:v>41.414999999999999</c:v>
                </c:pt>
                <c:pt idx="19240">
                  <c:v>41.414999999999999</c:v>
                </c:pt>
                <c:pt idx="19241">
                  <c:v>41.416000000000004</c:v>
                </c:pt>
                <c:pt idx="19242">
                  <c:v>41.416000000000004</c:v>
                </c:pt>
                <c:pt idx="19243">
                  <c:v>41.416000000000004</c:v>
                </c:pt>
                <c:pt idx="19244">
                  <c:v>41.416000000000004</c:v>
                </c:pt>
                <c:pt idx="19245">
                  <c:v>41.417000000000002</c:v>
                </c:pt>
                <c:pt idx="19246">
                  <c:v>41.417000000000002</c:v>
                </c:pt>
                <c:pt idx="19247">
                  <c:v>41.417000000000002</c:v>
                </c:pt>
                <c:pt idx="19248">
                  <c:v>41.417999999999999</c:v>
                </c:pt>
                <c:pt idx="19249">
                  <c:v>41.417999999999999</c:v>
                </c:pt>
                <c:pt idx="19250">
                  <c:v>41.417999999999999</c:v>
                </c:pt>
                <c:pt idx="19251">
                  <c:v>41.417999999999999</c:v>
                </c:pt>
                <c:pt idx="19252">
                  <c:v>41.419000000000004</c:v>
                </c:pt>
                <c:pt idx="19253">
                  <c:v>41.419000000000004</c:v>
                </c:pt>
                <c:pt idx="19254">
                  <c:v>41.419000000000004</c:v>
                </c:pt>
                <c:pt idx="19255">
                  <c:v>41.42</c:v>
                </c:pt>
                <c:pt idx="19256">
                  <c:v>41.42</c:v>
                </c:pt>
                <c:pt idx="19257">
                  <c:v>41.42</c:v>
                </c:pt>
                <c:pt idx="19258">
                  <c:v>41.42</c:v>
                </c:pt>
                <c:pt idx="19259">
                  <c:v>41.420999999999999</c:v>
                </c:pt>
                <c:pt idx="19260">
                  <c:v>41.420999999999999</c:v>
                </c:pt>
                <c:pt idx="19261">
                  <c:v>41.420999999999999</c:v>
                </c:pt>
                <c:pt idx="19262">
                  <c:v>41.420999999999999</c:v>
                </c:pt>
                <c:pt idx="19263">
                  <c:v>41.422000000000004</c:v>
                </c:pt>
                <c:pt idx="19264">
                  <c:v>41.422000000000004</c:v>
                </c:pt>
                <c:pt idx="19265">
                  <c:v>41.422000000000004</c:v>
                </c:pt>
                <c:pt idx="19266">
                  <c:v>41.423000000000002</c:v>
                </c:pt>
                <c:pt idx="19267">
                  <c:v>41.423000000000002</c:v>
                </c:pt>
                <c:pt idx="19268">
                  <c:v>41.423000000000002</c:v>
                </c:pt>
                <c:pt idx="19269">
                  <c:v>41.423000000000002</c:v>
                </c:pt>
                <c:pt idx="19270">
                  <c:v>41.423999999999999</c:v>
                </c:pt>
                <c:pt idx="19271">
                  <c:v>41.423999999999999</c:v>
                </c:pt>
                <c:pt idx="19272">
                  <c:v>41.423999999999999</c:v>
                </c:pt>
                <c:pt idx="19273">
                  <c:v>41.425000000000004</c:v>
                </c:pt>
                <c:pt idx="19274">
                  <c:v>41.425000000000004</c:v>
                </c:pt>
                <c:pt idx="19275">
                  <c:v>41.425000000000004</c:v>
                </c:pt>
                <c:pt idx="19276">
                  <c:v>41.425000000000004</c:v>
                </c:pt>
                <c:pt idx="19277">
                  <c:v>41.426000000000002</c:v>
                </c:pt>
                <c:pt idx="19278">
                  <c:v>41.426000000000002</c:v>
                </c:pt>
                <c:pt idx="19279">
                  <c:v>41.426000000000002</c:v>
                </c:pt>
                <c:pt idx="19280">
                  <c:v>41.427</c:v>
                </c:pt>
                <c:pt idx="19281">
                  <c:v>41.427</c:v>
                </c:pt>
                <c:pt idx="19282">
                  <c:v>41.427</c:v>
                </c:pt>
                <c:pt idx="19283">
                  <c:v>41.427</c:v>
                </c:pt>
                <c:pt idx="19284">
                  <c:v>41.428000000000004</c:v>
                </c:pt>
                <c:pt idx="19285">
                  <c:v>41.428000000000004</c:v>
                </c:pt>
                <c:pt idx="19286">
                  <c:v>41.428000000000004</c:v>
                </c:pt>
                <c:pt idx="19287">
                  <c:v>41.429000000000002</c:v>
                </c:pt>
                <c:pt idx="19288">
                  <c:v>41.429000000000002</c:v>
                </c:pt>
                <c:pt idx="19289">
                  <c:v>41.429000000000002</c:v>
                </c:pt>
                <c:pt idx="19290">
                  <c:v>41.429000000000002</c:v>
                </c:pt>
                <c:pt idx="19291">
                  <c:v>41.43</c:v>
                </c:pt>
                <c:pt idx="19292">
                  <c:v>41.43</c:v>
                </c:pt>
                <c:pt idx="19293">
                  <c:v>41.43</c:v>
                </c:pt>
                <c:pt idx="19294">
                  <c:v>41.430999999999997</c:v>
                </c:pt>
                <c:pt idx="19295">
                  <c:v>41.430999999999997</c:v>
                </c:pt>
                <c:pt idx="19296">
                  <c:v>41.430999999999997</c:v>
                </c:pt>
                <c:pt idx="19297">
                  <c:v>41.430999999999997</c:v>
                </c:pt>
                <c:pt idx="19298">
                  <c:v>41.432000000000002</c:v>
                </c:pt>
                <c:pt idx="19299">
                  <c:v>41.432000000000002</c:v>
                </c:pt>
                <c:pt idx="19300">
                  <c:v>41.432000000000002</c:v>
                </c:pt>
                <c:pt idx="19301">
                  <c:v>41.433</c:v>
                </c:pt>
                <c:pt idx="19302">
                  <c:v>41.433</c:v>
                </c:pt>
                <c:pt idx="19303">
                  <c:v>41.433</c:v>
                </c:pt>
                <c:pt idx="19304">
                  <c:v>41.433</c:v>
                </c:pt>
                <c:pt idx="19305">
                  <c:v>41.433999999999997</c:v>
                </c:pt>
                <c:pt idx="19306">
                  <c:v>41.433999999999997</c:v>
                </c:pt>
                <c:pt idx="19307">
                  <c:v>41.433999999999997</c:v>
                </c:pt>
                <c:pt idx="19308">
                  <c:v>41.433999999999997</c:v>
                </c:pt>
                <c:pt idx="19309">
                  <c:v>41.435000000000002</c:v>
                </c:pt>
                <c:pt idx="19310">
                  <c:v>41.435000000000002</c:v>
                </c:pt>
                <c:pt idx="19311">
                  <c:v>41.435000000000002</c:v>
                </c:pt>
                <c:pt idx="19312">
                  <c:v>41.436</c:v>
                </c:pt>
                <c:pt idx="19313">
                  <c:v>41.436</c:v>
                </c:pt>
                <c:pt idx="19314">
                  <c:v>41.436</c:v>
                </c:pt>
                <c:pt idx="19315">
                  <c:v>41.436</c:v>
                </c:pt>
                <c:pt idx="19316">
                  <c:v>41.436999999999998</c:v>
                </c:pt>
                <c:pt idx="19317">
                  <c:v>41.436999999999998</c:v>
                </c:pt>
                <c:pt idx="19318">
                  <c:v>41.436999999999998</c:v>
                </c:pt>
                <c:pt idx="19319">
                  <c:v>41.438000000000002</c:v>
                </c:pt>
                <c:pt idx="19320">
                  <c:v>41.438000000000002</c:v>
                </c:pt>
                <c:pt idx="19321">
                  <c:v>41.438000000000002</c:v>
                </c:pt>
                <c:pt idx="19322">
                  <c:v>41.438000000000002</c:v>
                </c:pt>
                <c:pt idx="19323">
                  <c:v>41.439</c:v>
                </c:pt>
                <c:pt idx="19324">
                  <c:v>41.439</c:v>
                </c:pt>
                <c:pt idx="19325">
                  <c:v>41.439</c:v>
                </c:pt>
                <c:pt idx="19326">
                  <c:v>41.44</c:v>
                </c:pt>
                <c:pt idx="19327">
                  <c:v>41.44</c:v>
                </c:pt>
                <c:pt idx="19328">
                  <c:v>41.44</c:v>
                </c:pt>
                <c:pt idx="19329">
                  <c:v>41.44</c:v>
                </c:pt>
                <c:pt idx="19330">
                  <c:v>41.441000000000003</c:v>
                </c:pt>
                <c:pt idx="19331">
                  <c:v>41.441000000000003</c:v>
                </c:pt>
                <c:pt idx="19332">
                  <c:v>41.441000000000003</c:v>
                </c:pt>
                <c:pt idx="19333">
                  <c:v>41.442</c:v>
                </c:pt>
                <c:pt idx="19334">
                  <c:v>41.442</c:v>
                </c:pt>
                <c:pt idx="19335">
                  <c:v>41.442</c:v>
                </c:pt>
                <c:pt idx="19336">
                  <c:v>41.442</c:v>
                </c:pt>
                <c:pt idx="19337">
                  <c:v>41.442999999999998</c:v>
                </c:pt>
                <c:pt idx="19338">
                  <c:v>41.442999999999998</c:v>
                </c:pt>
                <c:pt idx="19339">
                  <c:v>41.442999999999998</c:v>
                </c:pt>
                <c:pt idx="19340">
                  <c:v>41.444000000000003</c:v>
                </c:pt>
                <c:pt idx="19341">
                  <c:v>41.444000000000003</c:v>
                </c:pt>
                <c:pt idx="19342">
                  <c:v>41.444000000000003</c:v>
                </c:pt>
                <c:pt idx="19343">
                  <c:v>41.444000000000003</c:v>
                </c:pt>
                <c:pt idx="19344">
                  <c:v>41.445</c:v>
                </c:pt>
                <c:pt idx="19345">
                  <c:v>41.445</c:v>
                </c:pt>
                <c:pt idx="19346">
                  <c:v>41.445</c:v>
                </c:pt>
                <c:pt idx="19347">
                  <c:v>41.445</c:v>
                </c:pt>
                <c:pt idx="19348">
                  <c:v>41.445999999999998</c:v>
                </c:pt>
                <c:pt idx="19349">
                  <c:v>41.445999999999998</c:v>
                </c:pt>
                <c:pt idx="19350">
                  <c:v>41.445999999999998</c:v>
                </c:pt>
                <c:pt idx="19351">
                  <c:v>41.447000000000003</c:v>
                </c:pt>
                <c:pt idx="19352">
                  <c:v>41.447000000000003</c:v>
                </c:pt>
                <c:pt idx="19353">
                  <c:v>41.447000000000003</c:v>
                </c:pt>
                <c:pt idx="19354">
                  <c:v>41.447000000000003</c:v>
                </c:pt>
                <c:pt idx="19355">
                  <c:v>41.448</c:v>
                </c:pt>
                <c:pt idx="19356">
                  <c:v>41.448</c:v>
                </c:pt>
                <c:pt idx="19357">
                  <c:v>41.448</c:v>
                </c:pt>
                <c:pt idx="19358">
                  <c:v>41.448999999999998</c:v>
                </c:pt>
                <c:pt idx="19359">
                  <c:v>41.448999999999998</c:v>
                </c:pt>
                <c:pt idx="19360">
                  <c:v>41.448999999999998</c:v>
                </c:pt>
                <c:pt idx="19361">
                  <c:v>41.448999999999998</c:v>
                </c:pt>
                <c:pt idx="19362">
                  <c:v>41.45</c:v>
                </c:pt>
                <c:pt idx="19363">
                  <c:v>41.45</c:v>
                </c:pt>
                <c:pt idx="19364">
                  <c:v>41.45</c:v>
                </c:pt>
                <c:pt idx="19365">
                  <c:v>41.451000000000001</c:v>
                </c:pt>
                <c:pt idx="19366">
                  <c:v>41.451000000000001</c:v>
                </c:pt>
                <c:pt idx="19367">
                  <c:v>41.451000000000001</c:v>
                </c:pt>
                <c:pt idx="19368">
                  <c:v>41.451000000000001</c:v>
                </c:pt>
                <c:pt idx="19369">
                  <c:v>41.451999999999998</c:v>
                </c:pt>
                <c:pt idx="19370">
                  <c:v>41.451999999999998</c:v>
                </c:pt>
                <c:pt idx="19371">
                  <c:v>41.451999999999998</c:v>
                </c:pt>
                <c:pt idx="19372">
                  <c:v>41.453000000000003</c:v>
                </c:pt>
                <c:pt idx="19373">
                  <c:v>41.453000000000003</c:v>
                </c:pt>
                <c:pt idx="19374">
                  <c:v>41.453000000000003</c:v>
                </c:pt>
                <c:pt idx="19375">
                  <c:v>41.453000000000003</c:v>
                </c:pt>
                <c:pt idx="19376">
                  <c:v>41.454000000000001</c:v>
                </c:pt>
                <c:pt idx="19377">
                  <c:v>41.454000000000001</c:v>
                </c:pt>
                <c:pt idx="19378">
                  <c:v>41.454000000000001</c:v>
                </c:pt>
                <c:pt idx="19379">
                  <c:v>41.454999999999998</c:v>
                </c:pt>
                <c:pt idx="19380">
                  <c:v>41.454999999999998</c:v>
                </c:pt>
                <c:pt idx="19381">
                  <c:v>41.454999999999998</c:v>
                </c:pt>
                <c:pt idx="19382">
                  <c:v>41.454999999999998</c:v>
                </c:pt>
                <c:pt idx="19383">
                  <c:v>41.456000000000003</c:v>
                </c:pt>
                <c:pt idx="19384">
                  <c:v>41.456000000000003</c:v>
                </c:pt>
                <c:pt idx="19385">
                  <c:v>41.456000000000003</c:v>
                </c:pt>
                <c:pt idx="19386">
                  <c:v>41.456000000000003</c:v>
                </c:pt>
                <c:pt idx="19387">
                  <c:v>41.457000000000001</c:v>
                </c:pt>
                <c:pt idx="19388">
                  <c:v>41.457000000000001</c:v>
                </c:pt>
                <c:pt idx="19389">
                  <c:v>41.457000000000001</c:v>
                </c:pt>
                <c:pt idx="19390">
                  <c:v>41.457999999999998</c:v>
                </c:pt>
                <c:pt idx="19391">
                  <c:v>41.457999999999998</c:v>
                </c:pt>
                <c:pt idx="19392">
                  <c:v>41.457999999999998</c:v>
                </c:pt>
                <c:pt idx="19393">
                  <c:v>41.457999999999998</c:v>
                </c:pt>
                <c:pt idx="19394">
                  <c:v>41.459000000000003</c:v>
                </c:pt>
                <c:pt idx="19395">
                  <c:v>41.459000000000003</c:v>
                </c:pt>
                <c:pt idx="19396">
                  <c:v>41.459000000000003</c:v>
                </c:pt>
                <c:pt idx="19397">
                  <c:v>41.46</c:v>
                </c:pt>
                <c:pt idx="19398">
                  <c:v>41.46</c:v>
                </c:pt>
                <c:pt idx="19399">
                  <c:v>41.46</c:v>
                </c:pt>
                <c:pt idx="19400">
                  <c:v>41.46</c:v>
                </c:pt>
                <c:pt idx="19401">
                  <c:v>41.460999999999999</c:v>
                </c:pt>
                <c:pt idx="19402">
                  <c:v>41.460999999999999</c:v>
                </c:pt>
                <c:pt idx="19403">
                  <c:v>41.460999999999999</c:v>
                </c:pt>
                <c:pt idx="19404">
                  <c:v>41.462000000000003</c:v>
                </c:pt>
                <c:pt idx="19405">
                  <c:v>41.462000000000003</c:v>
                </c:pt>
                <c:pt idx="19406">
                  <c:v>41.462000000000003</c:v>
                </c:pt>
                <c:pt idx="19407">
                  <c:v>41.462000000000003</c:v>
                </c:pt>
                <c:pt idx="19408">
                  <c:v>41.463000000000001</c:v>
                </c:pt>
                <c:pt idx="19409">
                  <c:v>41.463000000000001</c:v>
                </c:pt>
                <c:pt idx="19410">
                  <c:v>41.463000000000001</c:v>
                </c:pt>
                <c:pt idx="19411">
                  <c:v>41.463999999999999</c:v>
                </c:pt>
                <c:pt idx="19412">
                  <c:v>41.463999999999999</c:v>
                </c:pt>
                <c:pt idx="19413">
                  <c:v>41.463999999999999</c:v>
                </c:pt>
                <c:pt idx="19414">
                  <c:v>41.463999999999999</c:v>
                </c:pt>
                <c:pt idx="19415">
                  <c:v>41.465000000000003</c:v>
                </c:pt>
                <c:pt idx="19416">
                  <c:v>41.465000000000003</c:v>
                </c:pt>
                <c:pt idx="19417">
                  <c:v>41.465000000000003</c:v>
                </c:pt>
                <c:pt idx="19418">
                  <c:v>41.466000000000001</c:v>
                </c:pt>
                <c:pt idx="19419">
                  <c:v>41.466000000000001</c:v>
                </c:pt>
                <c:pt idx="19420">
                  <c:v>41.466000000000001</c:v>
                </c:pt>
                <c:pt idx="19421">
                  <c:v>41.466000000000001</c:v>
                </c:pt>
                <c:pt idx="19422">
                  <c:v>41.466999999999999</c:v>
                </c:pt>
                <c:pt idx="19423">
                  <c:v>41.466999999999999</c:v>
                </c:pt>
                <c:pt idx="19424">
                  <c:v>41.466999999999999</c:v>
                </c:pt>
                <c:pt idx="19425">
                  <c:v>41.466999999999999</c:v>
                </c:pt>
                <c:pt idx="19426">
                  <c:v>41.468000000000004</c:v>
                </c:pt>
                <c:pt idx="19427">
                  <c:v>41.468000000000004</c:v>
                </c:pt>
                <c:pt idx="19428">
                  <c:v>41.468000000000004</c:v>
                </c:pt>
                <c:pt idx="19429">
                  <c:v>41.469000000000001</c:v>
                </c:pt>
                <c:pt idx="19430">
                  <c:v>41.469000000000001</c:v>
                </c:pt>
                <c:pt idx="19431">
                  <c:v>41.469000000000001</c:v>
                </c:pt>
                <c:pt idx="19432">
                  <c:v>41.469000000000001</c:v>
                </c:pt>
                <c:pt idx="19433">
                  <c:v>41.47</c:v>
                </c:pt>
                <c:pt idx="19434">
                  <c:v>41.47</c:v>
                </c:pt>
                <c:pt idx="19435">
                  <c:v>41.47</c:v>
                </c:pt>
                <c:pt idx="19436">
                  <c:v>41.471000000000004</c:v>
                </c:pt>
                <c:pt idx="19437">
                  <c:v>41.471000000000004</c:v>
                </c:pt>
                <c:pt idx="19438">
                  <c:v>41.471000000000004</c:v>
                </c:pt>
                <c:pt idx="19439">
                  <c:v>41.471000000000004</c:v>
                </c:pt>
                <c:pt idx="19440">
                  <c:v>41.472000000000001</c:v>
                </c:pt>
                <c:pt idx="19441">
                  <c:v>41.472000000000001</c:v>
                </c:pt>
                <c:pt idx="19442">
                  <c:v>41.472000000000001</c:v>
                </c:pt>
                <c:pt idx="19443">
                  <c:v>41.472999999999999</c:v>
                </c:pt>
                <c:pt idx="19444">
                  <c:v>41.472999999999999</c:v>
                </c:pt>
                <c:pt idx="19445">
                  <c:v>41.472999999999999</c:v>
                </c:pt>
                <c:pt idx="19446">
                  <c:v>41.472999999999999</c:v>
                </c:pt>
                <c:pt idx="19447">
                  <c:v>41.474000000000004</c:v>
                </c:pt>
                <c:pt idx="19448">
                  <c:v>41.474000000000004</c:v>
                </c:pt>
                <c:pt idx="19449">
                  <c:v>41.474000000000004</c:v>
                </c:pt>
                <c:pt idx="19450">
                  <c:v>41.475000000000001</c:v>
                </c:pt>
                <c:pt idx="19451">
                  <c:v>41.475000000000001</c:v>
                </c:pt>
                <c:pt idx="19452">
                  <c:v>41.475000000000001</c:v>
                </c:pt>
                <c:pt idx="19453">
                  <c:v>41.475000000000001</c:v>
                </c:pt>
                <c:pt idx="19454">
                  <c:v>41.475999999999999</c:v>
                </c:pt>
                <c:pt idx="19455">
                  <c:v>41.475999999999999</c:v>
                </c:pt>
                <c:pt idx="19456">
                  <c:v>41.475999999999999</c:v>
                </c:pt>
                <c:pt idx="19457">
                  <c:v>41.475999999999999</c:v>
                </c:pt>
                <c:pt idx="19458">
                  <c:v>41.477000000000004</c:v>
                </c:pt>
                <c:pt idx="19459">
                  <c:v>41.477000000000004</c:v>
                </c:pt>
                <c:pt idx="19460">
                  <c:v>41.477000000000004</c:v>
                </c:pt>
                <c:pt idx="19461">
                  <c:v>41.478000000000002</c:v>
                </c:pt>
                <c:pt idx="19462">
                  <c:v>41.478000000000002</c:v>
                </c:pt>
                <c:pt idx="19463">
                  <c:v>41.478000000000002</c:v>
                </c:pt>
                <c:pt idx="19464">
                  <c:v>41.478000000000002</c:v>
                </c:pt>
                <c:pt idx="19465">
                  <c:v>41.478999999999999</c:v>
                </c:pt>
                <c:pt idx="19466">
                  <c:v>41.478999999999999</c:v>
                </c:pt>
                <c:pt idx="19467">
                  <c:v>41.478999999999999</c:v>
                </c:pt>
                <c:pt idx="19468">
                  <c:v>41.480000000000004</c:v>
                </c:pt>
                <c:pt idx="19469">
                  <c:v>41.480000000000004</c:v>
                </c:pt>
                <c:pt idx="19470">
                  <c:v>41.480000000000004</c:v>
                </c:pt>
                <c:pt idx="19471">
                  <c:v>41.480000000000004</c:v>
                </c:pt>
                <c:pt idx="19472">
                  <c:v>41.481000000000002</c:v>
                </c:pt>
                <c:pt idx="19473">
                  <c:v>41.481000000000002</c:v>
                </c:pt>
                <c:pt idx="19474">
                  <c:v>41.481000000000002</c:v>
                </c:pt>
                <c:pt idx="19475">
                  <c:v>41.481999999999999</c:v>
                </c:pt>
                <c:pt idx="19476">
                  <c:v>41.481999999999999</c:v>
                </c:pt>
                <c:pt idx="19477">
                  <c:v>41.481999999999999</c:v>
                </c:pt>
                <c:pt idx="19478">
                  <c:v>41.481999999999999</c:v>
                </c:pt>
                <c:pt idx="19479">
                  <c:v>41.483000000000004</c:v>
                </c:pt>
                <c:pt idx="19480">
                  <c:v>41.483000000000004</c:v>
                </c:pt>
                <c:pt idx="19481">
                  <c:v>41.483000000000004</c:v>
                </c:pt>
                <c:pt idx="19482">
                  <c:v>41.484000000000002</c:v>
                </c:pt>
                <c:pt idx="19483">
                  <c:v>41.484000000000002</c:v>
                </c:pt>
                <c:pt idx="19484">
                  <c:v>41.484000000000002</c:v>
                </c:pt>
                <c:pt idx="19485">
                  <c:v>41.484000000000002</c:v>
                </c:pt>
                <c:pt idx="19486">
                  <c:v>41.484999999999999</c:v>
                </c:pt>
                <c:pt idx="19487">
                  <c:v>41.484999999999999</c:v>
                </c:pt>
                <c:pt idx="19488">
                  <c:v>41.484999999999999</c:v>
                </c:pt>
                <c:pt idx="19489">
                  <c:v>41.486000000000004</c:v>
                </c:pt>
                <c:pt idx="19490">
                  <c:v>41.486000000000004</c:v>
                </c:pt>
                <c:pt idx="19491">
                  <c:v>41.486000000000004</c:v>
                </c:pt>
                <c:pt idx="19492">
                  <c:v>41.486000000000004</c:v>
                </c:pt>
                <c:pt idx="19493">
                  <c:v>41.487000000000002</c:v>
                </c:pt>
                <c:pt idx="19494">
                  <c:v>41.487000000000002</c:v>
                </c:pt>
                <c:pt idx="19495">
                  <c:v>41.487000000000002</c:v>
                </c:pt>
                <c:pt idx="19496">
                  <c:v>41.487000000000002</c:v>
                </c:pt>
                <c:pt idx="19497">
                  <c:v>41.488</c:v>
                </c:pt>
                <c:pt idx="19498">
                  <c:v>41.488</c:v>
                </c:pt>
                <c:pt idx="19499">
                  <c:v>41.488</c:v>
                </c:pt>
                <c:pt idx="19500">
                  <c:v>41.489000000000004</c:v>
                </c:pt>
                <c:pt idx="19501">
                  <c:v>41.489000000000004</c:v>
                </c:pt>
                <c:pt idx="19502">
                  <c:v>41.489000000000004</c:v>
                </c:pt>
                <c:pt idx="19503">
                  <c:v>41.489000000000004</c:v>
                </c:pt>
                <c:pt idx="19504">
                  <c:v>41.49</c:v>
                </c:pt>
                <c:pt idx="19505">
                  <c:v>41.49</c:v>
                </c:pt>
                <c:pt idx="19506">
                  <c:v>41.49</c:v>
                </c:pt>
                <c:pt idx="19507">
                  <c:v>41.491</c:v>
                </c:pt>
                <c:pt idx="19508">
                  <c:v>41.491</c:v>
                </c:pt>
                <c:pt idx="19509">
                  <c:v>41.491</c:v>
                </c:pt>
                <c:pt idx="19510">
                  <c:v>41.491</c:v>
                </c:pt>
                <c:pt idx="19511">
                  <c:v>41.491999999999997</c:v>
                </c:pt>
                <c:pt idx="19512">
                  <c:v>41.491999999999997</c:v>
                </c:pt>
                <c:pt idx="19513">
                  <c:v>41.491999999999997</c:v>
                </c:pt>
                <c:pt idx="19514">
                  <c:v>41.493000000000002</c:v>
                </c:pt>
                <c:pt idx="19515">
                  <c:v>41.493000000000002</c:v>
                </c:pt>
                <c:pt idx="19516">
                  <c:v>41.493000000000002</c:v>
                </c:pt>
                <c:pt idx="19517">
                  <c:v>41.493000000000002</c:v>
                </c:pt>
                <c:pt idx="19518">
                  <c:v>41.494</c:v>
                </c:pt>
                <c:pt idx="19519">
                  <c:v>41.494</c:v>
                </c:pt>
                <c:pt idx="19520">
                  <c:v>41.494</c:v>
                </c:pt>
                <c:pt idx="19521">
                  <c:v>41.494999999999997</c:v>
                </c:pt>
                <c:pt idx="19522">
                  <c:v>41.494999999999997</c:v>
                </c:pt>
                <c:pt idx="19523">
                  <c:v>41.494999999999997</c:v>
                </c:pt>
                <c:pt idx="19524">
                  <c:v>41.494999999999997</c:v>
                </c:pt>
                <c:pt idx="19525">
                  <c:v>41.496000000000002</c:v>
                </c:pt>
                <c:pt idx="19526">
                  <c:v>41.496000000000002</c:v>
                </c:pt>
                <c:pt idx="19527">
                  <c:v>41.496000000000002</c:v>
                </c:pt>
                <c:pt idx="19528">
                  <c:v>41.497</c:v>
                </c:pt>
                <c:pt idx="19529">
                  <c:v>41.497</c:v>
                </c:pt>
                <c:pt idx="19530">
                  <c:v>41.497</c:v>
                </c:pt>
                <c:pt idx="19531">
                  <c:v>41.497</c:v>
                </c:pt>
                <c:pt idx="19532">
                  <c:v>41.497999999999998</c:v>
                </c:pt>
                <c:pt idx="19533">
                  <c:v>41.497999999999998</c:v>
                </c:pt>
                <c:pt idx="19534">
                  <c:v>41.497999999999998</c:v>
                </c:pt>
                <c:pt idx="19535">
                  <c:v>41.497999999999998</c:v>
                </c:pt>
                <c:pt idx="19536">
                  <c:v>41.499000000000002</c:v>
                </c:pt>
                <c:pt idx="19537">
                  <c:v>41.499000000000002</c:v>
                </c:pt>
                <c:pt idx="19538">
                  <c:v>41.499000000000002</c:v>
                </c:pt>
                <c:pt idx="19539">
                  <c:v>41.5</c:v>
                </c:pt>
                <c:pt idx="19540">
                  <c:v>41.5</c:v>
                </c:pt>
                <c:pt idx="19541">
                  <c:v>41.5</c:v>
                </c:pt>
                <c:pt idx="19542">
                  <c:v>41.5</c:v>
                </c:pt>
                <c:pt idx="19543">
                  <c:v>41.500999999999998</c:v>
                </c:pt>
                <c:pt idx="19544">
                  <c:v>41.500999999999998</c:v>
                </c:pt>
                <c:pt idx="19545">
                  <c:v>41.500999999999998</c:v>
                </c:pt>
                <c:pt idx="19546">
                  <c:v>41.502000000000002</c:v>
                </c:pt>
                <c:pt idx="19547">
                  <c:v>41.502000000000002</c:v>
                </c:pt>
                <c:pt idx="19548">
                  <c:v>41.502000000000002</c:v>
                </c:pt>
                <c:pt idx="19549">
                  <c:v>41.502000000000002</c:v>
                </c:pt>
                <c:pt idx="19550">
                  <c:v>41.503</c:v>
                </c:pt>
                <c:pt idx="19551">
                  <c:v>41.503</c:v>
                </c:pt>
                <c:pt idx="19552">
                  <c:v>41.503</c:v>
                </c:pt>
                <c:pt idx="19553">
                  <c:v>41.503999999999998</c:v>
                </c:pt>
                <c:pt idx="19554">
                  <c:v>41.503999999999998</c:v>
                </c:pt>
                <c:pt idx="19555">
                  <c:v>41.503999999999998</c:v>
                </c:pt>
                <c:pt idx="19556">
                  <c:v>41.503999999999998</c:v>
                </c:pt>
                <c:pt idx="19557">
                  <c:v>41.505000000000003</c:v>
                </c:pt>
                <c:pt idx="19558">
                  <c:v>41.505000000000003</c:v>
                </c:pt>
                <c:pt idx="19559">
                  <c:v>41.505000000000003</c:v>
                </c:pt>
                <c:pt idx="19560">
                  <c:v>41.506</c:v>
                </c:pt>
                <c:pt idx="19561">
                  <c:v>41.506</c:v>
                </c:pt>
                <c:pt idx="19562">
                  <c:v>41.506</c:v>
                </c:pt>
                <c:pt idx="19563">
                  <c:v>41.506</c:v>
                </c:pt>
                <c:pt idx="19564">
                  <c:v>41.506999999999998</c:v>
                </c:pt>
                <c:pt idx="19565">
                  <c:v>41.506999999999998</c:v>
                </c:pt>
                <c:pt idx="19566">
                  <c:v>41.506999999999998</c:v>
                </c:pt>
                <c:pt idx="19567">
                  <c:v>41.506999999999998</c:v>
                </c:pt>
                <c:pt idx="19568">
                  <c:v>41.508000000000003</c:v>
                </c:pt>
                <c:pt idx="19569">
                  <c:v>41.508000000000003</c:v>
                </c:pt>
                <c:pt idx="19570">
                  <c:v>41.508000000000003</c:v>
                </c:pt>
                <c:pt idx="19571">
                  <c:v>41.509</c:v>
                </c:pt>
                <c:pt idx="19572">
                  <c:v>41.509</c:v>
                </c:pt>
                <c:pt idx="19573">
                  <c:v>41.509</c:v>
                </c:pt>
                <c:pt idx="19574">
                  <c:v>41.509</c:v>
                </c:pt>
                <c:pt idx="19575">
                  <c:v>41.51</c:v>
                </c:pt>
                <c:pt idx="19576">
                  <c:v>41.51</c:v>
                </c:pt>
                <c:pt idx="19577">
                  <c:v>41.51</c:v>
                </c:pt>
                <c:pt idx="19578">
                  <c:v>41.511000000000003</c:v>
                </c:pt>
                <c:pt idx="19579">
                  <c:v>41.511000000000003</c:v>
                </c:pt>
                <c:pt idx="19580">
                  <c:v>41.511000000000003</c:v>
                </c:pt>
                <c:pt idx="19581">
                  <c:v>41.511000000000003</c:v>
                </c:pt>
                <c:pt idx="19582">
                  <c:v>41.512</c:v>
                </c:pt>
                <c:pt idx="19583">
                  <c:v>41.512</c:v>
                </c:pt>
                <c:pt idx="19584">
                  <c:v>41.512</c:v>
                </c:pt>
                <c:pt idx="19585">
                  <c:v>41.512999999999998</c:v>
                </c:pt>
                <c:pt idx="19586">
                  <c:v>41.512999999999998</c:v>
                </c:pt>
                <c:pt idx="19587">
                  <c:v>41.512999999999998</c:v>
                </c:pt>
                <c:pt idx="19588">
                  <c:v>41.512999999999998</c:v>
                </c:pt>
                <c:pt idx="19589">
                  <c:v>41.514000000000003</c:v>
                </c:pt>
                <c:pt idx="19590">
                  <c:v>41.514000000000003</c:v>
                </c:pt>
                <c:pt idx="19591">
                  <c:v>41.514000000000003</c:v>
                </c:pt>
                <c:pt idx="19592">
                  <c:v>41.515000000000001</c:v>
                </c:pt>
                <c:pt idx="19593">
                  <c:v>41.515000000000001</c:v>
                </c:pt>
                <c:pt idx="19594">
                  <c:v>41.515000000000001</c:v>
                </c:pt>
                <c:pt idx="19595">
                  <c:v>41.515000000000001</c:v>
                </c:pt>
                <c:pt idx="19596">
                  <c:v>41.515999999999998</c:v>
                </c:pt>
                <c:pt idx="19597">
                  <c:v>41.515999999999998</c:v>
                </c:pt>
                <c:pt idx="19598">
                  <c:v>41.515999999999998</c:v>
                </c:pt>
                <c:pt idx="19599">
                  <c:v>41.517000000000003</c:v>
                </c:pt>
                <c:pt idx="19600">
                  <c:v>41.517000000000003</c:v>
                </c:pt>
                <c:pt idx="19601">
                  <c:v>41.517000000000003</c:v>
                </c:pt>
                <c:pt idx="19602">
                  <c:v>41.517000000000003</c:v>
                </c:pt>
                <c:pt idx="19603">
                  <c:v>41.518000000000001</c:v>
                </c:pt>
                <c:pt idx="19604">
                  <c:v>41.518000000000001</c:v>
                </c:pt>
                <c:pt idx="19605">
                  <c:v>41.518000000000001</c:v>
                </c:pt>
                <c:pt idx="19606">
                  <c:v>41.518000000000001</c:v>
                </c:pt>
                <c:pt idx="19607">
                  <c:v>41.518999999999998</c:v>
                </c:pt>
                <c:pt idx="19608">
                  <c:v>41.518999999999998</c:v>
                </c:pt>
                <c:pt idx="19609">
                  <c:v>41.518999999999998</c:v>
                </c:pt>
                <c:pt idx="19610">
                  <c:v>41.52</c:v>
                </c:pt>
                <c:pt idx="19611">
                  <c:v>41.52</c:v>
                </c:pt>
                <c:pt idx="19612">
                  <c:v>41.52</c:v>
                </c:pt>
                <c:pt idx="19613">
                  <c:v>41.52</c:v>
                </c:pt>
                <c:pt idx="19614">
                  <c:v>41.521000000000001</c:v>
                </c:pt>
                <c:pt idx="19615">
                  <c:v>41.521000000000001</c:v>
                </c:pt>
                <c:pt idx="19616">
                  <c:v>41.521000000000001</c:v>
                </c:pt>
                <c:pt idx="19617">
                  <c:v>41.521999999999998</c:v>
                </c:pt>
                <c:pt idx="19618">
                  <c:v>41.521999999999998</c:v>
                </c:pt>
                <c:pt idx="19619">
                  <c:v>41.521999999999998</c:v>
                </c:pt>
                <c:pt idx="19620">
                  <c:v>41.521999999999998</c:v>
                </c:pt>
                <c:pt idx="19621">
                  <c:v>41.523000000000003</c:v>
                </c:pt>
                <c:pt idx="19622">
                  <c:v>41.523000000000003</c:v>
                </c:pt>
                <c:pt idx="19623">
                  <c:v>41.523000000000003</c:v>
                </c:pt>
                <c:pt idx="19624">
                  <c:v>41.524000000000001</c:v>
                </c:pt>
                <c:pt idx="19625">
                  <c:v>41.524000000000001</c:v>
                </c:pt>
                <c:pt idx="19626">
                  <c:v>41.524000000000001</c:v>
                </c:pt>
                <c:pt idx="19627">
                  <c:v>41.524000000000001</c:v>
                </c:pt>
                <c:pt idx="19628">
                  <c:v>41.524999999999999</c:v>
                </c:pt>
                <c:pt idx="19629">
                  <c:v>41.524999999999999</c:v>
                </c:pt>
                <c:pt idx="19630">
                  <c:v>41.524999999999999</c:v>
                </c:pt>
                <c:pt idx="19631">
                  <c:v>41.526000000000003</c:v>
                </c:pt>
                <c:pt idx="19632">
                  <c:v>41.526000000000003</c:v>
                </c:pt>
                <c:pt idx="19633">
                  <c:v>41.526000000000003</c:v>
                </c:pt>
                <c:pt idx="19634">
                  <c:v>41.526000000000003</c:v>
                </c:pt>
                <c:pt idx="19635">
                  <c:v>41.527000000000001</c:v>
                </c:pt>
                <c:pt idx="19636">
                  <c:v>41.527000000000001</c:v>
                </c:pt>
                <c:pt idx="19637">
                  <c:v>41.527000000000001</c:v>
                </c:pt>
                <c:pt idx="19638">
                  <c:v>41.527999999999999</c:v>
                </c:pt>
                <c:pt idx="19639">
                  <c:v>41.527999999999999</c:v>
                </c:pt>
                <c:pt idx="19640">
                  <c:v>41.527999999999999</c:v>
                </c:pt>
                <c:pt idx="19641">
                  <c:v>41.527999999999999</c:v>
                </c:pt>
                <c:pt idx="19642">
                  <c:v>41.529000000000003</c:v>
                </c:pt>
                <c:pt idx="19643">
                  <c:v>41.529000000000003</c:v>
                </c:pt>
                <c:pt idx="19644">
                  <c:v>41.529000000000003</c:v>
                </c:pt>
                <c:pt idx="19645">
                  <c:v>41.529000000000003</c:v>
                </c:pt>
                <c:pt idx="19646">
                  <c:v>41.53</c:v>
                </c:pt>
                <c:pt idx="19647">
                  <c:v>41.53</c:v>
                </c:pt>
                <c:pt idx="19648">
                  <c:v>41.53</c:v>
                </c:pt>
                <c:pt idx="19649">
                  <c:v>41.530999999999999</c:v>
                </c:pt>
                <c:pt idx="19650">
                  <c:v>41.530999999999999</c:v>
                </c:pt>
                <c:pt idx="19651">
                  <c:v>41.530999999999999</c:v>
                </c:pt>
                <c:pt idx="19652">
                  <c:v>41.530999999999999</c:v>
                </c:pt>
                <c:pt idx="19653">
                  <c:v>41.532000000000004</c:v>
                </c:pt>
                <c:pt idx="19654">
                  <c:v>41.532000000000004</c:v>
                </c:pt>
                <c:pt idx="19655">
                  <c:v>41.532000000000004</c:v>
                </c:pt>
                <c:pt idx="19656">
                  <c:v>41.533000000000001</c:v>
                </c:pt>
                <c:pt idx="19657">
                  <c:v>41.533000000000001</c:v>
                </c:pt>
                <c:pt idx="19658">
                  <c:v>41.533000000000001</c:v>
                </c:pt>
                <c:pt idx="19659">
                  <c:v>41.533000000000001</c:v>
                </c:pt>
                <c:pt idx="19660">
                  <c:v>41.533999999999999</c:v>
                </c:pt>
                <c:pt idx="19661">
                  <c:v>41.533999999999999</c:v>
                </c:pt>
                <c:pt idx="19662">
                  <c:v>41.533999999999999</c:v>
                </c:pt>
                <c:pt idx="19663">
                  <c:v>41.535000000000004</c:v>
                </c:pt>
                <c:pt idx="19664">
                  <c:v>41.535000000000004</c:v>
                </c:pt>
                <c:pt idx="19665">
                  <c:v>41.535000000000004</c:v>
                </c:pt>
                <c:pt idx="19666">
                  <c:v>41.535000000000004</c:v>
                </c:pt>
                <c:pt idx="19667">
                  <c:v>41.536000000000001</c:v>
                </c:pt>
                <c:pt idx="19668">
                  <c:v>41.536000000000001</c:v>
                </c:pt>
                <c:pt idx="19669">
                  <c:v>41.536000000000001</c:v>
                </c:pt>
                <c:pt idx="19670">
                  <c:v>41.536999999999999</c:v>
                </c:pt>
                <c:pt idx="19671">
                  <c:v>41.536999999999999</c:v>
                </c:pt>
                <c:pt idx="19672">
                  <c:v>41.536999999999999</c:v>
                </c:pt>
                <c:pt idx="19673">
                  <c:v>41.536999999999999</c:v>
                </c:pt>
                <c:pt idx="19674">
                  <c:v>41.538000000000004</c:v>
                </c:pt>
                <c:pt idx="19675">
                  <c:v>41.538000000000004</c:v>
                </c:pt>
                <c:pt idx="19676">
                  <c:v>41.538000000000004</c:v>
                </c:pt>
                <c:pt idx="19677">
                  <c:v>41.538000000000004</c:v>
                </c:pt>
                <c:pt idx="19678">
                  <c:v>41.539000000000001</c:v>
                </c:pt>
                <c:pt idx="19679">
                  <c:v>41.539000000000001</c:v>
                </c:pt>
                <c:pt idx="19680">
                  <c:v>41.539000000000001</c:v>
                </c:pt>
                <c:pt idx="19681">
                  <c:v>41.541000000000004</c:v>
                </c:pt>
                <c:pt idx="19682">
                  <c:v>41.544000000000004</c:v>
                </c:pt>
                <c:pt idx="19683">
                  <c:v>41.547000000000004</c:v>
                </c:pt>
                <c:pt idx="19684">
                  <c:v>41.551000000000002</c:v>
                </c:pt>
                <c:pt idx="19685">
                  <c:v>41.554000000000002</c:v>
                </c:pt>
                <c:pt idx="19686">
                  <c:v>41.557000000000002</c:v>
                </c:pt>
                <c:pt idx="19687">
                  <c:v>41.561</c:v>
                </c:pt>
                <c:pt idx="19688">
                  <c:v>41.564</c:v>
                </c:pt>
                <c:pt idx="19689">
                  <c:v>41.567</c:v>
                </c:pt>
                <c:pt idx="19690">
                  <c:v>41.570999999999998</c:v>
                </c:pt>
                <c:pt idx="19691">
                  <c:v>41.573999999999998</c:v>
                </c:pt>
                <c:pt idx="19692">
                  <c:v>41.576999999999998</c:v>
                </c:pt>
                <c:pt idx="19693">
                  <c:v>41.581000000000003</c:v>
                </c:pt>
                <c:pt idx="19694">
                  <c:v>41.584000000000003</c:v>
                </c:pt>
                <c:pt idx="19695">
                  <c:v>41.588000000000001</c:v>
                </c:pt>
                <c:pt idx="19696">
                  <c:v>41.591000000000001</c:v>
                </c:pt>
                <c:pt idx="19697">
                  <c:v>41.594999999999999</c:v>
                </c:pt>
                <c:pt idx="19698">
                  <c:v>41.597999999999999</c:v>
                </c:pt>
                <c:pt idx="19699">
                  <c:v>41.602000000000004</c:v>
                </c:pt>
                <c:pt idx="19700">
                  <c:v>41.606000000000002</c:v>
                </c:pt>
                <c:pt idx="19701">
                  <c:v>41.61</c:v>
                </c:pt>
                <c:pt idx="19702">
                  <c:v>41.614000000000004</c:v>
                </c:pt>
                <c:pt idx="19703">
                  <c:v>41.616999999999997</c:v>
                </c:pt>
                <c:pt idx="19704">
                  <c:v>41.621000000000002</c:v>
                </c:pt>
                <c:pt idx="19705">
                  <c:v>41.625</c:v>
                </c:pt>
                <c:pt idx="19706">
                  <c:v>41.628999999999998</c:v>
                </c:pt>
                <c:pt idx="19707">
                  <c:v>41.633000000000003</c:v>
                </c:pt>
                <c:pt idx="19708">
                  <c:v>41.636000000000003</c:v>
                </c:pt>
                <c:pt idx="19709">
                  <c:v>41.64</c:v>
                </c:pt>
                <c:pt idx="19710">
                  <c:v>41.643999999999998</c:v>
                </c:pt>
                <c:pt idx="19711">
                  <c:v>41.648000000000003</c:v>
                </c:pt>
                <c:pt idx="19712">
                  <c:v>41.652000000000001</c:v>
                </c:pt>
                <c:pt idx="19713">
                  <c:v>41.655999999999999</c:v>
                </c:pt>
                <c:pt idx="19714">
                  <c:v>41.660000000000004</c:v>
                </c:pt>
                <c:pt idx="19715">
                  <c:v>41.664000000000001</c:v>
                </c:pt>
                <c:pt idx="19716">
                  <c:v>41.669000000000004</c:v>
                </c:pt>
                <c:pt idx="19717">
                  <c:v>41.673000000000002</c:v>
                </c:pt>
                <c:pt idx="19718">
                  <c:v>41.677</c:v>
                </c:pt>
                <c:pt idx="19719">
                  <c:v>41.680999999999997</c:v>
                </c:pt>
                <c:pt idx="19720">
                  <c:v>41.685000000000002</c:v>
                </c:pt>
                <c:pt idx="19721">
                  <c:v>41.689</c:v>
                </c:pt>
                <c:pt idx="19722">
                  <c:v>41.692999999999998</c:v>
                </c:pt>
                <c:pt idx="19723">
                  <c:v>41.697000000000003</c:v>
                </c:pt>
                <c:pt idx="19724">
                  <c:v>41.701000000000001</c:v>
                </c:pt>
                <c:pt idx="19725">
                  <c:v>41.704999999999998</c:v>
                </c:pt>
                <c:pt idx="19726">
                  <c:v>41.709000000000003</c:v>
                </c:pt>
                <c:pt idx="19727">
                  <c:v>41.713000000000001</c:v>
                </c:pt>
                <c:pt idx="19728">
                  <c:v>41.716999999999999</c:v>
                </c:pt>
                <c:pt idx="19729">
                  <c:v>41.721000000000004</c:v>
                </c:pt>
                <c:pt idx="19730">
                  <c:v>41.725000000000001</c:v>
                </c:pt>
                <c:pt idx="19731">
                  <c:v>41.730000000000004</c:v>
                </c:pt>
                <c:pt idx="19732">
                  <c:v>41.734000000000002</c:v>
                </c:pt>
                <c:pt idx="19733">
                  <c:v>41.738</c:v>
                </c:pt>
                <c:pt idx="19734">
                  <c:v>41.741999999999997</c:v>
                </c:pt>
                <c:pt idx="19735">
                  <c:v>41.746000000000002</c:v>
                </c:pt>
                <c:pt idx="19736">
                  <c:v>41.75</c:v>
                </c:pt>
                <c:pt idx="19737">
                  <c:v>41.753999999999998</c:v>
                </c:pt>
                <c:pt idx="19738">
                  <c:v>41.758000000000003</c:v>
                </c:pt>
                <c:pt idx="19739">
                  <c:v>41.762</c:v>
                </c:pt>
                <c:pt idx="19740">
                  <c:v>41.767000000000003</c:v>
                </c:pt>
                <c:pt idx="19741">
                  <c:v>41.771000000000001</c:v>
                </c:pt>
                <c:pt idx="19742">
                  <c:v>41.774999999999999</c:v>
                </c:pt>
                <c:pt idx="19743">
                  <c:v>41.779000000000003</c:v>
                </c:pt>
                <c:pt idx="19744">
                  <c:v>41.783000000000001</c:v>
                </c:pt>
                <c:pt idx="19745">
                  <c:v>41.786999999999999</c:v>
                </c:pt>
                <c:pt idx="19746">
                  <c:v>41.791000000000004</c:v>
                </c:pt>
                <c:pt idx="19747">
                  <c:v>41.795000000000002</c:v>
                </c:pt>
                <c:pt idx="19748">
                  <c:v>41.798999999999999</c:v>
                </c:pt>
                <c:pt idx="19749">
                  <c:v>41.804000000000002</c:v>
                </c:pt>
                <c:pt idx="19750">
                  <c:v>41.808</c:v>
                </c:pt>
                <c:pt idx="19751">
                  <c:v>41.811999999999998</c:v>
                </c:pt>
                <c:pt idx="19752">
                  <c:v>41.816000000000003</c:v>
                </c:pt>
                <c:pt idx="19753">
                  <c:v>41.82</c:v>
                </c:pt>
                <c:pt idx="19754">
                  <c:v>41.823999999999998</c:v>
                </c:pt>
                <c:pt idx="19755">
                  <c:v>41.829000000000001</c:v>
                </c:pt>
                <c:pt idx="19756">
                  <c:v>41.832999999999998</c:v>
                </c:pt>
                <c:pt idx="19757">
                  <c:v>41.837000000000003</c:v>
                </c:pt>
                <c:pt idx="19758">
                  <c:v>41.841000000000001</c:v>
                </c:pt>
                <c:pt idx="19759">
                  <c:v>41.844999999999999</c:v>
                </c:pt>
                <c:pt idx="19760">
                  <c:v>41.85</c:v>
                </c:pt>
                <c:pt idx="19761">
                  <c:v>41.853999999999999</c:v>
                </c:pt>
                <c:pt idx="19762">
                  <c:v>41.858000000000004</c:v>
                </c:pt>
                <c:pt idx="19763">
                  <c:v>41.862000000000002</c:v>
                </c:pt>
                <c:pt idx="19764">
                  <c:v>41.866999999999997</c:v>
                </c:pt>
                <c:pt idx="19765">
                  <c:v>41.871000000000002</c:v>
                </c:pt>
                <c:pt idx="19766">
                  <c:v>41.875</c:v>
                </c:pt>
                <c:pt idx="19767">
                  <c:v>41.878999999999998</c:v>
                </c:pt>
                <c:pt idx="19768">
                  <c:v>41.883000000000003</c:v>
                </c:pt>
                <c:pt idx="19769">
                  <c:v>41.887999999999998</c:v>
                </c:pt>
                <c:pt idx="19770">
                  <c:v>41.892000000000003</c:v>
                </c:pt>
                <c:pt idx="19771">
                  <c:v>41.896000000000001</c:v>
                </c:pt>
                <c:pt idx="19772">
                  <c:v>41.9</c:v>
                </c:pt>
                <c:pt idx="19773">
                  <c:v>41.905000000000001</c:v>
                </c:pt>
                <c:pt idx="19774">
                  <c:v>41.908999999999999</c:v>
                </c:pt>
                <c:pt idx="19775">
                  <c:v>41.913000000000004</c:v>
                </c:pt>
                <c:pt idx="19776">
                  <c:v>41.917000000000002</c:v>
                </c:pt>
                <c:pt idx="19777">
                  <c:v>41.922000000000004</c:v>
                </c:pt>
                <c:pt idx="19778">
                  <c:v>41.926000000000002</c:v>
                </c:pt>
                <c:pt idx="19779">
                  <c:v>41.93</c:v>
                </c:pt>
                <c:pt idx="19780">
                  <c:v>41.933999999999997</c:v>
                </c:pt>
                <c:pt idx="19781">
                  <c:v>41.939</c:v>
                </c:pt>
                <c:pt idx="19782">
                  <c:v>41.942999999999998</c:v>
                </c:pt>
                <c:pt idx="19783">
                  <c:v>41.947000000000003</c:v>
                </c:pt>
                <c:pt idx="19784">
                  <c:v>41.951000000000001</c:v>
                </c:pt>
                <c:pt idx="19785">
                  <c:v>41.954999999999998</c:v>
                </c:pt>
                <c:pt idx="19786">
                  <c:v>41.96</c:v>
                </c:pt>
                <c:pt idx="19787">
                  <c:v>41.963999999999999</c:v>
                </c:pt>
                <c:pt idx="19788">
                  <c:v>41.968000000000004</c:v>
                </c:pt>
                <c:pt idx="19789">
                  <c:v>41.972000000000001</c:v>
                </c:pt>
                <c:pt idx="19790">
                  <c:v>41.975999999999999</c:v>
                </c:pt>
                <c:pt idx="19791">
                  <c:v>41.981000000000002</c:v>
                </c:pt>
                <c:pt idx="19792">
                  <c:v>41.984999999999999</c:v>
                </c:pt>
                <c:pt idx="19793">
                  <c:v>41.989000000000004</c:v>
                </c:pt>
                <c:pt idx="19794">
                  <c:v>41.993000000000002</c:v>
                </c:pt>
                <c:pt idx="19795">
                  <c:v>41.997</c:v>
                </c:pt>
                <c:pt idx="19796">
                  <c:v>42.000999999999998</c:v>
                </c:pt>
                <c:pt idx="19797">
                  <c:v>42.006</c:v>
                </c:pt>
                <c:pt idx="19798">
                  <c:v>42.01</c:v>
                </c:pt>
                <c:pt idx="19799">
                  <c:v>42.014000000000003</c:v>
                </c:pt>
                <c:pt idx="19800">
                  <c:v>42.018000000000001</c:v>
                </c:pt>
                <c:pt idx="19801">
                  <c:v>42.021999999999998</c:v>
                </c:pt>
                <c:pt idx="19802">
                  <c:v>42.026000000000003</c:v>
                </c:pt>
                <c:pt idx="19803">
                  <c:v>42.030999999999999</c:v>
                </c:pt>
                <c:pt idx="19804">
                  <c:v>42.035000000000004</c:v>
                </c:pt>
                <c:pt idx="19805">
                  <c:v>42.039000000000001</c:v>
                </c:pt>
                <c:pt idx="19806">
                  <c:v>42.042999999999999</c:v>
                </c:pt>
                <c:pt idx="19807">
                  <c:v>42.047000000000004</c:v>
                </c:pt>
                <c:pt idx="19808">
                  <c:v>42.051000000000002</c:v>
                </c:pt>
                <c:pt idx="19809">
                  <c:v>42.055999999999997</c:v>
                </c:pt>
                <c:pt idx="19810">
                  <c:v>42.06</c:v>
                </c:pt>
                <c:pt idx="19811">
                  <c:v>42.064</c:v>
                </c:pt>
                <c:pt idx="19812">
                  <c:v>42.067999999999998</c:v>
                </c:pt>
                <c:pt idx="19813">
                  <c:v>42.072000000000003</c:v>
                </c:pt>
                <c:pt idx="19814">
                  <c:v>42.076000000000001</c:v>
                </c:pt>
                <c:pt idx="19815">
                  <c:v>42.08</c:v>
                </c:pt>
                <c:pt idx="19816">
                  <c:v>42.085000000000001</c:v>
                </c:pt>
                <c:pt idx="19817">
                  <c:v>42.088999999999999</c:v>
                </c:pt>
                <c:pt idx="19818">
                  <c:v>42.093000000000004</c:v>
                </c:pt>
                <c:pt idx="19819">
                  <c:v>42.097000000000001</c:v>
                </c:pt>
                <c:pt idx="19820">
                  <c:v>42.100999999999999</c:v>
                </c:pt>
                <c:pt idx="19821">
                  <c:v>42.105000000000004</c:v>
                </c:pt>
                <c:pt idx="19822">
                  <c:v>42.109000000000002</c:v>
                </c:pt>
                <c:pt idx="19823">
                  <c:v>42.114000000000004</c:v>
                </c:pt>
                <c:pt idx="19824">
                  <c:v>42.118000000000002</c:v>
                </c:pt>
                <c:pt idx="19825">
                  <c:v>42.122</c:v>
                </c:pt>
                <c:pt idx="19826">
                  <c:v>42.125999999999998</c:v>
                </c:pt>
                <c:pt idx="19827">
                  <c:v>42.13</c:v>
                </c:pt>
                <c:pt idx="19828">
                  <c:v>42.134</c:v>
                </c:pt>
                <c:pt idx="19829">
                  <c:v>42.137999999999998</c:v>
                </c:pt>
                <c:pt idx="19830">
                  <c:v>42.142000000000003</c:v>
                </c:pt>
                <c:pt idx="19831">
                  <c:v>42.146000000000001</c:v>
                </c:pt>
                <c:pt idx="19832">
                  <c:v>42.151000000000003</c:v>
                </c:pt>
                <c:pt idx="19833">
                  <c:v>42.155000000000001</c:v>
                </c:pt>
                <c:pt idx="19834">
                  <c:v>42.158999999999999</c:v>
                </c:pt>
                <c:pt idx="19835">
                  <c:v>42.163000000000004</c:v>
                </c:pt>
                <c:pt idx="19836">
                  <c:v>42.167000000000002</c:v>
                </c:pt>
                <c:pt idx="19837">
                  <c:v>42.170999999999999</c:v>
                </c:pt>
                <c:pt idx="19838">
                  <c:v>42.175000000000004</c:v>
                </c:pt>
                <c:pt idx="19839">
                  <c:v>42.179000000000002</c:v>
                </c:pt>
                <c:pt idx="19840">
                  <c:v>42.183</c:v>
                </c:pt>
                <c:pt idx="19841">
                  <c:v>42.186999999999998</c:v>
                </c:pt>
                <c:pt idx="19842">
                  <c:v>42.192</c:v>
                </c:pt>
                <c:pt idx="19843">
                  <c:v>42.195999999999998</c:v>
                </c:pt>
                <c:pt idx="19844">
                  <c:v>42.2</c:v>
                </c:pt>
                <c:pt idx="19845">
                  <c:v>42.204000000000001</c:v>
                </c:pt>
                <c:pt idx="19846">
                  <c:v>42.207999999999998</c:v>
                </c:pt>
                <c:pt idx="19847">
                  <c:v>42.212000000000003</c:v>
                </c:pt>
                <c:pt idx="19848">
                  <c:v>42.216000000000001</c:v>
                </c:pt>
                <c:pt idx="19849">
                  <c:v>42.22</c:v>
                </c:pt>
                <c:pt idx="19850">
                  <c:v>42.224000000000004</c:v>
                </c:pt>
                <c:pt idx="19851">
                  <c:v>42.228000000000002</c:v>
                </c:pt>
                <c:pt idx="19852">
                  <c:v>42.231999999999999</c:v>
                </c:pt>
                <c:pt idx="19853">
                  <c:v>42.237000000000002</c:v>
                </c:pt>
                <c:pt idx="19854">
                  <c:v>42.241</c:v>
                </c:pt>
                <c:pt idx="19855">
                  <c:v>42.244999999999997</c:v>
                </c:pt>
                <c:pt idx="19856">
                  <c:v>42.249000000000002</c:v>
                </c:pt>
                <c:pt idx="19857">
                  <c:v>42.253</c:v>
                </c:pt>
                <c:pt idx="19858">
                  <c:v>42.256999999999998</c:v>
                </c:pt>
                <c:pt idx="19859">
                  <c:v>42.261000000000003</c:v>
                </c:pt>
                <c:pt idx="19860">
                  <c:v>42.265000000000001</c:v>
                </c:pt>
                <c:pt idx="19861">
                  <c:v>42.268999999999998</c:v>
                </c:pt>
                <c:pt idx="19862">
                  <c:v>42.273000000000003</c:v>
                </c:pt>
                <c:pt idx="19863">
                  <c:v>42.277000000000001</c:v>
                </c:pt>
                <c:pt idx="19864">
                  <c:v>42.280999999999999</c:v>
                </c:pt>
                <c:pt idx="19865">
                  <c:v>42.285000000000004</c:v>
                </c:pt>
                <c:pt idx="19866">
                  <c:v>42.289000000000001</c:v>
                </c:pt>
                <c:pt idx="19867">
                  <c:v>42.292999999999999</c:v>
                </c:pt>
                <c:pt idx="19868">
                  <c:v>42.297000000000004</c:v>
                </c:pt>
                <c:pt idx="19869">
                  <c:v>42.301000000000002</c:v>
                </c:pt>
                <c:pt idx="19870">
                  <c:v>42.305</c:v>
                </c:pt>
                <c:pt idx="19871">
                  <c:v>42.308999999999997</c:v>
                </c:pt>
                <c:pt idx="19872">
                  <c:v>42.313000000000002</c:v>
                </c:pt>
                <c:pt idx="19873">
                  <c:v>42.317</c:v>
                </c:pt>
                <c:pt idx="19874">
                  <c:v>42.320999999999998</c:v>
                </c:pt>
                <c:pt idx="19875">
                  <c:v>42.325000000000003</c:v>
                </c:pt>
                <c:pt idx="19876">
                  <c:v>42.329000000000001</c:v>
                </c:pt>
                <c:pt idx="19877">
                  <c:v>42.332999999999998</c:v>
                </c:pt>
                <c:pt idx="19878">
                  <c:v>42.337000000000003</c:v>
                </c:pt>
                <c:pt idx="19879">
                  <c:v>42.341000000000001</c:v>
                </c:pt>
                <c:pt idx="19880">
                  <c:v>42.344999999999999</c:v>
                </c:pt>
                <c:pt idx="19881">
                  <c:v>42.349000000000004</c:v>
                </c:pt>
                <c:pt idx="19882">
                  <c:v>42.353000000000002</c:v>
                </c:pt>
                <c:pt idx="19883">
                  <c:v>42.356999999999999</c:v>
                </c:pt>
                <c:pt idx="19884">
                  <c:v>42.361000000000004</c:v>
                </c:pt>
                <c:pt idx="19885">
                  <c:v>42.365000000000002</c:v>
                </c:pt>
                <c:pt idx="19886">
                  <c:v>42.369</c:v>
                </c:pt>
                <c:pt idx="19887">
                  <c:v>42.372999999999998</c:v>
                </c:pt>
                <c:pt idx="19888">
                  <c:v>42.375999999999998</c:v>
                </c:pt>
                <c:pt idx="19889">
                  <c:v>42.38</c:v>
                </c:pt>
                <c:pt idx="19890">
                  <c:v>42.384</c:v>
                </c:pt>
                <c:pt idx="19891">
                  <c:v>42.387999999999998</c:v>
                </c:pt>
                <c:pt idx="19892">
                  <c:v>42.392000000000003</c:v>
                </c:pt>
                <c:pt idx="19893">
                  <c:v>42.396000000000001</c:v>
                </c:pt>
                <c:pt idx="19894">
                  <c:v>42.4</c:v>
                </c:pt>
                <c:pt idx="19895">
                  <c:v>42.404000000000003</c:v>
                </c:pt>
                <c:pt idx="19896">
                  <c:v>42.408000000000001</c:v>
                </c:pt>
                <c:pt idx="19897">
                  <c:v>42.411999999999999</c:v>
                </c:pt>
                <c:pt idx="19898">
                  <c:v>42.416000000000004</c:v>
                </c:pt>
                <c:pt idx="19899">
                  <c:v>42.42</c:v>
                </c:pt>
                <c:pt idx="19900">
                  <c:v>42.423000000000002</c:v>
                </c:pt>
                <c:pt idx="19901">
                  <c:v>42.427</c:v>
                </c:pt>
                <c:pt idx="19902">
                  <c:v>42.430999999999997</c:v>
                </c:pt>
                <c:pt idx="19903">
                  <c:v>42.435000000000002</c:v>
                </c:pt>
                <c:pt idx="19904">
                  <c:v>42.439</c:v>
                </c:pt>
                <c:pt idx="19905">
                  <c:v>42.442999999999998</c:v>
                </c:pt>
                <c:pt idx="19906">
                  <c:v>42.447000000000003</c:v>
                </c:pt>
                <c:pt idx="19907">
                  <c:v>42.451000000000001</c:v>
                </c:pt>
                <c:pt idx="19908">
                  <c:v>42.454999999999998</c:v>
                </c:pt>
                <c:pt idx="19909">
                  <c:v>42.457999999999998</c:v>
                </c:pt>
                <c:pt idx="19910">
                  <c:v>42.462000000000003</c:v>
                </c:pt>
                <c:pt idx="19911">
                  <c:v>42.466000000000001</c:v>
                </c:pt>
                <c:pt idx="19912">
                  <c:v>42.47</c:v>
                </c:pt>
                <c:pt idx="19913">
                  <c:v>42.474000000000004</c:v>
                </c:pt>
                <c:pt idx="19914">
                  <c:v>42.478000000000002</c:v>
                </c:pt>
                <c:pt idx="19915">
                  <c:v>42.481999999999999</c:v>
                </c:pt>
                <c:pt idx="19916">
                  <c:v>42.484999999999999</c:v>
                </c:pt>
                <c:pt idx="19917">
                  <c:v>42.489000000000004</c:v>
                </c:pt>
                <c:pt idx="19918">
                  <c:v>42.493000000000002</c:v>
                </c:pt>
                <c:pt idx="19919">
                  <c:v>42.497</c:v>
                </c:pt>
                <c:pt idx="19920">
                  <c:v>42.500999999999998</c:v>
                </c:pt>
                <c:pt idx="19921">
                  <c:v>42.505000000000003</c:v>
                </c:pt>
                <c:pt idx="19922">
                  <c:v>42.509</c:v>
                </c:pt>
                <c:pt idx="19923">
                  <c:v>42.512</c:v>
                </c:pt>
                <c:pt idx="19924">
                  <c:v>42.515999999999998</c:v>
                </c:pt>
                <c:pt idx="19925">
                  <c:v>42.52</c:v>
                </c:pt>
                <c:pt idx="19926">
                  <c:v>42.524000000000001</c:v>
                </c:pt>
                <c:pt idx="19927">
                  <c:v>42.527999999999999</c:v>
                </c:pt>
                <c:pt idx="19928">
                  <c:v>42.532000000000004</c:v>
                </c:pt>
                <c:pt idx="19929">
                  <c:v>42.535000000000004</c:v>
                </c:pt>
                <c:pt idx="19930">
                  <c:v>42.539000000000001</c:v>
                </c:pt>
                <c:pt idx="19931">
                  <c:v>42.542999999999999</c:v>
                </c:pt>
                <c:pt idx="19932">
                  <c:v>42.547000000000004</c:v>
                </c:pt>
                <c:pt idx="19933">
                  <c:v>42.551000000000002</c:v>
                </c:pt>
                <c:pt idx="19934">
                  <c:v>42.555</c:v>
                </c:pt>
                <c:pt idx="19935">
                  <c:v>42.558</c:v>
                </c:pt>
                <c:pt idx="19936">
                  <c:v>42.561999999999998</c:v>
                </c:pt>
                <c:pt idx="19937">
                  <c:v>42.566000000000003</c:v>
                </c:pt>
                <c:pt idx="19938">
                  <c:v>42.57</c:v>
                </c:pt>
                <c:pt idx="19939">
                  <c:v>42.573999999999998</c:v>
                </c:pt>
                <c:pt idx="19940">
                  <c:v>42.578000000000003</c:v>
                </c:pt>
                <c:pt idx="19941">
                  <c:v>42.581000000000003</c:v>
                </c:pt>
                <c:pt idx="19942">
                  <c:v>42.585000000000001</c:v>
                </c:pt>
                <c:pt idx="19943">
                  <c:v>42.588999999999999</c:v>
                </c:pt>
                <c:pt idx="19944">
                  <c:v>42.593000000000004</c:v>
                </c:pt>
                <c:pt idx="19945">
                  <c:v>42.597000000000001</c:v>
                </c:pt>
                <c:pt idx="19946">
                  <c:v>42.600999999999999</c:v>
                </c:pt>
                <c:pt idx="19947">
                  <c:v>42.603999999999999</c:v>
                </c:pt>
                <c:pt idx="19948">
                  <c:v>42.608000000000004</c:v>
                </c:pt>
                <c:pt idx="19949">
                  <c:v>42.612000000000002</c:v>
                </c:pt>
                <c:pt idx="19950">
                  <c:v>42.616</c:v>
                </c:pt>
                <c:pt idx="19951">
                  <c:v>42.62</c:v>
                </c:pt>
                <c:pt idx="19952">
                  <c:v>42.622999999999998</c:v>
                </c:pt>
                <c:pt idx="19953">
                  <c:v>42.627000000000002</c:v>
                </c:pt>
                <c:pt idx="19954">
                  <c:v>42.631</c:v>
                </c:pt>
                <c:pt idx="19955">
                  <c:v>42.634999999999998</c:v>
                </c:pt>
                <c:pt idx="19956">
                  <c:v>42.639000000000003</c:v>
                </c:pt>
                <c:pt idx="19957">
                  <c:v>42.643000000000001</c:v>
                </c:pt>
                <c:pt idx="19958">
                  <c:v>42.646000000000001</c:v>
                </c:pt>
                <c:pt idx="19959">
                  <c:v>42.65</c:v>
                </c:pt>
                <c:pt idx="19960">
                  <c:v>42.654000000000003</c:v>
                </c:pt>
                <c:pt idx="19961">
                  <c:v>42.658000000000001</c:v>
                </c:pt>
                <c:pt idx="19962">
                  <c:v>42.661999999999999</c:v>
                </c:pt>
                <c:pt idx="19963">
                  <c:v>42.664999999999999</c:v>
                </c:pt>
                <c:pt idx="19964">
                  <c:v>42.669000000000004</c:v>
                </c:pt>
                <c:pt idx="19965">
                  <c:v>42.673000000000002</c:v>
                </c:pt>
                <c:pt idx="19966">
                  <c:v>42.677</c:v>
                </c:pt>
                <c:pt idx="19967">
                  <c:v>42.680999999999997</c:v>
                </c:pt>
                <c:pt idx="19968">
                  <c:v>42.685000000000002</c:v>
                </c:pt>
                <c:pt idx="19969">
                  <c:v>42.688000000000002</c:v>
                </c:pt>
                <c:pt idx="19970">
                  <c:v>42.692</c:v>
                </c:pt>
                <c:pt idx="19971">
                  <c:v>42.695999999999998</c:v>
                </c:pt>
                <c:pt idx="19972">
                  <c:v>42.7</c:v>
                </c:pt>
                <c:pt idx="19973">
                  <c:v>42.704000000000001</c:v>
                </c:pt>
                <c:pt idx="19974">
                  <c:v>42.707000000000001</c:v>
                </c:pt>
                <c:pt idx="19975">
                  <c:v>42.710999999999999</c:v>
                </c:pt>
                <c:pt idx="19976">
                  <c:v>42.715000000000003</c:v>
                </c:pt>
                <c:pt idx="19977">
                  <c:v>42.719000000000001</c:v>
                </c:pt>
                <c:pt idx="19978">
                  <c:v>42.722999999999999</c:v>
                </c:pt>
                <c:pt idx="19979">
                  <c:v>42.725999999999999</c:v>
                </c:pt>
                <c:pt idx="19980">
                  <c:v>42.730000000000004</c:v>
                </c:pt>
                <c:pt idx="19981">
                  <c:v>42.734000000000002</c:v>
                </c:pt>
                <c:pt idx="19982">
                  <c:v>42.738</c:v>
                </c:pt>
                <c:pt idx="19983">
                  <c:v>42.742000000000004</c:v>
                </c:pt>
                <c:pt idx="19984">
                  <c:v>42.744999999999997</c:v>
                </c:pt>
                <c:pt idx="19985">
                  <c:v>42.749000000000002</c:v>
                </c:pt>
                <c:pt idx="19986">
                  <c:v>42.753</c:v>
                </c:pt>
                <c:pt idx="19987">
                  <c:v>42.756999999999998</c:v>
                </c:pt>
                <c:pt idx="19988">
                  <c:v>42.761000000000003</c:v>
                </c:pt>
                <c:pt idx="19989">
                  <c:v>42.765000000000001</c:v>
                </c:pt>
                <c:pt idx="19990">
                  <c:v>42.768000000000001</c:v>
                </c:pt>
                <c:pt idx="19991">
                  <c:v>42.771999999999998</c:v>
                </c:pt>
                <c:pt idx="19992">
                  <c:v>42.776000000000003</c:v>
                </c:pt>
                <c:pt idx="19993">
                  <c:v>42.78</c:v>
                </c:pt>
                <c:pt idx="19994">
                  <c:v>42.783999999999999</c:v>
                </c:pt>
                <c:pt idx="19995">
                  <c:v>42.786999999999999</c:v>
                </c:pt>
                <c:pt idx="19996">
                  <c:v>42.791000000000004</c:v>
                </c:pt>
                <c:pt idx="19997">
                  <c:v>42.795000000000002</c:v>
                </c:pt>
                <c:pt idx="19998">
                  <c:v>42.798999999999999</c:v>
                </c:pt>
                <c:pt idx="19999">
                  <c:v>42.803000000000004</c:v>
                </c:pt>
                <c:pt idx="20000">
                  <c:v>42.807000000000002</c:v>
                </c:pt>
                <c:pt idx="20001">
                  <c:v>42.81</c:v>
                </c:pt>
                <c:pt idx="20002">
                  <c:v>42.814</c:v>
                </c:pt>
                <c:pt idx="20003">
                  <c:v>42.817999999999998</c:v>
                </c:pt>
                <c:pt idx="20004">
                  <c:v>42.822000000000003</c:v>
                </c:pt>
                <c:pt idx="20005">
                  <c:v>42.826000000000001</c:v>
                </c:pt>
                <c:pt idx="20006">
                  <c:v>42.829000000000001</c:v>
                </c:pt>
                <c:pt idx="20007">
                  <c:v>42.832999999999998</c:v>
                </c:pt>
                <c:pt idx="20008">
                  <c:v>42.837000000000003</c:v>
                </c:pt>
                <c:pt idx="20009">
                  <c:v>42.841000000000001</c:v>
                </c:pt>
                <c:pt idx="20010">
                  <c:v>42.844999999999999</c:v>
                </c:pt>
                <c:pt idx="20011">
                  <c:v>42.849000000000004</c:v>
                </c:pt>
                <c:pt idx="20012">
                  <c:v>42.852000000000004</c:v>
                </c:pt>
                <c:pt idx="20013">
                  <c:v>42.856000000000002</c:v>
                </c:pt>
                <c:pt idx="20014">
                  <c:v>42.86</c:v>
                </c:pt>
                <c:pt idx="20015">
                  <c:v>42.864000000000004</c:v>
                </c:pt>
                <c:pt idx="20016">
                  <c:v>42.868000000000002</c:v>
                </c:pt>
                <c:pt idx="20017">
                  <c:v>42.872</c:v>
                </c:pt>
                <c:pt idx="20018">
                  <c:v>42.875</c:v>
                </c:pt>
                <c:pt idx="20019">
                  <c:v>42.878999999999998</c:v>
                </c:pt>
                <c:pt idx="20020">
                  <c:v>42.883000000000003</c:v>
                </c:pt>
                <c:pt idx="20021">
                  <c:v>42.887</c:v>
                </c:pt>
                <c:pt idx="20022">
                  <c:v>42.890999999999998</c:v>
                </c:pt>
                <c:pt idx="20023">
                  <c:v>42.895000000000003</c:v>
                </c:pt>
                <c:pt idx="20024">
                  <c:v>42.898000000000003</c:v>
                </c:pt>
                <c:pt idx="20025">
                  <c:v>42.902000000000001</c:v>
                </c:pt>
                <c:pt idx="20026">
                  <c:v>42.905999999999999</c:v>
                </c:pt>
                <c:pt idx="20027">
                  <c:v>42.910000000000004</c:v>
                </c:pt>
                <c:pt idx="20028">
                  <c:v>42.914000000000001</c:v>
                </c:pt>
                <c:pt idx="20029">
                  <c:v>42.917999999999999</c:v>
                </c:pt>
                <c:pt idx="20030">
                  <c:v>42.920999999999999</c:v>
                </c:pt>
                <c:pt idx="20031">
                  <c:v>42.925000000000004</c:v>
                </c:pt>
                <c:pt idx="20032">
                  <c:v>42.929000000000002</c:v>
                </c:pt>
                <c:pt idx="20033">
                  <c:v>42.933</c:v>
                </c:pt>
                <c:pt idx="20034">
                  <c:v>42.936999999999998</c:v>
                </c:pt>
                <c:pt idx="20035">
                  <c:v>42.941000000000003</c:v>
                </c:pt>
                <c:pt idx="20036">
                  <c:v>42.944000000000003</c:v>
                </c:pt>
                <c:pt idx="20037">
                  <c:v>42.948</c:v>
                </c:pt>
                <c:pt idx="20038">
                  <c:v>42.951999999999998</c:v>
                </c:pt>
                <c:pt idx="20039">
                  <c:v>42.956000000000003</c:v>
                </c:pt>
                <c:pt idx="20040">
                  <c:v>42.96</c:v>
                </c:pt>
                <c:pt idx="20041">
                  <c:v>42.963999999999999</c:v>
                </c:pt>
                <c:pt idx="20042">
                  <c:v>42.966999999999999</c:v>
                </c:pt>
                <c:pt idx="20043">
                  <c:v>42.971000000000004</c:v>
                </c:pt>
                <c:pt idx="20044">
                  <c:v>42.975000000000001</c:v>
                </c:pt>
                <c:pt idx="20045">
                  <c:v>42.978999999999999</c:v>
                </c:pt>
                <c:pt idx="20046">
                  <c:v>42.983000000000004</c:v>
                </c:pt>
                <c:pt idx="20047">
                  <c:v>42.987000000000002</c:v>
                </c:pt>
                <c:pt idx="20048">
                  <c:v>42.991</c:v>
                </c:pt>
                <c:pt idx="20049">
                  <c:v>42.994</c:v>
                </c:pt>
                <c:pt idx="20050">
                  <c:v>42.997999999999998</c:v>
                </c:pt>
                <c:pt idx="20051">
                  <c:v>43.002000000000002</c:v>
                </c:pt>
                <c:pt idx="20052">
                  <c:v>43.006</c:v>
                </c:pt>
                <c:pt idx="20053">
                  <c:v>43.01</c:v>
                </c:pt>
                <c:pt idx="20054">
                  <c:v>43.014000000000003</c:v>
                </c:pt>
                <c:pt idx="20055">
                  <c:v>43.018000000000001</c:v>
                </c:pt>
                <c:pt idx="20056">
                  <c:v>43.021000000000001</c:v>
                </c:pt>
                <c:pt idx="20057">
                  <c:v>43.024999999999999</c:v>
                </c:pt>
                <c:pt idx="20058">
                  <c:v>43.029000000000003</c:v>
                </c:pt>
                <c:pt idx="20059">
                  <c:v>43.033000000000001</c:v>
                </c:pt>
                <c:pt idx="20060">
                  <c:v>43.036999999999999</c:v>
                </c:pt>
                <c:pt idx="20061">
                  <c:v>43.041000000000004</c:v>
                </c:pt>
                <c:pt idx="20062">
                  <c:v>43.044000000000004</c:v>
                </c:pt>
                <c:pt idx="20063">
                  <c:v>43.048000000000002</c:v>
                </c:pt>
                <c:pt idx="20064">
                  <c:v>43.052</c:v>
                </c:pt>
                <c:pt idx="20065">
                  <c:v>43.055999999999997</c:v>
                </c:pt>
                <c:pt idx="20066">
                  <c:v>43.06</c:v>
                </c:pt>
                <c:pt idx="20067">
                  <c:v>43.064</c:v>
                </c:pt>
                <c:pt idx="20068">
                  <c:v>43.067999999999998</c:v>
                </c:pt>
                <c:pt idx="20069">
                  <c:v>43.070999999999998</c:v>
                </c:pt>
                <c:pt idx="20070">
                  <c:v>43.075000000000003</c:v>
                </c:pt>
                <c:pt idx="20071">
                  <c:v>43.079000000000001</c:v>
                </c:pt>
                <c:pt idx="20072">
                  <c:v>43.082999999999998</c:v>
                </c:pt>
                <c:pt idx="20073">
                  <c:v>43.087000000000003</c:v>
                </c:pt>
                <c:pt idx="20074">
                  <c:v>43.091000000000001</c:v>
                </c:pt>
                <c:pt idx="20075">
                  <c:v>43.094999999999999</c:v>
                </c:pt>
                <c:pt idx="20076">
                  <c:v>43.097999999999999</c:v>
                </c:pt>
                <c:pt idx="20077">
                  <c:v>43.102000000000004</c:v>
                </c:pt>
                <c:pt idx="20078">
                  <c:v>43.106000000000002</c:v>
                </c:pt>
                <c:pt idx="20079">
                  <c:v>43.11</c:v>
                </c:pt>
                <c:pt idx="20080">
                  <c:v>43.114000000000004</c:v>
                </c:pt>
                <c:pt idx="20081">
                  <c:v>43.118000000000002</c:v>
                </c:pt>
                <c:pt idx="20082">
                  <c:v>43.122</c:v>
                </c:pt>
                <c:pt idx="20083">
                  <c:v>43.125999999999998</c:v>
                </c:pt>
                <c:pt idx="20084">
                  <c:v>43.128999999999998</c:v>
                </c:pt>
                <c:pt idx="20085">
                  <c:v>43.133000000000003</c:v>
                </c:pt>
                <c:pt idx="20086">
                  <c:v>43.137</c:v>
                </c:pt>
                <c:pt idx="20087">
                  <c:v>43.140999999999998</c:v>
                </c:pt>
                <c:pt idx="20088">
                  <c:v>43.145000000000003</c:v>
                </c:pt>
                <c:pt idx="20089">
                  <c:v>43.149000000000001</c:v>
                </c:pt>
                <c:pt idx="20090">
                  <c:v>43.152999999999999</c:v>
                </c:pt>
                <c:pt idx="20091">
                  <c:v>43.155999999999999</c:v>
                </c:pt>
                <c:pt idx="20092">
                  <c:v>43.160000000000004</c:v>
                </c:pt>
                <c:pt idx="20093">
                  <c:v>43.164000000000001</c:v>
                </c:pt>
                <c:pt idx="20094">
                  <c:v>43.167999999999999</c:v>
                </c:pt>
                <c:pt idx="20095">
                  <c:v>43.172000000000004</c:v>
                </c:pt>
                <c:pt idx="20096">
                  <c:v>43.176000000000002</c:v>
                </c:pt>
                <c:pt idx="20097">
                  <c:v>43.18</c:v>
                </c:pt>
                <c:pt idx="20098">
                  <c:v>43.183999999999997</c:v>
                </c:pt>
                <c:pt idx="20099">
                  <c:v>43.186999999999998</c:v>
                </c:pt>
                <c:pt idx="20100">
                  <c:v>43.191000000000003</c:v>
                </c:pt>
                <c:pt idx="20101">
                  <c:v>43.195</c:v>
                </c:pt>
                <c:pt idx="20102">
                  <c:v>43.198999999999998</c:v>
                </c:pt>
                <c:pt idx="20103">
                  <c:v>43.203000000000003</c:v>
                </c:pt>
                <c:pt idx="20104">
                  <c:v>43.207000000000001</c:v>
                </c:pt>
                <c:pt idx="20105">
                  <c:v>43.210999999999999</c:v>
                </c:pt>
                <c:pt idx="20106">
                  <c:v>43.213999999999999</c:v>
                </c:pt>
                <c:pt idx="20107">
                  <c:v>43.218000000000004</c:v>
                </c:pt>
                <c:pt idx="20108">
                  <c:v>43.222000000000001</c:v>
                </c:pt>
                <c:pt idx="20109">
                  <c:v>43.225999999999999</c:v>
                </c:pt>
                <c:pt idx="20110">
                  <c:v>43.230000000000004</c:v>
                </c:pt>
                <c:pt idx="20111">
                  <c:v>43.234000000000002</c:v>
                </c:pt>
                <c:pt idx="20112">
                  <c:v>43.238</c:v>
                </c:pt>
                <c:pt idx="20113">
                  <c:v>43.242000000000004</c:v>
                </c:pt>
                <c:pt idx="20114">
                  <c:v>43.244999999999997</c:v>
                </c:pt>
                <c:pt idx="20115">
                  <c:v>43.249000000000002</c:v>
                </c:pt>
                <c:pt idx="20116">
                  <c:v>43.253</c:v>
                </c:pt>
                <c:pt idx="20117">
                  <c:v>43.256999999999998</c:v>
                </c:pt>
                <c:pt idx="20118">
                  <c:v>43.261000000000003</c:v>
                </c:pt>
                <c:pt idx="20119">
                  <c:v>43.265000000000001</c:v>
                </c:pt>
                <c:pt idx="20120">
                  <c:v>43.268999999999998</c:v>
                </c:pt>
                <c:pt idx="20121">
                  <c:v>43.273000000000003</c:v>
                </c:pt>
                <c:pt idx="20122">
                  <c:v>43.276000000000003</c:v>
                </c:pt>
                <c:pt idx="20123">
                  <c:v>43.28</c:v>
                </c:pt>
                <c:pt idx="20124">
                  <c:v>43.283999999999999</c:v>
                </c:pt>
                <c:pt idx="20125">
                  <c:v>43.288000000000004</c:v>
                </c:pt>
                <c:pt idx="20126">
                  <c:v>43.292000000000002</c:v>
                </c:pt>
                <c:pt idx="20127">
                  <c:v>43.295999999999999</c:v>
                </c:pt>
                <c:pt idx="20128">
                  <c:v>43.300000000000004</c:v>
                </c:pt>
                <c:pt idx="20129">
                  <c:v>43.304000000000002</c:v>
                </c:pt>
                <c:pt idx="20130">
                  <c:v>43.307000000000002</c:v>
                </c:pt>
                <c:pt idx="20131">
                  <c:v>43.311</c:v>
                </c:pt>
                <c:pt idx="20132">
                  <c:v>43.314999999999998</c:v>
                </c:pt>
                <c:pt idx="20133">
                  <c:v>43.319000000000003</c:v>
                </c:pt>
                <c:pt idx="20134">
                  <c:v>43.323</c:v>
                </c:pt>
                <c:pt idx="20135">
                  <c:v>43.326999999999998</c:v>
                </c:pt>
                <c:pt idx="20136">
                  <c:v>43.331000000000003</c:v>
                </c:pt>
                <c:pt idx="20137">
                  <c:v>43.335000000000001</c:v>
                </c:pt>
                <c:pt idx="20138">
                  <c:v>43.338999999999999</c:v>
                </c:pt>
                <c:pt idx="20139">
                  <c:v>43.341999999999999</c:v>
                </c:pt>
                <c:pt idx="20140">
                  <c:v>43.346000000000004</c:v>
                </c:pt>
                <c:pt idx="20141">
                  <c:v>43.35</c:v>
                </c:pt>
                <c:pt idx="20142">
                  <c:v>43.353999999999999</c:v>
                </c:pt>
                <c:pt idx="20143">
                  <c:v>43.358000000000004</c:v>
                </c:pt>
                <c:pt idx="20144">
                  <c:v>43.362000000000002</c:v>
                </c:pt>
                <c:pt idx="20145">
                  <c:v>43.366</c:v>
                </c:pt>
                <c:pt idx="20146">
                  <c:v>43.37</c:v>
                </c:pt>
                <c:pt idx="20147">
                  <c:v>43.374000000000002</c:v>
                </c:pt>
                <c:pt idx="20148">
                  <c:v>43.377000000000002</c:v>
                </c:pt>
                <c:pt idx="20149">
                  <c:v>43.381</c:v>
                </c:pt>
                <c:pt idx="20150">
                  <c:v>43.384999999999998</c:v>
                </c:pt>
                <c:pt idx="20151">
                  <c:v>43.389000000000003</c:v>
                </c:pt>
                <c:pt idx="20152">
                  <c:v>43.393000000000001</c:v>
                </c:pt>
                <c:pt idx="20153">
                  <c:v>43.396999999999998</c:v>
                </c:pt>
                <c:pt idx="20154">
                  <c:v>43.401000000000003</c:v>
                </c:pt>
                <c:pt idx="20155">
                  <c:v>43.405000000000001</c:v>
                </c:pt>
                <c:pt idx="20156">
                  <c:v>43.408999999999999</c:v>
                </c:pt>
                <c:pt idx="20157">
                  <c:v>43.411999999999999</c:v>
                </c:pt>
                <c:pt idx="20158">
                  <c:v>43.416000000000004</c:v>
                </c:pt>
                <c:pt idx="20159">
                  <c:v>43.42</c:v>
                </c:pt>
                <c:pt idx="20160">
                  <c:v>43.423999999999999</c:v>
                </c:pt>
                <c:pt idx="20161">
                  <c:v>43.428000000000004</c:v>
                </c:pt>
                <c:pt idx="20162">
                  <c:v>43.432000000000002</c:v>
                </c:pt>
                <c:pt idx="20163">
                  <c:v>43.436</c:v>
                </c:pt>
                <c:pt idx="20164">
                  <c:v>43.44</c:v>
                </c:pt>
                <c:pt idx="20165">
                  <c:v>43.444000000000003</c:v>
                </c:pt>
                <c:pt idx="20166">
                  <c:v>43.447000000000003</c:v>
                </c:pt>
                <c:pt idx="20167">
                  <c:v>43.451000000000001</c:v>
                </c:pt>
                <c:pt idx="20168">
                  <c:v>43.454999999999998</c:v>
                </c:pt>
                <c:pt idx="20169">
                  <c:v>43.459000000000003</c:v>
                </c:pt>
                <c:pt idx="20170">
                  <c:v>43.463000000000001</c:v>
                </c:pt>
                <c:pt idx="20171">
                  <c:v>43.466999999999999</c:v>
                </c:pt>
                <c:pt idx="20172">
                  <c:v>43.471000000000004</c:v>
                </c:pt>
                <c:pt idx="20173">
                  <c:v>43.475000000000001</c:v>
                </c:pt>
                <c:pt idx="20174">
                  <c:v>43.478999999999999</c:v>
                </c:pt>
                <c:pt idx="20175">
                  <c:v>43.483000000000004</c:v>
                </c:pt>
                <c:pt idx="20176">
                  <c:v>43.486000000000004</c:v>
                </c:pt>
                <c:pt idx="20177">
                  <c:v>43.49</c:v>
                </c:pt>
                <c:pt idx="20178">
                  <c:v>43.494</c:v>
                </c:pt>
                <c:pt idx="20179">
                  <c:v>43.497999999999998</c:v>
                </c:pt>
                <c:pt idx="20180">
                  <c:v>43.502000000000002</c:v>
                </c:pt>
                <c:pt idx="20181">
                  <c:v>43.506</c:v>
                </c:pt>
                <c:pt idx="20182">
                  <c:v>43.51</c:v>
                </c:pt>
                <c:pt idx="20183">
                  <c:v>43.514000000000003</c:v>
                </c:pt>
                <c:pt idx="20184">
                  <c:v>43.518000000000001</c:v>
                </c:pt>
                <c:pt idx="20185">
                  <c:v>43.521000000000001</c:v>
                </c:pt>
                <c:pt idx="20186">
                  <c:v>43.524999999999999</c:v>
                </c:pt>
                <c:pt idx="20187">
                  <c:v>43.529000000000003</c:v>
                </c:pt>
                <c:pt idx="20188">
                  <c:v>43.533000000000001</c:v>
                </c:pt>
                <c:pt idx="20189">
                  <c:v>43.536999999999999</c:v>
                </c:pt>
                <c:pt idx="20190">
                  <c:v>43.541000000000004</c:v>
                </c:pt>
                <c:pt idx="20191">
                  <c:v>43.544000000000004</c:v>
                </c:pt>
                <c:pt idx="20192">
                  <c:v>43.548000000000002</c:v>
                </c:pt>
                <c:pt idx="20193">
                  <c:v>43.552</c:v>
                </c:pt>
                <c:pt idx="20194">
                  <c:v>43.555999999999997</c:v>
                </c:pt>
                <c:pt idx="20195">
                  <c:v>43.56</c:v>
                </c:pt>
                <c:pt idx="20196">
                  <c:v>43.563000000000002</c:v>
                </c:pt>
                <c:pt idx="20197">
                  <c:v>43.567</c:v>
                </c:pt>
                <c:pt idx="20198">
                  <c:v>43.570999999999998</c:v>
                </c:pt>
                <c:pt idx="20199">
                  <c:v>43.573999999999998</c:v>
                </c:pt>
                <c:pt idx="20200">
                  <c:v>43.578000000000003</c:v>
                </c:pt>
                <c:pt idx="20201">
                  <c:v>43.581000000000003</c:v>
                </c:pt>
                <c:pt idx="20202">
                  <c:v>43.585000000000001</c:v>
                </c:pt>
                <c:pt idx="20203">
                  <c:v>43.588000000000001</c:v>
                </c:pt>
                <c:pt idx="20204">
                  <c:v>43.591999999999999</c:v>
                </c:pt>
                <c:pt idx="20205">
                  <c:v>43.594999999999999</c:v>
                </c:pt>
                <c:pt idx="20206">
                  <c:v>43.597999999999999</c:v>
                </c:pt>
                <c:pt idx="20207">
                  <c:v>43.600999999999999</c:v>
                </c:pt>
                <c:pt idx="20208">
                  <c:v>43.603999999999999</c:v>
                </c:pt>
                <c:pt idx="20209">
                  <c:v>43.606999999999999</c:v>
                </c:pt>
                <c:pt idx="20210">
                  <c:v>43.61</c:v>
                </c:pt>
                <c:pt idx="20211">
                  <c:v>43.612000000000002</c:v>
                </c:pt>
                <c:pt idx="20212">
                  <c:v>43.612000000000002</c:v>
                </c:pt>
                <c:pt idx="20213">
                  <c:v>43.612000000000002</c:v>
                </c:pt>
                <c:pt idx="20214">
                  <c:v>43.612000000000002</c:v>
                </c:pt>
                <c:pt idx="20215">
                  <c:v>43.613</c:v>
                </c:pt>
                <c:pt idx="20216">
                  <c:v>43.613</c:v>
                </c:pt>
                <c:pt idx="20217">
                  <c:v>43.613</c:v>
                </c:pt>
                <c:pt idx="20218">
                  <c:v>43.614000000000004</c:v>
                </c:pt>
                <c:pt idx="20219">
                  <c:v>43.614000000000004</c:v>
                </c:pt>
                <c:pt idx="20220">
                  <c:v>43.614000000000004</c:v>
                </c:pt>
                <c:pt idx="20221">
                  <c:v>43.614000000000004</c:v>
                </c:pt>
                <c:pt idx="20222">
                  <c:v>43.615000000000002</c:v>
                </c:pt>
                <c:pt idx="20223">
                  <c:v>43.615000000000002</c:v>
                </c:pt>
                <c:pt idx="20224">
                  <c:v>43.615000000000002</c:v>
                </c:pt>
                <c:pt idx="20225">
                  <c:v>43.616</c:v>
                </c:pt>
                <c:pt idx="20226">
                  <c:v>43.616</c:v>
                </c:pt>
                <c:pt idx="20227">
                  <c:v>43.616</c:v>
                </c:pt>
                <c:pt idx="20228">
                  <c:v>43.616</c:v>
                </c:pt>
                <c:pt idx="20229">
                  <c:v>43.617000000000004</c:v>
                </c:pt>
                <c:pt idx="20230">
                  <c:v>43.617000000000004</c:v>
                </c:pt>
                <c:pt idx="20231">
                  <c:v>43.617000000000004</c:v>
                </c:pt>
                <c:pt idx="20232">
                  <c:v>43.618000000000002</c:v>
                </c:pt>
                <c:pt idx="20233">
                  <c:v>43.618000000000002</c:v>
                </c:pt>
                <c:pt idx="20234">
                  <c:v>43.618000000000002</c:v>
                </c:pt>
                <c:pt idx="20235">
                  <c:v>43.618000000000002</c:v>
                </c:pt>
                <c:pt idx="20236">
                  <c:v>43.619</c:v>
                </c:pt>
                <c:pt idx="20237">
                  <c:v>43.619</c:v>
                </c:pt>
                <c:pt idx="20238">
                  <c:v>43.619</c:v>
                </c:pt>
                <c:pt idx="20239">
                  <c:v>43.62</c:v>
                </c:pt>
                <c:pt idx="20240">
                  <c:v>43.62</c:v>
                </c:pt>
                <c:pt idx="20241">
                  <c:v>43.62</c:v>
                </c:pt>
                <c:pt idx="20242">
                  <c:v>43.62</c:v>
                </c:pt>
                <c:pt idx="20243">
                  <c:v>43.621000000000002</c:v>
                </c:pt>
                <c:pt idx="20244">
                  <c:v>43.621000000000002</c:v>
                </c:pt>
                <c:pt idx="20245">
                  <c:v>43.621000000000002</c:v>
                </c:pt>
                <c:pt idx="20246">
                  <c:v>43.622</c:v>
                </c:pt>
                <c:pt idx="20247">
                  <c:v>43.622</c:v>
                </c:pt>
                <c:pt idx="20248">
                  <c:v>43.622</c:v>
                </c:pt>
                <c:pt idx="20249">
                  <c:v>43.622</c:v>
                </c:pt>
                <c:pt idx="20250">
                  <c:v>43.622999999999998</c:v>
                </c:pt>
                <c:pt idx="20251">
                  <c:v>43.622999999999998</c:v>
                </c:pt>
                <c:pt idx="20252">
                  <c:v>43.622999999999998</c:v>
                </c:pt>
                <c:pt idx="20253">
                  <c:v>43.624000000000002</c:v>
                </c:pt>
                <c:pt idx="20254">
                  <c:v>43.624000000000002</c:v>
                </c:pt>
                <c:pt idx="20255">
                  <c:v>43.624000000000002</c:v>
                </c:pt>
                <c:pt idx="20256">
                  <c:v>43.624000000000002</c:v>
                </c:pt>
                <c:pt idx="20257">
                  <c:v>43.625</c:v>
                </c:pt>
                <c:pt idx="20258">
                  <c:v>43.625</c:v>
                </c:pt>
                <c:pt idx="20259">
                  <c:v>43.625</c:v>
                </c:pt>
                <c:pt idx="20260">
                  <c:v>43.625999999999998</c:v>
                </c:pt>
                <c:pt idx="20261">
                  <c:v>43.625999999999998</c:v>
                </c:pt>
                <c:pt idx="20262">
                  <c:v>43.625999999999998</c:v>
                </c:pt>
                <c:pt idx="20263">
                  <c:v>43.625999999999998</c:v>
                </c:pt>
                <c:pt idx="20264">
                  <c:v>43.627000000000002</c:v>
                </c:pt>
                <c:pt idx="20265">
                  <c:v>43.627000000000002</c:v>
                </c:pt>
                <c:pt idx="20266">
                  <c:v>43.627000000000002</c:v>
                </c:pt>
                <c:pt idx="20267">
                  <c:v>43.628</c:v>
                </c:pt>
                <c:pt idx="20268">
                  <c:v>43.628</c:v>
                </c:pt>
                <c:pt idx="20269">
                  <c:v>43.628</c:v>
                </c:pt>
                <c:pt idx="20270">
                  <c:v>43.628</c:v>
                </c:pt>
                <c:pt idx="20271">
                  <c:v>43.628999999999998</c:v>
                </c:pt>
                <c:pt idx="20272">
                  <c:v>43.628999999999998</c:v>
                </c:pt>
                <c:pt idx="20273">
                  <c:v>43.628999999999998</c:v>
                </c:pt>
                <c:pt idx="20274">
                  <c:v>43.63</c:v>
                </c:pt>
                <c:pt idx="20275">
                  <c:v>43.63</c:v>
                </c:pt>
                <c:pt idx="20276">
                  <c:v>43.63</c:v>
                </c:pt>
                <c:pt idx="20277">
                  <c:v>43.63</c:v>
                </c:pt>
                <c:pt idx="20278">
                  <c:v>43.631</c:v>
                </c:pt>
                <c:pt idx="20279">
                  <c:v>43.631</c:v>
                </c:pt>
                <c:pt idx="20280">
                  <c:v>43.631</c:v>
                </c:pt>
                <c:pt idx="20281">
                  <c:v>43.631</c:v>
                </c:pt>
                <c:pt idx="20282">
                  <c:v>43.631999999999998</c:v>
                </c:pt>
                <c:pt idx="20283">
                  <c:v>43.631999999999998</c:v>
                </c:pt>
                <c:pt idx="20284">
                  <c:v>43.631999999999998</c:v>
                </c:pt>
                <c:pt idx="20285">
                  <c:v>43.633000000000003</c:v>
                </c:pt>
                <c:pt idx="20286">
                  <c:v>43.633000000000003</c:v>
                </c:pt>
                <c:pt idx="20287">
                  <c:v>43.633000000000003</c:v>
                </c:pt>
                <c:pt idx="20288">
                  <c:v>43.633000000000003</c:v>
                </c:pt>
                <c:pt idx="20289">
                  <c:v>43.634</c:v>
                </c:pt>
                <c:pt idx="20290">
                  <c:v>43.634</c:v>
                </c:pt>
                <c:pt idx="20291">
                  <c:v>43.634</c:v>
                </c:pt>
                <c:pt idx="20292">
                  <c:v>43.634999999999998</c:v>
                </c:pt>
                <c:pt idx="20293">
                  <c:v>43.634999999999998</c:v>
                </c:pt>
                <c:pt idx="20294">
                  <c:v>43.634999999999998</c:v>
                </c:pt>
                <c:pt idx="20295">
                  <c:v>43.634999999999998</c:v>
                </c:pt>
                <c:pt idx="20296">
                  <c:v>43.636000000000003</c:v>
                </c:pt>
                <c:pt idx="20297">
                  <c:v>43.636000000000003</c:v>
                </c:pt>
                <c:pt idx="20298">
                  <c:v>43.636000000000003</c:v>
                </c:pt>
                <c:pt idx="20299">
                  <c:v>43.637</c:v>
                </c:pt>
                <c:pt idx="20300">
                  <c:v>43.637</c:v>
                </c:pt>
                <c:pt idx="20301">
                  <c:v>43.637</c:v>
                </c:pt>
                <c:pt idx="20302">
                  <c:v>43.637</c:v>
                </c:pt>
                <c:pt idx="20303">
                  <c:v>43.637999999999998</c:v>
                </c:pt>
                <c:pt idx="20304">
                  <c:v>43.637999999999998</c:v>
                </c:pt>
                <c:pt idx="20305">
                  <c:v>43.637999999999998</c:v>
                </c:pt>
                <c:pt idx="20306">
                  <c:v>43.639000000000003</c:v>
                </c:pt>
                <c:pt idx="20307">
                  <c:v>43.639000000000003</c:v>
                </c:pt>
                <c:pt idx="20308">
                  <c:v>43.639000000000003</c:v>
                </c:pt>
                <c:pt idx="20309">
                  <c:v>43.639000000000003</c:v>
                </c:pt>
                <c:pt idx="20310">
                  <c:v>43.64</c:v>
                </c:pt>
                <c:pt idx="20311">
                  <c:v>43.64</c:v>
                </c:pt>
                <c:pt idx="20312">
                  <c:v>43.64</c:v>
                </c:pt>
                <c:pt idx="20313">
                  <c:v>43.640999999999998</c:v>
                </c:pt>
                <c:pt idx="20314">
                  <c:v>43.640999999999998</c:v>
                </c:pt>
                <c:pt idx="20315">
                  <c:v>43.640999999999998</c:v>
                </c:pt>
                <c:pt idx="20316">
                  <c:v>43.640999999999998</c:v>
                </c:pt>
                <c:pt idx="20317">
                  <c:v>43.642000000000003</c:v>
                </c:pt>
                <c:pt idx="20318">
                  <c:v>43.642000000000003</c:v>
                </c:pt>
                <c:pt idx="20319">
                  <c:v>43.642000000000003</c:v>
                </c:pt>
                <c:pt idx="20320">
                  <c:v>43.643000000000001</c:v>
                </c:pt>
                <c:pt idx="20321">
                  <c:v>43.643000000000001</c:v>
                </c:pt>
                <c:pt idx="20322">
                  <c:v>43.643000000000001</c:v>
                </c:pt>
                <c:pt idx="20323">
                  <c:v>43.643000000000001</c:v>
                </c:pt>
                <c:pt idx="20324">
                  <c:v>43.643999999999998</c:v>
                </c:pt>
                <c:pt idx="20325">
                  <c:v>43.643999999999998</c:v>
                </c:pt>
                <c:pt idx="20326">
                  <c:v>43.643999999999998</c:v>
                </c:pt>
                <c:pt idx="20327">
                  <c:v>43.645000000000003</c:v>
                </c:pt>
                <c:pt idx="20328">
                  <c:v>43.645000000000003</c:v>
                </c:pt>
                <c:pt idx="20329">
                  <c:v>43.645000000000003</c:v>
                </c:pt>
                <c:pt idx="20330">
                  <c:v>43.645000000000003</c:v>
                </c:pt>
                <c:pt idx="20331">
                  <c:v>43.646000000000001</c:v>
                </c:pt>
                <c:pt idx="20332">
                  <c:v>43.646000000000001</c:v>
                </c:pt>
                <c:pt idx="20333">
                  <c:v>43.646000000000001</c:v>
                </c:pt>
                <c:pt idx="20334">
                  <c:v>43.646999999999998</c:v>
                </c:pt>
                <c:pt idx="20335">
                  <c:v>43.646999999999998</c:v>
                </c:pt>
                <c:pt idx="20336">
                  <c:v>43.646999999999998</c:v>
                </c:pt>
                <c:pt idx="20337">
                  <c:v>43.646999999999998</c:v>
                </c:pt>
                <c:pt idx="20338">
                  <c:v>43.648000000000003</c:v>
                </c:pt>
                <c:pt idx="20339">
                  <c:v>43.648000000000003</c:v>
                </c:pt>
                <c:pt idx="20340">
                  <c:v>43.648000000000003</c:v>
                </c:pt>
                <c:pt idx="20341">
                  <c:v>43.648000000000003</c:v>
                </c:pt>
                <c:pt idx="20342">
                  <c:v>43.649000000000001</c:v>
                </c:pt>
                <c:pt idx="20343">
                  <c:v>43.649000000000001</c:v>
                </c:pt>
                <c:pt idx="20344">
                  <c:v>43.649000000000001</c:v>
                </c:pt>
                <c:pt idx="20345">
                  <c:v>43.65</c:v>
                </c:pt>
                <c:pt idx="20346">
                  <c:v>43.65</c:v>
                </c:pt>
                <c:pt idx="20347">
                  <c:v>43.65</c:v>
                </c:pt>
                <c:pt idx="20348">
                  <c:v>43.65</c:v>
                </c:pt>
                <c:pt idx="20349">
                  <c:v>43.651000000000003</c:v>
                </c:pt>
                <c:pt idx="20350">
                  <c:v>43.651000000000003</c:v>
                </c:pt>
                <c:pt idx="20351">
                  <c:v>43.651000000000003</c:v>
                </c:pt>
                <c:pt idx="20352">
                  <c:v>43.652000000000001</c:v>
                </c:pt>
                <c:pt idx="20353">
                  <c:v>43.652000000000001</c:v>
                </c:pt>
                <c:pt idx="20354">
                  <c:v>43.652000000000001</c:v>
                </c:pt>
                <c:pt idx="20355">
                  <c:v>43.652000000000001</c:v>
                </c:pt>
                <c:pt idx="20356">
                  <c:v>43.652999999999999</c:v>
                </c:pt>
                <c:pt idx="20357">
                  <c:v>43.652999999999999</c:v>
                </c:pt>
                <c:pt idx="20358">
                  <c:v>43.652999999999999</c:v>
                </c:pt>
                <c:pt idx="20359">
                  <c:v>43.654000000000003</c:v>
                </c:pt>
                <c:pt idx="20360">
                  <c:v>43.654000000000003</c:v>
                </c:pt>
                <c:pt idx="20361">
                  <c:v>43.654000000000003</c:v>
                </c:pt>
                <c:pt idx="20362">
                  <c:v>43.654000000000003</c:v>
                </c:pt>
                <c:pt idx="20363">
                  <c:v>43.655000000000001</c:v>
                </c:pt>
                <c:pt idx="20364">
                  <c:v>43.655000000000001</c:v>
                </c:pt>
                <c:pt idx="20365">
                  <c:v>43.655000000000001</c:v>
                </c:pt>
                <c:pt idx="20366">
                  <c:v>43.655999999999999</c:v>
                </c:pt>
                <c:pt idx="20367">
                  <c:v>43.655999999999999</c:v>
                </c:pt>
                <c:pt idx="20368">
                  <c:v>43.655999999999999</c:v>
                </c:pt>
                <c:pt idx="20369">
                  <c:v>43.655999999999999</c:v>
                </c:pt>
                <c:pt idx="20370">
                  <c:v>43.657000000000004</c:v>
                </c:pt>
                <c:pt idx="20371">
                  <c:v>43.657000000000004</c:v>
                </c:pt>
                <c:pt idx="20372">
                  <c:v>43.657000000000004</c:v>
                </c:pt>
                <c:pt idx="20373">
                  <c:v>43.658000000000001</c:v>
                </c:pt>
                <c:pt idx="20374">
                  <c:v>43.658000000000001</c:v>
                </c:pt>
                <c:pt idx="20375">
                  <c:v>43.658000000000001</c:v>
                </c:pt>
                <c:pt idx="20376">
                  <c:v>43.658000000000001</c:v>
                </c:pt>
                <c:pt idx="20377">
                  <c:v>43.658999999999999</c:v>
                </c:pt>
                <c:pt idx="20378">
                  <c:v>43.658999999999999</c:v>
                </c:pt>
                <c:pt idx="20379">
                  <c:v>43.658999999999999</c:v>
                </c:pt>
                <c:pt idx="20380">
                  <c:v>43.660000000000004</c:v>
                </c:pt>
                <c:pt idx="20381">
                  <c:v>43.660000000000004</c:v>
                </c:pt>
                <c:pt idx="20382">
                  <c:v>43.660000000000004</c:v>
                </c:pt>
                <c:pt idx="20383">
                  <c:v>43.660000000000004</c:v>
                </c:pt>
                <c:pt idx="20384">
                  <c:v>43.661000000000001</c:v>
                </c:pt>
                <c:pt idx="20385">
                  <c:v>43.661000000000001</c:v>
                </c:pt>
                <c:pt idx="20386">
                  <c:v>43.661000000000001</c:v>
                </c:pt>
                <c:pt idx="20387">
                  <c:v>43.661999999999999</c:v>
                </c:pt>
                <c:pt idx="20388">
                  <c:v>43.661999999999999</c:v>
                </c:pt>
                <c:pt idx="20389">
                  <c:v>43.661999999999999</c:v>
                </c:pt>
                <c:pt idx="20390">
                  <c:v>43.661999999999999</c:v>
                </c:pt>
                <c:pt idx="20391">
                  <c:v>43.663000000000004</c:v>
                </c:pt>
                <c:pt idx="20392">
                  <c:v>43.663000000000004</c:v>
                </c:pt>
                <c:pt idx="20393">
                  <c:v>43.663000000000004</c:v>
                </c:pt>
                <c:pt idx="20394">
                  <c:v>43.663000000000004</c:v>
                </c:pt>
                <c:pt idx="20395">
                  <c:v>43.664000000000001</c:v>
                </c:pt>
                <c:pt idx="20396">
                  <c:v>43.664000000000001</c:v>
                </c:pt>
                <c:pt idx="20397">
                  <c:v>43.664000000000001</c:v>
                </c:pt>
                <c:pt idx="20398">
                  <c:v>43.664999999999999</c:v>
                </c:pt>
                <c:pt idx="20399">
                  <c:v>43.664999999999999</c:v>
                </c:pt>
                <c:pt idx="20400">
                  <c:v>43.664999999999999</c:v>
                </c:pt>
                <c:pt idx="20401">
                  <c:v>43.664999999999999</c:v>
                </c:pt>
                <c:pt idx="20402">
                  <c:v>43.666000000000004</c:v>
                </c:pt>
                <c:pt idx="20403">
                  <c:v>43.666000000000004</c:v>
                </c:pt>
                <c:pt idx="20404">
                  <c:v>43.666000000000004</c:v>
                </c:pt>
                <c:pt idx="20405">
                  <c:v>43.667000000000002</c:v>
                </c:pt>
                <c:pt idx="20406">
                  <c:v>43.667000000000002</c:v>
                </c:pt>
                <c:pt idx="20407">
                  <c:v>43.667000000000002</c:v>
                </c:pt>
                <c:pt idx="20408">
                  <c:v>43.667000000000002</c:v>
                </c:pt>
                <c:pt idx="20409">
                  <c:v>43.667999999999999</c:v>
                </c:pt>
                <c:pt idx="20410">
                  <c:v>43.667999999999999</c:v>
                </c:pt>
                <c:pt idx="20411">
                  <c:v>43.667999999999999</c:v>
                </c:pt>
                <c:pt idx="20412">
                  <c:v>43.669000000000004</c:v>
                </c:pt>
                <c:pt idx="20413">
                  <c:v>43.669000000000004</c:v>
                </c:pt>
                <c:pt idx="20414">
                  <c:v>43.669000000000004</c:v>
                </c:pt>
                <c:pt idx="20415">
                  <c:v>43.669000000000004</c:v>
                </c:pt>
                <c:pt idx="20416">
                  <c:v>43.67</c:v>
                </c:pt>
                <c:pt idx="20417">
                  <c:v>43.67</c:v>
                </c:pt>
                <c:pt idx="20418">
                  <c:v>43.67</c:v>
                </c:pt>
                <c:pt idx="20419">
                  <c:v>43.670999999999999</c:v>
                </c:pt>
                <c:pt idx="20420">
                  <c:v>43.670999999999999</c:v>
                </c:pt>
                <c:pt idx="20421">
                  <c:v>43.670999999999999</c:v>
                </c:pt>
                <c:pt idx="20422">
                  <c:v>43.670999999999999</c:v>
                </c:pt>
                <c:pt idx="20423">
                  <c:v>43.672000000000004</c:v>
                </c:pt>
                <c:pt idx="20424">
                  <c:v>43.672000000000004</c:v>
                </c:pt>
                <c:pt idx="20425">
                  <c:v>43.672000000000004</c:v>
                </c:pt>
                <c:pt idx="20426">
                  <c:v>43.673000000000002</c:v>
                </c:pt>
                <c:pt idx="20427">
                  <c:v>43.673000000000002</c:v>
                </c:pt>
                <c:pt idx="20428">
                  <c:v>43.673000000000002</c:v>
                </c:pt>
                <c:pt idx="20429">
                  <c:v>43.673000000000002</c:v>
                </c:pt>
                <c:pt idx="20430">
                  <c:v>43.673999999999999</c:v>
                </c:pt>
                <c:pt idx="20431">
                  <c:v>43.673999999999999</c:v>
                </c:pt>
                <c:pt idx="20432">
                  <c:v>43.673999999999999</c:v>
                </c:pt>
                <c:pt idx="20433">
                  <c:v>43.675000000000004</c:v>
                </c:pt>
                <c:pt idx="20434">
                  <c:v>43.675000000000004</c:v>
                </c:pt>
                <c:pt idx="20435">
                  <c:v>43.675000000000004</c:v>
                </c:pt>
                <c:pt idx="20436">
                  <c:v>43.675000000000004</c:v>
                </c:pt>
                <c:pt idx="20437">
                  <c:v>43.676000000000002</c:v>
                </c:pt>
                <c:pt idx="20438">
                  <c:v>43.676000000000002</c:v>
                </c:pt>
                <c:pt idx="20439">
                  <c:v>43.676000000000002</c:v>
                </c:pt>
                <c:pt idx="20440">
                  <c:v>43.677</c:v>
                </c:pt>
                <c:pt idx="20441">
                  <c:v>43.677</c:v>
                </c:pt>
                <c:pt idx="20442">
                  <c:v>43.677</c:v>
                </c:pt>
                <c:pt idx="20443">
                  <c:v>43.677</c:v>
                </c:pt>
                <c:pt idx="20444">
                  <c:v>43.678000000000004</c:v>
                </c:pt>
                <c:pt idx="20445">
                  <c:v>43.678000000000004</c:v>
                </c:pt>
                <c:pt idx="20446">
                  <c:v>43.678000000000004</c:v>
                </c:pt>
                <c:pt idx="20447">
                  <c:v>43.678000000000004</c:v>
                </c:pt>
                <c:pt idx="20448">
                  <c:v>43.679000000000002</c:v>
                </c:pt>
                <c:pt idx="20449">
                  <c:v>43.679000000000002</c:v>
                </c:pt>
                <c:pt idx="20450">
                  <c:v>43.679000000000002</c:v>
                </c:pt>
                <c:pt idx="20451">
                  <c:v>43.68</c:v>
                </c:pt>
                <c:pt idx="20452">
                  <c:v>43.68</c:v>
                </c:pt>
                <c:pt idx="20453">
                  <c:v>43.68</c:v>
                </c:pt>
                <c:pt idx="20454">
                  <c:v>43.68</c:v>
                </c:pt>
                <c:pt idx="20455">
                  <c:v>43.680999999999997</c:v>
                </c:pt>
                <c:pt idx="20456">
                  <c:v>43.680999999999997</c:v>
                </c:pt>
                <c:pt idx="20457">
                  <c:v>43.680999999999997</c:v>
                </c:pt>
                <c:pt idx="20458">
                  <c:v>43.682000000000002</c:v>
                </c:pt>
                <c:pt idx="20459">
                  <c:v>43.682000000000002</c:v>
                </c:pt>
                <c:pt idx="20460">
                  <c:v>43.682000000000002</c:v>
                </c:pt>
                <c:pt idx="20461">
                  <c:v>43.682000000000002</c:v>
                </c:pt>
                <c:pt idx="20462">
                  <c:v>43.683</c:v>
                </c:pt>
                <c:pt idx="20463">
                  <c:v>43.683</c:v>
                </c:pt>
                <c:pt idx="20464">
                  <c:v>43.683</c:v>
                </c:pt>
                <c:pt idx="20465">
                  <c:v>43.683999999999997</c:v>
                </c:pt>
                <c:pt idx="20466">
                  <c:v>43.683999999999997</c:v>
                </c:pt>
                <c:pt idx="20467">
                  <c:v>43.683999999999997</c:v>
                </c:pt>
                <c:pt idx="20468">
                  <c:v>43.683999999999997</c:v>
                </c:pt>
                <c:pt idx="20469">
                  <c:v>43.685000000000002</c:v>
                </c:pt>
                <c:pt idx="20470">
                  <c:v>43.685000000000002</c:v>
                </c:pt>
                <c:pt idx="20471">
                  <c:v>43.685000000000002</c:v>
                </c:pt>
                <c:pt idx="20472">
                  <c:v>43.686</c:v>
                </c:pt>
                <c:pt idx="20473">
                  <c:v>43.686</c:v>
                </c:pt>
                <c:pt idx="20474">
                  <c:v>43.686</c:v>
                </c:pt>
                <c:pt idx="20475">
                  <c:v>43.686</c:v>
                </c:pt>
                <c:pt idx="20476">
                  <c:v>43.686999999999998</c:v>
                </c:pt>
                <c:pt idx="20477">
                  <c:v>43.686999999999998</c:v>
                </c:pt>
                <c:pt idx="20478">
                  <c:v>43.686999999999998</c:v>
                </c:pt>
                <c:pt idx="20479">
                  <c:v>43.688000000000002</c:v>
                </c:pt>
                <c:pt idx="20480">
                  <c:v>43.688000000000002</c:v>
                </c:pt>
                <c:pt idx="20481">
                  <c:v>43.688000000000002</c:v>
                </c:pt>
                <c:pt idx="20482">
                  <c:v>43.688000000000002</c:v>
                </c:pt>
                <c:pt idx="20483">
                  <c:v>43.689</c:v>
                </c:pt>
                <c:pt idx="20484">
                  <c:v>43.689</c:v>
                </c:pt>
                <c:pt idx="20485">
                  <c:v>43.689</c:v>
                </c:pt>
                <c:pt idx="20486">
                  <c:v>43.69</c:v>
                </c:pt>
                <c:pt idx="20487">
                  <c:v>43.69</c:v>
                </c:pt>
                <c:pt idx="20488">
                  <c:v>43.69</c:v>
                </c:pt>
                <c:pt idx="20489">
                  <c:v>43.69</c:v>
                </c:pt>
                <c:pt idx="20490">
                  <c:v>43.691000000000003</c:v>
                </c:pt>
                <c:pt idx="20491">
                  <c:v>43.691000000000003</c:v>
                </c:pt>
                <c:pt idx="20492">
                  <c:v>43.691000000000003</c:v>
                </c:pt>
                <c:pt idx="20493">
                  <c:v>43.691000000000003</c:v>
                </c:pt>
                <c:pt idx="20494">
                  <c:v>43.692</c:v>
                </c:pt>
                <c:pt idx="20495">
                  <c:v>43.692</c:v>
                </c:pt>
                <c:pt idx="20496">
                  <c:v>43.692</c:v>
                </c:pt>
                <c:pt idx="20497">
                  <c:v>43.692999999999998</c:v>
                </c:pt>
                <c:pt idx="20498">
                  <c:v>43.692999999999998</c:v>
                </c:pt>
                <c:pt idx="20499">
                  <c:v>43.692999999999998</c:v>
                </c:pt>
                <c:pt idx="20500">
                  <c:v>43.692999999999998</c:v>
                </c:pt>
                <c:pt idx="20501">
                  <c:v>43.694000000000003</c:v>
                </c:pt>
                <c:pt idx="20502">
                  <c:v>43.694000000000003</c:v>
                </c:pt>
                <c:pt idx="20503">
                  <c:v>43.694000000000003</c:v>
                </c:pt>
                <c:pt idx="20504">
                  <c:v>43.695</c:v>
                </c:pt>
                <c:pt idx="20505">
                  <c:v>43.695</c:v>
                </c:pt>
                <c:pt idx="20506">
                  <c:v>43.695</c:v>
                </c:pt>
                <c:pt idx="20507">
                  <c:v>43.695</c:v>
                </c:pt>
                <c:pt idx="20508">
                  <c:v>43.695999999999998</c:v>
                </c:pt>
                <c:pt idx="20509">
                  <c:v>43.695999999999998</c:v>
                </c:pt>
                <c:pt idx="20510">
                  <c:v>43.695999999999998</c:v>
                </c:pt>
                <c:pt idx="20511">
                  <c:v>43.697000000000003</c:v>
                </c:pt>
                <c:pt idx="20512">
                  <c:v>43.697000000000003</c:v>
                </c:pt>
                <c:pt idx="20513">
                  <c:v>43.697000000000003</c:v>
                </c:pt>
                <c:pt idx="20514">
                  <c:v>43.697000000000003</c:v>
                </c:pt>
                <c:pt idx="20515">
                  <c:v>43.698</c:v>
                </c:pt>
                <c:pt idx="20516">
                  <c:v>43.698</c:v>
                </c:pt>
                <c:pt idx="20517">
                  <c:v>43.698</c:v>
                </c:pt>
                <c:pt idx="20518">
                  <c:v>43.698999999999998</c:v>
                </c:pt>
                <c:pt idx="20519">
                  <c:v>43.698999999999998</c:v>
                </c:pt>
                <c:pt idx="20520">
                  <c:v>43.698999999999998</c:v>
                </c:pt>
                <c:pt idx="20521">
                  <c:v>43.698999999999998</c:v>
                </c:pt>
                <c:pt idx="20522">
                  <c:v>43.7</c:v>
                </c:pt>
                <c:pt idx="20523">
                  <c:v>43.7</c:v>
                </c:pt>
                <c:pt idx="20524">
                  <c:v>43.7</c:v>
                </c:pt>
                <c:pt idx="20525">
                  <c:v>43.701000000000001</c:v>
                </c:pt>
                <c:pt idx="20526">
                  <c:v>43.701000000000001</c:v>
                </c:pt>
                <c:pt idx="20527">
                  <c:v>43.701000000000001</c:v>
                </c:pt>
                <c:pt idx="20528">
                  <c:v>43.701000000000001</c:v>
                </c:pt>
                <c:pt idx="20529">
                  <c:v>43.701999999999998</c:v>
                </c:pt>
                <c:pt idx="20530">
                  <c:v>43.701999999999998</c:v>
                </c:pt>
                <c:pt idx="20531">
                  <c:v>43.701999999999998</c:v>
                </c:pt>
                <c:pt idx="20532">
                  <c:v>43.701999999999998</c:v>
                </c:pt>
                <c:pt idx="20533">
                  <c:v>43.703000000000003</c:v>
                </c:pt>
                <c:pt idx="20534">
                  <c:v>43.703000000000003</c:v>
                </c:pt>
                <c:pt idx="20535">
                  <c:v>43.703000000000003</c:v>
                </c:pt>
                <c:pt idx="20536">
                  <c:v>43.704000000000001</c:v>
                </c:pt>
                <c:pt idx="20537">
                  <c:v>43.704000000000001</c:v>
                </c:pt>
                <c:pt idx="20538">
                  <c:v>43.704000000000001</c:v>
                </c:pt>
                <c:pt idx="20539">
                  <c:v>43.704000000000001</c:v>
                </c:pt>
                <c:pt idx="20540">
                  <c:v>43.704999999999998</c:v>
                </c:pt>
                <c:pt idx="20541">
                  <c:v>43.704999999999998</c:v>
                </c:pt>
                <c:pt idx="20542">
                  <c:v>43.704999999999998</c:v>
                </c:pt>
                <c:pt idx="20543">
                  <c:v>43.706000000000003</c:v>
                </c:pt>
                <c:pt idx="20544">
                  <c:v>43.706000000000003</c:v>
                </c:pt>
                <c:pt idx="20545">
                  <c:v>43.706000000000003</c:v>
                </c:pt>
                <c:pt idx="20546">
                  <c:v>43.706000000000003</c:v>
                </c:pt>
                <c:pt idx="20547">
                  <c:v>43.707000000000001</c:v>
                </c:pt>
                <c:pt idx="20548">
                  <c:v>43.707000000000001</c:v>
                </c:pt>
                <c:pt idx="20549">
                  <c:v>43.707000000000001</c:v>
                </c:pt>
                <c:pt idx="20550">
                  <c:v>43.707999999999998</c:v>
                </c:pt>
                <c:pt idx="20551">
                  <c:v>43.707999999999998</c:v>
                </c:pt>
                <c:pt idx="20552">
                  <c:v>43.707999999999998</c:v>
                </c:pt>
                <c:pt idx="20553">
                  <c:v>43.707999999999998</c:v>
                </c:pt>
                <c:pt idx="20554">
                  <c:v>43.709000000000003</c:v>
                </c:pt>
                <c:pt idx="20555">
                  <c:v>43.709000000000003</c:v>
                </c:pt>
                <c:pt idx="20556">
                  <c:v>43.709000000000003</c:v>
                </c:pt>
                <c:pt idx="20557">
                  <c:v>43.71</c:v>
                </c:pt>
                <c:pt idx="20558">
                  <c:v>43.71</c:v>
                </c:pt>
                <c:pt idx="20559">
                  <c:v>43.71</c:v>
                </c:pt>
                <c:pt idx="20560">
                  <c:v>43.71</c:v>
                </c:pt>
                <c:pt idx="20561">
                  <c:v>43.710999999999999</c:v>
                </c:pt>
                <c:pt idx="20562">
                  <c:v>43.710999999999999</c:v>
                </c:pt>
                <c:pt idx="20563">
                  <c:v>43.710999999999999</c:v>
                </c:pt>
                <c:pt idx="20564">
                  <c:v>43.712000000000003</c:v>
                </c:pt>
                <c:pt idx="20565">
                  <c:v>43.712000000000003</c:v>
                </c:pt>
                <c:pt idx="20566">
                  <c:v>43.712000000000003</c:v>
                </c:pt>
                <c:pt idx="20567">
                  <c:v>43.712000000000003</c:v>
                </c:pt>
                <c:pt idx="20568">
                  <c:v>43.713000000000001</c:v>
                </c:pt>
                <c:pt idx="20569">
                  <c:v>43.713000000000001</c:v>
                </c:pt>
                <c:pt idx="20570">
                  <c:v>43.713000000000001</c:v>
                </c:pt>
                <c:pt idx="20571">
                  <c:v>43.713999999999999</c:v>
                </c:pt>
                <c:pt idx="20572">
                  <c:v>43.713999999999999</c:v>
                </c:pt>
                <c:pt idx="20573">
                  <c:v>43.713999999999999</c:v>
                </c:pt>
                <c:pt idx="20574">
                  <c:v>43.713999999999999</c:v>
                </c:pt>
                <c:pt idx="20575">
                  <c:v>43.715000000000003</c:v>
                </c:pt>
                <c:pt idx="20576">
                  <c:v>43.715000000000003</c:v>
                </c:pt>
                <c:pt idx="20577">
                  <c:v>43.715000000000003</c:v>
                </c:pt>
                <c:pt idx="20578">
                  <c:v>43.715000000000003</c:v>
                </c:pt>
                <c:pt idx="20579">
                  <c:v>43.716000000000001</c:v>
                </c:pt>
                <c:pt idx="20580">
                  <c:v>43.716000000000001</c:v>
                </c:pt>
                <c:pt idx="20581">
                  <c:v>43.716000000000001</c:v>
                </c:pt>
                <c:pt idx="20582">
                  <c:v>43.716999999999999</c:v>
                </c:pt>
                <c:pt idx="20583">
                  <c:v>43.716999999999999</c:v>
                </c:pt>
                <c:pt idx="20584">
                  <c:v>43.716999999999999</c:v>
                </c:pt>
                <c:pt idx="20585">
                  <c:v>43.716999999999999</c:v>
                </c:pt>
                <c:pt idx="20586">
                  <c:v>43.718000000000004</c:v>
                </c:pt>
                <c:pt idx="20587">
                  <c:v>43.718000000000004</c:v>
                </c:pt>
                <c:pt idx="20588">
                  <c:v>43.718000000000004</c:v>
                </c:pt>
                <c:pt idx="20589">
                  <c:v>43.719000000000001</c:v>
                </c:pt>
                <c:pt idx="20590">
                  <c:v>43.719000000000001</c:v>
                </c:pt>
                <c:pt idx="20591">
                  <c:v>43.719000000000001</c:v>
                </c:pt>
                <c:pt idx="20592">
                  <c:v>43.719000000000001</c:v>
                </c:pt>
                <c:pt idx="20593">
                  <c:v>43.72</c:v>
                </c:pt>
                <c:pt idx="20594">
                  <c:v>43.72</c:v>
                </c:pt>
                <c:pt idx="20595">
                  <c:v>43.72</c:v>
                </c:pt>
                <c:pt idx="20596">
                  <c:v>43.721000000000004</c:v>
                </c:pt>
                <c:pt idx="20597">
                  <c:v>43.721000000000004</c:v>
                </c:pt>
                <c:pt idx="20598">
                  <c:v>43.721000000000004</c:v>
                </c:pt>
                <c:pt idx="20599">
                  <c:v>43.721000000000004</c:v>
                </c:pt>
                <c:pt idx="20600">
                  <c:v>43.722000000000001</c:v>
                </c:pt>
                <c:pt idx="20601">
                  <c:v>43.722000000000001</c:v>
                </c:pt>
                <c:pt idx="20602">
                  <c:v>43.722000000000001</c:v>
                </c:pt>
                <c:pt idx="20603">
                  <c:v>43.722999999999999</c:v>
                </c:pt>
                <c:pt idx="20604">
                  <c:v>43.722999999999999</c:v>
                </c:pt>
                <c:pt idx="20605">
                  <c:v>43.722999999999999</c:v>
                </c:pt>
                <c:pt idx="20606">
                  <c:v>43.722999999999999</c:v>
                </c:pt>
                <c:pt idx="20607">
                  <c:v>43.724000000000004</c:v>
                </c:pt>
                <c:pt idx="20608">
                  <c:v>43.724000000000004</c:v>
                </c:pt>
                <c:pt idx="20609">
                  <c:v>43.724000000000004</c:v>
                </c:pt>
                <c:pt idx="20610">
                  <c:v>43.725000000000001</c:v>
                </c:pt>
                <c:pt idx="20611">
                  <c:v>43.725000000000001</c:v>
                </c:pt>
                <c:pt idx="20612">
                  <c:v>43.725000000000001</c:v>
                </c:pt>
                <c:pt idx="20613">
                  <c:v>43.725000000000001</c:v>
                </c:pt>
                <c:pt idx="20614">
                  <c:v>43.725999999999999</c:v>
                </c:pt>
                <c:pt idx="20615">
                  <c:v>43.725999999999999</c:v>
                </c:pt>
                <c:pt idx="20616">
                  <c:v>43.725999999999999</c:v>
                </c:pt>
                <c:pt idx="20617">
                  <c:v>43.727000000000004</c:v>
                </c:pt>
                <c:pt idx="20618">
                  <c:v>43.727000000000004</c:v>
                </c:pt>
                <c:pt idx="20619">
                  <c:v>43.727000000000004</c:v>
                </c:pt>
                <c:pt idx="20620">
                  <c:v>43.727000000000004</c:v>
                </c:pt>
                <c:pt idx="20621">
                  <c:v>43.728000000000002</c:v>
                </c:pt>
                <c:pt idx="20622">
                  <c:v>43.728000000000002</c:v>
                </c:pt>
                <c:pt idx="20623">
                  <c:v>43.728000000000002</c:v>
                </c:pt>
                <c:pt idx="20624">
                  <c:v>43.728000000000002</c:v>
                </c:pt>
                <c:pt idx="20625">
                  <c:v>43.728999999999999</c:v>
                </c:pt>
                <c:pt idx="20626">
                  <c:v>43.728999999999999</c:v>
                </c:pt>
                <c:pt idx="20627">
                  <c:v>43.728999999999999</c:v>
                </c:pt>
                <c:pt idx="20628">
                  <c:v>43.730000000000004</c:v>
                </c:pt>
                <c:pt idx="20629">
                  <c:v>43.730000000000004</c:v>
                </c:pt>
                <c:pt idx="20630">
                  <c:v>43.730000000000004</c:v>
                </c:pt>
                <c:pt idx="20631">
                  <c:v>43.730000000000004</c:v>
                </c:pt>
                <c:pt idx="20632">
                  <c:v>43.731000000000002</c:v>
                </c:pt>
                <c:pt idx="20633">
                  <c:v>43.731000000000002</c:v>
                </c:pt>
                <c:pt idx="20634">
                  <c:v>43.731000000000002</c:v>
                </c:pt>
                <c:pt idx="20635">
                  <c:v>43.731999999999999</c:v>
                </c:pt>
                <c:pt idx="20636">
                  <c:v>43.731999999999999</c:v>
                </c:pt>
                <c:pt idx="20637">
                  <c:v>43.731999999999999</c:v>
                </c:pt>
                <c:pt idx="20638">
                  <c:v>43.731999999999999</c:v>
                </c:pt>
                <c:pt idx="20639">
                  <c:v>43.733000000000004</c:v>
                </c:pt>
                <c:pt idx="20640">
                  <c:v>43.733000000000004</c:v>
                </c:pt>
                <c:pt idx="20641">
                  <c:v>43.733000000000004</c:v>
                </c:pt>
                <c:pt idx="20642">
                  <c:v>43.734000000000002</c:v>
                </c:pt>
                <c:pt idx="20643">
                  <c:v>43.734000000000002</c:v>
                </c:pt>
                <c:pt idx="20644">
                  <c:v>43.734000000000002</c:v>
                </c:pt>
                <c:pt idx="20645">
                  <c:v>43.734000000000002</c:v>
                </c:pt>
                <c:pt idx="20646">
                  <c:v>43.734999999999999</c:v>
                </c:pt>
                <c:pt idx="20647">
                  <c:v>43.734999999999999</c:v>
                </c:pt>
                <c:pt idx="20648">
                  <c:v>43.734999999999999</c:v>
                </c:pt>
                <c:pt idx="20649">
                  <c:v>43.736000000000004</c:v>
                </c:pt>
                <c:pt idx="20650">
                  <c:v>43.736000000000004</c:v>
                </c:pt>
                <c:pt idx="20651">
                  <c:v>43.736000000000004</c:v>
                </c:pt>
                <c:pt idx="20652">
                  <c:v>43.736000000000004</c:v>
                </c:pt>
                <c:pt idx="20653">
                  <c:v>43.737000000000002</c:v>
                </c:pt>
                <c:pt idx="20654">
                  <c:v>43.737000000000002</c:v>
                </c:pt>
                <c:pt idx="20655">
                  <c:v>43.737000000000002</c:v>
                </c:pt>
                <c:pt idx="20656">
                  <c:v>43.738</c:v>
                </c:pt>
                <c:pt idx="20657">
                  <c:v>43.738</c:v>
                </c:pt>
                <c:pt idx="20658">
                  <c:v>43.738</c:v>
                </c:pt>
                <c:pt idx="20659">
                  <c:v>43.738</c:v>
                </c:pt>
                <c:pt idx="20660">
                  <c:v>43.739000000000004</c:v>
                </c:pt>
                <c:pt idx="20661">
                  <c:v>43.739000000000004</c:v>
                </c:pt>
                <c:pt idx="20662">
                  <c:v>43.739000000000004</c:v>
                </c:pt>
                <c:pt idx="20663">
                  <c:v>43.739000000000004</c:v>
                </c:pt>
                <c:pt idx="20664">
                  <c:v>43.74</c:v>
                </c:pt>
                <c:pt idx="20665">
                  <c:v>43.74</c:v>
                </c:pt>
                <c:pt idx="20666">
                  <c:v>43.74</c:v>
                </c:pt>
                <c:pt idx="20667">
                  <c:v>43.741</c:v>
                </c:pt>
                <c:pt idx="20668">
                  <c:v>43.741</c:v>
                </c:pt>
                <c:pt idx="20669">
                  <c:v>43.741</c:v>
                </c:pt>
                <c:pt idx="20670">
                  <c:v>43.741</c:v>
                </c:pt>
                <c:pt idx="20671">
                  <c:v>43.742000000000004</c:v>
                </c:pt>
                <c:pt idx="20672">
                  <c:v>43.742000000000004</c:v>
                </c:pt>
                <c:pt idx="20673">
                  <c:v>43.742000000000004</c:v>
                </c:pt>
                <c:pt idx="20674">
                  <c:v>43.743000000000002</c:v>
                </c:pt>
                <c:pt idx="20675">
                  <c:v>43.743000000000002</c:v>
                </c:pt>
                <c:pt idx="20676">
                  <c:v>43.743000000000002</c:v>
                </c:pt>
                <c:pt idx="20677">
                  <c:v>43.743000000000002</c:v>
                </c:pt>
                <c:pt idx="20678">
                  <c:v>43.744</c:v>
                </c:pt>
                <c:pt idx="20679">
                  <c:v>43.744</c:v>
                </c:pt>
                <c:pt idx="20680">
                  <c:v>43.744</c:v>
                </c:pt>
                <c:pt idx="20681">
                  <c:v>43.744999999999997</c:v>
                </c:pt>
                <c:pt idx="20682">
                  <c:v>43.744999999999997</c:v>
                </c:pt>
                <c:pt idx="20683">
                  <c:v>43.744999999999997</c:v>
                </c:pt>
                <c:pt idx="20684">
                  <c:v>43.744999999999997</c:v>
                </c:pt>
                <c:pt idx="20685">
                  <c:v>43.746000000000002</c:v>
                </c:pt>
                <c:pt idx="20686">
                  <c:v>43.746000000000002</c:v>
                </c:pt>
                <c:pt idx="20687">
                  <c:v>43.746000000000002</c:v>
                </c:pt>
                <c:pt idx="20688">
                  <c:v>43.747</c:v>
                </c:pt>
                <c:pt idx="20689">
                  <c:v>43.747</c:v>
                </c:pt>
                <c:pt idx="20690">
                  <c:v>43.747</c:v>
                </c:pt>
                <c:pt idx="20691">
                  <c:v>43.747</c:v>
                </c:pt>
                <c:pt idx="20692">
                  <c:v>43.747999999999998</c:v>
                </c:pt>
                <c:pt idx="20693">
                  <c:v>43.747999999999998</c:v>
                </c:pt>
                <c:pt idx="20694">
                  <c:v>43.747999999999998</c:v>
                </c:pt>
                <c:pt idx="20695">
                  <c:v>43.749000000000002</c:v>
                </c:pt>
                <c:pt idx="20696">
                  <c:v>43.749000000000002</c:v>
                </c:pt>
                <c:pt idx="20697">
                  <c:v>43.749000000000002</c:v>
                </c:pt>
                <c:pt idx="20698">
                  <c:v>43.749000000000002</c:v>
                </c:pt>
                <c:pt idx="20699">
                  <c:v>43.75</c:v>
                </c:pt>
                <c:pt idx="20700">
                  <c:v>43.75</c:v>
                </c:pt>
                <c:pt idx="20701">
                  <c:v>43.75</c:v>
                </c:pt>
                <c:pt idx="20702">
                  <c:v>43.75</c:v>
                </c:pt>
                <c:pt idx="20703">
                  <c:v>43.750999999999998</c:v>
                </c:pt>
                <c:pt idx="20704">
                  <c:v>43.750999999999998</c:v>
                </c:pt>
                <c:pt idx="20705">
                  <c:v>43.750999999999998</c:v>
                </c:pt>
                <c:pt idx="20706">
                  <c:v>43.752000000000002</c:v>
                </c:pt>
                <c:pt idx="20707">
                  <c:v>43.752000000000002</c:v>
                </c:pt>
                <c:pt idx="20708">
                  <c:v>43.752000000000002</c:v>
                </c:pt>
                <c:pt idx="20709">
                  <c:v>43.752000000000002</c:v>
                </c:pt>
                <c:pt idx="20710">
                  <c:v>43.753</c:v>
                </c:pt>
                <c:pt idx="20711">
                  <c:v>43.753</c:v>
                </c:pt>
                <c:pt idx="20712">
                  <c:v>43.753</c:v>
                </c:pt>
                <c:pt idx="20713">
                  <c:v>43.753999999999998</c:v>
                </c:pt>
                <c:pt idx="20714">
                  <c:v>43.753999999999998</c:v>
                </c:pt>
                <c:pt idx="20715">
                  <c:v>43.753999999999998</c:v>
                </c:pt>
                <c:pt idx="20716">
                  <c:v>43.753999999999998</c:v>
                </c:pt>
                <c:pt idx="20717">
                  <c:v>43.755000000000003</c:v>
                </c:pt>
                <c:pt idx="20718">
                  <c:v>43.755000000000003</c:v>
                </c:pt>
                <c:pt idx="20719">
                  <c:v>43.755000000000003</c:v>
                </c:pt>
                <c:pt idx="20720">
                  <c:v>43.756</c:v>
                </c:pt>
                <c:pt idx="20721">
                  <c:v>43.756</c:v>
                </c:pt>
                <c:pt idx="20722">
                  <c:v>43.756</c:v>
                </c:pt>
                <c:pt idx="20723">
                  <c:v>43.756</c:v>
                </c:pt>
                <c:pt idx="20724">
                  <c:v>43.756999999999998</c:v>
                </c:pt>
                <c:pt idx="20725">
                  <c:v>43.756999999999998</c:v>
                </c:pt>
                <c:pt idx="20726">
                  <c:v>43.756999999999998</c:v>
                </c:pt>
                <c:pt idx="20727">
                  <c:v>43.758000000000003</c:v>
                </c:pt>
                <c:pt idx="20728">
                  <c:v>43.758000000000003</c:v>
                </c:pt>
                <c:pt idx="20729">
                  <c:v>43.758000000000003</c:v>
                </c:pt>
                <c:pt idx="20730">
                  <c:v>43.758000000000003</c:v>
                </c:pt>
                <c:pt idx="20731">
                  <c:v>43.759</c:v>
                </c:pt>
                <c:pt idx="20732">
                  <c:v>43.759</c:v>
                </c:pt>
                <c:pt idx="20733">
                  <c:v>43.759</c:v>
                </c:pt>
                <c:pt idx="20734">
                  <c:v>43.76</c:v>
                </c:pt>
                <c:pt idx="20735">
                  <c:v>43.76</c:v>
                </c:pt>
                <c:pt idx="20736">
                  <c:v>43.76</c:v>
                </c:pt>
                <c:pt idx="20737">
                  <c:v>43.76</c:v>
                </c:pt>
                <c:pt idx="20738">
                  <c:v>43.761000000000003</c:v>
                </c:pt>
                <c:pt idx="20739">
                  <c:v>43.761000000000003</c:v>
                </c:pt>
                <c:pt idx="20740">
                  <c:v>43.761000000000003</c:v>
                </c:pt>
                <c:pt idx="20741">
                  <c:v>43.761000000000003</c:v>
                </c:pt>
                <c:pt idx="20742">
                  <c:v>43.762</c:v>
                </c:pt>
                <c:pt idx="20743">
                  <c:v>43.762</c:v>
                </c:pt>
                <c:pt idx="20744">
                  <c:v>43.762</c:v>
                </c:pt>
                <c:pt idx="20745">
                  <c:v>43.762999999999998</c:v>
                </c:pt>
                <c:pt idx="20746">
                  <c:v>43.762999999999998</c:v>
                </c:pt>
                <c:pt idx="20747">
                  <c:v>43.762999999999998</c:v>
                </c:pt>
                <c:pt idx="20748">
                  <c:v>43.762999999999998</c:v>
                </c:pt>
                <c:pt idx="20749">
                  <c:v>43.764000000000003</c:v>
                </c:pt>
                <c:pt idx="20750">
                  <c:v>43.764000000000003</c:v>
                </c:pt>
                <c:pt idx="20751">
                  <c:v>43.764000000000003</c:v>
                </c:pt>
                <c:pt idx="20752">
                  <c:v>43.765000000000001</c:v>
                </c:pt>
                <c:pt idx="20753">
                  <c:v>43.765000000000001</c:v>
                </c:pt>
                <c:pt idx="20754">
                  <c:v>43.765000000000001</c:v>
                </c:pt>
                <c:pt idx="20755">
                  <c:v>43.765000000000001</c:v>
                </c:pt>
                <c:pt idx="20756">
                  <c:v>43.765999999999998</c:v>
                </c:pt>
                <c:pt idx="20757">
                  <c:v>43.765999999999998</c:v>
                </c:pt>
                <c:pt idx="20758">
                  <c:v>43.765999999999998</c:v>
                </c:pt>
                <c:pt idx="20759">
                  <c:v>43.767000000000003</c:v>
                </c:pt>
                <c:pt idx="20760">
                  <c:v>43.767000000000003</c:v>
                </c:pt>
                <c:pt idx="20761">
                  <c:v>43.767000000000003</c:v>
                </c:pt>
                <c:pt idx="20762">
                  <c:v>43.767000000000003</c:v>
                </c:pt>
                <c:pt idx="20763">
                  <c:v>43.768000000000001</c:v>
                </c:pt>
                <c:pt idx="20764">
                  <c:v>43.768000000000001</c:v>
                </c:pt>
                <c:pt idx="20765">
                  <c:v>43.768000000000001</c:v>
                </c:pt>
                <c:pt idx="20766">
                  <c:v>43.768999999999998</c:v>
                </c:pt>
                <c:pt idx="20767">
                  <c:v>43.768999999999998</c:v>
                </c:pt>
                <c:pt idx="20768">
                  <c:v>43.768999999999998</c:v>
                </c:pt>
                <c:pt idx="20769">
                  <c:v>43.768999999999998</c:v>
                </c:pt>
                <c:pt idx="20770">
                  <c:v>43.77</c:v>
                </c:pt>
                <c:pt idx="20771">
                  <c:v>43.77</c:v>
                </c:pt>
                <c:pt idx="20772">
                  <c:v>43.77</c:v>
                </c:pt>
                <c:pt idx="20773">
                  <c:v>43.771000000000001</c:v>
                </c:pt>
                <c:pt idx="20774">
                  <c:v>43.771000000000001</c:v>
                </c:pt>
                <c:pt idx="20775">
                  <c:v>43.771000000000001</c:v>
                </c:pt>
                <c:pt idx="20776">
                  <c:v>43.771000000000001</c:v>
                </c:pt>
                <c:pt idx="20777">
                  <c:v>43.771999999999998</c:v>
                </c:pt>
                <c:pt idx="20778">
                  <c:v>43.771999999999998</c:v>
                </c:pt>
                <c:pt idx="20779">
                  <c:v>43.771999999999998</c:v>
                </c:pt>
                <c:pt idx="20780">
                  <c:v>43.771999999999998</c:v>
                </c:pt>
                <c:pt idx="20781">
                  <c:v>43.773000000000003</c:v>
                </c:pt>
                <c:pt idx="20782">
                  <c:v>43.773000000000003</c:v>
                </c:pt>
                <c:pt idx="20783">
                  <c:v>43.773000000000003</c:v>
                </c:pt>
                <c:pt idx="20784">
                  <c:v>43.774000000000001</c:v>
                </c:pt>
                <c:pt idx="20785">
                  <c:v>43.774000000000001</c:v>
                </c:pt>
                <c:pt idx="20786">
                  <c:v>43.774000000000001</c:v>
                </c:pt>
                <c:pt idx="20787">
                  <c:v>43.774000000000001</c:v>
                </c:pt>
                <c:pt idx="20788">
                  <c:v>43.774999999999999</c:v>
                </c:pt>
                <c:pt idx="20789">
                  <c:v>43.774999999999999</c:v>
                </c:pt>
                <c:pt idx="20790">
                  <c:v>43.774999999999999</c:v>
                </c:pt>
                <c:pt idx="20791">
                  <c:v>43.776000000000003</c:v>
                </c:pt>
                <c:pt idx="20792">
                  <c:v>43.776000000000003</c:v>
                </c:pt>
                <c:pt idx="20793">
                  <c:v>43.776000000000003</c:v>
                </c:pt>
                <c:pt idx="20794">
                  <c:v>43.776000000000003</c:v>
                </c:pt>
                <c:pt idx="20795">
                  <c:v>43.777000000000001</c:v>
                </c:pt>
                <c:pt idx="20796">
                  <c:v>43.777000000000001</c:v>
                </c:pt>
                <c:pt idx="20797">
                  <c:v>43.777000000000001</c:v>
                </c:pt>
                <c:pt idx="20798">
                  <c:v>43.777999999999999</c:v>
                </c:pt>
                <c:pt idx="20799">
                  <c:v>43.777999999999999</c:v>
                </c:pt>
                <c:pt idx="20800">
                  <c:v>43.777999999999999</c:v>
                </c:pt>
                <c:pt idx="20801">
                  <c:v>43.777999999999999</c:v>
                </c:pt>
                <c:pt idx="20802">
                  <c:v>43.779000000000003</c:v>
                </c:pt>
                <c:pt idx="20803">
                  <c:v>43.779000000000003</c:v>
                </c:pt>
                <c:pt idx="20804">
                  <c:v>43.779000000000003</c:v>
                </c:pt>
                <c:pt idx="20805">
                  <c:v>43.78</c:v>
                </c:pt>
                <c:pt idx="20806">
                  <c:v>43.78</c:v>
                </c:pt>
                <c:pt idx="20807">
                  <c:v>43.78</c:v>
                </c:pt>
                <c:pt idx="20808">
                  <c:v>43.78</c:v>
                </c:pt>
                <c:pt idx="20809">
                  <c:v>43.780999999999999</c:v>
                </c:pt>
                <c:pt idx="20810">
                  <c:v>43.780999999999999</c:v>
                </c:pt>
                <c:pt idx="20811">
                  <c:v>43.780999999999999</c:v>
                </c:pt>
                <c:pt idx="20812">
                  <c:v>43.782000000000004</c:v>
                </c:pt>
                <c:pt idx="20813">
                  <c:v>43.782000000000004</c:v>
                </c:pt>
                <c:pt idx="20814">
                  <c:v>43.782000000000004</c:v>
                </c:pt>
                <c:pt idx="20815">
                  <c:v>43.782000000000004</c:v>
                </c:pt>
                <c:pt idx="20816">
                  <c:v>43.783000000000001</c:v>
                </c:pt>
                <c:pt idx="20817">
                  <c:v>43.783000000000001</c:v>
                </c:pt>
                <c:pt idx="20818">
                  <c:v>43.783000000000001</c:v>
                </c:pt>
                <c:pt idx="20819">
                  <c:v>43.783000000000001</c:v>
                </c:pt>
                <c:pt idx="20820">
                  <c:v>43.783999999999999</c:v>
                </c:pt>
                <c:pt idx="20821">
                  <c:v>43.783999999999999</c:v>
                </c:pt>
                <c:pt idx="20822">
                  <c:v>43.783999999999999</c:v>
                </c:pt>
                <c:pt idx="20823">
                  <c:v>43.785000000000004</c:v>
                </c:pt>
                <c:pt idx="20824">
                  <c:v>43.785000000000004</c:v>
                </c:pt>
                <c:pt idx="20825">
                  <c:v>43.785000000000004</c:v>
                </c:pt>
                <c:pt idx="20826">
                  <c:v>43.785000000000004</c:v>
                </c:pt>
                <c:pt idx="20827">
                  <c:v>43.786000000000001</c:v>
                </c:pt>
                <c:pt idx="20828">
                  <c:v>43.786000000000001</c:v>
                </c:pt>
                <c:pt idx="20829">
                  <c:v>43.786000000000001</c:v>
                </c:pt>
                <c:pt idx="20830">
                  <c:v>43.786999999999999</c:v>
                </c:pt>
                <c:pt idx="20831">
                  <c:v>43.786999999999999</c:v>
                </c:pt>
                <c:pt idx="20832">
                  <c:v>43.786999999999999</c:v>
                </c:pt>
                <c:pt idx="20833">
                  <c:v>43.786999999999999</c:v>
                </c:pt>
                <c:pt idx="20834">
                  <c:v>43.788000000000004</c:v>
                </c:pt>
                <c:pt idx="20835">
                  <c:v>43.788000000000004</c:v>
                </c:pt>
                <c:pt idx="20836">
                  <c:v>43.788000000000004</c:v>
                </c:pt>
                <c:pt idx="20837">
                  <c:v>43.789000000000001</c:v>
                </c:pt>
                <c:pt idx="20838">
                  <c:v>43.789000000000001</c:v>
                </c:pt>
                <c:pt idx="20839">
                  <c:v>43.789000000000001</c:v>
                </c:pt>
                <c:pt idx="20840">
                  <c:v>43.789000000000001</c:v>
                </c:pt>
                <c:pt idx="20841">
                  <c:v>43.79</c:v>
                </c:pt>
                <c:pt idx="20842">
                  <c:v>43.79</c:v>
                </c:pt>
                <c:pt idx="20843">
                  <c:v>43.79</c:v>
                </c:pt>
                <c:pt idx="20844">
                  <c:v>43.791000000000004</c:v>
                </c:pt>
                <c:pt idx="20845">
                  <c:v>43.791000000000004</c:v>
                </c:pt>
                <c:pt idx="20846">
                  <c:v>43.791000000000004</c:v>
                </c:pt>
                <c:pt idx="20847">
                  <c:v>43.791000000000004</c:v>
                </c:pt>
                <c:pt idx="20848">
                  <c:v>43.792000000000002</c:v>
                </c:pt>
                <c:pt idx="20849">
                  <c:v>43.792000000000002</c:v>
                </c:pt>
                <c:pt idx="20850">
                  <c:v>43.792000000000002</c:v>
                </c:pt>
                <c:pt idx="20851">
                  <c:v>43.792000000000002</c:v>
                </c:pt>
                <c:pt idx="20852">
                  <c:v>43.792999999999999</c:v>
                </c:pt>
                <c:pt idx="20853">
                  <c:v>43.792999999999999</c:v>
                </c:pt>
                <c:pt idx="20854">
                  <c:v>43.792999999999999</c:v>
                </c:pt>
                <c:pt idx="20855">
                  <c:v>43.794000000000004</c:v>
                </c:pt>
                <c:pt idx="20856">
                  <c:v>43.794000000000004</c:v>
                </c:pt>
                <c:pt idx="20857">
                  <c:v>43.794000000000004</c:v>
                </c:pt>
                <c:pt idx="20858">
                  <c:v>43.794000000000004</c:v>
                </c:pt>
                <c:pt idx="20859">
                  <c:v>43.795000000000002</c:v>
                </c:pt>
                <c:pt idx="20860">
                  <c:v>43.795000000000002</c:v>
                </c:pt>
                <c:pt idx="20861">
                  <c:v>43.795000000000002</c:v>
                </c:pt>
                <c:pt idx="20862">
                  <c:v>43.795999999999999</c:v>
                </c:pt>
                <c:pt idx="20863">
                  <c:v>43.795999999999999</c:v>
                </c:pt>
                <c:pt idx="20864">
                  <c:v>43.795999999999999</c:v>
                </c:pt>
                <c:pt idx="20865">
                  <c:v>43.795999999999999</c:v>
                </c:pt>
                <c:pt idx="20866">
                  <c:v>43.797000000000004</c:v>
                </c:pt>
                <c:pt idx="20867">
                  <c:v>43.797000000000004</c:v>
                </c:pt>
                <c:pt idx="20868">
                  <c:v>43.797000000000004</c:v>
                </c:pt>
                <c:pt idx="20869">
                  <c:v>43.798000000000002</c:v>
                </c:pt>
                <c:pt idx="20870">
                  <c:v>43.798000000000002</c:v>
                </c:pt>
                <c:pt idx="20871">
                  <c:v>43.798000000000002</c:v>
                </c:pt>
                <c:pt idx="20872">
                  <c:v>43.798000000000002</c:v>
                </c:pt>
                <c:pt idx="20873">
                  <c:v>43.798999999999999</c:v>
                </c:pt>
                <c:pt idx="20874">
                  <c:v>43.798999999999999</c:v>
                </c:pt>
                <c:pt idx="20875">
                  <c:v>43.798999999999999</c:v>
                </c:pt>
                <c:pt idx="20876">
                  <c:v>43.800000000000004</c:v>
                </c:pt>
                <c:pt idx="20877">
                  <c:v>43.800000000000004</c:v>
                </c:pt>
                <c:pt idx="20878">
                  <c:v>43.800000000000004</c:v>
                </c:pt>
                <c:pt idx="20879">
                  <c:v>43.800000000000004</c:v>
                </c:pt>
                <c:pt idx="20880">
                  <c:v>43.801000000000002</c:v>
                </c:pt>
                <c:pt idx="20881">
                  <c:v>43.801000000000002</c:v>
                </c:pt>
                <c:pt idx="20882">
                  <c:v>43.801000000000002</c:v>
                </c:pt>
                <c:pt idx="20883">
                  <c:v>43.802</c:v>
                </c:pt>
                <c:pt idx="20884">
                  <c:v>43.802</c:v>
                </c:pt>
                <c:pt idx="20885">
                  <c:v>43.802</c:v>
                </c:pt>
                <c:pt idx="20886">
                  <c:v>43.802</c:v>
                </c:pt>
                <c:pt idx="20887">
                  <c:v>43.803000000000004</c:v>
                </c:pt>
                <c:pt idx="20888">
                  <c:v>43.803000000000004</c:v>
                </c:pt>
                <c:pt idx="20889">
                  <c:v>43.803000000000004</c:v>
                </c:pt>
                <c:pt idx="20890">
                  <c:v>43.803000000000004</c:v>
                </c:pt>
                <c:pt idx="20891">
                  <c:v>43.804000000000002</c:v>
                </c:pt>
                <c:pt idx="20892">
                  <c:v>43.804000000000002</c:v>
                </c:pt>
                <c:pt idx="20893">
                  <c:v>43.804000000000002</c:v>
                </c:pt>
                <c:pt idx="20894">
                  <c:v>43.805</c:v>
                </c:pt>
                <c:pt idx="20895">
                  <c:v>43.805</c:v>
                </c:pt>
                <c:pt idx="20896">
                  <c:v>43.805</c:v>
                </c:pt>
                <c:pt idx="20897">
                  <c:v>43.805</c:v>
                </c:pt>
                <c:pt idx="20898">
                  <c:v>43.805999999999997</c:v>
                </c:pt>
                <c:pt idx="20899">
                  <c:v>43.805999999999997</c:v>
                </c:pt>
                <c:pt idx="20900">
                  <c:v>43.805999999999997</c:v>
                </c:pt>
                <c:pt idx="20901">
                  <c:v>43.807000000000002</c:v>
                </c:pt>
                <c:pt idx="20902">
                  <c:v>43.807000000000002</c:v>
                </c:pt>
                <c:pt idx="20903">
                  <c:v>43.807000000000002</c:v>
                </c:pt>
                <c:pt idx="20904">
                  <c:v>43.807000000000002</c:v>
                </c:pt>
                <c:pt idx="20905">
                  <c:v>43.808</c:v>
                </c:pt>
                <c:pt idx="20906">
                  <c:v>43.808</c:v>
                </c:pt>
                <c:pt idx="20907">
                  <c:v>43.808</c:v>
                </c:pt>
                <c:pt idx="20908">
                  <c:v>43.808999999999997</c:v>
                </c:pt>
                <c:pt idx="20909">
                  <c:v>43.808999999999997</c:v>
                </c:pt>
                <c:pt idx="20910">
                  <c:v>43.808999999999997</c:v>
                </c:pt>
                <c:pt idx="20911">
                  <c:v>43.808999999999997</c:v>
                </c:pt>
                <c:pt idx="20912">
                  <c:v>43.81</c:v>
                </c:pt>
                <c:pt idx="20913">
                  <c:v>43.81</c:v>
                </c:pt>
                <c:pt idx="20914">
                  <c:v>43.81</c:v>
                </c:pt>
                <c:pt idx="20915">
                  <c:v>43.811</c:v>
                </c:pt>
                <c:pt idx="20916">
                  <c:v>43.811</c:v>
                </c:pt>
                <c:pt idx="20917">
                  <c:v>43.811</c:v>
                </c:pt>
                <c:pt idx="20918">
                  <c:v>43.811</c:v>
                </c:pt>
                <c:pt idx="20919">
                  <c:v>43.811999999999998</c:v>
                </c:pt>
                <c:pt idx="20920">
                  <c:v>43.811999999999998</c:v>
                </c:pt>
                <c:pt idx="20921">
                  <c:v>43.811999999999998</c:v>
                </c:pt>
                <c:pt idx="20922">
                  <c:v>43.813000000000002</c:v>
                </c:pt>
                <c:pt idx="20923">
                  <c:v>43.813000000000002</c:v>
                </c:pt>
                <c:pt idx="20924">
                  <c:v>43.813000000000002</c:v>
                </c:pt>
                <c:pt idx="20925">
                  <c:v>43.813000000000002</c:v>
                </c:pt>
                <c:pt idx="20926">
                  <c:v>43.814</c:v>
                </c:pt>
                <c:pt idx="20927">
                  <c:v>43.814</c:v>
                </c:pt>
                <c:pt idx="20928">
                  <c:v>43.814</c:v>
                </c:pt>
                <c:pt idx="20929">
                  <c:v>43.814</c:v>
                </c:pt>
                <c:pt idx="20930">
                  <c:v>43.814999999999998</c:v>
                </c:pt>
                <c:pt idx="20931">
                  <c:v>43.814999999999998</c:v>
                </c:pt>
                <c:pt idx="20932">
                  <c:v>43.814999999999998</c:v>
                </c:pt>
                <c:pt idx="20933">
                  <c:v>43.816000000000003</c:v>
                </c:pt>
                <c:pt idx="20934">
                  <c:v>43.816000000000003</c:v>
                </c:pt>
                <c:pt idx="20935">
                  <c:v>43.816000000000003</c:v>
                </c:pt>
                <c:pt idx="20936">
                  <c:v>43.816000000000003</c:v>
                </c:pt>
                <c:pt idx="20937">
                  <c:v>43.817</c:v>
                </c:pt>
                <c:pt idx="20938">
                  <c:v>43.817</c:v>
                </c:pt>
                <c:pt idx="20939">
                  <c:v>43.817</c:v>
                </c:pt>
                <c:pt idx="20940">
                  <c:v>43.817999999999998</c:v>
                </c:pt>
                <c:pt idx="20941">
                  <c:v>43.817999999999998</c:v>
                </c:pt>
                <c:pt idx="20942">
                  <c:v>43.817999999999998</c:v>
                </c:pt>
                <c:pt idx="20943">
                  <c:v>43.817999999999998</c:v>
                </c:pt>
                <c:pt idx="20944">
                  <c:v>43.819000000000003</c:v>
                </c:pt>
                <c:pt idx="20945">
                  <c:v>43.819000000000003</c:v>
                </c:pt>
                <c:pt idx="20946">
                  <c:v>43.819000000000003</c:v>
                </c:pt>
                <c:pt idx="20947">
                  <c:v>43.82</c:v>
                </c:pt>
                <c:pt idx="20948">
                  <c:v>43.82</c:v>
                </c:pt>
                <c:pt idx="20949">
                  <c:v>43.82</c:v>
                </c:pt>
                <c:pt idx="20950">
                  <c:v>43.82</c:v>
                </c:pt>
                <c:pt idx="20951">
                  <c:v>43.820999999999998</c:v>
                </c:pt>
                <c:pt idx="20952">
                  <c:v>43.820999999999998</c:v>
                </c:pt>
                <c:pt idx="20953">
                  <c:v>43.820999999999998</c:v>
                </c:pt>
                <c:pt idx="20954">
                  <c:v>43.822000000000003</c:v>
                </c:pt>
                <c:pt idx="20955">
                  <c:v>43.822000000000003</c:v>
                </c:pt>
                <c:pt idx="20956">
                  <c:v>43.822000000000003</c:v>
                </c:pt>
                <c:pt idx="20957">
                  <c:v>43.822000000000003</c:v>
                </c:pt>
                <c:pt idx="20958">
                  <c:v>43.823</c:v>
                </c:pt>
                <c:pt idx="20959">
                  <c:v>43.823</c:v>
                </c:pt>
                <c:pt idx="20960">
                  <c:v>43.823</c:v>
                </c:pt>
                <c:pt idx="20961">
                  <c:v>43.823999999999998</c:v>
                </c:pt>
                <c:pt idx="20962">
                  <c:v>43.823999999999998</c:v>
                </c:pt>
                <c:pt idx="20963">
                  <c:v>43.823999999999998</c:v>
                </c:pt>
                <c:pt idx="20964">
                  <c:v>43.823999999999998</c:v>
                </c:pt>
                <c:pt idx="20965">
                  <c:v>43.825000000000003</c:v>
                </c:pt>
                <c:pt idx="20966">
                  <c:v>43.825000000000003</c:v>
                </c:pt>
                <c:pt idx="20967">
                  <c:v>43.825000000000003</c:v>
                </c:pt>
                <c:pt idx="20968">
                  <c:v>43.826000000000001</c:v>
                </c:pt>
                <c:pt idx="20969">
                  <c:v>43.826000000000001</c:v>
                </c:pt>
                <c:pt idx="20970">
                  <c:v>43.826000000000001</c:v>
                </c:pt>
                <c:pt idx="20971">
                  <c:v>43.826000000000001</c:v>
                </c:pt>
                <c:pt idx="20972">
                  <c:v>43.826999999999998</c:v>
                </c:pt>
                <c:pt idx="20973">
                  <c:v>43.826999999999998</c:v>
                </c:pt>
                <c:pt idx="20974">
                  <c:v>43.826999999999998</c:v>
                </c:pt>
                <c:pt idx="20975">
                  <c:v>43.826999999999998</c:v>
                </c:pt>
                <c:pt idx="20976">
                  <c:v>43.828000000000003</c:v>
                </c:pt>
                <c:pt idx="20977">
                  <c:v>43.828000000000003</c:v>
                </c:pt>
                <c:pt idx="20978">
                  <c:v>43.828000000000003</c:v>
                </c:pt>
                <c:pt idx="20979">
                  <c:v>43.829000000000001</c:v>
                </c:pt>
                <c:pt idx="20980">
                  <c:v>43.829000000000001</c:v>
                </c:pt>
                <c:pt idx="20981">
                  <c:v>43.829000000000001</c:v>
                </c:pt>
                <c:pt idx="20982">
                  <c:v>43.829000000000001</c:v>
                </c:pt>
                <c:pt idx="20983">
                  <c:v>43.83</c:v>
                </c:pt>
                <c:pt idx="20984">
                  <c:v>43.83</c:v>
                </c:pt>
                <c:pt idx="20985">
                  <c:v>43.83</c:v>
                </c:pt>
                <c:pt idx="20986">
                  <c:v>43.831000000000003</c:v>
                </c:pt>
                <c:pt idx="20987">
                  <c:v>43.831000000000003</c:v>
                </c:pt>
                <c:pt idx="20988">
                  <c:v>43.831000000000003</c:v>
                </c:pt>
                <c:pt idx="20989">
                  <c:v>43.831000000000003</c:v>
                </c:pt>
                <c:pt idx="20990">
                  <c:v>43.832000000000001</c:v>
                </c:pt>
                <c:pt idx="20991">
                  <c:v>43.832000000000001</c:v>
                </c:pt>
                <c:pt idx="20992">
                  <c:v>43.832000000000001</c:v>
                </c:pt>
                <c:pt idx="20993">
                  <c:v>43.832999999999998</c:v>
                </c:pt>
                <c:pt idx="20994">
                  <c:v>43.832999999999998</c:v>
                </c:pt>
                <c:pt idx="20995">
                  <c:v>43.832999999999998</c:v>
                </c:pt>
                <c:pt idx="20996">
                  <c:v>43.832999999999998</c:v>
                </c:pt>
                <c:pt idx="20997">
                  <c:v>43.834000000000003</c:v>
                </c:pt>
                <c:pt idx="20998">
                  <c:v>43.834000000000003</c:v>
                </c:pt>
                <c:pt idx="20999">
                  <c:v>43.834000000000003</c:v>
                </c:pt>
                <c:pt idx="21000">
                  <c:v>43.835000000000001</c:v>
                </c:pt>
                <c:pt idx="21001">
                  <c:v>43.835000000000001</c:v>
                </c:pt>
                <c:pt idx="21002">
                  <c:v>43.835000000000001</c:v>
                </c:pt>
                <c:pt idx="21003">
                  <c:v>43.835000000000001</c:v>
                </c:pt>
                <c:pt idx="21004">
                  <c:v>43.835999999999999</c:v>
                </c:pt>
                <c:pt idx="21005">
                  <c:v>43.835999999999999</c:v>
                </c:pt>
                <c:pt idx="21006">
                  <c:v>43.835999999999999</c:v>
                </c:pt>
                <c:pt idx="21007">
                  <c:v>43.837000000000003</c:v>
                </c:pt>
                <c:pt idx="21008">
                  <c:v>43.837000000000003</c:v>
                </c:pt>
                <c:pt idx="21009">
                  <c:v>43.837000000000003</c:v>
                </c:pt>
                <c:pt idx="21010">
                  <c:v>43.837000000000003</c:v>
                </c:pt>
                <c:pt idx="21011">
                  <c:v>43.838000000000001</c:v>
                </c:pt>
                <c:pt idx="21012">
                  <c:v>43.838000000000001</c:v>
                </c:pt>
                <c:pt idx="21013">
                  <c:v>43.838000000000001</c:v>
                </c:pt>
                <c:pt idx="21014">
                  <c:v>43.838000000000001</c:v>
                </c:pt>
                <c:pt idx="21015">
                  <c:v>43.838999999999999</c:v>
                </c:pt>
                <c:pt idx="21016">
                  <c:v>43.838999999999999</c:v>
                </c:pt>
                <c:pt idx="21017">
                  <c:v>43.838999999999999</c:v>
                </c:pt>
                <c:pt idx="21018">
                  <c:v>43.84</c:v>
                </c:pt>
                <c:pt idx="21019">
                  <c:v>43.84</c:v>
                </c:pt>
                <c:pt idx="21020">
                  <c:v>43.84</c:v>
                </c:pt>
                <c:pt idx="21021">
                  <c:v>43.84</c:v>
                </c:pt>
                <c:pt idx="21022">
                  <c:v>43.841000000000001</c:v>
                </c:pt>
                <c:pt idx="21023">
                  <c:v>43.841000000000001</c:v>
                </c:pt>
                <c:pt idx="21024">
                  <c:v>43.841000000000001</c:v>
                </c:pt>
                <c:pt idx="21025">
                  <c:v>43.841999999999999</c:v>
                </c:pt>
                <c:pt idx="21026">
                  <c:v>43.841999999999999</c:v>
                </c:pt>
                <c:pt idx="21027">
                  <c:v>43.841999999999999</c:v>
                </c:pt>
                <c:pt idx="21028">
                  <c:v>43.841999999999999</c:v>
                </c:pt>
                <c:pt idx="21029">
                  <c:v>43.843000000000004</c:v>
                </c:pt>
                <c:pt idx="21030">
                  <c:v>43.843000000000004</c:v>
                </c:pt>
                <c:pt idx="21031">
                  <c:v>43.843000000000004</c:v>
                </c:pt>
                <c:pt idx="21032">
                  <c:v>43.844000000000001</c:v>
                </c:pt>
                <c:pt idx="21033">
                  <c:v>43.844000000000001</c:v>
                </c:pt>
                <c:pt idx="21034">
                  <c:v>43.844000000000001</c:v>
                </c:pt>
                <c:pt idx="21035">
                  <c:v>43.844000000000001</c:v>
                </c:pt>
                <c:pt idx="21036">
                  <c:v>43.844999999999999</c:v>
                </c:pt>
                <c:pt idx="21037">
                  <c:v>43.844999999999999</c:v>
                </c:pt>
                <c:pt idx="21038">
                  <c:v>43.844999999999999</c:v>
                </c:pt>
                <c:pt idx="21039">
                  <c:v>43.846000000000004</c:v>
                </c:pt>
                <c:pt idx="21040">
                  <c:v>43.846000000000004</c:v>
                </c:pt>
                <c:pt idx="21041">
                  <c:v>43.846000000000004</c:v>
                </c:pt>
                <c:pt idx="21042">
                  <c:v>43.846000000000004</c:v>
                </c:pt>
                <c:pt idx="21043">
                  <c:v>43.847000000000001</c:v>
                </c:pt>
                <c:pt idx="21044">
                  <c:v>43.847000000000001</c:v>
                </c:pt>
                <c:pt idx="21045">
                  <c:v>43.847000000000001</c:v>
                </c:pt>
                <c:pt idx="21046">
                  <c:v>43.847999999999999</c:v>
                </c:pt>
                <c:pt idx="21047">
                  <c:v>43.847999999999999</c:v>
                </c:pt>
                <c:pt idx="21048">
                  <c:v>43.847999999999999</c:v>
                </c:pt>
                <c:pt idx="21049">
                  <c:v>43.847999999999999</c:v>
                </c:pt>
                <c:pt idx="21050">
                  <c:v>43.849000000000004</c:v>
                </c:pt>
                <c:pt idx="21051">
                  <c:v>43.849000000000004</c:v>
                </c:pt>
                <c:pt idx="21052">
                  <c:v>43.849000000000004</c:v>
                </c:pt>
                <c:pt idx="21053">
                  <c:v>43.85</c:v>
                </c:pt>
                <c:pt idx="21054">
                  <c:v>43.85</c:v>
                </c:pt>
                <c:pt idx="21055">
                  <c:v>43.85</c:v>
                </c:pt>
                <c:pt idx="21056">
                  <c:v>43.85</c:v>
                </c:pt>
                <c:pt idx="21057">
                  <c:v>43.850999999999999</c:v>
                </c:pt>
                <c:pt idx="21058">
                  <c:v>43.850999999999999</c:v>
                </c:pt>
                <c:pt idx="21059">
                  <c:v>43.850999999999999</c:v>
                </c:pt>
                <c:pt idx="21060">
                  <c:v>43.850999999999999</c:v>
                </c:pt>
                <c:pt idx="21061">
                  <c:v>43.852000000000004</c:v>
                </c:pt>
                <c:pt idx="21062">
                  <c:v>43.852000000000004</c:v>
                </c:pt>
                <c:pt idx="21063">
                  <c:v>43.852000000000004</c:v>
                </c:pt>
                <c:pt idx="21064">
                  <c:v>43.853000000000002</c:v>
                </c:pt>
                <c:pt idx="21065">
                  <c:v>43.853000000000002</c:v>
                </c:pt>
                <c:pt idx="21066">
                  <c:v>43.853000000000002</c:v>
                </c:pt>
                <c:pt idx="21067">
                  <c:v>43.853000000000002</c:v>
                </c:pt>
                <c:pt idx="21068">
                  <c:v>43.853999999999999</c:v>
                </c:pt>
                <c:pt idx="21069">
                  <c:v>43.853999999999999</c:v>
                </c:pt>
                <c:pt idx="21070">
                  <c:v>43.853999999999999</c:v>
                </c:pt>
                <c:pt idx="21071">
                  <c:v>43.855000000000004</c:v>
                </c:pt>
                <c:pt idx="21072">
                  <c:v>43.855000000000004</c:v>
                </c:pt>
                <c:pt idx="21073">
                  <c:v>43.855000000000004</c:v>
                </c:pt>
                <c:pt idx="21074">
                  <c:v>43.855000000000004</c:v>
                </c:pt>
                <c:pt idx="21075">
                  <c:v>43.856000000000002</c:v>
                </c:pt>
                <c:pt idx="21076">
                  <c:v>43.856000000000002</c:v>
                </c:pt>
                <c:pt idx="21077">
                  <c:v>43.856000000000002</c:v>
                </c:pt>
                <c:pt idx="21078">
                  <c:v>43.856999999999999</c:v>
                </c:pt>
                <c:pt idx="21079">
                  <c:v>43.856999999999999</c:v>
                </c:pt>
                <c:pt idx="21080">
                  <c:v>43.856999999999999</c:v>
                </c:pt>
                <c:pt idx="21081">
                  <c:v>43.856999999999999</c:v>
                </c:pt>
                <c:pt idx="21082">
                  <c:v>43.858000000000004</c:v>
                </c:pt>
                <c:pt idx="21083">
                  <c:v>43.858000000000004</c:v>
                </c:pt>
                <c:pt idx="21084">
                  <c:v>43.858000000000004</c:v>
                </c:pt>
                <c:pt idx="21085">
                  <c:v>43.859000000000002</c:v>
                </c:pt>
                <c:pt idx="21086">
                  <c:v>43.859000000000002</c:v>
                </c:pt>
                <c:pt idx="21087">
                  <c:v>43.859000000000002</c:v>
                </c:pt>
                <c:pt idx="21088">
                  <c:v>43.859000000000002</c:v>
                </c:pt>
                <c:pt idx="21089">
                  <c:v>43.86</c:v>
                </c:pt>
                <c:pt idx="21090">
                  <c:v>43.86</c:v>
                </c:pt>
                <c:pt idx="21091">
                  <c:v>43.86</c:v>
                </c:pt>
                <c:pt idx="21092">
                  <c:v>43.861000000000004</c:v>
                </c:pt>
                <c:pt idx="21093">
                  <c:v>43.861000000000004</c:v>
                </c:pt>
                <c:pt idx="21094">
                  <c:v>43.861000000000004</c:v>
                </c:pt>
                <c:pt idx="21095">
                  <c:v>43.861000000000004</c:v>
                </c:pt>
                <c:pt idx="21096">
                  <c:v>43.862000000000002</c:v>
                </c:pt>
                <c:pt idx="21097">
                  <c:v>43.862000000000002</c:v>
                </c:pt>
                <c:pt idx="21098">
                  <c:v>43.862000000000002</c:v>
                </c:pt>
                <c:pt idx="21099">
                  <c:v>43.863</c:v>
                </c:pt>
                <c:pt idx="21100">
                  <c:v>43.863</c:v>
                </c:pt>
                <c:pt idx="21101">
                  <c:v>43.863</c:v>
                </c:pt>
                <c:pt idx="21102">
                  <c:v>43.863</c:v>
                </c:pt>
                <c:pt idx="21103">
                  <c:v>43.864000000000004</c:v>
                </c:pt>
                <c:pt idx="21104">
                  <c:v>43.864000000000004</c:v>
                </c:pt>
                <c:pt idx="21105">
                  <c:v>43.864000000000004</c:v>
                </c:pt>
                <c:pt idx="21106">
                  <c:v>43.864000000000004</c:v>
                </c:pt>
                <c:pt idx="21107">
                  <c:v>43.865000000000002</c:v>
                </c:pt>
                <c:pt idx="21108">
                  <c:v>43.865000000000002</c:v>
                </c:pt>
                <c:pt idx="21109">
                  <c:v>43.865000000000002</c:v>
                </c:pt>
                <c:pt idx="21110">
                  <c:v>43.866</c:v>
                </c:pt>
                <c:pt idx="21111">
                  <c:v>43.866</c:v>
                </c:pt>
                <c:pt idx="21112">
                  <c:v>43.866</c:v>
                </c:pt>
                <c:pt idx="21113">
                  <c:v>43.866</c:v>
                </c:pt>
                <c:pt idx="21114">
                  <c:v>43.867000000000004</c:v>
                </c:pt>
                <c:pt idx="21115">
                  <c:v>43.867000000000004</c:v>
                </c:pt>
                <c:pt idx="21116">
                  <c:v>43.867000000000004</c:v>
                </c:pt>
                <c:pt idx="21117">
                  <c:v>43.868000000000002</c:v>
                </c:pt>
                <c:pt idx="21118">
                  <c:v>43.868000000000002</c:v>
                </c:pt>
                <c:pt idx="21119">
                  <c:v>43.868000000000002</c:v>
                </c:pt>
                <c:pt idx="21120">
                  <c:v>43.868000000000002</c:v>
                </c:pt>
                <c:pt idx="21121">
                  <c:v>43.869</c:v>
                </c:pt>
                <c:pt idx="21122">
                  <c:v>43.869</c:v>
                </c:pt>
                <c:pt idx="21123">
                  <c:v>43.869</c:v>
                </c:pt>
                <c:pt idx="21124">
                  <c:v>43.87</c:v>
                </c:pt>
                <c:pt idx="21125">
                  <c:v>43.87</c:v>
                </c:pt>
                <c:pt idx="21126">
                  <c:v>43.87</c:v>
                </c:pt>
                <c:pt idx="21127">
                  <c:v>43.87</c:v>
                </c:pt>
                <c:pt idx="21128">
                  <c:v>43.871000000000002</c:v>
                </c:pt>
                <c:pt idx="21129">
                  <c:v>43.871000000000002</c:v>
                </c:pt>
                <c:pt idx="21130">
                  <c:v>43.871000000000002</c:v>
                </c:pt>
                <c:pt idx="21131">
                  <c:v>43.872</c:v>
                </c:pt>
                <c:pt idx="21132">
                  <c:v>43.872</c:v>
                </c:pt>
                <c:pt idx="21133">
                  <c:v>43.872</c:v>
                </c:pt>
                <c:pt idx="21134">
                  <c:v>43.872</c:v>
                </c:pt>
                <c:pt idx="21135">
                  <c:v>43.872999999999998</c:v>
                </c:pt>
                <c:pt idx="21136">
                  <c:v>43.872999999999998</c:v>
                </c:pt>
                <c:pt idx="21137">
                  <c:v>43.872999999999998</c:v>
                </c:pt>
                <c:pt idx="21138">
                  <c:v>43.874000000000002</c:v>
                </c:pt>
                <c:pt idx="21139">
                  <c:v>43.874000000000002</c:v>
                </c:pt>
                <c:pt idx="21140">
                  <c:v>43.874000000000002</c:v>
                </c:pt>
                <c:pt idx="21141">
                  <c:v>43.874000000000002</c:v>
                </c:pt>
                <c:pt idx="21142">
                  <c:v>43.875</c:v>
                </c:pt>
                <c:pt idx="21143">
                  <c:v>43.875</c:v>
                </c:pt>
                <c:pt idx="21144">
                  <c:v>43.875</c:v>
                </c:pt>
                <c:pt idx="21145">
                  <c:v>43.875</c:v>
                </c:pt>
                <c:pt idx="21146">
                  <c:v>43.875999999999998</c:v>
                </c:pt>
                <c:pt idx="21147">
                  <c:v>43.875999999999998</c:v>
                </c:pt>
                <c:pt idx="21148">
                  <c:v>43.875999999999998</c:v>
                </c:pt>
                <c:pt idx="21149">
                  <c:v>43.877000000000002</c:v>
                </c:pt>
                <c:pt idx="21150">
                  <c:v>43.877000000000002</c:v>
                </c:pt>
                <c:pt idx="21151">
                  <c:v>43.877000000000002</c:v>
                </c:pt>
                <c:pt idx="21152">
                  <c:v>43.877000000000002</c:v>
                </c:pt>
                <c:pt idx="21153">
                  <c:v>43.878</c:v>
                </c:pt>
                <c:pt idx="21154">
                  <c:v>43.878</c:v>
                </c:pt>
                <c:pt idx="21155">
                  <c:v>43.878</c:v>
                </c:pt>
                <c:pt idx="21156">
                  <c:v>43.878999999999998</c:v>
                </c:pt>
                <c:pt idx="21157">
                  <c:v>43.878999999999998</c:v>
                </c:pt>
                <c:pt idx="21158">
                  <c:v>43.878999999999998</c:v>
                </c:pt>
                <c:pt idx="21159">
                  <c:v>43.878999999999998</c:v>
                </c:pt>
                <c:pt idx="21160">
                  <c:v>43.88</c:v>
                </c:pt>
                <c:pt idx="21161">
                  <c:v>43.88</c:v>
                </c:pt>
                <c:pt idx="21162">
                  <c:v>43.88</c:v>
                </c:pt>
                <c:pt idx="21163">
                  <c:v>43.881</c:v>
                </c:pt>
                <c:pt idx="21164">
                  <c:v>43.881</c:v>
                </c:pt>
                <c:pt idx="21165">
                  <c:v>43.881</c:v>
                </c:pt>
                <c:pt idx="21166">
                  <c:v>43.881</c:v>
                </c:pt>
                <c:pt idx="21167">
                  <c:v>43.881999999999998</c:v>
                </c:pt>
                <c:pt idx="21168">
                  <c:v>43.881999999999998</c:v>
                </c:pt>
                <c:pt idx="21169">
                  <c:v>43.881999999999998</c:v>
                </c:pt>
                <c:pt idx="21170">
                  <c:v>43.883000000000003</c:v>
                </c:pt>
                <c:pt idx="21171">
                  <c:v>43.883000000000003</c:v>
                </c:pt>
                <c:pt idx="21172">
                  <c:v>43.883000000000003</c:v>
                </c:pt>
                <c:pt idx="21173">
                  <c:v>43.883000000000003</c:v>
                </c:pt>
                <c:pt idx="21174">
                  <c:v>43.884</c:v>
                </c:pt>
                <c:pt idx="21175">
                  <c:v>43.884</c:v>
                </c:pt>
                <c:pt idx="21176">
                  <c:v>43.884</c:v>
                </c:pt>
                <c:pt idx="21177">
                  <c:v>43.884999999999998</c:v>
                </c:pt>
                <c:pt idx="21178">
                  <c:v>43.884999999999998</c:v>
                </c:pt>
                <c:pt idx="21179">
                  <c:v>43.884999999999998</c:v>
                </c:pt>
                <c:pt idx="21180">
                  <c:v>43.884999999999998</c:v>
                </c:pt>
                <c:pt idx="21181">
                  <c:v>43.886000000000003</c:v>
                </c:pt>
                <c:pt idx="21182">
                  <c:v>43.886000000000003</c:v>
                </c:pt>
                <c:pt idx="21183">
                  <c:v>43.886000000000003</c:v>
                </c:pt>
                <c:pt idx="21184">
                  <c:v>43.887</c:v>
                </c:pt>
                <c:pt idx="21185">
                  <c:v>43.887</c:v>
                </c:pt>
                <c:pt idx="21186">
                  <c:v>43.887</c:v>
                </c:pt>
                <c:pt idx="21187">
                  <c:v>43.887</c:v>
                </c:pt>
                <c:pt idx="21188">
                  <c:v>43.887999999999998</c:v>
                </c:pt>
                <c:pt idx="21189">
                  <c:v>43.887999999999998</c:v>
                </c:pt>
                <c:pt idx="21190">
                  <c:v>43.887999999999998</c:v>
                </c:pt>
                <c:pt idx="21191">
                  <c:v>43.887999999999998</c:v>
                </c:pt>
                <c:pt idx="21192">
                  <c:v>43.889000000000003</c:v>
                </c:pt>
                <c:pt idx="21193">
                  <c:v>43.889000000000003</c:v>
                </c:pt>
                <c:pt idx="21194">
                  <c:v>43.889000000000003</c:v>
                </c:pt>
                <c:pt idx="21195">
                  <c:v>43.89</c:v>
                </c:pt>
                <c:pt idx="21196">
                  <c:v>43.89</c:v>
                </c:pt>
                <c:pt idx="21197">
                  <c:v>43.89</c:v>
                </c:pt>
                <c:pt idx="21198">
                  <c:v>43.89</c:v>
                </c:pt>
                <c:pt idx="21199">
                  <c:v>43.890999999999998</c:v>
                </c:pt>
                <c:pt idx="21200">
                  <c:v>43.890999999999998</c:v>
                </c:pt>
                <c:pt idx="21201">
                  <c:v>43.890999999999998</c:v>
                </c:pt>
                <c:pt idx="21202">
                  <c:v>43.892000000000003</c:v>
                </c:pt>
                <c:pt idx="21203">
                  <c:v>43.892000000000003</c:v>
                </c:pt>
                <c:pt idx="21204">
                  <c:v>43.892000000000003</c:v>
                </c:pt>
                <c:pt idx="21205">
                  <c:v>43.892000000000003</c:v>
                </c:pt>
                <c:pt idx="21206">
                  <c:v>43.893000000000001</c:v>
                </c:pt>
                <c:pt idx="21207">
                  <c:v>43.893000000000001</c:v>
                </c:pt>
                <c:pt idx="21208">
                  <c:v>43.893000000000001</c:v>
                </c:pt>
                <c:pt idx="21209">
                  <c:v>43.893999999999998</c:v>
                </c:pt>
                <c:pt idx="21210">
                  <c:v>43.893999999999998</c:v>
                </c:pt>
                <c:pt idx="21211">
                  <c:v>43.893999999999998</c:v>
                </c:pt>
                <c:pt idx="21212">
                  <c:v>43.893999999999998</c:v>
                </c:pt>
                <c:pt idx="21213">
                  <c:v>43.895000000000003</c:v>
                </c:pt>
                <c:pt idx="21214">
                  <c:v>43.895000000000003</c:v>
                </c:pt>
                <c:pt idx="21215">
                  <c:v>43.895000000000003</c:v>
                </c:pt>
                <c:pt idx="21216">
                  <c:v>43.896000000000001</c:v>
                </c:pt>
                <c:pt idx="21217">
                  <c:v>43.896000000000001</c:v>
                </c:pt>
                <c:pt idx="21218">
                  <c:v>43.896000000000001</c:v>
                </c:pt>
                <c:pt idx="21219">
                  <c:v>43.896000000000001</c:v>
                </c:pt>
                <c:pt idx="21220">
                  <c:v>43.896999999999998</c:v>
                </c:pt>
                <c:pt idx="21221">
                  <c:v>43.896999999999998</c:v>
                </c:pt>
                <c:pt idx="21222">
                  <c:v>43.896999999999998</c:v>
                </c:pt>
                <c:pt idx="21223">
                  <c:v>43.898000000000003</c:v>
                </c:pt>
                <c:pt idx="21224">
                  <c:v>43.898000000000003</c:v>
                </c:pt>
                <c:pt idx="21225">
                  <c:v>43.898000000000003</c:v>
                </c:pt>
                <c:pt idx="21226">
                  <c:v>43.898000000000003</c:v>
                </c:pt>
                <c:pt idx="21227">
                  <c:v>43.899000000000001</c:v>
                </c:pt>
                <c:pt idx="21228">
                  <c:v>43.899000000000001</c:v>
                </c:pt>
                <c:pt idx="21229">
                  <c:v>43.899000000000001</c:v>
                </c:pt>
                <c:pt idx="21230">
                  <c:v>43.9</c:v>
                </c:pt>
                <c:pt idx="21231">
                  <c:v>43.9</c:v>
                </c:pt>
                <c:pt idx="21232">
                  <c:v>43.9</c:v>
                </c:pt>
                <c:pt idx="21233">
                  <c:v>43.9</c:v>
                </c:pt>
                <c:pt idx="21234">
                  <c:v>43.901000000000003</c:v>
                </c:pt>
                <c:pt idx="21235">
                  <c:v>43.901000000000003</c:v>
                </c:pt>
                <c:pt idx="21236">
                  <c:v>43.901000000000003</c:v>
                </c:pt>
                <c:pt idx="21237">
                  <c:v>43.901000000000003</c:v>
                </c:pt>
                <c:pt idx="21238">
                  <c:v>43.902000000000001</c:v>
                </c:pt>
                <c:pt idx="21239">
                  <c:v>43.902000000000001</c:v>
                </c:pt>
                <c:pt idx="21240">
                  <c:v>43.902000000000001</c:v>
                </c:pt>
                <c:pt idx="21241">
                  <c:v>43.902999999999999</c:v>
                </c:pt>
                <c:pt idx="21242">
                  <c:v>43.902999999999999</c:v>
                </c:pt>
                <c:pt idx="21243">
                  <c:v>43.902999999999999</c:v>
                </c:pt>
                <c:pt idx="21244">
                  <c:v>43.902999999999999</c:v>
                </c:pt>
                <c:pt idx="21245">
                  <c:v>43.904000000000003</c:v>
                </c:pt>
                <c:pt idx="21246">
                  <c:v>43.904000000000003</c:v>
                </c:pt>
                <c:pt idx="21247">
                  <c:v>43.904000000000003</c:v>
                </c:pt>
                <c:pt idx="21248">
                  <c:v>43.905000000000001</c:v>
                </c:pt>
                <c:pt idx="21249">
                  <c:v>43.905000000000001</c:v>
                </c:pt>
                <c:pt idx="21250">
                  <c:v>43.905000000000001</c:v>
                </c:pt>
                <c:pt idx="21251">
                  <c:v>43.905000000000001</c:v>
                </c:pt>
                <c:pt idx="21252">
                  <c:v>43.905999999999999</c:v>
                </c:pt>
                <c:pt idx="21253">
                  <c:v>43.905999999999999</c:v>
                </c:pt>
                <c:pt idx="21254">
                  <c:v>43.905999999999999</c:v>
                </c:pt>
                <c:pt idx="21255">
                  <c:v>43.907000000000004</c:v>
                </c:pt>
                <c:pt idx="21256">
                  <c:v>43.907000000000004</c:v>
                </c:pt>
                <c:pt idx="21257">
                  <c:v>43.907000000000004</c:v>
                </c:pt>
                <c:pt idx="21258">
                  <c:v>43.907000000000004</c:v>
                </c:pt>
                <c:pt idx="21259">
                  <c:v>43.908000000000001</c:v>
                </c:pt>
                <c:pt idx="21260">
                  <c:v>43.908000000000001</c:v>
                </c:pt>
                <c:pt idx="21261">
                  <c:v>43.908000000000001</c:v>
                </c:pt>
                <c:pt idx="21262">
                  <c:v>43.908999999999999</c:v>
                </c:pt>
                <c:pt idx="21263">
                  <c:v>43.908999999999999</c:v>
                </c:pt>
                <c:pt idx="21264">
                  <c:v>43.908999999999999</c:v>
                </c:pt>
                <c:pt idx="21265">
                  <c:v>43.908999999999999</c:v>
                </c:pt>
                <c:pt idx="21266">
                  <c:v>43.910000000000004</c:v>
                </c:pt>
                <c:pt idx="21267">
                  <c:v>43.910000000000004</c:v>
                </c:pt>
                <c:pt idx="21268">
                  <c:v>43.910000000000004</c:v>
                </c:pt>
                <c:pt idx="21269">
                  <c:v>43.911000000000001</c:v>
                </c:pt>
                <c:pt idx="21270">
                  <c:v>43.911000000000001</c:v>
                </c:pt>
                <c:pt idx="21271">
                  <c:v>43.911000000000001</c:v>
                </c:pt>
                <c:pt idx="21272">
                  <c:v>43.911000000000001</c:v>
                </c:pt>
                <c:pt idx="21273">
                  <c:v>43.911999999999999</c:v>
                </c:pt>
                <c:pt idx="21274">
                  <c:v>43.911999999999999</c:v>
                </c:pt>
                <c:pt idx="21275">
                  <c:v>43.911999999999999</c:v>
                </c:pt>
                <c:pt idx="21276">
                  <c:v>43.913000000000004</c:v>
                </c:pt>
                <c:pt idx="21277">
                  <c:v>43.913000000000004</c:v>
                </c:pt>
                <c:pt idx="21278">
                  <c:v>43.913000000000004</c:v>
                </c:pt>
                <c:pt idx="21279">
                  <c:v>43.913000000000004</c:v>
                </c:pt>
                <c:pt idx="21280">
                  <c:v>43.914000000000001</c:v>
                </c:pt>
                <c:pt idx="21281">
                  <c:v>43.914000000000001</c:v>
                </c:pt>
                <c:pt idx="21282">
                  <c:v>43.914000000000001</c:v>
                </c:pt>
                <c:pt idx="21283">
                  <c:v>43.914000000000001</c:v>
                </c:pt>
                <c:pt idx="21284">
                  <c:v>43.914999999999999</c:v>
                </c:pt>
                <c:pt idx="21285">
                  <c:v>43.914999999999999</c:v>
                </c:pt>
                <c:pt idx="21286">
                  <c:v>43.914999999999999</c:v>
                </c:pt>
                <c:pt idx="21287">
                  <c:v>43.916000000000004</c:v>
                </c:pt>
                <c:pt idx="21288">
                  <c:v>43.916000000000004</c:v>
                </c:pt>
                <c:pt idx="21289">
                  <c:v>43.916000000000004</c:v>
                </c:pt>
                <c:pt idx="21290">
                  <c:v>43.916000000000004</c:v>
                </c:pt>
                <c:pt idx="21291">
                  <c:v>43.917000000000002</c:v>
                </c:pt>
                <c:pt idx="21292">
                  <c:v>43.917000000000002</c:v>
                </c:pt>
                <c:pt idx="21293">
                  <c:v>43.917000000000002</c:v>
                </c:pt>
                <c:pt idx="21294">
                  <c:v>43.917999999999999</c:v>
                </c:pt>
                <c:pt idx="21295">
                  <c:v>43.917999999999999</c:v>
                </c:pt>
                <c:pt idx="21296">
                  <c:v>43.917999999999999</c:v>
                </c:pt>
                <c:pt idx="21297">
                  <c:v>43.917999999999999</c:v>
                </c:pt>
                <c:pt idx="21298">
                  <c:v>43.919000000000004</c:v>
                </c:pt>
                <c:pt idx="21299">
                  <c:v>43.919000000000004</c:v>
                </c:pt>
                <c:pt idx="21300">
                  <c:v>43.919000000000004</c:v>
                </c:pt>
                <c:pt idx="21301">
                  <c:v>43.92</c:v>
                </c:pt>
                <c:pt idx="21302">
                  <c:v>43.92</c:v>
                </c:pt>
                <c:pt idx="21303">
                  <c:v>43.92</c:v>
                </c:pt>
                <c:pt idx="21304">
                  <c:v>43.92</c:v>
                </c:pt>
                <c:pt idx="21305">
                  <c:v>43.920999999999999</c:v>
                </c:pt>
                <c:pt idx="21306">
                  <c:v>43.920999999999999</c:v>
                </c:pt>
                <c:pt idx="21307">
                  <c:v>43.920999999999999</c:v>
                </c:pt>
                <c:pt idx="21308">
                  <c:v>43.922000000000004</c:v>
                </c:pt>
                <c:pt idx="21309">
                  <c:v>43.922000000000004</c:v>
                </c:pt>
                <c:pt idx="21310">
                  <c:v>43.922000000000004</c:v>
                </c:pt>
                <c:pt idx="21311">
                  <c:v>43.922000000000004</c:v>
                </c:pt>
                <c:pt idx="21312">
                  <c:v>43.923000000000002</c:v>
                </c:pt>
                <c:pt idx="21313">
                  <c:v>43.923000000000002</c:v>
                </c:pt>
                <c:pt idx="21314">
                  <c:v>43.923000000000002</c:v>
                </c:pt>
                <c:pt idx="21315">
                  <c:v>43.923999999999999</c:v>
                </c:pt>
                <c:pt idx="21316">
                  <c:v>43.923999999999999</c:v>
                </c:pt>
                <c:pt idx="21317">
                  <c:v>43.923999999999999</c:v>
                </c:pt>
                <c:pt idx="21318">
                  <c:v>43.923999999999999</c:v>
                </c:pt>
                <c:pt idx="21319">
                  <c:v>43.925000000000004</c:v>
                </c:pt>
                <c:pt idx="21320">
                  <c:v>43.925000000000004</c:v>
                </c:pt>
                <c:pt idx="21321">
                  <c:v>43.925000000000004</c:v>
                </c:pt>
                <c:pt idx="21322">
                  <c:v>43.926000000000002</c:v>
                </c:pt>
                <c:pt idx="21323">
                  <c:v>43.926000000000002</c:v>
                </c:pt>
                <c:pt idx="21324">
                  <c:v>43.926000000000002</c:v>
                </c:pt>
                <c:pt idx="21325">
                  <c:v>43.926000000000002</c:v>
                </c:pt>
                <c:pt idx="21326">
                  <c:v>43.927</c:v>
                </c:pt>
                <c:pt idx="21327">
                  <c:v>43.927</c:v>
                </c:pt>
                <c:pt idx="21328">
                  <c:v>43.927</c:v>
                </c:pt>
                <c:pt idx="21329">
                  <c:v>43.927</c:v>
                </c:pt>
                <c:pt idx="21330">
                  <c:v>43.928000000000004</c:v>
                </c:pt>
                <c:pt idx="21331">
                  <c:v>43.928000000000004</c:v>
                </c:pt>
                <c:pt idx="21332">
                  <c:v>43.928000000000004</c:v>
                </c:pt>
                <c:pt idx="21333">
                  <c:v>43.929000000000002</c:v>
                </c:pt>
                <c:pt idx="21334">
                  <c:v>43.929000000000002</c:v>
                </c:pt>
                <c:pt idx="21335">
                  <c:v>43.929000000000002</c:v>
                </c:pt>
                <c:pt idx="21336">
                  <c:v>43.929000000000002</c:v>
                </c:pt>
                <c:pt idx="21337">
                  <c:v>43.93</c:v>
                </c:pt>
                <c:pt idx="21338">
                  <c:v>43.93</c:v>
                </c:pt>
                <c:pt idx="21339">
                  <c:v>43.93</c:v>
                </c:pt>
                <c:pt idx="21340">
                  <c:v>43.930999999999997</c:v>
                </c:pt>
                <c:pt idx="21341">
                  <c:v>43.930999999999997</c:v>
                </c:pt>
                <c:pt idx="21342">
                  <c:v>43.930999999999997</c:v>
                </c:pt>
                <c:pt idx="21343">
                  <c:v>43.930999999999997</c:v>
                </c:pt>
                <c:pt idx="21344">
                  <c:v>43.932000000000002</c:v>
                </c:pt>
                <c:pt idx="21345">
                  <c:v>43.932000000000002</c:v>
                </c:pt>
                <c:pt idx="21346">
                  <c:v>43.932000000000002</c:v>
                </c:pt>
                <c:pt idx="21347">
                  <c:v>43.933</c:v>
                </c:pt>
                <c:pt idx="21348">
                  <c:v>43.933</c:v>
                </c:pt>
                <c:pt idx="21349">
                  <c:v>43.933</c:v>
                </c:pt>
                <c:pt idx="21350">
                  <c:v>43.933</c:v>
                </c:pt>
                <c:pt idx="21351">
                  <c:v>43.933999999999997</c:v>
                </c:pt>
                <c:pt idx="21352">
                  <c:v>43.933999999999997</c:v>
                </c:pt>
                <c:pt idx="21353">
                  <c:v>43.933999999999997</c:v>
                </c:pt>
                <c:pt idx="21354">
                  <c:v>43.935000000000002</c:v>
                </c:pt>
                <c:pt idx="21355">
                  <c:v>43.935000000000002</c:v>
                </c:pt>
                <c:pt idx="21356">
                  <c:v>43.935000000000002</c:v>
                </c:pt>
                <c:pt idx="21357">
                  <c:v>43.935000000000002</c:v>
                </c:pt>
                <c:pt idx="21358">
                  <c:v>43.936</c:v>
                </c:pt>
                <c:pt idx="21359">
                  <c:v>43.936</c:v>
                </c:pt>
                <c:pt idx="21360">
                  <c:v>43.936</c:v>
                </c:pt>
                <c:pt idx="21361">
                  <c:v>43.936999999999998</c:v>
                </c:pt>
                <c:pt idx="21362">
                  <c:v>43.936999999999998</c:v>
                </c:pt>
                <c:pt idx="21363">
                  <c:v>43.936999999999998</c:v>
                </c:pt>
                <c:pt idx="21364">
                  <c:v>43.936999999999998</c:v>
                </c:pt>
                <c:pt idx="21365">
                  <c:v>43.938000000000002</c:v>
                </c:pt>
                <c:pt idx="21366">
                  <c:v>43.938000000000002</c:v>
                </c:pt>
                <c:pt idx="21367">
                  <c:v>43.938000000000002</c:v>
                </c:pt>
                <c:pt idx="21368">
                  <c:v>43.939</c:v>
                </c:pt>
                <c:pt idx="21369">
                  <c:v>43.939</c:v>
                </c:pt>
                <c:pt idx="21370">
                  <c:v>43.939</c:v>
                </c:pt>
                <c:pt idx="21371">
                  <c:v>43.939</c:v>
                </c:pt>
                <c:pt idx="21372">
                  <c:v>43.94</c:v>
                </c:pt>
                <c:pt idx="21373">
                  <c:v>43.94</c:v>
                </c:pt>
                <c:pt idx="21374">
                  <c:v>43.94</c:v>
                </c:pt>
                <c:pt idx="21375">
                  <c:v>43.94</c:v>
                </c:pt>
                <c:pt idx="21376">
                  <c:v>43.941000000000003</c:v>
                </c:pt>
                <c:pt idx="21377">
                  <c:v>43.941000000000003</c:v>
                </c:pt>
                <c:pt idx="21378">
                  <c:v>43.941000000000003</c:v>
                </c:pt>
                <c:pt idx="21379">
                  <c:v>43.942</c:v>
                </c:pt>
                <c:pt idx="21380">
                  <c:v>43.942</c:v>
                </c:pt>
                <c:pt idx="21381">
                  <c:v>43.942</c:v>
                </c:pt>
                <c:pt idx="21382">
                  <c:v>43.942</c:v>
                </c:pt>
                <c:pt idx="21383">
                  <c:v>43.942999999999998</c:v>
                </c:pt>
                <c:pt idx="21384">
                  <c:v>43.942999999999998</c:v>
                </c:pt>
                <c:pt idx="21385">
                  <c:v>43.942999999999998</c:v>
                </c:pt>
                <c:pt idx="21386">
                  <c:v>43.944000000000003</c:v>
                </c:pt>
                <c:pt idx="21387">
                  <c:v>43.944000000000003</c:v>
                </c:pt>
                <c:pt idx="21388">
                  <c:v>43.944000000000003</c:v>
                </c:pt>
                <c:pt idx="21389">
                  <c:v>43.944000000000003</c:v>
                </c:pt>
                <c:pt idx="21390">
                  <c:v>43.945</c:v>
                </c:pt>
                <c:pt idx="21391">
                  <c:v>43.945</c:v>
                </c:pt>
                <c:pt idx="21392">
                  <c:v>43.945</c:v>
                </c:pt>
                <c:pt idx="21393">
                  <c:v>43.945999999999998</c:v>
                </c:pt>
                <c:pt idx="21394">
                  <c:v>43.945999999999998</c:v>
                </c:pt>
                <c:pt idx="21395">
                  <c:v>43.945999999999998</c:v>
                </c:pt>
                <c:pt idx="21396">
                  <c:v>43.945999999999998</c:v>
                </c:pt>
                <c:pt idx="21397">
                  <c:v>43.947000000000003</c:v>
                </c:pt>
                <c:pt idx="21398">
                  <c:v>43.947000000000003</c:v>
                </c:pt>
                <c:pt idx="21399">
                  <c:v>43.947000000000003</c:v>
                </c:pt>
                <c:pt idx="21400">
                  <c:v>43.948</c:v>
                </c:pt>
                <c:pt idx="21401">
                  <c:v>43.948</c:v>
                </c:pt>
                <c:pt idx="21402">
                  <c:v>43.948</c:v>
                </c:pt>
                <c:pt idx="21403">
                  <c:v>43.948</c:v>
                </c:pt>
                <c:pt idx="21404">
                  <c:v>43.948999999999998</c:v>
                </c:pt>
                <c:pt idx="21405">
                  <c:v>43.948999999999998</c:v>
                </c:pt>
                <c:pt idx="21406">
                  <c:v>43.948999999999998</c:v>
                </c:pt>
                <c:pt idx="21407">
                  <c:v>43.95</c:v>
                </c:pt>
                <c:pt idx="21408">
                  <c:v>43.95</c:v>
                </c:pt>
                <c:pt idx="21409">
                  <c:v>43.95</c:v>
                </c:pt>
                <c:pt idx="21410">
                  <c:v>43.95</c:v>
                </c:pt>
                <c:pt idx="21411">
                  <c:v>43.951000000000001</c:v>
                </c:pt>
                <c:pt idx="21412">
                  <c:v>43.951000000000001</c:v>
                </c:pt>
                <c:pt idx="21413">
                  <c:v>43.951000000000001</c:v>
                </c:pt>
                <c:pt idx="21414">
                  <c:v>43.951999999999998</c:v>
                </c:pt>
                <c:pt idx="21415">
                  <c:v>43.951999999999998</c:v>
                </c:pt>
                <c:pt idx="21416">
                  <c:v>43.951999999999998</c:v>
                </c:pt>
                <c:pt idx="21417">
                  <c:v>43.951999999999998</c:v>
                </c:pt>
                <c:pt idx="21418">
                  <c:v>43.953000000000003</c:v>
                </c:pt>
                <c:pt idx="21419">
                  <c:v>43.953000000000003</c:v>
                </c:pt>
                <c:pt idx="21420">
                  <c:v>43.953000000000003</c:v>
                </c:pt>
                <c:pt idx="21421">
                  <c:v>43.954000000000001</c:v>
                </c:pt>
                <c:pt idx="21422">
                  <c:v>43.956000000000003</c:v>
                </c:pt>
                <c:pt idx="21423">
                  <c:v>43.959000000000003</c:v>
                </c:pt>
                <c:pt idx="21424">
                  <c:v>43.962000000000003</c:v>
                </c:pt>
                <c:pt idx="21425">
                  <c:v>43.966000000000001</c:v>
                </c:pt>
                <c:pt idx="21426">
                  <c:v>43.969000000000001</c:v>
                </c:pt>
                <c:pt idx="21427">
                  <c:v>43.972000000000001</c:v>
                </c:pt>
                <c:pt idx="21428">
                  <c:v>43.975999999999999</c:v>
                </c:pt>
                <c:pt idx="21429">
                  <c:v>43.978999999999999</c:v>
                </c:pt>
                <c:pt idx="21430">
                  <c:v>43.981999999999999</c:v>
                </c:pt>
                <c:pt idx="21431">
                  <c:v>43.986000000000004</c:v>
                </c:pt>
                <c:pt idx="21432">
                  <c:v>43.989000000000004</c:v>
                </c:pt>
                <c:pt idx="21433">
                  <c:v>43.993000000000002</c:v>
                </c:pt>
                <c:pt idx="21434">
                  <c:v>43.996000000000002</c:v>
                </c:pt>
                <c:pt idx="21435">
                  <c:v>43.999000000000002</c:v>
                </c:pt>
                <c:pt idx="21436">
                  <c:v>44.003</c:v>
                </c:pt>
                <c:pt idx="21437">
                  <c:v>44.006</c:v>
                </c:pt>
                <c:pt idx="21438">
                  <c:v>44.01</c:v>
                </c:pt>
                <c:pt idx="21439">
                  <c:v>44.012999999999998</c:v>
                </c:pt>
                <c:pt idx="21440">
                  <c:v>44.017000000000003</c:v>
                </c:pt>
                <c:pt idx="21441">
                  <c:v>44.021000000000001</c:v>
                </c:pt>
                <c:pt idx="21442">
                  <c:v>44.024999999999999</c:v>
                </c:pt>
                <c:pt idx="21443">
                  <c:v>44.029000000000003</c:v>
                </c:pt>
                <c:pt idx="21444">
                  <c:v>44.032000000000004</c:v>
                </c:pt>
                <c:pt idx="21445">
                  <c:v>44.036000000000001</c:v>
                </c:pt>
                <c:pt idx="21446">
                  <c:v>44.04</c:v>
                </c:pt>
                <c:pt idx="21447">
                  <c:v>44.044000000000004</c:v>
                </c:pt>
                <c:pt idx="21448">
                  <c:v>44.048000000000002</c:v>
                </c:pt>
                <c:pt idx="21449">
                  <c:v>44.051000000000002</c:v>
                </c:pt>
                <c:pt idx="21450">
                  <c:v>44.055</c:v>
                </c:pt>
                <c:pt idx="21451">
                  <c:v>44.058999999999997</c:v>
                </c:pt>
                <c:pt idx="21452">
                  <c:v>44.063000000000002</c:v>
                </c:pt>
                <c:pt idx="21453">
                  <c:v>44.066000000000003</c:v>
                </c:pt>
                <c:pt idx="21454">
                  <c:v>44.07</c:v>
                </c:pt>
                <c:pt idx="21455">
                  <c:v>44.073999999999998</c:v>
                </c:pt>
                <c:pt idx="21456">
                  <c:v>44.078000000000003</c:v>
                </c:pt>
                <c:pt idx="21457">
                  <c:v>44.082000000000001</c:v>
                </c:pt>
                <c:pt idx="21458">
                  <c:v>44.085999999999999</c:v>
                </c:pt>
                <c:pt idx="21459">
                  <c:v>44.088999999999999</c:v>
                </c:pt>
                <c:pt idx="21460">
                  <c:v>44.093000000000004</c:v>
                </c:pt>
                <c:pt idx="21461">
                  <c:v>44.097000000000001</c:v>
                </c:pt>
                <c:pt idx="21462">
                  <c:v>44.100999999999999</c:v>
                </c:pt>
                <c:pt idx="21463">
                  <c:v>44.105000000000004</c:v>
                </c:pt>
                <c:pt idx="21464">
                  <c:v>44.109000000000002</c:v>
                </c:pt>
                <c:pt idx="21465">
                  <c:v>44.113</c:v>
                </c:pt>
                <c:pt idx="21466">
                  <c:v>44.117000000000004</c:v>
                </c:pt>
                <c:pt idx="21467">
                  <c:v>44.12</c:v>
                </c:pt>
                <c:pt idx="21468">
                  <c:v>44.124000000000002</c:v>
                </c:pt>
                <c:pt idx="21469">
                  <c:v>44.128</c:v>
                </c:pt>
                <c:pt idx="21470">
                  <c:v>44.133000000000003</c:v>
                </c:pt>
                <c:pt idx="21471">
                  <c:v>44.137</c:v>
                </c:pt>
                <c:pt idx="21472">
                  <c:v>44.140999999999998</c:v>
                </c:pt>
                <c:pt idx="21473">
                  <c:v>44.145000000000003</c:v>
                </c:pt>
                <c:pt idx="21474">
                  <c:v>44.149000000000001</c:v>
                </c:pt>
                <c:pt idx="21475">
                  <c:v>44.152999999999999</c:v>
                </c:pt>
                <c:pt idx="21476">
                  <c:v>44.157000000000004</c:v>
                </c:pt>
                <c:pt idx="21477">
                  <c:v>44.161999999999999</c:v>
                </c:pt>
                <c:pt idx="21478">
                  <c:v>44.166000000000004</c:v>
                </c:pt>
                <c:pt idx="21479">
                  <c:v>44.17</c:v>
                </c:pt>
                <c:pt idx="21480">
                  <c:v>44.173999999999999</c:v>
                </c:pt>
                <c:pt idx="21481">
                  <c:v>44.178000000000004</c:v>
                </c:pt>
                <c:pt idx="21482">
                  <c:v>44.182000000000002</c:v>
                </c:pt>
                <c:pt idx="21483">
                  <c:v>44.186</c:v>
                </c:pt>
                <c:pt idx="21484">
                  <c:v>44.19</c:v>
                </c:pt>
                <c:pt idx="21485">
                  <c:v>44.194000000000003</c:v>
                </c:pt>
                <c:pt idx="21486">
                  <c:v>44.198</c:v>
                </c:pt>
                <c:pt idx="21487">
                  <c:v>44.201999999999998</c:v>
                </c:pt>
                <c:pt idx="21488">
                  <c:v>44.206000000000003</c:v>
                </c:pt>
                <c:pt idx="21489">
                  <c:v>44.21</c:v>
                </c:pt>
                <c:pt idx="21490">
                  <c:v>44.215000000000003</c:v>
                </c:pt>
                <c:pt idx="21491">
                  <c:v>44.219000000000001</c:v>
                </c:pt>
                <c:pt idx="21492">
                  <c:v>44.222999999999999</c:v>
                </c:pt>
                <c:pt idx="21493">
                  <c:v>44.227000000000004</c:v>
                </c:pt>
                <c:pt idx="21494">
                  <c:v>44.231000000000002</c:v>
                </c:pt>
                <c:pt idx="21495">
                  <c:v>44.234999999999999</c:v>
                </c:pt>
                <c:pt idx="21496">
                  <c:v>44.239000000000004</c:v>
                </c:pt>
                <c:pt idx="21497">
                  <c:v>44.243000000000002</c:v>
                </c:pt>
                <c:pt idx="21498">
                  <c:v>44.247999999999998</c:v>
                </c:pt>
                <c:pt idx="21499">
                  <c:v>44.252000000000002</c:v>
                </c:pt>
                <c:pt idx="21500">
                  <c:v>44.256</c:v>
                </c:pt>
                <c:pt idx="21501">
                  <c:v>44.26</c:v>
                </c:pt>
                <c:pt idx="21502">
                  <c:v>44.264000000000003</c:v>
                </c:pt>
                <c:pt idx="21503">
                  <c:v>44.268999999999998</c:v>
                </c:pt>
                <c:pt idx="21504">
                  <c:v>44.273000000000003</c:v>
                </c:pt>
                <c:pt idx="21505">
                  <c:v>44.277000000000001</c:v>
                </c:pt>
                <c:pt idx="21506">
                  <c:v>44.280999999999999</c:v>
                </c:pt>
                <c:pt idx="21507">
                  <c:v>44.285000000000004</c:v>
                </c:pt>
                <c:pt idx="21508">
                  <c:v>44.29</c:v>
                </c:pt>
                <c:pt idx="21509">
                  <c:v>44.294000000000004</c:v>
                </c:pt>
                <c:pt idx="21510">
                  <c:v>44.298000000000002</c:v>
                </c:pt>
                <c:pt idx="21511">
                  <c:v>44.302</c:v>
                </c:pt>
                <c:pt idx="21512">
                  <c:v>44.305999999999997</c:v>
                </c:pt>
                <c:pt idx="21513">
                  <c:v>44.311</c:v>
                </c:pt>
                <c:pt idx="21514">
                  <c:v>44.314999999999998</c:v>
                </c:pt>
                <c:pt idx="21515">
                  <c:v>44.319000000000003</c:v>
                </c:pt>
                <c:pt idx="21516">
                  <c:v>44.323</c:v>
                </c:pt>
                <c:pt idx="21517">
                  <c:v>44.326999999999998</c:v>
                </c:pt>
                <c:pt idx="21518">
                  <c:v>44.331000000000003</c:v>
                </c:pt>
                <c:pt idx="21519">
                  <c:v>44.335999999999999</c:v>
                </c:pt>
                <c:pt idx="21520">
                  <c:v>44.34</c:v>
                </c:pt>
                <c:pt idx="21521">
                  <c:v>44.344000000000001</c:v>
                </c:pt>
                <c:pt idx="21522">
                  <c:v>44.347999999999999</c:v>
                </c:pt>
                <c:pt idx="21523">
                  <c:v>44.352000000000004</c:v>
                </c:pt>
                <c:pt idx="21524">
                  <c:v>44.356000000000002</c:v>
                </c:pt>
                <c:pt idx="21525">
                  <c:v>44.361000000000004</c:v>
                </c:pt>
                <c:pt idx="21526">
                  <c:v>44.365000000000002</c:v>
                </c:pt>
                <c:pt idx="21527">
                  <c:v>44.369</c:v>
                </c:pt>
                <c:pt idx="21528">
                  <c:v>44.372999999999998</c:v>
                </c:pt>
                <c:pt idx="21529">
                  <c:v>44.377000000000002</c:v>
                </c:pt>
                <c:pt idx="21530">
                  <c:v>44.381</c:v>
                </c:pt>
                <c:pt idx="21531">
                  <c:v>44.384999999999998</c:v>
                </c:pt>
                <c:pt idx="21532">
                  <c:v>44.389000000000003</c:v>
                </c:pt>
                <c:pt idx="21533">
                  <c:v>44.393999999999998</c:v>
                </c:pt>
                <c:pt idx="21534">
                  <c:v>44.398000000000003</c:v>
                </c:pt>
                <c:pt idx="21535">
                  <c:v>44.402000000000001</c:v>
                </c:pt>
                <c:pt idx="21536">
                  <c:v>44.405999999999999</c:v>
                </c:pt>
                <c:pt idx="21537">
                  <c:v>44.410000000000004</c:v>
                </c:pt>
                <c:pt idx="21538">
                  <c:v>44.414000000000001</c:v>
                </c:pt>
                <c:pt idx="21539">
                  <c:v>44.417999999999999</c:v>
                </c:pt>
                <c:pt idx="21540">
                  <c:v>44.422000000000004</c:v>
                </c:pt>
                <c:pt idx="21541">
                  <c:v>44.426000000000002</c:v>
                </c:pt>
                <c:pt idx="21542">
                  <c:v>44.43</c:v>
                </c:pt>
                <c:pt idx="21543">
                  <c:v>44.433999999999997</c:v>
                </c:pt>
                <c:pt idx="21544">
                  <c:v>44.438000000000002</c:v>
                </c:pt>
                <c:pt idx="21545">
                  <c:v>44.442999999999998</c:v>
                </c:pt>
                <c:pt idx="21546">
                  <c:v>44.447000000000003</c:v>
                </c:pt>
                <c:pt idx="21547">
                  <c:v>44.451000000000001</c:v>
                </c:pt>
                <c:pt idx="21548">
                  <c:v>44.454999999999998</c:v>
                </c:pt>
                <c:pt idx="21549">
                  <c:v>44.459000000000003</c:v>
                </c:pt>
                <c:pt idx="21550">
                  <c:v>44.463000000000001</c:v>
                </c:pt>
                <c:pt idx="21551">
                  <c:v>44.466999999999999</c:v>
                </c:pt>
                <c:pt idx="21552">
                  <c:v>44.471000000000004</c:v>
                </c:pt>
                <c:pt idx="21553">
                  <c:v>44.475000000000001</c:v>
                </c:pt>
                <c:pt idx="21554">
                  <c:v>44.478999999999999</c:v>
                </c:pt>
                <c:pt idx="21555">
                  <c:v>44.483000000000004</c:v>
                </c:pt>
                <c:pt idx="21556">
                  <c:v>44.487000000000002</c:v>
                </c:pt>
                <c:pt idx="21557">
                  <c:v>44.491</c:v>
                </c:pt>
                <c:pt idx="21558">
                  <c:v>44.494999999999997</c:v>
                </c:pt>
                <c:pt idx="21559">
                  <c:v>44.499000000000002</c:v>
                </c:pt>
                <c:pt idx="21560">
                  <c:v>44.503</c:v>
                </c:pt>
                <c:pt idx="21561">
                  <c:v>44.506999999999998</c:v>
                </c:pt>
                <c:pt idx="21562">
                  <c:v>44.511000000000003</c:v>
                </c:pt>
                <c:pt idx="21563">
                  <c:v>44.515000000000001</c:v>
                </c:pt>
                <c:pt idx="21564">
                  <c:v>44.518999999999998</c:v>
                </c:pt>
                <c:pt idx="21565">
                  <c:v>44.523000000000003</c:v>
                </c:pt>
                <c:pt idx="21566">
                  <c:v>44.527000000000001</c:v>
                </c:pt>
                <c:pt idx="21567">
                  <c:v>44.530999999999999</c:v>
                </c:pt>
                <c:pt idx="21568">
                  <c:v>44.535000000000004</c:v>
                </c:pt>
                <c:pt idx="21569">
                  <c:v>44.54</c:v>
                </c:pt>
                <c:pt idx="21570">
                  <c:v>44.544000000000004</c:v>
                </c:pt>
                <c:pt idx="21571">
                  <c:v>44.548000000000002</c:v>
                </c:pt>
                <c:pt idx="21572">
                  <c:v>44.552</c:v>
                </c:pt>
                <c:pt idx="21573">
                  <c:v>44.555999999999997</c:v>
                </c:pt>
                <c:pt idx="21574">
                  <c:v>44.56</c:v>
                </c:pt>
                <c:pt idx="21575">
                  <c:v>44.564</c:v>
                </c:pt>
                <c:pt idx="21576">
                  <c:v>44.567999999999998</c:v>
                </c:pt>
                <c:pt idx="21577">
                  <c:v>44.572000000000003</c:v>
                </c:pt>
                <c:pt idx="21578">
                  <c:v>44.576000000000001</c:v>
                </c:pt>
                <c:pt idx="21579">
                  <c:v>44.58</c:v>
                </c:pt>
                <c:pt idx="21580">
                  <c:v>44.584000000000003</c:v>
                </c:pt>
                <c:pt idx="21581">
                  <c:v>44.588000000000001</c:v>
                </c:pt>
                <c:pt idx="21582">
                  <c:v>44.591999999999999</c:v>
                </c:pt>
                <c:pt idx="21583">
                  <c:v>44.596000000000004</c:v>
                </c:pt>
                <c:pt idx="21584">
                  <c:v>44.6</c:v>
                </c:pt>
                <c:pt idx="21585">
                  <c:v>44.603999999999999</c:v>
                </c:pt>
                <c:pt idx="21586">
                  <c:v>44.608000000000004</c:v>
                </c:pt>
                <c:pt idx="21587">
                  <c:v>44.612000000000002</c:v>
                </c:pt>
                <c:pt idx="21588">
                  <c:v>44.616</c:v>
                </c:pt>
                <c:pt idx="21589">
                  <c:v>44.62</c:v>
                </c:pt>
                <c:pt idx="21590">
                  <c:v>44.624000000000002</c:v>
                </c:pt>
                <c:pt idx="21591">
                  <c:v>44.628</c:v>
                </c:pt>
                <c:pt idx="21592">
                  <c:v>44.631999999999998</c:v>
                </c:pt>
                <c:pt idx="21593">
                  <c:v>44.636000000000003</c:v>
                </c:pt>
                <c:pt idx="21594">
                  <c:v>44.64</c:v>
                </c:pt>
                <c:pt idx="21595">
                  <c:v>44.643999999999998</c:v>
                </c:pt>
                <c:pt idx="21596">
                  <c:v>44.648000000000003</c:v>
                </c:pt>
                <c:pt idx="21597">
                  <c:v>44.652000000000001</c:v>
                </c:pt>
                <c:pt idx="21598">
                  <c:v>44.655999999999999</c:v>
                </c:pt>
                <c:pt idx="21599">
                  <c:v>44.660000000000004</c:v>
                </c:pt>
                <c:pt idx="21600">
                  <c:v>44.664000000000001</c:v>
                </c:pt>
                <c:pt idx="21601">
                  <c:v>44.667000000000002</c:v>
                </c:pt>
                <c:pt idx="21602">
                  <c:v>44.670999999999999</c:v>
                </c:pt>
                <c:pt idx="21603">
                  <c:v>44.675000000000004</c:v>
                </c:pt>
                <c:pt idx="21604">
                  <c:v>44.679000000000002</c:v>
                </c:pt>
                <c:pt idx="21605">
                  <c:v>44.683</c:v>
                </c:pt>
                <c:pt idx="21606">
                  <c:v>44.686999999999998</c:v>
                </c:pt>
                <c:pt idx="21607">
                  <c:v>44.691000000000003</c:v>
                </c:pt>
                <c:pt idx="21608">
                  <c:v>44.695</c:v>
                </c:pt>
                <c:pt idx="21609">
                  <c:v>44.698999999999998</c:v>
                </c:pt>
                <c:pt idx="21610">
                  <c:v>44.703000000000003</c:v>
                </c:pt>
                <c:pt idx="21611">
                  <c:v>44.707000000000001</c:v>
                </c:pt>
                <c:pt idx="21612">
                  <c:v>44.710999999999999</c:v>
                </c:pt>
                <c:pt idx="21613">
                  <c:v>44.715000000000003</c:v>
                </c:pt>
                <c:pt idx="21614">
                  <c:v>44.719000000000001</c:v>
                </c:pt>
                <c:pt idx="21615">
                  <c:v>44.722000000000001</c:v>
                </c:pt>
                <c:pt idx="21616">
                  <c:v>44.725999999999999</c:v>
                </c:pt>
                <c:pt idx="21617">
                  <c:v>44.730000000000004</c:v>
                </c:pt>
                <c:pt idx="21618">
                  <c:v>44.734000000000002</c:v>
                </c:pt>
                <c:pt idx="21619">
                  <c:v>44.738</c:v>
                </c:pt>
                <c:pt idx="21620">
                  <c:v>44.742000000000004</c:v>
                </c:pt>
                <c:pt idx="21621">
                  <c:v>44.746000000000002</c:v>
                </c:pt>
                <c:pt idx="21622">
                  <c:v>44.75</c:v>
                </c:pt>
                <c:pt idx="21623">
                  <c:v>44.753999999999998</c:v>
                </c:pt>
                <c:pt idx="21624">
                  <c:v>44.758000000000003</c:v>
                </c:pt>
                <c:pt idx="21625">
                  <c:v>44.761000000000003</c:v>
                </c:pt>
                <c:pt idx="21626">
                  <c:v>44.765000000000001</c:v>
                </c:pt>
                <c:pt idx="21627">
                  <c:v>44.768999999999998</c:v>
                </c:pt>
                <c:pt idx="21628">
                  <c:v>44.773000000000003</c:v>
                </c:pt>
                <c:pt idx="21629">
                  <c:v>44.777000000000001</c:v>
                </c:pt>
                <c:pt idx="21630">
                  <c:v>44.780999999999999</c:v>
                </c:pt>
                <c:pt idx="21631">
                  <c:v>44.785000000000004</c:v>
                </c:pt>
                <c:pt idx="21632">
                  <c:v>44.788000000000004</c:v>
                </c:pt>
                <c:pt idx="21633">
                  <c:v>44.792000000000002</c:v>
                </c:pt>
                <c:pt idx="21634">
                  <c:v>44.795999999999999</c:v>
                </c:pt>
                <c:pt idx="21635">
                  <c:v>44.800000000000004</c:v>
                </c:pt>
                <c:pt idx="21636">
                  <c:v>44.804000000000002</c:v>
                </c:pt>
                <c:pt idx="21637">
                  <c:v>44.808</c:v>
                </c:pt>
                <c:pt idx="21638">
                  <c:v>44.811999999999998</c:v>
                </c:pt>
                <c:pt idx="21639">
                  <c:v>44.814999999999998</c:v>
                </c:pt>
                <c:pt idx="21640">
                  <c:v>44.819000000000003</c:v>
                </c:pt>
                <c:pt idx="21641">
                  <c:v>44.823</c:v>
                </c:pt>
                <c:pt idx="21642">
                  <c:v>44.826999999999998</c:v>
                </c:pt>
                <c:pt idx="21643">
                  <c:v>44.831000000000003</c:v>
                </c:pt>
                <c:pt idx="21644">
                  <c:v>44.835000000000001</c:v>
                </c:pt>
                <c:pt idx="21645">
                  <c:v>44.838000000000001</c:v>
                </c:pt>
                <c:pt idx="21646">
                  <c:v>44.841999999999999</c:v>
                </c:pt>
                <c:pt idx="21647">
                  <c:v>44.846000000000004</c:v>
                </c:pt>
                <c:pt idx="21648">
                  <c:v>44.85</c:v>
                </c:pt>
                <c:pt idx="21649">
                  <c:v>44.853999999999999</c:v>
                </c:pt>
                <c:pt idx="21650">
                  <c:v>44.856999999999999</c:v>
                </c:pt>
                <c:pt idx="21651">
                  <c:v>44.861000000000004</c:v>
                </c:pt>
                <c:pt idx="21652">
                  <c:v>44.865000000000002</c:v>
                </c:pt>
                <c:pt idx="21653">
                  <c:v>44.869</c:v>
                </c:pt>
                <c:pt idx="21654">
                  <c:v>44.872999999999998</c:v>
                </c:pt>
                <c:pt idx="21655">
                  <c:v>44.877000000000002</c:v>
                </c:pt>
                <c:pt idx="21656">
                  <c:v>44.88</c:v>
                </c:pt>
                <c:pt idx="21657">
                  <c:v>44.884</c:v>
                </c:pt>
                <c:pt idx="21658">
                  <c:v>44.887999999999998</c:v>
                </c:pt>
                <c:pt idx="21659">
                  <c:v>44.892000000000003</c:v>
                </c:pt>
                <c:pt idx="21660">
                  <c:v>44.896000000000001</c:v>
                </c:pt>
                <c:pt idx="21661">
                  <c:v>44.899000000000001</c:v>
                </c:pt>
                <c:pt idx="21662">
                  <c:v>44.902999999999999</c:v>
                </c:pt>
                <c:pt idx="21663">
                  <c:v>44.907000000000004</c:v>
                </c:pt>
                <c:pt idx="21664">
                  <c:v>44.911000000000001</c:v>
                </c:pt>
                <c:pt idx="21665">
                  <c:v>44.914000000000001</c:v>
                </c:pt>
                <c:pt idx="21666">
                  <c:v>44.917999999999999</c:v>
                </c:pt>
                <c:pt idx="21667">
                  <c:v>44.922000000000004</c:v>
                </c:pt>
                <c:pt idx="21668">
                  <c:v>44.926000000000002</c:v>
                </c:pt>
                <c:pt idx="21669">
                  <c:v>44.93</c:v>
                </c:pt>
                <c:pt idx="21670">
                  <c:v>44.933</c:v>
                </c:pt>
                <c:pt idx="21671">
                  <c:v>44.936999999999998</c:v>
                </c:pt>
                <c:pt idx="21672">
                  <c:v>44.941000000000003</c:v>
                </c:pt>
                <c:pt idx="21673">
                  <c:v>44.945</c:v>
                </c:pt>
                <c:pt idx="21674">
                  <c:v>44.948</c:v>
                </c:pt>
                <c:pt idx="21675">
                  <c:v>44.951999999999998</c:v>
                </c:pt>
                <c:pt idx="21676">
                  <c:v>44.956000000000003</c:v>
                </c:pt>
                <c:pt idx="21677">
                  <c:v>44.96</c:v>
                </c:pt>
                <c:pt idx="21678">
                  <c:v>44.963999999999999</c:v>
                </c:pt>
                <c:pt idx="21679">
                  <c:v>44.966999999999999</c:v>
                </c:pt>
                <c:pt idx="21680">
                  <c:v>44.971000000000004</c:v>
                </c:pt>
                <c:pt idx="21681">
                  <c:v>44.975000000000001</c:v>
                </c:pt>
                <c:pt idx="21682">
                  <c:v>44.978999999999999</c:v>
                </c:pt>
                <c:pt idx="21683">
                  <c:v>44.981999999999999</c:v>
                </c:pt>
                <c:pt idx="21684">
                  <c:v>44.986000000000004</c:v>
                </c:pt>
                <c:pt idx="21685">
                  <c:v>44.99</c:v>
                </c:pt>
                <c:pt idx="21686">
                  <c:v>44.994</c:v>
                </c:pt>
                <c:pt idx="21687">
                  <c:v>44.997</c:v>
                </c:pt>
                <c:pt idx="21688">
                  <c:v>45.000999999999998</c:v>
                </c:pt>
                <c:pt idx="21689">
                  <c:v>45.005000000000003</c:v>
                </c:pt>
                <c:pt idx="21690">
                  <c:v>45.009</c:v>
                </c:pt>
                <c:pt idx="21691">
                  <c:v>45.012999999999998</c:v>
                </c:pt>
                <c:pt idx="21692">
                  <c:v>45.015999999999998</c:v>
                </c:pt>
                <c:pt idx="21693">
                  <c:v>45.02</c:v>
                </c:pt>
                <c:pt idx="21694">
                  <c:v>45.024000000000001</c:v>
                </c:pt>
                <c:pt idx="21695">
                  <c:v>45.027999999999999</c:v>
                </c:pt>
                <c:pt idx="21696">
                  <c:v>45.030999999999999</c:v>
                </c:pt>
                <c:pt idx="21697">
                  <c:v>45.035000000000004</c:v>
                </c:pt>
                <c:pt idx="21698">
                  <c:v>45.039000000000001</c:v>
                </c:pt>
                <c:pt idx="21699">
                  <c:v>45.042999999999999</c:v>
                </c:pt>
                <c:pt idx="21700">
                  <c:v>45.045999999999999</c:v>
                </c:pt>
                <c:pt idx="21701">
                  <c:v>45.050000000000004</c:v>
                </c:pt>
                <c:pt idx="21702">
                  <c:v>45.054000000000002</c:v>
                </c:pt>
                <c:pt idx="21703">
                  <c:v>45.058</c:v>
                </c:pt>
                <c:pt idx="21704">
                  <c:v>45.061</c:v>
                </c:pt>
                <c:pt idx="21705">
                  <c:v>45.064999999999998</c:v>
                </c:pt>
                <c:pt idx="21706">
                  <c:v>45.069000000000003</c:v>
                </c:pt>
                <c:pt idx="21707">
                  <c:v>45.073</c:v>
                </c:pt>
                <c:pt idx="21708">
                  <c:v>45.076000000000001</c:v>
                </c:pt>
                <c:pt idx="21709">
                  <c:v>45.08</c:v>
                </c:pt>
                <c:pt idx="21710">
                  <c:v>45.084000000000003</c:v>
                </c:pt>
                <c:pt idx="21711">
                  <c:v>45.088000000000001</c:v>
                </c:pt>
                <c:pt idx="21712">
                  <c:v>45.091000000000001</c:v>
                </c:pt>
                <c:pt idx="21713">
                  <c:v>45.094999999999999</c:v>
                </c:pt>
                <c:pt idx="21714">
                  <c:v>45.099000000000004</c:v>
                </c:pt>
                <c:pt idx="21715">
                  <c:v>45.103000000000002</c:v>
                </c:pt>
                <c:pt idx="21716">
                  <c:v>45.106000000000002</c:v>
                </c:pt>
                <c:pt idx="21717">
                  <c:v>45.11</c:v>
                </c:pt>
                <c:pt idx="21718">
                  <c:v>45.114000000000004</c:v>
                </c:pt>
                <c:pt idx="21719">
                  <c:v>45.118000000000002</c:v>
                </c:pt>
                <c:pt idx="21720">
                  <c:v>45.121000000000002</c:v>
                </c:pt>
                <c:pt idx="21721">
                  <c:v>45.125</c:v>
                </c:pt>
                <c:pt idx="21722">
                  <c:v>45.128999999999998</c:v>
                </c:pt>
                <c:pt idx="21723">
                  <c:v>45.133000000000003</c:v>
                </c:pt>
                <c:pt idx="21724">
                  <c:v>45.136000000000003</c:v>
                </c:pt>
                <c:pt idx="21725">
                  <c:v>45.14</c:v>
                </c:pt>
                <c:pt idx="21726">
                  <c:v>45.143999999999998</c:v>
                </c:pt>
                <c:pt idx="21727">
                  <c:v>45.148000000000003</c:v>
                </c:pt>
                <c:pt idx="21728">
                  <c:v>45.151000000000003</c:v>
                </c:pt>
                <c:pt idx="21729">
                  <c:v>45.155000000000001</c:v>
                </c:pt>
                <c:pt idx="21730">
                  <c:v>45.158999999999999</c:v>
                </c:pt>
                <c:pt idx="21731">
                  <c:v>45.163000000000004</c:v>
                </c:pt>
                <c:pt idx="21732">
                  <c:v>45.166000000000004</c:v>
                </c:pt>
                <c:pt idx="21733">
                  <c:v>45.17</c:v>
                </c:pt>
                <c:pt idx="21734">
                  <c:v>45.173999999999999</c:v>
                </c:pt>
                <c:pt idx="21735">
                  <c:v>45.177</c:v>
                </c:pt>
                <c:pt idx="21736">
                  <c:v>45.181000000000004</c:v>
                </c:pt>
                <c:pt idx="21737">
                  <c:v>45.185000000000002</c:v>
                </c:pt>
                <c:pt idx="21738">
                  <c:v>45.189</c:v>
                </c:pt>
                <c:pt idx="21739">
                  <c:v>45.192</c:v>
                </c:pt>
                <c:pt idx="21740">
                  <c:v>45.195999999999998</c:v>
                </c:pt>
                <c:pt idx="21741">
                  <c:v>45.2</c:v>
                </c:pt>
                <c:pt idx="21742">
                  <c:v>45.204000000000001</c:v>
                </c:pt>
                <c:pt idx="21743">
                  <c:v>45.207000000000001</c:v>
                </c:pt>
                <c:pt idx="21744">
                  <c:v>45.210999999999999</c:v>
                </c:pt>
                <c:pt idx="21745">
                  <c:v>45.215000000000003</c:v>
                </c:pt>
                <c:pt idx="21746">
                  <c:v>45.219000000000001</c:v>
                </c:pt>
                <c:pt idx="21747">
                  <c:v>45.222000000000001</c:v>
                </c:pt>
                <c:pt idx="21748">
                  <c:v>45.225999999999999</c:v>
                </c:pt>
                <c:pt idx="21749">
                  <c:v>45.230000000000004</c:v>
                </c:pt>
                <c:pt idx="21750">
                  <c:v>45.234000000000002</c:v>
                </c:pt>
                <c:pt idx="21751">
                  <c:v>45.237000000000002</c:v>
                </c:pt>
                <c:pt idx="21752">
                  <c:v>45.241</c:v>
                </c:pt>
                <c:pt idx="21753">
                  <c:v>45.244999999999997</c:v>
                </c:pt>
                <c:pt idx="21754">
                  <c:v>45.249000000000002</c:v>
                </c:pt>
                <c:pt idx="21755">
                  <c:v>45.252000000000002</c:v>
                </c:pt>
                <c:pt idx="21756">
                  <c:v>45.256</c:v>
                </c:pt>
                <c:pt idx="21757">
                  <c:v>45.26</c:v>
                </c:pt>
                <c:pt idx="21758">
                  <c:v>45.264000000000003</c:v>
                </c:pt>
                <c:pt idx="21759">
                  <c:v>45.267000000000003</c:v>
                </c:pt>
                <c:pt idx="21760">
                  <c:v>45.271000000000001</c:v>
                </c:pt>
                <c:pt idx="21761">
                  <c:v>45.274999999999999</c:v>
                </c:pt>
                <c:pt idx="21762">
                  <c:v>45.279000000000003</c:v>
                </c:pt>
                <c:pt idx="21763">
                  <c:v>45.282000000000004</c:v>
                </c:pt>
                <c:pt idx="21764">
                  <c:v>45.286000000000001</c:v>
                </c:pt>
                <c:pt idx="21765">
                  <c:v>45.29</c:v>
                </c:pt>
                <c:pt idx="21766">
                  <c:v>45.294000000000004</c:v>
                </c:pt>
                <c:pt idx="21767">
                  <c:v>45.297000000000004</c:v>
                </c:pt>
                <c:pt idx="21768">
                  <c:v>45.301000000000002</c:v>
                </c:pt>
                <c:pt idx="21769">
                  <c:v>45.305</c:v>
                </c:pt>
                <c:pt idx="21770">
                  <c:v>45.308999999999997</c:v>
                </c:pt>
                <c:pt idx="21771">
                  <c:v>45.311999999999998</c:v>
                </c:pt>
                <c:pt idx="21772">
                  <c:v>45.316000000000003</c:v>
                </c:pt>
                <c:pt idx="21773">
                  <c:v>45.32</c:v>
                </c:pt>
                <c:pt idx="21774">
                  <c:v>45.323999999999998</c:v>
                </c:pt>
                <c:pt idx="21775">
                  <c:v>45.326999999999998</c:v>
                </c:pt>
                <c:pt idx="21776">
                  <c:v>45.331000000000003</c:v>
                </c:pt>
                <c:pt idx="21777">
                  <c:v>45.335000000000001</c:v>
                </c:pt>
                <c:pt idx="21778">
                  <c:v>45.338999999999999</c:v>
                </c:pt>
                <c:pt idx="21779">
                  <c:v>45.341999999999999</c:v>
                </c:pt>
                <c:pt idx="21780">
                  <c:v>45.346000000000004</c:v>
                </c:pt>
                <c:pt idx="21781">
                  <c:v>45.35</c:v>
                </c:pt>
                <c:pt idx="21782">
                  <c:v>45.353999999999999</c:v>
                </c:pt>
                <c:pt idx="21783">
                  <c:v>45.356999999999999</c:v>
                </c:pt>
                <c:pt idx="21784">
                  <c:v>45.361000000000004</c:v>
                </c:pt>
                <c:pt idx="21785">
                  <c:v>45.365000000000002</c:v>
                </c:pt>
                <c:pt idx="21786">
                  <c:v>45.369</c:v>
                </c:pt>
                <c:pt idx="21787">
                  <c:v>45.372</c:v>
                </c:pt>
                <c:pt idx="21788">
                  <c:v>45.375999999999998</c:v>
                </c:pt>
                <c:pt idx="21789">
                  <c:v>45.38</c:v>
                </c:pt>
                <c:pt idx="21790">
                  <c:v>45.384</c:v>
                </c:pt>
                <c:pt idx="21791">
                  <c:v>45.387999999999998</c:v>
                </c:pt>
                <c:pt idx="21792">
                  <c:v>45.390999999999998</c:v>
                </c:pt>
                <c:pt idx="21793">
                  <c:v>45.395000000000003</c:v>
                </c:pt>
                <c:pt idx="21794">
                  <c:v>45.399000000000001</c:v>
                </c:pt>
                <c:pt idx="21795">
                  <c:v>45.402999999999999</c:v>
                </c:pt>
                <c:pt idx="21796">
                  <c:v>45.405999999999999</c:v>
                </c:pt>
                <c:pt idx="21797">
                  <c:v>45.410000000000004</c:v>
                </c:pt>
                <c:pt idx="21798">
                  <c:v>45.414000000000001</c:v>
                </c:pt>
                <c:pt idx="21799">
                  <c:v>45.417999999999999</c:v>
                </c:pt>
                <c:pt idx="21800">
                  <c:v>45.420999999999999</c:v>
                </c:pt>
                <c:pt idx="21801">
                  <c:v>45.425000000000004</c:v>
                </c:pt>
                <c:pt idx="21802">
                  <c:v>45.429000000000002</c:v>
                </c:pt>
                <c:pt idx="21803">
                  <c:v>45.433</c:v>
                </c:pt>
                <c:pt idx="21804">
                  <c:v>45.436999999999998</c:v>
                </c:pt>
                <c:pt idx="21805">
                  <c:v>45.44</c:v>
                </c:pt>
                <c:pt idx="21806">
                  <c:v>45.444000000000003</c:v>
                </c:pt>
                <c:pt idx="21807">
                  <c:v>45.448</c:v>
                </c:pt>
                <c:pt idx="21808">
                  <c:v>45.451999999999998</c:v>
                </c:pt>
                <c:pt idx="21809">
                  <c:v>45.454999999999998</c:v>
                </c:pt>
                <c:pt idx="21810">
                  <c:v>45.459000000000003</c:v>
                </c:pt>
                <c:pt idx="21811">
                  <c:v>45.463000000000001</c:v>
                </c:pt>
                <c:pt idx="21812">
                  <c:v>45.466999999999999</c:v>
                </c:pt>
                <c:pt idx="21813">
                  <c:v>45.47</c:v>
                </c:pt>
                <c:pt idx="21814">
                  <c:v>45.474000000000004</c:v>
                </c:pt>
                <c:pt idx="21815">
                  <c:v>45.478000000000002</c:v>
                </c:pt>
                <c:pt idx="21816">
                  <c:v>45.481999999999999</c:v>
                </c:pt>
                <c:pt idx="21817">
                  <c:v>45.486000000000004</c:v>
                </c:pt>
                <c:pt idx="21818">
                  <c:v>45.489000000000004</c:v>
                </c:pt>
                <c:pt idx="21819">
                  <c:v>45.493000000000002</c:v>
                </c:pt>
                <c:pt idx="21820">
                  <c:v>45.497</c:v>
                </c:pt>
                <c:pt idx="21821">
                  <c:v>45.500999999999998</c:v>
                </c:pt>
                <c:pt idx="21822">
                  <c:v>45.503999999999998</c:v>
                </c:pt>
                <c:pt idx="21823">
                  <c:v>45.508000000000003</c:v>
                </c:pt>
                <c:pt idx="21824">
                  <c:v>45.512</c:v>
                </c:pt>
                <c:pt idx="21825">
                  <c:v>45.515999999999998</c:v>
                </c:pt>
                <c:pt idx="21826">
                  <c:v>45.52</c:v>
                </c:pt>
                <c:pt idx="21827">
                  <c:v>45.523000000000003</c:v>
                </c:pt>
                <c:pt idx="21828">
                  <c:v>45.527000000000001</c:v>
                </c:pt>
                <c:pt idx="21829">
                  <c:v>45.530999999999999</c:v>
                </c:pt>
                <c:pt idx="21830">
                  <c:v>45.535000000000004</c:v>
                </c:pt>
                <c:pt idx="21831">
                  <c:v>45.539000000000001</c:v>
                </c:pt>
                <c:pt idx="21832">
                  <c:v>45.542000000000002</c:v>
                </c:pt>
                <c:pt idx="21833">
                  <c:v>45.545999999999999</c:v>
                </c:pt>
                <c:pt idx="21834">
                  <c:v>45.550000000000004</c:v>
                </c:pt>
                <c:pt idx="21835">
                  <c:v>45.554000000000002</c:v>
                </c:pt>
                <c:pt idx="21836">
                  <c:v>45.557000000000002</c:v>
                </c:pt>
                <c:pt idx="21837">
                  <c:v>45.561</c:v>
                </c:pt>
                <c:pt idx="21838">
                  <c:v>45.564999999999998</c:v>
                </c:pt>
                <c:pt idx="21839">
                  <c:v>45.569000000000003</c:v>
                </c:pt>
                <c:pt idx="21840">
                  <c:v>45.573</c:v>
                </c:pt>
                <c:pt idx="21841">
                  <c:v>45.576000000000001</c:v>
                </c:pt>
                <c:pt idx="21842">
                  <c:v>45.58</c:v>
                </c:pt>
                <c:pt idx="21843">
                  <c:v>45.584000000000003</c:v>
                </c:pt>
                <c:pt idx="21844">
                  <c:v>45.588000000000001</c:v>
                </c:pt>
                <c:pt idx="21845">
                  <c:v>45.591999999999999</c:v>
                </c:pt>
                <c:pt idx="21846">
                  <c:v>45.594999999999999</c:v>
                </c:pt>
                <c:pt idx="21847">
                  <c:v>45.599000000000004</c:v>
                </c:pt>
                <c:pt idx="21848">
                  <c:v>45.603000000000002</c:v>
                </c:pt>
                <c:pt idx="21849">
                  <c:v>45.606999999999999</c:v>
                </c:pt>
                <c:pt idx="21850">
                  <c:v>45.611000000000004</c:v>
                </c:pt>
                <c:pt idx="21851">
                  <c:v>45.614000000000004</c:v>
                </c:pt>
                <c:pt idx="21852">
                  <c:v>45.618000000000002</c:v>
                </c:pt>
                <c:pt idx="21853">
                  <c:v>45.622</c:v>
                </c:pt>
                <c:pt idx="21854">
                  <c:v>45.625999999999998</c:v>
                </c:pt>
                <c:pt idx="21855">
                  <c:v>45.63</c:v>
                </c:pt>
                <c:pt idx="21856">
                  <c:v>45.633000000000003</c:v>
                </c:pt>
                <c:pt idx="21857">
                  <c:v>45.637</c:v>
                </c:pt>
                <c:pt idx="21858">
                  <c:v>45.640999999999998</c:v>
                </c:pt>
                <c:pt idx="21859">
                  <c:v>45.645000000000003</c:v>
                </c:pt>
                <c:pt idx="21860">
                  <c:v>45.649000000000001</c:v>
                </c:pt>
                <c:pt idx="21861">
                  <c:v>45.652000000000001</c:v>
                </c:pt>
                <c:pt idx="21862">
                  <c:v>45.655999999999999</c:v>
                </c:pt>
                <c:pt idx="21863">
                  <c:v>45.660000000000004</c:v>
                </c:pt>
                <c:pt idx="21864">
                  <c:v>45.664000000000001</c:v>
                </c:pt>
                <c:pt idx="21865">
                  <c:v>45.667000000000002</c:v>
                </c:pt>
                <c:pt idx="21866">
                  <c:v>45.670999999999999</c:v>
                </c:pt>
                <c:pt idx="21867">
                  <c:v>45.675000000000004</c:v>
                </c:pt>
                <c:pt idx="21868">
                  <c:v>45.678000000000004</c:v>
                </c:pt>
                <c:pt idx="21869">
                  <c:v>45.682000000000002</c:v>
                </c:pt>
                <c:pt idx="21870">
                  <c:v>45.686</c:v>
                </c:pt>
                <c:pt idx="21871">
                  <c:v>45.689</c:v>
                </c:pt>
                <c:pt idx="21872">
                  <c:v>45.692999999999998</c:v>
                </c:pt>
                <c:pt idx="21873">
                  <c:v>45.695999999999998</c:v>
                </c:pt>
                <c:pt idx="21874">
                  <c:v>45.7</c:v>
                </c:pt>
                <c:pt idx="21875">
                  <c:v>45.703000000000003</c:v>
                </c:pt>
                <c:pt idx="21876">
                  <c:v>45.707000000000001</c:v>
                </c:pt>
                <c:pt idx="21877">
                  <c:v>45.71</c:v>
                </c:pt>
                <c:pt idx="21878">
                  <c:v>45.713000000000001</c:v>
                </c:pt>
                <c:pt idx="21879">
                  <c:v>45.716999999999999</c:v>
                </c:pt>
                <c:pt idx="21880">
                  <c:v>45.72</c:v>
                </c:pt>
                <c:pt idx="21881">
                  <c:v>45.722999999999999</c:v>
                </c:pt>
                <c:pt idx="21882">
                  <c:v>45.725999999999999</c:v>
                </c:pt>
                <c:pt idx="21883">
                  <c:v>45.728999999999999</c:v>
                </c:pt>
                <c:pt idx="21884">
                  <c:v>45.731000000000002</c:v>
                </c:pt>
                <c:pt idx="21885">
                  <c:v>45.731999999999999</c:v>
                </c:pt>
                <c:pt idx="21886">
                  <c:v>45.733000000000004</c:v>
                </c:pt>
                <c:pt idx="21887">
                  <c:v>45.733000000000004</c:v>
                </c:pt>
                <c:pt idx="21888">
                  <c:v>45.733000000000004</c:v>
                </c:pt>
                <c:pt idx="21889">
                  <c:v>45.734000000000002</c:v>
                </c:pt>
                <c:pt idx="21890">
                  <c:v>45.734000000000002</c:v>
                </c:pt>
                <c:pt idx="21891">
                  <c:v>45.734000000000002</c:v>
                </c:pt>
                <c:pt idx="21892">
                  <c:v>45.734000000000002</c:v>
                </c:pt>
                <c:pt idx="21893">
                  <c:v>45.734999999999999</c:v>
                </c:pt>
                <c:pt idx="21894">
                  <c:v>45.734999999999999</c:v>
                </c:pt>
                <c:pt idx="21895">
                  <c:v>45.734999999999999</c:v>
                </c:pt>
                <c:pt idx="21896">
                  <c:v>45.736000000000004</c:v>
                </c:pt>
                <c:pt idx="21897">
                  <c:v>45.736000000000004</c:v>
                </c:pt>
                <c:pt idx="21898">
                  <c:v>45.736000000000004</c:v>
                </c:pt>
                <c:pt idx="21899">
                  <c:v>45.736000000000004</c:v>
                </c:pt>
                <c:pt idx="21900">
                  <c:v>45.737000000000002</c:v>
                </c:pt>
                <c:pt idx="21901">
                  <c:v>45.737000000000002</c:v>
                </c:pt>
                <c:pt idx="21902">
                  <c:v>45.737000000000002</c:v>
                </c:pt>
                <c:pt idx="21903">
                  <c:v>45.738</c:v>
                </c:pt>
                <c:pt idx="21904">
                  <c:v>45.738</c:v>
                </c:pt>
                <c:pt idx="21905">
                  <c:v>45.738</c:v>
                </c:pt>
                <c:pt idx="21906">
                  <c:v>45.738</c:v>
                </c:pt>
                <c:pt idx="21907">
                  <c:v>45.739000000000004</c:v>
                </c:pt>
                <c:pt idx="21908">
                  <c:v>45.739000000000004</c:v>
                </c:pt>
                <c:pt idx="21909">
                  <c:v>45.739000000000004</c:v>
                </c:pt>
                <c:pt idx="21910">
                  <c:v>45.74</c:v>
                </c:pt>
                <c:pt idx="21911">
                  <c:v>45.74</c:v>
                </c:pt>
                <c:pt idx="21912">
                  <c:v>45.74</c:v>
                </c:pt>
                <c:pt idx="21913">
                  <c:v>45.74</c:v>
                </c:pt>
                <c:pt idx="21914">
                  <c:v>45.741</c:v>
                </c:pt>
                <c:pt idx="21915">
                  <c:v>45.741</c:v>
                </c:pt>
                <c:pt idx="21916">
                  <c:v>45.741</c:v>
                </c:pt>
                <c:pt idx="21917">
                  <c:v>45.742000000000004</c:v>
                </c:pt>
                <c:pt idx="21918">
                  <c:v>45.742000000000004</c:v>
                </c:pt>
                <c:pt idx="21919">
                  <c:v>45.742000000000004</c:v>
                </c:pt>
                <c:pt idx="21920">
                  <c:v>45.742000000000004</c:v>
                </c:pt>
                <c:pt idx="21921">
                  <c:v>45.743000000000002</c:v>
                </c:pt>
                <c:pt idx="21922">
                  <c:v>45.743000000000002</c:v>
                </c:pt>
                <c:pt idx="21923">
                  <c:v>45.743000000000002</c:v>
                </c:pt>
                <c:pt idx="21924">
                  <c:v>45.744</c:v>
                </c:pt>
                <c:pt idx="21925">
                  <c:v>45.744</c:v>
                </c:pt>
                <c:pt idx="21926">
                  <c:v>45.744</c:v>
                </c:pt>
                <c:pt idx="21927">
                  <c:v>45.744</c:v>
                </c:pt>
                <c:pt idx="21928">
                  <c:v>45.744999999999997</c:v>
                </c:pt>
                <c:pt idx="21929">
                  <c:v>45.744999999999997</c:v>
                </c:pt>
                <c:pt idx="21930">
                  <c:v>45.744999999999997</c:v>
                </c:pt>
                <c:pt idx="21931">
                  <c:v>45.746000000000002</c:v>
                </c:pt>
                <c:pt idx="21932">
                  <c:v>45.746000000000002</c:v>
                </c:pt>
                <c:pt idx="21933">
                  <c:v>45.746000000000002</c:v>
                </c:pt>
                <c:pt idx="21934">
                  <c:v>45.746000000000002</c:v>
                </c:pt>
                <c:pt idx="21935">
                  <c:v>45.747</c:v>
                </c:pt>
                <c:pt idx="21936">
                  <c:v>45.747</c:v>
                </c:pt>
                <c:pt idx="21937">
                  <c:v>45.747</c:v>
                </c:pt>
                <c:pt idx="21938">
                  <c:v>45.747999999999998</c:v>
                </c:pt>
                <c:pt idx="21939">
                  <c:v>45.747999999999998</c:v>
                </c:pt>
                <c:pt idx="21940">
                  <c:v>45.747999999999998</c:v>
                </c:pt>
                <c:pt idx="21941">
                  <c:v>45.747999999999998</c:v>
                </c:pt>
                <c:pt idx="21942">
                  <c:v>45.749000000000002</c:v>
                </c:pt>
                <c:pt idx="21943">
                  <c:v>45.749000000000002</c:v>
                </c:pt>
                <c:pt idx="21944">
                  <c:v>45.749000000000002</c:v>
                </c:pt>
                <c:pt idx="21945">
                  <c:v>45.749000000000002</c:v>
                </c:pt>
                <c:pt idx="21946">
                  <c:v>45.75</c:v>
                </c:pt>
                <c:pt idx="21947">
                  <c:v>45.75</c:v>
                </c:pt>
                <c:pt idx="21948">
                  <c:v>45.75</c:v>
                </c:pt>
                <c:pt idx="21949">
                  <c:v>45.750999999999998</c:v>
                </c:pt>
                <c:pt idx="21950">
                  <c:v>45.750999999999998</c:v>
                </c:pt>
                <c:pt idx="21951">
                  <c:v>45.750999999999998</c:v>
                </c:pt>
                <c:pt idx="21952">
                  <c:v>45.750999999999998</c:v>
                </c:pt>
                <c:pt idx="21953">
                  <c:v>45.752000000000002</c:v>
                </c:pt>
                <c:pt idx="21954">
                  <c:v>45.752000000000002</c:v>
                </c:pt>
                <c:pt idx="21955">
                  <c:v>45.752000000000002</c:v>
                </c:pt>
                <c:pt idx="21956">
                  <c:v>45.753</c:v>
                </c:pt>
                <c:pt idx="21957">
                  <c:v>45.753</c:v>
                </c:pt>
                <c:pt idx="21958">
                  <c:v>45.753</c:v>
                </c:pt>
                <c:pt idx="21959">
                  <c:v>45.753</c:v>
                </c:pt>
                <c:pt idx="21960">
                  <c:v>45.753999999999998</c:v>
                </c:pt>
                <c:pt idx="21961">
                  <c:v>45.753999999999998</c:v>
                </c:pt>
                <c:pt idx="21962">
                  <c:v>45.753999999999998</c:v>
                </c:pt>
                <c:pt idx="21963">
                  <c:v>45.755000000000003</c:v>
                </c:pt>
                <c:pt idx="21964">
                  <c:v>45.755000000000003</c:v>
                </c:pt>
                <c:pt idx="21965">
                  <c:v>45.755000000000003</c:v>
                </c:pt>
                <c:pt idx="21966">
                  <c:v>45.755000000000003</c:v>
                </c:pt>
                <c:pt idx="21967">
                  <c:v>45.756</c:v>
                </c:pt>
                <c:pt idx="21968">
                  <c:v>45.756</c:v>
                </c:pt>
                <c:pt idx="21969">
                  <c:v>45.756</c:v>
                </c:pt>
                <c:pt idx="21970">
                  <c:v>45.756999999999998</c:v>
                </c:pt>
                <c:pt idx="21971">
                  <c:v>45.756999999999998</c:v>
                </c:pt>
                <c:pt idx="21972">
                  <c:v>45.756999999999998</c:v>
                </c:pt>
                <c:pt idx="21973">
                  <c:v>45.756999999999998</c:v>
                </c:pt>
                <c:pt idx="21974">
                  <c:v>45.758000000000003</c:v>
                </c:pt>
                <c:pt idx="21975">
                  <c:v>45.758000000000003</c:v>
                </c:pt>
                <c:pt idx="21976">
                  <c:v>45.758000000000003</c:v>
                </c:pt>
                <c:pt idx="21977">
                  <c:v>45.759</c:v>
                </c:pt>
                <c:pt idx="21978">
                  <c:v>45.759</c:v>
                </c:pt>
                <c:pt idx="21979">
                  <c:v>45.759</c:v>
                </c:pt>
                <c:pt idx="21980">
                  <c:v>45.759</c:v>
                </c:pt>
                <c:pt idx="21981">
                  <c:v>45.76</c:v>
                </c:pt>
                <c:pt idx="21982">
                  <c:v>45.76</c:v>
                </c:pt>
                <c:pt idx="21983">
                  <c:v>45.76</c:v>
                </c:pt>
                <c:pt idx="21984">
                  <c:v>45.761000000000003</c:v>
                </c:pt>
                <c:pt idx="21985">
                  <c:v>45.761000000000003</c:v>
                </c:pt>
                <c:pt idx="21986">
                  <c:v>45.761000000000003</c:v>
                </c:pt>
                <c:pt idx="21987">
                  <c:v>45.761000000000003</c:v>
                </c:pt>
                <c:pt idx="21988">
                  <c:v>45.762</c:v>
                </c:pt>
                <c:pt idx="21989">
                  <c:v>45.762</c:v>
                </c:pt>
                <c:pt idx="21990">
                  <c:v>45.762</c:v>
                </c:pt>
                <c:pt idx="21991">
                  <c:v>45.762999999999998</c:v>
                </c:pt>
                <c:pt idx="21992">
                  <c:v>45.762999999999998</c:v>
                </c:pt>
                <c:pt idx="21993">
                  <c:v>45.762999999999998</c:v>
                </c:pt>
                <c:pt idx="21994">
                  <c:v>45.762999999999998</c:v>
                </c:pt>
                <c:pt idx="21995">
                  <c:v>45.764000000000003</c:v>
                </c:pt>
                <c:pt idx="21996">
                  <c:v>45.764000000000003</c:v>
                </c:pt>
                <c:pt idx="21997">
                  <c:v>45.764000000000003</c:v>
                </c:pt>
                <c:pt idx="21998">
                  <c:v>45.765000000000001</c:v>
                </c:pt>
                <c:pt idx="21999">
                  <c:v>45.765000000000001</c:v>
                </c:pt>
                <c:pt idx="22000">
                  <c:v>45.765000000000001</c:v>
                </c:pt>
                <c:pt idx="22001">
                  <c:v>45.765000000000001</c:v>
                </c:pt>
                <c:pt idx="22002">
                  <c:v>45.765999999999998</c:v>
                </c:pt>
                <c:pt idx="22003">
                  <c:v>45.765999999999998</c:v>
                </c:pt>
                <c:pt idx="22004">
                  <c:v>45.765999999999998</c:v>
                </c:pt>
                <c:pt idx="22005">
                  <c:v>45.765999999999998</c:v>
                </c:pt>
                <c:pt idx="22006">
                  <c:v>45.767000000000003</c:v>
                </c:pt>
                <c:pt idx="22007">
                  <c:v>45.767000000000003</c:v>
                </c:pt>
                <c:pt idx="22008">
                  <c:v>45.767000000000003</c:v>
                </c:pt>
                <c:pt idx="22009">
                  <c:v>45.768000000000001</c:v>
                </c:pt>
                <c:pt idx="22010">
                  <c:v>45.768000000000001</c:v>
                </c:pt>
                <c:pt idx="22011">
                  <c:v>45.768000000000001</c:v>
                </c:pt>
                <c:pt idx="22012">
                  <c:v>45.768000000000001</c:v>
                </c:pt>
                <c:pt idx="22013">
                  <c:v>45.768999999999998</c:v>
                </c:pt>
                <c:pt idx="22014">
                  <c:v>45.768999999999998</c:v>
                </c:pt>
                <c:pt idx="22015">
                  <c:v>45.768999999999998</c:v>
                </c:pt>
                <c:pt idx="22016">
                  <c:v>45.77</c:v>
                </c:pt>
                <c:pt idx="22017">
                  <c:v>45.77</c:v>
                </c:pt>
                <c:pt idx="22018">
                  <c:v>45.77</c:v>
                </c:pt>
                <c:pt idx="22019">
                  <c:v>45.77</c:v>
                </c:pt>
                <c:pt idx="22020">
                  <c:v>45.771000000000001</c:v>
                </c:pt>
                <c:pt idx="22021">
                  <c:v>45.771000000000001</c:v>
                </c:pt>
                <c:pt idx="22022">
                  <c:v>45.771000000000001</c:v>
                </c:pt>
                <c:pt idx="22023">
                  <c:v>45.771999999999998</c:v>
                </c:pt>
                <c:pt idx="22024">
                  <c:v>45.771999999999998</c:v>
                </c:pt>
                <c:pt idx="22025">
                  <c:v>45.771999999999998</c:v>
                </c:pt>
                <c:pt idx="22026">
                  <c:v>45.771999999999998</c:v>
                </c:pt>
                <c:pt idx="22027">
                  <c:v>45.773000000000003</c:v>
                </c:pt>
                <c:pt idx="22028">
                  <c:v>45.773000000000003</c:v>
                </c:pt>
                <c:pt idx="22029">
                  <c:v>45.773000000000003</c:v>
                </c:pt>
                <c:pt idx="22030">
                  <c:v>45.774000000000001</c:v>
                </c:pt>
                <c:pt idx="22031">
                  <c:v>45.774000000000001</c:v>
                </c:pt>
                <c:pt idx="22032">
                  <c:v>45.774000000000001</c:v>
                </c:pt>
                <c:pt idx="22033">
                  <c:v>45.774000000000001</c:v>
                </c:pt>
                <c:pt idx="22034">
                  <c:v>45.774999999999999</c:v>
                </c:pt>
                <c:pt idx="22035">
                  <c:v>45.774999999999999</c:v>
                </c:pt>
                <c:pt idx="22036">
                  <c:v>45.774999999999999</c:v>
                </c:pt>
                <c:pt idx="22037">
                  <c:v>45.776000000000003</c:v>
                </c:pt>
                <c:pt idx="22038">
                  <c:v>45.776000000000003</c:v>
                </c:pt>
                <c:pt idx="22039">
                  <c:v>45.776000000000003</c:v>
                </c:pt>
                <c:pt idx="22040">
                  <c:v>45.776000000000003</c:v>
                </c:pt>
                <c:pt idx="22041">
                  <c:v>45.777000000000001</c:v>
                </c:pt>
                <c:pt idx="22042">
                  <c:v>45.777000000000001</c:v>
                </c:pt>
                <c:pt idx="22043">
                  <c:v>45.777000000000001</c:v>
                </c:pt>
                <c:pt idx="22044">
                  <c:v>45.777999999999999</c:v>
                </c:pt>
                <c:pt idx="22045">
                  <c:v>45.777999999999999</c:v>
                </c:pt>
                <c:pt idx="22046">
                  <c:v>45.777999999999999</c:v>
                </c:pt>
                <c:pt idx="22047">
                  <c:v>45.777999999999999</c:v>
                </c:pt>
                <c:pt idx="22048">
                  <c:v>45.779000000000003</c:v>
                </c:pt>
                <c:pt idx="22049">
                  <c:v>45.779000000000003</c:v>
                </c:pt>
                <c:pt idx="22050">
                  <c:v>45.779000000000003</c:v>
                </c:pt>
                <c:pt idx="22051">
                  <c:v>45.78</c:v>
                </c:pt>
                <c:pt idx="22052">
                  <c:v>45.78</c:v>
                </c:pt>
                <c:pt idx="22053">
                  <c:v>45.78</c:v>
                </c:pt>
                <c:pt idx="22054">
                  <c:v>45.78</c:v>
                </c:pt>
                <c:pt idx="22055">
                  <c:v>45.780999999999999</c:v>
                </c:pt>
                <c:pt idx="22056">
                  <c:v>45.780999999999999</c:v>
                </c:pt>
                <c:pt idx="22057">
                  <c:v>45.780999999999999</c:v>
                </c:pt>
                <c:pt idx="22058">
                  <c:v>45.780999999999999</c:v>
                </c:pt>
                <c:pt idx="22059">
                  <c:v>45.782000000000004</c:v>
                </c:pt>
                <c:pt idx="22060">
                  <c:v>45.782000000000004</c:v>
                </c:pt>
                <c:pt idx="22061">
                  <c:v>45.782000000000004</c:v>
                </c:pt>
                <c:pt idx="22062">
                  <c:v>45.783000000000001</c:v>
                </c:pt>
                <c:pt idx="22063">
                  <c:v>45.783000000000001</c:v>
                </c:pt>
                <c:pt idx="22064">
                  <c:v>45.783000000000001</c:v>
                </c:pt>
                <c:pt idx="22065">
                  <c:v>45.783000000000001</c:v>
                </c:pt>
                <c:pt idx="22066">
                  <c:v>45.783999999999999</c:v>
                </c:pt>
                <c:pt idx="22067">
                  <c:v>45.783999999999999</c:v>
                </c:pt>
                <c:pt idx="22068">
                  <c:v>45.783999999999999</c:v>
                </c:pt>
                <c:pt idx="22069">
                  <c:v>45.785000000000004</c:v>
                </c:pt>
                <c:pt idx="22070">
                  <c:v>45.785000000000004</c:v>
                </c:pt>
                <c:pt idx="22071">
                  <c:v>45.785000000000004</c:v>
                </c:pt>
                <c:pt idx="22072">
                  <c:v>45.785000000000004</c:v>
                </c:pt>
                <c:pt idx="22073">
                  <c:v>45.786000000000001</c:v>
                </c:pt>
                <c:pt idx="22074">
                  <c:v>45.786000000000001</c:v>
                </c:pt>
                <c:pt idx="22075">
                  <c:v>45.786000000000001</c:v>
                </c:pt>
                <c:pt idx="22076">
                  <c:v>45.786999999999999</c:v>
                </c:pt>
                <c:pt idx="22077">
                  <c:v>45.786999999999999</c:v>
                </c:pt>
                <c:pt idx="22078">
                  <c:v>45.786999999999999</c:v>
                </c:pt>
                <c:pt idx="22079">
                  <c:v>45.786999999999999</c:v>
                </c:pt>
                <c:pt idx="22080">
                  <c:v>45.788000000000004</c:v>
                </c:pt>
                <c:pt idx="22081">
                  <c:v>45.788000000000004</c:v>
                </c:pt>
                <c:pt idx="22082">
                  <c:v>45.788000000000004</c:v>
                </c:pt>
                <c:pt idx="22083">
                  <c:v>45.789000000000001</c:v>
                </c:pt>
                <c:pt idx="22084">
                  <c:v>45.789000000000001</c:v>
                </c:pt>
                <c:pt idx="22085">
                  <c:v>45.789000000000001</c:v>
                </c:pt>
                <c:pt idx="22086">
                  <c:v>45.789000000000001</c:v>
                </c:pt>
                <c:pt idx="22087">
                  <c:v>45.79</c:v>
                </c:pt>
                <c:pt idx="22088">
                  <c:v>45.79</c:v>
                </c:pt>
                <c:pt idx="22089">
                  <c:v>45.79</c:v>
                </c:pt>
                <c:pt idx="22090">
                  <c:v>45.791000000000004</c:v>
                </c:pt>
                <c:pt idx="22091">
                  <c:v>45.791000000000004</c:v>
                </c:pt>
                <c:pt idx="22092">
                  <c:v>45.791000000000004</c:v>
                </c:pt>
                <c:pt idx="22093">
                  <c:v>45.791000000000004</c:v>
                </c:pt>
                <c:pt idx="22094">
                  <c:v>45.792000000000002</c:v>
                </c:pt>
                <c:pt idx="22095">
                  <c:v>45.792000000000002</c:v>
                </c:pt>
                <c:pt idx="22096">
                  <c:v>45.792000000000002</c:v>
                </c:pt>
                <c:pt idx="22097">
                  <c:v>45.792999999999999</c:v>
                </c:pt>
                <c:pt idx="22098">
                  <c:v>45.792999999999999</c:v>
                </c:pt>
                <c:pt idx="22099">
                  <c:v>45.792999999999999</c:v>
                </c:pt>
                <c:pt idx="22100">
                  <c:v>45.792999999999999</c:v>
                </c:pt>
                <c:pt idx="22101">
                  <c:v>45.794000000000004</c:v>
                </c:pt>
                <c:pt idx="22102">
                  <c:v>45.794000000000004</c:v>
                </c:pt>
                <c:pt idx="22103">
                  <c:v>45.794000000000004</c:v>
                </c:pt>
                <c:pt idx="22104">
                  <c:v>45.794000000000004</c:v>
                </c:pt>
                <c:pt idx="22105">
                  <c:v>45.795000000000002</c:v>
                </c:pt>
                <c:pt idx="22106">
                  <c:v>45.795000000000002</c:v>
                </c:pt>
                <c:pt idx="22107">
                  <c:v>45.795000000000002</c:v>
                </c:pt>
                <c:pt idx="22108">
                  <c:v>45.795999999999999</c:v>
                </c:pt>
                <c:pt idx="22109">
                  <c:v>45.795999999999999</c:v>
                </c:pt>
                <c:pt idx="22110">
                  <c:v>45.795999999999999</c:v>
                </c:pt>
                <c:pt idx="22111">
                  <c:v>45.795999999999999</c:v>
                </c:pt>
                <c:pt idx="22112">
                  <c:v>45.797000000000004</c:v>
                </c:pt>
                <c:pt idx="22113">
                  <c:v>45.797000000000004</c:v>
                </c:pt>
                <c:pt idx="22114">
                  <c:v>45.797000000000004</c:v>
                </c:pt>
                <c:pt idx="22115">
                  <c:v>45.798000000000002</c:v>
                </c:pt>
                <c:pt idx="22116">
                  <c:v>45.798000000000002</c:v>
                </c:pt>
                <c:pt idx="22117">
                  <c:v>45.798000000000002</c:v>
                </c:pt>
                <c:pt idx="22118">
                  <c:v>45.798000000000002</c:v>
                </c:pt>
                <c:pt idx="22119">
                  <c:v>45.798999999999999</c:v>
                </c:pt>
                <c:pt idx="22120">
                  <c:v>45.798999999999999</c:v>
                </c:pt>
                <c:pt idx="22121">
                  <c:v>45.798999999999999</c:v>
                </c:pt>
                <c:pt idx="22122">
                  <c:v>45.800000000000004</c:v>
                </c:pt>
                <c:pt idx="22123">
                  <c:v>45.800000000000004</c:v>
                </c:pt>
                <c:pt idx="22124">
                  <c:v>45.800000000000004</c:v>
                </c:pt>
                <c:pt idx="22125">
                  <c:v>45.800000000000004</c:v>
                </c:pt>
                <c:pt idx="22126">
                  <c:v>45.801000000000002</c:v>
                </c:pt>
                <c:pt idx="22127">
                  <c:v>45.801000000000002</c:v>
                </c:pt>
                <c:pt idx="22128">
                  <c:v>45.801000000000002</c:v>
                </c:pt>
                <c:pt idx="22129">
                  <c:v>45.802</c:v>
                </c:pt>
                <c:pt idx="22130">
                  <c:v>45.802</c:v>
                </c:pt>
                <c:pt idx="22131">
                  <c:v>45.802</c:v>
                </c:pt>
                <c:pt idx="22132">
                  <c:v>45.802</c:v>
                </c:pt>
                <c:pt idx="22133">
                  <c:v>45.803000000000004</c:v>
                </c:pt>
                <c:pt idx="22134">
                  <c:v>45.803000000000004</c:v>
                </c:pt>
                <c:pt idx="22135">
                  <c:v>45.803000000000004</c:v>
                </c:pt>
                <c:pt idx="22136">
                  <c:v>45.804000000000002</c:v>
                </c:pt>
                <c:pt idx="22137">
                  <c:v>45.804000000000002</c:v>
                </c:pt>
                <c:pt idx="22138">
                  <c:v>45.804000000000002</c:v>
                </c:pt>
                <c:pt idx="22139">
                  <c:v>45.804000000000002</c:v>
                </c:pt>
                <c:pt idx="22140">
                  <c:v>45.805</c:v>
                </c:pt>
                <c:pt idx="22141">
                  <c:v>45.805</c:v>
                </c:pt>
                <c:pt idx="22142">
                  <c:v>45.805</c:v>
                </c:pt>
                <c:pt idx="22143">
                  <c:v>45.806000000000004</c:v>
                </c:pt>
                <c:pt idx="22144">
                  <c:v>45.806000000000004</c:v>
                </c:pt>
                <c:pt idx="22145">
                  <c:v>45.806000000000004</c:v>
                </c:pt>
                <c:pt idx="22146">
                  <c:v>45.806000000000004</c:v>
                </c:pt>
                <c:pt idx="22147">
                  <c:v>45.807000000000002</c:v>
                </c:pt>
                <c:pt idx="22148">
                  <c:v>45.807000000000002</c:v>
                </c:pt>
                <c:pt idx="22149">
                  <c:v>45.807000000000002</c:v>
                </c:pt>
                <c:pt idx="22150">
                  <c:v>45.807000000000002</c:v>
                </c:pt>
                <c:pt idx="22151">
                  <c:v>45.808</c:v>
                </c:pt>
                <c:pt idx="22152">
                  <c:v>45.808</c:v>
                </c:pt>
                <c:pt idx="22153">
                  <c:v>45.808</c:v>
                </c:pt>
                <c:pt idx="22154">
                  <c:v>45.808999999999997</c:v>
                </c:pt>
                <c:pt idx="22155">
                  <c:v>45.808999999999997</c:v>
                </c:pt>
                <c:pt idx="22156">
                  <c:v>45.808999999999997</c:v>
                </c:pt>
                <c:pt idx="22157">
                  <c:v>45.808999999999997</c:v>
                </c:pt>
                <c:pt idx="22158">
                  <c:v>45.81</c:v>
                </c:pt>
                <c:pt idx="22159">
                  <c:v>45.81</c:v>
                </c:pt>
                <c:pt idx="22160">
                  <c:v>45.81</c:v>
                </c:pt>
                <c:pt idx="22161">
                  <c:v>45.811</c:v>
                </c:pt>
                <c:pt idx="22162">
                  <c:v>45.811</c:v>
                </c:pt>
                <c:pt idx="22163">
                  <c:v>45.811</c:v>
                </c:pt>
                <c:pt idx="22164">
                  <c:v>45.811</c:v>
                </c:pt>
                <c:pt idx="22165">
                  <c:v>45.811999999999998</c:v>
                </c:pt>
                <c:pt idx="22166">
                  <c:v>45.811999999999998</c:v>
                </c:pt>
                <c:pt idx="22167">
                  <c:v>45.811999999999998</c:v>
                </c:pt>
                <c:pt idx="22168">
                  <c:v>45.813000000000002</c:v>
                </c:pt>
                <c:pt idx="22169">
                  <c:v>45.813000000000002</c:v>
                </c:pt>
                <c:pt idx="22170">
                  <c:v>45.813000000000002</c:v>
                </c:pt>
                <c:pt idx="22171">
                  <c:v>45.813000000000002</c:v>
                </c:pt>
                <c:pt idx="22172">
                  <c:v>45.814</c:v>
                </c:pt>
                <c:pt idx="22173">
                  <c:v>45.814</c:v>
                </c:pt>
                <c:pt idx="22174">
                  <c:v>45.814</c:v>
                </c:pt>
                <c:pt idx="22175">
                  <c:v>45.814999999999998</c:v>
                </c:pt>
                <c:pt idx="22176">
                  <c:v>45.814999999999998</c:v>
                </c:pt>
                <c:pt idx="22177">
                  <c:v>45.814999999999998</c:v>
                </c:pt>
                <c:pt idx="22178">
                  <c:v>45.814999999999998</c:v>
                </c:pt>
                <c:pt idx="22179">
                  <c:v>45.816000000000003</c:v>
                </c:pt>
                <c:pt idx="22180">
                  <c:v>45.816000000000003</c:v>
                </c:pt>
                <c:pt idx="22181">
                  <c:v>45.816000000000003</c:v>
                </c:pt>
                <c:pt idx="22182">
                  <c:v>45.817</c:v>
                </c:pt>
                <c:pt idx="22183">
                  <c:v>45.817</c:v>
                </c:pt>
                <c:pt idx="22184">
                  <c:v>45.817</c:v>
                </c:pt>
                <c:pt idx="22185">
                  <c:v>45.817</c:v>
                </c:pt>
                <c:pt idx="22186">
                  <c:v>45.817999999999998</c:v>
                </c:pt>
                <c:pt idx="22187">
                  <c:v>45.817999999999998</c:v>
                </c:pt>
                <c:pt idx="22188">
                  <c:v>45.817999999999998</c:v>
                </c:pt>
                <c:pt idx="22189">
                  <c:v>45.819000000000003</c:v>
                </c:pt>
                <c:pt idx="22190">
                  <c:v>45.819000000000003</c:v>
                </c:pt>
                <c:pt idx="22191">
                  <c:v>45.819000000000003</c:v>
                </c:pt>
                <c:pt idx="22192">
                  <c:v>45.819000000000003</c:v>
                </c:pt>
                <c:pt idx="22193">
                  <c:v>45.82</c:v>
                </c:pt>
                <c:pt idx="22194">
                  <c:v>45.82</c:v>
                </c:pt>
                <c:pt idx="22195">
                  <c:v>45.82</c:v>
                </c:pt>
                <c:pt idx="22196">
                  <c:v>45.82</c:v>
                </c:pt>
                <c:pt idx="22197">
                  <c:v>45.820999999999998</c:v>
                </c:pt>
                <c:pt idx="22198">
                  <c:v>45.820999999999998</c:v>
                </c:pt>
                <c:pt idx="22199">
                  <c:v>45.820999999999998</c:v>
                </c:pt>
                <c:pt idx="22200">
                  <c:v>45.822000000000003</c:v>
                </c:pt>
                <c:pt idx="22201">
                  <c:v>45.822000000000003</c:v>
                </c:pt>
                <c:pt idx="22202">
                  <c:v>45.822000000000003</c:v>
                </c:pt>
                <c:pt idx="22203">
                  <c:v>45.822000000000003</c:v>
                </c:pt>
                <c:pt idx="22204">
                  <c:v>45.823</c:v>
                </c:pt>
                <c:pt idx="22205">
                  <c:v>45.823</c:v>
                </c:pt>
                <c:pt idx="22206">
                  <c:v>45.823</c:v>
                </c:pt>
                <c:pt idx="22207">
                  <c:v>45.823999999999998</c:v>
                </c:pt>
                <c:pt idx="22208">
                  <c:v>45.823999999999998</c:v>
                </c:pt>
                <c:pt idx="22209">
                  <c:v>45.823999999999998</c:v>
                </c:pt>
                <c:pt idx="22210">
                  <c:v>45.823999999999998</c:v>
                </c:pt>
                <c:pt idx="22211">
                  <c:v>45.825000000000003</c:v>
                </c:pt>
                <c:pt idx="22212">
                  <c:v>45.825000000000003</c:v>
                </c:pt>
                <c:pt idx="22213">
                  <c:v>45.825000000000003</c:v>
                </c:pt>
                <c:pt idx="22214">
                  <c:v>45.826000000000001</c:v>
                </c:pt>
                <c:pt idx="22215">
                  <c:v>45.826000000000001</c:v>
                </c:pt>
                <c:pt idx="22216">
                  <c:v>45.826000000000001</c:v>
                </c:pt>
                <c:pt idx="22217">
                  <c:v>45.826000000000001</c:v>
                </c:pt>
                <c:pt idx="22218">
                  <c:v>45.826999999999998</c:v>
                </c:pt>
                <c:pt idx="22219">
                  <c:v>45.826999999999998</c:v>
                </c:pt>
                <c:pt idx="22220">
                  <c:v>45.826999999999998</c:v>
                </c:pt>
                <c:pt idx="22221">
                  <c:v>45.828000000000003</c:v>
                </c:pt>
                <c:pt idx="22222">
                  <c:v>45.828000000000003</c:v>
                </c:pt>
                <c:pt idx="22223">
                  <c:v>45.828000000000003</c:v>
                </c:pt>
                <c:pt idx="22224">
                  <c:v>45.828000000000003</c:v>
                </c:pt>
                <c:pt idx="22225">
                  <c:v>45.829000000000001</c:v>
                </c:pt>
                <c:pt idx="22226">
                  <c:v>45.829000000000001</c:v>
                </c:pt>
                <c:pt idx="22227">
                  <c:v>45.829000000000001</c:v>
                </c:pt>
                <c:pt idx="22228">
                  <c:v>45.83</c:v>
                </c:pt>
                <c:pt idx="22229">
                  <c:v>45.83</c:v>
                </c:pt>
                <c:pt idx="22230">
                  <c:v>45.83</c:v>
                </c:pt>
                <c:pt idx="22231">
                  <c:v>45.83</c:v>
                </c:pt>
                <c:pt idx="22232">
                  <c:v>45.831000000000003</c:v>
                </c:pt>
                <c:pt idx="22233">
                  <c:v>45.831000000000003</c:v>
                </c:pt>
                <c:pt idx="22234">
                  <c:v>45.831000000000003</c:v>
                </c:pt>
                <c:pt idx="22235">
                  <c:v>45.832000000000001</c:v>
                </c:pt>
                <c:pt idx="22236">
                  <c:v>45.832000000000001</c:v>
                </c:pt>
                <c:pt idx="22237">
                  <c:v>45.832000000000001</c:v>
                </c:pt>
                <c:pt idx="22238">
                  <c:v>45.832000000000001</c:v>
                </c:pt>
                <c:pt idx="22239">
                  <c:v>45.832999999999998</c:v>
                </c:pt>
                <c:pt idx="22240">
                  <c:v>45.832999999999998</c:v>
                </c:pt>
                <c:pt idx="22241">
                  <c:v>45.832999999999998</c:v>
                </c:pt>
                <c:pt idx="22242">
                  <c:v>45.834000000000003</c:v>
                </c:pt>
                <c:pt idx="22243">
                  <c:v>45.834000000000003</c:v>
                </c:pt>
                <c:pt idx="22244">
                  <c:v>45.834000000000003</c:v>
                </c:pt>
                <c:pt idx="22245">
                  <c:v>45.834000000000003</c:v>
                </c:pt>
                <c:pt idx="22246">
                  <c:v>45.835000000000001</c:v>
                </c:pt>
                <c:pt idx="22247">
                  <c:v>45.835000000000001</c:v>
                </c:pt>
                <c:pt idx="22248">
                  <c:v>45.835000000000001</c:v>
                </c:pt>
                <c:pt idx="22249">
                  <c:v>45.835000000000001</c:v>
                </c:pt>
                <c:pt idx="22250">
                  <c:v>45.835999999999999</c:v>
                </c:pt>
                <c:pt idx="22251">
                  <c:v>45.835999999999999</c:v>
                </c:pt>
                <c:pt idx="22252">
                  <c:v>45.835999999999999</c:v>
                </c:pt>
                <c:pt idx="22253">
                  <c:v>45.837000000000003</c:v>
                </c:pt>
                <c:pt idx="22254">
                  <c:v>45.837000000000003</c:v>
                </c:pt>
                <c:pt idx="22255">
                  <c:v>45.837000000000003</c:v>
                </c:pt>
                <c:pt idx="22256">
                  <c:v>45.837000000000003</c:v>
                </c:pt>
                <c:pt idx="22257">
                  <c:v>45.838000000000001</c:v>
                </c:pt>
                <c:pt idx="22258">
                  <c:v>45.838000000000001</c:v>
                </c:pt>
                <c:pt idx="22259">
                  <c:v>45.838000000000001</c:v>
                </c:pt>
                <c:pt idx="22260">
                  <c:v>45.838999999999999</c:v>
                </c:pt>
                <c:pt idx="22261">
                  <c:v>45.838999999999999</c:v>
                </c:pt>
                <c:pt idx="22262">
                  <c:v>45.838999999999999</c:v>
                </c:pt>
                <c:pt idx="22263">
                  <c:v>45.838999999999999</c:v>
                </c:pt>
                <c:pt idx="22264">
                  <c:v>45.84</c:v>
                </c:pt>
                <c:pt idx="22265">
                  <c:v>45.84</c:v>
                </c:pt>
                <c:pt idx="22266">
                  <c:v>45.84</c:v>
                </c:pt>
                <c:pt idx="22267">
                  <c:v>45.841000000000001</c:v>
                </c:pt>
                <c:pt idx="22268">
                  <c:v>45.841000000000001</c:v>
                </c:pt>
                <c:pt idx="22269">
                  <c:v>45.841000000000001</c:v>
                </c:pt>
                <c:pt idx="22270">
                  <c:v>45.841000000000001</c:v>
                </c:pt>
                <c:pt idx="22271">
                  <c:v>45.841999999999999</c:v>
                </c:pt>
                <c:pt idx="22272">
                  <c:v>45.841999999999999</c:v>
                </c:pt>
                <c:pt idx="22273">
                  <c:v>45.841999999999999</c:v>
                </c:pt>
                <c:pt idx="22274">
                  <c:v>45.843000000000004</c:v>
                </c:pt>
                <c:pt idx="22275">
                  <c:v>45.843000000000004</c:v>
                </c:pt>
                <c:pt idx="22276">
                  <c:v>45.843000000000004</c:v>
                </c:pt>
                <c:pt idx="22277">
                  <c:v>45.843000000000004</c:v>
                </c:pt>
                <c:pt idx="22278">
                  <c:v>45.844000000000001</c:v>
                </c:pt>
                <c:pt idx="22279">
                  <c:v>45.844000000000001</c:v>
                </c:pt>
                <c:pt idx="22280">
                  <c:v>45.844000000000001</c:v>
                </c:pt>
                <c:pt idx="22281">
                  <c:v>45.844999999999999</c:v>
                </c:pt>
                <c:pt idx="22282">
                  <c:v>45.844999999999999</c:v>
                </c:pt>
                <c:pt idx="22283">
                  <c:v>45.844999999999999</c:v>
                </c:pt>
                <c:pt idx="22284">
                  <c:v>45.844999999999999</c:v>
                </c:pt>
                <c:pt idx="22285">
                  <c:v>45.846000000000004</c:v>
                </c:pt>
                <c:pt idx="22286">
                  <c:v>45.846000000000004</c:v>
                </c:pt>
                <c:pt idx="22287">
                  <c:v>45.846000000000004</c:v>
                </c:pt>
                <c:pt idx="22288">
                  <c:v>45.847000000000001</c:v>
                </c:pt>
                <c:pt idx="22289">
                  <c:v>45.847000000000001</c:v>
                </c:pt>
                <c:pt idx="22290">
                  <c:v>45.847000000000001</c:v>
                </c:pt>
                <c:pt idx="22291">
                  <c:v>45.847000000000001</c:v>
                </c:pt>
                <c:pt idx="22292">
                  <c:v>45.847999999999999</c:v>
                </c:pt>
                <c:pt idx="22293">
                  <c:v>45.847999999999999</c:v>
                </c:pt>
                <c:pt idx="22294">
                  <c:v>45.847999999999999</c:v>
                </c:pt>
                <c:pt idx="22295">
                  <c:v>45.847999999999999</c:v>
                </c:pt>
                <c:pt idx="22296">
                  <c:v>45.849000000000004</c:v>
                </c:pt>
                <c:pt idx="22297">
                  <c:v>45.849000000000004</c:v>
                </c:pt>
                <c:pt idx="22298">
                  <c:v>45.849000000000004</c:v>
                </c:pt>
                <c:pt idx="22299">
                  <c:v>45.85</c:v>
                </c:pt>
                <c:pt idx="22300">
                  <c:v>45.85</c:v>
                </c:pt>
                <c:pt idx="22301">
                  <c:v>45.85</c:v>
                </c:pt>
                <c:pt idx="22302">
                  <c:v>45.85</c:v>
                </c:pt>
                <c:pt idx="22303">
                  <c:v>45.850999999999999</c:v>
                </c:pt>
                <c:pt idx="22304">
                  <c:v>45.850999999999999</c:v>
                </c:pt>
                <c:pt idx="22305">
                  <c:v>45.850999999999999</c:v>
                </c:pt>
                <c:pt idx="22306">
                  <c:v>45.852000000000004</c:v>
                </c:pt>
                <c:pt idx="22307">
                  <c:v>45.852000000000004</c:v>
                </c:pt>
                <c:pt idx="22308">
                  <c:v>45.852000000000004</c:v>
                </c:pt>
                <c:pt idx="22309">
                  <c:v>45.852000000000004</c:v>
                </c:pt>
                <c:pt idx="22310">
                  <c:v>45.853000000000002</c:v>
                </c:pt>
                <c:pt idx="22311">
                  <c:v>45.853000000000002</c:v>
                </c:pt>
                <c:pt idx="22312">
                  <c:v>45.853000000000002</c:v>
                </c:pt>
                <c:pt idx="22313">
                  <c:v>45.853999999999999</c:v>
                </c:pt>
                <c:pt idx="22314">
                  <c:v>45.853999999999999</c:v>
                </c:pt>
                <c:pt idx="22315">
                  <c:v>45.853999999999999</c:v>
                </c:pt>
                <c:pt idx="22316">
                  <c:v>45.853999999999999</c:v>
                </c:pt>
                <c:pt idx="22317">
                  <c:v>45.855000000000004</c:v>
                </c:pt>
                <c:pt idx="22318">
                  <c:v>45.855000000000004</c:v>
                </c:pt>
                <c:pt idx="22319">
                  <c:v>45.855000000000004</c:v>
                </c:pt>
                <c:pt idx="22320">
                  <c:v>45.856000000000002</c:v>
                </c:pt>
                <c:pt idx="22321">
                  <c:v>45.856000000000002</c:v>
                </c:pt>
                <c:pt idx="22322">
                  <c:v>45.856000000000002</c:v>
                </c:pt>
                <c:pt idx="22323">
                  <c:v>45.856000000000002</c:v>
                </c:pt>
                <c:pt idx="22324">
                  <c:v>45.856999999999999</c:v>
                </c:pt>
                <c:pt idx="22325">
                  <c:v>45.856999999999999</c:v>
                </c:pt>
                <c:pt idx="22326">
                  <c:v>45.856999999999999</c:v>
                </c:pt>
                <c:pt idx="22327">
                  <c:v>45.858000000000004</c:v>
                </c:pt>
                <c:pt idx="22328">
                  <c:v>45.858000000000004</c:v>
                </c:pt>
                <c:pt idx="22329">
                  <c:v>45.858000000000004</c:v>
                </c:pt>
                <c:pt idx="22330">
                  <c:v>45.858000000000004</c:v>
                </c:pt>
                <c:pt idx="22331">
                  <c:v>45.859000000000002</c:v>
                </c:pt>
                <c:pt idx="22332">
                  <c:v>45.859000000000002</c:v>
                </c:pt>
                <c:pt idx="22333">
                  <c:v>45.859000000000002</c:v>
                </c:pt>
                <c:pt idx="22334">
                  <c:v>45.859000000000002</c:v>
                </c:pt>
                <c:pt idx="22335">
                  <c:v>45.86</c:v>
                </c:pt>
                <c:pt idx="22336">
                  <c:v>45.86</c:v>
                </c:pt>
                <c:pt idx="22337">
                  <c:v>45.86</c:v>
                </c:pt>
                <c:pt idx="22338">
                  <c:v>45.861000000000004</c:v>
                </c:pt>
                <c:pt idx="22339">
                  <c:v>45.861000000000004</c:v>
                </c:pt>
                <c:pt idx="22340">
                  <c:v>45.861000000000004</c:v>
                </c:pt>
                <c:pt idx="22341">
                  <c:v>45.861000000000004</c:v>
                </c:pt>
                <c:pt idx="22342">
                  <c:v>45.862000000000002</c:v>
                </c:pt>
                <c:pt idx="22343">
                  <c:v>45.862000000000002</c:v>
                </c:pt>
                <c:pt idx="22344">
                  <c:v>45.862000000000002</c:v>
                </c:pt>
                <c:pt idx="22345">
                  <c:v>45.863</c:v>
                </c:pt>
                <c:pt idx="22346">
                  <c:v>45.863</c:v>
                </c:pt>
                <c:pt idx="22347">
                  <c:v>45.863</c:v>
                </c:pt>
                <c:pt idx="22348">
                  <c:v>45.863</c:v>
                </c:pt>
                <c:pt idx="22349">
                  <c:v>45.864000000000004</c:v>
                </c:pt>
                <c:pt idx="22350">
                  <c:v>45.864000000000004</c:v>
                </c:pt>
                <c:pt idx="22351">
                  <c:v>45.864000000000004</c:v>
                </c:pt>
                <c:pt idx="22352">
                  <c:v>45.865000000000002</c:v>
                </c:pt>
                <c:pt idx="22353">
                  <c:v>45.865000000000002</c:v>
                </c:pt>
                <c:pt idx="22354">
                  <c:v>45.865000000000002</c:v>
                </c:pt>
                <c:pt idx="22355">
                  <c:v>45.865000000000002</c:v>
                </c:pt>
                <c:pt idx="22356">
                  <c:v>45.866</c:v>
                </c:pt>
                <c:pt idx="22357">
                  <c:v>45.866</c:v>
                </c:pt>
                <c:pt idx="22358">
                  <c:v>45.866</c:v>
                </c:pt>
                <c:pt idx="22359">
                  <c:v>45.867000000000004</c:v>
                </c:pt>
                <c:pt idx="22360">
                  <c:v>45.867000000000004</c:v>
                </c:pt>
                <c:pt idx="22361">
                  <c:v>45.867000000000004</c:v>
                </c:pt>
                <c:pt idx="22362">
                  <c:v>45.867000000000004</c:v>
                </c:pt>
                <c:pt idx="22363">
                  <c:v>45.868000000000002</c:v>
                </c:pt>
                <c:pt idx="22364">
                  <c:v>45.868000000000002</c:v>
                </c:pt>
                <c:pt idx="22365">
                  <c:v>45.868000000000002</c:v>
                </c:pt>
                <c:pt idx="22366">
                  <c:v>45.869</c:v>
                </c:pt>
                <c:pt idx="22367">
                  <c:v>45.869</c:v>
                </c:pt>
                <c:pt idx="22368">
                  <c:v>45.869</c:v>
                </c:pt>
                <c:pt idx="22369">
                  <c:v>45.869</c:v>
                </c:pt>
                <c:pt idx="22370">
                  <c:v>45.87</c:v>
                </c:pt>
                <c:pt idx="22371">
                  <c:v>45.87</c:v>
                </c:pt>
                <c:pt idx="22372">
                  <c:v>45.87</c:v>
                </c:pt>
                <c:pt idx="22373">
                  <c:v>45.87</c:v>
                </c:pt>
                <c:pt idx="22374">
                  <c:v>45.871000000000002</c:v>
                </c:pt>
                <c:pt idx="22375">
                  <c:v>45.871000000000002</c:v>
                </c:pt>
                <c:pt idx="22376">
                  <c:v>45.871000000000002</c:v>
                </c:pt>
                <c:pt idx="22377">
                  <c:v>45.872</c:v>
                </c:pt>
                <c:pt idx="22378">
                  <c:v>45.872</c:v>
                </c:pt>
                <c:pt idx="22379">
                  <c:v>45.872</c:v>
                </c:pt>
                <c:pt idx="22380">
                  <c:v>45.872</c:v>
                </c:pt>
                <c:pt idx="22381">
                  <c:v>45.872999999999998</c:v>
                </c:pt>
                <c:pt idx="22382">
                  <c:v>45.872999999999998</c:v>
                </c:pt>
                <c:pt idx="22383">
                  <c:v>45.872999999999998</c:v>
                </c:pt>
                <c:pt idx="22384">
                  <c:v>45.874000000000002</c:v>
                </c:pt>
                <c:pt idx="22385">
                  <c:v>45.874000000000002</c:v>
                </c:pt>
                <c:pt idx="22386">
                  <c:v>45.874000000000002</c:v>
                </c:pt>
                <c:pt idx="22387">
                  <c:v>45.874000000000002</c:v>
                </c:pt>
                <c:pt idx="22388">
                  <c:v>45.875</c:v>
                </c:pt>
                <c:pt idx="22389">
                  <c:v>45.875</c:v>
                </c:pt>
                <c:pt idx="22390">
                  <c:v>45.875</c:v>
                </c:pt>
                <c:pt idx="22391">
                  <c:v>45.875999999999998</c:v>
                </c:pt>
                <c:pt idx="22392">
                  <c:v>45.875999999999998</c:v>
                </c:pt>
                <c:pt idx="22393">
                  <c:v>45.875999999999998</c:v>
                </c:pt>
                <c:pt idx="22394">
                  <c:v>45.875999999999998</c:v>
                </c:pt>
                <c:pt idx="22395">
                  <c:v>45.877000000000002</c:v>
                </c:pt>
                <c:pt idx="22396">
                  <c:v>45.877000000000002</c:v>
                </c:pt>
                <c:pt idx="22397">
                  <c:v>45.877000000000002</c:v>
                </c:pt>
                <c:pt idx="22398">
                  <c:v>45.878</c:v>
                </c:pt>
                <c:pt idx="22399">
                  <c:v>45.878</c:v>
                </c:pt>
                <c:pt idx="22400">
                  <c:v>45.878</c:v>
                </c:pt>
                <c:pt idx="22401">
                  <c:v>45.878</c:v>
                </c:pt>
                <c:pt idx="22402">
                  <c:v>45.878999999999998</c:v>
                </c:pt>
                <c:pt idx="22403">
                  <c:v>45.878999999999998</c:v>
                </c:pt>
                <c:pt idx="22404">
                  <c:v>45.878999999999998</c:v>
                </c:pt>
                <c:pt idx="22405">
                  <c:v>45.878999999999998</c:v>
                </c:pt>
                <c:pt idx="22406">
                  <c:v>45.88</c:v>
                </c:pt>
                <c:pt idx="22407">
                  <c:v>45.88</c:v>
                </c:pt>
                <c:pt idx="22408">
                  <c:v>45.88</c:v>
                </c:pt>
                <c:pt idx="22409">
                  <c:v>45.881</c:v>
                </c:pt>
                <c:pt idx="22410">
                  <c:v>45.881</c:v>
                </c:pt>
                <c:pt idx="22411">
                  <c:v>45.881</c:v>
                </c:pt>
                <c:pt idx="22412">
                  <c:v>45.881</c:v>
                </c:pt>
                <c:pt idx="22413">
                  <c:v>45.881999999999998</c:v>
                </c:pt>
                <c:pt idx="22414">
                  <c:v>45.881999999999998</c:v>
                </c:pt>
                <c:pt idx="22415">
                  <c:v>45.881999999999998</c:v>
                </c:pt>
                <c:pt idx="22416">
                  <c:v>45.883000000000003</c:v>
                </c:pt>
                <c:pt idx="22417">
                  <c:v>45.883000000000003</c:v>
                </c:pt>
                <c:pt idx="22418">
                  <c:v>45.883000000000003</c:v>
                </c:pt>
                <c:pt idx="22419">
                  <c:v>45.883000000000003</c:v>
                </c:pt>
                <c:pt idx="22420">
                  <c:v>45.884</c:v>
                </c:pt>
                <c:pt idx="22421">
                  <c:v>45.884</c:v>
                </c:pt>
                <c:pt idx="22422">
                  <c:v>45.884</c:v>
                </c:pt>
                <c:pt idx="22423">
                  <c:v>45.884999999999998</c:v>
                </c:pt>
                <c:pt idx="22424">
                  <c:v>45.884999999999998</c:v>
                </c:pt>
                <c:pt idx="22425">
                  <c:v>45.884999999999998</c:v>
                </c:pt>
                <c:pt idx="22426">
                  <c:v>45.884999999999998</c:v>
                </c:pt>
                <c:pt idx="22427">
                  <c:v>45.886000000000003</c:v>
                </c:pt>
                <c:pt idx="22428">
                  <c:v>45.886000000000003</c:v>
                </c:pt>
                <c:pt idx="22429">
                  <c:v>45.886000000000003</c:v>
                </c:pt>
                <c:pt idx="22430">
                  <c:v>45.887</c:v>
                </c:pt>
                <c:pt idx="22431">
                  <c:v>45.887</c:v>
                </c:pt>
                <c:pt idx="22432">
                  <c:v>45.887</c:v>
                </c:pt>
                <c:pt idx="22433">
                  <c:v>45.887</c:v>
                </c:pt>
                <c:pt idx="22434">
                  <c:v>45.887999999999998</c:v>
                </c:pt>
                <c:pt idx="22435">
                  <c:v>45.887999999999998</c:v>
                </c:pt>
                <c:pt idx="22436">
                  <c:v>45.887999999999998</c:v>
                </c:pt>
                <c:pt idx="22437">
                  <c:v>45.887999999999998</c:v>
                </c:pt>
                <c:pt idx="22438">
                  <c:v>45.889000000000003</c:v>
                </c:pt>
                <c:pt idx="22439">
                  <c:v>45.889000000000003</c:v>
                </c:pt>
                <c:pt idx="22440">
                  <c:v>45.889000000000003</c:v>
                </c:pt>
                <c:pt idx="22441">
                  <c:v>45.89</c:v>
                </c:pt>
                <c:pt idx="22442">
                  <c:v>45.89</c:v>
                </c:pt>
                <c:pt idx="22443">
                  <c:v>45.89</c:v>
                </c:pt>
                <c:pt idx="22444">
                  <c:v>45.89</c:v>
                </c:pt>
                <c:pt idx="22445">
                  <c:v>45.890999999999998</c:v>
                </c:pt>
                <c:pt idx="22446">
                  <c:v>45.890999999999998</c:v>
                </c:pt>
                <c:pt idx="22447">
                  <c:v>45.890999999999998</c:v>
                </c:pt>
                <c:pt idx="22448">
                  <c:v>45.892000000000003</c:v>
                </c:pt>
                <c:pt idx="22449">
                  <c:v>45.892000000000003</c:v>
                </c:pt>
                <c:pt idx="22450">
                  <c:v>45.892000000000003</c:v>
                </c:pt>
                <c:pt idx="22451">
                  <c:v>45.892000000000003</c:v>
                </c:pt>
                <c:pt idx="22452">
                  <c:v>45.893000000000001</c:v>
                </c:pt>
                <c:pt idx="22453">
                  <c:v>45.893000000000001</c:v>
                </c:pt>
                <c:pt idx="22454">
                  <c:v>45.893000000000001</c:v>
                </c:pt>
                <c:pt idx="22455">
                  <c:v>45.893999999999998</c:v>
                </c:pt>
                <c:pt idx="22456">
                  <c:v>45.893999999999998</c:v>
                </c:pt>
                <c:pt idx="22457">
                  <c:v>45.893999999999998</c:v>
                </c:pt>
                <c:pt idx="22458">
                  <c:v>45.893999999999998</c:v>
                </c:pt>
                <c:pt idx="22459">
                  <c:v>45.895000000000003</c:v>
                </c:pt>
                <c:pt idx="22460">
                  <c:v>45.895000000000003</c:v>
                </c:pt>
                <c:pt idx="22461">
                  <c:v>45.895000000000003</c:v>
                </c:pt>
                <c:pt idx="22462">
                  <c:v>45.896000000000001</c:v>
                </c:pt>
                <c:pt idx="22463">
                  <c:v>45.896000000000001</c:v>
                </c:pt>
                <c:pt idx="22464">
                  <c:v>45.896000000000001</c:v>
                </c:pt>
                <c:pt idx="22465">
                  <c:v>45.896000000000001</c:v>
                </c:pt>
                <c:pt idx="22466">
                  <c:v>45.896999999999998</c:v>
                </c:pt>
                <c:pt idx="22467">
                  <c:v>45.896999999999998</c:v>
                </c:pt>
                <c:pt idx="22468">
                  <c:v>45.896999999999998</c:v>
                </c:pt>
                <c:pt idx="22469">
                  <c:v>45.898000000000003</c:v>
                </c:pt>
                <c:pt idx="22470">
                  <c:v>45.898000000000003</c:v>
                </c:pt>
                <c:pt idx="22471">
                  <c:v>45.898000000000003</c:v>
                </c:pt>
                <c:pt idx="22472">
                  <c:v>45.898000000000003</c:v>
                </c:pt>
                <c:pt idx="22473">
                  <c:v>45.899000000000001</c:v>
                </c:pt>
                <c:pt idx="22474">
                  <c:v>45.899000000000001</c:v>
                </c:pt>
                <c:pt idx="22475">
                  <c:v>45.899000000000001</c:v>
                </c:pt>
                <c:pt idx="22476">
                  <c:v>45.899000000000001</c:v>
                </c:pt>
                <c:pt idx="22477">
                  <c:v>45.9</c:v>
                </c:pt>
                <c:pt idx="22478">
                  <c:v>45.9</c:v>
                </c:pt>
                <c:pt idx="22479">
                  <c:v>45.9</c:v>
                </c:pt>
                <c:pt idx="22480">
                  <c:v>45.901000000000003</c:v>
                </c:pt>
                <c:pt idx="22481">
                  <c:v>45.901000000000003</c:v>
                </c:pt>
                <c:pt idx="22482">
                  <c:v>45.901000000000003</c:v>
                </c:pt>
                <c:pt idx="22483">
                  <c:v>45.901000000000003</c:v>
                </c:pt>
                <c:pt idx="22484">
                  <c:v>45.902000000000001</c:v>
                </c:pt>
                <c:pt idx="22485">
                  <c:v>45.902000000000001</c:v>
                </c:pt>
                <c:pt idx="22486">
                  <c:v>45.902000000000001</c:v>
                </c:pt>
                <c:pt idx="22487">
                  <c:v>45.902999999999999</c:v>
                </c:pt>
                <c:pt idx="22488">
                  <c:v>45.902999999999999</c:v>
                </c:pt>
                <c:pt idx="22489">
                  <c:v>45.902999999999999</c:v>
                </c:pt>
                <c:pt idx="22490">
                  <c:v>45.902999999999999</c:v>
                </c:pt>
                <c:pt idx="22491">
                  <c:v>45.904000000000003</c:v>
                </c:pt>
                <c:pt idx="22492">
                  <c:v>45.904000000000003</c:v>
                </c:pt>
                <c:pt idx="22493">
                  <c:v>45.904000000000003</c:v>
                </c:pt>
                <c:pt idx="22494">
                  <c:v>45.905000000000001</c:v>
                </c:pt>
                <c:pt idx="22495">
                  <c:v>45.905000000000001</c:v>
                </c:pt>
                <c:pt idx="22496">
                  <c:v>45.905000000000001</c:v>
                </c:pt>
                <c:pt idx="22497">
                  <c:v>45.905000000000001</c:v>
                </c:pt>
                <c:pt idx="22498">
                  <c:v>45.905999999999999</c:v>
                </c:pt>
                <c:pt idx="22499">
                  <c:v>45.905999999999999</c:v>
                </c:pt>
                <c:pt idx="22500">
                  <c:v>45.905999999999999</c:v>
                </c:pt>
                <c:pt idx="22501">
                  <c:v>45.907000000000004</c:v>
                </c:pt>
                <c:pt idx="22502">
                  <c:v>45.907000000000004</c:v>
                </c:pt>
                <c:pt idx="22503">
                  <c:v>45.907000000000004</c:v>
                </c:pt>
                <c:pt idx="22504">
                  <c:v>45.907000000000004</c:v>
                </c:pt>
                <c:pt idx="22505">
                  <c:v>45.908000000000001</c:v>
                </c:pt>
                <c:pt idx="22506">
                  <c:v>45.908000000000001</c:v>
                </c:pt>
                <c:pt idx="22507">
                  <c:v>45.908000000000001</c:v>
                </c:pt>
                <c:pt idx="22508">
                  <c:v>45.908000000000001</c:v>
                </c:pt>
                <c:pt idx="22509">
                  <c:v>45.908999999999999</c:v>
                </c:pt>
                <c:pt idx="22510">
                  <c:v>45.908999999999999</c:v>
                </c:pt>
                <c:pt idx="22511">
                  <c:v>45.908999999999999</c:v>
                </c:pt>
                <c:pt idx="22512">
                  <c:v>45.910000000000004</c:v>
                </c:pt>
                <c:pt idx="22513">
                  <c:v>45.910000000000004</c:v>
                </c:pt>
                <c:pt idx="22514">
                  <c:v>45.910000000000004</c:v>
                </c:pt>
                <c:pt idx="22515">
                  <c:v>45.910000000000004</c:v>
                </c:pt>
                <c:pt idx="22516">
                  <c:v>45.911000000000001</c:v>
                </c:pt>
                <c:pt idx="22517">
                  <c:v>45.911000000000001</c:v>
                </c:pt>
                <c:pt idx="22518">
                  <c:v>45.911000000000001</c:v>
                </c:pt>
                <c:pt idx="22519">
                  <c:v>45.911999999999999</c:v>
                </c:pt>
                <c:pt idx="22520">
                  <c:v>45.911999999999999</c:v>
                </c:pt>
                <c:pt idx="22521">
                  <c:v>45.911999999999999</c:v>
                </c:pt>
                <c:pt idx="22522">
                  <c:v>45.911999999999999</c:v>
                </c:pt>
                <c:pt idx="22523">
                  <c:v>45.913000000000004</c:v>
                </c:pt>
                <c:pt idx="22524">
                  <c:v>45.913000000000004</c:v>
                </c:pt>
                <c:pt idx="22525">
                  <c:v>45.913000000000004</c:v>
                </c:pt>
                <c:pt idx="22526">
                  <c:v>45.914000000000001</c:v>
                </c:pt>
                <c:pt idx="22527">
                  <c:v>45.914000000000001</c:v>
                </c:pt>
                <c:pt idx="22528">
                  <c:v>45.914000000000001</c:v>
                </c:pt>
                <c:pt idx="22529">
                  <c:v>45.914000000000001</c:v>
                </c:pt>
                <c:pt idx="22530">
                  <c:v>45.914999999999999</c:v>
                </c:pt>
                <c:pt idx="22531">
                  <c:v>45.914999999999999</c:v>
                </c:pt>
                <c:pt idx="22532">
                  <c:v>45.914999999999999</c:v>
                </c:pt>
                <c:pt idx="22533">
                  <c:v>45.916000000000004</c:v>
                </c:pt>
                <c:pt idx="22534">
                  <c:v>45.916000000000004</c:v>
                </c:pt>
                <c:pt idx="22535">
                  <c:v>45.916000000000004</c:v>
                </c:pt>
                <c:pt idx="22536">
                  <c:v>45.916000000000004</c:v>
                </c:pt>
                <c:pt idx="22537">
                  <c:v>45.917000000000002</c:v>
                </c:pt>
                <c:pt idx="22538">
                  <c:v>45.917000000000002</c:v>
                </c:pt>
                <c:pt idx="22539">
                  <c:v>45.917000000000002</c:v>
                </c:pt>
                <c:pt idx="22540">
                  <c:v>45.917000000000002</c:v>
                </c:pt>
                <c:pt idx="22541">
                  <c:v>45.917999999999999</c:v>
                </c:pt>
                <c:pt idx="22542">
                  <c:v>45.917999999999999</c:v>
                </c:pt>
                <c:pt idx="22543">
                  <c:v>45.917999999999999</c:v>
                </c:pt>
                <c:pt idx="22544">
                  <c:v>45.919000000000004</c:v>
                </c:pt>
                <c:pt idx="22545">
                  <c:v>45.919000000000004</c:v>
                </c:pt>
                <c:pt idx="22546">
                  <c:v>45.919000000000004</c:v>
                </c:pt>
                <c:pt idx="22547">
                  <c:v>45.919000000000004</c:v>
                </c:pt>
                <c:pt idx="22548">
                  <c:v>45.92</c:v>
                </c:pt>
                <c:pt idx="22549">
                  <c:v>45.92</c:v>
                </c:pt>
                <c:pt idx="22550">
                  <c:v>45.92</c:v>
                </c:pt>
                <c:pt idx="22551">
                  <c:v>45.920999999999999</c:v>
                </c:pt>
                <c:pt idx="22552">
                  <c:v>45.920999999999999</c:v>
                </c:pt>
                <c:pt idx="22553">
                  <c:v>45.920999999999999</c:v>
                </c:pt>
                <c:pt idx="22554">
                  <c:v>45.920999999999999</c:v>
                </c:pt>
                <c:pt idx="22555">
                  <c:v>45.922000000000004</c:v>
                </c:pt>
                <c:pt idx="22556">
                  <c:v>45.922000000000004</c:v>
                </c:pt>
                <c:pt idx="22557">
                  <c:v>45.922000000000004</c:v>
                </c:pt>
                <c:pt idx="22558">
                  <c:v>45.923000000000002</c:v>
                </c:pt>
                <c:pt idx="22559">
                  <c:v>45.923000000000002</c:v>
                </c:pt>
                <c:pt idx="22560">
                  <c:v>45.923000000000002</c:v>
                </c:pt>
                <c:pt idx="22561">
                  <c:v>45.923000000000002</c:v>
                </c:pt>
                <c:pt idx="22562">
                  <c:v>45.923999999999999</c:v>
                </c:pt>
                <c:pt idx="22563">
                  <c:v>45.923999999999999</c:v>
                </c:pt>
                <c:pt idx="22564">
                  <c:v>45.923999999999999</c:v>
                </c:pt>
                <c:pt idx="22565">
                  <c:v>45.925000000000004</c:v>
                </c:pt>
                <c:pt idx="22566">
                  <c:v>45.925000000000004</c:v>
                </c:pt>
                <c:pt idx="22567">
                  <c:v>45.925000000000004</c:v>
                </c:pt>
                <c:pt idx="22568">
                  <c:v>45.925000000000004</c:v>
                </c:pt>
                <c:pt idx="22569">
                  <c:v>45.926000000000002</c:v>
                </c:pt>
                <c:pt idx="22570">
                  <c:v>45.926000000000002</c:v>
                </c:pt>
                <c:pt idx="22571">
                  <c:v>45.926000000000002</c:v>
                </c:pt>
                <c:pt idx="22572">
                  <c:v>45.926000000000002</c:v>
                </c:pt>
                <c:pt idx="22573">
                  <c:v>45.927</c:v>
                </c:pt>
                <c:pt idx="22574">
                  <c:v>45.927</c:v>
                </c:pt>
                <c:pt idx="22575">
                  <c:v>45.927</c:v>
                </c:pt>
                <c:pt idx="22576">
                  <c:v>45.928000000000004</c:v>
                </c:pt>
                <c:pt idx="22577">
                  <c:v>45.928000000000004</c:v>
                </c:pt>
                <c:pt idx="22578">
                  <c:v>45.928000000000004</c:v>
                </c:pt>
                <c:pt idx="22579">
                  <c:v>45.928000000000004</c:v>
                </c:pt>
                <c:pt idx="22580">
                  <c:v>45.929000000000002</c:v>
                </c:pt>
                <c:pt idx="22581">
                  <c:v>45.929000000000002</c:v>
                </c:pt>
                <c:pt idx="22582">
                  <c:v>45.929000000000002</c:v>
                </c:pt>
                <c:pt idx="22583">
                  <c:v>45.93</c:v>
                </c:pt>
                <c:pt idx="22584">
                  <c:v>45.93</c:v>
                </c:pt>
                <c:pt idx="22585">
                  <c:v>45.93</c:v>
                </c:pt>
                <c:pt idx="22586">
                  <c:v>45.93</c:v>
                </c:pt>
                <c:pt idx="22587">
                  <c:v>45.931000000000004</c:v>
                </c:pt>
                <c:pt idx="22588">
                  <c:v>45.931000000000004</c:v>
                </c:pt>
                <c:pt idx="22589">
                  <c:v>45.931000000000004</c:v>
                </c:pt>
                <c:pt idx="22590">
                  <c:v>45.932000000000002</c:v>
                </c:pt>
                <c:pt idx="22591">
                  <c:v>45.932000000000002</c:v>
                </c:pt>
                <c:pt idx="22592">
                  <c:v>45.932000000000002</c:v>
                </c:pt>
                <c:pt idx="22593">
                  <c:v>45.932000000000002</c:v>
                </c:pt>
                <c:pt idx="22594">
                  <c:v>45.933</c:v>
                </c:pt>
                <c:pt idx="22595">
                  <c:v>45.933</c:v>
                </c:pt>
                <c:pt idx="22596">
                  <c:v>45.933</c:v>
                </c:pt>
                <c:pt idx="22597">
                  <c:v>45.933</c:v>
                </c:pt>
                <c:pt idx="22598">
                  <c:v>45.933999999999997</c:v>
                </c:pt>
                <c:pt idx="22599">
                  <c:v>45.933999999999997</c:v>
                </c:pt>
                <c:pt idx="22600">
                  <c:v>45.933999999999997</c:v>
                </c:pt>
                <c:pt idx="22601">
                  <c:v>45.935000000000002</c:v>
                </c:pt>
                <c:pt idx="22602">
                  <c:v>45.935000000000002</c:v>
                </c:pt>
                <c:pt idx="22603">
                  <c:v>45.935000000000002</c:v>
                </c:pt>
                <c:pt idx="22604">
                  <c:v>45.935000000000002</c:v>
                </c:pt>
                <c:pt idx="22605">
                  <c:v>45.936</c:v>
                </c:pt>
                <c:pt idx="22606">
                  <c:v>45.936</c:v>
                </c:pt>
                <c:pt idx="22607">
                  <c:v>45.936</c:v>
                </c:pt>
                <c:pt idx="22608">
                  <c:v>45.936999999999998</c:v>
                </c:pt>
                <c:pt idx="22609">
                  <c:v>45.936999999999998</c:v>
                </c:pt>
                <c:pt idx="22610">
                  <c:v>45.936999999999998</c:v>
                </c:pt>
                <c:pt idx="22611">
                  <c:v>45.936999999999998</c:v>
                </c:pt>
                <c:pt idx="22612">
                  <c:v>45.938000000000002</c:v>
                </c:pt>
                <c:pt idx="22613">
                  <c:v>45.938000000000002</c:v>
                </c:pt>
                <c:pt idx="22614">
                  <c:v>45.938000000000002</c:v>
                </c:pt>
                <c:pt idx="22615">
                  <c:v>45.939</c:v>
                </c:pt>
                <c:pt idx="22616">
                  <c:v>45.939</c:v>
                </c:pt>
                <c:pt idx="22617">
                  <c:v>45.939</c:v>
                </c:pt>
                <c:pt idx="22618">
                  <c:v>45.939</c:v>
                </c:pt>
                <c:pt idx="22619">
                  <c:v>45.94</c:v>
                </c:pt>
                <c:pt idx="22620">
                  <c:v>45.94</c:v>
                </c:pt>
                <c:pt idx="22621">
                  <c:v>45.94</c:v>
                </c:pt>
                <c:pt idx="22622">
                  <c:v>45.941000000000003</c:v>
                </c:pt>
                <c:pt idx="22623">
                  <c:v>45.941000000000003</c:v>
                </c:pt>
                <c:pt idx="22624">
                  <c:v>45.941000000000003</c:v>
                </c:pt>
                <c:pt idx="22625">
                  <c:v>45.941000000000003</c:v>
                </c:pt>
                <c:pt idx="22626">
                  <c:v>45.942</c:v>
                </c:pt>
                <c:pt idx="22627">
                  <c:v>45.942</c:v>
                </c:pt>
                <c:pt idx="22628">
                  <c:v>45.942</c:v>
                </c:pt>
                <c:pt idx="22629">
                  <c:v>45.942</c:v>
                </c:pt>
                <c:pt idx="22630">
                  <c:v>45.942999999999998</c:v>
                </c:pt>
                <c:pt idx="22631">
                  <c:v>45.942999999999998</c:v>
                </c:pt>
                <c:pt idx="22632">
                  <c:v>45.942999999999998</c:v>
                </c:pt>
                <c:pt idx="22633">
                  <c:v>45.944000000000003</c:v>
                </c:pt>
                <c:pt idx="22634">
                  <c:v>45.944000000000003</c:v>
                </c:pt>
                <c:pt idx="22635">
                  <c:v>45.944000000000003</c:v>
                </c:pt>
                <c:pt idx="22636">
                  <c:v>45.944000000000003</c:v>
                </c:pt>
                <c:pt idx="22637">
                  <c:v>45.945</c:v>
                </c:pt>
                <c:pt idx="22638">
                  <c:v>45.945</c:v>
                </c:pt>
                <c:pt idx="22639">
                  <c:v>45.945</c:v>
                </c:pt>
                <c:pt idx="22640">
                  <c:v>45.945999999999998</c:v>
                </c:pt>
                <c:pt idx="22641">
                  <c:v>45.945999999999998</c:v>
                </c:pt>
                <c:pt idx="22642">
                  <c:v>45.945999999999998</c:v>
                </c:pt>
                <c:pt idx="22643">
                  <c:v>45.945999999999998</c:v>
                </c:pt>
                <c:pt idx="22644">
                  <c:v>45.947000000000003</c:v>
                </c:pt>
                <c:pt idx="22645">
                  <c:v>45.947000000000003</c:v>
                </c:pt>
                <c:pt idx="22646">
                  <c:v>45.947000000000003</c:v>
                </c:pt>
                <c:pt idx="22647">
                  <c:v>45.948</c:v>
                </c:pt>
                <c:pt idx="22648">
                  <c:v>45.948</c:v>
                </c:pt>
                <c:pt idx="22649">
                  <c:v>45.948</c:v>
                </c:pt>
                <c:pt idx="22650">
                  <c:v>45.948</c:v>
                </c:pt>
                <c:pt idx="22651">
                  <c:v>45.948999999999998</c:v>
                </c:pt>
                <c:pt idx="22652">
                  <c:v>45.948999999999998</c:v>
                </c:pt>
                <c:pt idx="22653">
                  <c:v>45.948999999999998</c:v>
                </c:pt>
                <c:pt idx="22654">
                  <c:v>45.95</c:v>
                </c:pt>
                <c:pt idx="22655">
                  <c:v>45.95</c:v>
                </c:pt>
                <c:pt idx="22656">
                  <c:v>45.95</c:v>
                </c:pt>
                <c:pt idx="22657">
                  <c:v>45.95</c:v>
                </c:pt>
                <c:pt idx="22658">
                  <c:v>45.951000000000001</c:v>
                </c:pt>
                <c:pt idx="22659">
                  <c:v>45.951000000000001</c:v>
                </c:pt>
                <c:pt idx="22660">
                  <c:v>45.951000000000001</c:v>
                </c:pt>
                <c:pt idx="22661">
                  <c:v>45.951000000000001</c:v>
                </c:pt>
                <c:pt idx="22662">
                  <c:v>45.951999999999998</c:v>
                </c:pt>
                <c:pt idx="22663">
                  <c:v>45.951999999999998</c:v>
                </c:pt>
                <c:pt idx="22664">
                  <c:v>45.951999999999998</c:v>
                </c:pt>
                <c:pt idx="22665">
                  <c:v>45.953000000000003</c:v>
                </c:pt>
                <c:pt idx="22666">
                  <c:v>45.953000000000003</c:v>
                </c:pt>
                <c:pt idx="22667">
                  <c:v>45.953000000000003</c:v>
                </c:pt>
                <c:pt idx="22668">
                  <c:v>45.953000000000003</c:v>
                </c:pt>
                <c:pt idx="22669">
                  <c:v>45.954000000000001</c:v>
                </c:pt>
                <c:pt idx="22670">
                  <c:v>45.954000000000001</c:v>
                </c:pt>
                <c:pt idx="22671">
                  <c:v>45.954000000000001</c:v>
                </c:pt>
                <c:pt idx="22672">
                  <c:v>45.954999999999998</c:v>
                </c:pt>
                <c:pt idx="22673">
                  <c:v>45.954999999999998</c:v>
                </c:pt>
                <c:pt idx="22674">
                  <c:v>45.954999999999998</c:v>
                </c:pt>
                <c:pt idx="22675">
                  <c:v>45.954999999999998</c:v>
                </c:pt>
                <c:pt idx="22676">
                  <c:v>45.956000000000003</c:v>
                </c:pt>
                <c:pt idx="22677">
                  <c:v>45.956000000000003</c:v>
                </c:pt>
                <c:pt idx="22678">
                  <c:v>45.956000000000003</c:v>
                </c:pt>
                <c:pt idx="22679">
                  <c:v>45.957000000000001</c:v>
                </c:pt>
                <c:pt idx="22680">
                  <c:v>45.957000000000001</c:v>
                </c:pt>
                <c:pt idx="22681">
                  <c:v>45.957000000000001</c:v>
                </c:pt>
                <c:pt idx="22682">
                  <c:v>45.957000000000001</c:v>
                </c:pt>
                <c:pt idx="22683">
                  <c:v>45.957999999999998</c:v>
                </c:pt>
                <c:pt idx="22684">
                  <c:v>45.957999999999998</c:v>
                </c:pt>
                <c:pt idx="22685">
                  <c:v>45.957999999999998</c:v>
                </c:pt>
                <c:pt idx="22686">
                  <c:v>45.959000000000003</c:v>
                </c:pt>
                <c:pt idx="22687">
                  <c:v>45.959000000000003</c:v>
                </c:pt>
                <c:pt idx="22688">
                  <c:v>45.959000000000003</c:v>
                </c:pt>
                <c:pt idx="22689">
                  <c:v>45.959000000000003</c:v>
                </c:pt>
                <c:pt idx="22690">
                  <c:v>45.96</c:v>
                </c:pt>
                <c:pt idx="22691">
                  <c:v>45.96</c:v>
                </c:pt>
                <c:pt idx="22692">
                  <c:v>45.96</c:v>
                </c:pt>
                <c:pt idx="22693">
                  <c:v>45.96</c:v>
                </c:pt>
                <c:pt idx="22694">
                  <c:v>45.960999999999999</c:v>
                </c:pt>
                <c:pt idx="22695">
                  <c:v>45.960999999999999</c:v>
                </c:pt>
                <c:pt idx="22696">
                  <c:v>45.960999999999999</c:v>
                </c:pt>
                <c:pt idx="22697">
                  <c:v>45.962000000000003</c:v>
                </c:pt>
                <c:pt idx="22698">
                  <c:v>45.962000000000003</c:v>
                </c:pt>
                <c:pt idx="22699">
                  <c:v>45.962000000000003</c:v>
                </c:pt>
                <c:pt idx="22700">
                  <c:v>45.962000000000003</c:v>
                </c:pt>
                <c:pt idx="22701">
                  <c:v>45.963000000000001</c:v>
                </c:pt>
                <c:pt idx="22702">
                  <c:v>45.963000000000001</c:v>
                </c:pt>
                <c:pt idx="22703">
                  <c:v>45.963000000000001</c:v>
                </c:pt>
                <c:pt idx="22704">
                  <c:v>45.963999999999999</c:v>
                </c:pt>
                <c:pt idx="22705">
                  <c:v>45.963999999999999</c:v>
                </c:pt>
                <c:pt idx="22706">
                  <c:v>45.963999999999999</c:v>
                </c:pt>
                <c:pt idx="22707">
                  <c:v>45.963999999999999</c:v>
                </c:pt>
                <c:pt idx="22708">
                  <c:v>45.965000000000003</c:v>
                </c:pt>
                <c:pt idx="22709">
                  <c:v>45.965000000000003</c:v>
                </c:pt>
                <c:pt idx="22710">
                  <c:v>45.965000000000003</c:v>
                </c:pt>
                <c:pt idx="22711">
                  <c:v>45.966000000000001</c:v>
                </c:pt>
                <c:pt idx="22712">
                  <c:v>45.966000000000001</c:v>
                </c:pt>
                <c:pt idx="22713">
                  <c:v>45.966000000000001</c:v>
                </c:pt>
                <c:pt idx="22714">
                  <c:v>45.966000000000001</c:v>
                </c:pt>
                <c:pt idx="22715">
                  <c:v>45.966999999999999</c:v>
                </c:pt>
                <c:pt idx="22716">
                  <c:v>45.966999999999999</c:v>
                </c:pt>
                <c:pt idx="22717">
                  <c:v>45.966999999999999</c:v>
                </c:pt>
                <c:pt idx="22718">
                  <c:v>45.968000000000004</c:v>
                </c:pt>
                <c:pt idx="22719">
                  <c:v>45.968000000000004</c:v>
                </c:pt>
                <c:pt idx="22720">
                  <c:v>45.968000000000004</c:v>
                </c:pt>
                <c:pt idx="22721">
                  <c:v>45.968000000000004</c:v>
                </c:pt>
                <c:pt idx="22722">
                  <c:v>45.969000000000001</c:v>
                </c:pt>
                <c:pt idx="22723">
                  <c:v>45.969000000000001</c:v>
                </c:pt>
                <c:pt idx="22724">
                  <c:v>45.969000000000001</c:v>
                </c:pt>
                <c:pt idx="22725">
                  <c:v>45.969000000000001</c:v>
                </c:pt>
                <c:pt idx="22726">
                  <c:v>45.97</c:v>
                </c:pt>
                <c:pt idx="22727">
                  <c:v>45.97</c:v>
                </c:pt>
                <c:pt idx="22728">
                  <c:v>45.97</c:v>
                </c:pt>
                <c:pt idx="22729">
                  <c:v>45.971000000000004</c:v>
                </c:pt>
                <c:pt idx="22730">
                  <c:v>45.971000000000004</c:v>
                </c:pt>
                <c:pt idx="22731">
                  <c:v>45.971000000000004</c:v>
                </c:pt>
                <c:pt idx="22732">
                  <c:v>45.971000000000004</c:v>
                </c:pt>
                <c:pt idx="22733">
                  <c:v>45.972000000000001</c:v>
                </c:pt>
                <c:pt idx="22734">
                  <c:v>45.972000000000001</c:v>
                </c:pt>
                <c:pt idx="22735">
                  <c:v>45.972000000000001</c:v>
                </c:pt>
                <c:pt idx="22736">
                  <c:v>45.972999999999999</c:v>
                </c:pt>
                <c:pt idx="22737">
                  <c:v>45.972999999999999</c:v>
                </c:pt>
                <c:pt idx="22738">
                  <c:v>45.972999999999999</c:v>
                </c:pt>
                <c:pt idx="22739">
                  <c:v>45.972999999999999</c:v>
                </c:pt>
                <c:pt idx="22740">
                  <c:v>45.974000000000004</c:v>
                </c:pt>
                <c:pt idx="22741">
                  <c:v>45.974000000000004</c:v>
                </c:pt>
                <c:pt idx="22742">
                  <c:v>45.974000000000004</c:v>
                </c:pt>
                <c:pt idx="22743">
                  <c:v>45.975000000000001</c:v>
                </c:pt>
                <c:pt idx="22744">
                  <c:v>45.975000000000001</c:v>
                </c:pt>
                <c:pt idx="22745">
                  <c:v>45.975000000000001</c:v>
                </c:pt>
                <c:pt idx="22746">
                  <c:v>45.975000000000001</c:v>
                </c:pt>
                <c:pt idx="22747">
                  <c:v>45.975999999999999</c:v>
                </c:pt>
                <c:pt idx="22748">
                  <c:v>45.975999999999999</c:v>
                </c:pt>
                <c:pt idx="22749">
                  <c:v>45.975999999999999</c:v>
                </c:pt>
                <c:pt idx="22750">
                  <c:v>45.977000000000004</c:v>
                </c:pt>
                <c:pt idx="22751">
                  <c:v>45.977000000000004</c:v>
                </c:pt>
                <c:pt idx="22752">
                  <c:v>45.977000000000004</c:v>
                </c:pt>
                <c:pt idx="22753">
                  <c:v>45.977000000000004</c:v>
                </c:pt>
                <c:pt idx="22754">
                  <c:v>45.978000000000002</c:v>
                </c:pt>
                <c:pt idx="22755">
                  <c:v>45.978000000000002</c:v>
                </c:pt>
                <c:pt idx="22756">
                  <c:v>45.978000000000002</c:v>
                </c:pt>
                <c:pt idx="22757">
                  <c:v>45.978999999999999</c:v>
                </c:pt>
                <c:pt idx="22758">
                  <c:v>45.978999999999999</c:v>
                </c:pt>
                <c:pt idx="22759">
                  <c:v>45.978999999999999</c:v>
                </c:pt>
                <c:pt idx="22760">
                  <c:v>45.978999999999999</c:v>
                </c:pt>
                <c:pt idx="22761">
                  <c:v>45.980000000000004</c:v>
                </c:pt>
                <c:pt idx="22762">
                  <c:v>45.980000000000004</c:v>
                </c:pt>
                <c:pt idx="22763">
                  <c:v>45.980000000000004</c:v>
                </c:pt>
                <c:pt idx="22764">
                  <c:v>45.980000000000004</c:v>
                </c:pt>
                <c:pt idx="22765">
                  <c:v>45.981000000000002</c:v>
                </c:pt>
                <c:pt idx="22766">
                  <c:v>45.981000000000002</c:v>
                </c:pt>
                <c:pt idx="22767">
                  <c:v>45.981000000000002</c:v>
                </c:pt>
                <c:pt idx="22768">
                  <c:v>45.981999999999999</c:v>
                </c:pt>
                <c:pt idx="22769">
                  <c:v>45.981999999999999</c:v>
                </c:pt>
                <c:pt idx="22770">
                  <c:v>45.981999999999999</c:v>
                </c:pt>
                <c:pt idx="22771">
                  <c:v>45.981999999999999</c:v>
                </c:pt>
                <c:pt idx="22772">
                  <c:v>45.983000000000004</c:v>
                </c:pt>
                <c:pt idx="22773">
                  <c:v>45.983000000000004</c:v>
                </c:pt>
                <c:pt idx="22774">
                  <c:v>45.983000000000004</c:v>
                </c:pt>
                <c:pt idx="22775">
                  <c:v>45.984000000000002</c:v>
                </c:pt>
                <c:pt idx="22776">
                  <c:v>45.984000000000002</c:v>
                </c:pt>
                <c:pt idx="22777">
                  <c:v>45.984000000000002</c:v>
                </c:pt>
                <c:pt idx="22778">
                  <c:v>45.984000000000002</c:v>
                </c:pt>
                <c:pt idx="22779">
                  <c:v>45.984999999999999</c:v>
                </c:pt>
                <c:pt idx="22780">
                  <c:v>45.984999999999999</c:v>
                </c:pt>
                <c:pt idx="22781">
                  <c:v>45.984999999999999</c:v>
                </c:pt>
                <c:pt idx="22782">
                  <c:v>45.986000000000004</c:v>
                </c:pt>
                <c:pt idx="22783">
                  <c:v>45.986000000000004</c:v>
                </c:pt>
                <c:pt idx="22784">
                  <c:v>45.986000000000004</c:v>
                </c:pt>
                <c:pt idx="22785">
                  <c:v>45.986000000000004</c:v>
                </c:pt>
                <c:pt idx="22786">
                  <c:v>45.987000000000002</c:v>
                </c:pt>
                <c:pt idx="22787">
                  <c:v>45.987000000000002</c:v>
                </c:pt>
                <c:pt idx="22788">
                  <c:v>45.987000000000002</c:v>
                </c:pt>
                <c:pt idx="22789">
                  <c:v>45.988</c:v>
                </c:pt>
                <c:pt idx="22790">
                  <c:v>45.988</c:v>
                </c:pt>
                <c:pt idx="22791">
                  <c:v>45.988</c:v>
                </c:pt>
                <c:pt idx="22792">
                  <c:v>45.988</c:v>
                </c:pt>
                <c:pt idx="22793">
                  <c:v>45.989000000000004</c:v>
                </c:pt>
                <c:pt idx="22794">
                  <c:v>45.989000000000004</c:v>
                </c:pt>
                <c:pt idx="22795">
                  <c:v>45.989000000000004</c:v>
                </c:pt>
                <c:pt idx="22796">
                  <c:v>45.989000000000004</c:v>
                </c:pt>
                <c:pt idx="22797">
                  <c:v>45.99</c:v>
                </c:pt>
                <c:pt idx="22798">
                  <c:v>45.99</c:v>
                </c:pt>
                <c:pt idx="22799">
                  <c:v>45.99</c:v>
                </c:pt>
                <c:pt idx="22800">
                  <c:v>45.991</c:v>
                </c:pt>
                <c:pt idx="22801">
                  <c:v>45.991</c:v>
                </c:pt>
                <c:pt idx="22802">
                  <c:v>45.991</c:v>
                </c:pt>
                <c:pt idx="22803">
                  <c:v>45.991</c:v>
                </c:pt>
                <c:pt idx="22804">
                  <c:v>45.992000000000004</c:v>
                </c:pt>
                <c:pt idx="22805">
                  <c:v>45.992000000000004</c:v>
                </c:pt>
                <c:pt idx="22806">
                  <c:v>45.992000000000004</c:v>
                </c:pt>
                <c:pt idx="22807">
                  <c:v>45.993000000000002</c:v>
                </c:pt>
                <c:pt idx="22808">
                  <c:v>45.993000000000002</c:v>
                </c:pt>
                <c:pt idx="22809">
                  <c:v>45.993000000000002</c:v>
                </c:pt>
                <c:pt idx="22810">
                  <c:v>45.993000000000002</c:v>
                </c:pt>
                <c:pt idx="22811">
                  <c:v>45.994</c:v>
                </c:pt>
                <c:pt idx="22812">
                  <c:v>45.994</c:v>
                </c:pt>
                <c:pt idx="22813">
                  <c:v>45.994</c:v>
                </c:pt>
                <c:pt idx="22814">
                  <c:v>45.994999999999997</c:v>
                </c:pt>
                <c:pt idx="22815">
                  <c:v>45.994999999999997</c:v>
                </c:pt>
                <c:pt idx="22816">
                  <c:v>45.994999999999997</c:v>
                </c:pt>
                <c:pt idx="22817">
                  <c:v>45.994999999999997</c:v>
                </c:pt>
                <c:pt idx="22818">
                  <c:v>45.996000000000002</c:v>
                </c:pt>
                <c:pt idx="22819">
                  <c:v>45.996000000000002</c:v>
                </c:pt>
                <c:pt idx="22820">
                  <c:v>45.996000000000002</c:v>
                </c:pt>
                <c:pt idx="22821">
                  <c:v>45.996000000000002</c:v>
                </c:pt>
                <c:pt idx="22822">
                  <c:v>45.997</c:v>
                </c:pt>
                <c:pt idx="22823">
                  <c:v>45.997</c:v>
                </c:pt>
                <c:pt idx="22824">
                  <c:v>45.997</c:v>
                </c:pt>
                <c:pt idx="22825">
                  <c:v>45.997999999999998</c:v>
                </c:pt>
                <c:pt idx="22826">
                  <c:v>45.997999999999998</c:v>
                </c:pt>
                <c:pt idx="22827">
                  <c:v>45.997999999999998</c:v>
                </c:pt>
                <c:pt idx="22828">
                  <c:v>45.997999999999998</c:v>
                </c:pt>
                <c:pt idx="22829">
                  <c:v>45.999000000000002</c:v>
                </c:pt>
                <c:pt idx="22830">
                  <c:v>45.999000000000002</c:v>
                </c:pt>
                <c:pt idx="22831">
                  <c:v>45.999000000000002</c:v>
                </c:pt>
                <c:pt idx="22832">
                  <c:v>46</c:v>
                </c:pt>
                <c:pt idx="22833">
                  <c:v>46</c:v>
                </c:pt>
                <c:pt idx="22834">
                  <c:v>46</c:v>
                </c:pt>
                <c:pt idx="22835">
                  <c:v>46</c:v>
                </c:pt>
                <c:pt idx="22836">
                  <c:v>46.000999999999998</c:v>
                </c:pt>
                <c:pt idx="22837">
                  <c:v>46.000999999999998</c:v>
                </c:pt>
                <c:pt idx="22838">
                  <c:v>46.000999999999998</c:v>
                </c:pt>
                <c:pt idx="22839">
                  <c:v>46.002000000000002</c:v>
                </c:pt>
                <c:pt idx="22840">
                  <c:v>46.002000000000002</c:v>
                </c:pt>
                <c:pt idx="22841">
                  <c:v>46.002000000000002</c:v>
                </c:pt>
                <c:pt idx="22842">
                  <c:v>46.002000000000002</c:v>
                </c:pt>
                <c:pt idx="22843">
                  <c:v>46.003</c:v>
                </c:pt>
                <c:pt idx="22844">
                  <c:v>46.003</c:v>
                </c:pt>
                <c:pt idx="22845">
                  <c:v>46.003</c:v>
                </c:pt>
                <c:pt idx="22846">
                  <c:v>46.003999999999998</c:v>
                </c:pt>
                <c:pt idx="22847">
                  <c:v>46.003999999999998</c:v>
                </c:pt>
                <c:pt idx="22848">
                  <c:v>46.003999999999998</c:v>
                </c:pt>
                <c:pt idx="22849">
                  <c:v>46.003999999999998</c:v>
                </c:pt>
                <c:pt idx="22850">
                  <c:v>46.005000000000003</c:v>
                </c:pt>
                <c:pt idx="22851">
                  <c:v>46.005000000000003</c:v>
                </c:pt>
                <c:pt idx="22852">
                  <c:v>46.005000000000003</c:v>
                </c:pt>
                <c:pt idx="22853">
                  <c:v>46.005000000000003</c:v>
                </c:pt>
                <c:pt idx="22854">
                  <c:v>46.006</c:v>
                </c:pt>
                <c:pt idx="22855">
                  <c:v>46.006</c:v>
                </c:pt>
                <c:pt idx="22856">
                  <c:v>46.006</c:v>
                </c:pt>
                <c:pt idx="22857">
                  <c:v>46.006999999999998</c:v>
                </c:pt>
                <c:pt idx="22858">
                  <c:v>46.006999999999998</c:v>
                </c:pt>
                <c:pt idx="22859">
                  <c:v>46.006999999999998</c:v>
                </c:pt>
                <c:pt idx="22860">
                  <c:v>46.006999999999998</c:v>
                </c:pt>
                <c:pt idx="22861">
                  <c:v>46.008000000000003</c:v>
                </c:pt>
                <c:pt idx="22862">
                  <c:v>46.008000000000003</c:v>
                </c:pt>
                <c:pt idx="22863">
                  <c:v>46.008000000000003</c:v>
                </c:pt>
                <c:pt idx="22864">
                  <c:v>46.009</c:v>
                </c:pt>
                <c:pt idx="22865">
                  <c:v>46.009</c:v>
                </c:pt>
                <c:pt idx="22866">
                  <c:v>46.009</c:v>
                </c:pt>
                <c:pt idx="22867">
                  <c:v>46.009</c:v>
                </c:pt>
                <c:pt idx="22868">
                  <c:v>46.01</c:v>
                </c:pt>
                <c:pt idx="22869">
                  <c:v>46.01</c:v>
                </c:pt>
                <c:pt idx="22870">
                  <c:v>46.01</c:v>
                </c:pt>
                <c:pt idx="22871">
                  <c:v>46.011000000000003</c:v>
                </c:pt>
                <c:pt idx="22872">
                  <c:v>46.011000000000003</c:v>
                </c:pt>
                <c:pt idx="22873">
                  <c:v>46.011000000000003</c:v>
                </c:pt>
                <c:pt idx="22874">
                  <c:v>46.011000000000003</c:v>
                </c:pt>
                <c:pt idx="22875">
                  <c:v>46.012</c:v>
                </c:pt>
                <c:pt idx="22876">
                  <c:v>46.012</c:v>
                </c:pt>
                <c:pt idx="22877">
                  <c:v>46.012</c:v>
                </c:pt>
                <c:pt idx="22878">
                  <c:v>46.012999999999998</c:v>
                </c:pt>
                <c:pt idx="22879">
                  <c:v>46.012999999999998</c:v>
                </c:pt>
                <c:pt idx="22880">
                  <c:v>46.012999999999998</c:v>
                </c:pt>
                <c:pt idx="22881">
                  <c:v>46.012999999999998</c:v>
                </c:pt>
                <c:pt idx="22882">
                  <c:v>46.014000000000003</c:v>
                </c:pt>
                <c:pt idx="22883">
                  <c:v>46.014000000000003</c:v>
                </c:pt>
                <c:pt idx="22884">
                  <c:v>46.014000000000003</c:v>
                </c:pt>
                <c:pt idx="22885">
                  <c:v>46.014000000000003</c:v>
                </c:pt>
                <c:pt idx="22886">
                  <c:v>46.015000000000001</c:v>
                </c:pt>
                <c:pt idx="22887">
                  <c:v>46.015000000000001</c:v>
                </c:pt>
                <c:pt idx="22888">
                  <c:v>46.015000000000001</c:v>
                </c:pt>
                <c:pt idx="22889">
                  <c:v>46.015999999999998</c:v>
                </c:pt>
                <c:pt idx="22890">
                  <c:v>46.015999999999998</c:v>
                </c:pt>
                <c:pt idx="22891">
                  <c:v>46.015999999999998</c:v>
                </c:pt>
                <c:pt idx="22892">
                  <c:v>46.015999999999998</c:v>
                </c:pt>
                <c:pt idx="22893">
                  <c:v>46.017000000000003</c:v>
                </c:pt>
                <c:pt idx="22894">
                  <c:v>46.017000000000003</c:v>
                </c:pt>
                <c:pt idx="22895">
                  <c:v>46.017000000000003</c:v>
                </c:pt>
                <c:pt idx="22896">
                  <c:v>46.018000000000001</c:v>
                </c:pt>
                <c:pt idx="22897">
                  <c:v>46.018000000000001</c:v>
                </c:pt>
                <c:pt idx="22898">
                  <c:v>46.018000000000001</c:v>
                </c:pt>
                <c:pt idx="22899">
                  <c:v>46.018000000000001</c:v>
                </c:pt>
                <c:pt idx="22900">
                  <c:v>46.018999999999998</c:v>
                </c:pt>
                <c:pt idx="22901">
                  <c:v>46.018999999999998</c:v>
                </c:pt>
                <c:pt idx="22902">
                  <c:v>46.018999999999998</c:v>
                </c:pt>
                <c:pt idx="22903">
                  <c:v>46.02</c:v>
                </c:pt>
                <c:pt idx="22904">
                  <c:v>46.02</c:v>
                </c:pt>
                <c:pt idx="22905">
                  <c:v>46.02</c:v>
                </c:pt>
                <c:pt idx="22906">
                  <c:v>46.02</c:v>
                </c:pt>
                <c:pt idx="22907">
                  <c:v>46.021000000000001</c:v>
                </c:pt>
                <c:pt idx="22908">
                  <c:v>46.021000000000001</c:v>
                </c:pt>
                <c:pt idx="22909">
                  <c:v>46.021000000000001</c:v>
                </c:pt>
                <c:pt idx="22910">
                  <c:v>46.021999999999998</c:v>
                </c:pt>
                <c:pt idx="22911">
                  <c:v>46.021999999999998</c:v>
                </c:pt>
                <c:pt idx="22912">
                  <c:v>46.021999999999998</c:v>
                </c:pt>
                <c:pt idx="22913">
                  <c:v>46.021999999999998</c:v>
                </c:pt>
                <c:pt idx="22914">
                  <c:v>46.023000000000003</c:v>
                </c:pt>
                <c:pt idx="22915">
                  <c:v>46.023000000000003</c:v>
                </c:pt>
                <c:pt idx="22916">
                  <c:v>46.023000000000003</c:v>
                </c:pt>
                <c:pt idx="22917">
                  <c:v>46.023000000000003</c:v>
                </c:pt>
                <c:pt idx="22918">
                  <c:v>46.024000000000001</c:v>
                </c:pt>
                <c:pt idx="22919">
                  <c:v>46.024000000000001</c:v>
                </c:pt>
                <c:pt idx="22920">
                  <c:v>46.024000000000001</c:v>
                </c:pt>
                <c:pt idx="22921">
                  <c:v>46.024999999999999</c:v>
                </c:pt>
                <c:pt idx="22922">
                  <c:v>46.024999999999999</c:v>
                </c:pt>
                <c:pt idx="22923">
                  <c:v>46.024999999999999</c:v>
                </c:pt>
                <c:pt idx="22924">
                  <c:v>46.024999999999999</c:v>
                </c:pt>
                <c:pt idx="22925">
                  <c:v>46.026000000000003</c:v>
                </c:pt>
                <c:pt idx="22926">
                  <c:v>46.026000000000003</c:v>
                </c:pt>
                <c:pt idx="22927">
                  <c:v>46.026000000000003</c:v>
                </c:pt>
                <c:pt idx="22928">
                  <c:v>46.027000000000001</c:v>
                </c:pt>
                <c:pt idx="22929">
                  <c:v>46.027000000000001</c:v>
                </c:pt>
                <c:pt idx="22930">
                  <c:v>46.027000000000001</c:v>
                </c:pt>
                <c:pt idx="22931">
                  <c:v>46.027000000000001</c:v>
                </c:pt>
                <c:pt idx="22932">
                  <c:v>46.027999999999999</c:v>
                </c:pt>
                <c:pt idx="22933">
                  <c:v>46.027999999999999</c:v>
                </c:pt>
                <c:pt idx="22934">
                  <c:v>46.027999999999999</c:v>
                </c:pt>
                <c:pt idx="22935">
                  <c:v>46.029000000000003</c:v>
                </c:pt>
                <c:pt idx="22936">
                  <c:v>46.029000000000003</c:v>
                </c:pt>
                <c:pt idx="22937">
                  <c:v>46.029000000000003</c:v>
                </c:pt>
                <c:pt idx="22938">
                  <c:v>46.029000000000003</c:v>
                </c:pt>
                <c:pt idx="22939">
                  <c:v>46.03</c:v>
                </c:pt>
                <c:pt idx="22940">
                  <c:v>46.03</c:v>
                </c:pt>
                <c:pt idx="22941">
                  <c:v>46.03</c:v>
                </c:pt>
                <c:pt idx="22942">
                  <c:v>46.03</c:v>
                </c:pt>
                <c:pt idx="22943">
                  <c:v>46.030999999999999</c:v>
                </c:pt>
                <c:pt idx="22944">
                  <c:v>46.030999999999999</c:v>
                </c:pt>
                <c:pt idx="22945">
                  <c:v>46.030999999999999</c:v>
                </c:pt>
                <c:pt idx="22946">
                  <c:v>46.032000000000004</c:v>
                </c:pt>
                <c:pt idx="22947">
                  <c:v>46.032000000000004</c:v>
                </c:pt>
                <c:pt idx="22948">
                  <c:v>46.032000000000004</c:v>
                </c:pt>
                <c:pt idx="22949">
                  <c:v>46.032000000000004</c:v>
                </c:pt>
                <c:pt idx="22950">
                  <c:v>46.033000000000001</c:v>
                </c:pt>
                <c:pt idx="22951">
                  <c:v>46.033000000000001</c:v>
                </c:pt>
                <c:pt idx="22952">
                  <c:v>46.033000000000001</c:v>
                </c:pt>
                <c:pt idx="22953">
                  <c:v>46.033999999999999</c:v>
                </c:pt>
                <c:pt idx="22954">
                  <c:v>46.033999999999999</c:v>
                </c:pt>
                <c:pt idx="22955">
                  <c:v>46.033999999999999</c:v>
                </c:pt>
                <c:pt idx="22956">
                  <c:v>46.033999999999999</c:v>
                </c:pt>
                <c:pt idx="22957">
                  <c:v>46.035000000000004</c:v>
                </c:pt>
                <c:pt idx="22958">
                  <c:v>46.035000000000004</c:v>
                </c:pt>
                <c:pt idx="22959">
                  <c:v>46.035000000000004</c:v>
                </c:pt>
                <c:pt idx="22960">
                  <c:v>46.036000000000001</c:v>
                </c:pt>
                <c:pt idx="22961">
                  <c:v>46.036000000000001</c:v>
                </c:pt>
                <c:pt idx="22962">
                  <c:v>46.036000000000001</c:v>
                </c:pt>
                <c:pt idx="22963">
                  <c:v>46.036000000000001</c:v>
                </c:pt>
                <c:pt idx="22964">
                  <c:v>46.036999999999999</c:v>
                </c:pt>
                <c:pt idx="22965">
                  <c:v>46.036999999999999</c:v>
                </c:pt>
                <c:pt idx="22966">
                  <c:v>46.036999999999999</c:v>
                </c:pt>
                <c:pt idx="22967">
                  <c:v>46.038000000000004</c:v>
                </c:pt>
                <c:pt idx="22968">
                  <c:v>46.038000000000004</c:v>
                </c:pt>
                <c:pt idx="22969">
                  <c:v>46.038000000000004</c:v>
                </c:pt>
                <c:pt idx="22970">
                  <c:v>46.038000000000004</c:v>
                </c:pt>
                <c:pt idx="22971">
                  <c:v>46.039000000000001</c:v>
                </c:pt>
                <c:pt idx="22972">
                  <c:v>46.039000000000001</c:v>
                </c:pt>
                <c:pt idx="22973">
                  <c:v>46.039000000000001</c:v>
                </c:pt>
                <c:pt idx="22974">
                  <c:v>46.039000000000001</c:v>
                </c:pt>
                <c:pt idx="22975">
                  <c:v>46.04</c:v>
                </c:pt>
                <c:pt idx="22976">
                  <c:v>46.04</c:v>
                </c:pt>
                <c:pt idx="22977">
                  <c:v>46.04</c:v>
                </c:pt>
                <c:pt idx="22978">
                  <c:v>46.041000000000004</c:v>
                </c:pt>
                <c:pt idx="22979">
                  <c:v>46.041000000000004</c:v>
                </c:pt>
                <c:pt idx="22980">
                  <c:v>46.041000000000004</c:v>
                </c:pt>
                <c:pt idx="22981">
                  <c:v>46.041000000000004</c:v>
                </c:pt>
                <c:pt idx="22982">
                  <c:v>46.042000000000002</c:v>
                </c:pt>
                <c:pt idx="22983">
                  <c:v>46.042000000000002</c:v>
                </c:pt>
                <c:pt idx="22984">
                  <c:v>46.042000000000002</c:v>
                </c:pt>
                <c:pt idx="22985">
                  <c:v>46.042999999999999</c:v>
                </c:pt>
                <c:pt idx="22986">
                  <c:v>46.042999999999999</c:v>
                </c:pt>
                <c:pt idx="22987">
                  <c:v>46.042999999999999</c:v>
                </c:pt>
                <c:pt idx="22988">
                  <c:v>46.042999999999999</c:v>
                </c:pt>
                <c:pt idx="22989">
                  <c:v>46.044000000000004</c:v>
                </c:pt>
                <c:pt idx="22990">
                  <c:v>46.044000000000004</c:v>
                </c:pt>
                <c:pt idx="22991">
                  <c:v>46.044000000000004</c:v>
                </c:pt>
                <c:pt idx="22992">
                  <c:v>46.045000000000002</c:v>
                </c:pt>
                <c:pt idx="22993">
                  <c:v>46.045000000000002</c:v>
                </c:pt>
                <c:pt idx="22994">
                  <c:v>46.045000000000002</c:v>
                </c:pt>
                <c:pt idx="22995">
                  <c:v>46.045000000000002</c:v>
                </c:pt>
                <c:pt idx="22996">
                  <c:v>46.045999999999999</c:v>
                </c:pt>
                <c:pt idx="22997">
                  <c:v>46.045999999999999</c:v>
                </c:pt>
                <c:pt idx="22998">
                  <c:v>46.045999999999999</c:v>
                </c:pt>
                <c:pt idx="22999">
                  <c:v>46.047000000000004</c:v>
                </c:pt>
                <c:pt idx="23000">
                  <c:v>46.047000000000004</c:v>
                </c:pt>
                <c:pt idx="23001">
                  <c:v>46.047000000000004</c:v>
                </c:pt>
                <c:pt idx="23002">
                  <c:v>46.047000000000004</c:v>
                </c:pt>
                <c:pt idx="23003">
                  <c:v>46.048000000000002</c:v>
                </c:pt>
                <c:pt idx="23004">
                  <c:v>46.048000000000002</c:v>
                </c:pt>
                <c:pt idx="23005">
                  <c:v>46.048000000000002</c:v>
                </c:pt>
                <c:pt idx="23006">
                  <c:v>46.048000000000002</c:v>
                </c:pt>
                <c:pt idx="23007">
                  <c:v>46.048999999999999</c:v>
                </c:pt>
                <c:pt idx="23008">
                  <c:v>46.048999999999999</c:v>
                </c:pt>
                <c:pt idx="23009">
                  <c:v>46.048999999999999</c:v>
                </c:pt>
                <c:pt idx="23010">
                  <c:v>46.050000000000004</c:v>
                </c:pt>
                <c:pt idx="23011">
                  <c:v>46.050000000000004</c:v>
                </c:pt>
                <c:pt idx="23012">
                  <c:v>46.050000000000004</c:v>
                </c:pt>
                <c:pt idx="23013">
                  <c:v>46.050000000000004</c:v>
                </c:pt>
                <c:pt idx="23014">
                  <c:v>46.051000000000002</c:v>
                </c:pt>
                <c:pt idx="23015">
                  <c:v>46.051000000000002</c:v>
                </c:pt>
                <c:pt idx="23016">
                  <c:v>46.051000000000002</c:v>
                </c:pt>
                <c:pt idx="23017">
                  <c:v>46.052</c:v>
                </c:pt>
                <c:pt idx="23018">
                  <c:v>46.052</c:v>
                </c:pt>
                <c:pt idx="23019">
                  <c:v>46.052</c:v>
                </c:pt>
                <c:pt idx="23020">
                  <c:v>46.052</c:v>
                </c:pt>
                <c:pt idx="23021">
                  <c:v>46.053000000000004</c:v>
                </c:pt>
                <c:pt idx="23022">
                  <c:v>46.053000000000004</c:v>
                </c:pt>
                <c:pt idx="23023">
                  <c:v>46.053000000000004</c:v>
                </c:pt>
                <c:pt idx="23024">
                  <c:v>46.054000000000002</c:v>
                </c:pt>
                <c:pt idx="23025">
                  <c:v>46.054000000000002</c:v>
                </c:pt>
                <c:pt idx="23026">
                  <c:v>46.054000000000002</c:v>
                </c:pt>
                <c:pt idx="23027">
                  <c:v>46.054000000000002</c:v>
                </c:pt>
                <c:pt idx="23028">
                  <c:v>46.055</c:v>
                </c:pt>
                <c:pt idx="23029">
                  <c:v>46.055</c:v>
                </c:pt>
                <c:pt idx="23030">
                  <c:v>46.055</c:v>
                </c:pt>
                <c:pt idx="23031">
                  <c:v>46.055</c:v>
                </c:pt>
                <c:pt idx="23032">
                  <c:v>46.056000000000004</c:v>
                </c:pt>
                <c:pt idx="23033">
                  <c:v>46.056000000000004</c:v>
                </c:pt>
                <c:pt idx="23034">
                  <c:v>46.056000000000004</c:v>
                </c:pt>
                <c:pt idx="23035">
                  <c:v>46.057000000000002</c:v>
                </c:pt>
                <c:pt idx="23036">
                  <c:v>46.057000000000002</c:v>
                </c:pt>
                <c:pt idx="23037">
                  <c:v>46.057000000000002</c:v>
                </c:pt>
                <c:pt idx="23038">
                  <c:v>46.057000000000002</c:v>
                </c:pt>
                <c:pt idx="23039">
                  <c:v>46.058</c:v>
                </c:pt>
                <c:pt idx="23040">
                  <c:v>46.058</c:v>
                </c:pt>
                <c:pt idx="23041">
                  <c:v>46.058</c:v>
                </c:pt>
                <c:pt idx="23042">
                  <c:v>46.058999999999997</c:v>
                </c:pt>
                <c:pt idx="23043">
                  <c:v>46.058999999999997</c:v>
                </c:pt>
                <c:pt idx="23044">
                  <c:v>46.058999999999997</c:v>
                </c:pt>
                <c:pt idx="23045">
                  <c:v>46.058999999999997</c:v>
                </c:pt>
                <c:pt idx="23046">
                  <c:v>46.06</c:v>
                </c:pt>
                <c:pt idx="23047">
                  <c:v>46.06</c:v>
                </c:pt>
                <c:pt idx="23048">
                  <c:v>46.06</c:v>
                </c:pt>
                <c:pt idx="23049">
                  <c:v>46.061</c:v>
                </c:pt>
                <c:pt idx="23050">
                  <c:v>46.061</c:v>
                </c:pt>
                <c:pt idx="23051">
                  <c:v>46.061</c:v>
                </c:pt>
                <c:pt idx="23052">
                  <c:v>46.061</c:v>
                </c:pt>
                <c:pt idx="23053">
                  <c:v>46.061999999999998</c:v>
                </c:pt>
                <c:pt idx="23054">
                  <c:v>46.061999999999998</c:v>
                </c:pt>
                <c:pt idx="23055">
                  <c:v>46.061999999999998</c:v>
                </c:pt>
                <c:pt idx="23056">
                  <c:v>46.061999999999998</c:v>
                </c:pt>
                <c:pt idx="23057">
                  <c:v>46.063000000000002</c:v>
                </c:pt>
                <c:pt idx="23058">
                  <c:v>46.063000000000002</c:v>
                </c:pt>
                <c:pt idx="23059">
                  <c:v>46.063000000000002</c:v>
                </c:pt>
                <c:pt idx="23060">
                  <c:v>46.064</c:v>
                </c:pt>
                <c:pt idx="23061">
                  <c:v>46.064</c:v>
                </c:pt>
                <c:pt idx="23062">
                  <c:v>46.064</c:v>
                </c:pt>
                <c:pt idx="23063">
                  <c:v>46.064</c:v>
                </c:pt>
                <c:pt idx="23064">
                  <c:v>46.064999999999998</c:v>
                </c:pt>
                <c:pt idx="23065">
                  <c:v>46.064999999999998</c:v>
                </c:pt>
                <c:pt idx="23066">
                  <c:v>46.064999999999998</c:v>
                </c:pt>
                <c:pt idx="23067">
                  <c:v>46.066000000000003</c:v>
                </c:pt>
                <c:pt idx="23068">
                  <c:v>46.066000000000003</c:v>
                </c:pt>
                <c:pt idx="23069">
                  <c:v>46.066000000000003</c:v>
                </c:pt>
                <c:pt idx="23070">
                  <c:v>46.066000000000003</c:v>
                </c:pt>
                <c:pt idx="23071">
                  <c:v>46.067</c:v>
                </c:pt>
                <c:pt idx="23072">
                  <c:v>46.067</c:v>
                </c:pt>
                <c:pt idx="23073">
                  <c:v>46.067</c:v>
                </c:pt>
                <c:pt idx="23074">
                  <c:v>46.067999999999998</c:v>
                </c:pt>
                <c:pt idx="23075">
                  <c:v>46.067999999999998</c:v>
                </c:pt>
                <c:pt idx="23076">
                  <c:v>46.067999999999998</c:v>
                </c:pt>
                <c:pt idx="23077">
                  <c:v>46.067999999999998</c:v>
                </c:pt>
                <c:pt idx="23078">
                  <c:v>46.069000000000003</c:v>
                </c:pt>
                <c:pt idx="23079">
                  <c:v>46.069000000000003</c:v>
                </c:pt>
                <c:pt idx="23080">
                  <c:v>46.069000000000003</c:v>
                </c:pt>
                <c:pt idx="23081">
                  <c:v>46.069000000000003</c:v>
                </c:pt>
                <c:pt idx="23082">
                  <c:v>46.07</c:v>
                </c:pt>
                <c:pt idx="23083">
                  <c:v>46.07</c:v>
                </c:pt>
                <c:pt idx="23084">
                  <c:v>46.07</c:v>
                </c:pt>
                <c:pt idx="23085">
                  <c:v>46.070999999999998</c:v>
                </c:pt>
                <c:pt idx="23086">
                  <c:v>46.070999999999998</c:v>
                </c:pt>
                <c:pt idx="23087">
                  <c:v>46.070999999999998</c:v>
                </c:pt>
                <c:pt idx="23088">
                  <c:v>46.070999999999998</c:v>
                </c:pt>
                <c:pt idx="23089">
                  <c:v>46.072000000000003</c:v>
                </c:pt>
                <c:pt idx="23090">
                  <c:v>46.072000000000003</c:v>
                </c:pt>
                <c:pt idx="23091">
                  <c:v>46.072000000000003</c:v>
                </c:pt>
                <c:pt idx="23092">
                  <c:v>46.073</c:v>
                </c:pt>
                <c:pt idx="23093">
                  <c:v>46.073</c:v>
                </c:pt>
                <c:pt idx="23094">
                  <c:v>46.073</c:v>
                </c:pt>
                <c:pt idx="23095">
                  <c:v>46.073</c:v>
                </c:pt>
                <c:pt idx="23096">
                  <c:v>46.073999999999998</c:v>
                </c:pt>
                <c:pt idx="23097">
                  <c:v>46.073999999999998</c:v>
                </c:pt>
                <c:pt idx="23098">
                  <c:v>46.073999999999998</c:v>
                </c:pt>
                <c:pt idx="23099">
                  <c:v>46.075000000000003</c:v>
                </c:pt>
                <c:pt idx="23100">
                  <c:v>46.075000000000003</c:v>
                </c:pt>
                <c:pt idx="23101">
                  <c:v>46.075000000000003</c:v>
                </c:pt>
                <c:pt idx="23102">
                  <c:v>46.075000000000003</c:v>
                </c:pt>
                <c:pt idx="23103">
                  <c:v>46.076000000000001</c:v>
                </c:pt>
                <c:pt idx="23104">
                  <c:v>46.076000000000001</c:v>
                </c:pt>
                <c:pt idx="23105">
                  <c:v>46.076000000000001</c:v>
                </c:pt>
                <c:pt idx="23106">
                  <c:v>46.076999999999998</c:v>
                </c:pt>
                <c:pt idx="23107">
                  <c:v>46.076999999999998</c:v>
                </c:pt>
                <c:pt idx="23108">
                  <c:v>46.076999999999998</c:v>
                </c:pt>
                <c:pt idx="23109">
                  <c:v>46.076999999999998</c:v>
                </c:pt>
                <c:pt idx="23110">
                  <c:v>46.078000000000003</c:v>
                </c:pt>
                <c:pt idx="23111">
                  <c:v>46.078000000000003</c:v>
                </c:pt>
                <c:pt idx="23112">
                  <c:v>46.078000000000003</c:v>
                </c:pt>
                <c:pt idx="23113">
                  <c:v>46.078000000000003</c:v>
                </c:pt>
                <c:pt idx="23114">
                  <c:v>46.079000000000001</c:v>
                </c:pt>
                <c:pt idx="23115">
                  <c:v>46.079000000000001</c:v>
                </c:pt>
                <c:pt idx="23116">
                  <c:v>46.079000000000001</c:v>
                </c:pt>
                <c:pt idx="23117">
                  <c:v>46.08</c:v>
                </c:pt>
                <c:pt idx="23118">
                  <c:v>46.08</c:v>
                </c:pt>
                <c:pt idx="23119">
                  <c:v>46.08</c:v>
                </c:pt>
                <c:pt idx="23120">
                  <c:v>46.08</c:v>
                </c:pt>
                <c:pt idx="23121">
                  <c:v>46.081000000000003</c:v>
                </c:pt>
                <c:pt idx="23122">
                  <c:v>46.081000000000003</c:v>
                </c:pt>
                <c:pt idx="23123">
                  <c:v>46.081000000000003</c:v>
                </c:pt>
                <c:pt idx="23124">
                  <c:v>46.082000000000001</c:v>
                </c:pt>
                <c:pt idx="23125">
                  <c:v>46.082000000000001</c:v>
                </c:pt>
                <c:pt idx="23126">
                  <c:v>46.082000000000001</c:v>
                </c:pt>
                <c:pt idx="23127">
                  <c:v>46.082000000000001</c:v>
                </c:pt>
                <c:pt idx="23128">
                  <c:v>46.082999999999998</c:v>
                </c:pt>
                <c:pt idx="23129">
                  <c:v>46.082999999999998</c:v>
                </c:pt>
                <c:pt idx="23130">
                  <c:v>46.082999999999998</c:v>
                </c:pt>
                <c:pt idx="23131">
                  <c:v>46.084000000000003</c:v>
                </c:pt>
                <c:pt idx="23132">
                  <c:v>46.084000000000003</c:v>
                </c:pt>
                <c:pt idx="23133">
                  <c:v>46.084000000000003</c:v>
                </c:pt>
                <c:pt idx="23134">
                  <c:v>46.084000000000003</c:v>
                </c:pt>
                <c:pt idx="23135">
                  <c:v>46.085000000000001</c:v>
                </c:pt>
                <c:pt idx="23136">
                  <c:v>46.085000000000001</c:v>
                </c:pt>
                <c:pt idx="23137">
                  <c:v>46.085000000000001</c:v>
                </c:pt>
                <c:pt idx="23138">
                  <c:v>46.085000000000001</c:v>
                </c:pt>
                <c:pt idx="23139">
                  <c:v>46.085999999999999</c:v>
                </c:pt>
                <c:pt idx="23140">
                  <c:v>46.085999999999999</c:v>
                </c:pt>
                <c:pt idx="23141">
                  <c:v>46.085999999999999</c:v>
                </c:pt>
                <c:pt idx="23142">
                  <c:v>46.087000000000003</c:v>
                </c:pt>
                <c:pt idx="23143">
                  <c:v>46.087000000000003</c:v>
                </c:pt>
                <c:pt idx="23144">
                  <c:v>46.087000000000003</c:v>
                </c:pt>
                <c:pt idx="23145">
                  <c:v>46.087000000000003</c:v>
                </c:pt>
                <c:pt idx="23146">
                  <c:v>46.088000000000001</c:v>
                </c:pt>
                <c:pt idx="23147">
                  <c:v>46.088000000000001</c:v>
                </c:pt>
                <c:pt idx="23148">
                  <c:v>46.088000000000001</c:v>
                </c:pt>
                <c:pt idx="23149">
                  <c:v>46.088999999999999</c:v>
                </c:pt>
                <c:pt idx="23150">
                  <c:v>46.088999999999999</c:v>
                </c:pt>
                <c:pt idx="23151">
                  <c:v>46.088999999999999</c:v>
                </c:pt>
                <c:pt idx="23152">
                  <c:v>46.088999999999999</c:v>
                </c:pt>
                <c:pt idx="23153">
                  <c:v>46.09</c:v>
                </c:pt>
                <c:pt idx="23154">
                  <c:v>46.09</c:v>
                </c:pt>
                <c:pt idx="23155">
                  <c:v>46.09</c:v>
                </c:pt>
                <c:pt idx="23156">
                  <c:v>46.091000000000001</c:v>
                </c:pt>
                <c:pt idx="23157">
                  <c:v>46.091000000000001</c:v>
                </c:pt>
                <c:pt idx="23158">
                  <c:v>46.091000000000001</c:v>
                </c:pt>
                <c:pt idx="23159">
                  <c:v>46.091000000000001</c:v>
                </c:pt>
                <c:pt idx="23160">
                  <c:v>46.091999999999999</c:v>
                </c:pt>
                <c:pt idx="23161">
                  <c:v>46.091999999999999</c:v>
                </c:pt>
                <c:pt idx="23162">
                  <c:v>46.091999999999999</c:v>
                </c:pt>
                <c:pt idx="23163">
                  <c:v>46.091999999999999</c:v>
                </c:pt>
                <c:pt idx="23164">
                  <c:v>46.093000000000004</c:v>
                </c:pt>
                <c:pt idx="23165">
                  <c:v>46.093000000000004</c:v>
                </c:pt>
                <c:pt idx="23166">
                  <c:v>46.093000000000004</c:v>
                </c:pt>
                <c:pt idx="23167">
                  <c:v>46.094000000000001</c:v>
                </c:pt>
                <c:pt idx="23168">
                  <c:v>46.094000000000001</c:v>
                </c:pt>
                <c:pt idx="23169">
                  <c:v>46.094000000000001</c:v>
                </c:pt>
                <c:pt idx="23170">
                  <c:v>46.094000000000001</c:v>
                </c:pt>
                <c:pt idx="23171">
                  <c:v>46.094999999999999</c:v>
                </c:pt>
                <c:pt idx="23172">
                  <c:v>46.094999999999999</c:v>
                </c:pt>
                <c:pt idx="23173">
                  <c:v>46.094999999999999</c:v>
                </c:pt>
                <c:pt idx="23174">
                  <c:v>46.096000000000004</c:v>
                </c:pt>
                <c:pt idx="23175">
                  <c:v>46.096000000000004</c:v>
                </c:pt>
                <c:pt idx="23176">
                  <c:v>46.096000000000004</c:v>
                </c:pt>
                <c:pt idx="23177">
                  <c:v>46.096000000000004</c:v>
                </c:pt>
                <c:pt idx="23178">
                  <c:v>46.097000000000001</c:v>
                </c:pt>
                <c:pt idx="23179">
                  <c:v>46.097000000000001</c:v>
                </c:pt>
                <c:pt idx="23180">
                  <c:v>46.097000000000001</c:v>
                </c:pt>
                <c:pt idx="23181">
                  <c:v>46.097999999999999</c:v>
                </c:pt>
                <c:pt idx="23182">
                  <c:v>46.097999999999999</c:v>
                </c:pt>
                <c:pt idx="23183">
                  <c:v>46.097999999999999</c:v>
                </c:pt>
                <c:pt idx="23184">
                  <c:v>46.097999999999999</c:v>
                </c:pt>
                <c:pt idx="23185">
                  <c:v>46.099000000000004</c:v>
                </c:pt>
                <c:pt idx="23186">
                  <c:v>46.099000000000004</c:v>
                </c:pt>
                <c:pt idx="23187">
                  <c:v>46.099000000000004</c:v>
                </c:pt>
                <c:pt idx="23188">
                  <c:v>46.1</c:v>
                </c:pt>
                <c:pt idx="23189">
                  <c:v>46.1</c:v>
                </c:pt>
                <c:pt idx="23190">
                  <c:v>46.1</c:v>
                </c:pt>
                <c:pt idx="23191">
                  <c:v>46.1</c:v>
                </c:pt>
                <c:pt idx="23192">
                  <c:v>46.100999999999999</c:v>
                </c:pt>
                <c:pt idx="23193">
                  <c:v>46.100999999999999</c:v>
                </c:pt>
                <c:pt idx="23194">
                  <c:v>46.100999999999999</c:v>
                </c:pt>
                <c:pt idx="23195">
                  <c:v>46.100999999999999</c:v>
                </c:pt>
                <c:pt idx="23196">
                  <c:v>46.102000000000004</c:v>
                </c:pt>
                <c:pt idx="23197">
                  <c:v>46.102000000000004</c:v>
                </c:pt>
                <c:pt idx="23198">
                  <c:v>46.102000000000004</c:v>
                </c:pt>
                <c:pt idx="23199">
                  <c:v>46.103000000000002</c:v>
                </c:pt>
                <c:pt idx="23200">
                  <c:v>46.103000000000002</c:v>
                </c:pt>
                <c:pt idx="23201">
                  <c:v>46.103000000000002</c:v>
                </c:pt>
                <c:pt idx="23202">
                  <c:v>46.103000000000002</c:v>
                </c:pt>
                <c:pt idx="23203">
                  <c:v>46.103999999999999</c:v>
                </c:pt>
                <c:pt idx="23204">
                  <c:v>46.103999999999999</c:v>
                </c:pt>
                <c:pt idx="23205">
                  <c:v>46.103999999999999</c:v>
                </c:pt>
                <c:pt idx="23206">
                  <c:v>46.105000000000004</c:v>
                </c:pt>
                <c:pt idx="23207">
                  <c:v>46.105000000000004</c:v>
                </c:pt>
                <c:pt idx="23208">
                  <c:v>46.105000000000004</c:v>
                </c:pt>
                <c:pt idx="23209">
                  <c:v>46.105000000000004</c:v>
                </c:pt>
                <c:pt idx="23210">
                  <c:v>46.106000000000002</c:v>
                </c:pt>
                <c:pt idx="23211">
                  <c:v>46.106000000000002</c:v>
                </c:pt>
                <c:pt idx="23212">
                  <c:v>46.106000000000002</c:v>
                </c:pt>
                <c:pt idx="23213">
                  <c:v>46.106999999999999</c:v>
                </c:pt>
                <c:pt idx="23214">
                  <c:v>46.106999999999999</c:v>
                </c:pt>
                <c:pt idx="23215">
                  <c:v>46.106999999999999</c:v>
                </c:pt>
                <c:pt idx="23216">
                  <c:v>46.106999999999999</c:v>
                </c:pt>
                <c:pt idx="23217">
                  <c:v>46.108000000000004</c:v>
                </c:pt>
                <c:pt idx="23218">
                  <c:v>46.108000000000004</c:v>
                </c:pt>
                <c:pt idx="23219">
                  <c:v>46.108000000000004</c:v>
                </c:pt>
                <c:pt idx="23220">
                  <c:v>46.108000000000004</c:v>
                </c:pt>
                <c:pt idx="23221">
                  <c:v>46.109000000000002</c:v>
                </c:pt>
                <c:pt idx="23222">
                  <c:v>46.109000000000002</c:v>
                </c:pt>
                <c:pt idx="23223">
                  <c:v>46.109000000000002</c:v>
                </c:pt>
                <c:pt idx="23224">
                  <c:v>46.11</c:v>
                </c:pt>
                <c:pt idx="23225">
                  <c:v>46.11</c:v>
                </c:pt>
                <c:pt idx="23226">
                  <c:v>46.11</c:v>
                </c:pt>
                <c:pt idx="23227">
                  <c:v>46.11</c:v>
                </c:pt>
                <c:pt idx="23228">
                  <c:v>46.111000000000004</c:v>
                </c:pt>
                <c:pt idx="23229">
                  <c:v>46.111000000000004</c:v>
                </c:pt>
                <c:pt idx="23230">
                  <c:v>46.111000000000004</c:v>
                </c:pt>
                <c:pt idx="23231">
                  <c:v>46.112000000000002</c:v>
                </c:pt>
                <c:pt idx="23232">
                  <c:v>46.112000000000002</c:v>
                </c:pt>
                <c:pt idx="23233">
                  <c:v>46.112000000000002</c:v>
                </c:pt>
                <c:pt idx="23234">
                  <c:v>46.112000000000002</c:v>
                </c:pt>
                <c:pt idx="23235">
                  <c:v>46.113</c:v>
                </c:pt>
                <c:pt idx="23236">
                  <c:v>46.113</c:v>
                </c:pt>
                <c:pt idx="23237">
                  <c:v>46.113</c:v>
                </c:pt>
                <c:pt idx="23238">
                  <c:v>46.114000000000004</c:v>
                </c:pt>
                <c:pt idx="23239">
                  <c:v>46.114000000000004</c:v>
                </c:pt>
                <c:pt idx="23240">
                  <c:v>46.114000000000004</c:v>
                </c:pt>
                <c:pt idx="23241">
                  <c:v>46.114000000000004</c:v>
                </c:pt>
                <c:pt idx="23242">
                  <c:v>46.115000000000002</c:v>
                </c:pt>
                <c:pt idx="23243">
                  <c:v>46.115000000000002</c:v>
                </c:pt>
                <c:pt idx="23244">
                  <c:v>46.115000000000002</c:v>
                </c:pt>
                <c:pt idx="23245">
                  <c:v>46.115000000000002</c:v>
                </c:pt>
                <c:pt idx="23246">
                  <c:v>46.116</c:v>
                </c:pt>
                <c:pt idx="23247">
                  <c:v>46.116</c:v>
                </c:pt>
                <c:pt idx="23248">
                  <c:v>46.116</c:v>
                </c:pt>
                <c:pt idx="23249">
                  <c:v>46.117000000000004</c:v>
                </c:pt>
                <c:pt idx="23250">
                  <c:v>46.117000000000004</c:v>
                </c:pt>
                <c:pt idx="23251">
                  <c:v>46.117000000000004</c:v>
                </c:pt>
                <c:pt idx="23252">
                  <c:v>46.117000000000004</c:v>
                </c:pt>
                <c:pt idx="23253">
                  <c:v>46.118000000000002</c:v>
                </c:pt>
                <c:pt idx="23254">
                  <c:v>46.118000000000002</c:v>
                </c:pt>
                <c:pt idx="23255">
                  <c:v>46.118000000000002</c:v>
                </c:pt>
                <c:pt idx="23256">
                  <c:v>46.119</c:v>
                </c:pt>
                <c:pt idx="23257">
                  <c:v>46.119</c:v>
                </c:pt>
                <c:pt idx="23258">
                  <c:v>46.119</c:v>
                </c:pt>
                <c:pt idx="23259">
                  <c:v>46.119</c:v>
                </c:pt>
                <c:pt idx="23260">
                  <c:v>46.12</c:v>
                </c:pt>
                <c:pt idx="23261">
                  <c:v>46.12</c:v>
                </c:pt>
                <c:pt idx="23262">
                  <c:v>46.12</c:v>
                </c:pt>
                <c:pt idx="23263">
                  <c:v>46.121000000000002</c:v>
                </c:pt>
                <c:pt idx="23264">
                  <c:v>46.121000000000002</c:v>
                </c:pt>
                <c:pt idx="23265">
                  <c:v>46.121000000000002</c:v>
                </c:pt>
                <c:pt idx="23266">
                  <c:v>46.121000000000002</c:v>
                </c:pt>
                <c:pt idx="23267">
                  <c:v>46.122</c:v>
                </c:pt>
                <c:pt idx="23268">
                  <c:v>46.122</c:v>
                </c:pt>
                <c:pt idx="23269">
                  <c:v>46.122</c:v>
                </c:pt>
                <c:pt idx="23270">
                  <c:v>46.122</c:v>
                </c:pt>
                <c:pt idx="23271">
                  <c:v>46.122999999999998</c:v>
                </c:pt>
                <c:pt idx="23272">
                  <c:v>46.122999999999998</c:v>
                </c:pt>
                <c:pt idx="23273">
                  <c:v>46.122999999999998</c:v>
                </c:pt>
                <c:pt idx="23274">
                  <c:v>46.124000000000002</c:v>
                </c:pt>
                <c:pt idx="23275">
                  <c:v>46.124000000000002</c:v>
                </c:pt>
                <c:pt idx="23276">
                  <c:v>46.124000000000002</c:v>
                </c:pt>
                <c:pt idx="23277">
                  <c:v>46.124000000000002</c:v>
                </c:pt>
                <c:pt idx="23278">
                  <c:v>46.125</c:v>
                </c:pt>
                <c:pt idx="23279">
                  <c:v>46.125</c:v>
                </c:pt>
                <c:pt idx="23280">
                  <c:v>46.125</c:v>
                </c:pt>
                <c:pt idx="23281">
                  <c:v>46.125999999999998</c:v>
                </c:pt>
                <c:pt idx="23282">
                  <c:v>46.125999999999998</c:v>
                </c:pt>
                <c:pt idx="23283">
                  <c:v>46.125999999999998</c:v>
                </c:pt>
                <c:pt idx="23284">
                  <c:v>46.125999999999998</c:v>
                </c:pt>
                <c:pt idx="23285">
                  <c:v>46.127000000000002</c:v>
                </c:pt>
                <c:pt idx="23286">
                  <c:v>46.127000000000002</c:v>
                </c:pt>
                <c:pt idx="23287">
                  <c:v>46.127000000000002</c:v>
                </c:pt>
                <c:pt idx="23288">
                  <c:v>46.128</c:v>
                </c:pt>
                <c:pt idx="23289">
                  <c:v>46.128</c:v>
                </c:pt>
                <c:pt idx="23290">
                  <c:v>46.128</c:v>
                </c:pt>
                <c:pt idx="23291">
                  <c:v>46.128</c:v>
                </c:pt>
                <c:pt idx="23292">
                  <c:v>46.128999999999998</c:v>
                </c:pt>
                <c:pt idx="23293">
                  <c:v>46.128999999999998</c:v>
                </c:pt>
                <c:pt idx="23294">
                  <c:v>46.128999999999998</c:v>
                </c:pt>
                <c:pt idx="23295">
                  <c:v>46.128999999999998</c:v>
                </c:pt>
                <c:pt idx="23296">
                  <c:v>46.13</c:v>
                </c:pt>
                <c:pt idx="23297">
                  <c:v>46.13</c:v>
                </c:pt>
                <c:pt idx="23298">
                  <c:v>46.13</c:v>
                </c:pt>
                <c:pt idx="23299">
                  <c:v>46.131</c:v>
                </c:pt>
                <c:pt idx="23300">
                  <c:v>46.131</c:v>
                </c:pt>
                <c:pt idx="23301">
                  <c:v>46.131</c:v>
                </c:pt>
                <c:pt idx="23302">
                  <c:v>46.131</c:v>
                </c:pt>
                <c:pt idx="23303">
                  <c:v>46.131999999999998</c:v>
                </c:pt>
                <c:pt idx="23304">
                  <c:v>46.131999999999998</c:v>
                </c:pt>
                <c:pt idx="23305">
                  <c:v>46.131999999999998</c:v>
                </c:pt>
                <c:pt idx="23306">
                  <c:v>46.133000000000003</c:v>
                </c:pt>
                <c:pt idx="23307">
                  <c:v>46.133000000000003</c:v>
                </c:pt>
                <c:pt idx="23308">
                  <c:v>46.133000000000003</c:v>
                </c:pt>
                <c:pt idx="23309">
                  <c:v>46.133000000000003</c:v>
                </c:pt>
                <c:pt idx="23310">
                  <c:v>46.134</c:v>
                </c:pt>
                <c:pt idx="23311">
                  <c:v>46.134</c:v>
                </c:pt>
                <c:pt idx="23312">
                  <c:v>46.134</c:v>
                </c:pt>
                <c:pt idx="23313">
                  <c:v>46.134999999999998</c:v>
                </c:pt>
                <c:pt idx="23314">
                  <c:v>46.134999999999998</c:v>
                </c:pt>
                <c:pt idx="23315">
                  <c:v>46.134999999999998</c:v>
                </c:pt>
                <c:pt idx="23316">
                  <c:v>46.134999999999998</c:v>
                </c:pt>
                <c:pt idx="23317">
                  <c:v>46.136000000000003</c:v>
                </c:pt>
                <c:pt idx="23318">
                  <c:v>46.136000000000003</c:v>
                </c:pt>
                <c:pt idx="23319">
                  <c:v>46.136000000000003</c:v>
                </c:pt>
                <c:pt idx="23320">
                  <c:v>46.136000000000003</c:v>
                </c:pt>
                <c:pt idx="23321">
                  <c:v>46.137</c:v>
                </c:pt>
                <c:pt idx="23322">
                  <c:v>46.137</c:v>
                </c:pt>
                <c:pt idx="23323">
                  <c:v>46.137</c:v>
                </c:pt>
                <c:pt idx="23324">
                  <c:v>46.137999999999998</c:v>
                </c:pt>
                <c:pt idx="23325">
                  <c:v>46.137999999999998</c:v>
                </c:pt>
                <c:pt idx="23326">
                  <c:v>46.137999999999998</c:v>
                </c:pt>
                <c:pt idx="23327">
                  <c:v>46.137999999999998</c:v>
                </c:pt>
                <c:pt idx="23328">
                  <c:v>46.139000000000003</c:v>
                </c:pt>
                <c:pt idx="23329">
                  <c:v>46.139000000000003</c:v>
                </c:pt>
                <c:pt idx="23330">
                  <c:v>46.139000000000003</c:v>
                </c:pt>
                <c:pt idx="23331">
                  <c:v>46.14</c:v>
                </c:pt>
                <c:pt idx="23332">
                  <c:v>46.14</c:v>
                </c:pt>
                <c:pt idx="23333">
                  <c:v>46.14</c:v>
                </c:pt>
                <c:pt idx="23334">
                  <c:v>46.14</c:v>
                </c:pt>
                <c:pt idx="23335">
                  <c:v>46.140999999999998</c:v>
                </c:pt>
                <c:pt idx="23336">
                  <c:v>46.140999999999998</c:v>
                </c:pt>
                <c:pt idx="23337">
                  <c:v>46.140999999999998</c:v>
                </c:pt>
                <c:pt idx="23338">
                  <c:v>46.140999999999998</c:v>
                </c:pt>
                <c:pt idx="23339">
                  <c:v>46.142000000000003</c:v>
                </c:pt>
                <c:pt idx="23340">
                  <c:v>46.142000000000003</c:v>
                </c:pt>
                <c:pt idx="23341">
                  <c:v>46.142000000000003</c:v>
                </c:pt>
                <c:pt idx="23342">
                  <c:v>46.143000000000001</c:v>
                </c:pt>
                <c:pt idx="23343">
                  <c:v>46.143000000000001</c:v>
                </c:pt>
                <c:pt idx="23344">
                  <c:v>46.143000000000001</c:v>
                </c:pt>
                <c:pt idx="23345">
                  <c:v>46.143000000000001</c:v>
                </c:pt>
                <c:pt idx="23346">
                  <c:v>46.143999999999998</c:v>
                </c:pt>
                <c:pt idx="23347">
                  <c:v>46.143999999999998</c:v>
                </c:pt>
                <c:pt idx="23348">
                  <c:v>46.143999999999998</c:v>
                </c:pt>
                <c:pt idx="23349">
                  <c:v>46.145000000000003</c:v>
                </c:pt>
                <c:pt idx="23350">
                  <c:v>46.145000000000003</c:v>
                </c:pt>
                <c:pt idx="23351">
                  <c:v>46.145000000000003</c:v>
                </c:pt>
                <c:pt idx="23352">
                  <c:v>46.145000000000003</c:v>
                </c:pt>
                <c:pt idx="23353">
                  <c:v>46.146000000000001</c:v>
                </c:pt>
                <c:pt idx="23354">
                  <c:v>46.146000000000001</c:v>
                </c:pt>
                <c:pt idx="23355">
                  <c:v>46.146000000000001</c:v>
                </c:pt>
                <c:pt idx="23356">
                  <c:v>46.146999999999998</c:v>
                </c:pt>
                <c:pt idx="23357">
                  <c:v>46.146999999999998</c:v>
                </c:pt>
                <c:pt idx="23358">
                  <c:v>46.146999999999998</c:v>
                </c:pt>
                <c:pt idx="23359">
                  <c:v>46.146999999999998</c:v>
                </c:pt>
                <c:pt idx="23360">
                  <c:v>46.148000000000003</c:v>
                </c:pt>
                <c:pt idx="23361">
                  <c:v>46.148000000000003</c:v>
                </c:pt>
                <c:pt idx="23362">
                  <c:v>46.148000000000003</c:v>
                </c:pt>
                <c:pt idx="23363">
                  <c:v>46.148000000000003</c:v>
                </c:pt>
                <c:pt idx="23364">
                  <c:v>46.149000000000001</c:v>
                </c:pt>
                <c:pt idx="23365">
                  <c:v>46.149000000000001</c:v>
                </c:pt>
                <c:pt idx="23366">
                  <c:v>46.149000000000001</c:v>
                </c:pt>
                <c:pt idx="23367">
                  <c:v>46.15</c:v>
                </c:pt>
                <c:pt idx="23368">
                  <c:v>46.15</c:v>
                </c:pt>
                <c:pt idx="23369">
                  <c:v>46.15</c:v>
                </c:pt>
                <c:pt idx="23370">
                  <c:v>46.15</c:v>
                </c:pt>
                <c:pt idx="23371">
                  <c:v>46.151000000000003</c:v>
                </c:pt>
                <c:pt idx="23372">
                  <c:v>46.151000000000003</c:v>
                </c:pt>
                <c:pt idx="23373">
                  <c:v>46.151000000000003</c:v>
                </c:pt>
                <c:pt idx="23374">
                  <c:v>46.152000000000001</c:v>
                </c:pt>
                <c:pt idx="23375">
                  <c:v>46.152000000000001</c:v>
                </c:pt>
                <c:pt idx="23376">
                  <c:v>46.152000000000001</c:v>
                </c:pt>
                <c:pt idx="23377">
                  <c:v>46.152000000000001</c:v>
                </c:pt>
                <c:pt idx="23378">
                  <c:v>46.152999999999999</c:v>
                </c:pt>
                <c:pt idx="23379">
                  <c:v>46.152999999999999</c:v>
                </c:pt>
                <c:pt idx="23380">
                  <c:v>46.152999999999999</c:v>
                </c:pt>
                <c:pt idx="23381">
                  <c:v>46.152999999999999</c:v>
                </c:pt>
                <c:pt idx="23382">
                  <c:v>46.154000000000003</c:v>
                </c:pt>
                <c:pt idx="23383">
                  <c:v>46.154000000000003</c:v>
                </c:pt>
                <c:pt idx="23384">
                  <c:v>46.154000000000003</c:v>
                </c:pt>
                <c:pt idx="23385">
                  <c:v>46.155000000000001</c:v>
                </c:pt>
                <c:pt idx="23386">
                  <c:v>46.155000000000001</c:v>
                </c:pt>
                <c:pt idx="23387">
                  <c:v>46.155000000000001</c:v>
                </c:pt>
                <c:pt idx="23388">
                  <c:v>46.155000000000001</c:v>
                </c:pt>
                <c:pt idx="23389">
                  <c:v>46.155999999999999</c:v>
                </c:pt>
                <c:pt idx="23390">
                  <c:v>46.155999999999999</c:v>
                </c:pt>
                <c:pt idx="23391">
                  <c:v>46.155999999999999</c:v>
                </c:pt>
                <c:pt idx="23392">
                  <c:v>46.157000000000004</c:v>
                </c:pt>
                <c:pt idx="23393">
                  <c:v>46.157000000000004</c:v>
                </c:pt>
                <c:pt idx="23394">
                  <c:v>46.157000000000004</c:v>
                </c:pt>
                <c:pt idx="23395">
                  <c:v>46.157000000000004</c:v>
                </c:pt>
                <c:pt idx="23396">
                  <c:v>46.158000000000001</c:v>
                </c:pt>
                <c:pt idx="23397">
                  <c:v>46.158000000000001</c:v>
                </c:pt>
                <c:pt idx="23398">
                  <c:v>46.158000000000001</c:v>
                </c:pt>
                <c:pt idx="23399">
                  <c:v>46.158000000000001</c:v>
                </c:pt>
                <c:pt idx="23400">
                  <c:v>46.158999999999999</c:v>
                </c:pt>
                <c:pt idx="23401">
                  <c:v>46.158999999999999</c:v>
                </c:pt>
                <c:pt idx="23402">
                  <c:v>46.158999999999999</c:v>
                </c:pt>
                <c:pt idx="23403">
                  <c:v>46.160000000000004</c:v>
                </c:pt>
                <c:pt idx="23404">
                  <c:v>46.160000000000004</c:v>
                </c:pt>
                <c:pt idx="23405">
                  <c:v>46.160000000000004</c:v>
                </c:pt>
                <c:pt idx="23406">
                  <c:v>46.160000000000004</c:v>
                </c:pt>
                <c:pt idx="23407">
                  <c:v>46.161000000000001</c:v>
                </c:pt>
                <c:pt idx="23408">
                  <c:v>46.161000000000001</c:v>
                </c:pt>
                <c:pt idx="23409">
                  <c:v>46.161000000000001</c:v>
                </c:pt>
                <c:pt idx="23410">
                  <c:v>46.161999999999999</c:v>
                </c:pt>
                <c:pt idx="23411">
                  <c:v>46.161999999999999</c:v>
                </c:pt>
                <c:pt idx="23412">
                  <c:v>46.161999999999999</c:v>
                </c:pt>
                <c:pt idx="23413">
                  <c:v>46.161999999999999</c:v>
                </c:pt>
                <c:pt idx="23414">
                  <c:v>46.163000000000004</c:v>
                </c:pt>
                <c:pt idx="23415">
                  <c:v>46.163000000000004</c:v>
                </c:pt>
                <c:pt idx="23416">
                  <c:v>46.163000000000004</c:v>
                </c:pt>
                <c:pt idx="23417">
                  <c:v>46.163000000000004</c:v>
                </c:pt>
                <c:pt idx="23418">
                  <c:v>46.164000000000001</c:v>
                </c:pt>
                <c:pt idx="23419">
                  <c:v>46.164000000000001</c:v>
                </c:pt>
                <c:pt idx="23420">
                  <c:v>46.164000000000001</c:v>
                </c:pt>
                <c:pt idx="23421">
                  <c:v>46.164999999999999</c:v>
                </c:pt>
                <c:pt idx="23422">
                  <c:v>46.164999999999999</c:v>
                </c:pt>
                <c:pt idx="23423">
                  <c:v>46.164999999999999</c:v>
                </c:pt>
                <c:pt idx="23424">
                  <c:v>46.164999999999999</c:v>
                </c:pt>
                <c:pt idx="23425">
                  <c:v>46.166000000000004</c:v>
                </c:pt>
                <c:pt idx="23426">
                  <c:v>46.166000000000004</c:v>
                </c:pt>
                <c:pt idx="23427">
                  <c:v>46.166000000000004</c:v>
                </c:pt>
                <c:pt idx="23428">
                  <c:v>46.167000000000002</c:v>
                </c:pt>
                <c:pt idx="23429">
                  <c:v>46.167000000000002</c:v>
                </c:pt>
                <c:pt idx="23430">
                  <c:v>46.167000000000002</c:v>
                </c:pt>
                <c:pt idx="23431">
                  <c:v>46.167000000000002</c:v>
                </c:pt>
                <c:pt idx="23432">
                  <c:v>46.167999999999999</c:v>
                </c:pt>
                <c:pt idx="23433">
                  <c:v>46.167999999999999</c:v>
                </c:pt>
                <c:pt idx="23434">
                  <c:v>46.167999999999999</c:v>
                </c:pt>
                <c:pt idx="23435">
                  <c:v>46.167999999999999</c:v>
                </c:pt>
                <c:pt idx="23436">
                  <c:v>46.169000000000004</c:v>
                </c:pt>
                <c:pt idx="23437">
                  <c:v>46.169000000000004</c:v>
                </c:pt>
                <c:pt idx="23438">
                  <c:v>46.169000000000004</c:v>
                </c:pt>
                <c:pt idx="23439">
                  <c:v>46.17</c:v>
                </c:pt>
                <c:pt idx="23440">
                  <c:v>46.17</c:v>
                </c:pt>
                <c:pt idx="23441">
                  <c:v>46.17</c:v>
                </c:pt>
                <c:pt idx="23442">
                  <c:v>46.17</c:v>
                </c:pt>
                <c:pt idx="23443">
                  <c:v>46.170999999999999</c:v>
                </c:pt>
                <c:pt idx="23444">
                  <c:v>46.170999999999999</c:v>
                </c:pt>
                <c:pt idx="23445">
                  <c:v>46.170999999999999</c:v>
                </c:pt>
                <c:pt idx="23446">
                  <c:v>46.172000000000004</c:v>
                </c:pt>
                <c:pt idx="23447">
                  <c:v>46.172000000000004</c:v>
                </c:pt>
                <c:pt idx="23448">
                  <c:v>46.172000000000004</c:v>
                </c:pt>
                <c:pt idx="23449">
                  <c:v>46.172000000000004</c:v>
                </c:pt>
                <c:pt idx="23450">
                  <c:v>46.173000000000002</c:v>
                </c:pt>
                <c:pt idx="23451">
                  <c:v>46.173000000000002</c:v>
                </c:pt>
                <c:pt idx="23452">
                  <c:v>46.173000000000002</c:v>
                </c:pt>
                <c:pt idx="23453">
                  <c:v>46.173000000000002</c:v>
                </c:pt>
                <c:pt idx="23454">
                  <c:v>46.173999999999999</c:v>
                </c:pt>
                <c:pt idx="23455">
                  <c:v>46.173999999999999</c:v>
                </c:pt>
                <c:pt idx="23456">
                  <c:v>46.173999999999999</c:v>
                </c:pt>
                <c:pt idx="23457">
                  <c:v>46.175000000000004</c:v>
                </c:pt>
                <c:pt idx="23458">
                  <c:v>46.175000000000004</c:v>
                </c:pt>
                <c:pt idx="23459">
                  <c:v>46.175000000000004</c:v>
                </c:pt>
                <c:pt idx="23460">
                  <c:v>46.175000000000004</c:v>
                </c:pt>
                <c:pt idx="23461">
                  <c:v>46.176000000000002</c:v>
                </c:pt>
                <c:pt idx="23462">
                  <c:v>46.176000000000002</c:v>
                </c:pt>
                <c:pt idx="23463">
                  <c:v>46.176000000000002</c:v>
                </c:pt>
                <c:pt idx="23464">
                  <c:v>46.176000000000002</c:v>
                </c:pt>
                <c:pt idx="23465">
                  <c:v>46.177</c:v>
                </c:pt>
                <c:pt idx="23466">
                  <c:v>46.177</c:v>
                </c:pt>
                <c:pt idx="23467">
                  <c:v>46.177</c:v>
                </c:pt>
                <c:pt idx="23468">
                  <c:v>46.178000000000004</c:v>
                </c:pt>
                <c:pt idx="23469">
                  <c:v>46.178000000000004</c:v>
                </c:pt>
                <c:pt idx="23470">
                  <c:v>46.178000000000004</c:v>
                </c:pt>
                <c:pt idx="23471">
                  <c:v>46.178000000000004</c:v>
                </c:pt>
                <c:pt idx="23472">
                  <c:v>46.179000000000002</c:v>
                </c:pt>
                <c:pt idx="23473">
                  <c:v>46.179000000000002</c:v>
                </c:pt>
                <c:pt idx="23474">
                  <c:v>46.179000000000002</c:v>
                </c:pt>
                <c:pt idx="23475">
                  <c:v>46.18</c:v>
                </c:pt>
                <c:pt idx="23476">
                  <c:v>46.18</c:v>
                </c:pt>
                <c:pt idx="23477">
                  <c:v>46.18</c:v>
                </c:pt>
                <c:pt idx="23478">
                  <c:v>46.18</c:v>
                </c:pt>
                <c:pt idx="23479">
                  <c:v>46.181000000000004</c:v>
                </c:pt>
                <c:pt idx="23480">
                  <c:v>46.181000000000004</c:v>
                </c:pt>
                <c:pt idx="23481">
                  <c:v>46.181000000000004</c:v>
                </c:pt>
                <c:pt idx="23482">
                  <c:v>46.181000000000004</c:v>
                </c:pt>
                <c:pt idx="23483">
                  <c:v>46.182000000000002</c:v>
                </c:pt>
                <c:pt idx="23484">
                  <c:v>46.182000000000002</c:v>
                </c:pt>
                <c:pt idx="23485">
                  <c:v>46.182000000000002</c:v>
                </c:pt>
                <c:pt idx="23486">
                  <c:v>46.183</c:v>
                </c:pt>
                <c:pt idx="23487">
                  <c:v>46.183</c:v>
                </c:pt>
                <c:pt idx="23488">
                  <c:v>46.183</c:v>
                </c:pt>
                <c:pt idx="23489">
                  <c:v>46.183</c:v>
                </c:pt>
                <c:pt idx="23490">
                  <c:v>46.183999999999997</c:v>
                </c:pt>
                <c:pt idx="23491">
                  <c:v>46.183999999999997</c:v>
                </c:pt>
                <c:pt idx="23492">
                  <c:v>46.183999999999997</c:v>
                </c:pt>
                <c:pt idx="23493">
                  <c:v>46.185000000000002</c:v>
                </c:pt>
                <c:pt idx="23494">
                  <c:v>46.185000000000002</c:v>
                </c:pt>
                <c:pt idx="23495">
                  <c:v>46.185000000000002</c:v>
                </c:pt>
                <c:pt idx="23496">
                  <c:v>46.185000000000002</c:v>
                </c:pt>
                <c:pt idx="23497">
                  <c:v>46.186</c:v>
                </c:pt>
                <c:pt idx="23498">
                  <c:v>46.186</c:v>
                </c:pt>
                <c:pt idx="23499">
                  <c:v>46.186</c:v>
                </c:pt>
                <c:pt idx="23500">
                  <c:v>46.186</c:v>
                </c:pt>
                <c:pt idx="23501">
                  <c:v>46.186999999999998</c:v>
                </c:pt>
                <c:pt idx="23502">
                  <c:v>46.186999999999998</c:v>
                </c:pt>
                <c:pt idx="23503">
                  <c:v>46.186999999999998</c:v>
                </c:pt>
                <c:pt idx="23504">
                  <c:v>46.188000000000002</c:v>
                </c:pt>
                <c:pt idx="23505">
                  <c:v>46.188000000000002</c:v>
                </c:pt>
                <c:pt idx="23506">
                  <c:v>46.188000000000002</c:v>
                </c:pt>
                <c:pt idx="23507">
                  <c:v>46.188000000000002</c:v>
                </c:pt>
                <c:pt idx="23508">
                  <c:v>46.189</c:v>
                </c:pt>
                <c:pt idx="23509">
                  <c:v>46.189</c:v>
                </c:pt>
                <c:pt idx="23510">
                  <c:v>46.189</c:v>
                </c:pt>
                <c:pt idx="23511">
                  <c:v>46.19</c:v>
                </c:pt>
                <c:pt idx="23512">
                  <c:v>46.19</c:v>
                </c:pt>
                <c:pt idx="23513">
                  <c:v>46.19</c:v>
                </c:pt>
                <c:pt idx="23514">
                  <c:v>46.19</c:v>
                </c:pt>
                <c:pt idx="23515">
                  <c:v>46.191000000000003</c:v>
                </c:pt>
                <c:pt idx="23516">
                  <c:v>46.191000000000003</c:v>
                </c:pt>
                <c:pt idx="23517">
                  <c:v>46.191000000000003</c:v>
                </c:pt>
                <c:pt idx="23518">
                  <c:v>46.191000000000003</c:v>
                </c:pt>
                <c:pt idx="23519">
                  <c:v>46.192</c:v>
                </c:pt>
                <c:pt idx="23520">
                  <c:v>46.192</c:v>
                </c:pt>
                <c:pt idx="23521">
                  <c:v>46.192</c:v>
                </c:pt>
                <c:pt idx="23522">
                  <c:v>46.192999999999998</c:v>
                </c:pt>
                <c:pt idx="23523">
                  <c:v>46.192999999999998</c:v>
                </c:pt>
                <c:pt idx="23524">
                  <c:v>46.192999999999998</c:v>
                </c:pt>
                <c:pt idx="23525">
                  <c:v>46.192999999999998</c:v>
                </c:pt>
                <c:pt idx="23526">
                  <c:v>46.194000000000003</c:v>
                </c:pt>
                <c:pt idx="23527">
                  <c:v>46.194000000000003</c:v>
                </c:pt>
                <c:pt idx="23528">
                  <c:v>46.194000000000003</c:v>
                </c:pt>
                <c:pt idx="23529">
                  <c:v>46.194000000000003</c:v>
                </c:pt>
                <c:pt idx="23530">
                  <c:v>46.195</c:v>
                </c:pt>
                <c:pt idx="23531">
                  <c:v>46.195</c:v>
                </c:pt>
                <c:pt idx="23532">
                  <c:v>46.195</c:v>
                </c:pt>
                <c:pt idx="23533">
                  <c:v>46.195999999999998</c:v>
                </c:pt>
                <c:pt idx="23534">
                  <c:v>46.195999999999998</c:v>
                </c:pt>
                <c:pt idx="23535">
                  <c:v>46.195999999999998</c:v>
                </c:pt>
                <c:pt idx="23536">
                  <c:v>46.195999999999998</c:v>
                </c:pt>
                <c:pt idx="23537">
                  <c:v>46.197000000000003</c:v>
                </c:pt>
                <c:pt idx="23538">
                  <c:v>46.197000000000003</c:v>
                </c:pt>
                <c:pt idx="23539">
                  <c:v>46.197000000000003</c:v>
                </c:pt>
                <c:pt idx="23540">
                  <c:v>46.198</c:v>
                </c:pt>
                <c:pt idx="23541">
                  <c:v>46.198</c:v>
                </c:pt>
                <c:pt idx="23542">
                  <c:v>46.198</c:v>
                </c:pt>
                <c:pt idx="23543">
                  <c:v>46.198</c:v>
                </c:pt>
                <c:pt idx="23544">
                  <c:v>46.198999999999998</c:v>
                </c:pt>
                <c:pt idx="23545">
                  <c:v>46.198999999999998</c:v>
                </c:pt>
                <c:pt idx="23546">
                  <c:v>46.198999999999998</c:v>
                </c:pt>
                <c:pt idx="23547">
                  <c:v>46.198999999999998</c:v>
                </c:pt>
                <c:pt idx="23548">
                  <c:v>46.2</c:v>
                </c:pt>
                <c:pt idx="23549">
                  <c:v>46.2</c:v>
                </c:pt>
                <c:pt idx="23550">
                  <c:v>46.2</c:v>
                </c:pt>
                <c:pt idx="23551">
                  <c:v>46.201000000000001</c:v>
                </c:pt>
                <c:pt idx="23552">
                  <c:v>46.201000000000001</c:v>
                </c:pt>
                <c:pt idx="23553">
                  <c:v>46.201000000000001</c:v>
                </c:pt>
                <c:pt idx="23554">
                  <c:v>46.201000000000001</c:v>
                </c:pt>
                <c:pt idx="23555">
                  <c:v>46.201999999999998</c:v>
                </c:pt>
                <c:pt idx="23556">
                  <c:v>46.201999999999998</c:v>
                </c:pt>
                <c:pt idx="23557">
                  <c:v>46.201999999999998</c:v>
                </c:pt>
                <c:pt idx="23558">
                  <c:v>46.203000000000003</c:v>
                </c:pt>
                <c:pt idx="23559">
                  <c:v>46.203000000000003</c:v>
                </c:pt>
                <c:pt idx="23560">
                  <c:v>46.203000000000003</c:v>
                </c:pt>
                <c:pt idx="23561">
                  <c:v>46.203000000000003</c:v>
                </c:pt>
                <c:pt idx="23562">
                  <c:v>46.204000000000001</c:v>
                </c:pt>
                <c:pt idx="23563">
                  <c:v>46.204000000000001</c:v>
                </c:pt>
                <c:pt idx="23564">
                  <c:v>46.204000000000001</c:v>
                </c:pt>
                <c:pt idx="23565">
                  <c:v>46.204000000000001</c:v>
                </c:pt>
                <c:pt idx="23566">
                  <c:v>46.204999999999998</c:v>
                </c:pt>
                <c:pt idx="23567">
                  <c:v>46.204999999999998</c:v>
                </c:pt>
                <c:pt idx="23568">
                  <c:v>46.204999999999998</c:v>
                </c:pt>
                <c:pt idx="23569">
                  <c:v>46.206000000000003</c:v>
                </c:pt>
                <c:pt idx="23570">
                  <c:v>46.206000000000003</c:v>
                </c:pt>
                <c:pt idx="23571">
                  <c:v>46.206000000000003</c:v>
                </c:pt>
                <c:pt idx="23572">
                  <c:v>46.206000000000003</c:v>
                </c:pt>
                <c:pt idx="23573">
                  <c:v>46.207000000000001</c:v>
                </c:pt>
                <c:pt idx="23574">
                  <c:v>46.207000000000001</c:v>
                </c:pt>
                <c:pt idx="23575">
                  <c:v>46.207000000000001</c:v>
                </c:pt>
                <c:pt idx="23576">
                  <c:v>46.207000000000001</c:v>
                </c:pt>
                <c:pt idx="23577">
                  <c:v>46.207999999999998</c:v>
                </c:pt>
                <c:pt idx="23578">
                  <c:v>46.207999999999998</c:v>
                </c:pt>
                <c:pt idx="23579">
                  <c:v>46.207999999999998</c:v>
                </c:pt>
                <c:pt idx="23580">
                  <c:v>46.209000000000003</c:v>
                </c:pt>
                <c:pt idx="23581">
                  <c:v>46.209000000000003</c:v>
                </c:pt>
                <c:pt idx="23582">
                  <c:v>46.209000000000003</c:v>
                </c:pt>
                <c:pt idx="23583">
                  <c:v>46.209000000000003</c:v>
                </c:pt>
                <c:pt idx="23584">
                  <c:v>46.21</c:v>
                </c:pt>
                <c:pt idx="23585">
                  <c:v>46.21</c:v>
                </c:pt>
                <c:pt idx="23586">
                  <c:v>46.21</c:v>
                </c:pt>
                <c:pt idx="23587">
                  <c:v>46.210999999999999</c:v>
                </c:pt>
                <c:pt idx="23588">
                  <c:v>46.210999999999999</c:v>
                </c:pt>
                <c:pt idx="23589">
                  <c:v>46.210999999999999</c:v>
                </c:pt>
                <c:pt idx="23590">
                  <c:v>46.210999999999999</c:v>
                </c:pt>
                <c:pt idx="23591">
                  <c:v>46.212000000000003</c:v>
                </c:pt>
                <c:pt idx="23592">
                  <c:v>46.212000000000003</c:v>
                </c:pt>
                <c:pt idx="23593">
                  <c:v>46.212000000000003</c:v>
                </c:pt>
                <c:pt idx="23594">
                  <c:v>46.212000000000003</c:v>
                </c:pt>
                <c:pt idx="23595">
                  <c:v>46.213000000000001</c:v>
                </c:pt>
                <c:pt idx="23596">
                  <c:v>46.213000000000001</c:v>
                </c:pt>
                <c:pt idx="23597">
                  <c:v>46.213000000000001</c:v>
                </c:pt>
                <c:pt idx="23598">
                  <c:v>46.213999999999999</c:v>
                </c:pt>
                <c:pt idx="23599">
                  <c:v>46.213999999999999</c:v>
                </c:pt>
                <c:pt idx="23600">
                  <c:v>46.213999999999999</c:v>
                </c:pt>
                <c:pt idx="23601">
                  <c:v>46.213999999999999</c:v>
                </c:pt>
                <c:pt idx="23602">
                  <c:v>46.215000000000003</c:v>
                </c:pt>
                <c:pt idx="23603">
                  <c:v>46.215000000000003</c:v>
                </c:pt>
                <c:pt idx="23604">
                  <c:v>46.215000000000003</c:v>
                </c:pt>
                <c:pt idx="23605">
                  <c:v>46.216000000000001</c:v>
                </c:pt>
                <c:pt idx="23606">
                  <c:v>46.216000000000001</c:v>
                </c:pt>
                <c:pt idx="23607">
                  <c:v>46.216000000000001</c:v>
                </c:pt>
                <c:pt idx="23608">
                  <c:v>46.216000000000001</c:v>
                </c:pt>
                <c:pt idx="23609">
                  <c:v>46.216999999999999</c:v>
                </c:pt>
                <c:pt idx="23610">
                  <c:v>46.216999999999999</c:v>
                </c:pt>
                <c:pt idx="23611">
                  <c:v>46.216999999999999</c:v>
                </c:pt>
                <c:pt idx="23612">
                  <c:v>46.216999999999999</c:v>
                </c:pt>
                <c:pt idx="23613">
                  <c:v>46.218000000000004</c:v>
                </c:pt>
                <c:pt idx="23614">
                  <c:v>46.218000000000004</c:v>
                </c:pt>
                <c:pt idx="23615">
                  <c:v>46.218000000000004</c:v>
                </c:pt>
                <c:pt idx="23616">
                  <c:v>46.219000000000001</c:v>
                </c:pt>
                <c:pt idx="23617">
                  <c:v>46.219000000000001</c:v>
                </c:pt>
                <c:pt idx="23618">
                  <c:v>46.219000000000001</c:v>
                </c:pt>
                <c:pt idx="23619">
                  <c:v>46.219000000000001</c:v>
                </c:pt>
                <c:pt idx="23620">
                  <c:v>46.22</c:v>
                </c:pt>
                <c:pt idx="23621">
                  <c:v>46.22</c:v>
                </c:pt>
                <c:pt idx="23622">
                  <c:v>46.22</c:v>
                </c:pt>
                <c:pt idx="23623">
                  <c:v>46.22</c:v>
                </c:pt>
                <c:pt idx="23624">
                  <c:v>46.221000000000004</c:v>
                </c:pt>
                <c:pt idx="23625">
                  <c:v>46.221000000000004</c:v>
                </c:pt>
                <c:pt idx="23626">
                  <c:v>46.221000000000004</c:v>
                </c:pt>
                <c:pt idx="23627">
                  <c:v>46.222000000000001</c:v>
                </c:pt>
                <c:pt idx="23628">
                  <c:v>46.222000000000001</c:v>
                </c:pt>
                <c:pt idx="23629">
                  <c:v>46.222000000000001</c:v>
                </c:pt>
                <c:pt idx="23630">
                  <c:v>46.222000000000001</c:v>
                </c:pt>
                <c:pt idx="23631">
                  <c:v>46.222999999999999</c:v>
                </c:pt>
                <c:pt idx="23632">
                  <c:v>46.222999999999999</c:v>
                </c:pt>
                <c:pt idx="23633">
                  <c:v>46.222999999999999</c:v>
                </c:pt>
                <c:pt idx="23634">
                  <c:v>46.224000000000004</c:v>
                </c:pt>
                <c:pt idx="23635">
                  <c:v>46.224000000000004</c:v>
                </c:pt>
                <c:pt idx="23636">
                  <c:v>46.224000000000004</c:v>
                </c:pt>
                <c:pt idx="23637">
                  <c:v>46.224000000000004</c:v>
                </c:pt>
                <c:pt idx="23638">
                  <c:v>46.225000000000001</c:v>
                </c:pt>
                <c:pt idx="23639">
                  <c:v>46.225000000000001</c:v>
                </c:pt>
                <c:pt idx="23640">
                  <c:v>46.225000000000001</c:v>
                </c:pt>
                <c:pt idx="23641">
                  <c:v>46.225000000000001</c:v>
                </c:pt>
                <c:pt idx="23642">
                  <c:v>46.225999999999999</c:v>
                </c:pt>
                <c:pt idx="23643">
                  <c:v>46.225999999999999</c:v>
                </c:pt>
                <c:pt idx="23644">
                  <c:v>46.225999999999999</c:v>
                </c:pt>
                <c:pt idx="23645">
                  <c:v>46.227000000000004</c:v>
                </c:pt>
                <c:pt idx="23646">
                  <c:v>46.227000000000004</c:v>
                </c:pt>
                <c:pt idx="23647">
                  <c:v>46.227000000000004</c:v>
                </c:pt>
                <c:pt idx="23648">
                  <c:v>46.227000000000004</c:v>
                </c:pt>
                <c:pt idx="23649">
                  <c:v>46.228000000000002</c:v>
                </c:pt>
                <c:pt idx="23650">
                  <c:v>46.228000000000002</c:v>
                </c:pt>
                <c:pt idx="23651">
                  <c:v>46.228000000000002</c:v>
                </c:pt>
                <c:pt idx="23652">
                  <c:v>46.228999999999999</c:v>
                </c:pt>
                <c:pt idx="23653">
                  <c:v>46.228999999999999</c:v>
                </c:pt>
                <c:pt idx="23654">
                  <c:v>46.228999999999999</c:v>
                </c:pt>
                <c:pt idx="23655">
                  <c:v>46.228999999999999</c:v>
                </c:pt>
                <c:pt idx="23656">
                  <c:v>46.230000000000004</c:v>
                </c:pt>
                <c:pt idx="23657">
                  <c:v>46.230000000000004</c:v>
                </c:pt>
                <c:pt idx="23658">
                  <c:v>46.230000000000004</c:v>
                </c:pt>
                <c:pt idx="23659">
                  <c:v>46.230000000000004</c:v>
                </c:pt>
                <c:pt idx="23660">
                  <c:v>46.231000000000002</c:v>
                </c:pt>
                <c:pt idx="23661">
                  <c:v>46.231000000000002</c:v>
                </c:pt>
                <c:pt idx="23662">
                  <c:v>46.231000000000002</c:v>
                </c:pt>
                <c:pt idx="23663">
                  <c:v>46.231999999999999</c:v>
                </c:pt>
                <c:pt idx="23664">
                  <c:v>46.231999999999999</c:v>
                </c:pt>
                <c:pt idx="23665">
                  <c:v>46.231999999999999</c:v>
                </c:pt>
                <c:pt idx="23666">
                  <c:v>46.231999999999999</c:v>
                </c:pt>
                <c:pt idx="23667">
                  <c:v>46.233000000000004</c:v>
                </c:pt>
                <c:pt idx="23668">
                  <c:v>46.233000000000004</c:v>
                </c:pt>
                <c:pt idx="23669">
                  <c:v>46.233000000000004</c:v>
                </c:pt>
                <c:pt idx="23670">
                  <c:v>46.233000000000004</c:v>
                </c:pt>
                <c:pt idx="23671">
                  <c:v>46.234000000000002</c:v>
                </c:pt>
                <c:pt idx="23672">
                  <c:v>46.234000000000002</c:v>
                </c:pt>
                <c:pt idx="23673">
                  <c:v>46.234000000000002</c:v>
                </c:pt>
                <c:pt idx="23674">
                  <c:v>46.234999999999999</c:v>
                </c:pt>
                <c:pt idx="23675">
                  <c:v>46.234999999999999</c:v>
                </c:pt>
                <c:pt idx="23676">
                  <c:v>46.234999999999999</c:v>
                </c:pt>
                <c:pt idx="23677">
                  <c:v>46.234999999999999</c:v>
                </c:pt>
                <c:pt idx="23678">
                  <c:v>46.236000000000004</c:v>
                </c:pt>
                <c:pt idx="23679">
                  <c:v>46.236000000000004</c:v>
                </c:pt>
                <c:pt idx="23680">
                  <c:v>46.236000000000004</c:v>
                </c:pt>
                <c:pt idx="23681">
                  <c:v>46.237000000000002</c:v>
                </c:pt>
                <c:pt idx="23682">
                  <c:v>46.237000000000002</c:v>
                </c:pt>
                <c:pt idx="23683">
                  <c:v>46.237000000000002</c:v>
                </c:pt>
                <c:pt idx="23684">
                  <c:v>46.237000000000002</c:v>
                </c:pt>
                <c:pt idx="23685">
                  <c:v>46.238</c:v>
                </c:pt>
                <c:pt idx="23686">
                  <c:v>46.238</c:v>
                </c:pt>
                <c:pt idx="23687">
                  <c:v>46.238</c:v>
                </c:pt>
                <c:pt idx="23688">
                  <c:v>46.238</c:v>
                </c:pt>
                <c:pt idx="23689">
                  <c:v>46.239000000000004</c:v>
                </c:pt>
                <c:pt idx="23690">
                  <c:v>46.239000000000004</c:v>
                </c:pt>
                <c:pt idx="23691">
                  <c:v>46.239000000000004</c:v>
                </c:pt>
                <c:pt idx="23692">
                  <c:v>46.24</c:v>
                </c:pt>
                <c:pt idx="23693">
                  <c:v>46.24</c:v>
                </c:pt>
                <c:pt idx="23694">
                  <c:v>46.24</c:v>
                </c:pt>
                <c:pt idx="23695">
                  <c:v>46.24</c:v>
                </c:pt>
                <c:pt idx="23696">
                  <c:v>46.241</c:v>
                </c:pt>
                <c:pt idx="23697">
                  <c:v>46.241</c:v>
                </c:pt>
                <c:pt idx="23698">
                  <c:v>46.241</c:v>
                </c:pt>
                <c:pt idx="23699">
                  <c:v>46.242000000000004</c:v>
                </c:pt>
                <c:pt idx="23700">
                  <c:v>46.242000000000004</c:v>
                </c:pt>
                <c:pt idx="23701">
                  <c:v>46.242000000000004</c:v>
                </c:pt>
                <c:pt idx="23702">
                  <c:v>46.242000000000004</c:v>
                </c:pt>
                <c:pt idx="23703">
                  <c:v>46.243000000000002</c:v>
                </c:pt>
                <c:pt idx="23704">
                  <c:v>46.243000000000002</c:v>
                </c:pt>
                <c:pt idx="23705">
                  <c:v>46.243000000000002</c:v>
                </c:pt>
                <c:pt idx="23706">
                  <c:v>46.243000000000002</c:v>
                </c:pt>
                <c:pt idx="23707">
                  <c:v>46.244</c:v>
                </c:pt>
                <c:pt idx="23708">
                  <c:v>46.244</c:v>
                </c:pt>
                <c:pt idx="23709">
                  <c:v>46.244</c:v>
                </c:pt>
                <c:pt idx="23710">
                  <c:v>46.244999999999997</c:v>
                </c:pt>
                <c:pt idx="23711">
                  <c:v>46.244999999999997</c:v>
                </c:pt>
                <c:pt idx="23712">
                  <c:v>46.244999999999997</c:v>
                </c:pt>
                <c:pt idx="23713">
                  <c:v>46.244999999999997</c:v>
                </c:pt>
                <c:pt idx="23714">
                  <c:v>46.246000000000002</c:v>
                </c:pt>
                <c:pt idx="23715">
                  <c:v>46.246000000000002</c:v>
                </c:pt>
                <c:pt idx="23716">
                  <c:v>46.246000000000002</c:v>
                </c:pt>
                <c:pt idx="23717">
                  <c:v>46.246000000000002</c:v>
                </c:pt>
                <c:pt idx="23718">
                  <c:v>46.247</c:v>
                </c:pt>
                <c:pt idx="23719">
                  <c:v>46.247</c:v>
                </c:pt>
                <c:pt idx="23720">
                  <c:v>46.247</c:v>
                </c:pt>
                <c:pt idx="23721">
                  <c:v>46.247999999999998</c:v>
                </c:pt>
                <c:pt idx="23722">
                  <c:v>46.247999999999998</c:v>
                </c:pt>
                <c:pt idx="23723">
                  <c:v>46.247999999999998</c:v>
                </c:pt>
                <c:pt idx="23724">
                  <c:v>46.247999999999998</c:v>
                </c:pt>
                <c:pt idx="23725">
                  <c:v>46.249000000000002</c:v>
                </c:pt>
                <c:pt idx="23726">
                  <c:v>46.249000000000002</c:v>
                </c:pt>
                <c:pt idx="23727">
                  <c:v>46.249000000000002</c:v>
                </c:pt>
                <c:pt idx="23728">
                  <c:v>46.25</c:v>
                </c:pt>
                <c:pt idx="23729">
                  <c:v>46.25</c:v>
                </c:pt>
                <c:pt idx="23730">
                  <c:v>46.25</c:v>
                </c:pt>
                <c:pt idx="23731">
                  <c:v>46.25</c:v>
                </c:pt>
                <c:pt idx="23732">
                  <c:v>46.250999999999998</c:v>
                </c:pt>
                <c:pt idx="23733">
                  <c:v>46.250999999999998</c:v>
                </c:pt>
                <c:pt idx="23734">
                  <c:v>46.250999999999998</c:v>
                </c:pt>
                <c:pt idx="23735">
                  <c:v>46.250999999999998</c:v>
                </c:pt>
                <c:pt idx="23736">
                  <c:v>46.252000000000002</c:v>
                </c:pt>
                <c:pt idx="23737">
                  <c:v>46.252000000000002</c:v>
                </c:pt>
                <c:pt idx="23738">
                  <c:v>46.252000000000002</c:v>
                </c:pt>
                <c:pt idx="23739">
                  <c:v>46.253</c:v>
                </c:pt>
                <c:pt idx="23740">
                  <c:v>46.253</c:v>
                </c:pt>
                <c:pt idx="23741">
                  <c:v>46.253</c:v>
                </c:pt>
                <c:pt idx="23742">
                  <c:v>46.253</c:v>
                </c:pt>
                <c:pt idx="23743">
                  <c:v>46.253999999999998</c:v>
                </c:pt>
                <c:pt idx="23744">
                  <c:v>46.253999999999998</c:v>
                </c:pt>
                <c:pt idx="23745">
                  <c:v>46.253999999999998</c:v>
                </c:pt>
                <c:pt idx="23746">
                  <c:v>46.255000000000003</c:v>
                </c:pt>
                <c:pt idx="23747">
                  <c:v>46.255000000000003</c:v>
                </c:pt>
                <c:pt idx="23748">
                  <c:v>46.255000000000003</c:v>
                </c:pt>
                <c:pt idx="23749">
                  <c:v>46.255000000000003</c:v>
                </c:pt>
                <c:pt idx="23750">
                  <c:v>46.256</c:v>
                </c:pt>
                <c:pt idx="23751">
                  <c:v>46.256</c:v>
                </c:pt>
                <c:pt idx="23752">
                  <c:v>46.256</c:v>
                </c:pt>
                <c:pt idx="23753">
                  <c:v>46.256</c:v>
                </c:pt>
                <c:pt idx="23754">
                  <c:v>46.256999999999998</c:v>
                </c:pt>
                <c:pt idx="23755">
                  <c:v>46.256999999999998</c:v>
                </c:pt>
                <c:pt idx="23756">
                  <c:v>46.256999999999998</c:v>
                </c:pt>
                <c:pt idx="23757">
                  <c:v>46.258000000000003</c:v>
                </c:pt>
                <c:pt idx="23758">
                  <c:v>46.258000000000003</c:v>
                </c:pt>
                <c:pt idx="23759">
                  <c:v>46.258000000000003</c:v>
                </c:pt>
                <c:pt idx="23760">
                  <c:v>46.258000000000003</c:v>
                </c:pt>
                <c:pt idx="23761">
                  <c:v>46.259</c:v>
                </c:pt>
                <c:pt idx="23762">
                  <c:v>46.259</c:v>
                </c:pt>
                <c:pt idx="23763">
                  <c:v>46.259</c:v>
                </c:pt>
                <c:pt idx="23764">
                  <c:v>46.26</c:v>
                </c:pt>
                <c:pt idx="23765">
                  <c:v>46.26</c:v>
                </c:pt>
                <c:pt idx="23766">
                  <c:v>46.26</c:v>
                </c:pt>
                <c:pt idx="23767">
                  <c:v>46.26</c:v>
                </c:pt>
                <c:pt idx="23768">
                  <c:v>46.261000000000003</c:v>
                </c:pt>
                <c:pt idx="23769">
                  <c:v>46.261000000000003</c:v>
                </c:pt>
                <c:pt idx="23770">
                  <c:v>46.261000000000003</c:v>
                </c:pt>
                <c:pt idx="23771">
                  <c:v>46.261000000000003</c:v>
                </c:pt>
                <c:pt idx="23772">
                  <c:v>46.262</c:v>
                </c:pt>
                <c:pt idx="23773">
                  <c:v>46.262</c:v>
                </c:pt>
                <c:pt idx="23774">
                  <c:v>46.262</c:v>
                </c:pt>
                <c:pt idx="23775">
                  <c:v>46.262999999999998</c:v>
                </c:pt>
                <c:pt idx="23776">
                  <c:v>46.262999999999998</c:v>
                </c:pt>
                <c:pt idx="23777">
                  <c:v>46.262999999999998</c:v>
                </c:pt>
                <c:pt idx="23778">
                  <c:v>46.262999999999998</c:v>
                </c:pt>
                <c:pt idx="23779">
                  <c:v>46.264000000000003</c:v>
                </c:pt>
                <c:pt idx="23780">
                  <c:v>46.264000000000003</c:v>
                </c:pt>
                <c:pt idx="23781">
                  <c:v>46.264000000000003</c:v>
                </c:pt>
                <c:pt idx="23782">
                  <c:v>46.265000000000001</c:v>
                </c:pt>
                <c:pt idx="23783">
                  <c:v>46.265000000000001</c:v>
                </c:pt>
                <c:pt idx="23784">
                  <c:v>46.265000000000001</c:v>
                </c:pt>
                <c:pt idx="23785">
                  <c:v>46.265000000000001</c:v>
                </c:pt>
                <c:pt idx="23786">
                  <c:v>46.265999999999998</c:v>
                </c:pt>
                <c:pt idx="23787">
                  <c:v>46.265999999999998</c:v>
                </c:pt>
                <c:pt idx="23788">
                  <c:v>46.265999999999998</c:v>
                </c:pt>
                <c:pt idx="23789">
                  <c:v>46.265999999999998</c:v>
                </c:pt>
                <c:pt idx="23790">
                  <c:v>46.267000000000003</c:v>
                </c:pt>
                <c:pt idx="23791">
                  <c:v>46.267000000000003</c:v>
                </c:pt>
                <c:pt idx="23792">
                  <c:v>46.267000000000003</c:v>
                </c:pt>
                <c:pt idx="23793">
                  <c:v>46.268000000000001</c:v>
                </c:pt>
                <c:pt idx="23794">
                  <c:v>46.268000000000001</c:v>
                </c:pt>
                <c:pt idx="23795">
                  <c:v>46.268000000000001</c:v>
                </c:pt>
                <c:pt idx="23796">
                  <c:v>46.268000000000001</c:v>
                </c:pt>
                <c:pt idx="23797">
                  <c:v>46.268999999999998</c:v>
                </c:pt>
                <c:pt idx="23798">
                  <c:v>46.268999999999998</c:v>
                </c:pt>
                <c:pt idx="23799">
                  <c:v>46.268999999999998</c:v>
                </c:pt>
                <c:pt idx="23800">
                  <c:v>46.27</c:v>
                </c:pt>
                <c:pt idx="23801">
                  <c:v>46.27</c:v>
                </c:pt>
                <c:pt idx="23802">
                  <c:v>46.27</c:v>
                </c:pt>
                <c:pt idx="23803">
                  <c:v>46.27</c:v>
                </c:pt>
                <c:pt idx="23804">
                  <c:v>46.271000000000001</c:v>
                </c:pt>
                <c:pt idx="23805">
                  <c:v>46.271000000000001</c:v>
                </c:pt>
                <c:pt idx="23806">
                  <c:v>46.271000000000001</c:v>
                </c:pt>
                <c:pt idx="23807">
                  <c:v>46.271000000000001</c:v>
                </c:pt>
                <c:pt idx="23808">
                  <c:v>46.271999999999998</c:v>
                </c:pt>
                <c:pt idx="23809">
                  <c:v>46.271999999999998</c:v>
                </c:pt>
                <c:pt idx="23810">
                  <c:v>46.271999999999998</c:v>
                </c:pt>
                <c:pt idx="23811">
                  <c:v>46.273000000000003</c:v>
                </c:pt>
                <c:pt idx="23812">
                  <c:v>46.273000000000003</c:v>
                </c:pt>
                <c:pt idx="23813">
                  <c:v>46.273000000000003</c:v>
                </c:pt>
                <c:pt idx="23814">
                  <c:v>46.273000000000003</c:v>
                </c:pt>
                <c:pt idx="23815">
                  <c:v>46.274000000000001</c:v>
                </c:pt>
                <c:pt idx="23816">
                  <c:v>46.274000000000001</c:v>
                </c:pt>
                <c:pt idx="23817">
                  <c:v>46.274000000000001</c:v>
                </c:pt>
                <c:pt idx="23818">
                  <c:v>46.274000000000001</c:v>
                </c:pt>
                <c:pt idx="23819">
                  <c:v>46.274999999999999</c:v>
                </c:pt>
                <c:pt idx="23820">
                  <c:v>46.274999999999999</c:v>
                </c:pt>
                <c:pt idx="23821">
                  <c:v>46.274999999999999</c:v>
                </c:pt>
                <c:pt idx="23822">
                  <c:v>46.276000000000003</c:v>
                </c:pt>
                <c:pt idx="23823">
                  <c:v>46.276000000000003</c:v>
                </c:pt>
                <c:pt idx="23824">
                  <c:v>46.276000000000003</c:v>
                </c:pt>
                <c:pt idx="23825">
                  <c:v>46.276000000000003</c:v>
                </c:pt>
                <c:pt idx="23826">
                  <c:v>46.277000000000001</c:v>
                </c:pt>
                <c:pt idx="23827">
                  <c:v>46.277000000000001</c:v>
                </c:pt>
                <c:pt idx="23828">
                  <c:v>46.277000000000001</c:v>
                </c:pt>
                <c:pt idx="23829">
                  <c:v>46.277999999999999</c:v>
                </c:pt>
                <c:pt idx="23830">
                  <c:v>46.277999999999999</c:v>
                </c:pt>
                <c:pt idx="23831">
                  <c:v>46.277999999999999</c:v>
                </c:pt>
                <c:pt idx="23832">
                  <c:v>46.277999999999999</c:v>
                </c:pt>
                <c:pt idx="23833">
                  <c:v>46.279000000000003</c:v>
                </c:pt>
                <c:pt idx="23834">
                  <c:v>46.279000000000003</c:v>
                </c:pt>
                <c:pt idx="23835">
                  <c:v>46.279000000000003</c:v>
                </c:pt>
                <c:pt idx="23836">
                  <c:v>46.279000000000003</c:v>
                </c:pt>
                <c:pt idx="23837">
                  <c:v>46.28</c:v>
                </c:pt>
                <c:pt idx="23838">
                  <c:v>46.28</c:v>
                </c:pt>
                <c:pt idx="23839">
                  <c:v>46.28</c:v>
                </c:pt>
                <c:pt idx="23840">
                  <c:v>46.280999999999999</c:v>
                </c:pt>
                <c:pt idx="23841">
                  <c:v>46.280999999999999</c:v>
                </c:pt>
                <c:pt idx="23842">
                  <c:v>46.280999999999999</c:v>
                </c:pt>
                <c:pt idx="23843">
                  <c:v>46.280999999999999</c:v>
                </c:pt>
                <c:pt idx="23844">
                  <c:v>46.282000000000004</c:v>
                </c:pt>
                <c:pt idx="23845">
                  <c:v>46.282000000000004</c:v>
                </c:pt>
                <c:pt idx="23846">
                  <c:v>46.282000000000004</c:v>
                </c:pt>
                <c:pt idx="23847">
                  <c:v>46.283000000000001</c:v>
                </c:pt>
                <c:pt idx="23848">
                  <c:v>46.283000000000001</c:v>
                </c:pt>
                <c:pt idx="23849">
                  <c:v>46.283000000000001</c:v>
                </c:pt>
                <c:pt idx="23850">
                  <c:v>46.283000000000001</c:v>
                </c:pt>
                <c:pt idx="23851">
                  <c:v>46.283999999999999</c:v>
                </c:pt>
                <c:pt idx="23852">
                  <c:v>46.283999999999999</c:v>
                </c:pt>
                <c:pt idx="23853">
                  <c:v>46.283999999999999</c:v>
                </c:pt>
                <c:pt idx="23854">
                  <c:v>46.283999999999999</c:v>
                </c:pt>
                <c:pt idx="23855">
                  <c:v>46.285000000000004</c:v>
                </c:pt>
                <c:pt idx="23856">
                  <c:v>46.285000000000004</c:v>
                </c:pt>
                <c:pt idx="23857">
                  <c:v>46.285000000000004</c:v>
                </c:pt>
                <c:pt idx="23858">
                  <c:v>46.286000000000001</c:v>
                </c:pt>
                <c:pt idx="23859">
                  <c:v>46.286000000000001</c:v>
                </c:pt>
                <c:pt idx="23860">
                  <c:v>46.286000000000001</c:v>
                </c:pt>
                <c:pt idx="23861">
                  <c:v>46.286000000000001</c:v>
                </c:pt>
                <c:pt idx="23862">
                  <c:v>46.286999999999999</c:v>
                </c:pt>
                <c:pt idx="23863">
                  <c:v>46.286999999999999</c:v>
                </c:pt>
                <c:pt idx="23864">
                  <c:v>46.286999999999999</c:v>
                </c:pt>
                <c:pt idx="23865">
                  <c:v>46.288000000000004</c:v>
                </c:pt>
                <c:pt idx="23866">
                  <c:v>46.288000000000004</c:v>
                </c:pt>
                <c:pt idx="23867">
                  <c:v>46.288000000000004</c:v>
                </c:pt>
                <c:pt idx="23868">
                  <c:v>46.288000000000004</c:v>
                </c:pt>
                <c:pt idx="23869">
                  <c:v>46.289000000000001</c:v>
                </c:pt>
                <c:pt idx="23870">
                  <c:v>46.289000000000001</c:v>
                </c:pt>
                <c:pt idx="23871">
                  <c:v>46.289000000000001</c:v>
                </c:pt>
                <c:pt idx="23872">
                  <c:v>46.289000000000001</c:v>
                </c:pt>
                <c:pt idx="23873">
                  <c:v>46.29</c:v>
                </c:pt>
                <c:pt idx="23874">
                  <c:v>46.29</c:v>
                </c:pt>
                <c:pt idx="23875">
                  <c:v>46.29</c:v>
                </c:pt>
                <c:pt idx="23876">
                  <c:v>46.291000000000004</c:v>
                </c:pt>
                <c:pt idx="23877">
                  <c:v>46.291000000000004</c:v>
                </c:pt>
                <c:pt idx="23878">
                  <c:v>46.291000000000004</c:v>
                </c:pt>
                <c:pt idx="23879">
                  <c:v>46.291000000000004</c:v>
                </c:pt>
                <c:pt idx="23880">
                  <c:v>46.292000000000002</c:v>
                </c:pt>
                <c:pt idx="23881">
                  <c:v>46.292000000000002</c:v>
                </c:pt>
                <c:pt idx="23882">
                  <c:v>46.292000000000002</c:v>
                </c:pt>
                <c:pt idx="23883">
                  <c:v>46.292000000000002</c:v>
                </c:pt>
                <c:pt idx="23884">
                  <c:v>46.292999999999999</c:v>
                </c:pt>
                <c:pt idx="23885">
                  <c:v>46.292999999999999</c:v>
                </c:pt>
                <c:pt idx="23886">
                  <c:v>46.292999999999999</c:v>
                </c:pt>
                <c:pt idx="23887">
                  <c:v>46.294000000000004</c:v>
                </c:pt>
                <c:pt idx="23888">
                  <c:v>46.294000000000004</c:v>
                </c:pt>
                <c:pt idx="23889">
                  <c:v>46.294000000000004</c:v>
                </c:pt>
                <c:pt idx="23890">
                  <c:v>46.294000000000004</c:v>
                </c:pt>
                <c:pt idx="23891">
                  <c:v>46.295000000000002</c:v>
                </c:pt>
                <c:pt idx="23892">
                  <c:v>46.295000000000002</c:v>
                </c:pt>
                <c:pt idx="23893">
                  <c:v>46.295000000000002</c:v>
                </c:pt>
                <c:pt idx="23894">
                  <c:v>46.295999999999999</c:v>
                </c:pt>
                <c:pt idx="23895">
                  <c:v>46.295999999999999</c:v>
                </c:pt>
                <c:pt idx="23896">
                  <c:v>46.295999999999999</c:v>
                </c:pt>
                <c:pt idx="23897">
                  <c:v>46.295999999999999</c:v>
                </c:pt>
                <c:pt idx="23898">
                  <c:v>46.297000000000004</c:v>
                </c:pt>
                <c:pt idx="23899">
                  <c:v>46.297000000000004</c:v>
                </c:pt>
                <c:pt idx="23900">
                  <c:v>46.297000000000004</c:v>
                </c:pt>
                <c:pt idx="23901">
                  <c:v>46.297000000000004</c:v>
                </c:pt>
                <c:pt idx="23902">
                  <c:v>46.298000000000002</c:v>
                </c:pt>
                <c:pt idx="23903">
                  <c:v>46.298000000000002</c:v>
                </c:pt>
                <c:pt idx="23904">
                  <c:v>46.298000000000002</c:v>
                </c:pt>
                <c:pt idx="23905">
                  <c:v>46.298999999999999</c:v>
                </c:pt>
                <c:pt idx="23906">
                  <c:v>46.298999999999999</c:v>
                </c:pt>
                <c:pt idx="23907">
                  <c:v>46.298999999999999</c:v>
                </c:pt>
                <c:pt idx="23908">
                  <c:v>46.298999999999999</c:v>
                </c:pt>
                <c:pt idx="23909">
                  <c:v>46.300000000000004</c:v>
                </c:pt>
                <c:pt idx="23910">
                  <c:v>46.300000000000004</c:v>
                </c:pt>
                <c:pt idx="23911">
                  <c:v>46.300000000000004</c:v>
                </c:pt>
                <c:pt idx="23912">
                  <c:v>46.301000000000002</c:v>
                </c:pt>
                <c:pt idx="23913">
                  <c:v>46.301000000000002</c:v>
                </c:pt>
                <c:pt idx="23914">
                  <c:v>46.301000000000002</c:v>
                </c:pt>
                <c:pt idx="23915">
                  <c:v>46.301000000000002</c:v>
                </c:pt>
                <c:pt idx="23916">
                  <c:v>46.302</c:v>
                </c:pt>
                <c:pt idx="23917">
                  <c:v>46.302</c:v>
                </c:pt>
                <c:pt idx="23918">
                  <c:v>46.302</c:v>
                </c:pt>
                <c:pt idx="23919">
                  <c:v>46.302</c:v>
                </c:pt>
                <c:pt idx="23920">
                  <c:v>46.303000000000004</c:v>
                </c:pt>
                <c:pt idx="23921">
                  <c:v>46.303000000000004</c:v>
                </c:pt>
                <c:pt idx="23922">
                  <c:v>46.303000000000004</c:v>
                </c:pt>
                <c:pt idx="23923">
                  <c:v>46.304000000000002</c:v>
                </c:pt>
                <c:pt idx="23924">
                  <c:v>46.304000000000002</c:v>
                </c:pt>
                <c:pt idx="23925">
                  <c:v>46.304000000000002</c:v>
                </c:pt>
                <c:pt idx="23926">
                  <c:v>46.304000000000002</c:v>
                </c:pt>
                <c:pt idx="23927">
                  <c:v>46.305</c:v>
                </c:pt>
                <c:pt idx="23928">
                  <c:v>46.305</c:v>
                </c:pt>
                <c:pt idx="23929">
                  <c:v>46.305</c:v>
                </c:pt>
                <c:pt idx="23930">
                  <c:v>46.305</c:v>
                </c:pt>
                <c:pt idx="23931">
                  <c:v>46.306000000000004</c:v>
                </c:pt>
                <c:pt idx="23932">
                  <c:v>46.306000000000004</c:v>
                </c:pt>
                <c:pt idx="23933">
                  <c:v>46.306000000000004</c:v>
                </c:pt>
                <c:pt idx="23934">
                  <c:v>46.307000000000002</c:v>
                </c:pt>
                <c:pt idx="23935">
                  <c:v>46.307000000000002</c:v>
                </c:pt>
                <c:pt idx="23936">
                  <c:v>46.307000000000002</c:v>
                </c:pt>
                <c:pt idx="23937">
                  <c:v>46.307000000000002</c:v>
                </c:pt>
                <c:pt idx="23938">
                  <c:v>46.308</c:v>
                </c:pt>
                <c:pt idx="23939">
                  <c:v>46.308</c:v>
                </c:pt>
                <c:pt idx="23940">
                  <c:v>46.308</c:v>
                </c:pt>
                <c:pt idx="23941">
                  <c:v>46.308999999999997</c:v>
                </c:pt>
                <c:pt idx="23942">
                  <c:v>46.308999999999997</c:v>
                </c:pt>
                <c:pt idx="23943">
                  <c:v>46.308999999999997</c:v>
                </c:pt>
                <c:pt idx="23944">
                  <c:v>46.308999999999997</c:v>
                </c:pt>
                <c:pt idx="23945">
                  <c:v>46.31</c:v>
                </c:pt>
                <c:pt idx="23946">
                  <c:v>46.31</c:v>
                </c:pt>
                <c:pt idx="23947">
                  <c:v>46.31</c:v>
                </c:pt>
                <c:pt idx="23948">
                  <c:v>46.31</c:v>
                </c:pt>
                <c:pt idx="23949">
                  <c:v>46.311</c:v>
                </c:pt>
                <c:pt idx="23950">
                  <c:v>46.311</c:v>
                </c:pt>
                <c:pt idx="23951">
                  <c:v>46.311</c:v>
                </c:pt>
                <c:pt idx="23952">
                  <c:v>46.311999999999998</c:v>
                </c:pt>
                <c:pt idx="23953">
                  <c:v>46.311999999999998</c:v>
                </c:pt>
                <c:pt idx="23954">
                  <c:v>46.311999999999998</c:v>
                </c:pt>
                <c:pt idx="23955">
                  <c:v>46.311999999999998</c:v>
                </c:pt>
                <c:pt idx="23956">
                  <c:v>46.313000000000002</c:v>
                </c:pt>
                <c:pt idx="23957">
                  <c:v>46.313000000000002</c:v>
                </c:pt>
                <c:pt idx="23958">
                  <c:v>46.313000000000002</c:v>
                </c:pt>
                <c:pt idx="23959">
                  <c:v>46.314</c:v>
                </c:pt>
                <c:pt idx="23960">
                  <c:v>46.314</c:v>
                </c:pt>
                <c:pt idx="23961">
                  <c:v>46.314</c:v>
                </c:pt>
                <c:pt idx="23962">
                  <c:v>46.314</c:v>
                </c:pt>
                <c:pt idx="23963">
                  <c:v>46.314999999999998</c:v>
                </c:pt>
                <c:pt idx="23964">
                  <c:v>46.314999999999998</c:v>
                </c:pt>
                <c:pt idx="23965">
                  <c:v>46.314999999999998</c:v>
                </c:pt>
                <c:pt idx="23966">
                  <c:v>46.314999999999998</c:v>
                </c:pt>
                <c:pt idx="23967">
                  <c:v>46.316000000000003</c:v>
                </c:pt>
                <c:pt idx="23968">
                  <c:v>46.316000000000003</c:v>
                </c:pt>
                <c:pt idx="23969">
                  <c:v>46.316000000000003</c:v>
                </c:pt>
                <c:pt idx="23970">
                  <c:v>46.317</c:v>
                </c:pt>
                <c:pt idx="23971">
                  <c:v>46.317</c:v>
                </c:pt>
                <c:pt idx="23972">
                  <c:v>46.317</c:v>
                </c:pt>
                <c:pt idx="23973">
                  <c:v>46.317</c:v>
                </c:pt>
                <c:pt idx="23974">
                  <c:v>46.317999999999998</c:v>
                </c:pt>
                <c:pt idx="23975">
                  <c:v>46.317999999999998</c:v>
                </c:pt>
                <c:pt idx="23976">
                  <c:v>46.317999999999998</c:v>
                </c:pt>
                <c:pt idx="23977">
                  <c:v>46.317999999999998</c:v>
                </c:pt>
                <c:pt idx="23978">
                  <c:v>46.319000000000003</c:v>
                </c:pt>
                <c:pt idx="23979">
                  <c:v>46.319000000000003</c:v>
                </c:pt>
                <c:pt idx="23980">
                  <c:v>46.319000000000003</c:v>
                </c:pt>
                <c:pt idx="23981">
                  <c:v>46.32</c:v>
                </c:pt>
                <c:pt idx="23982">
                  <c:v>46.32</c:v>
                </c:pt>
                <c:pt idx="23983">
                  <c:v>46.32</c:v>
                </c:pt>
                <c:pt idx="23984">
                  <c:v>46.32</c:v>
                </c:pt>
                <c:pt idx="23985">
                  <c:v>46.320999999999998</c:v>
                </c:pt>
                <c:pt idx="23986">
                  <c:v>46.320999999999998</c:v>
                </c:pt>
                <c:pt idx="23987">
                  <c:v>46.320999999999998</c:v>
                </c:pt>
                <c:pt idx="23988">
                  <c:v>46.322000000000003</c:v>
                </c:pt>
                <c:pt idx="23989">
                  <c:v>46.322000000000003</c:v>
                </c:pt>
                <c:pt idx="23990">
                  <c:v>46.322000000000003</c:v>
                </c:pt>
                <c:pt idx="23991">
                  <c:v>46.322000000000003</c:v>
                </c:pt>
                <c:pt idx="23992">
                  <c:v>46.323</c:v>
                </c:pt>
                <c:pt idx="23993">
                  <c:v>46.323</c:v>
                </c:pt>
                <c:pt idx="23994">
                  <c:v>46.323</c:v>
                </c:pt>
                <c:pt idx="23995">
                  <c:v>46.323</c:v>
                </c:pt>
                <c:pt idx="23996">
                  <c:v>46.323999999999998</c:v>
                </c:pt>
                <c:pt idx="23997">
                  <c:v>46.323999999999998</c:v>
                </c:pt>
                <c:pt idx="23998">
                  <c:v>46.323999999999998</c:v>
                </c:pt>
                <c:pt idx="23999">
                  <c:v>46.325000000000003</c:v>
                </c:pt>
                <c:pt idx="24000">
                  <c:v>46.325000000000003</c:v>
                </c:pt>
                <c:pt idx="24001">
                  <c:v>46.325000000000003</c:v>
                </c:pt>
                <c:pt idx="24002">
                  <c:v>46.325000000000003</c:v>
                </c:pt>
                <c:pt idx="24003">
                  <c:v>46.326000000000001</c:v>
                </c:pt>
                <c:pt idx="24004">
                  <c:v>46.326000000000001</c:v>
                </c:pt>
                <c:pt idx="24005">
                  <c:v>46.326000000000001</c:v>
                </c:pt>
                <c:pt idx="24006">
                  <c:v>46.326000000000001</c:v>
                </c:pt>
                <c:pt idx="24007">
                  <c:v>46.326999999999998</c:v>
                </c:pt>
                <c:pt idx="24008">
                  <c:v>46.326999999999998</c:v>
                </c:pt>
                <c:pt idx="24009">
                  <c:v>46.326999999999998</c:v>
                </c:pt>
                <c:pt idx="24010">
                  <c:v>46.328000000000003</c:v>
                </c:pt>
                <c:pt idx="24011">
                  <c:v>46.328000000000003</c:v>
                </c:pt>
                <c:pt idx="24012">
                  <c:v>46.328000000000003</c:v>
                </c:pt>
                <c:pt idx="24013">
                  <c:v>46.328000000000003</c:v>
                </c:pt>
                <c:pt idx="24014">
                  <c:v>46.329000000000001</c:v>
                </c:pt>
                <c:pt idx="24015">
                  <c:v>46.329000000000001</c:v>
                </c:pt>
                <c:pt idx="24016">
                  <c:v>46.329000000000001</c:v>
                </c:pt>
                <c:pt idx="24017">
                  <c:v>46.33</c:v>
                </c:pt>
                <c:pt idx="24018">
                  <c:v>46.33</c:v>
                </c:pt>
                <c:pt idx="24019">
                  <c:v>46.33</c:v>
                </c:pt>
                <c:pt idx="24020">
                  <c:v>46.33</c:v>
                </c:pt>
                <c:pt idx="24021">
                  <c:v>46.331000000000003</c:v>
                </c:pt>
                <c:pt idx="24022">
                  <c:v>46.331000000000003</c:v>
                </c:pt>
                <c:pt idx="24023">
                  <c:v>46.331000000000003</c:v>
                </c:pt>
                <c:pt idx="24024">
                  <c:v>46.331000000000003</c:v>
                </c:pt>
                <c:pt idx="24025">
                  <c:v>46.332000000000001</c:v>
                </c:pt>
                <c:pt idx="24026">
                  <c:v>46.332000000000001</c:v>
                </c:pt>
                <c:pt idx="24027">
                  <c:v>46.332000000000001</c:v>
                </c:pt>
                <c:pt idx="24028">
                  <c:v>46.332999999999998</c:v>
                </c:pt>
                <c:pt idx="24029">
                  <c:v>46.332999999999998</c:v>
                </c:pt>
                <c:pt idx="24030">
                  <c:v>46.332999999999998</c:v>
                </c:pt>
                <c:pt idx="24031">
                  <c:v>46.332999999999998</c:v>
                </c:pt>
                <c:pt idx="24032">
                  <c:v>46.334000000000003</c:v>
                </c:pt>
                <c:pt idx="24033">
                  <c:v>46.334000000000003</c:v>
                </c:pt>
                <c:pt idx="24034">
                  <c:v>46.334000000000003</c:v>
                </c:pt>
                <c:pt idx="24035">
                  <c:v>46.335000000000001</c:v>
                </c:pt>
                <c:pt idx="24036">
                  <c:v>46.335000000000001</c:v>
                </c:pt>
                <c:pt idx="24037">
                  <c:v>46.335000000000001</c:v>
                </c:pt>
                <c:pt idx="24038">
                  <c:v>46.335000000000001</c:v>
                </c:pt>
                <c:pt idx="24039">
                  <c:v>46.335999999999999</c:v>
                </c:pt>
                <c:pt idx="24040">
                  <c:v>46.335999999999999</c:v>
                </c:pt>
                <c:pt idx="24041">
                  <c:v>46.335999999999999</c:v>
                </c:pt>
                <c:pt idx="24042">
                  <c:v>46.335999999999999</c:v>
                </c:pt>
                <c:pt idx="24043">
                  <c:v>46.337000000000003</c:v>
                </c:pt>
                <c:pt idx="24044">
                  <c:v>46.337000000000003</c:v>
                </c:pt>
                <c:pt idx="24045">
                  <c:v>46.337000000000003</c:v>
                </c:pt>
                <c:pt idx="24046">
                  <c:v>46.338000000000001</c:v>
                </c:pt>
                <c:pt idx="24047">
                  <c:v>46.338000000000001</c:v>
                </c:pt>
                <c:pt idx="24048">
                  <c:v>46.338000000000001</c:v>
                </c:pt>
                <c:pt idx="24049">
                  <c:v>46.338000000000001</c:v>
                </c:pt>
                <c:pt idx="24050">
                  <c:v>46.338999999999999</c:v>
                </c:pt>
                <c:pt idx="24051">
                  <c:v>46.338999999999999</c:v>
                </c:pt>
                <c:pt idx="24052">
                  <c:v>46.338999999999999</c:v>
                </c:pt>
                <c:pt idx="24053">
                  <c:v>46.338999999999999</c:v>
                </c:pt>
                <c:pt idx="24054">
                  <c:v>46.34</c:v>
                </c:pt>
                <c:pt idx="24055">
                  <c:v>46.34</c:v>
                </c:pt>
                <c:pt idx="24056">
                  <c:v>46.34</c:v>
                </c:pt>
                <c:pt idx="24057">
                  <c:v>46.341000000000001</c:v>
                </c:pt>
                <c:pt idx="24058">
                  <c:v>46.341000000000001</c:v>
                </c:pt>
                <c:pt idx="24059">
                  <c:v>46.341000000000001</c:v>
                </c:pt>
                <c:pt idx="24060">
                  <c:v>46.341000000000001</c:v>
                </c:pt>
                <c:pt idx="24061">
                  <c:v>46.341999999999999</c:v>
                </c:pt>
                <c:pt idx="24062">
                  <c:v>46.341999999999999</c:v>
                </c:pt>
                <c:pt idx="24063">
                  <c:v>46.341999999999999</c:v>
                </c:pt>
                <c:pt idx="24064">
                  <c:v>46.343000000000004</c:v>
                </c:pt>
                <c:pt idx="24065">
                  <c:v>46.343000000000004</c:v>
                </c:pt>
                <c:pt idx="24066">
                  <c:v>46.343000000000004</c:v>
                </c:pt>
                <c:pt idx="24067">
                  <c:v>46.343000000000004</c:v>
                </c:pt>
                <c:pt idx="24068">
                  <c:v>46.344000000000001</c:v>
                </c:pt>
                <c:pt idx="24069">
                  <c:v>46.344000000000001</c:v>
                </c:pt>
                <c:pt idx="24070">
                  <c:v>46.344000000000001</c:v>
                </c:pt>
                <c:pt idx="24071">
                  <c:v>46.344000000000001</c:v>
                </c:pt>
                <c:pt idx="24072">
                  <c:v>46.344999999999999</c:v>
                </c:pt>
                <c:pt idx="24073">
                  <c:v>46.344999999999999</c:v>
                </c:pt>
                <c:pt idx="24074">
                  <c:v>46.344999999999999</c:v>
                </c:pt>
                <c:pt idx="24075">
                  <c:v>46.346000000000004</c:v>
                </c:pt>
                <c:pt idx="24076">
                  <c:v>46.346000000000004</c:v>
                </c:pt>
                <c:pt idx="24077">
                  <c:v>46.346000000000004</c:v>
                </c:pt>
                <c:pt idx="24078">
                  <c:v>46.346000000000004</c:v>
                </c:pt>
                <c:pt idx="24079">
                  <c:v>46.347000000000001</c:v>
                </c:pt>
                <c:pt idx="24080">
                  <c:v>46.347000000000001</c:v>
                </c:pt>
                <c:pt idx="24081">
                  <c:v>46.347000000000001</c:v>
                </c:pt>
                <c:pt idx="24082">
                  <c:v>46.347999999999999</c:v>
                </c:pt>
                <c:pt idx="24083">
                  <c:v>46.347999999999999</c:v>
                </c:pt>
                <c:pt idx="24084">
                  <c:v>46.347999999999999</c:v>
                </c:pt>
                <c:pt idx="24085">
                  <c:v>46.347999999999999</c:v>
                </c:pt>
                <c:pt idx="24086">
                  <c:v>46.349000000000004</c:v>
                </c:pt>
                <c:pt idx="24087">
                  <c:v>46.349000000000004</c:v>
                </c:pt>
                <c:pt idx="24088">
                  <c:v>46.349000000000004</c:v>
                </c:pt>
                <c:pt idx="24089">
                  <c:v>46.349000000000004</c:v>
                </c:pt>
                <c:pt idx="24090">
                  <c:v>46.35</c:v>
                </c:pt>
                <c:pt idx="24091">
                  <c:v>46.35</c:v>
                </c:pt>
                <c:pt idx="24092">
                  <c:v>46.35</c:v>
                </c:pt>
                <c:pt idx="24093">
                  <c:v>46.350999999999999</c:v>
                </c:pt>
                <c:pt idx="24094">
                  <c:v>46.350999999999999</c:v>
                </c:pt>
                <c:pt idx="24095">
                  <c:v>46.350999999999999</c:v>
                </c:pt>
                <c:pt idx="24096">
                  <c:v>46.350999999999999</c:v>
                </c:pt>
                <c:pt idx="24097">
                  <c:v>46.352000000000004</c:v>
                </c:pt>
                <c:pt idx="24098">
                  <c:v>46.352000000000004</c:v>
                </c:pt>
                <c:pt idx="24099">
                  <c:v>46.352000000000004</c:v>
                </c:pt>
                <c:pt idx="24100">
                  <c:v>46.353000000000002</c:v>
                </c:pt>
                <c:pt idx="24101">
                  <c:v>46.353000000000002</c:v>
                </c:pt>
                <c:pt idx="24102">
                  <c:v>46.353000000000002</c:v>
                </c:pt>
                <c:pt idx="24103">
                  <c:v>46.353000000000002</c:v>
                </c:pt>
                <c:pt idx="24104">
                  <c:v>46.353999999999999</c:v>
                </c:pt>
                <c:pt idx="24105">
                  <c:v>46.353999999999999</c:v>
                </c:pt>
                <c:pt idx="24106">
                  <c:v>46.353999999999999</c:v>
                </c:pt>
                <c:pt idx="24107">
                  <c:v>46.353999999999999</c:v>
                </c:pt>
                <c:pt idx="24108">
                  <c:v>46.355000000000004</c:v>
                </c:pt>
                <c:pt idx="24109">
                  <c:v>46.355000000000004</c:v>
                </c:pt>
                <c:pt idx="24110">
                  <c:v>46.355000000000004</c:v>
                </c:pt>
                <c:pt idx="24111">
                  <c:v>46.356000000000002</c:v>
                </c:pt>
                <c:pt idx="24112">
                  <c:v>46.356000000000002</c:v>
                </c:pt>
                <c:pt idx="24113">
                  <c:v>46.356000000000002</c:v>
                </c:pt>
                <c:pt idx="24114">
                  <c:v>46.356000000000002</c:v>
                </c:pt>
                <c:pt idx="24115">
                  <c:v>46.356999999999999</c:v>
                </c:pt>
                <c:pt idx="24116">
                  <c:v>46.356999999999999</c:v>
                </c:pt>
                <c:pt idx="24117">
                  <c:v>46.356999999999999</c:v>
                </c:pt>
                <c:pt idx="24118">
                  <c:v>46.356999999999999</c:v>
                </c:pt>
                <c:pt idx="24119">
                  <c:v>46.358000000000004</c:v>
                </c:pt>
                <c:pt idx="24120">
                  <c:v>46.358000000000004</c:v>
                </c:pt>
                <c:pt idx="24121">
                  <c:v>46.358000000000004</c:v>
                </c:pt>
                <c:pt idx="24122">
                  <c:v>46.359000000000002</c:v>
                </c:pt>
                <c:pt idx="24123">
                  <c:v>46.359000000000002</c:v>
                </c:pt>
                <c:pt idx="24124">
                  <c:v>46.359000000000002</c:v>
                </c:pt>
                <c:pt idx="24125">
                  <c:v>46.359000000000002</c:v>
                </c:pt>
                <c:pt idx="24126">
                  <c:v>46.36</c:v>
                </c:pt>
                <c:pt idx="24127">
                  <c:v>46.36</c:v>
                </c:pt>
                <c:pt idx="24128">
                  <c:v>46.36</c:v>
                </c:pt>
                <c:pt idx="24129">
                  <c:v>46.361000000000004</c:v>
                </c:pt>
                <c:pt idx="24130">
                  <c:v>46.361000000000004</c:v>
                </c:pt>
                <c:pt idx="24131">
                  <c:v>46.361000000000004</c:v>
                </c:pt>
                <c:pt idx="24132">
                  <c:v>46.361000000000004</c:v>
                </c:pt>
                <c:pt idx="24133">
                  <c:v>46.362000000000002</c:v>
                </c:pt>
                <c:pt idx="24134">
                  <c:v>46.362000000000002</c:v>
                </c:pt>
                <c:pt idx="24135">
                  <c:v>46.362000000000002</c:v>
                </c:pt>
                <c:pt idx="24136">
                  <c:v>46.362000000000002</c:v>
                </c:pt>
                <c:pt idx="24137">
                  <c:v>46.363</c:v>
                </c:pt>
                <c:pt idx="24138">
                  <c:v>46.363</c:v>
                </c:pt>
                <c:pt idx="24139">
                  <c:v>46.363</c:v>
                </c:pt>
                <c:pt idx="24140">
                  <c:v>46.364000000000004</c:v>
                </c:pt>
                <c:pt idx="24141">
                  <c:v>46.364000000000004</c:v>
                </c:pt>
                <c:pt idx="24142">
                  <c:v>46.364000000000004</c:v>
                </c:pt>
                <c:pt idx="24143">
                  <c:v>46.364000000000004</c:v>
                </c:pt>
                <c:pt idx="24144">
                  <c:v>46.365000000000002</c:v>
                </c:pt>
                <c:pt idx="24145">
                  <c:v>46.365000000000002</c:v>
                </c:pt>
                <c:pt idx="24146">
                  <c:v>46.365000000000002</c:v>
                </c:pt>
                <c:pt idx="24147">
                  <c:v>46.366</c:v>
                </c:pt>
                <c:pt idx="24148">
                  <c:v>46.366</c:v>
                </c:pt>
                <c:pt idx="24149">
                  <c:v>46.366</c:v>
                </c:pt>
                <c:pt idx="24150">
                  <c:v>46.366</c:v>
                </c:pt>
                <c:pt idx="24151">
                  <c:v>46.367000000000004</c:v>
                </c:pt>
                <c:pt idx="24152">
                  <c:v>46.367000000000004</c:v>
                </c:pt>
                <c:pt idx="24153">
                  <c:v>46.367000000000004</c:v>
                </c:pt>
                <c:pt idx="24154">
                  <c:v>46.367000000000004</c:v>
                </c:pt>
                <c:pt idx="24155">
                  <c:v>46.368000000000002</c:v>
                </c:pt>
                <c:pt idx="24156">
                  <c:v>46.368000000000002</c:v>
                </c:pt>
                <c:pt idx="24157">
                  <c:v>46.368000000000002</c:v>
                </c:pt>
                <c:pt idx="24158">
                  <c:v>46.369</c:v>
                </c:pt>
                <c:pt idx="24159">
                  <c:v>46.369</c:v>
                </c:pt>
                <c:pt idx="24160">
                  <c:v>46.369</c:v>
                </c:pt>
                <c:pt idx="24161">
                  <c:v>46.369</c:v>
                </c:pt>
                <c:pt idx="24162">
                  <c:v>46.37</c:v>
                </c:pt>
                <c:pt idx="24163">
                  <c:v>46.37</c:v>
                </c:pt>
                <c:pt idx="24164">
                  <c:v>46.37</c:v>
                </c:pt>
                <c:pt idx="24165">
                  <c:v>46.371000000000002</c:v>
                </c:pt>
                <c:pt idx="24166">
                  <c:v>46.371000000000002</c:v>
                </c:pt>
                <c:pt idx="24167">
                  <c:v>46.371000000000002</c:v>
                </c:pt>
                <c:pt idx="24168">
                  <c:v>46.371000000000002</c:v>
                </c:pt>
                <c:pt idx="24169">
                  <c:v>46.372</c:v>
                </c:pt>
                <c:pt idx="24170">
                  <c:v>46.372</c:v>
                </c:pt>
                <c:pt idx="24171">
                  <c:v>46.372</c:v>
                </c:pt>
                <c:pt idx="24172">
                  <c:v>46.372</c:v>
                </c:pt>
                <c:pt idx="24173">
                  <c:v>46.372999999999998</c:v>
                </c:pt>
                <c:pt idx="24174">
                  <c:v>46.372999999999998</c:v>
                </c:pt>
                <c:pt idx="24175">
                  <c:v>46.372999999999998</c:v>
                </c:pt>
                <c:pt idx="24176">
                  <c:v>46.374000000000002</c:v>
                </c:pt>
                <c:pt idx="24177">
                  <c:v>46.374000000000002</c:v>
                </c:pt>
                <c:pt idx="24178">
                  <c:v>46.374000000000002</c:v>
                </c:pt>
                <c:pt idx="24179">
                  <c:v>46.374000000000002</c:v>
                </c:pt>
                <c:pt idx="24180">
                  <c:v>46.375</c:v>
                </c:pt>
                <c:pt idx="24181">
                  <c:v>46.375</c:v>
                </c:pt>
                <c:pt idx="24182">
                  <c:v>46.375</c:v>
                </c:pt>
                <c:pt idx="24183">
                  <c:v>46.375</c:v>
                </c:pt>
                <c:pt idx="24184">
                  <c:v>46.375999999999998</c:v>
                </c:pt>
                <c:pt idx="24185">
                  <c:v>46.375999999999998</c:v>
                </c:pt>
                <c:pt idx="24186">
                  <c:v>46.375999999999998</c:v>
                </c:pt>
                <c:pt idx="24187">
                  <c:v>46.377000000000002</c:v>
                </c:pt>
                <c:pt idx="24188">
                  <c:v>46.377000000000002</c:v>
                </c:pt>
                <c:pt idx="24189">
                  <c:v>46.377000000000002</c:v>
                </c:pt>
                <c:pt idx="24190">
                  <c:v>46.377000000000002</c:v>
                </c:pt>
                <c:pt idx="24191">
                  <c:v>46.378</c:v>
                </c:pt>
                <c:pt idx="24192">
                  <c:v>46.378</c:v>
                </c:pt>
                <c:pt idx="24193">
                  <c:v>46.378</c:v>
                </c:pt>
                <c:pt idx="24194">
                  <c:v>46.378999999999998</c:v>
                </c:pt>
                <c:pt idx="24195">
                  <c:v>46.378999999999998</c:v>
                </c:pt>
                <c:pt idx="24196">
                  <c:v>46.378999999999998</c:v>
                </c:pt>
                <c:pt idx="24197">
                  <c:v>46.378999999999998</c:v>
                </c:pt>
                <c:pt idx="24198">
                  <c:v>46.38</c:v>
                </c:pt>
                <c:pt idx="24199">
                  <c:v>46.38</c:v>
                </c:pt>
                <c:pt idx="24200">
                  <c:v>46.38</c:v>
                </c:pt>
                <c:pt idx="24201">
                  <c:v>46.38</c:v>
                </c:pt>
                <c:pt idx="24202">
                  <c:v>46.381</c:v>
                </c:pt>
                <c:pt idx="24203">
                  <c:v>46.381</c:v>
                </c:pt>
                <c:pt idx="24204">
                  <c:v>46.381</c:v>
                </c:pt>
                <c:pt idx="24205">
                  <c:v>46.381999999999998</c:v>
                </c:pt>
                <c:pt idx="24206">
                  <c:v>46.381999999999998</c:v>
                </c:pt>
                <c:pt idx="24207">
                  <c:v>46.381999999999998</c:v>
                </c:pt>
                <c:pt idx="24208">
                  <c:v>46.381999999999998</c:v>
                </c:pt>
                <c:pt idx="24209">
                  <c:v>46.383000000000003</c:v>
                </c:pt>
                <c:pt idx="24210">
                  <c:v>46.383000000000003</c:v>
                </c:pt>
                <c:pt idx="24211">
                  <c:v>46.383000000000003</c:v>
                </c:pt>
                <c:pt idx="24212">
                  <c:v>46.384</c:v>
                </c:pt>
                <c:pt idx="24213">
                  <c:v>46.384</c:v>
                </c:pt>
                <c:pt idx="24214">
                  <c:v>46.384</c:v>
                </c:pt>
                <c:pt idx="24215">
                  <c:v>46.384</c:v>
                </c:pt>
                <c:pt idx="24216">
                  <c:v>46.384999999999998</c:v>
                </c:pt>
                <c:pt idx="24217">
                  <c:v>46.384999999999998</c:v>
                </c:pt>
                <c:pt idx="24218">
                  <c:v>46.384999999999998</c:v>
                </c:pt>
                <c:pt idx="24219">
                  <c:v>46.384999999999998</c:v>
                </c:pt>
                <c:pt idx="24220">
                  <c:v>46.386000000000003</c:v>
                </c:pt>
                <c:pt idx="24221">
                  <c:v>46.386000000000003</c:v>
                </c:pt>
                <c:pt idx="24222">
                  <c:v>46.386000000000003</c:v>
                </c:pt>
                <c:pt idx="24223">
                  <c:v>46.387</c:v>
                </c:pt>
                <c:pt idx="24224">
                  <c:v>46.387</c:v>
                </c:pt>
                <c:pt idx="24225">
                  <c:v>46.387</c:v>
                </c:pt>
                <c:pt idx="24226">
                  <c:v>46.387</c:v>
                </c:pt>
                <c:pt idx="24227">
                  <c:v>46.387999999999998</c:v>
                </c:pt>
                <c:pt idx="24228">
                  <c:v>46.387999999999998</c:v>
                </c:pt>
                <c:pt idx="24229">
                  <c:v>46.387999999999998</c:v>
                </c:pt>
                <c:pt idx="24230">
                  <c:v>46.387999999999998</c:v>
                </c:pt>
                <c:pt idx="24231">
                  <c:v>46.389000000000003</c:v>
                </c:pt>
                <c:pt idx="24232">
                  <c:v>46.389000000000003</c:v>
                </c:pt>
                <c:pt idx="24233">
                  <c:v>46.389000000000003</c:v>
                </c:pt>
                <c:pt idx="24234">
                  <c:v>46.39</c:v>
                </c:pt>
                <c:pt idx="24235">
                  <c:v>46.39</c:v>
                </c:pt>
                <c:pt idx="24236">
                  <c:v>46.39</c:v>
                </c:pt>
                <c:pt idx="24237">
                  <c:v>46.39</c:v>
                </c:pt>
                <c:pt idx="24238">
                  <c:v>46.390999999999998</c:v>
                </c:pt>
                <c:pt idx="24239">
                  <c:v>46.390999999999998</c:v>
                </c:pt>
                <c:pt idx="24240">
                  <c:v>46.390999999999998</c:v>
                </c:pt>
                <c:pt idx="24241">
                  <c:v>46.392000000000003</c:v>
                </c:pt>
                <c:pt idx="24242">
                  <c:v>46.392000000000003</c:v>
                </c:pt>
                <c:pt idx="24243">
                  <c:v>46.392000000000003</c:v>
                </c:pt>
                <c:pt idx="24244">
                  <c:v>46.392000000000003</c:v>
                </c:pt>
                <c:pt idx="24245">
                  <c:v>46.393000000000001</c:v>
                </c:pt>
                <c:pt idx="24246">
                  <c:v>46.393000000000001</c:v>
                </c:pt>
                <c:pt idx="24247">
                  <c:v>46.393000000000001</c:v>
                </c:pt>
                <c:pt idx="24248">
                  <c:v>46.393000000000001</c:v>
                </c:pt>
                <c:pt idx="24249">
                  <c:v>46.393999999999998</c:v>
                </c:pt>
                <c:pt idx="24250">
                  <c:v>46.393999999999998</c:v>
                </c:pt>
                <c:pt idx="24251">
                  <c:v>46.393999999999998</c:v>
                </c:pt>
                <c:pt idx="24252">
                  <c:v>46.395000000000003</c:v>
                </c:pt>
                <c:pt idx="24253">
                  <c:v>46.395000000000003</c:v>
                </c:pt>
                <c:pt idx="24254">
                  <c:v>46.395000000000003</c:v>
                </c:pt>
                <c:pt idx="24255">
                  <c:v>46.395000000000003</c:v>
                </c:pt>
                <c:pt idx="24256">
                  <c:v>46.396000000000001</c:v>
                </c:pt>
                <c:pt idx="24257">
                  <c:v>46.396000000000001</c:v>
                </c:pt>
                <c:pt idx="24258">
                  <c:v>46.396000000000001</c:v>
                </c:pt>
                <c:pt idx="24259">
                  <c:v>46.396999999999998</c:v>
                </c:pt>
                <c:pt idx="24260">
                  <c:v>46.396999999999998</c:v>
                </c:pt>
                <c:pt idx="24261">
                  <c:v>46.396999999999998</c:v>
                </c:pt>
                <c:pt idx="24262">
                  <c:v>46.396999999999998</c:v>
                </c:pt>
                <c:pt idx="24263">
                  <c:v>46.398000000000003</c:v>
                </c:pt>
                <c:pt idx="24264">
                  <c:v>46.398000000000003</c:v>
                </c:pt>
                <c:pt idx="24265">
                  <c:v>46.398000000000003</c:v>
                </c:pt>
                <c:pt idx="24266">
                  <c:v>46.398000000000003</c:v>
                </c:pt>
                <c:pt idx="24267">
                  <c:v>46.399000000000001</c:v>
                </c:pt>
                <c:pt idx="24268">
                  <c:v>46.399000000000001</c:v>
                </c:pt>
                <c:pt idx="24269">
                  <c:v>46.399000000000001</c:v>
                </c:pt>
                <c:pt idx="24270">
                  <c:v>46.4</c:v>
                </c:pt>
                <c:pt idx="24271">
                  <c:v>46.4</c:v>
                </c:pt>
                <c:pt idx="24272">
                  <c:v>46.4</c:v>
                </c:pt>
                <c:pt idx="24273">
                  <c:v>46.4</c:v>
                </c:pt>
                <c:pt idx="24274">
                  <c:v>46.401000000000003</c:v>
                </c:pt>
                <c:pt idx="24275">
                  <c:v>46.401000000000003</c:v>
                </c:pt>
                <c:pt idx="24276">
                  <c:v>46.401000000000003</c:v>
                </c:pt>
                <c:pt idx="24277">
                  <c:v>46.402000000000001</c:v>
                </c:pt>
                <c:pt idx="24278">
                  <c:v>46.402000000000001</c:v>
                </c:pt>
                <c:pt idx="24279">
                  <c:v>46.402000000000001</c:v>
                </c:pt>
                <c:pt idx="24280">
                  <c:v>46.402000000000001</c:v>
                </c:pt>
                <c:pt idx="24281">
                  <c:v>46.402999999999999</c:v>
                </c:pt>
                <c:pt idx="24282">
                  <c:v>46.402999999999999</c:v>
                </c:pt>
                <c:pt idx="24283">
                  <c:v>46.402999999999999</c:v>
                </c:pt>
                <c:pt idx="24284">
                  <c:v>46.402999999999999</c:v>
                </c:pt>
                <c:pt idx="24285">
                  <c:v>46.404000000000003</c:v>
                </c:pt>
                <c:pt idx="24286">
                  <c:v>46.404000000000003</c:v>
                </c:pt>
                <c:pt idx="24287">
                  <c:v>46.404000000000003</c:v>
                </c:pt>
                <c:pt idx="24288">
                  <c:v>46.405000000000001</c:v>
                </c:pt>
                <c:pt idx="24289">
                  <c:v>46.405000000000001</c:v>
                </c:pt>
                <c:pt idx="24290">
                  <c:v>46.405000000000001</c:v>
                </c:pt>
                <c:pt idx="24291">
                  <c:v>46.405000000000001</c:v>
                </c:pt>
                <c:pt idx="24292">
                  <c:v>46.405999999999999</c:v>
                </c:pt>
                <c:pt idx="24293">
                  <c:v>46.405999999999999</c:v>
                </c:pt>
                <c:pt idx="24294">
                  <c:v>46.405999999999999</c:v>
                </c:pt>
                <c:pt idx="24295">
                  <c:v>46.405999999999999</c:v>
                </c:pt>
                <c:pt idx="24296">
                  <c:v>46.407000000000004</c:v>
                </c:pt>
                <c:pt idx="24297">
                  <c:v>46.407000000000004</c:v>
                </c:pt>
                <c:pt idx="24298">
                  <c:v>46.407000000000004</c:v>
                </c:pt>
                <c:pt idx="24299">
                  <c:v>46.408000000000001</c:v>
                </c:pt>
                <c:pt idx="24300">
                  <c:v>46.408000000000001</c:v>
                </c:pt>
                <c:pt idx="24301">
                  <c:v>46.408000000000001</c:v>
                </c:pt>
                <c:pt idx="24302">
                  <c:v>46.408000000000001</c:v>
                </c:pt>
                <c:pt idx="24303">
                  <c:v>46.408999999999999</c:v>
                </c:pt>
                <c:pt idx="24304">
                  <c:v>46.408999999999999</c:v>
                </c:pt>
                <c:pt idx="24305">
                  <c:v>46.408999999999999</c:v>
                </c:pt>
                <c:pt idx="24306">
                  <c:v>46.410000000000004</c:v>
                </c:pt>
                <c:pt idx="24307">
                  <c:v>46.410000000000004</c:v>
                </c:pt>
                <c:pt idx="24308">
                  <c:v>46.410000000000004</c:v>
                </c:pt>
                <c:pt idx="24309">
                  <c:v>46.410000000000004</c:v>
                </c:pt>
                <c:pt idx="24310">
                  <c:v>46.411000000000001</c:v>
                </c:pt>
                <c:pt idx="24311">
                  <c:v>46.411000000000001</c:v>
                </c:pt>
                <c:pt idx="24312">
                  <c:v>46.411000000000001</c:v>
                </c:pt>
                <c:pt idx="24313">
                  <c:v>46.411000000000001</c:v>
                </c:pt>
                <c:pt idx="24314">
                  <c:v>46.411999999999999</c:v>
                </c:pt>
                <c:pt idx="24315">
                  <c:v>46.411999999999999</c:v>
                </c:pt>
                <c:pt idx="24316">
                  <c:v>46.411999999999999</c:v>
                </c:pt>
                <c:pt idx="24317">
                  <c:v>46.413000000000004</c:v>
                </c:pt>
                <c:pt idx="24318">
                  <c:v>46.413000000000004</c:v>
                </c:pt>
                <c:pt idx="24319">
                  <c:v>46.413000000000004</c:v>
                </c:pt>
                <c:pt idx="24320">
                  <c:v>46.413000000000004</c:v>
                </c:pt>
                <c:pt idx="24321">
                  <c:v>46.414000000000001</c:v>
                </c:pt>
                <c:pt idx="24322">
                  <c:v>46.414000000000001</c:v>
                </c:pt>
                <c:pt idx="24323">
                  <c:v>46.414000000000001</c:v>
                </c:pt>
                <c:pt idx="24324">
                  <c:v>46.414999999999999</c:v>
                </c:pt>
                <c:pt idx="24325">
                  <c:v>46.414999999999999</c:v>
                </c:pt>
                <c:pt idx="24326">
                  <c:v>46.414999999999999</c:v>
                </c:pt>
                <c:pt idx="24327">
                  <c:v>46.414999999999999</c:v>
                </c:pt>
                <c:pt idx="24328">
                  <c:v>46.416000000000004</c:v>
                </c:pt>
                <c:pt idx="24329">
                  <c:v>46.416000000000004</c:v>
                </c:pt>
                <c:pt idx="24330">
                  <c:v>46.416000000000004</c:v>
                </c:pt>
                <c:pt idx="24331">
                  <c:v>46.416000000000004</c:v>
                </c:pt>
                <c:pt idx="24332">
                  <c:v>46.417000000000002</c:v>
                </c:pt>
                <c:pt idx="24333">
                  <c:v>46.417000000000002</c:v>
                </c:pt>
                <c:pt idx="24334">
                  <c:v>46.417000000000002</c:v>
                </c:pt>
                <c:pt idx="24335">
                  <c:v>46.417999999999999</c:v>
                </c:pt>
                <c:pt idx="24336">
                  <c:v>46.417999999999999</c:v>
                </c:pt>
                <c:pt idx="24337">
                  <c:v>46.417999999999999</c:v>
                </c:pt>
                <c:pt idx="24338">
                  <c:v>46.417999999999999</c:v>
                </c:pt>
                <c:pt idx="24339">
                  <c:v>46.419000000000004</c:v>
                </c:pt>
                <c:pt idx="24340">
                  <c:v>46.419000000000004</c:v>
                </c:pt>
                <c:pt idx="24341">
                  <c:v>46.419000000000004</c:v>
                </c:pt>
                <c:pt idx="24342">
                  <c:v>46.419000000000004</c:v>
                </c:pt>
                <c:pt idx="24343">
                  <c:v>46.42</c:v>
                </c:pt>
                <c:pt idx="24344">
                  <c:v>46.42</c:v>
                </c:pt>
                <c:pt idx="24345">
                  <c:v>46.42</c:v>
                </c:pt>
                <c:pt idx="24346">
                  <c:v>46.420999999999999</c:v>
                </c:pt>
                <c:pt idx="24347">
                  <c:v>46.420999999999999</c:v>
                </c:pt>
                <c:pt idx="24348">
                  <c:v>46.420999999999999</c:v>
                </c:pt>
                <c:pt idx="24349">
                  <c:v>46.420999999999999</c:v>
                </c:pt>
                <c:pt idx="24350">
                  <c:v>46.422000000000004</c:v>
                </c:pt>
                <c:pt idx="24351">
                  <c:v>46.422000000000004</c:v>
                </c:pt>
                <c:pt idx="24352">
                  <c:v>46.422000000000004</c:v>
                </c:pt>
                <c:pt idx="24353">
                  <c:v>46.423000000000002</c:v>
                </c:pt>
                <c:pt idx="24354">
                  <c:v>46.423000000000002</c:v>
                </c:pt>
                <c:pt idx="24355">
                  <c:v>46.423000000000002</c:v>
                </c:pt>
                <c:pt idx="24356">
                  <c:v>46.423000000000002</c:v>
                </c:pt>
                <c:pt idx="24357">
                  <c:v>46.423999999999999</c:v>
                </c:pt>
                <c:pt idx="24358">
                  <c:v>46.423999999999999</c:v>
                </c:pt>
                <c:pt idx="24359">
                  <c:v>46.423999999999999</c:v>
                </c:pt>
                <c:pt idx="24360">
                  <c:v>46.423999999999999</c:v>
                </c:pt>
                <c:pt idx="24361">
                  <c:v>46.425000000000004</c:v>
                </c:pt>
                <c:pt idx="24362">
                  <c:v>46.425000000000004</c:v>
                </c:pt>
                <c:pt idx="24363">
                  <c:v>46.425000000000004</c:v>
                </c:pt>
                <c:pt idx="24364">
                  <c:v>46.426000000000002</c:v>
                </c:pt>
                <c:pt idx="24365">
                  <c:v>46.426000000000002</c:v>
                </c:pt>
                <c:pt idx="24366">
                  <c:v>46.426000000000002</c:v>
                </c:pt>
                <c:pt idx="24367">
                  <c:v>46.426000000000002</c:v>
                </c:pt>
                <c:pt idx="24368">
                  <c:v>46.427</c:v>
                </c:pt>
                <c:pt idx="24369">
                  <c:v>46.427</c:v>
                </c:pt>
                <c:pt idx="24370">
                  <c:v>46.427</c:v>
                </c:pt>
                <c:pt idx="24371">
                  <c:v>46.428000000000004</c:v>
                </c:pt>
                <c:pt idx="24372">
                  <c:v>46.428000000000004</c:v>
                </c:pt>
                <c:pt idx="24373">
                  <c:v>46.428000000000004</c:v>
                </c:pt>
                <c:pt idx="24374">
                  <c:v>46.428000000000004</c:v>
                </c:pt>
                <c:pt idx="24375">
                  <c:v>46.429000000000002</c:v>
                </c:pt>
                <c:pt idx="24376">
                  <c:v>46.429000000000002</c:v>
                </c:pt>
                <c:pt idx="24377">
                  <c:v>46.429000000000002</c:v>
                </c:pt>
                <c:pt idx="24378">
                  <c:v>46.429000000000002</c:v>
                </c:pt>
                <c:pt idx="24379">
                  <c:v>46.43</c:v>
                </c:pt>
                <c:pt idx="24380">
                  <c:v>46.43</c:v>
                </c:pt>
                <c:pt idx="24381">
                  <c:v>46.43</c:v>
                </c:pt>
                <c:pt idx="24382">
                  <c:v>46.431000000000004</c:v>
                </c:pt>
                <c:pt idx="24383">
                  <c:v>46.431000000000004</c:v>
                </c:pt>
                <c:pt idx="24384">
                  <c:v>46.431000000000004</c:v>
                </c:pt>
                <c:pt idx="24385">
                  <c:v>46.431000000000004</c:v>
                </c:pt>
                <c:pt idx="24386">
                  <c:v>46.432000000000002</c:v>
                </c:pt>
                <c:pt idx="24387">
                  <c:v>46.432000000000002</c:v>
                </c:pt>
                <c:pt idx="24388">
                  <c:v>46.432000000000002</c:v>
                </c:pt>
                <c:pt idx="24389">
                  <c:v>46.432000000000002</c:v>
                </c:pt>
                <c:pt idx="24390">
                  <c:v>46.433</c:v>
                </c:pt>
                <c:pt idx="24391">
                  <c:v>46.433</c:v>
                </c:pt>
                <c:pt idx="24392">
                  <c:v>46.433</c:v>
                </c:pt>
                <c:pt idx="24393">
                  <c:v>46.433999999999997</c:v>
                </c:pt>
                <c:pt idx="24394">
                  <c:v>46.433999999999997</c:v>
                </c:pt>
                <c:pt idx="24395">
                  <c:v>46.433999999999997</c:v>
                </c:pt>
                <c:pt idx="24396">
                  <c:v>46.433999999999997</c:v>
                </c:pt>
                <c:pt idx="24397">
                  <c:v>46.435000000000002</c:v>
                </c:pt>
                <c:pt idx="24398">
                  <c:v>46.435000000000002</c:v>
                </c:pt>
                <c:pt idx="24399">
                  <c:v>46.435000000000002</c:v>
                </c:pt>
                <c:pt idx="24400">
                  <c:v>46.436</c:v>
                </c:pt>
                <c:pt idx="24401">
                  <c:v>46.436</c:v>
                </c:pt>
                <c:pt idx="24402">
                  <c:v>46.436</c:v>
                </c:pt>
                <c:pt idx="24403">
                  <c:v>46.436</c:v>
                </c:pt>
                <c:pt idx="24404">
                  <c:v>46.436999999999998</c:v>
                </c:pt>
                <c:pt idx="24405">
                  <c:v>46.436999999999998</c:v>
                </c:pt>
                <c:pt idx="24406">
                  <c:v>46.436999999999998</c:v>
                </c:pt>
                <c:pt idx="24407">
                  <c:v>46.436999999999998</c:v>
                </c:pt>
                <c:pt idx="24408">
                  <c:v>46.438000000000002</c:v>
                </c:pt>
                <c:pt idx="24409">
                  <c:v>46.438000000000002</c:v>
                </c:pt>
                <c:pt idx="24410">
                  <c:v>46.438000000000002</c:v>
                </c:pt>
                <c:pt idx="24411">
                  <c:v>46.439</c:v>
                </c:pt>
                <c:pt idx="24412">
                  <c:v>46.439</c:v>
                </c:pt>
                <c:pt idx="24413">
                  <c:v>46.439</c:v>
                </c:pt>
                <c:pt idx="24414">
                  <c:v>46.439</c:v>
                </c:pt>
                <c:pt idx="24415">
                  <c:v>46.44</c:v>
                </c:pt>
                <c:pt idx="24416">
                  <c:v>46.44</c:v>
                </c:pt>
                <c:pt idx="24417">
                  <c:v>46.44</c:v>
                </c:pt>
                <c:pt idx="24418">
                  <c:v>46.441000000000003</c:v>
                </c:pt>
                <c:pt idx="24419">
                  <c:v>46.441000000000003</c:v>
                </c:pt>
                <c:pt idx="24420">
                  <c:v>46.441000000000003</c:v>
                </c:pt>
                <c:pt idx="24421">
                  <c:v>46.441000000000003</c:v>
                </c:pt>
                <c:pt idx="24422">
                  <c:v>46.442</c:v>
                </c:pt>
                <c:pt idx="24423">
                  <c:v>46.442</c:v>
                </c:pt>
                <c:pt idx="24424">
                  <c:v>46.442</c:v>
                </c:pt>
                <c:pt idx="24425">
                  <c:v>46.442</c:v>
                </c:pt>
                <c:pt idx="24426">
                  <c:v>46.442999999999998</c:v>
                </c:pt>
                <c:pt idx="24427">
                  <c:v>46.442999999999998</c:v>
                </c:pt>
                <c:pt idx="24428">
                  <c:v>46.442999999999998</c:v>
                </c:pt>
                <c:pt idx="24429">
                  <c:v>46.444000000000003</c:v>
                </c:pt>
                <c:pt idx="24430">
                  <c:v>46.444000000000003</c:v>
                </c:pt>
                <c:pt idx="24431">
                  <c:v>46.444000000000003</c:v>
                </c:pt>
                <c:pt idx="24432">
                  <c:v>46.444000000000003</c:v>
                </c:pt>
                <c:pt idx="24433">
                  <c:v>46.445</c:v>
                </c:pt>
                <c:pt idx="24434">
                  <c:v>46.445</c:v>
                </c:pt>
                <c:pt idx="24435">
                  <c:v>46.445</c:v>
                </c:pt>
                <c:pt idx="24436">
                  <c:v>46.445999999999998</c:v>
                </c:pt>
                <c:pt idx="24437">
                  <c:v>46.445999999999998</c:v>
                </c:pt>
                <c:pt idx="24438">
                  <c:v>46.445999999999998</c:v>
                </c:pt>
                <c:pt idx="24439">
                  <c:v>46.445999999999998</c:v>
                </c:pt>
                <c:pt idx="24440">
                  <c:v>46.447000000000003</c:v>
                </c:pt>
                <c:pt idx="24441">
                  <c:v>46.447000000000003</c:v>
                </c:pt>
                <c:pt idx="24442">
                  <c:v>46.447000000000003</c:v>
                </c:pt>
                <c:pt idx="24443">
                  <c:v>46.447000000000003</c:v>
                </c:pt>
                <c:pt idx="24444">
                  <c:v>46.448</c:v>
                </c:pt>
                <c:pt idx="24445">
                  <c:v>46.448</c:v>
                </c:pt>
                <c:pt idx="24446">
                  <c:v>46.448</c:v>
                </c:pt>
                <c:pt idx="24447">
                  <c:v>46.448999999999998</c:v>
                </c:pt>
                <c:pt idx="24448">
                  <c:v>46.448999999999998</c:v>
                </c:pt>
                <c:pt idx="24449">
                  <c:v>46.448999999999998</c:v>
                </c:pt>
                <c:pt idx="24450">
                  <c:v>46.448999999999998</c:v>
                </c:pt>
                <c:pt idx="24451">
                  <c:v>46.45</c:v>
                </c:pt>
                <c:pt idx="24452">
                  <c:v>46.45</c:v>
                </c:pt>
                <c:pt idx="24453">
                  <c:v>46.45</c:v>
                </c:pt>
                <c:pt idx="24454">
                  <c:v>46.45</c:v>
                </c:pt>
                <c:pt idx="24455">
                  <c:v>46.451000000000001</c:v>
                </c:pt>
                <c:pt idx="24456">
                  <c:v>46.451000000000001</c:v>
                </c:pt>
                <c:pt idx="24457">
                  <c:v>46.451000000000001</c:v>
                </c:pt>
                <c:pt idx="24458">
                  <c:v>46.451999999999998</c:v>
                </c:pt>
                <c:pt idx="24459">
                  <c:v>46.451999999999998</c:v>
                </c:pt>
                <c:pt idx="24460">
                  <c:v>46.451999999999998</c:v>
                </c:pt>
                <c:pt idx="24461">
                  <c:v>46.451999999999998</c:v>
                </c:pt>
                <c:pt idx="24462">
                  <c:v>46.453000000000003</c:v>
                </c:pt>
                <c:pt idx="24463">
                  <c:v>46.453000000000003</c:v>
                </c:pt>
                <c:pt idx="24464">
                  <c:v>46.453000000000003</c:v>
                </c:pt>
                <c:pt idx="24465">
                  <c:v>46.454000000000001</c:v>
                </c:pt>
                <c:pt idx="24466">
                  <c:v>46.454000000000001</c:v>
                </c:pt>
                <c:pt idx="24467">
                  <c:v>46.454000000000001</c:v>
                </c:pt>
                <c:pt idx="24468">
                  <c:v>46.454000000000001</c:v>
                </c:pt>
                <c:pt idx="24469">
                  <c:v>46.454999999999998</c:v>
                </c:pt>
                <c:pt idx="24470">
                  <c:v>46.454999999999998</c:v>
                </c:pt>
                <c:pt idx="24471">
                  <c:v>46.454999999999998</c:v>
                </c:pt>
                <c:pt idx="24472">
                  <c:v>46.454999999999998</c:v>
                </c:pt>
                <c:pt idx="24473">
                  <c:v>46.456000000000003</c:v>
                </c:pt>
                <c:pt idx="24474">
                  <c:v>46.456000000000003</c:v>
                </c:pt>
                <c:pt idx="24475">
                  <c:v>46.456000000000003</c:v>
                </c:pt>
                <c:pt idx="24476">
                  <c:v>46.457000000000001</c:v>
                </c:pt>
                <c:pt idx="24477">
                  <c:v>46.457000000000001</c:v>
                </c:pt>
                <c:pt idx="24478">
                  <c:v>46.457000000000001</c:v>
                </c:pt>
                <c:pt idx="24479">
                  <c:v>46.457000000000001</c:v>
                </c:pt>
                <c:pt idx="24480">
                  <c:v>46.457999999999998</c:v>
                </c:pt>
                <c:pt idx="24481">
                  <c:v>46.457999999999998</c:v>
                </c:pt>
                <c:pt idx="24482">
                  <c:v>46.457999999999998</c:v>
                </c:pt>
                <c:pt idx="24483">
                  <c:v>46.459000000000003</c:v>
                </c:pt>
                <c:pt idx="24484">
                  <c:v>46.459000000000003</c:v>
                </c:pt>
                <c:pt idx="24485">
                  <c:v>46.459000000000003</c:v>
                </c:pt>
                <c:pt idx="24486">
                  <c:v>46.459000000000003</c:v>
                </c:pt>
                <c:pt idx="24487">
                  <c:v>46.46</c:v>
                </c:pt>
                <c:pt idx="24488">
                  <c:v>46.46</c:v>
                </c:pt>
                <c:pt idx="24489">
                  <c:v>46.46</c:v>
                </c:pt>
                <c:pt idx="24490">
                  <c:v>46.46</c:v>
                </c:pt>
                <c:pt idx="24491">
                  <c:v>46.460999999999999</c:v>
                </c:pt>
                <c:pt idx="24492">
                  <c:v>46.460999999999999</c:v>
                </c:pt>
                <c:pt idx="24493">
                  <c:v>46.460999999999999</c:v>
                </c:pt>
                <c:pt idx="24494">
                  <c:v>46.462000000000003</c:v>
                </c:pt>
                <c:pt idx="24495">
                  <c:v>46.462000000000003</c:v>
                </c:pt>
                <c:pt idx="24496">
                  <c:v>46.462000000000003</c:v>
                </c:pt>
                <c:pt idx="24497">
                  <c:v>46.462000000000003</c:v>
                </c:pt>
                <c:pt idx="24498">
                  <c:v>46.463000000000001</c:v>
                </c:pt>
                <c:pt idx="24499">
                  <c:v>46.463000000000001</c:v>
                </c:pt>
                <c:pt idx="24500">
                  <c:v>46.463000000000001</c:v>
                </c:pt>
                <c:pt idx="24501">
                  <c:v>46.463999999999999</c:v>
                </c:pt>
                <c:pt idx="24502">
                  <c:v>46.463999999999999</c:v>
                </c:pt>
                <c:pt idx="24503">
                  <c:v>46.463999999999999</c:v>
                </c:pt>
                <c:pt idx="24504">
                  <c:v>46.463999999999999</c:v>
                </c:pt>
                <c:pt idx="24505">
                  <c:v>46.465000000000003</c:v>
                </c:pt>
                <c:pt idx="24506">
                  <c:v>46.465000000000003</c:v>
                </c:pt>
                <c:pt idx="24507">
                  <c:v>46.465000000000003</c:v>
                </c:pt>
                <c:pt idx="24508">
                  <c:v>46.465000000000003</c:v>
                </c:pt>
                <c:pt idx="24509">
                  <c:v>46.466000000000001</c:v>
                </c:pt>
                <c:pt idx="24510">
                  <c:v>46.466000000000001</c:v>
                </c:pt>
                <c:pt idx="24511">
                  <c:v>46.466000000000001</c:v>
                </c:pt>
                <c:pt idx="24512">
                  <c:v>46.466999999999999</c:v>
                </c:pt>
                <c:pt idx="24513">
                  <c:v>46.466999999999999</c:v>
                </c:pt>
                <c:pt idx="24514">
                  <c:v>46.466999999999999</c:v>
                </c:pt>
                <c:pt idx="24515">
                  <c:v>46.466999999999999</c:v>
                </c:pt>
                <c:pt idx="24516">
                  <c:v>46.468000000000004</c:v>
                </c:pt>
                <c:pt idx="24517">
                  <c:v>46.468000000000004</c:v>
                </c:pt>
                <c:pt idx="24518">
                  <c:v>46.468000000000004</c:v>
                </c:pt>
                <c:pt idx="24519">
                  <c:v>46.469000000000001</c:v>
                </c:pt>
                <c:pt idx="24520">
                  <c:v>46.469000000000001</c:v>
                </c:pt>
                <c:pt idx="24521">
                  <c:v>46.469000000000001</c:v>
                </c:pt>
                <c:pt idx="24522">
                  <c:v>46.469000000000001</c:v>
                </c:pt>
                <c:pt idx="24523">
                  <c:v>46.47</c:v>
                </c:pt>
                <c:pt idx="24524">
                  <c:v>46.47</c:v>
                </c:pt>
                <c:pt idx="24525">
                  <c:v>46.47</c:v>
                </c:pt>
                <c:pt idx="24526">
                  <c:v>46.47</c:v>
                </c:pt>
                <c:pt idx="24527">
                  <c:v>46.471000000000004</c:v>
                </c:pt>
                <c:pt idx="24528">
                  <c:v>46.471000000000004</c:v>
                </c:pt>
                <c:pt idx="24529">
                  <c:v>46.471000000000004</c:v>
                </c:pt>
                <c:pt idx="24530">
                  <c:v>46.472000000000001</c:v>
                </c:pt>
                <c:pt idx="24531">
                  <c:v>46.472000000000001</c:v>
                </c:pt>
                <c:pt idx="24532">
                  <c:v>46.472000000000001</c:v>
                </c:pt>
                <c:pt idx="24533">
                  <c:v>46.472000000000001</c:v>
                </c:pt>
                <c:pt idx="24534">
                  <c:v>46.472999999999999</c:v>
                </c:pt>
                <c:pt idx="24535">
                  <c:v>46.472999999999999</c:v>
                </c:pt>
                <c:pt idx="24536">
                  <c:v>46.472999999999999</c:v>
                </c:pt>
                <c:pt idx="24537">
                  <c:v>46.472999999999999</c:v>
                </c:pt>
                <c:pt idx="24538">
                  <c:v>46.474000000000004</c:v>
                </c:pt>
                <c:pt idx="24539">
                  <c:v>46.474000000000004</c:v>
                </c:pt>
                <c:pt idx="24540">
                  <c:v>46.474000000000004</c:v>
                </c:pt>
                <c:pt idx="24541">
                  <c:v>46.475000000000001</c:v>
                </c:pt>
                <c:pt idx="24542">
                  <c:v>46.475000000000001</c:v>
                </c:pt>
                <c:pt idx="24543">
                  <c:v>46.475000000000001</c:v>
                </c:pt>
                <c:pt idx="24544">
                  <c:v>46.475000000000001</c:v>
                </c:pt>
                <c:pt idx="24545">
                  <c:v>46.475999999999999</c:v>
                </c:pt>
                <c:pt idx="24546">
                  <c:v>46.475999999999999</c:v>
                </c:pt>
                <c:pt idx="24547">
                  <c:v>46.475999999999999</c:v>
                </c:pt>
                <c:pt idx="24548">
                  <c:v>46.477000000000004</c:v>
                </c:pt>
                <c:pt idx="24549">
                  <c:v>46.477000000000004</c:v>
                </c:pt>
                <c:pt idx="24550">
                  <c:v>46.477000000000004</c:v>
                </c:pt>
                <c:pt idx="24551">
                  <c:v>46.477000000000004</c:v>
                </c:pt>
                <c:pt idx="24552">
                  <c:v>46.478000000000002</c:v>
                </c:pt>
                <c:pt idx="24553">
                  <c:v>46.478000000000002</c:v>
                </c:pt>
                <c:pt idx="24554">
                  <c:v>46.478000000000002</c:v>
                </c:pt>
                <c:pt idx="24555">
                  <c:v>46.478000000000002</c:v>
                </c:pt>
                <c:pt idx="24556">
                  <c:v>46.478999999999999</c:v>
                </c:pt>
                <c:pt idx="24557">
                  <c:v>46.478999999999999</c:v>
                </c:pt>
                <c:pt idx="24558">
                  <c:v>46.478999999999999</c:v>
                </c:pt>
                <c:pt idx="24559">
                  <c:v>46.480000000000004</c:v>
                </c:pt>
                <c:pt idx="24560">
                  <c:v>46.480000000000004</c:v>
                </c:pt>
                <c:pt idx="24561">
                  <c:v>46.480000000000004</c:v>
                </c:pt>
                <c:pt idx="24562">
                  <c:v>46.480000000000004</c:v>
                </c:pt>
                <c:pt idx="24563">
                  <c:v>46.481000000000002</c:v>
                </c:pt>
                <c:pt idx="24564">
                  <c:v>46.481000000000002</c:v>
                </c:pt>
                <c:pt idx="24565">
                  <c:v>46.481000000000002</c:v>
                </c:pt>
                <c:pt idx="24566">
                  <c:v>46.481999999999999</c:v>
                </c:pt>
                <c:pt idx="24567">
                  <c:v>46.481999999999999</c:v>
                </c:pt>
                <c:pt idx="24568">
                  <c:v>46.481999999999999</c:v>
                </c:pt>
                <c:pt idx="24569">
                  <c:v>46.481999999999999</c:v>
                </c:pt>
                <c:pt idx="24570">
                  <c:v>46.483000000000004</c:v>
                </c:pt>
                <c:pt idx="24571">
                  <c:v>46.483000000000004</c:v>
                </c:pt>
                <c:pt idx="24572">
                  <c:v>46.483000000000004</c:v>
                </c:pt>
                <c:pt idx="24573">
                  <c:v>46.483000000000004</c:v>
                </c:pt>
                <c:pt idx="24574">
                  <c:v>46.484000000000002</c:v>
                </c:pt>
                <c:pt idx="24575">
                  <c:v>46.484000000000002</c:v>
                </c:pt>
                <c:pt idx="24576">
                  <c:v>46.484000000000002</c:v>
                </c:pt>
                <c:pt idx="24577">
                  <c:v>46.484999999999999</c:v>
                </c:pt>
                <c:pt idx="24578">
                  <c:v>46.484999999999999</c:v>
                </c:pt>
                <c:pt idx="24579">
                  <c:v>46.484999999999999</c:v>
                </c:pt>
                <c:pt idx="24580">
                  <c:v>46.484999999999999</c:v>
                </c:pt>
                <c:pt idx="24581">
                  <c:v>46.486000000000004</c:v>
                </c:pt>
                <c:pt idx="24582">
                  <c:v>46.486000000000004</c:v>
                </c:pt>
                <c:pt idx="24583">
                  <c:v>46.486000000000004</c:v>
                </c:pt>
                <c:pt idx="24584">
                  <c:v>46.487000000000002</c:v>
                </c:pt>
                <c:pt idx="24585">
                  <c:v>46.487000000000002</c:v>
                </c:pt>
                <c:pt idx="24586">
                  <c:v>46.487000000000002</c:v>
                </c:pt>
                <c:pt idx="24587">
                  <c:v>46.487000000000002</c:v>
                </c:pt>
                <c:pt idx="24588">
                  <c:v>46.488</c:v>
                </c:pt>
                <c:pt idx="24589">
                  <c:v>46.488</c:v>
                </c:pt>
                <c:pt idx="24590">
                  <c:v>46.488</c:v>
                </c:pt>
                <c:pt idx="24591">
                  <c:v>46.488</c:v>
                </c:pt>
                <c:pt idx="24592">
                  <c:v>46.489000000000004</c:v>
                </c:pt>
                <c:pt idx="24593">
                  <c:v>46.489000000000004</c:v>
                </c:pt>
                <c:pt idx="24594">
                  <c:v>46.489000000000004</c:v>
                </c:pt>
                <c:pt idx="24595">
                  <c:v>46.49</c:v>
                </c:pt>
                <c:pt idx="24596">
                  <c:v>46.49</c:v>
                </c:pt>
                <c:pt idx="24597">
                  <c:v>46.49</c:v>
                </c:pt>
                <c:pt idx="24598">
                  <c:v>46.49</c:v>
                </c:pt>
                <c:pt idx="24599">
                  <c:v>46.491</c:v>
                </c:pt>
                <c:pt idx="24600">
                  <c:v>46.491</c:v>
                </c:pt>
                <c:pt idx="24601">
                  <c:v>46.491</c:v>
                </c:pt>
                <c:pt idx="24602">
                  <c:v>46.492000000000004</c:v>
                </c:pt>
                <c:pt idx="24603">
                  <c:v>46.492000000000004</c:v>
                </c:pt>
                <c:pt idx="24604">
                  <c:v>46.492000000000004</c:v>
                </c:pt>
                <c:pt idx="24605">
                  <c:v>46.492000000000004</c:v>
                </c:pt>
                <c:pt idx="24606">
                  <c:v>46.493000000000002</c:v>
                </c:pt>
                <c:pt idx="24607">
                  <c:v>46.493000000000002</c:v>
                </c:pt>
                <c:pt idx="24608">
                  <c:v>46.493000000000002</c:v>
                </c:pt>
                <c:pt idx="24609">
                  <c:v>46.493000000000002</c:v>
                </c:pt>
                <c:pt idx="24610">
                  <c:v>46.494</c:v>
                </c:pt>
                <c:pt idx="24611">
                  <c:v>46.494</c:v>
                </c:pt>
                <c:pt idx="24612">
                  <c:v>46.494</c:v>
                </c:pt>
                <c:pt idx="24613">
                  <c:v>46.494999999999997</c:v>
                </c:pt>
                <c:pt idx="24614">
                  <c:v>46.494999999999997</c:v>
                </c:pt>
                <c:pt idx="24615">
                  <c:v>46.494999999999997</c:v>
                </c:pt>
                <c:pt idx="24616">
                  <c:v>46.494999999999997</c:v>
                </c:pt>
                <c:pt idx="24617">
                  <c:v>46.496000000000002</c:v>
                </c:pt>
                <c:pt idx="24618">
                  <c:v>46.496000000000002</c:v>
                </c:pt>
                <c:pt idx="24619">
                  <c:v>46.496000000000002</c:v>
                </c:pt>
                <c:pt idx="24620">
                  <c:v>46.496000000000002</c:v>
                </c:pt>
                <c:pt idx="24621">
                  <c:v>46.497</c:v>
                </c:pt>
                <c:pt idx="24622">
                  <c:v>46.497</c:v>
                </c:pt>
                <c:pt idx="24623">
                  <c:v>46.497</c:v>
                </c:pt>
                <c:pt idx="24624">
                  <c:v>46.497999999999998</c:v>
                </c:pt>
                <c:pt idx="24625">
                  <c:v>46.497999999999998</c:v>
                </c:pt>
                <c:pt idx="24626">
                  <c:v>46.497999999999998</c:v>
                </c:pt>
                <c:pt idx="24627">
                  <c:v>46.497999999999998</c:v>
                </c:pt>
                <c:pt idx="24628">
                  <c:v>46.499000000000002</c:v>
                </c:pt>
                <c:pt idx="24629">
                  <c:v>46.499000000000002</c:v>
                </c:pt>
                <c:pt idx="24630">
                  <c:v>46.499000000000002</c:v>
                </c:pt>
                <c:pt idx="24631">
                  <c:v>46.5</c:v>
                </c:pt>
                <c:pt idx="24632">
                  <c:v>46.5</c:v>
                </c:pt>
                <c:pt idx="24633">
                  <c:v>46.5</c:v>
                </c:pt>
                <c:pt idx="24634">
                  <c:v>46.5</c:v>
                </c:pt>
                <c:pt idx="24635">
                  <c:v>46.500999999999998</c:v>
                </c:pt>
                <c:pt idx="24636">
                  <c:v>46.500999999999998</c:v>
                </c:pt>
                <c:pt idx="24637">
                  <c:v>46.500999999999998</c:v>
                </c:pt>
                <c:pt idx="24638">
                  <c:v>46.500999999999998</c:v>
                </c:pt>
                <c:pt idx="24639">
                  <c:v>46.502000000000002</c:v>
                </c:pt>
                <c:pt idx="24640">
                  <c:v>46.502000000000002</c:v>
                </c:pt>
                <c:pt idx="24641">
                  <c:v>46.502000000000002</c:v>
                </c:pt>
                <c:pt idx="24642">
                  <c:v>46.503</c:v>
                </c:pt>
                <c:pt idx="24643">
                  <c:v>46.503</c:v>
                </c:pt>
                <c:pt idx="24644">
                  <c:v>46.503</c:v>
                </c:pt>
                <c:pt idx="24645">
                  <c:v>46.503</c:v>
                </c:pt>
                <c:pt idx="24646">
                  <c:v>46.503999999999998</c:v>
                </c:pt>
                <c:pt idx="24647">
                  <c:v>46.503999999999998</c:v>
                </c:pt>
                <c:pt idx="24648">
                  <c:v>46.503999999999998</c:v>
                </c:pt>
                <c:pt idx="24649">
                  <c:v>46.505000000000003</c:v>
                </c:pt>
                <c:pt idx="24650">
                  <c:v>46.505000000000003</c:v>
                </c:pt>
                <c:pt idx="24651">
                  <c:v>46.505000000000003</c:v>
                </c:pt>
                <c:pt idx="24652">
                  <c:v>46.505000000000003</c:v>
                </c:pt>
                <c:pt idx="24653">
                  <c:v>46.506</c:v>
                </c:pt>
                <c:pt idx="24654">
                  <c:v>46.506</c:v>
                </c:pt>
                <c:pt idx="24655">
                  <c:v>46.506</c:v>
                </c:pt>
                <c:pt idx="24656">
                  <c:v>46.506</c:v>
                </c:pt>
                <c:pt idx="24657">
                  <c:v>46.506999999999998</c:v>
                </c:pt>
                <c:pt idx="24658">
                  <c:v>46.506999999999998</c:v>
                </c:pt>
                <c:pt idx="24659">
                  <c:v>46.506999999999998</c:v>
                </c:pt>
                <c:pt idx="24660">
                  <c:v>46.508000000000003</c:v>
                </c:pt>
                <c:pt idx="24661">
                  <c:v>46.508000000000003</c:v>
                </c:pt>
                <c:pt idx="24662">
                  <c:v>46.508000000000003</c:v>
                </c:pt>
                <c:pt idx="24663">
                  <c:v>46.508000000000003</c:v>
                </c:pt>
                <c:pt idx="24664">
                  <c:v>46.509</c:v>
                </c:pt>
                <c:pt idx="24665">
                  <c:v>46.509</c:v>
                </c:pt>
                <c:pt idx="24666">
                  <c:v>46.509</c:v>
                </c:pt>
                <c:pt idx="24667">
                  <c:v>46.51</c:v>
                </c:pt>
                <c:pt idx="24668">
                  <c:v>46.51</c:v>
                </c:pt>
                <c:pt idx="24669">
                  <c:v>46.51</c:v>
                </c:pt>
                <c:pt idx="24670">
                  <c:v>46.51</c:v>
                </c:pt>
                <c:pt idx="24671">
                  <c:v>46.511000000000003</c:v>
                </c:pt>
                <c:pt idx="24672">
                  <c:v>46.511000000000003</c:v>
                </c:pt>
                <c:pt idx="24673">
                  <c:v>46.511000000000003</c:v>
                </c:pt>
                <c:pt idx="24674">
                  <c:v>46.511000000000003</c:v>
                </c:pt>
                <c:pt idx="24675">
                  <c:v>46.512</c:v>
                </c:pt>
                <c:pt idx="24676">
                  <c:v>46.512</c:v>
                </c:pt>
                <c:pt idx="24677">
                  <c:v>46.512</c:v>
                </c:pt>
                <c:pt idx="24678">
                  <c:v>46.512999999999998</c:v>
                </c:pt>
                <c:pt idx="24679">
                  <c:v>46.512999999999998</c:v>
                </c:pt>
                <c:pt idx="24680">
                  <c:v>46.512999999999998</c:v>
                </c:pt>
                <c:pt idx="24681">
                  <c:v>46.512999999999998</c:v>
                </c:pt>
                <c:pt idx="24682">
                  <c:v>46.514000000000003</c:v>
                </c:pt>
                <c:pt idx="24683">
                  <c:v>46.514000000000003</c:v>
                </c:pt>
                <c:pt idx="24684">
                  <c:v>46.514000000000003</c:v>
                </c:pt>
                <c:pt idx="24685">
                  <c:v>46.514000000000003</c:v>
                </c:pt>
                <c:pt idx="24686">
                  <c:v>46.515000000000001</c:v>
                </c:pt>
                <c:pt idx="24687">
                  <c:v>46.515000000000001</c:v>
                </c:pt>
                <c:pt idx="24688">
                  <c:v>46.515000000000001</c:v>
                </c:pt>
                <c:pt idx="24689">
                  <c:v>46.515999999999998</c:v>
                </c:pt>
                <c:pt idx="24690">
                  <c:v>46.515999999999998</c:v>
                </c:pt>
                <c:pt idx="24691">
                  <c:v>46.515999999999998</c:v>
                </c:pt>
                <c:pt idx="24692">
                  <c:v>46.515999999999998</c:v>
                </c:pt>
                <c:pt idx="24693">
                  <c:v>46.517000000000003</c:v>
                </c:pt>
                <c:pt idx="24694">
                  <c:v>46.517000000000003</c:v>
                </c:pt>
                <c:pt idx="24695">
                  <c:v>46.517000000000003</c:v>
                </c:pt>
                <c:pt idx="24696">
                  <c:v>46.518000000000001</c:v>
                </c:pt>
                <c:pt idx="24697">
                  <c:v>46.518000000000001</c:v>
                </c:pt>
                <c:pt idx="24698">
                  <c:v>46.518000000000001</c:v>
                </c:pt>
                <c:pt idx="24699">
                  <c:v>46.518000000000001</c:v>
                </c:pt>
                <c:pt idx="24700">
                  <c:v>46.518999999999998</c:v>
                </c:pt>
                <c:pt idx="24701">
                  <c:v>46.518999999999998</c:v>
                </c:pt>
                <c:pt idx="24702">
                  <c:v>46.518999999999998</c:v>
                </c:pt>
                <c:pt idx="24703">
                  <c:v>46.518999999999998</c:v>
                </c:pt>
                <c:pt idx="24704">
                  <c:v>46.52</c:v>
                </c:pt>
                <c:pt idx="24705">
                  <c:v>46.52</c:v>
                </c:pt>
                <c:pt idx="24706">
                  <c:v>46.52</c:v>
                </c:pt>
                <c:pt idx="24707">
                  <c:v>46.521000000000001</c:v>
                </c:pt>
                <c:pt idx="24708">
                  <c:v>46.521000000000001</c:v>
                </c:pt>
                <c:pt idx="24709">
                  <c:v>46.521000000000001</c:v>
                </c:pt>
                <c:pt idx="24710">
                  <c:v>46.521000000000001</c:v>
                </c:pt>
                <c:pt idx="24711">
                  <c:v>46.521999999999998</c:v>
                </c:pt>
                <c:pt idx="24712">
                  <c:v>46.521999999999998</c:v>
                </c:pt>
                <c:pt idx="24713">
                  <c:v>46.521999999999998</c:v>
                </c:pt>
                <c:pt idx="24714">
                  <c:v>46.523000000000003</c:v>
                </c:pt>
                <c:pt idx="24715">
                  <c:v>46.523000000000003</c:v>
                </c:pt>
                <c:pt idx="24716">
                  <c:v>46.523000000000003</c:v>
                </c:pt>
                <c:pt idx="24717">
                  <c:v>46.523000000000003</c:v>
                </c:pt>
                <c:pt idx="24718">
                  <c:v>46.524000000000001</c:v>
                </c:pt>
                <c:pt idx="24719">
                  <c:v>46.524000000000001</c:v>
                </c:pt>
                <c:pt idx="24720">
                  <c:v>46.524000000000001</c:v>
                </c:pt>
                <c:pt idx="24721">
                  <c:v>46.524000000000001</c:v>
                </c:pt>
                <c:pt idx="24722">
                  <c:v>46.524999999999999</c:v>
                </c:pt>
                <c:pt idx="24723">
                  <c:v>46.524999999999999</c:v>
                </c:pt>
                <c:pt idx="24724">
                  <c:v>46.524999999999999</c:v>
                </c:pt>
                <c:pt idx="24725">
                  <c:v>46.526000000000003</c:v>
                </c:pt>
                <c:pt idx="24726">
                  <c:v>46.526000000000003</c:v>
                </c:pt>
                <c:pt idx="24727">
                  <c:v>46.526000000000003</c:v>
                </c:pt>
                <c:pt idx="24728">
                  <c:v>46.526000000000003</c:v>
                </c:pt>
                <c:pt idx="24729">
                  <c:v>46.527000000000001</c:v>
                </c:pt>
                <c:pt idx="24730">
                  <c:v>46.527000000000001</c:v>
                </c:pt>
                <c:pt idx="24731">
                  <c:v>46.527000000000001</c:v>
                </c:pt>
                <c:pt idx="24732">
                  <c:v>46.527999999999999</c:v>
                </c:pt>
                <c:pt idx="24733">
                  <c:v>46.527999999999999</c:v>
                </c:pt>
                <c:pt idx="24734">
                  <c:v>46.527999999999999</c:v>
                </c:pt>
                <c:pt idx="24735">
                  <c:v>46.527999999999999</c:v>
                </c:pt>
                <c:pt idx="24736">
                  <c:v>46.529000000000003</c:v>
                </c:pt>
                <c:pt idx="24737">
                  <c:v>46.529000000000003</c:v>
                </c:pt>
                <c:pt idx="24738">
                  <c:v>46.529000000000003</c:v>
                </c:pt>
                <c:pt idx="24739">
                  <c:v>46.529000000000003</c:v>
                </c:pt>
                <c:pt idx="24740">
                  <c:v>46.53</c:v>
                </c:pt>
                <c:pt idx="24741">
                  <c:v>46.53</c:v>
                </c:pt>
                <c:pt idx="24742">
                  <c:v>46.53</c:v>
                </c:pt>
                <c:pt idx="24743">
                  <c:v>46.530999999999999</c:v>
                </c:pt>
                <c:pt idx="24744">
                  <c:v>46.530999999999999</c:v>
                </c:pt>
                <c:pt idx="24745">
                  <c:v>46.530999999999999</c:v>
                </c:pt>
                <c:pt idx="24746">
                  <c:v>46.530999999999999</c:v>
                </c:pt>
                <c:pt idx="24747">
                  <c:v>46.532000000000004</c:v>
                </c:pt>
                <c:pt idx="24748">
                  <c:v>46.532000000000004</c:v>
                </c:pt>
                <c:pt idx="24749">
                  <c:v>46.532000000000004</c:v>
                </c:pt>
                <c:pt idx="24750">
                  <c:v>46.533000000000001</c:v>
                </c:pt>
                <c:pt idx="24751">
                  <c:v>46.533000000000001</c:v>
                </c:pt>
                <c:pt idx="24752">
                  <c:v>46.533000000000001</c:v>
                </c:pt>
                <c:pt idx="24753">
                  <c:v>46.533000000000001</c:v>
                </c:pt>
                <c:pt idx="24754">
                  <c:v>46.533999999999999</c:v>
                </c:pt>
                <c:pt idx="24755">
                  <c:v>46.533999999999999</c:v>
                </c:pt>
                <c:pt idx="24756">
                  <c:v>46.533999999999999</c:v>
                </c:pt>
                <c:pt idx="24757">
                  <c:v>46.533999999999999</c:v>
                </c:pt>
                <c:pt idx="24758">
                  <c:v>46.535000000000004</c:v>
                </c:pt>
                <c:pt idx="24759">
                  <c:v>46.535000000000004</c:v>
                </c:pt>
                <c:pt idx="24760">
                  <c:v>46.535000000000004</c:v>
                </c:pt>
                <c:pt idx="24761">
                  <c:v>46.536000000000001</c:v>
                </c:pt>
                <c:pt idx="24762">
                  <c:v>46.536000000000001</c:v>
                </c:pt>
                <c:pt idx="24763">
                  <c:v>46.536000000000001</c:v>
                </c:pt>
                <c:pt idx="24764">
                  <c:v>46.536000000000001</c:v>
                </c:pt>
                <c:pt idx="24765">
                  <c:v>46.536999999999999</c:v>
                </c:pt>
                <c:pt idx="24766">
                  <c:v>46.536999999999999</c:v>
                </c:pt>
                <c:pt idx="24767">
                  <c:v>46.536999999999999</c:v>
                </c:pt>
                <c:pt idx="24768">
                  <c:v>46.538000000000004</c:v>
                </c:pt>
                <c:pt idx="24769">
                  <c:v>46.538000000000004</c:v>
                </c:pt>
                <c:pt idx="24770">
                  <c:v>46.538000000000004</c:v>
                </c:pt>
                <c:pt idx="24771">
                  <c:v>46.538000000000004</c:v>
                </c:pt>
                <c:pt idx="24772">
                  <c:v>46.539000000000001</c:v>
                </c:pt>
                <c:pt idx="24773">
                  <c:v>46.539000000000001</c:v>
                </c:pt>
                <c:pt idx="24774">
                  <c:v>46.539000000000001</c:v>
                </c:pt>
                <c:pt idx="24775">
                  <c:v>46.539000000000001</c:v>
                </c:pt>
                <c:pt idx="24776">
                  <c:v>46.54</c:v>
                </c:pt>
                <c:pt idx="24777">
                  <c:v>46.54</c:v>
                </c:pt>
                <c:pt idx="24778">
                  <c:v>46.54</c:v>
                </c:pt>
                <c:pt idx="24779">
                  <c:v>46.541000000000004</c:v>
                </c:pt>
                <c:pt idx="24780">
                  <c:v>46.541000000000004</c:v>
                </c:pt>
                <c:pt idx="24781">
                  <c:v>46.541000000000004</c:v>
                </c:pt>
                <c:pt idx="24782">
                  <c:v>46.541000000000004</c:v>
                </c:pt>
                <c:pt idx="24783">
                  <c:v>46.542000000000002</c:v>
                </c:pt>
                <c:pt idx="24784">
                  <c:v>46.542000000000002</c:v>
                </c:pt>
                <c:pt idx="24785">
                  <c:v>46.542000000000002</c:v>
                </c:pt>
                <c:pt idx="24786">
                  <c:v>46.542999999999999</c:v>
                </c:pt>
                <c:pt idx="24787">
                  <c:v>46.542999999999999</c:v>
                </c:pt>
                <c:pt idx="24788">
                  <c:v>46.542999999999999</c:v>
                </c:pt>
                <c:pt idx="24789">
                  <c:v>46.542999999999999</c:v>
                </c:pt>
                <c:pt idx="24790">
                  <c:v>46.544000000000004</c:v>
                </c:pt>
                <c:pt idx="24791">
                  <c:v>46.544000000000004</c:v>
                </c:pt>
                <c:pt idx="24792">
                  <c:v>46.544000000000004</c:v>
                </c:pt>
                <c:pt idx="24793">
                  <c:v>46.544000000000004</c:v>
                </c:pt>
                <c:pt idx="24794">
                  <c:v>46.545000000000002</c:v>
                </c:pt>
                <c:pt idx="24795">
                  <c:v>46.545000000000002</c:v>
                </c:pt>
                <c:pt idx="24796">
                  <c:v>46.545000000000002</c:v>
                </c:pt>
                <c:pt idx="24797">
                  <c:v>46.545999999999999</c:v>
                </c:pt>
                <c:pt idx="24798">
                  <c:v>46.545999999999999</c:v>
                </c:pt>
                <c:pt idx="24799">
                  <c:v>46.545999999999999</c:v>
                </c:pt>
                <c:pt idx="24800">
                  <c:v>46.545999999999999</c:v>
                </c:pt>
                <c:pt idx="24801">
                  <c:v>46.547000000000004</c:v>
                </c:pt>
                <c:pt idx="24802">
                  <c:v>46.547000000000004</c:v>
                </c:pt>
                <c:pt idx="24803">
                  <c:v>46.547000000000004</c:v>
                </c:pt>
                <c:pt idx="24804">
                  <c:v>46.548000000000002</c:v>
                </c:pt>
                <c:pt idx="24805">
                  <c:v>46.548000000000002</c:v>
                </c:pt>
                <c:pt idx="24806">
                  <c:v>46.548000000000002</c:v>
                </c:pt>
                <c:pt idx="24807">
                  <c:v>46.548000000000002</c:v>
                </c:pt>
                <c:pt idx="24808">
                  <c:v>46.548999999999999</c:v>
                </c:pt>
                <c:pt idx="24809">
                  <c:v>46.548999999999999</c:v>
                </c:pt>
                <c:pt idx="24810">
                  <c:v>46.548999999999999</c:v>
                </c:pt>
                <c:pt idx="24811">
                  <c:v>46.548999999999999</c:v>
                </c:pt>
                <c:pt idx="24812">
                  <c:v>46.550000000000004</c:v>
                </c:pt>
                <c:pt idx="24813">
                  <c:v>46.550000000000004</c:v>
                </c:pt>
                <c:pt idx="24814">
                  <c:v>46.550000000000004</c:v>
                </c:pt>
                <c:pt idx="24815">
                  <c:v>46.551000000000002</c:v>
                </c:pt>
                <c:pt idx="24816">
                  <c:v>46.551000000000002</c:v>
                </c:pt>
                <c:pt idx="24817">
                  <c:v>46.551000000000002</c:v>
                </c:pt>
                <c:pt idx="24818">
                  <c:v>46.551000000000002</c:v>
                </c:pt>
                <c:pt idx="24819">
                  <c:v>46.552</c:v>
                </c:pt>
                <c:pt idx="24820">
                  <c:v>46.552</c:v>
                </c:pt>
                <c:pt idx="24821">
                  <c:v>46.552</c:v>
                </c:pt>
                <c:pt idx="24822">
                  <c:v>46.552</c:v>
                </c:pt>
                <c:pt idx="24823">
                  <c:v>46.553000000000004</c:v>
                </c:pt>
                <c:pt idx="24824">
                  <c:v>46.553000000000004</c:v>
                </c:pt>
                <c:pt idx="24825">
                  <c:v>46.553000000000004</c:v>
                </c:pt>
                <c:pt idx="24826">
                  <c:v>46.554000000000002</c:v>
                </c:pt>
                <c:pt idx="24827">
                  <c:v>46.554000000000002</c:v>
                </c:pt>
                <c:pt idx="24828">
                  <c:v>46.554000000000002</c:v>
                </c:pt>
                <c:pt idx="24829">
                  <c:v>46.554000000000002</c:v>
                </c:pt>
                <c:pt idx="24830">
                  <c:v>46.555</c:v>
                </c:pt>
                <c:pt idx="24831">
                  <c:v>46.555</c:v>
                </c:pt>
                <c:pt idx="24832">
                  <c:v>46.555</c:v>
                </c:pt>
                <c:pt idx="24833">
                  <c:v>46.556000000000004</c:v>
                </c:pt>
                <c:pt idx="24834">
                  <c:v>46.556000000000004</c:v>
                </c:pt>
                <c:pt idx="24835">
                  <c:v>46.556000000000004</c:v>
                </c:pt>
                <c:pt idx="24836">
                  <c:v>46.556000000000004</c:v>
                </c:pt>
                <c:pt idx="24837">
                  <c:v>46.557000000000002</c:v>
                </c:pt>
                <c:pt idx="24838">
                  <c:v>46.557000000000002</c:v>
                </c:pt>
                <c:pt idx="24839">
                  <c:v>46.557000000000002</c:v>
                </c:pt>
                <c:pt idx="24840">
                  <c:v>46.557000000000002</c:v>
                </c:pt>
                <c:pt idx="24841">
                  <c:v>46.558</c:v>
                </c:pt>
                <c:pt idx="24842">
                  <c:v>46.558</c:v>
                </c:pt>
                <c:pt idx="24843">
                  <c:v>46.558</c:v>
                </c:pt>
                <c:pt idx="24844">
                  <c:v>46.558999999999997</c:v>
                </c:pt>
                <c:pt idx="24845">
                  <c:v>46.558999999999997</c:v>
                </c:pt>
                <c:pt idx="24846">
                  <c:v>46.558999999999997</c:v>
                </c:pt>
                <c:pt idx="24847">
                  <c:v>46.558999999999997</c:v>
                </c:pt>
                <c:pt idx="24848">
                  <c:v>46.56</c:v>
                </c:pt>
                <c:pt idx="24849">
                  <c:v>46.56</c:v>
                </c:pt>
                <c:pt idx="24850">
                  <c:v>46.56</c:v>
                </c:pt>
                <c:pt idx="24851">
                  <c:v>46.561</c:v>
                </c:pt>
                <c:pt idx="24852">
                  <c:v>46.561</c:v>
                </c:pt>
                <c:pt idx="24853">
                  <c:v>46.561</c:v>
                </c:pt>
                <c:pt idx="24854">
                  <c:v>46.561</c:v>
                </c:pt>
                <c:pt idx="24855">
                  <c:v>46.561999999999998</c:v>
                </c:pt>
                <c:pt idx="24856">
                  <c:v>46.561999999999998</c:v>
                </c:pt>
                <c:pt idx="24857">
                  <c:v>46.561999999999998</c:v>
                </c:pt>
                <c:pt idx="24858">
                  <c:v>46.561999999999998</c:v>
                </c:pt>
                <c:pt idx="24859">
                  <c:v>46.563000000000002</c:v>
                </c:pt>
                <c:pt idx="24860">
                  <c:v>46.563000000000002</c:v>
                </c:pt>
                <c:pt idx="24861">
                  <c:v>46.563000000000002</c:v>
                </c:pt>
                <c:pt idx="24862">
                  <c:v>46.564</c:v>
                </c:pt>
                <c:pt idx="24863">
                  <c:v>46.564</c:v>
                </c:pt>
                <c:pt idx="24864">
                  <c:v>46.564</c:v>
                </c:pt>
                <c:pt idx="24865">
                  <c:v>46.564</c:v>
                </c:pt>
                <c:pt idx="24866">
                  <c:v>46.564999999999998</c:v>
                </c:pt>
                <c:pt idx="24867">
                  <c:v>46.564999999999998</c:v>
                </c:pt>
                <c:pt idx="24868">
                  <c:v>46.564999999999998</c:v>
                </c:pt>
                <c:pt idx="24869">
                  <c:v>46.566000000000003</c:v>
                </c:pt>
                <c:pt idx="24870">
                  <c:v>46.566000000000003</c:v>
                </c:pt>
                <c:pt idx="24871">
                  <c:v>46.566000000000003</c:v>
                </c:pt>
                <c:pt idx="24872">
                  <c:v>46.566000000000003</c:v>
                </c:pt>
                <c:pt idx="24873">
                  <c:v>46.567</c:v>
                </c:pt>
                <c:pt idx="24874">
                  <c:v>46.567</c:v>
                </c:pt>
                <c:pt idx="24875">
                  <c:v>46.567</c:v>
                </c:pt>
                <c:pt idx="24876">
                  <c:v>46.567</c:v>
                </c:pt>
                <c:pt idx="24877">
                  <c:v>46.567999999999998</c:v>
                </c:pt>
                <c:pt idx="24878">
                  <c:v>46.567999999999998</c:v>
                </c:pt>
                <c:pt idx="24879">
                  <c:v>46.567999999999998</c:v>
                </c:pt>
                <c:pt idx="24880">
                  <c:v>46.569000000000003</c:v>
                </c:pt>
                <c:pt idx="24881">
                  <c:v>46.569000000000003</c:v>
                </c:pt>
                <c:pt idx="24882">
                  <c:v>46.569000000000003</c:v>
                </c:pt>
                <c:pt idx="24883">
                  <c:v>46.569000000000003</c:v>
                </c:pt>
                <c:pt idx="24884">
                  <c:v>46.57</c:v>
                </c:pt>
                <c:pt idx="24885">
                  <c:v>46.57</c:v>
                </c:pt>
                <c:pt idx="24886">
                  <c:v>46.57</c:v>
                </c:pt>
                <c:pt idx="24887">
                  <c:v>46.570999999999998</c:v>
                </c:pt>
                <c:pt idx="24888">
                  <c:v>46.570999999999998</c:v>
                </c:pt>
                <c:pt idx="24889">
                  <c:v>46.570999999999998</c:v>
                </c:pt>
                <c:pt idx="24890">
                  <c:v>46.570999999999998</c:v>
                </c:pt>
                <c:pt idx="24891">
                  <c:v>46.572000000000003</c:v>
                </c:pt>
                <c:pt idx="24892">
                  <c:v>46.572000000000003</c:v>
                </c:pt>
                <c:pt idx="24893">
                  <c:v>46.572000000000003</c:v>
                </c:pt>
                <c:pt idx="24894">
                  <c:v>46.572000000000003</c:v>
                </c:pt>
                <c:pt idx="24895">
                  <c:v>46.573</c:v>
                </c:pt>
                <c:pt idx="24896">
                  <c:v>46.573</c:v>
                </c:pt>
                <c:pt idx="24897">
                  <c:v>46.573</c:v>
                </c:pt>
                <c:pt idx="24898">
                  <c:v>46.573999999999998</c:v>
                </c:pt>
                <c:pt idx="24899">
                  <c:v>46.573999999999998</c:v>
                </c:pt>
                <c:pt idx="24900">
                  <c:v>46.573999999999998</c:v>
                </c:pt>
                <c:pt idx="24901">
                  <c:v>46.573999999999998</c:v>
                </c:pt>
                <c:pt idx="24902">
                  <c:v>46.575000000000003</c:v>
                </c:pt>
                <c:pt idx="24903">
                  <c:v>46.575000000000003</c:v>
                </c:pt>
                <c:pt idx="24904">
                  <c:v>46.575000000000003</c:v>
                </c:pt>
                <c:pt idx="24905">
                  <c:v>46.576000000000001</c:v>
                </c:pt>
                <c:pt idx="24906">
                  <c:v>46.576000000000001</c:v>
                </c:pt>
                <c:pt idx="24907">
                  <c:v>46.576000000000001</c:v>
                </c:pt>
                <c:pt idx="24908">
                  <c:v>46.576000000000001</c:v>
                </c:pt>
                <c:pt idx="24909">
                  <c:v>46.576999999999998</c:v>
                </c:pt>
                <c:pt idx="24910">
                  <c:v>46.576999999999998</c:v>
                </c:pt>
                <c:pt idx="24911">
                  <c:v>46.576999999999998</c:v>
                </c:pt>
                <c:pt idx="24912">
                  <c:v>46.576999999999998</c:v>
                </c:pt>
                <c:pt idx="24913">
                  <c:v>46.578000000000003</c:v>
                </c:pt>
                <c:pt idx="24914">
                  <c:v>46.578000000000003</c:v>
                </c:pt>
                <c:pt idx="24915">
                  <c:v>46.578000000000003</c:v>
                </c:pt>
                <c:pt idx="24916">
                  <c:v>46.579000000000001</c:v>
                </c:pt>
                <c:pt idx="24917">
                  <c:v>46.579000000000001</c:v>
                </c:pt>
                <c:pt idx="24918">
                  <c:v>46.579000000000001</c:v>
                </c:pt>
                <c:pt idx="24919">
                  <c:v>46.579000000000001</c:v>
                </c:pt>
                <c:pt idx="24920">
                  <c:v>46.58</c:v>
                </c:pt>
                <c:pt idx="24921">
                  <c:v>46.58</c:v>
                </c:pt>
                <c:pt idx="24922">
                  <c:v>46.58</c:v>
                </c:pt>
                <c:pt idx="24923">
                  <c:v>46.581000000000003</c:v>
                </c:pt>
                <c:pt idx="24924">
                  <c:v>46.581000000000003</c:v>
                </c:pt>
                <c:pt idx="24925">
                  <c:v>46.581000000000003</c:v>
                </c:pt>
                <c:pt idx="24926">
                  <c:v>46.581000000000003</c:v>
                </c:pt>
                <c:pt idx="24927">
                  <c:v>46.582000000000001</c:v>
                </c:pt>
                <c:pt idx="24928">
                  <c:v>46.582000000000001</c:v>
                </c:pt>
                <c:pt idx="24929">
                  <c:v>46.582000000000001</c:v>
                </c:pt>
                <c:pt idx="24930">
                  <c:v>46.582000000000001</c:v>
                </c:pt>
                <c:pt idx="24931">
                  <c:v>46.582999999999998</c:v>
                </c:pt>
                <c:pt idx="24932">
                  <c:v>46.582999999999998</c:v>
                </c:pt>
                <c:pt idx="24933">
                  <c:v>46.582999999999998</c:v>
                </c:pt>
                <c:pt idx="24934">
                  <c:v>46.584000000000003</c:v>
                </c:pt>
                <c:pt idx="24935">
                  <c:v>46.584000000000003</c:v>
                </c:pt>
                <c:pt idx="24936">
                  <c:v>46.584000000000003</c:v>
                </c:pt>
                <c:pt idx="24937">
                  <c:v>46.584000000000003</c:v>
                </c:pt>
                <c:pt idx="24938">
                  <c:v>46.585000000000001</c:v>
                </c:pt>
                <c:pt idx="24939">
                  <c:v>46.585000000000001</c:v>
                </c:pt>
                <c:pt idx="24940">
                  <c:v>46.585000000000001</c:v>
                </c:pt>
                <c:pt idx="24941">
                  <c:v>46.585000000000001</c:v>
                </c:pt>
                <c:pt idx="24942">
                  <c:v>46.585999999999999</c:v>
                </c:pt>
                <c:pt idx="24943">
                  <c:v>46.585999999999999</c:v>
                </c:pt>
                <c:pt idx="24944">
                  <c:v>46.585999999999999</c:v>
                </c:pt>
                <c:pt idx="24945">
                  <c:v>46.587000000000003</c:v>
                </c:pt>
                <c:pt idx="24946">
                  <c:v>46.587000000000003</c:v>
                </c:pt>
                <c:pt idx="24947">
                  <c:v>46.587000000000003</c:v>
                </c:pt>
                <c:pt idx="24948">
                  <c:v>46.587000000000003</c:v>
                </c:pt>
                <c:pt idx="24949">
                  <c:v>46.588000000000001</c:v>
                </c:pt>
                <c:pt idx="24950">
                  <c:v>46.588000000000001</c:v>
                </c:pt>
                <c:pt idx="24951">
                  <c:v>46.588000000000001</c:v>
                </c:pt>
                <c:pt idx="24952">
                  <c:v>46.588999999999999</c:v>
                </c:pt>
                <c:pt idx="24953">
                  <c:v>46.588999999999999</c:v>
                </c:pt>
                <c:pt idx="24954">
                  <c:v>46.588999999999999</c:v>
                </c:pt>
                <c:pt idx="24955">
                  <c:v>46.588999999999999</c:v>
                </c:pt>
                <c:pt idx="24956">
                  <c:v>46.59</c:v>
                </c:pt>
                <c:pt idx="24957">
                  <c:v>46.59</c:v>
                </c:pt>
                <c:pt idx="24958">
                  <c:v>46.59</c:v>
                </c:pt>
                <c:pt idx="24959">
                  <c:v>46.59</c:v>
                </c:pt>
                <c:pt idx="24960">
                  <c:v>46.591000000000001</c:v>
                </c:pt>
                <c:pt idx="24961">
                  <c:v>46.591000000000001</c:v>
                </c:pt>
                <c:pt idx="24962">
                  <c:v>46.591000000000001</c:v>
                </c:pt>
                <c:pt idx="24963">
                  <c:v>46.591999999999999</c:v>
                </c:pt>
                <c:pt idx="24964">
                  <c:v>46.591999999999999</c:v>
                </c:pt>
                <c:pt idx="24965">
                  <c:v>46.591999999999999</c:v>
                </c:pt>
                <c:pt idx="24966">
                  <c:v>46.591999999999999</c:v>
                </c:pt>
                <c:pt idx="24967">
                  <c:v>46.593000000000004</c:v>
                </c:pt>
                <c:pt idx="24968">
                  <c:v>46.593000000000004</c:v>
                </c:pt>
                <c:pt idx="24969">
                  <c:v>46.593000000000004</c:v>
                </c:pt>
                <c:pt idx="24970">
                  <c:v>46.594000000000001</c:v>
                </c:pt>
                <c:pt idx="24971">
                  <c:v>46.594000000000001</c:v>
                </c:pt>
                <c:pt idx="24972">
                  <c:v>46.594000000000001</c:v>
                </c:pt>
                <c:pt idx="24973">
                  <c:v>46.594000000000001</c:v>
                </c:pt>
                <c:pt idx="24974">
                  <c:v>46.594999999999999</c:v>
                </c:pt>
                <c:pt idx="24975">
                  <c:v>46.594999999999999</c:v>
                </c:pt>
                <c:pt idx="24976">
                  <c:v>46.594999999999999</c:v>
                </c:pt>
                <c:pt idx="24977">
                  <c:v>46.594999999999999</c:v>
                </c:pt>
                <c:pt idx="24978">
                  <c:v>46.596000000000004</c:v>
                </c:pt>
                <c:pt idx="24979">
                  <c:v>46.596000000000004</c:v>
                </c:pt>
                <c:pt idx="24980">
                  <c:v>46.596000000000004</c:v>
                </c:pt>
                <c:pt idx="24981">
                  <c:v>46.597000000000001</c:v>
                </c:pt>
                <c:pt idx="24982">
                  <c:v>46.597000000000001</c:v>
                </c:pt>
                <c:pt idx="24983">
                  <c:v>46.597000000000001</c:v>
                </c:pt>
                <c:pt idx="24984">
                  <c:v>46.597000000000001</c:v>
                </c:pt>
                <c:pt idx="24985">
                  <c:v>46.597999999999999</c:v>
                </c:pt>
                <c:pt idx="24986">
                  <c:v>46.597999999999999</c:v>
                </c:pt>
                <c:pt idx="24987">
                  <c:v>46.597999999999999</c:v>
                </c:pt>
                <c:pt idx="24988">
                  <c:v>46.599000000000004</c:v>
                </c:pt>
                <c:pt idx="24989">
                  <c:v>46.599000000000004</c:v>
                </c:pt>
                <c:pt idx="24990">
                  <c:v>46.599000000000004</c:v>
                </c:pt>
                <c:pt idx="24991">
                  <c:v>46.599000000000004</c:v>
                </c:pt>
                <c:pt idx="24992">
                  <c:v>46.6</c:v>
                </c:pt>
                <c:pt idx="24993">
                  <c:v>46.6</c:v>
                </c:pt>
                <c:pt idx="24994">
                  <c:v>46.6</c:v>
                </c:pt>
                <c:pt idx="24995">
                  <c:v>46.6</c:v>
                </c:pt>
                <c:pt idx="24996">
                  <c:v>46.600999999999999</c:v>
                </c:pt>
                <c:pt idx="24997">
                  <c:v>46.600999999999999</c:v>
                </c:pt>
                <c:pt idx="24998">
                  <c:v>46.600999999999999</c:v>
                </c:pt>
                <c:pt idx="24999">
                  <c:v>46.602000000000004</c:v>
                </c:pt>
                <c:pt idx="25000">
                  <c:v>46.602000000000004</c:v>
                </c:pt>
                <c:pt idx="25001">
                  <c:v>46.602000000000004</c:v>
                </c:pt>
                <c:pt idx="25002">
                  <c:v>46.602000000000004</c:v>
                </c:pt>
                <c:pt idx="25003">
                  <c:v>46.603000000000002</c:v>
                </c:pt>
                <c:pt idx="25004">
                  <c:v>46.603000000000002</c:v>
                </c:pt>
                <c:pt idx="25005">
                  <c:v>46.603000000000002</c:v>
                </c:pt>
                <c:pt idx="25006">
                  <c:v>46.603000000000002</c:v>
                </c:pt>
                <c:pt idx="25007">
                  <c:v>46.603999999999999</c:v>
                </c:pt>
                <c:pt idx="25008">
                  <c:v>46.603999999999999</c:v>
                </c:pt>
                <c:pt idx="25009">
                  <c:v>46.603999999999999</c:v>
                </c:pt>
                <c:pt idx="25010">
                  <c:v>46.605000000000004</c:v>
                </c:pt>
                <c:pt idx="25011">
                  <c:v>46.605000000000004</c:v>
                </c:pt>
                <c:pt idx="25012">
                  <c:v>46.605000000000004</c:v>
                </c:pt>
                <c:pt idx="25013">
                  <c:v>46.605000000000004</c:v>
                </c:pt>
                <c:pt idx="25014">
                  <c:v>46.606000000000002</c:v>
                </c:pt>
                <c:pt idx="25015">
                  <c:v>46.606000000000002</c:v>
                </c:pt>
                <c:pt idx="25016">
                  <c:v>46.606000000000002</c:v>
                </c:pt>
                <c:pt idx="25017">
                  <c:v>46.606999999999999</c:v>
                </c:pt>
                <c:pt idx="25018">
                  <c:v>46.606999999999999</c:v>
                </c:pt>
                <c:pt idx="25019">
                  <c:v>46.606999999999999</c:v>
                </c:pt>
                <c:pt idx="25020">
                  <c:v>46.606999999999999</c:v>
                </c:pt>
                <c:pt idx="25021">
                  <c:v>46.608000000000004</c:v>
                </c:pt>
                <c:pt idx="25022">
                  <c:v>46.608000000000004</c:v>
                </c:pt>
                <c:pt idx="25023">
                  <c:v>46.608000000000004</c:v>
                </c:pt>
                <c:pt idx="25024">
                  <c:v>46.608000000000004</c:v>
                </c:pt>
                <c:pt idx="25025">
                  <c:v>46.609000000000002</c:v>
                </c:pt>
                <c:pt idx="25026">
                  <c:v>46.609000000000002</c:v>
                </c:pt>
                <c:pt idx="25027">
                  <c:v>46.609000000000002</c:v>
                </c:pt>
                <c:pt idx="25028">
                  <c:v>46.61</c:v>
                </c:pt>
                <c:pt idx="25029">
                  <c:v>46.61</c:v>
                </c:pt>
                <c:pt idx="25030">
                  <c:v>46.61</c:v>
                </c:pt>
                <c:pt idx="25031">
                  <c:v>46.61</c:v>
                </c:pt>
                <c:pt idx="25032">
                  <c:v>46.611000000000004</c:v>
                </c:pt>
                <c:pt idx="25033">
                  <c:v>46.611000000000004</c:v>
                </c:pt>
                <c:pt idx="25034">
                  <c:v>46.611000000000004</c:v>
                </c:pt>
                <c:pt idx="25035">
                  <c:v>46.612000000000002</c:v>
                </c:pt>
                <c:pt idx="25036">
                  <c:v>46.612000000000002</c:v>
                </c:pt>
                <c:pt idx="25037">
                  <c:v>46.612000000000002</c:v>
                </c:pt>
                <c:pt idx="25038">
                  <c:v>46.612000000000002</c:v>
                </c:pt>
                <c:pt idx="25039">
                  <c:v>46.613</c:v>
                </c:pt>
                <c:pt idx="25040">
                  <c:v>46.613</c:v>
                </c:pt>
                <c:pt idx="25041">
                  <c:v>46.613</c:v>
                </c:pt>
                <c:pt idx="25042">
                  <c:v>46.613</c:v>
                </c:pt>
                <c:pt idx="25043">
                  <c:v>46.614000000000004</c:v>
                </c:pt>
                <c:pt idx="25044">
                  <c:v>46.614000000000004</c:v>
                </c:pt>
                <c:pt idx="25045">
                  <c:v>46.614000000000004</c:v>
                </c:pt>
                <c:pt idx="25046">
                  <c:v>46.615000000000002</c:v>
                </c:pt>
                <c:pt idx="25047">
                  <c:v>46.615000000000002</c:v>
                </c:pt>
                <c:pt idx="25048">
                  <c:v>46.615000000000002</c:v>
                </c:pt>
                <c:pt idx="25049">
                  <c:v>46.615000000000002</c:v>
                </c:pt>
                <c:pt idx="25050">
                  <c:v>46.616</c:v>
                </c:pt>
                <c:pt idx="25051">
                  <c:v>46.616</c:v>
                </c:pt>
                <c:pt idx="25052">
                  <c:v>46.616</c:v>
                </c:pt>
                <c:pt idx="25053">
                  <c:v>46.616</c:v>
                </c:pt>
                <c:pt idx="25054">
                  <c:v>46.617000000000004</c:v>
                </c:pt>
                <c:pt idx="25055">
                  <c:v>46.617000000000004</c:v>
                </c:pt>
                <c:pt idx="25056">
                  <c:v>46.617000000000004</c:v>
                </c:pt>
                <c:pt idx="25057">
                  <c:v>46.618000000000002</c:v>
                </c:pt>
                <c:pt idx="25058">
                  <c:v>46.618000000000002</c:v>
                </c:pt>
                <c:pt idx="25059">
                  <c:v>46.618000000000002</c:v>
                </c:pt>
                <c:pt idx="25060">
                  <c:v>46.618000000000002</c:v>
                </c:pt>
                <c:pt idx="25061">
                  <c:v>46.619</c:v>
                </c:pt>
                <c:pt idx="25062">
                  <c:v>46.619</c:v>
                </c:pt>
                <c:pt idx="25063">
                  <c:v>46.619</c:v>
                </c:pt>
                <c:pt idx="25064">
                  <c:v>46.62</c:v>
                </c:pt>
                <c:pt idx="25065">
                  <c:v>46.62</c:v>
                </c:pt>
                <c:pt idx="25066">
                  <c:v>46.62</c:v>
                </c:pt>
                <c:pt idx="25067">
                  <c:v>46.62</c:v>
                </c:pt>
                <c:pt idx="25068">
                  <c:v>46.621000000000002</c:v>
                </c:pt>
                <c:pt idx="25069">
                  <c:v>46.621000000000002</c:v>
                </c:pt>
                <c:pt idx="25070">
                  <c:v>46.621000000000002</c:v>
                </c:pt>
                <c:pt idx="25071">
                  <c:v>46.621000000000002</c:v>
                </c:pt>
                <c:pt idx="25072">
                  <c:v>46.622</c:v>
                </c:pt>
                <c:pt idx="25073">
                  <c:v>46.622</c:v>
                </c:pt>
                <c:pt idx="25074">
                  <c:v>46.622</c:v>
                </c:pt>
                <c:pt idx="25075">
                  <c:v>46.622999999999998</c:v>
                </c:pt>
                <c:pt idx="25076">
                  <c:v>46.622999999999998</c:v>
                </c:pt>
                <c:pt idx="25077">
                  <c:v>46.622999999999998</c:v>
                </c:pt>
                <c:pt idx="25078">
                  <c:v>46.622999999999998</c:v>
                </c:pt>
                <c:pt idx="25079">
                  <c:v>46.624000000000002</c:v>
                </c:pt>
                <c:pt idx="25080">
                  <c:v>46.624000000000002</c:v>
                </c:pt>
                <c:pt idx="25081">
                  <c:v>46.624000000000002</c:v>
                </c:pt>
                <c:pt idx="25082">
                  <c:v>46.625</c:v>
                </c:pt>
                <c:pt idx="25083">
                  <c:v>46.625</c:v>
                </c:pt>
                <c:pt idx="25084">
                  <c:v>46.625</c:v>
                </c:pt>
                <c:pt idx="25085">
                  <c:v>46.625</c:v>
                </c:pt>
                <c:pt idx="25086">
                  <c:v>46.625999999999998</c:v>
                </c:pt>
                <c:pt idx="25087">
                  <c:v>46.625999999999998</c:v>
                </c:pt>
                <c:pt idx="25088">
                  <c:v>46.625999999999998</c:v>
                </c:pt>
                <c:pt idx="25089">
                  <c:v>46.625999999999998</c:v>
                </c:pt>
                <c:pt idx="25090">
                  <c:v>46.627000000000002</c:v>
                </c:pt>
                <c:pt idx="25091">
                  <c:v>46.627000000000002</c:v>
                </c:pt>
                <c:pt idx="25092">
                  <c:v>46.627000000000002</c:v>
                </c:pt>
                <c:pt idx="25093">
                  <c:v>46.628</c:v>
                </c:pt>
                <c:pt idx="25094">
                  <c:v>46.628</c:v>
                </c:pt>
                <c:pt idx="25095">
                  <c:v>46.628</c:v>
                </c:pt>
                <c:pt idx="25096">
                  <c:v>46.628</c:v>
                </c:pt>
                <c:pt idx="25097">
                  <c:v>46.628999999999998</c:v>
                </c:pt>
                <c:pt idx="25098">
                  <c:v>46.628999999999998</c:v>
                </c:pt>
                <c:pt idx="25099">
                  <c:v>46.628999999999998</c:v>
                </c:pt>
                <c:pt idx="25100">
                  <c:v>46.63</c:v>
                </c:pt>
                <c:pt idx="25101">
                  <c:v>46.63</c:v>
                </c:pt>
                <c:pt idx="25102">
                  <c:v>46.63</c:v>
                </c:pt>
                <c:pt idx="25103">
                  <c:v>46.63</c:v>
                </c:pt>
                <c:pt idx="25104">
                  <c:v>46.631</c:v>
                </c:pt>
                <c:pt idx="25105">
                  <c:v>46.631</c:v>
                </c:pt>
                <c:pt idx="25106">
                  <c:v>46.631</c:v>
                </c:pt>
                <c:pt idx="25107">
                  <c:v>46.631</c:v>
                </c:pt>
                <c:pt idx="25108">
                  <c:v>46.631999999999998</c:v>
                </c:pt>
                <c:pt idx="25109">
                  <c:v>46.631999999999998</c:v>
                </c:pt>
                <c:pt idx="25110">
                  <c:v>46.631999999999998</c:v>
                </c:pt>
                <c:pt idx="25111">
                  <c:v>46.633000000000003</c:v>
                </c:pt>
                <c:pt idx="25112">
                  <c:v>46.633000000000003</c:v>
                </c:pt>
                <c:pt idx="25113">
                  <c:v>46.633000000000003</c:v>
                </c:pt>
                <c:pt idx="25114">
                  <c:v>46.633000000000003</c:v>
                </c:pt>
                <c:pt idx="25115">
                  <c:v>46.634</c:v>
                </c:pt>
                <c:pt idx="25116">
                  <c:v>46.634</c:v>
                </c:pt>
                <c:pt idx="25117">
                  <c:v>46.634</c:v>
                </c:pt>
                <c:pt idx="25118">
                  <c:v>46.634999999999998</c:v>
                </c:pt>
                <c:pt idx="25119">
                  <c:v>46.634999999999998</c:v>
                </c:pt>
                <c:pt idx="25120">
                  <c:v>46.634999999999998</c:v>
                </c:pt>
                <c:pt idx="25121">
                  <c:v>46.634999999999998</c:v>
                </c:pt>
                <c:pt idx="25122">
                  <c:v>46.636000000000003</c:v>
                </c:pt>
                <c:pt idx="25123">
                  <c:v>46.636000000000003</c:v>
                </c:pt>
                <c:pt idx="25124">
                  <c:v>46.636000000000003</c:v>
                </c:pt>
                <c:pt idx="25125">
                  <c:v>46.636000000000003</c:v>
                </c:pt>
                <c:pt idx="25126">
                  <c:v>46.637</c:v>
                </c:pt>
                <c:pt idx="25127">
                  <c:v>46.637</c:v>
                </c:pt>
                <c:pt idx="25128">
                  <c:v>46.637</c:v>
                </c:pt>
                <c:pt idx="25129">
                  <c:v>46.637999999999998</c:v>
                </c:pt>
                <c:pt idx="25130">
                  <c:v>46.637999999999998</c:v>
                </c:pt>
                <c:pt idx="25131">
                  <c:v>46.637999999999998</c:v>
                </c:pt>
                <c:pt idx="25132">
                  <c:v>46.637999999999998</c:v>
                </c:pt>
                <c:pt idx="25133">
                  <c:v>46.639000000000003</c:v>
                </c:pt>
                <c:pt idx="25134">
                  <c:v>46.639000000000003</c:v>
                </c:pt>
                <c:pt idx="25135">
                  <c:v>46.639000000000003</c:v>
                </c:pt>
                <c:pt idx="25136">
                  <c:v>46.64</c:v>
                </c:pt>
                <c:pt idx="25137">
                  <c:v>46.64</c:v>
                </c:pt>
                <c:pt idx="25138">
                  <c:v>46.64</c:v>
                </c:pt>
                <c:pt idx="25139">
                  <c:v>46.64</c:v>
                </c:pt>
                <c:pt idx="25140">
                  <c:v>46.640999999999998</c:v>
                </c:pt>
                <c:pt idx="25141">
                  <c:v>46.640999999999998</c:v>
                </c:pt>
                <c:pt idx="25142">
                  <c:v>46.640999999999998</c:v>
                </c:pt>
                <c:pt idx="25143">
                  <c:v>46.640999999999998</c:v>
                </c:pt>
                <c:pt idx="25144">
                  <c:v>46.642000000000003</c:v>
                </c:pt>
                <c:pt idx="25145">
                  <c:v>46.642000000000003</c:v>
                </c:pt>
                <c:pt idx="25146">
                  <c:v>46.642000000000003</c:v>
                </c:pt>
                <c:pt idx="25147">
                  <c:v>46.643000000000001</c:v>
                </c:pt>
                <c:pt idx="25148">
                  <c:v>46.643000000000001</c:v>
                </c:pt>
                <c:pt idx="25149">
                  <c:v>46.643000000000001</c:v>
                </c:pt>
                <c:pt idx="25150">
                  <c:v>46.643000000000001</c:v>
                </c:pt>
                <c:pt idx="25151">
                  <c:v>46.643999999999998</c:v>
                </c:pt>
                <c:pt idx="25152">
                  <c:v>46.643999999999998</c:v>
                </c:pt>
                <c:pt idx="25153">
                  <c:v>46.643999999999998</c:v>
                </c:pt>
                <c:pt idx="25154">
                  <c:v>46.643999999999998</c:v>
                </c:pt>
                <c:pt idx="25155">
                  <c:v>46.645000000000003</c:v>
                </c:pt>
                <c:pt idx="25156">
                  <c:v>46.645000000000003</c:v>
                </c:pt>
                <c:pt idx="25157">
                  <c:v>46.645000000000003</c:v>
                </c:pt>
                <c:pt idx="25158">
                  <c:v>46.646000000000001</c:v>
                </c:pt>
                <c:pt idx="25159">
                  <c:v>46.646000000000001</c:v>
                </c:pt>
                <c:pt idx="25160">
                  <c:v>46.646000000000001</c:v>
                </c:pt>
                <c:pt idx="25161">
                  <c:v>46.646000000000001</c:v>
                </c:pt>
                <c:pt idx="25162">
                  <c:v>46.646999999999998</c:v>
                </c:pt>
                <c:pt idx="25163">
                  <c:v>46.646999999999998</c:v>
                </c:pt>
                <c:pt idx="25164">
                  <c:v>46.646999999999998</c:v>
                </c:pt>
                <c:pt idx="25165">
                  <c:v>46.648000000000003</c:v>
                </c:pt>
                <c:pt idx="25166">
                  <c:v>46.648000000000003</c:v>
                </c:pt>
                <c:pt idx="25167">
                  <c:v>46.648000000000003</c:v>
                </c:pt>
                <c:pt idx="25168">
                  <c:v>46.648000000000003</c:v>
                </c:pt>
                <c:pt idx="25169">
                  <c:v>46.649000000000001</c:v>
                </c:pt>
                <c:pt idx="25170">
                  <c:v>46.649000000000001</c:v>
                </c:pt>
                <c:pt idx="25171">
                  <c:v>46.649000000000001</c:v>
                </c:pt>
                <c:pt idx="25172">
                  <c:v>46.649000000000001</c:v>
                </c:pt>
                <c:pt idx="25173">
                  <c:v>46.65</c:v>
                </c:pt>
                <c:pt idx="25174">
                  <c:v>46.65</c:v>
                </c:pt>
                <c:pt idx="25175">
                  <c:v>46.65</c:v>
                </c:pt>
                <c:pt idx="25176">
                  <c:v>46.651000000000003</c:v>
                </c:pt>
                <c:pt idx="25177">
                  <c:v>46.651000000000003</c:v>
                </c:pt>
                <c:pt idx="25178">
                  <c:v>46.651000000000003</c:v>
                </c:pt>
                <c:pt idx="25179">
                  <c:v>46.651000000000003</c:v>
                </c:pt>
                <c:pt idx="25180">
                  <c:v>46.652000000000001</c:v>
                </c:pt>
                <c:pt idx="25181">
                  <c:v>46.652000000000001</c:v>
                </c:pt>
                <c:pt idx="25182">
                  <c:v>46.652000000000001</c:v>
                </c:pt>
                <c:pt idx="25183">
                  <c:v>46.652999999999999</c:v>
                </c:pt>
                <c:pt idx="25184">
                  <c:v>46.652999999999999</c:v>
                </c:pt>
                <c:pt idx="25185">
                  <c:v>46.652999999999999</c:v>
                </c:pt>
                <c:pt idx="25186">
                  <c:v>46.652999999999999</c:v>
                </c:pt>
                <c:pt idx="25187">
                  <c:v>46.654000000000003</c:v>
                </c:pt>
                <c:pt idx="25188">
                  <c:v>46.654000000000003</c:v>
                </c:pt>
                <c:pt idx="25189">
                  <c:v>46.654000000000003</c:v>
                </c:pt>
                <c:pt idx="25190">
                  <c:v>46.654000000000003</c:v>
                </c:pt>
                <c:pt idx="25191">
                  <c:v>46.655000000000001</c:v>
                </c:pt>
                <c:pt idx="25192">
                  <c:v>46.655000000000001</c:v>
                </c:pt>
                <c:pt idx="25193">
                  <c:v>46.655000000000001</c:v>
                </c:pt>
                <c:pt idx="25194">
                  <c:v>46.655999999999999</c:v>
                </c:pt>
                <c:pt idx="25195">
                  <c:v>46.655999999999999</c:v>
                </c:pt>
                <c:pt idx="25196">
                  <c:v>46.655999999999999</c:v>
                </c:pt>
                <c:pt idx="25197">
                  <c:v>46.655999999999999</c:v>
                </c:pt>
                <c:pt idx="25198">
                  <c:v>46.657000000000004</c:v>
                </c:pt>
                <c:pt idx="25199">
                  <c:v>46.657000000000004</c:v>
                </c:pt>
                <c:pt idx="25200">
                  <c:v>46.657000000000004</c:v>
                </c:pt>
                <c:pt idx="25201">
                  <c:v>46.658000000000001</c:v>
                </c:pt>
                <c:pt idx="25202">
                  <c:v>46.658000000000001</c:v>
                </c:pt>
                <c:pt idx="25203">
                  <c:v>46.658000000000001</c:v>
                </c:pt>
                <c:pt idx="25204">
                  <c:v>46.658000000000001</c:v>
                </c:pt>
                <c:pt idx="25205">
                  <c:v>46.658999999999999</c:v>
                </c:pt>
                <c:pt idx="25206">
                  <c:v>46.658999999999999</c:v>
                </c:pt>
                <c:pt idx="25207">
                  <c:v>46.658999999999999</c:v>
                </c:pt>
                <c:pt idx="25208">
                  <c:v>46.658999999999999</c:v>
                </c:pt>
                <c:pt idx="25209">
                  <c:v>46.660000000000004</c:v>
                </c:pt>
                <c:pt idx="25210">
                  <c:v>46.660000000000004</c:v>
                </c:pt>
                <c:pt idx="25211">
                  <c:v>46.660000000000004</c:v>
                </c:pt>
                <c:pt idx="25212">
                  <c:v>46.661000000000001</c:v>
                </c:pt>
                <c:pt idx="25213">
                  <c:v>46.661000000000001</c:v>
                </c:pt>
                <c:pt idx="25214">
                  <c:v>46.661000000000001</c:v>
                </c:pt>
                <c:pt idx="25215">
                  <c:v>46.661000000000001</c:v>
                </c:pt>
                <c:pt idx="25216">
                  <c:v>46.661999999999999</c:v>
                </c:pt>
                <c:pt idx="25217">
                  <c:v>46.661999999999999</c:v>
                </c:pt>
                <c:pt idx="25218">
                  <c:v>46.661999999999999</c:v>
                </c:pt>
                <c:pt idx="25219">
                  <c:v>46.661999999999999</c:v>
                </c:pt>
                <c:pt idx="25220">
                  <c:v>46.663000000000004</c:v>
                </c:pt>
                <c:pt idx="25221">
                  <c:v>46.663000000000004</c:v>
                </c:pt>
                <c:pt idx="25222">
                  <c:v>46.663000000000004</c:v>
                </c:pt>
                <c:pt idx="25223">
                  <c:v>46.664000000000001</c:v>
                </c:pt>
                <c:pt idx="25224">
                  <c:v>46.664000000000001</c:v>
                </c:pt>
                <c:pt idx="25225">
                  <c:v>46.664000000000001</c:v>
                </c:pt>
                <c:pt idx="25226">
                  <c:v>46.664000000000001</c:v>
                </c:pt>
                <c:pt idx="25227">
                  <c:v>46.664999999999999</c:v>
                </c:pt>
                <c:pt idx="25228">
                  <c:v>46.664999999999999</c:v>
                </c:pt>
                <c:pt idx="25229">
                  <c:v>46.664999999999999</c:v>
                </c:pt>
                <c:pt idx="25230">
                  <c:v>46.666000000000004</c:v>
                </c:pt>
                <c:pt idx="25231">
                  <c:v>46.666000000000004</c:v>
                </c:pt>
                <c:pt idx="25232">
                  <c:v>46.666000000000004</c:v>
                </c:pt>
                <c:pt idx="25233">
                  <c:v>46.666000000000004</c:v>
                </c:pt>
                <c:pt idx="25234">
                  <c:v>46.667000000000002</c:v>
                </c:pt>
                <c:pt idx="25235">
                  <c:v>46.667000000000002</c:v>
                </c:pt>
                <c:pt idx="25236">
                  <c:v>46.667000000000002</c:v>
                </c:pt>
                <c:pt idx="25237">
                  <c:v>46.667000000000002</c:v>
                </c:pt>
                <c:pt idx="25238">
                  <c:v>46.667999999999999</c:v>
                </c:pt>
                <c:pt idx="25239">
                  <c:v>46.667999999999999</c:v>
                </c:pt>
                <c:pt idx="25240">
                  <c:v>46.667999999999999</c:v>
                </c:pt>
                <c:pt idx="25241">
                  <c:v>46.669000000000004</c:v>
                </c:pt>
                <c:pt idx="25242">
                  <c:v>46.669000000000004</c:v>
                </c:pt>
                <c:pt idx="25243">
                  <c:v>46.669000000000004</c:v>
                </c:pt>
                <c:pt idx="25244">
                  <c:v>46.669000000000004</c:v>
                </c:pt>
                <c:pt idx="25245">
                  <c:v>46.67</c:v>
                </c:pt>
                <c:pt idx="25246">
                  <c:v>46.67</c:v>
                </c:pt>
                <c:pt idx="25247">
                  <c:v>46.67</c:v>
                </c:pt>
                <c:pt idx="25248">
                  <c:v>46.67</c:v>
                </c:pt>
                <c:pt idx="25249">
                  <c:v>46.670999999999999</c:v>
                </c:pt>
                <c:pt idx="25250">
                  <c:v>46.670999999999999</c:v>
                </c:pt>
                <c:pt idx="25251">
                  <c:v>46.670999999999999</c:v>
                </c:pt>
                <c:pt idx="25252">
                  <c:v>46.672000000000004</c:v>
                </c:pt>
                <c:pt idx="25253">
                  <c:v>46.672000000000004</c:v>
                </c:pt>
                <c:pt idx="25254">
                  <c:v>46.672000000000004</c:v>
                </c:pt>
                <c:pt idx="25255">
                  <c:v>46.672000000000004</c:v>
                </c:pt>
                <c:pt idx="25256">
                  <c:v>46.673000000000002</c:v>
                </c:pt>
                <c:pt idx="25257">
                  <c:v>46.673000000000002</c:v>
                </c:pt>
                <c:pt idx="25258">
                  <c:v>46.673000000000002</c:v>
                </c:pt>
                <c:pt idx="25259">
                  <c:v>46.673999999999999</c:v>
                </c:pt>
                <c:pt idx="25260">
                  <c:v>46.673999999999999</c:v>
                </c:pt>
                <c:pt idx="25261">
                  <c:v>46.673999999999999</c:v>
                </c:pt>
                <c:pt idx="25262">
                  <c:v>46.673999999999999</c:v>
                </c:pt>
                <c:pt idx="25263">
                  <c:v>46.675000000000004</c:v>
                </c:pt>
                <c:pt idx="25264">
                  <c:v>46.675000000000004</c:v>
                </c:pt>
                <c:pt idx="25265">
                  <c:v>46.675000000000004</c:v>
                </c:pt>
                <c:pt idx="25266">
                  <c:v>46.675000000000004</c:v>
                </c:pt>
                <c:pt idx="25267">
                  <c:v>46.676000000000002</c:v>
                </c:pt>
                <c:pt idx="25268">
                  <c:v>46.676000000000002</c:v>
                </c:pt>
                <c:pt idx="25269">
                  <c:v>46.676000000000002</c:v>
                </c:pt>
                <c:pt idx="25270">
                  <c:v>46.677</c:v>
                </c:pt>
                <c:pt idx="25271">
                  <c:v>46.677</c:v>
                </c:pt>
                <c:pt idx="25272">
                  <c:v>46.677</c:v>
                </c:pt>
                <c:pt idx="25273">
                  <c:v>46.677</c:v>
                </c:pt>
                <c:pt idx="25274">
                  <c:v>46.678000000000004</c:v>
                </c:pt>
                <c:pt idx="25275">
                  <c:v>46.678000000000004</c:v>
                </c:pt>
                <c:pt idx="25276">
                  <c:v>46.678000000000004</c:v>
                </c:pt>
                <c:pt idx="25277">
                  <c:v>46.679000000000002</c:v>
                </c:pt>
                <c:pt idx="25278">
                  <c:v>46.679000000000002</c:v>
                </c:pt>
                <c:pt idx="25279">
                  <c:v>46.679000000000002</c:v>
                </c:pt>
                <c:pt idx="25280">
                  <c:v>46.679000000000002</c:v>
                </c:pt>
                <c:pt idx="25281">
                  <c:v>46.68</c:v>
                </c:pt>
                <c:pt idx="25282">
                  <c:v>46.68</c:v>
                </c:pt>
                <c:pt idx="25283">
                  <c:v>46.68</c:v>
                </c:pt>
                <c:pt idx="25284">
                  <c:v>46.68</c:v>
                </c:pt>
                <c:pt idx="25285">
                  <c:v>46.681000000000004</c:v>
                </c:pt>
                <c:pt idx="25286">
                  <c:v>46.681000000000004</c:v>
                </c:pt>
                <c:pt idx="25287">
                  <c:v>46.681000000000004</c:v>
                </c:pt>
                <c:pt idx="25288">
                  <c:v>46.682000000000002</c:v>
                </c:pt>
                <c:pt idx="25289">
                  <c:v>46.682000000000002</c:v>
                </c:pt>
                <c:pt idx="25290">
                  <c:v>46.682000000000002</c:v>
                </c:pt>
                <c:pt idx="25291">
                  <c:v>46.682000000000002</c:v>
                </c:pt>
                <c:pt idx="25292">
                  <c:v>46.683</c:v>
                </c:pt>
                <c:pt idx="25293">
                  <c:v>46.683</c:v>
                </c:pt>
                <c:pt idx="25294">
                  <c:v>46.683</c:v>
                </c:pt>
                <c:pt idx="25295">
                  <c:v>46.683999999999997</c:v>
                </c:pt>
                <c:pt idx="25296">
                  <c:v>46.683999999999997</c:v>
                </c:pt>
                <c:pt idx="25297">
                  <c:v>46.683999999999997</c:v>
                </c:pt>
                <c:pt idx="25298">
                  <c:v>46.683999999999997</c:v>
                </c:pt>
                <c:pt idx="25299">
                  <c:v>46.685000000000002</c:v>
                </c:pt>
                <c:pt idx="25300">
                  <c:v>46.685000000000002</c:v>
                </c:pt>
                <c:pt idx="25301">
                  <c:v>46.685000000000002</c:v>
                </c:pt>
                <c:pt idx="25302">
                  <c:v>46.685000000000002</c:v>
                </c:pt>
                <c:pt idx="25303">
                  <c:v>46.686</c:v>
                </c:pt>
                <c:pt idx="25304">
                  <c:v>46.686</c:v>
                </c:pt>
                <c:pt idx="25305">
                  <c:v>46.686</c:v>
                </c:pt>
                <c:pt idx="25306">
                  <c:v>46.686999999999998</c:v>
                </c:pt>
                <c:pt idx="25307">
                  <c:v>46.686999999999998</c:v>
                </c:pt>
                <c:pt idx="25308">
                  <c:v>46.686999999999998</c:v>
                </c:pt>
                <c:pt idx="25309">
                  <c:v>46.686999999999998</c:v>
                </c:pt>
                <c:pt idx="25310">
                  <c:v>46.688000000000002</c:v>
                </c:pt>
                <c:pt idx="25311">
                  <c:v>46.688000000000002</c:v>
                </c:pt>
                <c:pt idx="25312">
                  <c:v>46.688000000000002</c:v>
                </c:pt>
                <c:pt idx="25313">
                  <c:v>46.688000000000002</c:v>
                </c:pt>
                <c:pt idx="25314">
                  <c:v>46.689</c:v>
                </c:pt>
                <c:pt idx="25315">
                  <c:v>46.689</c:v>
                </c:pt>
                <c:pt idx="25316">
                  <c:v>46.689</c:v>
                </c:pt>
                <c:pt idx="25317">
                  <c:v>46.69</c:v>
                </c:pt>
                <c:pt idx="25318">
                  <c:v>46.69</c:v>
                </c:pt>
                <c:pt idx="25319">
                  <c:v>46.69</c:v>
                </c:pt>
                <c:pt idx="25320">
                  <c:v>46.69</c:v>
                </c:pt>
                <c:pt idx="25321">
                  <c:v>46.691000000000003</c:v>
                </c:pt>
                <c:pt idx="25322">
                  <c:v>46.691000000000003</c:v>
                </c:pt>
                <c:pt idx="25323">
                  <c:v>46.691000000000003</c:v>
                </c:pt>
                <c:pt idx="25324">
                  <c:v>46.692</c:v>
                </c:pt>
                <c:pt idx="25325">
                  <c:v>46.692</c:v>
                </c:pt>
                <c:pt idx="25326">
                  <c:v>46.692</c:v>
                </c:pt>
                <c:pt idx="25327">
                  <c:v>46.692</c:v>
                </c:pt>
                <c:pt idx="25328">
                  <c:v>46.692999999999998</c:v>
                </c:pt>
                <c:pt idx="25329">
                  <c:v>46.692999999999998</c:v>
                </c:pt>
                <c:pt idx="25330">
                  <c:v>46.692999999999998</c:v>
                </c:pt>
                <c:pt idx="25331">
                  <c:v>46.692999999999998</c:v>
                </c:pt>
                <c:pt idx="25332">
                  <c:v>46.694000000000003</c:v>
                </c:pt>
                <c:pt idx="25333">
                  <c:v>46.694000000000003</c:v>
                </c:pt>
                <c:pt idx="25334">
                  <c:v>46.694000000000003</c:v>
                </c:pt>
                <c:pt idx="25335">
                  <c:v>46.695</c:v>
                </c:pt>
                <c:pt idx="25336">
                  <c:v>46.695</c:v>
                </c:pt>
                <c:pt idx="25337">
                  <c:v>46.695</c:v>
                </c:pt>
                <c:pt idx="25338">
                  <c:v>46.695</c:v>
                </c:pt>
                <c:pt idx="25339">
                  <c:v>46.695999999999998</c:v>
                </c:pt>
                <c:pt idx="25340">
                  <c:v>46.695999999999998</c:v>
                </c:pt>
                <c:pt idx="25341">
                  <c:v>46.695999999999998</c:v>
                </c:pt>
                <c:pt idx="25342">
                  <c:v>46.697000000000003</c:v>
                </c:pt>
                <c:pt idx="25343">
                  <c:v>46.697000000000003</c:v>
                </c:pt>
                <c:pt idx="25344">
                  <c:v>46.697000000000003</c:v>
                </c:pt>
                <c:pt idx="25345">
                  <c:v>46.697000000000003</c:v>
                </c:pt>
                <c:pt idx="25346">
                  <c:v>46.698</c:v>
                </c:pt>
                <c:pt idx="25347">
                  <c:v>46.698</c:v>
                </c:pt>
                <c:pt idx="25348">
                  <c:v>46.698</c:v>
                </c:pt>
                <c:pt idx="25349">
                  <c:v>46.698</c:v>
                </c:pt>
                <c:pt idx="25350">
                  <c:v>46.698999999999998</c:v>
                </c:pt>
                <c:pt idx="25351">
                  <c:v>46.698999999999998</c:v>
                </c:pt>
                <c:pt idx="25352">
                  <c:v>46.698999999999998</c:v>
                </c:pt>
                <c:pt idx="25353">
                  <c:v>46.7</c:v>
                </c:pt>
                <c:pt idx="25354">
                  <c:v>46.7</c:v>
                </c:pt>
                <c:pt idx="25355">
                  <c:v>46.7</c:v>
                </c:pt>
                <c:pt idx="25356">
                  <c:v>46.7</c:v>
                </c:pt>
                <c:pt idx="25357">
                  <c:v>46.701000000000001</c:v>
                </c:pt>
                <c:pt idx="25358">
                  <c:v>46.701000000000001</c:v>
                </c:pt>
                <c:pt idx="25359">
                  <c:v>46.701000000000001</c:v>
                </c:pt>
                <c:pt idx="25360">
                  <c:v>46.701999999999998</c:v>
                </c:pt>
                <c:pt idx="25361">
                  <c:v>46.701999999999998</c:v>
                </c:pt>
                <c:pt idx="25362">
                  <c:v>46.701999999999998</c:v>
                </c:pt>
                <c:pt idx="25363">
                  <c:v>46.701999999999998</c:v>
                </c:pt>
                <c:pt idx="25364">
                  <c:v>46.703000000000003</c:v>
                </c:pt>
                <c:pt idx="25365">
                  <c:v>46.703000000000003</c:v>
                </c:pt>
                <c:pt idx="25366">
                  <c:v>46.703000000000003</c:v>
                </c:pt>
                <c:pt idx="25367">
                  <c:v>46.703000000000003</c:v>
                </c:pt>
                <c:pt idx="25368">
                  <c:v>46.704000000000001</c:v>
                </c:pt>
                <c:pt idx="25369">
                  <c:v>46.704000000000001</c:v>
                </c:pt>
                <c:pt idx="25370">
                  <c:v>46.704000000000001</c:v>
                </c:pt>
                <c:pt idx="25371">
                  <c:v>46.704999999999998</c:v>
                </c:pt>
                <c:pt idx="25372">
                  <c:v>46.704999999999998</c:v>
                </c:pt>
                <c:pt idx="25373">
                  <c:v>46.704999999999998</c:v>
                </c:pt>
                <c:pt idx="25374">
                  <c:v>46.704999999999998</c:v>
                </c:pt>
                <c:pt idx="25375">
                  <c:v>46.706000000000003</c:v>
                </c:pt>
                <c:pt idx="25376">
                  <c:v>46.706000000000003</c:v>
                </c:pt>
                <c:pt idx="25377">
                  <c:v>46.706000000000003</c:v>
                </c:pt>
                <c:pt idx="25378">
                  <c:v>46.706000000000003</c:v>
                </c:pt>
                <c:pt idx="25379">
                  <c:v>46.707000000000001</c:v>
                </c:pt>
                <c:pt idx="25380">
                  <c:v>46.707000000000001</c:v>
                </c:pt>
                <c:pt idx="25381">
                  <c:v>46.707000000000001</c:v>
                </c:pt>
                <c:pt idx="25382">
                  <c:v>46.707999999999998</c:v>
                </c:pt>
                <c:pt idx="25383">
                  <c:v>46.707999999999998</c:v>
                </c:pt>
                <c:pt idx="25384">
                  <c:v>46.707999999999998</c:v>
                </c:pt>
                <c:pt idx="25385">
                  <c:v>46.707999999999998</c:v>
                </c:pt>
                <c:pt idx="25386">
                  <c:v>46.709000000000003</c:v>
                </c:pt>
                <c:pt idx="25387">
                  <c:v>46.709000000000003</c:v>
                </c:pt>
                <c:pt idx="25388">
                  <c:v>46.709000000000003</c:v>
                </c:pt>
                <c:pt idx="25389">
                  <c:v>46.71</c:v>
                </c:pt>
                <c:pt idx="25390">
                  <c:v>46.71</c:v>
                </c:pt>
                <c:pt idx="25391">
                  <c:v>46.71</c:v>
                </c:pt>
                <c:pt idx="25392">
                  <c:v>46.71</c:v>
                </c:pt>
                <c:pt idx="25393">
                  <c:v>46.710999999999999</c:v>
                </c:pt>
                <c:pt idx="25394">
                  <c:v>46.710999999999999</c:v>
                </c:pt>
                <c:pt idx="25395">
                  <c:v>46.710999999999999</c:v>
                </c:pt>
                <c:pt idx="25396">
                  <c:v>46.710999999999999</c:v>
                </c:pt>
                <c:pt idx="25397">
                  <c:v>46.712000000000003</c:v>
                </c:pt>
                <c:pt idx="25398">
                  <c:v>46.712000000000003</c:v>
                </c:pt>
                <c:pt idx="25399">
                  <c:v>46.712000000000003</c:v>
                </c:pt>
                <c:pt idx="25400">
                  <c:v>46.713000000000001</c:v>
                </c:pt>
                <c:pt idx="25401">
                  <c:v>46.713000000000001</c:v>
                </c:pt>
                <c:pt idx="25402">
                  <c:v>46.713000000000001</c:v>
                </c:pt>
                <c:pt idx="25403">
                  <c:v>46.713000000000001</c:v>
                </c:pt>
                <c:pt idx="25404">
                  <c:v>46.713999999999999</c:v>
                </c:pt>
                <c:pt idx="25405">
                  <c:v>46.713999999999999</c:v>
                </c:pt>
                <c:pt idx="25406">
                  <c:v>46.713999999999999</c:v>
                </c:pt>
                <c:pt idx="25407">
                  <c:v>46.715000000000003</c:v>
                </c:pt>
                <c:pt idx="25408">
                  <c:v>46.715000000000003</c:v>
                </c:pt>
                <c:pt idx="25409">
                  <c:v>46.715000000000003</c:v>
                </c:pt>
                <c:pt idx="25410">
                  <c:v>46.715000000000003</c:v>
                </c:pt>
                <c:pt idx="25411">
                  <c:v>46.716000000000001</c:v>
                </c:pt>
                <c:pt idx="25412">
                  <c:v>46.716000000000001</c:v>
                </c:pt>
                <c:pt idx="25413">
                  <c:v>46.716000000000001</c:v>
                </c:pt>
                <c:pt idx="25414">
                  <c:v>46.716000000000001</c:v>
                </c:pt>
                <c:pt idx="25415">
                  <c:v>46.716999999999999</c:v>
                </c:pt>
                <c:pt idx="25416">
                  <c:v>46.716999999999999</c:v>
                </c:pt>
                <c:pt idx="25417">
                  <c:v>46.716999999999999</c:v>
                </c:pt>
                <c:pt idx="25418">
                  <c:v>46.718000000000004</c:v>
                </c:pt>
                <c:pt idx="25419">
                  <c:v>46.718000000000004</c:v>
                </c:pt>
                <c:pt idx="25420">
                  <c:v>46.718000000000004</c:v>
                </c:pt>
                <c:pt idx="25421">
                  <c:v>46.718000000000004</c:v>
                </c:pt>
                <c:pt idx="25422">
                  <c:v>46.719000000000001</c:v>
                </c:pt>
                <c:pt idx="25423">
                  <c:v>46.719000000000001</c:v>
                </c:pt>
                <c:pt idx="25424">
                  <c:v>46.719000000000001</c:v>
                </c:pt>
                <c:pt idx="25425">
                  <c:v>46.719000000000001</c:v>
                </c:pt>
                <c:pt idx="25426">
                  <c:v>46.72</c:v>
                </c:pt>
                <c:pt idx="25427">
                  <c:v>46.72</c:v>
                </c:pt>
                <c:pt idx="25428">
                  <c:v>46.72</c:v>
                </c:pt>
                <c:pt idx="25429">
                  <c:v>46.721000000000004</c:v>
                </c:pt>
                <c:pt idx="25430">
                  <c:v>46.721000000000004</c:v>
                </c:pt>
                <c:pt idx="25431">
                  <c:v>46.721000000000004</c:v>
                </c:pt>
                <c:pt idx="25432">
                  <c:v>46.721000000000004</c:v>
                </c:pt>
                <c:pt idx="25433">
                  <c:v>46.722000000000001</c:v>
                </c:pt>
                <c:pt idx="25434">
                  <c:v>46.722000000000001</c:v>
                </c:pt>
                <c:pt idx="25435">
                  <c:v>46.722000000000001</c:v>
                </c:pt>
                <c:pt idx="25436">
                  <c:v>46.722999999999999</c:v>
                </c:pt>
                <c:pt idx="25437">
                  <c:v>46.722999999999999</c:v>
                </c:pt>
                <c:pt idx="25438">
                  <c:v>46.722999999999999</c:v>
                </c:pt>
                <c:pt idx="25439">
                  <c:v>46.722999999999999</c:v>
                </c:pt>
                <c:pt idx="25440">
                  <c:v>46.724000000000004</c:v>
                </c:pt>
                <c:pt idx="25441">
                  <c:v>46.724000000000004</c:v>
                </c:pt>
                <c:pt idx="25442">
                  <c:v>46.724000000000004</c:v>
                </c:pt>
                <c:pt idx="25443">
                  <c:v>46.724000000000004</c:v>
                </c:pt>
                <c:pt idx="25444">
                  <c:v>46.725000000000001</c:v>
                </c:pt>
                <c:pt idx="25445">
                  <c:v>46.725000000000001</c:v>
                </c:pt>
                <c:pt idx="25446">
                  <c:v>46.725000000000001</c:v>
                </c:pt>
                <c:pt idx="25447">
                  <c:v>46.725999999999999</c:v>
                </c:pt>
                <c:pt idx="25448">
                  <c:v>46.725999999999999</c:v>
                </c:pt>
                <c:pt idx="25449">
                  <c:v>46.725999999999999</c:v>
                </c:pt>
                <c:pt idx="25450">
                  <c:v>46.725999999999999</c:v>
                </c:pt>
                <c:pt idx="25451">
                  <c:v>46.727000000000004</c:v>
                </c:pt>
                <c:pt idx="25452">
                  <c:v>46.727000000000004</c:v>
                </c:pt>
                <c:pt idx="25453">
                  <c:v>46.727000000000004</c:v>
                </c:pt>
                <c:pt idx="25454">
                  <c:v>46.728000000000002</c:v>
                </c:pt>
                <c:pt idx="25455">
                  <c:v>46.728000000000002</c:v>
                </c:pt>
                <c:pt idx="25456">
                  <c:v>46.728000000000002</c:v>
                </c:pt>
                <c:pt idx="25457">
                  <c:v>46.728000000000002</c:v>
                </c:pt>
                <c:pt idx="25458">
                  <c:v>46.728999999999999</c:v>
                </c:pt>
                <c:pt idx="25459">
                  <c:v>46.728999999999999</c:v>
                </c:pt>
                <c:pt idx="25460">
                  <c:v>46.728999999999999</c:v>
                </c:pt>
                <c:pt idx="25461">
                  <c:v>46.728999999999999</c:v>
                </c:pt>
                <c:pt idx="25462">
                  <c:v>46.730000000000004</c:v>
                </c:pt>
                <c:pt idx="25463">
                  <c:v>46.730000000000004</c:v>
                </c:pt>
                <c:pt idx="25464">
                  <c:v>46.730000000000004</c:v>
                </c:pt>
                <c:pt idx="25465">
                  <c:v>46.731000000000002</c:v>
                </c:pt>
                <c:pt idx="25466">
                  <c:v>46.731000000000002</c:v>
                </c:pt>
                <c:pt idx="25467">
                  <c:v>46.731000000000002</c:v>
                </c:pt>
                <c:pt idx="25468">
                  <c:v>46.731000000000002</c:v>
                </c:pt>
                <c:pt idx="25469">
                  <c:v>46.731999999999999</c:v>
                </c:pt>
                <c:pt idx="25470">
                  <c:v>46.731999999999999</c:v>
                </c:pt>
                <c:pt idx="25471">
                  <c:v>46.731999999999999</c:v>
                </c:pt>
                <c:pt idx="25472">
                  <c:v>46.733000000000004</c:v>
                </c:pt>
                <c:pt idx="25473">
                  <c:v>46.733000000000004</c:v>
                </c:pt>
                <c:pt idx="25474">
                  <c:v>46.733000000000004</c:v>
                </c:pt>
                <c:pt idx="25475">
                  <c:v>46.733000000000004</c:v>
                </c:pt>
                <c:pt idx="25476">
                  <c:v>46.734000000000002</c:v>
                </c:pt>
                <c:pt idx="25477">
                  <c:v>46.734000000000002</c:v>
                </c:pt>
                <c:pt idx="25478">
                  <c:v>46.734000000000002</c:v>
                </c:pt>
                <c:pt idx="25479">
                  <c:v>46.734000000000002</c:v>
                </c:pt>
                <c:pt idx="25480">
                  <c:v>46.734999999999999</c:v>
                </c:pt>
                <c:pt idx="25481">
                  <c:v>46.734999999999999</c:v>
                </c:pt>
                <c:pt idx="25482">
                  <c:v>46.734999999999999</c:v>
                </c:pt>
                <c:pt idx="25483">
                  <c:v>46.736000000000004</c:v>
                </c:pt>
                <c:pt idx="25484">
                  <c:v>46.736000000000004</c:v>
                </c:pt>
                <c:pt idx="25485">
                  <c:v>46.736000000000004</c:v>
                </c:pt>
                <c:pt idx="25486">
                  <c:v>46.736000000000004</c:v>
                </c:pt>
                <c:pt idx="25487">
                  <c:v>46.737000000000002</c:v>
                </c:pt>
                <c:pt idx="25488">
                  <c:v>46.737000000000002</c:v>
                </c:pt>
                <c:pt idx="25489">
                  <c:v>46.737000000000002</c:v>
                </c:pt>
                <c:pt idx="25490">
                  <c:v>46.737000000000002</c:v>
                </c:pt>
                <c:pt idx="25491">
                  <c:v>46.738</c:v>
                </c:pt>
                <c:pt idx="25492">
                  <c:v>46.738</c:v>
                </c:pt>
                <c:pt idx="25493">
                  <c:v>46.738</c:v>
                </c:pt>
                <c:pt idx="25494">
                  <c:v>46.739000000000004</c:v>
                </c:pt>
                <c:pt idx="25495">
                  <c:v>46.739000000000004</c:v>
                </c:pt>
                <c:pt idx="25496">
                  <c:v>46.739000000000004</c:v>
                </c:pt>
                <c:pt idx="25497">
                  <c:v>46.739000000000004</c:v>
                </c:pt>
                <c:pt idx="25498">
                  <c:v>46.74</c:v>
                </c:pt>
                <c:pt idx="25499">
                  <c:v>46.74</c:v>
                </c:pt>
                <c:pt idx="25500">
                  <c:v>46.74</c:v>
                </c:pt>
                <c:pt idx="25501">
                  <c:v>46.741</c:v>
                </c:pt>
                <c:pt idx="25502">
                  <c:v>46.741</c:v>
                </c:pt>
                <c:pt idx="25503">
                  <c:v>46.741</c:v>
                </c:pt>
                <c:pt idx="25504">
                  <c:v>46.741</c:v>
                </c:pt>
                <c:pt idx="25505">
                  <c:v>46.742000000000004</c:v>
                </c:pt>
                <c:pt idx="25506">
                  <c:v>46.742000000000004</c:v>
                </c:pt>
                <c:pt idx="25507">
                  <c:v>46.742000000000004</c:v>
                </c:pt>
                <c:pt idx="25508">
                  <c:v>46.742000000000004</c:v>
                </c:pt>
                <c:pt idx="25509">
                  <c:v>46.743000000000002</c:v>
                </c:pt>
                <c:pt idx="25510">
                  <c:v>46.743000000000002</c:v>
                </c:pt>
                <c:pt idx="25511">
                  <c:v>46.743000000000002</c:v>
                </c:pt>
                <c:pt idx="25512">
                  <c:v>46.744</c:v>
                </c:pt>
                <c:pt idx="25513">
                  <c:v>46.744</c:v>
                </c:pt>
                <c:pt idx="25514">
                  <c:v>46.744</c:v>
                </c:pt>
                <c:pt idx="25515">
                  <c:v>46.744</c:v>
                </c:pt>
                <c:pt idx="25516">
                  <c:v>46.744999999999997</c:v>
                </c:pt>
                <c:pt idx="25517">
                  <c:v>46.744999999999997</c:v>
                </c:pt>
                <c:pt idx="25518">
                  <c:v>46.744999999999997</c:v>
                </c:pt>
                <c:pt idx="25519">
                  <c:v>46.746000000000002</c:v>
                </c:pt>
                <c:pt idx="25520">
                  <c:v>46.746000000000002</c:v>
                </c:pt>
                <c:pt idx="25521">
                  <c:v>46.746000000000002</c:v>
                </c:pt>
                <c:pt idx="25522">
                  <c:v>46.746000000000002</c:v>
                </c:pt>
                <c:pt idx="25523">
                  <c:v>46.747</c:v>
                </c:pt>
                <c:pt idx="25524">
                  <c:v>46.747</c:v>
                </c:pt>
                <c:pt idx="25525">
                  <c:v>46.747</c:v>
                </c:pt>
                <c:pt idx="25526">
                  <c:v>46.747</c:v>
                </c:pt>
                <c:pt idx="25527">
                  <c:v>46.747999999999998</c:v>
                </c:pt>
                <c:pt idx="25528">
                  <c:v>46.747999999999998</c:v>
                </c:pt>
                <c:pt idx="25529">
                  <c:v>46.747999999999998</c:v>
                </c:pt>
                <c:pt idx="25530">
                  <c:v>46.749000000000002</c:v>
                </c:pt>
                <c:pt idx="25531">
                  <c:v>46.749000000000002</c:v>
                </c:pt>
                <c:pt idx="25532">
                  <c:v>46.749000000000002</c:v>
                </c:pt>
                <c:pt idx="25533">
                  <c:v>46.749000000000002</c:v>
                </c:pt>
                <c:pt idx="25534">
                  <c:v>46.75</c:v>
                </c:pt>
                <c:pt idx="25535">
                  <c:v>46.75</c:v>
                </c:pt>
                <c:pt idx="25536">
                  <c:v>46.75</c:v>
                </c:pt>
                <c:pt idx="25537">
                  <c:v>46.750999999999998</c:v>
                </c:pt>
                <c:pt idx="25538">
                  <c:v>46.750999999999998</c:v>
                </c:pt>
                <c:pt idx="25539">
                  <c:v>46.750999999999998</c:v>
                </c:pt>
                <c:pt idx="25540">
                  <c:v>46.750999999999998</c:v>
                </c:pt>
                <c:pt idx="25541">
                  <c:v>46.752000000000002</c:v>
                </c:pt>
                <c:pt idx="25542">
                  <c:v>46.752000000000002</c:v>
                </c:pt>
                <c:pt idx="25543">
                  <c:v>46.752000000000002</c:v>
                </c:pt>
                <c:pt idx="25544">
                  <c:v>46.752000000000002</c:v>
                </c:pt>
                <c:pt idx="25545">
                  <c:v>46.753</c:v>
                </c:pt>
                <c:pt idx="25546">
                  <c:v>46.753</c:v>
                </c:pt>
                <c:pt idx="25547">
                  <c:v>46.753</c:v>
                </c:pt>
                <c:pt idx="25548">
                  <c:v>46.753999999999998</c:v>
                </c:pt>
                <c:pt idx="25549">
                  <c:v>46.753999999999998</c:v>
                </c:pt>
                <c:pt idx="25550">
                  <c:v>46.753999999999998</c:v>
                </c:pt>
                <c:pt idx="25551">
                  <c:v>46.753999999999998</c:v>
                </c:pt>
                <c:pt idx="25552">
                  <c:v>46.755000000000003</c:v>
                </c:pt>
                <c:pt idx="25553">
                  <c:v>46.755000000000003</c:v>
                </c:pt>
                <c:pt idx="25554">
                  <c:v>46.755000000000003</c:v>
                </c:pt>
                <c:pt idx="25555">
                  <c:v>46.755000000000003</c:v>
                </c:pt>
                <c:pt idx="25556">
                  <c:v>46.756</c:v>
                </c:pt>
                <c:pt idx="25557">
                  <c:v>46.756</c:v>
                </c:pt>
                <c:pt idx="25558">
                  <c:v>46.756</c:v>
                </c:pt>
                <c:pt idx="25559">
                  <c:v>46.756999999999998</c:v>
                </c:pt>
                <c:pt idx="25560">
                  <c:v>46.756999999999998</c:v>
                </c:pt>
                <c:pt idx="25561">
                  <c:v>46.756999999999998</c:v>
                </c:pt>
                <c:pt idx="25562">
                  <c:v>46.756999999999998</c:v>
                </c:pt>
                <c:pt idx="25563">
                  <c:v>46.758000000000003</c:v>
                </c:pt>
                <c:pt idx="25564">
                  <c:v>46.758000000000003</c:v>
                </c:pt>
                <c:pt idx="25565">
                  <c:v>46.758000000000003</c:v>
                </c:pt>
                <c:pt idx="25566">
                  <c:v>46.759</c:v>
                </c:pt>
                <c:pt idx="25567">
                  <c:v>46.759</c:v>
                </c:pt>
                <c:pt idx="25568">
                  <c:v>46.759</c:v>
                </c:pt>
                <c:pt idx="25569">
                  <c:v>46.759</c:v>
                </c:pt>
                <c:pt idx="25570">
                  <c:v>46.76</c:v>
                </c:pt>
                <c:pt idx="25571">
                  <c:v>46.76</c:v>
                </c:pt>
                <c:pt idx="25572">
                  <c:v>46.76</c:v>
                </c:pt>
                <c:pt idx="25573">
                  <c:v>46.76</c:v>
                </c:pt>
                <c:pt idx="25574">
                  <c:v>46.761000000000003</c:v>
                </c:pt>
                <c:pt idx="25575">
                  <c:v>46.761000000000003</c:v>
                </c:pt>
                <c:pt idx="25576">
                  <c:v>46.761000000000003</c:v>
                </c:pt>
                <c:pt idx="25577">
                  <c:v>46.762</c:v>
                </c:pt>
                <c:pt idx="25578">
                  <c:v>46.762</c:v>
                </c:pt>
                <c:pt idx="25579">
                  <c:v>46.762</c:v>
                </c:pt>
                <c:pt idx="25580">
                  <c:v>46.762</c:v>
                </c:pt>
                <c:pt idx="25581">
                  <c:v>46.762999999999998</c:v>
                </c:pt>
                <c:pt idx="25582">
                  <c:v>46.762999999999998</c:v>
                </c:pt>
                <c:pt idx="25583">
                  <c:v>46.762999999999998</c:v>
                </c:pt>
                <c:pt idx="25584">
                  <c:v>46.764000000000003</c:v>
                </c:pt>
                <c:pt idx="25585">
                  <c:v>46.764000000000003</c:v>
                </c:pt>
                <c:pt idx="25586">
                  <c:v>46.764000000000003</c:v>
                </c:pt>
                <c:pt idx="25587">
                  <c:v>46.764000000000003</c:v>
                </c:pt>
                <c:pt idx="25588">
                  <c:v>46.765000000000001</c:v>
                </c:pt>
                <c:pt idx="25589">
                  <c:v>46.765000000000001</c:v>
                </c:pt>
                <c:pt idx="25590">
                  <c:v>46.765000000000001</c:v>
                </c:pt>
                <c:pt idx="25591">
                  <c:v>46.765000000000001</c:v>
                </c:pt>
                <c:pt idx="25592">
                  <c:v>46.765999999999998</c:v>
                </c:pt>
                <c:pt idx="25593">
                  <c:v>46.765999999999998</c:v>
                </c:pt>
                <c:pt idx="25594">
                  <c:v>46.765999999999998</c:v>
                </c:pt>
                <c:pt idx="25595">
                  <c:v>46.767000000000003</c:v>
                </c:pt>
                <c:pt idx="25596">
                  <c:v>46.767000000000003</c:v>
                </c:pt>
                <c:pt idx="25597">
                  <c:v>46.767000000000003</c:v>
                </c:pt>
                <c:pt idx="25598">
                  <c:v>46.767000000000003</c:v>
                </c:pt>
                <c:pt idx="25599">
                  <c:v>46.768000000000001</c:v>
                </c:pt>
                <c:pt idx="25600">
                  <c:v>46.768000000000001</c:v>
                </c:pt>
                <c:pt idx="25601">
                  <c:v>46.768000000000001</c:v>
                </c:pt>
                <c:pt idx="25602">
                  <c:v>46.768000000000001</c:v>
                </c:pt>
                <c:pt idx="25603">
                  <c:v>46.768999999999998</c:v>
                </c:pt>
                <c:pt idx="25604">
                  <c:v>46.768999999999998</c:v>
                </c:pt>
                <c:pt idx="25605">
                  <c:v>46.768999999999998</c:v>
                </c:pt>
                <c:pt idx="25606">
                  <c:v>46.77</c:v>
                </c:pt>
                <c:pt idx="25607">
                  <c:v>46.77</c:v>
                </c:pt>
                <c:pt idx="25608">
                  <c:v>46.77</c:v>
                </c:pt>
                <c:pt idx="25609">
                  <c:v>46.77</c:v>
                </c:pt>
                <c:pt idx="25610">
                  <c:v>46.771000000000001</c:v>
                </c:pt>
                <c:pt idx="25611">
                  <c:v>46.771000000000001</c:v>
                </c:pt>
                <c:pt idx="25612">
                  <c:v>46.771000000000001</c:v>
                </c:pt>
                <c:pt idx="25613">
                  <c:v>46.771999999999998</c:v>
                </c:pt>
                <c:pt idx="25614">
                  <c:v>46.771999999999998</c:v>
                </c:pt>
                <c:pt idx="25615">
                  <c:v>46.771999999999998</c:v>
                </c:pt>
                <c:pt idx="25616">
                  <c:v>46.771999999999998</c:v>
                </c:pt>
                <c:pt idx="25617">
                  <c:v>46.773000000000003</c:v>
                </c:pt>
                <c:pt idx="25618">
                  <c:v>46.773000000000003</c:v>
                </c:pt>
                <c:pt idx="25619">
                  <c:v>46.773000000000003</c:v>
                </c:pt>
                <c:pt idx="25620">
                  <c:v>46.773000000000003</c:v>
                </c:pt>
                <c:pt idx="25621">
                  <c:v>46.774000000000001</c:v>
                </c:pt>
                <c:pt idx="25622">
                  <c:v>46.774000000000001</c:v>
                </c:pt>
                <c:pt idx="25623">
                  <c:v>46.774000000000001</c:v>
                </c:pt>
                <c:pt idx="25624">
                  <c:v>46.774999999999999</c:v>
                </c:pt>
                <c:pt idx="25625">
                  <c:v>46.774999999999999</c:v>
                </c:pt>
                <c:pt idx="25626">
                  <c:v>46.774999999999999</c:v>
                </c:pt>
                <c:pt idx="25627">
                  <c:v>46.774999999999999</c:v>
                </c:pt>
                <c:pt idx="25628">
                  <c:v>46.776000000000003</c:v>
                </c:pt>
                <c:pt idx="25629">
                  <c:v>46.776000000000003</c:v>
                </c:pt>
                <c:pt idx="25630">
                  <c:v>46.776000000000003</c:v>
                </c:pt>
                <c:pt idx="25631">
                  <c:v>46.777000000000001</c:v>
                </c:pt>
                <c:pt idx="25632">
                  <c:v>46.777000000000001</c:v>
                </c:pt>
                <c:pt idx="25633">
                  <c:v>46.777000000000001</c:v>
                </c:pt>
                <c:pt idx="25634">
                  <c:v>46.777000000000001</c:v>
                </c:pt>
                <c:pt idx="25635">
                  <c:v>46.777999999999999</c:v>
                </c:pt>
                <c:pt idx="25636">
                  <c:v>46.777999999999999</c:v>
                </c:pt>
                <c:pt idx="25637">
                  <c:v>46.777999999999999</c:v>
                </c:pt>
                <c:pt idx="25638">
                  <c:v>46.777999999999999</c:v>
                </c:pt>
                <c:pt idx="25639">
                  <c:v>46.779000000000003</c:v>
                </c:pt>
                <c:pt idx="25640">
                  <c:v>46.779000000000003</c:v>
                </c:pt>
                <c:pt idx="25641">
                  <c:v>46.779000000000003</c:v>
                </c:pt>
                <c:pt idx="25642">
                  <c:v>46.78</c:v>
                </c:pt>
                <c:pt idx="25643">
                  <c:v>46.78</c:v>
                </c:pt>
                <c:pt idx="25644">
                  <c:v>46.78</c:v>
                </c:pt>
                <c:pt idx="25645">
                  <c:v>46.78</c:v>
                </c:pt>
                <c:pt idx="25646">
                  <c:v>46.780999999999999</c:v>
                </c:pt>
                <c:pt idx="25647">
                  <c:v>46.780999999999999</c:v>
                </c:pt>
                <c:pt idx="25648">
                  <c:v>46.780999999999999</c:v>
                </c:pt>
                <c:pt idx="25649">
                  <c:v>46.782000000000004</c:v>
                </c:pt>
                <c:pt idx="25650">
                  <c:v>46.782000000000004</c:v>
                </c:pt>
                <c:pt idx="25651">
                  <c:v>46.782000000000004</c:v>
                </c:pt>
                <c:pt idx="25652">
                  <c:v>46.782000000000004</c:v>
                </c:pt>
                <c:pt idx="25653">
                  <c:v>46.783000000000001</c:v>
                </c:pt>
                <c:pt idx="25654">
                  <c:v>46.783000000000001</c:v>
                </c:pt>
                <c:pt idx="25655">
                  <c:v>46.783000000000001</c:v>
                </c:pt>
                <c:pt idx="25656">
                  <c:v>46.783000000000001</c:v>
                </c:pt>
                <c:pt idx="25657">
                  <c:v>46.783999999999999</c:v>
                </c:pt>
                <c:pt idx="25658">
                  <c:v>46.783999999999999</c:v>
                </c:pt>
                <c:pt idx="25659">
                  <c:v>46.783999999999999</c:v>
                </c:pt>
                <c:pt idx="25660">
                  <c:v>46.785000000000004</c:v>
                </c:pt>
                <c:pt idx="25661">
                  <c:v>46.785000000000004</c:v>
                </c:pt>
                <c:pt idx="25662">
                  <c:v>46.785000000000004</c:v>
                </c:pt>
                <c:pt idx="25663">
                  <c:v>46.785000000000004</c:v>
                </c:pt>
                <c:pt idx="25664">
                  <c:v>46.786000000000001</c:v>
                </c:pt>
                <c:pt idx="25665">
                  <c:v>46.786000000000001</c:v>
                </c:pt>
                <c:pt idx="25666">
                  <c:v>46.786000000000001</c:v>
                </c:pt>
                <c:pt idx="25667">
                  <c:v>46.786999999999999</c:v>
                </c:pt>
                <c:pt idx="25668">
                  <c:v>46.786999999999999</c:v>
                </c:pt>
                <c:pt idx="25669">
                  <c:v>46.786999999999999</c:v>
                </c:pt>
                <c:pt idx="25670">
                  <c:v>46.786999999999999</c:v>
                </c:pt>
                <c:pt idx="25671">
                  <c:v>46.788000000000004</c:v>
                </c:pt>
                <c:pt idx="25672">
                  <c:v>46.788000000000004</c:v>
                </c:pt>
                <c:pt idx="25673">
                  <c:v>46.788000000000004</c:v>
                </c:pt>
                <c:pt idx="25674">
                  <c:v>46.788000000000004</c:v>
                </c:pt>
                <c:pt idx="25675">
                  <c:v>46.789000000000001</c:v>
                </c:pt>
                <c:pt idx="25676">
                  <c:v>46.789000000000001</c:v>
                </c:pt>
                <c:pt idx="25677">
                  <c:v>46.789000000000001</c:v>
                </c:pt>
                <c:pt idx="25678">
                  <c:v>46.79</c:v>
                </c:pt>
                <c:pt idx="25679">
                  <c:v>46.79</c:v>
                </c:pt>
                <c:pt idx="25680">
                  <c:v>46.79</c:v>
                </c:pt>
                <c:pt idx="25681">
                  <c:v>46.79</c:v>
                </c:pt>
                <c:pt idx="25682">
                  <c:v>46.791000000000004</c:v>
                </c:pt>
                <c:pt idx="25683">
                  <c:v>46.791000000000004</c:v>
                </c:pt>
                <c:pt idx="25684">
                  <c:v>46.791000000000004</c:v>
                </c:pt>
                <c:pt idx="25685">
                  <c:v>46.792000000000002</c:v>
                </c:pt>
                <c:pt idx="25686">
                  <c:v>46.792000000000002</c:v>
                </c:pt>
                <c:pt idx="25687">
                  <c:v>46.792000000000002</c:v>
                </c:pt>
                <c:pt idx="25688">
                  <c:v>46.792000000000002</c:v>
                </c:pt>
                <c:pt idx="25689">
                  <c:v>46.792999999999999</c:v>
                </c:pt>
                <c:pt idx="25690">
                  <c:v>46.792999999999999</c:v>
                </c:pt>
                <c:pt idx="25691">
                  <c:v>46.792999999999999</c:v>
                </c:pt>
                <c:pt idx="25692">
                  <c:v>46.792999999999999</c:v>
                </c:pt>
                <c:pt idx="25693">
                  <c:v>46.794000000000004</c:v>
                </c:pt>
                <c:pt idx="25694">
                  <c:v>46.794000000000004</c:v>
                </c:pt>
                <c:pt idx="25695">
                  <c:v>46.794000000000004</c:v>
                </c:pt>
                <c:pt idx="25696">
                  <c:v>46.795000000000002</c:v>
                </c:pt>
                <c:pt idx="25697">
                  <c:v>46.795000000000002</c:v>
                </c:pt>
                <c:pt idx="25698">
                  <c:v>46.795000000000002</c:v>
                </c:pt>
                <c:pt idx="25699">
                  <c:v>46.795000000000002</c:v>
                </c:pt>
                <c:pt idx="25700">
                  <c:v>46.795999999999999</c:v>
                </c:pt>
                <c:pt idx="25701">
                  <c:v>46.795999999999999</c:v>
                </c:pt>
                <c:pt idx="25702">
                  <c:v>46.795999999999999</c:v>
                </c:pt>
                <c:pt idx="25703">
                  <c:v>46.795999999999999</c:v>
                </c:pt>
                <c:pt idx="25704">
                  <c:v>46.797000000000004</c:v>
                </c:pt>
                <c:pt idx="25705">
                  <c:v>46.797000000000004</c:v>
                </c:pt>
                <c:pt idx="25706">
                  <c:v>46.797000000000004</c:v>
                </c:pt>
                <c:pt idx="25707">
                  <c:v>46.798000000000002</c:v>
                </c:pt>
                <c:pt idx="25708">
                  <c:v>46.798000000000002</c:v>
                </c:pt>
                <c:pt idx="25709">
                  <c:v>46.798000000000002</c:v>
                </c:pt>
                <c:pt idx="25710">
                  <c:v>46.798000000000002</c:v>
                </c:pt>
                <c:pt idx="25711">
                  <c:v>46.798999999999999</c:v>
                </c:pt>
                <c:pt idx="25712">
                  <c:v>46.798999999999999</c:v>
                </c:pt>
                <c:pt idx="25713">
                  <c:v>46.798999999999999</c:v>
                </c:pt>
                <c:pt idx="25714">
                  <c:v>46.800000000000004</c:v>
                </c:pt>
                <c:pt idx="25715">
                  <c:v>46.800000000000004</c:v>
                </c:pt>
                <c:pt idx="25716">
                  <c:v>46.800000000000004</c:v>
                </c:pt>
                <c:pt idx="25717">
                  <c:v>46.800000000000004</c:v>
                </c:pt>
                <c:pt idx="25718">
                  <c:v>46.801000000000002</c:v>
                </c:pt>
                <c:pt idx="25719">
                  <c:v>46.801000000000002</c:v>
                </c:pt>
                <c:pt idx="25720">
                  <c:v>46.801000000000002</c:v>
                </c:pt>
                <c:pt idx="25721">
                  <c:v>46.801000000000002</c:v>
                </c:pt>
                <c:pt idx="25722">
                  <c:v>46.802</c:v>
                </c:pt>
                <c:pt idx="25723">
                  <c:v>46.802</c:v>
                </c:pt>
                <c:pt idx="25724">
                  <c:v>46.802</c:v>
                </c:pt>
                <c:pt idx="25725">
                  <c:v>46.803000000000004</c:v>
                </c:pt>
                <c:pt idx="25726">
                  <c:v>46.803000000000004</c:v>
                </c:pt>
                <c:pt idx="25727">
                  <c:v>46.803000000000004</c:v>
                </c:pt>
                <c:pt idx="25728">
                  <c:v>46.803000000000004</c:v>
                </c:pt>
                <c:pt idx="25729">
                  <c:v>46.804000000000002</c:v>
                </c:pt>
                <c:pt idx="25730">
                  <c:v>46.804000000000002</c:v>
                </c:pt>
                <c:pt idx="25731">
                  <c:v>46.804000000000002</c:v>
                </c:pt>
                <c:pt idx="25732">
                  <c:v>46.805</c:v>
                </c:pt>
                <c:pt idx="25733">
                  <c:v>46.805</c:v>
                </c:pt>
                <c:pt idx="25734">
                  <c:v>46.805</c:v>
                </c:pt>
                <c:pt idx="25735">
                  <c:v>46.805</c:v>
                </c:pt>
                <c:pt idx="25736">
                  <c:v>46.806000000000004</c:v>
                </c:pt>
                <c:pt idx="25737">
                  <c:v>46.806000000000004</c:v>
                </c:pt>
                <c:pt idx="25738">
                  <c:v>46.806000000000004</c:v>
                </c:pt>
                <c:pt idx="25739">
                  <c:v>46.806000000000004</c:v>
                </c:pt>
                <c:pt idx="25740">
                  <c:v>46.807000000000002</c:v>
                </c:pt>
                <c:pt idx="25741">
                  <c:v>46.807000000000002</c:v>
                </c:pt>
                <c:pt idx="25742">
                  <c:v>46.807000000000002</c:v>
                </c:pt>
                <c:pt idx="25743">
                  <c:v>46.808</c:v>
                </c:pt>
                <c:pt idx="25744">
                  <c:v>46.808</c:v>
                </c:pt>
                <c:pt idx="25745">
                  <c:v>46.808</c:v>
                </c:pt>
                <c:pt idx="25746">
                  <c:v>46.808</c:v>
                </c:pt>
                <c:pt idx="25747">
                  <c:v>46.808999999999997</c:v>
                </c:pt>
                <c:pt idx="25748">
                  <c:v>46.808999999999997</c:v>
                </c:pt>
                <c:pt idx="25749">
                  <c:v>46.808999999999997</c:v>
                </c:pt>
                <c:pt idx="25750">
                  <c:v>46.81</c:v>
                </c:pt>
                <c:pt idx="25751">
                  <c:v>46.81</c:v>
                </c:pt>
                <c:pt idx="25752">
                  <c:v>46.81</c:v>
                </c:pt>
                <c:pt idx="25753">
                  <c:v>46.81</c:v>
                </c:pt>
                <c:pt idx="25754">
                  <c:v>46.811</c:v>
                </c:pt>
                <c:pt idx="25755">
                  <c:v>46.811</c:v>
                </c:pt>
                <c:pt idx="25756">
                  <c:v>46.811</c:v>
                </c:pt>
                <c:pt idx="25757">
                  <c:v>46.811</c:v>
                </c:pt>
                <c:pt idx="25758">
                  <c:v>46.811999999999998</c:v>
                </c:pt>
                <c:pt idx="25759">
                  <c:v>46.811999999999998</c:v>
                </c:pt>
                <c:pt idx="25760">
                  <c:v>46.811999999999998</c:v>
                </c:pt>
                <c:pt idx="25761">
                  <c:v>46.813000000000002</c:v>
                </c:pt>
                <c:pt idx="25762">
                  <c:v>46.813000000000002</c:v>
                </c:pt>
                <c:pt idx="25763">
                  <c:v>46.813000000000002</c:v>
                </c:pt>
                <c:pt idx="25764">
                  <c:v>46.813000000000002</c:v>
                </c:pt>
                <c:pt idx="25765">
                  <c:v>46.814</c:v>
                </c:pt>
                <c:pt idx="25766">
                  <c:v>46.814</c:v>
                </c:pt>
                <c:pt idx="25767">
                  <c:v>46.814</c:v>
                </c:pt>
                <c:pt idx="25768">
                  <c:v>46.814</c:v>
                </c:pt>
                <c:pt idx="25769">
                  <c:v>46.814999999999998</c:v>
                </c:pt>
                <c:pt idx="25770">
                  <c:v>46.814999999999998</c:v>
                </c:pt>
                <c:pt idx="25771">
                  <c:v>46.814999999999998</c:v>
                </c:pt>
                <c:pt idx="25772">
                  <c:v>46.816000000000003</c:v>
                </c:pt>
                <c:pt idx="25773">
                  <c:v>46.816000000000003</c:v>
                </c:pt>
                <c:pt idx="25774">
                  <c:v>46.816000000000003</c:v>
                </c:pt>
                <c:pt idx="25775">
                  <c:v>46.816000000000003</c:v>
                </c:pt>
                <c:pt idx="25776">
                  <c:v>46.817</c:v>
                </c:pt>
                <c:pt idx="25777">
                  <c:v>46.817</c:v>
                </c:pt>
                <c:pt idx="25778">
                  <c:v>46.817</c:v>
                </c:pt>
                <c:pt idx="25779">
                  <c:v>46.817999999999998</c:v>
                </c:pt>
                <c:pt idx="25780">
                  <c:v>46.817999999999998</c:v>
                </c:pt>
                <c:pt idx="25781">
                  <c:v>46.817999999999998</c:v>
                </c:pt>
                <c:pt idx="25782">
                  <c:v>46.817999999999998</c:v>
                </c:pt>
                <c:pt idx="25783">
                  <c:v>46.819000000000003</c:v>
                </c:pt>
                <c:pt idx="25784">
                  <c:v>46.819000000000003</c:v>
                </c:pt>
                <c:pt idx="25785">
                  <c:v>46.819000000000003</c:v>
                </c:pt>
                <c:pt idx="25786">
                  <c:v>46.819000000000003</c:v>
                </c:pt>
                <c:pt idx="25787">
                  <c:v>46.82</c:v>
                </c:pt>
                <c:pt idx="25788">
                  <c:v>46.82</c:v>
                </c:pt>
                <c:pt idx="25789">
                  <c:v>46.82</c:v>
                </c:pt>
                <c:pt idx="25790">
                  <c:v>46.820999999999998</c:v>
                </c:pt>
                <c:pt idx="25791">
                  <c:v>46.820999999999998</c:v>
                </c:pt>
                <c:pt idx="25792">
                  <c:v>46.820999999999998</c:v>
                </c:pt>
                <c:pt idx="25793">
                  <c:v>46.820999999999998</c:v>
                </c:pt>
                <c:pt idx="25794">
                  <c:v>46.822000000000003</c:v>
                </c:pt>
                <c:pt idx="25795">
                  <c:v>46.822000000000003</c:v>
                </c:pt>
                <c:pt idx="25796">
                  <c:v>46.822000000000003</c:v>
                </c:pt>
                <c:pt idx="25797">
                  <c:v>46.823</c:v>
                </c:pt>
                <c:pt idx="25798">
                  <c:v>46.823</c:v>
                </c:pt>
                <c:pt idx="25799">
                  <c:v>46.823</c:v>
                </c:pt>
                <c:pt idx="25800">
                  <c:v>46.823</c:v>
                </c:pt>
                <c:pt idx="25801">
                  <c:v>46.823999999999998</c:v>
                </c:pt>
                <c:pt idx="25802">
                  <c:v>46.823999999999998</c:v>
                </c:pt>
                <c:pt idx="25803">
                  <c:v>46.823999999999998</c:v>
                </c:pt>
                <c:pt idx="25804">
                  <c:v>46.823999999999998</c:v>
                </c:pt>
                <c:pt idx="25805">
                  <c:v>46.825000000000003</c:v>
                </c:pt>
                <c:pt idx="25806">
                  <c:v>46.825000000000003</c:v>
                </c:pt>
                <c:pt idx="25807">
                  <c:v>46.825000000000003</c:v>
                </c:pt>
                <c:pt idx="25808">
                  <c:v>46.826000000000001</c:v>
                </c:pt>
                <c:pt idx="25809">
                  <c:v>46.826000000000001</c:v>
                </c:pt>
                <c:pt idx="25810">
                  <c:v>46.826000000000001</c:v>
                </c:pt>
                <c:pt idx="25811">
                  <c:v>46.826000000000001</c:v>
                </c:pt>
                <c:pt idx="25812">
                  <c:v>46.826999999999998</c:v>
                </c:pt>
                <c:pt idx="25813">
                  <c:v>46.826999999999998</c:v>
                </c:pt>
                <c:pt idx="25814">
                  <c:v>46.826999999999998</c:v>
                </c:pt>
                <c:pt idx="25815">
                  <c:v>46.828000000000003</c:v>
                </c:pt>
                <c:pt idx="25816">
                  <c:v>46.828000000000003</c:v>
                </c:pt>
                <c:pt idx="25817">
                  <c:v>46.828000000000003</c:v>
                </c:pt>
                <c:pt idx="25818">
                  <c:v>46.828000000000003</c:v>
                </c:pt>
                <c:pt idx="25819">
                  <c:v>46.829000000000001</c:v>
                </c:pt>
                <c:pt idx="25820">
                  <c:v>46.829000000000001</c:v>
                </c:pt>
                <c:pt idx="25821">
                  <c:v>46.829000000000001</c:v>
                </c:pt>
                <c:pt idx="25822">
                  <c:v>46.829000000000001</c:v>
                </c:pt>
                <c:pt idx="25823">
                  <c:v>46.83</c:v>
                </c:pt>
                <c:pt idx="25824">
                  <c:v>46.83</c:v>
                </c:pt>
                <c:pt idx="25825">
                  <c:v>46.83</c:v>
                </c:pt>
                <c:pt idx="25826">
                  <c:v>46.831000000000003</c:v>
                </c:pt>
                <c:pt idx="25827">
                  <c:v>46.831000000000003</c:v>
                </c:pt>
                <c:pt idx="25828">
                  <c:v>46.831000000000003</c:v>
                </c:pt>
                <c:pt idx="25829">
                  <c:v>46.831000000000003</c:v>
                </c:pt>
                <c:pt idx="25830">
                  <c:v>46.832000000000001</c:v>
                </c:pt>
                <c:pt idx="25831">
                  <c:v>46.832000000000001</c:v>
                </c:pt>
                <c:pt idx="25832">
                  <c:v>46.832000000000001</c:v>
                </c:pt>
                <c:pt idx="25833">
                  <c:v>46.832000000000001</c:v>
                </c:pt>
                <c:pt idx="25834">
                  <c:v>46.832999999999998</c:v>
                </c:pt>
                <c:pt idx="25835">
                  <c:v>46.832999999999998</c:v>
                </c:pt>
                <c:pt idx="25836">
                  <c:v>46.832999999999998</c:v>
                </c:pt>
                <c:pt idx="25837">
                  <c:v>46.834000000000003</c:v>
                </c:pt>
                <c:pt idx="25838">
                  <c:v>46.834000000000003</c:v>
                </c:pt>
                <c:pt idx="25839">
                  <c:v>46.834000000000003</c:v>
                </c:pt>
                <c:pt idx="25840">
                  <c:v>46.834000000000003</c:v>
                </c:pt>
                <c:pt idx="25841">
                  <c:v>46.835000000000001</c:v>
                </c:pt>
                <c:pt idx="25842">
                  <c:v>46.835000000000001</c:v>
                </c:pt>
                <c:pt idx="25843">
                  <c:v>46.835000000000001</c:v>
                </c:pt>
                <c:pt idx="25844">
                  <c:v>46.835999999999999</c:v>
                </c:pt>
                <c:pt idx="25845">
                  <c:v>46.835999999999999</c:v>
                </c:pt>
                <c:pt idx="25846">
                  <c:v>46.835999999999999</c:v>
                </c:pt>
                <c:pt idx="25847">
                  <c:v>46.835999999999999</c:v>
                </c:pt>
                <c:pt idx="25848">
                  <c:v>46.837000000000003</c:v>
                </c:pt>
                <c:pt idx="25849">
                  <c:v>46.837000000000003</c:v>
                </c:pt>
                <c:pt idx="25850">
                  <c:v>46.837000000000003</c:v>
                </c:pt>
                <c:pt idx="25851">
                  <c:v>46.837000000000003</c:v>
                </c:pt>
                <c:pt idx="25852">
                  <c:v>46.838000000000001</c:v>
                </c:pt>
                <c:pt idx="25853">
                  <c:v>46.838000000000001</c:v>
                </c:pt>
                <c:pt idx="25854">
                  <c:v>46.838000000000001</c:v>
                </c:pt>
                <c:pt idx="25855">
                  <c:v>46.838999999999999</c:v>
                </c:pt>
                <c:pt idx="25856">
                  <c:v>46.838999999999999</c:v>
                </c:pt>
                <c:pt idx="25857">
                  <c:v>46.838999999999999</c:v>
                </c:pt>
                <c:pt idx="25858">
                  <c:v>46.838999999999999</c:v>
                </c:pt>
                <c:pt idx="25859">
                  <c:v>46.84</c:v>
                </c:pt>
                <c:pt idx="25860">
                  <c:v>46.84</c:v>
                </c:pt>
                <c:pt idx="25861">
                  <c:v>46.84</c:v>
                </c:pt>
                <c:pt idx="25862">
                  <c:v>46.841000000000001</c:v>
                </c:pt>
                <c:pt idx="25863">
                  <c:v>46.841000000000001</c:v>
                </c:pt>
                <c:pt idx="25864">
                  <c:v>46.841000000000001</c:v>
                </c:pt>
                <c:pt idx="25865">
                  <c:v>46.841000000000001</c:v>
                </c:pt>
                <c:pt idx="25866">
                  <c:v>46.841999999999999</c:v>
                </c:pt>
                <c:pt idx="25867">
                  <c:v>46.841999999999999</c:v>
                </c:pt>
                <c:pt idx="25868">
                  <c:v>46.841999999999999</c:v>
                </c:pt>
                <c:pt idx="25869">
                  <c:v>46.841999999999999</c:v>
                </c:pt>
                <c:pt idx="25870">
                  <c:v>46.843000000000004</c:v>
                </c:pt>
                <c:pt idx="25871">
                  <c:v>46.843000000000004</c:v>
                </c:pt>
                <c:pt idx="25872">
                  <c:v>46.843000000000004</c:v>
                </c:pt>
                <c:pt idx="25873">
                  <c:v>46.844000000000001</c:v>
                </c:pt>
                <c:pt idx="25874">
                  <c:v>46.844000000000001</c:v>
                </c:pt>
                <c:pt idx="25875">
                  <c:v>46.844000000000001</c:v>
                </c:pt>
                <c:pt idx="25876">
                  <c:v>46.844000000000001</c:v>
                </c:pt>
                <c:pt idx="25877">
                  <c:v>46.844999999999999</c:v>
                </c:pt>
                <c:pt idx="25878">
                  <c:v>46.844999999999999</c:v>
                </c:pt>
                <c:pt idx="25879">
                  <c:v>46.844999999999999</c:v>
                </c:pt>
                <c:pt idx="25880">
                  <c:v>46.846000000000004</c:v>
                </c:pt>
                <c:pt idx="25881">
                  <c:v>46.846000000000004</c:v>
                </c:pt>
                <c:pt idx="25882">
                  <c:v>46.846000000000004</c:v>
                </c:pt>
                <c:pt idx="25883">
                  <c:v>46.846000000000004</c:v>
                </c:pt>
                <c:pt idx="25884">
                  <c:v>46.847000000000001</c:v>
                </c:pt>
                <c:pt idx="25885">
                  <c:v>46.847000000000001</c:v>
                </c:pt>
                <c:pt idx="25886">
                  <c:v>46.847000000000001</c:v>
                </c:pt>
                <c:pt idx="25887">
                  <c:v>46.847000000000001</c:v>
                </c:pt>
                <c:pt idx="25888">
                  <c:v>46.847999999999999</c:v>
                </c:pt>
                <c:pt idx="25889">
                  <c:v>46.847999999999999</c:v>
                </c:pt>
                <c:pt idx="25890">
                  <c:v>46.847999999999999</c:v>
                </c:pt>
                <c:pt idx="25891">
                  <c:v>46.849000000000004</c:v>
                </c:pt>
                <c:pt idx="25892">
                  <c:v>46.849000000000004</c:v>
                </c:pt>
                <c:pt idx="25893">
                  <c:v>46.849000000000004</c:v>
                </c:pt>
                <c:pt idx="25894">
                  <c:v>46.849000000000004</c:v>
                </c:pt>
                <c:pt idx="25895">
                  <c:v>46.85</c:v>
                </c:pt>
                <c:pt idx="25896">
                  <c:v>46.85</c:v>
                </c:pt>
                <c:pt idx="25897">
                  <c:v>46.85</c:v>
                </c:pt>
                <c:pt idx="25898">
                  <c:v>46.85</c:v>
                </c:pt>
                <c:pt idx="25899">
                  <c:v>46.850999999999999</c:v>
                </c:pt>
                <c:pt idx="25900">
                  <c:v>46.850999999999999</c:v>
                </c:pt>
                <c:pt idx="25901">
                  <c:v>46.850999999999999</c:v>
                </c:pt>
                <c:pt idx="25902">
                  <c:v>46.852000000000004</c:v>
                </c:pt>
                <c:pt idx="25903">
                  <c:v>46.852000000000004</c:v>
                </c:pt>
                <c:pt idx="25904">
                  <c:v>46.852000000000004</c:v>
                </c:pt>
                <c:pt idx="25905">
                  <c:v>46.852000000000004</c:v>
                </c:pt>
                <c:pt idx="25906">
                  <c:v>46.853000000000002</c:v>
                </c:pt>
                <c:pt idx="25907">
                  <c:v>46.853000000000002</c:v>
                </c:pt>
                <c:pt idx="25908">
                  <c:v>46.853000000000002</c:v>
                </c:pt>
                <c:pt idx="25909">
                  <c:v>46.853999999999999</c:v>
                </c:pt>
                <c:pt idx="25910">
                  <c:v>46.853999999999999</c:v>
                </c:pt>
                <c:pt idx="25911">
                  <c:v>46.853999999999999</c:v>
                </c:pt>
                <c:pt idx="25912">
                  <c:v>46.853999999999999</c:v>
                </c:pt>
                <c:pt idx="25913">
                  <c:v>46.855000000000004</c:v>
                </c:pt>
                <c:pt idx="25914">
                  <c:v>46.855000000000004</c:v>
                </c:pt>
                <c:pt idx="25915">
                  <c:v>46.855000000000004</c:v>
                </c:pt>
                <c:pt idx="25916">
                  <c:v>46.855000000000004</c:v>
                </c:pt>
                <c:pt idx="25917">
                  <c:v>46.856000000000002</c:v>
                </c:pt>
                <c:pt idx="25918">
                  <c:v>46.856000000000002</c:v>
                </c:pt>
                <c:pt idx="25919">
                  <c:v>46.856000000000002</c:v>
                </c:pt>
                <c:pt idx="25920">
                  <c:v>46.856999999999999</c:v>
                </c:pt>
                <c:pt idx="25921">
                  <c:v>46.856999999999999</c:v>
                </c:pt>
                <c:pt idx="25922">
                  <c:v>46.856999999999999</c:v>
                </c:pt>
                <c:pt idx="25923">
                  <c:v>46.856999999999999</c:v>
                </c:pt>
                <c:pt idx="25924">
                  <c:v>46.858000000000004</c:v>
                </c:pt>
                <c:pt idx="25925">
                  <c:v>46.858000000000004</c:v>
                </c:pt>
                <c:pt idx="25926">
                  <c:v>46.858000000000004</c:v>
                </c:pt>
                <c:pt idx="25927">
                  <c:v>46.859000000000002</c:v>
                </c:pt>
                <c:pt idx="25928">
                  <c:v>46.859000000000002</c:v>
                </c:pt>
                <c:pt idx="25929">
                  <c:v>46.859000000000002</c:v>
                </c:pt>
                <c:pt idx="25930">
                  <c:v>46.859000000000002</c:v>
                </c:pt>
                <c:pt idx="25931">
                  <c:v>46.86</c:v>
                </c:pt>
                <c:pt idx="25932">
                  <c:v>46.86</c:v>
                </c:pt>
                <c:pt idx="25933">
                  <c:v>46.86</c:v>
                </c:pt>
                <c:pt idx="25934">
                  <c:v>46.86</c:v>
                </c:pt>
                <c:pt idx="25935">
                  <c:v>46.861000000000004</c:v>
                </c:pt>
                <c:pt idx="25936">
                  <c:v>46.861000000000004</c:v>
                </c:pt>
                <c:pt idx="25937">
                  <c:v>46.861000000000004</c:v>
                </c:pt>
                <c:pt idx="25938">
                  <c:v>46.862000000000002</c:v>
                </c:pt>
                <c:pt idx="25939">
                  <c:v>46.862000000000002</c:v>
                </c:pt>
                <c:pt idx="25940">
                  <c:v>46.862000000000002</c:v>
                </c:pt>
                <c:pt idx="25941">
                  <c:v>46.862000000000002</c:v>
                </c:pt>
                <c:pt idx="25942">
                  <c:v>46.863</c:v>
                </c:pt>
                <c:pt idx="25943">
                  <c:v>46.863</c:v>
                </c:pt>
                <c:pt idx="25944">
                  <c:v>46.863</c:v>
                </c:pt>
                <c:pt idx="25945">
                  <c:v>46.864000000000004</c:v>
                </c:pt>
                <c:pt idx="25946">
                  <c:v>46.864000000000004</c:v>
                </c:pt>
                <c:pt idx="25947">
                  <c:v>46.864000000000004</c:v>
                </c:pt>
                <c:pt idx="25948">
                  <c:v>46.864000000000004</c:v>
                </c:pt>
                <c:pt idx="25949">
                  <c:v>46.865000000000002</c:v>
                </c:pt>
                <c:pt idx="25950">
                  <c:v>46.865000000000002</c:v>
                </c:pt>
                <c:pt idx="25951">
                  <c:v>46.865000000000002</c:v>
                </c:pt>
                <c:pt idx="25952">
                  <c:v>46.865000000000002</c:v>
                </c:pt>
                <c:pt idx="25953">
                  <c:v>46.866</c:v>
                </c:pt>
                <c:pt idx="25954">
                  <c:v>46.866</c:v>
                </c:pt>
                <c:pt idx="25955">
                  <c:v>46.866</c:v>
                </c:pt>
                <c:pt idx="25956">
                  <c:v>46.867000000000004</c:v>
                </c:pt>
                <c:pt idx="25957">
                  <c:v>46.867000000000004</c:v>
                </c:pt>
                <c:pt idx="25958">
                  <c:v>46.867000000000004</c:v>
                </c:pt>
                <c:pt idx="25959">
                  <c:v>46.867000000000004</c:v>
                </c:pt>
                <c:pt idx="25960">
                  <c:v>46.868000000000002</c:v>
                </c:pt>
                <c:pt idx="25961">
                  <c:v>46.868000000000002</c:v>
                </c:pt>
                <c:pt idx="25962">
                  <c:v>46.868000000000002</c:v>
                </c:pt>
                <c:pt idx="25963">
                  <c:v>46.869</c:v>
                </c:pt>
                <c:pt idx="25964">
                  <c:v>46.869</c:v>
                </c:pt>
                <c:pt idx="25965">
                  <c:v>46.869</c:v>
                </c:pt>
                <c:pt idx="25966">
                  <c:v>46.869</c:v>
                </c:pt>
                <c:pt idx="25967">
                  <c:v>46.87</c:v>
                </c:pt>
                <c:pt idx="25968">
                  <c:v>46.87</c:v>
                </c:pt>
                <c:pt idx="25969">
                  <c:v>46.87</c:v>
                </c:pt>
                <c:pt idx="25970">
                  <c:v>46.87</c:v>
                </c:pt>
                <c:pt idx="25971">
                  <c:v>46.871000000000002</c:v>
                </c:pt>
                <c:pt idx="25972">
                  <c:v>46.871000000000002</c:v>
                </c:pt>
                <c:pt idx="25973">
                  <c:v>46.871000000000002</c:v>
                </c:pt>
                <c:pt idx="25974">
                  <c:v>46.872</c:v>
                </c:pt>
                <c:pt idx="25975">
                  <c:v>46.872</c:v>
                </c:pt>
                <c:pt idx="25976">
                  <c:v>46.872</c:v>
                </c:pt>
                <c:pt idx="25977">
                  <c:v>46.872</c:v>
                </c:pt>
                <c:pt idx="25978">
                  <c:v>46.872999999999998</c:v>
                </c:pt>
                <c:pt idx="25979">
                  <c:v>46.872999999999998</c:v>
                </c:pt>
                <c:pt idx="25980">
                  <c:v>46.872999999999998</c:v>
                </c:pt>
                <c:pt idx="25981">
                  <c:v>46.872999999999998</c:v>
                </c:pt>
                <c:pt idx="25982">
                  <c:v>46.874000000000002</c:v>
                </c:pt>
                <c:pt idx="25983">
                  <c:v>46.874000000000002</c:v>
                </c:pt>
                <c:pt idx="25984">
                  <c:v>46.874000000000002</c:v>
                </c:pt>
                <c:pt idx="25985">
                  <c:v>46.875</c:v>
                </c:pt>
                <c:pt idx="25986">
                  <c:v>46.875</c:v>
                </c:pt>
                <c:pt idx="25987">
                  <c:v>46.875</c:v>
                </c:pt>
                <c:pt idx="25988">
                  <c:v>46.875</c:v>
                </c:pt>
                <c:pt idx="25989">
                  <c:v>46.875999999999998</c:v>
                </c:pt>
                <c:pt idx="25990">
                  <c:v>46.875999999999998</c:v>
                </c:pt>
                <c:pt idx="25991">
                  <c:v>46.875999999999998</c:v>
                </c:pt>
                <c:pt idx="25992">
                  <c:v>46.877000000000002</c:v>
                </c:pt>
                <c:pt idx="25993">
                  <c:v>46.877000000000002</c:v>
                </c:pt>
                <c:pt idx="25994">
                  <c:v>46.877000000000002</c:v>
                </c:pt>
                <c:pt idx="25995">
                  <c:v>46.877000000000002</c:v>
                </c:pt>
                <c:pt idx="25996">
                  <c:v>46.878</c:v>
                </c:pt>
                <c:pt idx="25997">
                  <c:v>46.878</c:v>
                </c:pt>
                <c:pt idx="25998">
                  <c:v>46.878</c:v>
                </c:pt>
                <c:pt idx="25999">
                  <c:v>46.878</c:v>
                </c:pt>
                <c:pt idx="26000">
                  <c:v>46.878999999999998</c:v>
                </c:pt>
                <c:pt idx="26001">
                  <c:v>46.878999999999998</c:v>
                </c:pt>
                <c:pt idx="26002">
                  <c:v>46.878999999999998</c:v>
                </c:pt>
                <c:pt idx="26003">
                  <c:v>46.88</c:v>
                </c:pt>
                <c:pt idx="26004">
                  <c:v>46.88</c:v>
                </c:pt>
                <c:pt idx="26005">
                  <c:v>46.88</c:v>
                </c:pt>
                <c:pt idx="26006">
                  <c:v>46.88</c:v>
                </c:pt>
                <c:pt idx="26007">
                  <c:v>46.881</c:v>
                </c:pt>
                <c:pt idx="26008">
                  <c:v>46.881</c:v>
                </c:pt>
                <c:pt idx="26009">
                  <c:v>46.881</c:v>
                </c:pt>
                <c:pt idx="26010">
                  <c:v>46.881999999999998</c:v>
                </c:pt>
                <c:pt idx="26011">
                  <c:v>46.881999999999998</c:v>
                </c:pt>
                <c:pt idx="26012">
                  <c:v>46.881999999999998</c:v>
                </c:pt>
                <c:pt idx="26013">
                  <c:v>46.881999999999998</c:v>
                </c:pt>
                <c:pt idx="26014">
                  <c:v>46.883000000000003</c:v>
                </c:pt>
                <c:pt idx="26015">
                  <c:v>46.883000000000003</c:v>
                </c:pt>
                <c:pt idx="26016">
                  <c:v>46.883000000000003</c:v>
                </c:pt>
                <c:pt idx="26017">
                  <c:v>46.883000000000003</c:v>
                </c:pt>
                <c:pt idx="26018">
                  <c:v>46.884</c:v>
                </c:pt>
                <c:pt idx="26019">
                  <c:v>46.884</c:v>
                </c:pt>
                <c:pt idx="26020">
                  <c:v>46.884</c:v>
                </c:pt>
                <c:pt idx="26021">
                  <c:v>46.884999999999998</c:v>
                </c:pt>
                <c:pt idx="26022">
                  <c:v>46.884999999999998</c:v>
                </c:pt>
                <c:pt idx="26023">
                  <c:v>46.884999999999998</c:v>
                </c:pt>
                <c:pt idx="26024">
                  <c:v>46.884999999999998</c:v>
                </c:pt>
                <c:pt idx="26025">
                  <c:v>46.886000000000003</c:v>
                </c:pt>
                <c:pt idx="26026">
                  <c:v>46.886000000000003</c:v>
                </c:pt>
                <c:pt idx="26027">
                  <c:v>46.886000000000003</c:v>
                </c:pt>
                <c:pt idx="26028">
                  <c:v>46.887</c:v>
                </c:pt>
                <c:pt idx="26029">
                  <c:v>46.887</c:v>
                </c:pt>
                <c:pt idx="26030">
                  <c:v>46.887</c:v>
                </c:pt>
                <c:pt idx="26031">
                  <c:v>46.887</c:v>
                </c:pt>
                <c:pt idx="26032">
                  <c:v>46.887999999999998</c:v>
                </c:pt>
                <c:pt idx="26033">
                  <c:v>46.887999999999998</c:v>
                </c:pt>
                <c:pt idx="26034">
                  <c:v>46.887999999999998</c:v>
                </c:pt>
                <c:pt idx="26035">
                  <c:v>46.887999999999998</c:v>
                </c:pt>
                <c:pt idx="26036">
                  <c:v>46.889000000000003</c:v>
                </c:pt>
                <c:pt idx="26037">
                  <c:v>46.889000000000003</c:v>
                </c:pt>
                <c:pt idx="26038">
                  <c:v>46.889000000000003</c:v>
                </c:pt>
                <c:pt idx="26039">
                  <c:v>46.89</c:v>
                </c:pt>
                <c:pt idx="26040">
                  <c:v>46.89</c:v>
                </c:pt>
                <c:pt idx="26041">
                  <c:v>46.89</c:v>
                </c:pt>
                <c:pt idx="26042">
                  <c:v>46.89</c:v>
                </c:pt>
                <c:pt idx="26043">
                  <c:v>46.890999999999998</c:v>
                </c:pt>
                <c:pt idx="26044">
                  <c:v>46.890999999999998</c:v>
                </c:pt>
                <c:pt idx="26045">
                  <c:v>46.890999999999998</c:v>
                </c:pt>
                <c:pt idx="26046">
                  <c:v>46.892000000000003</c:v>
                </c:pt>
                <c:pt idx="26047">
                  <c:v>46.892000000000003</c:v>
                </c:pt>
                <c:pt idx="26048">
                  <c:v>46.892000000000003</c:v>
                </c:pt>
                <c:pt idx="26049">
                  <c:v>46.892000000000003</c:v>
                </c:pt>
                <c:pt idx="26050">
                  <c:v>46.893000000000001</c:v>
                </c:pt>
                <c:pt idx="26051">
                  <c:v>46.893000000000001</c:v>
                </c:pt>
                <c:pt idx="26052">
                  <c:v>46.893000000000001</c:v>
                </c:pt>
                <c:pt idx="26053">
                  <c:v>46.893000000000001</c:v>
                </c:pt>
                <c:pt idx="26054">
                  <c:v>46.893999999999998</c:v>
                </c:pt>
                <c:pt idx="26055">
                  <c:v>46.893999999999998</c:v>
                </c:pt>
                <c:pt idx="26056">
                  <c:v>46.893999999999998</c:v>
                </c:pt>
                <c:pt idx="26057">
                  <c:v>46.895000000000003</c:v>
                </c:pt>
                <c:pt idx="26058">
                  <c:v>46.895000000000003</c:v>
                </c:pt>
                <c:pt idx="26059">
                  <c:v>46.895000000000003</c:v>
                </c:pt>
                <c:pt idx="26060">
                  <c:v>46.895000000000003</c:v>
                </c:pt>
                <c:pt idx="26061">
                  <c:v>46.896000000000001</c:v>
                </c:pt>
                <c:pt idx="26062">
                  <c:v>46.896000000000001</c:v>
                </c:pt>
                <c:pt idx="26063">
                  <c:v>46.896000000000001</c:v>
                </c:pt>
                <c:pt idx="26064">
                  <c:v>46.896000000000001</c:v>
                </c:pt>
                <c:pt idx="26065">
                  <c:v>46.896999999999998</c:v>
                </c:pt>
                <c:pt idx="26066">
                  <c:v>46.896999999999998</c:v>
                </c:pt>
                <c:pt idx="26067">
                  <c:v>46.896999999999998</c:v>
                </c:pt>
                <c:pt idx="26068">
                  <c:v>46.898000000000003</c:v>
                </c:pt>
                <c:pt idx="26069">
                  <c:v>46.898000000000003</c:v>
                </c:pt>
                <c:pt idx="26070">
                  <c:v>46.898000000000003</c:v>
                </c:pt>
                <c:pt idx="26071">
                  <c:v>46.898000000000003</c:v>
                </c:pt>
                <c:pt idx="26072">
                  <c:v>46.899000000000001</c:v>
                </c:pt>
                <c:pt idx="26073">
                  <c:v>46.899000000000001</c:v>
                </c:pt>
                <c:pt idx="26074">
                  <c:v>46.899000000000001</c:v>
                </c:pt>
                <c:pt idx="26075">
                  <c:v>46.9</c:v>
                </c:pt>
                <c:pt idx="26076">
                  <c:v>46.9</c:v>
                </c:pt>
                <c:pt idx="26077">
                  <c:v>46.9</c:v>
                </c:pt>
                <c:pt idx="26078">
                  <c:v>46.9</c:v>
                </c:pt>
                <c:pt idx="26079">
                  <c:v>46.901000000000003</c:v>
                </c:pt>
                <c:pt idx="26080">
                  <c:v>46.901000000000003</c:v>
                </c:pt>
                <c:pt idx="26081">
                  <c:v>46.901000000000003</c:v>
                </c:pt>
                <c:pt idx="26082">
                  <c:v>46.901000000000003</c:v>
                </c:pt>
                <c:pt idx="26083">
                  <c:v>46.902000000000001</c:v>
                </c:pt>
                <c:pt idx="26084">
                  <c:v>46.902000000000001</c:v>
                </c:pt>
                <c:pt idx="26085">
                  <c:v>46.902000000000001</c:v>
                </c:pt>
                <c:pt idx="26086">
                  <c:v>46.902999999999999</c:v>
                </c:pt>
                <c:pt idx="26087">
                  <c:v>46.902999999999999</c:v>
                </c:pt>
                <c:pt idx="26088">
                  <c:v>46.902999999999999</c:v>
                </c:pt>
                <c:pt idx="26089">
                  <c:v>46.902999999999999</c:v>
                </c:pt>
                <c:pt idx="26090">
                  <c:v>46.904000000000003</c:v>
                </c:pt>
                <c:pt idx="26091">
                  <c:v>46.904000000000003</c:v>
                </c:pt>
                <c:pt idx="26092">
                  <c:v>46.904000000000003</c:v>
                </c:pt>
                <c:pt idx="26093">
                  <c:v>46.905000000000001</c:v>
                </c:pt>
                <c:pt idx="26094">
                  <c:v>46.905000000000001</c:v>
                </c:pt>
                <c:pt idx="26095">
                  <c:v>46.905000000000001</c:v>
                </c:pt>
                <c:pt idx="26096">
                  <c:v>46.905000000000001</c:v>
                </c:pt>
                <c:pt idx="26097">
                  <c:v>46.905999999999999</c:v>
                </c:pt>
                <c:pt idx="26098">
                  <c:v>46.905999999999999</c:v>
                </c:pt>
                <c:pt idx="26099">
                  <c:v>46.905999999999999</c:v>
                </c:pt>
                <c:pt idx="26100">
                  <c:v>46.905999999999999</c:v>
                </c:pt>
                <c:pt idx="26101">
                  <c:v>46.907000000000004</c:v>
                </c:pt>
                <c:pt idx="26102">
                  <c:v>46.907000000000004</c:v>
                </c:pt>
                <c:pt idx="26103">
                  <c:v>46.907000000000004</c:v>
                </c:pt>
                <c:pt idx="26104">
                  <c:v>46.908000000000001</c:v>
                </c:pt>
                <c:pt idx="26105">
                  <c:v>46.908000000000001</c:v>
                </c:pt>
                <c:pt idx="26106">
                  <c:v>46.908000000000001</c:v>
                </c:pt>
                <c:pt idx="26107">
                  <c:v>46.908000000000001</c:v>
                </c:pt>
                <c:pt idx="26108">
                  <c:v>46.908999999999999</c:v>
                </c:pt>
                <c:pt idx="26109">
                  <c:v>46.908999999999999</c:v>
                </c:pt>
                <c:pt idx="26110">
                  <c:v>46.908999999999999</c:v>
                </c:pt>
                <c:pt idx="26111">
                  <c:v>46.910000000000004</c:v>
                </c:pt>
                <c:pt idx="26112">
                  <c:v>46.910000000000004</c:v>
                </c:pt>
                <c:pt idx="26113">
                  <c:v>46.910000000000004</c:v>
                </c:pt>
                <c:pt idx="26114">
                  <c:v>46.910000000000004</c:v>
                </c:pt>
                <c:pt idx="26115">
                  <c:v>46.911000000000001</c:v>
                </c:pt>
                <c:pt idx="26116">
                  <c:v>46.911000000000001</c:v>
                </c:pt>
                <c:pt idx="26117">
                  <c:v>46.911000000000001</c:v>
                </c:pt>
                <c:pt idx="26118">
                  <c:v>46.911000000000001</c:v>
                </c:pt>
                <c:pt idx="26119">
                  <c:v>46.911999999999999</c:v>
                </c:pt>
                <c:pt idx="26120">
                  <c:v>46.911999999999999</c:v>
                </c:pt>
                <c:pt idx="26121">
                  <c:v>46.911999999999999</c:v>
                </c:pt>
                <c:pt idx="26122">
                  <c:v>46.913000000000004</c:v>
                </c:pt>
                <c:pt idx="26123">
                  <c:v>46.913000000000004</c:v>
                </c:pt>
                <c:pt idx="26124">
                  <c:v>46.913000000000004</c:v>
                </c:pt>
                <c:pt idx="26125">
                  <c:v>46.913000000000004</c:v>
                </c:pt>
                <c:pt idx="26126">
                  <c:v>46.914000000000001</c:v>
                </c:pt>
                <c:pt idx="26127">
                  <c:v>46.914000000000001</c:v>
                </c:pt>
                <c:pt idx="26128">
                  <c:v>46.914000000000001</c:v>
                </c:pt>
                <c:pt idx="26129">
                  <c:v>46.914999999999999</c:v>
                </c:pt>
                <c:pt idx="26130">
                  <c:v>46.914999999999999</c:v>
                </c:pt>
                <c:pt idx="26131">
                  <c:v>46.914999999999999</c:v>
                </c:pt>
                <c:pt idx="26132">
                  <c:v>46.914999999999999</c:v>
                </c:pt>
                <c:pt idx="26133">
                  <c:v>46.916000000000004</c:v>
                </c:pt>
                <c:pt idx="26134">
                  <c:v>46.916000000000004</c:v>
                </c:pt>
                <c:pt idx="26135">
                  <c:v>46.916000000000004</c:v>
                </c:pt>
                <c:pt idx="26136">
                  <c:v>46.916000000000004</c:v>
                </c:pt>
                <c:pt idx="26137">
                  <c:v>46.917000000000002</c:v>
                </c:pt>
                <c:pt idx="26138">
                  <c:v>46.917000000000002</c:v>
                </c:pt>
                <c:pt idx="26139">
                  <c:v>46.917000000000002</c:v>
                </c:pt>
                <c:pt idx="26140">
                  <c:v>46.917999999999999</c:v>
                </c:pt>
                <c:pt idx="26141">
                  <c:v>46.917999999999999</c:v>
                </c:pt>
                <c:pt idx="26142">
                  <c:v>46.917999999999999</c:v>
                </c:pt>
                <c:pt idx="26143">
                  <c:v>46.917999999999999</c:v>
                </c:pt>
                <c:pt idx="26144">
                  <c:v>46.919000000000004</c:v>
                </c:pt>
                <c:pt idx="26145">
                  <c:v>46.919000000000004</c:v>
                </c:pt>
                <c:pt idx="26146">
                  <c:v>46.919000000000004</c:v>
                </c:pt>
                <c:pt idx="26147">
                  <c:v>46.919000000000004</c:v>
                </c:pt>
                <c:pt idx="26148">
                  <c:v>46.92</c:v>
                </c:pt>
                <c:pt idx="26149">
                  <c:v>46.92</c:v>
                </c:pt>
                <c:pt idx="26150">
                  <c:v>46.92</c:v>
                </c:pt>
                <c:pt idx="26151">
                  <c:v>46.920999999999999</c:v>
                </c:pt>
                <c:pt idx="26152">
                  <c:v>46.920999999999999</c:v>
                </c:pt>
                <c:pt idx="26153">
                  <c:v>46.920999999999999</c:v>
                </c:pt>
                <c:pt idx="26154">
                  <c:v>46.920999999999999</c:v>
                </c:pt>
                <c:pt idx="26155">
                  <c:v>46.922000000000004</c:v>
                </c:pt>
                <c:pt idx="26156">
                  <c:v>46.922000000000004</c:v>
                </c:pt>
                <c:pt idx="26157">
                  <c:v>46.922000000000004</c:v>
                </c:pt>
                <c:pt idx="26158">
                  <c:v>46.923000000000002</c:v>
                </c:pt>
                <c:pt idx="26159">
                  <c:v>46.923000000000002</c:v>
                </c:pt>
                <c:pt idx="26160">
                  <c:v>46.923000000000002</c:v>
                </c:pt>
                <c:pt idx="26161">
                  <c:v>46.923000000000002</c:v>
                </c:pt>
                <c:pt idx="26162">
                  <c:v>46.923999999999999</c:v>
                </c:pt>
                <c:pt idx="26163">
                  <c:v>46.923999999999999</c:v>
                </c:pt>
                <c:pt idx="26164">
                  <c:v>46.923999999999999</c:v>
                </c:pt>
                <c:pt idx="26165">
                  <c:v>46.923999999999999</c:v>
                </c:pt>
                <c:pt idx="26166">
                  <c:v>46.925000000000004</c:v>
                </c:pt>
                <c:pt idx="26167">
                  <c:v>46.925000000000004</c:v>
                </c:pt>
                <c:pt idx="26168">
                  <c:v>46.925000000000004</c:v>
                </c:pt>
                <c:pt idx="26169">
                  <c:v>46.926000000000002</c:v>
                </c:pt>
                <c:pt idx="26170">
                  <c:v>46.926000000000002</c:v>
                </c:pt>
                <c:pt idx="26171">
                  <c:v>46.926000000000002</c:v>
                </c:pt>
                <c:pt idx="26172">
                  <c:v>46.926000000000002</c:v>
                </c:pt>
                <c:pt idx="26173">
                  <c:v>46.927</c:v>
                </c:pt>
                <c:pt idx="26174">
                  <c:v>46.927</c:v>
                </c:pt>
                <c:pt idx="26175">
                  <c:v>46.927</c:v>
                </c:pt>
                <c:pt idx="26176">
                  <c:v>46.928000000000004</c:v>
                </c:pt>
                <c:pt idx="26177">
                  <c:v>46.928000000000004</c:v>
                </c:pt>
                <c:pt idx="26178">
                  <c:v>46.928000000000004</c:v>
                </c:pt>
                <c:pt idx="26179">
                  <c:v>46.928000000000004</c:v>
                </c:pt>
                <c:pt idx="26180">
                  <c:v>46.929000000000002</c:v>
                </c:pt>
                <c:pt idx="26181">
                  <c:v>46.929000000000002</c:v>
                </c:pt>
                <c:pt idx="26182">
                  <c:v>46.929000000000002</c:v>
                </c:pt>
                <c:pt idx="26183">
                  <c:v>46.929000000000002</c:v>
                </c:pt>
                <c:pt idx="26184">
                  <c:v>46.93</c:v>
                </c:pt>
                <c:pt idx="26185">
                  <c:v>46.93</c:v>
                </c:pt>
                <c:pt idx="26186">
                  <c:v>46.93</c:v>
                </c:pt>
                <c:pt idx="26187">
                  <c:v>46.931000000000004</c:v>
                </c:pt>
                <c:pt idx="26188">
                  <c:v>46.931000000000004</c:v>
                </c:pt>
                <c:pt idx="26189">
                  <c:v>46.931000000000004</c:v>
                </c:pt>
                <c:pt idx="26190">
                  <c:v>46.931000000000004</c:v>
                </c:pt>
                <c:pt idx="26191">
                  <c:v>46.932000000000002</c:v>
                </c:pt>
                <c:pt idx="26192">
                  <c:v>46.932000000000002</c:v>
                </c:pt>
                <c:pt idx="26193">
                  <c:v>46.932000000000002</c:v>
                </c:pt>
                <c:pt idx="26194">
                  <c:v>46.933</c:v>
                </c:pt>
                <c:pt idx="26195">
                  <c:v>46.933</c:v>
                </c:pt>
                <c:pt idx="26196">
                  <c:v>46.933</c:v>
                </c:pt>
                <c:pt idx="26197">
                  <c:v>46.933</c:v>
                </c:pt>
                <c:pt idx="26198">
                  <c:v>46.933999999999997</c:v>
                </c:pt>
                <c:pt idx="26199">
                  <c:v>46.933999999999997</c:v>
                </c:pt>
                <c:pt idx="26200">
                  <c:v>46.933999999999997</c:v>
                </c:pt>
                <c:pt idx="26201">
                  <c:v>46.933999999999997</c:v>
                </c:pt>
                <c:pt idx="26202">
                  <c:v>46.935000000000002</c:v>
                </c:pt>
                <c:pt idx="26203">
                  <c:v>46.935000000000002</c:v>
                </c:pt>
                <c:pt idx="26204">
                  <c:v>46.935000000000002</c:v>
                </c:pt>
                <c:pt idx="26205">
                  <c:v>46.936</c:v>
                </c:pt>
                <c:pt idx="26206">
                  <c:v>46.936</c:v>
                </c:pt>
                <c:pt idx="26207">
                  <c:v>46.936</c:v>
                </c:pt>
                <c:pt idx="26208">
                  <c:v>46.936</c:v>
                </c:pt>
                <c:pt idx="26209">
                  <c:v>46.936999999999998</c:v>
                </c:pt>
                <c:pt idx="26210">
                  <c:v>46.936999999999998</c:v>
                </c:pt>
                <c:pt idx="26211">
                  <c:v>46.936999999999998</c:v>
                </c:pt>
                <c:pt idx="26212">
                  <c:v>46.938000000000002</c:v>
                </c:pt>
                <c:pt idx="26213">
                  <c:v>46.938000000000002</c:v>
                </c:pt>
                <c:pt idx="26214">
                  <c:v>46.938000000000002</c:v>
                </c:pt>
                <c:pt idx="26215">
                  <c:v>46.938000000000002</c:v>
                </c:pt>
                <c:pt idx="26216">
                  <c:v>46.939</c:v>
                </c:pt>
                <c:pt idx="26217">
                  <c:v>46.939</c:v>
                </c:pt>
                <c:pt idx="26218">
                  <c:v>46.939</c:v>
                </c:pt>
                <c:pt idx="26219">
                  <c:v>46.939</c:v>
                </c:pt>
                <c:pt idx="26220">
                  <c:v>46.94</c:v>
                </c:pt>
                <c:pt idx="26221">
                  <c:v>46.94</c:v>
                </c:pt>
                <c:pt idx="26222">
                  <c:v>46.94</c:v>
                </c:pt>
                <c:pt idx="26223">
                  <c:v>46.941000000000003</c:v>
                </c:pt>
                <c:pt idx="26224">
                  <c:v>46.941000000000003</c:v>
                </c:pt>
                <c:pt idx="26225">
                  <c:v>46.941000000000003</c:v>
                </c:pt>
                <c:pt idx="26226">
                  <c:v>46.941000000000003</c:v>
                </c:pt>
                <c:pt idx="26227">
                  <c:v>46.942</c:v>
                </c:pt>
                <c:pt idx="26228">
                  <c:v>46.942</c:v>
                </c:pt>
                <c:pt idx="26229">
                  <c:v>46.942</c:v>
                </c:pt>
                <c:pt idx="26230">
                  <c:v>46.942999999999998</c:v>
                </c:pt>
                <c:pt idx="26231">
                  <c:v>46.942999999999998</c:v>
                </c:pt>
                <c:pt idx="26232">
                  <c:v>46.942999999999998</c:v>
                </c:pt>
                <c:pt idx="26233">
                  <c:v>46.942999999999998</c:v>
                </c:pt>
                <c:pt idx="26234">
                  <c:v>46.944000000000003</c:v>
                </c:pt>
                <c:pt idx="26235">
                  <c:v>46.944000000000003</c:v>
                </c:pt>
                <c:pt idx="26236">
                  <c:v>46.944000000000003</c:v>
                </c:pt>
                <c:pt idx="26237">
                  <c:v>46.944000000000003</c:v>
                </c:pt>
                <c:pt idx="26238">
                  <c:v>46.945</c:v>
                </c:pt>
                <c:pt idx="26239">
                  <c:v>46.945</c:v>
                </c:pt>
                <c:pt idx="26240">
                  <c:v>46.945</c:v>
                </c:pt>
                <c:pt idx="26241">
                  <c:v>46.945999999999998</c:v>
                </c:pt>
                <c:pt idx="26242">
                  <c:v>46.945999999999998</c:v>
                </c:pt>
                <c:pt idx="26243">
                  <c:v>46.945999999999998</c:v>
                </c:pt>
                <c:pt idx="26244">
                  <c:v>46.945999999999998</c:v>
                </c:pt>
                <c:pt idx="26245">
                  <c:v>46.947000000000003</c:v>
                </c:pt>
                <c:pt idx="26246">
                  <c:v>46.947000000000003</c:v>
                </c:pt>
                <c:pt idx="26247">
                  <c:v>46.947000000000003</c:v>
                </c:pt>
                <c:pt idx="26248">
                  <c:v>46.948</c:v>
                </c:pt>
                <c:pt idx="26249">
                  <c:v>46.948</c:v>
                </c:pt>
                <c:pt idx="26250">
                  <c:v>46.948</c:v>
                </c:pt>
                <c:pt idx="26251">
                  <c:v>46.948</c:v>
                </c:pt>
                <c:pt idx="26252">
                  <c:v>46.948999999999998</c:v>
                </c:pt>
                <c:pt idx="26253">
                  <c:v>46.948999999999998</c:v>
                </c:pt>
                <c:pt idx="26254">
                  <c:v>46.948999999999998</c:v>
                </c:pt>
                <c:pt idx="26255">
                  <c:v>46.948999999999998</c:v>
                </c:pt>
                <c:pt idx="26256">
                  <c:v>46.95</c:v>
                </c:pt>
                <c:pt idx="26257">
                  <c:v>46.95</c:v>
                </c:pt>
                <c:pt idx="26258">
                  <c:v>46.95</c:v>
                </c:pt>
                <c:pt idx="26259">
                  <c:v>46.951000000000001</c:v>
                </c:pt>
                <c:pt idx="26260">
                  <c:v>46.951000000000001</c:v>
                </c:pt>
                <c:pt idx="26261">
                  <c:v>46.951000000000001</c:v>
                </c:pt>
                <c:pt idx="26262">
                  <c:v>46.951000000000001</c:v>
                </c:pt>
                <c:pt idx="26263">
                  <c:v>46.951999999999998</c:v>
                </c:pt>
                <c:pt idx="26264">
                  <c:v>46.951999999999998</c:v>
                </c:pt>
                <c:pt idx="26265">
                  <c:v>46.951999999999998</c:v>
                </c:pt>
                <c:pt idx="26266">
                  <c:v>46.953000000000003</c:v>
                </c:pt>
                <c:pt idx="26267">
                  <c:v>46.953000000000003</c:v>
                </c:pt>
                <c:pt idx="26268">
                  <c:v>46.953000000000003</c:v>
                </c:pt>
                <c:pt idx="26269">
                  <c:v>46.953000000000003</c:v>
                </c:pt>
                <c:pt idx="26270">
                  <c:v>46.954000000000001</c:v>
                </c:pt>
                <c:pt idx="26271">
                  <c:v>46.954000000000001</c:v>
                </c:pt>
                <c:pt idx="26272">
                  <c:v>46.954000000000001</c:v>
                </c:pt>
                <c:pt idx="26273">
                  <c:v>46.954000000000001</c:v>
                </c:pt>
                <c:pt idx="26274">
                  <c:v>46.954999999999998</c:v>
                </c:pt>
                <c:pt idx="26275">
                  <c:v>46.954999999999998</c:v>
                </c:pt>
                <c:pt idx="26276">
                  <c:v>46.954999999999998</c:v>
                </c:pt>
                <c:pt idx="26277">
                  <c:v>46.956000000000003</c:v>
                </c:pt>
                <c:pt idx="26278">
                  <c:v>46.956000000000003</c:v>
                </c:pt>
                <c:pt idx="26279">
                  <c:v>46.956000000000003</c:v>
                </c:pt>
                <c:pt idx="26280">
                  <c:v>46.956000000000003</c:v>
                </c:pt>
                <c:pt idx="26281">
                  <c:v>46.957000000000001</c:v>
                </c:pt>
                <c:pt idx="26282">
                  <c:v>46.957000000000001</c:v>
                </c:pt>
                <c:pt idx="26283">
                  <c:v>46.957000000000001</c:v>
                </c:pt>
                <c:pt idx="26284">
                  <c:v>46.957000000000001</c:v>
                </c:pt>
                <c:pt idx="26285">
                  <c:v>46.957999999999998</c:v>
                </c:pt>
                <c:pt idx="26286">
                  <c:v>46.957999999999998</c:v>
                </c:pt>
                <c:pt idx="26287">
                  <c:v>46.957999999999998</c:v>
                </c:pt>
                <c:pt idx="26288">
                  <c:v>46.959000000000003</c:v>
                </c:pt>
                <c:pt idx="26289">
                  <c:v>46.959000000000003</c:v>
                </c:pt>
                <c:pt idx="26290">
                  <c:v>46.959000000000003</c:v>
                </c:pt>
                <c:pt idx="26291">
                  <c:v>46.959000000000003</c:v>
                </c:pt>
                <c:pt idx="26292">
                  <c:v>46.96</c:v>
                </c:pt>
                <c:pt idx="26293">
                  <c:v>46.96</c:v>
                </c:pt>
                <c:pt idx="26294">
                  <c:v>46.96</c:v>
                </c:pt>
                <c:pt idx="26295">
                  <c:v>46.960999999999999</c:v>
                </c:pt>
                <c:pt idx="26296">
                  <c:v>46.960999999999999</c:v>
                </c:pt>
                <c:pt idx="26297">
                  <c:v>46.960999999999999</c:v>
                </c:pt>
                <c:pt idx="26298">
                  <c:v>46.960999999999999</c:v>
                </c:pt>
                <c:pt idx="26299">
                  <c:v>46.962000000000003</c:v>
                </c:pt>
                <c:pt idx="26300">
                  <c:v>46.962000000000003</c:v>
                </c:pt>
                <c:pt idx="26301">
                  <c:v>46.962000000000003</c:v>
                </c:pt>
                <c:pt idx="26302">
                  <c:v>46.963000000000001</c:v>
                </c:pt>
                <c:pt idx="26303">
                  <c:v>46.963000000000001</c:v>
                </c:pt>
                <c:pt idx="26304">
                  <c:v>46.963000000000001</c:v>
                </c:pt>
                <c:pt idx="26305">
                  <c:v>46.963000000000001</c:v>
                </c:pt>
                <c:pt idx="26306">
                  <c:v>46.963999999999999</c:v>
                </c:pt>
                <c:pt idx="26307">
                  <c:v>46.963999999999999</c:v>
                </c:pt>
                <c:pt idx="26308">
                  <c:v>46.963999999999999</c:v>
                </c:pt>
                <c:pt idx="26309">
                  <c:v>46.963999999999999</c:v>
                </c:pt>
                <c:pt idx="26310">
                  <c:v>46.965000000000003</c:v>
                </c:pt>
                <c:pt idx="26311">
                  <c:v>46.965000000000003</c:v>
                </c:pt>
                <c:pt idx="26312">
                  <c:v>46.965000000000003</c:v>
                </c:pt>
                <c:pt idx="26313">
                  <c:v>46.966000000000001</c:v>
                </c:pt>
                <c:pt idx="26314">
                  <c:v>46.966000000000001</c:v>
                </c:pt>
                <c:pt idx="26315">
                  <c:v>46.966000000000001</c:v>
                </c:pt>
                <c:pt idx="26316">
                  <c:v>46.966000000000001</c:v>
                </c:pt>
                <c:pt idx="26317">
                  <c:v>46.966999999999999</c:v>
                </c:pt>
                <c:pt idx="26318">
                  <c:v>46.966999999999999</c:v>
                </c:pt>
                <c:pt idx="26319">
                  <c:v>46.966999999999999</c:v>
                </c:pt>
                <c:pt idx="26320">
                  <c:v>46.968000000000004</c:v>
                </c:pt>
                <c:pt idx="26321">
                  <c:v>46.968000000000004</c:v>
                </c:pt>
                <c:pt idx="26322">
                  <c:v>46.968000000000004</c:v>
                </c:pt>
                <c:pt idx="26323">
                  <c:v>46.968000000000004</c:v>
                </c:pt>
                <c:pt idx="26324">
                  <c:v>46.969000000000001</c:v>
                </c:pt>
                <c:pt idx="26325">
                  <c:v>46.969000000000001</c:v>
                </c:pt>
                <c:pt idx="26326">
                  <c:v>46.969000000000001</c:v>
                </c:pt>
                <c:pt idx="26327">
                  <c:v>46.969000000000001</c:v>
                </c:pt>
                <c:pt idx="26328">
                  <c:v>46.97</c:v>
                </c:pt>
                <c:pt idx="26329">
                  <c:v>46.97</c:v>
                </c:pt>
                <c:pt idx="26330">
                  <c:v>46.97</c:v>
                </c:pt>
                <c:pt idx="26331">
                  <c:v>46.971000000000004</c:v>
                </c:pt>
                <c:pt idx="26332">
                  <c:v>46.971000000000004</c:v>
                </c:pt>
                <c:pt idx="26333">
                  <c:v>46.971000000000004</c:v>
                </c:pt>
                <c:pt idx="26334">
                  <c:v>46.971000000000004</c:v>
                </c:pt>
                <c:pt idx="26335">
                  <c:v>46.972000000000001</c:v>
                </c:pt>
                <c:pt idx="26336">
                  <c:v>46.972000000000001</c:v>
                </c:pt>
                <c:pt idx="26337">
                  <c:v>46.972000000000001</c:v>
                </c:pt>
                <c:pt idx="26338">
                  <c:v>46.972000000000001</c:v>
                </c:pt>
                <c:pt idx="26339">
                  <c:v>46.972999999999999</c:v>
                </c:pt>
                <c:pt idx="26340">
                  <c:v>46.972999999999999</c:v>
                </c:pt>
                <c:pt idx="26341">
                  <c:v>46.972999999999999</c:v>
                </c:pt>
                <c:pt idx="26342">
                  <c:v>46.974000000000004</c:v>
                </c:pt>
                <c:pt idx="26343">
                  <c:v>46.974000000000004</c:v>
                </c:pt>
                <c:pt idx="26344">
                  <c:v>46.974000000000004</c:v>
                </c:pt>
                <c:pt idx="26345">
                  <c:v>46.974000000000004</c:v>
                </c:pt>
                <c:pt idx="26346">
                  <c:v>46.975000000000001</c:v>
                </c:pt>
                <c:pt idx="26347">
                  <c:v>46.975000000000001</c:v>
                </c:pt>
                <c:pt idx="26348">
                  <c:v>46.975000000000001</c:v>
                </c:pt>
                <c:pt idx="26349">
                  <c:v>46.975999999999999</c:v>
                </c:pt>
                <c:pt idx="26350">
                  <c:v>46.975999999999999</c:v>
                </c:pt>
                <c:pt idx="26351">
                  <c:v>46.975999999999999</c:v>
                </c:pt>
                <c:pt idx="26352">
                  <c:v>46.975999999999999</c:v>
                </c:pt>
                <c:pt idx="26353">
                  <c:v>46.977000000000004</c:v>
                </c:pt>
                <c:pt idx="26354">
                  <c:v>46.977000000000004</c:v>
                </c:pt>
                <c:pt idx="26355">
                  <c:v>46.977000000000004</c:v>
                </c:pt>
                <c:pt idx="26356">
                  <c:v>46.977000000000004</c:v>
                </c:pt>
                <c:pt idx="26357">
                  <c:v>46.978000000000002</c:v>
                </c:pt>
                <c:pt idx="26358">
                  <c:v>46.978000000000002</c:v>
                </c:pt>
                <c:pt idx="26359">
                  <c:v>46.978000000000002</c:v>
                </c:pt>
                <c:pt idx="26360">
                  <c:v>46.978999999999999</c:v>
                </c:pt>
                <c:pt idx="26361">
                  <c:v>46.978999999999999</c:v>
                </c:pt>
                <c:pt idx="26362">
                  <c:v>46.978999999999999</c:v>
                </c:pt>
                <c:pt idx="26363">
                  <c:v>46.978999999999999</c:v>
                </c:pt>
                <c:pt idx="26364">
                  <c:v>46.980000000000004</c:v>
                </c:pt>
                <c:pt idx="26365">
                  <c:v>46.980000000000004</c:v>
                </c:pt>
                <c:pt idx="26366">
                  <c:v>46.980000000000004</c:v>
                </c:pt>
                <c:pt idx="26367">
                  <c:v>46.981000000000002</c:v>
                </c:pt>
                <c:pt idx="26368">
                  <c:v>46.981000000000002</c:v>
                </c:pt>
                <c:pt idx="26369">
                  <c:v>46.981000000000002</c:v>
                </c:pt>
                <c:pt idx="26370">
                  <c:v>46.981000000000002</c:v>
                </c:pt>
                <c:pt idx="26371">
                  <c:v>46.981999999999999</c:v>
                </c:pt>
                <c:pt idx="26372">
                  <c:v>46.981999999999999</c:v>
                </c:pt>
                <c:pt idx="26373">
                  <c:v>46.981999999999999</c:v>
                </c:pt>
                <c:pt idx="26374">
                  <c:v>46.981999999999999</c:v>
                </c:pt>
                <c:pt idx="26375">
                  <c:v>46.983000000000004</c:v>
                </c:pt>
                <c:pt idx="26376">
                  <c:v>46.983000000000004</c:v>
                </c:pt>
                <c:pt idx="26377">
                  <c:v>46.983000000000004</c:v>
                </c:pt>
                <c:pt idx="26378">
                  <c:v>46.984000000000002</c:v>
                </c:pt>
                <c:pt idx="26379">
                  <c:v>46.984000000000002</c:v>
                </c:pt>
                <c:pt idx="26380">
                  <c:v>46.984000000000002</c:v>
                </c:pt>
                <c:pt idx="26381">
                  <c:v>46.984000000000002</c:v>
                </c:pt>
                <c:pt idx="26382">
                  <c:v>46.984999999999999</c:v>
                </c:pt>
                <c:pt idx="26383">
                  <c:v>46.984999999999999</c:v>
                </c:pt>
                <c:pt idx="26384">
                  <c:v>46.984999999999999</c:v>
                </c:pt>
                <c:pt idx="26385">
                  <c:v>46.986000000000004</c:v>
                </c:pt>
                <c:pt idx="26386">
                  <c:v>46.986000000000004</c:v>
                </c:pt>
                <c:pt idx="26387">
                  <c:v>46.986000000000004</c:v>
                </c:pt>
                <c:pt idx="26388">
                  <c:v>46.986000000000004</c:v>
                </c:pt>
                <c:pt idx="26389">
                  <c:v>46.987000000000002</c:v>
                </c:pt>
                <c:pt idx="26390">
                  <c:v>46.987000000000002</c:v>
                </c:pt>
                <c:pt idx="26391">
                  <c:v>46.987000000000002</c:v>
                </c:pt>
                <c:pt idx="26392">
                  <c:v>46.987000000000002</c:v>
                </c:pt>
                <c:pt idx="26393">
                  <c:v>46.988</c:v>
                </c:pt>
                <c:pt idx="26394">
                  <c:v>46.988</c:v>
                </c:pt>
                <c:pt idx="26395">
                  <c:v>46.988</c:v>
                </c:pt>
                <c:pt idx="26396">
                  <c:v>46.989000000000004</c:v>
                </c:pt>
                <c:pt idx="26397">
                  <c:v>46.989000000000004</c:v>
                </c:pt>
                <c:pt idx="26398">
                  <c:v>46.989000000000004</c:v>
                </c:pt>
                <c:pt idx="26399">
                  <c:v>46.989000000000004</c:v>
                </c:pt>
                <c:pt idx="26400">
                  <c:v>46.99</c:v>
                </c:pt>
                <c:pt idx="26401">
                  <c:v>46.99</c:v>
                </c:pt>
                <c:pt idx="26402">
                  <c:v>46.99</c:v>
                </c:pt>
                <c:pt idx="26403">
                  <c:v>46.991</c:v>
                </c:pt>
                <c:pt idx="26404">
                  <c:v>46.991</c:v>
                </c:pt>
                <c:pt idx="26405">
                  <c:v>46.991</c:v>
                </c:pt>
                <c:pt idx="26406">
                  <c:v>46.991</c:v>
                </c:pt>
                <c:pt idx="26407">
                  <c:v>46.992000000000004</c:v>
                </c:pt>
                <c:pt idx="26408">
                  <c:v>46.992000000000004</c:v>
                </c:pt>
                <c:pt idx="26409">
                  <c:v>46.992000000000004</c:v>
                </c:pt>
                <c:pt idx="26410">
                  <c:v>46.992000000000004</c:v>
                </c:pt>
                <c:pt idx="26411">
                  <c:v>46.993000000000002</c:v>
                </c:pt>
                <c:pt idx="26412">
                  <c:v>46.993000000000002</c:v>
                </c:pt>
                <c:pt idx="26413">
                  <c:v>46.993000000000002</c:v>
                </c:pt>
                <c:pt idx="26414">
                  <c:v>46.994</c:v>
                </c:pt>
                <c:pt idx="26415">
                  <c:v>46.994</c:v>
                </c:pt>
                <c:pt idx="26416">
                  <c:v>46.994</c:v>
                </c:pt>
                <c:pt idx="26417">
                  <c:v>46.994</c:v>
                </c:pt>
                <c:pt idx="26418">
                  <c:v>46.994999999999997</c:v>
                </c:pt>
                <c:pt idx="26419">
                  <c:v>46.994999999999997</c:v>
                </c:pt>
                <c:pt idx="26420">
                  <c:v>46.994999999999997</c:v>
                </c:pt>
                <c:pt idx="26421">
                  <c:v>46.996000000000002</c:v>
                </c:pt>
                <c:pt idx="26422">
                  <c:v>46.996000000000002</c:v>
                </c:pt>
                <c:pt idx="26423">
                  <c:v>46.996000000000002</c:v>
                </c:pt>
                <c:pt idx="26424">
                  <c:v>46.996000000000002</c:v>
                </c:pt>
                <c:pt idx="26425">
                  <c:v>46.997</c:v>
                </c:pt>
                <c:pt idx="26426">
                  <c:v>46.997</c:v>
                </c:pt>
                <c:pt idx="26427">
                  <c:v>46.997</c:v>
                </c:pt>
                <c:pt idx="26428">
                  <c:v>46.997</c:v>
                </c:pt>
                <c:pt idx="26429">
                  <c:v>46.997999999999998</c:v>
                </c:pt>
                <c:pt idx="26430">
                  <c:v>46.997999999999998</c:v>
                </c:pt>
                <c:pt idx="26431">
                  <c:v>46.997999999999998</c:v>
                </c:pt>
                <c:pt idx="26432">
                  <c:v>46.999000000000002</c:v>
                </c:pt>
                <c:pt idx="26433">
                  <c:v>46.999000000000002</c:v>
                </c:pt>
                <c:pt idx="26434">
                  <c:v>46.999000000000002</c:v>
                </c:pt>
                <c:pt idx="26435">
                  <c:v>46.999000000000002</c:v>
                </c:pt>
                <c:pt idx="26436">
                  <c:v>47</c:v>
                </c:pt>
                <c:pt idx="26437">
                  <c:v>47</c:v>
                </c:pt>
                <c:pt idx="26438">
                  <c:v>47</c:v>
                </c:pt>
                <c:pt idx="26439">
                  <c:v>47.000999999999998</c:v>
                </c:pt>
                <c:pt idx="26440">
                  <c:v>47.000999999999998</c:v>
                </c:pt>
                <c:pt idx="26441">
                  <c:v>47.000999999999998</c:v>
                </c:pt>
                <c:pt idx="26442">
                  <c:v>47.000999999999998</c:v>
                </c:pt>
                <c:pt idx="26443">
                  <c:v>47.002000000000002</c:v>
                </c:pt>
                <c:pt idx="26444">
                  <c:v>47.002000000000002</c:v>
                </c:pt>
                <c:pt idx="26445">
                  <c:v>47.002000000000002</c:v>
                </c:pt>
                <c:pt idx="26446">
                  <c:v>47.002000000000002</c:v>
                </c:pt>
                <c:pt idx="26447">
                  <c:v>47.003</c:v>
                </c:pt>
                <c:pt idx="26448">
                  <c:v>47.003</c:v>
                </c:pt>
                <c:pt idx="26449">
                  <c:v>47.003</c:v>
                </c:pt>
                <c:pt idx="26450">
                  <c:v>47.003999999999998</c:v>
                </c:pt>
                <c:pt idx="26451">
                  <c:v>47.003999999999998</c:v>
                </c:pt>
                <c:pt idx="26452">
                  <c:v>47.003999999999998</c:v>
                </c:pt>
                <c:pt idx="26453">
                  <c:v>47.003999999999998</c:v>
                </c:pt>
                <c:pt idx="26454">
                  <c:v>47.005000000000003</c:v>
                </c:pt>
                <c:pt idx="26455">
                  <c:v>47.005000000000003</c:v>
                </c:pt>
                <c:pt idx="26456">
                  <c:v>47.005000000000003</c:v>
                </c:pt>
                <c:pt idx="26457">
                  <c:v>47.006</c:v>
                </c:pt>
                <c:pt idx="26458">
                  <c:v>47.006</c:v>
                </c:pt>
                <c:pt idx="26459">
                  <c:v>47.006</c:v>
                </c:pt>
                <c:pt idx="26460">
                  <c:v>47.006</c:v>
                </c:pt>
                <c:pt idx="26461">
                  <c:v>47.006999999999998</c:v>
                </c:pt>
                <c:pt idx="26462">
                  <c:v>47.006999999999998</c:v>
                </c:pt>
                <c:pt idx="26463">
                  <c:v>47.006999999999998</c:v>
                </c:pt>
                <c:pt idx="26464">
                  <c:v>47.006999999999998</c:v>
                </c:pt>
                <c:pt idx="26465">
                  <c:v>47.008000000000003</c:v>
                </c:pt>
                <c:pt idx="26466">
                  <c:v>47.008000000000003</c:v>
                </c:pt>
                <c:pt idx="26467">
                  <c:v>47.008000000000003</c:v>
                </c:pt>
                <c:pt idx="26468">
                  <c:v>47.009</c:v>
                </c:pt>
                <c:pt idx="26469">
                  <c:v>47.009</c:v>
                </c:pt>
                <c:pt idx="26470">
                  <c:v>47.009</c:v>
                </c:pt>
                <c:pt idx="26471">
                  <c:v>47.009</c:v>
                </c:pt>
                <c:pt idx="26472">
                  <c:v>47.01</c:v>
                </c:pt>
                <c:pt idx="26473">
                  <c:v>47.01</c:v>
                </c:pt>
                <c:pt idx="26474">
                  <c:v>47.01</c:v>
                </c:pt>
                <c:pt idx="26475">
                  <c:v>47.011000000000003</c:v>
                </c:pt>
                <c:pt idx="26476">
                  <c:v>47.011000000000003</c:v>
                </c:pt>
                <c:pt idx="26477">
                  <c:v>47.011000000000003</c:v>
                </c:pt>
                <c:pt idx="26478">
                  <c:v>47.011000000000003</c:v>
                </c:pt>
                <c:pt idx="26479">
                  <c:v>47.012</c:v>
                </c:pt>
                <c:pt idx="26480">
                  <c:v>47.012</c:v>
                </c:pt>
                <c:pt idx="26481">
                  <c:v>47.012</c:v>
                </c:pt>
                <c:pt idx="26482">
                  <c:v>47.012</c:v>
                </c:pt>
                <c:pt idx="26483">
                  <c:v>47.012999999999998</c:v>
                </c:pt>
                <c:pt idx="26484">
                  <c:v>47.012999999999998</c:v>
                </c:pt>
                <c:pt idx="26485">
                  <c:v>47.012999999999998</c:v>
                </c:pt>
                <c:pt idx="26486">
                  <c:v>47.014000000000003</c:v>
                </c:pt>
                <c:pt idx="26487">
                  <c:v>47.014000000000003</c:v>
                </c:pt>
                <c:pt idx="26488">
                  <c:v>47.014000000000003</c:v>
                </c:pt>
                <c:pt idx="26489">
                  <c:v>47.014000000000003</c:v>
                </c:pt>
                <c:pt idx="26490">
                  <c:v>47.015000000000001</c:v>
                </c:pt>
                <c:pt idx="26491">
                  <c:v>47.015000000000001</c:v>
                </c:pt>
                <c:pt idx="26492">
                  <c:v>47.015000000000001</c:v>
                </c:pt>
                <c:pt idx="26493">
                  <c:v>47.015999999999998</c:v>
                </c:pt>
                <c:pt idx="26494">
                  <c:v>47.015999999999998</c:v>
                </c:pt>
                <c:pt idx="26495">
                  <c:v>47.015999999999998</c:v>
                </c:pt>
                <c:pt idx="26496">
                  <c:v>47.015999999999998</c:v>
                </c:pt>
                <c:pt idx="26497">
                  <c:v>47.017000000000003</c:v>
                </c:pt>
                <c:pt idx="26498">
                  <c:v>47.017000000000003</c:v>
                </c:pt>
                <c:pt idx="26499">
                  <c:v>47.017000000000003</c:v>
                </c:pt>
                <c:pt idx="26500">
                  <c:v>47.017000000000003</c:v>
                </c:pt>
                <c:pt idx="26501">
                  <c:v>47.018000000000001</c:v>
                </c:pt>
                <c:pt idx="26502">
                  <c:v>47.018000000000001</c:v>
                </c:pt>
                <c:pt idx="26503">
                  <c:v>47.018000000000001</c:v>
                </c:pt>
                <c:pt idx="26504">
                  <c:v>47.018999999999998</c:v>
                </c:pt>
                <c:pt idx="26505">
                  <c:v>47.018999999999998</c:v>
                </c:pt>
                <c:pt idx="26506">
                  <c:v>47.018999999999998</c:v>
                </c:pt>
                <c:pt idx="26507">
                  <c:v>47.018999999999998</c:v>
                </c:pt>
                <c:pt idx="26508">
                  <c:v>47.02</c:v>
                </c:pt>
                <c:pt idx="26509">
                  <c:v>47.02</c:v>
                </c:pt>
                <c:pt idx="26510">
                  <c:v>47.02</c:v>
                </c:pt>
                <c:pt idx="26511">
                  <c:v>47.021000000000001</c:v>
                </c:pt>
                <c:pt idx="26512">
                  <c:v>47.021000000000001</c:v>
                </c:pt>
                <c:pt idx="26513">
                  <c:v>47.021000000000001</c:v>
                </c:pt>
                <c:pt idx="26514">
                  <c:v>47.021000000000001</c:v>
                </c:pt>
                <c:pt idx="26515">
                  <c:v>47.021999999999998</c:v>
                </c:pt>
                <c:pt idx="26516">
                  <c:v>47.021999999999998</c:v>
                </c:pt>
                <c:pt idx="26517">
                  <c:v>47.021999999999998</c:v>
                </c:pt>
                <c:pt idx="26518">
                  <c:v>47.021999999999998</c:v>
                </c:pt>
                <c:pt idx="26519">
                  <c:v>47.023000000000003</c:v>
                </c:pt>
                <c:pt idx="26520">
                  <c:v>47.023000000000003</c:v>
                </c:pt>
                <c:pt idx="26521">
                  <c:v>47.023000000000003</c:v>
                </c:pt>
                <c:pt idx="26522">
                  <c:v>47.024000000000001</c:v>
                </c:pt>
                <c:pt idx="26523">
                  <c:v>47.024000000000001</c:v>
                </c:pt>
                <c:pt idx="26524">
                  <c:v>47.024000000000001</c:v>
                </c:pt>
                <c:pt idx="26525">
                  <c:v>47.024000000000001</c:v>
                </c:pt>
                <c:pt idx="26526">
                  <c:v>47.024999999999999</c:v>
                </c:pt>
                <c:pt idx="26527">
                  <c:v>47.024999999999999</c:v>
                </c:pt>
                <c:pt idx="26528">
                  <c:v>47.024999999999999</c:v>
                </c:pt>
                <c:pt idx="26529">
                  <c:v>47.026000000000003</c:v>
                </c:pt>
                <c:pt idx="26530">
                  <c:v>47.026000000000003</c:v>
                </c:pt>
                <c:pt idx="26531">
                  <c:v>47.026000000000003</c:v>
                </c:pt>
                <c:pt idx="26532">
                  <c:v>47.026000000000003</c:v>
                </c:pt>
                <c:pt idx="26533">
                  <c:v>47.027000000000001</c:v>
                </c:pt>
                <c:pt idx="26534">
                  <c:v>47.027000000000001</c:v>
                </c:pt>
                <c:pt idx="26535">
                  <c:v>47.027000000000001</c:v>
                </c:pt>
                <c:pt idx="26536">
                  <c:v>47.027999999999999</c:v>
                </c:pt>
                <c:pt idx="26537">
                  <c:v>47.027999999999999</c:v>
                </c:pt>
                <c:pt idx="26538">
                  <c:v>47.027999999999999</c:v>
                </c:pt>
                <c:pt idx="26539">
                  <c:v>47.027999999999999</c:v>
                </c:pt>
                <c:pt idx="26540">
                  <c:v>47.029000000000003</c:v>
                </c:pt>
                <c:pt idx="26541">
                  <c:v>47.029000000000003</c:v>
                </c:pt>
                <c:pt idx="26542">
                  <c:v>47.029000000000003</c:v>
                </c:pt>
                <c:pt idx="26543">
                  <c:v>47.029000000000003</c:v>
                </c:pt>
                <c:pt idx="26544">
                  <c:v>47.03</c:v>
                </c:pt>
                <c:pt idx="26545">
                  <c:v>47.03</c:v>
                </c:pt>
                <c:pt idx="26546">
                  <c:v>47.03</c:v>
                </c:pt>
                <c:pt idx="26547">
                  <c:v>47.030999999999999</c:v>
                </c:pt>
                <c:pt idx="26548">
                  <c:v>47.030999999999999</c:v>
                </c:pt>
                <c:pt idx="26549">
                  <c:v>47.030999999999999</c:v>
                </c:pt>
                <c:pt idx="26550">
                  <c:v>47.030999999999999</c:v>
                </c:pt>
                <c:pt idx="26551">
                  <c:v>47.032000000000004</c:v>
                </c:pt>
                <c:pt idx="26552">
                  <c:v>47.032000000000004</c:v>
                </c:pt>
                <c:pt idx="26553">
                  <c:v>47.032000000000004</c:v>
                </c:pt>
                <c:pt idx="26554">
                  <c:v>47.033000000000001</c:v>
                </c:pt>
                <c:pt idx="26555">
                  <c:v>47.033000000000001</c:v>
                </c:pt>
                <c:pt idx="26556">
                  <c:v>47.033000000000001</c:v>
                </c:pt>
                <c:pt idx="26557">
                  <c:v>47.033000000000001</c:v>
                </c:pt>
                <c:pt idx="26558">
                  <c:v>47.033999999999999</c:v>
                </c:pt>
                <c:pt idx="26559">
                  <c:v>47.033999999999999</c:v>
                </c:pt>
                <c:pt idx="26560">
                  <c:v>47.033999999999999</c:v>
                </c:pt>
                <c:pt idx="26561">
                  <c:v>47.033999999999999</c:v>
                </c:pt>
                <c:pt idx="26562">
                  <c:v>47.035000000000004</c:v>
                </c:pt>
                <c:pt idx="26563">
                  <c:v>47.035000000000004</c:v>
                </c:pt>
                <c:pt idx="26564">
                  <c:v>47.035000000000004</c:v>
                </c:pt>
                <c:pt idx="26565">
                  <c:v>47.036000000000001</c:v>
                </c:pt>
                <c:pt idx="26566">
                  <c:v>47.036000000000001</c:v>
                </c:pt>
                <c:pt idx="26567">
                  <c:v>47.036000000000001</c:v>
                </c:pt>
                <c:pt idx="26568">
                  <c:v>47.036000000000001</c:v>
                </c:pt>
                <c:pt idx="26569">
                  <c:v>47.036999999999999</c:v>
                </c:pt>
                <c:pt idx="26570">
                  <c:v>47.036999999999999</c:v>
                </c:pt>
                <c:pt idx="26571">
                  <c:v>47.036999999999999</c:v>
                </c:pt>
                <c:pt idx="26572">
                  <c:v>47.038000000000004</c:v>
                </c:pt>
                <c:pt idx="26573">
                  <c:v>47.038000000000004</c:v>
                </c:pt>
                <c:pt idx="26574">
                  <c:v>47.038000000000004</c:v>
                </c:pt>
                <c:pt idx="26575">
                  <c:v>47.038000000000004</c:v>
                </c:pt>
                <c:pt idx="26576">
                  <c:v>47.039000000000001</c:v>
                </c:pt>
                <c:pt idx="26577">
                  <c:v>47.039000000000001</c:v>
                </c:pt>
                <c:pt idx="26578">
                  <c:v>47.039000000000001</c:v>
                </c:pt>
                <c:pt idx="26579">
                  <c:v>47.039000000000001</c:v>
                </c:pt>
                <c:pt idx="26580">
                  <c:v>47.04</c:v>
                </c:pt>
                <c:pt idx="26581">
                  <c:v>47.04</c:v>
                </c:pt>
                <c:pt idx="26582">
                  <c:v>47.04</c:v>
                </c:pt>
                <c:pt idx="26583">
                  <c:v>47.041000000000004</c:v>
                </c:pt>
                <c:pt idx="26584">
                  <c:v>47.041000000000004</c:v>
                </c:pt>
                <c:pt idx="26585">
                  <c:v>47.041000000000004</c:v>
                </c:pt>
                <c:pt idx="26586">
                  <c:v>47.041000000000004</c:v>
                </c:pt>
                <c:pt idx="26587">
                  <c:v>47.042000000000002</c:v>
                </c:pt>
                <c:pt idx="26588">
                  <c:v>47.042000000000002</c:v>
                </c:pt>
                <c:pt idx="26589">
                  <c:v>47.042000000000002</c:v>
                </c:pt>
                <c:pt idx="26590">
                  <c:v>47.042999999999999</c:v>
                </c:pt>
                <c:pt idx="26591">
                  <c:v>47.042999999999999</c:v>
                </c:pt>
                <c:pt idx="26592">
                  <c:v>47.042999999999999</c:v>
                </c:pt>
                <c:pt idx="26593">
                  <c:v>47.042999999999999</c:v>
                </c:pt>
                <c:pt idx="26594">
                  <c:v>47.044000000000004</c:v>
                </c:pt>
                <c:pt idx="26595">
                  <c:v>47.044000000000004</c:v>
                </c:pt>
                <c:pt idx="26596">
                  <c:v>47.044000000000004</c:v>
                </c:pt>
                <c:pt idx="26597">
                  <c:v>47.044000000000004</c:v>
                </c:pt>
                <c:pt idx="26598">
                  <c:v>47.045000000000002</c:v>
                </c:pt>
                <c:pt idx="26599">
                  <c:v>47.045000000000002</c:v>
                </c:pt>
                <c:pt idx="26600">
                  <c:v>47.045000000000002</c:v>
                </c:pt>
                <c:pt idx="26601">
                  <c:v>47.045999999999999</c:v>
                </c:pt>
                <c:pt idx="26602">
                  <c:v>47.045999999999999</c:v>
                </c:pt>
                <c:pt idx="26603">
                  <c:v>47.045999999999999</c:v>
                </c:pt>
                <c:pt idx="26604">
                  <c:v>47.045999999999999</c:v>
                </c:pt>
                <c:pt idx="26605">
                  <c:v>47.047000000000004</c:v>
                </c:pt>
                <c:pt idx="26606">
                  <c:v>47.047000000000004</c:v>
                </c:pt>
                <c:pt idx="26607">
                  <c:v>47.047000000000004</c:v>
                </c:pt>
                <c:pt idx="26608">
                  <c:v>47.048000000000002</c:v>
                </c:pt>
                <c:pt idx="26609">
                  <c:v>47.048000000000002</c:v>
                </c:pt>
                <c:pt idx="26610">
                  <c:v>47.048000000000002</c:v>
                </c:pt>
                <c:pt idx="26611">
                  <c:v>47.048000000000002</c:v>
                </c:pt>
                <c:pt idx="26612">
                  <c:v>47.048999999999999</c:v>
                </c:pt>
                <c:pt idx="26613">
                  <c:v>47.048999999999999</c:v>
                </c:pt>
                <c:pt idx="26614">
                  <c:v>47.048999999999999</c:v>
                </c:pt>
                <c:pt idx="26615">
                  <c:v>47.048999999999999</c:v>
                </c:pt>
                <c:pt idx="26616">
                  <c:v>47.050000000000004</c:v>
                </c:pt>
                <c:pt idx="26617">
                  <c:v>47.050000000000004</c:v>
                </c:pt>
                <c:pt idx="26618">
                  <c:v>47.050000000000004</c:v>
                </c:pt>
                <c:pt idx="26619">
                  <c:v>47.051000000000002</c:v>
                </c:pt>
                <c:pt idx="26620">
                  <c:v>47.051000000000002</c:v>
                </c:pt>
                <c:pt idx="26621">
                  <c:v>47.051000000000002</c:v>
                </c:pt>
                <c:pt idx="26622">
                  <c:v>47.051000000000002</c:v>
                </c:pt>
                <c:pt idx="26623">
                  <c:v>47.052</c:v>
                </c:pt>
                <c:pt idx="26624">
                  <c:v>47.052</c:v>
                </c:pt>
                <c:pt idx="26625">
                  <c:v>47.052</c:v>
                </c:pt>
                <c:pt idx="26626">
                  <c:v>47.053000000000004</c:v>
                </c:pt>
                <c:pt idx="26627">
                  <c:v>47.053000000000004</c:v>
                </c:pt>
                <c:pt idx="26628">
                  <c:v>47.053000000000004</c:v>
                </c:pt>
                <c:pt idx="26629">
                  <c:v>47.053000000000004</c:v>
                </c:pt>
                <c:pt idx="26630">
                  <c:v>47.054000000000002</c:v>
                </c:pt>
                <c:pt idx="26631">
                  <c:v>47.054000000000002</c:v>
                </c:pt>
                <c:pt idx="26632">
                  <c:v>47.054000000000002</c:v>
                </c:pt>
                <c:pt idx="26633">
                  <c:v>47.054000000000002</c:v>
                </c:pt>
                <c:pt idx="26634">
                  <c:v>47.055</c:v>
                </c:pt>
                <c:pt idx="26635">
                  <c:v>47.055</c:v>
                </c:pt>
                <c:pt idx="26636">
                  <c:v>47.055</c:v>
                </c:pt>
                <c:pt idx="26637">
                  <c:v>47.056000000000004</c:v>
                </c:pt>
                <c:pt idx="26638">
                  <c:v>47.056000000000004</c:v>
                </c:pt>
                <c:pt idx="26639">
                  <c:v>47.056000000000004</c:v>
                </c:pt>
                <c:pt idx="26640">
                  <c:v>47.056000000000004</c:v>
                </c:pt>
                <c:pt idx="26641">
                  <c:v>47.057000000000002</c:v>
                </c:pt>
                <c:pt idx="26642">
                  <c:v>47.057000000000002</c:v>
                </c:pt>
                <c:pt idx="26643">
                  <c:v>47.057000000000002</c:v>
                </c:pt>
                <c:pt idx="26644">
                  <c:v>47.058</c:v>
                </c:pt>
                <c:pt idx="26645">
                  <c:v>47.058</c:v>
                </c:pt>
                <c:pt idx="26646">
                  <c:v>47.058</c:v>
                </c:pt>
                <c:pt idx="26647">
                  <c:v>47.058</c:v>
                </c:pt>
                <c:pt idx="26648">
                  <c:v>47.058999999999997</c:v>
                </c:pt>
                <c:pt idx="26649">
                  <c:v>47.058999999999997</c:v>
                </c:pt>
                <c:pt idx="26650">
                  <c:v>47.058999999999997</c:v>
                </c:pt>
                <c:pt idx="26651">
                  <c:v>47.058999999999997</c:v>
                </c:pt>
                <c:pt idx="26652">
                  <c:v>47.06</c:v>
                </c:pt>
                <c:pt idx="26653">
                  <c:v>47.06</c:v>
                </c:pt>
                <c:pt idx="26654">
                  <c:v>47.06</c:v>
                </c:pt>
                <c:pt idx="26655">
                  <c:v>47.061</c:v>
                </c:pt>
                <c:pt idx="26656">
                  <c:v>47.061</c:v>
                </c:pt>
                <c:pt idx="26657">
                  <c:v>47.061</c:v>
                </c:pt>
                <c:pt idx="26658">
                  <c:v>47.061</c:v>
                </c:pt>
                <c:pt idx="26659">
                  <c:v>47.061999999999998</c:v>
                </c:pt>
                <c:pt idx="26660">
                  <c:v>47.061999999999998</c:v>
                </c:pt>
                <c:pt idx="26661">
                  <c:v>47.061999999999998</c:v>
                </c:pt>
                <c:pt idx="26662">
                  <c:v>47.063000000000002</c:v>
                </c:pt>
                <c:pt idx="26663">
                  <c:v>47.063000000000002</c:v>
                </c:pt>
                <c:pt idx="26664">
                  <c:v>47.063000000000002</c:v>
                </c:pt>
                <c:pt idx="26665">
                  <c:v>47.063000000000002</c:v>
                </c:pt>
                <c:pt idx="26666">
                  <c:v>47.064</c:v>
                </c:pt>
                <c:pt idx="26667">
                  <c:v>47.064</c:v>
                </c:pt>
                <c:pt idx="26668">
                  <c:v>47.064</c:v>
                </c:pt>
                <c:pt idx="26669">
                  <c:v>47.064</c:v>
                </c:pt>
                <c:pt idx="26670">
                  <c:v>47.064999999999998</c:v>
                </c:pt>
                <c:pt idx="26671">
                  <c:v>47.064999999999998</c:v>
                </c:pt>
                <c:pt idx="26672">
                  <c:v>47.064999999999998</c:v>
                </c:pt>
                <c:pt idx="26673">
                  <c:v>47.066000000000003</c:v>
                </c:pt>
                <c:pt idx="26674">
                  <c:v>47.066000000000003</c:v>
                </c:pt>
                <c:pt idx="26675">
                  <c:v>47.066000000000003</c:v>
                </c:pt>
                <c:pt idx="26676">
                  <c:v>47.066000000000003</c:v>
                </c:pt>
                <c:pt idx="26677">
                  <c:v>47.067</c:v>
                </c:pt>
                <c:pt idx="26678">
                  <c:v>47.067</c:v>
                </c:pt>
                <c:pt idx="26679">
                  <c:v>47.067</c:v>
                </c:pt>
                <c:pt idx="26680">
                  <c:v>47.067999999999998</c:v>
                </c:pt>
                <c:pt idx="26681">
                  <c:v>47.067999999999998</c:v>
                </c:pt>
                <c:pt idx="26682">
                  <c:v>47.067999999999998</c:v>
                </c:pt>
                <c:pt idx="26683">
                  <c:v>47.067999999999998</c:v>
                </c:pt>
                <c:pt idx="26684">
                  <c:v>47.069000000000003</c:v>
                </c:pt>
                <c:pt idx="26685">
                  <c:v>47.069000000000003</c:v>
                </c:pt>
                <c:pt idx="26686">
                  <c:v>47.069000000000003</c:v>
                </c:pt>
                <c:pt idx="26687">
                  <c:v>47.07</c:v>
                </c:pt>
                <c:pt idx="26688">
                  <c:v>47.070999999999998</c:v>
                </c:pt>
                <c:pt idx="26689">
                  <c:v>47.073999999999998</c:v>
                </c:pt>
                <c:pt idx="26690">
                  <c:v>47.078000000000003</c:v>
                </c:pt>
                <c:pt idx="26691">
                  <c:v>47.081000000000003</c:v>
                </c:pt>
                <c:pt idx="26692">
                  <c:v>47.084000000000003</c:v>
                </c:pt>
                <c:pt idx="26693">
                  <c:v>47.087000000000003</c:v>
                </c:pt>
                <c:pt idx="26694">
                  <c:v>47.09</c:v>
                </c:pt>
                <c:pt idx="26695">
                  <c:v>47.094000000000001</c:v>
                </c:pt>
                <c:pt idx="26696">
                  <c:v>47.097000000000001</c:v>
                </c:pt>
                <c:pt idx="26697">
                  <c:v>47.1</c:v>
                </c:pt>
                <c:pt idx="26698">
                  <c:v>47.103000000000002</c:v>
                </c:pt>
                <c:pt idx="26699">
                  <c:v>47.106999999999999</c:v>
                </c:pt>
                <c:pt idx="26700">
                  <c:v>47.11</c:v>
                </c:pt>
                <c:pt idx="26701">
                  <c:v>47.113</c:v>
                </c:pt>
                <c:pt idx="26702">
                  <c:v>47.116</c:v>
                </c:pt>
                <c:pt idx="26703">
                  <c:v>47.12</c:v>
                </c:pt>
                <c:pt idx="26704">
                  <c:v>47.122999999999998</c:v>
                </c:pt>
                <c:pt idx="26705">
                  <c:v>47.125999999999998</c:v>
                </c:pt>
                <c:pt idx="26706">
                  <c:v>47.13</c:v>
                </c:pt>
                <c:pt idx="26707">
                  <c:v>47.133000000000003</c:v>
                </c:pt>
                <c:pt idx="26708">
                  <c:v>47.137</c:v>
                </c:pt>
                <c:pt idx="26709">
                  <c:v>47.14</c:v>
                </c:pt>
                <c:pt idx="26710">
                  <c:v>47.143000000000001</c:v>
                </c:pt>
                <c:pt idx="26711">
                  <c:v>47.146999999999998</c:v>
                </c:pt>
                <c:pt idx="26712">
                  <c:v>47.15</c:v>
                </c:pt>
                <c:pt idx="26713">
                  <c:v>47.154000000000003</c:v>
                </c:pt>
                <c:pt idx="26714">
                  <c:v>47.157000000000004</c:v>
                </c:pt>
                <c:pt idx="26715">
                  <c:v>47.161000000000001</c:v>
                </c:pt>
                <c:pt idx="26716">
                  <c:v>47.164000000000001</c:v>
                </c:pt>
                <c:pt idx="26717">
                  <c:v>47.167999999999999</c:v>
                </c:pt>
                <c:pt idx="26718">
                  <c:v>47.170999999999999</c:v>
                </c:pt>
                <c:pt idx="26719">
                  <c:v>47.175000000000004</c:v>
                </c:pt>
                <c:pt idx="26720">
                  <c:v>47.178000000000004</c:v>
                </c:pt>
                <c:pt idx="26721">
                  <c:v>47.182000000000002</c:v>
                </c:pt>
                <c:pt idx="26722">
                  <c:v>47.186</c:v>
                </c:pt>
                <c:pt idx="26723">
                  <c:v>47.189</c:v>
                </c:pt>
                <c:pt idx="26724">
                  <c:v>47.192999999999998</c:v>
                </c:pt>
                <c:pt idx="26725">
                  <c:v>47.195999999999998</c:v>
                </c:pt>
                <c:pt idx="26726">
                  <c:v>47.2</c:v>
                </c:pt>
                <c:pt idx="26727">
                  <c:v>47.204000000000001</c:v>
                </c:pt>
                <c:pt idx="26728">
                  <c:v>47.207000000000001</c:v>
                </c:pt>
                <c:pt idx="26729">
                  <c:v>47.210999999999999</c:v>
                </c:pt>
                <c:pt idx="26730">
                  <c:v>47.215000000000003</c:v>
                </c:pt>
                <c:pt idx="26731">
                  <c:v>47.219000000000001</c:v>
                </c:pt>
                <c:pt idx="26732">
                  <c:v>47.222999999999999</c:v>
                </c:pt>
                <c:pt idx="26733">
                  <c:v>47.227000000000004</c:v>
                </c:pt>
                <c:pt idx="26734">
                  <c:v>47.231000000000002</c:v>
                </c:pt>
                <c:pt idx="26735">
                  <c:v>47.234999999999999</c:v>
                </c:pt>
                <c:pt idx="26736">
                  <c:v>47.239000000000004</c:v>
                </c:pt>
                <c:pt idx="26737">
                  <c:v>47.242000000000004</c:v>
                </c:pt>
                <c:pt idx="26738">
                  <c:v>47.246000000000002</c:v>
                </c:pt>
                <c:pt idx="26739">
                  <c:v>47.25</c:v>
                </c:pt>
                <c:pt idx="26740">
                  <c:v>47.253999999999998</c:v>
                </c:pt>
                <c:pt idx="26741">
                  <c:v>47.258000000000003</c:v>
                </c:pt>
                <c:pt idx="26742">
                  <c:v>47.262</c:v>
                </c:pt>
                <c:pt idx="26743">
                  <c:v>47.265999999999998</c:v>
                </c:pt>
                <c:pt idx="26744">
                  <c:v>47.268999999999998</c:v>
                </c:pt>
                <c:pt idx="26745">
                  <c:v>47.273000000000003</c:v>
                </c:pt>
                <c:pt idx="26746">
                  <c:v>47.277000000000001</c:v>
                </c:pt>
                <c:pt idx="26747">
                  <c:v>47.280999999999999</c:v>
                </c:pt>
                <c:pt idx="26748">
                  <c:v>47.285000000000004</c:v>
                </c:pt>
                <c:pt idx="26749">
                  <c:v>47.289000000000001</c:v>
                </c:pt>
                <c:pt idx="26750">
                  <c:v>47.292999999999999</c:v>
                </c:pt>
                <c:pt idx="26751">
                  <c:v>47.297000000000004</c:v>
                </c:pt>
                <c:pt idx="26752">
                  <c:v>47.301000000000002</c:v>
                </c:pt>
                <c:pt idx="26753">
                  <c:v>47.305</c:v>
                </c:pt>
                <c:pt idx="26754">
                  <c:v>47.308</c:v>
                </c:pt>
                <c:pt idx="26755">
                  <c:v>47.311999999999998</c:v>
                </c:pt>
                <c:pt idx="26756">
                  <c:v>47.316000000000003</c:v>
                </c:pt>
                <c:pt idx="26757">
                  <c:v>47.32</c:v>
                </c:pt>
                <c:pt idx="26758">
                  <c:v>47.323999999999998</c:v>
                </c:pt>
                <c:pt idx="26759">
                  <c:v>47.328000000000003</c:v>
                </c:pt>
                <c:pt idx="26760">
                  <c:v>47.332000000000001</c:v>
                </c:pt>
                <c:pt idx="26761">
                  <c:v>47.335999999999999</c:v>
                </c:pt>
                <c:pt idx="26762">
                  <c:v>47.34</c:v>
                </c:pt>
                <c:pt idx="26763">
                  <c:v>47.344000000000001</c:v>
                </c:pt>
                <c:pt idx="26764">
                  <c:v>47.347999999999999</c:v>
                </c:pt>
                <c:pt idx="26765">
                  <c:v>47.352000000000004</c:v>
                </c:pt>
                <c:pt idx="26766">
                  <c:v>47.356000000000002</c:v>
                </c:pt>
                <c:pt idx="26767">
                  <c:v>47.359000000000002</c:v>
                </c:pt>
                <c:pt idx="26768">
                  <c:v>47.363</c:v>
                </c:pt>
                <c:pt idx="26769">
                  <c:v>47.367000000000004</c:v>
                </c:pt>
                <c:pt idx="26770">
                  <c:v>47.371000000000002</c:v>
                </c:pt>
                <c:pt idx="26771">
                  <c:v>47.375</c:v>
                </c:pt>
                <c:pt idx="26772">
                  <c:v>47.378999999999998</c:v>
                </c:pt>
                <c:pt idx="26773">
                  <c:v>47.383000000000003</c:v>
                </c:pt>
                <c:pt idx="26774">
                  <c:v>47.387</c:v>
                </c:pt>
                <c:pt idx="26775">
                  <c:v>47.390999999999998</c:v>
                </c:pt>
                <c:pt idx="26776">
                  <c:v>47.395000000000003</c:v>
                </c:pt>
                <c:pt idx="26777">
                  <c:v>47.399000000000001</c:v>
                </c:pt>
                <c:pt idx="26778">
                  <c:v>47.402999999999999</c:v>
                </c:pt>
                <c:pt idx="26779">
                  <c:v>47.408000000000001</c:v>
                </c:pt>
                <c:pt idx="26780">
                  <c:v>47.411999999999999</c:v>
                </c:pt>
                <c:pt idx="26781">
                  <c:v>47.416000000000004</c:v>
                </c:pt>
                <c:pt idx="26782">
                  <c:v>47.42</c:v>
                </c:pt>
                <c:pt idx="26783">
                  <c:v>47.425000000000004</c:v>
                </c:pt>
                <c:pt idx="26784">
                  <c:v>47.429000000000002</c:v>
                </c:pt>
                <c:pt idx="26785">
                  <c:v>47.433</c:v>
                </c:pt>
                <c:pt idx="26786">
                  <c:v>47.436999999999998</c:v>
                </c:pt>
                <c:pt idx="26787">
                  <c:v>47.441000000000003</c:v>
                </c:pt>
                <c:pt idx="26788">
                  <c:v>47.445999999999998</c:v>
                </c:pt>
                <c:pt idx="26789">
                  <c:v>47.45</c:v>
                </c:pt>
                <c:pt idx="26790">
                  <c:v>47.454000000000001</c:v>
                </c:pt>
                <c:pt idx="26791">
                  <c:v>47.457999999999998</c:v>
                </c:pt>
                <c:pt idx="26792">
                  <c:v>47.462000000000003</c:v>
                </c:pt>
                <c:pt idx="26793">
                  <c:v>47.466999999999999</c:v>
                </c:pt>
                <c:pt idx="26794">
                  <c:v>47.471000000000004</c:v>
                </c:pt>
                <c:pt idx="26795">
                  <c:v>47.475000000000001</c:v>
                </c:pt>
                <c:pt idx="26796">
                  <c:v>47.478999999999999</c:v>
                </c:pt>
                <c:pt idx="26797">
                  <c:v>47.483000000000004</c:v>
                </c:pt>
                <c:pt idx="26798">
                  <c:v>47.487000000000002</c:v>
                </c:pt>
                <c:pt idx="26799">
                  <c:v>47.491</c:v>
                </c:pt>
                <c:pt idx="26800">
                  <c:v>47.494999999999997</c:v>
                </c:pt>
                <c:pt idx="26801">
                  <c:v>47.5</c:v>
                </c:pt>
                <c:pt idx="26802">
                  <c:v>47.503999999999998</c:v>
                </c:pt>
                <c:pt idx="26803">
                  <c:v>47.508000000000003</c:v>
                </c:pt>
                <c:pt idx="26804">
                  <c:v>47.512</c:v>
                </c:pt>
                <c:pt idx="26805">
                  <c:v>47.515999999999998</c:v>
                </c:pt>
                <c:pt idx="26806">
                  <c:v>47.52</c:v>
                </c:pt>
                <c:pt idx="26807">
                  <c:v>47.524000000000001</c:v>
                </c:pt>
                <c:pt idx="26808">
                  <c:v>47.527999999999999</c:v>
                </c:pt>
                <c:pt idx="26809">
                  <c:v>47.532000000000004</c:v>
                </c:pt>
                <c:pt idx="26810">
                  <c:v>47.536000000000001</c:v>
                </c:pt>
                <c:pt idx="26811">
                  <c:v>47.54</c:v>
                </c:pt>
                <c:pt idx="26812">
                  <c:v>47.544000000000004</c:v>
                </c:pt>
                <c:pt idx="26813">
                  <c:v>47.548000000000002</c:v>
                </c:pt>
                <c:pt idx="26814">
                  <c:v>47.552</c:v>
                </c:pt>
                <c:pt idx="26815">
                  <c:v>47.556000000000004</c:v>
                </c:pt>
                <c:pt idx="26816">
                  <c:v>47.56</c:v>
                </c:pt>
                <c:pt idx="26817">
                  <c:v>47.564</c:v>
                </c:pt>
                <c:pt idx="26818">
                  <c:v>47.567999999999998</c:v>
                </c:pt>
                <c:pt idx="26819">
                  <c:v>47.572000000000003</c:v>
                </c:pt>
                <c:pt idx="26820">
                  <c:v>47.576000000000001</c:v>
                </c:pt>
                <c:pt idx="26821">
                  <c:v>47.58</c:v>
                </c:pt>
                <c:pt idx="26822">
                  <c:v>47.584000000000003</c:v>
                </c:pt>
                <c:pt idx="26823">
                  <c:v>47.588000000000001</c:v>
                </c:pt>
                <c:pt idx="26824">
                  <c:v>47.591999999999999</c:v>
                </c:pt>
                <c:pt idx="26825">
                  <c:v>47.596000000000004</c:v>
                </c:pt>
                <c:pt idx="26826">
                  <c:v>47.6</c:v>
                </c:pt>
                <c:pt idx="26827">
                  <c:v>47.603999999999999</c:v>
                </c:pt>
                <c:pt idx="26828">
                  <c:v>47.608000000000004</c:v>
                </c:pt>
                <c:pt idx="26829">
                  <c:v>47.612000000000002</c:v>
                </c:pt>
                <c:pt idx="26830">
                  <c:v>47.616</c:v>
                </c:pt>
                <c:pt idx="26831">
                  <c:v>47.62</c:v>
                </c:pt>
                <c:pt idx="26832">
                  <c:v>47.622999999999998</c:v>
                </c:pt>
                <c:pt idx="26833">
                  <c:v>47.627000000000002</c:v>
                </c:pt>
                <c:pt idx="26834">
                  <c:v>47.631</c:v>
                </c:pt>
                <c:pt idx="26835">
                  <c:v>47.634999999999998</c:v>
                </c:pt>
                <c:pt idx="26836">
                  <c:v>47.639000000000003</c:v>
                </c:pt>
                <c:pt idx="26837">
                  <c:v>47.643000000000001</c:v>
                </c:pt>
                <c:pt idx="26838">
                  <c:v>47.646999999999998</c:v>
                </c:pt>
                <c:pt idx="26839">
                  <c:v>47.651000000000003</c:v>
                </c:pt>
                <c:pt idx="26840">
                  <c:v>47.654000000000003</c:v>
                </c:pt>
                <c:pt idx="26841">
                  <c:v>47.658000000000001</c:v>
                </c:pt>
                <c:pt idx="26842">
                  <c:v>47.661999999999999</c:v>
                </c:pt>
                <c:pt idx="26843">
                  <c:v>47.666000000000004</c:v>
                </c:pt>
                <c:pt idx="26844">
                  <c:v>47.67</c:v>
                </c:pt>
                <c:pt idx="26845">
                  <c:v>47.673999999999999</c:v>
                </c:pt>
                <c:pt idx="26846">
                  <c:v>47.677</c:v>
                </c:pt>
                <c:pt idx="26847">
                  <c:v>47.681000000000004</c:v>
                </c:pt>
                <c:pt idx="26848">
                  <c:v>47.685000000000002</c:v>
                </c:pt>
                <c:pt idx="26849">
                  <c:v>47.689</c:v>
                </c:pt>
                <c:pt idx="26850">
                  <c:v>47.692999999999998</c:v>
                </c:pt>
                <c:pt idx="26851">
                  <c:v>47.695999999999998</c:v>
                </c:pt>
                <c:pt idx="26852">
                  <c:v>47.7</c:v>
                </c:pt>
                <c:pt idx="26853">
                  <c:v>47.704000000000001</c:v>
                </c:pt>
                <c:pt idx="26854">
                  <c:v>47.707999999999998</c:v>
                </c:pt>
                <c:pt idx="26855">
                  <c:v>47.712000000000003</c:v>
                </c:pt>
                <c:pt idx="26856">
                  <c:v>47.715000000000003</c:v>
                </c:pt>
                <c:pt idx="26857">
                  <c:v>47.719000000000001</c:v>
                </c:pt>
                <c:pt idx="26858">
                  <c:v>47.722999999999999</c:v>
                </c:pt>
                <c:pt idx="26859">
                  <c:v>47.727000000000004</c:v>
                </c:pt>
                <c:pt idx="26860">
                  <c:v>47.731000000000002</c:v>
                </c:pt>
                <c:pt idx="26861">
                  <c:v>47.734000000000002</c:v>
                </c:pt>
                <c:pt idx="26862">
                  <c:v>47.738</c:v>
                </c:pt>
                <c:pt idx="26863">
                  <c:v>47.742000000000004</c:v>
                </c:pt>
                <c:pt idx="26864">
                  <c:v>47.746000000000002</c:v>
                </c:pt>
                <c:pt idx="26865">
                  <c:v>47.749000000000002</c:v>
                </c:pt>
                <c:pt idx="26866">
                  <c:v>47.753</c:v>
                </c:pt>
                <c:pt idx="26867">
                  <c:v>47.756999999999998</c:v>
                </c:pt>
                <c:pt idx="26868">
                  <c:v>47.761000000000003</c:v>
                </c:pt>
                <c:pt idx="26869">
                  <c:v>47.764000000000003</c:v>
                </c:pt>
                <c:pt idx="26870">
                  <c:v>47.768000000000001</c:v>
                </c:pt>
                <c:pt idx="26871">
                  <c:v>47.771999999999998</c:v>
                </c:pt>
                <c:pt idx="26872">
                  <c:v>47.774999999999999</c:v>
                </c:pt>
                <c:pt idx="26873">
                  <c:v>47.779000000000003</c:v>
                </c:pt>
                <c:pt idx="26874">
                  <c:v>47.783000000000001</c:v>
                </c:pt>
                <c:pt idx="26875">
                  <c:v>47.786000000000001</c:v>
                </c:pt>
                <c:pt idx="26876">
                  <c:v>47.79</c:v>
                </c:pt>
                <c:pt idx="26877">
                  <c:v>47.794000000000004</c:v>
                </c:pt>
                <c:pt idx="26878">
                  <c:v>47.797000000000004</c:v>
                </c:pt>
                <c:pt idx="26879">
                  <c:v>47.801000000000002</c:v>
                </c:pt>
                <c:pt idx="26880">
                  <c:v>47.805</c:v>
                </c:pt>
                <c:pt idx="26881">
                  <c:v>47.808</c:v>
                </c:pt>
                <c:pt idx="26882">
                  <c:v>47.811999999999998</c:v>
                </c:pt>
                <c:pt idx="26883">
                  <c:v>47.814999999999998</c:v>
                </c:pt>
                <c:pt idx="26884">
                  <c:v>47.819000000000003</c:v>
                </c:pt>
                <c:pt idx="26885">
                  <c:v>47.823</c:v>
                </c:pt>
                <c:pt idx="26886">
                  <c:v>47.826000000000001</c:v>
                </c:pt>
                <c:pt idx="26887">
                  <c:v>47.83</c:v>
                </c:pt>
                <c:pt idx="26888">
                  <c:v>47.832999999999998</c:v>
                </c:pt>
                <c:pt idx="26889">
                  <c:v>47.837000000000003</c:v>
                </c:pt>
                <c:pt idx="26890">
                  <c:v>47.84</c:v>
                </c:pt>
                <c:pt idx="26891">
                  <c:v>47.844000000000001</c:v>
                </c:pt>
                <c:pt idx="26892">
                  <c:v>47.847999999999999</c:v>
                </c:pt>
                <c:pt idx="26893">
                  <c:v>47.850999999999999</c:v>
                </c:pt>
                <c:pt idx="26894">
                  <c:v>47.855000000000004</c:v>
                </c:pt>
                <c:pt idx="26895">
                  <c:v>47.858000000000004</c:v>
                </c:pt>
                <c:pt idx="26896">
                  <c:v>47.862000000000002</c:v>
                </c:pt>
                <c:pt idx="26897">
                  <c:v>47.865000000000002</c:v>
                </c:pt>
                <c:pt idx="26898">
                  <c:v>47.868000000000002</c:v>
                </c:pt>
                <c:pt idx="26899">
                  <c:v>47.872</c:v>
                </c:pt>
                <c:pt idx="26900">
                  <c:v>47.875</c:v>
                </c:pt>
                <c:pt idx="26901">
                  <c:v>47.878</c:v>
                </c:pt>
                <c:pt idx="26902">
                  <c:v>47.881999999999998</c:v>
                </c:pt>
                <c:pt idx="26903">
                  <c:v>47.884999999999998</c:v>
                </c:pt>
                <c:pt idx="26904">
                  <c:v>47.889000000000003</c:v>
                </c:pt>
                <c:pt idx="26905">
                  <c:v>47.892000000000003</c:v>
                </c:pt>
                <c:pt idx="26906">
                  <c:v>47.895000000000003</c:v>
                </c:pt>
                <c:pt idx="26907">
                  <c:v>47.899000000000001</c:v>
                </c:pt>
                <c:pt idx="26908">
                  <c:v>47.902000000000001</c:v>
                </c:pt>
                <c:pt idx="26909">
                  <c:v>47.905000000000001</c:v>
                </c:pt>
                <c:pt idx="26910">
                  <c:v>47.908999999999999</c:v>
                </c:pt>
                <c:pt idx="26911">
                  <c:v>47.911999999999999</c:v>
                </c:pt>
                <c:pt idx="26912">
                  <c:v>47.914999999999999</c:v>
                </c:pt>
                <c:pt idx="26913">
                  <c:v>47.919000000000004</c:v>
                </c:pt>
                <c:pt idx="26914">
                  <c:v>47.922000000000004</c:v>
                </c:pt>
                <c:pt idx="26915">
                  <c:v>47.925000000000004</c:v>
                </c:pt>
                <c:pt idx="26916">
                  <c:v>47.929000000000002</c:v>
                </c:pt>
                <c:pt idx="26917">
                  <c:v>47.932000000000002</c:v>
                </c:pt>
                <c:pt idx="26918">
                  <c:v>47.935000000000002</c:v>
                </c:pt>
                <c:pt idx="26919">
                  <c:v>47.939</c:v>
                </c:pt>
                <c:pt idx="26920">
                  <c:v>47.942</c:v>
                </c:pt>
                <c:pt idx="26921">
                  <c:v>47.945</c:v>
                </c:pt>
                <c:pt idx="26922">
                  <c:v>47.948999999999998</c:v>
                </c:pt>
                <c:pt idx="26923">
                  <c:v>47.951999999999998</c:v>
                </c:pt>
                <c:pt idx="26924">
                  <c:v>47.954999999999998</c:v>
                </c:pt>
                <c:pt idx="26925">
                  <c:v>47.959000000000003</c:v>
                </c:pt>
                <c:pt idx="26926">
                  <c:v>47.962000000000003</c:v>
                </c:pt>
                <c:pt idx="26927">
                  <c:v>47.965000000000003</c:v>
                </c:pt>
                <c:pt idx="26928">
                  <c:v>47.969000000000001</c:v>
                </c:pt>
                <c:pt idx="26929">
                  <c:v>47.972000000000001</c:v>
                </c:pt>
                <c:pt idx="26930">
                  <c:v>47.975000000000001</c:v>
                </c:pt>
                <c:pt idx="26931">
                  <c:v>47.978999999999999</c:v>
                </c:pt>
                <c:pt idx="26932">
                  <c:v>47.981999999999999</c:v>
                </c:pt>
                <c:pt idx="26933">
                  <c:v>47.984999999999999</c:v>
                </c:pt>
                <c:pt idx="26934">
                  <c:v>47.989000000000004</c:v>
                </c:pt>
                <c:pt idx="26935">
                  <c:v>47.992000000000004</c:v>
                </c:pt>
                <c:pt idx="26936">
                  <c:v>47.996000000000002</c:v>
                </c:pt>
                <c:pt idx="26937">
                  <c:v>47.999000000000002</c:v>
                </c:pt>
                <c:pt idx="26938">
                  <c:v>48.002000000000002</c:v>
                </c:pt>
                <c:pt idx="26939">
                  <c:v>48.006</c:v>
                </c:pt>
                <c:pt idx="26940">
                  <c:v>48.009</c:v>
                </c:pt>
                <c:pt idx="26941">
                  <c:v>48.012</c:v>
                </c:pt>
                <c:pt idx="26942">
                  <c:v>48.015999999999998</c:v>
                </c:pt>
                <c:pt idx="26943">
                  <c:v>48.018999999999998</c:v>
                </c:pt>
                <c:pt idx="26944">
                  <c:v>48.023000000000003</c:v>
                </c:pt>
                <c:pt idx="26945">
                  <c:v>48.026000000000003</c:v>
                </c:pt>
                <c:pt idx="26946">
                  <c:v>48.029000000000003</c:v>
                </c:pt>
                <c:pt idx="26947">
                  <c:v>48.033000000000001</c:v>
                </c:pt>
                <c:pt idx="26948">
                  <c:v>48.036000000000001</c:v>
                </c:pt>
                <c:pt idx="26949">
                  <c:v>48.04</c:v>
                </c:pt>
                <c:pt idx="26950">
                  <c:v>48.042999999999999</c:v>
                </c:pt>
                <c:pt idx="26951">
                  <c:v>48.047000000000004</c:v>
                </c:pt>
                <c:pt idx="26952">
                  <c:v>48.050000000000004</c:v>
                </c:pt>
                <c:pt idx="26953">
                  <c:v>48.053000000000004</c:v>
                </c:pt>
                <c:pt idx="26954">
                  <c:v>48.057000000000002</c:v>
                </c:pt>
                <c:pt idx="26955">
                  <c:v>48.06</c:v>
                </c:pt>
                <c:pt idx="26956">
                  <c:v>48.064</c:v>
                </c:pt>
                <c:pt idx="26957">
                  <c:v>48.067</c:v>
                </c:pt>
                <c:pt idx="26958">
                  <c:v>48.070999999999998</c:v>
                </c:pt>
                <c:pt idx="26959">
                  <c:v>48.073999999999998</c:v>
                </c:pt>
                <c:pt idx="26960">
                  <c:v>48.078000000000003</c:v>
                </c:pt>
                <c:pt idx="26961">
                  <c:v>48.081000000000003</c:v>
                </c:pt>
                <c:pt idx="26962">
                  <c:v>48.085000000000001</c:v>
                </c:pt>
                <c:pt idx="26963">
                  <c:v>48.088000000000001</c:v>
                </c:pt>
                <c:pt idx="26964">
                  <c:v>48.091999999999999</c:v>
                </c:pt>
                <c:pt idx="26965">
                  <c:v>48.094999999999999</c:v>
                </c:pt>
                <c:pt idx="26966">
                  <c:v>48.099000000000004</c:v>
                </c:pt>
                <c:pt idx="26967">
                  <c:v>48.102000000000004</c:v>
                </c:pt>
                <c:pt idx="26968">
                  <c:v>48.106000000000002</c:v>
                </c:pt>
                <c:pt idx="26969">
                  <c:v>48.109000000000002</c:v>
                </c:pt>
                <c:pt idx="26970">
                  <c:v>48.113</c:v>
                </c:pt>
                <c:pt idx="26971">
                  <c:v>48.116</c:v>
                </c:pt>
                <c:pt idx="26972">
                  <c:v>48.120000000000005</c:v>
                </c:pt>
                <c:pt idx="26973">
                  <c:v>48.122999999999998</c:v>
                </c:pt>
                <c:pt idx="26974">
                  <c:v>48.127000000000002</c:v>
                </c:pt>
                <c:pt idx="26975">
                  <c:v>48.13</c:v>
                </c:pt>
                <c:pt idx="26976">
                  <c:v>48.134</c:v>
                </c:pt>
                <c:pt idx="26977">
                  <c:v>48.137</c:v>
                </c:pt>
                <c:pt idx="26978">
                  <c:v>48.140999999999998</c:v>
                </c:pt>
                <c:pt idx="26979">
                  <c:v>48.143999999999998</c:v>
                </c:pt>
                <c:pt idx="26980">
                  <c:v>48.148000000000003</c:v>
                </c:pt>
                <c:pt idx="26981">
                  <c:v>48.152000000000001</c:v>
                </c:pt>
                <c:pt idx="26982">
                  <c:v>48.155000000000001</c:v>
                </c:pt>
                <c:pt idx="26983">
                  <c:v>48.158999999999999</c:v>
                </c:pt>
                <c:pt idx="26984">
                  <c:v>48.161999999999999</c:v>
                </c:pt>
                <c:pt idx="26985">
                  <c:v>48.166000000000004</c:v>
                </c:pt>
                <c:pt idx="26986">
                  <c:v>48.17</c:v>
                </c:pt>
                <c:pt idx="26987">
                  <c:v>48.173000000000002</c:v>
                </c:pt>
                <c:pt idx="26988">
                  <c:v>48.177</c:v>
                </c:pt>
                <c:pt idx="26989">
                  <c:v>48.18</c:v>
                </c:pt>
                <c:pt idx="26990">
                  <c:v>48.183999999999997</c:v>
                </c:pt>
                <c:pt idx="26991">
                  <c:v>48.188000000000002</c:v>
                </c:pt>
                <c:pt idx="26992">
                  <c:v>48.191000000000003</c:v>
                </c:pt>
                <c:pt idx="26993">
                  <c:v>48.195</c:v>
                </c:pt>
                <c:pt idx="26994">
                  <c:v>48.198999999999998</c:v>
                </c:pt>
                <c:pt idx="26995">
                  <c:v>48.201999999999998</c:v>
                </c:pt>
                <c:pt idx="26996">
                  <c:v>48.206000000000003</c:v>
                </c:pt>
                <c:pt idx="26997">
                  <c:v>48.21</c:v>
                </c:pt>
                <c:pt idx="26998">
                  <c:v>48.213000000000001</c:v>
                </c:pt>
                <c:pt idx="26999">
                  <c:v>48.216999999999999</c:v>
                </c:pt>
                <c:pt idx="27000">
                  <c:v>48.221000000000004</c:v>
                </c:pt>
                <c:pt idx="27001">
                  <c:v>48.224000000000004</c:v>
                </c:pt>
                <c:pt idx="27002">
                  <c:v>48.228000000000002</c:v>
                </c:pt>
                <c:pt idx="27003">
                  <c:v>48.231999999999999</c:v>
                </c:pt>
                <c:pt idx="27004">
                  <c:v>48.234999999999999</c:v>
                </c:pt>
                <c:pt idx="27005">
                  <c:v>48.239000000000004</c:v>
                </c:pt>
                <c:pt idx="27006">
                  <c:v>48.243000000000002</c:v>
                </c:pt>
                <c:pt idx="27007">
                  <c:v>48.247</c:v>
                </c:pt>
                <c:pt idx="27008">
                  <c:v>48.25</c:v>
                </c:pt>
                <c:pt idx="27009">
                  <c:v>48.253999999999998</c:v>
                </c:pt>
                <c:pt idx="27010">
                  <c:v>48.258000000000003</c:v>
                </c:pt>
                <c:pt idx="27011">
                  <c:v>48.262</c:v>
                </c:pt>
                <c:pt idx="27012">
                  <c:v>48.265000000000001</c:v>
                </c:pt>
                <c:pt idx="27013">
                  <c:v>48.268999999999998</c:v>
                </c:pt>
                <c:pt idx="27014">
                  <c:v>48.273000000000003</c:v>
                </c:pt>
                <c:pt idx="27015">
                  <c:v>48.276000000000003</c:v>
                </c:pt>
                <c:pt idx="27016">
                  <c:v>48.28</c:v>
                </c:pt>
                <c:pt idx="27017">
                  <c:v>48.283999999999999</c:v>
                </c:pt>
                <c:pt idx="27018">
                  <c:v>48.288000000000004</c:v>
                </c:pt>
                <c:pt idx="27019">
                  <c:v>48.291000000000004</c:v>
                </c:pt>
                <c:pt idx="27020">
                  <c:v>48.295000000000002</c:v>
                </c:pt>
                <c:pt idx="27021">
                  <c:v>48.298999999999999</c:v>
                </c:pt>
                <c:pt idx="27022">
                  <c:v>48.303000000000004</c:v>
                </c:pt>
                <c:pt idx="27023">
                  <c:v>48.307000000000002</c:v>
                </c:pt>
                <c:pt idx="27024">
                  <c:v>48.31</c:v>
                </c:pt>
                <c:pt idx="27025">
                  <c:v>48.314</c:v>
                </c:pt>
                <c:pt idx="27026">
                  <c:v>48.317999999999998</c:v>
                </c:pt>
                <c:pt idx="27027">
                  <c:v>48.322000000000003</c:v>
                </c:pt>
                <c:pt idx="27028">
                  <c:v>48.325000000000003</c:v>
                </c:pt>
                <c:pt idx="27029">
                  <c:v>48.329000000000001</c:v>
                </c:pt>
                <c:pt idx="27030">
                  <c:v>48.332999999999998</c:v>
                </c:pt>
                <c:pt idx="27031">
                  <c:v>48.337000000000003</c:v>
                </c:pt>
                <c:pt idx="27032">
                  <c:v>48.34</c:v>
                </c:pt>
                <c:pt idx="27033">
                  <c:v>48.344000000000001</c:v>
                </c:pt>
                <c:pt idx="27034">
                  <c:v>48.347999999999999</c:v>
                </c:pt>
                <c:pt idx="27035">
                  <c:v>48.352000000000004</c:v>
                </c:pt>
                <c:pt idx="27036">
                  <c:v>48.356000000000002</c:v>
                </c:pt>
                <c:pt idx="27037">
                  <c:v>48.359000000000002</c:v>
                </c:pt>
                <c:pt idx="27038">
                  <c:v>48.363</c:v>
                </c:pt>
                <c:pt idx="27039">
                  <c:v>48.367000000000004</c:v>
                </c:pt>
                <c:pt idx="27040">
                  <c:v>48.371000000000002</c:v>
                </c:pt>
                <c:pt idx="27041">
                  <c:v>48.375</c:v>
                </c:pt>
                <c:pt idx="27042">
                  <c:v>48.378999999999998</c:v>
                </c:pt>
                <c:pt idx="27043">
                  <c:v>48.381999999999998</c:v>
                </c:pt>
                <c:pt idx="27044">
                  <c:v>48.386000000000003</c:v>
                </c:pt>
                <c:pt idx="27045">
                  <c:v>48.39</c:v>
                </c:pt>
                <c:pt idx="27046">
                  <c:v>48.393999999999998</c:v>
                </c:pt>
                <c:pt idx="27047">
                  <c:v>48.398000000000003</c:v>
                </c:pt>
                <c:pt idx="27048">
                  <c:v>48.401000000000003</c:v>
                </c:pt>
                <c:pt idx="27049">
                  <c:v>48.405000000000001</c:v>
                </c:pt>
                <c:pt idx="27050">
                  <c:v>48.408999999999999</c:v>
                </c:pt>
                <c:pt idx="27051">
                  <c:v>48.413000000000004</c:v>
                </c:pt>
                <c:pt idx="27052">
                  <c:v>48.417000000000002</c:v>
                </c:pt>
                <c:pt idx="27053">
                  <c:v>48.420999999999999</c:v>
                </c:pt>
                <c:pt idx="27054">
                  <c:v>48.423999999999999</c:v>
                </c:pt>
                <c:pt idx="27055">
                  <c:v>48.428000000000004</c:v>
                </c:pt>
                <c:pt idx="27056">
                  <c:v>48.432000000000002</c:v>
                </c:pt>
                <c:pt idx="27057">
                  <c:v>48.436</c:v>
                </c:pt>
                <c:pt idx="27058">
                  <c:v>48.44</c:v>
                </c:pt>
                <c:pt idx="27059">
                  <c:v>48.442999999999998</c:v>
                </c:pt>
                <c:pt idx="27060">
                  <c:v>48.447000000000003</c:v>
                </c:pt>
                <c:pt idx="27061">
                  <c:v>48.451000000000001</c:v>
                </c:pt>
                <c:pt idx="27062">
                  <c:v>48.454999999999998</c:v>
                </c:pt>
                <c:pt idx="27063">
                  <c:v>48.459000000000003</c:v>
                </c:pt>
                <c:pt idx="27064">
                  <c:v>48.463000000000001</c:v>
                </c:pt>
                <c:pt idx="27065">
                  <c:v>48.466000000000001</c:v>
                </c:pt>
                <c:pt idx="27066">
                  <c:v>48.47</c:v>
                </c:pt>
                <c:pt idx="27067">
                  <c:v>48.474000000000004</c:v>
                </c:pt>
                <c:pt idx="27068">
                  <c:v>48.478000000000002</c:v>
                </c:pt>
                <c:pt idx="27069">
                  <c:v>48.481999999999999</c:v>
                </c:pt>
                <c:pt idx="27070">
                  <c:v>48.484999999999999</c:v>
                </c:pt>
                <c:pt idx="27071">
                  <c:v>48.489000000000004</c:v>
                </c:pt>
                <c:pt idx="27072">
                  <c:v>48.493000000000002</c:v>
                </c:pt>
                <c:pt idx="27073">
                  <c:v>48.497</c:v>
                </c:pt>
                <c:pt idx="27074">
                  <c:v>48.500999999999998</c:v>
                </c:pt>
                <c:pt idx="27075">
                  <c:v>48.503999999999998</c:v>
                </c:pt>
                <c:pt idx="27076">
                  <c:v>48.508000000000003</c:v>
                </c:pt>
                <c:pt idx="27077">
                  <c:v>48.512</c:v>
                </c:pt>
                <c:pt idx="27078">
                  <c:v>48.515999999999998</c:v>
                </c:pt>
                <c:pt idx="27079">
                  <c:v>48.52</c:v>
                </c:pt>
                <c:pt idx="27080">
                  <c:v>48.524000000000001</c:v>
                </c:pt>
                <c:pt idx="27081">
                  <c:v>48.527000000000001</c:v>
                </c:pt>
                <c:pt idx="27082">
                  <c:v>48.530999999999999</c:v>
                </c:pt>
                <c:pt idx="27083">
                  <c:v>48.535000000000004</c:v>
                </c:pt>
                <c:pt idx="27084">
                  <c:v>48.539000000000001</c:v>
                </c:pt>
                <c:pt idx="27085">
                  <c:v>48.542999999999999</c:v>
                </c:pt>
                <c:pt idx="27086">
                  <c:v>48.547000000000004</c:v>
                </c:pt>
                <c:pt idx="27087">
                  <c:v>48.551000000000002</c:v>
                </c:pt>
                <c:pt idx="27088">
                  <c:v>48.554000000000002</c:v>
                </c:pt>
                <c:pt idx="27089">
                  <c:v>48.558</c:v>
                </c:pt>
                <c:pt idx="27090">
                  <c:v>48.561999999999998</c:v>
                </c:pt>
                <c:pt idx="27091">
                  <c:v>48.566000000000003</c:v>
                </c:pt>
                <c:pt idx="27092">
                  <c:v>48.57</c:v>
                </c:pt>
                <c:pt idx="27093">
                  <c:v>48.573999999999998</c:v>
                </c:pt>
                <c:pt idx="27094">
                  <c:v>48.578000000000003</c:v>
                </c:pt>
                <c:pt idx="27095">
                  <c:v>48.582000000000001</c:v>
                </c:pt>
                <c:pt idx="27096">
                  <c:v>48.585000000000001</c:v>
                </c:pt>
                <c:pt idx="27097">
                  <c:v>48.588999999999999</c:v>
                </c:pt>
                <c:pt idx="27098">
                  <c:v>48.593000000000004</c:v>
                </c:pt>
                <c:pt idx="27099">
                  <c:v>48.597000000000001</c:v>
                </c:pt>
                <c:pt idx="27100">
                  <c:v>48.600999999999999</c:v>
                </c:pt>
                <c:pt idx="27101">
                  <c:v>48.605000000000004</c:v>
                </c:pt>
                <c:pt idx="27102">
                  <c:v>48.609000000000002</c:v>
                </c:pt>
                <c:pt idx="27103">
                  <c:v>48.612000000000002</c:v>
                </c:pt>
                <c:pt idx="27104">
                  <c:v>48.616</c:v>
                </c:pt>
                <c:pt idx="27105">
                  <c:v>48.620000000000005</c:v>
                </c:pt>
                <c:pt idx="27106">
                  <c:v>48.624000000000002</c:v>
                </c:pt>
                <c:pt idx="27107">
                  <c:v>48.628</c:v>
                </c:pt>
                <c:pt idx="27108">
                  <c:v>48.631999999999998</c:v>
                </c:pt>
                <c:pt idx="27109">
                  <c:v>48.636000000000003</c:v>
                </c:pt>
                <c:pt idx="27110">
                  <c:v>48.639000000000003</c:v>
                </c:pt>
                <c:pt idx="27111">
                  <c:v>48.643000000000001</c:v>
                </c:pt>
                <c:pt idx="27112">
                  <c:v>48.646999999999998</c:v>
                </c:pt>
                <c:pt idx="27113">
                  <c:v>48.651000000000003</c:v>
                </c:pt>
                <c:pt idx="27114">
                  <c:v>48.655000000000001</c:v>
                </c:pt>
                <c:pt idx="27115">
                  <c:v>48.658999999999999</c:v>
                </c:pt>
                <c:pt idx="27116">
                  <c:v>48.661999999999999</c:v>
                </c:pt>
                <c:pt idx="27117">
                  <c:v>48.666000000000004</c:v>
                </c:pt>
                <c:pt idx="27118">
                  <c:v>48.67</c:v>
                </c:pt>
                <c:pt idx="27119">
                  <c:v>48.673999999999999</c:v>
                </c:pt>
                <c:pt idx="27120">
                  <c:v>48.678000000000004</c:v>
                </c:pt>
                <c:pt idx="27121">
                  <c:v>48.681000000000004</c:v>
                </c:pt>
                <c:pt idx="27122">
                  <c:v>48.685000000000002</c:v>
                </c:pt>
                <c:pt idx="27123">
                  <c:v>48.689</c:v>
                </c:pt>
                <c:pt idx="27124">
                  <c:v>48.692999999999998</c:v>
                </c:pt>
                <c:pt idx="27125">
                  <c:v>48.697000000000003</c:v>
                </c:pt>
                <c:pt idx="27126">
                  <c:v>48.701000000000001</c:v>
                </c:pt>
                <c:pt idx="27127">
                  <c:v>48.704000000000001</c:v>
                </c:pt>
                <c:pt idx="27128">
                  <c:v>48.707999999999998</c:v>
                </c:pt>
                <c:pt idx="27129">
                  <c:v>48.712000000000003</c:v>
                </c:pt>
                <c:pt idx="27130">
                  <c:v>48.716000000000001</c:v>
                </c:pt>
                <c:pt idx="27131">
                  <c:v>48.72</c:v>
                </c:pt>
                <c:pt idx="27132">
                  <c:v>48.724000000000004</c:v>
                </c:pt>
                <c:pt idx="27133">
                  <c:v>48.727000000000004</c:v>
                </c:pt>
                <c:pt idx="27134">
                  <c:v>48.731000000000002</c:v>
                </c:pt>
                <c:pt idx="27135">
                  <c:v>48.734999999999999</c:v>
                </c:pt>
                <c:pt idx="27136">
                  <c:v>48.739000000000004</c:v>
                </c:pt>
                <c:pt idx="27137">
                  <c:v>48.743000000000002</c:v>
                </c:pt>
                <c:pt idx="27138">
                  <c:v>48.746000000000002</c:v>
                </c:pt>
                <c:pt idx="27139">
                  <c:v>48.75</c:v>
                </c:pt>
                <c:pt idx="27140">
                  <c:v>48.753999999999998</c:v>
                </c:pt>
                <c:pt idx="27141">
                  <c:v>48.758000000000003</c:v>
                </c:pt>
                <c:pt idx="27142">
                  <c:v>48.762</c:v>
                </c:pt>
                <c:pt idx="27143">
                  <c:v>48.765000000000001</c:v>
                </c:pt>
                <c:pt idx="27144">
                  <c:v>48.768999999999998</c:v>
                </c:pt>
                <c:pt idx="27145">
                  <c:v>48.773000000000003</c:v>
                </c:pt>
                <c:pt idx="27146">
                  <c:v>48.777000000000001</c:v>
                </c:pt>
                <c:pt idx="27147">
                  <c:v>48.780999999999999</c:v>
                </c:pt>
                <c:pt idx="27148">
                  <c:v>48.783999999999999</c:v>
                </c:pt>
                <c:pt idx="27149">
                  <c:v>48.788000000000004</c:v>
                </c:pt>
                <c:pt idx="27150">
                  <c:v>48.792000000000002</c:v>
                </c:pt>
                <c:pt idx="27151">
                  <c:v>48.795999999999999</c:v>
                </c:pt>
                <c:pt idx="27152">
                  <c:v>48.800000000000004</c:v>
                </c:pt>
                <c:pt idx="27153">
                  <c:v>48.803000000000004</c:v>
                </c:pt>
                <c:pt idx="27154">
                  <c:v>48.807000000000002</c:v>
                </c:pt>
                <c:pt idx="27155">
                  <c:v>48.811</c:v>
                </c:pt>
                <c:pt idx="27156">
                  <c:v>48.814999999999998</c:v>
                </c:pt>
                <c:pt idx="27157">
                  <c:v>48.819000000000003</c:v>
                </c:pt>
                <c:pt idx="27158">
                  <c:v>48.822000000000003</c:v>
                </c:pt>
                <c:pt idx="27159">
                  <c:v>48.826000000000001</c:v>
                </c:pt>
                <c:pt idx="27160">
                  <c:v>48.83</c:v>
                </c:pt>
                <c:pt idx="27161">
                  <c:v>48.834000000000003</c:v>
                </c:pt>
                <c:pt idx="27162">
                  <c:v>48.838000000000001</c:v>
                </c:pt>
                <c:pt idx="27163">
                  <c:v>48.841000000000001</c:v>
                </c:pt>
                <c:pt idx="27164">
                  <c:v>48.844999999999999</c:v>
                </c:pt>
                <c:pt idx="27165">
                  <c:v>48.849000000000004</c:v>
                </c:pt>
                <c:pt idx="27166">
                  <c:v>48.853000000000002</c:v>
                </c:pt>
                <c:pt idx="27167">
                  <c:v>48.856000000000002</c:v>
                </c:pt>
                <c:pt idx="27168">
                  <c:v>48.86</c:v>
                </c:pt>
                <c:pt idx="27169">
                  <c:v>48.864000000000004</c:v>
                </c:pt>
                <c:pt idx="27170">
                  <c:v>48.868000000000002</c:v>
                </c:pt>
                <c:pt idx="27171">
                  <c:v>48.871000000000002</c:v>
                </c:pt>
                <c:pt idx="27172">
                  <c:v>48.875</c:v>
                </c:pt>
                <c:pt idx="27173">
                  <c:v>48.878999999999998</c:v>
                </c:pt>
                <c:pt idx="27174">
                  <c:v>48.883000000000003</c:v>
                </c:pt>
                <c:pt idx="27175">
                  <c:v>48.886000000000003</c:v>
                </c:pt>
                <c:pt idx="27176">
                  <c:v>48.89</c:v>
                </c:pt>
                <c:pt idx="27177">
                  <c:v>48.893999999999998</c:v>
                </c:pt>
                <c:pt idx="27178">
                  <c:v>48.898000000000003</c:v>
                </c:pt>
                <c:pt idx="27179">
                  <c:v>48.901000000000003</c:v>
                </c:pt>
                <c:pt idx="27180">
                  <c:v>48.905000000000001</c:v>
                </c:pt>
                <c:pt idx="27181">
                  <c:v>48.908999999999999</c:v>
                </c:pt>
                <c:pt idx="27182">
                  <c:v>48.913000000000004</c:v>
                </c:pt>
                <c:pt idx="27183">
                  <c:v>48.916000000000004</c:v>
                </c:pt>
                <c:pt idx="27184">
                  <c:v>48.92</c:v>
                </c:pt>
                <c:pt idx="27185">
                  <c:v>48.923999999999999</c:v>
                </c:pt>
                <c:pt idx="27186">
                  <c:v>48.928000000000004</c:v>
                </c:pt>
                <c:pt idx="27187">
                  <c:v>48.931000000000004</c:v>
                </c:pt>
                <c:pt idx="27188">
                  <c:v>48.935000000000002</c:v>
                </c:pt>
                <c:pt idx="27189">
                  <c:v>48.939</c:v>
                </c:pt>
                <c:pt idx="27190">
                  <c:v>48.942999999999998</c:v>
                </c:pt>
                <c:pt idx="27191">
                  <c:v>48.945999999999998</c:v>
                </c:pt>
                <c:pt idx="27192">
                  <c:v>48.95</c:v>
                </c:pt>
                <c:pt idx="27193">
                  <c:v>48.954000000000001</c:v>
                </c:pt>
                <c:pt idx="27194">
                  <c:v>48.957000000000001</c:v>
                </c:pt>
                <c:pt idx="27195">
                  <c:v>48.960999999999999</c:v>
                </c:pt>
                <c:pt idx="27196">
                  <c:v>48.965000000000003</c:v>
                </c:pt>
                <c:pt idx="27197">
                  <c:v>48.969000000000001</c:v>
                </c:pt>
                <c:pt idx="27198">
                  <c:v>48.972000000000001</c:v>
                </c:pt>
                <c:pt idx="27199">
                  <c:v>48.975999999999999</c:v>
                </c:pt>
                <c:pt idx="27200">
                  <c:v>48.980000000000004</c:v>
                </c:pt>
                <c:pt idx="27201">
                  <c:v>48.983000000000004</c:v>
                </c:pt>
                <c:pt idx="27202">
                  <c:v>48.987000000000002</c:v>
                </c:pt>
                <c:pt idx="27203">
                  <c:v>48.991</c:v>
                </c:pt>
                <c:pt idx="27204">
                  <c:v>48.995000000000005</c:v>
                </c:pt>
                <c:pt idx="27205">
                  <c:v>48.997999999999998</c:v>
                </c:pt>
                <c:pt idx="27206">
                  <c:v>49.002000000000002</c:v>
                </c:pt>
                <c:pt idx="27207">
                  <c:v>49.006</c:v>
                </c:pt>
                <c:pt idx="27208">
                  <c:v>49.009</c:v>
                </c:pt>
                <c:pt idx="27209">
                  <c:v>49.012999999999998</c:v>
                </c:pt>
                <c:pt idx="27210">
                  <c:v>49.017000000000003</c:v>
                </c:pt>
                <c:pt idx="27211">
                  <c:v>49.02</c:v>
                </c:pt>
                <c:pt idx="27212">
                  <c:v>49.024000000000001</c:v>
                </c:pt>
                <c:pt idx="27213">
                  <c:v>49.027999999999999</c:v>
                </c:pt>
                <c:pt idx="27214">
                  <c:v>49.030999999999999</c:v>
                </c:pt>
                <c:pt idx="27215">
                  <c:v>49.035000000000004</c:v>
                </c:pt>
                <c:pt idx="27216">
                  <c:v>49.039000000000001</c:v>
                </c:pt>
                <c:pt idx="27217">
                  <c:v>49.042000000000002</c:v>
                </c:pt>
                <c:pt idx="27218">
                  <c:v>49.045999999999999</c:v>
                </c:pt>
                <c:pt idx="27219">
                  <c:v>49.050000000000004</c:v>
                </c:pt>
                <c:pt idx="27220">
                  <c:v>49.053000000000004</c:v>
                </c:pt>
                <c:pt idx="27221">
                  <c:v>49.057000000000002</c:v>
                </c:pt>
                <c:pt idx="27222">
                  <c:v>49.061</c:v>
                </c:pt>
                <c:pt idx="27223">
                  <c:v>49.064</c:v>
                </c:pt>
                <c:pt idx="27224">
                  <c:v>49.067999999999998</c:v>
                </c:pt>
                <c:pt idx="27225">
                  <c:v>49.072000000000003</c:v>
                </c:pt>
                <c:pt idx="27226">
                  <c:v>49.075000000000003</c:v>
                </c:pt>
                <c:pt idx="27227">
                  <c:v>49.079000000000001</c:v>
                </c:pt>
                <c:pt idx="27228">
                  <c:v>49.082999999999998</c:v>
                </c:pt>
                <c:pt idx="27229">
                  <c:v>49.085999999999999</c:v>
                </c:pt>
                <c:pt idx="27230">
                  <c:v>49.09</c:v>
                </c:pt>
                <c:pt idx="27231">
                  <c:v>49.094000000000001</c:v>
                </c:pt>
                <c:pt idx="27232">
                  <c:v>49.097000000000001</c:v>
                </c:pt>
                <c:pt idx="27233">
                  <c:v>49.100999999999999</c:v>
                </c:pt>
                <c:pt idx="27234">
                  <c:v>49.103999999999999</c:v>
                </c:pt>
                <c:pt idx="27235">
                  <c:v>49.108000000000004</c:v>
                </c:pt>
                <c:pt idx="27236">
                  <c:v>49.112000000000002</c:v>
                </c:pt>
                <c:pt idx="27237">
                  <c:v>49.115000000000002</c:v>
                </c:pt>
                <c:pt idx="27238">
                  <c:v>49.119</c:v>
                </c:pt>
                <c:pt idx="27239">
                  <c:v>49.122999999999998</c:v>
                </c:pt>
                <c:pt idx="27240">
                  <c:v>49.125999999999998</c:v>
                </c:pt>
                <c:pt idx="27241">
                  <c:v>49.13</c:v>
                </c:pt>
                <c:pt idx="27242">
                  <c:v>49.133000000000003</c:v>
                </c:pt>
                <c:pt idx="27243">
                  <c:v>49.137</c:v>
                </c:pt>
                <c:pt idx="27244">
                  <c:v>49.140999999999998</c:v>
                </c:pt>
                <c:pt idx="27245">
                  <c:v>49.143999999999998</c:v>
                </c:pt>
                <c:pt idx="27246">
                  <c:v>49.148000000000003</c:v>
                </c:pt>
                <c:pt idx="27247">
                  <c:v>49.152000000000001</c:v>
                </c:pt>
                <c:pt idx="27248">
                  <c:v>49.155000000000001</c:v>
                </c:pt>
                <c:pt idx="27249">
                  <c:v>49.158999999999999</c:v>
                </c:pt>
                <c:pt idx="27250">
                  <c:v>49.161999999999999</c:v>
                </c:pt>
                <c:pt idx="27251">
                  <c:v>49.166000000000004</c:v>
                </c:pt>
                <c:pt idx="27252">
                  <c:v>49.17</c:v>
                </c:pt>
                <c:pt idx="27253">
                  <c:v>49.173000000000002</c:v>
                </c:pt>
                <c:pt idx="27254">
                  <c:v>49.177</c:v>
                </c:pt>
                <c:pt idx="27255">
                  <c:v>49.18</c:v>
                </c:pt>
                <c:pt idx="27256">
                  <c:v>49.183999999999997</c:v>
                </c:pt>
                <c:pt idx="27257">
                  <c:v>49.188000000000002</c:v>
                </c:pt>
                <c:pt idx="27258">
                  <c:v>49.191000000000003</c:v>
                </c:pt>
                <c:pt idx="27259">
                  <c:v>49.195</c:v>
                </c:pt>
                <c:pt idx="27260">
                  <c:v>49.198</c:v>
                </c:pt>
                <c:pt idx="27261">
                  <c:v>49.201999999999998</c:v>
                </c:pt>
                <c:pt idx="27262">
                  <c:v>49.206000000000003</c:v>
                </c:pt>
                <c:pt idx="27263">
                  <c:v>49.209000000000003</c:v>
                </c:pt>
                <c:pt idx="27264">
                  <c:v>49.213000000000001</c:v>
                </c:pt>
                <c:pt idx="27265">
                  <c:v>49.216000000000001</c:v>
                </c:pt>
                <c:pt idx="27266">
                  <c:v>49.22</c:v>
                </c:pt>
                <c:pt idx="27267">
                  <c:v>49.224000000000004</c:v>
                </c:pt>
                <c:pt idx="27268">
                  <c:v>49.227000000000004</c:v>
                </c:pt>
                <c:pt idx="27269">
                  <c:v>49.231000000000002</c:v>
                </c:pt>
                <c:pt idx="27270">
                  <c:v>49.234000000000002</c:v>
                </c:pt>
                <c:pt idx="27271">
                  <c:v>49.238</c:v>
                </c:pt>
                <c:pt idx="27272">
                  <c:v>49.242000000000004</c:v>
                </c:pt>
                <c:pt idx="27273">
                  <c:v>49.245000000000005</c:v>
                </c:pt>
                <c:pt idx="27274">
                  <c:v>49.249000000000002</c:v>
                </c:pt>
                <c:pt idx="27275">
                  <c:v>49.252000000000002</c:v>
                </c:pt>
                <c:pt idx="27276">
                  <c:v>49.256</c:v>
                </c:pt>
                <c:pt idx="27277">
                  <c:v>49.26</c:v>
                </c:pt>
                <c:pt idx="27278">
                  <c:v>49.262999999999998</c:v>
                </c:pt>
                <c:pt idx="27279">
                  <c:v>49.267000000000003</c:v>
                </c:pt>
                <c:pt idx="27280">
                  <c:v>49.27</c:v>
                </c:pt>
                <c:pt idx="27281">
                  <c:v>49.274000000000001</c:v>
                </c:pt>
                <c:pt idx="27282">
                  <c:v>49.277000000000001</c:v>
                </c:pt>
                <c:pt idx="27283">
                  <c:v>49.280999999999999</c:v>
                </c:pt>
                <c:pt idx="27284">
                  <c:v>49.285000000000004</c:v>
                </c:pt>
                <c:pt idx="27285">
                  <c:v>49.288000000000004</c:v>
                </c:pt>
                <c:pt idx="27286">
                  <c:v>49.292000000000002</c:v>
                </c:pt>
                <c:pt idx="27287">
                  <c:v>49.295000000000002</c:v>
                </c:pt>
                <c:pt idx="27288">
                  <c:v>49.298999999999999</c:v>
                </c:pt>
                <c:pt idx="27289">
                  <c:v>49.303000000000004</c:v>
                </c:pt>
                <c:pt idx="27290">
                  <c:v>49.306000000000004</c:v>
                </c:pt>
                <c:pt idx="27291">
                  <c:v>49.31</c:v>
                </c:pt>
                <c:pt idx="27292">
                  <c:v>49.313000000000002</c:v>
                </c:pt>
                <c:pt idx="27293">
                  <c:v>49.317</c:v>
                </c:pt>
                <c:pt idx="27294">
                  <c:v>49.320999999999998</c:v>
                </c:pt>
                <c:pt idx="27295">
                  <c:v>49.323999999999998</c:v>
                </c:pt>
                <c:pt idx="27296">
                  <c:v>49.328000000000003</c:v>
                </c:pt>
                <c:pt idx="27297">
                  <c:v>49.331000000000003</c:v>
                </c:pt>
                <c:pt idx="27298">
                  <c:v>49.335000000000001</c:v>
                </c:pt>
                <c:pt idx="27299">
                  <c:v>49.338999999999999</c:v>
                </c:pt>
                <c:pt idx="27300">
                  <c:v>49.341999999999999</c:v>
                </c:pt>
                <c:pt idx="27301">
                  <c:v>49.346000000000004</c:v>
                </c:pt>
                <c:pt idx="27302">
                  <c:v>49.349000000000004</c:v>
                </c:pt>
                <c:pt idx="27303">
                  <c:v>49.353000000000002</c:v>
                </c:pt>
                <c:pt idx="27304">
                  <c:v>49.356999999999999</c:v>
                </c:pt>
                <c:pt idx="27305">
                  <c:v>49.36</c:v>
                </c:pt>
                <c:pt idx="27306">
                  <c:v>49.364000000000004</c:v>
                </c:pt>
                <c:pt idx="27307">
                  <c:v>49.367000000000004</c:v>
                </c:pt>
                <c:pt idx="27308">
                  <c:v>49.371000000000002</c:v>
                </c:pt>
                <c:pt idx="27309">
                  <c:v>49.374000000000002</c:v>
                </c:pt>
                <c:pt idx="27310">
                  <c:v>49.378</c:v>
                </c:pt>
                <c:pt idx="27311">
                  <c:v>49.381999999999998</c:v>
                </c:pt>
                <c:pt idx="27312">
                  <c:v>49.384999999999998</c:v>
                </c:pt>
                <c:pt idx="27313">
                  <c:v>49.389000000000003</c:v>
                </c:pt>
                <c:pt idx="27314">
                  <c:v>49.392000000000003</c:v>
                </c:pt>
                <c:pt idx="27315">
                  <c:v>49.396000000000001</c:v>
                </c:pt>
                <c:pt idx="27316">
                  <c:v>49.4</c:v>
                </c:pt>
                <c:pt idx="27317">
                  <c:v>49.402999999999999</c:v>
                </c:pt>
                <c:pt idx="27318">
                  <c:v>49.407000000000004</c:v>
                </c:pt>
                <c:pt idx="27319">
                  <c:v>49.410000000000004</c:v>
                </c:pt>
                <c:pt idx="27320">
                  <c:v>49.414000000000001</c:v>
                </c:pt>
                <c:pt idx="27321">
                  <c:v>49.417999999999999</c:v>
                </c:pt>
                <c:pt idx="27322">
                  <c:v>49.420999999999999</c:v>
                </c:pt>
                <c:pt idx="27323">
                  <c:v>49.425000000000004</c:v>
                </c:pt>
                <c:pt idx="27324">
                  <c:v>49.428000000000004</c:v>
                </c:pt>
                <c:pt idx="27325">
                  <c:v>49.432000000000002</c:v>
                </c:pt>
                <c:pt idx="27326">
                  <c:v>49.436</c:v>
                </c:pt>
                <c:pt idx="27327">
                  <c:v>49.439</c:v>
                </c:pt>
                <c:pt idx="27328">
                  <c:v>49.442999999999998</c:v>
                </c:pt>
                <c:pt idx="27329">
                  <c:v>49.445999999999998</c:v>
                </c:pt>
                <c:pt idx="27330">
                  <c:v>49.45</c:v>
                </c:pt>
                <c:pt idx="27331">
                  <c:v>49.454000000000001</c:v>
                </c:pt>
                <c:pt idx="27332">
                  <c:v>49.457000000000001</c:v>
                </c:pt>
                <c:pt idx="27333">
                  <c:v>49.460999999999999</c:v>
                </c:pt>
                <c:pt idx="27334">
                  <c:v>49.463999999999999</c:v>
                </c:pt>
                <c:pt idx="27335">
                  <c:v>49.468000000000004</c:v>
                </c:pt>
                <c:pt idx="27336">
                  <c:v>49.472000000000001</c:v>
                </c:pt>
                <c:pt idx="27337">
                  <c:v>49.475000000000001</c:v>
                </c:pt>
                <c:pt idx="27338">
                  <c:v>49.478999999999999</c:v>
                </c:pt>
                <c:pt idx="27339">
                  <c:v>49.481999999999999</c:v>
                </c:pt>
                <c:pt idx="27340">
                  <c:v>49.486000000000004</c:v>
                </c:pt>
                <c:pt idx="27341">
                  <c:v>49.49</c:v>
                </c:pt>
                <c:pt idx="27342">
                  <c:v>49.493000000000002</c:v>
                </c:pt>
                <c:pt idx="27343">
                  <c:v>49.497</c:v>
                </c:pt>
                <c:pt idx="27344">
                  <c:v>49.5</c:v>
                </c:pt>
                <c:pt idx="27345">
                  <c:v>49.503999999999998</c:v>
                </c:pt>
                <c:pt idx="27346">
                  <c:v>49.508000000000003</c:v>
                </c:pt>
                <c:pt idx="27347">
                  <c:v>49.511000000000003</c:v>
                </c:pt>
                <c:pt idx="27348">
                  <c:v>49.515000000000001</c:v>
                </c:pt>
                <c:pt idx="27349">
                  <c:v>49.518999999999998</c:v>
                </c:pt>
                <c:pt idx="27350">
                  <c:v>49.521999999999998</c:v>
                </c:pt>
                <c:pt idx="27351">
                  <c:v>49.526000000000003</c:v>
                </c:pt>
                <c:pt idx="27352">
                  <c:v>49.529000000000003</c:v>
                </c:pt>
                <c:pt idx="27353">
                  <c:v>49.533000000000001</c:v>
                </c:pt>
                <c:pt idx="27354">
                  <c:v>49.536999999999999</c:v>
                </c:pt>
                <c:pt idx="27355">
                  <c:v>49.54</c:v>
                </c:pt>
                <c:pt idx="27356">
                  <c:v>49.544000000000004</c:v>
                </c:pt>
                <c:pt idx="27357">
                  <c:v>49.548000000000002</c:v>
                </c:pt>
                <c:pt idx="27358">
                  <c:v>49.551000000000002</c:v>
                </c:pt>
                <c:pt idx="27359">
                  <c:v>49.555</c:v>
                </c:pt>
                <c:pt idx="27360">
                  <c:v>49.558999999999997</c:v>
                </c:pt>
                <c:pt idx="27361">
                  <c:v>49.561999999999998</c:v>
                </c:pt>
                <c:pt idx="27362">
                  <c:v>49.566000000000003</c:v>
                </c:pt>
                <c:pt idx="27363">
                  <c:v>49.569000000000003</c:v>
                </c:pt>
                <c:pt idx="27364">
                  <c:v>49.573</c:v>
                </c:pt>
                <c:pt idx="27365">
                  <c:v>49.576999999999998</c:v>
                </c:pt>
                <c:pt idx="27366">
                  <c:v>49.58</c:v>
                </c:pt>
                <c:pt idx="27367">
                  <c:v>49.584000000000003</c:v>
                </c:pt>
                <c:pt idx="27368">
                  <c:v>49.587000000000003</c:v>
                </c:pt>
                <c:pt idx="27369">
                  <c:v>49.591000000000001</c:v>
                </c:pt>
                <c:pt idx="27370">
                  <c:v>49.594000000000001</c:v>
                </c:pt>
                <c:pt idx="27371">
                  <c:v>49.597999999999999</c:v>
                </c:pt>
                <c:pt idx="27372">
                  <c:v>49.600999999999999</c:v>
                </c:pt>
                <c:pt idx="27373">
                  <c:v>49.605000000000004</c:v>
                </c:pt>
                <c:pt idx="27374">
                  <c:v>49.608000000000004</c:v>
                </c:pt>
                <c:pt idx="27375">
                  <c:v>49.612000000000002</c:v>
                </c:pt>
                <c:pt idx="27376">
                  <c:v>49.615000000000002</c:v>
                </c:pt>
                <c:pt idx="27377">
                  <c:v>49.619</c:v>
                </c:pt>
                <c:pt idx="27378">
                  <c:v>49.622</c:v>
                </c:pt>
                <c:pt idx="27379">
                  <c:v>49.625</c:v>
                </c:pt>
                <c:pt idx="27380">
                  <c:v>49.628999999999998</c:v>
                </c:pt>
                <c:pt idx="27381">
                  <c:v>49.631999999999998</c:v>
                </c:pt>
                <c:pt idx="27382">
                  <c:v>49.634999999999998</c:v>
                </c:pt>
                <c:pt idx="27383">
                  <c:v>49.637999999999998</c:v>
                </c:pt>
                <c:pt idx="27384">
                  <c:v>49.640999999999998</c:v>
                </c:pt>
                <c:pt idx="27385">
                  <c:v>49.643999999999998</c:v>
                </c:pt>
                <c:pt idx="27386">
                  <c:v>49.646999999999998</c:v>
                </c:pt>
                <c:pt idx="27387">
                  <c:v>49.65</c:v>
                </c:pt>
                <c:pt idx="27388">
                  <c:v>49.652999999999999</c:v>
                </c:pt>
                <c:pt idx="27389">
                  <c:v>49.655000000000001</c:v>
                </c:pt>
                <c:pt idx="27390">
                  <c:v>49.657000000000004</c:v>
                </c:pt>
                <c:pt idx="27391">
                  <c:v>49.657000000000004</c:v>
                </c:pt>
                <c:pt idx="27392">
                  <c:v>49.657000000000004</c:v>
                </c:pt>
                <c:pt idx="27393">
                  <c:v>49.658000000000001</c:v>
                </c:pt>
                <c:pt idx="27394">
                  <c:v>49.658000000000001</c:v>
                </c:pt>
                <c:pt idx="27395">
                  <c:v>49.658000000000001</c:v>
                </c:pt>
                <c:pt idx="27396">
                  <c:v>49.658000000000001</c:v>
                </c:pt>
                <c:pt idx="27397">
                  <c:v>49.658999999999999</c:v>
                </c:pt>
                <c:pt idx="27398">
                  <c:v>49.658999999999999</c:v>
                </c:pt>
                <c:pt idx="27399">
                  <c:v>49.658999999999999</c:v>
                </c:pt>
                <c:pt idx="27400">
                  <c:v>49.660000000000004</c:v>
                </c:pt>
                <c:pt idx="27401">
                  <c:v>49.660000000000004</c:v>
                </c:pt>
                <c:pt idx="27402">
                  <c:v>49.660000000000004</c:v>
                </c:pt>
                <c:pt idx="27403">
                  <c:v>49.660000000000004</c:v>
                </c:pt>
                <c:pt idx="27404">
                  <c:v>49.661000000000001</c:v>
                </c:pt>
                <c:pt idx="27405">
                  <c:v>49.661000000000001</c:v>
                </c:pt>
                <c:pt idx="27406">
                  <c:v>49.661000000000001</c:v>
                </c:pt>
                <c:pt idx="27407">
                  <c:v>49.661000000000001</c:v>
                </c:pt>
                <c:pt idx="27408">
                  <c:v>49.661999999999999</c:v>
                </c:pt>
                <c:pt idx="27409">
                  <c:v>49.661999999999999</c:v>
                </c:pt>
                <c:pt idx="27410">
                  <c:v>49.661999999999999</c:v>
                </c:pt>
                <c:pt idx="27411">
                  <c:v>49.663000000000004</c:v>
                </c:pt>
                <c:pt idx="27412">
                  <c:v>49.663000000000004</c:v>
                </c:pt>
                <c:pt idx="27413">
                  <c:v>49.663000000000004</c:v>
                </c:pt>
                <c:pt idx="27414">
                  <c:v>49.663000000000004</c:v>
                </c:pt>
                <c:pt idx="27415">
                  <c:v>49.664000000000001</c:v>
                </c:pt>
                <c:pt idx="27416">
                  <c:v>49.664000000000001</c:v>
                </c:pt>
                <c:pt idx="27417">
                  <c:v>49.664000000000001</c:v>
                </c:pt>
                <c:pt idx="27418">
                  <c:v>49.664999999999999</c:v>
                </c:pt>
                <c:pt idx="27419">
                  <c:v>49.664999999999999</c:v>
                </c:pt>
                <c:pt idx="27420">
                  <c:v>49.664999999999999</c:v>
                </c:pt>
                <c:pt idx="27421">
                  <c:v>49.664999999999999</c:v>
                </c:pt>
                <c:pt idx="27422">
                  <c:v>49.666000000000004</c:v>
                </c:pt>
                <c:pt idx="27423">
                  <c:v>49.666000000000004</c:v>
                </c:pt>
                <c:pt idx="27424">
                  <c:v>49.666000000000004</c:v>
                </c:pt>
                <c:pt idx="27425">
                  <c:v>49.666000000000004</c:v>
                </c:pt>
                <c:pt idx="27426">
                  <c:v>49.667000000000002</c:v>
                </c:pt>
                <c:pt idx="27427">
                  <c:v>49.667000000000002</c:v>
                </c:pt>
                <c:pt idx="27428">
                  <c:v>49.667000000000002</c:v>
                </c:pt>
                <c:pt idx="27429">
                  <c:v>49.667999999999999</c:v>
                </c:pt>
                <c:pt idx="27430">
                  <c:v>49.667999999999999</c:v>
                </c:pt>
                <c:pt idx="27431">
                  <c:v>49.667999999999999</c:v>
                </c:pt>
                <c:pt idx="27432">
                  <c:v>49.667999999999999</c:v>
                </c:pt>
                <c:pt idx="27433">
                  <c:v>49.669000000000004</c:v>
                </c:pt>
                <c:pt idx="27434">
                  <c:v>49.669000000000004</c:v>
                </c:pt>
                <c:pt idx="27435">
                  <c:v>49.669000000000004</c:v>
                </c:pt>
                <c:pt idx="27436">
                  <c:v>49.67</c:v>
                </c:pt>
                <c:pt idx="27437">
                  <c:v>49.67</c:v>
                </c:pt>
                <c:pt idx="27438">
                  <c:v>49.67</c:v>
                </c:pt>
                <c:pt idx="27439">
                  <c:v>49.67</c:v>
                </c:pt>
                <c:pt idx="27440">
                  <c:v>49.670999999999999</c:v>
                </c:pt>
                <c:pt idx="27441">
                  <c:v>49.670999999999999</c:v>
                </c:pt>
                <c:pt idx="27442">
                  <c:v>49.670999999999999</c:v>
                </c:pt>
                <c:pt idx="27443">
                  <c:v>49.670999999999999</c:v>
                </c:pt>
                <c:pt idx="27444">
                  <c:v>49.672000000000004</c:v>
                </c:pt>
                <c:pt idx="27445">
                  <c:v>49.672000000000004</c:v>
                </c:pt>
                <c:pt idx="27446">
                  <c:v>49.672000000000004</c:v>
                </c:pt>
                <c:pt idx="27447">
                  <c:v>49.673000000000002</c:v>
                </c:pt>
                <c:pt idx="27448">
                  <c:v>49.673000000000002</c:v>
                </c:pt>
                <c:pt idx="27449">
                  <c:v>49.673000000000002</c:v>
                </c:pt>
                <c:pt idx="27450">
                  <c:v>49.673000000000002</c:v>
                </c:pt>
                <c:pt idx="27451">
                  <c:v>49.673999999999999</c:v>
                </c:pt>
                <c:pt idx="27452">
                  <c:v>49.673999999999999</c:v>
                </c:pt>
                <c:pt idx="27453">
                  <c:v>49.673999999999999</c:v>
                </c:pt>
                <c:pt idx="27454">
                  <c:v>49.675000000000004</c:v>
                </c:pt>
                <c:pt idx="27455">
                  <c:v>49.675000000000004</c:v>
                </c:pt>
                <c:pt idx="27456">
                  <c:v>49.675000000000004</c:v>
                </c:pt>
                <c:pt idx="27457">
                  <c:v>49.675000000000004</c:v>
                </c:pt>
                <c:pt idx="27458">
                  <c:v>49.676000000000002</c:v>
                </c:pt>
                <c:pt idx="27459">
                  <c:v>49.676000000000002</c:v>
                </c:pt>
                <c:pt idx="27460">
                  <c:v>49.676000000000002</c:v>
                </c:pt>
                <c:pt idx="27461">
                  <c:v>49.676000000000002</c:v>
                </c:pt>
                <c:pt idx="27462">
                  <c:v>49.677</c:v>
                </c:pt>
                <c:pt idx="27463">
                  <c:v>49.677</c:v>
                </c:pt>
                <c:pt idx="27464">
                  <c:v>49.677</c:v>
                </c:pt>
                <c:pt idx="27465">
                  <c:v>49.678000000000004</c:v>
                </c:pt>
                <c:pt idx="27466">
                  <c:v>49.678000000000004</c:v>
                </c:pt>
                <c:pt idx="27467">
                  <c:v>49.678000000000004</c:v>
                </c:pt>
                <c:pt idx="27468">
                  <c:v>49.678000000000004</c:v>
                </c:pt>
                <c:pt idx="27469">
                  <c:v>49.679000000000002</c:v>
                </c:pt>
                <c:pt idx="27470">
                  <c:v>49.679000000000002</c:v>
                </c:pt>
                <c:pt idx="27471">
                  <c:v>49.679000000000002</c:v>
                </c:pt>
                <c:pt idx="27472">
                  <c:v>49.68</c:v>
                </c:pt>
                <c:pt idx="27473">
                  <c:v>49.68</c:v>
                </c:pt>
                <c:pt idx="27474">
                  <c:v>49.68</c:v>
                </c:pt>
                <c:pt idx="27475">
                  <c:v>49.68</c:v>
                </c:pt>
                <c:pt idx="27476">
                  <c:v>49.681000000000004</c:v>
                </c:pt>
                <c:pt idx="27477">
                  <c:v>49.681000000000004</c:v>
                </c:pt>
                <c:pt idx="27478">
                  <c:v>49.681000000000004</c:v>
                </c:pt>
                <c:pt idx="27479">
                  <c:v>49.681000000000004</c:v>
                </c:pt>
                <c:pt idx="27480">
                  <c:v>49.682000000000002</c:v>
                </c:pt>
                <c:pt idx="27481">
                  <c:v>49.682000000000002</c:v>
                </c:pt>
                <c:pt idx="27482">
                  <c:v>49.682000000000002</c:v>
                </c:pt>
                <c:pt idx="27483">
                  <c:v>49.683</c:v>
                </c:pt>
                <c:pt idx="27484">
                  <c:v>49.683</c:v>
                </c:pt>
                <c:pt idx="27485">
                  <c:v>49.683</c:v>
                </c:pt>
                <c:pt idx="27486">
                  <c:v>49.683</c:v>
                </c:pt>
                <c:pt idx="27487">
                  <c:v>49.683999999999997</c:v>
                </c:pt>
                <c:pt idx="27488">
                  <c:v>49.683999999999997</c:v>
                </c:pt>
                <c:pt idx="27489">
                  <c:v>49.683999999999997</c:v>
                </c:pt>
                <c:pt idx="27490">
                  <c:v>49.685000000000002</c:v>
                </c:pt>
                <c:pt idx="27491">
                  <c:v>49.685000000000002</c:v>
                </c:pt>
                <c:pt idx="27492">
                  <c:v>49.685000000000002</c:v>
                </c:pt>
                <c:pt idx="27493">
                  <c:v>49.685000000000002</c:v>
                </c:pt>
                <c:pt idx="27494">
                  <c:v>49.686</c:v>
                </c:pt>
                <c:pt idx="27495">
                  <c:v>49.686</c:v>
                </c:pt>
                <c:pt idx="27496">
                  <c:v>49.686</c:v>
                </c:pt>
                <c:pt idx="27497">
                  <c:v>49.686</c:v>
                </c:pt>
                <c:pt idx="27498">
                  <c:v>49.686999999999998</c:v>
                </c:pt>
                <c:pt idx="27499">
                  <c:v>49.686999999999998</c:v>
                </c:pt>
                <c:pt idx="27500">
                  <c:v>49.686999999999998</c:v>
                </c:pt>
                <c:pt idx="27501">
                  <c:v>49.688000000000002</c:v>
                </c:pt>
                <c:pt idx="27502">
                  <c:v>49.688000000000002</c:v>
                </c:pt>
                <c:pt idx="27503">
                  <c:v>49.688000000000002</c:v>
                </c:pt>
                <c:pt idx="27504">
                  <c:v>49.688000000000002</c:v>
                </c:pt>
                <c:pt idx="27505">
                  <c:v>49.689</c:v>
                </c:pt>
                <c:pt idx="27506">
                  <c:v>49.689</c:v>
                </c:pt>
                <c:pt idx="27507">
                  <c:v>49.689</c:v>
                </c:pt>
                <c:pt idx="27508">
                  <c:v>49.69</c:v>
                </c:pt>
                <c:pt idx="27509">
                  <c:v>49.69</c:v>
                </c:pt>
                <c:pt idx="27510">
                  <c:v>49.69</c:v>
                </c:pt>
                <c:pt idx="27511">
                  <c:v>49.69</c:v>
                </c:pt>
                <c:pt idx="27512">
                  <c:v>49.691000000000003</c:v>
                </c:pt>
                <c:pt idx="27513">
                  <c:v>49.691000000000003</c:v>
                </c:pt>
                <c:pt idx="27514">
                  <c:v>49.691000000000003</c:v>
                </c:pt>
                <c:pt idx="27515">
                  <c:v>49.691000000000003</c:v>
                </c:pt>
                <c:pt idx="27516">
                  <c:v>49.692</c:v>
                </c:pt>
                <c:pt idx="27517">
                  <c:v>49.692</c:v>
                </c:pt>
                <c:pt idx="27518">
                  <c:v>49.692</c:v>
                </c:pt>
                <c:pt idx="27519">
                  <c:v>49.692999999999998</c:v>
                </c:pt>
                <c:pt idx="27520">
                  <c:v>49.692999999999998</c:v>
                </c:pt>
                <c:pt idx="27521">
                  <c:v>49.692999999999998</c:v>
                </c:pt>
                <c:pt idx="27522">
                  <c:v>49.692999999999998</c:v>
                </c:pt>
                <c:pt idx="27523">
                  <c:v>49.694000000000003</c:v>
                </c:pt>
                <c:pt idx="27524">
                  <c:v>49.694000000000003</c:v>
                </c:pt>
                <c:pt idx="27525">
                  <c:v>49.694000000000003</c:v>
                </c:pt>
                <c:pt idx="27526">
                  <c:v>49.695</c:v>
                </c:pt>
                <c:pt idx="27527">
                  <c:v>49.695</c:v>
                </c:pt>
                <c:pt idx="27528">
                  <c:v>49.695</c:v>
                </c:pt>
                <c:pt idx="27529">
                  <c:v>49.695</c:v>
                </c:pt>
                <c:pt idx="27530">
                  <c:v>49.695999999999998</c:v>
                </c:pt>
                <c:pt idx="27531">
                  <c:v>49.695999999999998</c:v>
                </c:pt>
                <c:pt idx="27532">
                  <c:v>49.695999999999998</c:v>
                </c:pt>
                <c:pt idx="27533">
                  <c:v>49.697000000000003</c:v>
                </c:pt>
                <c:pt idx="27534">
                  <c:v>49.697000000000003</c:v>
                </c:pt>
                <c:pt idx="27535">
                  <c:v>49.697000000000003</c:v>
                </c:pt>
                <c:pt idx="27536">
                  <c:v>49.697000000000003</c:v>
                </c:pt>
                <c:pt idx="27537">
                  <c:v>49.698</c:v>
                </c:pt>
                <c:pt idx="27538">
                  <c:v>49.698</c:v>
                </c:pt>
                <c:pt idx="27539">
                  <c:v>49.698</c:v>
                </c:pt>
                <c:pt idx="27540">
                  <c:v>49.698</c:v>
                </c:pt>
                <c:pt idx="27541">
                  <c:v>49.698999999999998</c:v>
                </c:pt>
                <c:pt idx="27542">
                  <c:v>49.698999999999998</c:v>
                </c:pt>
                <c:pt idx="27543">
                  <c:v>49.698999999999998</c:v>
                </c:pt>
                <c:pt idx="27544">
                  <c:v>49.7</c:v>
                </c:pt>
                <c:pt idx="27545">
                  <c:v>49.7</c:v>
                </c:pt>
                <c:pt idx="27546">
                  <c:v>49.7</c:v>
                </c:pt>
                <c:pt idx="27547">
                  <c:v>49.7</c:v>
                </c:pt>
                <c:pt idx="27548">
                  <c:v>49.701000000000001</c:v>
                </c:pt>
                <c:pt idx="27549">
                  <c:v>49.701000000000001</c:v>
                </c:pt>
                <c:pt idx="27550">
                  <c:v>49.701000000000001</c:v>
                </c:pt>
                <c:pt idx="27551">
                  <c:v>49.701000000000001</c:v>
                </c:pt>
                <c:pt idx="27552">
                  <c:v>49.701999999999998</c:v>
                </c:pt>
                <c:pt idx="27553">
                  <c:v>49.701999999999998</c:v>
                </c:pt>
                <c:pt idx="27554">
                  <c:v>49.701999999999998</c:v>
                </c:pt>
                <c:pt idx="27555">
                  <c:v>49.703000000000003</c:v>
                </c:pt>
                <c:pt idx="27556">
                  <c:v>49.703000000000003</c:v>
                </c:pt>
                <c:pt idx="27557">
                  <c:v>49.703000000000003</c:v>
                </c:pt>
                <c:pt idx="27558">
                  <c:v>49.703000000000003</c:v>
                </c:pt>
                <c:pt idx="27559">
                  <c:v>49.704000000000001</c:v>
                </c:pt>
                <c:pt idx="27560">
                  <c:v>49.704000000000001</c:v>
                </c:pt>
                <c:pt idx="27561">
                  <c:v>49.704000000000001</c:v>
                </c:pt>
                <c:pt idx="27562">
                  <c:v>49.704999999999998</c:v>
                </c:pt>
                <c:pt idx="27563">
                  <c:v>49.704999999999998</c:v>
                </c:pt>
                <c:pt idx="27564">
                  <c:v>49.704999999999998</c:v>
                </c:pt>
                <c:pt idx="27565">
                  <c:v>49.704999999999998</c:v>
                </c:pt>
                <c:pt idx="27566">
                  <c:v>49.706000000000003</c:v>
                </c:pt>
                <c:pt idx="27567">
                  <c:v>49.706000000000003</c:v>
                </c:pt>
                <c:pt idx="27568">
                  <c:v>49.706000000000003</c:v>
                </c:pt>
                <c:pt idx="27569">
                  <c:v>49.707000000000001</c:v>
                </c:pt>
                <c:pt idx="27570">
                  <c:v>49.707000000000001</c:v>
                </c:pt>
                <c:pt idx="27571">
                  <c:v>49.707000000000001</c:v>
                </c:pt>
                <c:pt idx="27572">
                  <c:v>49.707000000000001</c:v>
                </c:pt>
                <c:pt idx="27573">
                  <c:v>49.707999999999998</c:v>
                </c:pt>
                <c:pt idx="27574">
                  <c:v>49.707999999999998</c:v>
                </c:pt>
                <c:pt idx="27575">
                  <c:v>49.707999999999998</c:v>
                </c:pt>
                <c:pt idx="27576">
                  <c:v>49.707999999999998</c:v>
                </c:pt>
                <c:pt idx="27577">
                  <c:v>49.709000000000003</c:v>
                </c:pt>
                <c:pt idx="27578">
                  <c:v>49.709000000000003</c:v>
                </c:pt>
                <c:pt idx="27579">
                  <c:v>49.709000000000003</c:v>
                </c:pt>
                <c:pt idx="27580">
                  <c:v>49.71</c:v>
                </c:pt>
                <c:pt idx="27581">
                  <c:v>49.71</c:v>
                </c:pt>
                <c:pt idx="27582">
                  <c:v>49.71</c:v>
                </c:pt>
                <c:pt idx="27583">
                  <c:v>49.71</c:v>
                </c:pt>
                <c:pt idx="27584">
                  <c:v>49.710999999999999</c:v>
                </c:pt>
                <c:pt idx="27585">
                  <c:v>49.710999999999999</c:v>
                </c:pt>
                <c:pt idx="27586">
                  <c:v>49.710999999999999</c:v>
                </c:pt>
                <c:pt idx="27587">
                  <c:v>49.712000000000003</c:v>
                </c:pt>
                <c:pt idx="27588">
                  <c:v>49.712000000000003</c:v>
                </c:pt>
                <c:pt idx="27589">
                  <c:v>49.712000000000003</c:v>
                </c:pt>
                <c:pt idx="27590">
                  <c:v>49.712000000000003</c:v>
                </c:pt>
                <c:pt idx="27591">
                  <c:v>49.713000000000001</c:v>
                </c:pt>
                <c:pt idx="27592">
                  <c:v>49.713000000000001</c:v>
                </c:pt>
                <c:pt idx="27593">
                  <c:v>49.713000000000001</c:v>
                </c:pt>
                <c:pt idx="27594">
                  <c:v>49.713000000000001</c:v>
                </c:pt>
                <c:pt idx="27595">
                  <c:v>49.713999999999999</c:v>
                </c:pt>
                <c:pt idx="27596">
                  <c:v>49.713999999999999</c:v>
                </c:pt>
                <c:pt idx="27597">
                  <c:v>49.713999999999999</c:v>
                </c:pt>
                <c:pt idx="27598">
                  <c:v>49.715000000000003</c:v>
                </c:pt>
                <c:pt idx="27599">
                  <c:v>49.715000000000003</c:v>
                </c:pt>
                <c:pt idx="27600">
                  <c:v>49.715000000000003</c:v>
                </c:pt>
                <c:pt idx="27601">
                  <c:v>49.715000000000003</c:v>
                </c:pt>
                <c:pt idx="27602">
                  <c:v>49.716000000000001</c:v>
                </c:pt>
                <c:pt idx="27603">
                  <c:v>49.716000000000001</c:v>
                </c:pt>
                <c:pt idx="27604">
                  <c:v>49.716000000000001</c:v>
                </c:pt>
                <c:pt idx="27605">
                  <c:v>49.716000000000001</c:v>
                </c:pt>
                <c:pt idx="27606">
                  <c:v>49.716999999999999</c:v>
                </c:pt>
                <c:pt idx="27607">
                  <c:v>49.716999999999999</c:v>
                </c:pt>
                <c:pt idx="27608">
                  <c:v>49.716999999999999</c:v>
                </c:pt>
                <c:pt idx="27609">
                  <c:v>49.718000000000004</c:v>
                </c:pt>
                <c:pt idx="27610">
                  <c:v>49.718000000000004</c:v>
                </c:pt>
                <c:pt idx="27611">
                  <c:v>49.718000000000004</c:v>
                </c:pt>
                <c:pt idx="27612">
                  <c:v>49.718000000000004</c:v>
                </c:pt>
                <c:pt idx="27613">
                  <c:v>49.719000000000001</c:v>
                </c:pt>
                <c:pt idx="27614">
                  <c:v>49.719000000000001</c:v>
                </c:pt>
                <c:pt idx="27615">
                  <c:v>49.719000000000001</c:v>
                </c:pt>
                <c:pt idx="27616">
                  <c:v>49.72</c:v>
                </c:pt>
                <c:pt idx="27617">
                  <c:v>49.72</c:v>
                </c:pt>
                <c:pt idx="27618">
                  <c:v>49.72</c:v>
                </c:pt>
                <c:pt idx="27619">
                  <c:v>49.72</c:v>
                </c:pt>
                <c:pt idx="27620">
                  <c:v>49.721000000000004</c:v>
                </c:pt>
                <c:pt idx="27621">
                  <c:v>49.721000000000004</c:v>
                </c:pt>
                <c:pt idx="27622">
                  <c:v>49.721000000000004</c:v>
                </c:pt>
                <c:pt idx="27623">
                  <c:v>49.721000000000004</c:v>
                </c:pt>
                <c:pt idx="27624">
                  <c:v>49.722000000000001</c:v>
                </c:pt>
                <c:pt idx="27625">
                  <c:v>49.722000000000001</c:v>
                </c:pt>
                <c:pt idx="27626">
                  <c:v>49.722000000000001</c:v>
                </c:pt>
                <c:pt idx="27627">
                  <c:v>49.722999999999999</c:v>
                </c:pt>
                <c:pt idx="27628">
                  <c:v>49.722999999999999</c:v>
                </c:pt>
                <c:pt idx="27629">
                  <c:v>49.722999999999999</c:v>
                </c:pt>
                <c:pt idx="27630">
                  <c:v>49.722999999999999</c:v>
                </c:pt>
                <c:pt idx="27631">
                  <c:v>49.724000000000004</c:v>
                </c:pt>
                <c:pt idx="27632">
                  <c:v>49.724000000000004</c:v>
                </c:pt>
                <c:pt idx="27633">
                  <c:v>49.724000000000004</c:v>
                </c:pt>
                <c:pt idx="27634">
                  <c:v>49.725000000000001</c:v>
                </c:pt>
                <c:pt idx="27635">
                  <c:v>49.725000000000001</c:v>
                </c:pt>
                <c:pt idx="27636">
                  <c:v>49.725000000000001</c:v>
                </c:pt>
                <c:pt idx="27637">
                  <c:v>49.725000000000001</c:v>
                </c:pt>
                <c:pt idx="27638">
                  <c:v>49.725999999999999</c:v>
                </c:pt>
                <c:pt idx="27639">
                  <c:v>49.725999999999999</c:v>
                </c:pt>
                <c:pt idx="27640">
                  <c:v>49.725999999999999</c:v>
                </c:pt>
                <c:pt idx="27641">
                  <c:v>49.725999999999999</c:v>
                </c:pt>
                <c:pt idx="27642">
                  <c:v>49.727000000000004</c:v>
                </c:pt>
                <c:pt idx="27643">
                  <c:v>49.727000000000004</c:v>
                </c:pt>
                <c:pt idx="27644">
                  <c:v>49.727000000000004</c:v>
                </c:pt>
                <c:pt idx="27645">
                  <c:v>49.728000000000002</c:v>
                </c:pt>
                <c:pt idx="27646">
                  <c:v>49.728000000000002</c:v>
                </c:pt>
                <c:pt idx="27647">
                  <c:v>49.728000000000002</c:v>
                </c:pt>
                <c:pt idx="27648">
                  <c:v>49.728000000000002</c:v>
                </c:pt>
                <c:pt idx="27649">
                  <c:v>49.728999999999999</c:v>
                </c:pt>
                <c:pt idx="27650">
                  <c:v>49.728999999999999</c:v>
                </c:pt>
                <c:pt idx="27651">
                  <c:v>49.728999999999999</c:v>
                </c:pt>
                <c:pt idx="27652">
                  <c:v>49.730000000000004</c:v>
                </c:pt>
                <c:pt idx="27653">
                  <c:v>49.730000000000004</c:v>
                </c:pt>
                <c:pt idx="27654">
                  <c:v>49.730000000000004</c:v>
                </c:pt>
                <c:pt idx="27655">
                  <c:v>49.730000000000004</c:v>
                </c:pt>
                <c:pt idx="27656">
                  <c:v>49.731000000000002</c:v>
                </c:pt>
                <c:pt idx="27657">
                  <c:v>49.731000000000002</c:v>
                </c:pt>
                <c:pt idx="27658">
                  <c:v>49.731000000000002</c:v>
                </c:pt>
                <c:pt idx="27659">
                  <c:v>49.731000000000002</c:v>
                </c:pt>
                <c:pt idx="27660">
                  <c:v>49.731999999999999</c:v>
                </c:pt>
                <c:pt idx="27661">
                  <c:v>49.731999999999999</c:v>
                </c:pt>
                <c:pt idx="27662">
                  <c:v>49.731999999999999</c:v>
                </c:pt>
                <c:pt idx="27663">
                  <c:v>49.733000000000004</c:v>
                </c:pt>
                <c:pt idx="27664">
                  <c:v>49.733000000000004</c:v>
                </c:pt>
                <c:pt idx="27665">
                  <c:v>49.733000000000004</c:v>
                </c:pt>
                <c:pt idx="27666">
                  <c:v>49.733000000000004</c:v>
                </c:pt>
                <c:pt idx="27667">
                  <c:v>49.734000000000002</c:v>
                </c:pt>
                <c:pt idx="27668">
                  <c:v>49.734000000000002</c:v>
                </c:pt>
                <c:pt idx="27669">
                  <c:v>49.734000000000002</c:v>
                </c:pt>
                <c:pt idx="27670">
                  <c:v>49.734999999999999</c:v>
                </c:pt>
                <c:pt idx="27671">
                  <c:v>49.734999999999999</c:v>
                </c:pt>
                <c:pt idx="27672">
                  <c:v>49.734999999999999</c:v>
                </c:pt>
                <c:pt idx="27673">
                  <c:v>49.734999999999999</c:v>
                </c:pt>
                <c:pt idx="27674">
                  <c:v>49.736000000000004</c:v>
                </c:pt>
                <c:pt idx="27675">
                  <c:v>49.736000000000004</c:v>
                </c:pt>
                <c:pt idx="27676">
                  <c:v>49.736000000000004</c:v>
                </c:pt>
                <c:pt idx="27677">
                  <c:v>49.736000000000004</c:v>
                </c:pt>
                <c:pt idx="27678">
                  <c:v>49.737000000000002</c:v>
                </c:pt>
                <c:pt idx="27679">
                  <c:v>49.737000000000002</c:v>
                </c:pt>
                <c:pt idx="27680">
                  <c:v>49.737000000000002</c:v>
                </c:pt>
                <c:pt idx="27681">
                  <c:v>49.738</c:v>
                </c:pt>
                <c:pt idx="27682">
                  <c:v>49.738</c:v>
                </c:pt>
                <c:pt idx="27683">
                  <c:v>49.738</c:v>
                </c:pt>
                <c:pt idx="27684">
                  <c:v>49.738</c:v>
                </c:pt>
                <c:pt idx="27685">
                  <c:v>49.739000000000004</c:v>
                </c:pt>
                <c:pt idx="27686">
                  <c:v>49.739000000000004</c:v>
                </c:pt>
                <c:pt idx="27687">
                  <c:v>49.739000000000004</c:v>
                </c:pt>
                <c:pt idx="27688">
                  <c:v>49.74</c:v>
                </c:pt>
                <c:pt idx="27689">
                  <c:v>49.74</c:v>
                </c:pt>
                <c:pt idx="27690">
                  <c:v>49.74</c:v>
                </c:pt>
                <c:pt idx="27691">
                  <c:v>49.74</c:v>
                </c:pt>
                <c:pt idx="27692">
                  <c:v>49.741</c:v>
                </c:pt>
                <c:pt idx="27693">
                  <c:v>49.741</c:v>
                </c:pt>
                <c:pt idx="27694">
                  <c:v>49.741</c:v>
                </c:pt>
                <c:pt idx="27695">
                  <c:v>49.741</c:v>
                </c:pt>
                <c:pt idx="27696">
                  <c:v>49.742000000000004</c:v>
                </c:pt>
                <c:pt idx="27697">
                  <c:v>49.742000000000004</c:v>
                </c:pt>
                <c:pt idx="27698">
                  <c:v>49.742000000000004</c:v>
                </c:pt>
                <c:pt idx="27699">
                  <c:v>49.743000000000002</c:v>
                </c:pt>
                <c:pt idx="27700">
                  <c:v>49.743000000000002</c:v>
                </c:pt>
                <c:pt idx="27701">
                  <c:v>49.743000000000002</c:v>
                </c:pt>
                <c:pt idx="27702">
                  <c:v>49.743000000000002</c:v>
                </c:pt>
                <c:pt idx="27703">
                  <c:v>49.744</c:v>
                </c:pt>
                <c:pt idx="27704">
                  <c:v>49.744</c:v>
                </c:pt>
                <c:pt idx="27705">
                  <c:v>49.744</c:v>
                </c:pt>
                <c:pt idx="27706">
                  <c:v>49.745000000000005</c:v>
                </c:pt>
                <c:pt idx="27707">
                  <c:v>49.745000000000005</c:v>
                </c:pt>
                <c:pt idx="27708">
                  <c:v>49.745000000000005</c:v>
                </c:pt>
                <c:pt idx="27709">
                  <c:v>49.745000000000005</c:v>
                </c:pt>
                <c:pt idx="27710">
                  <c:v>49.746000000000002</c:v>
                </c:pt>
                <c:pt idx="27711">
                  <c:v>49.746000000000002</c:v>
                </c:pt>
                <c:pt idx="27712">
                  <c:v>49.746000000000002</c:v>
                </c:pt>
                <c:pt idx="27713">
                  <c:v>49.746000000000002</c:v>
                </c:pt>
                <c:pt idx="27714">
                  <c:v>49.747</c:v>
                </c:pt>
                <c:pt idx="27715">
                  <c:v>49.747</c:v>
                </c:pt>
                <c:pt idx="27716">
                  <c:v>49.747</c:v>
                </c:pt>
                <c:pt idx="27717">
                  <c:v>49.747999999999998</c:v>
                </c:pt>
                <c:pt idx="27718">
                  <c:v>49.747999999999998</c:v>
                </c:pt>
                <c:pt idx="27719">
                  <c:v>49.747999999999998</c:v>
                </c:pt>
                <c:pt idx="27720">
                  <c:v>49.747999999999998</c:v>
                </c:pt>
                <c:pt idx="27721">
                  <c:v>49.749000000000002</c:v>
                </c:pt>
                <c:pt idx="27722">
                  <c:v>49.749000000000002</c:v>
                </c:pt>
                <c:pt idx="27723">
                  <c:v>49.749000000000002</c:v>
                </c:pt>
                <c:pt idx="27724">
                  <c:v>49.75</c:v>
                </c:pt>
                <c:pt idx="27725">
                  <c:v>49.75</c:v>
                </c:pt>
                <c:pt idx="27726">
                  <c:v>49.75</c:v>
                </c:pt>
                <c:pt idx="27727">
                  <c:v>49.75</c:v>
                </c:pt>
                <c:pt idx="27728">
                  <c:v>49.750999999999998</c:v>
                </c:pt>
                <c:pt idx="27729">
                  <c:v>49.750999999999998</c:v>
                </c:pt>
                <c:pt idx="27730">
                  <c:v>49.750999999999998</c:v>
                </c:pt>
                <c:pt idx="27731">
                  <c:v>49.750999999999998</c:v>
                </c:pt>
                <c:pt idx="27732">
                  <c:v>49.752000000000002</c:v>
                </c:pt>
                <c:pt idx="27733">
                  <c:v>49.752000000000002</c:v>
                </c:pt>
                <c:pt idx="27734">
                  <c:v>49.752000000000002</c:v>
                </c:pt>
                <c:pt idx="27735">
                  <c:v>49.753</c:v>
                </c:pt>
                <c:pt idx="27736">
                  <c:v>49.753</c:v>
                </c:pt>
                <c:pt idx="27737">
                  <c:v>49.753</c:v>
                </c:pt>
                <c:pt idx="27738">
                  <c:v>49.753</c:v>
                </c:pt>
                <c:pt idx="27739">
                  <c:v>49.753999999999998</c:v>
                </c:pt>
                <c:pt idx="27740">
                  <c:v>49.753999999999998</c:v>
                </c:pt>
                <c:pt idx="27741">
                  <c:v>49.753999999999998</c:v>
                </c:pt>
                <c:pt idx="27742">
                  <c:v>49.755000000000003</c:v>
                </c:pt>
                <c:pt idx="27743">
                  <c:v>49.755000000000003</c:v>
                </c:pt>
                <c:pt idx="27744">
                  <c:v>49.755000000000003</c:v>
                </c:pt>
                <c:pt idx="27745">
                  <c:v>49.755000000000003</c:v>
                </c:pt>
                <c:pt idx="27746">
                  <c:v>49.756</c:v>
                </c:pt>
                <c:pt idx="27747">
                  <c:v>49.756</c:v>
                </c:pt>
                <c:pt idx="27748">
                  <c:v>49.756</c:v>
                </c:pt>
                <c:pt idx="27749">
                  <c:v>49.756</c:v>
                </c:pt>
                <c:pt idx="27750">
                  <c:v>49.756999999999998</c:v>
                </c:pt>
                <c:pt idx="27751">
                  <c:v>49.756999999999998</c:v>
                </c:pt>
                <c:pt idx="27752">
                  <c:v>49.756999999999998</c:v>
                </c:pt>
                <c:pt idx="27753">
                  <c:v>49.758000000000003</c:v>
                </c:pt>
                <c:pt idx="27754">
                  <c:v>49.758000000000003</c:v>
                </c:pt>
                <c:pt idx="27755">
                  <c:v>49.758000000000003</c:v>
                </c:pt>
                <c:pt idx="27756">
                  <c:v>49.758000000000003</c:v>
                </c:pt>
                <c:pt idx="27757">
                  <c:v>49.759</c:v>
                </c:pt>
                <c:pt idx="27758">
                  <c:v>49.759</c:v>
                </c:pt>
                <c:pt idx="27759">
                  <c:v>49.759</c:v>
                </c:pt>
                <c:pt idx="27760">
                  <c:v>49.76</c:v>
                </c:pt>
                <c:pt idx="27761">
                  <c:v>49.76</c:v>
                </c:pt>
                <c:pt idx="27762">
                  <c:v>49.76</c:v>
                </c:pt>
                <c:pt idx="27763">
                  <c:v>49.76</c:v>
                </c:pt>
                <c:pt idx="27764">
                  <c:v>49.761000000000003</c:v>
                </c:pt>
                <c:pt idx="27765">
                  <c:v>49.761000000000003</c:v>
                </c:pt>
                <c:pt idx="27766">
                  <c:v>49.761000000000003</c:v>
                </c:pt>
                <c:pt idx="27767">
                  <c:v>49.761000000000003</c:v>
                </c:pt>
                <c:pt idx="27768">
                  <c:v>49.762</c:v>
                </c:pt>
                <c:pt idx="27769">
                  <c:v>49.762</c:v>
                </c:pt>
                <c:pt idx="27770">
                  <c:v>49.762</c:v>
                </c:pt>
                <c:pt idx="27771">
                  <c:v>49.762999999999998</c:v>
                </c:pt>
                <c:pt idx="27772">
                  <c:v>49.762999999999998</c:v>
                </c:pt>
                <c:pt idx="27773">
                  <c:v>49.762999999999998</c:v>
                </c:pt>
                <c:pt idx="27774">
                  <c:v>49.762999999999998</c:v>
                </c:pt>
                <c:pt idx="27775">
                  <c:v>49.764000000000003</c:v>
                </c:pt>
                <c:pt idx="27776">
                  <c:v>49.764000000000003</c:v>
                </c:pt>
                <c:pt idx="27777">
                  <c:v>49.764000000000003</c:v>
                </c:pt>
                <c:pt idx="27778">
                  <c:v>49.765000000000001</c:v>
                </c:pt>
                <c:pt idx="27779">
                  <c:v>49.765000000000001</c:v>
                </c:pt>
                <c:pt idx="27780">
                  <c:v>49.765000000000001</c:v>
                </c:pt>
                <c:pt idx="27781">
                  <c:v>49.765000000000001</c:v>
                </c:pt>
                <c:pt idx="27782">
                  <c:v>49.765999999999998</c:v>
                </c:pt>
                <c:pt idx="27783">
                  <c:v>49.765999999999998</c:v>
                </c:pt>
                <c:pt idx="27784">
                  <c:v>49.765999999999998</c:v>
                </c:pt>
                <c:pt idx="27785">
                  <c:v>49.765999999999998</c:v>
                </c:pt>
                <c:pt idx="27786">
                  <c:v>49.767000000000003</c:v>
                </c:pt>
                <c:pt idx="27787">
                  <c:v>49.767000000000003</c:v>
                </c:pt>
                <c:pt idx="27788">
                  <c:v>49.767000000000003</c:v>
                </c:pt>
                <c:pt idx="27789">
                  <c:v>49.768000000000001</c:v>
                </c:pt>
                <c:pt idx="27790">
                  <c:v>49.768000000000001</c:v>
                </c:pt>
                <c:pt idx="27791">
                  <c:v>49.768000000000001</c:v>
                </c:pt>
                <c:pt idx="27792">
                  <c:v>49.768000000000001</c:v>
                </c:pt>
                <c:pt idx="27793">
                  <c:v>49.768999999999998</c:v>
                </c:pt>
                <c:pt idx="27794">
                  <c:v>49.768999999999998</c:v>
                </c:pt>
                <c:pt idx="27795">
                  <c:v>49.768999999999998</c:v>
                </c:pt>
                <c:pt idx="27796">
                  <c:v>49.77</c:v>
                </c:pt>
                <c:pt idx="27797">
                  <c:v>49.77</c:v>
                </c:pt>
                <c:pt idx="27798">
                  <c:v>49.77</c:v>
                </c:pt>
                <c:pt idx="27799">
                  <c:v>49.77</c:v>
                </c:pt>
                <c:pt idx="27800">
                  <c:v>49.771000000000001</c:v>
                </c:pt>
                <c:pt idx="27801">
                  <c:v>49.771000000000001</c:v>
                </c:pt>
                <c:pt idx="27802">
                  <c:v>49.771000000000001</c:v>
                </c:pt>
                <c:pt idx="27803">
                  <c:v>49.771000000000001</c:v>
                </c:pt>
                <c:pt idx="27804">
                  <c:v>49.771999999999998</c:v>
                </c:pt>
                <c:pt idx="27805">
                  <c:v>49.771999999999998</c:v>
                </c:pt>
                <c:pt idx="27806">
                  <c:v>49.771999999999998</c:v>
                </c:pt>
                <c:pt idx="27807">
                  <c:v>49.773000000000003</c:v>
                </c:pt>
                <c:pt idx="27808">
                  <c:v>49.773000000000003</c:v>
                </c:pt>
                <c:pt idx="27809">
                  <c:v>49.773000000000003</c:v>
                </c:pt>
                <c:pt idx="27810">
                  <c:v>49.773000000000003</c:v>
                </c:pt>
                <c:pt idx="27811">
                  <c:v>49.774000000000001</c:v>
                </c:pt>
                <c:pt idx="27812">
                  <c:v>49.774000000000001</c:v>
                </c:pt>
                <c:pt idx="27813">
                  <c:v>49.774000000000001</c:v>
                </c:pt>
                <c:pt idx="27814">
                  <c:v>49.774999999999999</c:v>
                </c:pt>
                <c:pt idx="27815">
                  <c:v>49.774999999999999</c:v>
                </c:pt>
                <c:pt idx="27816">
                  <c:v>49.774999999999999</c:v>
                </c:pt>
                <c:pt idx="27817">
                  <c:v>49.774999999999999</c:v>
                </c:pt>
                <c:pt idx="27818">
                  <c:v>49.776000000000003</c:v>
                </c:pt>
                <c:pt idx="27819">
                  <c:v>49.776000000000003</c:v>
                </c:pt>
                <c:pt idx="27820">
                  <c:v>49.776000000000003</c:v>
                </c:pt>
                <c:pt idx="27821">
                  <c:v>49.776000000000003</c:v>
                </c:pt>
                <c:pt idx="27822">
                  <c:v>49.777000000000001</c:v>
                </c:pt>
                <c:pt idx="27823">
                  <c:v>49.777000000000001</c:v>
                </c:pt>
                <c:pt idx="27824">
                  <c:v>49.777000000000001</c:v>
                </c:pt>
                <c:pt idx="27825">
                  <c:v>49.777999999999999</c:v>
                </c:pt>
                <c:pt idx="27826">
                  <c:v>49.777999999999999</c:v>
                </c:pt>
                <c:pt idx="27827">
                  <c:v>49.777999999999999</c:v>
                </c:pt>
                <c:pt idx="27828">
                  <c:v>49.777999999999999</c:v>
                </c:pt>
                <c:pt idx="27829">
                  <c:v>49.779000000000003</c:v>
                </c:pt>
                <c:pt idx="27830">
                  <c:v>49.779000000000003</c:v>
                </c:pt>
                <c:pt idx="27831">
                  <c:v>49.779000000000003</c:v>
                </c:pt>
                <c:pt idx="27832">
                  <c:v>49.78</c:v>
                </c:pt>
                <c:pt idx="27833">
                  <c:v>49.78</c:v>
                </c:pt>
                <c:pt idx="27834">
                  <c:v>49.78</c:v>
                </c:pt>
                <c:pt idx="27835">
                  <c:v>49.78</c:v>
                </c:pt>
                <c:pt idx="27836">
                  <c:v>49.780999999999999</c:v>
                </c:pt>
                <c:pt idx="27837">
                  <c:v>49.780999999999999</c:v>
                </c:pt>
                <c:pt idx="27838">
                  <c:v>49.780999999999999</c:v>
                </c:pt>
                <c:pt idx="27839">
                  <c:v>49.782000000000004</c:v>
                </c:pt>
                <c:pt idx="27840">
                  <c:v>49.782000000000004</c:v>
                </c:pt>
                <c:pt idx="27841">
                  <c:v>49.782000000000004</c:v>
                </c:pt>
                <c:pt idx="27842">
                  <c:v>49.782000000000004</c:v>
                </c:pt>
                <c:pt idx="27843">
                  <c:v>49.783000000000001</c:v>
                </c:pt>
                <c:pt idx="27844">
                  <c:v>49.783000000000001</c:v>
                </c:pt>
                <c:pt idx="27845">
                  <c:v>49.783000000000001</c:v>
                </c:pt>
                <c:pt idx="27846">
                  <c:v>49.783000000000001</c:v>
                </c:pt>
                <c:pt idx="27847">
                  <c:v>49.783999999999999</c:v>
                </c:pt>
                <c:pt idx="27848">
                  <c:v>49.783999999999999</c:v>
                </c:pt>
                <c:pt idx="27849">
                  <c:v>49.783999999999999</c:v>
                </c:pt>
                <c:pt idx="27850">
                  <c:v>49.785000000000004</c:v>
                </c:pt>
                <c:pt idx="27851">
                  <c:v>49.785000000000004</c:v>
                </c:pt>
                <c:pt idx="27852">
                  <c:v>49.785000000000004</c:v>
                </c:pt>
                <c:pt idx="27853">
                  <c:v>49.785000000000004</c:v>
                </c:pt>
                <c:pt idx="27854">
                  <c:v>49.786000000000001</c:v>
                </c:pt>
                <c:pt idx="27855">
                  <c:v>49.786000000000001</c:v>
                </c:pt>
                <c:pt idx="27856">
                  <c:v>49.786000000000001</c:v>
                </c:pt>
                <c:pt idx="27857">
                  <c:v>49.786999999999999</c:v>
                </c:pt>
                <c:pt idx="27858">
                  <c:v>49.786999999999999</c:v>
                </c:pt>
                <c:pt idx="27859">
                  <c:v>49.786999999999999</c:v>
                </c:pt>
                <c:pt idx="27860">
                  <c:v>49.786999999999999</c:v>
                </c:pt>
                <c:pt idx="27861">
                  <c:v>49.788000000000004</c:v>
                </c:pt>
                <c:pt idx="27862">
                  <c:v>49.788000000000004</c:v>
                </c:pt>
                <c:pt idx="27863">
                  <c:v>49.788000000000004</c:v>
                </c:pt>
                <c:pt idx="27864">
                  <c:v>49.788000000000004</c:v>
                </c:pt>
                <c:pt idx="27865">
                  <c:v>49.789000000000001</c:v>
                </c:pt>
                <c:pt idx="27866">
                  <c:v>49.789000000000001</c:v>
                </c:pt>
                <c:pt idx="27867">
                  <c:v>49.789000000000001</c:v>
                </c:pt>
                <c:pt idx="27868">
                  <c:v>49.79</c:v>
                </c:pt>
                <c:pt idx="27869">
                  <c:v>49.79</c:v>
                </c:pt>
                <c:pt idx="27870">
                  <c:v>49.79</c:v>
                </c:pt>
                <c:pt idx="27871">
                  <c:v>49.79</c:v>
                </c:pt>
                <c:pt idx="27872">
                  <c:v>49.791000000000004</c:v>
                </c:pt>
                <c:pt idx="27873">
                  <c:v>49.791000000000004</c:v>
                </c:pt>
                <c:pt idx="27874">
                  <c:v>49.791000000000004</c:v>
                </c:pt>
                <c:pt idx="27875">
                  <c:v>49.792000000000002</c:v>
                </c:pt>
                <c:pt idx="27876">
                  <c:v>49.792000000000002</c:v>
                </c:pt>
                <c:pt idx="27877">
                  <c:v>49.792000000000002</c:v>
                </c:pt>
                <c:pt idx="27878">
                  <c:v>49.792000000000002</c:v>
                </c:pt>
                <c:pt idx="27879">
                  <c:v>49.792999999999999</c:v>
                </c:pt>
                <c:pt idx="27880">
                  <c:v>49.792999999999999</c:v>
                </c:pt>
                <c:pt idx="27881">
                  <c:v>49.792999999999999</c:v>
                </c:pt>
                <c:pt idx="27882">
                  <c:v>49.792999999999999</c:v>
                </c:pt>
                <c:pt idx="27883">
                  <c:v>49.794000000000004</c:v>
                </c:pt>
                <c:pt idx="27884">
                  <c:v>49.794000000000004</c:v>
                </c:pt>
                <c:pt idx="27885">
                  <c:v>49.794000000000004</c:v>
                </c:pt>
                <c:pt idx="27886">
                  <c:v>49.795000000000002</c:v>
                </c:pt>
                <c:pt idx="27887">
                  <c:v>49.795000000000002</c:v>
                </c:pt>
                <c:pt idx="27888">
                  <c:v>49.795000000000002</c:v>
                </c:pt>
                <c:pt idx="27889">
                  <c:v>49.795000000000002</c:v>
                </c:pt>
                <c:pt idx="27890">
                  <c:v>49.795999999999999</c:v>
                </c:pt>
                <c:pt idx="27891">
                  <c:v>49.795999999999999</c:v>
                </c:pt>
                <c:pt idx="27892">
                  <c:v>49.795999999999999</c:v>
                </c:pt>
                <c:pt idx="27893">
                  <c:v>49.797000000000004</c:v>
                </c:pt>
                <c:pt idx="27894">
                  <c:v>49.797000000000004</c:v>
                </c:pt>
                <c:pt idx="27895">
                  <c:v>49.797000000000004</c:v>
                </c:pt>
                <c:pt idx="27896">
                  <c:v>49.797000000000004</c:v>
                </c:pt>
                <c:pt idx="27897">
                  <c:v>49.798000000000002</c:v>
                </c:pt>
                <c:pt idx="27898">
                  <c:v>49.798000000000002</c:v>
                </c:pt>
                <c:pt idx="27899">
                  <c:v>49.798000000000002</c:v>
                </c:pt>
                <c:pt idx="27900">
                  <c:v>49.798000000000002</c:v>
                </c:pt>
                <c:pt idx="27901">
                  <c:v>49.798999999999999</c:v>
                </c:pt>
                <c:pt idx="27902">
                  <c:v>49.798999999999999</c:v>
                </c:pt>
                <c:pt idx="27903">
                  <c:v>49.798999999999999</c:v>
                </c:pt>
                <c:pt idx="27904">
                  <c:v>49.800000000000004</c:v>
                </c:pt>
                <c:pt idx="27905">
                  <c:v>49.800000000000004</c:v>
                </c:pt>
                <c:pt idx="27906">
                  <c:v>49.800000000000004</c:v>
                </c:pt>
                <c:pt idx="27907">
                  <c:v>49.800000000000004</c:v>
                </c:pt>
                <c:pt idx="27908">
                  <c:v>49.801000000000002</c:v>
                </c:pt>
                <c:pt idx="27909">
                  <c:v>49.801000000000002</c:v>
                </c:pt>
                <c:pt idx="27910">
                  <c:v>49.801000000000002</c:v>
                </c:pt>
                <c:pt idx="27911">
                  <c:v>49.802</c:v>
                </c:pt>
                <c:pt idx="27912">
                  <c:v>49.802</c:v>
                </c:pt>
                <c:pt idx="27913">
                  <c:v>49.802</c:v>
                </c:pt>
                <c:pt idx="27914">
                  <c:v>49.802</c:v>
                </c:pt>
                <c:pt idx="27915">
                  <c:v>49.803000000000004</c:v>
                </c:pt>
                <c:pt idx="27916">
                  <c:v>49.803000000000004</c:v>
                </c:pt>
                <c:pt idx="27917">
                  <c:v>49.803000000000004</c:v>
                </c:pt>
                <c:pt idx="27918">
                  <c:v>49.804000000000002</c:v>
                </c:pt>
                <c:pt idx="27919">
                  <c:v>49.804000000000002</c:v>
                </c:pt>
                <c:pt idx="27920">
                  <c:v>49.804000000000002</c:v>
                </c:pt>
                <c:pt idx="27921">
                  <c:v>49.804000000000002</c:v>
                </c:pt>
                <c:pt idx="27922">
                  <c:v>49.805</c:v>
                </c:pt>
                <c:pt idx="27923">
                  <c:v>49.805</c:v>
                </c:pt>
                <c:pt idx="27924">
                  <c:v>49.805</c:v>
                </c:pt>
                <c:pt idx="27925">
                  <c:v>49.805</c:v>
                </c:pt>
                <c:pt idx="27926">
                  <c:v>49.806000000000004</c:v>
                </c:pt>
                <c:pt idx="27927">
                  <c:v>49.806000000000004</c:v>
                </c:pt>
                <c:pt idx="27928">
                  <c:v>49.806000000000004</c:v>
                </c:pt>
                <c:pt idx="27929">
                  <c:v>49.807000000000002</c:v>
                </c:pt>
                <c:pt idx="27930">
                  <c:v>49.807000000000002</c:v>
                </c:pt>
                <c:pt idx="27931">
                  <c:v>49.807000000000002</c:v>
                </c:pt>
                <c:pt idx="27932">
                  <c:v>49.807000000000002</c:v>
                </c:pt>
                <c:pt idx="27933">
                  <c:v>49.808</c:v>
                </c:pt>
                <c:pt idx="27934">
                  <c:v>49.808</c:v>
                </c:pt>
                <c:pt idx="27935">
                  <c:v>49.808</c:v>
                </c:pt>
                <c:pt idx="27936">
                  <c:v>49.808999999999997</c:v>
                </c:pt>
                <c:pt idx="27937">
                  <c:v>49.808999999999997</c:v>
                </c:pt>
                <c:pt idx="27938">
                  <c:v>49.808999999999997</c:v>
                </c:pt>
                <c:pt idx="27939">
                  <c:v>49.808999999999997</c:v>
                </c:pt>
                <c:pt idx="27940">
                  <c:v>49.81</c:v>
                </c:pt>
                <c:pt idx="27941">
                  <c:v>49.81</c:v>
                </c:pt>
                <c:pt idx="27942">
                  <c:v>49.81</c:v>
                </c:pt>
                <c:pt idx="27943">
                  <c:v>49.81</c:v>
                </c:pt>
                <c:pt idx="27944">
                  <c:v>49.811</c:v>
                </c:pt>
                <c:pt idx="27945">
                  <c:v>49.811</c:v>
                </c:pt>
                <c:pt idx="27946">
                  <c:v>49.811</c:v>
                </c:pt>
                <c:pt idx="27947">
                  <c:v>49.811999999999998</c:v>
                </c:pt>
                <c:pt idx="27948">
                  <c:v>49.811999999999998</c:v>
                </c:pt>
                <c:pt idx="27949">
                  <c:v>49.811999999999998</c:v>
                </c:pt>
                <c:pt idx="27950">
                  <c:v>49.811999999999998</c:v>
                </c:pt>
                <c:pt idx="27951">
                  <c:v>49.813000000000002</c:v>
                </c:pt>
                <c:pt idx="27952">
                  <c:v>49.813000000000002</c:v>
                </c:pt>
                <c:pt idx="27953">
                  <c:v>49.813000000000002</c:v>
                </c:pt>
                <c:pt idx="27954">
                  <c:v>49.814</c:v>
                </c:pt>
                <c:pt idx="27955">
                  <c:v>49.814</c:v>
                </c:pt>
                <c:pt idx="27956">
                  <c:v>49.814</c:v>
                </c:pt>
                <c:pt idx="27957">
                  <c:v>49.814</c:v>
                </c:pt>
                <c:pt idx="27958">
                  <c:v>49.814999999999998</c:v>
                </c:pt>
                <c:pt idx="27959">
                  <c:v>49.814999999999998</c:v>
                </c:pt>
                <c:pt idx="27960">
                  <c:v>49.814999999999998</c:v>
                </c:pt>
                <c:pt idx="27961">
                  <c:v>49.816000000000003</c:v>
                </c:pt>
                <c:pt idx="27962">
                  <c:v>49.816000000000003</c:v>
                </c:pt>
                <c:pt idx="27963">
                  <c:v>49.816000000000003</c:v>
                </c:pt>
                <c:pt idx="27964">
                  <c:v>49.816000000000003</c:v>
                </c:pt>
                <c:pt idx="27965">
                  <c:v>49.817</c:v>
                </c:pt>
                <c:pt idx="27966">
                  <c:v>49.817</c:v>
                </c:pt>
                <c:pt idx="27967">
                  <c:v>49.817</c:v>
                </c:pt>
                <c:pt idx="27968">
                  <c:v>49.817</c:v>
                </c:pt>
                <c:pt idx="27969">
                  <c:v>49.817999999999998</c:v>
                </c:pt>
                <c:pt idx="27970">
                  <c:v>49.817999999999998</c:v>
                </c:pt>
                <c:pt idx="27971">
                  <c:v>49.817999999999998</c:v>
                </c:pt>
                <c:pt idx="27972">
                  <c:v>49.819000000000003</c:v>
                </c:pt>
                <c:pt idx="27973">
                  <c:v>49.819000000000003</c:v>
                </c:pt>
                <c:pt idx="27974">
                  <c:v>49.819000000000003</c:v>
                </c:pt>
                <c:pt idx="27975">
                  <c:v>49.819000000000003</c:v>
                </c:pt>
                <c:pt idx="27976">
                  <c:v>49.82</c:v>
                </c:pt>
                <c:pt idx="27977">
                  <c:v>49.82</c:v>
                </c:pt>
                <c:pt idx="27978">
                  <c:v>49.82</c:v>
                </c:pt>
                <c:pt idx="27979">
                  <c:v>49.820999999999998</c:v>
                </c:pt>
                <c:pt idx="27980">
                  <c:v>49.820999999999998</c:v>
                </c:pt>
                <c:pt idx="27981">
                  <c:v>49.820999999999998</c:v>
                </c:pt>
                <c:pt idx="27982">
                  <c:v>49.820999999999998</c:v>
                </c:pt>
                <c:pt idx="27983">
                  <c:v>49.822000000000003</c:v>
                </c:pt>
                <c:pt idx="27984">
                  <c:v>49.822000000000003</c:v>
                </c:pt>
                <c:pt idx="27985">
                  <c:v>49.822000000000003</c:v>
                </c:pt>
                <c:pt idx="27986">
                  <c:v>49.822000000000003</c:v>
                </c:pt>
                <c:pt idx="27987">
                  <c:v>49.823</c:v>
                </c:pt>
                <c:pt idx="27988">
                  <c:v>49.823</c:v>
                </c:pt>
                <c:pt idx="27989">
                  <c:v>49.823</c:v>
                </c:pt>
                <c:pt idx="27990">
                  <c:v>49.823999999999998</c:v>
                </c:pt>
                <c:pt idx="27991">
                  <c:v>49.823999999999998</c:v>
                </c:pt>
                <c:pt idx="27992">
                  <c:v>49.823999999999998</c:v>
                </c:pt>
                <c:pt idx="27993">
                  <c:v>49.823999999999998</c:v>
                </c:pt>
                <c:pt idx="27994">
                  <c:v>49.825000000000003</c:v>
                </c:pt>
                <c:pt idx="27995">
                  <c:v>49.825000000000003</c:v>
                </c:pt>
                <c:pt idx="27996">
                  <c:v>49.825000000000003</c:v>
                </c:pt>
                <c:pt idx="27997">
                  <c:v>49.826000000000001</c:v>
                </c:pt>
                <c:pt idx="27998">
                  <c:v>49.826000000000001</c:v>
                </c:pt>
                <c:pt idx="27999">
                  <c:v>49.826000000000001</c:v>
                </c:pt>
                <c:pt idx="28000">
                  <c:v>49.826000000000001</c:v>
                </c:pt>
                <c:pt idx="28001">
                  <c:v>49.826999999999998</c:v>
                </c:pt>
                <c:pt idx="28002">
                  <c:v>49.826999999999998</c:v>
                </c:pt>
                <c:pt idx="28003">
                  <c:v>49.826999999999998</c:v>
                </c:pt>
                <c:pt idx="28004">
                  <c:v>49.826999999999998</c:v>
                </c:pt>
                <c:pt idx="28005">
                  <c:v>49.828000000000003</c:v>
                </c:pt>
                <c:pt idx="28006">
                  <c:v>49.828000000000003</c:v>
                </c:pt>
                <c:pt idx="28007">
                  <c:v>49.828000000000003</c:v>
                </c:pt>
                <c:pt idx="28008">
                  <c:v>49.829000000000001</c:v>
                </c:pt>
                <c:pt idx="28009">
                  <c:v>49.829000000000001</c:v>
                </c:pt>
                <c:pt idx="28010">
                  <c:v>49.829000000000001</c:v>
                </c:pt>
                <c:pt idx="28011">
                  <c:v>49.829000000000001</c:v>
                </c:pt>
                <c:pt idx="28012">
                  <c:v>49.83</c:v>
                </c:pt>
                <c:pt idx="28013">
                  <c:v>49.83</c:v>
                </c:pt>
                <c:pt idx="28014">
                  <c:v>49.83</c:v>
                </c:pt>
                <c:pt idx="28015">
                  <c:v>49.831000000000003</c:v>
                </c:pt>
                <c:pt idx="28016">
                  <c:v>49.831000000000003</c:v>
                </c:pt>
                <c:pt idx="28017">
                  <c:v>49.831000000000003</c:v>
                </c:pt>
                <c:pt idx="28018">
                  <c:v>49.831000000000003</c:v>
                </c:pt>
                <c:pt idx="28019">
                  <c:v>49.832000000000001</c:v>
                </c:pt>
                <c:pt idx="28020">
                  <c:v>49.832000000000001</c:v>
                </c:pt>
                <c:pt idx="28021">
                  <c:v>49.832000000000001</c:v>
                </c:pt>
                <c:pt idx="28022">
                  <c:v>49.832000000000001</c:v>
                </c:pt>
                <c:pt idx="28023">
                  <c:v>49.832999999999998</c:v>
                </c:pt>
                <c:pt idx="28024">
                  <c:v>49.832999999999998</c:v>
                </c:pt>
                <c:pt idx="28025">
                  <c:v>49.832999999999998</c:v>
                </c:pt>
                <c:pt idx="28026">
                  <c:v>49.834000000000003</c:v>
                </c:pt>
                <c:pt idx="28027">
                  <c:v>49.834000000000003</c:v>
                </c:pt>
                <c:pt idx="28028">
                  <c:v>49.834000000000003</c:v>
                </c:pt>
                <c:pt idx="28029">
                  <c:v>49.834000000000003</c:v>
                </c:pt>
                <c:pt idx="28030">
                  <c:v>49.835000000000001</c:v>
                </c:pt>
                <c:pt idx="28031">
                  <c:v>49.835000000000001</c:v>
                </c:pt>
                <c:pt idx="28032">
                  <c:v>49.835000000000001</c:v>
                </c:pt>
                <c:pt idx="28033">
                  <c:v>49.835999999999999</c:v>
                </c:pt>
                <c:pt idx="28034">
                  <c:v>49.835999999999999</c:v>
                </c:pt>
                <c:pt idx="28035">
                  <c:v>49.835999999999999</c:v>
                </c:pt>
                <c:pt idx="28036">
                  <c:v>49.835999999999999</c:v>
                </c:pt>
                <c:pt idx="28037">
                  <c:v>49.837000000000003</c:v>
                </c:pt>
                <c:pt idx="28038">
                  <c:v>49.837000000000003</c:v>
                </c:pt>
                <c:pt idx="28039">
                  <c:v>49.837000000000003</c:v>
                </c:pt>
                <c:pt idx="28040">
                  <c:v>49.837000000000003</c:v>
                </c:pt>
                <c:pt idx="28041">
                  <c:v>49.838000000000001</c:v>
                </c:pt>
                <c:pt idx="28042">
                  <c:v>49.838000000000001</c:v>
                </c:pt>
                <c:pt idx="28043">
                  <c:v>49.838000000000001</c:v>
                </c:pt>
                <c:pt idx="28044">
                  <c:v>49.838999999999999</c:v>
                </c:pt>
                <c:pt idx="28045">
                  <c:v>49.838999999999999</c:v>
                </c:pt>
                <c:pt idx="28046">
                  <c:v>49.838999999999999</c:v>
                </c:pt>
                <c:pt idx="28047">
                  <c:v>49.838999999999999</c:v>
                </c:pt>
                <c:pt idx="28048">
                  <c:v>49.84</c:v>
                </c:pt>
                <c:pt idx="28049">
                  <c:v>49.84</c:v>
                </c:pt>
                <c:pt idx="28050">
                  <c:v>49.84</c:v>
                </c:pt>
                <c:pt idx="28051">
                  <c:v>49.841000000000001</c:v>
                </c:pt>
                <c:pt idx="28052">
                  <c:v>49.841000000000001</c:v>
                </c:pt>
                <c:pt idx="28053">
                  <c:v>49.841000000000001</c:v>
                </c:pt>
                <c:pt idx="28054">
                  <c:v>49.841000000000001</c:v>
                </c:pt>
                <c:pt idx="28055">
                  <c:v>49.841999999999999</c:v>
                </c:pt>
                <c:pt idx="28056">
                  <c:v>49.841999999999999</c:v>
                </c:pt>
                <c:pt idx="28057">
                  <c:v>49.841999999999999</c:v>
                </c:pt>
                <c:pt idx="28058">
                  <c:v>49.841999999999999</c:v>
                </c:pt>
                <c:pt idx="28059">
                  <c:v>49.843000000000004</c:v>
                </c:pt>
                <c:pt idx="28060">
                  <c:v>49.843000000000004</c:v>
                </c:pt>
                <c:pt idx="28061">
                  <c:v>49.843000000000004</c:v>
                </c:pt>
                <c:pt idx="28062">
                  <c:v>49.844000000000001</c:v>
                </c:pt>
                <c:pt idx="28063">
                  <c:v>49.844000000000001</c:v>
                </c:pt>
                <c:pt idx="28064">
                  <c:v>49.844000000000001</c:v>
                </c:pt>
                <c:pt idx="28065">
                  <c:v>49.844000000000001</c:v>
                </c:pt>
                <c:pt idx="28066">
                  <c:v>49.844999999999999</c:v>
                </c:pt>
                <c:pt idx="28067">
                  <c:v>49.844999999999999</c:v>
                </c:pt>
                <c:pt idx="28068">
                  <c:v>49.844999999999999</c:v>
                </c:pt>
                <c:pt idx="28069">
                  <c:v>49.846000000000004</c:v>
                </c:pt>
                <c:pt idx="28070">
                  <c:v>49.846000000000004</c:v>
                </c:pt>
                <c:pt idx="28071">
                  <c:v>49.846000000000004</c:v>
                </c:pt>
                <c:pt idx="28072">
                  <c:v>49.846000000000004</c:v>
                </c:pt>
                <c:pt idx="28073">
                  <c:v>49.847000000000001</c:v>
                </c:pt>
                <c:pt idx="28074">
                  <c:v>49.847000000000001</c:v>
                </c:pt>
                <c:pt idx="28075">
                  <c:v>49.847000000000001</c:v>
                </c:pt>
                <c:pt idx="28076">
                  <c:v>49.847000000000001</c:v>
                </c:pt>
                <c:pt idx="28077">
                  <c:v>49.847999999999999</c:v>
                </c:pt>
                <c:pt idx="28078">
                  <c:v>49.847999999999999</c:v>
                </c:pt>
                <c:pt idx="28079">
                  <c:v>49.847999999999999</c:v>
                </c:pt>
                <c:pt idx="28080">
                  <c:v>49.849000000000004</c:v>
                </c:pt>
                <c:pt idx="28081">
                  <c:v>49.849000000000004</c:v>
                </c:pt>
                <c:pt idx="28082">
                  <c:v>49.849000000000004</c:v>
                </c:pt>
                <c:pt idx="28083">
                  <c:v>49.849000000000004</c:v>
                </c:pt>
                <c:pt idx="28084">
                  <c:v>49.85</c:v>
                </c:pt>
                <c:pt idx="28085">
                  <c:v>49.85</c:v>
                </c:pt>
                <c:pt idx="28086">
                  <c:v>49.85</c:v>
                </c:pt>
                <c:pt idx="28087">
                  <c:v>49.850999999999999</c:v>
                </c:pt>
                <c:pt idx="28088">
                  <c:v>49.850999999999999</c:v>
                </c:pt>
                <c:pt idx="28089">
                  <c:v>49.850999999999999</c:v>
                </c:pt>
                <c:pt idx="28090">
                  <c:v>49.850999999999999</c:v>
                </c:pt>
                <c:pt idx="28091">
                  <c:v>49.852000000000004</c:v>
                </c:pt>
                <c:pt idx="28092">
                  <c:v>49.852000000000004</c:v>
                </c:pt>
                <c:pt idx="28093">
                  <c:v>49.852000000000004</c:v>
                </c:pt>
                <c:pt idx="28094">
                  <c:v>49.853000000000002</c:v>
                </c:pt>
                <c:pt idx="28095">
                  <c:v>49.853000000000002</c:v>
                </c:pt>
                <c:pt idx="28096">
                  <c:v>49.853000000000002</c:v>
                </c:pt>
                <c:pt idx="28097">
                  <c:v>49.853000000000002</c:v>
                </c:pt>
                <c:pt idx="28098">
                  <c:v>49.853999999999999</c:v>
                </c:pt>
                <c:pt idx="28099">
                  <c:v>49.853999999999999</c:v>
                </c:pt>
                <c:pt idx="28100">
                  <c:v>49.853999999999999</c:v>
                </c:pt>
                <c:pt idx="28101">
                  <c:v>49.853999999999999</c:v>
                </c:pt>
                <c:pt idx="28102">
                  <c:v>49.855000000000004</c:v>
                </c:pt>
                <c:pt idx="28103">
                  <c:v>49.855000000000004</c:v>
                </c:pt>
                <c:pt idx="28104">
                  <c:v>49.855000000000004</c:v>
                </c:pt>
                <c:pt idx="28105">
                  <c:v>49.856000000000002</c:v>
                </c:pt>
                <c:pt idx="28106">
                  <c:v>49.856000000000002</c:v>
                </c:pt>
                <c:pt idx="28107">
                  <c:v>49.856000000000002</c:v>
                </c:pt>
                <c:pt idx="28108">
                  <c:v>49.856000000000002</c:v>
                </c:pt>
                <c:pt idx="28109">
                  <c:v>49.856999999999999</c:v>
                </c:pt>
                <c:pt idx="28110">
                  <c:v>49.856999999999999</c:v>
                </c:pt>
                <c:pt idx="28111">
                  <c:v>49.856999999999999</c:v>
                </c:pt>
                <c:pt idx="28112">
                  <c:v>49.858000000000004</c:v>
                </c:pt>
                <c:pt idx="28113">
                  <c:v>49.858000000000004</c:v>
                </c:pt>
                <c:pt idx="28114">
                  <c:v>49.858000000000004</c:v>
                </c:pt>
                <c:pt idx="28115">
                  <c:v>49.858000000000004</c:v>
                </c:pt>
                <c:pt idx="28116">
                  <c:v>49.859000000000002</c:v>
                </c:pt>
                <c:pt idx="28117">
                  <c:v>49.859000000000002</c:v>
                </c:pt>
                <c:pt idx="28118">
                  <c:v>49.859000000000002</c:v>
                </c:pt>
                <c:pt idx="28119">
                  <c:v>49.859000000000002</c:v>
                </c:pt>
                <c:pt idx="28120">
                  <c:v>49.86</c:v>
                </c:pt>
                <c:pt idx="28121">
                  <c:v>49.86</c:v>
                </c:pt>
                <c:pt idx="28122">
                  <c:v>49.86</c:v>
                </c:pt>
                <c:pt idx="28123">
                  <c:v>49.861000000000004</c:v>
                </c:pt>
                <c:pt idx="28124">
                  <c:v>49.861000000000004</c:v>
                </c:pt>
                <c:pt idx="28125">
                  <c:v>49.861000000000004</c:v>
                </c:pt>
                <c:pt idx="28126">
                  <c:v>49.861000000000004</c:v>
                </c:pt>
                <c:pt idx="28127">
                  <c:v>49.862000000000002</c:v>
                </c:pt>
                <c:pt idx="28128">
                  <c:v>49.862000000000002</c:v>
                </c:pt>
                <c:pt idx="28129">
                  <c:v>49.862000000000002</c:v>
                </c:pt>
                <c:pt idx="28130">
                  <c:v>49.863</c:v>
                </c:pt>
                <c:pt idx="28131">
                  <c:v>49.863</c:v>
                </c:pt>
                <c:pt idx="28132">
                  <c:v>49.863</c:v>
                </c:pt>
                <c:pt idx="28133">
                  <c:v>49.863</c:v>
                </c:pt>
                <c:pt idx="28134">
                  <c:v>49.864000000000004</c:v>
                </c:pt>
                <c:pt idx="28135">
                  <c:v>49.864000000000004</c:v>
                </c:pt>
                <c:pt idx="28136">
                  <c:v>49.864000000000004</c:v>
                </c:pt>
                <c:pt idx="28137">
                  <c:v>49.864000000000004</c:v>
                </c:pt>
                <c:pt idx="28138">
                  <c:v>49.865000000000002</c:v>
                </c:pt>
                <c:pt idx="28139">
                  <c:v>49.865000000000002</c:v>
                </c:pt>
                <c:pt idx="28140">
                  <c:v>49.865000000000002</c:v>
                </c:pt>
                <c:pt idx="28141">
                  <c:v>49.866</c:v>
                </c:pt>
                <c:pt idx="28142">
                  <c:v>49.866</c:v>
                </c:pt>
                <c:pt idx="28143">
                  <c:v>49.866</c:v>
                </c:pt>
                <c:pt idx="28144">
                  <c:v>49.866</c:v>
                </c:pt>
                <c:pt idx="28145">
                  <c:v>49.867000000000004</c:v>
                </c:pt>
                <c:pt idx="28146">
                  <c:v>49.867000000000004</c:v>
                </c:pt>
                <c:pt idx="28147">
                  <c:v>49.867000000000004</c:v>
                </c:pt>
                <c:pt idx="28148">
                  <c:v>49.868000000000002</c:v>
                </c:pt>
                <c:pt idx="28149">
                  <c:v>49.868000000000002</c:v>
                </c:pt>
                <c:pt idx="28150">
                  <c:v>49.868000000000002</c:v>
                </c:pt>
                <c:pt idx="28151">
                  <c:v>49.868000000000002</c:v>
                </c:pt>
                <c:pt idx="28152">
                  <c:v>49.869</c:v>
                </c:pt>
                <c:pt idx="28153">
                  <c:v>49.869</c:v>
                </c:pt>
                <c:pt idx="28154">
                  <c:v>49.869</c:v>
                </c:pt>
                <c:pt idx="28155">
                  <c:v>49.869</c:v>
                </c:pt>
                <c:pt idx="28156">
                  <c:v>49.870000000000005</c:v>
                </c:pt>
                <c:pt idx="28157">
                  <c:v>49.870000000000005</c:v>
                </c:pt>
                <c:pt idx="28158">
                  <c:v>49.870000000000005</c:v>
                </c:pt>
                <c:pt idx="28159">
                  <c:v>49.871000000000002</c:v>
                </c:pt>
                <c:pt idx="28160">
                  <c:v>49.871000000000002</c:v>
                </c:pt>
                <c:pt idx="28161">
                  <c:v>49.871000000000002</c:v>
                </c:pt>
                <c:pt idx="28162">
                  <c:v>49.871000000000002</c:v>
                </c:pt>
                <c:pt idx="28163">
                  <c:v>49.872</c:v>
                </c:pt>
                <c:pt idx="28164">
                  <c:v>49.872</c:v>
                </c:pt>
                <c:pt idx="28165">
                  <c:v>49.872</c:v>
                </c:pt>
                <c:pt idx="28166">
                  <c:v>49.872999999999998</c:v>
                </c:pt>
                <c:pt idx="28167">
                  <c:v>49.872999999999998</c:v>
                </c:pt>
                <c:pt idx="28168">
                  <c:v>49.872999999999998</c:v>
                </c:pt>
                <c:pt idx="28169">
                  <c:v>49.872999999999998</c:v>
                </c:pt>
                <c:pt idx="28170">
                  <c:v>49.874000000000002</c:v>
                </c:pt>
                <c:pt idx="28171">
                  <c:v>49.874000000000002</c:v>
                </c:pt>
                <c:pt idx="28172">
                  <c:v>49.874000000000002</c:v>
                </c:pt>
                <c:pt idx="28173">
                  <c:v>49.874000000000002</c:v>
                </c:pt>
                <c:pt idx="28174">
                  <c:v>49.875</c:v>
                </c:pt>
                <c:pt idx="28175">
                  <c:v>49.875</c:v>
                </c:pt>
                <c:pt idx="28176">
                  <c:v>49.875</c:v>
                </c:pt>
                <c:pt idx="28177">
                  <c:v>49.875999999999998</c:v>
                </c:pt>
                <c:pt idx="28178">
                  <c:v>49.875999999999998</c:v>
                </c:pt>
                <c:pt idx="28179">
                  <c:v>49.875999999999998</c:v>
                </c:pt>
                <c:pt idx="28180">
                  <c:v>49.875999999999998</c:v>
                </c:pt>
                <c:pt idx="28181">
                  <c:v>49.877000000000002</c:v>
                </c:pt>
                <c:pt idx="28182">
                  <c:v>49.877000000000002</c:v>
                </c:pt>
                <c:pt idx="28183">
                  <c:v>49.877000000000002</c:v>
                </c:pt>
                <c:pt idx="28184">
                  <c:v>49.878</c:v>
                </c:pt>
                <c:pt idx="28185">
                  <c:v>49.878</c:v>
                </c:pt>
                <c:pt idx="28186">
                  <c:v>49.878</c:v>
                </c:pt>
                <c:pt idx="28187">
                  <c:v>49.878</c:v>
                </c:pt>
                <c:pt idx="28188">
                  <c:v>49.878999999999998</c:v>
                </c:pt>
                <c:pt idx="28189">
                  <c:v>49.878999999999998</c:v>
                </c:pt>
                <c:pt idx="28190">
                  <c:v>49.878999999999998</c:v>
                </c:pt>
                <c:pt idx="28191">
                  <c:v>49.878999999999998</c:v>
                </c:pt>
                <c:pt idx="28192">
                  <c:v>49.88</c:v>
                </c:pt>
                <c:pt idx="28193">
                  <c:v>49.88</c:v>
                </c:pt>
                <c:pt idx="28194">
                  <c:v>49.88</c:v>
                </c:pt>
                <c:pt idx="28195">
                  <c:v>49.881</c:v>
                </c:pt>
                <c:pt idx="28196">
                  <c:v>49.881</c:v>
                </c:pt>
                <c:pt idx="28197">
                  <c:v>49.881</c:v>
                </c:pt>
                <c:pt idx="28198">
                  <c:v>49.881</c:v>
                </c:pt>
                <c:pt idx="28199">
                  <c:v>49.881999999999998</c:v>
                </c:pt>
                <c:pt idx="28200">
                  <c:v>49.881999999999998</c:v>
                </c:pt>
                <c:pt idx="28201">
                  <c:v>49.881999999999998</c:v>
                </c:pt>
                <c:pt idx="28202">
                  <c:v>49.883000000000003</c:v>
                </c:pt>
                <c:pt idx="28203">
                  <c:v>49.883000000000003</c:v>
                </c:pt>
                <c:pt idx="28204">
                  <c:v>49.883000000000003</c:v>
                </c:pt>
                <c:pt idx="28205">
                  <c:v>49.883000000000003</c:v>
                </c:pt>
                <c:pt idx="28206">
                  <c:v>49.884</c:v>
                </c:pt>
                <c:pt idx="28207">
                  <c:v>49.884</c:v>
                </c:pt>
                <c:pt idx="28208">
                  <c:v>49.884</c:v>
                </c:pt>
                <c:pt idx="28209">
                  <c:v>49.884</c:v>
                </c:pt>
                <c:pt idx="28210">
                  <c:v>49.884999999999998</c:v>
                </c:pt>
                <c:pt idx="28211">
                  <c:v>49.884999999999998</c:v>
                </c:pt>
                <c:pt idx="28212">
                  <c:v>49.884999999999998</c:v>
                </c:pt>
                <c:pt idx="28213">
                  <c:v>49.886000000000003</c:v>
                </c:pt>
                <c:pt idx="28214">
                  <c:v>49.886000000000003</c:v>
                </c:pt>
                <c:pt idx="28215">
                  <c:v>49.886000000000003</c:v>
                </c:pt>
                <c:pt idx="28216">
                  <c:v>49.886000000000003</c:v>
                </c:pt>
                <c:pt idx="28217">
                  <c:v>49.887</c:v>
                </c:pt>
                <c:pt idx="28218">
                  <c:v>49.887</c:v>
                </c:pt>
                <c:pt idx="28219">
                  <c:v>49.887</c:v>
                </c:pt>
                <c:pt idx="28220">
                  <c:v>49.887999999999998</c:v>
                </c:pt>
                <c:pt idx="28221">
                  <c:v>49.887999999999998</c:v>
                </c:pt>
                <c:pt idx="28222">
                  <c:v>49.887999999999998</c:v>
                </c:pt>
                <c:pt idx="28223">
                  <c:v>49.887999999999998</c:v>
                </c:pt>
                <c:pt idx="28224">
                  <c:v>49.889000000000003</c:v>
                </c:pt>
                <c:pt idx="28225">
                  <c:v>49.889000000000003</c:v>
                </c:pt>
                <c:pt idx="28226">
                  <c:v>49.889000000000003</c:v>
                </c:pt>
                <c:pt idx="28227">
                  <c:v>49.889000000000003</c:v>
                </c:pt>
                <c:pt idx="28228">
                  <c:v>49.89</c:v>
                </c:pt>
                <c:pt idx="28229">
                  <c:v>49.89</c:v>
                </c:pt>
                <c:pt idx="28230">
                  <c:v>49.89</c:v>
                </c:pt>
                <c:pt idx="28231">
                  <c:v>49.890999999999998</c:v>
                </c:pt>
                <c:pt idx="28232">
                  <c:v>49.890999999999998</c:v>
                </c:pt>
                <c:pt idx="28233">
                  <c:v>49.890999999999998</c:v>
                </c:pt>
                <c:pt idx="28234">
                  <c:v>49.890999999999998</c:v>
                </c:pt>
                <c:pt idx="28235">
                  <c:v>49.892000000000003</c:v>
                </c:pt>
                <c:pt idx="28236">
                  <c:v>49.892000000000003</c:v>
                </c:pt>
                <c:pt idx="28237">
                  <c:v>49.892000000000003</c:v>
                </c:pt>
                <c:pt idx="28238">
                  <c:v>49.893000000000001</c:v>
                </c:pt>
                <c:pt idx="28239">
                  <c:v>49.893000000000001</c:v>
                </c:pt>
                <c:pt idx="28240">
                  <c:v>49.893000000000001</c:v>
                </c:pt>
                <c:pt idx="28241">
                  <c:v>49.893000000000001</c:v>
                </c:pt>
                <c:pt idx="28242">
                  <c:v>49.893999999999998</c:v>
                </c:pt>
                <c:pt idx="28243">
                  <c:v>49.893999999999998</c:v>
                </c:pt>
                <c:pt idx="28244">
                  <c:v>49.893999999999998</c:v>
                </c:pt>
                <c:pt idx="28245">
                  <c:v>49.893999999999998</c:v>
                </c:pt>
                <c:pt idx="28246">
                  <c:v>49.895000000000003</c:v>
                </c:pt>
                <c:pt idx="28247">
                  <c:v>49.895000000000003</c:v>
                </c:pt>
                <c:pt idx="28248">
                  <c:v>49.895000000000003</c:v>
                </c:pt>
                <c:pt idx="28249">
                  <c:v>49.896000000000001</c:v>
                </c:pt>
                <c:pt idx="28250">
                  <c:v>49.896000000000001</c:v>
                </c:pt>
                <c:pt idx="28251">
                  <c:v>49.896000000000001</c:v>
                </c:pt>
                <c:pt idx="28252">
                  <c:v>49.896000000000001</c:v>
                </c:pt>
                <c:pt idx="28253">
                  <c:v>49.896999999999998</c:v>
                </c:pt>
                <c:pt idx="28254">
                  <c:v>49.896999999999998</c:v>
                </c:pt>
                <c:pt idx="28255">
                  <c:v>49.896999999999998</c:v>
                </c:pt>
                <c:pt idx="28256">
                  <c:v>49.898000000000003</c:v>
                </c:pt>
                <c:pt idx="28257">
                  <c:v>49.898000000000003</c:v>
                </c:pt>
                <c:pt idx="28258">
                  <c:v>49.898000000000003</c:v>
                </c:pt>
                <c:pt idx="28259">
                  <c:v>49.898000000000003</c:v>
                </c:pt>
                <c:pt idx="28260">
                  <c:v>49.899000000000001</c:v>
                </c:pt>
                <c:pt idx="28261">
                  <c:v>49.899000000000001</c:v>
                </c:pt>
                <c:pt idx="28262">
                  <c:v>49.899000000000001</c:v>
                </c:pt>
                <c:pt idx="28263">
                  <c:v>49.899000000000001</c:v>
                </c:pt>
                <c:pt idx="28264">
                  <c:v>49.9</c:v>
                </c:pt>
                <c:pt idx="28265">
                  <c:v>49.9</c:v>
                </c:pt>
                <c:pt idx="28266">
                  <c:v>49.9</c:v>
                </c:pt>
                <c:pt idx="28267">
                  <c:v>49.901000000000003</c:v>
                </c:pt>
                <c:pt idx="28268">
                  <c:v>49.901000000000003</c:v>
                </c:pt>
                <c:pt idx="28269">
                  <c:v>49.901000000000003</c:v>
                </c:pt>
                <c:pt idx="28270">
                  <c:v>49.901000000000003</c:v>
                </c:pt>
                <c:pt idx="28271">
                  <c:v>49.902000000000001</c:v>
                </c:pt>
                <c:pt idx="28272">
                  <c:v>49.902000000000001</c:v>
                </c:pt>
                <c:pt idx="28273">
                  <c:v>49.902000000000001</c:v>
                </c:pt>
                <c:pt idx="28274">
                  <c:v>49.902999999999999</c:v>
                </c:pt>
                <c:pt idx="28275">
                  <c:v>49.902999999999999</c:v>
                </c:pt>
                <c:pt idx="28276">
                  <c:v>49.902999999999999</c:v>
                </c:pt>
                <c:pt idx="28277">
                  <c:v>49.902999999999999</c:v>
                </c:pt>
                <c:pt idx="28278">
                  <c:v>49.904000000000003</c:v>
                </c:pt>
                <c:pt idx="28279">
                  <c:v>49.904000000000003</c:v>
                </c:pt>
                <c:pt idx="28280">
                  <c:v>49.904000000000003</c:v>
                </c:pt>
                <c:pt idx="28281">
                  <c:v>49.904000000000003</c:v>
                </c:pt>
                <c:pt idx="28282">
                  <c:v>49.905000000000001</c:v>
                </c:pt>
                <c:pt idx="28283">
                  <c:v>49.905000000000001</c:v>
                </c:pt>
                <c:pt idx="28284">
                  <c:v>49.905000000000001</c:v>
                </c:pt>
                <c:pt idx="28285">
                  <c:v>49.905999999999999</c:v>
                </c:pt>
                <c:pt idx="28286">
                  <c:v>49.905999999999999</c:v>
                </c:pt>
                <c:pt idx="28287">
                  <c:v>49.905999999999999</c:v>
                </c:pt>
                <c:pt idx="28288">
                  <c:v>49.905999999999999</c:v>
                </c:pt>
                <c:pt idx="28289">
                  <c:v>49.907000000000004</c:v>
                </c:pt>
                <c:pt idx="28290">
                  <c:v>49.907000000000004</c:v>
                </c:pt>
                <c:pt idx="28291">
                  <c:v>49.907000000000004</c:v>
                </c:pt>
                <c:pt idx="28292">
                  <c:v>49.908000000000001</c:v>
                </c:pt>
                <c:pt idx="28293">
                  <c:v>49.908000000000001</c:v>
                </c:pt>
                <c:pt idx="28294">
                  <c:v>49.908000000000001</c:v>
                </c:pt>
                <c:pt idx="28295">
                  <c:v>49.908000000000001</c:v>
                </c:pt>
                <c:pt idx="28296">
                  <c:v>49.908999999999999</c:v>
                </c:pt>
                <c:pt idx="28297">
                  <c:v>49.908999999999999</c:v>
                </c:pt>
                <c:pt idx="28298">
                  <c:v>49.908999999999999</c:v>
                </c:pt>
                <c:pt idx="28299">
                  <c:v>49.908999999999999</c:v>
                </c:pt>
                <c:pt idx="28300">
                  <c:v>49.910000000000004</c:v>
                </c:pt>
                <c:pt idx="28301">
                  <c:v>49.910000000000004</c:v>
                </c:pt>
                <c:pt idx="28302">
                  <c:v>49.910000000000004</c:v>
                </c:pt>
                <c:pt idx="28303">
                  <c:v>49.911000000000001</c:v>
                </c:pt>
                <c:pt idx="28304">
                  <c:v>49.911000000000001</c:v>
                </c:pt>
                <c:pt idx="28305">
                  <c:v>49.911000000000001</c:v>
                </c:pt>
                <c:pt idx="28306">
                  <c:v>49.911000000000001</c:v>
                </c:pt>
                <c:pt idx="28307">
                  <c:v>49.911999999999999</c:v>
                </c:pt>
                <c:pt idx="28308">
                  <c:v>49.911999999999999</c:v>
                </c:pt>
                <c:pt idx="28309">
                  <c:v>49.911999999999999</c:v>
                </c:pt>
                <c:pt idx="28310">
                  <c:v>49.913000000000004</c:v>
                </c:pt>
                <c:pt idx="28311">
                  <c:v>49.913000000000004</c:v>
                </c:pt>
                <c:pt idx="28312">
                  <c:v>49.913000000000004</c:v>
                </c:pt>
                <c:pt idx="28313">
                  <c:v>49.913000000000004</c:v>
                </c:pt>
                <c:pt idx="28314">
                  <c:v>49.914000000000001</c:v>
                </c:pt>
                <c:pt idx="28315">
                  <c:v>49.914000000000001</c:v>
                </c:pt>
                <c:pt idx="28316">
                  <c:v>49.914000000000001</c:v>
                </c:pt>
                <c:pt idx="28317">
                  <c:v>49.914000000000001</c:v>
                </c:pt>
                <c:pt idx="28318">
                  <c:v>49.914999999999999</c:v>
                </c:pt>
                <c:pt idx="28319">
                  <c:v>49.914999999999999</c:v>
                </c:pt>
                <c:pt idx="28320">
                  <c:v>49.914999999999999</c:v>
                </c:pt>
                <c:pt idx="28321">
                  <c:v>49.916000000000004</c:v>
                </c:pt>
                <c:pt idx="28322">
                  <c:v>49.916000000000004</c:v>
                </c:pt>
                <c:pt idx="28323">
                  <c:v>49.916000000000004</c:v>
                </c:pt>
                <c:pt idx="28324">
                  <c:v>49.916000000000004</c:v>
                </c:pt>
                <c:pt idx="28325">
                  <c:v>49.917000000000002</c:v>
                </c:pt>
                <c:pt idx="28326">
                  <c:v>49.917000000000002</c:v>
                </c:pt>
                <c:pt idx="28327">
                  <c:v>49.917000000000002</c:v>
                </c:pt>
                <c:pt idx="28328">
                  <c:v>49.917999999999999</c:v>
                </c:pt>
                <c:pt idx="28329">
                  <c:v>49.917999999999999</c:v>
                </c:pt>
                <c:pt idx="28330">
                  <c:v>49.917999999999999</c:v>
                </c:pt>
                <c:pt idx="28331">
                  <c:v>49.917999999999999</c:v>
                </c:pt>
                <c:pt idx="28332">
                  <c:v>49.919000000000004</c:v>
                </c:pt>
                <c:pt idx="28333">
                  <c:v>49.919000000000004</c:v>
                </c:pt>
                <c:pt idx="28334">
                  <c:v>49.919000000000004</c:v>
                </c:pt>
                <c:pt idx="28335">
                  <c:v>49.92</c:v>
                </c:pt>
                <c:pt idx="28336">
                  <c:v>49.92</c:v>
                </c:pt>
                <c:pt idx="28337">
                  <c:v>49.92</c:v>
                </c:pt>
                <c:pt idx="28338">
                  <c:v>49.92</c:v>
                </c:pt>
                <c:pt idx="28339">
                  <c:v>49.920999999999999</c:v>
                </c:pt>
                <c:pt idx="28340">
                  <c:v>49.920999999999999</c:v>
                </c:pt>
                <c:pt idx="28341">
                  <c:v>49.920999999999999</c:v>
                </c:pt>
                <c:pt idx="28342">
                  <c:v>49.920999999999999</c:v>
                </c:pt>
                <c:pt idx="28343">
                  <c:v>49.922000000000004</c:v>
                </c:pt>
                <c:pt idx="28344">
                  <c:v>49.922000000000004</c:v>
                </c:pt>
                <c:pt idx="28345">
                  <c:v>49.922000000000004</c:v>
                </c:pt>
                <c:pt idx="28346">
                  <c:v>49.923000000000002</c:v>
                </c:pt>
                <c:pt idx="28347">
                  <c:v>49.923000000000002</c:v>
                </c:pt>
                <c:pt idx="28348">
                  <c:v>49.923000000000002</c:v>
                </c:pt>
                <c:pt idx="28349">
                  <c:v>49.923000000000002</c:v>
                </c:pt>
                <c:pt idx="28350">
                  <c:v>49.923999999999999</c:v>
                </c:pt>
                <c:pt idx="28351">
                  <c:v>49.923999999999999</c:v>
                </c:pt>
                <c:pt idx="28352">
                  <c:v>49.923999999999999</c:v>
                </c:pt>
                <c:pt idx="28353">
                  <c:v>49.923999999999999</c:v>
                </c:pt>
                <c:pt idx="28354">
                  <c:v>49.925000000000004</c:v>
                </c:pt>
                <c:pt idx="28355">
                  <c:v>49.925000000000004</c:v>
                </c:pt>
                <c:pt idx="28356">
                  <c:v>49.925000000000004</c:v>
                </c:pt>
                <c:pt idx="28357">
                  <c:v>49.926000000000002</c:v>
                </c:pt>
                <c:pt idx="28358">
                  <c:v>49.926000000000002</c:v>
                </c:pt>
                <c:pt idx="28359">
                  <c:v>49.926000000000002</c:v>
                </c:pt>
                <c:pt idx="28360">
                  <c:v>49.926000000000002</c:v>
                </c:pt>
                <c:pt idx="28361">
                  <c:v>49.927</c:v>
                </c:pt>
                <c:pt idx="28362">
                  <c:v>49.927</c:v>
                </c:pt>
                <c:pt idx="28363">
                  <c:v>49.927</c:v>
                </c:pt>
                <c:pt idx="28364">
                  <c:v>49.928000000000004</c:v>
                </c:pt>
                <c:pt idx="28365">
                  <c:v>49.928000000000004</c:v>
                </c:pt>
                <c:pt idx="28366">
                  <c:v>49.928000000000004</c:v>
                </c:pt>
                <c:pt idx="28367">
                  <c:v>49.928000000000004</c:v>
                </c:pt>
                <c:pt idx="28368">
                  <c:v>49.929000000000002</c:v>
                </c:pt>
                <c:pt idx="28369">
                  <c:v>49.929000000000002</c:v>
                </c:pt>
                <c:pt idx="28370">
                  <c:v>49.929000000000002</c:v>
                </c:pt>
                <c:pt idx="28371">
                  <c:v>49.93</c:v>
                </c:pt>
                <c:pt idx="28372">
                  <c:v>49.93</c:v>
                </c:pt>
                <c:pt idx="28373">
                  <c:v>49.93</c:v>
                </c:pt>
                <c:pt idx="28374">
                  <c:v>49.93</c:v>
                </c:pt>
                <c:pt idx="28375">
                  <c:v>49.931000000000004</c:v>
                </c:pt>
                <c:pt idx="28376">
                  <c:v>49.931000000000004</c:v>
                </c:pt>
                <c:pt idx="28377">
                  <c:v>49.931000000000004</c:v>
                </c:pt>
                <c:pt idx="28378">
                  <c:v>49.931000000000004</c:v>
                </c:pt>
                <c:pt idx="28379">
                  <c:v>49.932000000000002</c:v>
                </c:pt>
                <c:pt idx="28380">
                  <c:v>49.932000000000002</c:v>
                </c:pt>
                <c:pt idx="28381">
                  <c:v>49.932000000000002</c:v>
                </c:pt>
                <c:pt idx="28382">
                  <c:v>49.933</c:v>
                </c:pt>
                <c:pt idx="28383">
                  <c:v>49.933</c:v>
                </c:pt>
                <c:pt idx="28384">
                  <c:v>49.933</c:v>
                </c:pt>
                <c:pt idx="28385">
                  <c:v>49.933</c:v>
                </c:pt>
                <c:pt idx="28386">
                  <c:v>49.933999999999997</c:v>
                </c:pt>
                <c:pt idx="28387">
                  <c:v>49.933999999999997</c:v>
                </c:pt>
                <c:pt idx="28388">
                  <c:v>49.933999999999997</c:v>
                </c:pt>
                <c:pt idx="28389">
                  <c:v>49.935000000000002</c:v>
                </c:pt>
                <c:pt idx="28390">
                  <c:v>49.935000000000002</c:v>
                </c:pt>
                <c:pt idx="28391">
                  <c:v>49.935000000000002</c:v>
                </c:pt>
                <c:pt idx="28392">
                  <c:v>49.935000000000002</c:v>
                </c:pt>
                <c:pt idx="28393">
                  <c:v>49.936</c:v>
                </c:pt>
                <c:pt idx="28394">
                  <c:v>49.936</c:v>
                </c:pt>
                <c:pt idx="28395">
                  <c:v>49.936</c:v>
                </c:pt>
                <c:pt idx="28396">
                  <c:v>49.936</c:v>
                </c:pt>
                <c:pt idx="28397">
                  <c:v>49.936999999999998</c:v>
                </c:pt>
                <c:pt idx="28398">
                  <c:v>49.936999999999998</c:v>
                </c:pt>
                <c:pt idx="28399">
                  <c:v>49.936999999999998</c:v>
                </c:pt>
                <c:pt idx="28400">
                  <c:v>49.938000000000002</c:v>
                </c:pt>
                <c:pt idx="28401">
                  <c:v>49.938000000000002</c:v>
                </c:pt>
                <c:pt idx="28402">
                  <c:v>49.938000000000002</c:v>
                </c:pt>
                <c:pt idx="28403">
                  <c:v>49.938000000000002</c:v>
                </c:pt>
                <c:pt idx="28404">
                  <c:v>49.939</c:v>
                </c:pt>
                <c:pt idx="28405">
                  <c:v>49.939</c:v>
                </c:pt>
                <c:pt idx="28406">
                  <c:v>49.939</c:v>
                </c:pt>
                <c:pt idx="28407">
                  <c:v>49.94</c:v>
                </c:pt>
                <c:pt idx="28408">
                  <c:v>49.94</c:v>
                </c:pt>
                <c:pt idx="28409">
                  <c:v>49.94</c:v>
                </c:pt>
                <c:pt idx="28410">
                  <c:v>49.94</c:v>
                </c:pt>
                <c:pt idx="28411">
                  <c:v>49.941000000000003</c:v>
                </c:pt>
                <c:pt idx="28412">
                  <c:v>49.941000000000003</c:v>
                </c:pt>
                <c:pt idx="28413">
                  <c:v>49.941000000000003</c:v>
                </c:pt>
                <c:pt idx="28414">
                  <c:v>49.941000000000003</c:v>
                </c:pt>
                <c:pt idx="28415">
                  <c:v>49.942</c:v>
                </c:pt>
                <c:pt idx="28416">
                  <c:v>49.942</c:v>
                </c:pt>
                <c:pt idx="28417">
                  <c:v>49.942</c:v>
                </c:pt>
                <c:pt idx="28418">
                  <c:v>49.942999999999998</c:v>
                </c:pt>
                <c:pt idx="28419">
                  <c:v>49.942999999999998</c:v>
                </c:pt>
                <c:pt idx="28420">
                  <c:v>49.942999999999998</c:v>
                </c:pt>
                <c:pt idx="28421">
                  <c:v>49.942999999999998</c:v>
                </c:pt>
                <c:pt idx="28422">
                  <c:v>49.944000000000003</c:v>
                </c:pt>
                <c:pt idx="28423">
                  <c:v>49.944000000000003</c:v>
                </c:pt>
                <c:pt idx="28424">
                  <c:v>49.944000000000003</c:v>
                </c:pt>
                <c:pt idx="28425">
                  <c:v>49.945</c:v>
                </c:pt>
                <c:pt idx="28426">
                  <c:v>49.945</c:v>
                </c:pt>
                <c:pt idx="28427">
                  <c:v>49.945</c:v>
                </c:pt>
                <c:pt idx="28428">
                  <c:v>49.945</c:v>
                </c:pt>
                <c:pt idx="28429">
                  <c:v>49.945999999999998</c:v>
                </c:pt>
                <c:pt idx="28430">
                  <c:v>49.945999999999998</c:v>
                </c:pt>
                <c:pt idx="28431">
                  <c:v>49.945999999999998</c:v>
                </c:pt>
                <c:pt idx="28432">
                  <c:v>49.945999999999998</c:v>
                </c:pt>
                <c:pt idx="28433">
                  <c:v>49.947000000000003</c:v>
                </c:pt>
                <c:pt idx="28434">
                  <c:v>49.947000000000003</c:v>
                </c:pt>
                <c:pt idx="28435">
                  <c:v>49.947000000000003</c:v>
                </c:pt>
                <c:pt idx="28436">
                  <c:v>49.948</c:v>
                </c:pt>
                <c:pt idx="28437">
                  <c:v>49.948</c:v>
                </c:pt>
                <c:pt idx="28438">
                  <c:v>49.948</c:v>
                </c:pt>
                <c:pt idx="28439">
                  <c:v>49.948</c:v>
                </c:pt>
                <c:pt idx="28440">
                  <c:v>49.948999999999998</c:v>
                </c:pt>
                <c:pt idx="28441">
                  <c:v>49.948999999999998</c:v>
                </c:pt>
                <c:pt idx="28442">
                  <c:v>49.948999999999998</c:v>
                </c:pt>
                <c:pt idx="28443">
                  <c:v>49.948999999999998</c:v>
                </c:pt>
                <c:pt idx="28444">
                  <c:v>49.95</c:v>
                </c:pt>
                <c:pt idx="28445">
                  <c:v>49.95</c:v>
                </c:pt>
                <c:pt idx="28446">
                  <c:v>49.95</c:v>
                </c:pt>
                <c:pt idx="28447">
                  <c:v>49.951000000000001</c:v>
                </c:pt>
                <c:pt idx="28448">
                  <c:v>49.951000000000001</c:v>
                </c:pt>
                <c:pt idx="28449">
                  <c:v>49.951000000000001</c:v>
                </c:pt>
                <c:pt idx="28450">
                  <c:v>49.951000000000001</c:v>
                </c:pt>
                <c:pt idx="28451">
                  <c:v>49.951999999999998</c:v>
                </c:pt>
                <c:pt idx="28452">
                  <c:v>49.951999999999998</c:v>
                </c:pt>
                <c:pt idx="28453">
                  <c:v>49.951999999999998</c:v>
                </c:pt>
                <c:pt idx="28454">
                  <c:v>49.953000000000003</c:v>
                </c:pt>
                <c:pt idx="28455">
                  <c:v>49.953000000000003</c:v>
                </c:pt>
                <c:pt idx="28456">
                  <c:v>49.953000000000003</c:v>
                </c:pt>
                <c:pt idx="28457">
                  <c:v>49.953000000000003</c:v>
                </c:pt>
                <c:pt idx="28458">
                  <c:v>49.954000000000001</c:v>
                </c:pt>
                <c:pt idx="28459">
                  <c:v>49.954000000000001</c:v>
                </c:pt>
                <c:pt idx="28460">
                  <c:v>49.954000000000001</c:v>
                </c:pt>
                <c:pt idx="28461">
                  <c:v>49.954000000000001</c:v>
                </c:pt>
                <c:pt idx="28462">
                  <c:v>49.954999999999998</c:v>
                </c:pt>
                <c:pt idx="28463">
                  <c:v>49.954999999999998</c:v>
                </c:pt>
                <c:pt idx="28464">
                  <c:v>49.954999999999998</c:v>
                </c:pt>
                <c:pt idx="28465">
                  <c:v>49.956000000000003</c:v>
                </c:pt>
                <c:pt idx="28466">
                  <c:v>49.956000000000003</c:v>
                </c:pt>
                <c:pt idx="28467">
                  <c:v>49.956000000000003</c:v>
                </c:pt>
                <c:pt idx="28468">
                  <c:v>49.956000000000003</c:v>
                </c:pt>
                <c:pt idx="28469">
                  <c:v>49.957000000000001</c:v>
                </c:pt>
                <c:pt idx="28470">
                  <c:v>49.957000000000001</c:v>
                </c:pt>
                <c:pt idx="28471">
                  <c:v>49.957000000000001</c:v>
                </c:pt>
                <c:pt idx="28472">
                  <c:v>49.957999999999998</c:v>
                </c:pt>
                <c:pt idx="28473">
                  <c:v>49.957999999999998</c:v>
                </c:pt>
                <c:pt idx="28474">
                  <c:v>49.957999999999998</c:v>
                </c:pt>
                <c:pt idx="28475">
                  <c:v>49.957999999999998</c:v>
                </c:pt>
                <c:pt idx="28476">
                  <c:v>49.959000000000003</c:v>
                </c:pt>
                <c:pt idx="28477">
                  <c:v>49.959000000000003</c:v>
                </c:pt>
                <c:pt idx="28478">
                  <c:v>49.959000000000003</c:v>
                </c:pt>
                <c:pt idx="28479">
                  <c:v>49.959000000000003</c:v>
                </c:pt>
                <c:pt idx="28480">
                  <c:v>49.96</c:v>
                </c:pt>
                <c:pt idx="28481">
                  <c:v>49.96</c:v>
                </c:pt>
                <c:pt idx="28482">
                  <c:v>49.96</c:v>
                </c:pt>
                <c:pt idx="28483">
                  <c:v>49.960999999999999</c:v>
                </c:pt>
                <c:pt idx="28484">
                  <c:v>49.960999999999999</c:v>
                </c:pt>
                <c:pt idx="28485">
                  <c:v>49.960999999999999</c:v>
                </c:pt>
                <c:pt idx="28486">
                  <c:v>49.960999999999999</c:v>
                </c:pt>
                <c:pt idx="28487">
                  <c:v>49.962000000000003</c:v>
                </c:pt>
                <c:pt idx="28488">
                  <c:v>49.962000000000003</c:v>
                </c:pt>
                <c:pt idx="28489">
                  <c:v>49.962000000000003</c:v>
                </c:pt>
                <c:pt idx="28490">
                  <c:v>49.963000000000001</c:v>
                </c:pt>
                <c:pt idx="28491">
                  <c:v>49.963000000000001</c:v>
                </c:pt>
                <c:pt idx="28492">
                  <c:v>49.963000000000001</c:v>
                </c:pt>
                <c:pt idx="28493">
                  <c:v>49.963000000000001</c:v>
                </c:pt>
                <c:pt idx="28494">
                  <c:v>49.963999999999999</c:v>
                </c:pt>
                <c:pt idx="28495">
                  <c:v>49.963999999999999</c:v>
                </c:pt>
                <c:pt idx="28496">
                  <c:v>49.963999999999999</c:v>
                </c:pt>
                <c:pt idx="28497">
                  <c:v>49.963999999999999</c:v>
                </c:pt>
                <c:pt idx="28498">
                  <c:v>49.965000000000003</c:v>
                </c:pt>
                <c:pt idx="28499">
                  <c:v>49.965000000000003</c:v>
                </c:pt>
                <c:pt idx="28500">
                  <c:v>49.965000000000003</c:v>
                </c:pt>
                <c:pt idx="28501">
                  <c:v>49.966000000000001</c:v>
                </c:pt>
                <c:pt idx="28502">
                  <c:v>49.966000000000001</c:v>
                </c:pt>
                <c:pt idx="28503">
                  <c:v>49.966000000000001</c:v>
                </c:pt>
                <c:pt idx="28504">
                  <c:v>49.966000000000001</c:v>
                </c:pt>
                <c:pt idx="28505">
                  <c:v>49.966999999999999</c:v>
                </c:pt>
                <c:pt idx="28506">
                  <c:v>49.966999999999999</c:v>
                </c:pt>
                <c:pt idx="28507">
                  <c:v>49.966999999999999</c:v>
                </c:pt>
                <c:pt idx="28508">
                  <c:v>49.968000000000004</c:v>
                </c:pt>
                <c:pt idx="28509">
                  <c:v>49.968000000000004</c:v>
                </c:pt>
                <c:pt idx="28510">
                  <c:v>49.968000000000004</c:v>
                </c:pt>
                <c:pt idx="28511">
                  <c:v>49.968000000000004</c:v>
                </c:pt>
                <c:pt idx="28512">
                  <c:v>49.969000000000001</c:v>
                </c:pt>
                <c:pt idx="28513">
                  <c:v>49.969000000000001</c:v>
                </c:pt>
                <c:pt idx="28514">
                  <c:v>49.969000000000001</c:v>
                </c:pt>
                <c:pt idx="28515">
                  <c:v>49.969000000000001</c:v>
                </c:pt>
                <c:pt idx="28516">
                  <c:v>49.97</c:v>
                </c:pt>
                <c:pt idx="28517">
                  <c:v>49.97</c:v>
                </c:pt>
                <c:pt idx="28518">
                  <c:v>49.97</c:v>
                </c:pt>
                <c:pt idx="28519">
                  <c:v>49.971000000000004</c:v>
                </c:pt>
                <c:pt idx="28520">
                  <c:v>49.971000000000004</c:v>
                </c:pt>
                <c:pt idx="28521">
                  <c:v>49.971000000000004</c:v>
                </c:pt>
                <c:pt idx="28522">
                  <c:v>49.971000000000004</c:v>
                </c:pt>
                <c:pt idx="28523">
                  <c:v>49.972000000000001</c:v>
                </c:pt>
                <c:pt idx="28524">
                  <c:v>49.972000000000001</c:v>
                </c:pt>
                <c:pt idx="28525">
                  <c:v>49.972000000000001</c:v>
                </c:pt>
                <c:pt idx="28526">
                  <c:v>49.972999999999999</c:v>
                </c:pt>
                <c:pt idx="28527">
                  <c:v>49.972999999999999</c:v>
                </c:pt>
                <c:pt idx="28528">
                  <c:v>49.972999999999999</c:v>
                </c:pt>
                <c:pt idx="28529">
                  <c:v>49.972999999999999</c:v>
                </c:pt>
                <c:pt idx="28530">
                  <c:v>49.974000000000004</c:v>
                </c:pt>
                <c:pt idx="28531">
                  <c:v>49.974000000000004</c:v>
                </c:pt>
                <c:pt idx="28532">
                  <c:v>49.974000000000004</c:v>
                </c:pt>
                <c:pt idx="28533">
                  <c:v>49.974000000000004</c:v>
                </c:pt>
                <c:pt idx="28534">
                  <c:v>49.975000000000001</c:v>
                </c:pt>
                <c:pt idx="28535">
                  <c:v>49.975000000000001</c:v>
                </c:pt>
                <c:pt idx="28536">
                  <c:v>49.975000000000001</c:v>
                </c:pt>
                <c:pt idx="28537">
                  <c:v>49.975999999999999</c:v>
                </c:pt>
                <c:pt idx="28538">
                  <c:v>49.975999999999999</c:v>
                </c:pt>
                <c:pt idx="28539">
                  <c:v>49.975999999999999</c:v>
                </c:pt>
                <c:pt idx="28540">
                  <c:v>49.975999999999999</c:v>
                </c:pt>
                <c:pt idx="28541">
                  <c:v>49.977000000000004</c:v>
                </c:pt>
                <c:pt idx="28542">
                  <c:v>49.977000000000004</c:v>
                </c:pt>
                <c:pt idx="28543">
                  <c:v>49.977000000000004</c:v>
                </c:pt>
                <c:pt idx="28544">
                  <c:v>49.978000000000002</c:v>
                </c:pt>
                <c:pt idx="28545">
                  <c:v>49.978000000000002</c:v>
                </c:pt>
                <c:pt idx="28546">
                  <c:v>49.978000000000002</c:v>
                </c:pt>
                <c:pt idx="28547">
                  <c:v>49.978000000000002</c:v>
                </c:pt>
                <c:pt idx="28548">
                  <c:v>49.978999999999999</c:v>
                </c:pt>
                <c:pt idx="28549">
                  <c:v>49.978999999999999</c:v>
                </c:pt>
                <c:pt idx="28550">
                  <c:v>49.978999999999999</c:v>
                </c:pt>
                <c:pt idx="28551">
                  <c:v>49.978999999999999</c:v>
                </c:pt>
                <c:pt idx="28552">
                  <c:v>49.980000000000004</c:v>
                </c:pt>
                <c:pt idx="28553">
                  <c:v>49.980000000000004</c:v>
                </c:pt>
                <c:pt idx="28554">
                  <c:v>49.980000000000004</c:v>
                </c:pt>
                <c:pt idx="28555">
                  <c:v>49.981000000000002</c:v>
                </c:pt>
                <c:pt idx="28556">
                  <c:v>49.981000000000002</c:v>
                </c:pt>
                <c:pt idx="28557">
                  <c:v>49.981000000000002</c:v>
                </c:pt>
                <c:pt idx="28558">
                  <c:v>49.981000000000002</c:v>
                </c:pt>
                <c:pt idx="28559">
                  <c:v>49.981999999999999</c:v>
                </c:pt>
                <c:pt idx="28560">
                  <c:v>49.981999999999999</c:v>
                </c:pt>
                <c:pt idx="28561">
                  <c:v>49.981999999999999</c:v>
                </c:pt>
                <c:pt idx="28562">
                  <c:v>49.983000000000004</c:v>
                </c:pt>
                <c:pt idx="28563">
                  <c:v>49.983000000000004</c:v>
                </c:pt>
                <c:pt idx="28564">
                  <c:v>49.983000000000004</c:v>
                </c:pt>
                <c:pt idx="28565">
                  <c:v>49.983000000000004</c:v>
                </c:pt>
                <c:pt idx="28566">
                  <c:v>49.984000000000002</c:v>
                </c:pt>
                <c:pt idx="28567">
                  <c:v>49.984000000000002</c:v>
                </c:pt>
                <c:pt idx="28568">
                  <c:v>49.984000000000002</c:v>
                </c:pt>
                <c:pt idx="28569">
                  <c:v>49.984000000000002</c:v>
                </c:pt>
                <c:pt idx="28570">
                  <c:v>49.984999999999999</c:v>
                </c:pt>
                <c:pt idx="28571">
                  <c:v>49.984999999999999</c:v>
                </c:pt>
                <c:pt idx="28572">
                  <c:v>49.984999999999999</c:v>
                </c:pt>
                <c:pt idx="28573">
                  <c:v>49.986000000000004</c:v>
                </c:pt>
                <c:pt idx="28574">
                  <c:v>49.986000000000004</c:v>
                </c:pt>
                <c:pt idx="28575">
                  <c:v>49.986000000000004</c:v>
                </c:pt>
                <c:pt idx="28576">
                  <c:v>49.986000000000004</c:v>
                </c:pt>
                <c:pt idx="28577">
                  <c:v>49.987000000000002</c:v>
                </c:pt>
                <c:pt idx="28578">
                  <c:v>49.987000000000002</c:v>
                </c:pt>
                <c:pt idx="28579">
                  <c:v>49.987000000000002</c:v>
                </c:pt>
                <c:pt idx="28580">
                  <c:v>49.988</c:v>
                </c:pt>
                <c:pt idx="28581">
                  <c:v>49.988</c:v>
                </c:pt>
                <c:pt idx="28582">
                  <c:v>49.988</c:v>
                </c:pt>
                <c:pt idx="28583">
                  <c:v>49.988</c:v>
                </c:pt>
                <c:pt idx="28584">
                  <c:v>49.989000000000004</c:v>
                </c:pt>
                <c:pt idx="28585">
                  <c:v>49.989000000000004</c:v>
                </c:pt>
                <c:pt idx="28586">
                  <c:v>49.989000000000004</c:v>
                </c:pt>
                <c:pt idx="28587">
                  <c:v>49.989000000000004</c:v>
                </c:pt>
                <c:pt idx="28588">
                  <c:v>49.99</c:v>
                </c:pt>
                <c:pt idx="28589">
                  <c:v>49.99</c:v>
                </c:pt>
                <c:pt idx="28590">
                  <c:v>49.99</c:v>
                </c:pt>
                <c:pt idx="28591">
                  <c:v>49.991</c:v>
                </c:pt>
                <c:pt idx="28592">
                  <c:v>49.991</c:v>
                </c:pt>
                <c:pt idx="28593">
                  <c:v>49.991</c:v>
                </c:pt>
                <c:pt idx="28594">
                  <c:v>49.991</c:v>
                </c:pt>
                <c:pt idx="28595">
                  <c:v>49.992000000000004</c:v>
                </c:pt>
                <c:pt idx="28596">
                  <c:v>49.992000000000004</c:v>
                </c:pt>
                <c:pt idx="28597">
                  <c:v>49.992000000000004</c:v>
                </c:pt>
                <c:pt idx="28598">
                  <c:v>49.993000000000002</c:v>
                </c:pt>
                <c:pt idx="28599">
                  <c:v>49.993000000000002</c:v>
                </c:pt>
                <c:pt idx="28600">
                  <c:v>49.993000000000002</c:v>
                </c:pt>
                <c:pt idx="28601">
                  <c:v>49.993000000000002</c:v>
                </c:pt>
                <c:pt idx="28602">
                  <c:v>49.994</c:v>
                </c:pt>
                <c:pt idx="28603">
                  <c:v>49.994</c:v>
                </c:pt>
                <c:pt idx="28604">
                  <c:v>49.994</c:v>
                </c:pt>
                <c:pt idx="28605">
                  <c:v>49.994</c:v>
                </c:pt>
                <c:pt idx="28606">
                  <c:v>49.995000000000005</c:v>
                </c:pt>
                <c:pt idx="28607">
                  <c:v>49.995000000000005</c:v>
                </c:pt>
                <c:pt idx="28608">
                  <c:v>49.995000000000005</c:v>
                </c:pt>
                <c:pt idx="28609">
                  <c:v>49.996000000000002</c:v>
                </c:pt>
                <c:pt idx="28610">
                  <c:v>49.996000000000002</c:v>
                </c:pt>
                <c:pt idx="28611">
                  <c:v>49.996000000000002</c:v>
                </c:pt>
                <c:pt idx="28612">
                  <c:v>49.996000000000002</c:v>
                </c:pt>
                <c:pt idx="28613">
                  <c:v>49.997</c:v>
                </c:pt>
                <c:pt idx="28614">
                  <c:v>49.997</c:v>
                </c:pt>
                <c:pt idx="28615">
                  <c:v>49.997</c:v>
                </c:pt>
                <c:pt idx="28616">
                  <c:v>49.997999999999998</c:v>
                </c:pt>
                <c:pt idx="28617">
                  <c:v>49.997999999999998</c:v>
                </c:pt>
                <c:pt idx="28618">
                  <c:v>49.997999999999998</c:v>
                </c:pt>
                <c:pt idx="28619">
                  <c:v>49.997999999999998</c:v>
                </c:pt>
                <c:pt idx="28620">
                  <c:v>49.999000000000002</c:v>
                </c:pt>
                <c:pt idx="28621">
                  <c:v>49.999000000000002</c:v>
                </c:pt>
                <c:pt idx="28622">
                  <c:v>49.999000000000002</c:v>
                </c:pt>
                <c:pt idx="28623">
                  <c:v>49.999000000000002</c:v>
                </c:pt>
                <c:pt idx="28624">
                  <c:v>50</c:v>
                </c:pt>
                <c:pt idx="28625">
                  <c:v>50</c:v>
                </c:pt>
                <c:pt idx="28626">
                  <c:v>50</c:v>
                </c:pt>
                <c:pt idx="28627">
                  <c:v>50.000999999999998</c:v>
                </c:pt>
                <c:pt idx="28628">
                  <c:v>50.000999999999998</c:v>
                </c:pt>
                <c:pt idx="28629">
                  <c:v>50.000999999999998</c:v>
                </c:pt>
                <c:pt idx="28630">
                  <c:v>50.000999999999998</c:v>
                </c:pt>
                <c:pt idx="28631">
                  <c:v>50.002000000000002</c:v>
                </c:pt>
                <c:pt idx="28632">
                  <c:v>50.002000000000002</c:v>
                </c:pt>
                <c:pt idx="28633">
                  <c:v>50.002000000000002</c:v>
                </c:pt>
                <c:pt idx="28634">
                  <c:v>50.003</c:v>
                </c:pt>
                <c:pt idx="28635">
                  <c:v>50.003</c:v>
                </c:pt>
                <c:pt idx="28636">
                  <c:v>50.003</c:v>
                </c:pt>
                <c:pt idx="28637">
                  <c:v>50.003</c:v>
                </c:pt>
                <c:pt idx="28638">
                  <c:v>50.003999999999998</c:v>
                </c:pt>
                <c:pt idx="28639">
                  <c:v>50.003999999999998</c:v>
                </c:pt>
                <c:pt idx="28640">
                  <c:v>50.003999999999998</c:v>
                </c:pt>
                <c:pt idx="28641">
                  <c:v>50.003999999999998</c:v>
                </c:pt>
                <c:pt idx="28642">
                  <c:v>50.005000000000003</c:v>
                </c:pt>
                <c:pt idx="28643">
                  <c:v>50.005000000000003</c:v>
                </c:pt>
                <c:pt idx="28644">
                  <c:v>50.005000000000003</c:v>
                </c:pt>
                <c:pt idx="28645">
                  <c:v>50.006</c:v>
                </c:pt>
                <c:pt idx="28646">
                  <c:v>50.006</c:v>
                </c:pt>
                <c:pt idx="28647">
                  <c:v>50.006</c:v>
                </c:pt>
                <c:pt idx="28648">
                  <c:v>50.006</c:v>
                </c:pt>
                <c:pt idx="28649">
                  <c:v>50.006999999999998</c:v>
                </c:pt>
                <c:pt idx="28650">
                  <c:v>50.006999999999998</c:v>
                </c:pt>
                <c:pt idx="28651">
                  <c:v>50.006999999999998</c:v>
                </c:pt>
                <c:pt idx="28652">
                  <c:v>50.008000000000003</c:v>
                </c:pt>
                <c:pt idx="28653">
                  <c:v>50.008000000000003</c:v>
                </c:pt>
                <c:pt idx="28654">
                  <c:v>50.009</c:v>
                </c:pt>
                <c:pt idx="28655">
                  <c:v>50.012</c:v>
                </c:pt>
                <c:pt idx="28656">
                  <c:v>50.015000000000001</c:v>
                </c:pt>
                <c:pt idx="28657">
                  <c:v>50.018000000000001</c:v>
                </c:pt>
                <c:pt idx="28658">
                  <c:v>50.021999999999998</c:v>
                </c:pt>
                <c:pt idx="28659">
                  <c:v>50.024999999999999</c:v>
                </c:pt>
                <c:pt idx="28660">
                  <c:v>50.027999999999999</c:v>
                </c:pt>
                <c:pt idx="28661">
                  <c:v>50.030999999999999</c:v>
                </c:pt>
                <c:pt idx="28662">
                  <c:v>50.035000000000004</c:v>
                </c:pt>
                <c:pt idx="28663">
                  <c:v>50.038000000000004</c:v>
                </c:pt>
                <c:pt idx="28664">
                  <c:v>50.041000000000004</c:v>
                </c:pt>
                <c:pt idx="28665">
                  <c:v>50.044000000000004</c:v>
                </c:pt>
                <c:pt idx="28666">
                  <c:v>50.048000000000002</c:v>
                </c:pt>
                <c:pt idx="28667">
                  <c:v>50.051000000000002</c:v>
                </c:pt>
                <c:pt idx="28668">
                  <c:v>50.054000000000002</c:v>
                </c:pt>
                <c:pt idx="28669">
                  <c:v>50.058</c:v>
                </c:pt>
                <c:pt idx="28670">
                  <c:v>50.061</c:v>
                </c:pt>
                <c:pt idx="28671">
                  <c:v>50.064999999999998</c:v>
                </c:pt>
                <c:pt idx="28672">
                  <c:v>50.067999999999998</c:v>
                </c:pt>
                <c:pt idx="28673">
                  <c:v>50.070999999999998</c:v>
                </c:pt>
                <c:pt idx="28674">
                  <c:v>50.075000000000003</c:v>
                </c:pt>
                <c:pt idx="28675">
                  <c:v>50.078000000000003</c:v>
                </c:pt>
                <c:pt idx="28676">
                  <c:v>50.082000000000001</c:v>
                </c:pt>
                <c:pt idx="28677">
                  <c:v>50.085000000000001</c:v>
                </c:pt>
                <c:pt idx="28678">
                  <c:v>50.088999999999999</c:v>
                </c:pt>
                <c:pt idx="28679">
                  <c:v>50.091999999999999</c:v>
                </c:pt>
                <c:pt idx="28680">
                  <c:v>50.096000000000004</c:v>
                </c:pt>
                <c:pt idx="28681">
                  <c:v>50.099000000000004</c:v>
                </c:pt>
                <c:pt idx="28682">
                  <c:v>50.103000000000002</c:v>
                </c:pt>
                <c:pt idx="28683">
                  <c:v>50.106000000000002</c:v>
                </c:pt>
                <c:pt idx="28684">
                  <c:v>50.11</c:v>
                </c:pt>
                <c:pt idx="28685">
                  <c:v>50.113</c:v>
                </c:pt>
                <c:pt idx="28686">
                  <c:v>50.117000000000004</c:v>
                </c:pt>
                <c:pt idx="28687">
                  <c:v>50.121000000000002</c:v>
                </c:pt>
                <c:pt idx="28688">
                  <c:v>50.124000000000002</c:v>
                </c:pt>
                <c:pt idx="28689">
                  <c:v>50.128</c:v>
                </c:pt>
                <c:pt idx="28690">
                  <c:v>50.131</c:v>
                </c:pt>
                <c:pt idx="28691">
                  <c:v>50.134999999999998</c:v>
                </c:pt>
                <c:pt idx="28692">
                  <c:v>50.139000000000003</c:v>
                </c:pt>
                <c:pt idx="28693">
                  <c:v>50.143000000000001</c:v>
                </c:pt>
                <c:pt idx="28694">
                  <c:v>50.146999999999998</c:v>
                </c:pt>
                <c:pt idx="28695">
                  <c:v>50.151000000000003</c:v>
                </c:pt>
                <c:pt idx="28696">
                  <c:v>50.154000000000003</c:v>
                </c:pt>
                <c:pt idx="28697">
                  <c:v>50.158000000000001</c:v>
                </c:pt>
                <c:pt idx="28698">
                  <c:v>50.161999999999999</c:v>
                </c:pt>
                <c:pt idx="28699">
                  <c:v>50.166000000000004</c:v>
                </c:pt>
                <c:pt idx="28700">
                  <c:v>50.17</c:v>
                </c:pt>
                <c:pt idx="28701">
                  <c:v>50.173999999999999</c:v>
                </c:pt>
                <c:pt idx="28702">
                  <c:v>50.177</c:v>
                </c:pt>
                <c:pt idx="28703">
                  <c:v>50.181000000000004</c:v>
                </c:pt>
                <c:pt idx="28704">
                  <c:v>50.185000000000002</c:v>
                </c:pt>
                <c:pt idx="28705">
                  <c:v>50.189</c:v>
                </c:pt>
                <c:pt idx="28706">
                  <c:v>50.192999999999998</c:v>
                </c:pt>
                <c:pt idx="28707">
                  <c:v>50.197000000000003</c:v>
                </c:pt>
                <c:pt idx="28708">
                  <c:v>50.2</c:v>
                </c:pt>
                <c:pt idx="28709">
                  <c:v>50.204000000000001</c:v>
                </c:pt>
                <c:pt idx="28710">
                  <c:v>50.207999999999998</c:v>
                </c:pt>
                <c:pt idx="28711">
                  <c:v>50.212000000000003</c:v>
                </c:pt>
                <c:pt idx="28712">
                  <c:v>50.216000000000001</c:v>
                </c:pt>
                <c:pt idx="28713">
                  <c:v>50.22</c:v>
                </c:pt>
                <c:pt idx="28714">
                  <c:v>50.224000000000004</c:v>
                </c:pt>
                <c:pt idx="28715">
                  <c:v>50.227000000000004</c:v>
                </c:pt>
                <c:pt idx="28716">
                  <c:v>50.231000000000002</c:v>
                </c:pt>
                <c:pt idx="28717">
                  <c:v>50.234999999999999</c:v>
                </c:pt>
                <c:pt idx="28718">
                  <c:v>50.239000000000004</c:v>
                </c:pt>
                <c:pt idx="28719">
                  <c:v>50.243000000000002</c:v>
                </c:pt>
                <c:pt idx="28720">
                  <c:v>50.247</c:v>
                </c:pt>
                <c:pt idx="28721">
                  <c:v>50.250999999999998</c:v>
                </c:pt>
                <c:pt idx="28722">
                  <c:v>50.253999999999998</c:v>
                </c:pt>
                <c:pt idx="28723">
                  <c:v>50.258000000000003</c:v>
                </c:pt>
                <c:pt idx="28724">
                  <c:v>50.262</c:v>
                </c:pt>
                <c:pt idx="28725">
                  <c:v>50.265999999999998</c:v>
                </c:pt>
                <c:pt idx="28726">
                  <c:v>50.27</c:v>
                </c:pt>
                <c:pt idx="28727">
                  <c:v>50.274000000000001</c:v>
                </c:pt>
                <c:pt idx="28728">
                  <c:v>50.277999999999999</c:v>
                </c:pt>
                <c:pt idx="28729">
                  <c:v>50.282000000000004</c:v>
                </c:pt>
                <c:pt idx="28730">
                  <c:v>50.286000000000001</c:v>
                </c:pt>
                <c:pt idx="28731">
                  <c:v>50.29</c:v>
                </c:pt>
                <c:pt idx="28732">
                  <c:v>50.292999999999999</c:v>
                </c:pt>
                <c:pt idx="28733">
                  <c:v>50.297000000000004</c:v>
                </c:pt>
                <c:pt idx="28734">
                  <c:v>50.301000000000002</c:v>
                </c:pt>
                <c:pt idx="28735">
                  <c:v>50.305</c:v>
                </c:pt>
                <c:pt idx="28736">
                  <c:v>50.308999999999997</c:v>
                </c:pt>
                <c:pt idx="28737">
                  <c:v>50.313000000000002</c:v>
                </c:pt>
                <c:pt idx="28738">
                  <c:v>50.317</c:v>
                </c:pt>
                <c:pt idx="28739">
                  <c:v>50.320999999999998</c:v>
                </c:pt>
                <c:pt idx="28740">
                  <c:v>50.325000000000003</c:v>
                </c:pt>
                <c:pt idx="28741">
                  <c:v>50.329000000000001</c:v>
                </c:pt>
                <c:pt idx="28742">
                  <c:v>50.332999999999998</c:v>
                </c:pt>
                <c:pt idx="28743">
                  <c:v>50.337000000000003</c:v>
                </c:pt>
                <c:pt idx="28744">
                  <c:v>50.341000000000001</c:v>
                </c:pt>
                <c:pt idx="28745">
                  <c:v>50.344999999999999</c:v>
                </c:pt>
                <c:pt idx="28746">
                  <c:v>50.349000000000004</c:v>
                </c:pt>
                <c:pt idx="28747">
                  <c:v>50.353000000000002</c:v>
                </c:pt>
                <c:pt idx="28748">
                  <c:v>50.356999999999999</c:v>
                </c:pt>
                <c:pt idx="28749">
                  <c:v>50.361000000000004</c:v>
                </c:pt>
                <c:pt idx="28750">
                  <c:v>50.365000000000002</c:v>
                </c:pt>
                <c:pt idx="28751">
                  <c:v>50.369</c:v>
                </c:pt>
                <c:pt idx="28752">
                  <c:v>50.372999999999998</c:v>
                </c:pt>
                <c:pt idx="28753">
                  <c:v>50.377000000000002</c:v>
                </c:pt>
                <c:pt idx="28754">
                  <c:v>50.381</c:v>
                </c:pt>
                <c:pt idx="28755">
                  <c:v>50.384999999999998</c:v>
                </c:pt>
                <c:pt idx="28756">
                  <c:v>50.389000000000003</c:v>
                </c:pt>
                <c:pt idx="28757">
                  <c:v>50.393000000000001</c:v>
                </c:pt>
                <c:pt idx="28758">
                  <c:v>50.396999999999998</c:v>
                </c:pt>
                <c:pt idx="28759">
                  <c:v>50.401000000000003</c:v>
                </c:pt>
                <c:pt idx="28760">
                  <c:v>50.405000000000001</c:v>
                </c:pt>
                <c:pt idx="28761">
                  <c:v>50.408999999999999</c:v>
                </c:pt>
                <c:pt idx="28762">
                  <c:v>50.413000000000004</c:v>
                </c:pt>
                <c:pt idx="28763">
                  <c:v>50.417000000000002</c:v>
                </c:pt>
                <c:pt idx="28764">
                  <c:v>50.420999999999999</c:v>
                </c:pt>
                <c:pt idx="28765">
                  <c:v>50.425000000000004</c:v>
                </c:pt>
                <c:pt idx="28766">
                  <c:v>50.429000000000002</c:v>
                </c:pt>
                <c:pt idx="28767">
                  <c:v>50.433</c:v>
                </c:pt>
                <c:pt idx="28768">
                  <c:v>50.436999999999998</c:v>
                </c:pt>
                <c:pt idx="28769">
                  <c:v>50.441000000000003</c:v>
                </c:pt>
                <c:pt idx="28770">
                  <c:v>50.445</c:v>
                </c:pt>
                <c:pt idx="28771">
                  <c:v>50.448999999999998</c:v>
                </c:pt>
                <c:pt idx="28772">
                  <c:v>50.453000000000003</c:v>
                </c:pt>
                <c:pt idx="28773">
                  <c:v>50.457000000000001</c:v>
                </c:pt>
                <c:pt idx="28774">
                  <c:v>50.46</c:v>
                </c:pt>
                <c:pt idx="28775">
                  <c:v>50.463999999999999</c:v>
                </c:pt>
                <c:pt idx="28776">
                  <c:v>50.468000000000004</c:v>
                </c:pt>
                <c:pt idx="28777">
                  <c:v>50.472000000000001</c:v>
                </c:pt>
                <c:pt idx="28778">
                  <c:v>50.475999999999999</c:v>
                </c:pt>
                <c:pt idx="28779">
                  <c:v>50.480000000000004</c:v>
                </c:pt>
                <c:pt idx="28780">
                  <c:v>50.484000000000002</c:v>
                </c:pt>
                <c:pt idx="28781">
                  <c:v>50.488</c:v>
                </c:pt>
                <c:pt idx="28782">
                  <c:v>50.492000000000004</c:v>
                </c:pt>
                <c:pt idx="28783">
                  <c:v>50.496000000000002</c:v>
                </c:pt>
                <c:pt idx="28784">
                  <c:v>50.5</c:v>
                </c:pt>
                <c:pt idx="28785">
                  <c:v>50.503</c:v>
                </c:pt>
                <c:pt idx="28786">
                  <c:v>50.506999999999998</c:v>
                </c:pt>
                <c:pt idx="28787">
                  <c:v>50.511000000000003</c:v>
                </c:pt>
                <c:pt idx="28788">
                  <c:v>50.515000000000001</c:v>
                </c:pt>
                <c:pt idx="28789">
                  <c:v>50.518999999999998</c:v>
                </c:pt>
                <c:pt idx="28790">
                  <c:v>50.523000000000003</c:v>
                </c:pt>
                <c:pt idx="28791">
                  <c:v>50.527000000000001</c:v>
                </c:pt>
                <c:pt idx="28792">
                  <c:v>50.530999999999999</c:v>
                </c:pt>
                <c:pt idx="28793">
                  <c:v>50.535000000000004</c:v>
                </c:pt>
                <c:pt idx="28794">
                  <c:v>50.538000000000004</c:v>
                </c:pt>
                <c:pt idx="28795">
                  <c:v>50.542000000000002</c:v>
                </c:pt>
                <c:pt idx="28796">
                  <c:v>50.545999999999999</c:v>
                </c:pt>
                <c:pt idx="28797">
                  <c:v>50.550000000000004</c:v>
                </c:pt>
                <c:pt idx="28798">
                  <c:v>50.554000000000002</c:v>
                </c:pt>
                <c:pt idx="28799">
                  <c:v>50.558</c:v>
                </c:pt>
                <c:pt idx="28800">
                  <c:v>50.561999999999998</c:v>
                </c:pt>
                <c:pt idx="28801">
                  <c:v>50.564999999999998</c:v>
                </c:pt>
                <c:pt idx="28802">
                  <c:v>50.569000000000003</c:v>
                </c:pt>
                <c:pt idx="28803">
                  <c:v>50.573</c:v>
                </c:pt>
                <c:pt idx="28804">
                  <c:v>50.576999999999998</c:v>
                </c:pt>
                <c:pt idx="28805">
                  <c:v>50.581000000000003</c:v>
                </c:pt>
                <c:pt idx="28806">
                  <c:v>50.585000000000001</c:v>
                </c:pt>
                <c:pt idx="28807">
                  <c:v>50.588999999999999</c:v>
                </c:pt>
                <c:pt idx="28808">
                  <c:v>50.591999999999999</c:v>
                </c:pt>
                <c:pt idx="28809">
                  <c:v>50.596000000000004</c:v>
                </c:pt>
                <c:pt idx="28810">
                  <c:v>50.6</c:v>
                </c:pt>
                <c:pt idx="28811">
                  <c:v>50.603999999999999</c:v>
                </c:pt>
                <c:pt idx="28812">
                  <c:v>50.608000000000004</c:v>
                </c:pt>
                <c:pt idx="28813">
                  <c:v>50.612000000000002</c:v>
                </c:pt>
                <c:pt idx="28814">
                  <c:v>50.616</c:v>
                </c:pt>
                <c:pt idx="28815">
                  <c:v>50.619</c:v>
                </c:pt>
                <c:pt idx="28816">
                  <c:v>50.622999999999998</c:v>
                </c:pt>
                <c:pt idx="28817">
                  <c:v>50.627000000000002</c:v>
                </c:pt>
                <c:pt idx="28818">
                  <c:v>50.631</c:v>
                </c:pt>
                <c:pt idx="28819">
                  <c:v>50.634999999999998</c:v>
                </c:pt>
                <c:pt idx="28820">
                  <c:v>50.639000000000003</c:v>
                </c:pt>
                <c:pt idx="28821">
                  <c:v>50.642000000000003</c:v>
                </c:pt>
                <c:pt idx="28822">
                  <c:v>50.646000000000001</c:v>
                </c:pt>
                <c:pt idx="28823">
                  <c:v>50.65</c:v>
                </c:pt>
                <c:pt idx="28824">
                  <c:v>50.654000000000003</c:v>
                </c:pt>
                <c:pt idx="28825">
                  <c:v>50.658000000000001</c:v>
                </c:pt>
                <c:pt idx="28826">
                  <c:v>50.661000000000001</c:v>
                </c:pt>
                <c:pt idx="28827">
                  <c:v>50.664999999999999</c:v>
                </c:pt>
                <c:pt idx="28828">
                  <c:v>50.669000000000004</c:v>
                </c:pt>
                <c:pt idx="28829">
                  <c:v>50.673000000000002</c:v>
                </c:pt>
                <c:pt idx="28830">
                  <c:v>50.677</c:v>
                </c:pt>
                <c:pt idx="28831">
                  <c:v>50.681000000000004</c:v>
                </c:pt>
                <c:pt idx="28832">
                  <c:v>50.684000000000005</c:v>
                </c:pt>
                <c:pt idx="28833">
                  <c:v>50.688000000000002</c:v>
                </c:pt>
                <c:pt idx="28834">
                  <c:v>50.692</c:v>
                </c:pt>
                <c:pt idx="28835">
                  <c:v>50.695999999999998</c:v>
                </c:pt>
                <c:pt idx="28836">
                  <c:v>50.7</c:v>
                </c:pt>
                <c:pt idx="28837">
                  <c:v>50.703000000000003</c:v>
                </c:pt>
                <c:pt idx="28838">
                  <c:v>50.707000000000001</c:v>
                </c:pt>
                <c:pt idx="28839">
                  <c:v>50.710999999999999</c:v>
                </c:pt>
                <c:pt idx="28840">
                  <c:v>50.715000000000003</c:v>
                </c:pt>
                <c:pt idx="28841">
                  <c:v>50.718000000000004</c:v>
                </c:pt>
                <c:pt idx="28842">
                  <c:v>50.722000000000001</c:v>
                </c:pt>
                <c:pt idx="28843">
                  <c:v>50.725999999999999</c:v>
                </c:pt>
                <c:pt idx="28844">
                  <c:v>50.730000000000004</c:v>
                </c:pt>
                <c:pt idx="28845">
                  <c:v>50.734000000000002</c:v>
                </c:pt>
                <c:pt idx="28846">
                  <c:v>50.737000000000002</c:v>
                </c:pt>
                <c:pt idx="28847">
                  <c:v>50.741</c:v>
                </c:pt>
                <c:pt idx="28848">
                  <c:v>50.745000000000005</c:v>
                </c:pt>
                <c:pt idx="28849">
                  <c:v>50.749000000000002</c:v>
                </c:pt>
                <c:pt idx="28850">
                  <c:v>50.752000000000002</c:v>
                </c:pt>
                <c:pt idx="28851">
                  <c:v>50.756</c:v>
                </c:pt>
                <c:pt idx="28852">
                  <c:v>50.76</c:v>
                </c:pt>
                <c:pt idx="28853">
                  <c:v>50.762999999999998</c:v>
                </c:pt>
                <c:pt idx="28854">
                  <c:v>50.767000000000003</c:v>
                </c:pt>
                <c:pt idx="28855">
                  <c:v>50.771000000000001</c:v>
                </c:pt>
                <c:pt idx="28856">
                  <c:v>50.774999999999999</c:v>
                </c:pt>
                <c:pt idx="28857">
                  <c:v>50.777999999999999</c:v>
                </c:pt>
                <c:pt idx="28858">
                  <c:v>50.782000000000004</c:v>
                </c:pt>
                <c:pt idx="28859">
                  <c:v>50.786000000000001</c:v>
                </c:pt>
                <c:pt idx="28860">
                  <c:v>50.789000000000001</c:v>
                </c:pt>
                <c:pt idx="28861">
                  <c:v>50.792999999999999</c:v>
                </c:pt>
                <c:pt idx="28862">
                  <c:v>50.797000000000004</c:v>
                </c:pt>
                <c:pt idx="28863">
                  <c:v>50.800000000000004</c:v>
                </c:pt>
                <c:pt idx="28864">
                  <c:v>50.804000000000002</c:v>
                </c:pt>
                <c:pt idx="28865">
                  <c:v>50.808</c:v>
                </c:pt>
                <c:pt idx="28866">
                  <c:v>50.811999999999998</c:v>
                </c:pt>
                <c:pt idx="28867">
                  <c:v>50.814999999999998</c:v>
                </c:pt>
                <c:pt idx="28868">
                  <c:v>50.819000000000003</c:v>
                </c:pt>
                <c:pt idx="28869">
                  <c:v>50.823</c:v>
                </c:pt>
                <c:pt idx="28870">
                  <c:v>50.826000000000001</c:v>
                </c:pt>
                <c:pt idx="28871">
                  <c:v>50.83</c:v>
                </c:pt>
                <c:pt idx="28872">
                  <c:v>50.834000000000003</c:v>
                </c:pt>
                <c:pt idx="28873">
                  <c:v>50.837000000000003</c:v>
                </c:pt>
                <c:pt idx="28874">
                  <c:v>50.841000000000001</c:v>
                </c:pt>
                <c:pt idx="28875">
                  <c:v>50.844000000000001</c:v>
                </c:pt>
                <c:pt idx="28876">
                  <c:v>50.847999999999999</c:v>
                </c:pt>
                <c:pt idx="28877">
                  <c:v>50.852000000000004</c:v>
                </c:pt>
                <c:pt idx="28878">
                  <c:v>50.855000000000004</c:v>
                </c:pt>
                <c:pt idx="28879">
                  <c:v>50.859000000000002</c:v>
                </c:pt>
                <c:pt idx="28880">
                  <c:v>50.863</c:v>
                </c:pt>
                <c:pt idx="28881">
                  <c:v>50.866</c:v>
                </c:pt>
                <c:pt idx="28882">
                  <c:v>50.870000000000005</c:v>
                </c:pt>
                <c:pt idx="28883">
                  <c:v>50.872999999999998</c:v>
                </c:pt>
                <c:pt idx="28884">
                  <c:v>50.877000000000002</c:v>
                </c:pt>
                <c:pt idx="28885">
                  <c:v>50.881</c:v>
                </c:pt>
                <c:pt idx="28886">
                  <c:v>50.884</c:v>
                </c:pt>
                <c:pt idx="28887">
                  <c:v>50.887999999999998</c:v>
                </c:pt>
                <c:pt idx="28888">
                  <c:v>50.892000000000003</c:v>
                </c:pt>
                <c:pt idx="28889">
                  <c:v>50.895000000000003</c:v>
                </c:pt>
                <c:pt idx="28890">
                  <c:v>50.899000000000001</c:v>
                </c:pt>
                <c:pt idx="28891">
                  <c:v>50.902000000000001</c:v>
                </c:pt>
                <c:pt idx="28892">
                  <c:v>50.905999999999999</c:v>
                </c:pt>
                <c:pt idx="28893">
                  <c:v>50.908999999999999</c:v>
                </c:pt>
                <c:pt idx="28894">
                  <c:v>50.913000000000004</c:v>
                </c:pt>
                <c:pt idx="28895">
                  <c:v>50.917000000000002</c:v>
                </c:pt>
                <c:pt idx="28896">
                  <c:v>50.92</c:v>
                </c:pt>
                <c:pt idx="28897">
                  <c:v>50.923999999999999</c:v>
                </c:pt>
                <c:pt idx="28898">
                  <c:v>50.927</c:v>
                </c:pt>
                <c:pt idx="28899">
                  <c:v>50.931000000000004</c:v>
                </c:pt>
                <c:pt idx="28900">
                  <c:v>50.935000000000002</c:v>
                </c:pt>
                <c:pt idx="28901">
                  <c:v>50.938000000000002</c:v>
                </c:pt>
                <c:pt idx="28902">
                  <c:v>50.942</c:v>
                </c:pt>
                <c:pt idx="28903">
                  <c:v>50.945</c:v>
                </c:pt>
                <c:pt idx="28904">
                  <c:v>50.948999999999998</c:v>
                </c:pt>
                <c:pt idx="28905">
                  <c:v>50.951999999999998</c:v>
                </c:pt>
                <c:pt idx="28906">
                  <c:v>50.956000000000003</c:v>
                </c:pt>
                <c:pt idx="28907">
                  <c:v>50.96</c:v>
                </c:pt>
                <c:pt idx="28908">
                  <c:v>50.963000000000001</c:v>
                </c:pt>
                <c:pt idx="28909">
                  <c:v>50.966999999999999</c:v>
                </c:pt>
                <c:pt idx="28910">
                  <c:v>50.97</c:v>
                </c:pt>
                <c:pt idx="28911">
                  <c:v>50.974000000000004</c:v>
                </c:pt>
                <c:pt idx="28912">
                  <c:v>50.977000000000004</c:v>
                </c:pt>
                <c:pt idx="28913">
                  <c:v>50.981000000000002</c:v>
                </c:pt>
                <c:pt idx="28914">
                  <c:v>50.984000000000002</c:v>
                </c:pt>
                <c:pt idx="28915">
                  <c:v>50.988</c:v>
                </c:pt>
                <c:pt idx="28916">
                  <c:v>50.992000000000004</c:v>
                </c:pt>
                <c:pt idx="28917">
                  <c:v>50.995000000000005</c:v>
                </c:pt>
                <c:pt idx="28918">
                  <c:v>50.999000000000002</c:v>
                </c:pt>
                <c:pt idx="28919">
                  <c:v>51.002000000000002</c:v>
                </c:pt>
                <c:pt idx="28920">
                  <c:v>51.006</c:v>
                </c:pt>
                <c:pt idx="28921">
                  <c:v>51.009</c:v>
                </c:pt>
                <c:pt idx="28922">
                  <c:v>51.012999999999998</c:v>
                </c:pt>
                <c:pt idx="28923">
                  <c:v>51.015999999999998</c:v>
                </c:pt>
                <c:pt idx="28924">
                  <c:v>51.02</c:v>
                </c:pt>
                <c:pt idx="28925">
                  <c:v>51.024000000000001</c:v>
                </c:pt>
                <c:pt idx="28926">
                  <c:v>51.027000000000001</c:v>
                </c:pt>
                <c:pt idx="28927">
                  <c:v>51.030999999999999</c:v>
                </c:pt>
                <c:pt idx="28928">
                  <c:v>51.033999999999999</c:v>
                </c:pt>
                <c:pt idx="28929">
                  <c:v>51.038000000000004</c:v>
                </c:pt>
                <c:pt idx="28930">
                  <c:v>51.041000000000004</c:v>
                </c:pt>
                <c:pt idx="28931">
                  <c:v>51.045000000000002</c:v>
                </c:pt>
                <c:pt idx="28932">
                  <c:v>51.048000000000002</c:v>
                </c:pt>
                <c:pt idx="28933">
                  <c:v>51.052</c:v>
                </c:pt>
                <c:pt idx="28934">
                  <c:v>51.056000000000004</c:v>
                </c:pt>
                <c:pt idx="28935">
                  <c:v>51.059000000000005</c:v>
                </c:pt>
                <c:pt idx="28936">
                  <c:v>51.063000000000002</c:v>
                </c:pt>
                <c:pt idx="28937">
                  <c:v>51.066000000000003</c:v>
                </c:pt>
                <c:pt idx="28938">
                  <c:v>51.07</c:v>
                </c:pt>
                <c:pt idx="28939">
                  <c:v>51.073</c:v>
                </c:pt>
                <c:pt idx="28940">
                  <c:v>51.076999999999998</c:v>
                </c:pt>
                <c:pt idx="28941">
                  <c:v>51.08</c:v>
                </c:pt>
                <c:pt idx="28942">
                  <c:v>51.084000000000003</c:v>
                </c:pt>
                <c:pt idx="28943">
                  <c:v>51.087000000000003</c:v>
                </c:pt>
                <c:pt idx="28944">
                  <c:v>51.091000000000001</c:v>
                </c:pt>
                <c:pt idx="28945">
                  <c:v>51.094999999999999</c:v>
                </c:pt>
                <c:pt idx="28946">
                  <c:v>51.097999999999999</c:v>
                </c:pt>
                <c:pt idx="28947">
                  <c:v>51.102000000000004</c:v>
                </c:pt>
                <c:pt idx="28948">
                  <c:v>51.105000000000004</c:v>
                </c:pt>
                <c:pt idx="28949">
                  <c:v>51.109000000000002</c:v>
                </c:pt>
                <c:pt idx="28950">
                  <c:v>51.112000000000002</c:v>
                </c:pt>
                <c:pt idx="28951">
                  <c:v>51.116</c:v>
                </c:pt>
                <c:pt idx="28952">
                  <c:v>51.119</c:v>
                </c:pt>
                <c:pt idx="28953">
                  <c:v>51.122999999999998</c:v>
                </c:pt>
                <c:pt idx="28954">
                  <c:v>51.125999999999998</c:v>
                </c:pt>
                <c:pt idx="28955">
                  <c:v>51.13</c:v>
                </c:pt>
                <c:pt idx="28956">
                  <c:v>51.133000000000003</c:v>
                </c:pt>
                <c:pt idx="28957">
                  <c:v>51.137</c:v>
                </c:pt>
                <c:pt idx="28958">
                  <c:v>51.14</c:v>
                </c:pt>
                <c:pt idx="28959">
                  <c:v>51.143999999999998</c:v>
                </c:pt>
                <c:pt idx="28960">
                  <c:v>51.148000000000003</c:v>
                </c:pt>
                <c:pt idx="28961">
                  <c:v>51.151000000000003</c:v>
                </c:pt>
                <c:pt idx="28962">
                  <c:v>51.155000000000001</c:v>
                </c:pt>
                <c:pt idx="28963">
                  <c:v>51.158000000000001</c:v>
                </c:pt>
                <c:pt idx="28964">
                  <c:v>51.161999999999999</c:v>
                </c:pt>
                <c:pt idx="28965">
                  <c:v>51.164999999999999</c:v>
                </c:pt>
                <c:pt idx="28966">
                  <c:v>51.169000000000004</c:v>
                </c:pt>
                <c:pt idx="28967">
                  <c:v>51.172000000000004</c:v>
                </c:pt>
                <c:pt idx="28968">
                  <c:v>51.176000000000002</c:v>
                </c:pt>
                <c:pt idx="28969">
                  <c:v>51.179000000000002</c:v>
                </c:pt>
                <c:pt idx="28970">
                  <c:v>51.183</c:v>
                </c:pt>
                <c:pt idx="28971">
                  <c:v>51.186999999999998</c:v>
                </c:pt>
                <c:pt idx="28972">
                  <c:v>51.19</c:v>
                </c:pt>
                <c:pt idx="28973">
                  <c:v>51.194000000000003</c:v>
                </c:pt>
                <c:pt idx="28974">
                  <c:v>51.197000000000003</c:v>
                </c:pt>
                <c:pt idx="28975">
                  <c:v>51.201000000000001</c:v>
                </c:pt>
                <c:pt idx="28976">
                  <c:v>51.204000000000001</c:v>
                </c:pt>
                <c:pt idx="28977">
                  <c:v>51.207999999999998</c:v>
                </c:pt>
                <c:pt idx="28978">
                  <c:v>51.210999999999999</c:v>
                </c:pt>
                <c:pt idx="28979">
                  <c:v>51.215000000000003</c:v>
                </c:pt>
                <c:pt idx="28980">
                  <c:v>51.219000000000001</c:v>
                </c:pt>
                <c:pt idx="28981">
                  <c:v>51.222000000000001</c:v>
                </c:pt>
                <c:pt idx="28982">
                  <c:v>51.225999999999999</c:v>
                </c:pt>
                <c:pt idx="28983">
                  <c:v>51.228999999999999</c:v>
                </c:pt>
                <c:pt idx="28984">
                  <c:v>51.233000000000004</c:v>
                </c:pt>
                <c:pt idx="28985">
                  <c:v>51.236000000000004</c:v>
                </c:pt>
                <c:pt idx="28986">
                  <c:v>51.24</c:v>
                </c:pt>
                <c:pt idx="28987">
                  <c:v>51.244</c:v>
                </c:pt>
                <c:pt idx="28988">
                  <c:v>51.247</c:v>
                </c:pt>
                <c:pt idx="28989">
                  <c:v>51.250999999999998</c:v>
                </c:pt>
                <c:pt idx="28990">
                  <c:v>51.253999999999998</c:v>
                </c:pt>
                <c:pt idx="28991">
                  <c:v>51.258000000000003</c:v>
                </c:pt>
                <c:pt idx="28992">
                  <c:v>51.261000000000003</c:v>
                </c:pt>
                <c:pt idx="28993">
                  <c:v>51.265000000000001</c:v>
                </c:pt>
                <c:pt idx="28994">
                  <c:v>51.268000000000001</c:v>
                </c:pt>
                <c:pt idx="28995">
                  <c:v>51.271999999999998</c:v>
                </c:pt>
                <c:pt idx="28996">
                  <c:v>51.276000000000003</c:v>
                </c:pt>
                <c:pt idx="28997">
                  <c:v>51.279000000000003</c:v>
                </c:pt>
                <c:pt idx="28998">
                  <c:v>51.283000000000001</c:v>
                </c:pt>
                <c:pt idx="28999">
                  <c:v>51.286000000000001</c:v>
                </c:pt>
                <c:pt idx="29000">
                  <c:v>51.29</c:v>
                </c:pt>
                <c:pt idx="29001">
                  <c:v>51.292999999999999</c:v>
                </c:pt>
                <c:pt idx="29002">
                  <c:v>51.297000000000004</c:v>
                </c:pt>
                <c:pt idx="29003">
                  <c:v>51.301000000000002</c:v>
                </c:pt>
                <c:pt idx="29004">
                  <c:v>51.304000000000002</c:v>
                </c:pt>
                <c:pt idx="29005">
                  <c:v>51.308</c:v>
                </c:pt>
                <c:pt idx="29006">
                  <c:v>51.311</c:v>
                </c:pt>
                <c:pt idx="29007">
                  <c:v>51.314999999999998</c:v>
                </c:pt>
                <c:pt idx="29008">
                  <c:v>51.319000000000003</c:v>
                </c:pt>
                <c:pt idx="29009">
                  <c:v>51.322000000000003</c:v>
                </c:pt>
                <c:pt idx="29010">
                  <c:v>51.326000000000001</c:v>
                </c:pt>
                <c:pt idx="29011">
                  <c:v>51.329000000000001</c:v>
                </c:pt>
                <c:pt idx="29012">
                  <c:v>51.332999999999998</c:v>
                </c:pt>
                <c:pt idx="29013">
                  <c:v>51.335999999999999</c:v>
                </c:pt>
                <c:pt idx="29014">
                  <c:v>51.34</c:v>
                </c:pt>
                <c:pt idx="29015">
                  <c:v>51.344000000000001</c:v>
                </c:pt>
                <c:pt idx="29016">
                  <c:v>51.347000000000001</c:v>
                </c:pt>
                <c:pt idx="29017">
                  <c:v>51.350999999999999</c:v>
                </c:pt>
                <c:pt idx="29018">
                  <c:v>51.353999999999999</c:v>
                </c:pt>
                <c:pt idx="29019">
                  <c:v>51.358000000000004</c:v>
                </c:pt>
                <c:pt idx="29020">
                  <c:v>51.362000000000002</c:v>
                </c:pt>
                <c:pt idx="29021">
                  <c:v>51.365000000000002</c:v>
                </c:pt>
                <c:pt idx="29022">
                  <c:v>51.369</c:v>
                </c:pt>
                <c:pt idx="29023">
                  <c:v>51.372</c:v>
                </c:pt>
                <c:pt idx="29024">
                  <c:v>51.375999999999998</c:v>
                </c:pt>
                <c:pt idx="29025">
                  <c:v>51.378999999999998</c:v>
                </c:pt>
                <c:pt idx="29026">
                  <c:v>51.383000000000003</c:v>
                </c:pt>
                <c:pt idx="29027">
                  <c:v>51.387</c:v>
                </c:pt>
                <c:pt idx="29028">
                  <c:v>51.39</c:v>
                </c:pt>
                <c:pt idx="29029">
                  <c:v>51.393999999999998</c:v>
                </c:pt>
                <c:pt idx="29030">
                  <c:v>51.396999999999998</c:v>
                </c:pt>
                <c:pt idx="29031">
                  <c:v>51.401000000000003</c:v>
                </c:pt>
                <c:pt idx="29032">
                  <c:v>51.405000000000001</c:v>
                </c:pt>
                <c:pt idx="29033">
                  <c:v>51.408000000000001</c:v>
                </c:pt>
                <c:pt idx="29034">
                  <c:v>51.411999999999999</c:v>
                </c:pt>
                <c:pt idx="29035">
                  <c:v>51.414999999999999</c:v>
                </c:pt>
                <c:pt idx="29036">
                  <c:v>51.419000000000004</c:v>
                </c:pt>
                <c:pt idx="29037">
                  <c:v>51.423000000000002</c:v>
                </c:pt>
                <c:pt idx="29038">
                  <c:v>51.426000000000002</c:v>
                </c:pt>
                <c:pt idx="29039">
                  <c:v>51.43</c:v>
                </c:pt>
                <c:pt idx="29040">
                  <c:v>51.433</c:v>
                </c:pt>
                <c:pt idx="29041">
                  <c:v>51.436999999999998</c:v>
                </c:pt>
                <c:pt idx="29042">
                  <c:v>51.441000000000003</c:v>
                </c:pt>
                <c:pt idx="29043">
                  <c:v>51.444000000000003</c:v>
                </c:pt>
                <c:pt idx="29044">
                  <c:v>51.448</c:v>
                </c:pt>
                <c:pt idx="29045">
                  <c:v>51.451000000000001</c:v>
                </c:pt>
                <c:pt idx="29046">
                  <c:v>51.454999999999998</c:v>
                </c:pt>
                <c:pt idx="29047">
                  <c:v>51.459000000000003</c:v>
                </c:pt>
                <c:pt idx="29048">
                  <c:v>51.462000000000003</c:v>
                </c:pt>
                <c:pt idx="29049">
                  <c:v>51.466000000000001</c:v>
                </c:pt>
                <c:pt idx="29050">
                  <c:v>51.47</c:v>
                </c:pt>
                <c:pt idx="29051">
                  <c:v>51.472999999999999</c:v>
                </c:pt>
                <c:pt idx="29052">
                  <c:v>51.477000000000004</c:v>
                </c:pt>
                <c:pt idx="29053">
                  <c:v>51.480000000000004</c:v>
                </c:pt>
                <c:pt idx="29054">
                  <c:v>51.484000000000002</c:v>
                </c:pt>
                <c:pt idx="29055">
                  <c:v>51.488</c:v>
                </c:pt>
                <c:pt idx="29056">
                  <c:v>51.491</c:v>
                </c:pt>
                <c:pt idx="29057">
                  <c:v>51.495000000000005</c:v>
                </c:pt>
                <c:pt idx="29058">
                  <c:v>51.499000000000002</c:v>
                </c:pt>
                <c:pt idx="29059">
                  <c:v>51.502000000000002</c:v>
                </c:pt>
                <c:pt idx="29060">
                  <c:v>51.506</c:v>
                </c:pt>
                <c:pt idx="29061">
                  <c:v>51.509</c:v>
                </c:pt>
                <c:pt idx="29062">
                  <c:v>51.512999999999998</c:v>
                </c:pt>
                <c:pt idx="29063">
                  <c:v>51.517000000000003</c:v>
                </c:pt>
                <c:pt idx="29064">
                  <c:v>51.52</c:v>
                </c:pt>
                <c:pt idx="29065">
                  <c:v>51.524000000000001</c:v>
                </c:pt>
                <c:pt idx="29066">
                  <c:v>51.527999999999999</c:v>
                </c:pt>
                <c:pt idx="29067">
                  <c:v>51.530999999999999</c:v>
                </c:pt>
                <c:pt idx="29068">
                  <c:v>51.535000000000004</c:v>
                </c:pt>
                <c:pt idx="29069">
                  <c:v>51.538000000000004</c:v>
                </c:pt>
                <c:pt idx="29070">
                  <c:v>51.542000000000002</c:v>
                </c:pt>
                <c:pt idx="29071">
                  <c:v>51.545999999999999</c:v>
                </c:pt>
                <c:pt idx="29072">
                  <c:v>51.548999999999999</c:v>
                </c:pt>
                <c:pt idx="29073">
                  <c:v>51.553000000000004</c:v>
                </c:pt>
                <c:pt idx="29074">
                  <c:v>51.556000000000004</c:v>
                </c:pt>
                <c:pt idx="29075">
                  <c:v>51.56</c:v>
                </c:pt>
                <c:pt idx="29076">
                  <c:v>51.564</c:v>
                </c:pt>
                <c:pt idx="29077">
                  <c:v>51.567</c:v>
                </c:pt>
                <c:pt idx="29078">
                  <c:v>51.570999999999998</c:v>
                </c:pt>
                <c:pt idx="29079">
                  <c:v>51.573999999999998</c:v>
                </c:pt>
                <c:pt idx="29080">
                  <c:v>51.578000000000003</c:v>
                </c:pt>
                <c:pt idx="29081">
                  <c:v>51.581000000000003</c:v>
                </c:pt>
                <c:pt idx="29082">
                  <c:v>51.585000000000001</c:v>
                </c:pt>
                <c:pt idx="29083">
                  <c:v>51.588000000000001</c:v>
                </c:pt>
                <c:pt idx="29084">
                  <c:v>51.591000000000001</c:v>
                </c:pt>
                <c:pt idx="29085">
                  <c:v>51.594999999999999</c:v>
                </c:pt>
                <c:pt idx="29086">
                  <c:v>51.597999999999999</c:v>
                </c:pt>
                <c:pt idx="29087">
                  <c:v>51.600999999999999</c:v>
                </c:pt>
                <c:pt idx="29088">
                  <c:v>51.603999999999999</c:v>
                </c:pt>
                <c:pt idx="29089">
                  <c:v>51.608000000000004</c:v>
                </c:pt>
                <c:pt idx="29090">
                  <c:v>51.611000000000004</c:v>
                </c:pt>
                <c:pt idx="29091">
                  <c:v>51.614000000000004</c:v>
                </c:pt>
                <c:pt idx="29092">
                  <c:v>51.616</c:v>
                </c:pt>
                <c:pt idx="29093">
                  <c:v>51.619</c:v>
                </c:pt>
                <c:pt idx="29094">
                  <c:v>51.622</c:v>
                </c:pt>
                <c:pt idx="29095">
                  <c:v>51.622</c:v>
                </c:pt>
                <c:pt idx="29096">
                  <c:v>51.622</c:v>
                </c:pt>
                <c:pt idx="29097">
                  <c:v>51.622</c:v>
                </c:pt>
                <c:pt idx="29098">
                  <c:v>51.622999999999998</c:v>
                </c:pt>
                <c:pt idx="29099">
                  <c:v>51.622999999999998</c:v>
                </c:pt>
                <c:pt idx="29100">
                  <c:v>51.622999999999998</c:v>
                </c:pt>
                <c:pt idx="29101">
                  <c:v>51.624000000000002</c:v>
                </c:pt>
                <c:pt idx="29102">
                  <c:v>51.624000000000002</c:v>
                </c:pt>
                <c:pt idx="29103">
                  <c:v>51.624000000000002</c:v>
                </c:pt>
                <c:pt idx="29104">
                  <c:v>51.624000000000002</c:v>
                </c:pt>
                <c:pt idx="29105">
                  <c:v>51.625</c:v>
                </c:pt>
                <c:pt idx="29106">
                  <c:v>51.625</c:v>
                </c:pt>
                <c:pt idx="29107">
                  <c:v>51.625</c:v>
                </c:pt>
                <c:pt idx="29108">
                  <c:v>51.625999999999998</c:v>
                </c:pt>
                <c:pt idx="29109">
                  <c:v>51.625999999999998</c:v>
                </c:pt>
                <c:pt idx="29110">
                  <c:v>51.625999999999998</c:v>
                </c:pt>
                <c:pt idx="29111">
                  <c:v>51.625999999999998</c:v>
                </c:pt>
                <c:pt idx="29112">
                  <c:v>51.627000000000002</c:v>
                </c:pt>
                <c:pt idx="29113">
                  <c:v>51.627000000000002</c:v>
                </c:pt>
                <c:pt idx="29114">
                  <c:v>51.627000000000002</c:v>
                </c:pt>
                <c:pt idx="29115">
                  <c:v>51.627000000000002</c:v>
                </c:pt>
                <c:pt idx="29116">
                  <c:v>51.628</c:v>
                </c:pt>
                <c:pt idx="29117">
                  <c:v>51.628</c:v>
                </c:pt>
                <c:pt idx="29118">
                  <c:v>51.628</c:v>
                </c:pt>
                <c:pt idx="29119">
                  <c:v>51.628999999999998</c:v>
                </c:pt>
                <c:pt idx="29120">
                  <c:v>51.628999999999998</c:v>
                </c:pt>
                <c:pt idx="29121">
                  <c:v>51.628999999999998</c:v>
                </c:pt>
                <c:pt idx="29122">
                  <c:v>51.628999999999998</c:v>
                </c:pt>
                <c:pt idx="29123">
                  <c:v>51.63</c:v>
                </c:pt>
                <c:pt idx="29124">
                  <c:v>51.63</c:v>
                </c:pt>
                <c:pt idx="29125">
                  <c:v>51.63</c:v>
                </c:pt>
                <c:pt idx="29126">
                  <c:v>51.631</c:v>
                </c:pt>
                <c:pt idx="29127">
                  <c:v>51.631</c:v>
                </c:pt>
                <c:pt idx="29128">
                  <c:v>51.631</c:v>
                </c:pt>
                <c:pt idx="29129">
                  <c:v>51.631</c:v>
                </c:pt>
                <c:pt idx="29130">
                  <c:v>51.631999999999998</c:v>
                </c:pt>
                <c:pt idx="29131">
                  <c:v>51.631999999999998</c:v>
                </c:pt>
                <c:pt idx="29132">
                  <c:v>51.631999999999998</c:v>
                </c:pt>
                <c:pt idx="29133">
                  <c:v>51.631999999999998</c:v>
                </c:pt>
                <c:pt idx="29134">
                  <c:v>51.633000000000003</c:v>
                </c:pt>
                <c:pt idx="29135">
                  <c:v>51.633000000000003</c:v>
                </c:pt>
                <c:pt idx="29136">
                  <c:v>51.633000000000003</c:v>
                </c:pt>
                <c:pt idx="29137">
                  <c:v>51.634</c:v>
                </c:pt>
                <c:pt idx="29138">
                  <c:v>51.634</c:v>
                </c:pt>
                <c:pt idx="29139">
                  <c:v>51.634</c:v>
                </c:pt>
                <c:pt idx="29140">
                  <c:v>51.634</c:v>
                </c:pt>
                <c:pt idx="29141">
                  <c:v>51.634999999999998</c:v>
                </c:pt>
                <c:pt idx="29142">
                  <c:v>51.634999999999998</c:v>
                </c:pt>
                <c:pt idx="29143">
                  <c:v>51.634999999999998</c:v>
                </c:pt>
                <c:pt idx="29144">
                  <c:v>51.636000000000003</c:v>
                </c:pt>
                <c:pt idx="29145">
                  <c:v>51.636000000000003</c:v>
                </c:pt>
                <c:pt idx="29146">
                  <c:v>51.636000000000003</c:v>
                </c:pt>
                <c:pt idx="29147">
                  <c:v>51.636000000000003</c:v>
                </c:pt>
                <c:pt idx="29148">
                  <c:v>51.637</c:v>
                </c:pt>
                <c:pt idx="29149">
                  <c:v>51.637</c:v>
                </c:pt>
                <c:pt idx="29150">
                  <c:v>51.637</c:v>
                </c:pt>
                <c:pt idx="29151">
                  <c:v>51.637999999999998</c:v>
                </c:pt>
                <c:pt idx="29152">
                  <c:v>51.637999999999998</c:v>
                </c:pt>
                <c:pt idx="29153">
                  <c:v>51.637999999999998</c:v>
                </c:pt>
                <c:pt idx="29154">
                  <c:v>51.637999999999998</c:v>
                </c:pt>
                <c:pt idx="29155">
                  <c:v>51.639000000000003</c:v>
                </c:pt>
                <c:pt idx="29156">
                  <c:v>51.639000000000003</c:v>
                </c:pt>
                <c:pt idx="29157">
                  <c:v>51.639000000000003</c:v>
                </c:pt>
                <c:pt idx="29158">
                  <c:v>51.639000000000003</c:v>
                </c:pt>
                <c:pt idx="29159">
                  <c:v>51.64</c:v>
                </c:pt>
                <c:pt idx="29160">
                  <c:v>51.64</c:v>
                </c:pt>
                <c:pt idx="29161">
                  <c:v>51.64</c:v>
                </c:pt>
                <c:pt idx="29162">
                  <c:v>51.640999999999998</c:v>
                </c:pt>
                <c:pt idx="29163">
                  <c:v>51.640999999999998</c:v>
                </c:pt>
                <c:pt idx="29164">
                  <c:v>51.640999999999998</c:v>
                </c:pt>
                <c:pt idx="29165">
                  <c:v>51.640999999999998</c:v>
                </c:pt>
                <c:pt idx="29166">
                  <c:v>51.642000000000003</c:v>
                </c:pt>
                <c:pt idx="29167">
                  <c:v>51.642000000000003</c:v>
                </c:pt>
                <c:pt idx="29168">
                  <c:v>51.642000000000003</c:v>
                </c:pt>
                <c:pt idx="29169">
                  <c:v>51.643000000000001</c:v>
                </c:pt>
                <c:pt idx="29170">
                  <c:v>51.643000000000001</c:v>
                </c:pt>
                <c:pt idx="29171">
                  <c:v>51.643000000000001</c:v>
                </c:pt>
                <c:pt idx="29172">
                  <c:v>51.643000000000001</c:v>
                </c:pt>
                <c:pt idx="29173">
                  <c:v>51.643999999999998</c:v>
                </c:pt>
                <c:pt idx="29174">
                  <c:v>51.643999999999998</c:v>
                </c:pt>
                <c:pt idx="29175">
                  <c:v>51.643999999999998</c:v>
                </c:pt>
                <c:pt idx="29176">
                  <c:v>51.643999999999998</c:v>
                </c:pt>
                <c:pt idx="29177">
                  <c:v>51.645000000000003</c:v>
                </c:pt>
                <c:pt idx="29178">
                  <c:v>51.645000000000003</c:v>
                </c:pt>
                <c:pt idx="29179">
                  <c:v>51.645000000000003</c:v>
                </c:pt>
                <c:pt idx="29180">
                  <c:v>51.646000000000001</c:v>
                </c:pt>
                <c:pt idx="29181">
                  <c:v>51.646000000000001</c:v>
                </c:pt>
                <c:pt idx="29182">
                  <c:v>51.646000000000001</c:v>
                </c:pt>
                <c:pt idx="29183">
                  <c:v>51.646000000000001</c:v>
                </c:pt>
                <c:pt idx="29184">
                  <c:v>51.646999999999998</c:v>
                </c:pt>
                <c:pt idx="29185">
                  <c:v>51.646999999999998</c:v>
                </c:pt>
                <c:pt idx="29186">
                  <c:v>51.646999999999998</c:v>
                </c:pt>
                <c:pt idx="29187">
                  <c:v>51.648000000000003</c:v>
                </c:pt>
                <c:pt idx="29188">
                  <c:v>51.648000000000003</c:v>
                </c:pt>
                <c:pt idx="29189">
                  <c:v>51.648000000000003</c:v>
                </c:pt>
                <c:pt idx="29190">
                  <c:v>51.648000000000003</c:v>
                </c:pt>
                <c:pt idx="29191">
                  <c:v>51.649000000000001</c:v>
                </c:pt>
                <c:pt idx="29192">
                  <c:v>51.649000000000001</c:v>
                </c:pt>
                <c:pt idx="29193">
                  <c:v>51.649000000000001</c:v>
                </c:pt>
                <c:pt idx="29194">
                  <c:v>51.65</c:v>
                </c:pt>
                <c:pt idx="29195">
                  <c:v>51.65</c:v>
                </c:pt>
                <c:pt idx="29196">
                  <c:v>51.65</c:v>
                </c:pt>
                <c:pt idx="29197">
                  <c:v>51.65</c:v>
                </c:pt>
                <c:pt idx="29198">
                  <c:v>51.651000000000003</c:v>
                </c:pt>
                <c:pt idx="29199">
                  <c:v>51.651000000000003</c:v>
                </c:pt>
                <c:pt idx="29200">
                  <c:v>51.651000000000003</c:v>
                </c:pt>
                <c:pt idx="29201">
                  <c:v>51.651000000000003</c:v>
                </c:pt>
                <c:pt idx="29202">
                  <c:v>51.652000000000001</c:v>
                </c:pt>
                <c:pt idx="29203">
                  <c:v>51.652000000000001</c:v>
                </c:pt>
                <c:pt idx="29204">
                  <c:v>51.652000000000001</c:v>
                </c:pt>
                <c:pt idx="29205">
                  <c:v>51.652999999999999</c:v>
                </c:pt>
                <c:pt idx="29206">
                  <c:v>51.652999999999999</c:v>
                </c:pt>
                <c:pt idx="29207">
                  <c:v>51.652999999999999</c:v>
                </c:pt>
                <c:pt idx="29208">
                  <c:v>51.652999999999999</c:v>
                </c:pt>
                <c:pt idx="29209">
                  <c:v>51.654000000000003</c:v>
                </c:pt>
                <c:pt idx="29210">
                  <c:v>51.654000000000003</c:v>
                </c:pt>
                <c:pt idx="29211">
                  <c:v>51.654000000000003</c:v>
                </c:pt>
                <c:pt idx="29212">
                  <c:v>51.655000000000001</c:v>
                </c:pt>
                <c:pt idx="29213">
                  <c:v>51.655000000000001</c:v>
                </c:pt>
                <c:pt idx="29214">
                  <c:v>51.655000000000001</c:v>
                </c:pt>
                <c:pt idx="29215">
                  <c:v>51.655000000000001</c:v>
                </c:pt>
                <c:pt idx="29216">
                  <c:v>51.655999999999999</c:v>
                </c:pt>
                <c:pt idx="29217">
                  <c:v>51.655999999999999</c:v>
                </c:pt>
                <c:pt idx="29218">
                  <c:v>51.655999999999999</c:v>
                </c:pt>
                <c:pt idx="29219">
                  <c:v>51.655999999999999</c:v>
                </c:pt>
                <c:pt idx="29220">
                  <c:v>51.657000000000004</c:v>
                </c:pt>
                <c:pt idx="29221">
                  <c:v>51.657000000000004</c:v>
                </c:pt>
                <c:pt idx="29222">
                  <c:v>51.657000000000004</c:v>
                </c:pt>
                <c:pt idx="29223">
                  <c:v>51.658000000000001</c:v>
                </c:pt>
                <c:pt idx="29224">
                  <c:v>51.658000000000001</c:v>
                </c:pt>
                <c:pt idx="29225">
                  <c:v>51.658000000000001</c:v>
                </c:pt>
                <c:pt idx="29226">
                  <c:v>51.658000000000001</c:v>
                </c:pt>
                <c:pt idx="29227">
                  <c:v>51.658999999999999</c:v>
                </c:pt>
                <c:pt idx="29228">
                  <c:v>51.658999999999999</c:v>
                </c:pt>
                <c:pt idx="29229">
                  <c:v>51.658999999999999</c:v>
                </c:pt>
                <c:pt idx="29230">
                  <c:v>51.660000000000004</c:v>
                </c:pt>
                <c:pt idx="29231">
                  <c:v>51.660000000000004</c:v>
                </c:pt>
                <c:pt idx="29232">
                  <c:v>51.660000000000004</c:v>
                </c:pt>
                <c:pt idx="29233">
                  <c:v>51.660000000000004</c:v>
                </c:pt>
                <c:pt idx="29234">
                  <c:v>51.661000000000001</c:v>
                </c:pt>
                <c:pt idx="29235">
                  <c:v>51.661000000000001</c:v>
                </c:pt>
                <c:pt idx="29236">
                  <c:v>51.661000000000001</c:v>
                </c:pt>
                <c:pt idx="29237">
                  <c:v>51.661999999999999</c:v>
                </c:pt>
                <c:pt idx="29238">
                  <c:v>51.661999999999999</c:v>
                </c:pt>
                <c:pt idx="29239">
                  <c:v>51.661999999999999</c:v>
                </c:pt>
                <c:pt idx="29240">
                  <c:v>51.661999999999999</c:v>
                </c:pt>
                <c:pt idx="29241">
                  <c:v>51.663000000000004</c:v>
                </c:pt>
                <c:pt idx="29242">
                  <c:v>51.663000000000004</c:v>
                </c:pt>
                <c:pt idx="29243">
                  <c:v>51.663000000000004</c:v>
                </c:pt>
                <c:pt idx="29244">
                  <c:v>51.663000000000004</c:v>
                </c:pt>
                <c:pt idx="29245">
                  <c:v>51.664000000000001</c:v>
                </c:pt>
                <c:pt idx="29246">
                  <c:v>51.664000000000001</c:v>
                </c:pt>
                <c:pt idx="29247">
                  <c:v>51.664000000000001</c:v>
                </c:pt>
                <c:pt idx="29248">
                  <c:v>51.664999999999999</c:v>
                </c:pt>
                <c:pt idx="29249">
                  <c:v>51.664999999999999</c:v>
                </c:pt>
                <c:pt idx="29250">
                  <c:v>51.664999999999999</c:v>
                </c:pt>
                <c:pt idx="29251">
                  <c:v>51.664999999999999</c:v>
                </c:pt>
                <c:pt idx="29252">
                  <c:v>51.666000000000004</c:v>
                </c:pt>
                <c:pt idx="29253">
                  <c:v>51.666000000000004</c:v>
                </c:pt>
                <c:pt idx="29254">
                  <c:v>51.666000000000004</c:v>
                </c:pt>
                <c:pt idx="29255">
                  <c:v>51.667000000000002</c:v>
                </c:pt>
                <c:pt idx="29256">
                  <c:v>51.667000000000002</c:v>
                </c:pt>
                <c:pt idx="29257">
                  <c:v>51.667000000000002</c:v>
                </c:pt>
                <c:pt idx="29258">
                  <c:v>51.667000000000002</c:v>
                </c:pt>
                <c:pt idx="29259">
                  <c:v>51.667999999999999</c:v>
                </c:pt>
                <c:pt idx="29260">
                  <c:v>51.667999999999999</c:v>
                </c:pt>
                <c:pt idx="29261">
                  <c:v>51.667999999999999</c:v>
                </c:pt>
                <c:pt idx="29262">
                  <c:v>51.669000000000004</c:v>
                </c:pt>
                <c:pt idx="29263">
                  <c:v>51.669000000000004</c:v>
                </c:pt>
                <c:pt idx="29264">
                  <c:v>51.669000000000004</c:v>
                </c:pt>
                <c:pt idx="29265">
                  <c:v>51.669000000000004</c:v>
                </c:pt>
                <c:pt idx="29266">
                  <c:v>51.67</c:v>
                </c:pt>
                <c:pt idx="29267">
                  <c:v>51.67</c:v>
                </c:pt>
                <c:pt idx="29268">
                  <c:v>51.67</c:v>
                </c:pt>
                <c:pt idx="29269">
                  <c:v>51.67</c:v>
                </c:pt>
                <c:pt idx="29270">
                  <c:v>51.670999999999999</c:v>
                </c:pt>
                <c:pt idx="29271">
                  <c:v>51.670999999999999</c:v>
                </c:pt>
                <c:pt idx="29272">
                  <c:v>51.670999999999999</c:v>
                </c:pt>
                <c:pt idx="29273">
                  <c:v>51.672000000000004</c:v>
                </c:pt>
                <c:pt idx="29274">
                  <c:v>51.672000000000004</c:v>
                </c:pt>
                <c:pt idx="29275">
                  <c:v>51.672000000000004</c:v>
                </c:pt>
                <c:pt idx="29276">
                  <c:v>51.672000000000004</c:v>
                </c:pt>
                <c:pt idx="29277">
                  <c:v>51.673000000000002</c:v>
                </c:pt>
                <c:pt idx="29278">
                  <c:v>51.673000000000002</c:v>
                </c:pt>
                <c:pt idx="29279">
                  <c:v>51.673000000000002</c:v>
                </c:pt>
                <c:pt idx="29280">
                  <c:v>51.673999999999999</c:v>
                </c:pt>
                <c:pt idx="29281">
                  <c:v>51.673999999999999</c:v>
                </c:pt>
                <c:pt idx="29282">
                  <c:v>51.673999999999999</c:v>
                </c:pt>
                <c:pt idx="29283">
                  <c:v>51.673999999999999</c:v>
                </c:pt>
                <c:pt idx="29284">
                  <c:v>51.675000000000004</c:v>
                </c:pt>
                <c:pt idx="29285">
                  <c:v>51.675000000000004</c:v>
                </c:pt>
                <c:pt idx="29286">
                  <c:v>51.675000000000004</c:v>
                </c:pt>
                <c:pt idx="29287">
                  <c:v>51.675000000000004</c:v>
                </c:pt>
                <c:pt idx="29288">
                  <c:v>51.676000000000002</c:v>
                </c:pt>
                <c:pt idx="29289">
                  <c:v>51.676000000000002</c:v>
                </c:pt>
                <c:pt idx="29290">
                  <c:v>51.676000000000002</c:v>
                </c:pt>
                <c:pt idx="29291">
                  <c:v>51.677</c:v>
                </c:pt>
                <c:pt idx="29292">
                  <c:v>51.677</c:v>
                </c:pt>
                <c:pt idx="29293">
                  <c:v>51.677</c:v>
                </c:pt>
                <c:pt idx="29294">
                  <c:v>51.677</c:v>
                </c:pt>
                <c:pt idx="29295">
                  <c:v>51.678000000000004</c:v>
                </c:pt>
                <c:pt idx="29296">
                  <c:v>51.678000000000004</c:v>
                </c:pt>
                <c:pt idx="29297">
                  <c:v>51.678000000000004</c:v>
                </c:pt>
                <c:pt idx="29298">
                  <c:v>51.679000000000002</c:v>
                </c:pt>
                <c:pt idx="29299">
                  <c:v>51.679000000000002</c:v>
                </c:pt>
                <c:pt idx="29300">
                  <c:v>51.679000000000002</c:v>
                </c:pt>
                <c:pt idx="29301">
                  <c:v>51.679000000000002</c:v>
                </c:pt>
                <c:pt idx="29302">
                  <c:v>51.68</c:v>
                </c:pt>
                <c:pt idx="29303">
                  <c:v>51.68</c:v>
                </c:pt>
                <c:pt idx="29304">
                  <c:v>51.68</c:v>
                </c:pt>
                <c:pt idx="29305">
                  <c:v>51.681000000000004</c:v>
                </c:pt>
                <c:pt idx="29306">
                  <c:v>51.681000000000004</c:v>
                </c:pt>
                <c:pt idx="29307">
                  <c:v>51.681000000000004</c:v>
                </c:pt>
                <c:pt idx="29308">
                  <c:v>51.681000000000004</c:v>
                </c:pt>
                <c:pt idx="29309">
                  <c:v>51.682000000000002</c:v>
                </c:pt>
                <c:pt idx="29310">
                  <c:v>51.682000000000002</c:v>
                </c:pt>
                <c:pt idx="29311">
                  <c:v>51.682000000000002</c:v>
                </c:pt>
                <c:pt idx="29312">
                  <c:v>51.682000000000002</c:v>
                </c:pt>
                <c:pt idx="29313">
                  <c:v>51.683</c:v>
                </c:pt>
                <c:pt idx="29314">
                  <c:v>51.683</c:v>
                </c:pt>
                <c:pt idx="29315">
                  <c:v>51.683</c:v>
                </c:pt>
                <c:pt idx="29316">
                  <c:v>51.684000000000005</c:v>
                </c:pt>
                <c:pt idx="29317">
                  <c:v>51.684000000000005</c:v>
                </c:pt>
                <c:pt idx="29318">
                  <c:v>51.684000000000005</c:v>
                </c:pt>
                <c:pt idx="29319">
                  <c:v>51.684000000000005</c:v>
                </c:pt>
                <c:pt idx="29320">
                  <c:v>51.685000000000002</c:v>
                </c:pt>
                <c:pt idx="29321">
                  <c:v>51.685000000000002</c:v>
                </c:pt>
                <c:pt idx="29322">
                  <c:v>51.685000000000002</c:v>
                </c:pt>
                <c:pt idx="29323">
                  <c:v>51.686</c:v>
                </c:pt>
                <c:pt idx="29324">
                  <c:v>51.686</c:v>
                </c:pt>
                <c:pt idx="29325">
                  <c:v>51.686</c:v>
                </c:pt>
                <c:pt idx="29326">
                  <c:v>51.686</c:v>
                </c:pt>
                <c:pt idx="29327">
                  <c:v>51.686999999999998</c:v>
                </c:pt>
                <c:pt idx="29328">
                  <c:v>51.686999999999998</c:v>
                </c:pt>
                <c:pt idx="29329">
                  <c:v>51.686999999999998</c:v>
                </c:pt>
                <c:pt idx="29330">
                  <c:v>51.686999999999998</c:v>
                </c:pt>
                <c:pt idx="29331">
                  <c:v>51.688000000000002</c:v>
                </c:pt>
                <c:pt idx="29332">
                  <c:v>51.688000000000002</c:v>
                </c:pt>
                <c:pt idx="29333">
                  <c:v>51.688000000000002</c:v>
                </c:pt>
                <c:pt idx="29334">
                  <c:v>51.689</c:v>
                </c:pt>
                <c:pt idx="29335">
                  <c:v>51.689</c:v>
                </c:pt>
                <c:pt idx="29336">
                  <c:v>51.689</c:v>
                </c:pt>
                <c:pt idx="29337">
                  <c:v>51.689</c:v>
                </c:pt>
                <c:pt idx="29338">
                  <c:v>51.69</c:v>
                </c:pt>
                <c:pt idx="29339">
                  <c:v>51.69</c:v>
                </c:pt>
                <c:pt idx="29340">
                  <c:v>51.69</c:v>
                </c:pt>
                <c:pt idx="29341">
                  <c:v>51.691000000000003</c:v>
                </c:pt>
                <c:pt idx="29342">
                  <c:v>51.691000000000003</c:v>
                </c:pt>
                <c:pt idx="29343">
                  <c:v>51.691000000000003</c:v>
                </c:pt>
                <c:pt idx="29344">
                  <c:v>51.691000000000003</c:v>
                </c:pt>
                <c:pt idx="29345">
                  <c:v>51.692</c:v>
                </c:pt>
                <c:pt idx="29346">
                  <c:v>51.692</c:v>
                </c:pt>
                <c:pt idx="29347">
                  <c:v>51.692</c:v>
                </c:pt>
                <c:pt idx="29348">
                  <c:v>51.692999999999998</c:v>
                </c:pt>
                <c:pt idx="29349">
                  <c:v>51.692999999999998</c:v>
                </c:pt>
                <c:pt idx="29350">
                  <c:v>51.692999999999998</c:v>
                </c:pt>
                <c:pt idx="29351">
                  <c:v>51.692999999999998</c:v>
                </c:pt>
                <c:pt idx="29352">
                  <c:v>51.694000000000003</c:v>
                </c:pt>
                <c:pt idx="29353">
                  <c:v>51.694000000000003</c:v>
                </c:pt>
                <c:pt idx="29354">
                  <c:v>51.694000000000003</c:v>
                </c:pt>
                <c:pt idx="29355">
                  <c:v>51.694000000000003</c:v>
                </c:pt>
                <c:pt idx="29356">
                  <c:v>51.695</c:v>
                </c:pt>
                <c:pt idx="29357">
                  <c:v>51.695</c:v>
                </c:pt>
                <c:pt idx="29358">
                  <c:v>51.695</c:v>
                </c:pt>
                <c:pt idx="29359">
                  <c:v>51.695999999999998</c:v>
                </c:pt>
                <c:pt idx="29360">
                  <c:v>51.695999999999998</c:v>
                </c:pt>
                <c:pt idx="29361">
                  <c:v>51.695999999999998</c:v>
                </c:pt>
                <c:pt idx="29362">
                  <c:v>51.695999999999998</c:v>
                </c:pt>
                <c:pt idx="29363">
                  <c:v>51.697000000000003</c:v>
                </c:pt>
                <c:pt idx="29364">
                  <c:v>51.697000000000003</c:v>
                </c:pt>
                <c:pt idx="29365">
                  <c:v>51.697000000000003</c:v>
                </c:pt>
                <c:pt idx="29366">
                  <c:v>51.698</c:v>
                </c:pt>
                <c:pt idx="29367">
                  <c:v>51.698</c:v>
                </c:pt>
                <c:pt idx="29368">
                  <c:v>51.698</c:v>
                </c:pt>
                <c:pt idx="29369">
                  <c:v>51.698</c:v>
                </c:pt>
                <c:pt idx="29370">
                  <c:v>51.698999999999998</c:v>
                </c:pt>
                <c:pt idx="29371">
                  <c:v>51.698999999999998</c:v>
                </c:pt>
                <c:pt idx="29372">
                  <c:v>51.698999999999998</c:v>
                </c:pt>
                <c:pt idx="29373">
                  <c:v>51.698999999999998</c:v>
                </c:pt>
                <c:pt idx="29374">
                  <c:v>51.7</c:v>
                </c:pt>
                <c:pt idx="29375">
                  <c:v>51.7</c:v>
                </c:pt>
                <c:pt idx="29376">
                  <c:v>51.7</c:v>
                </c:pt>
                <c:pt idx="29377">
                  <c:v>51.701000000000001</c:v>
                </c:pt>
                <c:pt idx="29378">
                  <c:v>51.701000000000001</c:v>
                </c:pt>
                <c:pt idx="29379">
                  <c:v>51.701000000000001</c:v>
                </c:pt>
                <c:pt idx="29380">
                  <c:v>51.701000000000001</c:v>
                </c:pt>
                <c:pt idx="29381">
                  <c:v>51.701999999999998</c:v>
                </c:pt>
                <c:pt idx="29382">
                  <c:v>51.701999999999998</c:v>
                </c:pt>
                <c:pt idx="29383">
                  <c:v>51.701999999999998</c:v>
                </c:pt>
                <c:pt idx="29384">
                  <c:v>51.703000000000003</c:v>
                </c:pt>
                <c:pt idx="29385">
                  <c:v>51.703000000000003</c:v>
                </c:pt>
                <c:pt idx="29386">
                  <c:v>51.703000000000003</c:v>
                </c:pt>
                <c:pt idx="29387">
                  <c:v>51.703000000000003</c:v>
                </c:pt>
                <c:pt idx="29388">
                  <c:v>51.704000000000001</c:v>
                </c:pt>
                <c:pt idx="29389">
                  <c:v>51.704000000000001</c:v>
                </c:pt>
                <c:pt idx="29390">
                  <c:v>51.704000000000001</c:v>
                </c:pt>
                <c:pt idx="29391">
                  <c:v>51.704000000000001</c:v>
                </c:pt>
                <c:pt idx="29392">
                  <c:v>51.704999999999998</c:v>
                </c:pt>
                <c:pt idx="29393">
                  <c:v>51.704999999999998</c:v>
                </c:pt>
                <c:pt idx="29394">
                  <c:v>51.704999999999998</c:v>
                </c:pt>
                <c:pt idx="29395">
                  <c:v>51.706000000000003</c:v>
                </c:pt>
                <c:pt idx="29396">
                  <c:v>51.706000000000003</c:v>
                </c:pt>
                <c:pt idx="29397">
                  <c:v>51.706000000000003</c:v>
                </c:pt>
                <c:pt idx="29398">
                  <c:v>51.706000000000003</c:v>
                </c:pt>
                <c:pt idx="29399">
                  <c:v>51.707000000000001</c:v>
                </c:pt>
                <c:pt idx="29400">
                  <c:v>51.707000000000001</c:v>
                </c:pt>
                <c:pt idx="29401">
                  <c:v>51.707000000000001</c:v>
                </c:pt>
                <c:pt idx="29402">
                  <c:v>51.707999999999998</c:v>
                </c:pt>
                <c:pt idx="29403">
                  <c:v>51.707999999999998</c:v>
                </c:pt>
                <c:pt idx="29404">
                  <c:v>51.707999999999998</c:v>
                </c:pt>
                <c:pt idx="29405">
                  <c:v>51.707999999999998</c:v>
                </c:pt>
                <c:pt idx="29406">
                  <c:v>51.709000000000003</c:v>
                </c:pt>
                <c:pt idx="29407">
                  <c:v>51.709000000000003</c:v>
                </c:pt>
                <c:pt idx="29408">
                  <c:v>51.709000000000003</c:v>
                </c:pt>
                <c:pt idx="29409">
                  <c:v>51.71</c:v>
                </c:pt>
                <c:pt idx="29410">
                  <c:v>51.71</c:v>
                </c:pt>
                <c:pt idx="29411">
                  <c:v>51.71</c:v>
                </c:pt>
                <c:pt idx="29412">
                  <c:v>51.71</c:v>
                </c:pt>
                <c:pt idx="29413">
                  <c:v>51.710999999999999</c:v>
                </c:pt>
                <c:pt idx="29414">
                  <c:v>51.710999999999999</c:v>
                </c:pt>
                <c:pt idx="29415">
                  <c:v>51.710999999999999</c:v>
                </c:pt>
                <c:pt idx="29416">
                  <c:v>51.710999999999999</c:v>
                </c:pt>
                <c:pt idx="29417">
                  <c:v>51.712000000000003</c:v>
                </c:pt>
                <c:pt idx="29418">
                  <c:v>51.712000000000003</c:v>
                </c:pt>
                <c:pt idx="29419">
                  <c:v>51.712000000000003</c:v>
                </c:pt>
                <c:pt idx="29420">
                  <c:v>51.713000000000001</c:v>
                </c:pt>
                <c:pt idx="29421">
                  <c:v>51.713000000000001</c:v>
                </c:pt>
                <c:pt idx="29422">
                  <c:v>51.713000000000001</c:v>
                </c:pt>
                <c:pt idx="29423">
                  <c:v>51.713000000000001</c:v>
                </c:pt>
                <c:pt idx="29424">
                  <c:v>51.713999999999999</c:v>
                </c:pt>
                <c:pt idx="29425">
                  <c:v>51.713999999999999</c:v>
                </c:pt>
                <c:pt idx="29426">
                  <c:v>51.713999999999999</c:v>
                </c:pt>
                <c:pt idx="29427">
                  <c:v>51.715000000000003</c:v>
                </c:pt>
                <c:pt idx="29428">
                  <c:v>51.715000000000003</c:v>
                </c:pt>
                <c:pt idx="29429">
                  <c:v>51.715000000000003</c:v>
                </c:pt>
                <c:pt idx="29430">
                  <c:v>51.715000000000003</c:v>
                </c:pt>
                <c:pt idx="29431">
                  <c:v>51.716000000000001</c:v>
                </c:pt>
                <c:pt idx="29432">
                  <c:v>51.716000000000001</c:v>
                </c:pt>
                <c:pt idx="29433">
                  <c:v>51.716000000000001</c:v>
                </c:pt>
                <c:pt idx="29434">
                  <c:v>51.716000000000001</c:v>
                </c:pt>
                <c:pt idx="29435">
                  <c:v>51.716999999999999</c:v>
                </c:pt>
                <c:pt idx="29436">
                  <c:v>51.716999999999999</c:v>
                </c:pt>
                <c:pt idx="29437">
                  <c:v>51.716999999999999</c:v>
                </c:pt>
                <c:pt idx="29438">
                  <c:v>51.718000000000004</c:v>
                </c:pt>
                <c:pt idx="29439">
                  <c:v>51.718000000000004</c:v>
                </c:pt>
                <c:pt idx="29440">
                  <c:v>51.718000000000004</c:v>
                </c:pt>
                <c:pt idx="29441">
                  <c:v>51.718000000000004</c:v>
                </c:pt>
                <c:pt idx="29442">
                  <c:v>51.719000000000001</c:v>
                </c:pt>
                <c:pt idx="29443">
                  <c:v>51.719000000000001</c:v>
                </c:pt>
                <c:pt idx="29444">
                  <c:v>51.719000000000001</c:v>
                </c:pt>
                <c:pt idx="29445">
                  <c:v>51.72</c:v>
                </c:pt>
                <c:pt idx="29446">
                  <c:v>51.72</c:v>
                </c:pt>
                <c:pt idx="29447">
                  <c:v>51.72</c:v>
                </c:pt>
                <c:pt idx="29448">
                  <c:v>51.72</c:v>
                </c:pt>
                <c:pt idx="29449">
                  <c:v>51.721000000000004</c:v>
                </c:pt>
                <c:pt idx="29450">
                  <c:v>51.721000000000004</c:v>
                </c:pt>
                <c:pt idx="29451">
                  <c:v>51.721000000000004</c:v>
                </c:pt>
                <c:pt idx="29452">
                  <c:v>51.722000000000001</c:v>
                </c:pt>
                <c:pt idx="29453">
                  <c:v>51.722000000000001</c:v>
                </c:pt>
                <c:pt idx="29454">
                  <c:v>51.722000000000001</c:v>
                </c:pt>
                <c:pt idx="29455">
                  <c:v>51.722000000000001</c:v>
                </c:pt>
                <c:pt idx="29456">
                  <c:v>51.722999999999999</c:v>
                </c:pt>
                <c:pt idx="29457">
                  <c:v>51.722999999999999</c:v>
                </c:pt>
                <c:pt idx="29458">
                  <c:v>51.722999999999999</c:v>
                </c:pt>
                <c:pt idx="29459">
                  <c:v>51.722999999999999</c:v>
                </c:pt>
                <c:pt idx="29460">
                  <c:v>51.724000000000004</c:v>
                </c:pt>
                <c:pt idx="29461">
                  <c:v>51.724000000000004</c:v>
                </c:pt>
                <c:pt idx="29462">
                  <c:v>51.724000000000004</c:v>
                </c:pt>
                <c:pt idx="29463">
                  <c:v>51.725000000000001</c:v>
                </c:pt>
                <c:pt idx="29464">
                  <c:v>51.725000000000001</c:v>
                </c:pt>
                <c:pt idx="29465">
                  <c:v>51.725000000000001</c:v>
                </c:pt>
                <c:pt idx="29466">
                  <c:v>51.725000000000001</c:v>
                </c:pt>
                <c:pt idx="29467">
                  <c:v>51.725999999999999</c:v>
                </c:pt>
                <c:pt idx="29468">
                  <c:v>51.725999999999999</c:v>
                </c:pt>
                <c:pt idx="29469">
                  <c:v>51.725999999999999</c:v>
                </c:pt>
                <c:pt idx="29470">
                  <c:v>51.727000000000004</c:v>
                </c:pt>
                <c:pt idx="29471">
                  <c:v>51.727000000000004</c:v>
                </c:pt>
                <c:pt idx="29472">
                  <c:v>51.727000000000004</c:v>
                </c:pt>
                <c:pt idx="29473">
                  <c:v>51.727000000000004</c:v>
                </c:pt>
                <c:pt idx="29474">
                  <c:v>51.728000000000002</c:v>
                </c:pt>
                <c:pt idx="29475">
                  <c:v>51.728000000000002</c:v>
                </c:pt>
                <c:pt idx="29476">
                  <c:v>51.728000000000002</c:v>
                </c:pt>
                <c:pt idx="29477">
                  <c:v>51.728000000000002</c:v>
                </c:pt>
                <c:pt idx="29478">
                  <c:v>51.728999999999999</c:v>
                </c:pt>
                <c:pt idx="29479">
                  <c:v>51.728999999999999</c:v>
                </c:pt>
                <c:pt idx="29480">
                  <c:v>51.728999999999999</c:v>
                </c:pt>
                <c:pt idx="29481">
                  <c:v>51.730000000000004</c:v>
                </c:pt>
                <c:pt idx="29482">
                  <c:v>51.730000000000004</c:v>
                </c:pt>
                <c:pt idx="29483">
                  <c:v>51.730000000000004</c:v>
                </c:pt>
                <c:pt idx="29484">
                  <c:v>51.730000000000004</c:v>
                </c:pt>
                <c:pt idx="29485">
                  <c:v>51.731000000000002</c:v>
                </c:pt>
                <c:pt idx="29486">
                  <c:v>51.731000000000002</c:v>
                </c:pt>
                <c:pt idx="29487">
                  <c:v>51.731000000000002</c:v>
                </c:pt>
                <c:pt idx="29488">
                  <c:v>51.731999999999999</c:v>
                </c:pt>
                <c:pt idx="29489">
                  <c:v>51.731999999999999</c:v>
                </c:pt>
                <c:pt idx="29490">
                  <c:v>51.731999999999999</c:v>
                </c:pt>
                <c:pt idx="29491">
                  <c:v>51.731999999999999</c:v>
                </c:pt>
                <c:pt idx="29492">
                  <c:v>51.733000000000004</c:v>
                </c:pt>
                <c:pt idx="29493">
                  <c:v>51.733000000000004</c:v>
                </c:pt>
                <c:pt idx="29494">
                  <c:v>51.733000000000004</c:v>
                </c:pt>
                <c:pt idx="29495">
                  <c:v>51.733000000000004</c:v>
                </c:pt>
                <c:pt idx="29496">
                  <c:v>51.734000000000002</c:v>
                </c:pt>
                <c:pt idx="29497">
                  <c:v>51.734000000000002</c:v>
                </c:pt>
                <c:pt idx="29498">
                  <c:v>51.734000000000002</c:v>
                </c:pt>
                <c:pt idx="29499">
                  <c:v>51.734999999999999</c:v>
                </c:pt>
                <c:pt idx="29500">
                  <c:v>51.734999999999999</c:v>
                </c:pt>
                <c:pt idx="29501">
                  <c:v>51.734999999999999</c:v>
                </c:pt>
                <c:pt idx="29502">
                  <c:v>51.734999999999999</c:v>
                </c:pt>
                <c:pt idx="29503">
                  <c:v>51.736000000000004</c:v>
                </c:pt>
                <c:pt idx="29504">
                  <c:v>51.736000000000004</c:v>
                </c:pt>
                <c:pt idx="29505">
                  <c:v>51.736000000000004</c:v>
                </c:pt>
                <c:pt idx="29506">
                  <c:v>51.737000000000002</c:v>
                </c:pt>
                <c:pt idx="29507">
                  <c:v>51.737000000000002</c:v>
                </c:pt>
                <c:pt idx="29508">
                  <c:v>51.737000000000002</c:v>
                </c:pt>
                <c:pt idx="29509">
                  <c:v>51.737000000000002</c:v>
                </c:pt>
                <c:pt idx="29510">
                  <c:v>51.738</c:v>
                </c:pt>
                <c:pt idx="29511">
                  <c:v>51.738</c:v>
                </c:pt>
                <c:pt idx="29512">
                  <c:v>51.738</c:v>
                </c:pt>
                <c:pt idx="29513">
                  <c:v>51.739000000000004</c:v>
                </c:pt>
                <c:pt idx="29514">
                  <c:v>51.739000000000004</c:v>
                </c:pt>
                <c:pt idx="29515">
                  <c:v>51.739000000000004</c:v>
                </c:pt>
                <c:pt idx="29516">
                  <c:v>51.739000000000004</c:v>
                </c:pt>
                <c:pt idx="29517">
                  <c:v>51.74</c:v>
                </c:pt>
                <c:pt idx="29518">
                  <c:v>51.74</c:v>
                </c:pt>
                <c:pt idx="29519">
                  <c:v>51.74</c:v>
                </c:pt>
                <c:pt idx="29520">
                  <c:v>51.74</c:v>
                </c:pt>
                <c:pt idx="29521">
                  <c:v>51.741</c:v>
                </c:pt>
                <c:pt idx="29522">
                  <c:v>51.741</c:v>
                </c:pt>
                <c:pt idx="29523">
                  <c:v>51.741</c:v>
                </c:pt>
                <c:pt idx="29524">
                  <c:v>51.742000000000004</c:v>
                </c:pt>
                <c:pt idx="29525">
                  <c:v>51.742000000000004</c:v>
                </c:pt>
                <c:pt idx="29526">
                  <c:v>51.742000000000004</c:v>
                </c:pt>
                <c:pt idx="29527">
                  <c:v>51.742000000000004</c:v>
                </c:pt>
                <c:pt idx="29528">
                  <c:v>51.743000000000002</c:v>
                </c:pt>
                <c:pt idx="29529">
                  <c:v>51.743000000000002</c:v>
                </c:pt>
                <c:pt idx="29530">
                  <c:v>51.743000000000002</c:v>
                </c:pt>
                <c:pt idx="29531">
                  <c:v>51.744</c:v>
                </c:pt>
                <c:pt idx="29532">
                  <c:v>51.744</c:v>
                </c:pt>
                <c:pt idx="29533">
                  <c:v>51.744</c:v>
                </c:pt>
                <c:pt idx="29534">
                  <c:v>51.744</c:v>
                </c:pt>
                <c:pt idx="29535">
                  <c:v>51.745000000000005</c:v>
                </c:pt>
                <c:pt idx="29536">
                  <c:v>51.745000000000005</c:v>
                </c:pt>
                <c:pt idx="29537">
                  <c:v>51.745000000000005</c:v>
                </c:pt>
                <c:pt idx="29538">
                  <c:v>51.745000000000005</c:v>
                </c:pt>
                <c:pt idx="29539">
                  <c:v>51.746000000000002</c:v>
                </c:pt>
                <c:pt idx="29540">
                  <c:v>51.746000000000002</c:v>
                </c:pt>
                <c:pt idx="29541">
                  <c:v>51.746000000000002</c:v>
                </c:pt>
                <c:pt idx="29542">
                  <c:v>51.747</c:v>
                </c:pt>
                <c:pt idx="29543">
                  <c:v>51.747</c:v>
                </c:pt>
                <c:pt idx="29544">
                  <c:v>51.747</c:v>
                </c:pt>
                <c:pt idx="29545">
                  <c:v>51.747</c:v>
                </c:pt>
                <c:pt idx="29546">
                  <c:v>51.747999999999998</c:v>
                </c:pt>
                <c:pt idx="29547">
                  <c:v>51.747999999999998</c:v>
                </c:pt>
                <c:pt idx="29548">
                  <c:v>51.747999999999998</c:v>
                </c:pt>
                <c:pt idx="29549">
                  <c:v>51.749000000000002</c:v>
                </c:pt>
                <c:pt idx="29550">
                  <c:v>51.749000000000002</c:v>
                </c:pt>
                <c:pt idx="29551">
                  <c:v>51.749000000000002</c:v>
                </c:pt>
                <c:pt idx="29552">
                  <c:v>51.749000000000002</c:v>
                </c:pt>
                <c:pt idx="29553">
                  <c:v>51.75</c:v>
                </c:pt>
                <c:pt idx="29554">
                  <c:v>51.75</c:v>
                </c:pt>
                <c:pt idx="29555">
                  <c:v>51.75</c:v>
                </c:pt>
                <c:pt idx="29556">
                  <c:v>51.750999999999998</c:v>
                </c:pt>
                <c:pt idx="29557">
                  <c:v>51.750999999999998</c:v>
                </c:pt>
                <c:pt idx="29558">
                  <c:v>51.750999999999998</c:v>
                </c:pt>
                <c:pt idx="29559">
                  <c:v>51.750999999999998</c:v>
                </c:pt>
                <c:pt idx="29560">
                  <c:v>51.752000000000002</c:v>
                </c:pt>
                <c:pt idx="29561">
                  <c:v>51.752000000000002</c:v>
                </c:pt>
                <c:pt idx="29562">
                  <c:v>51.752000000000002</c:v>
                </c:pt>
                <c:pt idx="29563">
                  <c:v>51.752000000000002</c:v>
                </c:pt>
                <c:pt idx="29564">
                  <c:v>51.753</c:v>
                </c:pt>
                <c:pt idx="29565">
                  <c:v>51.753</c:v>
                </c:pt>
                <c:pt idx="29566">
                  <c:v>51.753</c:v>
                </c:pt>
                <c:pt idx="29567">
                  <c:v>51.753999999999998</c:v>
                </c:pt>
                <c:pt idx="29568">
                  <c:v>51.753999999999998</c:v>
                </c:pt>
                <c:pt idx="29569">
                  <c:v>51.753999999999998</c:v>
                </c:pt>
                <c:pt idx="29570">
                  <c:v>51.753999999999998</c:v>
                </c:pt>
                <c:pt idx="29571">
                  <c:v>51.755000000000003</c:v>
                </c:pt>
                <c:pt idx="29572">
                  <c:v>51.755000000000003</c:v>
                </c:pt>
                <c:pt idx="29573">
                  <c:v>51.755000000000003</c:v>
                </c:pt>
                <c:pt idx="29574">
                  <c:v>51.756</c:v>
                </c:pt>
                <c:pt idx="29575">
                  <c:v>51.756</c:v>
                </c:pt>
                <c:pt idx="29576">
                  <c:v>51.756</c:v>
                </c:pt>
                <c:pt idx="29577">
                  <c:v>51.756</c:v>
                </c:pt>
                <c:pt idx="29578">
                  <c:v>51.756999999999998</c:v>
                </c:pt>
                <c:pt idx="29579">
                  <c:v>51.756999999999998</c:v>
                </c:pt>
                <c:pt idx="29580">
                  <c:v>51.756999999999998</c:v>
                </c:pt>
                <c:pt idx="29581">
                  <c:v>51.756999999999998</c:v>
                </c:pt>
                <c:pt idx="29582">
                  <c:v>51.758000000000003</c:v>
                </c:pt>
                <c:pt idx="29583">
                  <c:v>51.758000000000003</c:v>
                </c:pt>
                <c:pt idx="29584">
                  <c:v>51.758000000000003</c:v>
                </c:pt>
                <c:pt idx="29585">
                  <c:v>51.759</c:v>
                </c:pt>
                <c:pt idx="29586">
                  <c:v>51.759</c:v>
                </c:pt>
                <c:pt idx="29587">
                  <c:v>51.759</c:v>
                </c:pt>
                <c:pt idx="29588">
                  <c:v>51.759</c:v>
                </c:pt>
                <c:pt idx="29589">
                  <c:v>51.76</c:v>
                </c:pt>
                <c:pt idx="29590">
                  <c:v>51.76</c:v>
                </c:pt>
                <c:pt idx="29591">
                  <c:v>51.76</c:v>
                </c:pt>
                <c:pt idx="29592">
                  <c:v>51.761000000000003</c:v>
                </c:pt>
                <c:pt idx="29593">
                  <c:v>51.761000000000003</c:v>
                </c:pt>
                <c:pt idx="29594">
                  <c:v>51.761000000000003</c:v>
                </c:pt>
                <c:pt idx="29595">
                  <c:v>51.761000000000003</c:v>
                </c:pt>
                <c:pt idx="29596">
                  <c:v>51.762</c:v>
                </c:pt>
                <c:pt idx="29597">
                  <c:v>51.762</c:v>
                </c:pt>
                <c:pt idx="29598">
                  <c:v>51.762</c:v>
                </c:pt>
                <c:pt idx="29599">
                  <c:v>51.762999999999998</c:v>
                </c:pt>
                <c:pt idx="29600">
                  <c:v>51.762999999999998</c:v>
                </c:pt>
                <c:pt idx="29601">
                  <c:v>51.762999999999998</c:v>
                </c:pt>
                <c:pt idx="29602">
                  <c:v>51.762999999999998</c:v>
                </c:pt>
                <c:pt idx="29603">
                  <c:v>51.764000000000003</c:v>
                </c:pt>
                <c:pt idx="29604">
                  <c:v>51.764000000000003</c:v>
                </c:pt>
                <c:pt idx="29605">
                  <c:v>51.764000000000003</c:v>
                </c:pt>
                <c:pt idx="29606">
                  <c:v>51.764000000000003</c:v>
                </c:pt>
                <c:pt idx="29607">
                  <c:v>51.765000000000001</c:v>
                </c:pt>
                <c:pt idx="29608">
                  <c:v>51.765000000000001</c:v>
                </c:pt>
                <c:pt idx="29609">
                  <c:v>51.765000000000001</c:v>
                </c:pt>
                <c:pt idx="29610">
                  <c:v>51.765999999999998</c:v>
                </c:pt>
                <c:pt idx="29611">
                  <c:v>51.765999999999998</c:v>
                </c:pt>
                <c:pt idx="29612">
                  <c:v>51.765999999999998</c:v>
                </c:pt>
                <c:pt idx="29613">
                  <c:v>51.765999999999998</c:v>
                </c:pt>
                <c:pt idx="29614">
                  <c:v>51.767000000000003</c:v>
                </c:pt>
                <c:pt idx="29615">
                  <c:v>51.767000000000003</c:v>
                </c:pt>
                <c:pt idx="29616">
                  <c:v>51.767000000000003</c:v>
                </c:pt>
                <c:pt idx="29617">
                  <c:v>51.768000000000001</c:v>
                </c:pt>
                <c:pt idx="29618">
                  <c:v>51.768000000000001</c:v>
                </c:pt>
                <c:pt idx="29619">
                  <c:v>51.768000000000001</c:v>
                </c:pt>
                <c:pt idx="29620">
                  <c:v>51.768000000000001</c:v>
                </c:pt>
                <c:pt idx="29621">
                  <c:v>51.768999999999998</c:v>
                </c:pt>
                <c:pt idx="29622">
                  <c:v>51.768999999999998</c:v>
                </c:pt>
                <c:pt idx="29623">
                  <c:v>51.768999999999998</c:v>
                </c:pt>
                <c:pt idx="29624">
                  <c:v>51.768999999999998</c:v>
                </c:pt>
                <c:pt idx="29625">
                  <c:v>51.77</c:v>
                </c:pt>
                <c:pt idx="29626">
                  <c:v>51.77</c:v>
                </c:pt>
                <c:pt idx="29627">
                  <c:v>51.77</c:v>
                </c:pt>
                <c:pt idx="29628">
                  <c:v>51.771000000000001</c:v>
                </c:pt>
                <c:pt idx="29629">
                  <c:v>51.771000000000001</c:v>
                </c:pt>
                <c:pt idx="29630">
                  <c:v>51.771000000000001</c:v>
                </c:pt>
                <c:pt idx="29631">
                  <c:v>51.771000000000001</c:v>
                </c:pt>
                <c:pt idx="29632">
                  <c:v>51.771999999999998</c:v>
                </c:pt>
                <c:pt idx="29633">
                  <c:v>51.771999999999998</c:v>
                </c:pt>
                <c:pt idx="29634">
                  <c:v>51.771999999999998</c:v>
                </c:pt>
                <c:pt idx="29635">
                  <c:v>51.773000000000003</c:v>
                </c:pt>
                <c:pt idx="29636">
                  <c:v>51.773000000000003</c:v>
                </c:pt>
                <c:pt idx="29637">
                  <c:v>51.773000000000003</c:v>
                </c:pt>
                <c:pt idx="29638">
                  <c:v>51.773000000000003</c:v>
                </c:pt>
                <c:pt idx="29639">
                  <c:v>51.774000000000001</c:v>
                </c:pt>
                <c:pt idx="29640">
                  <c:v>51.774000000000001</c:v>
                </c:pt>
                <c:pt idx="29641">
                  <c:v>51.774000000000001</c:v>
                </c:pt>
                <c:pt idx="29642">
                  <c:v>51.774000000000001</c:v>
                </c:pt>
                <c:pt idx="29643">
                  <c:v>51.774999999999999</c:v>
                </c:pt>
                <c:pt idx="29644">
                  <c:v>51.774999999999999</c:v>
                </c:pt>
                <c:pt idx="29645">
                  <c:v>51.774999999999999</c:v>
                </c:pt>
                <c:pt idx="29646">
                  <c:v>51.776000000000003</c:v>
                </c:pt>
                <c:pt idx="29647">
                  <c:v>51.776000000000003</c:v>
                </c:pt>
                <c:pt idx="29648">
                  <c:v>51.776000000000003</c:v>
                </c:pt>
                <c:pt idx="29649">
                  <c:v>51.776000000000003</c:v>
                </c:pt>
                <c:pt idx="29650">
                  <c:v>51.777000000000001</c:v>
                </c:pt>
                <c:pt idx="29651">
                  <c:v>51.777000000000001</c:v>
                </c:pt>
                <c:pt idx="29652">
                  <c:v>51.777000000000001</c:v>
                </c:pt>
                <c:pt idx="29653">
                  <c:v>51.777999999999999</c:v>
                </c:pt>
                <c:pt idx="29654">
                  <c:v>51.777999999999999</c:v>
                </c:pt>
                <c:pt idx="29655">
                  <c:v>51.777999999999999</c:v>
                </c:pt>
                <c:pt idx="29656">
                  <c:v>51.777999999999999</c:v>
                </c:pt>
                <c:pt idx="29657">
                  <c:v>51.779000000000003</c:v>
                </c:pt>
                <c:pt idx="29658">
                  <c:v>51.779000000000003</c:v>
                </c:pt>
                <c:pt idx="29659">
                  <c:v>51.779000000000003</c:v>
                </c:pt>
                <c:pt idx="29660">
                  <c:v>51.78</c:v>
                </c:pt>
                <c:pt idx="29661">
                  <c:v>51.78</c:v>
                </c:pt>
                <c:pt idx="29662">
                  <c:v>51.78</c:v>
                </c:pt>
                <c:pt idx="29663">
                  <c:v>51.78</c:v>
                </c:pt>
                <c:pt idx="29664">
                  <c:v>51.780999999999999</c:v>
                </c:pt>
                <c:pt idx="29665">
                  <c:v>51.780999999999999</c:v>
                </c:pt>
                <c:pt idx="29666">
                  <c:v>51.780999999999999</c:v>
                </c:pt>
                <c:pt idx="29667">
                  <c:v>51.780999999999999</c:v>
                </c:pt>
                <c:pt idx="29668">
                  <c:v>51.782000000000004</c:v>
                </c:pt>
                <c:pt idx="29669">
                  <c:v>51.782000000000004</c:v>
                </c:pt>
                <c:pt idx="29670">
                  <c:v>51.782000000000004</c:v>
                </c:pt>
                <c:pt idx="29671">
                  <c:v>51.783000000000001</c:v>
                </c:pt>
                <c:pt idx="29672">
                  <c:v>51.783000000000001</c:v>
                </c:pt>
                <c:pt idx="29673">
                  <c:v>51.783000000000001</c:v>
                </c:pt>
                <c:pt idx="29674">
                  <c:v>51.783000000000001</c:v>
                </c:pt>
                <c:pt idx="29675">
                  <c:v>51.783999999999999</c:v>
                </c:pt>
                <c:pt idx="29676">
                  <c:v>51.783999999999999</c:v>
                </c:pt>
                <c:pt idx="29677">
                  <c:v>51.783999999999999</c:v>
                </c:pt>
                <c:pt idx="29678">
                  <c:v>51.785000000000004</c:v>
                </c:pt>
                <c:pt idx="29679">
                  <c:v>51.785000000000004</c:v>
                </c:pt>
                <c:pt idx="29680">
                  <c:v>51.785000000000004</c:v>
                </c:pt>
                <c:pt idx="29681">
                  <c:v>51.785000000000004</c:v>
                </c:pt>
                <c:pt idx="29682">
                  <c:v>51.786000000000001</c:v>
                </c:pt>
                <c:pt idx="29683">
                  <c:v>51.786000000000001</c:v>
                </c:pt>
                <c:pt idx="29684">
                  <c:v>51.786000000000001</c:v>
                </c:pt>
                <c:pt idx="29685">
                  <c:v>51.786000000000001</c:v>
                </c:pt>
                <c:pt idx="29686">
                  <c:v>51.786999999999999</c:v>
                </c:pt>
                <c:pt idx="29687">
                  <c:v>51.786999999999999</c:v>
                </c:pt>
                <c:pt idx="29688">
                  <c:v>51.786999999999999</c:v>
                </c:pt>
                <c:pt idx="29689">
                  <c:v>51.788000000000004</c:v>
                </c:pt>
                <c:pt idx="29690">
                  <c:v>51.788000000000004</c:v>
                </c:pt>
                <c:pt idx="29691">
                  <c:v>51.788000000000004</c:v>
                </c:pt>
                <c:pt idx="29692">
                  <c:v>51.788000000000004</c:v>
                </c:pt>
                <c:pt idx="29693">
                  <c:v>51.789000000000001</c:v>
                </c:pt>
                <c:pt idx="29694">
                  <c:v>51.789000000000001</c:v>
                </c:pt>
                <c:pt idx="29695">
                  <c:v>51.789000000000001</c:v>
                </c:pt>
                <c:pt idx="29696">
                  <c:v>51.79</c:v>
                </c:pt>
                <c:pt idx="29697">
                  <c:v>51.79</c:v>
                </c:pt>
                <c:pt idx="29698">
                  <c:v>51.79</c:v>
                </c:pt>
                <c:pt idx="29699">
                  <c:v>51.79</c:v>
                </c:pt>
                <c:pt idx="29700">
                  <c:v>51.791000000000004</c:v>
                </c:pt>
                <c:pt idx="29701">
                  <c:v>51.791000000000004</c:v>
                </c:pt>
                <c:pt idx="29702">
                  <c:v>51.791000000000004</c:v>
                </c:pt>
                <c:pt idx="29703">
                  <c:v>51.792000000000002</c:v>
                </c:pt>
                <c:pt idx="29704">
                  <c:v>51.792000000000002</c:v>
                </c:pt>
                <c:pt idx="29705">
                  <c:v>51.792000000000002</c:v>
                </c:pt>
                <c:pt idx="29706">
                  <c:v>51.792000000000002</c:v>
                </c:pt>
                <c:pt idx="29707">
                  <c:v>51.792999999999999</c:v>
                </c:pt>
                <c:pt idx="29708">
                  <c:v>51.792999999999999</c:v>
                </c:pt>
                <c:pt idx="29709">
                  <c:v>51.792999999999999</c:v>
                </c:pt>
                <c:pt idx="29710">
                  <c:v>51.792999999999999</c:v>
                </c:pt>
                <c:pt idx="29711">
                  <c:v>51.794000000000004</c:v>
                </c:pt>
                <c:pt idx="29712">
                  <c:v>51.794000000000004</c:v>
                </c:pt>
                <c:pt idx="29713">
                  <c:v>51.794000000000004</c:v>
                </c:pt>
                <c:pt idx="29714">
                  <c:v>51.795000000000002</c:v>
                </c:pt>
                <c:pt idx="29715">
                  <c:v>51.795000000000002</c:v>
                </c:pt>
                <c:pt idx="29716">
                  <c:v>51.795000000000002</c:v>
                </c:pt>
                <c:pt idx="29717">
                  <c:v>51.795000000000002</c:v>
                </c:pt>
                <c:pt idx="29718">
                  <c:v>51.795999999999999</c:v>
                </c:pt>
                <c:pt idx="29719">
                  <c:v>51.795999999999999</c:v>
                </c:pt>
                <c:pt idx="29720">
                  <c:v>51.795999999999999</c:v>
                </c:pt>
                <c:pt idx="29721">
                  <c:v>51.797000000000004</c:v>
                </c:pt>
                <c:pt idx="29722">
                  <c:v>51.797000000000004</c:v>
                </c:pt>
                <c:pt idx="29723">
                  <c:v>51.797000000000004</c:v>
                </c:pt>
                <c:pt idx="29724">
                  <c:v>51.797000000000004</c:v>
                </c:pt>
                <c:pt idx="29725">
                  <c:v>51.798000000000002</c:v>
                </c:pt>
                <c:pt idx="29726">
                  <c:v>51.798000000000002</c:v>
                </c:pt>
                <c:pt idx="29727">
                  <c:v>51.798000000000002</c:v>
                </c:pt>
                <c:pt idx="29728">
                  <c:v>51.798999999999999</c:v>
                </c:pt>
                <c:pt idx="29729">
                  <c:v>51.798999999999999</c:v>
                </c:pt>
                <c:pt idx="29730">
                  <c:v>51.798999999999999</c:v>
                </c:pt>
                <c:pt idx="29731">
                  <c:v>51.798999999999999</c:v>
                </c:pt>
                <c:pt idx="29732">
                  <c:v>51.800000000000004</c:v>
                </c:pt>
                <c:pt idx="29733">
                  <c:v>51.800000000000004</c:v>
                </c:pt>
                <c:pt idx="29734">
                  <c:v>51.800000000000004</c:v>
                </c:pt>
                <c:pt idx="29735">
                  <c:v>51.800000000000004</c:v>
                </c:pt>
                <c:pt idx="29736">
                  <c:v>51.801000000000002</c:v>
                </c:pt>
                <c:pt idx="29737">
                  <c:v>51.801000000000002</c:v>
                </c:pt>
                <c:pt idx="29738">
                  <c:v>51.801000000000002</c:v>
                </c:pt>
                <c:pt idx="29739">
                  <c:v>51.802</c:v>
                </c:pt>
                <c:pt idx="29740">
                  <c:v>51.802</c:v>
                </c:pt>
                <c:pt idx="29741">
                  <c:v>51.802</c:v>
                </c:pt>
                <c:pt idx="29742">
                  <c:v>51.802</c:v>
                </c:pt>
                <c:pt idx="29743">
                  <c:v>51.803000000000004</c:v>
                </c:pt>
                <c:pt idx="29744">
                  <c:v>51.803000000000004</c:v>
                </c:pt>
                <c:pt idx="29745">
                  <c:v>51.803000000000004</c:v>
                </c:pt>
                <c:pt idx="29746">
                  <c:v>51.804000000000002</c:v>
                </c:pt>
                <c:pt idx="29747">
                  <c:v>51.804000000000002</c:v>
                </c:pt>
                <c:pt idx="29748">
                  <c:v>51.804000000000002</c:v>
                </c:pt>
                <c:pt idx="29749">
                  <c:v>51.804000000000002</c:v>
                </c:pt>
                <c:pt idx="29750">
                  <c:v>51.805</c:v>
                </c:pt>
                <c:pt idx="29751">
                  <c:v>51.805</c:v>
                </c:pt>
                <c:pt idx="29752">
                  <c:v>51.805</c:v>
                </c:pt>
                <c:pt idx="29753">
                  <c:v>51.805</c:v>
                </c:pt>
                <c:pt idx="29754">
                  <c:v>51.806000000000004</c:v>
                </c:pt>
                <c:pt idx="29755">
                  <c:v>51.806000000000004</c:v>
                </c:pt>
                <c:pt idx="29756">
                  <c:v>51.806000000000004</c:v>
                </c:pt>
                <c:pt idx="29757">
                  <c:v>51.807000000000002</c:v>
                </c:pt>
                <c:pt idx="29758">
                  <c:v>51.807000000000002</c:v>
                </c:pt>
                <c:pt idx="29759">
                  <c:v>51.807000000000002</c:v>
                </c:pt>
                <c:pt idx="29760">
                  <c:v>51.807000000000002</c:v>
                </c:pt>
                <c:pt idx="29761">
                  <c:v>51.808</c:v>
                </c:pt>
                <c:pt idx="29762">
                  <c:v>51.808</c:v>
                </c:pt>
                <c:pt idx="29763">
                  <c:v>51.808</c:v>
                </c:pt>
                <c:pt idx="29764">
                  <c:v>51.809000000000005</c:v>
                </c:pt>
                <c:pt idx="29765">
                  <c:v>51.809000000000005</c:v>
                </c:pt>
                <c:pt idx="29766">
                  <c:v>51.809000000000005</c:v>
                </c:pt>
                <c:pt idx="29767">
                  <c:v>51.809000000000005</c:v>
                </c:pt>
                <c:pt idx="29768">
                  <c:v>51.81</c:v>
                </c:pt>
                <c:pt idx="29769">
                  <c:v>51.81</c:v>
                </c:pt>
                <c:pt idx="29770">
                  <c:v>51.81</c:v>
                </c:pt>
                <c:pt idx="29771">
                  <c:v>51.81</c:v>
                </c:pt>
                <c:pt idx="29772">
                  <c:v>51.811</c:v>
                </c:pt>
                <c:pt idx="29773">
                  <c:v>51.811</c:v>
                </c:pt>
                <c:pt idx="29774">
                  <c:v>51.811</c:v>
                </c:pt>
                <c:pt idx="29775">
                  <c:v>51.811999999999998</c:v>
                </c:pt>
                <c:pt idx="29776">
                  <c:v>51.811999999999998</c:v>
                </c:pt>
                <c:pt idx="29777">
                  <c:v>51.811999999999998</c:v>
                </c:pt>
                <c:pt idx="29778">
                  <c:v>51.811999999999998</c:v>
                </c:pt>
                <c:pt idx="29779">
                  <c:v>51.813000000000002</c:v>
                </c:pt>
                <c:pt idx="29780">
                  <c:v>51.813000000000002</c:v>
                </c:pt>
                <c:pt idx="29781">
                  <c:v>51.813000000000002</c:v>
                </c:pt>
                <c:pt idx="29782">
                  <c:v>51.814</c:v>
                </c:pt>
                <c:pt idx="29783">
                  <c:v>51.814</c:v>
                </c:pt>
                <c:pt idx="29784">
                  <c:v>51.814</c:v>
                </c:pt>
                <c:pt idx="29785">
                  <c:v>51.814</c:v>
                </c:pt>
                <c:pt idx="29786">
                  <c:v>51.814999999999998</c:v>
                </c:pt>
                <c:pt idx="29787">
                  <c:v>51.814999999999998</c:v>
                </c:pt>
                <c:pt idx="29788">
                  <c:v>51.814999999999998</c:v>
                </c:pt>
                <c:pt idx="29789">
                  <c:v>51.816000000000003</c:v>
                </c:pt>
                <c:pt idx="29790">
                  <c:v>51.816000000000003</c:v>
                </c:pt>
                <c:pt idx="29791">
                  <c:v>51.816000000000003</c:v>
                </c:pt>
                <c:pt idx="29792">
                  <c:v>51.816000000000003</c:v>
                </c:pt>
                <c:pt idx="29793">
                  <c:v>51.817</c:v>
                </c:pt>
                <c:pt idx="29794">
                  <c:v>51.817</c:v>
                </c:pt>
                <c:pt idx="29795">
                  <c:v>51.817</c:v>
                </c:pt>
                <c:pt idx="29796">
                  <c:v>51.817</c:v>
                </c:pt>
                <c:pt idx="29797">
                  <c:v>51.817999999999998</c:v>
                </c:pt>
                <c:pt idx="29798">
                  <c:v>51.817999999999998</c:v>
                </c:pt>
                <c:pt idx="29799">
                  <c:v>51.817999999999998</c:v>
                </c:pt>
                <c:pt idx="29800">
                  <c:v>51.819000000000003</c:v>
                </c:pt>
                <c:pt idx="29801">
                  <c:v>51.819000000000003</c:v>
                </c:pt>
                <c:pt idx="29802">
                  <c:v>51.819000000000003</c:v>
                </c:pt>
                <c:pt idx="29803">
                  <c:v>51.819000000000003</c:v>
                </c:pt>
                <c:pt idx="29804">
                  <c:v>51.82</c:v>
                </c:pt>
                <c:pt idx="29805">
                  <c:v>51.82</c:v>
                </c:pt>
                <c:pt idx="29806">
                  <c:v>51.82</c:v>
                </c:pt>
                <c:pt idx="29807">
                  <c:v>51.820999999999998</c:v>
                </c:pt>
                <c:pt idx="29808">
                  <c:v>51.820999999999998</c:v>
                </c:pt>
                <c:pt idx="29809">
                  <c:v>51.820999999999998</c:v>
                </c:pt>
                <c:pt idx="29810">
                  <c:v>51.820999999999998</c:v>
                </c:pt>
                <c:pt idx="29811">
                  <c:v>51.822000000000003</c:v>
                </c:pt>
                <c:pt idx="29812">
                  <c:v>51.822000000000003</c:v>
                </c:pt>
                <c:pt idx="29813">
                  <c:v>51.822000000000003</c:v>
                </c:pt>
                <c:pt idx="29814">
                  <c:v>51.823</c:v>
                </c:pt>
                <c:pt idx="29815">
                  <c:v>51.823</c:v>
                </c:pt>
                <c:pt idx="29816">
                  <c:v>51.823</c:v>
                </c:pt>
                <c:pt idx="29817">
                  <c:v>51.823</c:v>
                </c:pt>
                <c:pt idx="29818">
                  <c:v>51.823999999999998</c:v>
                </c:pt>
                <c:pt idx="29819">
                  <c:v>51.823999999999998</c:v>
                </c:pt>
                <c:pt idx="29820">
                  <c:v>51.823999999999998</c:v>
                </c:pt>
                <c:pt idx="29821">
                  <c:v>51.823999999999998</c:v>
                </c:pt>
                <c:pt idx="29822">
                  <c:v>51.825000000000003</c:v>
                </c:pt>
                <c:pt idx="29823">
                  <c:v>51.825000000000003</c:v>
                </c:pt>
                <c:pt idx="29824">
                  <c:v>51.825000000000003</c:v>
                </c:pt>
                <c:pt idx="29825">
                  <c:v>51.826000000000001</c:v>
                </c:pt>
                <c:pt idx="29826">
                  <c:v>51.826000000000001</c:v>
                </c:pt>
                <c:pt idx="29827">
                  <c:v>51.826000000000001</c:v>
                </c:pt>
                <c:pt idx="29828">
                  <c:v>51.826000000000001</c:v>
                </c:pt>
                <c:pt idx="29829">
                  <c:v>51.826999999999998</c:v>
                </c:pt>
                <c:pt idx="29830">
                  <c:v>51.826999999999998</c:v>
                </c:pt>
                <c:pt idx="29831">
                  <c:v>51.826999999999998</c:v>
                </c:pt>
                <c:pt idx="29832">
                  <c:v>51.828000000000003</c:v>
                </c:pt>
                <c:pt idx="29833">
                  <c:v>51.828000000000003</c:v>
                </c:pt>
                <c:pt idx="29834">
                  <c:v>51.828000000000003</c:v>
                </c:pt>
                <c:pt idx="29835">
                  <c:v>51.828000000000003</c:v>
                </c:pt>
                <c:pt idx="29836">
                  <c:v>51.829000000000001</c:v>
                </c:pt>
                <c:pt idx="29837">
                  <c:v>51.829000000000001</c:v>
                </c:pt>
                <c:pt idx="29838">
                  <c:v>51.829000000000001</c:v>
                </c:pt>
                <c:pt idx="29839">
                  <c:v>51.829000000000001</c:v>
                </c:pt>
                <c:pt idx="29840">
                  <c:v>51.83</c:v>
                </c:pt>
                <c:pt idx="29841">
                  <c:v>51.83</c:v>
                </c:pt>
                <c:pt idx="29842">
                  <c:v>51.83</c:v>
                </c:pt>
                <c:pt idx="29843">
                  <c:v>51.831000000000003</c:v>
                </c:pt>
                <c:pt idx="29844">
                  <c:v>51.831000000000003</c:v>
                </c:pt>
                <c:pt idx="29845">
                  <c:v>51.831000000000003</c:v>
                </c:pt>
                <c:pt idx="29846">
                  <c:v>51.831000000000003</c:v>
                </c:pt>
                <c:pt idx="29847">
                  <c:v>51.832000000000001</c:v>
                </c:pt>
                <c:pt idx="29848">
                  <c:v>51.832000000000001</c:v>
                </c:pt>
                <c:pt idx="29849">
                  <c:v>51.832000000000001</c:v>
                </c:pt>
                <c:pt idx="29850">
                  <c:v>51.832999999999998</c:v>
                </c:pt>
                <c:pt idx="29851">
                  <c:v>51.832999999999998</c:v>
                </c:pt>
                <c:pt idx="29852">
                  <c:v>51.832999999999998</c:v>
                </c:pt>
                <c:pt idx="29853">
                  <c:v>51.832999999999998</c:v>
                </c:pt>
                <c:pt idx="29854">
                  <c:v>51.834000000000003</c:v>
                </c:pt>
                <c:pt idx="29855">
                  <c:v>51.834000000000003</c:v>
                </c:pt>
                <c:pt idx="29856">
                  <c:v>51.834000000000003</c:v>
                </c:pt>
                <c:pt idx="29857">
                  <c:v>51.835000000000001</c:v>
                </c:pt>
                <c:pt idx="29858">
                  <c:v>51.835000000000001</c:v>
                </c:pt>
                <c:pt idx="29859">
                  <c:v>51.835000000000001</c:v>
                </c:pt>
                <c:pt idx="29860">
                  <c:v>51.835000000000001</c:v>
                </c:pt>
                <c:pt idx="29861">
                  <c:v>51.835999999999999</c:v>
                </c:pt>
                <c:pt idx="29862">
                  <c:v>51.835999999999999</c:v>
                </c:pt>
                <c:pt idx="29863">
                  <c:v>51.835999999999999</c:v>
                </c:pt>
                <c:pt idx="29864">
                  <c:v>51.835999999999999</c:v>
                </c:pt>
                <c:pt idx="29865">
                  <c:v>51.837000000000003</c:v>
                </c:pt>
                <c:pt idx="29866">
                  <c:v>51.837000000000003</c:v>
                </c:pt>
                <c:pt idx="29867">
                  <c:v>51.837000000000003</c:v>
                </c:pt>
                <c:pt idx="29868">
                  <c:v>51.838000000000001</c:v>
                </c:pt>
                <c:pt idx="29869">
                  <c:v>51.838000000000001</c:v>
                </c:pt>
                <c:pt idx="29870">
                  <c:v>51.838000000000001</c:v>
                </c:pt>
                <c:pt idx="29871">
                  <c:v>51.838000000000001</c:v>
                </c:pt>
                <c:pt idx="29872">
                  <c:v>51.838999999999999</c:v>
                </c:pt>
                <c:pt idx="29873">
                  <c:v>51.838999999999999</c:v>
                </c:pt>
                <c:pt idx="29874">
                  <c:v>51.838999999999999</c:v>
                </c:pt>
                <c:pt idx="29875">
                  <c:v>51.84</c:v>
                </c:pt>
                <c:pt idx="29876">
                  <c:v>51.84</c:v>
                </c:pt>
                <c:pt idx="29877">
                  <c:v>51.84</c:v>
                </c:pt>
                <c:pt idx="29878">
                  <c:v>51.84</c:v>
                </c:pt>
                <c:pt idx="29879">
                  <c:v>51.841000000000001</c:v>
                </c:pt>
                <c:pt idx="29880">
                  <c:v>51.841000000000001</c:v>
                </c:pt>
                <c:pt idx="29881">
                  <c:v>51.841000000000001</c:v>
                </c:pt>
                <c:pt idx="29882">
                  <c:v>51.841999999999999</c:v>
                </c:pt>
                <c:pt idx="29883">
                  <c:v>51.841999999999999</c:v>
                </c:pt>
                <c:pt idx="29884">
                  <c:v>51.841999999999999</c:v>
                </c:pt>
                <c:pt idx="29885">
                  <c:v>51.841999999999999</c:v>
                </c:pt>
                <c:pt idx="29886">
                  <c:v>51.843000000000004</c:v>
                </c:pt>
                <c:pt idx="29887">
                  <c:v>51.843000000000004</c:v>
                </c:pt>
                <c:pt idx="29888">
                  <c:v>51.843000000000004</c:v>
                </c:pt>
                <c:pt idx="29889">
                  <c:v>51.843000000000004</c:v>
                </c:pt>
                <c:pt idx="29890">
                  <c:v>51.844000000000001</c:v>
                </c:pt>
                <c:pt idx="29891">
                  <c:v>51.844000000000001</c:v>
                </c:pt>
                <c:pt idx="29892">
                  <c:v>51.844000000000001</c:v>
                </c:pt>
                <c:pt idx="29893">
                  <c:v>51.844999999999999</c:v>
                </c:pt>
                <c:pt idx="29894">
                  <c:v>51.844999999999999</c:v>
                </c:pt>
                <c:pt idx="29895">
                  <c:v>51.844999999999999</c:v>
                </c:pt>
                <c:pt idx="29896">
                  <c:v>51.844999999999999</c:v>
                </c:pt>
                <c:pt idx="29897">
                  <c:v>51.846000000000004</c:v>
                </c:pt>
                <c:pt idx="29898">
                  <c:v>51.846000000000004</c:v>
                </c:pt>
                <c:pt idx="29899">
                  <c:v>51.846000000000004</c:v>
                </c:pt>
                <c:pt idx="29900">
                  <c:v>51.847000000000001</c:v>
                </c:pt>
                <c:pt idx="29901">
                  <c:v>51.847000000000001</c:v>
                </c:pt>
                <c:pt idx="29902">
                  <c:v>51.847000000000001</c:v>
                </c:pt>
                <c:pt idx="29903">
                  <c:v>51.847000000000001</c:v>
                </c:pt>
                <c:pt idx="29904">
                  <c:v>51.847999999999999</c:v>
                </c:pt>
                <c:pt idx="29905">
                  <c:v>51.847999999999999</c:v>
                </c:pt>
                <c:pt idx="29906">
                  <c:v>51.847999999999999</c:v>
                </c:pt>
                <c:pt idx="29907">
                  <c:v>51.849000000000004</c:v>
                </c:pt>
                <c:pt idx="29908">
                  <c:v>51.849000000000004</c:v>
                </c:pt>
                <c:pt idx="29909">
                  <c:v>51.849000000000004</c:v>
                </c:pt>
                <c:pt idx="29910">
                  <c:v>51.849000000000004</c:v>
                </c:pt>
                <c:pt idx="29911">
                  <c:v>51.85</c:v>
                </c:pt>
                <c:pt idx="29912">
                  <c:v>51.85</c:v>
                </c:pt>
                <c:pt idx="29913">
                  <c:v>51.85</c:v>
                </c:pt>
                <c:pt idx="29914">
                  <c:v>51.85</c:v>
                </c:pt>
                <c:pt idx="29915">
                  <c:v>51.850999999999999</c:v>
                </c:pt>
                <c:pt idx="29916">
                  <c:v>51.850999999999999</c:v>
                </c:pt>
                <c:pt idx="29917">
                  <c:v>51.850999999999999</c:v>
                </c:pt>
                <c:pt idx="29918">
                  <c:v>51.852000000000004</c:v>
                </c:pt>
                <c:pt idx="29919">
                  <c:v>51.852000000000004</c:v>
                </c:pt>
                <c:pt idx="29920">
                  <c:v>51.852000000000004</c:v>
                </c:pt>
                <c:pt idx="29921">
                  <c:v>51.852000000000004</c:v>
                </c:pt>
                <c:pt idx="29922">
                  <c:v>51.853000000000002</c:v>
                </c:pt>
                <c:pt idx="29923">
                  <c:v>51.853000000000002</c:v>
                </c:pt>
                <c:pt idx="29924">
                  <c:v>51.853000000000002</c:v>
                </c:pt>
                <c:pt idx="29925">
                  <c:v>51.853999999999999</c:v>
                </c:pt>
                <c:pt idx="29926">
                  <c:v>51.853999999999999</c:v>
                </c:pt>
                <c:pt idx="29927">
                  <c:v>51.853999999999999</c:v>
                </c:pt>
                <c:pt idx="29928">
                  <c:v>51.853999999999999</c:v>
                </c:pt>
                <c:pt idx="29929">
                  <c:v>51.855000000000004</c:v>
                </c:pt>
                <c:pt idx="29930">
                  <c:v>51.855000000000004</c:v>
                </c:pt>
                <c:pt idx="29931">
                  <c:v>51.855000000000004</c:v>
                </c:pt>
                <c:pt idx="29932">
                  <c:v>51.856000000000002</c:v>
                </c:pt>
                <c:pt idx="29933">
                  <c:v>51.856000000000002</c:v>
                </c:pt>
                <c:pt idx="29934">
                  <c:v>51.856000000000002</c:v>
                </c:pt>
                <c:pt idx="29935">
                  <c:v>51.856000000000002</c:v>
                </c:pt>
                <c:pt idx="29936">
                  <c:v>51.856999999999999</c:v>
                </c:pt>
                <c:pt idx="29937">
                  <c:v>51.856999999999999</c:v>
                </c:pt>
                <c:pt idx="29938">
                  <c:v>51.856999999999999</c:v>
                </c:pt>
                <c:pt idx="29939">
                  <c:v>51.856999999999999</c:v>
                </c:pt>
                <c:pt idx="29940">
                  <c:v>51.858000000000004</c:v>
                </c:pt>
                <c:pt idx="29941">
                  <c:v>51.858000000000004</c:v>
                </c:pt>
                <c:pt idx="29942">
                  <c:v>51.858000000000004</c:v>
                </c:pt>
                <c:pt idx="29943">
                  <c:v>51.859000000000002</c:v>
                </c:pt>
                <c:pt idx="29944">
                  <c:v>51.859000000000002</c:v>
                </c:pt>
                <c:pt idx="29945">
                  <c:v>51.859000000000002</c:v>
                </c:pt>
                <c:pt idx="29946">
                  <c:v>51.859000000000002</c:v>
                </c:pt>
                <c:pt idx="29947">
                  <c:v>51.86</c:v>
                </c:pt>
                <c:pt idx="29948">
                  <c:v>51.86</c:v>
                </c:pt>
                <c:pt idx="29949">
                  <c:v>51.86</c:v>
                </c:pt>
                <c:pt idx="29950">
                  <c:v>51.861000000000004</c:v>
                </c:pt>
                <c:pt idx="29951">
                  <c:v>51.861000000000004</c:v>
                </c:pt>
                <c:pt idx="29952">
                  <c:v>51.861000000000004</c:v>
                </c:pt>
                <c:pt idx="29953">
                  <c:v>51.861000000000004</c:v>
                </c:pt>
                <c:pt idx="29954">
                  <c:v>51.862000000000002</c:v>
                </c:pt>
                <c:pt idx="29955">
                  <c:v>51.862000000000002</c:v>
                </c:pt>
                <c:pt idx="29956">
                  <c:v>51.862000000000002</c:v>
                </c:pt>
                <c:pt idx="29957">
                  <c:v>51.863</c:v>
                </c:pt>
                <c:pt idx="29958">
                  <c:v>51.863</c:v>
                </c:pt>
                <c:pt idx="29959">
                  <c:v>51.863</c:v>
                </c:pt>
                <c:pt idx="29960">
                  <c:v>51.863</c:v>
                </c:pt>
                <c:pt idx="29961">
                  <c:v>51.864000000000004</c:v>
                </c:pt>
                <c:pt idx="29962">
                  <c:v>51.864000000000004</c:v>
                </c:pt>
                <c:pt idx="29963">
                  <c:v>51.864000000000004</c:v>
                </c:pt>
                <c:pt idx="29964">
                  <c:v>51.864000000000004</c:v>
                </c:pt>
                <c:pt idx="29965">
                  <c:v>51.865000000000002</c:v>
                </c:pt>
                <c:pt idx="29966">
                  <c:v>51.865000000000002</c:v>
                </c:pt>
                <c:pt idx="29967">
                  <c:v>51.865000000000002</c:v>
                </c:pt>
                <c:pt idx="29968">
                  <c:v>51.866</c:v>
                </c:pt>
                <c:pt idx="29969">
                  <c:v>51.866</c:v>
                </c:pt>
                <c:pt idx="29970">
                  <c:v>51.866</c:v>
                </c:pt>
                <c:pt idx="29971">
                  <c:v>51.866</c:v>
                </c:pt>
                <c:pt idx="29972">
                  <c:v>51.867000000000004</c:v>
                </c:pt>
                <c:pt idx="29973">
                  <c:v>51.867000000000004</c:v>
                </c:pt>
                <c:pt idx="29974">
                  <c:v>51.867000000000004</c:v>
                </c:pt>
                <c:pt idx="29975">
                  <c:v>51.868000000000002</c:v>
                </c:pt>
                <c:pt idx="29976">
                  <c:v>51.868000000000002</c:v>
                </c:pt>
                <c:pt idx="29977">
                  <c:v>51.868000000000002</c:v>
                </c:pt>
                <c:pt idx="29978">
                  <c:v>51.868000000000002</c:v>
                </c:pt>
                <c:pt idx="29979">
                  <c:v>51.869</c:v>
                </c:pt>
                <c:pt idx="29980">
                  <c:v>51.869</c:v>
                </c:pt>
                <c:pt idx="29981">
                  <c:v>51.869</c:v>
                </c:pt>
                <c:pt idx="29982">
                  <c:v>51.870000000000005</c:v>
                </c:pt>
                <c:pt idx="29983">
                  <c:v>51.870000000000005</c:v>
                </c:pt>
                <c:pt idx="29984">
                  <c:v>51.870000000000005</c:v>
                </c:pt>
                <c:pt idx="29985">
                  <c:v>51.870000000000005</c:v>
                </c:pt>
                <c:pt idx="29986">
                  <c:v>51.871000000000002</c:v>
                </c:pt>
                <c:pt idx="29987">
                  <c:v>51.871000000000002</c:v>
                </c:pt>
                <c:pt idx="29988">
                  <c:v>51.871000000000002</c:v>
                </c:pt>
                <c:pt idx="29989">
                  <c:v>51.871000000000002</c:v>
                </c:pt>
                <c:pt idx="29990">
                  <c:v>51.872</c:v>
                </c:pt>
                <c:pt idx="29991">
                  <c:v>51.872</c:v>
                </c:pt>
                <c:pt idx="29992">
                  <c:v>51.872</c:v>
                </c:pt>
                <c:pt idx="29993">
                  <c:v>51.872999999999998</c:v>
                </c:pt>
                <c:pt idx="29994">
                  <c:v>51.872999999999998</c:v>
                </c:pt>
                <c:pt idx="29995">
                  <c:v>51.872999999999998</c:v>
                </c:pt>
                <c:pt idx="29996">
                  <c:v>51.872999999999998</c:v>
                </c:pt>
                <c:pt idx="29997">
                  <c:v>51.874000000000002</c:v>
                </c:pt>
                <c:pt idx="29998">
                  <c:v>51.874000000000002</c:v>
                </c:pt>
                <c:pt idx="29999">
                  <c:v>51.874000000000002</c:v>
                </c:pt>
                <c:pt idx="30000">
                  <c:v>51.875</c:v>
                </c:pt>
                <c:pt idx="30001">
                  <c:v>51.875</c:v>
                </c:pt>
                <c:pt idx="30002">
                  <c:v>51.875</c:v>
                </c:pt>
                <c:pt idx="30003">
                  <c:v>51.875</c:v>
                </c:pt>
                <c:pt idx="30004">
                  <c:v>51.875999999999998</c:v>
                </c:pt>
                <c:pt idx="30005">
                  <c:v>51.875999999999998</c:v>
                </c:pt>
                <c:pt idx="30006">
                  <c:v>51.875999999999998</c:v>
                </c:pt>
                <c:pt idx="30007">
                  <c:v>51.877000000000002</c:v>
                </c:pt>
                <c:pt idx="30008">
                  <c:v>51.877000000000002</c:v>
                </c:pt>
                <c:pt idx="30009">
                  <c:v>51.877000000000002</c:v>
                </c:pt>
                <c:pt idx="30010">
                  <c:v>51.877000000000002</c:v>
                </c:pt>
                <c:pt idx="30011">
                  <c:v>51.878</c:v>
                </c:pt>
                <c:pt idx="30012">
                  <c:v>51.878</c:v>
                </c:pt>
                <c:pt idx="30013">
                  <c:v>51.878</c:v>
                </c:pt>
                <c:pt idx="30014">
                  <c:v>51.878</c:v>
                </c:pt>
                <c:pt idx="30015">
                  <c:v>51.878999999999998</c:v>
                </c:pt>
                <c:pt idx="30016">
                  <c:v>51.878999999999998</c:v>
                </c:pt>
                <c:pt idx="30017">
                  <c:v>51.878999999999998</c:v>
                </c:pt>
                <c:pt idx="30018">
                  <c:v>51.88</c:v>
                </c:pt>
                <c:pt idx="30019">
                  <c:v>51.88</c:v>
                </c:pt>
                <c:pt idx="30020">
                  <c:v>51.88</c:v>
                </c:pt>
                <c:pt idx="30021">
                  <c:v>51.88</c:v>
                </c:pt>
                <c:pt idx="30022">
                  <c:v>51.881</c:v>
                </c:pt>
                <c:pt idx="30023">
                  <c:v>51.881</c:v>
                </c:pt>
                <c:pt idx="30024">
                  <c:v>51.881</c:v>
                </c:pt>
                <c:pt idx="30025">
                  <c:v>51.881999999999998</c:v>
                </c:pt>
                <c:pt idx="30026">
                  <c:v>51.881999999999998</c:v>
                </c:pt>
                <c:pt idx="30027">
                  <c:v>51.881999999999998</c:v>
                </c:pt>
                <c:pt idx="30028">
                  <c:v>51.881999999999998</c:v>
                </c:pt>
                <c:pt idx="30029">
                  <c:v>51.883000000000003</c:v>
                </c:pt>
                <c:pt idx="30030">
                  <c:v>51.883000000000003</c:v>
                </c:pt>
                <c:pt idx="30031">
                  <c:v>51.883000000000003</c:v>
                </c:pt>
                <c:pt idx="30032">
                  <c:v>51.884</c:v>
                </c:pt>
                <c:pt idx="30033">
                  <c:v>51.884</c:v>
                </c:pt>
                <c:pt idx="30034">
                  <c:v>51.884</c:v>
                </c:pt>
                <c:pt idx="30035">
                  <c:v>51.884</c:v>
                </c:pt>
                <c:pt idx="30036">
                  <c:v>51.884999999999998</c:v>
                </c:pt>
                <c:pt idx="30037">
                  <c:v>51.884999999999998</c:v>
                </c:pt>
                <c:pt idx="30038">
                  <c:v>51.884999999999998</c:v>
                </c:pt>
                <c:pt idx="30039">
                  <c:v>51.884999999999998</c:v>
                </c:pt>
                <c:pt idx="30040">
                  <c:v>51.886000000000003</c:v>
                </c:pt>
                <c:pt idx="30041">
                  <c:v>51.886000000000003</c:v>
                </c:pt>
                <c:pt idx="30042">
                  <c:v>51.886000000000003</c:v>
                </c:pt>
                <c:pt idx="30043">
                  <c:v>51.887</c:v>
                </c:pt>
                <c:pt idx="30044">
                  <c:v>51.887</c:v>
                </c:pt>
                <c:pt idx="30045">
                  <c:v>51.887</c:v>
                </c:pt>
                <c:pt idx="30046">
                  <c:v>51.887</c:v>
                </c:pt>
                <c:pt idx="30047">
                  <c:v>51.887999999999998</c:v>
                </c:pt>
                <c:pt idx="30048">
                  <c:v>51.887999999999998</c:v>
                </c:pt>
                <c:pt idx="30049">
                  <c:v>51.887999999999998</c:v>
                </c:pt>
                <c:pt idx="30050">
                  <c:v>51.889000000000003</c:v>
                </c:pt>
                <c:pt idx="30051">
                  <c:v>51.889000000000003</c:v>
                </c:pt>
                <c:pt idx="30052">
                  <c:v>51.889000000000003</c:v>
                </c:pt>
                <c:pt idx="30053">
                  <c:v>51.889000000000003</c:v>
                </c:pt>
                <c:pt idx="30054">
                  <c:v>51.89</c:v>
                </c:pt>
                <c:pt idx="30055">
                  <c:v>51.89</c:v>
                </c:pt>
                <c:pt idx="30056">
                  <c:v>51.89</c:v>
                </c:pt>
                <c:pt idx="30057">
                  <c:v>51.890999999999998</c:v>
                </c:pt>
                <c:pt idx="30058">
                  <c:v>51.890999999999998</c:v>
                </c:pt>
                <c:pt idx="30059">
                  <c:v>51.890999999999998</c:v>
                </c:pt>
                <c:pt idx="30060">
                  <c:v>51.890999999999998</c:v>
                </c:pt>
                <c:pt idx="30061">
                  <c:v>51.892000000000003</c:v>
                </c:pt>
                <c:pt idx="30062">
                  <c:v>51.892000000000003</c:v>
                </c:pt>
                <c:pt idx="30063">
                  <c:v>51.892000000000003</c:v>
                </c:pt>
                <c:pt idx="30064">
                  <c:v>51.893000000000001</c:v>
                </c:pt>
                <c:pt idx="30065">
                  <c:v>51.893000000000001</c:v>
                </c:pt>
                <c:pt idx="30066">
                  <c:v>51.893000000000001</c:v>
                </c:pt>
                <c:pt idx="30067">
                  <c:v>51.893000000000001</c:v>
                </c:pt>
                <c:pt idx="30068">
                  <c:v>51.893999999999998</c:v>
                </c:pt>
                <c:pt idx="30069">
                  <c:v>51.893999999999998</c:v>
                </c:pt>
                <c:pt idx="30070">
                  <c:v>51.893999999999998</c:v>
                </c:pt>
                <c:pt idx="30071">
                  <c:v>51.893999999999998</c:v>
                </c:pt>
                <c:pt idx="30072">
                  <c:v>51.895000000000003</c:v>
                </c:pt>
                <c:pt idx="30073">
                  <c:v>51.895000000000003</c:v>
                </c:pt>
                <c:pt idx="30074">
                  <c:v>51.895000000000003</c:v>
                </c:pt>
                <c:pt idx="30075">
                  <c:v>51.896000000000001</c:v>
                </c:pt>
                <c:pt idx="30076">
                  <c:v>51.896000000000001</c:v>
                </c:pt>
                <c:pt idx="30077">
                  <c:v>51.896000000000001</c:v>
                </c:pt>
                <c:pt idx="30078">
                  <c:v>51.896000000000001</c:v>
                </c:pt>
                <c:pt idx="30079">
                  <c:v>51.896999999999998</c:v>
                </c:pt>
                <c:pt idx="30080">
                  <c:v>51.896999999999998</c:v>
                </c:pt>
                <c:pt idx="30081">
                  <c:v>51.896999999999998</c:v>
                </c:pt>
                <c:pt idx="30082">
                  <c:v>51.898000000000003</c:v>
                </c:pt>
                <c:pt idx="30083">
                  <c:v>51.898000000000003</c:v>
                </c:pt>
                <c:pt idx="30084">
                  <c:v>51.898000000000003</c:v>
                </c:pt>
                <c:pt idx="30085">
                  <c:v>51.898000000000003</c:v>
                </c:pt>
                <c:pt idx="30086">
                  <c:v>51.899000000000001</c:v>
                </c:pt>
                <c:pt idx="30087">
                  <c:v>51.899000000000001</c:v>
                </c:pt>
                <c:pt idx="30088">
                  <c:v>51.899000000000001</c:v>
                </c:pt>
                <c:pt idx="30089">
                  <c:v>51.9</c:v>
                </c:pt>
                <c:pt idx="30090">
                  <c:v>51.9</c:v>
                </c:pt>
                <c:pt idx="30091">
                  <c:v>51.9</c:v>
                </c:pt>
                <c:pt idx="30092">
                  <c:v>51.9</c:v>
                </c:pt>
                <c:pt idx="30093">
                  <c:v>51.901000000000003</c:v>
                </c:pt>
                <c:pt idx="30094">
                  <c:v>51.901000000000003</c:v>
                </c:pt>
                <c:pt idx="30095">
                  <c:v>51.901000000000003</c:v>
                </c:pt>
                <c:pt idx="30096">
                  <c:v>51.901000000000003</c:v>
                </c:pt>
                <c:pt idx="30097">
                  <c:v>51.902000000000001</c:v>
                </c:pt>
                <c:pt idx="30098">
                  <c:v>51.902000000000001</c:v>
                </c:pt>
                <c:pt idx="30099">
                  <c:v>51.902000000000001</c:v>
                </c:pt>
                <c:pt idx="30100">
                  <c:v>51.902999999999999</c:v>
                </c:pt>
                <c:pt idx="30101">
                  <c:v>51.902999999999999</c:v>
                </c:pt>
                <c:pt idx="30102">
                  <c:v>51.902999999999999</c:v>
                </c:pt>
                <c:pt idx="30103">
                  <c:v>51.902999999999999</c:v>
                </c:pt>
                <c:pt idx="30104">
                  <c:v>51.904000000000003</c:v>
                </c:pt>
                <c:pt idx="30105">
                  <c:v>51.904000000000003</c:v>
                </c:pt>
                <c:pt idx="30106">
                  <c:v>51.904000000000003</c:v>
                </c:pt>
                <c:pt idx="30107">
                  <c:v>51.905000000000001</c:v>
                </c:pt>
                <c:pt idx="30108">
                  <c:v>51.905000000000001</c:v>
                </c:pt>
                <c:pt idx="30109">
                  <c:v>51.905000000000001</c:v>
                </c:pt>
                <c:pt idx="30110">
                  <c:v>51.905000000000001</c:v>
                </c:pt>
                <c:pt idx="30111">
                  <c:v>51.905999999999999</c:v>
                </c:pt>
                <c:pt idx="30112">
                  <c:v>51.905999999999999</c:v>
                </c:pt>
                <c:pt idx="30113">
                  <c:v>51.905999999999999</c:v>
                </c:pt>
                <c:pt idx="30114">
                  <c:v>51.907000000000004</c:v>
                </c:pt>
                <c:pt idx="30115">
                  <c:v>51.907000000000004</c:v>
                </c:pt>
                <c:pt idx="30116">
                  <c:v>51.907000000000004</c:v>
                </c:pt>
                <c:pt idx="30117">
                  <c:v>51.907000000000004</c:v>
                </c:pt>
                <c:pt idx="30118">
                  <c:v>51.908000000000001</c:v>
                </c:pt>
                <c:pt idx="30119">
                  <c:v>51.908000000000001</c:v>
                </c:pt>
                <c:pt idx="30120">
                  <c:v>51.908000000000001</c:v>
                </c:pt>
                <c:pt idx="30121">
                  <c:v>51.908000000000001</c:v>
                </c:pt>
                <c:pt idx="30122">
                  <c:v>51.908999999999999</c:v>
                </c:pt>
                <c:pt idx="30123">
                  <c:v>51.908999999999999</c:v>
                </c:pt>
                <c:pt idx="30124">
                  <c:v>51.908999999999999</c:v>
                </c:pt>
                <c:pt idx="30125">
                  <c:v>51.910000000000004</c:v>
                </c:pt>
                <c:pt idx="30126">
                  <c:v>51.910000000000004</c:v>
                </c:pt>
                <c:pt idx="30127">
                  <c:v>51.910000000000004</c:v>
                </c:pt>
                <c:pt idx="30128">
                  <c:v>51.910000000000004</c:v>
                </c:pt>
                <c:pt idx="30129">
                  <c:v>51.911000000000001</c:v>
                </c:pt>
                <c:pt idx="30130">
                  <c:v>51.911000000000001</c:v>
                </c:pt>
                <c:pt idx="30131">
                  <c:v>51.911000000000001</c:v>
                </c:pt>
                <c:pt idx="30132">
                  <c:v>51.911999999999999</c:v>
                </c:pt>
                <c:pt idx="30133">
                  <c:v>51.911999999999999</c:v>
                </c:pt>
                <c:pt idx="30134">
                  <c:v>51.911999999999999</c:v>
                </c:pt>
                <c:pt idx="30135">
                  <c:v>51.911999999999999</c:v>
                </c:pt>
                <c:pt idx="30136">
                  <c:v>51.913000000000004</c:v>
                </c:pt>
                <c:pt idx="30137">
                  <c:v>51.913000000000004</c:v>
                </c:pt>
                <c:pt idx="30138">
                  <c:v>51.913000000000004</c:v>
                </c:pt>
                <c:pt idx="30139">
                  <c:v>51.914000000000001</c:v>
                </c:pt>
                <c:pt idx="30140">
                  <c:v>51.914000000000001</c:v>
                </c:pt>
                <c:pt idx="30141">
                  <c:v>51.914000000000001</c:v>
                </c:pt>
                <c:pt idx="30142">
                  <c:v>51.914000000000001</c:v>
                </c:pt>
                <c:pt idx="30143">
                  <c:v>51.914999999999999</c:v>
                </c:pt>
                <c:pt idx="30144">
                  <c:v>51.914999999999999</c:v>
                </c:pt>
                <c:pt idx="30145">
                  <c:v>51.914999999999999</c:v>
                </c:pt>
                <c:pt idx="30146">
                  <c:v>51.914999999999999</c:v>
                </c:pt>
                <c:pt idx="30147">
                  <c:v>51.916000000000004</c:v>
                </c:pt>
                <c:pt idx="30148">
                  <c:v>51.916000000000004</c:v>
                </c:pt>
                <c:pt idx="30149">
                  <c:v>51.916000000000004</c:v>
                </c:pt>
                <c:pt idx="30150">
                  <c:v>51.917000000000002</c:v>
                </c:pt>
                <c:pt idx="30151">
                  <c:v>51.917000000000002</c:v>
                </c:pt>
                <c:pt idx="30152">
                  <c:v>51.917000000000002</c:v>
                </c:pt>
                <c:pt idx="30153">
                  <c:v>51.917000000000002</c:v>
                </c:pt>
                <c:pt idx="30154">
                  <c:v>51.917999999999999</c:v>
                </c:pt>
                <c:pt idx="30155">
                  <c:v>51.917999999999999</c:v>
                </c:pt>
                <c:pt idx="30156">
                  <c:v>51.917999999999999</c:v>
                </c:pt>
                <c:pt idx="30157">
                  <c:v>51.919000000000004</c:v>
                </c:pt>
                <c:pt idx="30158">
                  <c:v>51.919000000000004</c:v>
                </c:pt>
                <c:pt idx="30159">
                  <c:v>51.919000000000004</c:v>
                </c:pt>
                <c:pt idx="30160">
                  <c:v>51.919000000000004</c:v>
                </c:pt>
                <c:pt idx="30161">
                  <c:v>51.92</c:v>
                </c:pt>
                <c:pt idx="30162">
                  <c:v>51.92</c:v>
                </c:pt>
                <c:pt idx="30163">
                  <c:v>51.92</c:v>
                </c:pt>
                <c:pt idx="30164">
                  <c:v>51.920999999999999</c:v>
                </c:pt>
                <c:pt idx="30165">
                  <c:v>51.920999999999999</c:v>
                </c:pt>
                <c:pt idx="30166">
                  <c:v>51.920999999999999</c:v>
                </c:pt>
                <c:pt idx="30167">
                  <c:v>51.920999999999999</c:v>
                </c:pt>
                <c:pt idx="30168">
                  <c:v>51.922000000000004</c:v>
                </c:pt>
                <c:pt idx="30169">
                  <c:v>51.922000000000004</c:v>
                </c:pt>
                <c:pt idx="30170">
                  <c:v>51.922000000000004</c:v>
                </c:pt>
                <c:pt idx="30171">
                  <c:v>51.923000000000002</c:v>
                </c:pt>
                <c:pt idx="30172">
                  <c:v>51.923000000000002</c:v>
                </c:pt>
                <c:pt idx="30173">
                  <c:v>51.923000000000002</c:v>
                </c:pt>
                <c:pt idx="30174">
                  <c:v>51.923000000000002</c:v>
                </c:pt>
                <c:pt idx="30175">
                  <c:v>51.923999999999999</c:v>
                </c:pt>
                <c:pt idx="30176">
                  <c:v>51.923999999999999</c:v>
                </c:pt>
                <c:pt idx="30177">
                  <c:v>51.923999999999999</c:v>
                </c:pt>
                <c:pt idx="30178">
                  <c:v>51.923999999999999</c:v>
                </c:pt>
                <c:pt idx="30179">
                  <c:v>51.925000000000004</c:v>
                </c:pt>
                <c:pt idx="30180">
                  <c:v>51.925000000000004</c:v>
                </c:pt>
                <c:pt idx="30181">
                  <c:v>51.925000000000004</c:v>
                </c:pt>
                <c:pt idx="30182">
                  <c:v>51.926000000000002</c:v>
                </c:pt>
                <c:pt idx="30183">
                  <c:v>51.926000000000002</c:v>
                </c:pt>
                <c:pt idx="30184">
                  <c:v>51.926000000000002</c:v>
                </c:pt>
                <c:pt idx="30185">
                  <c:v>51.926000000000002</c:v>
                </c:pt>
                <c:pt idx="30186">
                  <c:v>51.927</c:v>
                </c:pt>
                <c:pt idx="30187">
                  <c:v>51.927</c:v>
                </c:pt>
                <c:pt idx="30188">
                  <c:v>51.927</c:v>
                </c:pt>
                <c:pt idx="30189">
                  <c:v>51.928000000000004</c:v>
                </c:pt>
                <c:pt idx="30190">
                  <c:v>51.928000000000004</c:v>
                </c:pt>
                <c:pt idx="30191">
                  <c:v>51.928000000000004</c:v>
                </c:pt>
                <c:pt idx="30192">
                  <c:v>51.928000000000004</c:v>
                </c:pt>
                <c:pt idx="30193">
                  <c:v>51.929000000000002</c:v>
                </c:pt>
                <c:pt idx="30194">
                  <c:v>51.929000000000002</c:v>
                </c:pt>
                <c:pt idx="30195">
                  <c:v>51.929000000000002</c:v>
                </c:pt>
                <c:pt idx="30196">
                  <c:v>51.93</c:v>
                </c:pt>
                <c:pt idx="30197">
                  <c:v>51.93</c:v>
                </c:pt>
                <c:pt idx="30198">
                  <c:v>51.93</c:v>
                </c:pt>
                <c:pt idx="30199">
                  <c:v>51.93</c:v>
                </c:pt>
                <c:pt idx="30200">
                  <c:v>51.931000000000004</c:v>
                </c:pt>
                <c:pt idx="30201">
                  <c:v>51.931000000000004</c:v>
                </c:pt>
                <c:pt idx="30202">
                  <c:v>51.931000000000004</c:v>
                </c:pt>
                <c:pt idx="30203">
                  <c:v>51.931000000000004</c:v>
                </c:pt>
                <c:pt idx="30204">
                  <c:v>51.932000000000002</c:v>
                </c:pt>
                <c:pt idx="30205">
                  <c:v>51.932000000000002</c:v>
                </c:pt>
                <c:pt idx="30206">
                  <c:v>51.932000000000002</c:v>
                </c:pt>
                <c:pt idx="30207">
                  <c:v>51.933</c:v>
                </c:pt>
                <c:pt idx="30208">
                  <c:v>51.933</c:v>
                </c:pt>
                <c:pt idx="30209">
                  <c:v>51.933</c:v>
                </c:pt>
                <c:pt idx="30210">
                  <c:v>51.933</c:v>
                </c:pt>
                <c:pt idx="30211">
                  <c:v>51.934000000000005</c:v>
                </c:pt>
                <c:pt idx="30212">
                  <c:v>51.934000000000005</c:v>
                </c:pt>
                <c:pt idx="30213">
                  <c:v>51.934000000000005</c:v>
                </c:pt>
                <c:pt idx="30214">
                  <c:v>51.935000000000002</c:v>
                </c:pt>
                <c:pt idx="30215">
                  <c:v>51.935000000000002</c:v>
                </c:pt>
                <c:pt idx="30216">
                  <c:v>51.935000000000002</c:v>
                </c:pt>
                <c:pt idx="30217">
                  <c:v>51.935000000000002</c:v>
                </c:pt>
                <c:pt idx="30218">
                  <c:v>51.936</c:v>
                </c:pt>
                <c:pt idx="30219">
                  <c:v>51.936</c:v>
                </c:pt>
                <c:pt idx="30220">
                  <c:v>51.936</c:v>
                </c:pt>
                <c:pt idx="30221">
                  <c:v>51.936999999999998</c:v>
                </c:pt>
                <c:pt idx="30222">
                  <c:v>51.936999999999998</c:v>
                </c:pt>
                <c:pt idx="30223">
                  <c:v>51.936999999999998</c:v>
                </c:pt>
                <c:pt idx="30224">
                  <c:v>51.936999999999998</c:v>
                </c:pt>
                <c:pt idx="30225">
                  <c:v>51.938000000000002</c:v>
                </c:pt>
                <c:pt idx="30226">
                  <c:v>51.938000000000002</c:v>
                </c:pt>
                <c:pt idx="30227">
                  <c:v>51.938000000000002</c:v>
                </c:pt>
                <c:pt idx="30228">
                  <c:v>51.938000000000002</c:v>
                </c:pt>
                <c:pt idx="30229">
                  <c:v>51.939</c:v>
                </c:pt>
                <c:pt idx="30230">
                  <c:v>51.939</c:v>
                </c:pt>
                <c:pt idx="30231">
                  <c:v>51.939</c:v>
                </c:pt>
                <c:pt idx="30232">
                  <c:v>51.94</c:v>
                </c:pt>
                <c:pt idx="30233">
                  <c:v>51.94</c:v>
                </c:pt>
                <c:pt idx="30234">
                  <c:v>51.94</c:v>
                </c:pt>
                <c:pt idx="30235">
                  <c:v>51.94</c:v>
                </c:pt>
                <c:pt idx="30236">
                  <c:v>51.941000000000003</c:v>
                </c:pt>
                <c:pt idx="30237">
                  <c:v>51.941000000000003</c:v>
                </c:pt>
                <c:pt idx="30238">
                  <c:v>51.941000000000003</c:v>
                </c:pt>
                <c:pt idx="30239">
                  <c:v>51.942</c:v>
                </c:pt>
                <c:pt idx="30240">
                  <c:v>51.942</c:v>
                </c:pt>
                <c:pt idx="30241">
                  <c:v>51.942</c:v>
                </c:pt>
                <c:pt idx="30242">
                  <c:v>51.942</c:v>
                </c:pt>
                <c:pt idx="30243">
                  <c:v>51.942999999999998</c:v>
                </c:pt>
                <c:pt idx="30244">
                  <c:v>51.942999999999998</c:v>
                </c:pt>
                <c:pt idx="30245">
                  <c:v>51.942999999999998</c:v>
                </c:pt>
                <c:pt idx="30246">
                  <c:v>51.944000000000003</c:v>
                </c:pt>
                <c:pt idx="30247">
                  <c:v>51.944000000000003</c:v>
                </c:pt>
                <c:pt idx="30248">
                  <c:v>51.944000000000003</c:v>
                </c:pt>
                <c:pt idx="30249">
                  <c:v>51.944000000000003</c:v>
                </c:pt>
                <c:pt idx="30250">
                  <c:v>51.945</c:v>
                </c:pt>
                <c:pt idx="30251">
                  <c:v>51.945</c:v>
                </c:pt>
                <c:pt idx="30252">
                  <c:v>51.945</c:v>
                </c:pt>
                <c:pt idx="30253">
                  <c:v>51.945</c:v>
                </c:pt>
                <c:pt idx="30254">
                  <c:v>51.945999999999998</c:v>
                </c:pt>
                <c:pt idx="30255">
                  <c:v>51.945999999999998</c:v>
                </c:pt>
                <c:pt idx="30256">
                  <c:v>51.945999999999998</c:v>
                </c:pt>
                <c:pt idx="30257">
                  <c:v>51.947000000000003</c:v>
                </c:pt>
                <c:pt idx="30258">
                  <c:v>51.947000000000003</c:v>
                </c:pt>
                <c:pt idx="30259">
                  <c:v>51.947000000000003</c:v>
                </c:pt>
                <c:pt idx="30260">
                  <c:v>51.947000000000003</c:v>
                </c:pt>
                <c:pt idx="30261">
                  <c:v>51.948</c:v>
                </c:pt>
                <c:pt idx="30262">
                  <c:v>51.948</c:v>
                </c:pt>
                <c:pt idx="30263">
                  <c:v>51.948</c:v>
                </c:pt>
                <c:pt idx="30264">
                  <c:v>51.948999999999998</c:v>
                </c:pt>
                <c:pt idx="30265">
                  <c:v>51.948999999999998</c:v>
                </c:pt>
                <c:pt idx="30266">
                  <c:v>51.948999999999998</c:v>
                </c:pt>
                <c:pt idx="30267">
                  <c:v>51.948999999999998</c:v>
                </c:pt>
                <c:pt idx="30268">
                  <c:v>51.95</c:v>
                </c:pt>
                <c:pt idx="30269">
                  <c:v>51.95</c:v>
                </c:pt>
                <c:pt idx="30270">
                  <c:v>51.95</c:v>
                </c:pt>
                <c:pt idx="30271">
                  <c:v>51.951000000000001</c:v>
                </c:pt>
                <c:pt idx="30272">
                  <c:v>51.951000000000001</c:v>
                </c:pt>
                <c:pt idx="30273">
                  <c:v>51.951000000000001</c:v>
                </c:pt>
                <c:pt idx="30274">
                  <c:v>51.951000000000001</c:v>
                </c:pt>
                <c:pt idx="30275">
                  <c:v>51.951999999999998</c:v>
                </c:pt>
                <c:pt idx="30276">
                  <c:v>51.951999999999998</c:v>
                </c:pt>
                <c:pt idx="30277">
                  <c:v>51.951999999999998</c:v>
                </c:pt>
                <c:pt idx="30278">
                  <c:v>51.951999999999998</c:v>
                </c:pt>
                <c:pt idx="30279">
                  <c:v>51.953000000000003</c:v>
                </c:pt>
                <c:pt idx="30280">
                  <c:v>51.953000000000003</c:v>
                </c:pt>
                <c:pt idx="30281">
                  <c:v>51.953000000000003</c:v>
                </c:pt>
                <c:pt idx="30282">
                  <c:v>51.954000000000001</c:v>
                </c:pt>
                <c:pt idx="30283">
                  <c:v>51.954000000000001</c:v>
                </c:pt>
                <c:pt idx="30284">
                  <c:v>51.954000000000001</c:v>
                </c:pt>
                <c:pt idx="30285">
                  <c:v>51.954000000000001</c:v>
                </c:pt>
                <c:pt idx="30286">
                  <c:v>51.954999999999998</c:v>
                </c:pt>
                <c:pt idx="30287">
                  <c:v>51.954999999999998</c:v>
                </c:pt>
                <c:pt idx="30288">
                  <c:v>51.954999999999998</c:v>
                </c:pt>
                <c:pt idx="30289">
                  <c:v>51.956000000000003</c:v>
                </c:pt>
                <c:pt idx="30290">
                  <c:v>51.956000000000003</c:v>
                </c:pt>
                <c:pt idx="30291">
                  <c:v>51.956000000000003</c:v>
                </c:pt>
                <c:pt idx="30292">
                  <c:v>51.956000000000003</c:v>
                </c:pt>
                <c:pt idx="30293">
                  <c:v>51.957000000000001</c:v>
                </c:pt>
                <c:pt idx="30294">
                  <c:v>51.957000000000001</c:v>
                </c:pt>
                <c:pt idx="30295">
                  <c:v>51.957000000000001</c:v>
                </c:pt>
                <c:pt idx="30296">
                  <c:v>51.957999999999998</c:v>
                </c:pt>
                <c:pt idx="30297">
                  <c:v>51.957999999999998</c:v>
                </c:pt>
                <c:pt idx="30298">
                  <c:v>51.957999999999998</c:v>
                </c:pt>
                <c:pt idx="30299">
                  <c:v>51.957999999999998</c:v>
                </c:pt>
                <c:pt idx="30300">
                  <c:v>51.959000000000003</c:v>
                </c:pt>
                <c:pt idx="30301">
                  <c:v>51.959000000000003</c:v>
                </c:pt>
                <c:pt idx="30302">
                  <c:v>51.959000000000003</c:v>
                </c:pt>
                <c:pt idx="30303">
                  <c:v>51.959000000000003</c:v>
                </c:pt>
                <c:pt idx="30304">
                  <c:v>51.96</c:v>
                </c:pt>
                <c:pt idx="30305">
                  <c:v>51.96</c:v>
                </c:pt>
                <c:pt idx="30306">
                  <c:v>51.96</c:v>
                </c:pt>
                <c:pt idx="30307">
                  <c:v>51.960999999999999</c:v>
                </c:pt>
                <c:pt idx="30308">
                  <c:v>51.960999999999999</c:v>
                </c:pt>
                <c:pt idx="30309">
                  <c:v>51.960999999999999</c:v>
                </c:pt>
                <c:pt idx="30310">
                  <c:v>51.960999999999999</c:v>
                </c:pt>
                <c:pt idx="30311">
                  <c:v>51.962000000000003</c:v>
                </c:pt>
                <c:pt idx="30312">
                  <c:v>51.962000000000003</c:v>
                </c:pt>
                <c:pt idx="30313">
                  <c:v>51.962000000000003</c:v>
                </c:pt>
                <c:pt idx="30314">
                  <c:v>51.963000000000001</c:v>
                </c:pt>
                <c:pt idx="30315">
                  <c:v>51.963000000000001</c:v>
                </c:pt>
                <c:pt idx="30316">
                  <c:v>51.963000000000001</c:v>
                </c:pt>
                <c:pt idx="30317">
                  <c:v>51.963000000000001</c:v>
                </c:pt>
                <c:pt idx="30318">
                  <c:v>51.963999999999999</c:v>
                </c:pt>
                <c:pt idx="30319">
                  <c:v>51.963999999999999</c:v>
                </c:pt>
                <c:pt idx="30320">
                  <c:v>51.963999999999999</c:v>
                </c:pt>
                <c:pt idx="30321">
                  <c:v>51.965000000000003</c:v>
                </c:pt>
                <c:pt idx="30322">
                  <c:v>51.965000000000003</c:v>
                </c:pt>
                <c:pt idx="30323">
                  <c:v>51.965000000000003</c:v>
                </c:pt>
                <c:pt idx="30324">
                  <c:v>51.965000000000003</c:v>
                </c:pt>
                <c:pt idx="30325">
                  <c:v>51.966000000000001</c:v>
                </c:pt>
                <c:pt idx="30326">
                  <c:v>51.966000000000001</c:v>
                </c:pt>
                <c:pt idx="30327">
                  <c:v>51.966000000000001</c:v>
                </c:pt>
                <c:pt idx="30328">
                  <c:v>51.966999999999999</c:v>
                </c:pt>
                <c:pt idx="30329">
                  <c:v>51.966999999999999</c:v>
                </c:pt>
                <c:pt idx="30330">
                  <c:v>51.966999999999999</c:v>
                </c:pt>
                <c:pt idx="30331">
                  <c:v>51.966999999999999</c:v>
                </c:pt>
                <c:pt idx="30332">
                  <c:v>51.968000000000004</c:v>
                </c:pt>
                <c:pt idx="30333">
                  <c:v>51.968000000000004</c:v>
                </c:pt>
                <c:pt idx="30334">
                  <c:v>51.968000000000004</c:v>
                </c:pt>
                <c:pt idx="30335">
                  <c:v>51.968000000000004</c:v>
                </c:pt>
                <c:pt idx="30336">
                  <c:v>51.969000000000001</c:v>
                </c:pt>
                <c:pt idx="30337">
                  <c:v>51.969000000000001</c:v>
                </c:pt>
                <c:pt idx="30338">
                  <c:v>51.969000000000001</c:v>
                </c:pt>
                <c:pt idx="30339">
                  <c:v>51.97</c:v>
                </c:pt>
                <c:pt idx="30340">
                  <c:v>51.97</c:v>
                </c:pt>
                <c:pt idx="30341">
                  <c:v>51.97</c:v>
                </c:pt>
                <c:pt idx="30342">
                  <c:v>51.97</c:v>
                </c:pt>
                <c:pt idx="30343">
                  <c:v>51.971000000000004</c:v>
                </c:pt>
                <c:pt idx="30344">
                  <c:v>51.971000000000004</c:v>
                </c:pt>
                <c:pt idx="30345">
                  <c:v>51.971000000000004</c:v>
                </c:pt>
                <c:pt idx="30346">
                  <c:v>51.972000000000001</c:v>
                </c:pt>
                <c:pt idx="30347">
                  <c:v>51.972000000000001</c:v>
                </c:pt>
                <c:pt idx="30348">
                  <c:v>51.972000000000001</c:v>
                </c:pt>
                <c:pt idx="30349">
                  <c:v>51.972000000000001</c:v>
                </c:pt>
                <c:pt idx="30350">
                  <c:v>51.972999999999999</c:v>
                </c:pt>
                <c:pt idx="30351">
                  <c:v>51.972999999999999</c:v>
                </c:pt>
                <c:pt idx="30352">
                  <c:v>51.972999999999999</c:v>
                </c:pt>
                <c:pt idx="30353">
                  <c:v>51.974000000000004</c:v>
                </c:pt>
                <c:pt idx="30354">
                  <c:v>51.974000000000004</c:v>
                </c:pt>
                <c:pt idx="30355">
                  <c:v>51.974000000000004</c:v>
                </c:pt>
                <c:pt idx="30356">
                  <c:v>51.974000000000004</c:v>
                </c:pt>
                <c:pt idx="30357">
                  <c:v>51.975000000000001</c:v>
                </c:pt>
                <c:pt idx="30358">
                  <c:v>51.975000000000001</c:v>
                </c:pt>
                <c:pt idx="30359">
                  <c:v>51.975000000000001</c:v>
                </c:pt>
                <c:pt idx="30360">
                  <c:v>51.975999999999999</c:v>
                </c:pt>
                <c:pt idx="30361">
                  <c:v>51.975999999999999</c:v>
                </c:pt>
                <c:pt idx="30362">
                  <c:v>51.975999999999999</c:v>
                </c:pt>
                <c:pt idx="30363">
                  <c:v>51.975999999999999</c:v>
                </c:pt>
                <c:pt idx="30364">
                  <c:v>51.977000000000004</c:v>
                </c:pt>
                <c:pt idx="30365">
                  <c:v>51.977000000000004</c:v>
                </c:pt>
                <c:pt idx="30366">
                  <c:v>51.977000000000004</c:v>
                </c:pt>
                <c:pt idx="30367">
                  <c:v>51.977000000000004</c:v>
                </c:pt>
                <c:pt idx="30368">
                  <c:v>51.978000000000002</c:v>
                </c:pt>
                <c:pt idx="30369">
                  <c:v>51.978000000000002</c:v>
                </c:pt>
                <c:pt idx="30370">
                  <c:v>51.978000000000002</c:v>
                </c:pt>
                <c:pt idx="30371">
                  <c:v>51.978999999999999</c:v>
                </c:pt>
                <c:pt idx="30372">
                  <c:v>51.978999999999999</c:v>
                </c:pt>
                <c:pt idx="30373">
                  <c:v>51.978999999999999</c:v>
                </c:pt>
                <c:pt idx="30374">
                  <c:v>51.978999999999999</c:v>
                </c:pt>
                <c:pt idx="30375">
                  <c:v>51.980000000000004</c:v>
                </c:pt>
                <c:pt idx="30376">
                  <c:v>51.980000000000004</c:v>
                </c:pt>
                <c:pt idx="30377">
                  <c:v>51.980000000000004</c:v>
                </c:pt>
                <c:pt idx="30378">
                  <c:v>51.981000000000002</c:v>
                </c:pt>
                <c:pt idx="30379">
                  <c:v>51.981000000000002</c:v>
                </c:pt>
                <c:pt idx="30380">
                  <c:v>51.981000000000002</c:v>
                </c:pt>
                <c:pt idx="30381">
                  <c:v>51.981000000000002</c:v>
                </c:pt>
                <c:pt idx="30382">
                  <c:v>51.981999999999999</c:v>
                </c:pt>
                <c:pt idx="30383">
                  <c:v>51.981999999999999</c:v>
                </c:pt>
                <c:pt idx="30384">
                  <c:v>51.981999999999999</c:v>
                </c:pt>
                <c:pt idx="30385">
                  <c:v>51.983000000000004</c:v>
                </c:pt>
                <c:pt idx="30386">
                  <c:v>51.983000000000004</c:v>
                </c:pt>
                <c:pt idx="30387">
                  <c:v>51.983000000000004</c:v>
                </c:pt>
                <c:pt idx="30388">
                  <c:v>51.983000000000004</c:v>
                </c:pt>
                <c:pt idx="30389">
                  <c:v>51.984000000000002</c:v>
                </c:pt>
                <c:pt idx="30390">
                  <c:v>51.984000000000002</c:v>
                </c:pt>
                <c:pt idx="30391">
                  <c:v>51.984000000000002</c:v>
                </c:pt>
                <c:pt idx="30392">
                  <c:v>51.984000000000002</c:v>
                </c:pt>
                <c:pt idx="30393">
                  <c:v>51.984999999999999</c:v>
                </c:pt>
                <c:pt idx="30394">
                  <c:v>51.984999999999999</c:v>
                </c:pt>
                <c:pt idx="30395">
                  <c:v>51.984999999999999</c:v>
                </c:pt>
                <c:pt idx="30396">
                  <c:v>51.986000000000004</c:v>
                </c:pt>
                <c:pt idx="30397">
                  <c:v>51.986000000000004</c:v>
                </c:pt>
                <c:pt idx="30398">
                  <c:v>51.986000000000004</c:v>
                </c:pt>
                <c:pt idx="30399">
                  <c:v>51.986000000000004</c:v>
                </c:pt>
                <c:pt idx="30400">
                  <c:v>51.987000000000002</c:v>
                </c:pt>
                <c:pt idx="30401">
                  <c:v>51.987000000000002</c:v>
                </c:pt>
                <c:pt idx="30402">
                  <c:v>51.987000000000002</c:v>
                </c:pt>
                <c:pt idx="30403">
                  <c:v>51.988</c:v>
                </c:pt>
                <c:pt idx="30404">
                  <c:v>51.988</c:v>
                </c:pt>
                <c:pt idx="30405">
                  <c:v>51.988</c:v>
                </c:pt>
                <c:pt idx="30406">
                  <c:v>51.988</c:v>
                </c:pt>
                <c:pt idx="30407">
                  <c:v>51.989000000000004</c:v>
                </c:pt>
                <c:pt idx="30408">
                  <c:v>51.989000000000004</c:v>
                </c:pt>
                <c:pt idx="30409">
                  <c:v>51.989000000000004</c:v>
                </c:pt>
                <c:pt idx="30410">
                  <c:v>51.99</c:v>
                </c:pt>
                <c:pt idx="30411">
                  <c:v>51.99</c:v>
                </c:pt>
                <c:pt idx="30412">
                  <c:v>51.99</c:v>
                </c:pt>
                <c:pt idx="30413">
                  <c:v>51.99</c:v>
                </c:pt>
                <c:pt idx="30414">
                  <c:v>51.991</c:v>
                </c:pt>
                <c:pt idx="30415">
                  <c:v>51.991</c:v>
                </c:pt>
                <c:pt idx="30416">
                  <c:v>51.991</c:v>
                </c:pt>
                <c:pt idx="30417">
                  <c:v>51.992000000000004</c:v>
                </c:pt>
                <c:pt idx="30418">
                  <c:v>51.992000000000004</c:v>
                </c:pt>
                <c:pt idx="30419">
                  <c:v>51.992000000000004</c:v>
                </c:pt>
                <c:pt idx="30420">
                  <c:v>51.992000000000004</c:v>
                </c:pt>
                <c:pt idx="30421">
                  <c:v>51.993000000000002</c:v>
                </c:pt>
                <c:pt idx="30422">
                  <c:v>51.993000000000002</c:v>
                </c:pt>
                <c:pt idx="30423">
                  <c:v>51.993000000000002</c:v>
                </c:pt>
                <c:pt idx="30424">
                  <c:v>51.993000000000002</c:v>
                </c:pt>
                <c:pt idx="30425">
                  <c:v>51.994</c:v>
                </c:pt>
                <c:pt idx="30426">
                  <c:v>51.994</c:v>
                </c:pt>
                <c:pt idx="30427">
                  <c:v>51.994</c:v>
                </c:pt>
                <c:pt idx="30428">
                  <c:v>51.995000000000005</c:v>
                </c:pt>
                <c:pt idx="30429">
                  <c:v>51.995000000000005</c:v>
                </c:pt>
                <c:pt idx="30430">
                  <c:v>51.995000000000005</c:v>
                </c:pt>
                <c:pt idx="30431">
                  <c:v>51.995000000000005</c:v>
                </c:pt>
                <c:pt idx="30432">
                  <c:v>51.996000000000002</c:v>
                </c:pt>
                <c:pt idx="30433">
                  <c:v>51.996000000000002</c:v>
                </c:pt>
                <c:pt idx="30434">
                  <c:v>51.996000000000002</c:v>
                </c:pt>
                <c:pt idx="30435">
                  <c:v>51.997</c:v>
                </c:pt>
                <c:pt idx="30436">
                  <c:v>51.997</c:v>
                </c:pt>
                <c:pt idx="30437">
                  <c:v>51.997</c:v>
                </c:pt>
                <c:pt idx="30438">
                  <c:v>51.997</c:v>
                </c:pt>
                <c:pt idx="30439">
                  <c:v>51.997999999999998</c:v>
                </c:pt>
                <c:pt idx="30440">
                  <c:v>51.997999999999998</c:v>
                </c:pt>
                <c:pt idx="30441">
                  <c:v>51.997999999999998</c:v>
                </c:pt>
                <c:pt idx="30442">
                  <c:v>51.999000000000002</c:v>
                </c:pt>
                <c:pt idx="30443">
                  <c:v>51.999000000000002</c:v>
                </c:pt>
                <c:pt idx="30444">
                  <c:v>51.999000000000002</c:v>
                </c:pt>
                <c:pt idx="30445">
                  <c:v>51.999000000000002</c:v>
                </c:pt>
                <c:pt idx="30446">
                  <c:v>52</c:v>
                </c:pt>
                <c:pt idx="30447">
                  <c:v>52</c:v>
                </c:pt>
                <c:pt idx="30448">
                  <c:v>52</c:v>
                </c:pt>
                <c:pt idx="30449">
                  <c:v>52</c:v>
                </c:pt>
                <c:pt idx="30450">
                  <c:v>52.000999999999998</c:v>
                </c:pt>
                <c:pt idx="30451">
                  <c:v>52.000999999999998</c:v>
                </c:pt>
                <c:pt idx="30452">
                  <c:v>52.000999999999998</c:v>
                </c:pt>
                <c:pt idx="30453">
                  <c:v>52.002000000000002</c:v>
                </c:pt>
                <c:pt idx="30454">
                  <c:v>52.002000000000002</c:v>
                </c:pt>
                <c:pt idx="30455">
                  <c:v>52.002000000000002</c:v>
                </c:pt>
                <c:pt idx="30456">
                  <c:v>52.002000000000002</c:v>
                </c:pt>
                <c:pt idx="30457">
                  <c:v>52.003</c:v>
                </c:pt>
                <c:pt idx="30458">
                  <c:v>52.003</c:v>
                </c:pt>
                <c:pt idx="30459">
                  <c:v>52.003</c:v>
                </c:pt>
                <c:pt idx="30460">
                  <c:v>52.003999999999998</c:v>
                </c:pt>
                <c:pt idx="30461">
                  <c:v>52.003999999999998</c:v>
                </c:pt>
                <c:pt idx="30462">
                  <c:v>52.003999999999998</c:v>
                </c:pt>
                <c:pt idx="30463">
                  <c:v>52.003999999999998</c:v>
                </c:pt>
                <c:pt idx="30464">
                  <c:v>52.005000000000003</c:v>
                </c:pt>
                <c:pt idx="30465">
                  <c:v>52.005000000000003</c:v>
                </c:pt>
                <c:pt idx="30466">
                  <c:v>52.005000000000003</c:v>
                </c:pt>
                <c:pt idx="30467">
                  <c:v>52.006</c:v>
                </c:pt>
                <c:pt idx="30468">
                  <c:v>52.006</c:v>
                </c:pt>
                <c:pt idx="30469">
                  <c:v>52.006</c:v>
                </c:pt>
                <c:pt idx="30470">
                  <c:v>52.006</c:v>
                </c:pt>
                <c:pt idx="30471">
                  <c:v>52.006999999999998</c:v>
                </c:pt>
                <c:pt idx="30472">
                  <c:v>52.006999999999998</c:v>
                </c:pt>
                <c:pt idx="30473">
                  <c:v>52.006999999999998</c:v>
                </c:pt>
                <c:pt idx="30474">
                  <c:v>52.006999999999998</c:v>
                </c:pt>
                <c:pt idx="30475">
                  <c:v>52.008000000000003</c:v>
                </c:pt>
                <c:pt idx="30476">
                  <c:v>52.008000000000003</c:v>
                </c:pt>
                <c:pt idx="30477">
                  <c:v>52.008000000000003</c:v>
                </c:pt>
                <c:pt idx="30478">
                  <c:v>52.009</c:v>
                </c:pt>
                <c:pt idx="30479">
                  <c:v>52.009</c:v>
                </c:pt>
                <c:pt idx="30480">
                  <c:v>52.009</c:v>
                </c:pt>
                <c:pt idx="30481">
                  <c:v>52.009</c:v>
                </c:pt>
                <c:pt idx="30482">
                  <c:v>52.01</c:v>
                </c:pt>
                <c:pt idx="30483">
                  <c:v>52.01</c:v>
                </c:pt>
                <c:pt idx="30484">
                  <c:v>52.01</c:v>
                </c:pt>
                <c:pt idx="30485">
                  <c:v>52.011000000000003</c:v>
                </c:pt>
                <c:pt idx="30486">
                  <c:v>52.011000000000003</c:v>
                </c:pt>
                <c:pt idx="30487">
                  <c:v>52.011000000000003</c:v>
                </c:pt>
                <c:pt idx="30488">
                  <c:v>52.011000000000003</c:v>
                </c:pt>
                <c:pt idx="30489">
                  <c:v>52.012</c:v>
                </c:pt>
                <c:pt idx="30490">
                  <c:v>52.012</c:v>
                </c:pt>
                <c:pt idx="30491">
                  <c:v>52.012</c:v>
                </c:pt>
                <c:pt idx="30492">
                  <c:v>52.012999999999998</c:v>
                </c:pt>
                <c:pt idx="30493">
                  <c:v>52.012999999999998</c:v>
                </c:pt>
                <c:pt idx="30494">
                  <c:v>52.012999999999998</c:v>
                </c:pt>
                <c:pt idx="30495">
                  <c:v>52.012999999999998</c:v>
                </c:pt>
                <c:pt idx="30496">
                  <c:v>52.014000000000003</c:v>
                </c:pt>
                <c:pt idx="30497">
                  <c:v>52.014000000000003</c:v>
                </c:pt>
                <c:pt idx="30498">
                  <c:v>52.014000000000003</c:v>
                </c:pt>
                <c:pt idx="30499">
                  <c:v>52.014000000000003</c:v>
                </c:pt>
                <c:pt idx="30500">
                  <c:v>52.015000000000001</c:v>
                </c:pt>
                <c:pt idx="30501">
                  <c:v>52.015000000000001</c:v>
                </c:pt>
                <c:pt idx="30502">
                  <c:v>52.015000000000001</c:v>
                </c:pt>
                <c:pt idx="30503">
                  <c:v>52.015999999999998</c:v>
                </c:pt>
                <c:pt idx="30504">
                  <c:v>52.015999999999998</c:v>
                </c:pt>
                <c:pt idx="30505">
                  <c:v>52.015999999999998</c:v>
                </c:pt>
                <c:pt idx="30506">
                  <c:v>52.015999999999998</c:v>
                </c:pt>
                <c:pt idx="30507">
                  <c:v>52.017000000000003</c:v>
                </c:pt>
                <c:pt idx="30508">
                  <c:v>52.017000000000003</c:v>
                </c:pt>
                <c:pt idx="30509">
                  <c:v>52.017000000000003</c:v>
                </c:pt>
                <c:pt idx="30510">
                  <c:v>52.018000000000001</c:v>
                </c:pt>
                <c:pt idx="30511">
                  <c:v>52.018000000000001</c:v>
                </c:pt>
                <c:pt idx="30512">
                  <c:v>52.018000000000001</c:v>
                </c:pt>
                <c:pt idx="30513">
                  <c:v>52.018000000000001</c:v>
                </c:pt>
                <c:pt idx="30514">
                  <c:v>52.018999999999998</c:v>
                </c:pt>
                <c:pt idx="30515">
                  <c:v>52.018999999999998</c:v>
                </c:pt>
                <c:pt idx="30516">
                  <c:v>52.018999999999998</c:v>
                </c:pt>
                <c:pt idx="30517">
                  <c:v>52.02</c:v>
                </c:pt>
                <c:pt idx="30518">
                  <c:v>52.02</c:v>
                </c:pt>
                <c:pt idx="30519">
                  <c:v>52.02</c:v>
                </c:pt>
                <c:pt idx="30520">
                  <c:v>52.02</c:v>
                </c:pt>
                <c:pt idx="30521">
                  <c:v>52.021000000000001</c:v>
                </c:pt>
                <c:pt idx="30522">
                  <c:v>52.021000000000001</c:v>
                </c:pt>
                <c:pt idx="30523">
                  <c:v>52.021000000000001</c:v>
                </c:pt>
                <c:pt idx="30524">
                  <c:v>52.021000000000001</c:v>
                </c:pt>
                <c:pt idx="30525">
                  <c:v>52.021999999999998</c:v>
                </c:pt>
                <c:pt idx="30526">
                  <c:v>52.021999999999998</c:v>
                </c:pt>
                <c:pt idx="30527">
                  <c:v>52.021999999999998</c:v>
                </c:pt>
                <c:pt idx="30528">
                  <c:v>52.023000000000003</c:v>
                </c:pt>
                <c:pt idx="30529">
                  <c:v>52.023000000000003</c:v>
                </c:pt>
                <c:pt idx="30530">
                  <c:v>52.023000000000003</c:v>
                </c:pt>
                <c:pt idx="30531">
                  <c:v>52.023000000000003</c:v>
                </c:pt>
                <c:pt idx="30532">
                  <c:v>52.024000000000001</c:v>
                </c:pt>
                <c:pt idx="30533">
                  <c:v>52.024000000000001</c:v>
                </c:pt>
                <c:pt idx="30534">
                  <c:v>52.024000000000001</c:v>
                </c:pt>
                <c:pt idx="30535">
                  <c:v>52.024999999999999</c:v>
                </c:pt>
                <c:pt idx="30536">
                  <c:v>52.024999999999999</c:v>
                </c:pt>
                <c:pt idx="30537">
                  <c:v>52.024999999999999</c:v>
                </c:pt>
                <c:pt idx="30538">
                  <c:v>52.024999999999999</c:v>
                </c:pt>
                <c:pt idx="30539">
                  <c:v>52.026000000000003</c:v>
                </c:pt>
                <c:pt idx="30540">
                  <c:v>52.026000000000003</c:v>
                </c:pt>
                <c:pt idx="30541">
                  <c:v>52.026000000000003</c:v>
                </c:pt>
                <c:pt idx="30542">
                  <c:v>52.027000000000001</c:v>
                </c:pt>
                <c:pt idx="30543">
                  <c:v>52.027000000000001</c:v>
                </c:pt>
                <c:pt idx="30544">
                  <c:v>52.027000000000001</c:v>
                </c:pt>
                <c:pt idx="30545">
                  <c:v>52.027000000000001</c:v>
                </c:pt>
                <c:pt idx="30546">
                  <c:v>52.027999999999999</c:v>
                </c:pt>
                <c:pt idx="30547">
                  <c:v>52.027999999999999</c:v>
                </c:pt>
                <c:pt idx="30548">
                  <c:v>52.027999999999999</c:v>
                </c:pt>
                <c:pt idx="30549">
                  <c:v>52.027999999999999</c:v>
                </c:pt>
                <c:pt idx="30550">
                  <c:v>52.029000000000003</c:v>
                </c:pt>
                <c:pt idx="30551">
                  <c:v>52.029000000000003</c:v>
                </c:pt>
                <c:pt idx="30552">
                  <c:v>52.029000000000003</c:v>
                </c:pt>
                <c:pt idx="30553">
                  <c:v>52.03</c:v>
                </c:pt>
                <c:pt idx="30554">
                  <c:v>52.03</c:v>
                </c:pt>
                <c:pt idx="30555">
                  <c:v>52.03</c:v>
                </c:pt>
                <c:pt idx="30556">
                  <c:v>52.03</c:v>
                </c:pt>
                <c:pt idx="30557">
                  <c:v>52.030999999999999</c:v>
                </c:pt>
                <c:pt idx="30558">
                  <c:v>52.030999999999999</c:v>
                </c:pt>
                <c:pt idx="30559">
                  <c:v>52.030999999999999</c:v>
                </c:pt>
                <c:pt idx="30560">
                  <c:v>52.032000000000004</c:v>
                </c:pt>
                <c:pt idx="30561">
                  <c:v>52.032000000000004</c:v>
                </c:pt>
                <c:pt idx="30562">
                  <c:v>52.032000000000004</c:v>
                </c:pt>
                <c:pt idx="30563">
                  <c:v>52.032000000000004</c:v>
                </c:pt>
                <c:pt idx="30564">
                  <c:v>52.033000000000001</c:v>
                </c:pt>
                <c:pt idx="30565">
                  <c:v>52.033000000000001</c:v>
                </c:pt>
                <c:pt idx="30566">
                  <c:v>52.033000000000001</c:v>
                </c:pt>
                <c:pt idx="30567">
                  <c:v>52.033000000000001</c:v>
                </c:pt>
                <c:pt idx="30568">
                  <c:v>52.033999999999999</c:v>
                </c:pt>
                <c:pt idx="30569">
                  <c:v>52.033999999999999</c:v>
                </c:pt>
                <c:pt idx="30570">
                  <c:v>52.033999999999999</c:v>
                </c:pt>
                <c:pt idx="30571">
                  <c:v>52.035000000000004</c:v>
                </c:pt>
                <c:pt idx="30572">
                  <c:v>52.035000000000004</c:v>
                </c:pt>
                <c:pt idx="30573">
                  <c:v>52.035000000000004</c:v>
                </c:pt>
                <c:pt idx="30574">
                  <c:v>52.035000000000004</c:v>
                </c:pt>
                <c:pt idx="30575">
                  <c:v>52.036000000000001</c:v>
                </c:pt>
                <c:pt idx="30576">
                  <c:v>52.036000000000001</c:v>
                </c:pt>
                <c:pt idx="30577">
                  <c:v>52.036000000000001</c:v>
                </c:pt>
                <c:pt idx="30578">
                  <c:v>52.036999999999999</c:v>
                </c:pt>
                <c:pt idx="30579">
                  <c:v>52.036999999999999</c:v>
                </c:pt>
                <c:pt idx="30580">
                  <c:v>52.036999999999999</c:v>
                </c:pt>
                <c:pt idx="30581">
                  <c:v>52.036999999999999</c:v>
                </c:pt>
                <c:pt idx="30582">
                  <c:v>52.038000000000004</c:v>
                </c:pt>
                <c:pt idx="30583">
                  <c:v>52.038000000000004</c:v>
                </c:pt>
                <c:pt idx="30584">
                  <c:v>52.038000000000004</c:v>
                </c:pt>
                <c:pt idx="30585">
                  <c:v>52.038000000000004</c:v>
                </c:pt>
                <c:pt idx="30586">
                  <c:v>52.039000000000001</c:v>
                </c:pt>
                <c:pt idx="30587">
                  <c:v>52.039000000000001</c:v>
                </c:pt>
                <c:pt idx="30588">
                  <c:v>52.039000000000001</c:v>
                </c:pt>
                <c:pt idx="30589">
                  <c:v>52.04</c:v>
                </c:pt>
                <c:pt idx="30590">
                  <c:v>52.04</c:v>
                </c:pt>
                <c:pt idx="30591">
                  <c:v>52.04</c:v>
                </c:pt>
                <c:pt idx="30592">
                  <c:v>52.04</c:v>
                </c:pt>
                <c:pt idx="30593">
                  <c:v>52.041000000000004</c:v>
                </c:pt>
                <c:pt idx="30594">
                  <c:v>52.041000000000004</c:v>
                </c:pt>
                <c:pt idx="30595">
                  <c:v>52.041000000000004</c:v>
                </c:pt>
                <c:pt idx="30596">
                  <c:v>52.042000000000002</c:v>
                </c:pt>
                <c:pt idx="30597">
                  <c:v>52.042000000000002</c:v>
                </c:pt>
                <c:pt idx="30598">
                  <c:v>52.042000000000002</c:v>
                </c:pt>
                <c:pt idx="30599">
                  <c:v>52.042000000000002</c:v>
                </c:pt>
                <c:pt idx="30600">
                  <c:v>52.042999999999999</c:v>
                </c:pt>
                <c:pt idx="30601">
                  <c:v>52.042999999999999</c:v>
                </c:pt>
                <c:pt idx="30602">
                  <c:v>52.042999999999999</c:v>
                </c:pt>
                <c:pt idx="30603">
                  <c:v>52.044000000000004</c:v>
                </c:pt>
                <c:pt idx="30604">
                  <c:v>52.044000000000004</c:v>
                </c:pt>
                <c:pt idx="30605">
                  <c:v>52.044000000000004</c:v>
                </c:pt>
                <c:pt idx="30606">
                  <c:v>52.044000000000004</c:v>
                </c:pt>
                <c:pt idx="30607">
                  <c:v>52.045000000000002</c:v>
                </c:pt>
                <c:pt idx="30608">
                  <c:v>52.045000000000002</c:v>
                </c:pt>
                <c:pt idx="30609">
                  <c:v>52.045000000000002</c:v>
                </c:pt>
                <c:pt idx="30610">
                  <c:v>52.045000000000002</c:v>
                </c:pt>
                <c:pt idx="30611">
                  <c:v>52.045999999999999</c:v>
                </c:pt>
                <c:pt idx="30612">
                  <c:v>52.045999999999999</c:v>
                </c:pt>
                <c:pt idx="30613">
                  <c:v>52.045999999999999</c:v>
                </c:pt>
                <c:pt idx="30614">
                  <c:v>52.047000000000004</c:v>
                </c:pt>
                <c:pt idx="30615">
                  <c:v>52.047000000000004</c:v>
                </c:pt>
                <c:pt idx="30616">
                  <c:v>52.047000000000004</c:v>
                </c:pt>
                <c:pt idx="30617">
                  <c:v>52.047000000000004</c:v>
                </c:pt>
                <c:pt idx="30618">
                  <c:v>52.050000000000004</c:v>
                </c:pt>
                <c:pt idx="30619">
                  <c:v>52.053000000000004</c:v>
                </c:pt>
                <c:pt idx="30620">
                  <c:v>52.056000000000004</c:v>
                </c:pt>
                <c:pt idx="30621">
                  <c:v>52.059000000000005</c:v>
                </c:pt>
                <c:pt idx="30622">
                  <c:v>52.061999999999998</c:v>
                </c:pt>
                <c:pt idx="30623">
                  <c:v>52.066000000000003</c:v>
                </c:pt>
                <c:pt idx="30624">
                  <c:v>52.069000000000003</c:v>
                </c:pt>
                <c:pt idx="30625">
                  <c:v>52.072000000000003</c:v>
                </c:pt>
                <c:pt idx="30626">
                  <c:v>52.075000000000003</c:v>
                </c:pt>
                <c:pt idx="30627">
                  <c:v>52.078000000000003</c:v>
                </c:pt>
                <c:pt idx="30628">
                  <c:v>52.081000000000003</c:v>
                </c:pt>
                <c:pt idx="30629">
                  <c:v>52.084000000000003</c:v>
                </c:pt>
                <c:pt idx="30630">
                  <c:v>52.087000000000003</c:v>
                </c:pt>
                <c:pt idx="30631">
                  <c:v>52.09</c:v>
                </c:pt>
                <c:pt idx="30632">
                  <c:v>52.094000000000001</c:v>
                </c:pt>
                <c:pt idx="30633">
                  <c:v>52.097000000000001</c:v>
                </c:pt>
                <c:pt idx="30634">
                  <c:v>52.1</c:v>
                </c:pt>
                <c:pt idx="30635">
                  <c:v>52.103000000000002</c:v>
                </c:pt>
                <c:pt idx="30636">
                  <c:v>52.106999999999999</c:v>
                </c:pt>
                <c:pt idx="30637">
                  <c:v>52.11</c:v>
                </c:pt>
                <c:pt idx="30638">
                  <c:v>52.113</c:v>
                </c:pt>
                <c:pt idx="30639">
                  <c:v>52.116</c:v>
                </c:pt>
                <c:pt idx="30640">
                  <c:v>52.120000000000005</c:v>
                </c:pt>
                <c:pt idx="30641">
                  <c:v>52.122999999999998</c:v>
                </c:pt>
                <c:pt idx="30642">
                  <c:v>52.125999999999998</c:v>
                </c:pt>
                <c:pt idx="30643">
                  <c:v>52.13</c:v>
                </c:pt>
                <c:pt idx="30644">
                  <c:v>52.133000000000003</c:v>
                </c:pt>
                <c:pt idx="30645">
                  <c:v>52.136000000000003</c:v>
                </c:pt>
                <c:pt idx="30646">
                  <c:v>52.14</c:v>
                </c:pt>
                <c:pt idx="30647">
                  <c:v>52.143000000000001</c:v>
                </c:pt>
                <c:pt idx="30648">
                  <c:v>52.146999999999998</c:v>
                </c:pt>
                <c:pt idx="30649">
                  <c:v>52.15</c:v>
                </c:pt>
                <c:pt idx="30650">
                  <c:v>52.154000000000003</c:v>
                </c:pt>
                <c:pt idx="30651">
                  <c:v>52.157000000000004</c:v>
                </c:pt>
                <c:pt idx="30652">
                  <c:v>52.161000000000001</c:v>
                </c:pt>
                <c:pt idx="30653">
                  <c:v>52.164000000000001</c:v>
                </c:pt>
                <c:pt idx="30654">
                  <c:v>52.167999999999999</c:v>
                </c:pt>
                <c:pt idx="30655">
                  <c:v>52.170999999999999</c:v>
                </c:pt>
                <c:pt idx="30656">
                  <c:v>52.175000000000004</c:v>
                </c:pt>
                <c:pt idx="30657">
                  <c:v>52.178000000000004</c:v>
                </c:pt>
                <c:pt idx="30658">
                  <c:v>52.182000000000002</c:v>
                </c:pt>
                <c:pt idx="30659">
                  <c:v>52.185000000000002</c:v>
                </c:pt>
                <c:pt idx="30660">
                  <c:v>52.189</c:v>
                </c:pt>
                <c:pt idx="30661">
                  <c:v>52.192</c:v>
                </c:pt>
                <c:pt idx="30662">
                  <c:v>52.195999999999998</c:v>
                </c:pt>
                <c:pt idx="30663">
                  <c:v>52.2</c:v>
                </c:pt>
                <c:pt idx="30664">
                  <c:v>52.203000000000003</c:v>
                </c:pt>
                <c:pt idx="30665">
                  <c:v>52.207000000000001</c:v>
                </c:pt>
                <c:pt idx="30666">
                  <c:v>52.210999999999999</c:v>
                </c:pt>
                <c:pt idx="30667">
                  <c:v>52.215000000000003</c:v>
                </c:pt>
                <c:pt idx="30668">
                  <c:v>52.219000000000001</c:v>
                </c:pt>
                <c:pt idx="30669">
                  <c:v>52.222999999999999</c:v>
                </c:pt>
                <c:pt idx="30670">
                  <c:v>52.227000000000004</c:v>
                </c:pt>
                <c:pt idx="30671">
                  <c:v>52.230000000000004</c:v>
                </c:pt>
                <c:pt idx="30672">
                  <c:v>52.234000000000002</c:v>
                </c:pt>
                <c:pt idx="30673">
                  <c:v>52.238</c:v>
                </c:pt>
                <c:pt idx="30674">
                  <c:v>52.242000000000004</c:v>
                </c:pt>
                <c:pt idx="30675">
                  <c:v>52.246000000000002</c:v>
                </c:pt>
                <c:pt idx="30676">
                  <c:v>52.25</c:v>
                </c:pt>
                <c:pt idx="30677">
                  <c:v>52.253</c:v>
                </c:pt>
                <c:pt idx="30678">
                  <c:v>52.256999999999998</c:v>
                </c:pt>
                <c:pt idx="30679">
                  <c:v>52.261000000000003</c:v>
                </c:pt>
                <c:pt idx="30680">
                  <c:v>52.265000000000001</c:v>
                </c:pt>
                <c:pt idx="30681">
                  <c:v>52.268999999999998</c:v>
                </c:pt>
                <c:pt idx="30682">
                  <c:v>52.273000000000003</c:v>
                </c:pt>
                <c:pt idx="30683">
                  <c:v>52.277000000000001</c:v>
                </c:pt>
                <c:pt idx="30684">
                  <c:v>52.28</c:v>
                </c:pt>
                <c:pt idx="30685">
                  <c:v>52.283999999999999</c:v>
                </c:pt>
                <c:pt idx="30686">
                  <c:v>52.288000000000004</c:v>
                </c:pt>
                <c:pt idx="30687">
                  <c:v>52.292000000000002</c:v>
                </c:pt>
                <c:pt idx="30688">
                  <c:v>52.295999999999999</c:v>
                </c:pt>
                <c:pt idx="30689">
                  <c:v>52.300000000000004</c:v>
                </c:pt>
                <c:pt idx="30690">
                  <c:v>52.304000000000002</c:v>
                </c:pt>
                <c:pt idx="30691">
                  <c:v>52.307000000000002</c:v>
                </c:pt>
                <c:pt idx="30692">
                  <c:v>52.311</c:v>
                </c:pt>
                <c:pt idx="30693">
                  <c:v>52.314999999999998</c:v>
                </c:pt>
                <c:pt idx="30694">
                  <c:v>52.319000000000003</c:v>
                </c:pt>
                <c:pt idx="30695">
                  <c:v>52.323</c:v>
                </c:pt>
                <c:pt idx="30696">
                  <c:v>52.326999999999998</c:v>
                </c:pt>
                <c:pt idx="30697">
                  <c:v>52.331000000000003</c:v>
                </c:pt>
                <c:pt idx="30698">
                  <c:v>52.335000000000001</c:v>
                </c:pt>
                <c:pt idx="30699">
                  <c:v>52.338999999999999</c:v>
                </c:pt>
                <c:pt idx="30700">
                  <c:v>52.341999999999999</c:v>
                </c:pt>
                <c:pt idx="30701">
                  <c:v>52.346000000000004</c:v>
                </c:pt>
                <c:pt idx="30702">
                  <c:v>52.35</c:v>
                </c:pt>
                <c:pt idx="30703">
                  <c:v>52.353999999999999</c:v>
                </c:pt>
                <c:pt idx="30704">
                  <c:v>52.358000000000004</c:v>
                </c:pt>
                <c:pt idx="30705">
                  <c:v>52.362000000000002</c:v>
                </c:pt>
                <c:pt idx="30706">
                  <c:v>52.366</c:v>
                </c:pt>
                <c:pt idx="30707">
                  <c:v>52.370000000000005</c:v>
                </c:pt>
                <c:pt idx="30708">
                  <c:v>52.374000000000002</c:v>
                </c:pt>
                <c:pt idx="30709">
                  <c:v>52.378</c:v>
                </c:pt>
                <c:pt idx="30710">
                  <c:v>52.381999999999998</c:v>
                </c:pt>
                <c:pt idx="30711">
                  <c:v>52.386000000000003</c:v>
                </c:pt>
                <c:pt idx="30712">
                  <c:v>52.39</c:v>
                </c:pt>
                <c:pt idx="30713">
                  <c:v>52.393999999999998</c:v>
                </c:pt>
                <c:pt idx="30714">
                  <c:v>52.398000000000003</c:v>
                </c:pt>
                <c:pt idx="30715">
                  <c:v>52.402000000000001</c:v>
                </c:pt>
                <c:pt idx="30716">
                  <c:v>52.405999999999999</c:v>
                </c:pt>
                <c:pt idx="30717">
                  <c:v>52.410000000000004</c:v>
                </c:pt>
                <c:pt idx="30718">
                  <c:v>52.414000000000001</c:v>
                </c:pt>
                <c:pt idx="30719">
                  <c:v>52.417999999999999</c:v>
                </c:pt>
                <c:pt idx="30720">
                  <c:v>52.422000000000004</c:v>
                </c:pt>
                <c:pt idx="30721">
                  <c:v>52.426000000000002</c:v>
                </c:pt>
                <c:pt idx="30722">
                  <c:v>52.43</c:v>
                </c:pt>
                <c:pt idx="30723">
                  <c:v>52.434000000000005</c:v>
                </c:pt>
                <c:pt idx="30724">
                  <c:v>52.438000000000002</c:v>
                </c:pt>
                <c:pt idx="30725">
                  <c:v>52.442</c:v>
                </c:pt>
                <c:pt idx="30726">
                  <c:v>52.445999999999998</c:v>
                </c:pt>
                <c:pt idx="30727">
                  <c:v>52.45</c:v>
                </c:pt>
                <c:pt idx="30728">
                  <c:v>52.454000000000001</c:v>
                </c:pt>
                <c:pt idx="30729">
                  <c:v>52.457999999999998</c:v>
                </c:pt>
                <c:pt idx="30730">
                  <c:v>52.462000000000003</c:v>
                </c:pt>
                <c:pt idx="30731">
                  <c:v>52.466000000000001</c:v>
                </c:pt>
                <c:pt idx="30732">
                  <c:v>52.47</c:v>
                </c:pt>
                <c:pt idx="30733">
                  <c:v>52.474000000000004</c:v>
                </c:pt>
                <c:pt idx="30734">
                  <c:v>52.478000000000002</c:v>
                </c:pt>
                <c:pt idx="30735">
                  <c:v>52.481999999999999</c:v>
                </c:pt>
                <c:pt idx="30736">
                  <c:v>52.487000000000002</c:v>
                </c:pt>
                <c:pt idx="30737">
                  <c:v>52.491</c:v>
                </c:pt>
                <c:pt idx="30738">
                  <c:v>52.495000000000005</c:v>
                </c:pt>
                <c:pt idx="30739">
                  <c:v>52.499000000000002</c:v>
                </c:pt>
                <c:pt idx="30740">
                  <c:v>52.503</c:v>
                </c:pt>
                <c:pt idx="30741">
                  <c:v>52.506999999999998</c:v>
                </c:pt>
                <c:pt idx="30742">
                  <c:v>52.512</c:v>
                </c:pt>
                <c:pt idx="30743">
                  <c:v>52.515999999999998</c:v>
                </c:pt>
                <c:pt idx="30744">
                  <c:v>52.52</c:v>
                </c:pt>
                <c:pt idx="30745">
                  <c:v>52.524000000000001</c:v>
                </c:pt>
                <c:pt idx="30746">
                  <c:v>52.527999999999999</c:v>
                </c:pt>
                <c:pt idx="30747">
                  <c:v>52.532000000000004</c:v>
                </c:pt>
                <c:pt idx="30748">
                  <c:v>52.536000000000001</c:v>
                </c:pt>
                <c:pt idx="30749">
                  <c:v>52.54</c:v>
                </c:pt>
                <c:pt idx="30750">
                  <c:v>52.544000000000004</c:v>
                </c:pt>
                <c:pt idx="30751">
                  <c:v>52.548000000000002</c:v>
                </c:pt>
                <c:pt idx="30752">
                  <c:v>52.552</c:v>
                </c:pt>
                <c:pt idx="30753">
                  <c:v>52.556000000000004</c:v>
                </c:pt>
                <c:pt idx="30754">
                  <c:v>52.56</c:v>
                </c:pt>
                <c:pt idx="30755">
                  <c:v>52.564</c:v>
                </c:pt>
                <c:pt idx="30756">
                  <c:v>52.567999999999998</c:v>
                </c:pt>
                <c:pt idx="30757">
                  <c:v>52.572000000000003</c:v>
                </c:pt>
                <c:pt idx="30758">
                  <c:v>52.576000000000001</c:v>
                </c:pt>
                <c:pt idx="30759">
                  <c:v>52.58</c:v>
                </c:pt>
                <c:pt idx="30760">
                  <c:v>52.584000000000003</c:v>
                </c:pt>
                <c:pt idx="30761">
                  <c:v>52.588000000000001</c:v>
                </c:pt>
                <c:pt idx="30762">
                  <c:v>52.591999999999999</c:v>
                </c:pt>
                <c:pt idx="30763">
                  <c:v>52.594999999999999</c:v>
                </c:pt>
                <c:pt idx="30764">
                  <c:v>52.599000000000004</c:v>
                </c:pt>
                <c:pt idx="30765">
                  <c:v>52.603000000000002</c:v>
                </c:pt>
                <c:pt idx="30766">
                  <c:v>52.606999999999999</c:v>
                </c:pt>
                <c:pt idx="30767">
                  <c:v>52.611000000000004</c:v>
                </c:pt>
                <c:pt idx="30768">
                  <c:v>52.615000000000002</c:v>
                </c:pt>
                <c:pt idx="30769">
                  <c:v>52.619</c:v>
                </c:pt>
                <c:pt idx="30770">
                  <c:v>52.622999999999998</c:v>
                </c:pt>
                <c:pt idx="30771">
                  <c:v>52.627000000000002</c:v>
                </c:pt>
                <c:pt idx="30772">
                  <c:v>52.631</c:v>
                </c:pt>
                <c:pt idx="30773">
                  <c:v>52.634999999999998</c:v>
                </c:pt>
                <c:pt idx="30774">
                  <c:v>52.639000000000003</c:v>
                </c:pt>
                <c:pt idx="30775">
                  <c:v>52.642000000000003</c:v>
                </c:pt>
                <c:pt idx="30776">
                  <c:v>52.646000000000001</c:v>
                </c:pt>
                <c:pt idx="30777">
                  <c:v>52.65</c:v>
                </c:pt>
                <c:pt idx="30778">
                  <c:v>52.654000000000003</c:v>
                </c:pt>
                <c:pt idx="30779">
                  <c:v>52.658000000000001</c:v>
                </c:pt>
                <c:pt idx="30780">
                  <c:v>52.661999999999999</c:v>
                </c:pt>
                <c:pt idx="30781">
                  <c:v>52.666000000000004</c:v>
                </c:pt>
                <c:pt idx="30782">
                  <c:v>52.67</c:v>
                </c:pt>
                <c:pt idx="30783">
                  <c:v>52.673000000000002</c:v>
                </c:pt>
                <c:pt idx="30784">
                  <c:v>52.677</c:v>
                </c:pt>
                <c:pt idx="30785">
                  <c:v>52.681000000000004</c:v>
                </c:pt>
                <c:pt idx="30786">
                  <c:v>52.685000000000002</c:v>
                </c:pt>
                <c:pt idx="30787">
                  <c:v>52.689</c:v>
                </c:pt>
                <c:pt idx="30788">
                  <c:v>52.692</c:v>
                </c:pt>
                <c:pt idx="30789">
                  <c:v>52.695999999999998</c:v>
                </c:pt>
                <c:pt idx="30790">
                  <c:v>52.7</c:v>
                </c:pt>
                <c:pt idx="30791">
                  <c:v>52.704000000000001</c:v>
                </c:pt>
                <c:pt idx="30792">
                  <c:v>52.707999999999998</c:v>
                </c:pt>
                <c:pt idx="30793">
                  <c:v>52.710999999999999</c:v>
                </c:pt>
                <c:pt idx="30794">
                  <c:v>52.715000000000003</c:v>
                </c:pt>
                <c:pt idx="30795">
                  <c:v>52.719000000000001</c:v>
                </c:pt>
                <c:pt idx="30796">
                  <c:v>52.722999999999999</c:v>
                </c:pt>
                <c:pt idx="30797">
                  <c:v>52.725999999999999</c:v>
                </c:pt>
                <c:pt idx="30798">
                  <c:v>52.730000000000004</c:v>
                </c:pt>
                <c:pt idx="30799">
                  <c:v>52.734000000000002</c:v>
                </c:pt>
                <c:pt idx="30800">
                  <c:v>52.738</c:v>
                </c:pt>
                <c:pt idx="30801">
                  <c:v>52.741</c:v>
                </c:pt>
                <c:pt idx="30802">
                  <c:v>52.745000000000005</c:v>
                </c:pt>
                <c:pt idx="30803">
                  <c:v>52.749000000000002</c:v>
                </c:pt>
                <c:pt idx="30804">
                  <c:v>52.752000000000002</c:v>
                </c:pt>
                <c:pt idx="30805">
                  <c:v>52.756</c:v>
                </c:pt>
                <c:pt idx="30806">
                  <c:v>52.76</c:v>
                </c:pt>
                <c:pt idx="30807">
                  <c:v>52.762999999999998</c:v>
                </c:pt>
                <c:pt idx="30808">
                  <c:v>52.767000000000003</c:v>
                </c:pt>
                <c:pt idx="30809">
                  <c:v>52.771000000000001</c:v>
                </c:pt>
                <c:pt idx="30810">
                  <c:v>52.774000000000001</c:v>
                </c:pt>
                <c:pt idx="30811">
                  <c:v>52.777999999999999</c:v>
                </c:pt>
                <c:pt idx="30812">
                  <c:v>52.782000000000004</c:v>
                </c:pt>
                <c:pt idx="30813">
                  <c:v>52.785000000000004</c:v>
                </c:pt>
                <c:pt idx="30814">
                  <c:v>52.789000000000001</c:v>
                </c:pt>
                <c:pt idx="30815">
                  <c:v>52.792000000000002</c:v>
                </c:pt>
                <c:pt idx="30816">
                  <c:v>52.795999999999999</c:v>
                </c:pt>
                <c:pt idx="30817">
                  <c:v>52.798999999999999</c:v>
                </c:pt>
                <c:pt idx="30818">
                  <c:v>52.803000000000004</c:v>
                </c:pt>
                <c:pt idx="30819">
                  <c:v>52.806000000000004</c:v>
                </c:pt>
                <c:pt idx="30820">
                  <c:v>52.809000000000005</c:v>
                </c:pt>
                <c:pt idx="30821">
                  <c:v>52.813000000000002</c:v>
                </c:pt>
                <c:pt idx="30822">
                  <c:v>52.816000000000003</c:v>
                </c:pt>
                <c:pt idx="30823">
                  <c:v>52.819000000000003</c:v>
                </c:pt>
                <c:pt idx="30824">
                  <c:v>52.823</c:v>
                </c:pt>
                <c:pt idx="30825">
                  <c:v>52.826000000000001</c:v>
                </c:pt>
                <c:pt idx="30826">
                  <c:v>52.829000000000001</c:v>
                </c:pt>
                <c:pt idx="30827">
                  <c:v>52.832999999999998</c:v>
                </c:pt>
                <c:pt idx="30828">
                  <c:v>52.835999999999999</c:v>
                </c:pt>
                <c:pt idx="30829">
                  <c:v>52.838999999999999</c:v>
                </c:pt>
                <c:pt idx="30830">
                  <c:v>52.843000000000004</c:v>
                </c:pt>
                <c:pt idx="30831">
                  <c:v>52.846000000000004</c:v>
                </c:pt>
                <c:pt idx="30832">
                  <c:v>52.849000000000004</c:v>
                </c:pt>
                <c:pt idx="30833">
                  <c:v>52.853000000000002</c:v>
                </c:pt>
                <c:pt idx="30834">
                  <c:v>52.856000000000002</c:v>
                </c:pt>
                <c:pt idx="30835">
                  <c:v>52.859000000000002</c:v>
                </c:pt>
                <c:pt idx="30836">
                  <c:v>52.863</c:v>
                </c:pt>
                <c:pt idx="30837">
                  <c:v>52.866</c:v>
                </c:pt>
                <c:pt idx="30838">
                  <c:v>52.869</c:v>
                </c:pt>
                <c:pt idx="30839">
                  <c:v>52.872</c:v>
                </c:pt>
                <c:pt idx="30840">
                  <c:v>52.875999999999998</c:v>
                </c:pt>
                <c:pt idx="30841">
                  <c:v>52.878999999999998</c:v>
                </c:pt>
                <c:pt idx="30842">
                  <c:v>52.881999999999998</c:v>
                </c:pt>
                <c:pt idx="30843">
                  <c:v>52.886000000000003</c:v>
                </c:pt>
                <c:pt idx="30844">
                  <c:v>52.889000000000003</c:v>
                </c:pt>
                <c:pt idx="30845">
                  <c:v>52.892000000000003</c:v>
                </c:pt>
                <c:pt idx="30846">
                  <c:v>52.895000000000003</c:v>
                </c:pt>
                <c:pt idx="30847">
                  <c:v>52.899000000000001</c:v>
                </c:pt>
                <c:pt idx="30848">
                  <c:v>52.902000000000001</c:v>
                </c:pt>
                <c:pt idx="30849">
                  <c:v>52.905000000000001</c:v>
                </c:pt>
                <c:pt idx="30850">
                  <c:v>52.908000000000001</c:v>
                </c:pt>
                <c:pt idx="30851">
                  <c:v>52.911999999999999</c:v>
                </c:pt>
                <c:pt idx="30852">
                  <c:v>52.914999999999999</c:v>
                </c:pt>
                <c:pt idx="30853">
                  <c:v>52.917999999999999</c:v>
                </c:pt>
                <c:pt idx="30854">
                  <c:v>52.920999999999999</c:v>
                </c:pt>
                <c:pt idx="30855">
                  <c:v>52.925000000000004</c:v>
                </c:pt>
                <c:pt idx="30856">
                  <c:v>52.928000000000004</c:v>
                </c:pt>
                <c:pt idx="30857">
                  <c:v>52.931000000000004</c:v>
                </c:pt>
                <c:pt idx="30858">
                  <c:v>52.935000000000002</c:v>
                </c:pt>
                <c:pt idx="30859">
                  <c:v>52.938000000000002</c:v>
                </c:pt>
                <c:pt idx="30860">
                  <c:v>52.941000000000003</c:v>
                </c:pt>
                <c:pt idx="30861">
                  <c:v>52.944000000000003</c:v>
                </c:pt>
                <c:pt idx="30862">
                  <c:v>52.948</c:v>
                </c:pt>
                <c:pt idx="30863">
                  <c:v>52.951000000000001</c:v>
                </c:pt>
                <c:pt idx="30864">
                  <c:v>52.954000000000001</c:v>
                </c:pt>
                <c:pt idx="30865">
                  <c:v>52.957999999999998</c:v>
                </c:pt>
                <c:pt idx="30866">
                  <c:v>52.960999999999999</c:v>
                </c:pt>
                <c:pt idx="30867">
                  <c:v>52.963999999999999</c:v>
                </c:pt>
                <c:pt idx="30868">
                  <c:v>52.968000000000004</c:v>
                </c:pt>
                <c:pt idx="30869">
                  <c:v>52.971000000000004</c:v>
                </c:pt>
                <c:pt idx="30870">
                  <c:v>52.974000000000004</c:v>
                </c:pt>
                <c:pt idx="30871">
                  <c:v>52.978000000000002</c:v>
                </c:pt>
                <c:pt idx="30872">
                  <c:v>52.981000000000002</c:v>
                </c:pt>
                <c:pt idx="30873">
                  <c:v>52.984000000000002</c:v>
                </c:pt>
                <c:pt idx="30874">
                  <c:v>52.987000000000002</c:v>
                </c:pt>
                <c:pt idx="30875">
                  <c:v>52.991</c:v>
                </c:pt>
                <c:pt idx="30876">
                  <c:v>52.994</c:v>
                </c:pt>
                <c:pt idx="30877">
                  <c:v>52.997</c:v>
                </c:pt>
                <c:pt idx="30878">
                  <c:v>53.000999999999998</c:v>
                </c:pt>
                <c:pt idx="30879">
                  <c:v>53.003999999999998</c:v>
                </c:pt>
                <c:pt idx="30880">
                  <c:v>53.006999999999998</c:v>
                </c:pt>
                <c:pt idx="30881">
                  <c:v>53.011000000000003</c:v>
                </c:pt>
                <c:pt idx="30882">
                  <c:v>53.014000000000003</c:v>
                </c:pt>
                <c:pt idx="30883">
                  <c:v>53.017000000000003</c:v>
                </c:pt>
                <c:pt idx="30884">
                  <c:v>53.021000000000001</c:v>
                </c:pt>
                <c:pt idx="30885">
                  <c:v>53.024000000000001</c:v>
                </c:pt>
                <c:pt idx="30886">
                  <c:v>53.027000000000001</c:v>
                </c:pt>
                <c:pt idx="30887">
                  <c:v>53.030999999999999</c:v>
                </c:pt>
                <c:pt idx="30888">
                  <c:v>53.033999999999999</c:v>
                </c:pt>
                <c:pt idx="30889">
                  <c:v>53.038000000000004</c:v>
                </c:pt>
                <c:pt idx="30890">
                  <c:v>53.041000000000004</c:v>
                </c:pt>
                <c:pt idx="30891">
                  <c:v>53.044000000000004</c:v>
                </c:pt>
                <c:pt idx="30892">
                  <c:v>53.048000000000002</c:v>
                </c:pt>
                <c:pt idx="30893">
                  <c:v>53.051000000000002</c:v>
                </c:pt>
                <c:pt idx="30894">
                  <c:v>53.054000000000002</c:v>
                </c:pt>
                <c:pt idx="30895">
                  <c:v>53.058</c:v>
                </c:pt>
                <c:pt idx="30896">
                  <c:v>53.061</c:v>
                </c:pt>
                <c:pt idx="30897">
                  <c:v>53.064999999999998</c:v>
                </c:pt>
                <c:pt idx="30898">
                  <c:v>53.067999999999998</c:v>
                </c:pt>
                <c:pt idx="30899">
                  <c:v>53.070999999999998</c:v>
                </c:pt>
                <c:pt idx="30900">
                  <c:v>53.075000000000003</c:v>
                </c:pt>
                <c:pt idx="30901">
                  <c:v>53.078000000000003</c:v>
                </c:pt>
                <c:pt idx="30902">
                  <c:v>53.082000000000001</c:v>
                </c:pt>
                <c:pt idx="30903">
                  <c:v>53.085000000000001</c:v>
                </c:pt>
                <c:pt idx="30904">
                  <c:v>53.088000000000001</c:v>
                </c:pt>
                <c:pt idx="30905">
                  <c:v>53.091999999999999</c:v>
                </c:pt>
                <c:pt idx="30906">
                  <c:v>53.094999999999999</c:v>
                </c:pt>
                <c:pt idx="30907">
                  <c:v>53.099000000000004</c:v>
                </c:pt>
                <c:pt idx="30908">
                  <c:v>53.102000000000004</c:v>
                </c:pt>
                <c:pt idx="30909">
                  <c:v>53.105000000000004</c:v>
                </c:pt>
                <c:pt idx="30910">
                  <c:v>53.109000000000002</c:v>
                </c:pt>
                <c:pt idx="30911">
                  <c:v>53.112000000000002</c:v>
                </c:pt>
                <c:pt idx="30912">
                  <c:v>53.116</c:v>
                </c:pt>
                <c:pt idx="30913">
                  <c:v>53.119</c:v>
                </c:pt>
                <c:pt idx="30914">
                  <c:v>53.122999999999998</c:v>
                </c:pt>
                <c:pt idx="30915">
                  <c:v>53.125999999999998</c:v>
                </c:pt>
                <c:pt idx="30916">
                  <c:v>53.13</c:v>
                </c:pt>
                <c:pt idx="30917">
                  <c:v>53.133000000000003</c:v>
                </c:pt>
                <c:pt idx="30918">
                  <c:v>53.136000000000003</c:v>
                </c:pt>
                <c:pt idx="30919">
                  <c:v>53.14</c:v>
                </c:pt>
                <c:pt idx="30920">
                  <c:v>53.143000000000001</c:v>
                </c:pt>
                <c:pt idx="30921">
                  <c:v>53.146999999999998</c:v>
                </c:pt>
                <c:pt idx="30922">
                  <c:v>53.15</c:v>
                </c:pt>
                <c:pt idx="30923">
                  <c:v>53.154000000000003</c:v>
                </c:pt>
                <c:pt idx="30924">
                  <c:v>53.157000000000004</c:v>
                </c:pt>
                <c:pt idx="30925">
                  <c:v>53.161000000000001</c:v>
                </c:pt>
                <c:pt idx="30926">
                  <c:v>53.164000000000001</c:v>
                </c:pt>
                <c:pt idx="30927">
                  <c:v>53.167999999999999</c:v>
                </c:pt>
                <c:pt idx="30928">
                  <c:v>53.170999999999999</c:v>
                </c:pt>
                <c:pt idx="30929">
                  <c:v>53.175000000000004</c:v>
                </c:pt>
                <c:pt idx="30930">
                  <c:v>53.178000000000004</c:v>
                </c:pt>
                <c:pt idx="30931">
                  <c:v>53.182000000000002</c:v>
                </c:pt>
                <c:pt idx="30932">
                  <c:v>53.185000000000002</c:v>
                </c:pt>
                <c:pt idx="30933">
                  <c:v>53.189</c:v>
                </c:pt>
                <c:pt idx="30934">
                  <c:v>53.192</c:v>
                </c:pt>
                <c:pt idx="30935">
                  <c:v>53.195999999999998</c:v>
                </c:pt>
                <c:pt idx="30936">
                  <c:v>53.2</c:v>
                </c:pt>
                <c:pt idx="30937">
                  <c:v>53.203000000000003</c:v>
                </c:pt>
                <c:pt idx="30938">
                  <c:v>53.207000000000001</c:v>
                </c:pt>
                <c:pt idx="30939">
                  <c:v>53.21</c:v>
                </c:pt>
                <c:pt idx="30940">
                  <c:v>53.213999999999999</c:v>
                </c:pt>
                <c:pt idx="30941">
                  <c:v>53.216999999999999</c:v>
                </c:pt>
                <c:pt idx="30942">
                  <c:v>53.221000000000004</c:v>
                </c:pt>
                <c:pt idx="30943">
                  <c:v>53.224000000000004</c:v>
                </c:pt>
                <c:pt idx="30944">
                  <c:v>53.228000000000002</c:v>
                </c:pt>
                <c:pt idx="30945">
                  <c:v>53.231999999999999</c:v>
                </c:pt>
                <c:pt idx="30946">
                  <c:v>53.234999999999999</c:v>
                </c:pt>
                <c:pt idx="30947">
                  <c:v>53.239000000000004</c:v>
                </c:pt>
                <c:pt idx="30948">
                  <c:v>53.242000000000004</c:v>
                </c:pt>
                <c:pt idx="30949">
                  <c:v>53.246000000000002</c:v>
                </c:pt>
                <c:pt idx="30950">
                  <c:v>53.25</c:v>
                </c:pt>
                <c:pt idx="30951">
                  <c:v>53.253</c:v>
                </c:pt>
                <c:pt idx="30952">
                  <c:v>53.256999999999998</c:v>
                </c:pt>
                <c:pt idx="30953">
                  <c:v>53.26</c:v>
                </c:pt>
                <c:pt idx="30954">
                  <c:v>53.264000000000003</c:v>
                </c:pt>
                <c:pt idx="30955">
                  <c:v>53.268000000000001</c:v>
                </c:pt>
                <c:pt idx="30956">
                  <c:v>53.271000000000001</c:v>
                </c:pt>
                <c:pt idx="30957">
                  <c:v>53.274999999999999</c:v>
                </c:pt>
                <c:pt idx="30958">
                  <c:v>53.279000000000003</c:v>
                </c:pt>
                <c:pt idx="30959">
                  <c:v>53.282000000000004</c:v>
                </c:pt>
                <c:pt idx="30960">
                  <c:v>53.286000000000001</c:v>
                </c:pt>
                <c:pt idx="30961">
                  <c:v>53.29</c:v>
                </c:pt>
                <c:pt idx="30962">
                  <c:v>53.292999999999999</c:v>
                </c:pt>
                <c:pt idx="30963">
                  <c:v>53.297000000000004</c:v>
                </c:pt>
                <c:pt idx="30964">
                  <c:v>53.301000000000002</c:v>
                </c:pt>
                <c:pt idx="30965">
                  <c:v>53.304000000000002</c:v>
                </c:pt>
                <c:pt idx="30966">
                  <c:v>53.308</c:v>
                </c:pt>
                <c:pt idx="30967">
                  <c:v>53.311999999999998</c:v>
                </c:pt>
                <c:pt idx="30968">
                  <c:v>53.314999999999998</c:v>
                </c:pt>
                <c:pt idx="30969">
                  <c:v>53.319000000000003</c:v>
                </c:pt>
                <c:pt idx="30970">
                  <c:v>53.323</c:v>
                </c:pt>
                <c:pt idx="30971">
                  <c:v>53.326000000000001</c:v>
                </c:pt>
                <c:pt idx="30972">
                  <c:v>53.33</c:v>
                </c:pt>
                <c:pt idx="30973">
                  <c:v>53.334000000000003</c:v>
                </c:pt>
                <c:pt idx="30974">
                  <c:v>53.337000000000003</c:v>
                </c:pt>
                <c:pt idx="30975">
                  <c:v>53.341000000000001</c:v>
                </c:pt>
                <c:pt idx="30976">
                  <c:v>53.344999999999999</c:v>
                </c:pt>
                <c:pt idx="30977">
                  <c:v>53.347999999999999</c:v>
                </c:pt>
                <c:pt idx="30978">
                  <c:v>53.352000000000004</c:v>
                </c:pt>
                <c:pt idx="30979">
                  <c:v>53.356000000000002</c:v>
                </c:pt>
                <c:pt idx="30980">
                  <c:v>53.359000000000002</c:v>
                </c:pt>
                <c:pt idx="30981">
                  <c:v>53.363</c:v>
                </c:pt>
                <c:pt idx="30982">
                  <c:v>53.367000000000004</c:v>
                </c:pt>
                <c:pt idx="30983">
                  <c:v>53.370000000000005</c:v>
                </c:pt>
                <c:pt idx="30984">
                  <c:v>53.374000000000002</c:v>
                </c:pt>
                <c:pt idx="30985">
                  <c:v>53.378</c:v>
                </c:pt>
                <c:pt idx="30986">
                  <c:v>53.381999999999998</c:v>
                </c:pt>
                <c:pt idx="30987">
                  <c:v>53.384999999999998</c:v>
                </c:pt>
                <c:pt idx="30988">
                  <c:v>53.389000000000003</c:v>
                </c:pt>
                <c:pt idx="30989">
                  <c:v>53.393000000000001</c:v>
                </c:pt>
                <c:pt idx="30990">
                  <c:v>53.396000000000001</c:v>
                </c:pt>
                <c:pt idx="30991">
                  <c:v>53.4</c:v>
                </c:pt>
                <c:pt idx="30992">
                  <c:v>53.404000000000003</c:v>
                </c:pt>
                <c:pt idx="30993">
                  <c:v>53.407000000000004</c:v>
                </c:pt>
                <c:pt idx="30994">
                  <c:v>53.411000000000001</c:v>
                </c:pt>
                <c:pt idx="30995">
                  <c:v>53.414999999999999</c:v>
                </c:pt>
                <c:pt idx="30996">
                  <c:v>53.419000000000004</c:v>
                </c:pt>
                <c:pt idx="30997">
                  <c:v>53.422000000000004</c:v>
                </c:pt>
                <c:pt idx="30998">
                  <c:v>53.426000000000002</c:v>
                </c:pt>
                <c:pt idx="30999">
                  <c:v>53.43</c:v>
                </c:pt>
                <c:pt idx="31000">
                  <c:v>53.433</c:v>
                </c:pt>
                <c:pt idx="31001">
                  <c:v>53.436999999999998</c:v>
                </c:pt>
                <c:pt idx="31002">
                  <c:v>53.441000000000003</c:v>
                </c:pt>
                <c:pt idx="31003">
                  <c:v>53.445</c:v>
                </c:pt>
                <c:pt idx="31004">
                  <c:v>53.448</c:v>
                </c:pt>
                <c:pt idx="31005">
                  <c:v>53.451999999999998</c:v>
                </c:pt>
                <c:pt idx="31006">
                  <c:v>53.456000000000003</c:v>
                </c:pt>
                <c:pt idx="31007">
                  <c:v>53.459000000000003</c:v>
                </c:pt>
                <c:pt idx="31008">
                  <c:v>53.463000000000001</c:v>
                </c:pt>
                <c:pt idx="31009">
                  <c:v>53.466999999999999</c:v>
                </c:pt>
                <c:pt idx="31010">
                  <c:v>53.471000000000004</c:v>
                </c:pt>
                <c:pt idx="31011">
                  <c:v>53.474000000000004</c:v>
                </c:pt>
                <c:pt idx="31012">
                  <c:v>53.478000000000002</c:v>
                </c:pt>
                <c:pt idx="31013">
                  <c:v>53.481999999999999</c:v>
                </c:pt>
                <c:pt idx="31014">
                  <c:v>53.484999999999999</c:v>
                </c:pt>
                <c:pt idx="31015">
                  <c:v>53.489000000000004</c:v>
                </c:pt>
                <c:pt idx="31016">
                  <c:v>53.493000000000002</c:v>
                </c:pt>
                <c:pt idx="31017">
                  <c:v>53.497</c:v>
                </c:pt>
                <c:pt idx="31018">
                  <c:v>53.5</c:v>
                </c:pt>
                <c:pt idx="31019">
                  <c:v>53.503999999999998</c:v>
                </c:pt>
                <c:pt idx="31020">
                  <c:v>53.508000000000003</c:v>
                </c:pt>
                <c:pt idx="31021">
                  <c:v>53.512</c:v>
                </c:pt>
                <c:pt idx="31022">
                  <c:v>53.515000000000001</c:v>
                </c:pt>
                <c:pt idx="31023">
                  <c:v>53.518999999999998</c:v>
                </c:pt>
                <c:pt idx="31024">
                  <c:v>53.523000000000003</c:v>
                </c:pt>
                <c:pt idx="31025">
                  <c:v>53.526000000000003</c:v>
                </c:pt>
                <c:pt idx="31026">
                  <c:v>53.53</c:v>
                </c:pt>
                <c:pt idx="31027">
                  <c:v>53.533999999999999</c:v>
                </c:pt>
                <c:pt idx="31028">
                  <c:v>53.538000000000004</c:v>
                </c:pt>
                <c:pt idx="31029">
                  <c:v>53.541000000000004</c:v>
                </c:pt>
                <c:pt idx="31030">
                  <c:v>53.545000000000002</c:v>
                </c:pt>
                <c:pt idx="31031">
                  <c:v>53.548999999999999</c:v>
                </c:pt>
                <c:pt idx="31032">
                  <c:v>53.552</c:v>
                </c:pt>
                <c:pt idx="31033">
                  <c:v>53.556000000000004</c:v>
                </c:pt>
                <c:pt idx="31034">
                  <c:v>53.56</c:v>
                </c:pt>
                <c:pt idx="31035">
                  <c:v>53.564</c:v>
                </c:pt>
                <c:pt idx="31036">
                  <c:v>53.567</c:v>
                </c:pt>
                <c:pt idx="31037">
                  <c:v>53.570999999999998</c:v>
                </c:pt>
                <c:pt idx="31038">
                  <c:v>53.575000000000003</c:v>
                </c:pt>
                <c:pt idx="31039">
                  <c:v>53.578000000000003</c:v>
                </c:pt>
                <c:pt idx="31040">
                  <c:v>53.582000000000001</c:v>
                </c:pt>
                <c:pt idx="31041">
                  <c:v>53.585999999999999</c:v>
                </c:pt>
                <c:pt idx="31042">
                  <c:v>53.588999999999999</c:v>
                </c:pt>
                <c:pt idx="31043">
                  <c:v>53.593000000000004</c:v>
                </c:pt>
                <c:pt idx="31044">
                  <c:v>53.597000000000001</c:v>
                </c:pt>
                <c:pt idx="31045">
                  <c:v>53.600999999999999</c:v>
                </c:pt>
                <c:pt idx="31046">
                  <c:v>53.603999999999999</c:v>
                </c:pt>
                <c:pt idx="31047">
                  <c:v>53.608000000000004</c:v>
                </c:pt>
                <c:pt idx="31048">
                  <c:v>53.612000000000002</c:v>
                </c:pt>
                <c:pt idx="31049">
                  <c:v>53.615000000000002</c:v>
                </c:pt>
                <c:pt idx="31050">
                  <c:v>53.619</c:v>
                </c:pt>
                <c:pt idx="31051">
                  <c:v>53.622</c:v>
                </c:pt>
                <c:pt idx="31052">
                  <c:v>53.625999999999998</c:v>
                </c:pt>
                <c:pt idx="31053">
                  <c:v>53.63</c:v>
                </c:pt>
                <c:pt idx="31054">
                  <c:v>53.633000000000003</c:v>
                </c:pt>
                <c:pt idx="31055">
                  <c:v>53.637</c:v>
                </c:pt>
                <c:pt idx="31056">
                  <c:v>53.64</c:v>
                </c:pt>
                <c:pt idx="31057">
                  <c:v>53.643999999999998</c:v>
                </c:pt>
                <c:pt idx="31058">
                  <c:v>53.646999999999998</c:v>
                </c:pt>
                <c:pt idx="31059">
                  <c:v>53.65</c:v>
                </c:pt>
                <c:pt idx="31060">
                  <c:v>53.654000000000003</c:v>
                </c:pt>
                <c:pt idx="31061">
                  <c:v>53.657000000000004</c:v>
                </c:pt>
                <c:pt idx="31062">
                  <c:v>53.660000000000004</c:v>
                </c:pt>
                <c:pt idx="31063">
                  <c:v>53.663000000000004</c:v>
                </c:pt>
                <c:pt idx="31064">
                  <c:v>53.666000000000004</c:v>
                </c:pt>
                <c:pt idx="31065">
                  <c:v>53.669000000000004</c:v>
                </c:pt>
                <c:pt idx="31066">
                  <c:v>53.672000000000004</c:v>
                </c:pt>
                <c:pt idx="31067">
                  <c:v>53.675000000000004</c:v>
                </c:pt>
                <c:pt idx="31068">
                  <c:v>53.678000000000004</c:v>
                </c:pt>
                <c:pt idx="31069">
                  <c:v>53.68</c:v>
                </c:pt>
                <c:pt idx="31070">
                  <c:v>53.682000000000002</c:v>
                </c:pt>
                <c:pt idx="31071">
                  <c:v>53.683</c:v>
                </c:pt>
                <c:pt idx="31072">
                  <c:v>53.683</c:v>
                </c:pt>
                <c:pt idx="31073">
                  <c:v>53.683</c:v>
                </c:pt>
                <c:pt idx="31074">
                  <c:v>53.684000000000005</c:v>
                </c:pt>
                <c:pt idx="31075">
                  <c:v>53.684000000000005</c:v>
                </c:pt>
                <c:pt idx="31076">
                  <c:v>53.684000000000005</c:v>
                </c:pt>
                <c:pt idx="31077">
                  <c:v>53.684000000000005</c:v>
                </c:pt>
                <c:pt idx="31078">
                  <c:v>53.685000000000002</c:v>
                </c:pt>
                <c:pt idx="31079">
                  <c:v>53.685000000000002</c:v>
                </c:pt>
                <c:pt idx="31080">
                  <c:v>53.685000000000002</c:v>
                </c:pt>
                <c:pt idx="31081">
                  <c:v>53.686</c:v>
                </c:pt>
                <c:pt idx="31082">
                  <c:v>53.686</c:v>
                </c:pt>
                <c:pt idx="31083">
                  <c:v>53.686</c:v>
                </c:pt>
                <c:pt idx="31084">
                  <c:v>53.686</c:v>
                </c:pt>
                <c:pt idx="31085">
                  <c:v>53.686999999999998</c:v>
                </c:pt>
                <c:pt idx="31086">
                  <c:v>53.686999999999998</c:v>
                </c:pt>
                <c:pt idx="31087">
                  <c:v>53.686999999999998</c:v>
                </c:pt>
                <c:pt idx="31088">
                  <c:v>53.686999999999998</c:v>
                </c:pt>
                <c:pt idx="31089">
                  <c:v>53.688000000000002</c:v>
                </c:pt>
                <c:pt idx="31090">
                  <c:v>53.688000000000002</c:v>
                </c:pt>
                <c:pt idx="31091">
                  <c:v>53.688000000000002</c:v>
                </c:pt>
                <c:pt idx="31092">
                  <c:v>53.689</c:v>
                </c:pt>
                <c:pt idx="31093">
                  <c:v>53.689</c:v>
                </c:pt>
                <c:pt idx="31094">
                  <c:v>53.689</c:v>
                </c:pt>
                <c:pt idx="31095">
                  <c:v>53.689</c:v>
                </c:pt>
                <c:pt idx="31096">
                  <c:v>53.69</c:v>
                </c:pt>
                <c:pt idx="31097">
                  <c:v>53.69</c:v>
                </c:pt>
                <c:pt idx="31098">
                  <c:v>53.69</c:v>
                </c:pt>
                <c:pt idx="31099">
                  <c:v>53.691000000000003</c:v>
                </c:pt>
                <c:pt idx="31100">
                  <c:v>53.691000000000003</c:v>
                </c:pt>
                <c:pt idx="31101">
                  <c:v>53.691000000000003</c:v>
                </c:pt>
                <c:pt idx="31102">
                  <c:v>53.691000000000003</c:v>
                </c:pt>
                <c:pt idx="31103">
                  <c:v>53.692</c:v>
                </c:pt>
                <c:pt idx="31104">
                  <c:v>53.692</c:v>
                </c:pt>
                <c:pt idx="31105">
                  <c:v>53.692</c:v>
                </c:pt>
                <c:pt idx="31106">
                  <c:v>53.692999999999998</c:v>
                </c:pt>
                <c:pt idx="31107">
                  <c:v>53.692999999999998</c:v>
                </c:pt>
                <c:pt idx="31108">
                  <c:v>53.692999999999998</c:v>
                </c:pt>
                <c:pt idx="31109">
                  <c:v>53.692999999999998</c:v>
                </c:pt>
                <c:pt idx="31110">
                  <c:v>53.694000000000003</c:v>
                </c:pt>
                <c:pt idx="31111">
                  <c:v>53.694000000000003</c:v>
                </c:pt>
                <c:pt idx="31112">
                  <c:v>53.694000000000003</c:v>
                </c:pt>
                <c:pt idx="31113">
                  <c:v>53.695</c:v>
                </c:pt>
                <c:pt idx="31114">
                  <c:v>53.695</c:v>
                </c:pt>
                <c:pt idx="31115">
                  <c:v>53.695</c:v>
                </c:pt>
                <c:pt idx="31116">
                  <c:v>53.695</c:v>
                </c:pt>
                <c:pt idx="31117">
                  <c:v>53.695999999999998</c:v>
                </c:pt>
                <c:pt idx="31118">
                  <c:v>53.695999999999998</c:v>
                </c:pt>
                <c:pt idx="31119">
                  <c:v>53.695999999999998</c:v>
                </c:pt>
                <c:pt idx="31120">
                  <c:v>53.695999999999998</c:v>
                </c:pt>
                <c:pt idx="31121">
                  <c:v>53.697000000000003</c:v>
                </c:pt>
                <c:pt idx="31122">
                  <c:v>53.697000000000003</c:v>
                </c:pt>
                <c:pt idx="31123">
                  <c:v>53.697000000000003</c:v>
                </c:pt>
                <c:pt idx="31124">
                  <c:v>53.698</c:v>
                </c:pt>
                <c:pt idx="31125">
                  <c:v>53.698</c:v>
                </c:pt>
                <c:pt idx="31126">
                  <c:v>53.698</c:v>
                </c:pt>
                <c:pt idx="31127">
                  <c:v>53.698</c:v>
                </c:pt>
                <c:pt idx="31128">
                  <c:v>53.698999999999998</c:v>
                </c:pt>
                <c:pt idx="31129">
                  <c:v>53.698999999999998</c:v>
                </c:pt>
                <c:pt idx="31130">
                  <c:v>53.698999999999998</c:v>
                </c:pt>
                <c:pt idx="31131">
                  <c:v>53.7</c:v>
                </c:pt>
                <c:pt idx="31132">
                  <c:v>53.7</c:v>
                </c:pt>
                <c:pt idx="31133">
                  <c:v>53.7</c:v>
                </c:pt>
                <c:pt idx="31134">
                  <c:v>53.7</c:v>
                </c:pt>
                <c:pt idx="31135">
                  <c:v>53.701000000000001</c:v>
                </c:pt>
                <c:pt idx="31136">
                  <c:v>53.701000000000001</c:v>
                </c:pt>
                <c:pt idx="31137">
                  <c:v>53.701000000000001</c:v>
                </c:pt>
                <c:pt idx="31138">
                  <c:v>53.701999999999998</c:v>
                </c:pt>
                <c:pt idx="31139">
                  <c:v>53.701999999999998</c:v>
                </c:pt>
                <c:pt idx="31140">
                  <c:v>53.701999999999998</c:v>
                </c:pt>
                <c:pt idx="31141">
                  <c:v>53.701999999999998</c:v>
                </c:pt>
                <c:pt idx="31142">
                  <c:v>53.703000000000003</c:v>
                </c:pt>
                <c:pt idx="31143">
                  <c:v>53.703000000000003</c:v>
                </c:pt>
                <c:pt idx="31144">
                  <c:v>53.703000000000003</c:v>
                </c:pt>
                <c:pt idx="31145">
                  <c:v>53.703000000000003</c:v>
                </c:pt>
                <c:pt idx="31146">
                  <c:v>53.704000000000001</c:v>
                </c:pt>
                <c:pt idx="31147">
                  <c:v>53.704000000000001</c:v>
                </c:pt>
                <c:pt idx="31148">
                  <c:v>53.704000000000001</c:v>
                </c:pt>
                <c:pt idx="31149">
                  <c:v>53.704999999999998</c:v>
                </c:pt>
                <c:pt idx="31150">
                  <c:v>53.704999999999998</c:v>
                </c:pt>
                <c:pt idx="31151">
                  <c:v>53.704999999999998</c:v>
                </c:pt>
                <c:pt idx="31152">
                  <c:v>53.704999999999998</c:v>
                </c:pt>
                <c:pt idx="31153">
                  <c:v>53.706000000000003</c:v>
                </c:pt>
                <c:pt idx="31154">
                  <c:v>53.706000000000003</c:v>
                </c:pt>
                <c:pt idx="31155">
                  <c:v>53.706000000000003</c:v>
                </c:pt>
                <c:pt idx="31156">
                  <c:v>53.707000000000001</c:v>
                </c:pt>
                <c:pt idx="31157">
                  <c:v>53.707000000000001</c:v>
                </c:pt>
                <c:pt idx="31158">
                  <c:v>53.707000000000001</c:v>
                </c:pt>
                <c:pt idx="31159">
                  <c:v>53.707000000000001</c:v>
                </c:pt>
                <c:pt idx="31160">
                  <c:v>53.707999999999998</c:v>
                </c:pt>
                <c:pt idx="31161">
                  <c:v>53.707999999999998</c:v>
                </c:pt>
                <c:pt idx="31162">
                  <c:v>53.707999999999998</c:v>
                </c:pt>
                <c:pt idx="31163">
                  <c:v>53.709000000000003</c:v>
                </c:pt>
                <c:pt idx="31164">
                  <c:v>53.709000000000003</c:v>
                </c:pt>
                <c:pt idx="31165">
                  <c:v>53.709000000000003</c:v>
                </c:pt>
                <c:pt idx="31166">
                  <c:v>53.709000000000003</c:v>
                </c:pt>
                <c:pt idx="31167">
                  <c:v>53.71</c:v>
                </c:pt>
                <c:pt idx="31168">
                  <c:v>53.71</c:v>
                </c:pt>
                <c:pt idx="31169">
                  <c:v>53.71</c:v>
                </c:pt>
                <c:pt idx="31170">
                  <c:v>53.710999999999999</c:v>
                </c:pt>
                <c:pt idx="31171">
                  <c:v>53.710999999999999</c:v>
                </c:pt>
                <c:pt idx="31172">
                  <c:v>53.710999999999999</c:v>
                </c:pt>
                <c:pt idx="31173">
                  <c:v>53.710999999999999</c:v>
                </c:pt>
                <c:pt idx="31174">
                  <c:v>53.712000000000003</c:v>
                </c:pt>
                <c:pt idx="31175">
                  <c:v>53.712000000000003</c:v>
                </c:pt>
                <c:pt idx="31176">
                  <c:v>53.712000000000003</c:v>
                </c:pt>
                <c:pt idx="31177">
                  <c:v>53.712000000000003</c:v>
                </c:pt>
                <c:pt idx="31178">
                  <c:v>53.713000000000001</c:v>
                </c:pt>
                <c:pt idx="31179">
                  <c:v>53.713000000000001</c:v>
                </c:pt>
                <c:pt idx="31180">
                  <c:v>53.713000000000001</c:v>
                </c:pt>
                <c:pt idx="31181">
                  <c:v>53.713999999999999</c:v>
                </c:pt>
                <c:pt idx="31182">
                  <c:v>53.713999999999999</c:v>
                </c:pt>
                <c:pt idx="31183">
                  <c:v>53.713999999999999</c:v>
                </c:pt>
                <c:pt idx="31184">
                  <c:v>53.713999999999999</c:v>
                </c:pt>
                <c:pt idx="31185">
                  <c:v>53.715000000000003</c:v>
                </c:pt>
                <c:pt idx="31186">
                  <c:v>53.715000000000003</c:v>
                </c:pt>
                <c:pt idx="31187">
                  <c:v>53.715000000000003</c:v>
                </c:pt>
                <c:pt idx="31188">
                  <c:v>53.716000000000001</c:v>
                </c:pt>
                <c:pt idx="31189">
                  <c:v>53.716000000000001</c:v>
                </c:pt>
                <c:pt idx="31190">
                  <c:v>53.716000000000001</c:v>
                </c:pt>
                <c:pt idx="31191">
                  <c:v>53.716000000000001</c:v>
                </c:pt>
                <c:pt idx="31192">
                  <c:v>53.716999999999999</c:v>
                </c:pt>
                <c:pt idx="31193">
                  <c:v>53.716999999999999</c:v>
                </c:pt>
                <c:pt idx="31194">
                  <c:v>53.716999999999999</c:v>
                </c:pt>
                <c:pt idx="31195">
                  <c:v>53.718000000000004</c:v>
                </c:pt>
                <c:pt idx="31196">
                  <c:v>53.718000000000004</c:v>
                </c:pt>
                <c:pt idx="31197">
                  <c:v>53.718000000000004</c:v>
                </c:pt>
                <c:pt idx="31198">
                  <c:v>53.718000000000004</c:v>
                </c:pt>
                <c:pt idx="31199">
                  <c:v>53.719000000000001</c:v>
                </c:pt>
                <c:pt idx="31200">
                  <c:v>53.719000000000001</c:v>
                </c:pt>
                <c:pt idx="31201">
                  <c:v>53.719000000000001</c:v>
                </c:pt>
                <c:pt idx="31202">
                  <c:v>53.72</c:v>
                </c:pt>
                <c:pt idx="31203">
                  <c:v>53.72</c:v>
                </c:pt>
                <c:pt idx="31204">
                  <c:v>53.72</c:v>
                </c:pt>
                <c:pt idx="31205">
                  <c:v>53.72</c:v>
                </c:pt>
                <c:pt idx="31206">
                  <c:v>53.721000000000004</c:v>
                </c:pt>
                <c:pt idx="31207">
                  <c:v>53.721000000000004</c:v>
                </c:pt>
                <c:pt idx="31208">
                  <c:v>53.721000000000004</c:v>
                </c:pt>
                <c:pt idx="31209">
                  <c:v>53.721000000000004</c:v>
                </c:pt>
                <c:pt idx="31210">
                  <c:v>53.722000000000001</c:v>
                </c:pt>
                <c:pt idx="31211">
                  <c:v>53.722000000000001</c:v>
                </c:pt>
                <c:pt idx="31212">
                  <c:v>53.722000000000001</c:v>
                </c:pt>
                <c:pt idx="31213">
                  <c:v>53.722999999999999</c:v>
                </c:pt>
                <c:pt idx="31214">
                  <c:v>53.722999999999999</c:v>
                </c:pt>
                <c:pt idx="31215">
                  <c:v>53.722999999999999</c:v>
                </c:pt>
                <c:pt idx="31216">
                  <c:v>53.722999999999999</c:v>
                </c:pt>
                <c:pt idx="31217">
                  <c:v>53.724000000000004</c:v>
                </c:pt>
                <c:pt idx="31218">
                  <c:v>53.724000000000004</c:v>
                </c:pt>
                <c:pt idx="31219">
                  <c:v>53.724000000000004</c:v>
                </c:pt>
                <c:pt idx="31220">
                  <c:v>53.725000000000001</c:v>
                </c:pt>
                <c:pt idx="31221">
                  <c:v>53.725000000000001</c:v>
                </c:pt>
                <c:pt idx="31222">
                  <c:v>53.725000000000001</c:v>
                </c:pt>
                <c:pt idx="31223">
                  <c:v>53.725000000000001</c:v>
                </c:pt>
                <c:pt idx="31224">
                  <c:v>53.725999999999999</c:v>
                </c:pt>
                <c:pt idx="31225">
                  <c:v>53.725999999999999</c:v>
                </c:pt>
                <c:pt idx="31226">
                  <c:v>53.725999999999999</c:v>
                </c:pt>
                <c:pt idx="31227">
                  <c:v>53.727000000000004</c:v>
                </c:pt>
                <c:pt idx="31228">
                  <c:v>53.727000000000004</c:v>
                </c:pt>
                <c:pt idx="31229">
                  <c:v>53.727000000000004</c:v>
                </c:pt>
                <c:pt idx="31230">
                  <c:v>53.727000000000004</c:v>
                </c:pt>
                <c:pt idx="31231">
                  <c:v>53.728000000000002</c:v>
                </c:pt>
                <c:pt idx="31232">
                  <c:v>53.728000000000002</c:v>
                </c:pt>
                <c:pt idx="31233">
                  <c:v>53.728000000000002</c:v>
                </c:pt>
                <c:pt idx="31234">
                  <c:v>53.728000000000002</c:v>
                </c:pt>
                <c:pt idx="31235">
                  <c:v>53.728999999999999</c:v>
                </c:pt>
                <c:pt idx="31236">
                  <c:v>53.728999999999999</c:v>
                </c:pt>
                <c:pt idx="31237">
                  <c:v>53.728999999999999</c:v>
                </c:pt>
                <c:pt idx="31238">
                  <c:v>53.730000000000004</c:v>
                </c:pt>
                <c:pt idx="31239">
                  <c:v>53.730000000000004</c:v>
                </c:pt>
                <c:pt idx="31240">
                  <c:v>53.730000000000004</c:v>
                </c:pt>
                <c:pt idx="31241">
                  <c:v>53.730000000000004</c:v>
                </c:pt>
                <c:pt idx="31242">
                  <c:v>53.731000000000002</c:v>
                </c:pt>
                <c:pt idx="31243">
                  <c:v>53.731000000000002</c:v>
                </c:pt>
                <c:pt idx="31244">
                  <c:v>53.731000000000002</c:v>
                </c:pt>
                <c:pt idx="31245">
                  <c:v>53.731999999999999</c:v>
                </c:pt>
                <c:pt idx="31246">
                  <c:v>53.731999999999999</c:v>
                </c:pt>
                <c:pt idx="31247">
                  <c:v>53.731999999999999</c:v>
                </c:pt>
                <c:pt idx="31248">
                  <c:v>53.731999999999999</c:v>
                </c:pt>
                <c:pt idx="31249">
                  <c:v>53.733000000000004</c:v>
                </c:pt>
                <c:pt idx="31250">
                  <c:v>53.733000000000004</c:v>
                </c:pt>
                <c:pt idx="31251">
                  <c:v>53.733000000000004</c:v>
                </c:pt>
                <c:pt idx="31252">
                  <c:v>53.734000000000002</c:v>
                </c:pt>
                <c:pt idx="31253">
                  <c:v>53.734000000000002</c:v>
                </c:pt>
                <c:pt idx="31254">
                  <c:v>53.734000000000002</c:v>
                </c:pt>
                <c:pt idx="31255">
                  <c:v>53.734000000000002</c:v>
                </c:pt>
                <c:pt idx="31256">
                  <c:v>53.734999999999999</c:v>
                </c:pt>
                <c:pt idx="31257">
                  <c:v>53.734999999999999</c:v>
                </c:pt>
                <c:pt idx="31258">
                  <c:v>53.734999999999999</c:v>
                </c:pt>
                <c:pt idx="31259">
                  <c:v>53.736000000000004</c:v>
                </c:pt>
                <c:pt idx="31260">
                  <c:v>53.736000000000004</c:v>
                </c:pt>
                <c:pt idx="31261">
                  <c:v>53.736000000000004</c:v>
                </c:pt>
                <c:pt idx="31262">
                  <c:v>53.736000000000004</c:v>
                </c:pt>
                <c:pt idx="31263">
                  <c:v>53.737000000000002</c:v>
                </c:pt>
                <c:pt idx="31264">
                  <c:v>53.737000000000002</c:v>
                </c:pt>
                <c:pt idx="31265">
                  <c:v>53.737000000000002</c:v>
                </c:pt>
                <c:pt idx="31266">
                  <c:v>53.737000000000002</c:v>
                </c:pt>
                <c:pt idx="31267">
                  <c:v>53.738</c:v>
                </c:pt>
                <c:pt idx="31268">
                  <c:v>53.738</c:v>
                </c:pt>
                <c:pt idx="31269">
                  <c:v>53.738</c:v>
                </c:pt>
                <c:pt idx="31270">
                  <c:v>53.739000000000004</c:v>
                </c:pt>
                <c:pt idx="31271">
                  <c:v>53.739000000000004</c:v>
                </c:pt>
                <c:pt idx="31272">
                  <c:v>53.739000000000004</c:v>
                </c:pt>
                <c:pt idx="31273">
                  <c:v>53.739000000000004</c:v>
                </c:pt>
                <c:pt idx="31274">
                  <c:v>53.74</c:v>
                </c:pt>
                <c:pt idx="31275">
                  <c:v>53.74</c:v>
                </c:pt>
                <c:pt idx="31276">
                  <c:v>53.74</c:v>
                </c:pt>
                <c:pt idx="31277">
                  <c:v>53.741</c:v>
                </c:pt>
                <c:pt idx="31278">
                  <c:v>53.741</c:v>
                </c:pt>
                <c:pt idx="31279">
                  <c:v>53.741</c:v>
                </c:pt>
                <c:pt idx="31280">
                  <c:v>53.741</c:v>
                </c:pt>
                <c:pt idx="31281">
                  <c:v>53.742000000000004</c:v>
                </c:pt>
                <c:pt idx="31282">
                  <c:v>53.742000000000004</c:v>
                </c:pt>
                <c:pt idx="31283">
                  <c:v>53.742000000000004</c:v>
                </c:pt>
                <c:pt idx="31284">
                  <c:v>53.743000000000002</c:v>
                </c:pt>
                <c:pt idx="31285">
                  <c:v>53.743000000000002</c:v>
                </c:pt>
                <c:pt idx="31286">
                  <c:v>53.743000000000002</c:v>
                </c:pt>
                <c:pt idx="31287">
                  <c:v>53.743000000000002</c:v>
                </c:pt>
                <c:pt idx="31288">
                  <c:v>53.744</c:v>
                </c:pt>
                <c:pt idx="31289">
                  <c:v>53.744</c:v>
                </c:pt>
                <c:pt idx="31290">
                  <c:v>53.744</c:v>
                </c:pt>
                <c:pt idx="31291">
                  <c:v>53.744</c:v>
                </c:pt>
                <c:pt idx="31292">
                  <c:v>53.745000000000005</c:v>
                </c:pt>
                <c:pt idx="31293">
                  <c:v>53.745000000000005</c:v>
                </c:pt>
                <c:pt idx="31294">
                  <c:v>53.745000000000005</c:v>
                </c:pt>
                <c:pt idx="31295">
                  <c:v>53.746000000000002</c:v>
                </c:pt>
                <c:pt idx="31296">
                  <c:v>53.746000000000002</c:v>
                </c:pt>
                <c:pt idx="31297">
                  <c:v>53.746000000000002</c:v>
                </c:pt>
                <c:pt idx="31298">
                  <c:v>53.746000000000002</c:v>
                </c:pt>
                <c:pt idx="31299">
                  <c:v>53.747</c:v>
                </c:pt>
                <c:pt idx="31300">
                  <c:v>53.747</c:v>
                </c:pt>
                <c:pt idx="31301">
                  <c:v>53.747</c:v>
                </c:pt>
                <c:pt idx="31302">
                  <c:v>53.748000000000005</c:v>
                </c:pt>
                <c:pt idx="31303">
                  <c:v>53.748000000000005</c:v>
                </c:pt>
                <c:pt idx="31304">
                  <c:v>53.748000000000005</c:v>
                </c:pt>
                <c:pt idx="31305">
                  <c:v>53.748000000000005</c:v>
                </c:pt>
                <c:pt idx="31306">
                  <c:v>53.749000000000002</c:v>
                </c:pt>
                <c:pt idx="31307">
                  <c:v>53.749000000000002</c:v>
                </c:pt>
                <c:pt idx="31308">
                  <c:v>53.749000000000002</c:v>
                </c:pt>
                <c:pt idx="31309">
                  <c:v>53.75</c:v>
                </c:pt>
                <c:pt idx="31310">
                  <c:v>53.75</c:v>
                </c:pt>
                <c:pt idx="31311">
                  <c:v>53.75</c:v>
                </c:pt>
                <c:pt idx="31312">
                  <c:v>53.75</c:v>
                </c:pt>
                <c:pt idx="31313">
                  <c:v>53.750999999999998</c:v>
                </c:pt>
                <c:pt idx="31314">
                  <c:v>53.750999999999998</c:v>
                </c:pt>
                <c:pt idx="31315">
                  <c:v>53.750999999999998</c:v>
                </c:pt>
                <c:pt idx="31316">
                  <c:v>53.750999999999998</c:v>
                </c:pt>
                <c:pt idx="31317">
                  <c:v>53.752000000000002</c:v>
                </c:pt>
                <c:pt idx="31318">
                  <c:v>53.752000000000002</c:v>
                </c:pt>
                <c:pt idx="31319">
                  <c:v>53.752000000000002</c:v>
                </c:pt>
                <c:pt idx="31320">
                  <c:v>53.753</c:v>
                </c:pt>
                <c:pt idx="31321">
                  <c:v>53.753</c:v>
                </c:pt>
                <c:pt idx="31322">
                  <c:v>53.753</c:v>
                </c:pt>
                <c:pt idx="31323">
                  <c:v>53.753</c:v>
                </c:pt>
                <c:pt idx="31324">
                  <c:v>53.753999999999998</c:v>
                </c:pt>
                <c:pt idx="31325">
                  <c:v>53.753999999999998</c:v>
                </c:pt>
                <c:pt idx="31326">
                  <c:v>53.753999999999998</c:v>
                </c:pt>
                <c:pt idx="31327">
                  <c:v>53.755000000000003</c:v>
                </c:pt>
                <c:pt idx="31328">
                  <c:v>53.755000000000003</c:v>
                </c:pt>
                <c:pt idx="31329">
                  <c:v>53.755000000000003</c:v>
                </c:pt>
                <c:pt idx="31330">
                  <c:v>53.755000000000003</c:v>
                </c:pt>
                <c:pt idx="31331">
                  <c:v>53.756</c:v>
                </c:pt>
                <c:pt idx="31332">
                  <c:v>53.756</c:v>
                </c:pt>
                <c:pt idx="31333">
                  <c:v>53.756</c:v>
                </c:pt>
                <c:pt idx="31334">
                  <c:v>53.756999999999998</c:v>
                </c:pt>
                <c:pt idx="31335">
                  <c:v>53.756999999999998</c:v>
                </c:pt>
                <c:pt idx="31336">
                  <c:v>53.756999999999998</c:v>
                </c:pt>
                <c:pt idx="31337">
                  <c:v>53.756999999999998</c:v>
                </c:pt>
                <c:pt idx="31338">
                  <c:v>53.758000000000003</c:v>
                </c:pt>
                <c:pt idx="31339">
                  <c:v>53.758000000000003</c:v>
                </c:pt>
                <c:pt idx="31340">
                  <c:v>53.758000000000003</c:v>
                </c:pt>
                <c:pt idx="31341">
                  <c:v>53.758000000000003</c:v>
                </c:pt>
                <c:pt idx="31342">
                  <c:v>53.759</c:v>
                </c:pt>
                <c:pt idx="31343">
                  <c:v>53.759</c:v>
                </c:pt>
                <c:pt idx="31344">
                  <c:v>53.759</c:v>
                </c:pt>
                <c:pt idx="31345">
                  <c:v>53.76</c:v>
                </c:pt>
                <c:pt idx="31346">
                  <c:v>53.76</c:v>
                </c:pt>
                <c:pt idx="31347">
                  <c:v>53.76</c:v>
                </c:pt>
                <c:pt idx="31348">
                  <c:v>53.76</c:v>
                </c:pt>
                <c:pt idx="31349">
                  <c:v>53.761000000000003</c:v>
                </c:pt>
                <c:pt idx="31350">
                  <c:v>53.761000000000003</c:v>
                </c:pt>
                <c:pt idx="31351">
                  <c:v>53.761000000000003</c:v>
                </c:pt>
                <c:pt idx="31352">
                  <c:v>53.762</c:v>
                </c:pt>
                <c:pt idx="31353">
                  <c:v>53.762</c:v>
                </c:pt>
                <c:pt idx="31354">
                  <c:v>53.762</c:v>
                </c:pt>
                <c:pt idx="31355">
                  <c:v>53.762</c:v>
                </c:pt>
                <c:pt idx="31356">
                  <c:v>53.762999999999998</c:v>
                </c:pt>
                <c:pt idx="31357">
                  <c:v>53.762999999999998</c:v>
                </c:pt>
                <c:pt idx="31358">
                  <c:v>53.762999999999998</c:v>
                </c:pt>
                <c:pt idx="31359">
                  <c:v>53.764000000000003</c:v>
                </c:pt>
                <c:pt idx="31360">
                  <c:v>53.764000000000003</c:v>
                </c:pt>
                <c:pt idx="31361">
                  <c:v>53.764000000000003</c:v>
                </c:pt>
                <c:pt idx="31362">
                  <c:v>53.764000000000003</c:v>
                </c:pt>
                <c:pt idx="31363">
                  <c:v>53.765000000000001</c:v>
                </c:pt>
                <c:pt idx="31364">
                  <c:v>53.765000000000001</c:v>
                </c:pt>
                <c:pt idx="31365">
                  <c:v>53.765000000000001</c:v>
                </c:pt>
                <c:pt idx="31366">
                  <c:v>53.765000000000001</c:v>
                </c:pt>
                <c:pt idx="31367">
                  <c:v>53.765999999999998</c:v>
                </c:pt>
                <c:pt idx="31368">
                  <c:v>53.765999999999998</c:v>
                </c:pt>
                <c:pt idx="31369">
                  <c:v>53.765999999999998</c:v>
                </c:pt>
                <c:pt idx="31370">
                  <c:v>53.767000000000003</c:v>
                </c:pt>
                <c:pt idx="31371">
                  <c:v>53.767000000000003</c:v>
                </c:pt>
                <c:pt idx="31372">
                  <c:v>53.767000000000003</c:v>
                </c:pt>
                <c:pt idx="31373">
                  <c:v>53.767000000000003</c:v>
                </c:pt>
                <c:pt idx="31374">
                  <c:v>53.768000000000001</c:v>
                </c:pt>
                <c:pt idx="31375">
                  <c:v>53.768000000000001</c:v>
                </c:pt>
                <c:pt idx="31376">
                  <c:v>53.768000000000001</c:v>
                </c:pt>
                <c:pt idx="31377">
                  <c:v>53.768999999999998</c:v>
                </c:pt>
                <c:pt idx="31378">
                  <c:v>53.768999999999998</c:v>
                </c:pt>
                <c:pt idx="31379">
                  <c:v>53.768999999999998</c:v>
                </c:pt>
                <c:pt idx="31380">
                  <c:v>53.768999999999998</c:v>
                </c:pt>
                <c:pt idx="31381">
                  <c:v>53.77</c:v>
                </c:pt>
                <c:pt idx="31382">
                  <c:v>53.77</c:v>
                </c:pt>
                <c:pt idx="31383">
                  <c:v>53.77</c:v>
                </c:pt>
                <c:pt idx="31384">
                  <c:v>53.771000000000001</c:v>
                </c:pt>
                <c:pt idx="31385">
                  <c:v>53.771000000000001</c:v>
                </c:pt>
                <c:pt idx="31386">
                  <c:v>53.771000000000001</c:v>
                </c:pt>
                <c:pt idx="31387">
                  <c:v>53.771000000000001</c:v>
                </c:pt>
                <c:pt idx="31388">
                  <c:v>53.771999999999998</c:v>
                </c:pt>
                <c:pt idx="31389">
                  <c:v>53.771999999999998</c:v>
                </c:pt>
                <c:pt idx="31390">
                  <c:v>53.771999999999998</c:v>
                </c:pt>
                <c:pt idx="31391">
                  <c:v>53.771999999999998</c:v>
                </c:pt>
                <c:pt idx="31392">
                  <c:v>53.773000000000003</c:v>
                </c:pt>
                <c:pt idx="31393">
                  <c:v>53.773000000000003</c:v>
                </c:pt>
                <c:pt idx="31394">
                  <c:v>53.773000000000003</c:v>
                </c:pt>
                <c:pt idx="31395">
                  <c:v>53.774000000000001</c:v>
                </c:pt>
                <c:pt idx="31396">
                  <c:v>53.774000000000001</c:v>
                </c:pt>
                <c:pt idx="31397">
                  <c:v>53.774000000000001</c:v>
                </c:pt>
                <c:pt idx="31398">
                  <c:v>53.774000000000001</c:v>
                </c:pt>
                <c:pt idx="31399">
                  <c:v>53.774999999999999</c:v>
                </c:pt>
                <c:pt idx="31400">
                  <c:v>53.774999999999999</c:v>
                </c:pt>
                <c:pt idx="31401">
                  <c:v>53.774999999999999</c:v>
                </c:pt>
                <c:pt idx="31402">
                  <c:v>53.776000000000003</c:v>
                </c:pt>
                <c:pt idx="31403">
                  <c:v>53.776000000000003</c:v>
                </c:pt>
                <c:pt idx="31404">
                  <c:v>53.776000000000003</c:v>
                </c:pt>
                <c:pt idx="31405">
                  <c:v>53.776000000000003</c:v>
                </c:pt>
                <c:pt idx="31406">
                  <c:v>53.777000000000001</c:v>
                </c:pt>
                <c:pt idx="31407">
                  <c:v>53.777000000000001</c:v>
                </c:pt>
                <c:pt idx="31408">
                  <c:v>53.777000000000001</c:v>
                </c:pt>
                <c:pt idx="31409">
                  <c:v>53.777999999999999</c:v>
                </c:pt>
                <c:pt idx="31410">
                  <c:v>53.777999999999999</c:v>
                </c:pt>
                <c:pt idx="31411">
                  <c:v>53.777999999999999</c:v>
                </c:pt>
                <c:pt idx="31412">
                  <c:v>53.777999999999999</c:v>
                </c:pt>
                <c:pt idx="31413">
                  <c:v>53.779000000000003</c:v>
                </c:pt>
                <c:pt idx="31414">
                  <c:v>53.779000000000003</c:v>
                </c:pt>
                <c:pt idx="31415">
                  <c:v>53.779000000000003</c:v>
                </c:pt>
                <c:pt idx="31416">
                  <c:v>53.78</c:v>
                </c:pt>
                <c:pt idx="31417">
                  <c:v>53.78</c:v>
                </c:pt>
                <c:pt idx="31418">
                  <c:v>53.78</c:v>
                </c:pt>
                <c:pt idx="31419">
                  <c:v>53.78</c:v>
                </c:pt>
                <c:pt idx="31420">
                  <c:v>53.780999999999999</c:v>
                </c:pt>
                <c:pt idx="31421">
                  <c:v>53.780999999999999</c:v>
                </c:pt>
                <c:pt idx="31422">
                  <c:v>53.780999999999999</c:v>
                </c:pt>
                <c:pt idx="31423">
                  <c:v>53.780999999999999</c:v>
                </c:pt>
                <c:pt idx="31424">
                  <c:v>53.782000000000004</c:v>
                </c:pt>
                <c:pt idx="31425">
                  <c:v>53.782000000000004</c:v>
                </c:pt>
                <c:pt idx="31426">
                  <c:v>53.782000000000004</c:v>
                </c:pt>
                <c:pt idx="31427">
                  <c:v>53.783000000000001</c:v>
                </c:pt>
                <c:pt idx="31428">
                  <c:v>53.783000000000001</c:v>
                </c:pt>
                <c:pt idx="31429">
                  <c:v>53.783000000000001</c:v>
                </c:pt>
                <c:pt idx="31430">
                  <c:v>53.783000000000001</c:v>
                </c:pt>
                <c:pt idx="31431">
                  <c:v>53.783999999999999</c:v>
                </c:pt>
                <c:pt idx="31432">
                  <c:v>53.783999999999999</c:v>
                </c:pt>
                <c:pt idx="31433">
                  <c:v>53.783999999999999</c:v>
                </c:pt>
                <c:pt idx="31434">
                  <c:v>53.785000000000004</c:v>
                </c:pt>
                <c:pt idx="31435">
                  <c:v>53.785000000000004</c:v>
                </c:pt>
                <c:pt idx="31436">
                  <c:v>53.785000000000004</c:v>
                </c:pt>
                <c:pt idx="31437">
                  <c:v>53.785000000000004</c:v>
                </c:pt>
                <c:pt idx="31438">
                  <c:v>53.786000000000001</c:v>
                </c:pt>
                <c:pt idx="31439">
                  <c:v>53.786000000000001</c:v>
                </c:pt>
                <c:pt idx="31440">
                  <c:v>53.786000000000001</c:v>
                </c:pt>
                <c:pt idx="31441">
                  <c:v>53.786999999999999</c:v>
                </c:pt>
                <c:pt idx="31442">
                  <c:v>53.786999999999999</c:v>
                </c:pt>
                <c:pt idx="31443">
                  <c:v>53.786999999999999</c:v>
                </c:pt>
                <c:pt idx="31444">
                  <c:v>53.786999999999999</c:v>
                </c:pt>
                <c:pt idx="31445">
                  <c:v>53.788000000000004</c:v>
                </c:pt>
                <c:pt idx="31446">
                  <c:v>53.788000000000004</c:v>
                </c:pt>
                <c:pt idx="31447">
                  <c:v>53.788000000000004</c:v>
                </c:pt>
                <c:pt idx="31448">
                  <c:v>53.788000000000004</c:v>
                </c:pt>
                <c:pt idx="31449">
                  <c:v>53.789000000000001</c:v>
                </c:pt>
                <c:pt idx="31450">
                  <c:v>53.789000000000001</c:v>
                </c:pt>
                <c:pt idx="31451">
                  <c:v>53.789000000000001</c:v>
                </c:pt>
                <c:pt idx="31452">
                  <c:v>53.79</c:v>
                </c:pt>
                <c:pt idx="31453">
                  <c:v>53.79</c:v>
                </c:pt>
                <c:pt idx="31454">
                  <c:v>53.79</c:v>
                </c:pt>
                <c:pt idx="31455">
                  <c:v>53.79</c:v>
                </c:pt>
                <c:pt idx="31456">
                  <c:v>53.791000000000004</c:v>
                </c:pt>
                <c:pt idx="31457">
                  <c:v>53.791000000000004</c:v>
                </c:pt>
                <c:pt idx="31458">
                  <c:v>53.791000000000004</c:v>
                </c:pt>
                <c:pt idx="31459">
                  <c:v>53.792000000000002</c:v>
                </c:pt>
                <c:pt idx="31460">
                  <c:v>53.792000000000002</c:v>
                </c:pt>
                <c:pt idx="31461">
                  <c:v>53.792000000000002</c:v>
                </c:pt>
                <c:pt idx="31462">
                  <c:v>53.792000000000002</c:v>
                </c:pt>
                <c:pt idx="31463">
                  <c:v>53.792999999999999</c:v>
                </c:pt>
                <c:pt idx="31464">
                  <c:v>53.792999999999999</c:v>
                </c:pt>
                <c:pt idx="31465">
                  <c:v>53.792999999999999</c:v>
                </c:pt>
                <c:pt idx="31466">
                  <c:v>53.794000000000004</c:v>
                </c:pt>
                <c:pt idx="31467">
                  <c:v>53.794000000000004</c:v>
                </c:pt>
                <c:pt idx="31468">
                  <c:v>53.794000000000004</c:v>
                </c:pt>
                <c:pt idx="31469">
                  <c:v>53.794000000000004</c:v>
                </c:pt>
                <c:pt idx="31470">
                  <c:v>53.795000000000002</c:v>
                </c:pt>
                <c:pt idx="31471">
                  <c:v>53.795000000000002</c:v>
                </c:pt>
                <c:pt idx="31472">
                  <c:v>53.795000000000002</c:v>
                </c:pt>
                <c:pt idx="31473">
                  <c:v>53.795000000000002</c:v>
                </c:pt>
                <c:pt idx="31474">
                  <c:v>53.795999999999999</c:v>
                </c:pt>
                <c:pt idx="31475">
                  <c:v>53.795999999999999</c:v>
                </c:pt>
                <c:pt idx="31476">
                  <c:v>53.795999999999999</c:v>
                </c:pt>
                <c:pt idx="31477">
                  <c:v>53.797000000000004</c:v>
                </c:pt>
                <c:pt idx="31478">
                  <c:v>53.797000000000004</c:v>
                </c:pt>
                <c:pt idx="31479">
                  <c:v>53.797000000000004</c:v>
                </c:pt>
                <c:pt idx="31480">
                  <c:v>53.797000000000004</c:v>
                </c:pt>
                <c:pt idx="31481">
                  <c:v>53.798000000000002</c:v>
                </c:pt>
                <c:pt idx="31482">
                  <c:v>53.798000000000002</c:v>
                </c:pt>
                <c:pt idx="31483">
                  <c:v>53.798000000000002</c:v>
                </c:pt>
                <c:pt idx="31484">
                  <c:v>53.798999999999999</c:v>
                </c:pt>
                <c:pt idx="31485">
                  <c:v>53.798999999999999</c:v>
                </c:pt>
                <c:pt idx="31486">
                  <c:v>53.798999999999999</c:v>
                </c:pt>
                <c:pt idx="31487">
                  <c:v>53.798999999999999</c:v>
                </c:pt>
                <c:pt idx="31488">
                  <c:v>53.800000000000004</c:v>
                </c:pt>
                <c:pt idx="31489">
                  <c:v>53.800000000000004</c:v>
                </c:pt>
                <c:pt idx="31490">
                  <c:v>53.800000000000004</c:v>
                </c:pt>
                <c:pt idx="31491">
                  <c:v>53.801000000000002</c:v>
                </c:pt>
                <c:pt idx="31492">
                  <c:v>53.801000000000002</c:v>
                </c:pt>
                <c:pt idx="31493">
                  <c:v>53.801000000000002</c:v>
                </c:pt>
                <c:pt idx="31494">
                  <c:v>53.801000000000002</c:v>
                </c:pt>
                <c:pt idx="31495">
                  <c:v>53.802</c:v>
                </c:pt>
                <c:pt idx="31496">
                  <c:v>53.802</c:v>
                </c:pt>
                <c:pt idx="31497">
                  <c:v>53.802</c:v>
                </c:pt>
                <c:pt idx="31498">
                  <c:v>53.803000000000004</c:v>
                </c:pt>
                <c:pt idx="31499">
                  <c:v>53.803000000000004</c:v>
                </c:pt>
                <c:pt idx="31500">
                  <c:v>53.803000000000004</c:v>
                </c:pt>
                <c:pt idx="31501">
                  <c:v>53.803000000000004</c:v>
                </c:pt>
                <c:pt idx="31502">
                  <c:v>53.804000000000002</c:v>
                </c:pt>
                <c:pt idx="31503">
                  <c:v>53.804000000000002</c:v>
                </c:pt>
                <c:pt idx="31504">
                  <c:v>53.804000000000002</c:v>
                </c:pt>
                <c:pt idx="31505">
                  <c:v>53.804000000000002</c:v>
                </c:pt>
                <c:pt idx="31506">
                  <c:v>53.805</c:v>
                </c:pt>
                <c:pt idx="31507">
                  <c:v>53.805</c:v>
                </c:pt>
                <c:pt idx="31508">
                  <c:v>53.805</c:v>
                </c:pt>
                <c:pt idx="31509">
                  <c:v>53.806000000000004</c:v>
                </c:pt>
                <c:pt idx="31510">
                  <c:v>53.806000000000004</c:v>
                </c:pt>
                <c:pt idx="31511">
                  <c:v>53.806000000000004</c:v>
                </c:pt>
                <c:pt idx="31512">
                  <c:v>53.806000000000004</c:v>
                </c:pt>
                <c:pt idx="31513">
                  <c:v>53.807000000000002</c:v>
                </c:pt>
                <c:pt idx="31514">
                  <c:v>53.807000000000002</c:v>
                </c:pt>
                <c:pt idx="31515">
                  <c:v>53.807000000000002</c:v>
                </c:pt>
                <c:pt idx="31516">
                  <c:v>53.808</c:v>
                </c:pt>
                <c:pt idx="31517">
                  <c:v>53.808</c:v>
                </c:pt>
                <c:pt idx="31518">
                  <c:v>53.808</c:v>
                </c:pt>
                <c:pt idx="31519">
                  <c:v>53.808</c:v>
                </c:pt>
                <c:pt idx="31520">
                  <c:v>53.809000000000005</c:v>
                </c:pt>
                <c:pt idx="31521">
                  <c:v>53.809000000000005</c:v>
                </c:pt>
                <c:pt idx="31522">
                  <c:v>53.809000000000005</c:v>
                </c:pt>
                <c:pt idx="31523">
                  <c:v>53.81</c:v>
                </c:pt>
                <c:pt idx="31524">
                  <c:v>53.81</c:v>
                </c:pt>
                <c:pt idx="31525">
                  <c:v>53.81</c:v>
                </c:pt>
                <c:pt idx="31526">
                  <c:v>53.81</c:v>
                </c:pt>
                <c:pt idx="31527">
                  <c:v>53.811</c:v>
                </c:pt>
                <c:pt idx="31528">
                  <c:v>53.811</c:v>
                </c:pt>
                <c:pt idx="31529">
                  <c:v>53.811</c:v>
                </c:pt>
                <c:pt idx="31530">
                  <c:v>53.811</c:v>
                </c:pt>
                <c:pt idx="31531">
                  <c:v>53.811999999999998</c:v>
                </c:pt>
                <c:pt idx="31532">
                  <c:v>53.811999999999998</c:v>
                </c:pt>
                <c:pt idx="31533">
                  <c:v>53.811999999999998</c:v>
                </c:pt>
                <c:pt idx="31534">
                  <c:v>53.813000000000002</c:v>
                </c:pt>
                <c:pt idx="31535">
                  <c:v>53.813000000000002</c:v>
                </c:pt>
                <c:pt idx="31536">
                  <c:v>53.813000000000002</c:v>
                </c:pt>
                <c:pt idx="31537">
                  <c:v>53.813000000000002</c:v>
                </c:pt>
                <c:pt idx="31538">
                  <c:v>53.814</c:v>
                </c:pt>
                <c:pt idx="31539">
                  <c:v>53.814</c:v>
                </c:pt>
                <c:pt idx="31540">
                  <c:v>53.814</c:v>
                </c:pt>
                <c:pt idx="31541">
                  <c:v>53.814999999999998</c:v>
                </c:pt>
                <c:pt idx="31542">
                  <c:v>53.814999999999998</c:v>
                </c:pt>
                <c:pt idx="31543">
                  <c:v>53.814999999999998</c:v>
                </c:pt>
                <c:pt idx="31544">
                  <c:v>53.814999999999998</c:v>
                </c:pt>
                <c:pt idx="31545">
                  <c:v>53.816000000000003</c:v>
                </c:pt>
                <c:pt idx="31546">
                  <c:v>53.816000000000003</c:v>
                </c:pt>
                <c:pt idx="31547">
                  <c:v>53.816000000000003</c:v>
                </c:pt>
                <c:pt idx="31548">
                  <c:v>53.817</c:v>
                </c:pt>
                <c:pt idx="31549">
                  <c:v>53.817</c:v>
                </c:pt>
                <c:pt idx="31550">
                  <c:v>53.817</c:v>
                </c:pt>
                <c:pt idx="31551">
                  <c:v>53.817</c:v>
                </c:pt>
                <c:pt idx="31552">
                  <c:v>53.817999999999998</c:v>
                </c:pt>
                <c:pt idx="31553">
                  <c:v>53.817999999999998</c:v>
                </c:pt>
                <c:pt idx="31554">
                  <c:v>53.817999999999998</c:v>
                </c:pt>
                <c:pt idx="31555">
                  <c:v>53.819000000000003</c:v>
                </c:pt>
                <c:pt idx="31556">
                  <c:v>53.819000000000003</c:v>
                </c:pt>
                <c:pt idx="31557">
                  <c:v>53.819000000000003</c:v>
                </c:pt>
                <c:pt idx="31558">
                  <c:v>53.819000000000003</c:v>
                </c:pt>
                <c:pt idx="31559">
                  <c:v>53.82</c:v>
                </c:pt>
                <c:pt idx="31560">
                  <c:v>53.82</c:v>
                </c:pt>
                <c:pt idx="31561">
                  <c:v>53.82</c:v>
                </c:pt>
                <c:pt idx="31562">
                  <c:v>53.82</c:v>
                </c:pt>
                <c:pt idx="31563">
                  <c:v>53.820999999999998</c:v>
                </c:pt>
                <c:pt idx="31564">
                  <c:v>53.820999999999998</c:v>
                </c:pt>
                <c:pt idx="31565">
                  <c:v>53.820999999999998</c:v>
                </c:pt>
                <c:pt idx="31566">
                  <c:v>53.822000000000003</c:v>
                </c:pt>
                <c:pt idx="31567">
                  <c:v>53.822000000000003</c:v>
                </c:pt>
                <c:pt idx="31568">
                  <c:v>53.822000000000003</c:v>
                </c:pt>
                <c:pt idx="31569">
                  <c:v>53.822000000000003</c:v>
                </c:pt>
                <c:pt idx="31570">
                  <c:v>53.823</c:v>
                </c:pt>
                <c:pt idx="31571">
                  <c:v>53.823</c:v>
                </c:pt>
                <c:pt idx="31572">
                  <c:v>53.823</c:v>
                </c:pt>
                <c:pt idx="31573">
                  <c:v>53.823999999999998</c:v>
                </c:pt>
                <c:pt idx="31574">
                  <c:v>53.823999999999998</c:v>
                </c:pt>
                <c:pt idx="31575">
                  <c:v>53.823999999999998</c:v>
                </c:pt>
                <c:pt idx="31576">
                  <c:v>53.823999999999998</c:v>
                </c:pt>
                <c:pt idx="31577">
                  <c:v>53.825000000000003</c:v>
                </c:pt>
                <c:pt idx="31578">
                  <c:v>53.825000000000003</c:v>
                </c:pt>
                <c:pt idx="31579">
                  <c:v>53.825000000000003</c:v>
                </c:pt>
                <c:pt idx="31580">
                  <c:v>53.826000000000001</c:v>
                </c:pt>
                <c:pt idx="31581">
                  <c:v>53.826000000000001</c:v>
                </c:pt>
                <c:pt idx="31582">
                  <c:v>53.826000000000001</c:v>
                </c:pt>
                <c:pt idx="31583">
                  <c:v>53.826000000000001</c:v>
                </c:pt>
                <c:pt idx="31584">
                  <c:v>53.826999999999998</c:v>
                </c:pt>
                <c:pt idx="31585">
                  <c:v>53.826999999999998</c:v>
                </c:pt>
                <c:pt idx="31586">
                  <c:v>53.826999999999998</c:v>
                </c:pt>
                <c:pt idx="31587">
                  <c:v>53.828000000000003</c:v>
                </c:pt>
                <c:pt idx="31588">
                  <c:v>53.828000000000003</c:v>
                </c:pt>
                <c:pt idx="31589">
                  <c:v>53.828000000000003</c:v>
                </c:pt>
                <c:pt idx="31590">
                  <c:v>53.828000000000003</c:v>
                </c:pt>
                <c:pt idx="31591">
                  <c:v>53.829000000000001</c:v>
                </c:pt>
                <c:pt idx="31592">
                  <c:v>53.829000000000001</c:v>
                </c:pt>
                <c:pt idx="31593">
                  <c:v>53.829000000000001</c:v>
                </c:pt>
                <c:pt idx="31594">
                  <c:v>53.829000000000001</c:v>
                </c:pt>
                <c:pt idx="31595">
                  <c:v>53.83</c:v>
                </c:pt>
                <c:pt idx="31596">
                  <c:v>53.83</c:v>
                </c:pt>
                <c:pt idx="31597">
                  <c:v>53.83</c:v>
                </c:pt>
                <c:pt idx="31598">
                  <c:v>53.831000000000003</c:v>
                </c:pt>
                <c:pt idx="31599">
                  <c:v>53.831000000000003</c:v>
                </c:pt>
                <c:pt idx="31600">
                  <c:v>53.831000000000003</c:v>
                </c:pt>
                <c:pt idx="31601">
                  <c:v>53.831000000000003</c:v>
                </c:pt>
                <c:pt idx="31602">
                  <c:v>53.832000000000001</c:v>
                </c:pt>
                <c:pt idx="31603">
                  <c:v>53.832000000000001</c:v>
                </c:pt>
                <c:pt idx="31604">
                  <c:v>53.832000000000001</c:v>
                </c:pt>
                <c:pt idx="31605">
                  <c:v>53.832999999999998</c:v>
                </c:pt>
                <c:pt idx="31606">
                  <c:v>53.832999999999998</c:v>
                </c:pt>
                <c:pt idx="31607">
                  <c:v>53.832999999999998</c:v>
                </c:pt>
                <c:pt idx="31608">
                  <c:v>53.832999999999998</c:v>
                </c:pt>
                <c:pt idx="31609">
                  <c:v>53.834000000000003</c:v>
                </c:pt>
                <c:pt idx="31610">
                  <c:v>53.834000000000003</c:v>
                </c:pt>
                <c:pt idx="31611">
                  <c:v>53.834000000000003</c:v>
                </c:pt>
                <c:pt idx="31612">
                  <c:v>53.835000000000001</c:v>
                </c:pt>
                <c:pt idx="31613">
                  <c:v>53.835000000000001</c:v>
                </c:pt>
                <c:pt idx="31614">
                  <c:v>53.835000000000001</c:v>
                </c:pt>
                <c:pt idx="31615">
                  <c:v>53.835000000000001</c:v>
                </c:pt>
                <c:pt idx="31616">
                  <c:v>53.835999999999999</c:v>
                </c:pt>
                <c:pt idx="31617">
                  <c:v>53.835999999999999</c:v>
                </c:pt>
                <c:pt idx="31618">
                  <c:v>53.835999999999999</c:v>
                </c:pt>
                <c:pt idx="31619">
                  <c:v>53.837000000000003</c:v>
                </c:pt>
                <c:pt idx="31620">
                  <c:v>53.837000000000003</c:v>
                </c:pt>
                <c:pt idx="31621">
                  <c:v>53.837000000000003</c:v>
                </c:pt>
                <c:pt idx="31622">
                  <c:v>53.837000000000003</c:v>
                </c:pt>
                <c:pt idx="31623">
                  <c:v>53.838000000000001</c:v>
                </c:pt>
                <c:pt idx="31624">
                  <c:v>53.838000000000001</c:v>
                </c:pt>
                <c:pt idx="31625">
                  <c:v>53.838000000000001</c:v>
                </c:pt>
                <c:pt idx="31626">
                  <c:v>53.838000000000001</c:v>
                </c:pt>
                <c:pt idx="31627">
                  <c:v>53.838999999999999</c:v>
                </c:pt>
                <c:pt idx="31628">
                  <c:v>53.838999999999999</c:v>
                </c:pt>
                <c:pt idx="31629">
                  <c:v>53.838999999999999</c:v>
                </c:pt>
                <c:pt idx="31630">
                  <c:v>53.84</c:v>
                </c:pt>
                <c:pt idx="31631">
                  <c:v>53.84</c:v>
                </c:pt>
                <c:pt idx="31632">
                  <c:v>53.84</c:v>
                </c:pt>
                <c:pt idx="31633">
                  <c:v>53.84</c:v>
                </c:pt>
                <c:pt idx="31634">
                  <c:v>53.841000000000001</c:v>
                </c:pt>
                <c:pt idx="31635">
                  <c:v>53.841000000000001</c:v>
                </c:pt>
                <c:pt idx="31636">
                  <c:v>53.841000000000001</c:v>
                </c:pt>
                <c:pt idx="31637">
                  <c:v>53.841999999999999</c:v>
                </c:pt>
                <c:pt idx="31638">
                  <c:v>53.841999999999999</c:v>
                </c:pt>
                <c:pt idx="31639">
                  <c:v>53.841999999999999</c:v>
                </c:pt>
                <c:pt idx="31640">
                  <c:v>53.841999999999999</c:v>
                </c:pt>
                <c:pt idx="31641">
                  <c:v>53.843000000000004</c:v>
                </c:pt>
                <c:pt idx="31642">
                  <c:v>53.843000000000004</c:v>
                </c:pt>
                <c:pt idx="31643">
                  <c:v>53.843000000000004</c:v>
                </c:pt>
                <c:pt idx="31644">
                  <c:v>53.844000000000001</c:v>
                </c:pt>
                <c:pt idx="31645">
                  <c:v>53.844000000000001</c:v>
                </c:pt>
                <c:pt idx="31646">
                  <c:v>53.844000000000001</c:v>
                </c:pt>
                <c:pt idx="31647">
                  <c:v>53.844000000000001</c:v>
                </c:pt>
                <c:pt idx="31648">
                  <c:v>53.844999999999999</c:v>
                </c:pt>
                <c:pt idx="31649">
                  <c:v>53.844999999999999</c:v>
                </c:pt>
                <c:pt idx="31650">
                  <c:v>53.844999999999999</c:v>
                </c:pt>
                <c:pt idx="31651">
                  <c:v>53.846000000000004</c:v>
                </c:pt>
                <c:pt idx="31652">
                  <c:v>53.846000000000004</c:v>
                </c:pt>
                <c:pt idx="31653">
                  <c:v>53.846000000000004</c:v>
                </c:pt>
                <c:pt idx="31654">
                  <c:v>53.846000000000004</c:v>
                </c:pt>
                <c:pt idx="31655">
                  <c:v>53.847000000000001</c:v>
                </c:pt>
                <c:pt idx="31656">
                  <c:v>53.847000000000001</c:v>
                </c:pt>
                <c:pt idx="31657">
                  <c:v>53.847000000000001</c:v>
                </c:pt>
                <c:pt idx="31658">
                  <c:v>53.847000000000001</c:v>
                </c:pt>
                <c:pt idx="31659">
                  <c:v>53.847999999999999</c:v>
                </c:pt>
                <c:pt idx="31660">
                  <c:v>53.847999999999999</c:v>
                </c:pt>
                <c:pt idx="31661">
                  <c:v>53.847999999999999</c:v>
                </c:pt>
                <c:pt idx="31662">
                  <c:v>53.849000000000004</c:v>
                </c:pt>
                <c:pt idx="31663">
                  <c:v>53.849000000000004</c:v>
                </c:pt>
                <c:pt idx="31664">
                  <c:v>53.849000000000004</c:v>
                </c:pt>
                <c:pt idx="31665">
                  <c:v>53.849000000000004</c:v>
                </c:pt>
                <c:pt idx="31666">
                  <c:v>53.85</c:v>
                </c:pt>
                <c:pt idx="31667">
                  <c:v>53.85</c:v>
                </c:pt>
                <c:pt idx="31668">
                  <c:v>53.85</c:v>
                </c:pt>
                <c:pt idx="31669">
                  <c:v>53.850999999999999</c:v>
                </c:pt>
                <c:pt idx="31670">
                  <c:v>53.850999999999999</c:v>
                </c:pt>
                <c:pt idx="31671">
                  <c:v>53.850999999999999</c:v>
                </c:pt>
                <c:pt idx="31672">
                  <c:v>53.850999999999999</c:v>
                </c:pt>
                <c:pt idx="31673">
                  <c:v>53.852000000000004</c:v>
                </c:pt>
                <c:pt idx="31674">
                  <c:v>53.852000000000004</c:v>
                </c:pt>
                <c:pt idx="31675">
                  <c:v>53.852000000000004</c:v>
                </c:pt>
                <c:pt idx="31676">
                  <c:v>53.853000000000002</c:v>
                </c:pt>
                <c:pt idx="31677">
                  <c:v>53.853000000000002</c:v>
                </c:pt>
                <c:pt idx="31678">
                  <c:v>53.853000000000002</c:v>
                </c:pt>
                <c:pt idx="31679">
                  <c:v>53.853000000000002</c:v>
                </c:pt>
                <c:pt idx="31680">
                  <c:v>53.853999999999999</c:v>
                </c:pt>
                <c:pt idx="31681">
                  <c:v>53.853999999999999</c:v>
                </c:pt>
                <c:pt idx="31682">
                  <c:v>53.853999999999999</c:v>
                </c:pt>
                <c:pt idx="31683">
                  <c:v>53.855000000000004</c:v>
                </c:pt>
                <c:pt idx="31684">
                  <c:v>53.855000000000004</c:v>
                </c:pt>
                <c:pt idx="31685">
                  <c:v>53.855000000000004</c:v>
                </c:pt>
                <c:pt idx="31686">
                  <c:v>53.855000000000004</c:v>
                </c:pt>
                <c:pt idx="31687">
                  <c:v>53.856000000000002</c:v>
                </c:pt>
                <c:pt idx="31688">
                  <c:v>53.856000000000002</c:v>
                </c:pt>
                <c:pt idx="31689">
                  <c:v>53.856000000000002</c:v>
                </c:pt>
                <c:pt idx="31690">
                  <c:v>53.856000000000002</c:v>
                </c:pt>
                <c:pt idx="31691">
                  <c:v>53.856999999999999</c:v>
                </c:pt>
                <c:pt idx="31692">
                  <c:v>53.856999999999999</c:v>
                </c:pt>
                <c:pt idx="31693">
                  <c:v>53.856999999999999</c:v>
                </c:pt>
                <c:pt idx="31694">
                  <c:v>53.858000000000004</c:v>
                </c:pt>
                <c:pt idx="31695">
                  <c:v>53.858000000000004</c:v>
                </c:pt>
                <c:pt idx="31696">
                  <c:v>53.858000000000004</c:v>
                </c:pt>
                <c:pt idx="31697">
                  <c:v>53.858000000000004</c:v>
                </c:pt>
                <c:pt idx="31698">
                  <c:v>53.859000000000002</c:v>
                </c:pt>
                <c:pt idx="31699">
                  <c:v>53.859000000000002</c:v>
                </c:pt>
                <c:pt idx="31700">
                  <c:v>53.859000000000002</c:v>
                </c:pt>
                <c:pt idx="31701">
                  <c:v>53.86</c:v>
                </c:pt>
                <c:pt idx="31702">
                  <c:v>53.86</c:v>
                </c:pt>
                <c:pt idx="31703">
                  <c:v>53.86</c:v>
                </c:pt>
                <c:pt idx="31704">
                  <c:v>53.86</c:v>
                </c:pt>
                <c:pt idx="31705">
                  <c:v>53.861000000000004</c:v>
                </c:pt>
                <c:pt idx="31706">
                  <c:v>53.861000000000004</c:v>
                </c:pt>
                <c:pt idx="31707">
                  <c:v>53.861000000000004</c:v>
                </c:pt>
                <c:pt idx="31708">
                  <c:v>53.862000000000002</c:v>
                </c:pt>
                <c:pt idx="31709">
                  <c:v>53.862000000000002</c:v>
                </c:pt>
                <c:pt idx="31710">
                  <c:v>53.862000000000002</c:v>
                </c:pt>
                <c:pt idx="31711">
                  <c:v>53.862000000000002</c:v>
                </c:pt>
                <c:pt idx="31712">
                  <c:v>53.863</c:v>
                </c:pt>
                <c:pt idx="31713">
                  <c:v>53.863</c:v>
                </c:pt>
                <c:pt idx="31714">
                  <c:v>53.863</c:v>
                </c:pt>
                <c:pt idx="31715">
                  <c:v>53.864000000000004</c:v>
                </c:pt>
                <c:pt idx="31716">
                  <c:v>53.864000000000004</c:v>
                </c:pt>
                <c:pt idx="31717">
                  <c:v>53.864000000000004</c:v>
                </c:pt>
                <c:pt idx="31718">
                  <c:v>53.864000000000004</c:v>
                </c:pt>
                <c:pt idx="31719">
                  <c:v>53.865000000000002</c:v>
                </c:pt>
                <c:pt idx="31720">
                  <c:v>53.865000000000002</c:v>
                </c:pt>
                <c:pt idx="31721">
                  <c:v>53.865000000000002</c:v>
                </c:pt>
                <c:pt idx="31722">
                  <c:v>53.865000000000002</c:v>
                </c:pt>
                <c:pt idx="31723">
                  <c:v>53.866</c:v>
                </c:pt>
                <c:pt idx="31724">
                  <c:v>53.866</c:v>
                </c:pt>
                <c:pt idx="31725">
                  <c:v>53.866</c:v>
                </c:pt>
                <c:pt idx="31726">
                  <c:v>53.867000000000004</c:v>
                </c:pt>
                <c:pt idx="31727">
                  <c:v>53.867000000000004</c:v>
                </c:pt>
                <c:pt idx="31728">
                  <c:v>53.867000000000004</c:v>
                </c:pt>
                <c:pt idx="31729">
                  <c:v>53.867000000000004</c:v>
                </c:pt>
                <c:pt idx="31730">
                  <c:v>53.868000000000002</c:v>
                </c:pt>
                <c:pt idx="31731">
                  <c:v>53.868000000000002</c:v>
                </c:pt>
                <c:pt idx="31732">
                  <c:v>53.868000000000002</c:v>
                </c:pt>
                <c:pt idx="31733">
                  <c:v>53.869</c:v>
                </c:pt>
                <c:pt idx="31734">
                  <c:v>53.869</c:v>
                </c:pt>
                <c:pt idx="31735">
                  <c:v>53.869</c:v>
                </c:pt>
                <c:pt idx="31736">
                  <c:v>53.869</c:v>
                </c:pt>
                <c:pt idx="31737">
                  <c:v>53.870000000000005</c:v>
                </c:pt>
                <c:pt idx="31738">
                  <c:v>53.870000000000005</c:v>
                </c:pt>
                <c:pt idx="31739">
                  <c:v>53.870000000000005</c:v>
                </c:pt>
                <c:pt idx="31740">
                  <c:v>53.871000000000002</c:v>
                </c:pt>
                <c:pt idx="31741">
                  <c:v>53.871000000000002</c:v>
                </c:pt>
                <c:pt idx="31742">
                  <c:v>53.871000000000002</c:v>
                </c:pt>
                <c:pt idx="31743">
                  <c:v>53.871000000000002</c:v>
                </c:pt>
                <c:pt idx="31744">
                  <c:v>53.872</c:v>
                </c:pt>
                <c:pt idx="31745">
                  <c:v>53.872</c:v>
                </c:pt>
                <c:pt idx="31746">
                  <c:v>53.872</c:v>
                </c:pt>
                <c:pt idx="31747">
                  <c:v>53.873000000000005</c:v>
                </c:pt>
                <c:pt idx="31748">
                  <c:v>53.873000000000005</c:v>
                </c:pt>
                <c:pt idx="31749">
                  <c:v>53.873000000000005</c:v>
                </c:pt>
                <c:pt idx="31750">
                  <c:v>53.873000000000005</c:v>
                </c:pt>
                <c:pt idx="31751">
                  <c:v>53.874000000000002</c:v>
                </c:pt>
                <c:pt idx="31752">
                  <c:v>53.874000000000002</c:v>
                </c:pt>
                <c:pt idx="31753">
                  <c:v>53.874000000000002</c:v>
                </c:pt>
                <c:pt idx="31754">
                  <c:v>53.874000000000002</c:v>
                </c:pt>
                <c:pt idx="31755">
                  <c:v>53.875</c:v>
                </c:pt>
                <c:pt idx="31756">
                  <c:v>53.875</c:v>
                </c:pt>
                <c:pt idx="31757">
                  <c:v>53.875</c:v>
                </c:pt>
                <c:pt idx="31758">
                  <c:v>53.875999999999998</c:v>
                </c:pt>
                <c:pt idx="31759">
                  <c:v>53.875999999999998</c:v>
                </c:pt>
                <c:pt idx="31760">
                  <c:v>53.875999999999998</c:v>
                </c:pt>
                <c:pt idx="31761">
                  <c:v>53.875999999999998</c:v>
                </c:pt>
                <c:pt idx="31762">
                  <c:v>53.877000000000002</c:v>
                </c:pt>
                <c:pt idx="31763">
                  <c:v>53.877000000000002</c:v>
                </c:pt>
                <c:pt idx="31764">
                  <c:v>53.877000000000002</c:v>
                </c:pt>
                <c:pt idx="31765">
                  <c:v>53.878</c:v>
                </c:pt>
                <c:pt idx="31766">
                  <c:v>53.878</c:v>
                </c:pt>
                <c:pt idx="31767">
                  <c:v>53.878</c:v>
                </c:pt>
                <c:pt idx="31768">
                  <c:v>53.878</c:v>
                </c:pt>
                <c:pt idx="31769">
                  <c:v>53.878999999999998</c:v>
                </c:pt>
                <c:pt idx="31770">
                  <c:v>53.878999999999998</c:v>
                </c:pt>
                <c:pt idx="31771">
                  <c:v>53.878999999999998</c:v>
                </c:pt>
                <c:pt idx="31772">
                  <c:v>53.88</c:v>
                </c:pt>
                <c:pt idx="31773">
                  <c:v>53.88</c:v>
                </c:pt>
                <c:pt idx="31774">
                  <c:v>53.88</c:v>
                </c:pt>
                <c:pt idx="31775">
                  <c:v>53.88</c:v>
                </c:pt>
                <c:pt idx="31776">
                  <c:v>53.881</c:v>
                </c:pt>
                <c:pt idx="31777">
                  <c:v>53.881</c:v>
                </c:pt>
                <c:pt idx="31778">
                  <c:v>53.881</c:v>
                </c:pt>
                <c:pt idx="31779">
                  <c:v>53.881999999999998</c:v>
                </c:pt>
                <c:pt idx="31780">
                  <c:v>53.881999999999998</c:v>
                </c:pt>
                <c:pt idx="31781">
                  <c:v>53.881999999999998</c:v>
                </c:pt>
                <c:pt idx="31782">
                  <c:v>53.881999999999998</c:v>
                </c:pt>
                <c:pt idx="31783">
                  <c:v>53.883000000000003</c:v>
                </c:pt>
                <c:pt idx="31784">
                  <c:v>53.883000000000003</c:v>
                </c:pt>
                <c:pt idx="31785">
                  <c:v>53.883000000000003</c:v>
                </c:pt>
                <c:pt idx="31786">
                  <c:v>53.884</c:v>
                </c:pt>
                <c:pt idx="31787">
                  <c:v>53.884</c:v>
                </c:pt>
                <c:pt idx="31788">
                  <c:v>53.884</c:v>
                </c:pt>
                <c:pt idx="31789">
                  <c:v>53.884</c:v>
                </c:pt>
                <c:pt idx="31790">
                  <c:v>53.884999999999998</c:v>
                </c:pt>
                <c:pt idx="31791">
                  <c:v>53.884999999999998</c:v>
                </c:pt>
                <c:pt idx="31792">
                  <c:v>53.884999999999998</c:v>
                </c:pt>
                <c:pt idx="31793">
                  <c:v>53.884999999999998</c:v>
                </c:pt>
                <c:pt idx="31794">
                  <c:v>53.886000000000003</c:v>
                </c:pt>
                <c:pt idx="31795">
                  <c:v>53.886000000000003</c:v>
                </c:pt>
                <c:pt idx="31796">
                  <c:v>53.886000000000003</c:v>
                </c:pt>
                <c:pt idx="31797">
                  <c:v>53.887</c:v>
                </c:pt>
                <c:pt idx="31798">
                  <c:v>53.887</c:v>
                </c:pt>
                <c:pt idx="31799">
                  <c:v>53.887</c:v>
                </c:pt>
                <c:pt idx="31800">
                  <c:v>53.887</c:v>
                </c:pt>
                <c:pt idx="31801">
                  <c:v>53.887999999999998</c:v>
                </c:pt>
                <c:pt idx="31802">
                  <c:v>53.887999999999998</c:v>
                </c:pt>
                <c:pt idx="31803">
                  <c:v>53.887999999999998</c:v>
                </c:pt>
                <c:pt idx="31804">
                  <c:v>53.889000000000003</c:v>
                </c:pt>
                <c:pt idx="31805">
                  <c:v>53.889000000000003</c:v>
                </c:pt>
                <c:pt idx="31806">
                  <c:v>53.889000000000003</c:v>
                </c:pt>
                <c:pt idx="31807">
                  <c:v>53.889000000000003</c:v>
                </c:pt>
                <c:pt idx="31808">
                  <c:v>53.89</c:v>
                </c:pt>
                <c:pt idx="31809">
                  <c:v>53.89</c:v>
                </c:pt>
                <c:pt idx="31810">
                  <c:v>53.89</c:v>
                </c:pt>
                <c:pt idx="31811">
                  <c:v>53.890999999999998</c:v>
                </c:pt>
                <c:pt idx="31812">
                  <c:v>53.890999999999998</c:v>
                </c:pt>
                <c:pt idx="31813">
                  <c:v>53.890999999999998</c:v>
                </c:pt>
                <c:pt idx="31814">
                  <c:v>53.890999999999998</c:v>
                </c:pt>
                <c:pt idx="31815">
                  <c:v>53.892000000000003</c:v>
                </c:pt>
                <c:pt idx="31816">
                  <c:v>53.892000000000003</c:v>
                </c:pt>
                <c:pt idx="31817">
                  <c:v>53.892000000000003</c:v>
                </c:pt>
                <c:pt idx="31818">
                  <c:v>53.893000000000001</c:v>
                </c:pt>
                <c:pt idx="31819">
                  <c:v>53.893000000000001</c:v>
                </c:pt>
                <c:pt idx="31820">
                  <c:v>53.893000000000001</c:v>
                </c:pt>
                <c:pt idx="31821">
                  <c:v>53.893000000000001</c:v>
                </c:pt>
                <c:pt idx="31822">
                  <c:v>53.893999999999998</c:v>
                </c:pt>
                <c:pt idx="31823">
                  <c:v>53.893999999999998</c:v>
                </c:pt>
                <c:pt idx="31824">
                  <c:v>53.893999999999998</c:v>
                </c:pt>
                <c:pt idx="31825">
                  <c:v>53.893999999999998</c:v>
                </c:pt>
                <c:pt idx="31826">
                  <c:v>53.895000000000003</c:v>
                </c:pt>
                <c:pt idx="31827">
                  <c:v>53.895000000000003</c:v>
                </c:pt>
                <c:pt idx="31828">
                  <c:v>53.895000000000003</c:v>
                </c:pt>
                <c:pt idx="31829">
                  <c:v>53.896000000000001</c:v>
                </c:pt>
                <c:pt idx="31830">
                  <c:v>53.896000000000001</c:v>
                </c:pt>
                <c:pt idx="31831">
                  <c:v>53.896000000000001</c:v>
                </c:pt>
                <c:pt idx="31832">
                  <c:v>53.896000000000001</c:v>
                </c:pt>
                <c:pt idx="31833">
                  <c:v>53.896999999999998</c:v>
                </c:pt>
                <c:pt idx="31834">
                  <c:v>53.896999999999998</c:v>
                </c:pt>
                <c:pt idx="31835">
                  <c:v>53.896999999999998</c:v>
                </c:pt>
                <c:pt idx="31836">
                  <c:v>53.898000000000003</c:v>
                </c:pt>
                <c:pt idx="31837">
                  <c:v>53.898000000000003</c:v>
                </c:pt>
                <c:pt idx="31838">
                  <c:v>53.898000000000003</c:v>
                </c:pt>
                <c:pt idx="31839">
                  <c:v>53.898000000000003</c:v>
                </c:pt>
                <c:pt idx="31840">
                  <c:v>53.899000000000001</c:v>
                </c:pt>
                <c:pt idx="31841">
                  <c:v>53.899000000000001</c:v>
                </c:pt>
                <c:pt idx="31842">
                  <c:v>53.899000000000001</c:v>
                </c:pt>
                <c:pt idx="31843">
                  <c:v>53.9</c:v>
                </c:pt>
                <c:pt idx="31844">
                  <c:v>53.9</c:v>
                </c:pt>
                <c:pt idx="31845">
                  <c:v>53.9</c:v>
                </c:pt>
                <c:pt idx="31846">
                  <c:v>53.9</c:v>
                </c:pt>
                <c:pt idx="31847">
                  <c:v>53.901000000000003</c:v>
                </c:pt>
                <c:pt idx="31848">
                  <c:v>53.901000000000003</c:v>
                </c:pt>
                <c:pt idx="31849">
                  <c:v>53.901000000000003</c:v>
                </c:pt>
                <c:pt idx="31850">
                  <c:v>53.902000000000001</c:v>
                </c:pt>
                <c:pt idx="31851">
                  <c:v>53.902000000000001</c:v>
                </c:pt>
                <c:pt idx="31852">
                  <c:v>53.902000000000001</c:v>
                </c:pt>
                <c:pt idx="31853">
                  <c:v>53.902000000000001</c:v>
                </c:pt>
                <c:pt idx="31854">
                  <c:v>53.902999999999999</c:v>
                </c:pt>
                <c:pt idx="31855">
                  <c:v>53.902999999999999</c:v>
                </c:pt>
                <c:pt idx="31856">
                  <c:v>53.902999999999999</c:v>
                </c:pt>
                <c:pt idx="31857">
                  <c:v>53.904000000000003</c:v>
                </c:pt>
                <c:pt idx="31858">
                  <c:v>53.904000000000003</c:v>
                </c:pt>
                <c:pt idx="31859">
                  <c:v>53.904000000000003</c:v>
                </c:pt>
                <c:pt idx="31860">
                  <c:v>53.904000000000003</c:v>
                </c:pt>
                <c:pt idx="31861">
                  <c:v>53.905000000000001</c:v>
                </c:pt>
                <c:pt idx="31862">
                  <c:v>53.905000000000001</c:v>
                </c:pt>
                <c:pt idx="31863">
                  <c:v>53.905000000000001</c:v>
                </c:pt>
                <c:pt idx="31864">
                  <c:v>53.905000000000001</c:v>
                </c:pt>
                <c:pt idx="31865">
                  <c:v>53.905999999999999</c:v>
                </c:pt>
                <c:pt idx="31866">
                  <c:v>53.905999999999999</c:v>
                </c:pt>
                <c:pt idx="31867">
                  <c:v>53.905999999999999</c:v>
                </c:pt>
                <c:pt idx="31868">
                  <c:v>53.907000000000004</c:v>
                </c:pt>
                <c:pt idx="31869">
                  <c:v>53.907000000000004</c:v>
                </c:pt>
                <c:pt idx="31870">
                  <c:v>53.907000000000004</c:v>
                </c:pt>
                <c:pt idx="31871">
                  <c:v>53.907000000000004</c:v>
                </c:pt>
                <c:pt idx="31872">
                  <c:v>53.908000000000001</c:v>
                </c:pt>
                <c:pt idx="31873">
                  <c:v>53.908000000000001</c:v>
                </c:pt>
                <c:pt idx="31874">
                  <c:v>53.908000000000001</c:v>
                </c:pt>
                <c:pt idx="31875">
                  <c:v>53.908999999999999</c:v>
                </c:pt>
                <c:pt idx="31876">
                  <c:v>53.908999999999999</c:v>
                </c:pt>
                <c:pt idx="31877">
                  <c:v>53.908999999999999</c:v>
                </c:pt>
                <c:pt idx="31878">
                  <c:v>53.908999999999999</c:v>
                </c:pt>
                <c:pt idx="31879">
                  <c:v>53.910000000000004</c:v>
                </c:pt>
                <c:pt idx="31880">
                  <c:v>53.910000000000004</c:v>
                </c:pt>
                <c:pt idx="31881">
                  <c:v>53.910000000000004</c:v>
                </c:pt>
                <c:pt idx="31882">
                  <c:v>53.911000000000001</c:v>
                </c:pt>
                <c:pt idx="31883">
                  <c:v>53.911000000000001</c:v>
                </c:pt>
                <c:pt idx="31884">
                  <c:v>53.911000000000001</c:v>
                </c:pt>
                <c:pt idx="31885">
                  <c:v>53.911000000000001</c:v>
                </c:pt>
                <c:pt idx="31886">
                  <c:v>53.911999999999999</c:v>
                </c:pt>
                <c:pt idx="31887">
                  <c:v>53.911999999999999</c:v>
                </c:pt>
                <c:pt idx="31888">
                  <c:v>53.911999999999999</c:v>
                </c:pt>
                <c:pt idx="31889">
                  <c:v>53.913000000000004</c:v>
                </c:pt>
                <c:pt idx="31890">
                  <c:v>53.913000000000004</c:v>
                </c:pt>
                <c:pt idx="31891">
                  <c:v>53.913000000000004</c:v>
                </c:pt>
                <c:pt idx="31892">
                  <c:v>53.913000000000004</c:v>
                </c:pt>
                <c:pt idx="31893">
                  <c:v>53.914000000000001</c:v>
                </c:pt>
                <c:pt idx="31894">
                  <c:v>53.914000000000001</c:v>
                </c:pt>
                <c:pt idx="31895">
                  <c:v>53.914000000000001</c:v>
                </c:pt>
                <c:pt idx="31896">
                  <c:v>53.914000000000001</c:v>
                </c:pt>
                <c:pt idx="31897">
                  <c:v>53.914999999999999</c:v>
                </c:pt>
                <c:pt idx="31898">
                  <c:v>53.914999999999999</c:v>
                </c:pt>
                <c:pt idx="31899">
                  <c:v>53.914999999999999</c:v>
                </c:pt>
                <c:pt idx="31900">
                  <c:v>53.916000000000004</c:v>
                </c:pt>
                <c:pt idx="31901">
                  <c:v>53.916000000000004</c:v>
                </c:pt>
                <c:pt idx="31902">
                  <c:v>53.916000000000004</c:v>
                </c:pt>
                <c:pt idx="31903">
                  <c:v>53.916000000000004</c:v>
                </c:pt>
                <c:pt idx="31904">
                  <c:v>53.917000000000002</c:v>
                </c:pt>
                <c:pt idx="31905">
                  <c:v>53.917000000000002</c:v>
                </c:pt>
                <c:pt idx="31906">
                  <c:v>53.917000000000002</c:v>
                </c:pt>
                <c:pt idx="31907">
                  <c:v>53.917999999999999</c:v>
                </c:pt>
                <c:pt idx="31908">
                  <c:v>53.917999999999999</c:v>
                </c:pt>
                <c:pt idx="31909">
                  <c:v>53.917999999999999</c:v>
                </c:pt>
                <c:pt idx="31910">
                  <c:v>53.917999999999999</c:v>
                </c:pt>
                <c:pt idx="31911">
                  <c:v>53.919000000000004</c:v>
                </c:pt>
                <c:pt idx="31912">
                  <c:v>53.919000000000004</c:v>
                </c:pt>
                <c:pt idx="31913">
                  <c:v>53.919000000000004</c:v>
                </c:pt>
                <c:pt idx="31914">
                  <c:v>53.92</c:v>
                </c:pt>
                <c:pt idx="31915">
                  <c:v>53.92</c:v>
                </c:pt>
                <c:pt idx="31916">
                  <c:v>53.92</c:v>
                </c:pt>
                <c:pt idx="31917">
                  <c:v>53.92</c:v>
                </c:pt>
                <c:pt idx="31918">
                  <c:v>53.920999999999999</c:v>
                </c:pt>
                <c:pt idx="31919">
                  <c:v>53.920999999999999</c:v>
                </c:pt>
                <c:pt idx="31920">
                  <c:v>53.920999999999999</c:v>
                </c:pt>
                <c:pt idx="31921">
                  <c:v>53.922000000000004</c:v>
                </c:pt>
                <c:pt idx="31922">
                  <c:v>53.922000000000004</c:v>
                </c:pt>
                <c:pt idx="31923">
                  <c:v>53.922000000000004</c:v>
                </c:pt>
                <c:pt idx="31924">
                  <c:v>53.922000000000004</c:v>
                </c:pt>
                <c:pt idx="31925">
                  <c:v>53.923000000000002</c:v>
                </c:pt>
                <c:pt idx="31926">
                  <c:v>53.923000000000002</c:v>
                </c:pt>
                <c:pt idx="31927">
                  <c:v>53.923000000000002</c:v>
                </c:pt>
                <c:pt idx="31928">
                  <c:v>53.923000000000002</c:v>
                </c:pt>
                <c:pt idx="31929">
                  <c:v>53.923999999999999</c:v>
                </c:pt>
                <c:pt idx="31930">
                  <c:v>53.923999999999999</c:v>
                </c:pt>
                <c:pt idx="31931">
                  <c:v>53.923999999999999</c:v>
                </c:pt>
                <c:pt idx="31932">
                  <c:v>53.925000000000004</c:v>
                </c:pt>
                <c:pt idx="31933">
                  <c:v>53.925000000000004</c:v>
                </c:pt>
                <c:pt idx="31934">
                  <c:v>53.925000000000004</c:v>
                </c:pt>
                <c:pt idx="31935">
                  <c:v>53.925000000000004</c:v>
                </c:pt>
                <c:pt idx="31936">
                  <c:v>53.926000000000002</c:v>
                </c:pt>
                <c:pt idx="31937">
                  <c:v>53.926000000000002</c:v>
                </c:pt>
                <c:pt idx="31938">
                  <c:v>53.926000000000002</c:v>
                </c:pt>
                <c:pt idx="31939">
                  <c:v>53.927</c:v>
                </c:pt>
                <c:pt idx="31940">
                  <c:v>53.927</c:v>
                </c:pt>
                <c:pt idx="31941">
                  <c:v>53.927</c:v>
                </c:pt>
                <c:pt idx="31942">
                  <c:v>53.927</c:v>
                </c:pt>
                <c:pt idx="31943">
                  <c:v>53.928000000000004</c:v>
                </c:pt>
                <c:pt idx="31944">
                  <c:v>53.928000000000004</c:v>
                </c:pt>
                <c:pt idx="31945">
                  <c:v>53.928000000000004</c:v>
                </c:pt>
                <c:pt idx="31946">
                  <c:v>53.929000000000002</c:v>
                </c:pt>
                <c:pt idx="31947">
                  <c:v>53.929000000000002</c:v>
                </c:pt>
                <c:pt idx="31948">
                  <c:v>53.929000000000002</c:v>
                </c:pt>
                <c:pt idx="31949">
                  <c:v>53.929000000000002</c:v>
                </c:pt>
                <c:pt idx="31950">
                  <c:v>53.93</c:v>
                </c:pt>
                <c:pt idx="31951">
                  <c:v>53.93</c:v>
                </c:pt>
                <c:pt idx="31952">
                  <c:v>53.93</c:v>
                </c:pt>
                <c:pt idx="31953">
                  <c:v>53.931000000000004</c:v>
                </c:pt>
                <c:pt idx="31954">
                  <c:v>53.931000000000004</c:v>
                </c:pt>
                <c:pt idx="31955">
                  <c:v>53.931000000000004</c:v>
                </c:pt>
                <c:pt idx="31956">
                  <c:v>53.931000000000004</c:v>
                </c:pt>
                <c:pt idx="31957">
                  <c:v>53.932000000000002</c:v>
                </c:pt>
                <c:pt idx="31958">
                  <c:v>53.932000000000002</c:v>
                </c:pt>
                <c:pt idx="31959">
                  <c:v>53.932000000000002</c:v>
                </c:pt>
                <c:pt idx="31960">
                  <c:v>53.933</c:v>
                </c:pt>
                <c:pt idx="31961">
                  <c:v>53.933</c:v>
                </c:pt>
                <c:pt idx="31962">
                  <c:v>53.933</c:v>
                </c:pt>
                <c:pt idx="31963">
                  <c:v>53.933</c:v>
                </c:pt>
                <c:pt idx="31964">
                  <c:v>53.934000000000005</c:v>
                </c:pt>
                <c:pt idx="31965">
                  <c:v>53.934000000000005</c:v>
                </c:pt>
                <c:pt idx="31966">
                  <c:v>53.934000000000005</c:v>
                </c:pt>
                <c:pt idx="31967">
                  <c:v>53.934000000000005</c:v>
                </c:pt>
                <c:pt idx="31968">
                  <c:v>53.935000000000002</c:v>
                </c:pt>
                <c:pt idx="31969">
                  <c:v>53.935000000000002</c:v>
                </c:pt>
                <c:pt idx="31970">
                  <c:v>53.935000000000002</c:v>
                </c:pt>
                <c:pt idx="31971">
                  <c:v>53.936</c:v>
                </c:pt>
                <c:pt idx="31972">
                  <c:v>53.936</c:v>
                </c:pt>
                <c:pt idx="31973">
                  <c:v>53.936</c:v>
                </c:pt>
                <c:pt idx="31974">
                  <c:v>53.936</c:v>
                </c:pt>
                <c:pt idx="31975">
                  <c:v>53.936999999999998</c:v>
                </c:pt>
                <c:pt idx="31976">
                  <c:v>53.936999999999998</c:v>
                </c:pt>
                <c:pt idx="31977">
                  <c:v>53.936999999999998</c:v>
                </c:pt>
                <c:pt idx="31978">
                  <c:v>53.938000000000002</c:v>
                </c:pt>
                <c:pt idx="31979">
                  <c:v>53.938000000000002</c:v>
                </c:pt>
                <c:pt idx="31980">
                  <c:v>53.938000000000002</c:v>
                </c:pt>
                <c:pt idx="31981">
                  <c:v>53.938000000000002</c:v>
                </c:pt>
                <c:pt idx="31982">
                  <c:v>53.939</c:v>
                </c:pt>
                <c:pt idx="31983">
                  <c:v>53.939</c:v>
                </c:pt>
                <c:pt idx="31984">
                  <c:v>53.939</c:v>
                </c:pt>
                <c:pt idx="31985">
                  <c:v>53.94</c:v>
                </c:pt>
                <c:pt idx="31986">
                  <c:v>53.94</c:v>
                </c:pt>
                <c:pt idx="31987">
                  <c:v>53.94</c:v>
                </c:pt>
                <c:pt idx="31988">
                  <c:v>53.94</c:v>
                </c:pt>
                <c:pt idx="31989">
                  <c:v>53.941000000000003</c:v>
                </c:pt>
                <c:pt idx="31990">
                  <c:v>53.941000000000003</c:v>
                </c:pt>
                <c:pt idx="31991">
                  <c:v>53.941000000000003</c:v>
                </c:pt>
                <c:pt idx="31992">
                  <c:v>53.942</c:v>
                </c:pt>
                <c:pt idx="31993">
                  <c:v>53.942</c:v>
                </c:pt>
                <c:pt idx="31994">
                  <c:v>53.942</c:v>
                </c:pt>
                <c:pt idx="31995">
                  <c:v>53.942</c:v>
                </c:pt>
                <c:pt idx="31996">
                  <c:v>53.942999999999998</c:v>
                </c:pt>
                <c:pt idx="31997">
                  <c:v>53.942999999999998</c:v>
                </c:pt>
                <c:pt idx="31998">
                  <c:v>53.942999999999998</c:v>
                </c:pt>
                <c:pt idx="31999">
                  <c:v>53.942999999999998</c:v>
                </c:pt>
                <c:pt idx="32000">
                  <c:v>53.944000000000003</c:v>
                </c:pt>
                <c:pt idx="32001">
                  <c:v>53.944000000000003</c:v>
                </c:pt>
                <c:pt idx="32002">
                  <c:v>53.944000000000003</c:v>
                </c:pt>
                <c:pt idx="32003">
                  <c:v>53.945</c:v>
                </c:pt>
                <c:pt idx="32004">
                  <c:v>53.945</c:v>
                </c:pt>
                <c:pt idx="32005">
                  <c:v>53.945</c:v>
                </c:pt>
                <c:pt idx="32006">
                  <c:v>53.945</c:v>
                </c:pt>
                <c:pt idx="32007">
                  <c:v>53.945999999999998</c:v>
                </c:pt>
                <c:pt idx="32008">
                  <c:v>53.945999999999998</c:v>
                </c:pt>
                <c:pt idx="32009">
                  <c:v>53.945999999999998</c:v>
                </c:pt>
                <c:pt idx="32010">
                  <c:v>53.947000000000003</c:v>
                </c:pt>
                <c:pt idx="32011">
                  <c:v>53.947000000000003</c:v>
                </c:pt>
                <c:pt idx="32012">
                  <c:v>53.947000000000003</c:v>
                </c:pt>
                <c:pt idx="32013">
                  <c:v>53.947000000000003</c:v>
                </c:pt>
                <c:pt idx="32014">
                  <c:v>53.948</c:v>
                </c:pt>
                <c:pt idx="32015">
                  <c:v>53.948</c:v>
                </c:pt>
                <c:pt idx="32016">
                  <c:v>53.948</c:v>
                </c:pt>
                <c:pt idx="32017">
                  <c:v>53.948999999999998</c:v>
                </c:pt>
                <c:pt idx="32018">
                  <c:v>53.948999999999998</c:v>
                </c:pt>
                <c:pt idx="32019">
                  <c:v>53.948999999999998</c:v>
                </c:pt>
                <c:pt idx="32020">
                  <c:v>53.948999999999998</c:v>
                </c:pt>
                <c:pt idx="32021">
                  <c:v>53.95</c:v>
                </c:pt>
                <c:pt idx="32022">
                  <c:v>53.95</c:v>
                </c:pt>
                <c:pt idx="32023">
                  <c:v>53.95</c:v>
                </c:pt>
                <c:pt idx="32024">
                  <c:v>53.951000000000001</c:v>
                </c:pt>
                <c:pt idx="32025">
                  <c:v>53.951000000000001</c:v>
                </c:pt>
                <c:pt idx="32026">
                  <c:v>53.951000000000001</c:v>
                </c:pt>
                <c:pt idx="32027">
                  <c:v>53.951000000000001</c:v>
                </c:pt>
                <c:pt idx="32028">
                  <c:v>53.951999999999998</c:v>
                </c:pt>
                <c:pt idx="32029">
                  <c:v>53.951999999999998</c:v>
                </c:pt>
                <c:pt idx="32030">
                  <c:v>53.951999999999998</c:v>
                </c:pt>
                <c:pt idx="32031">
                  <c:v>53.953000000000003</c:v>
                </c:pt>
                <c:pt idx="32032">
                  <c:v>53.953000000000003</c:v>
                </c:pt>
                <c:pt idx="32033">
                  <c:v>53.953000000000003</c:v>
                </c:pt>
                <c:pt idx="32034">
                  <c:v>53.953000000000003</c:v>
                </c:pt>
                <c:pt idx="32035">
                  <c:v>53.954000000000001</c:v>
                </c:pt>
                <c:pt idx="32036">
                  <c:v>53.954000000000001</c:v>
                </c:pt>
                <c:pt idx="32037">
                  <c:v>53.954000000000001</c:v>
                </c:pt>
                <c:pt idx="32038">
                  <c:v>53.954000000000001</c:v>
                </c:pt>
                <c:pt idx="32039">
                  <c:v>53.954999999999998</c:v>
                </c:pt>
                <c:pt idx="32040">
                  <c:v>53.954999999999998</c:v>
                </c:pt>
                <c:pt idx="32041">
                  <c:v>53.954999999999998</c:v>
                </c:pt>
                <c:pt idx="32042">
                  <c:v>53.956000000000003</c:v>
                </c:pt>
                <c:pt idx="32043">
                  <c:v>53.956000000000003</c:v>
                </c:pt>
                <c:pt idx="32044">
                  <c:v>53.956000000000003</c:v>
                </c:pt>
                <c:pt idx="32045">
                  <c:v>53.956000000000003</c:v>
                </c:pt>
                <c:pt idx="32046">
                  <c:v>53.957000000000001</c:v>
                </c:pt>
                <c:pt idx="32047">
                  <c:v>53.957000000000001</c:v>
                </c:pt>
                <c:pt idx="32048">
                  <c:v>53.957000000000001</c:v>
                </c:pt>
                <c:pt idx="32049">
                  <c:v>53.957999999999998</c:v>
                </c:pt>
                <c:pt idx="32050">
                  <c:v>53.957999999999998</c:v>
                </c:pt>
                <c:pt idx="32051">
                  <c:v>53.957999999999998</c:v>
                </c:pt>
                <c:pt idx="32052">
                  <c:v>53.957999999999998</c:v>
                </c:pt>
                <c:pt idx="32053">
                  <c:v>53.959000000000003</c:v>
                </c:pt>
                <c:pt idx="32054">
                  <c:v>53.959000000000003</c:v>
                </c:pt>
                <c:pt idx="32055">
                  <c:v>53.959000000000003</c:v>
                </c:pt>
                <c:pt idx="32056">
                  <c:v>53.96</c:v>
                </c:pt>
                <c:pt idx="32057">
                  <c:v>53.96</c:v>
                </c:pt>
                <c:pt idx="32058">
                  <c:v>53.96</c:v>
                </c:pt>
                <c:pt idx="32059">
                  <c:v>53.96</c:v>
                </c:pt>
                <c:pt idx="32060">
                  <c:v>53.960999999999999</c:v>
                </c:pt>
                <c:pt idx="32061">
                  <c:v>53.960999999999999</c:v>
                </c:pt>
                <c:pt idx="32062">
                  <c:v>53.960999999999999</c:v>
                </c:pt>
                <c:pt idx="32063">
                  <c:v>53.962000000000003</c:v>
                </c:pt>
                <c:pt idx="32064">
                  <c:v>53.962000000000003</c:v>
                </c:pt>
                <c:pt idx="32065">
                  <c:v>53.962000000000003</c:v>
                </c:pt>
                <c:pt idx="32066">
                  <c:v>53.962000000000003</c:v>
                </c:pt>
                <c:pt idx="32067">
                  <c:v>53.963000000000001</c:v>
                </c:pt>
                <c:pt idx="32068">
                  <c:v>53.963000000000001</c:v>
                </c:pt>
                <c:pt idx="32069">
                  <c:v>53.963000000000001</c:v>
                </c:pt>
                <c:pt idx="32070">
                  <c:v>53.963999999999999</c:v>
                </c:pt>
                <c:pt idx="32071">
                  <c:v>53.963999999999999</c:v>
                </c:pt>
                <c:pt idx="32072">
                  <c:v>53.963999999999999</c:v>
                </c:pt>
                <c:pt idx="32073">
                  <c:v>53.963999999999999</c:v>
                </c:pt>
                <c:pt idx="32074">
                  <c:v>53.965000000000003</c:v>
                </c:pt>
                <c:pt idx="32075">
                  <c:v>53.965000000000003</c:v>
                </c:pt>
                <c:pt idx="32076">
                  <c:v>53.965000000000003</c:v>
                </c:pt>
                <c:pt idx="32077">
                  <c:v>53.965000000000003</c:v>
                </c:pt>
                <c:pt idx="32078">
                  <c:v>53.966000000000001</c:v>
                </c:pt>
                <c:pt idx="32079">
                  <c:v>53.966000000000001</c:v>
                </c:pt>
                <c:pt idx="32080">
                  <c:v>53.966000000000001</c:v>
                </c:pt>
                <c:pt idx="32081">
                  <c:v>53.966999999999999</c:v>
                </c:pt>
                <c:pt idx="32082">
                  <c:v>53.966999999999999</c:v>
                </c:pt>
                <c:pt idx="32083">
                  <c:v>53.966999999999999</c:v>
                </c:pt>
                <c:pt idx="32084">
                  <c:v>53.966999999999999</c:v>
                </c:pt>
                <c:pt idx="32085">
                  <c:v>53.968000000000004</c:v>
                </c:pt>
                <c:pt idx="32086">
                  <c:v>53.968000000000004</c:v>
                </c:pt>
                <c:pt idx="32087">
                  <c:v>53.968000000000004</c:v>
                </c:pt>
                <c:pt idx="32088">
                  <c:v>53.969000000000001</c:v>
                </c:pt>
                <c:pt idx="32089">
                  <c:v>53.969000000000001</c:v>
                </c:pt>
                <c:pt idx="32090">
                  <c:v>53.969000000000001</c:v>
                </c:pt>
                <c:pt idx="32091">
                  <c:v>53.969000000000001</c:v>
                </c:pt>
                <c:pt idx="32092">
                  <c:v>53.97</c:v>
                </c:pt>
                <c:pt idx="32093">
                  <c:v>53.97</c:v>
                </c:pt>
                <c:pt idx="32094">
                  <c:v>53.97</c:v>
                </c:pt>
                <c:pt idx="32095">
                  <c:v>53.971000000000004</c:v>
                </c:pt>
                <c:pt idx="32096">
                  <c:v>53.971000000000004</c:v>
                </c:pt>
                <c:pt idx="32097">
                  <c:v>53.971000000000004</c:v>
                </c:pt>
                <c:pt idx="32098">
                  <c:v>53.971000000000004</c:v>
                </c:pt>
                <c:pt idx="32099">
                  <c:v>53.972000000000001</c:v>
                </c:pt>
                <c:pt idx="32100">
                  <c:v>53.972000000000001</c:v>
                </c:pt>
                <c:pt idx="32101">
                  <c:v>53.972000000000001</c:v>
                </c:pt>
                <c:pt idx="32102">
                  <c:v>53.972999999999999</c:v>
                </c:pt>
                <c:pt idx="32103">
                  <c:v>53.972999999999999</c:v>
                </c:pt>
                <c:pt idx="32104">
                  <c:v>53.972999999999999</c:v>
                </c:pt>
                <c:pt idx="32105">
                  <c:v>53.972999999999999</c:v>
                </c:pt>
                <c:pt idx="32106">
                  <c:v>53.974000000000004</c:v>
                </c:pt>
                <c:pt idx="32107">
                  <c:v>53.974000000000004</c:v>
                </c:pt>
                <c:pt idx="32108">
                  <c:v>53.974000000000004</c:v>
                </c:pt>
                <c:pt idx="32109">
                  <c:v>53.975000000000001</c:v>
                </c:pt>
                <c:pt idx="32110">
                  <c:v>53.975000000000001</c:v>
                </c:pt>
                <c:pt idx="32111">
                  <c:v>53.975000000000001</c:v>
                </c:pt>
                <c:pt idx="32112">
                  <c:v>53.975000000000001</c:v>
                </c:pt>
                <c:pt idx="32113">
                  <c:v>53.975999999999999</c:v>
                </c:pt>
                <c:pt idx="32114">
                  <c:v>53.975999999999999</c:v>
                </c:pt>
                <c:pt idx="32115">
                  <c:v>53.975999999999999</c:v>
                </c:pt>
                <c:pt idx="32116">
                  <c:v>53.975999999999999</c:v>
                </c:pt>
                <c:pt idx="32117">
                  <c:v>53.977000000000004</c:v>
                </c:pt>
                <c:pt idx="32118">
                  <c:v>53.977000000000004</c:v>
                </c:pt>
                <c:pt idx="32119">
                  <c:v>53.977000000000004</c:v>
                </c:pt>
                <c:pt idx="32120">
                  <c:v>53.978000000000002</c:v>
                </c:pt>
                <c:pt idx="32121">
                  <c:v>53.978000000000002</c:v>
                </c:pt>
                <c:pt idx="32122">
                  <c:v>53.978000000000002</c:v>
                </c:pt>
                <c:pt idx="32123">
                  <c:v>53.978000000000002</c:v>
                </c:pt>
                <c:pt idx="32124">
                  <c:v>53.978999999999999</c:v>
                </c:pt>
                <c:pt idx="32125">
                  <c:v>53.978999999999999</c:v>
                </c:pt>
                <c:pt idx="32126">
                  <c:v>53.978999999999999</c:v>
                </c:pt>
                <c:pt idx="32127">
                  <c:v>53.980000000000004</c:v>
                </c:pt>
                <c:pt idx="32128">
                  <c:v>53.980000000000004</c:v>
                </c:pt>
                <c:pt idx="32129">
                  <c:v>53.980000000000004</c:v>
                </c:pt>
                <c:pt idx="32130">
                  <c:v>53.980000000000004</c:v>
                </c:pt>
                <c:pt idx="32131">
                  <c:v>53.981000000000002</c:v>
                </c:pt>
                <c:pt idx="32132">
                  <c:v>53.981000000000002</c:v>
                </c:pt>
                <c:pt idx="32133">
                  <c:v>53.981000000000002</c:v>
                </c:pt>
                <c:pt idx="32134">
                  <c:v>53.981999999999999</c:v>
                </c:pt>
                <c:pt idx="32135">
                  <c:v>53.981999999999999</c:v>
                </c:pt>
                <c:pt idx="32136">
                  <c:v>53.981999999999999</c:v>
                </c:pt>
                <c:pt idx="32137">
                  <c:v>53.981999999999999</c:v>
                </c:pt>
                <c:pt idx="32138">
                  <c:v>53.983000000000004</c:v>
                </c:pt>
                <c:pt idx="32139">
                  <c:v>53.983000000000004</c:v>
                </c:pt>
                <c:pt idx="32140">
                  <c:v>53.983000000000004</c:v>
                </c:pt>
                <c:pt idx="32141">
                  <c:v>53.984000000000002</c:v>
                </c:pt>
                <c:pt idx="32142">
                  <c:v>53.984000000000002</c:v>
                </c:pt>
                <c:pt idx="32143">
                  <c:v>53.984000000000002</c:v>
                </c:pt>
                <c:pt idx="32144">
                  <c:v>53.984000000000002</c:v>
                </c:pt>
                <c:pt idx="32145">
                  <c:v>53.984999999999999</c:v>
                </c:pt>
                <c:pt idx="32146">
                  <c:v>53.984999999999999</c:v>
                </c:pt>
                <c:pt idx="32147">
                  <c:v>53.984999999999999</c:v>
                </c:pt>
                <c:pt idx="32148">
                  <c:v>53.984999999999999</c:v>
                </c:pt>
                <c:pt idx="32149">
                  <c:v>53.986000000000004</c:v>
                </c:pt>
                <c:pt idx="32150">
                  <c:v>53.986000000000004</c:v>
                </c:pt>
                <c:pt idx="32151">
                  <c:v>53.986000000000004</c:v>
                </c:pt>
                <c:pt idx="32152">
                  <c:v>53.987000000000002</c:v>
                </c:pt>
                <c:pt idx="32153">
                  <c:v>53.987000000000002</c:v>
                </c:pt>
                <c:pt idx="32154">
                  <c:v>53.987000000000002</c:v>
                </c:pt>
                <c:pt idx="32155">
                  <c:v>53.987000000000002</c:v>
                </c:pt>
                <c:pt idx="32156">
                  <c:v>53.988</c:v>
                </c:pt>
                <c:pt idx="32157">
                  <c:v>53.988</c:v>
                </c:pt>
                <c:pt idx="32158">
                  <c:v>53.988</c:v>
                </c:pt>
                <c:pt idx="32159">
                  <c:v>53.989000000000004</c:v>
                </c:pt>
                <c:pt idx="32160">
                  <c:v>53.989000000000004</c:v>
                </c:pt>
                <c:pt idx="32161">
                  <c:v>53.989000000000004</c:v>
                </c:pt>
                <c:pt idx="32162">
                  <c:v>53.989000000000004</c:v>
                </c:pt>
                <c:pt idx="32163">
                  <c:v>53.99</c:v>
                </c:pt>
                <c:pt idx="32164">
                  <c:v>53.99</c:v>
                </c:pt>
                <c:pt idx="32165">
                  <c:v>53.99</c:v>
                </c:pt>
                <c:pt idx="32166">
                  <c:v>53.991</c:v>
                </c:pt>
                <c:pt idx="32167">
                  <c:v>53.991</c:v>
                </c:pt>
                <c:pt idx="32168">
                  <c:v>53.991</c:v>
                </c:pt>
                <c:pt idx="32169">
                  <c:v>53.991</c:v>
                </c:pt>
                <c:pt idx="32170">
                  <c:v>53.992000000000004</c:v>
                </c:pt>
                <c:pt idx="32171">
                  <c:v>53.992000000000004</c:v>
                </c:pt>
                <c:pt idx="32172">
                  <c:v>53.992000000000004</c:v>
                </c:pt>
                <c:pt idx="32173">
                  <c:v>53.993000000000002</c:v>
                </c:pt>
                <c:pt idx="32174">
                  <c:v>53.993000000000002</c:v>
                </c:pt>
                <c:pt idx="32175">
                  <c:v>53.993000000000002</c:v>
                </c:pt>
                <c:pt idx="32176">
                  <c:v>53.993000000000002</c:v>
                </c:pt>
                <c:pt idx="32177">
                  <c:v>53.994</c:v>
                </c:pt>
                <c:pt idx="32178">
                  <c:v>53.994</c:v>
                </c:pt>
                <c:pt idx="32179">
                  <c:v>53.994</c:v>
                </c:pt>
                <c:pt idx="32180">
                  <c:v>53.994</c:v>
                </c:pt>
                <c:pt idx="32181">
                  <c:v>53.995000000000005</c:v>
                </c:pt>
                <c:pt idx="32182">
                  <c:v>53.995000000000005</c:v>
                </c:pt>
                <c:pt idx="32183">
                  <c:v>53.995000000000005</c:v>
                </c:pt>
                <c:pt idx="32184">
                  <c:v>53.996000000000002</c:v>
                </c:pt>
                <c:pt idx="32185">
                  <c:v>53.996000000000002</c:v>
                </c:pt>
                <c:pt idx="32186">
                  <c:v>53.996000000000002</c:v>
                </c:pt>
                <c:pt idx="32187">
                  <c:v>53.996000000000002</c:v>
                </c:pt>
                <c:pt idx="32188">
                  <c:v>53.997</c:v>
                </c:pt>
                <c:pt idx="32189">
                  <c:v>53.997</c:v>
                </c:pt>
                <c:pt idx="32190">
                  <c:v>53.997</c:v>
                </c:pt>
                <c:pt idx="32191">
                  <c:v>53.998000000000005</c:v>
                </c:pt>
                <c:pt idx="32192">
                  <c:v>53.998000000000005</c:v>
                </c:pt>
                <c:pt idx="32193">
                  <c:v>53.998000000000005</c:v>
                </c:pt>
                <c:pt idx="32194">
                  <c:v>53.998000000000005</c:v>
                </c:pt>
                <c:pt idx="32195">
                  <c:v>53.999000000000002</c:v>
                </c:pt>
                <c:pt idx="32196">
                  <c:v>53.999000000000002</c:v>
                </c:pt>
                <c:pt idx="32197">
                  <c:v>53.999000000000002</c:v>
                </c:pt>
                <c:pt idx="32198">
                  <c:v>54</c:v>
                </c:pt>
                <c:pt idx="32199">
                  <c:v>54</c:v>
                </c:pt>
                <c:pt idx="32200">
                  <c:v>54</c:v>
                </c:pt>
                <c:pt idx="32201">
                  <c:v>54</c:v>
                </c:pt>
                <c:pt idx="32202">
                  <c:v>54.000999999999998</c:v>
                </c:pt>
                <c:pt idx="32203">
                  <c:v>54.000999999999998</c:v>
                </c:pt>
                <c:pt idx="32204">
                  <c:v>54.000999999999998</c:v>
                </c:pt>
                <c:pt idx="32205">
                  <c:v>54.000999999999998</c:v>
                </c:pt>
                <c:pt idx="32206">
                  <c:v>54.002000000000002</c:v>
                </c:pt>
                <c:pt idx="32207">
                  <c:v>54.002000000000002</c:v>
                </c:pt>
                <c:pt idx="32208">
                  <c:v>54.002000000000002</c:v>
                </c:pt>
                <c:pt idx="32209">
                  <c:v>54.003</c:v>
                </c:pt>
                <c:pt idx="32210">
                  <c:v>54.003</c:v>
                </c:pt>
                <c:pt idx="32211">
                  <c:v>54.003</c:v>
                </c:pt>
                <c:pt idx="32212">
                  <c:v>54.003</c:v>
                </c:pt>
                <c:pt idx="32213">
                  <c:v>54.003999999999998</c:v>
                </c:pt>
                <c:pt idx="32214">
                  <c:v>54.003999999999998</c:v>
                </c:pt>
                <c:pt idx="32215">
                  <c:v>54.003999999999998</c:v>
                </c:pt>
                <c:pt idx="32216">
                  <c:v>54.005000000000003</c:v>
                </c:pt>
                <c:pt idx="32217">
                  <c:v>54.005000000000003</c:v>
                </c:pt>
                <c:pt idx="32218">
                  <c:v>54.005000000000003</c:v>
                </c:pt>
                <c:pt idx="32219">
                  <c:v>54.005000000000003</c:v>
                </c:pt>
                <c:pt idx="32220">
                  <c:v>54.006</c:v>
                </c:pt>
                <c:pt idx="32221">
                  <c:v>54.006</c:v>
                </c:pt>
                <c:pt idx="32222">
                  <c:v>54.006</c:v>
                </c:pt>
                <c:pt idx="32223">
                  <c:v>54.006999999999998</c:v>
                </c:pt>
                <c:pt idx="32224">
                  <c:v>54.006999999999998</c:v>
                </c:pt>
                <c:pt idx="32225">
                  <c:v>54.006999999999998</c:v>
                </c:pt>
                <c:pt idx="32226">
                  <c:v>54.006999999999998</c:v>
                </c:pt>
                <c:pt idx="32227">
                  <c:v>54.008000000000003</c:v>
                </c:pt>
                <c:pt idx="32228">
                  <c:v>54.008000000000003</c:v>
                </c:pt>
                <c:pt idx="32229">
                  <c:v>54.008000000000003</c:v>
                </c:pt>
                <c:pt idx="32230">
                  <c:v>54.009</c:v>
                </c:pt>
                <c:pt idx="32231">
                  <c:v>54.009</c:v>
                </c:pt>
                <c:pt idx="32232">
                  <c:v>54.009</c:v>
                </c:pt>
                <c:pt idx="32233">
                  <c:v>54.009</c:v>
                </c:pt>
                <c:pt idx="32234">
                  <c:v>54.01</c:v>
                </c:pt>
                <c:pt idx="32235">
                  <c:v>54.01</c:v>
                </c:pt>
                <c:pt idx="32236">
                  <c:v>54.01</c:v>
                </c:pt>
                <c:pt idx="32237">
                  <c:v>54.011000000000003</c:v>
                </c:pt>
                <c:pt idx="32238">
                  <c:v>54.011000000000003</c:v>
                </c:pt>
                <c:pt idx="32239">
                  <c:v>54.011000000000003</c:v>
                </c:pt>
                <c:pt idx="32240">
                  <c:v>54.011000000000003</c:v>
                </c:pt>
                <c:pt idx="32241">
                  <c:v>54.012</c:v>
                </c:pt>
                <c:pt idx="32242">
                  <c:v>54.012</c:v>
                </c:pt>
                <c:pt idx="32243">
                  <c:v>54.012</c:v>
                </c:pt>
                <c:pt idx="32244">
                  <c:v>54.012</c:v>
                </c:pt>
                <c:pt idx="32245">
                  <c:v>54.012999999999998</c:v>
                </c:pt>
                <c:pt idx="32246">
                  <c:v>54.012999999999998</c:v>
                </c:pt>
                <c:pt idx="32247">
                  <c:v>54.012999999999998</c:v>
                </c:pt>
                <c:pt idx="32248">
                  <c:v>54.014000000000003</c:v>
                </c:pt>
                <c:pt idx="32249">
                  <c:v>54.014000000000003</c:v>
                </c:pt>
                <c:pt idx="32250">
                  <c:v>54.014000000000003</c:v>
                </c:pt>
                <c:pt idx="32251">
                  <c:v>54.014000000000003</c:v>
                </c:pt>
                <c:pt idx="32252">
                  <c:v>54.015000000000001</c:v>
                </c:pt>
                <c:pt idx="32253">
                  <c:v>54.015000000000001</c:v>
                </c:pt>
                <c:pt idx="32254">
                  <c:v>54.015000000000001</c:v>
                </c:pt>
                <c:pt idx="32255">
                  <c:v>54.015999999999998</c:v>
                </c:pt>
                <c:pt idx="32256">
                  <c:v>54.015999999999998</c:v>
                </c:pt>
                <c:pt idx="32257">
                  <c:v>54.015999999999998</c:v>
                </c:pt>
                <c:pt idx="32258">
                  <c:v>54.015999999999998</c:v>
                </c:pt>
                <c:pt idx="32259">
                  <c:v>54.017000000000003</c:v>
                </c:pt>
                <c:pt idx="32260">
                  <c:v>54.017000000000003</c:v>
                </c:pt>
                <c:pt idx="32261">
                  <c:v>54.017000000000003</c:v>
                </c:pt>
                <c:pt idx="32262">
                  <c:v>54.018000000000001</c:v>
                </c:pt>
                <c:pt idx="32263">
                  <c:v>54.018000000000001</c:v>
                </c:pt>
                <c:pt idx="32264">
                  <c:v>54.018000000000001</c:v>
                </c:pt>
                <c:pt idx="32265">
                  <c:v>54.018000000000001</c:v>
                </c:pt>
                <c:pt idx="32266">
                  <c:v>54.018999999999998</c:v>
                </c:pt>
                <c:pt idx="32267">
                  <c:v>54.018999999999998</c:v>
                </c:pt>
                <c:pt idx="32268">
                  <c:v>54.018999999999998</c:v>
                </c:pt>
                <c:pt idx="32269">
                  <c:v>54.018999999999998</c:v>
                </c:pt>
                <c:pt idx="32270">
                  <c:v>54.02</c:v>
                </c:pt>
                <c:pt idx="32271">
                  <c:v>54.02</c:v>
                </c:pt>
                <c:pt idx="32272">
                  <c:v>54.02</c:v>
                </c:pt>
                <c:pt idx="32273">
                  <c:v>54.021000000000001</c:v>
                </c:pt>
                <c:pt idx="32274">
                  <c:v>54.021000000000001</c:v>
                </c:pt>
                <c:pt idx="32275">
                  <c:v>54.021000000000001</c:v>
                </c:pt>
                <c:pt idx="32276">
                  <c:v>54.021000000000001</c:v>
                </c:pt>
                <c:pt idx="32277">
                  <c:v>54.021999999999998</c:v>
                </c:pt>
                <c:pt idx="32278">
                  <c:v>54.021999999999998</c:v>
                </c:pt>
                <c:pt idx="32279">
                  <c:v>54.021999999999998</c:v>
                </c:pt>
                <c:pt idx="32280">
                  <c:v>54.023000000000003</c:v>
                </c:pt>
                <c:pt idx="32281">
                  <c:v>54.023000000000003</c:v>
                </c:pt>
                <c:pt idx="32282">
                  <c:v>54.023000000000003</c:v>
                </c:pt>
                <c:pt idx="32283">
                  <c:v>54.023000000000003</c:v>
                </c:pt>
                <c:pt idx="32284">
                  <c:v>54.024000000000001</c:v>
                </c:pt>
                <c:pt idx="32285">
                  <c:v>54.024000000000001</c:v>
                </c:pt>
                <c:pt idx="32286">
                  <c:v>54.024000000000001</c:v>
                </c:pt>
                <c:pt idx="32287">
                  <c:v>54.024999999999999</c:v>
                </c:pt>
                <c:pt idx="32288">
                  <c:v>54.024999999999999</c:v>
                </c:pt>
                <c:pt idx="32289">
                  <c:v>54.024999999999999</c:v>
                </c:pt>
                <c:pt idx="32290">
                  <c:v>54.024999999999999</c:v>
                </c:pt>
                <c:pt idx="32291">
                  <c:v>54.026000000000003</c:v>
                </c:pt>
                <c:pt idx="32292">
                  <c:v>54.026000000000003</c:v>
                </c:pt>
                <c:pt idx="32293">
                  <c:v>54.026000000000003</c:v>
                </c:pt>
                <c:pt idx="32294">
                  <c:v>54.027000000000001</c:v>
                </c:pt>
                <c:pt idx="32295">
                  <c:v>54.027000000000001</c:v>
                </c:pt>
                <c:pt idx="32296">
                  <c:v>54.027000000000001</c:v>
                </c:pt>
                <c:pt idx="32297">
                  <c:v>54.027000000000001</c:v>
                </c:pt>
                <c:pt idx="32298">
                  <c:v>54.027999999999999</c:v>
                </c:pt>
                <c:pt idx="32299">
                  <c:v>54.027999999999999</c:v>
                </c:pt>
                <c:pt idx="32300">
                  <c:v>54.027999999999999</c:v>
                </c:pt>
                <c:pt idx="32301">
                  <c:v>54.027999999999999</c:v>
                </c:pt>
                <c:pt idx="32302">
                  <c:v>54.029000000000003</c:v>
                </c:pt>
                <c:pt idx="32303">
                  <c:v>54.029000000000003</c:v>
                </c:pt>
                <c:pt idx="32304">
                  <c:v>54.029000000000003</c:v>
                </c:pt>
                <c:pt idx="32305">
                  <c:v>54.03</c:v>
                </c:pt>
                <c:pt idx="32306">
                  <c:v>54.03</c:v>
                </c:pt>
                <c:pt idx="32307">
                  <c:v>54.03</c:v>
                </c:pt>
                <c:pt idx="32308">
                  <c:v>54.03</c:v>
                </c:pt>
                <c:pt idx="32309">
                  <c:v>54.030999999999999</c:v>
                </c:pt>
                <c:pt idx="32310">
                  <c:v>54.030999999999999</c:v>
                </c:pt>
                <c:pt idx="32311">
                  <c:v>54.030999999999999</c:v>
                </c:pt>
                <c:pt idx="32312">
                  <c:v>54.032000000000004</c:v>
                </c:pt>
                <c:pt idx="32313">
                  <c:v>54.032000000000004</c:v>
                </c:pt>
                <c:pt idx="32314">
                  <c:v>54.032000000000004</c:v>
                </c:pt>
                <c:pt idx="32315">
                  <c:v>54.032000000000004</c:v>
                </c:pt>
                <c:pt idx="32316">
                  <c:v>54.033000000000001</c:v>
                </c:pt>
                <c:pt idx="32317">
                  <c:v>54.033000000000001</c:v>
                </c:pt>
                <c:pt idx="32318">
                  <c:v>54.033000000000001</c:v>
                </c:pt>
                <c:pt idx="32319">
                  <c:v>54.033999999999999</c:v>
                </c:pt>
                <c:pt idx="32320">
                  <c:v>54.033999999999999</c:v>
                </c:pt>
                <c:pt idx="32321">
                  <c:v>54.033999999999999</c:v>
                </c:pt>
                <c:pt idx="32322">
                  <c:v>54.033999999999999</c:v>
                </c:pt>
                <c:pt idx="32323">
                  <c:v>54.035000000000004</c:v>
                </c:pt>
                <c:pt idx="32324">
                  <c:v>54.035000000000004</c:v>
                </c:pt>
                <c:pt idx="32325">
                  <c:v>54.035000000000004</c:v>
                </c:pt>
                <c:pt idx="32326">
                  <c:v>54.036000000000001</c:v>
                </c:pt>
                <c:pt idx="32327">
                  <c:v>54.036000000000001</c:v>
                </c:pt>
                <c:pt idx="32328">
                  <c:v>54.036000000000001</c:v>
                </c:pt>
                <c:pt idx="32329">
                  <c:v>54.036000000000001</c:v>
                </c:pt>
                <c:pt idx="32330">
                  <c:v>54.036999999999999</c:v>
                </c:pt>
                <c:pt idx="32331">
                  <c:v>54.036999999999999</c:v>
                </c:pt>
                <c:pt idx="32332">
                  <c:v>54.036999999999999</c:v>
                </c:pt>
                <c:pt idx="32333">
                  <c:v>54.036999999999999</c:v>
                </c:pt>
                <c:pt idx="32334">
                  <c:v>54.038000000000004</c:v>
                </c:pt>
                <c:pt idx="32335">
                  <c:v>54.038000000000004</c:v>
                </c:pt>
                <c:pt idx="32336">
                  <c:v>54.038000000000004</c:v>
                </c:pt>
                <c:pt idx="32337">
                  <c:v>54.039000000000001</c:v>
                </c:pt>
                <c:pt idx="32338">
                  <c:v>54.039000000000001</c:v>
                </c:pt>
                <c:pt idx="32339">
                  <c:v>54.039000000000001</c:v>
                </c:pt>
                <c:pt idx="32340">
                  <c:v>54.039000000000001</c:v>
                </c:pt>
                <c:pt idx="32341">
                  <c:v>54.04</c:v>
                </c:pt>
                <c:pt idx="32342">
                  <c:v>54.04</c:v>
                </c:pt>
                <c:pt idx="32343">
                  <c:v>54.04</c:v>
                </c:pt>
                <c:pt idx="32344">
                  <c:v>54.041000000000004</c:v>
                </c:pt>
                <c:pt idx="32345">
                  <c:v>54.041000000000004</c:v>
                </c:pt>
                <c:pt idx="32346">
                  <c:v>54.041000000000004</c:v>
                </c:pt>
                <c:pt idx="32347">
                  <c:v>54.041000000000004</c:v>
                </c:pt>
                <c:pt idx="32348">
                  <c:v>54.042000000000002</c:v>
                </c:pt>
                <c:pt idx="32349">
                  <c:v>54.042000000000002</c:v>
                </c:pt>
                <c:pt idx="32350">
                  <c:v>54.042000000000002</c:v>
                </c:pt>
                <c:pt idx="32351">
                  <c:v>54.042999999999999</c:v>
                </c:pt>
                <c:pt idx="32352">
                  <c:v>54.042999999999999</c:v>
                </c:pt>
                <c:pt idx="32353">
                  <c:v>54.042999999999999</c:v>
                </c:pt>
                <c:pt idx="32354">
                  <c:v>54.042999999999999</c:v>
                </c:pt>
                <c:pt idx="32355">
                  <c:v>54.044000000000004</c:v>
                </c:pt>
                <c:pt idx="32356">
                  <c:v>54.044000000000004</c:v>
                </c:pt>
                <c:pt idx="32357">
                  <c:v>54.044000000000004</c:v>
                </c:pt>
                <c:pt idx="32358">
                  <c:v>54.045000000000002</c:v>
                </c:pt>
                <c:pt idx="32359">
                  <c:v>54.045000000000002</c:v>
                </c:pt>
                <c:pt idx="32360">
                  <c:v>54.045000000000002</c:v>
                </c:pt>
                <c:pt idx="32361">
                  <c:v>54.045000000000002</c:v>
                </c:pt>
                <c:pt idx="32362">
                  <c:v>54.045999999999999</c:v>
                </c:pt>
                <c:pt idx="32363">
                  <c:v>54.045999999999999</c:v>
                </c:pt>
                <c:pt idx="32364">
                  <c:v>54.045999999999999</c:v>
                </c:pt>
                <c:pt idx="32365">
                  <c:v>54.045999999999999</c:v>
                </c:pt>
                <c:pt idx="32366">
                  <c:v>54.047000000000004</c:v>
                </c:pt>
                <c:pt idx="32367">
                  <c:v>54.047000000000004</c:v>
                </c:pt>
                <c:pt idx="32368">
                  <c:v>54.047000000000004</c:v>
                </c:pt>
                <c:pt idx="32369">
                  <c:v>54.048000000000002</c:v>
                </c:pt>
                <c:pt idx="32370">
                  <c:v>54.048000000000002</c:v>
                </c:pt>
                <c:pt idx="32371">
                  <c:v>54.048000000000002</c:v>
                </c:pt>
                <c:pt idx="32372">
                  <c:v>54.048000000000002</c:v>
                </c:pt>
                <c:pt idx="32373">
                  <c:v>54.048999999999999</c:v>
                </c:pt>
                <c:pt idx="32374">
                  <c:v>54.048999999999999</c:v>
                </c:pt>
                <c:pt idx="32375">
                  <c:v>54.048999999999999</c:v>
                </c:pt>
                <c:pt idx="32376">
                  <c:v>54.050000000000004</c:v>
                </c:pt>
                <c:pt idx="32377">
                  <c:v>54.050000000000004</c:v>
                </c:pt>
                <c:pt idx="32378">
                  <c:v>54.050000000000004</c:v>
                </c:pt>
                <c:pt idx="32379">
                  <c:v>54.050000000000004</c:v>
                </c:pt>
                <c:pt idx="32380">
                  <c:v>54.051000000000002</c:v>
                </c:pt>
                <c:pt idx="32381">
                  <c:v>54.051000000000002</c:v>
                </c:pt>
                <c:pt idx="32382">
                  <c:v>54.051000000000002</c:v>
                </c:pt>
                <c:pt idx="32383">
                  <c:v>54.052</c:v>
                </c:pt>
                <c:pt idx="32384">
                  <c:v>54.052</c:v>
                </c:pt>
                <c:pt idx="32385">
                  <c:v>54.052</c:v>
                </c:pt>
                <c:pt idx="32386">
                  <c:v>54.052</c:v>
                </c:pt>
                <c:pt idx="32387">
                  <c:v>54.053000000000004</c:v>
                </c:pt>
                <c:pt idx="32388">
                  <c:v>54.053000000000004</c:v>
                </c:pt>
                <c:pt idx="32389">
                  <c:v>54.053000000000004</c:v>
                </c:pt>
                <c:pt idx="32390">
                  <c:v>54.054000000000002</c:v>
                </c:pt>
                <c:pt idx="32391">
                  <c:v>54.054000000000002</c:v>
                </c:pt>
                <c:pt idx="32392">
                  <c:v>54.054000000000002</c:v>
                </c:pt>
                <c:pt idx="32393">
                  <c:v>54.054000000000002</c:v>
                </c:pt>
                <c:pt idx="32394">
                  <c:v>54.055</c:v>
                </c:pt>
                <c:pt idx="32395">
                  <c:v>54.055</c:v>
                </c:pt>
                <c:pt idx="32396">
                  <c:v>54.055</c:v>
                </c:pt>
                <c:pt idx="32397">
                  <c:v>54.055</c:v>
                </c:pt>
                <c:pt idx="32398">
                  <c:v>54.056000000000004</c:v>
                </c:pt>
                <c:pt idx="32399">
                  <c:v>54.056000000000004</c:v>
                </c:pt>
                <c:pt idx="32400">
                  <c:v>54.056000000000004</c:v>
                </c:pt>
                <c:pt idx="32401">
                  <c:v>54.057000000000002</c:v>
                </c:pt>
                <c:pt idx="32402">
                  <c:v>54.057000000000002</c:v>
                </c:pt>
                <c:pt idx="32403">
                  <c:v>54.057000000000002</c:v>
                </c:pt>
                <c:pt idx="32404">
                  <c:v>54.057000000000002</c:v>
                </c:pt>
                <c:pt idx="32405">
                  <c:v>54.058</c:v>
                </c:pt>
                <c:pt idx="32406">
                  <c:v>54.058</c:v>
                </c:pt>
                <c:pt idx="32407">
                  <c:v>54.058</c:v>
                </c:pt>
                <c:pt idx="32408">
                  <c:v>54.059000000000005</c:v>
                </c:pt>
                <c:pt idx="32409">
                  <c:v>54.059000000000005</c:v>
                </c:pt>
                <c:pt idx="32410">
                  <c:v>54.059000000000005</c:v>
                </c:pt>
                <c:pt idx="32411">
                  <c:v>54.059000000000005</c:v>
                </c:pt>
                <c:pt idx="32412">
                  <c:v>54.06</c:v>
                </c:pt>
                <c:pt idx="32413">
                  <c:v>54.06</c:v>
                </c:pt>
                <c:pt idx="32414">
                  <c:v>54.06</c:v>
                </c:pt>
                <c:pt idx="32415">
                  <c:v>54.061</c:v>
                </c:pt>
                <c:pt idx="32416">
                  <c:v>54.061</c:v>
                </c:pt>
                <c:pt idx="32417">
                  <c:v>54.061</c:v>
                </c:pt>
                <c:pt idx="32418">
                  <c:v>54.061</c:v>
                </c:pt>
                <c:pt idx="32419">
                  <c:v>54.061999999999998</c:v>
                </c:pt>
                <c:pt idx="32420">
                  <c:v>54.061999999999998</c:v>
                </c:pt>
                <c:pt idx="32421">
                  <c:v>54.061999999999998</c:v>
                </c:pt>
                <c:pt idx="32422">
                  <c:v>54.061999999999998</c:v>
                </c:pt>
                <c:pt idx="32423">
                  <c:v>54.063000000000002</c:v>
                </c:pt>
                <c:pt idx="32424">
                  <c:v>54.063000000000002</c:v>
                </c:pt>
                <c:pt idx="32425">
                  <c:v>54.063000000000002</c:v>
                </c:pt>
                <c:pt idx="32426">
                  <c:v>54.064</c:v>
                </c:pt>
                <c:pt idx="32427">
                  <c:v>54.064</c:v>
                </c:pt>
                <c:pt idx="32428">
                  <c:v>54.064</c:v>
                </c:pt>
                <c:pt idx="32429">
                  <c:v>54.064</c:v>
                </c:pt>
                <c:pt idx="32430">
                  <c:v>54.064999999999998</c:v>
                </c:pt>
                <c:pt idx="32431">
                  <c:v>54.064999999999998</c:v>
                </c:pt>
                <c:pt idx="32432">
                  <c:v>54.064999999999998</c:v>
                </c:pt>
                <c:pt idx="32433">
                  <c:v>54.066000000000003</c:v>
                </c:pt>
                <c:pt idx="32434">
                  <c:v>54.066000000000003</c:v>
                </c:pt>
                <c:pt idx="32435">
                  <c:v>54.066000000000003</c:v>
                </c:pt>
                <c:pt idx="32436">
                  <c:v>54.066000000000003</c:v>
                </c:pt>
                <c:pt idx="32437">
                  <c:v>54.067</c:v>
                </c:pt>
                <c:pt idx="32438">
                  <c:v>54.067</c:v>
                </c:pt>
                <c:pt idx="32439">
                  <c:v>54.067</c:v>
                </c:pt>
                <c:pt idx="32440">
                  <c:v>54.067999999999998</c:v>
                </c:pt>
                <c:pt idx="32441">
                  <c:v>54.067999999999998</c:v>
                </c:pt>
                <c:pt idx="32442">
                  <c:v>54.067999999999998</c:v>
                </c:pt>
                <c:pt idx="32443">
                  <c:v>54.067999999999998</c:v>
                </c:pt>
                <c:pt idx="32444">
                  <c:v>54.069000000000003</c:v>
                </c:pt>
                <c:pt idx="32445">
                  <c:v>54.069000000000003</c:v>
                </c:pt>
                <c:pt idx="32446">
                  <c:v>54.069000000000003</c:v>
                </c:pt>
                <c:pt idx="32447">
                  <c:v>54.07</c:v>
                </c:pt>
                <c:pt idx="32448">
                  <c:v>54.07</c:v>
                </c:pt>
                <c:pt idx="32449">
                  <c:v>54.07</c:v>
                </c:pt>
                <c:pt idx="32450">
                  <c:v>54.07</c:v>
                </c:pt>
                <c:pt idx="32451">
                  <c:v>54.070999999999998</c:v>
                </c:pt>
                <c:pt idx="32452">
                  <c:v>54.070999999999998</c:v>
                </c:pt>
                <c:pt idx="32453">
                  <c:v>54.070999999999998</c:v>
                </c:pt>
                <c:pt idx="32454">
                  <c:v>54.070999999999998</c:v>
                </c:pt>
                <c:pt idx="32455">
                  <c:v>54.072000000000003</c:v>
                </c:pt>
                <c:pt idx="32456">
                  <c:v>54.072000000000003</c:v>
                </c:pt>
                <c:pt idx="32457">
                  <c:v>54.072000000000003</c:v>
                </c:pt>
                <c:pt idx="32458">
                  <c:v>54.073</c:v>
                </c:pt>
                <c:pt idx="32459">
                  <c:v>54.073</c:v>
                </c:pt>
                <c:pt idx="32460">
                  <c:v>54.073</c:v>
                </c:pt>
                <c:pt idx="32461">
                  <c:v>54.073</c:v>
                </c:pt>
                <c:pt idx="32462">
                  <c:v>54.073999999999998</c:v>
                </c:pt>
                <c:pt idx="32463">
                  <c:v>54.073999999999998</c:v>
                </c:pt>
                <c:pt idx="32464">
                  <c:v>54.073999999999998</c:v>
                </c:pt>
                <c:pt idx="32465">
                  <c:v>54.075000000000003</c:v>
                </c:pt>
                <c:pt idx="32466">
                  <c:v>54.075000000000003</c:v>
                </c:pt>
                <c:pt idx="32467">
                  <c:v>54.075000000000003</c:v>
                </c:pt>
                <c:pt idx="32468">
                  <c:v>54.075000000000003</c:v>
                </c:pt>
                <c:pt idx="32469">
                  <c:v>54.076000000000001</c:v>
                </c:pt>
                <c:pt idx="32470">
                  <c:v>54.076000000000001</c:v>
                </c:pt>
                <c:pt idx="32471">
                  <c:v>54.076000000000001</c:v>
                </c:pt>
                <c:pt idx="32472">
                  <c:v>54.076999999999998</c:v>
                </c:pt>
                <c:pt idx="32473">
                  <c:v>54.076999999999998</c:v>
                </c:pt>
                <c:pt idx="32474">
                  <c:v>54.076999999999998</c:v>
                </c:pt>
                <c:pt idx="32475">
                  <c:v>54.076999999999998</c:v>
                </c:pt>
                <c:pt idx="32476">
                  <c:v>54.078000000000003</c:v>
                </c:pt>
                <c:pt idx="32477">
                  <c:v>54.078000000000003</c:v>
                </c:pt>
                <c:pt idx="32478">
                  <c:v>54.078000000000003</c:v>
                </c:pt>
                <c:pt idx="32479">
                  <c:v>54.079000000000001</c:v>
                </c:pt>
                <c:pt idx="32480">
                  <c:v>54.079000000000001</c:v>
                </c:pt>
                <c:pt idx="32481">
                  <c:v>54.079000000000001</c:v>
                </c:pt>
                <c:pt idx="32482">
                  <c:v>54.079000000000001</c:v>
                </c:pt>
                <c:pt idx="32483">
                  <c:v>54.08</c:v>
                </c:pt>
                <c:pt idx="32484">
                  <c:v>54.08</c:v>
                </c:pt>
                <c:pt idx="32485">
                  <c:v>54.08</c:v>
                </c:pt>
                <c:pt idx="32486">
                  <c:v>54.081000000000003</c:v>
                </c:pt>
                <c:pt idx="32487">
                  <c:v>54.081000000000003</c:v>
                </c:pt>
                <c:pt idx="32488">
                  <c:v>54.081000000000003</c:v>
                </c:pt>
                <c:pt idx="32489">
                  <c:v>54.081000000000003</c:v>
                </c:pt>
                <c:pt idx="32490">
                  <c:v>54.082000000000001</c:v>
                </c:pt>
                <c:pt idx="32491">
                  <c:v>54.082000000000001</c:v>
                </c:pt>
                <c:pt idx="32492">
                  <c:v>54.082000000000001</c:v>
                </c:pt>
                <c:pt idx="32493">
                  <c:v>54.082000000000001</c:v>
                </c:pt>
                <c:pt idx="32494">
                  <c:v>54.082999999999998</c:v>
                </c:pt>
                <c:pt idx="32495">
                  <c:v>54.082999999999998</c:v>
                </c:pt>
                <c:pt idx="32496">
                  <c:v>54.082999999999998</c:v>
                </c:pt>
                <c:pt idx="32497">
                  <c:v>54.084000000000003</c:v>
                </c:pt>
                <c:pt idx="32498">
                  <c:v>54.084000000000003</c:v>
                </c:pt>
                <c:pt idx="32499">
                  <c:v>54.084000000000003</c:v>
                </c:pt>
                <c:pt idx="32500">
                  <c:v>54.084000000000003</c:v>
                </c:pt>
                <c:pt idx="32501">
                  <c:v>54.085000000000001</c:v>
                </c:pt>
                <c:pt idx="32502">
                  <c:v>54.085000000000001</c:v>
                </c:pt>
                <c:pt idx="32503">
                  <c:v>54.085000000000001</c:v>
                </c:pt>
                <c:pt idx="32504">
                  <c:v>54.085999999999999</c:v>
                </c:pt>
                <c:pt idx="32505">
                  <c:v>54.085999999999999</c:v>
                </c:pt>
                <c:pt idx="32506">
                  <c:v>54.085999999999999</c:v>
                </c:pt>
                <c:pt idx="32507">
                  <c:v>54.085999999999999</c:v>
                </c:pt>
                <c:pt idx="32508">
                  <c:v>54.087000000000003</c:v>
                </c:pt>
                <c:pt idx="32509">
                  <c:v>54.087000000000003</c:v>
                </c:pt>
                <c:pt idx="32510">
                  <c:v>54.087000000000003</c:v>
                </c:pt>
                <c:pt idx="32511">
                  <c:v>54.088000000000001</c:v>
                </c:pt>
                <c:pt idx="32512">
                  <c:v>54.088000000000001</c:v>
                </c:pt>
                <c:pt idx="32513">
                  <c:v>54.088000000000001</c:v>
                </c:pt>
                <c:pt idx="32514">
                  <c:v>54.088000000000001</c:v>
                </c:pt>
                <c:pt idx="32515">
                  <c:v>54.088999999999999</c:v>
                </c:pt>
                <c:pt idx="32516">
                  <c:v>54.088999999999999</c:v>
                </c:pt>
                <c:pt idx="32517">
                  <c:v>54.088999999999999</c:v>
                </c:pt>
                <c:pt idx="32518">
                  <c:v>54.09</c:v>
                </c:pt>
                <c:pt idx="32519">
                  <c:v>54.09</c:v>
                </c:pt>
                <c:pt idx="32520">
                  <c:v>54.09</c:v>
                </c:pt>
                <c:pt idx="32521">
                  <c:v>54.09</c:v>
                </c:pt>
                <c:pt idx="32522">
                  <c:v>54.091000000000001</c:v>
                </c:pt>
                <c:pt idx="32523">
                  <c:v>54.091000000000001</c:v>
                </c:pt>
                <c:pt idx="32524">
                  <c:v>54.091000000000001</c:v>
                </c:pt>
                <c:pt idx="32525">
                  <c:v>54.091000000000001</c:v>
                </c:pt>
                <c:pt idx="32526">
                  <c:v>54.091999999999999</c:v>
                </c:pt>
                <c:pt idx="32527">
                  <c:v>54.091999999999999</c:v>
                </c:pt>
                <c:pt idx="32528">
                  <c:v>54.091999999999999</c:v>
                </c:pt>
                <c:pt idx="32529">
                  <c:v>54.093000000000004</c:v>
                </c:pt>
                <c:pt idx="32530">
                  <c:v>54.093000000000004</c:v>
                </c:pt>
                <c:pt idx="32531">
                  <c:v>54.093000000000004</c:v>
                </c:pt>
                <c:pt idx="32532">
                  <c:v>54.093000000000004</c:v>
                </c:pt>
                <c:pt idx="32533">
                  <c:v>54.094000000000001</c:v>
                </c:pt>
                <c:pt idx="32534">
                  <c:v>54.094000000000001</c:v>
                </c:pt>
                <c:pt idx="32535">
                  <c:v>54.094000000000001</c:v>
                </c:pt>
                <c:pt idx="32536">
                  <c:v>54.094999999999999</c:v>
                </c:pt>
                <c:pt idx="32537">
                  <c:v>54.094999999999999</c:v>
                </c:pt>
                <c:pt idx="32538">
                  <c:v>54.094999999999999</c:v>
                </c:pt>
                <c:pt idx="32539">
                  <c:v>54.094999999999999</c:v>
                </c:pt>
                <c:pt idx="32540">
                  <c:v>54.096000000000004</c:v>
                </c:pt>
                <c:pt idx="32541">
                  <c:v>54.096000000000004</c:v>
                </c:pt>
                <c:pt idx="32542">
                  <c:v>54.096000000000004</c:v>
                </c:pt>
                <c:pt idx="32543">
                  <c:v>54.097000000000001</c:v>
                </c:pt>
                <c:pt idx="32544">
                  <c:v>54.097000000000001</c:v>
                </c:pt>
                <c:pt idx="32545">
                  <c:v>54.097000000000001</c:v>
                </c:pt>
                <c:pt idx="32546">
                  <c:v>54.097000000000001</c:v>
                </c:pt>
                <c:pt idx="32547">
                  <c:v>54.097999999999999</c:v>
                </c:pt>
                <c:pt idx="32548">
                  <c:v>54.097999999999999</c:v>
                </c:pt>
                <c:pt idx="32549">
                  <c:v>54.097999999999999</c:v>
                </c:pt>
                <c:pt idx="32550">
                  <c:v>54.099000000000004</c:v>
                </c:pt>
                <c:pt idx="32551">
                  <c:v>54.099000000000004</c:v>
                </c:pt>
                <c:pt idx="32552">
                  <c:v>54.099000000000004</c:v>
                </c:pt>
                <c:pt idx="32553">
                  <c:v>54.099000000000004</c:v>
                </c:pt>
                <c:pt idx="32554">
                  <c:v>54.1</c:v>
                </c:pt>
                <c:pt idx="32555">
                  <c:v>54.1</c:v>
                </c:pt>
                <c:pt idx="32556">
                  <c:v>54.1</c:v>
                </c:pt>
                <c:pt idx="32557">
                  <c:v>54.1</c:v>
                </c:pt>
                <c:pt idx="32558">
                  <c:v>54.100999999999999</c:v>
                </c:pt>
                <c:pt idx="32559">
                  <c:v>54.100999999999999</c:v>
                </c:pt>
                <c:pt idx="32560">
                  <c:v>54.100999999999999</c:v>
                </c:pt>
                <c:pt idx="32561">
                  <c:v>54.102000000000004</c:v>
                </c:pt>
                <c:pt idx="32562">
                  <c:v>54.102000000000004</c:v>
                </c:pt>
                <c:pt idx="32563">
                  <c:v>54.102000000000004</c:v>
                </c:pt>
                <c:pt idx="32564">
                  <c:v>54.102000000000004</c:v>
                </c:pt>
                <c:pt idx="32565">
                  <c:v>54.103000000000002</c:v>
                </c:pt>
                <c:pt idx="32566">
                  <c:v>54.103000000000002</c:v>
                </c:pt>
                <c:pt idx="32567">
                  <c:v>54.103000000000002</c:v>
                </c:pt>
                <c:pt idx="32568">
                  <c:v>54.103999999999999</c:v>
                </c:pt>
                <c:pt idx="32569">
                  <c:v>54.103999999999999</c:v>
                </c:pt>
                <c:pt idx="32570">
                  <c:v>54.103999999999999</c:v>
                </c:pt>
                <c:pt idx="32571">
                  <c:v>54.103999999999999</c:v>
                </c:pt>
                <c:pt idx="32572">
                  <c:v>54.105000000000004</c:v>
                </c:pt>
                <c:pt idx="32573">
                  <c:v>54.105000000000004</c:v>
                </c:pt>
                <c:pt idx="32574">
                  <c:v>54.105000000000004</c:v>
                </c:pt>
                <c:pt idx="32575">
                  <c:v>54.106000000000002</c:v>
                </c:pt>
                <c:pt idx="32576">
                  <c:v>54.106000000000002</c:v>
                </c:pt>
                <c:pt idx="32577">
                  <c:v>54.106000000000002</c:v>
                </c:pt>
                <c:pt idx="32578">
                  <c:v>54.106000000000002</c:v>
                </c:pt>
                <c:pt idx="32579">
                  <c:v>54.106999999999999</c:v>
                </c:pt>
                <c:pt idx="32580">
                  <c:v>54.106999999999999</c:v>
                </c:pt>
                <c:pt idx="32581">
                  <c:v>54.106999999999999</c:v>
                </c:pt>
                <c:pt idx="32582">
                  <c:v>54.108000000000004</c:v>
                </c:pt>
                <c:pt idx="32583">
                  <c:v>54.108000000000004</c:v>
                </c:pt>
                <c:pt idx="32584">
                  <c:v>54.108000000000004</c:v>
                </c:pt>
                <c:pt idx="32585">
                  <c:v>54.108000000000004</c:v>
                </c:pt>
                <c:pt idx="32586">
                  <c:v>54.109000000000002</c:v>
                </c:pt>
                <c:pt idx="32587">
                  <c:v>54.109000000000002</c:v>
                </c:pt>
                <c:pt idx="32588">
                  <c:v>54.109000000000002</c:v>
                </c:pt>
                <c:pt idx="32589">
                  <c:v>54.109000000000002</c:v>
                </c:pt>
                <c:pt idx="32590">
                  <c:v>54.11</c:v>
                </c:pt>
                <c:pt idx="32591">
                  <c:v>54.11</c:v>
                </c:pt>
                <c:pt idx="32592">
                  <c:v>54.11</c:v>
                </c:pt>
                <c:pt idx="32593">
                  <c:v>54.111000000000004</c:v>
                </c:pt>
                <c:pt idx="32594">
                  <c:v>54.111000000000004</c:v>
                </c:pt>
                <c:pt idx="32595">
                  <c:v>54.111000000000004</c:v>
                </c:pt>
                <c:pt idx="32596">
                  <c:v>54.111000000000004</c:v>
                </c:pt>
                <c:pt idx="32597">
                  <c:v>54.112000000000002</c:v>
                </c:pt>
                <c:pt idx="32598">
                  <c:v>54.112000000000002</c:v>
                </c:pt>
                <c:pt idx="32599">
                  <c:v>54.112000000000002</c:v>
                </c:pt>
                <c:pt idx="32600">
                  <c:v>54.113</c:v>
                </c:pt>
                <c:pt idx="32601">
                  <c:v>54.113</c:v>
                </c:pt>
                <c:pt idx="32602">
                  <c:v>54.113</c:v>
                </c:pt>
                <c:pt idx="32603">
                  <c:v>54.113</c:v>
                </c:pt>
                <c:pt idx="32604">
                  <c:v>54.114000000000004</c:v>
                </c:pt>
                <c:pt idx="32605">
                  <c:v>54.114000000000004</c:v>
                </c:pt>
                <c:pt idx="32606">
                  <c:v>54.114000000000004</c:v>
                </c:pt>
                <c:pt idx="32607">
                  <c:v>54.115000000000002</c:v>
                </c:pt>
                <c:pt idx="32608">
                  <c:v>54.115000000000002</c:v>
                </c:pt>
                <c:pt idx="32609">
                  <c:v>54.115000000000002</c:v>
                </c:pt>
                <c:pt idx="32610">
                  <c:v>54.115000000000002</c:v>
                </c:pt>
                <c:pt idx="32611">
                  <c:v>54.116</c:v>
                </c:pt>
                <c:pt idx="32612">
                  <c:v>54.116</c:v>
                </c:pt>
                <c:pt idx="32613">
                  <c:v>54.116</c:v>
                </c:pt>
                <c:pt idx="32614">
                  <c:v>54.117000000000004</c:v>
                </c:pt>
                <c:pt idx="32615">
                  <c:v>54.117000000000004</c:v>
                </c:pt>
                <c:pt idx="32616">
                  <c:v>54.117000000000004</c:v>
                </c:pt>
                <c:pt idx="32617">
                  <c:v>54.117000000000004</c:v>
                </c:pt>
                <c:pt idx="32618">
                  <c:v>54.118000000000002</c:v>
                </c:pt>
                <c:pt idx="32619">
                  <c:v>54.118000000000002</c:v>
                </c:pt>
                <c:pt idx="32620">
                  <c:v>54.118000000000002</c:v>
                </c:pt>
                <c:pt idx="32621">
                  <c:v>54.119</c:v>
                </c:pt>
                <c:pt idx="32622">
                  <c:v>54.119</c:v>
                </c:pt>
                <c:pt idx="32623">
                  <c:v>54.119</c:v>
                </c:pt>
                <c:pt idx="32624">
                  <c:v>54.119</c:v>
                </c:pt>
                <c:pt idx="32625">
                  <c:v>54.120000000000005</c:v>
                </c:pt>
                <c:pt idx="32626">
                  <c:v>54.120000000000005</c:v>
                </c:pt>
                <c:pt idx="32627">
                  <c:v>54.120000000000005</c:v>
                </c:pt>
                <c:pt idx="32628">
                  <c:v>54.120000000000005</c:v>
                </c:pt>
                <c:pt idx="32629">
                  <c:v>54.121000000000002</c:v>
                </c:pt>
                <c:pt idx="32630">
                  <c:v>54.121000000000002</c:v>
                </c:pt>
                <c:pt idx="32631">
                  <c:v>54.121000000000002</c:v>
                </c:pt>
                <c:pt idx="32632">
                  <c:v>54.122</c:v>
                </c:pt>
                <c:pt idx="32633">
                  <c:v>54.122</c:v>
                </c:pt>
                <c:pt idx="32634">
                  <c:v>54.122</c:v>
                </c:pt>
                <c:pt idx="32635">
                  <c:v>54.122</c:v>
                </c:pt>
                <c:pt idx="32636">
                  <c:v>54.123000000000005</c:v>
                </c:pt>
                <c:pt idx="32637">
                  <c:v>54.123000000000005</c:v>
                </c:pt>
                <c:pt idx="32638">
                  <c:v>54.123000000000005</c:v>
                </c:pt>
                <c:pt idx="32639">
                  <c:v>54.124000000000002</c:v>
                </c:pt>
                <c:pt idx="32640">
                  <c:v>54.124000000000002</c:v>
                </c:pt>
                <c:pt idx="32641">
                  <c:v>54.124000000000002</c:v>
                </c:pt>
                <c:pt idx="32642">
                  <c:v>54.124000000000002</c:v>
                </c:pt>
                <c:pt idx="32643">
                  <c:v>54.125</c:v>
                </c:pt>
                <c:pt idx="32644">
                  <c:v>54.125</c:v>
                </c:pt>
                <c:pt idx="32645">
                  <c:v>54.125</c:v>
                </c:pt>
                <c:pt idx="32646">
                  <c:v>54.125999999999998</c:v>
                </c:pt>
                <c:pt idx="32647">
                  <c:v>54.125999999999998</c:v>
                </c:pt>
                <c:pt idx="32648">
                  <c:v>54.125999999999998</c:v>
                </c:pt>
                <c:pt idx="32649">
                  <c:v>54.125999999999998</c:v>
                </c:pt>
                <c:pt idx="32650">
                  <c:v>54.127000000000002</c:v>
                </c:pt>
                <c:pt idx="32651">
                  <c:v>54.127000000000002</c:v>
                </c:pt>
                <c:pt idx="32652">
                  <c:v>54.127000000000002</c:v>
                </c:pt>
                <c:pt idx="32653">
                  <c:v>54.128</c:v>
                </c:pt>
                <c:pt idx="32654">
                  <c:v>54.128</c:v>
                </c:pt>
                <c:pt idx="32655">
                  <c:v>54.128</c:v>
                </c:pt>
                <c:pt idx="32656">
                  <c:v>54.128</c:v>
                </c:pt>
                <c:pt idx="32657">
                  <c:v>54.128999999999998</c:v>
                </c:pt>
                <c:pt idx="32658">
                  <c:v>54.128999999999998</c:v>
                </c:pt>
                <c:pt idx="32659">
                  <c:v>54.128999999999998</c:v>
                </c:pt>
                <c:pt idx="32660">
                  <c:v>54.13</c:v>
                </c:pt>
                <c:pt idx="32661">
                  <c:v>54.13</c:v>
                </c:pt>
                <c:pt idx="32662">
                  <c:v>54.13</c:v>
                </c:pt>
                <c:pt idx="32663">
                  <c:v>54.13</c:v>
                </c:pt>
                <c:pt idx="32664">
                  <c:v>54.131</c:v>
                </c:pt>
                <c:pt idx="32665">
                  <c:v>54.131</c:v>
                </c:pt>
                <c:pt idx="32666">
                  <c:v>54.131</c:v>
                </c:pt>
                <c:pt idx="32667">
                  <c:v>54.131</c:v>
                </c:pt>
                <c:pt idx="32668">
                  <c:v>54.131999999999998</c:v>
                </c:pt>
                <c:pt idx="32669">
                  <c:v>54.131999999999998</c:v>
                </c:pt>
                <c:pt idx="32670">
                  <c:v>54.131999999999998</c:v>
                </c:pt>
                <c:pt idx="32671">
                  <c:v>54.133000000000003</c:v>
                </c:pt>
                <c:pt idx="32672">
                  <c:v>54.133000000000003</c:v>
                </c:pt>
                <c:pt idx="32673">
                  <c:v>54.133000000000003</c:v>
                </c:pt>
                <c:pt idx="32674">
                  <c:v>54.133000000000003</c:v>
                </c:pt>
                <c:pt idx="32675">
                  <c:v>54.134</c:v>
                </c:pt>
                <c:pt idx="32676">
                  <c:v>54.134</c:v>
                </c:pt>
                <c:pt idx="32677">
                  <c:v>54.134</c:v>
                </c:pt>
                <c:pt idx="32678">
                  <c:v>54.134999999999998</c:v>
                </c:pt>
                <c:pt idx="32679">
                  <c:v>54.134999999999998</c:v>
                </c:pt>
                <c:pt idx="32680">
                  <c:v>54.134999999999998</c:v>
                </c:pt>
                <c:pt idx="32681">
                  <c:v>54.134999999999998</c:v>
                </c:pt>
                <c:pt idx="32682">
                  <c:v>54.136000000000003</c:v>
                </c:pt>
                <c:pt idx="32683">
                  <c:v>54.136000000000003</c:v>
                </c:pt>
                <c:pt idx="32684">
                  <c:v>54.136000000000003</c:v>
                </c:pt>
                <c:pt idx="32685">
                  <c:v>54.137</c:v>
                </c:pt>
                <c:pt idx="32686">
                  <c:v>54.137</c:v>
                </c:pt>
                <c:pt idx="32687">
                  <c:v>54.137</c:v>
                </c:pt>
                <c:pt idx="32688">
                  <c:v>54.137</c:v>
                </c:pt>
                <c:pt idx="32689">
                  <c:v>54.137999999999998</c:v>
                </c:pt>
                <c:pt idx="32690">
                  <c:v>54.137999999999998</c:v>
                </c:pt>
                <c:pt idx="32691">
                  <c:v>54.137999999999998</c:v>
                </c:pt>
                <c:pt idx="32692">
                  <c:v>54.139000000000003</c:v>
                </c:pt>
                <c:pt idx="32693">
                  <c:v>54.139000000000003</c:v>
                </c:pt>
                <c:pt idx="32694">
                  <c:v>54.139000000000003</c:v>
                </c:pt>
                <c:pt idx="32695">
                  <c:v>54.143000000000001</c:v>
                </c:pt>
                <c:pt idx="32696">
                  <c:v>54.146000000000001</c:v>
                </c:pt>
                <c:pt idx="32697">
                  <c:v>54.149000000000001</c:v>
                </c:pt>
                <c:pt idx="32698">
                  <c:v>54.152000000000001</c:v>
                </c:pt>
                <c:pt idx="32699">
                  <c:v>54.155000000000001</c:v>
                </c:pt>
                <c:pt idx="32700">
                  <c:v>54.158000000000001</c:v>
                </c:pt>
                <c:pt idx="32701">
                  <c:v>54.161999999999999</c:v>
                </c:pt>
                <c:pt idx="32702">
                  <c:v>54.164999999999999</c:v>
                </c:pt>
                <c:pt idx="32703">
                  <c:v>54.167999999999999</c:v>
                </c:pt>
                <c:pt idx="32704">
                  <c:v>54.170999999999999</c:v>
                </c:pt>
                <c:pt idx="32705">
                  <c:v>54.173999999999999</c:v>
                </c:pt>
                <c:pt idx="32706">
                  <c:v>54.178000000000004</c:v>
                </c:pt>
                <c:pt idx="32707">
                  <c:v>54.181000000000004</c:v>
                </c:pt>
                <c:pt idx="32708">
                  <c:v>54.184000000000005</c:v>
                </c:pt>
                <c:pt idx="32709">
                  <c:v>54.186999999999998</c:v>
                </c:pt>
                <c:pt idx="32710">
                  <c:v>54.191000000000003</c:v>
                </c:pt>
                <c:pt idx="32711">
                  <c:v>54.194000000000003</c:v>
                </c:pt>
                <c:pt idx="32712">
                  <c:v>54.197000000000003</c:v>
                </c:pt>
                <c:pt idx="32713">
                  <c:v>54.201000000000001</c:v>
                </c:pt>
                <c:pt idx="32714">
                  <c:v>54.204000000000001</c:v>
                </c:pt>
                <c:pt idx="32715">
                  <c:v>54.207000000000001</c:v>
                </c:pt>
                <c:pt idx="32716">
                  <c:v>54.210999999999999</c:v>
                </c:pt>
                <c:pt idx="32717">
                  <c:v>54.213999999999999</c:v>
                </c:pt>
                <c:pt idx="32718">
                  <c:v>54.216999999999999</c:v>
                </c:pt>
                <c:pt idx="32719">
                  <c:v>54.221000000000004</c:v>
                </c:pt>
                <c:pt idx="32720">
                  <c:v>54.224000000000004</c:v>
                </c:pt>
                <c:pt idx="32721">
                  <c:v>54.228000000000002</c:v>
                </c:pt>
                <c:pt idx="32722">
                  <c:v>54.231000000000002</c:v>
                </c:pt>
                <c:pt idx="32723">
                  <c:v>54.234999999999999</c:v>
                </c:pt>
                <c:pt idx="32724">
                  <c:v>54.238</c:v>
                </c:pt>
                <c:pt idx="32725">
                  <c:v>54.241</c:v>
                </c:pt>
                <c:pt idx="32726">
                  <c:v>54.245000000000005</c:v>
                </c:pt>
                <c:pt idx="32727">
                  <c:v>54.248000000000005</c:v>
                </c:pt>
                <c:pt idx="32728">
                  <c:v>54.252000000000002</c:v>
                </c:pt>
                <c:pt idx="32729">
                  <c:v>54.255000000000003</c:v>
                </c:pt>
                <c:pt idx="32730">
                  <c:v>54.259</c:v>
                </c:pt>
                <c:pt idx="32731">
                  <c:v>54.262999999999998</c:v>
                </c:pt>
                <c:pt idx="32732">
                  <c:v>54.265999999999998</c:v>
                </c:pt>
                <c:pt idx="32733">
                  <c:v>54.27</c:v>
                </c:pt>
                <c:pt idx="32734">
                  <c:v>54.273000000000003</c:v>
                </c:pt>
                <c:pt idx="32735">
                  <c:v>54.277000000000001</c:v>
                </c:pt>
                <c:pt idx="32736">
                  <c:v>54.28</c:v>
                </c:pt>
                <c:pt idx="32737">
                  <c:v>54.283999999999999</c:v>
                </c:pt>
                <c:pt idx="32738">
                  <c:v>54.288000000000004</c:v>
                </c:pt>
                <c:pt idx="32739">
                  <c:v>54.291000000000004</c:v>
                </c:pt>
                <c:pt idx="32740">
                  <c:v>54.295000000000002</c:v>
                </c:pt>
                <c:pt idx="32741">
                  <c:v>54.298000000000002</c:v>
                </c:pt>
                <c:pt idx="32742">
                  <c:v>54.302</c:v>
                </c:pt>
                <c:pt idx="32743">
                  <c:v>54.306000000000004</c:v>
                </c:pt>
                <c:pt idx="32744">
                  <c:v>54.31</c:v>
                </c:pt>
                <c:pt idx="32745">
                  <c:v>54.314</c:v>
                </c:pt>
                <c:pt idx="32746">
                  <c:v>54.317999999999998</c:v>
                </c:pt>
                <c:pt idx="32747">
                  <c:v>54.322000000000003</c:v>
                </c:pt>
                <c:pt idx="32748">
                  <c:v>54.326000000000001</c:v>
                </c:pt>
                <c:pt idx="32749">
                  <c:v>54.33</c:v>
                </c:pt>
                <c:pt idx="32750">
                  <c:v>54.332999999999998</c:v>
                </c:pt>
                <c:pt idx="32751">
                  <c:v>54.337000000000003</c:v>
                </c:pt>
                <c:pt idx="32752">
                  <c:v>54.341000000000001</c:v>
                </c:pt>
                <c:pt idx="32753">
                  <c:v>54.344999999999999</c:v>
                </c:pt>
                <c:pt idx="32754">
                  <c:v>54.349000000000004</c:v>
                </c:pt>
                <c:pt idx="32755">
                  <c:v>54.353000000000002</c:v>
                </c:pt>
                <c:pt idx="32756">
                  <c:v>54.356000000000002</c:v>
                </c:pt>
                <c:pt idx="32757">
                  <c:v>54.36</c:v>
                </c:pt>
                <c:pt idx="32758">
                  <c:v>54.364000000000004</c:v>
                </c:pt>
                <c:pt idx="32759">
                  <c:v>54.368000000000002</c:v>
                </c:pt>
                <c:pt idx="32760">
                  <c:v>54.372</c:v>
                </c:pt>
                <c:pt idx="32761">
                  <c:v>54.375999999999998</c:v>
                </c:pt>
                <c:pt idx="32762">
                  <c:v>54.38</c:v>
                </c:pt>
                <c:pt idx="32763">
                  <c:v>54.383000000000003</c:v>
                </c:pt>
                <c:pt idx="32764">
                  <c:v>54.387</c:v>
                </c:pt>
                <c:pt idx="32765">
                  <c:v>54.390999999999998</c:v>
                </c:pt>
                <c:pt idx="32766">
                  <c:v>54.395000000000003</c:v>
                </c:pt>
                <c:pt idx="32767">
                  <c:v>54.399000000000001</c:v>
                </c:pt>
                <c:pt idx="32768">
                  <c:v>54.402999999999999</c:v>
                </c:pt>
                <c:pt idx="32769">
                  <c:v>54.407000000000004</c:v>
                </c:pt>
                <c:pt idx="32770">
                  <c:v>54.410000000000004</c:v>
                </c:pt>
                <c:pt idx="32771">
                  <c:v>54.414000000000001</c:v>
                </c:pt>
                <c:pt idx="32772">
                  <c:v>54.417999999999999</c:v>
                </c:pt>
                <c:pt idx="32773">
                  <c:v>54.422000000000004</c:v>
                </c:pt>
                <c:pt idx="32774">
                  <c:v>54.426000000000002</c:v>
                </c:pt>
                <c:pt idx="32775">
                  <c:v>54.43</c:v>
                </c:pt>
                <c:pt idx="32776">
                  <c:v>54.434000000000005</c:v>
                </c:pt>
                <c:pt idx="32777">
                  <c:v>54.438000000000002</c:v>
                </c:pt>
                <c:pt idx="32778">
                  <c:v>54.442</c:v>
                </c:pt>
                <c:pt idx="32779">
                  <c:v>54.445</c:v>
                </c:pt>
                <c:pt idx="32780">
                  <c:v>54.448999999999998</c:v>
                </c:pt>
                <c:pt idx="32781">
                  <c:v>54.453000000000003</c:v>
                </c:pt>
                <c:pt idx="32782">
                  <c:v>54.457000000000001</c:v>
                </c:pt>
                <c:pt idx="32783">
                  <c:v>54.460999999999999</c:v>
                </c:pt>
                <c:pt idx="32784">
                  <c:v>54.465000000000003</c:v>
                </c:pt>
                <c:pt idx="32785">
                  <c:v>54.469000000000001</c:v>
                </c:pt>
                <c:pt idx="32786">
                  <c:v>54.472999999999999</c:v>
                </c:pt>
                <c:pt idx="32787">
                  <c:v>54.477000000000004</c:v>
                </c:pt>
                <c:pt idx="32788">
                  <c:v>54.481000000000002</c:v>
                </c:pt>
                <c:pt idx="32789">
                  <c:v>54.484999999999999</c:v>
                </c:pt>
                <c:pt idx="32790">
                  <c:v>54.489000000000004</c:v>
                </c:pt>
                <c:pt idx="32791">
                  <c:v>54.493000000000002</c:v>
                </c:pt>
                <c:pt idx="32792">
                  <c:v>54.497</c:v>
                </c:pt>
                <c:pt idx="32793">
                  <c:v>54.500999999999998</c:v>
                </c:pt>
                <c:pt idx="32794">
                  <c:v>54.505000000000003</c:v>
                </c:pt>
                <c:pt idx="32795">
                  <c:v>54.509</c:v>
                </c:pt>
                <c:pt idx="32796">
                  <c:v>54.512999999999998</c:v>
                </c:pt>
                <c:pt idx="32797">
                  <c:v>54.517000000000003</c:v>
                </c:pt>
                <c:pt idx="32798">
                  <c:v>54.521000000000001</c:v>
                </c:pt>
                <c:pt idx="32799">
                  <c:v>54.524999999999999</c:v>
                </c:pt>
                <c:pt idx="32800">
                  <c:v>54.529000000000003</c:v>
                </c:pt>
                <c:pt idx="32801">
                  <c:v>54.533000000000001</c:v>
                </c:pt>
                <c:pt idx="32802">
                  <c:v>54.536999999999999</c:v>
                </c:pt>
                <c:pt idx="32803">
                  <c:v>54.541000000000004</c:v>
                </c:pt>
                <c:pt idx="32804">
                  <c:v>54.544000000000004</c:v>
                </c:pt>
                <c:pt idx="32805">
                  <c:v>54.548000000000002</c:v>
                </c:pt>
                <c:pt idx="32806">
                  <c:v>54.552</c:v>
                </c:pt>
                <c:pt idx="32807">
                  <c:v>54.556000000000004</c:v>
                </c:pt>
                <c:pt idx="32808">
                  <c:v>54.56</c:v>
                </c:pt>
                <c:pt idx="32809">
                  <c:v>54.564</c:v>
                </c:pt>
                <c:pt idx="32810">
                  <c:v>54.567999999999998</c:v>
                </c:pt>
                <c:pt idx="32811">
                  <c:v>54.572000000000003</c:v>
                </c:pt>
                <c:pt idx="32812">
                  <c:v>54.576000000000001</c:v>
                </c:pt>
                <c:pt idx="32813">
                  <c:v>54.58</c:v>
                </c:pt>
                <c:pt idx="32814">
                  <c:v>54.584000000000003</c:v>
                </c:pt>
                <c:pt idx="32815">
                  <c:v>54.588000000000001</c:v>
                </c:pt>
                <c:pt idx="32816">
                  <c:v>54.591000000000001</c:v>
                </c:pt>
                <c:pt idx="32817">
                  <c:v>54.594999999999999</c:v>
                </c:pt>
                <c:pt idx="32818">
                  <c:v>54.599000000000004</c:v>
                </c:pt>
                <c:pt idx="32819">
                  <c:v>54.603000000000002</c:v>
                </c:pt>
                <c:pt idx="32820">
                  <c:v>54.606999999999999</c:v>
                </c:pt>
                <c:pt idx="32821">
                  <c:v>54.611000000000004</c:v>
                </c:pt>
                <c:pt idx="32822">
                  <c:v>54.615000000000002</c:v>
                </c:pt>
                <c:pt idx="32823">
                  <c:v>54.619</c:v>
                </c:pt>
                <c:pt idx="32824">
                  <c:v>54.622</c:v>
                </c:pt>
                <c:pt idx="32825">
                  <c:v>54.625999999999998</c:v>
                </c:pt>
                <c:pt idx="32826">
                  <c:v>54.63</c:v>
                </c:pt>
                <c:pt idx="32827">
                  <c:v>54.634</c:v>
                </c:pt>
                <c:pt idx="32828">
                  <c:v>54.637999999999998</c:v>
                </c:pt>
                <c:pt idx="32829">
                  <c:v>54.642000000000003</c:v>
                </c:pt>
                <c:pt idx="32830">
                  <c:v>54.646000000000001</c:v>
                </c:pt>
                <c:pt idx="32831">
                  <c:v>54.649000000000001</c:v>
                </c:pt>
                <c:pt idx="32832">
                  <c:v>54.652999999999999</c:v>
                </c:pt>
                <c:pt idx="32833">
                  <c:v>54.657000000000004</c:v>
                </c:pt>
                <c:pt idx="32834">
                  <c:v>54.661000000000001</c:v>
                </c:pt>
                <c:pt idx="32835">
                  <c:v>54.664999999999999</c:v>
                </c:pt>
                <c:pt idx="32836">
                  <c:v>54.669000000000004</c:v>
                </c:pt>
                <c:pt idx="32837">
                  <c:v>54.673000000000002</c:v>
                </c:pt>
                <c:pt idx="32838">
                  <c:v>54.676000000000002</c:v>
                </c:pt>
                <c:pt idx="32839">
                  <c:v>54.68</c:v>
                </c:pt>
                <c:pt idx="32840">
                  <c:v>54.684000000000005</c:v>
                </c:pt>
                <c:pt idx="32841">
                  <c:v>54.688000000000002</c:v>
                </c:pt>
                <c:pt idx="32842">
                  <c:v>54.692</c:v>
                </c:pt>
                <c:pt idx="32843">
                  <c:v>54.695999999999998</c:v>
                </c:pt>
                <c:pt idx="32844">
                  <c:v>54.698999999999998</c:v>
                </c:pt>
                <c:pt idx="32845">
                  <c:v>54.703000000000003</c:v>
                </c:pt>
                <c:pt idx="32846">
                  <c:v>54.707000000000001</c:v>
                </c:pt>
                <c:pt idx="32847">
                  <c:v>54.710999999999999</c:v>
                </c:pt>
                <c:pt idx="32848">
                  <c:v>54.715000000000003</c:v>
                </c:pt>
                <c:pt idx="32849">
                  <c:v>54.718000000000004</c:v>
                </c:pt>
                <c:pt idx="32850">
                  <c:v>54.722000000000001</c:v>
                </c:pt>
                <c:pt idx="32851">
                  <c:v>54.725999999999999</c:v>
                </c:pt>
                <c:pt idx="32852">
                  <c:v>54.730000000000004</c:v>
                </c:pt>
                <c:pt idx="32853">
                  <c:v>54.734000000000002</c:v>
                </c:pt>
                <c:pt idx="32854">
                  <c:v>54.737000000000002</c:v>
                </c:pt>
                <c:pt idx="32855">
                  <c:v>54.741</c:v>
                </c:pt>
                <c:pt idx="32856">
                  <c:v>54.745000000000005</c:v>
                </c:pt>
                <c:pt idx="32857">
                  <c:v>54.749000000000002</c:v>
                </c:pt>
                <c:pt idx="32858">
                  <c:v>54.753</c:v>
                </c:pt>
                <c:pt idx="32859">
                  <c:v>54.756</c:v>
                </c:pt>
                <c:pt idx="32860">
                  <c:v>54.76</c:v>
                </c:pt>
                <c:pt idx="32861">
                  <c:v>54.764000000000003</c:v>
                </c:pt>
                <c:pt idx="32862">
                  <c:v>54.768000000000001</c:v>
                </c:pt>
                <c:pt idx="32863">
                  <c:v>54.771000000000001</c:v>
                </c:pt>
                <c:pt idx="32864">
                  <c:v>54.774999999999999</c:v>
                </c:pt>
                <c:pt idx="32865">
                  <c:v>54.779000000000003</c:v>
                </c:pt>
                <c:pt idx="32866">
                  <c:v>54.783000000000001</c:v>
                </c:pt>
                <c:pt idx="32867">
                  <c:v>54.786999999999999</c:v>
                </c:pt>
                <c:pt idx="32868">
                  <c:v>54.79</c:v>
                </c:pt>
                <c:pt idx="32869">
                  <c:v>54.794000000000004</c:v>
                </c:pt>
                <c:pt idx="32870">
                  <c:v>54.798000000000002</c:v>
                </c:pt>
                <c:pt idx="32871">
                  <c:v>54.802</c:v>
                </c:pt>
                <c:pt idx="32872">
                  <c:v>54.805</c:v>
                </c:pt>
                <c:pt idx="32873">
                  <c:v>54.809000000000005</c:v>
                </c:pt>
                <c:pt idx="32874">
                  <c:v>54.813000000000002</c:v>
                </c:pt>
                <c:pt idx="32875">
                  <c:v>54.816000000000003</c:v>
                </c:pt>
                <c:pt idx="32876">
                  <c:v>54.82</c:v>
                </c:pt>
                <c:pt idx="32877">
                  <c:v>54.823999999999998</c:v>
                </c:pt>
                <c:pt idx="32878">
                  <c:v>54.828000000000003</c:v>
                </c:pt>
                <c:pt idx="32879">
                  <c:v>54.831000000000003</c:v>
                </c:pt>
                <c:pt idx="32880">
                  <c:v>54.835000000000001</c:v>
                </c:pt>
                <c:pt idx="32881">
                  <c:v>54.838999999999999</c:v>
                </c:pt>
                <c:pt idx="32882">
                  <c:v>54.841999999999999</c:v>
                </c:pt>
                <c:pt idx="32883">
                  <c:v>54.846000000000004</c:v>
                </c:pt>
                <c:pt idx="32884">
                  <c:v>54.85</c:v>
                </c:pt>
                <c:pt idx="32885">
                  <c:v>54.853999999999999</c:v>
                </c:pt>
                <c:pt idx="32886">
                  <c:v>54.856999999999999</c:v>
                </c:pt>
                <c:pt idx="32887">
                  <c:v>54.861000000000004</c:v>
                </c:pt>
                <c:pt idx="32888">
                  <c:v>54.865000000000002</c:v>
                </c:pt>
                <c:pt idx="32889">
                  <c:v>54.868000000000002</c:v>
                </c:pt>
                <c:pt idx="32890">
                  <c:v>54.872</c:v>
                </c:pt>
                <c:pt idx="32891">
                  <c:v>54.875999999999998</c:v>
                </c:pt>
                <c:pt idx="32892">
                  <c:v>54.878999999999998</c:v>
                </c:pt>
                <c:pt idx="32893">
                  <c:v>54.883000000000003</c:v>
                </c:pt>
                <c:pt idx="32894">
                  <c:v>54.887</c:v>
                </c:pt>
                <c:pt idx="32895">
                  <c:v>54.89</c:v>
                </c:pt>
                <c:pt idx="32896">
                  <c:v>54.893999999999998</c:v>
                </c:pt>
                <c:pt idx="32897">
                  <c:v>54.896999999999998</c:v>
                </c:pt>
                <c:pt idx="32898">
                  <c:v>54.901000000000003</c:v>
                </c:pt>
                <c:pt idx="32899">
                  <c:v>54.905000000000001</c:v>
                </c:pt>
                <c:pt idx="32900">
                  <c:v>54.908000000000001</c:v>
                </c:pt>
                <c:pt idx="32901">
                  <c:v>54.911999999999999</c:v>
                </c:pt>
                <c:pt idx="32902">
                  <c:v>54.914999999999999</c:v>
                </c:pt>
                <c:pt idx="32903">
                  <c:v>54.919000000000004</c:v>
                </c:pt>
                <c:pt idx="32904">
                  <c:v>54.923000000000002</c:v>
                </c:pt>
                <c:pt idx="32905">
                  <c:v>54.926000000000002</c:v>
                </c:pt>
                <c:pt idx="32906">
                  <c:v>54.93</c:v>
                </c:pt>
                <c:pt idx="32907">
                  <c:v>54.933</c:v>
                </c:pt>
                <c:pt idx="32908">
                  <c:v>54.936999999999998</c:v>
                </c:pt>
                <c:pt idx="32909">
                  <c:v>54.941000000000003</c:v>
                </c:pt>
                <c:pt idx="32910">
                  <c:v>54.944000000000003</c:v>
                </c:pt>
                <c:pt idx="32911">
                  <c:v>54.948</c:v>
                </c:pt>
                <c:pt idx="32912">
                  <c:v>54.951000000000001</c:v>
                </c:pt>
                <c:pt idx="32913">
                  <c:v>54.954999999999998</c:v>
                </c:pt>
                <c:pt idx="32914">
                  <c:v>54.957999999999998</c:v>
                </c:pt>
                <c:pt idx="32915">
                  <c:v>54.962000000000003</c:v>
                </c:pt>
                <c:pt idx="32916">
                  <c:v>54.965000000000003</c:v>
                </c:pt>
                <c:pt idx="32917">
                  <c:v>54.969000000000001</c:v>
                </c:pt>
                <c:pt idx="32918">
                  <c:v>54.972999999999999</c:v>
                </c:pt>
                <c:pt idx="32919">
                  <c:v>54.975999999999999</c:v>
                </c:pt>
                <c:pt idx="32920">
                  <c:v>54.980000000000004</c:v>
                </c:pt>
                <c:pt idx="32921">
                  <c:v>54.983000000000004</c:v>
                </c:pt>
                <c:pt idx="32922">
                  <c:v>54.987000000000002</c:v>
                </c:pt>
                <c:pt idx="32923">
                  <c:v>54.99</c:v>
                </c:pt>
                <c:pt idx="32924">
                  <c:v>54.994</c:v>
                </c:pt>
                <c:pt idx="32925">
                  <c:v>54.997</c:v>
                </c:pt>
                <c:pt idx="32926">
                  <c:v>55.000999999999998</c:v>
                </c:pt>
                <c:pt idx="32927">
                  <c:v>55.003999999999998</c:v>
                </c:pt>
                <c:pt idx="32928">
                  <c:v>55.008000000000003</c:v>
                </c:pt>
                <c:pt idx="32929">
                  <c:v>55.011000000000003</c:v>
                </c:pt>
                <c:pt idx="32930">
                  <c:v>55.015000000000001</c:v>
                </c:pt>
                <c:pt idx="32931">
                  <c:v>55.018000000000001</c:v>
                </c:pt>
                <c:pt idx="32932">
                  <c:v>55.021999999999998</c:v>
                </c:pt>
                <c:pt idx="32933">
                  <c:v>55.024999999999999</c:v>
                </c:pt>
                <c:pt idx="32934">
                  <c:v>55.029000000000003</c:v>
                </c:pt>
                <c:pt idx="32935">
                  <c:v>55.032000000000004</c:v>
                </c:pt>
                <c:pt idx="32936">
                  <c:v>55.036000000000001</c:v>
                </c:pt>
                <c:pt idx="32937">
                  <c:v>55.039000000000001</c:v>
                </c:pt>
                <c:pt idx="32938">
                  <c:v>55.042000000000002</c:v>
                </c:pt>
                <c:pt idx="32939">
                  <c:v>55.045999999999999</c:v>
                </c:pt>
                <c:pt idx="32940">
                  <c:v>55.048999999999999</c:v>
                </c:pt>
                <c:pt idx="32941">
                  <c:v>55.053000000000004</c:v>
                </c:pt>
                <c:pt idx="32942">
                  <c:v>55.056000000000004</c:v>
                </c:pt>
                <c:pt idx="32943">
                  <c:v>55.06</c:v>
                </c:pt>
                <c:pt idx="32944">
                  <c:v>55.063000000000002</c:v>
                </c:pt>
                <c:pt idx="32945">
                  <c:v>55.067</c:v>
                </c:pt>
                <c:pt idx="32946">
                  <c:v>55.07</c:v>
                </c:pt>
                <c:pt idx="32947">
                  <c:v>55.073999999999998</c:v>
                </c:pt>
                <c:pt idx="32948">
                  <c:v>55.076999999999998</c:v>
                </c:pt>
                <c:pt idx="32949">
                  <c:v>55.08</c:v>
                </c:pt>
                <c:pt idx="32950">
                  <c:v>55.084000000000003</c:v>
                </c:pt>
                <c:pt idx="32951">
                  <c:v>55.087000000000003</c:v>
                </c:pt>
                <c:pt idx="32952">
                  <c:v>55.091000000000001</c:v>
                </c:pt>
                <c:pt idx="32953">
                  <c:v>55.094000000000001</c:v>
                </c:pt>
                <c:pt idx="32954">
                  <c:v>55.097999999999999</c:v>
                </c:pt>
                <c:pt idx="32955">
                  <c:v>55.100999999999999</c:v>
                </c:pt>
                <c:pt idx="32956">
                  <c:v>55.105000000000004</c:v>
                </c:pt>
                <c:pt idx="32957">
                  <c:v>55.108000000000004</c:v>
                </c:pt>
                <c:pt idx="32958">
                  <c:v>55.111000000000004</c:v>
                </c:pt>
                <c:pt idx="32959">
                  <c:v>55.115000000000002</c:v>
                </c:pt>
                <c:pt idx="32960">
                  <c:v>55.118000000000002</c:v>
                </c:pt>
                <c:pt idx="32961">
                  <c:v>55.122</c:v>
                </c:pt>
                <c:pt idx="32962">
                  <c:v>55.125</c:v>
                </c:pt>
                <c:pt idx="32963">
                  <c:v>55.128999999999998</c:v>
                </c:pt>
                <c:pt idx="32964">
                  <c:v>55.131999999999998</c:v>
                </c:pt>
                <c:pt idx="32965">
                  <c:v>55.136000000000003</c:v>
                </c:pt>
                <c:pt idx="32966">
                  <c:v>55.139000000000003</c:v>
                </c:pt>
                <c:pt idx="32967">
                  <c:v>55.143000000000001</c:v>
                </c:pt>
                <c:pt idx="32968">
                  <c:v>55.146000000000001</c:v>
                </c:pt>
                <c:pt idx="32969">
                  <c:v>55.149000000000001</c:v>
                </c:pt>
                <c:pt idx="32970">
                  <c:v>55.152999999999999</c:v>
                </c:pt>
                <c:pt idx="32971">
                  <c:v>55.155999999999999</c:v>
                </c:pt>
                <c:pt idx="32972">
                  <c:v>55.160000000000004</c:v>
                </c:pt>
                <c:pt idx="32973">
                  <c:v>55.163000000000004</c:v>
                </c:pt>
                <c:pt idx="32974">
                  <c:v>55.167000000000002</c:v>
                </c:pt>
                <c:pt idx="32975">
                  <c:v>55.17</c:v>
                </c:pt>
                <c:pt idx="32976">
                  <c:v>55.173999999999999</c:v>
                </c:pt>
                <c:pt idx="32977">
                  <c:v>55.177</c:v>
                </c:pt>
                <c:pt idx="32978">
                  <c:v>55.181000000000004</c:v>
                </c:pt>
                <c:pt idx="32979">
                  <c:v>55.184000000000005</c:v>
                </c:pt>
                <c:pt idx="32980">
                  <c:v>55.186999999999998</c:v>
                </c:pt>
                <c:pt idx="32981">
                  <c:v>55.191000000000003</c:v>
                </c:pt>
                <c:pt idx="32982">
                  <c:v>55.194000000000003</c:v>
                </c:pt>
                <c:pt idx="32983">
                  <c:v>55.198</c:v>
                </c:pt>
                <c:pt idx="32984">
                  <c:v>55.201000000000001</c:v>
                </c:pt>
                <c:pt idx="32985">
                  <c:v>55.204999999999998</c:v>
                </c:pt>
                <c:pt idx="32986">
                  <c:v>55.207999999999998</c:v>
                </c:pt>
                <c:pt idx="32987">
                  <c:v>55.212000000000003</c:v>
                </c:pt>
                <c:pt idx="32988">
                  <c:v>55.215000000000003</c:v>
                </c:pt>
                <c:pt idx="32989">
                  <c:v>55.219000000000001</c:v>
                </c:pt>
                <c:pt idx="32990">
                  <c:v>55.222000000000001</c:v>
                </c:pt>
                <c:pt idx="32991">
                  <c:v>55.225999999999999</c:v>
                </c:pt>
                <c:pt idx="32992">
                  <c:v>55.228999999999999</c:v>
                </c:pt>
                <c:pt idx="32993">
                  <c:v>55.233000000000004</c:v>
                </c:pt>
                <c:pt idx="32994">
                  <c:v>55.236000000000004</c:v>
                </c:pt>
                <c:pt idx="32995">
                  <c:v>55.239000000000004</c:v>
                </c:pt>
                <c:pt idx="32996">
                  <c:v>55.243000000000002</c:v>
                </c:pt>
                <c:pt idx="32997">
                  <c:v>55.246000000000002</c:v>
                </c:pt>
                <c:pt idx="32998">
                  <c:v>55.25</c:v>
                </c:pt>
                <c:pt idx="32999">
                  <c:v>55.253</c:v>
                </c:pt>
                <c:pt idx="33000">
                  <c:v>55.256999999999998</c:v>
                </c:pt>
                <c:pt idx="33001">
                  <c:v>55.26</c:v>
                </c:pt>
                <c:pt idx="33002">
                  <c:v>55.264000000000003</c:v>
                </c:pt>
                <c:pt idx="33003">
                  <c:v>55.267000000000003</c:v>
                </c:pt>
                <c:pt idx="33004">
                  <c:v>55.271000000000001</c:v>
                </c:pt>
                <c:pt idx="33005">
                  <c:v>55.274000000000001</c:v>
                </c:pt>
                <c:pt idx="33006">
                  <c:v>55.277999999999999</c:v>
                </c:pt>
                <c:pt idx="33007">
                  <c:v>55.280999999999999</c:v>
                </c:pt>
                <c:pt idx="33008">
                  <c:v>55.285000000000004</c:v>
                </c:pt>
                <c:pt idx="33009">
                  <c:v>55.288000000000004</c:v>
                </c:pt>
                <c:pt idx="33010">
                  <c:v>55.292000000000002</c:v>
                </c:pt>
                <c:pt idx="33011">
                  <c:v>55.295000000000002</c:v>
                </c:pt>
                <c:pt idx="33012">
                  <c:v>55.298999999999999</c:v>
                </c:pt>
                <c:pt idx="33013">
                  <c:v>55.302</c:v>
                </c:pt>
                <c:pt idx="33014">
                  <c:v>55.306000000000004</c:v>
                </c:pt>
                <c:pt idx="33015">
                  <c:v>55.309000000000005</c:v>
                </c:pt>
                <c:pt idx="33016">
                  <c:v>55.313000000000002</c:v>
                </c:pt>
                <c:pt idx="33017">
                  <c:v>55.316000000000003</c:v>
                </c:pt>
                <c:pt idx="33018">
                  <c:v>55.319000000000003</c:v>
                </c:pt>
                <c:pt idx="33019">
                  <c:v>55.323</c:v>
                </c:pt>
                <c:pt idx="33020">
                  <c:v>55.326000000000001</c:v>
                </c:pt>
                <c:pt idx="33021">
                  <c:v>55.33</c:v>
                </c:pt>
                <c:pt idx="33022">
                  <c:v>55.332999999999998</c:v>
                </c:pt>
                <c:pt idx="33023">
                  <c:v>55.337000000000003</c:v>
                </c:pt>
                <c:pt idx="33024">
                  <c:v>55.34</c:v>
                </c:pt>
                <c:pt idx="33025">
                  <c:v>55.344000000000001</c:v>
                </c:pt>
                <c:pt idx="33026">
                  <c:v>55.347000000000001</c:v>
                </c:pt>
                <c:pt idx="33027">
                  <c:v>55.350999999999999</c:v>
                </c:pt>
                <c:pt idx="33028">
                  <c:v>55.353999999999999</c:v>
                </c:pt>
                <c:pt idx="33029">
                  <c:v>55.358000000000004</c:v>
                </c:pt>
                <c:pt idx="33030">
                  <c:v>55.361000000000004</c:v>
                </c:pt>
                <c:pt idx="33031">
                  <c:v>55.365000000000002</c:v>
                </c:pt>
                <c:pt idx="33032">
                  <c:v>55.368000000000002</c:v>
                </c:pt>
                <c:pt idx="33033">
                  <c:v>55.372</c:v>
                </c:pt>
                <c:pt idx="33034">
                  <c:v>55.375999999999998</c:v>
                </c:pt>
                <c:pt idx="33035">
                  <c:v>55.378999999999998</c:v>
                </c:pt>
                <c:pt idx="33036">
                  <c:v>55.383000000000003</c:v>
                </c:pt>
                <c:pt idx="33037">
                  <c:v>55.386000000000003</c:v>
                </c:pt>
                <c:pt idx="33038">
                  <c:v>55.39</c:v>
                </c:pt>
                <c:pt idx="33039">
                  <c:v>55.393000000000001</c:v>
                </c:pt>
                <c:pt idx="33040">
                  <c:v>55.396999999999998</c:v>
                </c:pt>
                <c:pt idx="33041">
                  <c:v>55.4</c:v>
                </c:pt>
                <c:pt idx="33042">
                  <c:v>55.404000000000003</c:v>
                </c:pt>
                <c:pt idx="33043">
                  <c:v>55.407000000000004</c:v>
                </c:pt>
                <c:pt idx="33044">
                  <c:v>55.411000000000001</c:v>
                </c:pt>
                <c:pt idx="33045">
                  <c:v>55.414000000000001</c:v>
                </c:pt>
                <c:pt idx="33046">
                  <c:v>55.417999999999999</c:v>
                </c:pt>
                <c:pt idx="33047">
                  <c:v>55.420999999999999</c:v>
                </c:pt>
                <c:pt idx="33048">
                  <c:v>55.425000000000004</c:v>
                </c:pt>
                <c:pt idx="33049">
                  <c:v>55.428000000000004</c:v>
                </c:pt>
                <c:pt idx="33050">
                  <c:v>55.432000000000002</c:v>
                </c:pt>
                <c:pt idx="33051">
                  <c:v>55.436</c:v>
                </c:pt>
                <c:pt idx="33052">
                  <c:v>55.439</c:v>
                </c:pt>
                <c:pt idx="33053">
                  <c:v>55.442999999999998</c:v>
                </c:pt>
                <c:pt idx="33054">
                  <c:v>55.445999999999998</c:v>
                </c:pt>
                <c:pt idx="33055">
                  <c:v>55.45</c:v>
                </c:pt>
                <c:pt idx="33056">
                  <c:v>55.453000000000003</c:v>
                </c:pt>
                <c:pt idx="33057">
                  <c:v>55.457000000000001</c:v>
                </c:pt>
                <c:pt idx="33058">
                  <c:v>55.46</c:v>
                </c:pt>
                <c:pt idx="33059">
                  <c:v>55.463999999999999</c:v>
                </c:pt>
                <c:pt idx="33060">
                  <c:v>55.466999999999999</c:v>
                </c:pt>
                <c:pt idx="33061">
                  <c:v>55.471000000000004</c:v>
                </c:pt>
                <c:pt idx="33062">
                  <c:v>55.475000000000001</c:v>
                </c:pt>
                <c:pt idx="33063">
                  <c:v>55.478000000000002</c:v>
                </c:pt>
                <c:pt idx="33064">
                  <c:v>55.481999999999999</c:v>
                </c:pt>
                <c:pt idx="33065">
                  <c:v>55.484999999999999</c:v>
                </c:pt>
                <c:pt idx="33066">
                  <c:v>55.489000000000004</c:v>
                </c:pt>
                <c:pt idx="33067">
                  <c:v>55.492000000000004</c:v>
                </c:pt>
                <c:pt idx="33068">
                  <c:v>55.496000000000002</c:v>
                </c:pt>
                <c:pt idx="33069">
                  <c:v>55.5</c:v>
                </c:pt>
                <c:pt idx="33070">
                  <c:v>55.503</c:v>
                </c:pt>
                <c:pt idx="33071">
                  <c:v>55.506999999999998</c:v>
                </c:pt>
                <c:pt idx="33072">
                  <c:v>55.51</c:v>
                </c:pt>
                <c:pt idx="33073">
                  <c:v>55.514000000000003</c:v>
                </c:pt>
                <c:pt idx="33074">
                  <c:v>55.517000000000003</c:v>
                </c:pt>
                <c:pt idx="33075">
                  <c:v>55.521000000000001</c:v>
                </c:pt>
                <c:pt idx="33076">
                  <c:v>55.524000000000001</c:v>
                </c:pt>
                <c:pt idx="33077">
                  <c:v>55.527999999999999</c:v>
                </c:pt>
                <c:pt idx="33078">
                  <c:v>55.532000000000004</c:v>
                </c:pt>
                <c:pt idx="33079">
                  <c:v>55.535000000000004</c:v>
                </c:pt>
                <c:pt idx="33080">
                  <c:v>55.539000000000001</c:v>
                </c:pt>
                <c:pt idx="33081">
                  <c:v>55.542000000000002</c:v>
                </c:pt>
                <c:pt idx="33082">
                  <c:v>55.545999999999999</c:v>
                </c:pt>
                <c:pt idx="33083">
                  <c:v>55.548999999999999</c:v>
                </c:pt>
                <c:pt idx="33084">
                  <c:v>55.553000000000004</c:v>
                </c:pt>
                <c:pt idx="33085">
                  <c:v>55.557000000000002</c:v>
                </c:pt>
                <c:pt idx="33086">
                  <c:v>55.56</c:v>
                </c:pt>
                <c:pt idx="33087">
                  <c:v>55.564</c:v>
                </c:pt>
                <c:pt idx="33088">
                  <c:v>55.567</c:v>
                </c:pt>
                <c:pt idx="33089">
                  <c:v>55.570999999999998</c:v>
                </c:pt>
                <c:pt idx="33090">
                  <c:v>55.573999999999998</c:v>
                </c:pt>
                <c:pt idx="33091">
                  <c:v>55.578000000000003</c:v>
                </c:pt>
                <c:pt idx="33092">
                  <c:v>55.582000000000001</c:v>
                </c:pt>
                <c:pt idx="33093">
                  <c:v>55.585000000000001</c:v>
                </c:pt>
                <c:pt idx="33094">
                  <c:v>55.588999999999999</c:v>
                </c:pt>
                <c:pt idx="33095">
                  <c:v>55.591999999999999</c:v>
                </c:pt>
                <c:pt idx="33096">
                  <c:v>55.596000000000004</c:v>
                </c:pt>
                <c:pt idx="33097">
                  <c:v>55.599000000000004</c:v>
                </c:pt>
                <c:pt idx="33098">
                  <c:v>55.603000000000002</c:v>
                </c:pt>
                <c:pt idx="33099">
                  <c:v>55.606000000000002</c:v>
                </c:pt>
                <c:pt idx="33100">
                  <c:v>55.609000000000002</c:v>
                </c:pt>
                <c:pt idx="33101">
                  <c:v>55.613</c:v>
                </c:pt>
                <c:pt idx="33102">
                  <c:v>55.616</c:v>
                </c:pt>
                <c:pt idx="33103">
                  <c:v>55.619</c:v>
                </c:pt>
                <c:pt idx="33104">
                  <c:v>55.623000000000005</c:v>
                </c:pt>
                <c:pt idx="33105">
                  <c:v>55.625999999999998</c:v>
                </c:pt>
                <c:pt idx="33106">
                  <c:v>55.628999999999998</c:v>
                </c:pt>
                <c:pt idx="33107">
                  <c:v>55.631999999999998</c:v>
                </c:pt>
                <c:pt idx="33108">
                  <c:v>55.634999999999998</c:v>
                </c:pt>
                <c:pt idx="33109">
                  <c:v>55.637999999999998</c:v>
                </c:pt>
                <c:pt idx="33110">
                  <c:v>55.640999999999998</c:v>
                </c:pt>
                <c:pt idx="33111">
                  <c:v>55.643999999999998</c:v>
                </c:pt>
                <c:pt idx="33112">
                  <c:v>55.646999999999998</c:v>
                </c:pt>
                <c:pt idx="33113">
                  <c:v>55.65</c:v>
                </c:pt>
                <c:pt idx="33114">
                  <c:v>55.652000000000001</c:v>
                </c:pt>
                <c:pt idx="33115">
                  <c:v>55.652000000000001</c:v>
                </c:pt>
                <c:pt idx="33116">
                  <c:v>55.652000000000001</c:v>
                </c:pt>
                <c:pt idx="33117">
                  <c:v>55.652000000000001</c:v>
                </c:pt>
                <c:pt idx="33118">
                  <c:v>55.652999999999999</c:v>
                </c:pt>
                <c:pt idx="33119">
                  <c:v>55.652999999999999</c:v>
                </c:pt>
                <c:pt idx="33120">
                  <c:v>55.652999999999999</c:v>
                </c:pt>
                <c:pt idx="33121">
                  <c:v>55.654000000000003</c:v>
                </c:pt>
                <c:pt idx="33122">
                  <c:v>55.654000000000003</c:v>
                </c:pt>
                <c:pt idx="33123">
                  <c:v>55.654000000000003</c:v>
                </c:pt>
                <c:pt idx="33124">
                  <c:v>55.654000000000003</c:v>
                </c:pt>
                <c:pt idx="33125">
                  <c:v>55.655000000000001</c:v>
                </c:pt>
                <c:pt idx="33126">
                  <c:v>55.655000000000001</c:v>
                </c:pt>
                <c:pt idx="33127">
                  <c:v>55.655000000000001</c:v>
                </c:pt>
                <c:pt idx="33128">
                  <c:v>55.655999999999999</c:v>
                </c:pt>
                <c:pt idx="33129">
                  <c:v>55.655999999999999</c:v>
                </c:pt>
                <c:pt idx="33130">
                  <c:v>55.655999999999999</c:v>
                </c:pt>
                <c:pt idx="33131">
                  <c:v>55.655999999999999</c:v>
                </c:pt>
                <c:pt idx="33132">
                  <c:v>55.657000000000004</c:v>
                </c:pt>
                <c:pt idx="33133">
                  <c:v>55.657000000000004</c:v>
                </c:pt>
                <c:pt idx="33134">
                  <c:v>55.657000000000004</c:v>
                </c:pt>
                <c:pt idx="33135">
                  <c:v>55.658000000000001</c:v>
                </c:pt>
                <c:pt idx="33136">
                  <c:v>55.658000000000001</c:v>
                </c:pt>
                <c:pt idx="33137">
                  <c:v>55.658000000000001</c:v>
                </c:pt>
                <c:pt idx="33138">
                  <c:v>55.658000000000001</c:v>
                </c:pt>
                <c:pt idx="33139">
                  <c:v>55.658999999999999</c:v>
                </c:pt>
                <c:pt idx="33140">
                  <c:v>55.658999999999999</c:v>
                </c:pt>
                <c:pt idx="33141">
                  <c:v>55.658999999999999</c:v>
                </c:pt>
                <c:pt idx="33142">
                  <c:v>55.660000000000004</c:v>
                </c:pt>
                <c:pt idx="33143">
                  <c:v>55.660000000000004</c:v>
                </c:pt>
                <c:pt idx="33144">
                  <c:v>55.660000000000004</c:v>
                </c:pt>
                <c:pt idx="33145">
                  <c:v>55.660000000000004</c:v>
                </c:pt>
                <c:pt idx="33146">
                  <c:v>55.661000000000001</c:v>
                </c:pt>
                <c:pt idx="33147">
                  <c:v>55.661000000000001</c:v>
                </c:pt>
                <c:pt idx="33148">
                  <c:v>55.661000000000001</c:v>
                </c:pt>
                <c:pt idx="33149">
                  <c:v>55.661999999999999</c:v>
                </c:pt>
                <c:pt idx="33150">
                  <c:v>55.661999999999999</c:v>
                </c:pt>
                <c:pt idx="33151">
                  <c:v>55.661999999999999</c:v>
                </c:pt>
                <c:pt idx="33152">
                  <c:v>55.661999999999999</c:v>
                </c:pt>
                <c:pt idx="33153">
                  <c:v>55.663000000000004</c:v>
                </c:pt>
                <c:pt idx="33154">
                  <c:v>55.663000000000004</c:v>
                </c:pt>
                <c:pt idx="33155">
                  <c:v>55.663000000000004</c:v>
                </c:pt>
                <c:pt idx="33156">
                  <c:v>55.664000000000001</c:v>
                </c:pt>
                <c:pt idx="33157">
                  <c:v>55.664000000000001</c:v>
                </c:pt>
                <c:pt idx="33158">
                  <c:v>55.664000000000001</c:v>
                </c:pt>
                <c:pt idx="33159">
                  <c:v>55.664000000000001</c:v>
                </c:pt>
                <c:pt idx="33160">
                  <c:v>55.664999999999999</c:v>
                </c:pt>
                <c:pt idx="33161">
                  <c:v>55.664999999999999</c:v>
                </c:pt>
                <c:pt idx="33162">
                  <c:v>55.664999999999999</c:v>
                </c:pt>
                <c:pt idx="33163">
                  <c:v>55.664999999999999</c:v>
                </c:pt>
                <c:pt idx="33164">
                  <c:v>55.666000000000004</c:v>
                </c:pt>
                <c:pt idx="33165">
                  <c:v>55.666000000000004</c:v>
                </c:pt>
                <c:pt idx="33166">
                  <c:v>55.666000000000004</c:v>
                </c:pt>
                <c:pt idx="33167">
                  <c:v>55.667000000000002</c:v>
                </c:pt>
                <c:pt idx="33168">
                  <c:v>55.667000000000002</c:v>
                </c:pt>
                <c:pt idx="33169">
                  <c:v>55.667000000000002</c:v>
                </c:pt>
                <c:pt idx="33170">
                  <c:v>55.667000000000002</c:v>
                </c:pt>
                <c:pt idx="33171">
                  <c:v>55.667999999999999</c:v>
                </c:pt>
                <c:pt idx="33172">
                  <c:v>55.667999999999999</c:v>
                </c:pt>
                <c:pt idx="33173">
                  <c:v>55.667999999999999</c:v>
                </c:pt>
                <c:pt idx="33174">
                  <c:v>55.669000000000004</c:v>
                </c:pt>
                <c:pt idx="33175">
                  <c:v>55.669000000000004</c:v>
                </c:pt>
                <c:pt idx="33176">
                  <c:v>55.669000000000004</c:v>
                </c:pt>
                <c:pt idx="33177">
                  <c:v>55.669000000000004</c:v>
                </c:pt>
                <c:pt idx="33178">
                  <c:v>55.67</c:v>
                </c:pt>
                <c:pt idx="33179">
                  <c:v>55.67</c:v>
                </c:pt>
                <c:pt idx="33180">
                  <c:v>55.67</c:v>
                </c:pt>
                <c:pt idx="33181">
                  <c:v>55.670999999999999</c:v>
                </c:pt>
                <c:pt idx="33182">
                  <c:v>55.670999999999999</c:v>
                </c:pt>
                <c:pt idx="33183">
                  <c:v>55.670999999999999</c:v>
                </c:pt>
                <c:pt idx="33184">
                  <c:v>55.670999999999999</c:v>
                </c:pt>
                <c:pt idx="33185">
                  <c:v>55.672000000000004</c:v>
                </c:pt>
                <c:pt idx="33186">
                  <c:v>55.672000000000004</c:v>
                </c:pt>
                <c:pt idx="33187">
                  <c:v>55.672000000000004</c:v>
                </c:pt>
                <c:pt idx="33188">
                  <c:v>55.673000000000002</c:v>
                </c:pt>
                <c:pt idx="33189">
                  <c:v>55.673000000000002</c:v>
                </c:pt>
                <c:pt idx="33190">
                  <c:v>55.673000000000002</c:v>
                </c:pt>
                <c:pt idx="33191">
                  <c:v>55.673000000000002</c:v>
                </c:pt>
                <c:pt idx="33192">
                  <c:v>55.673999999999999</c:v>
                </c:pt>
                <c:pt idx="33193">
                  <c:v>55.673999999999999</c:v>
                </c:pt>
                <c:pt idx="33194">
                  <c:v>55.673999999999999</c:v>
                </c:pt>
                <c:pt idx="33195">
                  <c:v>55.675000000000004</c:v>
                </c:pt>
                <c:pt idx="33196">
                  <c:v>55.675000000000004</c:v>
                </c:pt>
                <c:pt idx="33197">
                  <c:v>55.675000000000004</c:v>
                </c:pt>
                <c:pt idx="33198">
                  <c:v>55.675000000000004</c:v>
                </c:pt>
                <c:pt idx="33199">
                  <c:v>55.676000000000002</c:v>
                </c:pt>
                <c:pt idx="33200">
                  <c:v>55.676000000000002</c:v>
                </c:pt>
                <c:pt idx="33201">
                  <c:v>55.676000000000002</c:v>
                </c:pt>
                <c:pt idx="33202">
                  <c:v>55.677</c:v>
                </c:pt>
                <c:pt idx="33203">
                  <c:v>55.677</c:v>
                </c:pt>
                <c:pt idx="33204">
                  <c:v>55.677</c:v>
                </c:pt>
                <c:pt idx="33205">
                  <c:v>55.677</c:v>
                </c:pt>
                <c:pt idx="33206">
                  <c:v>55.678000000000004</c:v>
                </c:pt>
                <c:pt idx="33207">
                  <c:v>55.678000000000004</c:v>
                </c:pt>
                <c:pt idx="33208">
                  <c:v>55.678000000000004</c:v>
                </c:pt>
                <c:pt idx="33209">
                  <c:v>55.679000000000002</c:v>
                </c:pt>
                <c:pt idx="33210">
                  <c:v>55.679000000000002</c:v>
                </c:pt>
                <c:pt idx="33211">
                  <c:v>55.679000000000002</c:v>
                </c:pt>
                <c:pt idx="33212">
                  <c:v>55.679000000000002</c:v>
                </c:pt>
                <c:pt idx="33213">
                  <c:v>55.68</c:v>
                </c:pt>
                <c:pt idx="33214">
                  <c:v>55.68</c:v>
                </c:pt>
                <c:pt idx="33215">
                  <c:v>55.68</c:v>
                </c:pt>
                <c:pt idx="33216">
                  <c:v>55.68</c:v>
                </c:pt>
                <c:pt idx="33217">
                  <c:v>55.681000000000004</c:v>
                </c:pt>
                <c:pt idx="33218">
                  <c:v>55.681000000000004</c:v>
                </c:pt>
                <c:pt idx="33219">
                  <c:v>55.681000000000004</c:v>
                </c:pt>
                <c:pt idx="33220">
                  <c:v>55.682000000000002</c:v>
                </c:pt>
                <c:pt idx="33221">
                  <c:v>55.682000000000002</c:v>
                </c:pt>
                <c:pt idx="33222">
                  <c:v>55.682000000000002</c:v>
                </c:pt>
                <c:pt idx="33223">
                  <c:v>55.682000000000002</c:v>
                </c:pt>
                <c:pt idx="33224">
                  <c:v>55.683</c:v>
                </c:pt>
                <c:pt idx="33225">
                  <c:v>55.683</c:v>
                </c:pt>
                <c:pt idx="33226">
                  <c:v>55.683</c:v>
                </c:pt>
                <c:pt idx="33227">
                  <c:v>55.684000000000005</c:v>
                </c:pt>
                <c:pt idx="33228">
                  <c:v>55.684000000000005</c:v>
                </c:pt>
                <c:pt idx="33229">
                  <c:v>55.684000000000005</c:v>
                </c:pt>
                <c:pt idx="33230">
                  <c:v>55.684000000000005</c:v>
                </c:pt>
                <c:pt idx="33231">
                  <c:v>55.685000000000002</c:v>
                </c:pt>
                <c:pt idx="33232">
                  <c:v>55.685000000000002</c:v>
                </c:pt>
                <c:pt idx="33233">
                  <c:v>55.685000000000002</c:v>
                </c:pt>
                <c:pt idx="33234">
                  <c:v>55.686</c:v>
                </c:pt>
                <c:pt idx="33235">
                  <c:v>55.686</c:v>
                </c:pt>
                <c:pt idx="33236">
                  <c:v>55.686</c:v>
                </c:pt>
                <c:pt idx="33237">
                  <c:v>55.686</c:v>
                </c:pt>
                <c:pt idx="33238">
                  <c:v>55.686999999999998</c:v>
                </c:pt>
                <c:pt idx="33239">
                  <c:v>55.686999999999998</c:v>
                </c:pt>
                <c:pt idx="33240">
                  <c:v>55.686999999999998</c:v>
                </c:pt>
                <c:pt idx="33241">
                  <c:v>55.688000000000002</c:v>
                </c:pt>
                <c:pt idx="33242">
                  <c:v>55.688000000000002</c:v>
                </c:pt>
                <c:pt idx="33243">
                  <c:v>55.688000000000002</c:v>
                </c:pt>
                <c:pt idx="33244">
                  <c:v>55.688000000000002</c:v>
                </c:pt>
                <c:pt idx="33245">
                  <c:v>55.689</c:v>
                </c:pt>
                <c:pt idx="33246">
                  <c:v>55.689</c:v>
                </c:pt>
                <c:pt idx="33247">
                  <c:v>55.689</c:v>
                </c:pt>
                <c:pt idx="33248">
                  <c:v>55.69</c:v>
                </c:pt>
                <c:pt idx="33249">
                  <c:v>55.69</c:v>
                </c:pt>
                <c:pt idx="33250">
                  <c:v>55.69</c:v>
                </c:pt>
                <c:pt idx="33251">
                  <c:v>55.69</c:v>
                </c:pt>
                <c:pt idx="33252">
                  <c:v>55.691000000000003</c:v>
                </c:pt>
                <c:pt idx="33253">
                  <c:v>55.691000000000003</c:v>
                </c:pt>
                <c:pt idx="33254">
                  <c:v>55.691000000000003</c:v>
                </c:pt>
                <c:pt idx="33255">
                  <c:v>55.691000000000003</c:v>
                </c:pt>
                <c:pt idx="33256">
                  <c:v>55.692</c:v>
                </c:pt>
                <c:pt idx="33257">
                  <c:v>55.692</c:v>
                </c:pt>
                <c:pt idx="33258">
                  <c:v>55.692</c:v>
                </c:pt>
                <c:pt idx="33259">
                  <c:v>55.692999999999998</c:v>
                </c:pt>
                <c:pt idx="33260">
                  <c:v>55.692999999999998</c:v>
                </c:pt>
                <c:pt idx="33261">
                  <c:v>55.692999999999998</c:v>
                </c:pt>
                <c:pt idx="33262">
                  <c:v>55.692999999999998</c:v>
                </c:pt>
                <c:pt idx="33263">
                  <c:v>55.694000000000003</c:v>
                </c:pt>
                <c:pt idx="33264">
                  <c:v>55.694000000000003</c:v>
                </c:pt>
                <c:pt idx="33265">
                  <c:v>55.694000000000003</c:v>
                </c:pt>
                <c:pt idx="33266">
                  <c:v>55.695</c:v>
                </c:pt>
                <c:pt idx="33267">
                  <c:v>55.695</c:v>
                </c:pt>
                <c:pt idx="33268">
                  <c:v>55.695</c:v>
                </c:pt>
                <c:pt idx="33269">
                  <c:v>55.695</c:v>
                </c:pt>
                <c:pt idx="33270">
                  <c:v>55.695999999999998</c:v>
                </c:pt>
                <c:pt idx="33271">
                  <c:v>55.695999999999998</c:v>
                </c:pt>
                <c:pt idx="33272">
                  <c:v>55.695999999999998</c:v>
                </c:pt>
                <c:pt idx="33273">
                  <c:v>55.697000000000003</c:v>
                </c:pt>
                <c:pt idx="33274">
                  <c:v>55.697000000000003</c:v>
                </c:pt>
                <c:pt idx="33275">
                  <c:v>55.697000000000003</c:v>
                </c:pt>
                <c:pt idx="33276">
                  <c:v>55.697000000000003</c:v>
                </c:pt>
                <c:pt idx="33277">
                  <c:v>55.698</c:v>
                </c:pt>
                <c:pt idx="33278">
                  <c:v>55.698</c:v>
                </c:pt>
                <c:pt idx="33279">
                  <c:v>55.698</c:v>
                </c:pt>
                <c:pt idx="33280">
                  <c:v>55.698999999999998</c:v>
                </c:pt>
                <c:pt idx="33281">
                  <c:v>55.698999999999998</c:v>
                </c:pt>
                <c:pt idx="33282">
                  <c:v>55.698999999999998</c:v>
                </c:pt>
                <c:pt idx="33283">
                  <c:v>55.698999999999998</c:v>
                </c:pt>
                <c:pt idx="33284">
                  <c:v>55.7</c:v>
                </c:pt>
                <c:pt idx="33285">
                  <c:v>55.7</c:v>
                </c:pt>
                <c:pt idx="33286">
                  <c:v>55.7</c:v>
                </c:pt>
                <c:pt idx="33287">
                  <c:v>55.701000000000001</c:v>
                </c:pt>
                <c:pt idx="33288">
                  <c:v>55.701000000000001</c:v>
                </c:pt>
                <c:pt idx="33289">
                  <c:v>55.701000000000001</c:v>
                </c:pt>
                <c:pt idx="33290">
                  <c:v>55.701000000000001</c:v>
                </c:pt>
                <c:pt idx="33291">
                  <c:v>55.701999999999998</c:v>
                </c:pt>
                <c:pt idx="33292">
                  <c:v>55.701999999999998</c:v>
                </c:pt>
                <c:pt idx="33293">
                  <c:v>55.701999999999998</c:v>
                </c:pt>
                <c:pt idx="33294">
                  <c:v>55.703000000000003</c:v>
                </c:pt>
                <c:pt idx="33295">
                  <c:v>55.703000000000003</c:v>
                </c:pt>
                <c:pt idx="33296">
                  <c:v>55.703000000000003</c:v>
                </c:pt>
                <c:pt idx="33297">
                  <c:v>55.703000000000003</c:v>
                </c:pt>
                <c:pt idx="33298">
                  <c:v>55.704000000000001</c:v>
                </c:pt>
                <c:pt idx="33299">
                  <c:v>55.704000000000001</c:v>
                </c:pt>
                <c:pt idx="33300">
                  <c:v>55.704000000000001</c:v>
                </c:pt>
                <c:pt idx="33301">
                  <c:v>55.704000000000001</c:v>
                </c:pt>
                <c:pt idx="33302">
                  <c:v>55.704999999999998</c:v>
                </c:pt>
                <c:pt idx="33303">
                  <c:v>55.704999999999998</c:v>
                </c:pt>
                <c:pt idx="33304">
                  <c:v>55.704999999999998</c:v>
                </c:pt>
                <c:pt idx="33305">
                  <c:v>55.706000000000003</c:v>
                </c:pt>
                <c:pt idx="33306">
                  <c:v>55.706000000000003</c:v>
                </c:pt>
                <c:pt idx="33307">
                  <c:v>55.706000000000003</c:v>
                </c:pt>
                <c:pt idx="33308">
                  <c:v>55.706000000000003</c:v>
                </c:pt>
                <c:pt idx="33309">
                  <c:v>55.707000000000001</c:v>
                </c:pt>
                <c:pt idx="33310">
                  <c:v>55.707000000000001</c:v>
                </c:pt>
                <c:pt idx="33311">
                  <c:v>55.707000000000001</c:v>
                </c:pt>
                <c:pt idx="33312">
                  <c:v>55.707999999999998</c:v>
                </c:pt>
                <c:pt idx="33313">
                  <c:v>55.707999999999998</c:v>
                </c:pt>
                <c:pt idx="33314">
                  <c:v>55.707999999999998</c:v>
                </c:pt>
                <c:pt idx="33315">
                  <c:v>55.707999999999998</c:v>
                </c:pt>
                <c:pt idx="33316">
                  <c:v>55.709000000000003</c:v>
                </c:pt>
                <c:pt idx="33317">
                  <c:v>55.709000000000003</c:v>
                </c:pt>
                <c:pt idx="33318">
                  <c:v>55.709000000000003</c:v>
                </c:pt>
                <c:pt idx="33319">
                  <c:v>55.71</c:v>
                </c:pt>
                <c:pt idx="33320">
                  <c:v>55.71</c:v>
                </c:pt>
                <c:pt idx="33321">
                  <c:v>55.71</c:v>
                </c:pt>
                <c:pt idx="33322">
                  <c:v>55.71</c:v>
                </c:pt>
                <c:pt idx="33323">
                  <c:v>55.710999999999999</c:v>
                </c:pt>
                <c:pt idx="33324">
                  <c:v>55.710999999999999</c:v>
                </c:pt>
                <c:pt idx="33325">
                  <c:v>55.710999999999999</c:v>
                </c:pt>
                <c:pt idx="33326">
                  <c:v>55.712000000000003</c:v>
                </c:pt>
                <c:pt idx="33327">
                  <c:v>55.712000000000003</c:v>
                </c:pt>
                <c:pt idx="33328">
                  <c:v>55.712000000000003</c:v>
                </c:pt>
                <c:pt idx="33329">
                  <c:v>55.712000000000003</c:v>
                </c:pt>
                <c:pt idx="33330">
                  <c:v>55.713000000000001</c:v>
                </c:pt>
                <c:pt idx="33331">
                  <c:v>55.713000000000001</c:v>
                </c:pt>
                <c:pt idx="33332">
                  <c:v>55.713000000000001</c:v>
                </c:pt>
                <c:pt idx="33333">
                  <c:v>55.713999999999999</c:v>
                </c:pt>
                <c:pt idx="33334">
                  <c:v>55.713999999999999</c:v>
                </c:pt>
                <c:pt idx="33335">
                  <c:v>55.713999999999999</c:v>
                </c:pt>
                <c:pt idx="33336">
                  <c:v>55.713999999999999</c:v>
                </c:pt>
                <c:pt idx="33337">
                  <c:v>55.715000000000003</c:v>
                </c:pt>
                <c:pt idx="33338">
                  <c:v>55.715000000000003</c:v>
                </c:pt>
                <c:pt idx="33339">
                  <c:v>55.715000000000003</c:v>
                </c:pt>
                <c:pt idx="33340">
                  <c:v>55.715000000000003</c:v>
                </c:pt>
                <c:pt idx="33341">
                  <c:v>55.716000000000001</c:v>
                </c:pt>
                <c:pt idx="33342">
                  <c:v>55.716000000000001</c:v>
                </c:pt>
                <c:pt idx="33343">
                  <c:v>55.716000000000001</c:v>
                </c:pt>
                <c:pt idx="33344">
                  <c:v>55.716999999999999</c:v>
                </c:pt>
                <c:pt idx="33345">
                  <c:v>55.716999999999999</c:v>
                </c:pt>
                <c:pt idx="33346">
                  <c:v>55.716999999999999</c:v>
                </c:pt>
                <c:pt idx="33347">
                  <c:v>55.716999999999999</c:v>
                </c:pt>
                <c:pt idx="33348">
                  <c:v>55.718000000000004</c:v>
                </c:pt>
                <c:pt idx="33349">
                  <c:v>55.718000000000004</c:v>
                </c:pt>
                <c:pt idx="33350">
                  <c:v>55.718000000000004</c:v>
                </c:pt>
                <c:pt idx="33351">
                  <c:v>55.719000000000001</c:v>
                </c:pt>
                <c:pt idx="33352">
                  <c:v>55.719000000000001</c:v>
                </c:pt>
                <c:pt idx="33353">
                  <c:v>55.719000000000001</c:v>
                </c:pt>
                <c:pt idx="33354">
                  <c:v>55.719000000000001</c:v>
                </c:pt>
                <c:pt idx="33355">
                  <c:v>55.72</c:v>
                </c:pt>
                <c:pt idx="33356">
                  <c:v>55.72</c:v>
                </c:pt>
                <c:pt idx="33357">
                  <c:v>55.72</c:v>
                </c:pt>
                <c:pt idx="33358">
                  <c:v>55.721000000000004</c:v>
                </c:pt>
                <c:pt idx="33359">
                  <c:v>55.721000000000004</c:v>
                </c:pt>
                <c:pt idx="33360">
                  <c:v>55.721000000000004</c:v>
                </c:pt>
                <c:pt idx="33361">
                  <c:v>55.721000000000004</c:v>
                </c:pt>
                <c:pt idx="33362">
                  <c:v>55.722000000000001</c:v>
                </c:pt>
                <c:pt idx="33363">
                  <c:v>55.722000000000001</c:v>
                </c:pt>
                <c:pt idx="33364">
                  <c:v>55.722000000000001</c:v>
                </c:pt>
                <c:pt idx="33365">
                  <c:v>55.722999999999999</c:v>
                </c:pt>
                <c:pt idx="33366">
                  <c:v>55.722999999999999</c:v>
                </c:pt>
                <c:pt idx="33367">
                  <c:v>55.722999999999999</c:v>
                </c:pt>
                <c:pt idx="33368">
                  <c:v>55.722999999999999</c:v>
                </c:pt>
                <c:pt idx="33369">
                  <c:v>55.724000000000004</c:v>
                </c:pt>
                <c:pt idx="33370">
                  <c:v>55.724000000000004</c:v>
                </c:pt>
                <c:pt idx="33371">
                  <c:v>55.724000000000004</c:v>
                </c:pt>
                <c:pt idx="33372">
                  <c:v>55.725000000000001</c:v>
                </c:pt>
                <c:pt idx="33373">
                  <c:v>55.725000000000001</c:v>
                </c:pt>
                <c:pt idx="33374">
                  <c:v>55.725000000000001</c:v>
                </c:pt>
                <c:pt idx="33375">
                  <c:v>55.725000000000001</c:v>
                </c:pt>
                <c:pt idx="33376">
                  <c:v>55.725999999999999</c:v>
                </c:pt>
                <c:pt idx="33377">
                  <c:v>55.725999999999999</c:v>
                </c:pt>
                <c:pt idx="33378">
                  <c:v>55.725999999999999</c:v>
                </c:pt>
                <c:pt idx="33379">
                  <c:v>55.725999999999999</c:v>
                </c:pt>
                <c:pt idx="33380">
                  <c:v>55.727000000000004</c:v>
                </c:pt>
                <c:pt idx="33381">
                  <c:v>55.727000000000004</c:v>
                </c:pt>
                <c:pt idx="33382">
                  <c:v>55.727000000000004</c:v>
                </c:pt>
                <c:pt idx="33383">
                  <c:v>55.728000000000002</c:v>
                </c:pt>
                <c:pt idx="33384">
                  <c:v>55.728000000000002</c:v>
                </c:pt>
                <c:pt idx="33385">
                  <c:v>55.728000000000002</c:v>
                </c:pt>
                <c:pt idx="33386">
                  <c:v>55.728000000000002</c:v>
                </c:pt>
                <c:pt idx="33387">
                  <c:v>55.728999999999999</c:v>
                </c:pt>
                <c:pt idx="33388">
                  <c:v>55.728999999999999</c:v>
                </c:pt>
                <c:pt idx="33389">
                  <c:v>55.728999999999999</c:v>
                </c:pt>
                <c:pt idx="33390">
                  <c:v>55.730000000000004</c:v>
                </c:pt>
                <c:pt idx="33391">
                  <c:v>55.730000000000004</c:v>
                </c:pt>
                <c:pt idx="33392">
                  <c:v>55.730000000000004</c:v>
                </c:pt>
                <c:pt idx="33393">
                  <c:v>55.730000000000004</c:v>
                </c:pt>
                <c:pt idx="33394">
                  <c:v>55.731000000000002</c:v>
                </c:pt>
                <c:pt idx="33395">
                  <c:v>55.731000000000002</c:v>
                </c:pt>
                <c:pt idx="33396">
                  <c:v>55.731000000000002</c:v>
                </c:pt>
                <c:pt idx="33397">
                  <c:v>55.731999999999999</c:v>
                </c:pt>
                <c:pt idx="33398">
                  <c:v>55.731999999999999</c:v>
                </c:pt>
                <c:pt idx="33399">
                  <c:v>55.731999999999999</c:v>
                </c:pt>
                <c:pt idx="33400">
                  <c:v>55.731999999999999</c:v>
                </c:pt>
                <c:pt idx="33401">
                  <c:v>55.733000000000004</c:v>
                </c:pt>
                <c:pt idx="33402">
                  <c:v>55.733000000000004</c:v>
                </c:pt>
                <c:pt idx="33403">
                  <c:v>55.733000000000004</c:v>
                </c:pt>
                <c:pt idx="33404">
                  <c:v>55.734000000000002</c:v>
                </c:pt>
                <c:pt idx="33405">
                  <c:v>55.734000000000002</c:v>
                </c:pt>
                <c:pt idx="33406">
                  <c:v>55.734000000000002</c:v>
                </c:pt>
                <c:pt idx="33407">
                  <c:v>55.734000000000002</c:v>
                </c:pt>
                <c:pt idx="33408">
                  <c:v>55.734999999999999</c:v>
                </c:pt>
                <c:pt idx="33409">
                  <c:v>55.734999999999999</c:v>
                </c:pt>
                <c:pt idx="33410">
                  <c:v>55.734999999999999</c:v>
                </c:pt>
                <c:pt idx="33411">
                  <c:v>55.736000000000004</c:v>
                </c:pt>
                <c:pt idx="33412">
                  <c:v>55.736000000000004</c:v>
                </c:pt>
                <c:pt idx="33413">
                  <c:v>55.736000000000004</c:v>
                </c:pt>
                <c:pt idx="33414">
                  <c:v>55.736000000000004</c:v>
                </c:pt>
                <c:pt idx="33415">
                  <c:v>55.737000000000002</c:v>
                </c:pt>
                <c:pt idx="33416">
                  <c:v>55.737000000000002</c:v>
                </c:pt>
                <c:pt idx="33417">
                  <c:v>55.737000000000002</c:v>
                </c:pt>
                <c:pt idx="33418">
                  <c:v>55.737000000000002</c:v>
                </c:pt>
                <c:pt idx="33419">
                  <c:v>55.738</c:v>
                </c:pt>
                <c:pt idx="33420">
                  <c:v>55.738</c:v>
                </c:pt>
                <c:pt idx="33421">
                  <c:v>55.738</c:v>
                </c:pt>
                <c:pt idx="33422">
                  <c:v>55.739000000000004</c:v>
                </c:pt>
                <c:pt idx="33423">
                  <c:v>55.739000000000004</c:v>
                </c:pt>
                <c:pt idx="33424">
                  <c:v>55.739000000000004</c:v>
                </c:pt>
                <c:pt idx="33425">
                  <c:v>55.739000000000004</c:v>
                </c:pt>
                <c:pt idx="33426">
                  <c:v>55.74</c:v>
                </c:pt>
                <c:pt idx="33427">
                  <c:v>55.74</c:v>
                </c:pt>
                <c:pt idx="33428">
                  <c:v>55.74</c:v>
                </c:pt>
                <c:pt idx="33429">
                  <c:v>55.741</c:v>
                </c:pt>
                <c:pt idx="33430">
                  <c:v>55.741</c:v>
                </c:pt>
                <c:pt idx="33431">
                  <c:v>55.741</c:v>
                </c:pt>
                <c:pt idx="33432">
                  <c:v>55.741</c:v>
                </c:pt>
                <c:pt idx="33433">
                  <c:v>55.742000000000004</c:v>
                </c:pt>
                <c:pt idx="33434">
                  <c:v>55.742000000000004</c:v>
                </c:pt>
                <c:pt idx="33435">
                  <c:v>55.742000000000004</c:v>
                </c:pt>
                <c:pt idx="33436">
                  <c:v>55.743000000000002</c:v>
                </c:pt>
                <c:pt idx="33437">
                  <c:v>55.743000000000002</c:v>
                </c:pt>
                <c:pt idx="33438">
                  <c:v>55.743000000000002</c:v>
                </c:pt>
                <c:pt idx="33439">
                  <c:v>55.743000000000002</c:v>
                </c:pt>
                <c:pt idx="33440">
                  <c:v>55.744</c:v>
                </c:pt>
                <c:pt idx="33441">
                  <c:v>55.744</c:v>
                </c:pt>
                <c:pt idx="33442">
                  <c:v>55.744</c:v>
                </c:pt>
                <c:pt idx="33443">
                  <c:v>55.745000000000005</c:v>
                </c:pt>
                <c:pt idx="33444">
                  <c:v>55.745000000000005</c:v>
                </c:pt>
                <c:pt idx="33445">
                  <c:v>55.745000000000005</c:v>
                </c:pt>
                <c:pt idx="33446">
                  <c:v>55.745000000000005</c:v>
                </c:pt>
                <c:pt idx="33447">
                  <c:v>55.746000000000002</c:v>
                </c:pt>
                <c:pt idx="33448">
                  <c:v>55.746000000000002</c:v>
                </c:pt>
                <c:pt idx="33449">
                  <c:v>55.746000000000002</c:v>
                </c:pt>
                <c:pt idx="33450">
                  <c:v>55.747</c:v>
                </c:pt>
                <c:pt idx="33451">
                  <c:v>55.747</c:v>
                </c:pt>
                <c:pt idx="33452">
                  <c:v>55.747</c:v>
                </c:pt>
                <c:pt idx="33453">
                  <c:v>55.747</c:v>
                </c:pt>
                <c:pt idx="33454">
                  <c:v>55.748000000000005</c:v>
                </c:pt>
                <c:pt idx="33455">
                  <c:v>55.748000000000005</c:v>
                </c:pt>
                <c:pt idx="33456">
                  <c:v>55.748000000000005</c:v>
                </c:pt>
                <c:pt idx="33457">
                  <c:v>55.748000000000005</c:v>
                </c:pt>
                <c:pt idx="33458">
                  <c:v>55.749000000000002</c:v>
                </c:pt>
                <c:pt idx="33459">
                  <c:v>55.749000000000002</c:v>
                </c:pt>
                <c:pt idx="33460">
                  <c:v>55.749000000000002</c:v>
                </c:pt>
                <c:pt idx="33461">
                  <c:v>55.75</c:v>
                </c:pt>
                <c:pt idx="33462">
                  <c:v>55.75</c:v>
                </c:pt>
                <c:pt idx="33463">
                  <c:v>55.75</c:v>
                </c:pt>
                <c:pt idx="33464">
                  <c:v>55.75</c:v>
                </c:pt>
                <c:pt idx="33465">
                  <c:v>55.750999999999998</c:v>
                </c:pt>
                <c:pt idx="33466">
                  <c:v>55.750999999999998</c:v>
                </c:pt>
                <c:pt idx="33467">
                  <c:v>55.750999999999998</c:v>
                </c:pt>
                <c:pt idx="33468">
                  <c:v>55.752000000000002</c:v>
                </c:pt>
                <c:pt idx="33469">
                  <c:v>55.752000000000002</c:v>
                </c:pt>
                <c:pt idx="33470">
                  <c:v>55.752000000000002</c:v>
                </c:pt>
                <c:pt idx="33471">
                  <c:v>55.752000000000002</c:v>
                </c:pt>
                <c:pt idx="33472">
                  <c:v>55.753</c:v>
                </c:pt>
                <c:pt idx="33473">
                  <c:v>55.753</c:v>
                </c:pt>
                <c:pt idx="33474">
                  <c:v>55.753</c:v>
                </c:pt>
                <c:pt idx="33475">
                  <c:v>55.753999999999998</c:v>
                </c:pt>
                <c:pt idx="33476">
                  <c:v>55.753999999999998</c:v>
                </c:pt>
                <c:pt idx="33477">
                  <c:v>55.753999999999998</c:v>
                </c:pt>
                <c:pt idx="33478">
                  <c:v>55.753999999999998</c:v>
                </c:pt>
                <c:pt idx="33479">
                  <c:v>55.755000000000003</c:v>
                </c:pt>
                <c:pt idx="33480">
                  <c:v>55.755000000000003</c:v>
                </c:pt>
                <c:pt idx="33481">
                  <c:v>55.755000000000003</c:v>
                </c:pt>
                <c:pt idx="33482">
                  <c:v>55.756</c:v>
                </c:pt>
                <c:pt idx="33483">
                  <c:v>55.756</c:v>
                </c:pt>
                <c:pt idx="33484">
                  <c:v>55.756</c:v>
                </c:pt>
                <c:pt idx="33485">
                  <c:v>55.756</c:v>
                </c:pt>
                <c:pt idx="33486">
                  <c:v>55.756999999999998</c:v>
                </c:pt>
                <c:pt idx="33487">
                  <c:v>55.756999999999998</c:v>
                </c:pt>
                <c:pt idx="33488">
                  <c:v>55.756999999999998</c:v>
                </c:pt>
                <c:pt idx="33489">
                  <c:v>55.758000000000003</c:v>
                </c:pt>
                <c:pt idx="33490">
                  <c:v>55.758000000000003</c:v>
                </c:pt>
                <c:pt idx="33491">
                  <c:v>55.758000000000003</c:v>
                </c:pt>
                <c:pt idx="33492">
                  <c:v>55.758000000000003</c:v>
                </c:pt>
                <c:pt idx="33493">
                  <c:v>55.759</c:v>
                </c:pt>
                <c:pt idx="33494">
                  <c:v>55.759</c:v>
                </c:pt>
                <c:pt idx="33495">
                  <c:v>55.759</c:v>
                </c:pt>
                <c:pt idx="33496">
                  <c:v>55.759</c:v>
                </c:pt>
                <c:pt idx="33497">
                  <c:v>55.76</c:v>
                </c:pt>
                <c:pt idx="33498">
                  <c:v>55.76</c:v>
                </c:pt>
                <c:pt idx="33499">
                  <c:v>55.76</c:v>
                </c:pt>
                <c:pt idx="33500">
                  <c:v>55.761000000000003</c:v>
                </c:pt>
                <c:pt idx="33501">
                  <c:v>55.761000000000003</c:v>
                </c:pt>
                <c:pt idx="33502">
                  <c:v>55.761000000000003</c:v>
                </c:pt>
                <c:pt idx="33503">
                  <c:v>55.761000000000003</c:v>
                </c:pt>
                <c:pt idx="33504">
                  <c:v>55.762</c:v>
                </c:pt>
                <c:pt idx="33505">
                  <c:v>55.762</c:v>
                </c:pt>
                <c:pt idx="33506">
                  <c:v>55.762</c:v>
                </c:pt>
                <c:pt idx="33507">
                  <c:v>55.762999999999998</c:v>
                </c:pt>
                <c:pt idx="33508">
                  <c:v>55.762999999999998</c:v>
                </c:pt>
                <c:pt idx="33509">
                  <c:v>55.762999999999998</c:v>
                </c:pt>
                <c:pt idx="33510">
                  <c:v>55.762999999999998</c:v>
                </c:pt>
                <c:pt idx="33511">
                  <c:v>55.764000000000003</c:v>
                </c:pt>
                <c:pt idx="33512">
                  <c:v>55.764000000000003</c:v>
                </c:pt>
                <c:pt idx="33513">
                  <c:v>55.764000000000003</c:v>
                </c:pt>
                <c:pt idx="33514">
                  <c:v>55.765000000000001</c:v>
                </c:pt>
                <c:pt idx="33515">
                  <c:v>55.765000000000001</c:v>
                </c:pt>
                <c:pt idx="33516">
                  <c:v>55.765000000000001</c:v>
                </c:pt>
                <c:pt idx="33517">
                  <c:v>55.765000000000001</c:v>
                </c:pt>
                <c:pt idx="33518">
                  <c:v>55.765999999999998</c:v>
                </c:pt>
                <c:pt idx="33519">
                  <c:v>55.765999999999998</c:v>
                </c:pt>
                <c:pt idx="33520">
                  <c:v>55.765999999999998</c:v>
                </c:pt>
                <c:pt idx="33521">
                  <c:v>55.767000000000003</c:v>
                </c:pt>
                <c:pt idx="33522">
                  <c:v>55.767000000000003</c:v>
                </c:pt>
                <c:pt idx="33523">
                  <c:v>55.767000000000003</c:v>
                </c:pt>
                <c:pt idx="33524">
                  <c:v>55.767000000000003</c:v>
                </c:pt>
                <c:pt idx="33525">
                  <c:v>55.768000000000001</c:v>
                </c:pt>
                <c:pt idx="33526">
                  <c:v>55.768000000000001</c:v>
                </c:pt>
                <c:pt idx="33527">
                  <c:v>55.768000000000001</c:v>
                </c:pt>
                <c:pt idx="33528">
                  <c:v>55.768999999999998</c:v>
                </c:pt>
                <c:pt idx="33529">
                  <c:v>55.768999999999998</c:v>
                </c:pt>
                <c:pt idx="33530">
                  <c:v>55.768999999999998</c:v>
                </c:pt>
                <c:pt idx="33531">
                  <c:v>55.768999999999998</c:v>
                </c:pt>
                <c:pt idx="33532">
                  <c:v>55.77</c:v>
                </c:pt>
                <c:pt idx="33533">
                  <c:v>55.77</c:v>
                </c:pt>
                <c:pt idx="33534">
                  <c:v>55.77</c:v>
                </c:pt>
                <c:pt idx="33535">
                  <c:v>55.77</c:v>
                </c:pt>
                <c:pt idx="33536">
                  <c:v>55.771000000000001</c:v>
                </c:pt>
                <c:pt idx="33537">
                  <c:v>55.771000000000001</c:v>
                </c:pt>
                <c:pt idx="33538">
                  <c:v>55.771000000000001</c:v>
                </c:pt>
                <c:pt idx="33539">
                  <c:v>55.771999999999998</c:v>
                </c:pt>
                <c:pt idx="33540">
                  <c:v>55.771999999999998</c:v>
                </c:pt>
                <c:pt idx="33541">
                  <c:v>55.771999999999998</c:v>
                </c:pt>
                <c:pt idx="33542">
                  <c:v>55.771999999999998</c:v>
                </c:pt>
                <c:pt idx="33543">
                  <c:v>55.773000000000003</c:v>
                </c:pt>
                <c:pt idx="33544">
                  <c:v>55.773000000000003</c:v>
                </c:pt>
                <c:pt idx="33545">
                  <c:v>55.773000000000003</c:v>
                </c:pt>
                <c:pt idx="33546">
                  <c:v>55.774000000000001</c:v>
                </c:pt>
                <c:pt idx="33547">
                  <c:v>55.774000000000001</c:v>
                </c:pt>
                <c:pt idx="33548">
                  <c:v>55.774000000000001</c:v>
                </c:pt>
                <c:pt idx="33549">
                  <c:v>55.774000000000001</c:v>
                </c:pt>
                <c:pt idx="33550">
                  <c:v>55.774999999999999</c:v>
                </c:pt>
                <c:pt idx="33551">
                  <c:v>55.774999999999999</c:v>
                </c:pt>
                <c:pt idx="33552">
                  <c:v>55.774999999999999</c:v>
                </c:pt>
                <c:pt idx="33553">
                  <c:v>55.776000000000003</c:v>
                </c:pt>
                <c:pt idx="33554">
                  <c:v>55.776000000000003</c:v>
                </c:pt>
                <c:pt idx="33555">
                  <c:v>55.776000000000003</c:v>
                </c:pt>
                <c:pt idx="33556">
                  <c:v>55.776000000000003</c:v>
                </c:pt>
                <c:pt idx="33557">
                  <c:v>55.777000000000001</c:v>
                </c:pt>
                <c:pt idx="33558">
                  <c:v>55.777000000000001</c:v>
                </c:pt>
                <c:pt idx="33559">
                  <c:v>55.777000000000001</c:v>
                </c:pt>
                <c:pt idx="33560">
                  <c:v>55.777999999999999</c:v>
                </c:pt>
                <c:pt idx="33561">
                  <c:v>55.777999999999999</c:v>
                </c:pt>
                <c:pt idx="33562">
                  <c:v>55.777999999999999</c:v>
                </c:pt>
                <c:pt idx="33563">
                  <c:v>55.777999999999999</c:v>
                </c:pt>
                <c:pt idx="33564">
                  <c:v>55.779000000000003</c:v>
                </c:pt>
                <c:pt idx="33565">
                  <c:v>55.779000000000003</c:v>
                </c:pt>
                <c:pt idx="33566">
                  <c:v>55.779000000000003</c:v>
                </c:pt>
                <c:pt idx="33567">
                  <c:v>55.779000000000003</c:v>
                </c:pt>
                <c:pt idx="33568">
                  <c:v>55.78</c:v>
                </c:pt>
                <c:pt idx="33569">
                  <c:v>55.78</c:v>
                </c:pt>
                <c:pt idx="33570">
                  <c:v>55.78</c:v>
                </c:pt>
                <c:pt idx="33571">
                  <c:v>55.780999999999999</c:v>
                </c:pt>
                <c:pt idx="33572">
                  <c:v>55.780999999999999</c:v>
                </c:pt>
                <c:pt idx="33573">
                  <c:v>55.780999999999999</c:v>
                </c:pt>
                <c:pt idx="33574">
                  <c:v>55.780999999999999</c:v>
                </c:pt>
                <c:pt idx="33575">
                  <c:v>55.782000000000004</c:v>
                </c:pt>
                <c:pt idx="33576">
                  <c:v>55.782000000000004</c:v>
                </c:pt>
                <c:pt idx="33577">
                  <c:v>55.782000000000004</c:v>
                </c:pt>
                <c:pt idx="33578">
                  <c:v>55.783000000000001</c:v>
                </c:pt>
                <c:pt idx="33579">
                  <c:v>55.783000000000001</c:v>
                </c:pt>
                <c:pt idx="33580">
                  <c:v>55.783000000000001</c:v>
                </c:pt>
                <c:pt idx="33581">
                  <c:v>55.783000000000001</c:v>
                </c:pt>
                <c:pt idx="33582">
                  <c:v>55.783999999999999</c:v>
                </c:pt>
                <c:pt idx="33583">
                  <c:v>55.783999999999999</c:v>
                </c:pt>
                <c:pt idx="33584">
                  <c:v>55.783999999999999</c:v>
                </c:pt>
                <c:pt idx="33585">
                  <c:v>55.785000000000004</c:v>
                </c:pt>
                <c:pt idx="33586">
                  <c:v>55.785000000000004</c:v>
                </c:pt>
                <c:pt idx="33587">
                  <c:v>55.785000000000004</c:v>
                </c:pt>
                <c:pt idx="33588">
                  <c:v>55.785000000000004</c:v>
                </c:pt>
                <c:pt idx="33589">
                  <c:v>55.786000000000001</c:v>
                </c:pt>
                <c:pt idx="33590">
                  <c:v>55.786000000000001</c:v>
                </c:pt>
                <c:pt idx="33591">
                  <c:v>55.786000000000001</c:v>
                </c:pt>
                <c:pt idx="33592">
                  <c:v>55.786999999999999</c:v>
                </c:pt>
                <c:pt idx="33593">
                  <c:v>55.786999999999999</c:v>
                </c:pt>
                <c:pt idx="33594">
                  <c:v>55.786999999999999</c:v>
                </c:pt>
                <c:pt idx="33595">
                  <c:v>55.786999999999999</c:v>
                </c:pt>
                <c:pt idx="33596">
                  <c:v>55.788000000000004</c:v>
                </c:pt>
                <c:pt idx="33597">
                  <c:v>55.788000000000004</c:v>
                </c:pt>
                <c:pt idx="33598">
                  <c:v>55.788000000000004</c:v>
                </c:pt>
                <c:pt idx="33599">
                  <c:v>55.789000000000001</c:v>
                </c:pt>
                <c:pt idx="33600">
                  <c:v>55.789000000000001</c:v>
                </c:pt>
                <c:pt idx="33601">
                  <c:v>55.789000000000001</c:v>
                </c:pt>
                <c:pt idx="33602">
                  <c:v>55.789000000000001</c:v>
                </c:pt>
                <c:pt idx="33603">
                  <c:v>55.79</c:v>
                </c:pt>
                <c:pt idx="33604">
                  <c:v>55.79</c:v>
                </c:pt>
                <c:pt idx="33605">
                  <c:v>55.79</c:v>
                </c:pt>
                <c:pt idx="33606">
                  <c:v>55.79</c:v>
                </c:pt>
                <c:pt idx="33607">
                  <c:v>55.791000000000004</c:v>
                </c:pt>
                <c:pt idx="33608">
                  <c:v>55.791000000000004</c:v>
                </c:pt>
                <c:pt idx="33609">
                  <c:v>55.791000000000004</c:v>
                </c:pt>
                <c:pt idx="33610">
                  <c:v>55.792000000000002</c:v>
                </c:pt>
                <c:pt idx="33611">
                  <c:v>55.792000000000002</c:v>
                </c:pt>
                <c:pt idx="33612">
                  <c:v>55.792000000000002</c:v>
                </c:pt>
                <c:pt idx="33613">
                  <c:v>55.792000000000002</c:v>
                </c:pt>
                <c:pt idx="33614">
                  <c:v>55.792999999999999</c:v>
                </c:pt>
                <c:pt idx="33615">
                  <c:v>55.792999999999999</c:v>
                </c:pt>
                <c:pt idx="33616">
                  <c:v>55.792999999999999</c:v>
                </c:pt>
                <c:pt idx="33617">
                  <c:v>55.794000000000004</c:v>
                </c:pt>
                <c:pt idx="33618">
                  <c:v>55.794000000000004</c:v>
                </c:pt>
                <c:pt idx="33619">
                  <c:v>55.794000000000004</c:v>
                </c:pt>
                <c:pt idx="33620">
                  <c:v>55.794000000000004</c:v>
                </c:pt>
                <c:pt idx="33621">
                  <c:v>55.795000000000002</c:v>
                </c:pt>
                <c:pt idx="33622">
                  <c:v>55.795000000000002</c:v>
                </c:pt>
                <c:pt idx="33623">
                  <c:v>55.795000000000002</c:v>
                </c:pt>
                <c:pt idx="33624">
                  <c:v>55.795999999999999</c:v>
                </c:pt>
                <c:pt idx="33625">
                  <c:v>55.795999999999999</c:v>
                </c:pt>
                <c:pt idx="33626">
                  <c:v>55.795999999999999</c:v>
                </c:pt>
                <c:pt idx="33627">
                  <c:v>55.795999999999999</c:v>
                </c:pt>
                <c:pt idx="33628">
                  <c:v>55.797000000000004</c:v>
                </c:pt>
                <c:pt idx="33629">
                  <c:v>55.797000000000004</c:v>
                </c:pt>
                <c:pt idx="33630">
                  <c:v>55.797000000000004</c:v>
                </c:pt>
                <c:pt idx="33631">
                  <c:v>55.798000000000002</c:v>
                </c:pt>
                <c:pt idx="33632">
                  <c:v>55.798000000000002</c:v>
                </c:pt>
                <c:pt idx="33633">
                  <c:v>55.798000000000002</c:v>
                </c:pt>
                <c:pt idx="33634">
                  <c:v>55.798000000000002</c:v>
                </c:pt>
                <c:pt idx="33635">
                  <c:v>55.798999999999999</c:v>
                </c:pt>
                <c:pt idx="33636">
                  <c:v>55.798999999999999</c:v>
                </c:pt>
                <c:pt idx="33637">
                  <c:v>55.798999999999999</c:v>
                </c:pt>
                <c:pt idx="33638">
                  <c:v>55.798999999999999</c:v>
                </c:pt>
                <c:pt idx="33639">
                  <c:v>55.800000000000004</c:v>
                </c:pt>
                <c:pt idx="33640">
                  <c:v>55.800000000000004</c:v>
                </c:pt>
                <c:pt idx="33641">
                  <c:v>55.800000000000004</c:v>
                </c:pt>
                <c:pt idx="33642">
                  <c:v>55.801000000000002</c:v>
                </c:pt>
                <c:pt idx="33643">
                  <c:v>55.801000000000002</c:v>
                </c:pt>
                <c:pt idx="33644">
                  <c:v>55.801000000000002</c:v>
                </c:pt>
                <c:pt idx="33645">
                  <c:v>55.801000000000002</c:v>
                </c:pt>
                <c:pt idx="33646">
                  <c:v>55.802</c:v>
                </c:pt>
                <c:pt idx="33647">
                  <c:v>55.802</c:v>
                </c:pt>
                <c:pt idx="33648">
                  <c:v>55.802</c:v>
                </c:pt>
                <c:pt idx="33649">
                  <c:v>55.803000000000004</c:v>
                </c:pt>
                <c:pt idx="33650">
                  <c:v>55.803000000000004</c:v>
                </c:pt>
                <c:pt idx="33651">
                  <c:v>55.803000000000004</c:v>
                </c:pt>
                <c:pt idx="33652">
                  <c:v>55.803000000000004</c:v>
                </c:pt>
                <c:pt idx="33653">
                  <c:v>55.804000000000002</c:v>
                </c:pt>
                <c:pt idx="33654">
                  <c:v>55.804000000000002</c:v>
                </c:pt>
                <c:pt idx="33655">
                  <c:v>55.804000000000002</c:v>
                </c:pt>
                <c:pt idx="33656">
                  <c:v>55.805</c:v>
                </c:pt>
                <c:pt idx="33657">
                  <c:v>55.805</c:v>
                </c:pt>
                <c:pt idx="33658">
                  <c:v>55.805</c:v>
                </c:pt>
                <c:pt idx="33659">
                  <c:v>55.805</c:v>
                </c:pt>
                <c:pt idx="33660">
                  <c:v>55.806000000000004</c:v>
                </c:pt>
                <c:pt idx="33661">
                  <c:v>55.806000000000004</c:v>
                </c:pt>
                <c:pt idx="33662">
                  <c:v>55.806000000000004</c:v>
                </c:pt>
                <c:pt idx="33663">
                  <c:v>55.807000000000002</c:v>
                </c:pt>
                <c:pt idx="33664">
                  <c:v>55.807000000000002</c:v>
                </c:pt>
                <c:pt idx="33665">
                  <c:v>55.807000000000002</c:v>
                </c:pt>
                <c:pt idx="33666">
                  <c:v>55.807000000000002</c:v>
                </c:pt>
                <c:pt idx="33667">
                  <c:v>55.808</c:v>
                </c:pt>
                <c:pt idx="33668">
                  <c:v>55.808</c:v>
                </c:pt>
                <c:pt idx="33669">
                  <c:v>55.808</c:v>
                </c:pt>
                <c:pt idx="33670">
                  <c:v>55.809000000000005</c:v>
                </c:pt>
                <c:pt idx="33671">
                  <c:v>55.809000000000005</c:v>
                </c:pt>
                <c:pt idx="33672">
                  <c:v>55.809000000000005</c:v>
                </c:pt>
                <c:pt idx="33673">
                  <c:v>55.809000000000005</c:v>
                </c:pt>
                <c:pt idx="33674">
                  <c:v>55.81</c:v>
                </c:pt>
                <c:pt idx="33675">
                  <c:v>55.81</c:v>
                </c:pt>
                <c:pt idx="33676">
                  <c:v>55.81</c:v>
                </c:pt>
                <c:pt idx="33677">
                  <c:v>55.81</c:v>
                </c:pt>
                <c:pt idx="33678">
                  <c:v>55.811</c:v>
                </c:pt>
                <c:pt idx="33679">
                  <c:v>55.811</c:v>
                </c:pt>
                <c:pt idx="33680">
                  <c:v>55.811</c:v>
                </c:pt>
                <c:pt idx="33681">
                  <c:v>55.811999999999998</c:v>
                </c:pt>
                <c:pt idx="33682">
                  <c:v>55.811999999999998</c:v>
                </c:pt>
                <c:pt idx="33683">
                  <c:v>55.811999999999998</c:v>
                </c:pt>
                <c:pt idx="33684">
                  <c:v>55.811999999999998</c:v>
                </c:pt>
                <c:pt idx="33685">
                  <c:v>55.813000000000002</c:v>
                </c:pt>
                <c:pt idx="33686">
                  <c:v>55.813000000000002</c:v>
                </c:pt>
                <c:pt idx="33687">
                  <c:v>55.813000000000002</c:v>
                </c:pt>
                <c:pt idx="33688">
                  <c:v>55.814</c:v>
                </c:pt>
                <c:pt idx="33689">
                  <c:v>55.814</c:v>
                </c:pt>
                <c:pt idx="33690">
                  <c:v>55.814</c:v>
                </c:pt>
                <c:pt idx="33691">
                  <c:v>55.814</c:v>
                </c:pt>
                <c:pt idx="33692">
                  <c:v>55.814999999999998</c:v>
                </c:pt>
                <c:pt idx="33693">
                  <c:v>55.814999999999998</c:v>
                </c:pt>
                <c:pt idx="33694">
                  <c:v>55.814999999999998</c:v>
                </c:pt>
                <c:pt idx="33695">
                  <c:v>55.816000000000003</c:v>
                </c:pt>
                <c:pt idx="33696">
                  <c:v>55.816000000000003</c:v>
                </c:pt>
                <c:pt idx="33697">
                  <c:v>55.816000000000003</c:v>
                </c:pt>
                <c:pt idx="33698">
                  <c:v>55.816000000000003</c:v>
                </c:pt>
                <c:pt idx="33699">
                  <c:v>55.817</c:v>
                </c:pt>
                <c:pt idx="33700">
                  <c:v>55.817</c:v>
                </c:pt>
                <c:pt idx="33701">
                  <c:v>55.817</c:v>
                </c:pt>
                <c:pt idx="33702">
                  <c:v>55.817999999999998</c:v>
                </c:pt>
                <c:pt idx="33703">
                  <c:v>55.817999999999998</c:v>
                </c:pt>
                <c:pt idx="33704">
                  <c:v>55.817999999999998</c:v>
                </c:pt>
                <c:pt idx="33705">
                  <c:v>55.817999999999998</c:v>
                </c:pt>
                <c:pt idx="33706">
                  <c:v>55.819000000000003</c:v>
                </c:pt>
                <c:pt idx="33707">
                  <c:v>55.819000000000003</c:v>
                </c:pt>
                <c:pt idx="33708">
                  <c:v>55.819000000000003</c:v>
                </c:pt>
                <c:pt idx="33709">
                  <c:v>55.82</c:v>
                </c:pt>
                <c:pt idx="33710">
                  <c:v>55.82</c:v>
                </c:pt>
                <c:pt idx="33711">
                  <c:v>55.82</c:v>
                </c:pt>
                <c:pt idx="33712">
                  <c:v>55.82</c:v>
                </c:pt>
                <c:pt idx="33713">
                  <c:v>55.820999999999998</c:v>
                </c:pt>
                <c:pt idx="33714">
                  <c:v>55.820999999999998</c:v>
                </c:pt>
                <c:pt idx="33715">
                  <c:v>55.820999999999998</c:v>
                </c:pt>
                <c:pt idx="33716">
                  <c:v>55.820999999999998</c:v>
                </c:pt>
                <c:pt idx="33717">
                  <c:v>55.822000000000003</c:v>
                </c:pt>
                <c:pt idx="33718">
                  <c:v>55.822000000000003</c:v>
                </c:pt>
                <c:pt idx="33719">
                  <c:v>55.822000000000003</c:v>
                </c:pt>
                <c:pt idx="33720">
                  <c:v>55.823</c:v>
                </c:pt>
                <c:pt idx="33721">
                  <c:v>55.823</c:v>
                </c:pt>
                <c:pt idx="33722">
                  <c:v>55.823</c:v>
                </c:pt>
                <c:pt idx="33723">
                  <c:v>55.823</c:v>
                </c:pt>
                <c:pt idx="33724">
                  <c:v>55.823999999999998</c:v>
                </c:pt>
                <c:pt idx="33725">
                  <c:v>55.823999999999998</c:v>
                </c:pt>
                <c:pt idx="33726">
                  <c:v>55.823999999999998</c:v>
                </c:pt>
                <c:pt idx="33727">
                  <c:v>55.825000000000003</c:v>
                </c:pt>
                <c:pt idx="33728">
                  <c:v>55.825000000000003</c:v>
                </c:pt>
                <c:pt idx="33729">
                  <c:v>55.825000000000003</c:v>
                </c:pt>
                <c:pt idx="33730">
                  <c:v>55.825000000000003</c:v>
                </c:pt>
                <c:pt idx="33731">
                  <c:v>55.826000000000001</c:v>
                </c:pt>
                <c:pt idx="33732">
                  <c:v>55.826000000000001</c:v>
                </c:pt>
                <c:pt idx="33733">
                  <c:v>55.826000000000001</c:v>
                </c:pt>
                <c:pt idx="33734">
                  <c:v>55.826999999999998</c:v>
                </c:pt>
                <c:pt idx="33735">
                  <c:v>55.826999999999998</c:v>
                </c:pt>
                <c:pt idx="33736">
                  <c:v>55.826999999999998</c:v>
                </c:pt>
                <c:pt idx="33737">
                  <c:v>55.826999999999998</c:v>
                </c:pt>
                <c:pt idx="33738">
                  <c:v>55.828000000000003</c:v>
                </c:pt>
                <c:pt idx="33739">
                  <c:v>55.828000000000003</c:v>
                </c:pt>
                <c:pt idx="33740">
                  <c:v>55.828000000000003</c:v>
                </c:pt>
                <c:pt idx="33741">
                  <c:v>55.829000000000001</c:v>
                </c:pt>
                <c:pt idx="33742">
                  <c:v>55.829000000000001</c:v>
                </c:pt>
                <c:pt idx="33743">
                  <c:v>55.829000000000001</c:v>
                </c:pt>
                <c:pt idx="33744">
                  <c:v>55.829000000000001</c:v>
                </c:pt>
                <c:pt idx="33745">
                  <c:v>55.83</c:v>
                </c:pt>
                <c:pt idx="33746">
                  <c:v>55.83</c:v>
                </c:pt>
                <c:pt idx="33747">
                  <c:v>55.83</c:v>
                </c:pt>
                <c:pt idx="33748">
                  <c:v>55.831000000000003</c:v>
                </c:pt>
                <c:pt idx="33749">
                  <c:v>55.831000000000003</c:v>
                </c:pt>
                <c:pt idx="33750">
                  <c:v>55.831000000000003</c:v>
                </c:pt>
                <c:pt idx="33751">
                  <c:v>55.831000000000003</c:v>
                </c:pt>
                <c:pt idx="33752">
                  <c:v>55.832000000000001</c:v>
                </c:pt>
                <c:pt idx="33753">
                  <c:v>55.832000000000001</c:v>
                </c:pt>
                <c:pt idx="33754">
                  <c:v>55.832000000000001</c:v>
                </c:pt>
                <c:pt idx="33755">
                  <c:v>55.832000000000001</c:v>
                </c:pt>
                <c:pt idx="33756">
                  <c:v>55.832999999999998</c:v>
                </c:pt>
                <c:pt idx="33757">
                  <c:v>55.832999999999998</c:v>
                </c:pt>
                <c:pt idx="33758">
                  <c:v>55.832999999999998</c:v>
                </c:pt>
                <c:pt idx="33759">
                  <c:v>55.834000000000003</c:v>
                </c:pt>
                <c:pt idx="33760">
                  <c:v>55.834000000000003</c:v>
                </c:pt>
                <c:pt idx="33761">
                  <c:v>55.834000000000003</c:v>
                </c:pt>
                <c:pt idx="33762">
                  <c:v>55.834000000000003</c:v>
                </c:pt>
                <c:pt idx="33763">
                  <c:v>55.835000000000001</c:v>
                </c:pt>
                <c:pt idx="33764">
                  <c:v>55.835000000000001</c:v>
                </c:pt>
                <c:pt idx="33765">
                  <c:v>55.835000000000001</c:v>
                </c:pt>
                <c:pt idx="33766">
                  <c:v>55.835999999999999</c:v>
                </c:pt>
                <c:pt idx="33767">
                  <c:v>55.835999999999999</c:v>
                </c:pt>
                <c:pt idx="33768">
                  <c:v>55.835999999999999</c:v>
                </c:pt>
                <c:pt idx="33769">
                  <c:v>55.835999999999999</c:v>
                </c:pt>
                <c:pt idx="33770">
                  <c:v>55.837000000000003</c:v>
                </c:pt>
                <c:pt idx="33771">
                  <c:v>55.837000000000003</c:v>
                </c:pt>
                <c:pt idx="33772">
                  <c:v>55.837000000000003</c:v>
                </c:pt>
                <c:pt idx="33773">
                  <c:v>55.838000000000001</c:v>
                </c:pt>
                <c:pt idx="33774">
                  <c:v>55.838000000000001</c:v>
                </c:pt>
                <c:pt idx="33775">
                  <c:v>55.838000000000001</c:v>
                </c:pt>
                <c:pt idx="33776">
                  <c:v>55.838000000000001</c:v>
                </c:pt>
                <c:pt idx="33777">
                  <c:v>55.838999999999999</c:v>
                </c:pt>
                <c:pt idx="33778">
                  <c:v>55.838999999999999</c:v>
                </c:pt>
                <c:pt idx="33779">
                  <c:v>55.838999999999999</c:v>
                </c:pt>
                <c:pt idx="33780">
                  <c:v>55.84</c:v>
                </c:pt>
                <c:pt idx="33781">
                  <c:v>55.84</c:v>
                </c:pt>
                <c:pt idx="33782">
                  <c:v>55.84</c:v>
                </c:pt>
                <c:pt idx="33783">
                  <c:v>55.84</c:v>
                </c:pt>
                <c:pt idx="33784">
                  <c:v>55.841000000000001</c:v>
                </c:pt>
                <c:pt idx="33785">
                  <c:v>55.841000000000001</c:v>
                </c:pt>
                <c:pt idx="33786">
                  <c:v>55.841000000000001</c:v>
                </c:pt>
                <c:pt idx="33787">
                  <c:v>55.841999999999999</c:v>
                </c:pt>
                <c:pt idx="33788">
                  <c:v>55.841999999999999</c:v>
                </c:pt>
                <c:pt idx="33789">
                  <c:v>55.841999999999999</c:v>
                </c:pt>
                <c:pt idx="33790">
                  <c:v>55.841999999999999</c:v>
                </c:pt>
                <c:pt idx="33791">
                  <c:v>55.843000000000004</c:v>
                </c:pt>
                <c:pt idx="33792">
                  <c:v>55.843000000000004</c:v>
                </c:pt>
                <c:pt idx="33793">
                  <c:v>55.843000000000004</c:v>
                </c:pt>
                <c:pt idx="33794">
                  <c:v>55.843000000000004</c:v>
                </c:pt>
                <c:pt idx="33795">
                  <c:v>55.844000000000001</c:v>
                </c:pt>
                <c:pt idx="33796">
                  <c:v>55.844000000000001</c:v>
                </c:pt>
                <c:pt idx="33797">
                  <c:v>55.844000000000001</c:v>
                </c:pt>
                <c:pt idx="33798">
                  <c:v>55.844999999999999</c:v>
                </c:pt>
                <c:pt idx="33799">
                  <c:v>55.844999999999999</c:v>
                </c:pt>
                <c:pt idx="33800">
                  <c:v>55.844999999999999</c:v>
                </c:pt>
                <c:pt idx="33801">
                  <c:v>55.844999999999999</c:v>
                </c:pt>
                <c:pt idx="33802">
                  <c:v>55.846000000000004</c:v>
                </c:pt>
                <c:pt idx="33803">
                  <c:v>55.846000000000004</c:v>
                </c:pt>
                <c:pt idx="33804">
                  <c:v>55.846000000000004</c:v>
                </c:pt>
                <c:pt idx="33805">
                  <c:v>55.847000000000001</c:v>
                </c:pt>
                <c:pt idx="33806">
                  <c:v>55.847000000000001</c:v>
                </c:pt>
                <c:pt idx="33807">
                  <c:v>55.847000000000001</c:v>
                </c:pt>
                <c:pt idx="33808">
                  <c:v>55.847000000000001</c:v>
                </c:pt>
                <c:pt idx="33809">
                  <c:v>55.847999999999999</c:v>
                </c:pt>
                <c:pt idx="33810">
                  <c:v>55.847999999999999</c:v>
                </c:pt>
                <c:pt idx="33811">
                  <c:v>55.847999999999999</c:v>
                </c:pt>
                <c:pt idx="33812">
                  <c:v>55.849000000000004</c:v>
                </c:pt>
                <c:pt idx="33813">
                  <c:v>55.849000000000004</c:v>
                </c:pt>
                <c:pt idx="33814">
                  <c:v>55.849000000000004</c:v>
                </c:pt>
                <c:pt idx="33815">
                  <c:v>55.849000000000004</c:v>
                </c:pt>
                <c:pt idx="33816">
                  <c:v>55.85</c:v>
                </c:pt>
                <c:pt idx="33817">
                  <c:v>55.85</c:v>
                </c:pt>
                <c:pt idx="33818">
                  <c:v>55.85</c:v>
                </c:pt>
                <c:pt idx="33819">
                  <c:v>55.850999999999999</c:v>
                </c:pt>
                <c:pt idx="33820">
                  <c:v>55.850999999999999</c:v>
                </c:pt>
                <c:pt idx="33821">
                  <c:v>55.850999999999999</c:v>
                </c:pt>
                <c:pt idx="33822">
                  <c:v>55.850999999999999</c:v>
                </c:pt>
                <c:pt idx="33823">
                  <c:v>55.852000000000004</c:v>
                </c:pt>
                <c:pt idx="33824">
                  <c:v>55.852000000000004</c:v>
                </c:pt>
                <c:pt idx="33825">
                  <c:v>55.852000000000004</c:v>
                </c:pt>
                <c:pt idx="33826">
                  <c:v>55.852000000000004</c:v>
                </c:pt>
                <c:pt idx="33827">
                  <c:v>55.853000000000002</c:v>
                </c:pt>
                <c:pt idx="33828">
                  <c:v>55.853000000000002</c:v>
                </c:pt>
                <c:pt idx="33829">
                  <c:v>55.853000000000002</c:v>
                </c:pt>
                <c:pt idx="33830">
                  <c:v>55.853999999999999</c:v>
                </c:pt>
                <c:pt idx="33831">
                  <c:v>55.853999999999999</c:v>
                </c:pt>
                <c:pt idx="33832">
                  <c:v>55.853999999999999</c:v>
                </c:pt>
                <c:pt idx="33833">
                  <c:v>55.853999999999999</c:v>
                </c:pt>
                <c:pt idx="33834">
                  <c:v>55.855000000000004</c:v>
                </c:pt>
                <c:pt idx="33835">
                  <c:v>55.855000000000004</c:v>
                </c:pt>
                <c:pt idx="33836">
                  <c:v>55.855000000000004</c:v>
                </c:pt>
                <c:pt idx="33837">
                  <c:v>55.856000000000002</c:v>
                </c:pt>
                <c:pt idx="33838">
                  <c:v>55.856000000000002</c:v>
                </c:pt>
                <c:pt idx="33839">
                  <c:v>55.856000000000002</c:v>
                </c:pt>
                <c:pt idx="33840">
                  <c:v>55.856000000000002</c:v>
                </c:pt>
                <c:pt idx="33841">
                  <c:v>55.856999999999999</c:v>
                </c:pt>
                <c:pt idx="33842">
                  <c:v>55.856999999999999</c:v>
                </c:pt>
                <c:pt idx="33843">
                  <c:v>55.856999999999999</c:v>
                </c:pt>
                <c:pt idx="33844">
                  <c:v>55.858000000000004</c:v>
                </c:pt>
                <c:pt idx="33845">
                  <c:v>55.858000000000004</c:v>
                </c:pt>
                <c:pt idx="33846">
                  <c:v>55.858000000000004</c:v>
                </c:pt>
                <c:pt idx="33847">
                  <c:v>55.858000000000004</c:v>
                </c:pt>
                <c:pt idx="33848">
                  <c:v>55.859000000000002</c:v>
                </c:pt>
                <c:pt idx="33849">
                  <c:v>55.859000000000002</c:v>
                </c:pt>
                <c:pt idx="33850">
                  <c:v>55.859000000000002</c:v>
                </c:pt>
                <c:pt idx="33851">
                  <c:v>55.86</c:v>
                </c:pt>
                <c:pt idx="33852">
                  <c:v>55.86</c:v>
                </c:pt>
                <c:pt idx="33853">
                  <c:v>55.86</c:v>
                </c:pt>
                <c:pt idx="33854">
                  <c:v>55.86</c:v>
                </c:pt>
                <c:pt idx="33855">
                  <c:v>55.861000000000004</c:v>
                </c:pt>
                <c:pt idx="33856">
                  <c:v>55.861000000000004</c:v>
                </c:pt>
                <c:pt idx="33857">
                  <c:v>55.861000000000004</c:v>
                </c:pt>
                <c:pt idx="33858">
                  <c:v>55.861000000000004</c:v>
                </c:pt>
                <c:pt idx="33859">
                  <c:v>55.862000000000002</c:v>
                </c:pt>
                <c:pt idx="33860">
                  <c:v>55.862000000000002</c:v>
                </c:pt>
                <c:pt idx="33861">
                  <c:v>55.862000000000002</c:v>
                </c:pt>
                <c:pt idx="33862">
                  <c:v>55.863</c:v>
                </c:pt>
                <c:pt idx="33863">
                  <c:v>55.863</c:v>
                </c:pt>
                <c:pt idx="33864">
                  <c:v>55.863</c:v>
                </c:pt>
                <c:pt idx="33865">
                  <c:v>55.863</c:v>
                </c:pt>
                <c:pt idx="33866">
                  <c:v>55.864000000000004</c:v>
                </c:pt>
                <c:pt idx="33867">
                  <c:v>55.864000000000004</c:v>
                </c:pt>
                <c:pt idx="33868">
                  <c:v>55.864000000000004</c:v>
                </c:pt>
                <c:pt idx="33869">
                  <c:v>55.865000000000002</c:v>
                </c:pt>
                <c:pt idx="33870">
                  <c:v>55.865000000000002</c:v>
                </c:pt>
                <c:pt idx="33871">
                  <c:v>55.865000000000002</c:v>
                </c:pt>
                <c:pt idx="33872">
                  <c:v>55.865000000000002</c:v>
                </c:pt>
                <c:pt idx="33873">
                  <c:v>55.866</c:v>
                </c:pt>
                <c:pt idx="33874">
                  <c:v>55.866</c:v>
                </c:pt>
                <c:pt idx="33875">
                  <c:v>55.866</c:v>
                </c:pt>
                <c:pt idx="33876">
                  <c:v>55.867000000000004</c:v>
                </c:pt>
                <c:pt idx="33877">
                  <c:v>55.867000000000004</c:v>
                </c:pt>
                <c:pt idx="33878">
                  <c:v>55.867000000000004</c:v>
                </c:pt>
                <c:pt idx="33879">
                  <c:v>55.867000000000004</c:v>
                </c:pt>
                <c:pt idx="33880">
                  <c:v>55.868000000000002</c:v>
                </c:pt>
                <c:pt idx="33881">
                  <c:v>55.868000000000002</c:v>
                </c:pt>
                <c:pt idx="33882">
                  <c:v>55.868000000000002</c:v>
                </c:pt>
                <c:pt idx="33883">
                  <c:v>55.869</c:v>
                </c:pt>
                <c:pt idx="33884">
                  <c:v>55.869</c:v>
                </c:pt>
                <c:pt idx="33885">
                  <c:v>55.869</c:v>
                </c:pt>
                <c:pt idx="33886">
                  <c:v>55.869</c:v>
                </c:pt>
                <c:pt idx="33887">
                  <c:v>55.870000000000005</c:v>
                </c:pt>
                <c:pt idx="33888">
                  <c:v>55.870000000000005</c:v>
                </c:pt>
                <c:pt idx="33889">
                  <c:v>55.870000000000005</c:v>
                </c:pt>
                <c:pt idx="33890">
                  <c:v>55.871000000000002</c:v>
                </c:pt>
                <c:pt idx="33891">
                  <c:v>55.871000000000002</c:v>
                </c:pt>
                <c:pt idx="33892">
                  <c:v>55.871000000000002</c:v>
                </c:pt>
                <c:pt idx="33893">
                  <c:v>55.871000000000002</c:v>
                </c:pt>
                <c:pt idx="33894">
                  <c:v>55.872</c:v>
                </c:pt>
                <c:pt idx="33895">
                  <c:v>55.872</c:v>
                </c:pt>
                <c:pt idx="33896">
                  <c:v>55.872</c:v>
                </c:pt>
                <c:pt idx="33897">
                  <c:v>55.872</c:v>
                </c:pt>
                <c:pt idx="33898">
                  <c:v>55.873000000000005</c:v>
                </c:pt>
                <c:pt idx="33899">
                  <c:v>55.873000000000005</c:v>
                </c:pt>
                <c:pt idx="33900">
                  <c:v>55.873000000000005</c:v>
                </c:pt>
                <c:pt idx="33901">
                  <c:v>55.874000000000002</c:v>
                </c:pt>
                <c:pt idx="33902">
                  <c:v>55.874000000000002</c:v>
                </c:pt>
                <c:pt idx="33903">
                  <c:v>55.874000000000002</c:v>
                </c:pt>
                <c:pt idx="33904">
                  <c:v>55.874000000000002</c:v>
                </c:pt>
                <c:pt idx="33905">
                  <c:v>55.875</c:v>
                </c:pt>
                <c:pt idx="33906">
                  <c:v>55.875</c:v>
                </c:pt>
                <c:pt idx="33907">
                  <c:v>55.875</c:v>
                </c:pt>
                <c:pt idx="33908">
                  <c:v>55.875999999999998</c:v>
                </c:pt>
                <c:pt idx="33909">
                  <c:v>55.875999999999998</c:v>
                </c:pt>
                <c:pt idx="33910">
                  <c:v>55.875999999999998</c:v>
                </c:pt>
                <c:pt idx="33911">
                  <c:v>55.875999999999998</c:v>
                </c:pt>
                <c:pt idx="33912">
                  <c:v>55.877000000000002</c:v>
                </c:pt>
                <c:pt idx="33913">
                  <c:v>55.877000000000002</c:v>
                </c:pt>
                <c:pt idx="33914">
                  <c:v>55.877000000000002</c:v>
                </c:pt>
                <c:pt idx="33915">
                  <c:v>55.878</c:v>
                </c:pt>
                <c:pt idx="33916">
                  <c:v>55.878</c:v>
                </c:pt>
                <c:pt idx="33917">
                  <c:v>55.878</c:v>
                </c:pt>
                <c:pt idx="33918">
                  <c:v>55.878</c:v>
                </c:pt>
                <c:pt idx="33919">
                  <c:v>55.878999999999998</c:v>
                </c:pt>
                <c:pt idx="33920">
                  <c:v>55.878999999999998</c:v>
                </c:pt>
                <c:pt idx="33921">
                  <c:v>55.878999999999998</c:v>
                </c:pt>
                <c:pt idx="33922">
                  <c:v>55.88</c:v>
                </c:pt>
                <c:pt idx="33923">
                  <c:v>55.88</c:v>
                </c:pt>
                <c:pt idx="33924">
                  <c:v>55.88</c:v>
                </c:pt>
                <c:pt idx="33925">
                  <c:v>55.88</c:v>
                </c:pt>
                <c:pt idx="33926">
                  <c:v>55.881</c:v>
                </c:pt>
                <c:pt idx="33927">
                  <c:v>55.881</c:v>
                </c:pt>
                <c:pt idx="33928">
                  <c:v>55.881</c:v>
                </c:pt>
                <c:pt idx="33929">
                  <c:v>55.881</c:v>
                </c:pt>
                <c:pt idx="33930">
                  <c:v>55.881999999999998</c:v>
                </c:pt>
                <c:pt idx="33931">
                  <c:v>55.881999999999998</c:v>
                </c:pt>
                <c:pt idx="33932">
                  <c:v>55.881999999999998</c:v>
                </c:pt>
                <c:pt idx="33933">
                  <c:v>55.883000000000003</c:v>
                </c:pt>
                <c:pt idx="33934">
                  <c:v>55.883000000000003</c:v>
                </c:pt>
                <c:pt idx="33935">
                  <c:v>55.883000000000003</c:v>
                </c:pt>
                <c:pt idx="33936">
                  <c:v>55.883000000000003</c:v>
                </c:pt>
                <c:pt idx="33937">
                  <c:v>55.884</c:v>
                </c:pt>
                <c:pt idx="33938">
                  <c:v>55.884</c:v>
                </c:pt>
                <c:pt idx="33939">
                  <c:v>55.884</c:v>
                </c:pt>
                <c:pt idx="33940">
                  <c:v>55.884999999999998</c:v>
                </c:pt>
                <c:pt idx="33941">
                  <c:v>55.884999999999998</c:v>
                </c:pt>
                <c:pt idx="33942">
                  <c:v>55.884999999999998</c:v>
                </c:pt>
                <c:pt idx="33943">
                  <c:v>55.884999999999998</c:v>
                </c:pt>
                <c:pt idx="33944">
                  <c:v>55.886000000000003</c:v>
                </c:pt>
                <c:pt idx="33945">
                  <c:v>55.886000000000003</c:v>
                </c:pt>
                <c:pt idx="33946">
                  <c:v>55.886000000000003</c:v>
                </c:pt>
                <c:pt idx="33947">
                  <c:v>55.887</c:v>
                </c:pt>
                <c:pt idx="33948">
                  <c:v>55.887</c:v>
                </c:pt>
                <c:pt idx="33949">
                  <c:v>55.887</c:v>
                </c:pt>
                <c:pt idx="33950">
                  <c:v>55.887</c:v>
                </c:pt>
                <c:pt idx="33951">
                  <c:v>55.887999999999998</c:v>
                </c:pt>
                <c:pt idx="33952">
                  <c:v>55.887999999999998</c:v>
                </c:pt>
                <c:pt idx="33953">
                  <c:v>55.887999999999998</c:v>
                </c:pt>
                <c:pt idx="33954">
                  <c:v>55.889000000000003</c:v>
                </c:pt>
                <c:pt idx="33955">
                  <c:v>55.889000000000003</c:v>
                </c:pt>
                <c:pt idx="33956">
                  <c:v>55.889000000000003</c:v>
                </c:pt>
                <c:pt idx="33957">
                  <c:v>55.889000000000003</c:v>
                </c:pt>
                <c:pt idx="33958">
                  <c:v>55.89</c:v>
                </c:pt>
                <c:pt idx="33959">
                  <c:v>55.89</c:v>
                </c:pt>
                <c:pt idx="33960">
                  <c:v>55.89</c:v>
                </c:pt>
                <c:pt idx="33961">
                  <c:v>55.89</c:v>
                </c:pt>
                <c:pt idx="33962">
                  <c:v>55.890999999999998</c:v>
                </c:pt>
                <c:pt idx="33963">
                  <c:v>55.890999999999998</c:v>
                </c:pt>
                <c:pt idx="33964">
                  <c:v>55.890999999999998</c:v>
                </c:pt>
                <c:pt idx="33965">
                  <c:v>55.892000000000003</c:v>
                </c:pt>
                <c:pt idx="33966">
                  <c:v>55.892000000000003</c:v>
                </c:pt>
                <c:pt idx="33967">
                  <c:v>55.892000000000003</c:v>
                </c:pt>
                <c:pt idx="33968">
                  <c:v>55.892000000000003</c:v>
                </c:pt>
                <c:pt idx="33969">
                  <c:v>55.893000000000001</c:v>
                </c:pt>
                <c:pt idx="33970">
                  <c:v>55.893000000000001</c:v>
                </c:pt>
                <c:pt idx="33971">
                  <c:v>55.893000000000001</c:v>
                </c:pt>
                <c:pt idx="33972">
                  <c:v>55.893999999999998</c:v>
                </c:pt>
                <c:pt idx="33973">
                  <c:v>55.893999999999998</c:v>
                </c:pt>
                <c:pt idx="33974">
                  <c:v>55.893999999999998</c:v>
                </c:pt>
                <c:pt idx="33975">
                  <c:v>55.893999999999998</c:v>
                </c:pt>
                <c:pt idx="33976">
                  <c:v>55.895000000000003</c:v>
                </c:pt>
                <c:pt idx="33977">
                  <c:v>55.895000000000003</c:v>
                </c:pt>
                <c:pt idx="33978">
                  <c:v>55.895000000000003</c:v>
                </c:pt>
                <c:pt idx="33979">
                  <c:v>55.896000000000001</c:v>
                </c:pt>
                <c:pt idx="33980">
                  <c:v>55.896000000000001</c:v>
                </c:pt>
                <c:pt idx="33981">
                  <c:v>55.896000000000001</c:v>
                </c:pt>
                <c:pt idx="33982">
                  <c:v>55.896000000000001</c:v>
                </c:pt>
                <c:pt idx="33983">
                  <c:v>55.896999999999998</c:v>
                </c:pt>
                <c:pt idx="33984">
                  <c:v>55.896999999999998</c:v>
                </c:pt>
                <c:pt idx="33985">
                  <c:v>55.896999999999998</c:v>
                </c:pt>
                <c:pt idx="33986">
                  <c:v>55.898000000000003</c:v>
                </c:pt>
                <c:pt idx="33987">
                  <c:v>55.898000000000003</c:v>
                </c:pt>
                <c:pt idx="33988">
                  <c:v>55.898000000000003</c:v>
                </c:pt>
                <c:pt idx="33989">
                  <c:v>55.898000000000003</c:v>
                </c:pt>
                <c:pt idx="33990">
                  <c:v>55.899000000000001</c:v>
                </c:pt>
                <c:pt idx="33991">
                  <c:v>55.899000000000001</c:v>
                </c:pt>
                <c:pt idx="33992">
                  <c:v>55.899000000000001</c:v>
                </c:pt>
                <c:pt idx="33993">
                  <c:v>55.899000000000001</c:v>
                </c:pt>
                <c:pt idx="33994">
                  <c:v>55.9</c:v>
                </c:pt>
                <c:pt idx="33995">
                  <c:v>55.9</c:v>
                </c:pt>
                <c:pt idx="33996">
                  <c:v>55.9</c:v>
                </c:pt>
                <c:pt idx="33997">
                  <c:v>55.901000000000003</c:v>
                </c:pt>
                <c:pt idx="33998">
                  <c:v>55.901000000000003</c:v>
                </c:pt>
                <c:pt idx="33999">
                  <c:v>55.901000000000003</c:v>
                </c:pt>
                <c:pt idx="34000">
                  <c:v>55.901000000000003</c:v>
                </c:pt>
                <c:pt idx="34001">
                  <c:v>55.902000000000001</c:v>
                </c:pt>
                <c:pt idx="34002">
                  <c:v>55.902000000000001</c:v>
                </c:pt>
                <c:pt idx="34003">
                  <c:v>55.902000000000001</c:v>
                </c:pt>
                <c:pt idx="34004">
                  <c:v>55.902999999999999</c:v>
                </c:pt>
                <c:pt idx="34005">
                  <c:v>55.902999999999999</c:v>
                </c:pt>
                <c:pt idx="34006">
                  <c:v>55.902999999999999</c:v>
                </c:pt>
                <c:pt idx="34007">
                  <c:v>55.902999999999999</c:v>
                </c:pt>
                <c:pt idx="34008">
                  <c:v>55.904000000000003</c:v>
                </c:pt>
                <c:pt idx="34009">
                  <c:v>55.904000000000003</c:v>
                </c:pt>
                <c:pt idx="34010">
                  <c:v>55.904000000000003</c:v>
                </c:pt>
                <c:pt idx="34011">
                  <c:v>55.905000000000001</c:v>
                </c:pt>
                <c:pt idx="34012">
                  <c:v>55.905000000000001</c:v>
                </c:pt>
                <c:pt idx="34013">
                  <c:v>55.905000000000001</c:v>
                </c:pt>
                <c:pt idx="34014">
                  <c:v>55.905000000000001</c:v>
                </c:pt>
                <c:pt idx="34015">
                  <c:v>55.905999999999999</c:v>
                </c:pt>
                <c:pt idx="34016">
                  <c:v>55.905999999999999</c:v>
                </c:pt>
                <c:pt idx="34017">
                  <c:v>55.905999999999999</c:v>
                </c:pt>
                <c:pt idx="34018">
                  <c:v>55.907000000000004</c:v>
                </c:pt>
                <c:pt idx="34019">
                  <c:v>55.907000000000004</c:v>
                </c:pt>
                <c:pt idx="34020">
                  <c:v>55.907000000000004</c:v>
                </c:pt>
                <c:pt idx="34021">
                  <c:v>55.907000000000004</c:v>
                </c:pt>
                <c:pt idx="34022">
                  <c:v>55.908000000000001</c:v>
                </c:pt>
                <c:pt idx="34023">
                  <c:v>55.908000000000001</c:v>
                </c:pt>
                <c:pt idx="34024">
                  <c:v>55.908000000000001</c:v>
                </c:pt>
                <c:pt idx="34025">
                  <c:v>55.908000000000001</c:v>
                </c:pt>
                <c:pt idx="34026">
                  <c:v>55.908999999999999</c:v>
                </c:pt>
                <c:pt idx="34027">
                  <c:v>55.908999999999999</c:v>
                </c:pt>
                <c:pt idx="34028">
                  <c:v>55.908999999999999</c:v>
                </c:pt>
                <c:pt idx="34029">
                  <c:v>55.910000000000004</c:v>
                </c:pt>
                <c:pt idx="34030">
                  <c:v>55.910000000000004</c:v>
                </c:pt>
                <c:pt idx="34031">
                  <c:v>55.910000000000004</c:v>
                </c:pt>
                <c:pt idx="34032">
                  <c:v>55.910000000000004</c:v>
                </c:pt>
                <c:pt idx="34033">
                  <c:v>55.911000000000001</c:v>
                </c:pt>
                <c:pt idx="34034">
                  <c:v>55.911000000000001</c:v>
                </c:pt>
                <c:pt idx="34035">
                  <c:v>55.911000000000001</c:v>
                </c:pt>
                <c:pt idx="34036">
                  <c:v>55.911999999999999</c:v>
                </c:pt>
                <c:pt idx="34037">
                  <c:v>55.911999999999999</c:v>
                </c:pt>
                <c:pt idx="34038">
                  <c:v>55.911999999999999</c:v>
                </c:pt>
                <c:pt idx="34039">
                  <c:v>55.911999999999999</c:v>
                </c:pt>
                <c:pt idx="34040">
                  <c:v>55.913000000000004</c:v>
                </c:pt>
                <c:pt idx="34041">
                  <c:v>55.913000000000004</c:v>
                </c:pt>
                <c:pt idx="34042">
                  <c:v>55.913000000000004</c:v>
                </c:pt>
                <c:pt idx="34043">
                  <c:v>55.914000000000001</c:v>
                </c:pt>
                <c:pt idx="34044">
                  <c:v>55.914000000000001</c:v>
                </c:pt>
                <c:pt idx="34045">
                  <c:v>55.914000000000001</c:v>
                </c:pt>
                <c:pt idx="34046">
                  <c:v>55.914000000000001</c:v>
                </c:pt>
                <c:pt idx="34047">
                  <c:v>55.914999999999999</c:v>
                </c:pt>
                <c:pt idx="34048">
                  <c:v>55.914999999999999</c:v>
                </c:pt>
                <c:pt idx="34049">
                  <c:v>55.914999999999999</c:v>
                </c:pt>
                <c:pt idx="34050">
                  <c:v>55.916000000000004</c:v>
                </c:pt>
                <c:pt idx="34051">
                  <c:v>55.916000000000004</c:v>
                </c:pt>
                <c:pt idx="34052">
                  <c:v>55.916000000000004</c:v>
                </c:pt>
                <c:pt idx="34053">
                  <c:v>55.916000000000004</c:v>
                </c:pt>
                <c:pt idx="34054">
                  <c:v>55.917000000000002</c:v>
                </c:pt>
                <c:pt idx="34055">
                  <c:v>55.917000000000002</c:v>
                </c:pt>
                <c:pt idx="34056">
                  <c:v>55.917000000000002</c:v>
                </c:pt>
                <c:pt idx="34057">
                  <c:v>55.917000000000002</c:v>
                </c:pt>
                <c:pt idx="34058">
                  <c:v>55.917999999999999</c:v>
                </c:pt>
                <c:pt idx="34059">
                  <c:v>55.917999999999999</c:v>
                </c:pt>
                <c:pt idx="34060">
                  <c:v>55.917999999999999</c:v>
                </c:pt>
                <c:pt idx="34061">
                  <c:v>55.919000000000004</c:v>
                </c:pt>
                <c:pt idx="34062">
                  <c:v>55.919000000000004</c:v>
                </c:pt>
                <c:pt idx="34063">
                  <c:v>55.919000000000004</c:v>
                </c:pt>
                <c:pt idx="34064">
                  <c:v>55.919000000000004</c:v>
                </c:pt>
                <c:pt idx="34065">
                  <c:v>55.92</c:v>
                </c:pt>
                <c:pt idx="34066">
                  <c:v>55.92</c:v>
                </c:pt>
                <c:pt idx="34067">
                  <c:v>55.92</c:v>
                </c:pt>
                <c:pt idx="34068">
                  <c:v>55.920999999999999</c:v>
                </c:pt>
                <c:pt idx="34069">
                  <c:v>55.920999999999999</c:v>
                </c:pt>
                <c:pt idx="34070">
                  <c:v>55.920999999999999</c:v>
                </c:pt>
                <c:pt idx="34071">
                  <c:v>55.920999999999999</c:v>
                </c:pt>
                <c:pt idx="34072">
                  <c:v>55.922000000000004</c:v>
                </c:pt>
                <c:pt idx="34073">
                  <c:v>55.922000000000004</c:v>
                </c:pt>
                <c:pt idx="34074">
                  <c:v>55.922000000000004</c:v>
                </c:pt>
                <c:pt idx="34075">
                  <c:v>55.923000000000002</c:v>
                </c:pt>
                <c:pt idx="34076">
                  <c:v>55.923000000000002</c:v>
                </c:pt>
                <c:pt idx="34077">
                  <c:v>55.923000000000002</c:v>
                </c:pt>
                <c:pt idx="34078">
                  <c:v>55.923000000000002</c:v>
                </c:pt>
                <c:pt idx="34079">
                  <c:v>55.923999999999999</c:v>
                </c:pt>
                <c:pt idx="34080">
                  <c:v>55.923999999999999</c:v>
                </c:pt>
                <c:pt idx="34081">
                  <c:v>55.923999999999999</c:v>
                </c:pt>
                <c:pt idx="34082">
                  <c:v>55.925000000000004</c:v>
                </c:pt>
                <c:pt idx="34083">
                  <c:v>55.925000000000004</c:v>
                </c:pt>
                <c:pt idx="34084">
                  <c:v>55.925000000000004</c:v>
                </c:pt>
                <c:pt idx="34085">
                  <c:v>55.925000000000004</c:v>
                </c:pt>
                <c:pt idx="34086">
                  <c:v>55.926000000000002</c:v>
                </c:pt>
                <c:pt idx="34087">
                  <c:v>55.926000000000002</c:v>
                </c:pt>
                <c:pt idx="34088">
                  <c:v>55.926000000000002</c:v>
                </c:pt>
                <c:pt idx="34089">
                  <c:v>55.926000000000002</c:v>
                </c:pt>
                <c:pt idx="34090">
                  <c:v>55.927</c:v>
                </c:pt>
                <c:pt idx="34091">
                  <c:v>55.927</c:v>
                </c:pt>
                <c:pt idx="34092">
                  <c:v>55.927</c:v>
                </c:pt>
                <c:pt idx="34093">
                  <c:v>55.928000000000004</c:v>
                </c:pt>
                <c:pt idx="34094">
                  <c:v>55.928000000000004</c:v>
                </c:pt>
                <c:pt idx="34095">
                  <c:v>55.928000000000004</c:v>
                </c:pt>
                <c:pt idx="34096">
                  <c:v>55.928000000000004</c:v>
                </c:pt>
                <c:pt idx="34097">
                  <c:v>55.929000000000002</c:v>
                </c:pt>
                <c:pt idx="34098">
                  <c:v>55.929000000000002</c:v>
                </c:pt>
                <c:pt idx="34099">
                  <c:v>55.929000000000002</c:v>
                </c:pt>
                <c:pt idx="34100">
                  <c:v>55.93</c:v>
                </c:pt>
                <c:pt idx="34101">
                  <c:v>55.93</c:v>
                </c:pt>
                <c:pt idx="34102">
                  <c:v>55.93</c:v>
                </c:pt>
                <c:pt idx="34103">
                  <c:v>55.93</c:v>
                </c:pt>
                <c:pt idx="34104">
                  <c:v>55.931000000000004</c:v>
                </c:pt>
                <c:pt idx="34105">
                  <c:v>55.931000000000004</c:v>
                </c:pt>
                <c:pt idx="34106">
                  <c:v>55.931000000000004</c:v>
                </c:pt>
                <c:pt idx="34107">
                  <c:v>55.932000000000002</c:v>
                </c:pt>
                <c:pt idx="34108">
                  <c:v>55.932000000000002</c:v>
                </c:pt>
                <c:pt idx="34109">
                  <c:v>55.932000000000002</c:v>
                </c:pt>
                <c:pt idx="34110">
                  <c:v>55.932000000000002</c:v>
                </c:pt>
                <c:pt idx="34111">
                  <c:v>55.933</c:v>
                </c:pt>
                <c:pt idx="34112">
                  <c:v>55.933</c:v>
                </c:pt>
                <c:pt idx="34113">
                  <c:v>55.933</c:v>
                </c:pt>
                <c:pt idx="34114">
                  <c:v>55.934000000000005</c:v>
                </c:pt>
                <c:pt idx="34115">
                  <c:v>55.934000000000005</c:v>
                </c:pt>
                <c:pt idx="34116">
                  <c:v>55.934000000000005</c:v>
                </c:pt>
                <c:pt idx="34117">
                  <c:v>55.934000000000005</c:v>
                </c:pt>
                <c:pt idx="34118">
                  <c:v>55.935000000000002</c:v>
                </c:pt>
                <c:pt idx="34119">
                  <c:v>55.935000000000002</c:v>
                </c:pt>
                <c:pt idx="34120">
                  <c:v>55.935000000000002</c:v>
                </c:pt>
                <c:pt idx="34121">
                  <c:v>55.935000000000002</c:v>
                </c:pt>
                <c:pt idx="34122">
                  <c:v>55.936</c:v>
                </c:pt>
                <c:pt idx="34123">
                  <c:v>55.936</c:v>
                </c:pt>
                <c:pt idx="34124">
                  <c:v>55.936</c:v>
                </c:pt>
                <c:pt idx="34125">
                  <c:v>55.936999999999998</c:v>
                </c:pt>
                <c:pt idx="34126">
                  <c:v>55.936999999999998</c:v>
                </c:pt>
                <c:pt idx="34127">
                  <c:v>55.936999999999998</c:v>
                </c:pt>
                <c:pt idx="34128">
                  <c:v>55.936999999999998</c:v>
                </c:pt>
                <c:pt idx="34129">
                  <c:v>55.938000000000002</c:v>
                </c:pt>
                <c:pt idx="34130">
                  <c:v>55.938000000000002</c:v>
                </c:pt>
                <c:pt idx="34131">
                  <c:v>55.938000000000002</c:v>
                </c:pt>
                <c:pt idx="34132">
                  <c:v>55.939</c:v>
                </c:pt>
                <c:pt idx="34133">
                  <c:v>55.939</c:v>
                </c:pt>
                <c:pt idx="34134">
                  <c:v>55.939</c:v>
                </c:pt>
                <c:pt idx="34135">
                  <c:v>55.939</c:v>
                </c:pt>
                <c:pt idx="34136">
                  <c:v>55.94</c:v>
                </c:pt>
                <c:pt idx="34137">
                  <c:v>55.94</c:v>
                </c:pt>
                <c:pt idx="34138">
                  <c:v>55.94</c:v>
                </c:pt>
                <c:pt idx="34139">
                  <c:v>55.941000000000003</c:v>
                </c:pt>
                <c:pt idx="34140">
                  <c:v>55.941000000000003</c:v>
                </c:pt>
                <c:pt idx="34141">
                  <c:v>55.941000000000003</c:v>
                </c:pt>
                <c:pt idx="34142">
                  <c:v>55.941000000000003</c:v>
                </c:pt>
                <c:pt idx="34143">
                  <c:v>55.942</c:v>
                </c:pt>
                <c:pt idx="34144">
                  <c:v>55.942</c:v>
                </c:pt>
                <c:pt idx="34145">
                  <c:v>55.942</c:v>
                </c:pt>
                <c:pt idx="34146">
                  <c:v>55.942</c:v>
                </c:pt>
                <c:pt idx="34147">
                  <c:v>55.942999999999998</c:v>
                </c:pt>
                <c:pt idx="34148">
                  <c:v>55.942999999999998</c:v>
                </c:pt>
                <c:pt idx="34149">
                  <c:v>55.942999999999998</c:v>
                </c:pt>
                <c:pt idx="34150">
                  <c:v>55.944000000000003</c:v>
                </c:pt>
                <c:pt idx="34151">
                  <c:v>55.944000000000003</c:v>
                </c:pt>
                <c:pt idx="34152">
                  <c:v>55.944000000000003</c:v>
                </c:pt>
                <c:pt idx="34153">
                  <c:v>55.944000000000003</c:v>
                </c:pt>
                <c:pt idx="34154">
                  <c:v>55.945</c:v>
                </c:pt>
                <c:pt idx="34155">
                  <c:v>55.945</c:v>
                </c:pt>
                <c:pt idx="34156">
                  <c:v>55.945</c:v>
                </c:pt>
                <c:pt idx="34157">
                  <c:v>55.945999999999998</c:v>
                </c:pt>
                <c:pt idx="34158">
                  <c:v>55.945999999999998</c:v>
                </c:pt>
                <c:pt idx="34159">
                  <c:v>55.945999999999998</c:v>
                </c:pt>
                <c:pt idx="34160">
                  <c:v>55.945999999999998</c:v>
                </c:pt>
                <c:pt idx="34161">
                  <c:v>55.947000000000003</c:v>
                </c:pt>
                <c:pt idx="34162">
                  <c:v>55.947000000000003</c:v>
                </c:pt>
                <c:pt idx="34163">
                  <c:v>55.947000000000003</c:v>
                </c:pt>
                <c:pt idx="34164">
                  <c:v>55.948</c:v>
                </c:pt>
                <c:pt idx="34165">
                  <c:v>55.948</c:v>
                </c:pt>
                <c:pt idx="34166">
                  <c:v>55.948</c:v>
                </c:pt>
                <c:pt idx="34167">
                  <c:v>55.948</c:v>
                </c:pt>
                <c:pt idx="34168">
                  <c:v>55.948999999999998</c:v>
                </c:pt>
                <c:pt idx="34169">
                  <c:v>55.948999999999998</c:v>
                </c:pt>
                <c:pt idx="34170">
                  <c:v>55.948999999999998</c:v>
                </c:pt>
                <c:pt idx="34171">
                  <c:v>55.948999999999998</c:v>
                </c:pt>
                <c:pt idx="34172">
                  <c:v>55.95</c:v>
                </c:pt>
                <c:pt idx="34173">
                  <c:v>55.95</c:v>
                </c:pt>
                <c:pt idx="34174">
                  <c:v>55.95</c:v>
                </c:pt>
                <c:pt idx="34175">
                  <c:v>55.951000000000001</c:v>
                </c:pt>
                <c:pt idx="34176">
                  <c:v>55.951000000000001</c:v>
                </c:pt>
                <c:pt idx="34177">
                  <c:v>55.951000000000001</c:v>
                </c:pt>
                <c:pt idx="34178">
                  <c:v>55.951000000000001</c:v>
                </c:pt>
                <c:pt idx="34179">
                  <c:v>55.951999999999998</c:v>
                </c:pt>
                <c:pt idx="34180">
                  <c:v>55.951999999999998</c:v>
                </c:pt>
                <c:pt idx="34181">
                  <c:v>55.951999999999998</c:v>
                </c:pt>
                <c:pt idx="34182">
                  <c:v>55.953000000000003</c:v>
                </c:pt>
                <c:pt idx="34183">
                  <c:v>55.953000000000003</c:v>
                </c:pt>
                <c:pt idx="34184">
                  <c:v>55.953000000000003</c:v>
                </c:pt>
                <c:pt idx="34185">
                  <c:v>55.953000000000003</c:v>
                </c:pt>
                <c:pt idx="34186">
                  <c:v>55.954000000000001</c:v>
                </c:pt>
                <c:pt idx="34187">
                  <c:v>55.954000000000001</c:v>
                </c:pt>
                <c:pt idx="34188">
                  <c:v>55.954000000000001</c:v>
                </c:pt>
                <c:pt idx="34189">
                  <c:v>55.954999999999998</c:v>
                </c:pt>
                <c:pt idx="34190">
                  <c:v>55.954999999999998</c:v>
                </c:pt>
                <c:pt idx="34191">
                  <c:v>55.954999999999998</c:v>
                </c:pt>
                <c:pt idx="34192">
                  <c:v>55.954999999999998</c:v>
                </c:pt>
                <c:pt idx="34193">
                  <c:v>55.956000000000003</c:v>
                </c:pt>
                <c:pt idx="34194">
                  <c:v>55.956000000000003</c:v>
                </c:pt>
                <c:pt idx="34195">
                  <c:v>55.956000000000003</c:v>
                </c:pt>
                <c:pt idx="34196">
                  <c:v>55.956000000000003</c:v>
                </c:pt>
                <c:pt idx="34197">
                  <c:v>55.957000000000001</c:v>
                </c:pt>
                <c:pt idx="34198">
                  <c:v>55.957000000000001</c:v>
                </c:pt>
                <c:pt idx="34199">
                  <c:v>55.957000000000001</c:v>
                </c:pt>
                <c:pt idx="34200">
                  <c:v>55.957999999999998</c:v>
                </c:pt>
                <c:pt idx="34201">
                  <c:v>55.957999999999998</c:v>
                </c:pt>
                <c:pt idx="34202">
                  <c:v>55.957999999999998</c:v>
                </c:pt>
                <c:pt idx="34203">
                  <c:v>55.957999999999998</c:v>
                </c:pt>
                <c:pt idx="34204">
                  <c:v>55.959000000000003</c:v>
                </c:pt>
                <c:pt idx="34205">
                  <c:v>55.959000000000003</c:v>
                </c:pt>
                <c:pt idx="34206">
                  <c:v>55.959000000000003</c:v>
                </c:pt>
                <c:pt idx="34207">
                  <c:v>55.96</c:v>
                </c:pt>
                <c:pt idx="34208">
                  <c:v>55.96</c:v>
                </c:pt>
                <c:pt idx="34209">
                  <c:v>55.96</c:v>
                </c:pt>
                <c:pt idx="34210">
                  <c:v>55.96</c:v>
                </c:pt>
                <c:pt idx="34211">
                  <c:v>55.960999999999999</c:v>
                </c:pt>
                <c:pt idx="34212">
                  <c:v>55.960999999999999</c:v>
                </c:pt>
                <c:pt idx="34213">
                  <c:v>55.960999999999999</c:v>
                </c:pt>
                <c:pt idx="34214">
                  <c:v>55.962000000000003</c:v>
                </c:pt>
                <c:pt idx="34215">
                  <c:v>55.962000000000003</c:v>
                </c:pt>
                <c:pt idx="34216">
                  <c:v>55.962000000000003</c:v>
                </c:pt>
                <c:pt idx="34217">
                  <c:v>55.962000000000003</c:v>
                </c:pt>
                <c:pt idx="34218">
                  <c:v>55.963000000000001</c:v>
                </c:pt>
                <c:pt idx="34219">
                  <c:v>55.963000000000001</c:v>
                </c:pt>
                <c:pt idx="34220">
                  <c:v>55.963000000000001</c:v>
                </c:pt>
                <c:pt idx="34221">
                  <c:v>55.963000000000001</c:v>
                </c:pt>
                <c:pt idx="34222">
                  <c:v>55.963999999999999</c:v>
                </c:pt>
                <c:pt idx="34223">
                  <c:v>55.963999999999999</c:v>
                </c:pt>
                <c:pt idx="34224">
                  <c:v>55.963999999999999</c:v>
                </c:pt>
                <c:pt idx="34225">
                  <c:v>55.965000000000003</c:v>
                </c:pt>
                <c:pt idx="34226">
                  <c:v>55.965000000000003</c:v>
                </c:pt>
                <c:pt idx="34227">
                  <c:v>55.965000000000003</c:v>
                </c:pt>
                <c:pt idx="34228">
                  <c:v>55.965000000000003</c:v>
                </c:pt>
                <c:pt idx="34229">
                  <c:v>55.966000000000001</c:v>
                </c:pt>
                <c:pt idx="34230">
                  <c:v>55.966000000000001</c:v>
                </c:pt>
                <c:pt idx="34231">
                  <c:v>55.966000000000001</c:v>
                </c:pt>
                <c:pt idx="34232">
                  <c:v>55.966999999999999</c:v>
                </c:pt>
                <c:pt idx="34233">
                  <c:v>55.966999999999999</c:v>
                </c:pt>
                <c:pt idx="34234">
                  <c:v>55.966999999999999</c:v>
                </c:pt>
                <c:pt idx="34235">
                  <c:v>55.966999999999999</c:v>
                </c:pt>
                <c:pt idx="34236">
                  <c:v>55.968000000000004</c:v>
                </c:pt>
                <c:pt idx="34237">
                  <c:v>55.968000000000004</c:v>
                </c:pt>
                <c:pt idx="34238">
                  <c:v>55.968000000000004</c:v>
                </c:pt>
                <c:pt idx="34239">
                  <c:v>55.969000000000001</c:v>
                </c:pt>
                <c:pt idx="34240">
                  <c:v>55.969000000000001</c:v>
                </c:pt>
                <c:pt idx="34241">
                  <c:v>55.969000000000001</c:v>
                </c:pt>
                <c:pt idx="34242">
                  <c:v>55.969000000000001</c:v>
                </c:pt>
                <c:pt idx="34243">
                  <c:v>55.97</c:v>
                </c:pt>
                <c:pt idx="34244">
                  <c:v>55.97</c:v>
                </c:pt>
                <c:pt idx="34245">
                  <c:v>55.97</c:v>
                </c:pt>
                <c:pt idx="34246">
                  <c:v>55.97</c:v>
                </c:pt>
                <c:pt idx="34247">
                  <c:v>55.971000000000004</c:v>
                </c:pt>
                <c:pt idx="34248">
                  <c:v>55.971000000000004</c:v>
                </c:pt>
                <c:pt idx="34249">
                  <c:v>55.971000000000004</c:v>
                </c:pt>
                <c:pt idx="34250">
                  <c:v>55.972000000000001</c:v>
                </c:pt>
                <c:pt idx="34251">
                  <c:v>55.972000000000001</c:v>
                </c:pt>
                <c:pt idx="34252">
                  <c:v>55.972000000000001</c:v>
                </c:pt>
                <c:pt idx="34253">
                  <c:v>55.972000000000001</c:v>
                </c:pt>
                <c:pt idx="34254">
                  <c:v>55.972999999999999</c:v>
                </c:pt>
                <c:pt idx="34255">
                  <c:v>55.972999999999999</c:v>
                </c:pt>
                <c:pt idx="34256">
                  <c:v>55.972999999999999</c:v>
                </c:pt>
                <c:pt idx="34257">
                  <c:v>55.974000000000004</c:v>
                </c:pt>
                <c:pt idx="34258">
                  <c:v>55.974000000000004</c:v>
                </c:pt>
                <c:pt idx="34259">
                  <c:v>55.974000000000004</c:v>
                </c:pt>
                <c:pt idx="34260">
                  <c:v>55.974000000000004</c:v>
                </c:pt>
                <c:pt idx="34261">
                  <c:v>55.975000000000001</c:v>
                </c:pt>
                <c:pt idx="34262">
                  <c:v>55.975000000000001</c:v>
                </c:pt>
                <c:pt idx="34263">
                  <c:v>55.975000000000001</c:v>
                </c:pt>
                <c:pt idx="34264">
                  <c:v>55.975999999999999</c:v>
                </c:pt>
                <c:pt idx="34265">
                  <c:v>55.975999999999999</c:v>
                </c:pt>
                <c:pt idx="34266">
                  <c:v>55.975999999999999</c:v>
                </c:pt>
                <c:pt idx="34267">
                  <c:v>55.975999999999999</c:v>
                </c:pt>
                <c:pt idx="34268">
                  <c:v>55.977000000000004</c:v>
                </c:pt>
                <c:pt idx="34269">
                  <c:v>55.977000000000004</c:v>
                </c:pt>
                <c:pt idx="34270">
                  <c:v>55.977000000000004</c:v>
                </c:pt>
                <c:pt idx="34271">
                  <c:v>55.977000000000004</c:v>
                </c:pt>
                <c:pt idx="34272">
                  <c:v>55.978000000000002</c:v>
                </c:pt>
                <c:pt idx="34273">
                  <c:v>55.978000000000002</c:v>
                </c:pt>
                <c:pt idx="34274">
                  <c:v>55.978000000000002</c:v>
                </c:pt>
                <c:pt idx="34275">
                  <c:v>55.978999999999999</c:v>
                </c:pt>
                <c:pt idx="34276">
                  <c:v>55.978999999999999</c:v>
                </c:pt>
                <c:pt idx="34277">
                  <c:v>55.978999999999999</c:v>
                </c:pt>
                <c:pt idx="34278">
                  <c:v>55.978999999999999</c:v>
                </c:pt>
                <c:pt idx="34279">
                  <c:v>55.980000000000004</c:v>
                </c:pt>
                <c:pt idx="34280">
                  <c:v>55.980000000000004</c:v>
                </c:pt>
                <c:pt idx="34281">
                  <c:v>55.980000000000004</c:v>
                </c:pt>
                <c:pt idx="34282">
                  <c:v>55.981000000000002</c:v>
                </c:pt>
                <c:pt idx="34283">
                  <c:v>55.981000000000002</c:v>
                </c:pt>
                <c:pt idx="34284">
                  <c:v>55.981000000000002</c:v>
                </c:pt>
                <c:pt idx="34285">
                  <c:v>55.981000000000002</c:v>
                </c:pt>
                <c:pt idx="34286">
                  <c:v>55.981999999999999</c:v>
                </c:pt>
                <c:pt idx="34287">
                  <c:v>55.981999999999999</c:v>
                </c:pt>
                <c:pt idx="34288">
                  <c:v>55.981999999999999</c:v>
                </c:pt>
                <c:pt idx="34289">
                  <c:v>55.981999999999999</c:v>
                </c:pt>
                <c:pt idx="34290">
                  <c:v>55.983000000000004</c:v>
                </c:pt>
                <c:pt idx="34291">
                  <c:v>55.983000000000004</c:v>
                </c:pt>
                <c:pt idx="34292">
                  <c:v>55.983000000000004</c:v>
                </c:pt>
                <c:pt idx="34293">
                  <c:v>55.984000000000002</c:v>
                </c:pt>
                <c:pt idx="34294">
                  <c:v>55.984000000000002</c:v>
                </c:pt>
                <c:pt idx="34295">
                  <c:v>55.984000000000002</c:v>
                </c:pt>
                <c:pt idx="34296">
                  <c:v>55.984000000000002</c:v>
                </c:pt>
                <c:pt idx="34297">
                  <c:v>55.984999999999999</c:v>
                </c:pt>
                <c:pt idx="34298">
                  <c:v>55.984999999999999</c:v>
                </c:pt>
                <c:pt idx="34299">
                  <c:v>55.984999999999999</c:v>
                </c:pt>
                <c:pt idx="34300">
                  <c:v>55.986000000000004</c:v>
                </c:pt>
                <c:pt idx="34301">
                  <c:v>55.986000000000004</c:v>
                </c:pt>
                <c:pt idx="34302">
                  <c:v>55.986000000000004</c:v>
                </c:pt>
                <c:pt idx="34303">
                  <c:v>55.986000000000004</c:v>
                </c:pt>
                <c:pt idx="34304">
                  <c:v>55.987000000000002</c:v>
                </c:pt>
                <c:pt idx="34305">
                  <c:v>55.987000000000002</c:v>
                </c:pt>
                <c:pt idx="34306">
                  <c:v>55.987000000000002</c:v>
                </c:pt>
                <c:pt idx="34307">
                  <c:v>55.988</c:v>
                </c:pt>
                <c:pt idx="34308">
                  <c:v>55.988</c:v>
                </c:pt>
                <c:pt idx="34309">
                  <c:v>55.988</c:v>
                </c:pt>
                <c:pt idx="34310">
                  <c:v>55.988</c:v>
                </c:pt>
                <c:pt idx="34311">
                  <c:v>55.989000000000004</c:v>
                </c:pt>
                <c:pt idx="34312">
                  <c:v>55.989000000000004</c:v>
                </c:pt>
                <c:pt idx="34313">
                  <c:v>55.989000000000004</c:v>
                </c:pt>
                <c:pt idx="34314">
                  <c:v>55.989000000000004</c:v>
                </c:pt>
                <c:pt idx="34315">
                  <c:v>55.99</c:v>
                </c:pt>
                <c:pt idx="34316">
                  <c:v>55.99</c:v>
                </c:pt>
                <c:pt idx="34317">
                  <c:v>55.99</c:v>
                </c:pt>
                <c:pt idx="34318">
                  <c:v>55.991</c:v>
                </c:pt>
                <c:pt idx="34319">
                  <c:v>55.991</c:v>
                </c:pt>
                <c:pt idx="34320">
                  <c:v>55.991</c:v>
                </c:pt>
                <c:pt idx="34321">
                  <c:v>55.991</c:v>
                </c:pt>
                <c:pt idx="34322">
                  <c:v>55.992000000000004</c:v>
                </c:pt>
                <c:pt idx="34323">
                  <c:v>55.992000000000004</c:v>
                </c:pt>
                <c:pt idx="34324">
                  <c:v>55.992000000000004</c:v>
                </c:pt>
                <c:pt idx="34325">
                  <c:v>55.993000000000002</c:v>
                </c:pt>
                <c:pt idx="34326">
                  <c:v>55.993000000000002</c:v>
                </c:pt>
                <c:pt idx="34327">
                  <c:v>55.993000000000002</c:v>
                </c:pt>
                <c:pt idx="34328">
                  <c:v>55.993000000000002</c:v>
                </c:pt>
                <c:pt idx="34329">
                  <c:v>55.994</c:v>
                </c:pt>
                <c:pt idx="34330">
                  <c:v>55.994</c:v>
                </c:pt>
                <c:pt idx="34331">
                  <c:v>55.994</c:v>
                </c:pt>
                <c:pt idx="34332">
                  <c:v>55.995000000000005</c:v>
                </c:pt>
                <c:pt idx="34333">
                  <c:v>55.995000000000005</c:v>
                </c:pt>
                <c:pt idx="34334">
                  <c:v>55.995000000000005</c:v>
                </c:pt>
                <c:pt idx="34335">
                  <c:v>55.995000000000005</c:v>
                </c:pt>
                <c:pt idx="34336">
                  <c:v>55.996000000000002</c:v>
                </c:pt>
                <c:pt idx="34337">
                  <c:v>55.996000000000002</c:v>
                </c:pt>
                <c:pt idx="34338">
                  <c:v>55.996000000000002</c:v>
                </c:pt>
                <c:pt idx="34339">
                  <c:v>55.996000000000002</c:v>
                </c:pt>
                <c:pt idx="34340">
                  <c:v>55.997</c:v>
                </c:pt>
                <c:pt idx="34341">
                  <c:v>55.997</c:v>
                </c:pt>
                <c:pt idx="34342">
                  <c:v>55.997</c:v>
                </c:pt>
                <c:pt idx="34343">
                  <c:v>55.998000000000005</c:v>
                </c:pt>
                <c:pt idx="34344">
                  <c:v>55.998000000000005</c:v>
                </c:pt>
                <c:pt idx="34345">
                  <c:v>55.998000000000005</c:v>
                </c:pt>
                <c:pt idx="34346">
                  <c:v>55.998000000000005</c:v>
                </c:pt>
                <c:pt idx="34347">
                  <c:v>55.999000000000002</c:v>
                </c:pt>
                <c:pt idx="34348">
                  <c:v>55.999000000000002</c:v>
                </c:pt>
                <c:pt idx="34349">
                  <c:v>55.999000000000002</c:v>
                </c:pt>
                <c:pt idx="34350">
                  <c:v>56</c:v>
                </c:pt>
                <c:pt idx="34351">
                  <c:v>56</c:v>
                </c:pt>
                <c:pt idx="34352">
                  <c:v>56</c:v>
                </c:pt>
                <c:pt idx="34353">
                  <c:v>56</c:v>
                </c:pt>
                <c:pt idx="34354">
                  <c:v>56.000999999999998</c:v>
                </c:pt>
                <c:pt idx="34355">
                  <c:v>56.000999999999998</c:v>
                </c:pt>
                <c:pt idx="34356">
                  <c:v>56.000999999999998</c:v>
                </c:pt>
                <c:pt idx="34357">
                  <c:v>56.000999999999998</c:v>
                </c:pt>
                <c:pt idx="34358">
                  <c:v>56.002000000000002</c:v>
                </c:pt>
                <c:pt idx="34359">
                  <c:v>56.002000000000002</c:v>
                </c:pt>
                <c:pt idx="34360">
                  <c:v>56.002000000000002</c:v>
                </c:pt>
                <c:pt idx="34361">
                  <c:v>56.003</c:v>
                </c:pt>
                <c:pt idx="34362">
                  <c:v>56.003</c:v>
                </c:pt>
                <c:pt idx="34363">
                  <c:v>56.003</c:v>
                </c:pt>
                <c:pt idx="34364">
                  <c:v>56.003</c:v>
                </c:pt>
                <c:pt idx="34365">
                  <c:v>56.003999999999998</c:v>
                </c:pt>
                <c:pt idx="34366">
                  <c:v>56.003999999999998</c:v>
                </c:pt>
                <c:pt idx="34367">
                  <c:v>56.003999999999998</c:v>
                </c:pt>
                <c:pt idx="34368">
                  <c:v>56.005000000000003</c:v>
                </c:pt>
                <c:pt idx="34369">
                  <c:v>56.005000000000003</c:v>
                </c:pt>
                <c:pt idx="34370">
                  <c:v>56.005000000000003</c:v>
                </c:pt>
                <c:pt idx="34371">
                  <c:v>56.005000000000003</c:v>
                </c:pt>
                <c:pt idx="34372">
                  <c:v>56.006</c:v>
                </c:pt>
                <c:pt idx="34373">
                  <c:v>56.006</c:v>
                </c:pt>
                <c:pt idx="34374">
                  <c:v>56.006</c:v>
                </c:pt>
                <c:pt idx="34375">
                  <c:v>56.006999999999998</c:v>
                </c:pt>
                <c:pt idx="34376">
                  <c:v>56.006999999999998</c:v>
                </c:pt>
                <c:pt idx="34377">
                  <c:v>56.006999999999998</c:v>
                </c:pt>
                <c:pt idx="34378">
                  <c:v>56.006999999999998</c:v>
                </c:pt>
                <c:pt idx="34379">
                  <c:v>56.008000000000003</c:v>
                </c:pt>
                <c:pt idx="34380">
                  <c:v>56.008000000000003</c:v>
                </c:pt>
                <c:pt idx="34381">
                  <c:v>56.008000000000003</c:v>
                </c:pt>
                <c:pt idx="34382">
                  <c:v>56.008000000000003</c:v>
                </c:pt>
                <c:pt idx="34383">
                  <c:v>56.009</c:v>
                </c:pt>
                <c:pt idx="34384">
                  <c:v>56.009</c:v>
                </c:pt>
                <c:pt idx="34385">
                  <c:v>56.009</c:v>
                </c:pt>
                <c:pt idx="34386">
                  <c:v>56.01</c:v>
                </c:pt>
                <c:pt idx="34387">
                  <c:v>56.01</c:v>
                </c:pt>
                <c:pt idx="34388">
                  <c:v>56.01</c:v>
                </c:pt>
                <c:pt idx="34389">
                  <c:v>56.01</c:v>
                </c:pt>
                <c:pt idx="34390">
                  <c:v>56.011000000000003</c:v>
                </c:pt>
                <c:pt idx="34391">
                  <c:v>56.011000000000003</c:v>
                </c:pt>
                <c:pt idx="34392">
                  <c:v>56.011000000000003</c:v>
                </c:pt>
                <c:pt idx="34393">
                  <c:v>56.012</c:v>
                </c:pt>
                <c:pt idx="34394">
                  <c:v>56.012</c:v>
                </c:pt>
                <c:pt idx="34395">
                  <c:v>56.012</c:v>
                </c:pt>
                <c:pt idx="34396">
                  <c:v>56.012</c:v>
                </c:pt>
                <c:pt idx="34397">
                  <c:v>56.012999999999998</c:v>
                </c:pt>
                <c:pt idx="34398">
                  <c:v>56.012999999999998</c:v>
                </c:pt>
                <c:pt idx="34399">
                  <c:v>56.012999999999998</c:v>
                </c:pt>
                <c:pt idx="34400">
                  <c:v>56.012999999999998</c:v>
                </c:pt>
                <c:pt idx="34401">
                  <c:v>56.014000000000003</c:v>
                </c:pt>
                <c:pt idx="34402">
                  <c:v>56.014000000000003</c:v>
                </c:pt>
                <c:pt idx="34403">
                  <c:v>56.014000000000003</c:v>
                </c:pt>
                <c:pt idx="34404">
                  <c:v>56.015000000000001</c:v>
                </c:pt>
                <c:pt idx="34405">
                  <c:v>56.015000000000001</c:v>
                </c:pt>
                <c:pt idx="34406">
                  <c:v>56.015000000000001</c:v>
                </c:pt>
                <c:pt idx="34407">
                  <c:v>56.015000000000001</c:v>
                </c:pt>
                <c:pt idx="34408">
                  <c:v>56.015999999999998</c:v>
                </c:pt>
                <c:pt idx="34409">
                  <c:v>56.015999999999998</c:v>
                </c:pt>
                <c:pt idx="34410">
                  <c:v>56.015999999999998</c:v>
                </c:pt>
                <c:pt idx="34411">
                  <c:v>56.017000000000003</c:v>
                </c:pt>
                <c:pt idx="34412">
                  <c:v>56.017000000000003</c:v>
                </c:pt>
                <c:pt idx="34413">
                  <c:v>56.017000000000003</c:v>
                </c:pt>
                <c:pt idx="34414">
                  <c:v>56.017000000000003</c:v>
                </c:pt>
                <c:pt idx="34415">
                  <c:v>56.018000000000001</c:v>
                </c:pt>
                <c:pt idx="34416">
                  <c:v>56.018000000000001</c:v>
                </c:pt>
                <c:pt idx="34417">
                  <c:v>56.018000000000001</c:v>
                </c:pt>
                <c:pt idx="34418">
                  <c:v>56.018999999999998</c:v>
                </c:pt>
                <c:pt idx="34419">
                  <c:v>56.018999999999998</c:v>
                </c:pt>
                <c:pt idx="34420">
                  <c:v>56.018999999999998</c:v>
                </c:pt>
                <c:pt idx="34421">
                  <c:v>56.018999999999998</c:v>
                </c:pt>
                <c:pt idx="34422">
                  <c:v>56.02</c:v>
                </c:pt>
                <c:pt idx="34423">
                  <c:v>56.02</c:v>
                </c:pt>
                <c:pt idx="34424">
                  <c:v>56.02</c:v>
                </c:pt>
                <c:pt idx="34425">
                  <c:v>56.02</c:v>
                </c:pt>
                <c:pt idx="34426">
                  <c:v>56.021000000000001</c:v>
                </c:pt>
                <c:pt idx="34427">
                  <c:v>56.021000000000001</c:v>
                </c:pt>
                <c:pt idx="34428">
                  <c:v>56.021000000000001</c:v>
                </c:pt>
                <c:pt idx="34429">
                  <c:v>56.021999999999998</c:v>
                </c:pt>
                <c:pt idx="34430">
                  <c:v>56.021999999999998</c:v>
                </c:pt>
                <c:pt idx="34431">
                  <c:v>56.021999999999998</c:v>
                </c:pt>
                <c:pt idx="34432">
                  <c:v>56.021999999999998</c:v>
                </c:pt>
                <c:pt idx="34433">
                  <c:v>56.023000000000003</c:v>
                </c:pt>
                <c:pt idx="34434">
                  <c:v>56.023000000000003</c:v>
                </c:pt>
                <c:pt idx="34435">
                  <c:v>56.023000000000003</c:v>
                </c:pt>
                <c:pt idx="34436">
                  <c:v>56.024000000000001</c:v>
                </c:pt>
                <c:pt idx="34437">
                  <c:v>56.024000000000001</c:v>
                </c:pt>
                <c:pt idx="34438">
                  <c:v>56.024000000000001</c:v>
                </c:pt>
                <c:pt idx="34439">
                  <c:v>56.024000000000001</c:v>
                </c:pt>
                <c:pt idx="34440">
                  <c:v>56.024999999999999</c:v>
                </c:pt>
                <c:pt idx="34441">
                  <c:v>56.024999999999999</c:v>
                </c:pt>
                <c:pt idx="34442">
                  <c:v>56.024999999999999</c:v>
                </c:pt>
                <c:pt idx="34443">
                  <c:v>56.026000000000003</c:v>
                </c:pt>
                <c:pt idx="34444">
                  <c:v>56.026000000000003</c:v>
                </c:pt>
                <c:pt idx="34445">
                  <c:v>56.026000000000003</c:v>
                </c:pt>
                <c:pt idx="34446">
                  <c:v>56.026000000000003</c:v>
                </c:pt>
                <c:pt idx="34447">
                  <c:v>56.027000000000001</c:v>
                </c:pt>
                <c:pt idx="34448">
                  <c:v>56.027000000000001</c:v>
                </c:pt>
                <c:pt idx="34449">
                  <c:v>56.027000000000001</c:v>
                </c:pt>
                <c:pt idx="34450">
                  <c:v>56.027000000000001</c:v>
                </c:pt>
                <c:pt idx="34451">
                  <c:v>56.027999999999999</c:v>
                </c:pt>
                <c:pt idx="34452">
                  <c:v>56.027999999999999</c:v>
                </c:pt>
                <c:pt idx="34453">
                  <c:v>56.027999999999999</c:v>
                </c:pt>
                <c:pt idx="34454">
                  <c:v>56.029000000000003</c:v>
                </c:pt>
                <c:pt idx="34455">
                  <c:v>56.029000000000003</c:v>
                </c:pt>
                <c:pt idx="34456">
                  <c:v>56.029000000000003</c:v>
                </c:pt>
                <c:pt idx="34457">
                  <c:v>56.029000000000003</c:v>
                </c:pt>
                <c:pt idx="34458">
                  <c:v>56.03</c:v>
                </c:pt>
                <c:pt idx="34459">
                  <c:v>56.03</c:v>
                </c:pt>
                <c:pt idx="34460">
                  <c:v>56.03</c:v>
                </c:pt>
                <c:pt idx="34461">
                  <c:v>56.030999999999999</c:v>
                </c:pt>
                <c:pt idx="34462">
                  <c:v>56.030999999999999</c:v>
                </c:pt>
                <c:pt idx="34463">
                  <c:v>56.030999999999999</c:v>
                </c:pt>
                <c:pt idx="34464">
                  <c:v>56.030999999999999</c:v>
                </c:pt>
                <c:pt idx="34465">
                  <c:v>56.032000000000004</c:v>
                </c:pt>
                <c:pt idx="34466">
                  <c:v>56.032000000000004</c:v>
                </c:pt>
                <c:pt idx="34467">
                  <c:v>56.032000000000004</c:v>
                </c:pt>
                <c:pt idx="34468">
                  <c:v>56.033000000000001</c:v>
                </c:pt>
                <c:pt idx="34469">
                  <c:v>56.033000000000001</c:v>
                </c:pt>
                <c:pt idx="34470">
                  <c:v>56.033000000000001</c:v>
                </c:pt>
                <c:pt idx="34471">
                  <c:v>56.033000000000001</c:v>
                </c:pt>
                <c:pt idx="34472">
                  <c:v>56.033999999999999</c:v>
                </c:pt>
                <c:pt idx="34473">
                  <c:v>56.033999999999999</c:v>
                </c:pt>
                <c:pt idx="34474">
                  <c:v>56.033999999999999</c:v>
                </c:pt>
                <c:pt idx="34475">
                  <c:v>56.033999999999999</c:v>
                </c:pt>
                <c:pt idx="34476">
                  <c:v>56.035000000000004</c:v>
                </c:pt>
                <c:pt idx="34477">
                  <c:v>56.035000000000004</c:v>
                </c:pt>
                <c:pt idx="34478">
                  <c:v>56.035000000000004</c:v>
                </c:pt>
                <c:pt idx="34479">
                  <c:v>56.036000000000001</c:v>
                </c:pt>
                <c:pt idx="34480">
                  <c:v>56.036000000000001</c:v>
                </c:pt>
                <c:pt idx="34481">
                  <c:v>56.036000000000001</c:v>
                </c:pt>
                <c:pt idx="34482">
                  <c:v>56.036000000000001</c:v>
                </c:pt>
                <c:pt idx="34483">
                  <c:v>56.036999999999999</c:v>
                </c:pt>
                <c:pt idx="34484">
                  <c:v>56.036999999999999</c:v>
                </c:pt>
                <c:pt idx="34485">
                  <c:v>56.036999999999999</c:v>
                </c:pt>
                <c:pt idx="34486">
                  <c:v>56.038000000000004</c:v>
                </c:pt>
                <c:pt idx="34487">
                  <c:v>56.038000000000004</c:v>
                </c:pt>
                <c:pt idx="34488">
                  <c:v>56.038000000000004</c:v>
                </c:pt>
                <c:pt idx="34489">
                  <c:v>56.038000000000004</c:v>
                </c:pt>
                <c:pt idx="34490">
                  <c:v>56.039000000000001</c:v>
                </c:pt>
                <c:pt idx="34491">
                  <c:v>56.039000000000001</c:v>
                </c:pt>
                <c:pt idx="34492">
                  <c:v>56.039000000000001</c:v>
                </c:pt>
                <c:pt idx="34493">
                  <c:v>56.039000000000001</c:v>
                </c:pt>
                <c:pt idx="34494">
                  <c:v>56.04</c:v>
                </c:pt>
                <c:pt idx="34495">
                  <c:v>56.04</c:v>
                </c:pt>
                <c:pt idx="34496">
                  <c:v>56.04</c:v>
                </c:pt>
                <c:pt idx="34497">
                  <c:v>56.041000000000004</c:v>
                </c:pt>
                <c:pt idx="34498">
                  <c:v>56.041000000000004</c:v>
                </c:pt>
                <c:pt idx="34499">
                  <c:v>56.041000000000004</c:v>
                </c:pt>
                <c:pt idx="34500">
                  <c:v>56.041000000000004</c:v>
                </c:pt>
                <c:pt idx="34501">
                  <c:v>56.042000000000002</c:v>
                </c:pt>
                <c:pt idx="34502">
                  <c:v>56.042000000000002</c:v>
                </c:pt>
                <c:pt idx="34503">
                  <c:v>56.042000000000002</c:v>
                </c:pt>
                <c:pt idx="34504">
                  <c:v>56.042999999999999</c:v>
                </c:pt>
                <c:pt idx="34505">
                  <c:v>56.042999999999999</c:v>
                </c:pt>
                <c:pt idx="34506">
                  <c:v>56.042999999999999</c:v>
                </c:pt>
                <c:pt idx="34507">
                  <c:v>56.042999999999999</c:v>
                </c:pt>
                <c:pt idx="34508">
                  <c:v>56.044000000000004</c:v>
                </c:pt>
                <c:pt idx="34509">
                  <c:v>56.044000000000004</c:v>
                </c:pt>
                <c:pt idx="34510">
                  <c:v>56.044000000000004</c:v>
                </c:pt>
                <c:pt idx="34511">
                  <c:v>56.045000000000002</c:v>
                </c:pt>
                <c:pt idx="34512">
                  <c:v>56.045000000000002</c:v>
                </c:pt>
                <c:pt idx="34513">
                  <c:v>56.045000000000002</c:v>
                </c:pt>
                <c:pt idx="34514">
                  <c:v>56.045000000000002</c:v>
                </c:pt>
                <c:pt idx="34515">
                  <c:v>56.045999999999999</c:v>
                </c:pt>
                <c:pt idx="34516">
                  <c:v>56.045999999999999</c:v>
                </c:pt>
                <c:pt idx="34517">
                  <c:v>56.045999999999999</c:v>
                </c:pt>
                <c:pt idx="34518">
                  <c:v>56.045999999999999</c:v>
                </c:pt>
                <c:pt idx="34519">
                  <c:v>56.047000000000004</c:v>
                </c:pt>
                <c:pt idx="34520">
                  <c:v>56.047000000000004</c:v>
                </c:pt>
                <c:pt idx="34521">
                  <c:v>56.047000000000004</c:v>
                </c:pt>
                <c:pt idx="34522">
                  <c:v>56.048000000000002</c:v>
                </c:pt>
                <c:pt idx="34523">
                  <c:v>56.048000000000002</c:v>
                </c:pt>
                <c:pt idx="34524">
                  <c:v>56.048000000000002</c:v>
                </c:pt>
                <c:pt idx="34525">
                  <c:v>56.048000000000002</c:v>
                </c:pt>
                <c:pt idx="34526">
                  <c:v>56.048999999999999</c:v>
                </c:pt>
                <c:pt idx="34527">
                  <c:v>56.048999999999999</c:v>
                </c:pt>
                <c:pt idx="34528">
                  <c:v>56.048999999999999</c:v>
                </c:pt>
                <c:pt idx="34529">
                  <c:v>56.050000000000004</c:v>
                </c:pt>
                <c:pt idx="34530">
                  <c:v>56.050000000000004</c:v>
                </c:pt>
                <c:pt idx="34531">
                  <c:v>56.050000000000004</c:v>
                </c:pt>
                <c:pt idx="34532">
                  <c:v>56.050000000000004</c:v>
                </c:pt>
                <c:pt idx="34533">
                  <c:v>56.051000000000002</c:v>
                </c:pt>
                <c:pt idx="34534">
                  <c:v>56.051000000000002</c:v>
                </c:pt>
                <c:pt idx="34535">
                  <c:v>56.051000000000002</c:v>
                </c:pt>
                <c:pt idx="34536">
                  <c:v>56.052</c:v>
                </c:pt>
                <c:pt idx="34537">
                  <c:v>56.052</c:v>
                </c:pt>
                <c:pt idx="34538">
                  <c:v>56.052</c:v>
                </c:pt>
                <c:pt idx="34539">
                  <c:v>56.052</c:v>
                </c:pt>
                <c:pt idx="34540">
                  <c:v>56.053000000000004</c:v>
                </c:pt>
                <c:pt idx="34541">
                  <c:v>56.053000000000004</c:v>
                </c:pt>
                <c:pt idx="34542">
                  <c:v>56.053000000000004</c:v>
                </c:pt>
                <c:pt idx="34543">
                  <c:v>56.053000000000004</c:v>
                </c:pt>
                <c:pt idx="34544">
                  <c:v>56.054000000000002</c:v>
                </c:pt>
                <c:pt idx="34545">
                  <c:v>56.054000000000002</c:v>
                </c:pt>
                <c:pt idx="34546">
                  <c:v>56.054000000000002</c:v>
                </c:pt>
                <c:pt idx="34547">
                  <c:v>56.055</c:v>
                </c:pt>
                <c:pt idx="34548">
                  <c:v>56.055</c:v>
                </c:pt>
                <c:pt idx="34549">
                  <c:v>56.055</c:v>
                </c:pt>
                <c:pt idx="34550">
                  <c:v>56.055</c:v>
                </c:pt>
                <c:pt idx="34551">
                  <c:v>56.056000000000004</c:v>
                </c:pt>
                <c:pt idx="34552">
                  <c:v>56.056000000000004</c:v>
                </c:pt>
                <c:pt idx="34553">
                  <c:v>56.056000000000004</c:v>
                </c:pt>
                <c:pt idx="34554">
                  <c:v>56.057000000000002</c:v>
                </c:pt>
                <c:pt idx="34555">
                  <c:v>56.057000000000002</c:v>
                </c:pt>
                <c:pt idx="34556">
                  <c:v>56.057000000000002</c:v>
                </c:pt>
                <c:pt idx="34557">
                  <c:v>56.057000000000002</c:v>
                </c:pt>
                <c:pt idx="34558">
                  <c:v>56.058</c:v>
                </c:pt>
                <c:pt idx="34559">
                  <c:v>56.058</c:v>
                </c:pt>
                <c:pt idx="34560">
                  <c:v>56.058</c:v>
                </c:pt>
                <c:pt idx="34561">
                  <c:v>56.058</c:v>
                </c:pt>
                <c:pt idx="34562">
                  <c:v>56.059000000000005</c:v>
                </c:pt>
                <c:pt idx="34563">
                  <c:v>56.059000000000005</c:v>
                </c:pt>
                <c:pt idx="34564">
                  <c:v>56.059000000000005</c:v>
                </c:pt>
                <c:pt idx="34565">
                  <c:v>56.06</c:v>
                </c:pt>
                <c:pt idx="34566">
                  <c:v>56.06</c:v>
                </c:pt>
                <c:pt idx="34567">
                  <c:v>56.06</c:v>
                </c:pt>
                <c:pt idx="34568">
                  <c:v>56.06</c:v>
                </c:pt>
                <c:pt idx="34569">
                  <c:v>56.061</c:v>
                </c:pt>
                <c:pt idx="34570">
                  <c:v>56.061</c:v>
                </c:pt>
                <c:pt idx="34571">
                  <c:v>56.061</c:v>
                </c:pt>
                <c:pt idx="34572">
                  <c:v>56.061999999999998</c:v>
                </c:pt>
                <c:pt idx="34573">
                  <c:v>56.061999999999998</c:v>
                </c:pt>
                <c:pt idx="34574">
                  <c:v>56.061999999999998</c:v>
                </c:pt>
                <c:pt idx="34575">
                  <c:v>56.061999999999998</c:v>
                </c:pt>
                <c:pt idx="34576">
                  <c:v>56.063000000000002</c:v>
                </c:pt>
                <c:pt idx="34577">
                  <c:v>56.063000000000002</c:v>
                </c:pt>
                <c:pt idx="34578">
                  <c:v>56.063000000000002</c:v>
                </c:pt>
                <c:pt idx="34579">
                  <c:v>56.063000000000002</c:v>
                </c:pt>
                <c:pt idx="34580">
                  <c:v>56.064</c:v>
                </c:pt>
                <c:pt idx="34581">
                  <c:v>56.064</c:v>
                </c:pt>
                <c:pt idx="34582">
                  <c:v>56.064</c:v>
                </c:pt>
                <c:pt idx="34583">
                  <c:v>56.064999999999998</c:v>
                </c:pt>
                <c:pt idx="34584">
                  <c:v>56.064999999999998</c:v>
                </c:pt>
                <c:pt idx="34585">
                  <c:v>56.064999999999998</c:v>
                </c:pt>
                <c:pt idx="34586">
                  <c:v>56.064999999999998</c:v>
                </c:pt>
                <c:pt idx="34587">
                  <c:v>56.066000000000003</c:v>
                </c:pt>
                <c:pt idx="34588">
                  <c:v>56.066000000000003</c:v>
                </c:pt>
                <c:pt idx="34589">
                  <c:v>56.066000000000003</c:v>
                </c:pt>
                <c:pt idx="34590">
                  <c:v>56.067</c:v>
                </c:pt>
                <c:pt idx="34591">
                  <c:v>56.067</c:v>
                </c:pt>
                <c:pt idx="34592">
                  <c:v>56.067</c:v>
                </c:pt>
                <c:pt idx="34593">
                  <c:v>56.067</c:v>
                </c:pt>
                <c:pt idx="34594">
                  <c:v>56.067999999999998</c:v>
                </c:pt>
                <c:pt idx="34595">
                  <c:v>56.067999999999998</c:v>
                </c:pt>
                <c:pt idx="34596">
                  <c:v>56.067999999999998</c:v>
                </c:pt>
                <c:pt idx="34597">
                  <c:v>56.069000000000003</c:v>
                </c:pt>
                <c:pt idx="34598">
                  <c:v>56.069000000000003</c:v>
                </c:pt>
                <c:pt idx="34599">
                  <c:v>56.069000000000003</c:v>
                </c:pt>
                <c:pt idx="34600">
                  <c:v>56.069000000000003</c:v>
                </c:pt>
                <c:pt idx="34601">
                  <c:v>56.07</c:v>
                </c:pt>
                <c:pt idx="34602">
                  <c:v>56.07</c:v>
                </c:pt>
                <c:pt idx="34603">
                  <c:v>56.07</c:v>
                </c:pt>
                <c:pt idx="34604">
                  <c:v>56.07</c:v>
                </c:pt>
                <c:pt idx="34605">
                  <c:v>56.070999999999998</c:v>
                </c:pt>
                <c:pt idx="34606">
                  <c:v>56.070999999999998</c:v>
                </c:pt>
                <c:pt idx="34607">
                  <c:v>56.070999999999998</c:v>
                </c:pt>
                <c:pt idx="34608">
                  <c:v>56.072000000000003</c:v>
                </c:pt>
                <c:pt idx="34609">
                  <c:v>56.072000000000003</c:v>
                </c:pt>
                <c:pt idx="34610">
                  <c:v>56.072000000000003</c:v>
                </c:pt>
                <c:pt idx="34611">
                  <c:v>56.072000000000003</c:v>
                </c:pt>
                <c:pt idx="34612">
                  <c:v>56.073</c:v>
                </c:pt>
                <c:pt idx="34613">
                  <c:v>56.073</c:v>
                </c:pt>
                <c:pt idx="34614">
                  <c:v>56.073</c:v>
                </c:pt>
                <c:pt idx="34615">
                  <c:v>56.073999999999998</c:v>
                </c:pt>
                <c:pt idx="34616">
                  <c:v>56.073999999999998</c:v>
                </c:pt>
                <c:pt idx="34617">
                  <c:v>56.073999999999998</c:v>
                </c:pt>
                <c:pt idx="34618">
                  <c:v>56.073999999999998</c:v>
                </c:pt>
                <c:pt idx="34619">
                  <c:v>56.075000000000003</c:v>
                </c:pt>
                <c:pt idx="34620">
                  <c:v>56.075000000000003</c:v>
                </c:pt>
                <c:pt idx="34621">
                  <c:v>56.075000000000003</c:v>
                </c:pt>
                <c:pt idx="34622">
                  <c:v>56.075000000000003</c:v>
                </c:pt>
                <c:pt idx="34623">
                  <c:v>56.076000000000001</c:v>
                </c:pt>
                <c:pt idx="34624">
                  <c:v>56.076000000000001</c:v>
                </c:pt>
                <c:pt idx="34625">
                  <c:v>56.076000000000001</c:v>
                </c:pt>
                <c:pt idx="34626">
                  <c:v>56.076999999999998</c:v>
                </c:pt>
                <c:pt idx="34627">
                  <c:v>56.076999999999998</c:v>
                </c:pt>
                <c:pt idx="34628">
                  <c:v>56.076999999999998</c:v>
                </c:pt>
                <c:pt idx="34629">
                  <c:v>56.076999999999998</c:v>
                </c:pt>
                <c:pt idx="34630">
                  <c:v>56.078000000000003</c:v>
                </c:pt>
                <c:pt idx="34631">
                  <c:v>56.078000000000003</c:v>
                </c:pt>
                <c:pt idx="34632">
                  <c:v>56.078000000000003</c:v>
                </c:pt>
                <c:pt idx="34633">
                  <c:v>56.079000000000001</c:v>
                </c:pt>
                <c:pt idx="34634">
                  <c:v>56.079000000000001</c:v>
                </c:pt>
                <c:pt idx="34635">
                  <c:v>56.079000000000001</c:v>
                </c:pt>
                <c:pt idx="34636">
                  <c:v>56.079000000000001</c:v>
                </c:pt>
                <c:pt idx="34637">
                  <c:v>56.08</c:v>
                </c:pt>
                <c:pt idx="34638">
                  <c:v>56.08</c:v>
                </c:pt>
                <c:pt idx="34639">
                  <c:v>56.08</c:v>
                </c:pt>
                <c:pt idx="34640">
                  <c:v>56.081000000000003</c:v>
                </c:pt>
                <c:pt idx="34641">
                  <c:v>56.081000000000003</c:v>
                </c:pt>
                <c:pt idx="34642">
                  <c:v>56.081000000000003</c:v>
                </c:pt>
                <c:pt idx="34643">
                  <c:v>56.081000000000003</c:v>
                </c:pt>
                <c:pt idx="34644">
                  <c:v>56.082000000000001</c:v>
                </c:pt>
                <c:pt idx="34645">
                  <c:v>56.082000000000001</c:v>
                </c:pt>
                <c:pt idx="34646">
                  <c:v>56.082000000000001</c:v>
                </c:pt>
                <c:pt idx="34647">
                  <c:v>56.082000000000001</c:v>
                </c:pt>
                <c:pt idx="34648">
                  <c:v>56.082999999999998</c:v>
                </c:pt>
                <c:pt idx="34649">
                  <c:v>56.082999999999998</c:v>
                </c:pt>
                <c:pt idx="34650">
                  <c:v>56.082999999999998</c:v>
                </c:pt>
                <c:pt idx="34651">
                  <c:v>56.084000000000003</c:v>
                </c:pt>
                <c:pt idx="34652">
                  <c:v>56.084000000000003</c:v>
                </c:pt>
                <c:pt idx="34653">
                  <c:v>56.084000000000003</c:v>
                </c:pt>
                <c:pt idx="34654">
                  <c:v>56.084000000000003</c:v>
                </c:pt>
                <c:pt idx="34655">
                  <c:v>56.085000000000001</c:v>
                </c:pt>
                <c:pt idx="34656">
                  <c:v>56.085000000000001</c:v>
                </c:pt>
                <c:pt idx="34657">
                  <c:v>56.085000000000001</c:v>
                </c:pt>
                <c:pt idx="34658">
                  <c:v>56.085999999999999</c:v>
                </c:pt>
                <c:pt idx="34659">
                  <c:v>56.085999999999999</c:v>
                </c:pt>
                <c:pt idx="34660">
                  <c:v>56.085999999999999</c:v>
                </c:pt>
                <c:pt idx="34661">
                  <c:v>56.085999999999999</c:v>
                </c:pt>
                <c:pt idx="34662">
                  <c:v>56.087000000000003</c:v>
                </c:pt>
                <c:pt idx="34663">
                  <c:v>56.087000000000003</c:v>
                </c:pt>
                <c:pt idx="34664">
                  <c:v>56.087000000000003</c:v>
                </c:pt>
                <c:pt idx="34665">
                  <c:v>56.088000000000001</c:v>
                </c:pt>
                <c:pt idx="34666">
                  <c:v>56.088000000000001</c:v>
                </c:pt>
                <c:pt idx="34667">
                  <c:v>56.088000000000001</c:v>
                </c:pt>
                <c:pt idx="34668">
                  <c:v>56.088000000000001</c:v>
                </c:pt>
                <c:pt idx="34669">
                  <c:v>56.088999999999999</c:v>
                </c:pt>
                <c:pt idx="34670">
                  <c:v>56.088999999999999</c:v>
                </c:pt>
                <c:pt idx="34671">
                  <c:v>56.088999999999999</c:v>
                </c:pt>
                <c:pt idx="34672">
                  <c:v>56.088999999999999</c:v>
                </c:pt>
                <c:pt idx="34673">
                  <c:v>56.09</c:v>
                </c:pt>
                <c:pt idx="34674">
                  <c:v>56.09</c:v>
                </c:pt>
                <c:pt idx="34675">
                  <c:v>56.09</c:v>
                </c:pt>
                <c:pt idx="34676">
                  <c:v>56.091000000000001</c:v>
                </c:pt>
                <c:pt idx="34677">
                  <c:v>56.091000000000001</c:v>
                </c:pt>
                <c:pt idx="34678">
                  <c:v>56.091000000000001</c:v>
                </c:pt>
                <c:pt idx="34679">
                  <c:v>56.091000000000001</c:v>
                </c:pt>
                <c:pt idx="34680">
                  <c:v>56.091999999999999</c:v>
                </c:pt>
                <c:pt idx="34681">
                  <c:v>56.091999999999999</c:v>
                </c:pt>
                <c:pt idx="34682">
                  <c:v>56.091999999999999</c:v>
                </c:pt>
                <c:pt idx="34683">
                  <c:v>56.093000000000004</c:v>
                </c:pt>
                <c:pt idx="34684">
                  <c:v>56.093000000000004</c:v>
                </c:pt>
                <c:pt idx="34685">
                  <c:v>56.093000000000004</c:v>
                </c:pt>
                <c:pt idx="34686">
                  <c:v>56.093000000000004</c:v>
                </c:pt>
                <c:pt idx="34687">
                  <c:v>56.094000000000001</c:v>
                </c:pt>
                <c:pt idx="34688">
                  <c:v>56.094000000000001</c:v>
                </c:pt>
                <c:pt idx="34689">
                  <c:v>56.094000000000001</c:v>
                </c:pt>
                <c:pt idx="34690">
                  <c:v>56.094000000000001</c:v>
                </c:pt>
                <c:pt idx="34691">
                  <c:v>56.094999999999999</c:v>
                </c:pt>
                <c:pt idx="34692">
                  <c:v>56.094999999999999</c:v>
                </c:pt>
                <c:pt idx="34693">
                  <c:v>56.094999999999999</c:v>
                </c:pt>
                <c:pt idx="34694">
                  <c:v>56.096000000000004</c:v>
                </c:pt>
                <c:pt idx="34695">
                  <c:v>56.096000000000004</c:v>
                </c:pt>
                <c:pt idx="34696">
                  <c:v>56.096000000000004</c:v>
                </c:pt>
                <c:pt idx="34697">
                  <c:v>56.096000000000004</c:v>
                </c:pt>
                <c:pt idx="34698">
                  <c:v>56.097000000000001</c:v>
                </c:pt>
                <c:pt idx="34699">
                  <c:v>56.097000000000001</c:v>
                </c:pt>
                <c:pt idx="34700">
                  <c:v>56.097000000000001</c:v>
                </c:pt>
                <c:pt idx="34701">
                  <c:v>56.097999999999999</c:v>
                </c:pt>
                <c:pt idx="34702">
                  <c:v>56.097999999999999</c:v>
                </c:pt>
                <c:pt idx="34703">
                  <c:v>56.097999999999999</c:v>
                </c:pt>
                <c:pt idx="34704">
                  <c:v>56.097999999999999</c:v>
                </c:pt>
                <c:pt idx="34705">
                  <c:v>56.099000000000004</c:v>
                </c:pt>
                <c:pt idx="34706">
                  <c:v>56.099000000000004</c:v>
                </c:pt>
                <c:pt idx="34707">
                  <c:v>56.099000000000004</c:v>
                </c:pt>
                <c:pt idx="34708">
                  <c:v>56.1</c:v>
                </c:pt>
                <c:pt idx="34709">
                  <c:v>56.1</c:v>
                </c:pt>
                <c:pt idx="34710">
                  <c:v>56.1</c:v>
                </c:pt>
                <c:pt idx="34711">
                  <c:v>56.1</c:v>
                </c:pt>
                <c:pt idx="34712">
                  <c:v>56.100999999999999</c:v>
                </c:pt>
                <c:pt idx="34713">
                  <c:v>56.100999999999999</c:v>
                </c:pt>
                <c:pt idx="34714">
                  <c:v>56.100999999999999</c:v>
                </c:pt>
                <c:pt idx="34715">
                  <c:v>56.100999999999999</c:v>
                </c:pt>
                <c:pt idx="34716">
                  <c:v>56.102000000000004</c:v>
                </c:pt>
                <c:pt idx="34717">
                  <c:v>56.102000000000004</c:v>
                </c:pt>
                <c:pt idx="34718">
                  <c:v>56.102000000000004</c:v>
                </c:pt>
                <c:pt idx="34719">
                  <c:v>56.103000000000002</c:v>
                </c:pt>
                <c:pt idx="34720">
                  <c:v>56.103000000000002</c:v>
                </c:pt>
                <c:pt idx="34721">
                  <c:v>56.103000000000002</c:v>
                </c:pt>
                <c:pt idx="34722">
                  <c:v>56.103000000000002</c:v>
                </c:pt>
                <c:pt idx="34723">
                  <c:v>56.103999999999999</c:v>
                </c:pt>
                <c:pt idx="34724">
                  <c:v>56.103999999999999</c:v>
                </c:pt>
                <c:pt idx="34725">
                  <c:v>56.103999999999999</c:v>
                </c:pt>
                <c:pt idx="34726">
                  <c:v>56.105000000000004</c:v>
                </c:pt>
                <c:pt idx="34727">
                  <c:v>56.105000000000004</c:v>
                </c:pt>
                <c:pt idx="34728">
                  <c:v>56.105000000000004</c:v>
                </c:pt>
                <c:pt idx="34729">
                  <c:v>56.105000000000004</c:v>
                </c:pt>
                <c:pt idx="34730">
                  <c:v>56.106000000000002</c:v>
                </c:pt>
                <c:pt idx="34731">
                  <c:v>56.106000000000002</c:v>
                </c:pt>
                <c:pt idx="34732">
                  <c:v>56.106000000000002</c:v>
                </c:pt>
                <c:pt idx="34733">
                  <c:v>56.106999999999999</c:v>
                </c:pt>
                <c:pt idx="34734">
                  <c:v>56.106999999999999</c:v>
                </c:pt>
                <c:pt idx="34735">
                  <c:v>56.106999999999999</c:v>
                </c:pt>
                <c:pt idx="34736">
                  <c:v>56.106999999999999</c:v>
                </c:pt>
                <c:pt idx="34737">
                  <c:v>56.108000000000004</c:v>
                </c:pt>
                <c:pt idx="34738">
                  <c:v>56.108000000000004</c:v>
                </c:pt>
                <c:pt idx="34739">
                  <c:v>56.108000000000004</c:v>
                </c:pt>
                <c:pt idx="34740">
                  <c:v>56.108000000000004</c:v>
                </c:pt>
                <c:pt idx="34741">
                  <c:v>56.109000000000002</c:v>
                </c:pt>
                <c:pt idx="34742">
                  <c:v>56.109000000000002</c:v>
                </c:pt>
                <c:pt idx="34743">
                  <c:v>56.109000000000002</c:v>
                </c:pt>
                <c:pt idx="34744">
                  <c:v>56.11</c:v>
                </c:pt>
                <c:pt idx="34745">
                  <c:v>56.11</c:v>
                </c:pt>
                <c:pt idx="34746">
                  <c:v>56.11</c:v>
                </c:pt>
                <c:pt idx="34747">
                  <c:v>56.11</c:v>
                </c:pt>
                <c:pt idx="34748">
                  <c:v>56.111000000000004</c:v>
                </c:pt>
                <c:pt idx="34749">
                  <c:v>56.111000000000004</c:v>
                </c:pt>
                <c:pt idx="34750">
                  <c:v>56.111000000000004</c:v>
                </c:pt>
                <c:pt idx="34751">
                  <c:v>56.112000000000002</c:v>
                </c:pt>
                <c:pt idx="34752">
                  <c:v>56.112000000000002</c:v>
                </c:pt>
                <c:pt idx="34753">
                  <c:v>56.112000000000002</c:v>
                </c:pt>
                <c:pt idx="34754">
                  <c:v>56.112000000000002</c:v>
                </c:pt>
                <c:pt idx="34755">
                  <c:v>56.113</c:v>
                </c:pt>
                <c:pt idx="34756">
                  <c:v>56.113</c:v>
                </c:pt>
                <c:pt idx="34757">
                  <c:v>56.113</c:v>
                </c:pt>
                <c:pt idx="34758">
                  <c:v>56.113</c:v>
                </c:pt>
                <c:pt idx="34759">
                  <c:v>56.114000000000004</c:v>
                </c:pt>
                <c:pt idx="34760">
                  <c:v>56.114000000000004</c:v>
                </c:pt>
                <c:pt idx="34761">
                  <c:v>56.114000000000004</c:v>
                </c:pt>
                <c:pt idx="34762">
                  <c:v>56.115000000000002</c:v>
                </c:pt>
                <c:pt idx="34763">
                  <c:v>56.115000000000002</c:v>
                </c:pt>
                <c:pt idx="34764">
                  <c:v>56.115000000000002</c:v>
                </c:pt>
                <c:pt idx="34765">
                  <c:v>56.115000000000002</c:v>
                </c:pt>
                <c:pt idx="34766">
                  <c:v>56.116</c:v>
                </c:pt>
                <c:pt idx="34767">
                  <c:v>56.116</c:v>
                </c:pt>
                <c:pt idx="34768">
                  <c:v>56.116</c:v>
                </c:pt>
                <c:pt idx="34769">
                  <c:v>56.117000000000004</c:v>
                </c:pt>
                <c:pt idx="34770">
                  <c:v>56.117000000000004</c:v>
                </c:pt>
                <c:pt idx="34771">
                  <c:v>56.117000000000004</c:v>
                </c:pt>
                <c:pt idx="34772">
                  <c:v>56.117000000000004</c:v>
                </c:pt>
                <c:pt idx="34773">
                  <c:v>56.118000000000002</c:v>
                </c:pt>
                <c:pt idx="34774">
                  <c:v>56.118000000000002</c:v>
                </c:pt>
                <c:pt idx="34775">
                  <c:v>56.118000000000002</c:v>
                </c:pt>
                <c:pt idx="34776">
                  <c:v>56.119</c:v>
                </c:pt>
                <c:pt idx="34777">
                  <c:v>56.119</c:v>
                </c:pt>
                <c:pt idx="34778">
                  <c:v>56.119</c:v>
                </c:pt>
                <c:pt idx="34779">
                  <c:v>56.119</c:v>
                </c:pt>
                <c:pt idx="34780">
                  <c:v>56.120000000000005</c:v>
                </c:pt>
                <c:pt idx="34781">
                  <c:v>56.120000000000005</c:v>
                </c:pt>
                <c:pt idx="34782">
                  <c:v>56.120000000000005</c:v>
                </c:pt>
                <c:pt idx="34783">
                  <c:v>56.120000000000005</c:v>
                </c:pt>
                <c:pt idx="34784">
                  <c:v>56.121000000000002</c:v>
                </c:pt>
                <c:pt idx="34785">
                  <c:v>56.121000000000002</c:v>
                </c:pt>
                <c:pt idx="34786">
                  <c:v>56.121000000000002</c:v>
                </c:pt>
                <c:pt idx="34787">
                  <c:v>56.122</c:v>
                </c:pt>
                <c:pt idx="34788">
                  <c:v>56.122</c:v>
                </c:pt>
                <c:pt idx="34789">
                  <c:v>56.122</c:v>
                </c:pt>
                <c:pt idx="34790">
                  <c:v>56.122</c:v>
                </c:pt>
                <c:pt idx="34791">
                  <c:v>56.123000000000005</c:v>
                </c:pt>
                <c:pt idx="34792">
                  <c:v>56.123000000000005</c:v>
                </c:pt>
                <c:pt idx="34793">
                  <c:v>56.123000000000005</c:v>
                </c:pt>
                <c:pt idx="34794">
                  <c:v>56.124000000000002</c:v>
                </c:pt>
                <c:pt idx="34795">
                  <c:v>56.124000000000002</c:v>
                </c:pt>
                <c:pt idx="34796">
                  <c:v>56.124000000000002</c:v>
                </c:pt>
                <c:pt idx="34797">
                  <c:v>56.124000000000002</c:v>
                </c:pt>
                <c:pt idx="34798">
                  <c:v>56.125</c:v>
                </c:pt>
                <c:pt idx="34799">
                  <c:v>56.125</c:v>
                </c:pt>
                <c:pt idx="34800">
                  <c:v>56.125</c:v>
                </c:pt>
                <c:pt idx="34801">
                  <c:v>56.125999999999998</c:v>
                </c:pt>
                <c:pt idx="34802">
                  <c:v>56.125999999999998</c:v>
                </c:pt>
                <c:pt idx="34803">
                  <c:v>56.125999999999998</c:v>
                </c:pt>
                <c:pt idx="34804">
                  <c:v>56.125999999999998</c:v>
                </c:pt>
                <c:pt idx="34805">
                  <c:v>56.127000000000002</c:v>
                </c:pt>
                <c:pt idx="34806">
                  <c:v>56.127000000000002</c:v>
                </c:pt>
                <c:pt idx="34807">
                  <c:v>56.127000000000002</c:v>
                </c:pt>
                <c:pt idx="34808">
                  <c:v>56.127000000000002</c:v>
                </c:pt>
                <c:pt idx="34809">
                  <c:v>56.128</c:v>
                </c:pt>
                <c:pt idx="34810">
                  <c:v>56.128</c:v>
                </c:pt>
                <c:pt idx="34811">
                  <c:v>56.128</c:v>
                </c:pt>
                <c:pt idx="34812">
                  <c:v>56.128999999999998</c:v>
                </c:pt>
                <c:pt idx="34813">
                  <c:v>56.128999999999998</c:v>
                </c:pt>
                <c:pt idx="34814">
                  <c:v>56.128999999999998</c:v>
                </c:pt>
                <c:pt idx="34815">
                  <c:v>56.128999999999998</c:v>
                </c:pt>
                <c:pt idx="34816">
                  <c:v>56.13</c:v>
                </c:pt>
                <c:pt idx="34817">
                  <c:v>56.13</c:v>
                </c:pt>
                <c:pt idx="34818">
                  <c:v>56.13</c:v>
                </c:pt>
                <c:pt idx="34819">
                  <c:v>56.131</c:v>
                </c:pt>
                <c:pt idx="34820">
                  <c:v>56.131</c:v>
                </c:pt>
                <c:pt idx="34821">
                  <c:v>56.131</c:v>
                </c:pt>
                <c:pt idx="34822">
                  <c:v>56.131</c:v>
                </c:pt>
                <c:pt idx="34823">
                  <c:v>56.131999999999998</c:v>
                </c:pt>
                <c:pt idx="34824">
                  <c:v>56.131999999999998</c:v>
                </c:pt>
                <c:pt idx="34825">
                  <c:v>56.131999999999998</c:v>
                </c:pt>
                <c:pt idx="34826">
                  <c:v>56.131999999999998</c:v>
                </c:pt>
                <c:pt idx="34827">
                  <c:v>56.133000000000003</c:v>
                </c:pt>
                <c:pt idx="34828">
                  <c:v>56.133000000000003</c:v>
                </c:pt>
                <c:pt idx="34829">
                  <c:v>56.133000000000003</c:v>
                </c:pt>
                <c:pt idx="34830">
                  <c:v>56.134</c:v>
                </c:pt>
                <c:pt idx="34831">
                  <c:v>56.134</c:v>
                </c:pt>
                <c:pt idx="34832">
                  <c:v>56.134</c:v>
                </c:pt>
                <c:pt idx="34833">
                  <c:v>56.134</c:v>
                </c:pt>
                <c:pt idx="34834">
                  <c:v>56.134999999999998</c:v>
                </c:pt>
                <c:pt idx="34835">
                  <c:v>56.134999999999998</c:v>
                </c:pt>
                <c:pt idx="34836">
                  <c:v>56.134999999999998</c:v>
                </c:pt>
                <c:pt idx="34837">
                  <c:v>56.136000000000003</c:v>
                </c:pt>
                <c:pt idx="34838">
                  <c:v>56.136000000000003</c:v>
                </c:pt>
                <c:pt idx="34839">
                  <c:v>56.136000000000003</c:v>
                </c:pt>
                <c:pt idx="34840">
                  <c:v>56.136000000000003</c:v>
                </c:pt>
                <c:pt idx="34841">
                  <c:v>56.137</c:v>
                </c:pt>
                <c:pt idx="34842">
                  <c:v>56.14</c:v>
                </c:pt>
                <c:pt idx="34843">
                  <c:v>56.143000000000001</c:v>
                </c:pt>
                <c:pt idx="34844">
                  <c:v>56.146000000000001</c:v>
                </c:pt>
                <c:pt idx="34845">
                  <c:v>56.149000000000001</c:v>
                </c:pt>
                <c:pt idx="34846">
                  <c:v>56.152999999999999</c:v>
                </c:pt>
                <c:pt idx="34847">
                  <c:v>56.155999999999999</c:v>
                </c:pt>
                <c:pt idx="34848">
                  <c:v>56.158999999999999</c:v>
                </c:pt>
                <c:pt idx="34849">
                  <c:v>56.161999999999999</c:v>
                </c:pt>
                <c:pt idx="34850">
                  <c:v>56.164999999999999</c:v>
                </c:pt>
                <c:pt idx="34851">
                  <c:v>56.169000000000004</c:v>
                </c:pt>
                <c:pt idx="34852">
                  <c:v>56.172000000000004</c:v>
                </c:pt>
                <c:pt idx="34853">
                  <c:v>56.175000000000004</c:v>
                </c:pt>
                <c:pt idx="34854">
                  <c:v>56.178000000000004</c:v>
                </c:pt>
                <c:pt idx="34855">
                  <c:v>56.182000000000002</c:v>
                </c:pt>
                <c:pt idx="34856">
                  <c:v>56.185000000000002</c:v>
                </c:pt>
                <c:pt idx="34857">
                  <c:v>56.188000000000002</c:v>
                </c:pt>
                <c:pt idx="34858">
                  <c:v>56.191000000000003</c:v>
                </c:pt>
                <c:pt idx="34859">
                  <c:v>56.195</c:v>
                </c:pt>
                <c:pt idx="34860">
                  <c:v>56.198</c:v>
                </c:pt>
                <c:pt idx="34861">
                  <c:v>56.201000000000001</c:v>
                </c:pt>
                <c:pt idx="34862">
                  <c:v>56.204999999999998</c:v>
                </c:pt>
                <c:pt idx="34863">
                  <c:v>56.207999999999998</c:v>
                </c:pt>
                <c:pt idx="34864">
                  <c:v>56.210999999999999</c:v>
                </c:pt>
                <c:pt idx="34865">
                  <c:v>56.215000000000003</c:v>
                </c:pt>
                <c:pt idx="34866">
                  <c:v>56.218000000000004</c:v>
                </c:pt>
                <c:pt idx="34867">
                  <c:v>56.222000000000001</c:v>
                </c:pt>
                <c:pt idx="34868">
                  <c:v>56.225000000000001</c:v>
                </c:pt>
                <c:pt idx="34869">
                  <c:v>56.228000000000002</c:v>
                </c:pt>
                <c:pt idx="34870">
                  <c:v>56.231999999999999</c:v>
                </c:pt>
                <c:pt idx="34871">
                  <c:v>56.234999999999999</c:v>
                </c:pt>
                <c:pt idx="34872">
                  <c:v>56.239000000000004</c:v>
                </c:pt>
                <c:pt idx="34873">
                  <c:v>56.242000000000004</c:v>
                </c:pt>
                <c:pt idx="34874">
                  <c:v>56.246000000000002</c:v>
                </c:pt>
                <c:pt idx="34875">
                  <c:v>56.249000000000002</c:v>
                </c:pt>
                <c:pt idx="34876">
                  <c:v>56.253</c:v>
                </c:pt>
                <c:pt idx="34877">
                  <c:v>56.256</c:v>
                </c:pt>
                <c:pt idx="34878">
                  <c:v>56.26</c:v>
                </c:pt>
                <c:pt idx="34879">
                  <c:v>56.262999999999998</c:v>
                </c:pt>
                <c:pt idx="34880">
                  <c:v>56.267000000000003</c:v>
                </c:pt>
                <c:pt idx="34881">
                  <c:v>56.27</c:v>
                </c:pt>
                <c:pt idx="34882">
                  <c:v>56.274000000000001</c:v>
                </c:pt>
                <c:pt idx="34883">
                  <c:v>56.277000000000001</c:v>
                </c:pt>
                <c:pt idx="34884">
                  <c:v>56.280999999999999</c:v>
                </c:pt>
                <c:pt idx="34885">
                  <c:v>56.285000000000004</c:v>
                </c:pt>
                <c:pt idx="34886">
                  <c:v>56.288000000000004</c:v>
                </c:pt>
                <c:pt idx="34887">
                  <c:v>56.292000000000002</c:v>
                </c:pt>
                <c:pt idx="34888">
                  <c:v>56.295000000000002</c:v>
                </c:pt>
                <c:pt idx="34889">
                  <c:v>56.298999999999999</c:v>
                </c:pt>
                <c:pt idx="34890">
                  <c:v>56.303000000000004</c:v>
                </c:pt>
                <c:pt idx="34891">
                  <c:v>56.306000000000004</c:v>
                </c:pt>
                <c:pt idx="34892">
                  <c:v>56.31</c:v>
                </c:pt>
                <c:pt idx="34893">
                  <c:v>56.314</c:v>
                </c:pt>
                <c:pt idx="34894">
                  <c:v>56.317999999999998</c:v>
                </c:pt>
                <c:pt idx="34895">
                  <c:v>56.322000000000003</c:v>
                </c:pt>
                <c:pt idx="34896">
                  <c:v>56.326000000000001</c:v>
                </c:pt>
                <c:pt idx="34897">
                  <c:v>56.33</c:v>
                </c:pt>
                <c:pt idx="34898">
                  <c:v>56.332999999999998</c:v>
                </c:pt>
                <c:pt idx="34899">
                  <c:v>56.337000000000003</c:v>
                </c:pt>
                <c:pt idx="34900">
                  <c:v>56.341000000000001</c:v>
                </c:pt>
                <c:pt idx="34901">
                  <c:v>56.344999999999999</c:v>
                </c:pt>
                <c:pt idx="34902">
                  <c:v>56.349000000000004</c:v>
                </c:pt>
                <c:pt idx="34903">
                  <c:v>56.353000000000002</c:v>
                </c:pt>
                <c:pt idx="34904">
                  <c:v>56.356000000000002</c:v>
                </c:pt>
                <c:pt idx="34905">
                  <c:v>56.36</c:v>
                </c:pt>
                <c:pt idx="34906">
                  <c:v>56.364000000000004</c:v>
                </c:pt>
                <c:pt idx="34907">
                  <c:v>56.368000000000002</c:v>
                </c:pt>
                <c:pt idx="34908">
                  <c:v>56.372</c:v>
                </c:pt>
                <c:pt idx="34909">
                  <c:v>56.375</c:v>
                </c:pt>
                <c:pt idx="34910">
                  <c:v>56.378999999999998</c:v>
                </c:pt>
                <c:pt idx="34911">
                  <c:v>56.383000000000003</c:v>
                </c:pt>
                <c:pt idx="34912">
                  <c:v>56.387</c:v>
                </c:pt>
                <c:pt idx="34913">
                  <c:v>56.390999999999998</c:v>
                </c:pt>
                <c:pt idx="34914">
                  <c:v>56.395000000000003</c:v>
                </c:pt>
                <c:pt idx="34915">
                  <c:v>56.398000000000003</c:v>
                </c:pt>
                <c:pt idx="34916">
                  <c:v>56.402000000000001</c:v>
                </c:pt>
                <c:pt idx="34917">
                  <c:v>56.405999999999999</c:v>
                </c:pt>
                <c:pt idx="34918">
                  <c:v>56.410000000000004</c:v>
                </c:pt>
                <c:pt idx="34919">
                  <c:v>56.414000000000001</c:v>
                </c:pt>
                <c:pt idx="34920">
                  <c:v>56.417000000000002</c:v>
                </c:pt>
                <c:pt idx="34921">
                  <c:v>56.420999999999999</c:v>
                </c:pt>
                <c:pt idx="34922">
                  <c:v>56.425000000000004</c:v>
                </c:pt>
                <c:pt idx="34923">
                  <c:v>56.429000000000002</c:v>
                </c:pt>
                <c:pt idx="34924">
                  <c:v>56.433</c:v>
                </c:pt>
                <c:pt idx="34925">
                  <c:v>56.437000000000005</c:v>
                </c:pt>
                <c:pt idx="34926">
                  <c:v>56.441000000000003</c:v>
                </c:pt>
                <c:pt idx="34927">
                  <c:v>56.445</c:v>
                </c:pt>
                <c:pt idx="34928">
                  <c:v>56.448999999999998</c:v>
                </c:pt>
                <c:pt idx="34929">
                  <c:v>56.453000000000003</c:v>
                </c:pt>
                <c:pt idx="34930">
                  <c:v>56.456000000000003</c:v>
                </c:pt>
                <c:pt idx="34931">
                  <c:v>56.46</c:v>
                </c:pt>
                <c:pt idx="34932">
                  <c:v>56.463999999999999</c:v>
                </c:pt>
                <c:pt idx="34933">
                  <c:v>56.468000000000004</c:v>
                </c:pt>
                <c:pt idx="34934">
                  <c:v>56.472000000000001</c:v>
                </c:pt>
                <c:pt idx="34935">
                  <c:v>56.475999999999999</c:v>
                </c:pt>
                <c:pt idx="34936">
                  <c:v>56.480000000000004</c:v>
                </c:pt>
                <c:pt idx="34937">
                  <c:v>56.484000000000002</c:v>
                </c:pt>
                <c:pt idx="34938">
                  <c:v>56.488</c:v>
                </c:pt>
                <c:pt idx="34939">
                  <c:v>56.492000000000004</c:v>
                </c:pt>
                <c:pt idx="34940">
                  <c:v>56.496000000000002</c:v>
                </c:pt>
                <c:pt idx="34941">
                  <c:v>56.5</c:v>
                </c:pt>
                <c:pt idx="34942">
                  <c:v>56.503999999999998</c:v>
                </c:pt>
                <c:pt idx="34943">
                  <c:v>56.508000000000003</c:v>
                </c:pt>
                <c:pt idx="34944">
                  <c:v>56.512</c:v>
                </c:pt>
                <c:pt idx="34945">
                  <c:v>56.515999999999998</c:v>
                </c:pt>
                <c:pt idx="34946">
                  <c:v>56.518999999999998</c:v>
                </c:pt>
                <c:pt idx="34947">
                  <c:v>56.523000000000003</c:v>
                </c:pt>
                <c:pt idx="34948">
                  <c:v>56.527000000000001</c:v>
                </c:pt>
                <c:pt idx="34949">
                  <c:v>56.530999999999999</c:v>
                </c:pt>
                <c:pt idx="34950">
                  <c:v>56.535000000000004</c:v>
                </c:pt>
                <c:pt idx="34951">
                  <c:v>56.539000000000001</c:v>
                </c:pt>
                <c:pt idx="34952">
                  <c:v>56.542999999999999</c:v>
                </c:pt>
                <c:pt idx="34953">
                  <c:v>56.547000000000004</c:v>
                </c:pt>
                <c:pt idx="34954">
                  <c:v>56.551000000000002</c:v>
                </c:pt>
                <c:pt idx="34955">
                  <c:v>56.555</c:v>
                </c:pt>
                <c:pt idx="34956">
                  <c:v>56.559000000000005</c:v>
                </c:pt>
                <c:pt idx="34957">
                  <c:v>56.563000000000002</c:v>
                </c:pt>
                <c:pt idx="34958">
                  <c:v>56.566000000000003</c:v>
                </c:pt>
                <c:pt idx="34959">
                  <c:v>56.57</c:v>
                </c:pt>
                <c:pt idx="34960">
                  <c:v>56.573999999999998</c:v>
                </c:pt>
                <c:pt idx="34961">
                  <c:v>56.578000000000003</c:v>
                </c:pt>
                <c:pt idx="34962">
                  <c:v>56.582000000000001</c:v>
                </c:pt>
                <c:pt idx="34963">
                  <c:v>56.585999999999999</c:v>
                </c:pt>
                <c:pt idx="34964">
                  <c:v>56.59</c:v>
                </c:pt>
                <c:pt idx="34965">
                  <c:v>56.593000000000004</c:v>
                </c:pt>
                <c:pt idx="34966">
                  <c:v>56.597000000000001</c:v>
                </c:pt>
                <c:pt idx="34967">
                  <c:v>56.600999999999999</c:v>
                </c:pt>
                <c:pt idx="34968">
                  <c:v>56.605000000000004</c:v>
                </c:pt>
                <c:pt idx="34969">
                  <c:v>56.609000000000002</c:v>
                </c:pt>
                <c:pt idx="34970">
                  <c:v>56.613</c:v>
                </c:pt>
                <c:pt idx="34971">
                  <c:v>56.616</c:v>
                </c:pt>
                <c:pt idx="34972">
                  <c:v>56.620000000000005</c:v>
                </c:pt>
                <c:pt idx="34973">
                  <c:v>56.624000000000002</c:v>
                </c:pt>
                <c:pt idx="34974">
                  <c:v>56.628</c:v>
                </c:pt>
                <c:pt idx="34975">
                  <c:v>56.631999999999998</c:v>
                </c:pt>
                <c:pt idx="34976">
                  <c:v>56.634999999999998</c:v>
                </c:pt>
                <c:pt idx="34977">
                  <c:v>56.639000000000003</c:v>
                </c:pt>
                <c:pt idx="34978">
                  <c:v>56.643000000000001</c:v>
                </c:pt>
                <c:pt idx="34979">
                  <c:v>56.646999999999998</c:v>
                </c:pt>
                <c:pt idx="34980">
                  <c:v>56.651000000000003</c:v>
                </c:pt>
                <c:pt idx="34981">
                  <c:v>56.654000000000003</c:v>
                </c:pt>
                <c:pt idx="34982">
                  <c:v>56.658000000000001</c:v>
                </c:pt>
                <c:pt idx="34983">
                  <c:v>56.661999999999999</c:v>
                </c:pt>
                <c:pt idx="34984">
                  <c:v>56.666000000000004</c:v>
                </c:pt>
                <c:pt idx="34985">
                  <c:v>56.67</c:v>
                </c:pt>
                <c:pt idx="34986">
                  <c:v>56.673000000000002</c:v>
                </c:pt>
                <c:pt idx="34987">
                  <c:v>56.677</c:v>
                </c:pt>
                <c:pt idx="34988">
                  <c:v>56.681000000000004</c:v>
                </c:pt>
                <c:pt idx="34989">
                  <c:v>56.685000000000002</c:v>
                </c:pt>
                <c:pt idx="34990">
                  <c:v>56.688000000000002</c:v>
                </c:pt>
                <c:pt idx="34991">
                  <c:v>56.692</c:v>
                </c:pt>
                <c:pt idx="34992">
                  <c:v>56.695999999999998</c:v>
                </c:pt>
                <c:pt idx="34993">
                  <c:v>56.7</c:v>
                </c:pt>
                <c:pt idx="34994">
                  <c:v>56.703000000000003</c:v>
                </c:pt>
                <c:pt idx="34995">
                  <c:v>56.707000000000001</c:v>
                </c:pt>
                <c:pt idx="34996">
                  <c:v>56.710999999999999</c:v>
                </c:pt>
                <c:pt idx="34997">
                  <c:v>56.715000000000003</c:v>
                </c:pt>
                <c:pt idx="34998">
                  <c:v>56.718000000000004</c:v>
                </c:pt>
                <c:pt idx="34999">
                  <c:v>56.722000000000001</c:v>
                </c:pt>
                <c:pt idx="35000">
                  <c:v>56.725999999999999</c:v>
                </c:pt>
                <c:pt idx="35001">
                  <c:v>56.730000000000004</c:v>
                </c:pt>
                <c:pt idx="35002">
                  <c:v>56.733000000000004</c:v>
                </c:pt>
                <c:pt idx="35003">
                  <c:v>56.737000000000002</c:v>
                </c:pt>
                <c:pt idx="35004">
                  <c:v>56.741</c:v>
                </c:pt>
                <c:pt idx="35005">
                  <c:v>56.744</c:v>
                </c:pt>
                <c:pt idx="35006">
                  <c:v>56.748000000000005</c:v>
                </c:pt>
                <c:pt idx="35007">
                  <c:v>56.752000000000002</c:v>
                </c:pt>
                <c:pt idx="35008">
                  <c:v>56.756</c:v>
                </c:pt>
                <c:pt idx="35009">
                  <c:v>56.759</c:v>
                </c:pt>
                <c:pt idx="35010">
                  <c:v>56.762999999999998</c:v>
                </c:pt>
                <c:pt idx="35011">
                  <c:v>56.767000000000003</c:v>
                </c:pt>
                <c:pt idx="35012">
                  <c:v>56.77</c:v>
                </c:pt>
                <c:pt idx="35013">
                  <c:v>56.774000000000001</c:v>
                </c:pt>
                <c:pt idx="35014">
                  <c:v>56.777999999999999</c:v>
                </c:pt>
                <c:pt idx="35015">
                  <c:v>56.780999999999999</c:v>
                </c:pt>
                <c:pt idx="35016">
                  <c:v>56.785000000000004</c:v>
                </c:pt>
                <c:pt idx="35017">
                  <c:v>56.789000000000001</c:v>
                </c:pt>
                <c:pt idx="35018">
                  <c:v>56.792000000000002</c:v>
                </c:pt>
                <c:pt idx="35019">
                  <c:v>56.795999999999999</c:v>
                </c:pt>
                <c:pt idx="35020">
                  <c:v>56.800000000000004</c:v>
                </c:pt>
                <c:pt idx="35021">
                  <c:v>56.803000000000004</c:v>
                </c:pt>
                <c:pt idx="35022">
                  <c:v>56.807000000000002</c:v>
                </c:pt>
                <c:pt idx="35023">
                  <c:v>56.811</c:v>
                </c:pt>
                <c:pt idx="35024">
                  <c:v>56.814</c:v>
                </c:pt>
                <c:pt idx="35025">
                  <c:v>56.817999999999998</c:v>
                </c:pt>
                <c:pt idx="35026">
                  <c:v>56.822000000000003</c:v>
                </c:pt>
                <c:pt idx="35027">
                  <c:v>56.825000000000003</c:v>
                </c:pt>
                <c:pt idx="35028">
                  <c:v>56.829000000000001</c:v>
                </c:pt>
                <c:pt idx="35029">
                  <c:v>56.832000000000001</c:v>
                </c:pt>
                <c:pt idx="35030">
                  <c:v>56.835999999999999</c:v>
                </c:pt>
                <c:pt idx="35031">
                  <c:v>56.84</c:v>
                </c:pt>
                <c:pt idx="35032">
                  <c:v>56.843000000000004</c:v>
                </c:pt>
                <c:pt idx="35033">
                  <c:v>56.847000000000001</c:v>
                </c:pt>
                <c:pt idx="35034">
                  <c:v>56.850999999999999</c:v>
                </c:pt>
                <c:pt idx="35035">
                  <c:v>56.853999999999999</c:v>
                </c:pt>
                <c:pt idx="35036">
                  <c:v>56.858000000000004</c:v>
                </c:pt>
                <c:pt idx="35037">
                  <c:v>56.861000000000004</c:v>
                </c:pt>
                <c:pt idx="35038">
                  <c:v>56.865000000000002</c:v>
                </c:pt>
                <c:pt idx="35039">
                  <c:v>56.869</c:v>
                </c:pt>
                <c:pt idx="35040">
                  <c:v>56.872</c:v>
                </c:pt>
                <c:pt idx="35041">
                  <c:v>56.875999999999998</c:v>
                </c:pt>
                <c:pt idx="35042">
                  <c:v>56.878999999999998</c:v>
                </c:pt>
                <c:pt idx="35043">
                  <c:v>56.883000000000003</c:v>
                </c:pt>
                <c:pt idx="35044">
                  <c:v>56.886000000000003</c:v>
                </c:pt>
                <c:pt idx="35045">
                  <c:v>56.89</c:v>
                </c:pt>
                <c:pt idx="35046">
                  <c:v>56.893999999999998</c:v>
                </c:pt>
                <c:pt idx="35047">
                  <c:v>56.896999999999998</c:v>
                </c:pt>
                <c:pt idx="35048">
                  <c:v>56.901000000000003</c:v>
                </c:pt>
                <c:pt idx="35049">
                  <c:v>56.904000000000003</c:v>
                </c:pt>
                <c:pt idx="35050">
                  <c:v>56.908000000000001</c:v>
                </c:pt>
                <c:pt idx="35051">
                  <c:v>56.911000000000001</c:v>
                </c:pt>
                <c:pt idx="35052">
                  <c:v>56.914999999999999</c:v>
                </c:pt>
                <c:pt idx="35053">
                  <c:v>56.917999999999999</c:v>
                </c:pt>
                <c:pt idx="35054">
                  <c:v>56.922000000000004</c:v>
                </c:pt>
                <c:pt idx="35055">
                  <c:v>56.925000000000004</c:v>
                </c:pt>
                <c:pt idx="35056">
                  <c:v>56.929000000000002</c:v>
                </c:pt>
                <c:pt idx="35057">
                  <c:v>56.932000000000002</c:v>
                </c:pt>
                <c:pt idx="35058">
                  <c:v>56.936</c:v>
                </c:pt>
                <c:pt idx="35059">
                  <c:v>56.939</c:v>
                </c:pt>
                <c:pt idx="35060">
                  <c:v>56.942999999999998</c:v>
                </c:pt>
                <c:pt idx="35061">
                  <c:v>56.945999999999998</c:v>
                </c:pt>
                <c:pt idx="35062">
                  <c:v>56.95</c:v>
                </c:pt>
                <c:pt idx="35063">
                  <c:v>56.953000000000003</c:v>
                </c:pt>
                <c:pt idx="35064">
                  <c:v>56.957000000000001</c:v>
                </c:pt>
                <c:pt idx="35065">
                  <c:v>56.96</c:v>
                </c:pt>
                <c:pt idx="35066">
                  <c:v>56.963999999999999</c:v>
                </c:pt>
                <c:pt idx="35067">
                  <c:v>56.966999999999999</c:v>
                </c:pt>
                <c:pt idx="35068">
                  <c:v>56.971000000000004</c:v>
                </c:pt>
                <c:pt idx="35069">
                  <c:v>56.974000000000004</c:v>
                </c:pt>
                <c:pt idx="35070">
                  <c:v>56.977000000000004</c:v>
                </c:pt>
                <c:pt idx="35071">
                  <c:v>56.981000000000002</c:v>
                </c:pt>
                <c:pt idx="35072">
                  <c:v>56.984000000000002</c:v>
                </c:pt>
                <c:pt idx="35073">
                  <c:v>56.988</c:v>
                </c:pt>
                <c:pt idx="35074">
                  <c:v>56.991</c:v>
                </c:pt>
                <c:pt idx="35075">
                  <c:v>56.995000000000005</c:v>
                </c:pt>
                <c:pt idx="35076">
                  <c:v>56.998000000000005</c:v>
                </c:pt>
                <c:pt idx="35077">
                  <c:v>57.002000000000002</c:v>
                </c:pt>
                <c:pt idx="35078">
                  <c:v>57.005000000000003</c:v>
                </c:pt>
                <c:pt idx="35079">
                  <c:v>57.008000000000003</c:v>
                </c:pt>
                <c:pt idx="35080">
                  <c:v>57.012</c:v>
                </c:pt>
                <c:pt idx="35081">
                  <c:v>57.015000000000001</c:v>
                </c:pt>
                <c:pt idx="35082">
                  <c:v>57.018999999999998</c:v>
                </c:pt>
                <c:pt idx="35083">
                  <c:v>57.021999999999998</c:v>
                </c:pt>
                <c:pt idx="35084">
                  <c:v>57.024999999999999</c:v>
                </c:pt>
                <c:pt idx="35085">
                  <c:v>57.029000000000003</c:v>
                </c:pt>
                <c:pt idx="35086">
                  <c:v>57.032000000000004</c:v>
                </c:pt>
                <c:pt idx="35087">
                  <c:v>57.036000000000001</c:v>
                </c:pt>
                <c:pt idx="35088">
                  <c:v>57.039000000000001</c:v>
                </c:pt>
                <c:pt idx="35089">
                  <c:v>57.042000000000002</c:v>
                </c:pt>
                <c:pt idx="35090">
                  <c:v>57.045999999999999</c:v>
                </c:pt>
                <c:pt idx="35091">
                  <c:v>57.048999999999999</c:v>
                </c:pt>
                <c:pt idx="35092">
                  <c:v>57.052</c:v>
                </c:pt>
                <c:pt idx="35093">
                  <c:v>57.056000000000004</c:v>
                </c:pt>
                <c:pt idx="35094">
                  <c:v>57.059000000000005</c:v>
                </c:pt>
                <c:pt idx="35095">
                  <c:v>57.063000000000002</c:v>
                </c:pt>
                <c:pt idx="35096">
                  <c:v>57.066000000000003</c:v>
                </c:pt>
                <c:pt idx="35097">
                  <c:v>57.069000000000003</c:v>
                </c:pt>
                <c:pt idx="35098">
                  <c:v>57.073</c:v>
                </c:pt>
                <c:pt idx="35099">
                  <c:v>57.076000000000001</c:v>
                </c:pt>
                <c:pt idx="35100">
                  <c:v>57.079000000000001</c:v>
                </c:pt>
                <c:pt idx="35101">
                  <c:v>57.082999999999998</c:v>
                </c:pt>
                <c:pt idx="35102">
                  <c:v>57.085999999999999</c:v>
                </c:pt>
                <c:pt idx="35103">
                  <c:v>57.088999999999999</c:v>
                </c:pt>
                <c:pt idx="35104">
                  <c:v>57.093000000000004</c:v>
                </c:pt>
                <c:pt idx="35105">
                  <c:v>57.096000000000004</c:v>
                </c:pt>
                <c:pt idx="35106">
                  <c:v>57.1</c:v>
                </c:pt>
                <c:pt idx="35107">
                  <c:v>57.103000000000002</c:v>
                </c:pt>
                <c:pt idx="35108">
                  <c:v>57.106000000000002</c:v>
                </c:pt>
                <c:pt idx="35109">
                  <c:v>57.11</c:v>
                </c:pt>
                <c:pt idx="35110">
                  <c:v>57.113</c:v>
                </c:pt>
                <c:pt idx="35111">
                  <c:v>57.116</c:v>
                </c:pt>
                <c:pt idx="35112">
                  <c:v>57.120000000000005</c:v>
                </c:pt>
                <c:pt idx="35113">
                  <c:v>57.123000000000005</c:v>
                </c:pt>
                <c:pt idx="35114">
                  <c:v>57.125999999999998</c:v>
                </c:pt>
                <c:pt idx="35115">
                  <c:v>57.13</c:v>
                </c:pt>
                <c:pt idx="35116">
                  <c:v>57.133000000000003</c:v>
                </c:pt>
                <c:pt idx="35117">
                  <c:v>57.137</c:v>
                </c:pt>
                <c:pt idx="35118">
                  <c:v>57.14</c:v>
                </c:pt>
                <c:pt idx="35119">
                  <c:v>57.143000000000001</c:v>
                </c:pt>
                <c:pt idx="35120">
                  <c:v>57.146999999999998</c:v>
                </c:pt>
                <c:pt idx="35121">
                  <c:v>57.15</c:v>
                </c:pt>
                <c:pt idx="35122">
                  <c:v>57.152999999999999</c:v>
                </c:pt>
                <c:pt idx="35123">
                  <c:v>57.157000000000004</c:v>
                </c:pt>
                <c:pt idx="35124">
                  <c:v>57.160000000000004</c:v>
                </c:pt>
                <c:pt idx="35125">
                  <c:v>57.164000000000001</c:v>
                </c:pt>
                <c:pt idx="35126">
                  <c:v>57.167000000000002</c:v>
                </c:pt>
                <c:pt idx="35127">
                  <c:v>57.17</c:v>
                </c:pt>
                <c:pt idx="35128">
                  <c:v>57.173999999999999</c:v>
                </c:pt>
                <c:pt idx="35129">
                  <c:v>57.177</c:v>
                </c:pt>
                <c:pt idx="35130">
                  <c:v>57.18</c:v>
                </c:pt>
                <c:pt idx="35131">
                  <c:v>57.184000000000005</c:v>
                </c:pt>
                <c:pt idx="35132">
                  <c:v>57.187000000000005</c:v>
                </c:pt>
                <c:pt idx="35133">
                  <c:v>57.191000000000003</c:v>
                </c:pt>
                <c:pt idx="35134">
                  <c:v>57.194000000000003</c:v>
                </c:pt>
                <c:pt idx="35135">
                  <c:v>57.197000000000003</c:v>
                </c:pt>
                <c:pt idx="35136">
                  <c:v>57.201000000000001</c:v>
                </c:pt>
                <c:pt idx="35137">
                  <c:v>57.204000000000001</c:v>
                </c:pt>
                <c:pt idx="35138">
                  <c:v>57.207000000000001</c:v>
                </c:pt>
                <c:pt idx="35139">
                  <c:v>57.210999999999999</c:v>
                </c:pt>
                <c:pt idx="35140">
                  <c:v>57.213999999999999</c:v>
                </c:pt>
                <c:pt idx="35141">
                  <c:v>57.218000000000004</c:v>
                </c:pt>
                <c:pt idx="35142">
                  <c:v>57.221000000000004</c:v>
                </c:pt>
                <c:pt idx="35143">
                  <c:v>57.224000000000004</c:v>
                </c:pt>
                <c:pt idx="35144">
                  <c:v>57.228000000000002</c:v>
                </c:pt>
                <c:pt idx="35145">
                  <c:v>57.231000000000002</c:v>
                </c:pt>
                <c:pt idx="35146">
                  <c:v>57.234999999999999</c:v>
                </c:pt>
                <c:pt idx="35147">
                  <c:v>57.238</c:v>
                </c:pt>
                <c:pt idx="35148">
                  <c:v>57.241</c:v>
                </c:pt>
                <c:pt idx="35149">
                  <c:v>57.245000000000005</c:v>
                </c:pt>
                <c:pt idx="35150">
                  <c:v>57.248000000000005</c:v>
                </c:pt>
                <c:pt idx="35151">
                  <c:v>57.252000000000002</c:v>
                </c:pt>
                <c:pt idx="35152">
                  <c:v>57.255000000000003</c:v>
                </c:pt>
                <c:pt idx="35153">
                  <c:v>57.258000000000003</c:v>
                </c:pt>
                <c:pt idx="35154">
                  <c:v>57.262</c:v>
                </c:pt>
                <c:pt idx="35155">
                  <c:v>57.265000000000001</c:v>
                </c:pt>
                <c:pt idx="35156">
                  <c:v>57.268999999999998</c:v>
                </c:pt>
                <c:pt idx="35157">
                  <c:v>57.271999999999998</c:v>
                </c:pt>
                <c:pt idx="35158">
                  <c:v>57.274999999999999</c:v>
                </c:pt>
                <c:pt idx="35159">
                  <c:v>57.279000000000003</c:v>
                </c:pt>
                <c:pt idx="35160">
                  <c:v>57.282000000000004</c:v>
                </c:pt>
                <c:pt idx="35161">
                  <c:v>57.286000000000001</c:v>
                </c:pt>
                <c:pt idx="35162">
                  <c:v>57.289000000000001</c:v>
                </c:pt>
                <c:pt idx="35163">
                  <c:v>57.292000000000002</c:v>
                </c:pt>
                <c:pt idx="35164">
                  <c:v>57.295999999999999</c:v>
                </c:pt>
                <c:pt idx="35165">
                  <c:v>57.298999999999999</c:v>
                </c:pt>
                <c:pt idx="35166">
                  <c:v>57.303000000000004</c:v>
                </c:pt>
                <c:pt idx="35167">
                  <c:v>57.306000000000004</c:v>
                </c:pt>
                <c:pt idx="35168">
                  <c:v>57.31</c:v>
                </c:pt>
                <c:pt idx="35169">
                  <c:v>57.313000000000002</c:v>
                </c:pt>
                <c:pt idx="35170">
                  <c:v>57.316000000000003</c:v>
                </c:pt>
                <c:pt idx="35171">
                  <c:v>57.32</c:v>
                </c:pt>
                <c:pt idx="35172">
                  <c:v>57.323</c:v>
                </c:pt>
                <c:pt idx="35173">
                  <c:v>57.326999999999998</c:v>
                </c:pt>
                <c:pt idx="35174">
                  <c:v>57.33</c:v>
                </c:pt>
                <c:pt idx="35175">
                  <c:v>57.334000000000003</c:v>
                </c:pt>
                <c:pt idx="35176">
                  <c:v>57.337000000000003</c:v>
                </c:pt>
                <c:pt idx="35177">
                  <c:v>57.341000000000001</c:v>
                </c:pt>
                <c:pt idx="35178">
                  <c:v>57.344000000000001</c:v>
                </c:pt>
                <c:pt idx="35179">
                  <c:v>57.347000000000001</c:v>
                </c:pt>
                <c:pt idx="35180">
                  <c:v>57.350999999999999</c:v>
                </c:pt>
                <c:pt idx="35181">
                  <c:v>57.353999999999999</c:v>
                </c:pt>
                <c:pt idx="35182">
                  <c:v>57.358000000000004</c:v>
                </c:pt>
                <c:pt idx="35183">
                  <c:v>57.361000000000004</c:v>
                </c:pt>
                <c:pt idx="35184">
                  <c:v>57.365000000000002</c:v>
                </c:pt>
                <c:pt idx="35185">
                  <c:v>57.368000000000002</c:v>
                </c:pt>
                <c:pt idx="35186">
                  <c:v>57.372</c:v>
                </c:pt>
                <c:pt idx="35187">
                  <c:v>57.375</c:v>
                </c:pt>
                <c:pt idx="35188">
                  <c:v>57.378999999999998</c:v>
                </c:pt>
                <c:pt idx="35189">
                  <c:v>57.381999999999998</c:v>
                </c:pt>
                <c:pt idx="35190">
                  <c:v>57.386000000000003</c:v>
                </c:pt>
                <c:pt idx="35191">
                  <c:v>57.389000000000003</c:v>
                </c:pt>
                <c:pt idx="35192">
                  <c:v>57.393000000000001</c:v>
                </c:pt>
                <c:pt idx="35193">
                  <c:v>57.396000000000001</c:v>
                </c:pt>
                <c:pt idx="35194">
                  <c:v>57.4</c:v>
                </c:pt>
                <c:pt idx="35195">
                  <c:v>57.402999999999999</c:v>
                </c:pt>
                <c:pt idx="35196">
                  <c:v>57.407000000000004</c:v>
                </c:pt>
                <c:pt idx="35197">
                  <c:v>57.410000000000004</c:v>
                </c:pt>
                <c:pt idx="35198">
                  <c:v>57.414000000000001</c:v>
                </c:pt>
                <c:pt idx="35199">
                  <c:v>57.417000000000002</c:v>
                </c:pt>
                <c:pt idx="35200">
                  <c:v>57.420999999999999</c:v>
                </c:pt>
                <c:pt idx="35201">
                  <c:v>57.423999999999999</c:v>
                </c:pt>
                <c:pt idx="35202">
                  <c:v>57.428000000000004</c:v>
                </c:pt>
                <c:pt idx="35203">
                  <c:v>57.431000000000004</c:v>
                </c:pt>
                <c:pt idx="35204">
                  <c:v>57.435000000000002</c:v>
                </c:pt>
                <c:pt idx="35205">
                  <c:v>57.438000000000002</c:v>
                </c:pt>
                <c:pt idx="35206">
                  <c:v>57.442</c:v>
                </c:pt>
                <c:pt idx="35207">
                  <c:v>57.445</c:v>
                </c:pt>
                <c:pt idx="35208">
                  <c:v>57.448999999999998</c:v>
                </c:pt>
                <c:pt idx="35209">
                  <c:v>57.451999999999998</c:v>
                </c:pt>
                <c:pt idx="35210">
                  <c:v>57.456000000000003</c:v>
                </c:pt>
                <c:pt idx="35211">
                  <c:v>57.459000000000003</c:v>
                </c:pt>
                <c:pt idx="35212">
                  <c:v>57.463000000000001</c:v>
                </c:pt>
                <c:pt idx="35213">
                  <c:v>57.466000000000001</c:v>
                </c:pt>
                <c:pt idx="35214">
                  <c:v>57.47</c:v>
                </c:pt>
                <c:pt idx="35215">
                  <c:v>57.472999999999999</c:v>
                </c:pt>
                <c:pt idx="35216">
                  <c:v>57.477000000000004</c:v>
                </c:pt>
                <c:pt idx="35217">
                  <c:v>57.480000000000004</c:v>
                </c:pt>
                <c:pt idx="35218">
                  <c:v>57.484000000000002</c:v>
                </c:pt>
                <c:pt idx="35219">
                  <c:v>57.488</c:v>
                </c:pt>
                <c:pt idx="35220">
                  <c:v>57.491</c:v>
                </c:pt>
                <c:pt idx="35221">
                  <c:v>57.495000000000005</c:v>
                </c:pt>
                <c:pt idx="35222">
                  <c:v>57.498000000000005</c:v>
                </c:pt>
                <c:pt idx="35223">
                  <c:v>57.502000000000002</c:v>
                </c:pt>
                <c:pt idx="35224">
                  <c:v>57.505000000000003</c:v>
                </c:pt>
                <c:pt idx="35225">
                  <c:v>57.509</c:v>
                </c:pt>
                <c:pt idx="35226">
                  <c:v>57.512</c:v>
                </c:pt>
                <c:pt idx="35227">
                  <c:v>57.515999999999998</c:v>
                </c:pt>
                <c:pt idx="35228">
                  <c:v>57.518999999999998</c:v>
                </c:pt>
                <c:pt idx="35229">
                  <c:v>57.523000000000003</c:v>
                </c:pt>
                <c:pt idx="35230">
                  <c:v>57.527000000000001</c:v>
                </c:pt>
                <c:pt idx="35231">
                  <c:v>57.53</c:v>
                </c:pt>
                <c:pt idx="35232">
                  <c:v>57.533999999999999</c:v>
                </c:pt>
                <c:pt idx="35233">
                  <c:v>57.536999999999999</c:v>
                </c:pt>
                <c:pt idx="35234">
                  <c:v>57.541000000000004</c:v>
                </c:pt>
                <c:pt idx="35235">
                  <c:v>57.544000000000004</c:v>
                </c:pt>
                <c:pt idx="35236">
                  <c:v>57.548000000000002</c:v>
                </c:pt>
                <c:pt idx="35237">
                  <c:v>57.551000000000002</c:v>
                </c:pt>
                <c:pt idx="35238">
                  <c:v>57.555</c:v>
                </c:pt>
                <c:pt idx="35239">
                  <c:v>57.558</c:v>
                </c:pt>
                <c:pt idx="35240">
                  <c:v>57.562000000000005</c:v>
                </c:pt>
                <c:pt idx="35241">
                  <c:v>57.564999999999998</c:v>
                </c:pt>
                <c:pt idx="35242">
                  <c:v>57.569000000000003</c:v>
                </c:pt>
                <c:pt idx="35243">
                  <c:v>57.572000000000003</c:v>
                </c:pt>
                <c:pt idx="35244">
                  <c:v>57.576000000000001</c:v>
                </c:pt>
                <c:pt idx="35245">
                  <c:v>57.579000000000001</c:v>
                </c:pt>
                <c:pt idx="35246">
                  <c:v>57.582000000000001</c:v>
                </c:pt>
                <c:pt idx="35247">
                  <c:v>57.585999999999999</c:v>
                </c:pt>
                <c:pt idx="35248">
                  <c:v>57.588999999999999</c:v>
                </c:pt>
                <c:pt idx="35249">
                  <c:v>57.591999999999999</c:v>
                </c:pt>
                <c:pt idx="35250">
                  <c:v>57.594999999999999</c:v>
                </c:pt>
                <c:pt idx="35251">
                  <c:v>57.599000000000004</c:v>
                </c:pt>
                <c:pt idx="35252">
                  <c:v>57.602000000000004</c:v>
                </c:pt>
                <c:pt idx="35253">
                  <c:v>57.605000000000004</c:v>
                </c:pt>
                <c:pt idx="35254">
                  <c:v>57.608000000000004</c:v>
                </c:pt>
                <c:pt idx="35255">
                  <c:v>57.611000000000004</c:v>
                </c:pt>
                <c:pt idx="35256">
                  <c:v>57.614000000000004</c:v>
                </c:pt>
                <c:pt idx="35257">
                  <c:v>57.616</c:v>
                </c:pt>
                <c:pt idx="35258">
                  <c:v>57.619</c:v>
                </c:pt>
                <c:pt idx="35259">
                  <c:v>57.620000000000005</c:v>
                </c:pt>
                <c:pt idx="35260">
                  <c:v>57.620000000000005</c:v>
                </c:pt>
                <c:pt idx="35261">
                  <c:v>57.621000000000002</c:v>
                </c:pt>
                <c:pt idx="35262">
                  <c:v>57.621000000000002</c:v>
                </c:pt>
                <c:pt idx="35263">
                  <c:v>57.621000000000002</c:v>
                </c:pt>
                <c:pt idx="35264">
                  <c:v>57.622</c:v>
                </c:pt>
                <c:pt idx="35265">
                  <c:v>57.622</c:v>
                </c:pt>
                <c:pt idx="35266">
                  <c:v>57.622</c:v>
                </c:pt>
                <c:pt idx="35267">
                  <c:v>57.622</c:v>
                </c:pt>
                <c:pt idx="35268">
                  <c:v>57.623000000000005</c:v>
                </c:pt>
                <c:pt idx="35269">
                  <c:v>57.623000000000005</c:v>
                </c:pt>
                <c:pt idx="35270">
                  <c:v>57.623000000000005</c:v>
                </c:pt>
                <c:pt idx="35271">
                  <c:v>57.624000000000002</c:v>
                </c:pt>
                <c:pt idx="35272">
                  <c:v>57.624000000000002</c:v>
                </c:pt>
                <c:pt idx="35273">
                  <c:v>57.624000000000002</c:v>
                </c:pt>
                <c:pt idx="35274">
                  <c:v>57.624000000000002</c:v>
                </c:pt>
                <c:pt idx="35275">
                  <c:v>57.625</c:v>
                </c:pt>
                <c:pt idx="35276">
                  <c:v>57.625</c:v>
                </c:pt>
                <c:pt idx="35277">
                  <c:v>57.625</c:v>
                </c:pt>
                <c:pt idx="35278">
                  <c:v>57.625999999999998</c:v>
                </c:pt>
                <c:pt idx="35279">
                  <c:v>57.625999999999998</c:v>
                </c:pt>
                <c:pt idx="35280">
                  <c:v>57.625999999999998</c:v>
                </c:pt>
                <c:pt idx="35281">
                  <c:v>57.625999999999998</c:v>
                </c:pt>
                <c:pt idx="35282">
                  <c:v>57.627000000000002</c:v>
                </c:pt>
                <c:pt idx="35283">
                  <c:v>57.627000000000002</c:v>
                </c:pt>
                <c:pt idx="35284">
                  <c:v>57.627000000000002</c:v>
                </c:pt>
                <c:pt idx="35285">
                  <c:v>57.628</c:v>
                </c:pt>
                <c:pt idx="35286">
                  <c:v>57.628</c:v>
                </c:pt>
                <c:pt idx="35287">
                  <c:v>57.628</c:v>
                </c:pt>
                <c:pt idx="35288">
                  <c:v>57.628</c:v>
                </c:pt>
                <c:pt idx="35289">
                  <c:v>57.628999999999998</c:v>
                </c:pt>
                <c:pt idx="35290">
                  <c:v>57.628999999999998</c:v>
                </c:pt>
                <c:pt idx="35291">
                  <c:v>57.628999999999998</c:v>
                </c:pt>
                <c:pt idx="35292">
                  <c:v>57.628999999999998</c:v>
                </c:pt>
                <c:pt idx="35293">
                  <c:v>57.63</c:v>
                </c:pt>
                <c:pt idx="35294">
                  <c:v>57.63</c:v>
                </c:pt>
                <c:pt idx="35295">
                  <c:v>57.63</c:v>
                </c:pt>
                <c:pt idx="35296">
                  <c:v>57.631</c:v>
                </c:pt>
                <c:pt idx="35297">
                  <c:v>57.631</c:v>
                </c:pt>
                <c:pt idx="35298">
                  <c:v>57.631</c:v>
                </c:pt>
                <c:pt idx="35299">
                  <c:v>57.631</c:v>
                </c:pt>
                <c:pt idx="35300">
                  <c:v>57.631999999999998</c:v>
                </c:pt>
                <c:pt idx="35301">
                  <c:v>57.631999999999998</c:v>
                </c:pt>
                <c:pt idx="35302">
                  <c:v>57.631999999999998</c:v>
                </c:pt>
                <c:pt idx="35303">
                  <c:v>57.633000000000003</c:v>
                </c:pt>
                <c:pt idx="35304">
                  <c:v>57.633000000000003</c:v>
                </c:pt>
                <c:pt idx="35305">
                  <c:v>57.633000000000003</c:v>
                </c:pt>
                <c:pt idx="35306">
                  <c:v>57.633000000000003</c:v>
                </c:pt>
                <c:pt idx="35307">
                  <c:v>57.634</c:v>
                </c:pt>
                <c:pt idx="35308">
                  <c:v>57.634</c:v>
                </c:pt>
                <c:pt idx="35309">
                  <c:v>57.634</c:v>
                </c:pt>
                <c:pt idx="35310">
                  <c:v>57.634999999999998</c:v>
                </c:pt>
                <c:pt idx="35311">
                  <c:v>57.634999999999998</c:v>
                </c:pt>
                <c:pt idx="35312">
                  <c:v>57.634999999999998</c:v>
                </c:pt>
                <c:pt idx="35313">
                  <c:v>57.634999999999998</c:v>
                </c:pt>
                <c:pt idx="35314">
                  <c:v>57.636000000000003</c:v>
                </c:pt>
                <c:pt idx="35315">
                  <c:v>57.636000000000003</c:v>
                </c:pt>
                <c:pt idx="35316">
                  <c:v>57.636000000000003</c:v>
                </c:pt>
                <c:pt idx="35317">
                  <c:v>57.636000000000003</c:v>
                </c:pt>
                <c:pt idx="35318">
                  <c:v>57.637</c:v>
                </c:pt>
                <c:pt idx="35319">
                  <c:v>57.637</c:v>
                </c:pt>
                <c:pt idx="35320">
                  <c:v>57.637</c:v>
                </c:pt>
                <c:pt idx="35321">
                  <c:v>57.637999999999998</c:v>
                </c:pt>
                <c:pt idx="35322">
                  <c:v>57.637999999999998</c:v>
                </c:pt>
                <c:pt idx="35323">
                  <c:v>57.637999999999998</c:v>
                </c:pt>
                <c:pt idx="35324">
                  <c:v>57.637999999999998</c:v>
                </c:pt>
                <c:pt idx="35325">
                  <c:v>57.639000000000003</c:v>
                </c:pt>
                <c:pt idx="35326">
                  <c:v>57.639000000000003</c:v>
                </c:pt>
                <c:pt idx="35327">
                  <c:v>57.639000000000003</c:v>
                </c:pt>
                <c:pt idx="35328">
                  <c:v>57.64</c:v>
                </c:pt>
                <c:pt idx="35329">
                  <c:v>57.64</c:v>
                </c:pt>
                <c:pt idx="35330">
                  <c:v>57.64</c:v>
                </c:pt>
                <c:pt idx="35331">
                  <c:v>57.64</c:v>
                </c:pt>
                <c:pt idx="35332">
                  <c:v>57.640999999999998</c:v>
                </c:pt>
                <c:pt idx="35333">
                  <c:v>57.640999999999998</c:v>
                </c:pt>
                <c:pt idx="35334">
                  <c:v>57.640999999999998</c:v>
                </c:pt>
                <c:pt idx="35335">
                  <c:v>57.642000000000003</c:v>
                </c:pt>
                <c:pt idx="35336">
                  <c:v>57.642000000000003</c:v>
                </c:pt>
                <c:pt idx="35337">
                  <c:v>57.642000000000003</c:v>
                </c:pt>
                <c:pt idx="35338">
                  <c:v>57.642000000000003</c:v>
                </c:pt>
                <c:pt idx="35339">
                  <c:v>57.643000000000001</c:v>
                </c:pt>
                <c:pt idx="35340">
                  <c:v>57.643000000000001</c:v>
                </c:pt>
                <c:pt idx="35341">
                  <c:v>57.643000000000001</c:v>
                </c:pt>
                <c:pt idx="35342">
                  <c:v>57.643999999999998</c:v>
                </c:pt>
                <c:pt idx="35343">
                  <c:v>57.643999999999998</c:v>
                </c:pt>
                <c:pt idx="35344">
                  <c:v>57.643999999999998</c:v>
                </c:pt>
                <c:pt idx="35345">
                  <c:v>57.643999999999998</c:v>
                </c:pt>
                <c:pt idx="35346">
                  <c:v>57.645000000000003</c:v>
                </c:pt>
                <c:pt idx="35347">
                  <c:v>57.645000000000003</c:v>
                </c:pt>
                <c:pt idx="35348">
                  <c:v>57.645000000000003</c:v>
                </c:pt>
                <c:pt idx="35349">
                  <c:v>57.645000000000003</c:v>
                </c:pt>
                <c:pt idx="35350">
                  <c:v>57.646000000000001</c:v>
                </c:pt>
                <c:pt idx="35351">
                  <c:v>57.646000000000001</c:v>
                </c:pt>
                <c:pt idx="35352">
                  <c:v>57.646000000000001</c:v>
                </c:pt>
                <c:pt idx="35353">
                  <c:v>57.646999999999998</c:v>
                </c:pt>
                <c:pt idx="35354">
                  <c:v>57.646999999999998</c:v>
                </c:pt>
                <c:pt idx="35355">
                  <c:v>57.646999999999998</c:v>
                </c:pt>
                <c:pt idx="35356">
                  <c:v>57.646999999999998</c:v>
                </c:pt>
                <c:pt idx="35357">
                  <c:v>57.648000000000003</c:v>
                </c:pt>
                <c:pt idx="35358">
                  <c:v>57.648000000000003</c:v>
                </c:pt>
                <c:pt idx="35359">
                  <c:v>57.648000000000003</c:v>
                </c:pt>
                <c:pt idx="35360">
                  <c:v>57.649000000000001</c:v>
                </c:pt>
                <c:pt idx="35361">
                  <c:v>57.649000000000001</c:v>
                </c:pt>
                <c:pt idx="35362">
                  <c:v>57.649000000000001</c:v>
                </c:pt>
                <c:pt idx="35363">
                  <c:v>57.649000000000001</c:v>
                </c:pt>
                <c:pt idx="35364">
                  <c:v>57.65</c:v>
                </c:pt>
                <c:pt idx="35365">
                  <c:v>57.65</c:v>
                </c:pt>
                <c:pt idx="35366">
                  <c:v>57.65</c:v>
                </c:pt>
                <c:pt idx="35367">
                  <c:v>57.651000000000003</c:v>
                </c:pt>
                <c:pt idx="35368">
                  <c:v>57.651000000000003</c:v>
                </c:pt>
                <c:pt idx="35369">
                  <c:v>57.651000000000003</c:v>
                </c:pt>
                <c:pt idx="35370">
                  <c:v>57.651000000000003</c:v>
                </c:pt>
                <c:pt idx="35371">
                  <c:v>57.652000000000001</c:v>
                </c:pt>
                <c:pt idx="35372">
                  <c:v>57.652000000000001</c:v>
                </c:pt>
                <c:pt idx="35373">
                  <c:v>57.652000000000001</c:v>
                </c:pt>
                <c:pt idx="35374">
                  <c:v>57.652000000000001</c:v>
                </c:pt>
                <c:pt idx="35375">
                  <c:v>57.652999999999999</c:v>
                </c:pt>
                <c:pt idx="35376">
                  <c:v>57.652999999999999</c:v>
                </c:pt>
                <c:pt idx="35377">
                  <c:v>57.652999999999999</c:v>
                </c:pt>
                <c:pt idx="35378">
                  <c:v>57.654000000000003</c:v>
                </c:pt>
                <c:pt idx="35379">
                  <c:v>57.654000000000003</c:v>
                </c:pt>
                <c:pt idx="35380">
                  <c:v>57.654000000000003</c:v>
                </c:pt>
                <c:pt idx="35381">
                  <c:v>57.654000000000003</c:v>
                </c:pt>
                <c:pt idx="35382">
                  <c:v>57.655000000000001</c:v>
                </c:pt>
                <c:pt idx="35383">
                  <c:v>57.655000000000001</c:v>
                </c:pt>
                <c:pt idx="35384">
                  <c:v>57.655000000000001</c:v>
                </c:pt>
                <c:pt idx="35385">
                  <c:v>57.655999999999999</c:v>
                </c:pt>
                <c:pt idx="35386">
                  <c:v>57.655999999999999</c:v>
                </c:pt>
                <c:pt idx="35387">
                  <c:v>57.655999999999999</c:v>
                </c:pt>
                <c:pt idx="35388">
                  <c:v>57.655999999999999</c:v>
                </c:pt>
                <c:pt idx="35389">
                  <c:v>57.657000000000004</c:v>
                </c:pt>
                <c:pt idx="35390">
                  <c:v>57.657000000000004</c:v>
                </c:pt>
                <c:pt idx="35391">
                  <c:v>57.657000000000004</c:v>
                </c:pt>
                <c:pt idx="35392">
                  <c:v>57.658000000000001</c:v>
                </c:pt>
                <c:pt idx="35393">
                  <c:v>57.658000000000001</c:v>
                </c:pt>
                <c:pt idx="35394">
                  <c:v>57.658000000000001</c:v>
                </c:pt>
                <c:pt idx="35395">
                  <c:v>57.658000000000001</c:v>
                </c:pt>
                <c:pt idx="35396">
                  <c:v>57.658999999999999</c:v>
                </c:pt>
                <c:pt idx="35397">
                  <c:v>57.658999999999999</c:v>
                </c:pt>
                <c:pt idx="35398">
                  <c:v>57.658999999999999</c:v>
                </c:pt>
                <c:pt idx="35399">
                  <c:v>57.660000000000004</c:v>
                </c:pt>
                <c:pt idx="35400">
                  <c:v>57.660000000000004</c:v>
                </c:pt>
                <c:pt idx="35401">
                  <c:v>57.660000000000004</c:v>
                </c:pt>
                <c:pt idx="35402">
                  <c:v>57.660000000000004</c:v>
                </c:pt>
                <c:pt idx="35403">
                  <c:v>57.661000000000001</c:v>
                </c:pt>
                <c:pt idx="35404">
                  <c:v>57.661000000000001</c:v>
                </c:pt>
                <c:pt idx="35405">
                  <c:v>57.661000000000001</c:v>
                </c:pt>
                <c:pt idx="35406">
                  <c:v>57.661000000000001</c:v>
                </c:pt>
                <c:pt idx="35407">
                  <c:v>57.661999999999999</c:v>
                </c:pt>
                <c:pt idx="35408">
                  <c:v>57.661999999999999</c:v>
                </c:pt>
                <c:pt idx="35409">
                  <c:v>57.661999999999999</c:v>
                </c:pt>
                <c:pt idx="35410">
                  <c:v>57.663000000000004</c:v>
                </c:pt>
                <c:pt idx="35411">
                  <c:v>57.663000000000004</c:v>
                </c:pt>
                <c:pt idx="35412">
                  <c:v>57.663000000000004</c:v>
                </c:pt>
                <c:pt idx="35413">
                  <c:v>57.663000000000004</c:v>
                </c:pt>
                <c:pt idx="35414">
                  <c:v>57.664000000000001</c:v>
                </c:pt>
                <c:pt idx="35415">
                  <c:v>57.664000000000001</c:v>
                </c:pt>
                <c:pt idx="35416">
                  <c:v>57.664000000000001</c:v>
                </c:pt>
                <c:pt idx="35417">
                  <c:v>57.664999999999999</c:v>
                </c:pt>
                <c:pt idx="35418">
                  <c:v>57.664999999999999</c:v>
                </c:pt>
                <c:pt idx="35419">
                  <c:v>57.664999999999999</c:v>
                </c:pt>
                <c:pt idx="35420">
                  <c:v>57.664999999999999</c:v>
                </c:pt>
                <c:pt idx="35421">
                  <c:v>57.666000000000004</c:v>
                </c:pt>
                <c:pt idx="35422">
                  <c:v>57.666000000000004</c:v>
                </c:pt>
                <c:pt idx="35423">
                  <c:v>57.666000000000004</c:v>
                </c:pt>
                <c:pt idx="35424">
                  <c:v>57.667000000000002</c:v>
                </c:pt>
                <c:pt idx="35425">
                  <c:v>57.667000000000002</c:v>
                </c:pt>
                <c:pt idx="35426">
                  <c:v>57.667000000000002</c:v>
                </c:pt>
                <c:pt idx="35427">
                  <c:v>57.667000000000002</c:v>
                </c:pt>
                <c:pt idx="35428">
                  <c:v>57.667999999999999</c:v>
                </c:pt>
                <c:pt idx="35429">
                  <c:v>57.667999999999999</c:v>
                </c:pt>
                <c:pt idx="35430">
                  <c:v>57.667999999999999</c:v>
                </c:pt>
                <c:pt idx="35431">
                  <c:v>57.669000000000004</c:v>
                </c:pt>
                <c:pt idx="35432">
                  <c:v>57.669000000000004</c:v>
                </c:pt>
                <c:pt idx="35433">
                  <c:v>57.669000000000004</c:v>
                </c:pt>
                <c:pt idx="35434">
                  <c:v>57.669000000000004</c:v>
                </c:pt>
                <c:pt idx="35435">
                  <c:v>57.67</c:v>
                </c:pt>
                <c:pt idx="35436">
                  <c:v>57.67</c:v>
                </c:pt>
                <c:pt idx="35437">
                  <c:v>57.67</c:v>
                </c:pt>
                <c:pt idx="35438">
                  <c:v>57.67</c:v>
                </c:pt>
                <c:pt idx="35439">
                  <c:v>57.670999999999999</c:v>
                </c:pt>
                <c:pt idx="35440">
                  <c:v>57.670999999999999</c:v>
                </c:pt>
                <c:pt idx="35441">
                  <c:v>57.670999999999999</c:v>
                </c:pt>
                <c:pt idx="35442">
                  <c:v>57.672000000000004</c:v>
                </c:pt>
                <c:pt idx="35443">
                  <c:v>57.672000000000004</c:v>
                </c:pt>
                <c:pt idx="35444">
                  <c:v>57.672000000000004</c:v>
                </c:pt>
                <c:pt idx="35445">
                  <c:v>57.672000000000004</c:v>
                </c:pt>
                <c:pt idx="35446">
                  <c:v>57.673000000000002</c:v>
                </c:pt>
                <c:pt idx="35447">
                  <c:v>57.673000000000002</c:v>
                </c:pt>
                <c:pt idx="35448">
                  <c:v>57.673000000000002</c:v>
                </c:pt>
                <c:pt idx="35449">
                  <c:v>57.673999999999999</c:v>
                </c:pt>
                <c:pt idx="35450">
                  <c:v>57.673999999999999</c:v>
                </c:pt>
                <c:pt idx="35451">
                  <c:v>57.673999999999999</c:v>
                </c:pt>
                <c:pt idx="35452">
                  <c:v>57.673999999999999</c:v>
                </c:pt>
                <c:pt idx="35453">
                  <c:v>57.675000000000004</c:v>
                </c:pt>
                <c:pt idx="35454">
                  <c:v>57.675000000000004</c:v>
                </c:pt>
                <c:pt idx="35455">
                  <c:v>57.675000000000004</c:v>
                </c:pt>
                <c:pt idx="35456">
                  <c:v>57.676000000000002</c:v>
                </c:pt>
                <c:pt idx="35457">
                  <c:v>57.676000000000002</c:v>
                </c:pt>
                <c:pt idx="35458">
                  <c:v>57.676000000000002</c:v>
                </c:pt>
                <c:pt idx="35459">
                  <c:v>57.676000000000002</c:v>
                </c:pt>
                <c:pt idx="35460">
                  <c:v>57.677</c:v>
                </c:pt>
                <c:pt idx="35461">
                  <c:v>57.677</c:v>
                </c:pt>
                <c:pt idx="35462">
                  <c:v>57.677</c:v>
                </c:pt>
                <c:pt idx="35463">
                  <c:v>57.678000000000004</c:v>
                </c:pt>
                <c:pt idx="35464">
                  <c:v>57.678000000000004</c:v>
                </c:pt>
                <c:pt idx="35465">
                  <c:v>57.678000000000004</c:v>
                </c:pt>
                <c:pt idx="35466">
                  <c:v>57.678000000000004</c:v>
                </c:pt>
                <c:pt idx="35467">
                  <c:v>57.679000000000002</c:v>
                </c:pt>
                <c:pt idx="35468">
                  <c:v>57.679000000000002</c:v>
                </c:pt>
                <c:pt idx="35469">
                  <c:v>57.679000000000002</c:v>
                </c:pt>
                <c:pt idx="35470">
                  <c:v>57.679000000000002</c:v>
                </c:pt>
                <c:pt idx="35471">
                  <c:v>57.68</c:v>
                </c:pt>
                <c:pt idx="35472">
                  <c:v>57.68</c:v>
                </c:pt>
                <c:pt idx="35473">
                  <c:v>57.68</c:v>
                </c:pt>
                <c:pt idx="35474">
                  <c:v>57.681000000000004</c:v>
                </c:pt>
                <c:pt idx="35475">
                  <c:v>57.681000000000004</c:v>
                </c:pt>
                <c:pt idx="35476">
                  <c:v>57.681000000000004</c:v>
                </c:pt>
                <c:pt idx="35477">
                  <c:v>57.681000000000004</c:v>
                </c:pt>
                <c:pt idx="35478">
                  <c:v>57.682000000000002</c:v>
                </c:pt>
                <c:pt idx="35479">
                  <c:v>57.682000000000002</c:v>
                </c:pt>
                <c:pt idx="35480">
                  <c:v>57.682000000000002</c:v>
                </c:pt>
                <c:pt idx="35481">
                  <c:v>57.683</c:v>
                </c:pt>
                <c:pt idx="35482">
                  <c:v>57.683</c:v>
                </c:pt>
                <c:pt idx="35483">
                  <c:v>57.683</c:v>
                </c:pt>
                <c:pt idx="35484">
                  <c:v>57.683</c:v>
                </c:pt>
                <c:pt idx="35485">
                  <c:v>57.684000000000005</c:v>
                </c:pt>
                <c:pt idx="35486">
                  <c:v>57.684000000000005</c:v>
                </c:pt>
                <c:pt idx="35487">
                  <c:v>57.684000000000005</c:v>
                </c:pt>
                <c:pt idx="35488">
                  <c:v>57.685000000000002</c:v>
                </c:pt>
                <c:pt idx="35489">
                  <c:v>57.685000000000002</c:v>
                </c:pt>
                <c:pt idx="35490">
                  <c:v>57.685000000000002</c:v>
                </c:pt>
                <c:pt idx="35491">
                  <c:v>57.685000000000002</c:v>
                </c:pt>
                <c:pt idx="35492">
                  <c:v>57.686</c:v>
                </c:pt>
                <c:pt idx="35493">
                  <c:v>57.686</c:v>
                </c:pt>
                <c:pt idx="35494">
                  <c:v>57.686</c:v>
                </c:pt>
                <c:pt idx="35495">
                  <c:v>57.687000000000005</c:v>
                </c:pt>
                <c:pt idx="35496">
                  <c:v>57.687000000000005</c:v>
                </c:pt>
                <c:pt idx="35497">
                  <c:v>57.687000000000005</c:v>
                </c:pt>
                <c:pt idx="35498">
                  <c:v>57.687000000000005</c:v>
                </c:pt>
                <c:pt idx="35499">
                  <c:v>57.688000000000002</c:v>
                </c:pt>
                <c:pt idx="35500">
                  <c:v>57.688000000000002</c:v>
                </c:pt>
                <c:pt idx="35501">
                  <c:v>57.688000000000002</c:v>
                </c:pt>
                <c:pt idx="35502">
                  <c:v>57.688000000000002</c:v>
                </c:pt>
                <c:pt idx="35503">
                  <c:v>57.689</c:v>
                </c:pt>
                <c:pt idx="35504">
                  <c:v>57.689</c:v>
                </c:pt>
                <c:pt idx="35505">
                  <c:v>57.689</c:v>
                </c:pt>
                <c:pt idx="35506">
                  <c:v>57.69</c:v>
                </c:pt>
                <c:pt idx="35507">
                  <c:v>57.69</c:v>
                </c:pt>
                <c:pt idx="35508">
                  <c:v>57.69</c:v>
                </c:pt>
                <c:pt idx="35509">
                  <c:v>57.69</c:v>
                </c:pt>
                <c:pt idx="35510">
                  <c:v>57.691000000000003</c:v>
                </c:pt>
                <c:pt idx="35511">
                  <c:v>57.691000000000003</c:v>
                </c:pt>
                <c:pt idx="35512">
                  <c:v>57.691000000000003</c:v>
                </c:pt>
                <c:pt idx="35513">
                  <c:v>57.692</c:v>
                </c:pt>
                <c:pt idx="35514">
                  <c:v>57.692</c:v>
                </c:pt>
                <c:pt idx="35515">
                  <c:v>57.692</c:v>
                </c:pt>
                <c:pt idx="35516">
                  <c:v>57.692</c:v>
                </c:pt>
                <c:pt idx="35517">
                  <c:v>57.692999999999998</c:v>
                </c:pt>
                <c:pt idx="35518">
                  <c:v>57.692999999999998</c:v>
                </c:pt>
                <c:pt idx="35519">
                  <c:v>57.692999999999998</c:v>
                </c:pt>
                <c:pt idx="35520">
                  <c:v>57.694000000000003</c:v>
                </c:pt>
                <c:pt idx="35521">
                  <c:v>57.694000000000003</c:v>
                </c:pt>
                <c:pt idx="35522">
                  <c:v>57.694000000000003</c:v>
                </c:pt>
                <c:pt idx="35523">
                  <c:v>57.694000000000003</c:v>
                </c:pt>
                <c:pt idx="35524">
                  <c:v>57.695</c:v>
                </c:pt>
                <c:pt idx="35525">
                  <c:v>57.695</c:v>
                </c:pt>
                <c:pt idx="35526">
                  <c:v>57.695</c:v>
                </c:pt>
                <c:pt idx="35527">
                  <c:v>57.695</c:v>
                </c:pt>
                <c:pt idx="35528">
                  <c:v>57.695999999999998</c:v>
                </c:pt>
                <c:pt idx="35529">
                  <c:v>57.695999999999998</c:v>
                </c:pt>
                <c:pt idx="35530">
                  <c:v>57.695999999999998</c:v>
                </c:pt>
                <c:pt idx="35531">
                  <c:v>57.697000000000003</c:v>
                </c:pt>
                <c:pt idx="35532">
                  <c:v>57.697000000000003</c:v>
                </c:pt>
                <c:pt idx="35533">
                  <c:v>57.697000000000003</c:v>
                </c:pt>
                <c:pt idx="35534">
                  <c:v>57.697000000000003</c:v>
                </c:pt>
                <c:pt idx="35535">
                  <c:v>57.698</c:v>
                </c:pt>
                <c:pt idx="35536">
                  <c:v>57.698</c:v>
                </c:pt>
                <c:pt idx="35537">
                  <c:v>57.698</c:v>
                </c:pt>
                <c:pt idx="35538">
                  <c:v>57.698999999999998</c:v>
                </c:pt>
                <c:pt idx="35539">
                  <c:v>57.698999999999998</c:v>
                </c:pt>
                <c:pt idx="35540">
                  <c:v>57.698999999999998</c:v>
                </c:pt>
                <c:pt idx="35541">
                  <c:v>57.698999999999998</c:v>
                </c:pt>
                <c:pt idx="35542">
                  <c:v>57.7</c:v>
                </c:pt>
                <c:pt idx="35543">
                  <c:v>57.7</c:v>
                </c:pt>
                <c:pt idx="35544">
                  <c:v>57.7</c:v>
                </c:pt>
                <c:pt idx="35545">
                  <c:v>57.701000000000001</c:v>
                </c:pt>
                <c:pt idx="35546">
                  <c:v>57.701000000000001</c:v>
                </c:pt>
                <c:pt idx="35547">
                  <c:v>57.701000000000001</c:v>
                </c:pt>
                <c:pt idx="35548">
                  <c:v>57.701000000000001</c:v>
                </c:pt>
                <c:pt idx="35549">
                  <c:v>57.701999999999998</c:v>
                </c:pt>
                <c:pt idx="35550">
                  <c:v>57.701999999999998</c:v>
                </c:pt>
                <c:pt idx="35551">
                  <c:v>57.701999999999998</c:v>
                </c:pt>
                <c:pt idx="35552">
                  <c:v>57.701999999999998</c:v>
                </c:pt>
                <c:pt idx="35553">
                  <c:v>57.703000000000003</c:v>
                </c:pt>
                <c:pt idx="35554">
                  <c:v>57.703000000000003</c:v>
                </c:pt>
                <c:pt idx="35555">
                  <c:v>57.703000000000003</c:v>
                </c:pt>
                <c:pt idx="35556">
                  <c:v>57.704000000000001</c:v>
                </c:pt>
                <c:pt idx="35557">
                  <c:v>57.704000000000001</c:v>
                </c:pt>
                <c:pt idx="35558">
                  <c:v>57.704000000000001</c:v>
                </c:pt>
                <c:pt idx="35559">
                  <c:v>57.704000000000001</c:v>
                </c:pt>
                <c:pt idx="35560">
                  <c:v>57.704999999999998</c:v>
                </c:pt>
                <c:pt idx="35561">
                  <c:v>57.704999999999998</c:v>
                </c:pt>
                <c:pt idx="35562">
                  <c:v>57.704999999999998</c:v>
                </c:pt>
                <c:pt idx="35563">
                  <c:v>57.706000000000003</c:v>
                </c:pt>
                <c:pt idx="35564">
                  <c:v>57.706000000000003</c:v>
                </c:pt>
                <c:pt idx="35565">
                  <c:v>57.706000000000003</c:v>
                </c:pt>
                <c:pt idx="35566">
                  <c:v>57.706000000000003</c:v>
                </c:pt>
                <c:pt idx="35567">
                  <c:v>57.707000000000001</c:v>
                </c:pt>
                <c:pt idx="35568">
                  <c:v>57.707000000000001</c:v>
                </c:pt>
                <c:pt idx="35569">
                  <c:v>57.707000000000001</c:v>
                </c:pt>
                <c:pt idx="35570">
                  <c:v>57.707999999999998</c:v>
                </c:pt>
                <c:pt idx="35571">
                  <c:v>57.707999999999998</c:v>
                </c:pt>
                <c:pt idx="35572">
                  <c:v>57.707999999999998</c:v>
                </c:pt>
                <c:pt idx="35573">
                  <c:v>57.707999999999998</c:v>
                </c:pt>
                <c:pt idx="35574">
                  <c:v>57.709000000000003</c:v>
                </c:pt>
                <c:pt idx="35575">
                  <c:v>57.709000000000003</c:v>
                </c:pt>
                <c:pt idx="35576">
                  <c:v>57.709000000000003</c:v>
                </c:pt>
                <c:pt idx="35577">
                  <c:v>57.71</c:v>
                </c:pt>
                <c:pt idx="35578">
                  <c:v>57.71</c:v>
                </c:pt>
                <c:pt idx="35579">
                  <c:v>57.71</c:v>
                </c:pt>
                <c:pt idx="35580">
                  <c:v>57.71</c:v>
                </c:pt>
                <c:pt idx="35581">
                  <c:v>57.710999999999999</c:v>
                </c:pt>
                <c:pt idx="35582">
                  <c:v>57.710999999999999</c:v>
                </c:pt>
                <c:pt idx="35583">
                  <c:v>57.710999999999999</c:v>
                </c:pt>
                <c:pt idx="35584">
                  <c:v>57.710999999999999</c:v>
                </c:pt>
                <c:pt idx="35585">
                  <c:v>57.712000000000003</c:v>
                </c:pt>
                <c:pt idx="35586">
                  <c:v>57.712000000000003</c:v>
                </c:pt>
                <c:pt idx="35587">
                  <c:v>57.712000000000003</c:v>
                </c:pt>
                <c:pt idx="35588">
                  <c:v>57.713000000000001</c:v>
                </c:pt>
                <c:pt idx="35589">
                  <c:v>57.713000000000001</c:v>
                </c:pt>
                <c:pt idx="35590">
                  <c:v>57.713000000000001</c:v>
                </c:pt>
                <c:pt idx="35591">
                  <c:v>57.713000000000001</c:v>
                </c:pt>
                <c:pt idx="35592">
                  <c:v>57.713999999999999</c:v>
                </c:pt>
                <c:pt idx="35593">
                  <c:v>57.713999999999999</c:v>
                </c:pt>
                <c:pt idx="35594">
                  <c:v>57.713999999999999</c:v>
                </c:pt>
                <c:pt idx="35595">
                  <c:v>57.715000000000003</c:v>
                </c:pt>
                <c:pt idx="35596">
                  <c:v>57.715000000000003</c:v>
                </c:pt>
                <c:pt idx="35597">
                  <c:v>57.715000000000003</c:v>
                </c:pt>
                <c:pt idx="35598">
                  <c:v>57.715000000000003</c:v>
                </c:pt>
                <c:pt idx="35599">
                  <c:v>57.716000000000001</c:v>
                </c:pt>
                <c:pt idx="35600">
                  <c:v>57.716000000000001</c:v>
                </c:pt>
                <c:pt idx="35601">
                  <c:v>57.716000000000001</c:v>
                </c:pt>
                <c:pt idx="35602">
                  <c:v>57.716999999999999</c:v>
                </c:pt>
                <c:pt idx="35603">
                  <c:v>57.716999999999999</c:v>
                </c:pt>
                <c:pt idx="35604">
                  <c:v>57.716999999999999</c:v>
                </c:pt>
                <c:pt idx="35605">
                  <c:v>57.716999999999999</c:v>
                </c:pt>
                <c:pt idx="35606">
                  <c:v>57.718000000000004</c:v>
                </c:pt>
                <c:pt idx="35607">
                  <c:v>57.718000000000004</c:v>
                </c:pt>
                <c:pt idx="35608">
                  <c:v>57.718000000000004</c:v>
                </c:pt>
                <c:pt idx="35609">
                  <c:v>57.718000000000004</c:v>
                </c:pt>
                <c:pt idx="35610">
                  <c:v>57.719000000000001</c:v>
                </c:pt>
                <c:pt idx="35611">
                  <c:v>57.719000000000001</c:v>
                </c:pt>
                <c:pt idx="35612">
                  <c:v>57.719000000000001</c:v>
                </c:pt>
                <c:pt idx="35613">
                  <c:v>57.72</c:v>
                </c:pt>
                <c:pt idx="35614">
                  <c:v>57.72</c:v>
                </c:pt>
                <c:pt idx="35615">
                  <c:v>57.72</c:v>
                </c:pt>
                <c:pt idx="35616">
                  <c:v>57.72</c:v>
                </c:pt>
                <c:pt idx="35617">
                  <c:v>57.721000000000004</c:v>
                </c:pt>
                <c:pt idx="35618">
                  <c:v>57.721000000000004</c:v>
                </c:pt>
                <c:pt idx="35619">
                  <c:v>57.721000000000004</c:v>
                </c:pt>
                <c:pt idx="35620">
                  <c:v>57.722000000000001</c:v>
                </c:pt>
                <c:pt idx="35621">
                  <c:v>57.722000000000001</c:v>
                </c:pt>
                <c:pt idx="35622">
                  <c:v>57.722000000000001</c:v>
                </c:pt>
                <c:pt idx="35623">
                  <c:v>57.722000000000001</c:v>
                </c:pt>
                <c:pt idx="35624">
                  <c:v>57.722999999999999</c:v>
                </c:pt>
                <c:pt idx="35625">
                  <c:v>57.722999999999999</c:v>
                </c:pt>
                <c:pt idx="35626">
                  <c:v>57.722999999999999</c:v>
                </c:pt>
                <c:pt idx="35627">
                  <c:v>57.724000000000004</c:v>
                </c:pt>
                <c:pt idx="35628">
                  <c:v>57.724000000000004</c:v>
                </c:pt>
                <c:pt idx="35629">
                  <c:v>57.724000000000004</c:v>
                </c:pt>
                <c:pt idx="35630">
                  <c:v>57.724000000000004</c:v>
                </c:pt>
                <c:pt idx="35631">
                  <c:v>57.725000000000001</c:v>
                </c:pt>
                <c:pt idx="35632">
                  <c:v>57.725000000000001</c:v>
                </c:pt>
                <c:pt idx="35633">
                  <c:v>57.725000000000001</c:v>
                </c:pt>
                <c:pt idx="35634">
                  <c:v>57.725999999999999</c:v>
                </c:pt>
                <c:pt idx="35635">
                  <c:v>57.725999999999999</c:v>
                </c:pt>
                <c:pt idx="35636">
                  <c:v>57.725999999999999</c:v>
                </c:pt>
                <c:pt idx="35637">
                  <c:v>57.725999999999999</c:v>
                </c:pt>
                <c:pt idx="35638">
                  <c:v>57.727000000000004</c:v>
                </c:pt>
                <c:pt idx="35639">
                  <c:v>57.727000000000004</c:v>
                </c:pt>
                <c:pt idx="35640">
                  <c:v>57.727000000000004</c:v>
                </c:pt>
                <c:pt idx="35641">
                  <c:v>57.727000000000004</c:v>
                </c:pt>
                <c:pt idx="35642">
                  <c:v>57.728000000000002</c:v>
                </c:pt>
                <c:pt idx="35643">
                  <c:v>57.728000000000002</c:v>
                </c:pt>
                <c:pt idx="35644">
                  <c:v>57.728000000000002</c:v>
                </c:pt>
                <c:pt idx="35645">
                  <c:v>57.728999999999999</c:v>
                </c:pt>
                <c:pt idx="35646">
                  <c:v>57.728999999999999</c:v>
                </c:pt>
                <c:pt idx="35647">
                  <c:v>57.728999999999999</c:v>
                </c:pt>
                <c:pt idx="35648">
                  <c:v>57.728999999999999</c:v>
                </c:pt>
                <c:pt idx="35649">
                  <c:v>57.730000000000004</c:v>
                </c:pt>
                <c:pt idx="35650">
                  <c:v>57.730000000000004</c:v>
                </c:pt>
                <c:pt idx="35651">
                  <c:v>57.730000000000004</c:v>
                </c:pt>
                <c:pt idx="35652">
                  <c:v>57.731000000000002</c:v>
                </c:pt>
                <c:pt idx="35653">
                  <c:v>57.731000000000002</c:v>
                </c:pt>
                <c:pt idx="35654">
                  <c:v>57.731000000000002</c:v>
                </c:pt>
                <c:pt idx="35655">
                  <c:v>57.731000000000002</c:v>
                </c:pt>
                <c:pt idx="35656">
                  <c:v>57.731999999999999</c:v>
                </c:pt>
                <c:pt idx="35657">
                  <c:v>57.731999999999999</c:v>
                </c:pt>
                <c:pt idx="35658">
                  <c:v>57.731999999999999</c:v>
                </c:pt>
                <c:pt idx="35659">
                  <c:v>57.733000000000004</c:v>
                </c:pt>
                <c:pt idx="35660">
                  <c:v>57.733000000000004</c:v>
                </c:pt>
                <c:pt idx="35661">
                  <c:v>57.733000000000004</c:v>
                </c:pt>
                <c:pt idx="35662">
                  <c:v>57.733000000000004</c:v>
                </c:pt>
                <c:pt idx="35663">
                  <c:v>57.734000000000002</c:v>
                </c:pt>
                <c:pt idx="35664">
                  <c:v>57.734000000000002</c:v>
                </c:pt>
                <c:pt idx="35665">
                  <c:v>57.734000000000002</c:v>
                </c:pt>
                <c:pt idx="35666">
                  <c:v>57.734000000000002</c:v>
                </c:pt>
                <c:pt idx="35667">
                  <c:v>57.734999999999999</c:v>
                </c:pt>
                <c:pt idx="35668">
                  <c:v>57.734999999999999</c:v>
                </c:pt>
                <c:pt idx="35669">
                  <c:v>57.734999999999999</c:v>
                </c:pt>
                <c:pt idx="35670">
                  <c:v>57.736000000000004</c:v>
                </c:pt>
                <c:pt idx="35671">
                  <c:v>57.736000000000004</c:v>
                </c:pt>
                <c:pt idx="35672">
                  <c:v>57.736000000000004</c:v>
                </c:pt>
                <c:pt idx="35673">
                  <c:v>57.736000000000004</c:v>
                </c:pt>
                <c:pt idx="35674">
                  <c:v>57.737000000000002</c:v>
                </c:pt>
                <c:pt idx="35675">
                  <c:v>57.737000000000002</c:v>
                </c:pt>
                <c:pt idx="35676">
                  <c:v>57.737000000000002</c:v>
                </c:pt>
                <c:pt idx="35677">
                  <c:v>57.738</c:v>
                </c:pt>
                <c:pt idx="35678">
                  <c:v>57.738</c:v>
                </c:pt>
                <c:pt idx="35679">
                  <c:v>57.738</c:v>
                </c:pt>
                <c:pt idx="35680">
                  <c:v>57.738</c:v>
                </c:pt>
                <c:pt idx="35681">
                  <c:v>57.739000000000004</c:v>
                </c:pt>
                <c:pt idx="35682">
                  <c:v>57.739000000000004</c:v>
                </c:pt>
                <c:pt idx="35683">
                  <c:v>57.739000000000004</c:v>
                </c:pt>
                <c:pt idx="35684">
                  <c:v>57.74</c:v>
                </c:pt>
                <c:pt idx="35685">
                  <c:v>57.74</c:v>
                </c:pt>
                <c:pt idx="35686">
                  <c:v>57.74</c:v>
                </c:pt>
                <c:pt idx="35687">
                  <c:v>57.74</c:v>
                </c:pt>
                <c:pt idx="35688">
                  <c:v>57.741</c:v>
                </c:pt>
                <c:pt idx="35689">
                  <c:v>57.741</c:v>
                </c:pt>
                <c:pt idx="35690">
                  <c:v>57.741</c:v>
                </c:pt>
                <c:pt idx="35691">
                  <c:v>57.741</c:v>
                </c:pt>
                <c:pt idx="35692">
                  <c:v>57.742000000000004</c:v>
                </c:pt>
                <c:pt idx="35693">
                  <c:v>57.742000000000004</c:v>
                </c:pt>
                <c:pt idx="35694">
                  <c:v>57.742000000000004</c:v>
                </c:pt>
                <c:pt idx="35695">
                  <c:v>57.743000000000002</c:v>
                </c:pt>
                <c:pt idx="35696">
                  <c:v>57.743000000000002</c:v>
                </c:pt>
                <c:pt idx="35697">
                  <c:v>57.743000000000002</c:v>
                </c:pt>
                <c:pt idx="35698">
                  <c:v>57.743000000000002</c:v>
                </c:pt>
                <c:pt idx="35699">
                  <c:v>57.744</c:v>
                </c:pt>
                <c:pt idx="35700">
                  <c:v>57.744</c:v>
                </c:pt>
                <c:pt idx="35701">
                  <c:v>57.744</c:v>
                </c:pt>
                <c:pt idx="35702">
                  <c:v>57.745000000000005</c:v>
                </c:pt>
                <c:pt idx="35703">
                  <c:v>57.745000000000005</c:v>
                </c:pt>
                <c:pt idx="35704">
                  <c:v>57.745000000000005</c:v>
                </c:pt>
                <c:pt idx="35705">
                  <c:v>57.745000000000005</c:v>
                </c:pt>
                <c:pt idx="35706">
                  <c:v>57.746000000000002</c:v>
                </c:pt>
                <c:pt idx="35707">
                  <c:v>57.746000000000002</c:v>
                </c:pt>
                <c:pt idx="35708">
                  <c:v>57.746000000000002</c:v>
                </c:pt>
                <c:pt idx="35709">
                  <c:v>57.747</c:v>
                </c:pt>
                <c:pt idx="35710">
                  <c:v>57.747</c:v>
                </c:pt>
                <c:pt idx="35711">
                  <c:v>57.747</c:v>
                </c:pt>
                <c:pt idx="35712">
                  <c:v>57.747</c:v>
                </c:pt>
                <c:pt idx="35713">
                  <c:v>57.748000000000005</c:v>
                </c:pt>
                <c:pt idx="35714">
                  <c:v>57.748000000000005</c:v>
                </c:pt>
                <c:pt idx="35715">
                  <c:v>57.748000000000005</c:v>
                </c:pt>
                <c:pt idx="35716">
                  <c:v>57.748000000000005</c:v>
                </c:pt>
                <c:pt idx="35717">
                  <c:v>57.749000000000002</c:v>
                </c:pt>
                <c:pt idx="35718">
                  <c:v>57.749000000000002</c:v>
                </c:pt>
                <c:pt idx="35719">
                  <c:v>57.749000000000002</c:v>
                </c:pt>
                <c:pt idx="35720">
                  <c:v>57.75</c:v>
                </c:pt>
                <c:pt idx="35721">
                  <c:v>57.75</c:v>
                </c:pt>
                <c:pt idx="35722">
                  <c:v>57.75</c:v>
                </c:pt>
                <c:pt idx="35723">
                  <c:v>57.75</c:v>
                </c:pt>
                <c:pt idx="35724">
                  <c:v>57.750999999999998</c:v>
                </c:pt>
                <c:pt idx="35725">
                  <c:v>57.750999999999998</c:v>
                </c:pt>
                <c:pt idx="35726">
                  <c:v>57.750999999999998</c:v>
                </c:pt>
                <c:pt idx="35727">
                  <c:v>57.752000000000002</c:v>
                </c:pt>
                <c:pt idx="35728">
                  <c:v>57.752000000000002</c:v>
                </c:pt>
                <c:pt idx="35729">
                  <c:v>57.752000000000002</c:v>
                </c:pt>
                <c:pt idx="35730">
                  <c:v>57.752000000000002</c:v>
                </c:pt>
                <c:pt idx="35731">
                  <c:v>57.753</c:v>
                </c:pt>
                <c:pt idx="35732">
                  <c:v>57.753</c:v>
                </c:pt>
                <c:pt idx="35733">
                  <c:v>57.753</c:v>
                </c:pt>
                <c:pt idx="35734">
                  <c:v>57.753999999999998</c:v>
                </c:pt>
                <c:pt idx="35735">
                  <c:v>57.753999999999998</c:v>
                </c:pt>
                <c:pt idx="35736">
                  <c:v>57.753999999999998</c:v>
                </c:pt>
                <c:pt idx="35737">
                  <c:v>57.753999999999998</c:v>
                </c:pt>
                <c:pt idx="35738">
                  <c:v>57.755000000000003</c:v>
                </c:pt>
                <c:pt idx="35739">
                  <c:v>57.755000000000003</c:v>
                </c:pt>
                <c:pt idx="35740">
                  <c:v>57.755000000000003</c:v>
                </c:pt>
                <c:pt idx="35741">
                  <c:v>57.755000000000003</c:v>
                </c:pt>
                <c:pt idx="35742">
                  <c:v>57.756</c:v>
                </c:pt>
                <c:pt idx="35743">
                  <c:v>57.756</c:v>
                </c:pt>
                <c:pt idx="35744">
                  <c:v>57.756</c:v>
                </c:pt>
                <c:pt idx="35745">
                  <c:v>57.756999999999998</c:v>
                </c:pt>
                <c:pt idx="35746">
                  <c:v>57.756999999999998</c:v>
                </c:pt>
                <c:pt idx="35747">
                  <c:v>57.756999999999998</c:v>
                </c:pt>
                <c:pt idx="35748">
                  <c:v>57.756999999999998</c:v>
                </c:pt>
                <c:pt idx="35749">
                  <c:v>57.758000000000003</c:v>
                </c:pt>
                <c:pt idx="35750">
                  <c:v>57.758000000000003</c:v>
                </c:pt>
                <c:pt idx="35751">
                  <c:v>57.758000000000003</c:v>
                </c:pt>
                <c:pt idx="35752">
                  <c:v>57.759</c:v>
                </c:pt>
                <c:pt idx="35753">
                  <c:v>57.759</c:v>
                </c:pt>
                <c:pt idx="35754">
                  <c:v>57.759</c:v>
                </c:pt>
                <c:pt idx="35755">
                  <c:v>57.759</c:v>
                </c:pt>
                <c:pt idx="35756">
                  <c:v>57.76</c:v>
                </c:pt>
                <c:pt idx="35757">
                  <c:v>57.76</c:v>
                </c:pt>
                <c:pt idx="35758">
                  <c:v>57.76</c:v>
                </c:pt>
                <c:pt idx="35759">
                  <c:v>57.761000000000003</c:v>
                </c:pt>
                <c:pt idx="35760">
                  <c:v>57.761000000000003</c:v>
                </c:pt>
                <c:pt idx="35761">
                  <c:v>57.761000000000003</c:v>
                </c:pt>
                <c:pt idx="35762">
                  <c:v>57.761000000000003</c:v>
                </c:pt>
                <c:pt idx="35763">
                  <c:v>57.762</c:v>
                </c:pt>
                <c:pt idx="35764">
                  <c:v>57.762</c:v>
                </c:pt>
                <c:pt idx="35765">
                  <c:v>57.762</c:v>
                </c:pt>
                <c:pt idx="35766">
                  <c:v>57.762999999999998</c:v>
                </c:pt>
                <c:pt idx="35767">
                  <c:v>57.762999999999998</c:v>
                </c:pt>
                <c:pt idx="35768">
                  <c:v>57.762999999999998</c:v>
                </c:pt>
                <c:pt idx="35769">
                  <c:v>57.762999999999998</c:v>
                </c:pt>
                <c:pt idx="35770">
                  <c:v>57.764000000000003</c:v>
                </c:pt>
                <c:pt idx="35771">
                  <c:v>57.764000000000003</c:v>
                </c:pt>
                <c:pt idx="35772">
                  <c:v>57.764000000000003</c:v>
                </c:pt>
                <c:pt idx="35773">
                  <c:v>57.764000000000003</c:v>
                </c:pt>
                <c:pt idx="35774">
                  <c:v>57.765000000000001</c:v>
                </c:pt>
                <c:pt idx="35775">
                  <c:v>57.765000000000001</c:v>
                </c:pt>
                <c:pt idx="35776">
                  <c:v>57.765000000000001</c:v>
                </c:pt>
                <c:pt idx="35777">
                  <c:v>57.765999999999998</c:v>
                </c:pt>
                <c:pt idx="35778">
                  <c:v>57.765999999999998</c:v>
                </c:pt>
                <c:pt idx="35779">
                  <c:v>57.765999999999998</c:v>
                </c:pt>
                <c:pt idx="35780">
                  <c:v>57.765999999999998</c:v>
                </c:pt>
                <c:pt idx="35781">
                  <c:v>57.767000000000003</c:v>
                </c:pt>
                <c:pt idx="35782">
                  <c:v>57.767000000000003</c:v>
                </c:pt>
                <c:pt idx="35783">
                  <c:v>57.767000000000003</c:v>
                </c:pt>
                <c:pt idx="35784">
                  <c:v>57.768000000000001</c:v>
                </c:pt>
                <c:pt idx="35785">
                  <c:v>57.768000000000001</c:v>
                </c:pt>
                <c:pt idx="35786">
                  <c:v>57.768000000000001</c:v>
                </c:pt>
                <c:pt idx="35787">
                  <c:v>57.768000000000001</c:v>
                </c:pt>
                <c:pt idx="35788">
                  <c:v>57.768999999999998</c:v>
                </c:pt>
                <c:pt idx="35789">
                  <c:v>57.768999999999998</c:v>
                </c:pt>
                <c:pt idx="35790">
                  <c:v>57.768999999999998</c:v>
                </c:pt>
                <c:pt idx="35791">
                  <c:v>57.77</c:v>
                </c:pt>
                <c:pt idx="35792">
                  <c:v>57.77</c:v>
                </c:pt>
                <c:pt idx="35793">
                  <c:v>57.77</c:v>
                </c:pt>
                <c:pt idx="35794">
                  <c:v>57.77</c:v>
                </c:pt>
                <c:pt idx="35795">
                  <c:v>57.771000000000001</c:v>
                </c:pt>
                <c:pt idx="35796">
                  <c:v>57.771000000000001</c:v>
                </c:pt>
                <c:pt idx="35797">
                  <c:v>57.771000000000001</c:v>
                </c:pt>
                <c:pt idx="35798">
                  <c:v>57.771000000000001</c:v>
                </c:pt>
                <c:pt idx="35799">
                  <c:v>57.771999999999998</c:v>
                </c:pt>
                <c:pt idx="35800">
                  <c:v>57.771999999999998</c:v>
                </c:pt>
                <c:pt idx="35801">
                  <c:v>57.771999999999998</c:v>
                </c:pt>
                <c:pt idx="35802">
                  <c:v>57.773000000000003</c:v>
                </c:pt>
                <c:pt idx="35803">
                  <c:v>57.773000000000003</c:v>
                </c:pt>
                <c:pt idx="35804">
                  <c:v>57.773000000000003</c:v>
                </c:pt>
                <c:pt idx="35805">
                  <c:v>57.773000000000003</c:v>
                </c:pt>
                <c:pt idx="35806">
                  <c:v>57.774000000000001</c:v>
                </c:pt>
                <c:pt idx="35807">
                  <c:v>57.774000000000001</c:v>
                </c:pt>
                <c:pt idx="35808">
                  <c:v>57.774000000000001</c:v>
                </c:pt>
                <c:pt idx="35809">
                  <c:v>57.774999999999999</c:v>
                </c:pt>
                <c:pt idx="35810">
                  <c:v>57.774999999999999</c:v>
                </c:pt>
                <c:pt idx="35811">
                  <c:v>57.774999999999999</c:v>
                </c:pt>
                <c:pt idx="35812">
                  <c:v>57.774999999999999</c:v>
                </c:pt>
                <c:pt idx="35813">
                  <c:v>57.776000000000003</c:v>
                </c:pt>
                <c:pt idx="35814">
                  <c:v>57.776000000000003</c:v>
                </c:pt>
                <c:pt idx="35815">
                  <c:v>57.776000000000003</c:v>
                </c:pt>
                <c:pt idx="35816">
                  <c:v>57.777000000000001</c:v>
                </c:pt>
                <c:pt idx="35817">
                  <c:v>57.777000000000001</c:v>
                </c:pt>
                <c:pt idx="35818">
                  <c:v>57.777000000000001</c:v>
                </c:pt>
                <c:pt idx="35819">
                  <c:v>57.777000000000001</c:v>
                </c:pt>
                <c:pt idx="35820">
                  <c:v>57.777999999999999</c:v>
                </c:pt>
                <c:pt idx="35821">
                  <c:v>57.777999999999999</c:v>
                </c:pt>
                <c:pt idx="35822">
                  <c:v>57.777999999999999</c:v>
                </c:pt>
                <c:pt idx="35823">
                  <c:v>57.777999999999999</c:v>
                </c:pt>
                <c:pt idx="35824">
                  <c:v>57.779000000000003</c:v>
                </c:pt>
                <c:pt idx="35825">
                  <c:v>57.779000000000003</c:v>
                </c:pt>
                <c:pt idx="35826">
                  <c:v>57.779000000000003</c:v>
                </c:pt>
                <c:pt idx="35827">
                  <c:v>57.78</c:v>
                </c:pt>
                <c:pt idx="35828">
                  <c:v>57.78</c:v>
                </c:pt>
                <c:pt idx="35829">
                  <c:v>57.78</c:v>
                </c:pt>
                <c:pt idx="35830">
                  <c:v>57.78</c:v>
                </c:pt>
                <c:pt idx="35831">
                  <c:v>57.780999999999999</c:v>
                </c:pt>
                <c:pt idx="35832">
                  <c:v>57.780999999999999</c:v>
                </c:pt>
                <c:pt idx="35833">
                  <c:v>57.780999999999999</c:v>
                </c:pt>
                <c:pt idx="35834">
                  <c:v>57.782000000000004</c:v>
                </c:pt>
                <c:pt idx="35835">
                  <c:v>57.782000000000004</c:v>
                </c:pt>
                <c:pt idx="35836">
                  <c:v>57.782000000000004</c:v>
                </c:pt>
                <c:pt idx="35837">
                  <c:v>57.782000000000004</c:v>
                </c:pt>
                <c:pt idx="35838">
                  <c:v>57.783000000000001</c:v>
                </c:pt>
                <c:pt idx="35839">
                  <c:v>57.783000000000001</c:v>
                </c:pt>
                <c:pt idx="35840">
                  <c:v>57.783000000000001</c:v>
                </c:pt>
                <c:pt idx="35841">
                  <c:v>57.783999999999999</c:v>
                </c:pt>
                <c:pt idx="35842">
                  <c:v>57.783999999999999</c:v>
                </c:pt>
                <c:pt idx="35843">
                  <c:v>57.783999999999999</c:v>
                </c:pt>
                <c:pt idx="35844">
                  <c:v>57.783999999999999</c:v>
                </c:pt>
                <c:pt idx="35845">
                  <c:v>57.785000000000004</c:v>
                </c:pt>
                <c:pt idx="35846">
                  <c:v>57.785000000000004</c:v>
                </c:pt>
                <c:pt idx="35847">
                  <c:v>57.785000000000004</c:v>
                </c:pt>
                <c:pt idx="35848">
                  <c:v>57.785000000000004</c:v>
                </c:pt>
                <c:pt idx="35849">
                  <c:v>57.786000000000001</c:v>
                </c:pt>
                <c:pt idx="35850">
                  <c:v>57.786000000000001</c:v>
                </c:pt>
                <c:pt idx="35851">
                  <c:v>57.786000000000001</c:v>
                </c:pt>
                <c:pt idx="35852">
                  <c:v>57.786999999999999</c:v>
                </c:pt>
                <c:pt idx="35853">
                  <c:v>57.786999999999999</c:v>
                </c:pt>
                <c:pt idx="35854">
                  <c:v>57.786999999999999</c:v>
                </c:pt>
                <c:pt idx="35855">
                  <c:v>57.786999999999999</c:v>
                </c:pt>
                <c:pt idx="35856">
                  <c:v>57.788000000000004</c:v>
                </c:pt>
                <c:pt idx="35857">
                  <c:v>57.788000000000004</c:v>
                </c:pt>
                <c:pt idx="35858">
                  <c:v>57.788000000000004</c:v>
                </c:pt>
                <c:pt idx="35859">
                  <c:v>57.789000000000001</c:v>
                </c:pt>
                <c:pt idx="35860">
                  <c:v>57.789000000000001</c:v>
                </c:pt>
                <c:pt idx="35861">
                  <c:v>57.789000000000001</c:v>
                </c:pt>
                <c:pt idx="35862">
                  <c:v>57.789000000000001</c:v>
                </c:pt>
                <c:pt idx="35863">
                  <c:v>57.79</c:v>
                </c:pt>
                <c:pt idx="35864">
                  <c:v>57.79</c:v>
                </c:pt>
                <c:pt idx="35865">
                  <c:v>57.79</c:v>
                </c:pt>
                <c:pt idx="35866">
                  <c:v>57.791000000000004</c:v>
                </c:pt>
                <c:pt idx="35867">
                  <c:v>57.791000000000004</c:v>
                </c:pt>
                <c:pt idx="35868">
                  <c:v>57.791000000000004</c:v>
                </c:pt>
                <c:pt idx="35869">
                  <c:v>57.791000000000004</c:v>
                </c:pt>
                <c:pt idx="35870">
                  <c:v>57.792000000000002</c:v>
                </c:pt>
                <c:pt idx="35871">
                  <c:v>57.792000000000002</c:v>
                </c:pt>
                <c:pt idx="35872">
                  <c:v>57.792000000000002</c:v>
                </c:pt>
                <c:pt idx="35873">
                  <c:v>57.792000000000002</c:v>
                </c:pt>
                <c:pt idx="35874">
                  <c:v>57.792999999999999</c:v>
                </c:pt>
                <c:pt idx="35875">
                  <c:v>57.792999999999999</c:v>
                </c:pt>
                <c:pt idx="35876">
                  <c:v>57.792999999999999</c:v>
                </c:pt>
                <c:pt idx="35877">
                  <c:v>57.794000000000004</c:v>
                </c:pt>
                <c:pt idx="35878">
                  <c:v>57.794000000000004</c:v>
                </c:pt>
                <c:pt idx="35879">
                  <c:v>57.794000000000004</c:v>
                </c:pt>
                <c:pt idx="35880">
                  <c:v>57.794000000000004</c:v>
                </c:pt>
                <c:pt idx="35881">
                  <c:v>57.795000000000002</c:v>
                </c:pt>
                <c:pt idx="35882">
                  <c:v>57.795000000000002</c:v>
                </c:pt>
                <c:pt idx="35883">
                  <c:v>57.795000000000002</c:v>
                </c:pt>
                <c:pt idx="35884">
                  <c:v>57.795999999999999</c:v>
                </c:pt>
                <c:pt idx="35885">
                  <c:v>57.795999999999999</c:v>
                </c:pt>
                <c:pt idx="35886">
                  <c:v>57.795999999999999</c:v>
                </c:pt>
                <c:pt idx="35887">
                  <c:v>57.795999999999999</c:v>
                </c:pt>
                <c:pt idx="35888">
                  <c:v>57.797000000000004</c:v>
                </c:pt>
                <c:pt idx="35889">
                  <c:v>57.797000000000004</c:v>
                </c:pt>
                <c:pt idx="35890">
                  <c:v>57.797000000000004</c:v>
                </c:pt>
                <c:pt idx="35891">
                  <c:v>57.798000000000002</c:v>
                </c:pt>
                <c:pt idx="35892">
                  <c:v>57.798000000000002</c:v>
                </c:pt>
                <c:pt idx="35893">
                  <c:v>57.798000000000002</c:v>
                </c:pt>
                <c:pt idx="35894">
                  <c:v>57.798000000000002</c:v>
                </c:pt>
                <c:pt idx="35895">
                  <c:v>57.798999999999999</c:v>
                </c:pt>
                <c:pt idx="35896">
                  <c:v>57.798999999999999</c:v>
                </c:pt>
                <c:pt idx="35897">
                  <c:v>57.798999999999999</c:v>
                </c:pt>
                <c:pt idx="35898">
                  <c:v>57.800000000000004</c:v>
                </c:pt>
                <c:pt idx="35899">
                  <c:v>57.800000000000004</c:v>
                </c:pt>
                <c:pt idx="35900">
                  <c:v>57.800000000000004</c:v>
                </c:pt>
                <c:pt idx="35901">
                  <c:v>57.800000000000004</c:v>
                </c:pt>
                <c:pt idx="35902">
                  <c:v>57.801000000000002</c:v>
                </c:pt>
                <c:pt idx="35903">
                  <c:v>57.801000000000002</c:v>
                </c:pt>
                <c:pt idx="35904">
                  <c:v>57.801000000000002</c:v>
                </c:pt>
                <c:pt idx="35905">
                  <c:v>57.801000000000002</c:v>
                </c:pt>
                <c:pt idx="35906">
                  <c:v>57.802</c:v>
                </c:pt>
                <c:pt idx="35907">
                  <c:v>57.802</c:v>
                </c:pt>
                <c:pt idx="35908">
                  <c:v>57.802</c:v>
                </c:pt>
                <c:pt idx="35909">
                  <c:v>57.803000000000004</c:v>
                </c:pt>
                <c:pt idx="35910">
                  <c:v>57.803000000000004</c:v>
                </c:pt>
                <c:pt idx="35911">
                  <c:v>57.803000000000004</c:v>
                </c:pt>
                <c:pt idx="35912">
                  <c:v>57.803000000000004</c:v>
                </c:pt>
                <c:pt idx="35913">
                  <c:v>57.804000000000002</c:v>
                </c:pt>
                <c:pt idx="35914">
                  <c:v>57.804000000000002</c:v>
                </c:pt>
                <c:pt idx="35915">
                  <c:v>57.804000000000002</c:v>
                </c:pt>
                <c:pt idx="35916">
                  <c:v>57.805</c:v>
                </c:pt>
                <c:pt idx="35917">
                  <c:v>57.805</c:v>
                </c:pt>
                <c:pt idx="35918">
                  <c:v>57.805</c:v>
                </c:pt>
                <c:pt idx="35919">
                  <c:v>57.805</c:v>
                </c:pt>
                <c:pt idx="35920">
                  <c:v>57.806000000000004</c:v>
                </c:pt>
                <c:pt idx="35921">
                  <c:v>57.806000000000004</c:v>
                </c:pt>
                <c:pt idx="35922">
                  <c:v>57.806000000000004</c:v>
                </c:pt>
                <c:pt idx="35923">
                  <c:v>57.807000000000002</c:v>
                </c:pt>
                <c:pt idx="35924">
                  <c:v>57.807000000000002</c:v>
                </c:pt>
                <c:pt idx="35925">
                  <c:v>57.807000000000002</c:v>
                </c:pt>
                <c:pt idx="35926">
                  <c:v>57.807000000000002</c:v>
                </c:pt>
                <c:pt idx="35927">
                  <c:v>57.808</c:v>
                </c:pt>
                <c:pt idx="35928">
                  <c:v>57.808</c:v>
                </c:pt>
                <c:pt idx="35929">
                  <c:v>57.808</c:v>
                </c:pt>
                <c:pt idx="35930">
                  <c:v>57.808</c:v>
                </c:pt>
                <c:pt idx="35931">
                  <c:v>57.809000000000005</c:v>
                </c:pt>
                <c:pt idx="35932">
                  <c:v>57.809000000000005</c:v>
                </c:pt>
                <c:pt idx="35933">
                  <c:v>57.809000000000005</c:v>
                </c:pt>
                <c:pt idx="35934">
                  <c:v>57.81</c:v>
                </c:pt>
                <c:pt idx="35935">
                  <c:v>57.81</c:v>
                </c:pt>
                <c:pt idx="35936">
                  <c:v>57.81</c:v>
                </c:pt>
                <c:pt idx="35937">
                  <c:v>57.81</c:v>
                </c:pt>
                <c:pt idx="35938">
                  <c:v>57.811</c:v>
                </c:pt>
                <c:pt idx="35939">
                  <c:v>57.811</c:v>
                </c:pt>
                <c:pt idx="35940">
                  <c:v>57.811</c:v>
                </c:pt>
                <c:pt idx="35941">
                  <c:v>57.812000000000005</c:v>
                </c:pt>
                <c:pt idx="35942">
                  <c:v>57.812000000000005</c:v>
                </c:pt>
                <c:pt idx="35943">
                  <c:v>57.812000000000005</c:v>
                </c:pt>
                <c:pt idx="35944">
                  <c:v>57.812000000000005</c:v>
                </c:pt>
                <c:pt idx="35945">
                  <c:v>57.813000000000002</c:v>
                </c:pt>
                <c:pt idx="35946">
                  <c:v>57.813000000000002</c:v>
                </c:pt>
                <c:pt idx="35947">
                  <c:v>57.813000000000002</c:v>
                </c:pt>
                <c:pt idx="35948">
                  <c:v>57.814</c:v>
                </c:pt>
                <c:pt idx="35949">
                  <c:v>57.814</c:v>
                </c:pt>
                <c:pt idx="35950">
                  <c:v>57.814</c:v>
                </c:pt>
                <c:pt idx="35951">
                  <c:v>57.814</c:v>
                </c:pt>
                <c:pt idx="35952">
                  <c:v>57.814999999999998</c:v>
                </c:pt>
                <c:pt idx="35953">
                  <c:v>57.814999999999998</c:v>
                </c:pt>
                <c:pt idx="35954">
                  <c:v>57.814999999999998</c:v>
                </c:pt>
                <c:pt idx="35955">
                  <c:v>57.814999999999998</c:v>
                </c:pt>
                <c:pt idx="35956">
                  <c:v>57.816000000000003</c:v>
                </c:pt>
                <c:pt idx="35957">
                  <c:v>57.816000000000003</c:v>
                </c:pt>
                <c:pt idx="35958">
                  <c:v>57.816000000000003</c:v>
                </c:pt>
                <c:pt idx="35959">
                  <c:v>57.817</c:v>
                </c:pt>
                <c:pt idx="35960">
                  <c:v>57.817</c:v>
                </c:pt>
                <c:pt idx="35961">
                  <c:v>57.817</c:v>
                </c:pt>
                <c:pt idx="35962">
                  <c:v>57.817</c:v>
                </c:pt>
                <c:pt idx="35963">
                  <c:v>57.817999999999998</c:v>
                </c:pt>
                <c:pt idx="35964">
                  <c:v>57.817999999999998</c:v>
                </c:pt>
                <c:pt idx="35965">
                  <c:v>57.817999999999998</c:v>
                </c:pt>
                <c:pt idx="35966">
                  <c:v>57.819000000000003</c:v>
                </c:pt>
                <c:pt idx="35967">
                  <c:v>57.819000000000003</c:v>
                </c:pt>
                <c:pt idx="35968">
                  <c:v>57.819000000000003</c:v>
                </c:pt>
                <c:pt idx="35969">
                  <c:v>57.819000000000003</c:v>
                </c:pt>
                <c:pt idx="35970">
                  <c:v>57.82</c:v>
                </c:pt>
                <c:pt idx="35971">
                  <c:v>57.82</c:v>
                </c:pt>
                <c:pt idx="35972">
                  <c:v>57.82</c:v>
                </c:pt>
                <c:pt idx="35973">
                  <c:v>57.820999999999998</c:v>
                </c:pt>
                <c:pt idx="35974">
                  <c:v>57.820999999999998</c:v>
                </c:pt>
                <c:pt idx="35975">
                  <c:v>57.820999999999998</c:v>
                </c:pt>
                <c:pt idx="35976">
                  <c:v>57.820999999999998</c:v>
                </c:pt>
                <c:pt idx="35977">
                  <c:v>57.822000000000003</c:v>
                </c:pt>
                <c:pt idx="35978">
                  <c:v>57.822000000000003</c:v>
                </c:pt>
                <c:pt idx="35979">
                  <c:v>57.822000000000003</c:v>
                </c:pt>
                <c:pt idx="35980">
                  <c:v>57.822000000000003</c:v>
                </c:pt>
                <c:pt idx="35981">
                  <c:v>57.823</c:v>
                </c:pt>
                <c:pt idx="35982">
                  <c:v>57.823</c:v>
                </c:pt>
                <c:pt idx="35983">
                  <c:v>57.823</c:v>
                </c:pt>
                <c:pt idx="35984">
                  <c:v>57.823999999999998</c:v>
                </c:pt>
                <c:pt idx="35985">
                  <c:v>57.823999999999998</c:v>
                </c:pt>
                <c:pt idx="35986">
                  <c:v>57.823999999999998</c:v>
                </c:pt>
                <c:pt idx="35987">
                  <c:v>57.823999999999998</c:v>
                </c:pt>
                <c:pt idx="35988">
                  <c:v>57.825000000000003</c:v>
                </c:pt>
                <c:pt idx="35989">
                  <c:v>57.825000000000003</c:v>
                </c:pt>
                <c:pt idx="35990">
                  <c:v>57.825000000000003</c:v>
                </c:pt>
                <c:pt idx="35991">
                  <c:v>57.826000000000001</c:v>
                </c:pt>
                <c:pt idx="35992">
                  <c:v>57.826000000000001</c:v>
                </c:pt>
                <c:pt idx="35993">
                  <c:v>57.826000000000001</c:v>
                </c:pt>
                <c:pt idx="35994">
                  <c:v>57.826000000000001</c:v>
                </c:pt>
                <c:pt idx="35995">
                  <c:v>57.826999999999998</c:v>
                </c:pt>
                <c:pt idx="35996">
                  <c:v>57.826999999999998</c:v>
                </c:pt>
                <c:pt idx="35997">
                  <c:v>57.826999999999998</c:v>
                </c:pt>
                <c:pt idx="35998">
                  <c:v>57.828000000000003</c:v>
                </c:pt>
                <c:pt idx="35999">
                  <c:v>57.828000000000003</c:v>
                </c:pt>
                <c:pt idx="36000">
                  <c:v>57.828000000000003</c:v>
                </c:pt>
                <c:pt idx="36001">
                  <c:v>57.828000000000003</c:v>
                </c:pt>
                <c:pt idx="36002">
                  <c:v>57.829000000000001</c:v>
                </c:pt>
                <c:pt idx="36003">
                  <c:v>57.829000000000001</c:v>
                </c:pt>
                <c:pt idx="36004">
                  <c:v>57.829000000000001</c:v>
                </c:pt>
                <c:pt idx="36005">
                  <c:v>57.829000000000001</c:v>
                </c:pt>
                <c:pt idx="36006">
                  <c:v>57.83</c:v>
                </c:pt>
                <c:pt idx="36007">
                  <c:v>57.83</c:v>
                </c:pt>
                <c:pt idx="36008">
                  <c:v>57.83</c:v>
                </c:pt>
                <c:pt idx="36009">
                  <c:v>57.831000000000003</c:v>
                </c:pt>
                <c:pt idx="36010">
                  <c:v>57.831000000000003</c:v>
                </c:pt>
                <c:pt idx="36011">
                  <c:v>57.831000000000003</c:v>
                </c:pt>
                <c:pt idx="36012">
                  <c:v>57.831000000000003</c:v>
                </c:pt>
                <c:pt idx="36013">
                  <c:v>57.832000000000001</c:v>
                </c:pt>
                <c:pt idx="36014">
                  <c:v>57.832000000000001</c:v>
                </c:pt>
                <c:pt idx="36015">
                  <c:v>57.832000000000001</c:v>
                </c:pt>
                <c:pt idx="36016">
                  <c:v>57.832999999999998</c:v>
                </c:pt>
                <c:pt idx="36017">
                  <c:v>57.832999999999998</c:v>
                </c:pt>
                <c:pt idx="36018">
                  <c:v>57.832999999999998</c:v>
                </c:pt>
                <c:pt idx="36019">
                  <c:v>57.832999999999998</c:v>
                </c:pt>
                <c:pt idx="36020">
                  <c:v>57.834000000000003</c:v>
                </c:pt>
                <c:pt idx="36021">
                  <c:v>57.834000000000003</c:v>
                </c:pt>
                <c:pt idx="36022">
                  <c:v>57.834000000000003</c:v>
                </c:pt>
                <c:pt idx="36023">
                  <c:v>57.835000000000001</c:v>
                </c:pt>
                <c:pt idx="36024">
                  <c:v>57.835000000000001</c:v>
                </c:pt>
                <c:pt idx="36025">
                  <c:v>57.835000000000001</c:v>
                </c:pt>
                <c:pt idx="36026">
                  <c:v>57.835000000000001</c:v>
                </c:pt>
                <c:pt idx="36027">
                  <c:v>57.835999999999999</c:v>
                </c:pt>
                <c:pt idx="36028">
                  <c:v>57.835999999999999</c:v>
                </c:pt>
                <c:pt idx="36029">
                  <c:v>57.835999999999999</c:v>
                </c:pt>
                <c:pt idx="36030">
                  <c:v>57.837000000000003</c:v>
                </c:pt>
                <c:pt idx="36031">
                  <c:v>57.837000000000003</c:v>
                </c:pt>
                <c:pt idx="36032">
                  <c:v>57.837000000000003</c:v>
                </c:pt>
                <c:pt idx="36033">
                  <c:v>57.837000000000003</c:v>
                </c:pt>
                <c:pt idx="36034">
                  <c:v>57.838000000000001</c:v>
                </c:pt>
                <c:pt idx="36035">
                  <c:v>57.838000000000001</c:v>
                </c:pt>
                <c:pt idx="36036">
                  <c:v>57.838000000000001</c:v>
                </c:pt>
                <c:pt idx="36037">
                  <c:v>57.838000000000001</c:v>
                </c:pt>
                <c:pt idx="36038">
                  <c:v>57.838999999999999</c:v>
                </c:pt>
                <c:pt idx="36039">
                  <c:v>57.838999999999999</c:v>
                </c:pt>
                <c:pt idx="36040">
                  <c:v>57.838999999999999</c:v>
                </c:pt>
                <c:pt idx="36041">
                  <c:v>57.84</c:v>
                </c:pt>
                <c:pt idx="36042">
                  <c:v>57.84</c:v>
                </c:pt>
                <c:pt idx="36043">
                  <c:v>57.84</c:v>
                </c:pt>
                <c:pt idx="36044">
                  <c:v>57.84</c:v>
                </c:pt>
                <c:pt idx="36045">
                  <c:v>57.841000000000001</c:v>
                </c:pt>
                <c:pt idx="36046">
                  <c:v>57.841000000000001</c:v>
                </c:pt>
                <c:pt idx="36047">
                  <c:v>57.841000000000001</c:v>
                </c:pt>
                <c:pt idx="36048">
                  <c:v>57.841999999999999</c:v>
                </c:pt>
                <c:pt idx="36049">
                  <c:v>57.841999999999999</c:v>
                </c:pt>
                <c:pt idx="36050">
                  <c:v>57.841999999999999</c:v>
                </c:pt>
                <c:pt idx="36051">
                  <c:v>57.841999999999999</c:v>
                </c:pt>
                <c:pt idx="36052">
                  <c:v>57.843000000000004</c:v>
                </c:pt>
                <c:pt idx="36053">
                  <c:v>57.843000000000004</c:v>
                </c:pt>
                <c:pt idx="36054">
                  <c:v>57.843000000000004</c:v>
                </c:pt>
                <c:pt idx="36055">
                  <c:v>57.844000000000001</c:v>
                </c:pt>
                <c:pt idx="36056">
                  <c:v>57.844000000000001</c:v>
                </c:pt>
                <c:pt idx="36057">
                  <c:v>57.844000000000001</c:v>
                </c:pt>
                <c:pt idx="36058">
                  <c:v>57.844000000000001</c:v>
                </c:pt>
                <c:pt idx="36059">
                  <c:v>57.844999999999999</c:v>
                </c:pt>
                <c:pt idx="36060">
                  <c:v>57.844999999999999</c:v>
                </c:pt>
                <c:pt idx="36061">
                  <c:v>57.844999999999999</c:v>
                </c:pt>
                <c:pt idx="36062">
                  <c:v>57.844999999999999</c:v>
                </c:pt>
                <c:pt idx="36063">
                  <c:v>57.846000000000004</c:v>
                </c:pt>
                <c:pt idx="36064">
                  <c:v>57.846000000000004</c:v>
                </c:pt>
                <c:pt idx="36065">
                  <c:v>57.846000000000004</c:v>
                </c:pt>
                <c:pt idx="36066">
                  <c:v>57.847000000000001</c:v>
                </c:pt>
                <c:pt idx="36067">
                  <c:v>57.847000000000001</c:v>
                </c:pt>
                <c:pt idx="36068">
                  <c:v>57.847000000000001</c:v>
                </c:pt>
                <c:pt idx="36069">
                  <c:v>57.847000000000001</c:v>
                </c:pt>
                <c:pt idx="36070">
                  <c:v>57.847999999999999</c:v>
                </c:pt>
                <c:pt idx="36071">
                  <c:v>57.847999999999999</c:v>
                </c:pt>
                <c:pt idx="36072">
                  <c:v>57.847999999999999</c:v>
                </c:pt>
                <c:pt idx="36073">
                  <c:v>57.849000000000004</c:v>
                </c:pt>
                <c:pt idx="36074">
                  <c:v>57.849000000000004</c:v>
                </c:pt>
                <c:pt idx="36075">
                  <c:v>57.849000000000004</c:v>
                </c:pt>
                <c:pt idx="36076">
                  <c:v>57.849000000000004</c:v>
                </c:pt>
                <c:pt idx="36077">
                  <c:v>57.85</c:v>
                </c:pt>
                <c:pt idx="36078">
                  <c:v>57.85</c:v>
                </c:pt>
                <c:pt idx="36079">
                  <c:v>57.85</c:v>
                </c:pt>
                <c:pt idx="36080">
                  <c:v>57.850999999999999</c:v>
                </c:pt>
                <c:pt idx="36081">
                  <c:v>57.850999999999999</c:v>
                </c:pt>
                <c:pt idx="36082">
                  <c:v>57.850999999999999</c:v>
                </c:pt>
                <c:pt idx="36083">
                  <c:v>57.850999999999999</c:v>
                </c:pt>
                <c:pt idx="36084">
                  <c:v>57.852000000000004</c:v>
                </c:pt>
                <c:pt idx="36085">
                  <c:v>57.852000000000004</c:v>
                </c:pt>
                <c:pt idx="36086">
                  <c:v>57.852000000000004</c:v>
                </c:pt>
                <c:pt idx="36087">
                  <c:v>57.853000000000002</c:v>
                </c:pt>
                <c:pt idx="36088">
                  <c:v>57.853000000000002</c:v>
                </c:pt>
                <c:pt idx="36089">
                  <c:v>57.853000000000002</c:v>
                </c:pt>
                <c:pt idx="36090">
                  <c:v>57.853000000000002</c:v>
                </c:pt>
                <c:pt idx="36091">
                  <c:v>57.853999999999999</c:v>
                </c:pt>
                <c:pt idx="36092">
                  <c:v>57.853999999999999</c:v>
                </c:pt>
                <c:pt idx="36093">
                  <c:v>57.853999999999999</c:v>
                </c:pt>
                <c:pt idx="36094">
                  <c:v>57.853999999999999</c:v>
                </c:pt>
                <c:pt idx="36095">
                  <c:v>57.855000000000004</c:v>
                </c:pt>
                <c:pt idx="36096">
                  <c:v>57.855000000000004</c:v>
                </c:pt>
                <c:pt idx="36097">
                  <c:v>57.855000000000004</c:v>
                </c:pt>
                <c:pt idx="36098">
                  <c:v>57.856000000000002</c:v>
                </c:pt>
                <c:pt idx="36099">
                  <c:v>57.856000000000002</c:v>
                </c:pt>
                <c:pt idx="36100">
                  <c:v>57.856000000000002</c:v>
                </c:pt>
                <c:pt idx="36101">
                  <c:v>57.856000000000002</c:v>
                </c:pt>
                <c:pt idx="36102">
                  <c:v>57.856999999999999</c:v>
                </c:pt>
                <c:pt idx="36103">
                  <c:v>57.856999999999999</c:v>
                </c:pt>
                <c:pt idx="36104">
                  <c:v>57.856999999999999</c:v>
                </c:pt>
                <c:pt idx="36105">
                  <c:v>57.858000000000004</c:v>
                </c:pt>
                <c:pt idx="36106">
                  <c:v>57.858000000000004</c:v>
                </c:pt>
                <c:pt idx="36107">
                  <c:v>57.858000000000004</c:v>
                </c:pt>
                <c:pt idx="36108">
                  <c:v>57.858000000000004</c:v>
                </c:pt>
                <c:pt idx="36109">
                  <c:v>57.859000000000002</c:v>
                </c:pt>
                <c:pt idx="36110">
                  <c:v>57.859000000000002</c:v>
                </c:pt>
                <c:pt idx="36111">
                  <c:v>57.859000000000002</c:v>
                </c:pt>
                <c:pt idx="36112">
                  <c:v>57.86</c:v>
                </c:pt>
                <c:pt idx="36113">
                  <c:v>57.86</c:v>
                </c:pt>
                <c:pt idx="36114">
                  <c:v>57.86</c:v>
                </c:pt>
                <c:pt idx="36115">
                  <c:v>57.86</c:v>
                </c:pt>
                <c:pt idx="36116">
                  <c:v>57.861000000000004</c:v>
                </c:pt>
                <c:pt idx="36117">
                  <c:v>57.861000000000004</c:v>
                </c:pt>
                <c:pt idx="36118">
                  <c:v>57.861000000000004</c:v>
                </c:pt>
                <c:pt idx="36119">
                  <c:v>57.861000000000004</c:v>
                </c:pt>
                <c:pt idx="36120">
                  <c:v>57.862000000000002</c:v>
                </c:pt>
                <c:pt idx="36121">
                  <c:v>57.862000000000002</c:v>
                </c:pt>
                <c:pt idx="36122">
                  <c:v>57.862000000000002</c:v>
                </c:pt>
                <c:pt idx="36123">
                  <c:v>57.863</c:v>
                </c:pt>
                <c:pt idx="36124">
                  <c:v>57.863</c:v>
                </c:pt>
                <c:pt idx="36125">
                  <c:v>57.863</c:v>
                </c:pt>
                <c:pt idx="36126">
                  <c:v>57.863</c:v>
                </c:pt>
                <c:pt idx="36127">
                  <c:v>57.864000000000004</c:v>
                </c:pt>
                <c:pt idx="36128">
                  <c:v>57.864000000000004</c:v>
                </c:pt>
                <c:pt idx="36129">
                  <c:v>57.864000000000004</c:v>
                </c:pt>
                <c:pt idx="36130">
                  <c:v>57.865000000000002</c:v>
                </c:pt>
                <c:pt idx="36131">
                  <c:v>57.865000000000002</c:v>
                </c:pt>
                <c:pt idx="36132">
                  <c:v>57.865000000000002</c:v>
                </c:pt>
                <c:pt idx="36133">
                  <c:v>57.865000000000002</c:v>
                </c:pt>
                <c:pt idx="36134">
                  <c:v>57.866</c:v>
                </c:pt>
                <c:pt idx="36135">
                  <c:v>57.866</c:v>
                </c:pt>
                <c:pt idx="36136">
                  <c:v>57.866</c:v>
                </c:pt>
                <c:pt idx="36137">
                  <c:v>57.867000000000004</c:v>
                </c:pt>
                <c:pt idx="36138">
                  <c:v>57.867000000000004</c:v>
                </c:pt>
                <c:pt idx="36139">
                  <c:v>57.867000000000004</c:v>
                </c:pt>
                <c:pt idx="36140">
                  <c:v>57.867000000000004</c:v>
                </c:pt>
                <c:pt idx="36141">
                  <c:v>57.868000000000002</c:v>
                </c:pt>
                <c:pt idx="36142">
                  <c:v>57.868000000000002</c:v>
                </c:pt>
                <c:pt idx="36143">
                  <c:v>57.868000000000002</c:v>
                </c:pt>
                <c:pt idx="36144">
                  <c:v>57.868000000000002</c:v>
                </c:pt>
                <c:pt idx="36145">
                  <c:v>57.869</c:v>
                </c:pt>
                <c:pt idx="36146">
                  <c:v>57.869</c:v>
                </c:pt>
                <c:pt idx="36147">
                  <c:v>57.869</c:v>
                </c:pt>
                <c:pt idx="36148">
                  <c:v>57.870000000000005</c:v>
                </c:pt>
                <c:pt idx="36149">
                  <c:v>57.870000000000005</c:v>
                </c:pt>
                <c:pt idx="36150">
                  <c:v>57.870000000000005</c:v>
                </c:pt>
                <c:pt idx="36151">
                  <c:v>57.870000000000005</c:v>
                </c:pt>
                <c:pt idx="36152">
                  <c:v>57.871000000000002</c:v>
                </c:pt>
                <c:pt idx="36153">
                  <c:v>57.871000000000002</c:v>
                </c:pt>
                <c:pt idx="36154">
                  <c:v>57.871000000000002</c:v>
                </c:pt>
                <c:pt idx="36155">
                  <c:v>57.872</c:v>
                </c:pt>
                <c:pt idx="36156">
                  <c:v>57.872</c:v>
                </c:pt>
                <c:pt idx="36157">
                  <c:v>57.872</c:v>
                </c:pt>
                <c:pt idx="36158">
                  <c:v>57.872</c:v>
                </c:pt>
                <c:pt idx="36159">
                  <c:v>57.873000000000005</c:v>
                </c:pt>
                <c:pt idx="36160">
                  <c:v>57.873000000000005</c:v>
                </c:pt>
                <c:pt idx="36161">
                  <c:v>57.873000000000005</c:v>
                </c:pt>
                <c:pt idx="36162">
                  <c:v>57.874000000000002</c:v>
                </c:pt>
                <c:pt idx="36163">
                  <c:v>57.874000000000002</c:v>
                </c:pt>
                <c:pt idx="36164">
                  <c:v>57.874000000000002</c:v>
                </c:pt>
                <c:pt idx="36165">
                  <c:v>57.874000000000002</c:v>
                </c:pt>
                <c:pt idx="36166">
                  <c:v>57.875</c:v>
                </c:pt>
                <c:pt idx="36167">
                  <c:v>57.875</c:v>
                </c:pt>
                <c:pt idx="36168">
                  <c:v>57.875</c:v>
                </c:pt>
                <c:pt idx="36169">
                  <c:v>57.875999999999998</c:v>
                </c:pt>
                <c:pt idx="36170">
                  <c:v>57.875999999999998</c:v>
                </c:pt>
                <c:pt idx="36171">
                  <c:v>57.875999999999998</c:v>
                </c:pt>
                <c:pt idx="36172">
                  <c:v>57.875999999999998</c:v>
                </c:pt>
                <c:pt idx="36173">
                  <c:v>57.877000000000002</c:v>
                </c:pt>
                <c:pt idx="36174">
                  <c:v>57.877000000000002</c:v>
                </c:pt>
                <c:pt idx="36175">
                  <c:v>57.877000000000002</c:v>
                </c:pt>
                <c:pt idx="36176">
                  <c:v>57.877000000000002</c:v>
                </c:pt>
                <c:pt idx="36177">
                  <c:v>57.878</c:v>
                </c:pt>
                <c:pt idx="36178">
                  <c:v>57.878</c:v>
                </c:pt>
                <c:pt idx="36179">
                  <c:v>57.878</c:v>
                </c:pt>
                <c:pt idx="36180">
                  <c:v>57.878999999999998</c:v>
                </c:pt>
                <c:pt idx="36181">
                  <c:v>57.878999999999998</c:v>
                </c:pt>
                <c:pt idx="36182">
                  <c:v>57.878999999999998</c:v>
                </c:pt>
                <c:pt idx="36183">
                  <c:v>57.878999999999998</c:v>
                </c:pt>
                <c:pt idx="36184">
                  <c:v>57.88</c:v>
                </c:pt>
                <c:pt idx="36185">
                  <c:v>57.88</c:v>
                </c:pt>
                <c:pt idx="36186">
                  <c:v>57.88</c:v>
                </c:pt>
                <c:pt idx="36187">
                  <c:v>57.881</c:v>
                </c:pt>
                <c:pt idx="36188">
                  <c:v>57.881</c:v>
                </c:pt>
                <c:pt idx="36189">
                  <c:v>57.881</c:v>
                </c:pt>
                <c:pt idx="36190">
                  <c:v>57.881</c:v>
                </c:pt>
                <c:pt idx="36191">
                  <c:v>57.881999999999998</c:v>
                </c:pt>
                <c:pt idx="36192">
                  <c:v>57.881999999999998</c:v>
                </c:pt>
                <c:pt idx="36193">
                  <c:v>57.881999999999998</c:v>
                </c:pt>
                <c:pt idx="36194">
                  <c:v>57.883000000000003</c:v>
                </c:pt>
                <c:pt idx="36195">
                  <c:v>57.883000000000003</c:v>
                </c:pt>
                <c:pt idx="36196">
                  <c:v>57.883000000000003</c:v>
                </c:pt>
                <c:pt idx="36197">
                  <c:v>57.883000000000003</c:v>
                </c:pt>
                <c:pt idx="36198">
                  <c:v>57.884</c:v>
                </c:pt>
                <c:pt idx="36199">
                  <c:v>57.884</c:v>
                </c:pt>
                <c:pt idx="36200">
                  <c:v>57.884</c:v>
                </c:pt>
                <c:pt idx="36201">
                  <c:v>57.884999999999998</c:v>
                </c:pt>
                <c:pt idx="36202">
                  <c:v>57.884999999999998</c:v>
                </c:pt>
                <c:pt idx="36203">
                  <c:v>57.884999999999998</c:v>
                </c:pt>
                <c:pt idx="36204">
                  <c:v>57.884999999999998</c:v>
                </c:pt>
                <c:pt idx="36205">
                  <c:v>57.886000000000003</c:v>
                </c:pt>
                <c:pt idx="36206">
                  <c:v>57.886000000000003</c:v>
                </c:pt>
                <c:pt idx="36207">
                  <c:v>57.886000000000003</c:v>
                </c:pt>
                <c:pt idx="36208">
                  <c:v>57.886000000000003</c:v>
                </c:pt>
                <c:pt idx="36209">
                  <c:v>57.887</c:v>
                </c:pt>
                <c:pt idx="36210">
                  <c:v>57.887</c:v>
                </c:pt>
                <c:pt idx="36211">
                  <c:v>57.887</c:v>
                </c:pt>
                <c:pt idx="36212">
                  <c:v>57.887999999999998</c:v>
                </c:pt>
                <c:pt idx="36213">
                  <c:v>57.887999999999998</c:v>
                </c:pt>
                <c:pt idx="36214">
                  <c:v>57.887999999999998</c:v>
                </c:pt>
                <c:pt idx="36215">
                  <c:v>57.887999999999998</c:v>
                </c:pt>
                <c:pt idx="36216">
                  <c:v>57.889000000000003</c:v>
                </c:pt>
                <c:pt idx="36217">
                  <c:v>57.889000000000003</c:v>
                </c:pt>
                <c:pt idx="36218">
                  <c:v>57.889000000000003</c:v>
                </c:pt>
                <c:pt idx="36219">
                  <c:v>57.89</c:v>
                </c:pt>
                <c:pt idx="36220">
                  <c:v>57.89</c:v>
                </c:pt>
                <c:pt idx="36221">
                  <c:v>57.89</c:v>
                </c:pt>
                <c:pt idx="36222">
                  <c:v>57.89</c:v>
                </c:pt>
                <c:pt idx="36223">
                  <c:v>57.890999999999998</c:v>
                </c:pt>
                <c:pt idx="36224">
                  <c:v>57.890999999999998</c:v>
                </c:pt>
                <c:pt idx="36225">
                  <c:v>57.890999999999998</c:v>
                </c:pt>
                <c:pt idx="36226">
                  <c:v>57.892000000000003</c:v>
                </c:pt>
                <c:pt idx="36227">
                  <c:v>57.892000000000003</c:v>
                </c:pt>
                <c:pt idx="36228">
                  <c:v>57.892000000000003</c:v>
                </c:pt>
                <c:pt idx="36229">
                  <c:v>57.892000000000003</c:v>
                </c:pt>
                <c:pt idx="36230">
                  <c:v>57.893000000000001</c:v>
                </c:pt>
                <c:pt idx="36231">
                  <c:v>57.893000000000001</c:v>
                </c:pt>
                <c:pt idx="36232">
                  <c:v>57.893000000000001</c:v>
                </c:pt>
                <c:pt idx="36233">
                  <c:v>57.893000000000001</c:v>
                </c:pt>
                <c:pt idx="36234">
                  <c:v>57.893999999999998</c:v>
                </c:pt>
                <c:pt idx="36235">
                  <c:v>57.893999999999998</c:v>
                </c:pt>
                <c:pt idx="36236">
                  <c:v>57.893999999999998</c:v>
                </c:pt>
                <c:pt idx="36237">
                  <c:v>57.895000000000003</c:v>
                </c:pt>
                <c:pt idx="36238">
                  <c:v>57.895000000000003</c:v>
                </c:pt>
                <c:pt idx="36239">
                  <c:v>57.895000000000003</c:v>
                </c:pt>
                <c:pt idx="36240">
                  <c:v>57.895000000000003</c:v>
                </c:pt>
                <c:pt idx="36241">
                  <c:v>57.896000000000001</c:v>
                </c:pt>
                <c:pt idx="36242">
                  <c:v>57.896000000000001</c:v>
                </c:pt>
                <c:pt idx="36243">
                  <c:v>57.896000000000001</c:v>
                </c:pt>
                <c:pt idx="36244">
                  <c:v>57.896999999999998</c:v>
                </c:pt>
                <c:pt idx="36245">
                  <c:v>57.896999999999998</c:v>
                </c:pt>
                <c:pt idx="36246">
                  <c:v>57.896999999999998</c:v>
                </c:pt>
                <c:pt idx="36247">
                  <c:v>57.896999999999998</c:v>
                </c:pt>
                <c:pt idx="36248">
                  <c:v>57.898000000000003</c:v>
                </c:pt>
                <c:pt idx="36249">
                  <c:v>57.898000000000003</c:v>
                </c:pt>
                <c:pt idx="36250">
                  <c:v>57.898000000000003</c:v>
                </c:pt>
                <c:pt idx="36251">
                  <c:v>57.899000000000001</c:v>
                </c:pt>
                <c:pt idx="36252">
                  <c:v>57.899000000000001</c:v>
                </c:pt>
                <c:pt idx="36253">
                  <c:v>57.899000000000001</c:v>
                </c:pt>
                <c:pt idx="36254">
                  <c:v>57.899000000000001</c:v>
                </c:pt>
                <c:pt idx="36255">
                  <c:v>57.9</c:v>
                </c:pt>
                <c:pt idx="36256">
                  <c:v>57.9</c:v>
                </c:pt>
                <c:pt idx="36257">
                  <c:v>57.9</c:v>
                </c:pt>
                <c:pt idx="36258">
                  <c:v>57.901000000000003</c:v>
                </c:pt>
                <c:pt idx="36259">
                  <c:v>57.901000000000003</c:v>
                </c:pt>
                <c:pt idx="36260">
                  <c:v>57.901000000000003</c:v>
                </c:pt>
                <c:pt idx="36261">
                  <c:v>57.901000000000003</c:v>
                </c:pt>
                <c:pt idx="36262">
                  <c:v>57.902000000000001</c:v>
                </c:pt>
                <c:pt idx="36263">
                  <c:v>57.902000000000001</c:v>
                </c:pt>
                <c:pt idx="36264">
                  <c:v>57.902000000000001</c:v>
                </c:pt>
                <c:pt idx="36265">
                  <c:v>57.902000000000001</c:v>
                </c:pt>
                <c:pt idx="36266">
                  <c:v>57.902999999999999</c:v>
                </c:pt>
                <c:pt idx="36267">
                  <c:v>57.902999999999999</c:v>
                </c:pt>
                <c:pt idx="36268">
                  <c:v>57.902999999999999</c:v>
                </c:pt>
                <c:pt idx="36269">
                  <c:v>57.904000000000003</c:v>
                </c:pt>
                <c:pt idx="36270">
                  <c:v>57.904000000000003</c:v>
                </c:pt>
                <c:pt idx="36271">
                  <c:v>57.904000000000003</c:v>
                </c:pt>
                <c:pt idx="36272">
                  <c:v>57.904000000000003</c:v>
                </c:pt>
                <c:pt idx="36273">
                  <c:v>57.905000000000001</c:v>
                </c:pt>
                <c:pt idx="36274">
                  <c:v>57.905000000000001</c:v>
                </c:pt>
                <c:pt idx="36275">
                  <c:v>57.905000000000001</c:v>
                </c:pt>
                <c:pt idx="36276">
                  <c:v>57.905999999999999</c:v>
                </c:pt>
                <c:pt idx="36277">
                  <c:v>57.905999999999999</c:v>
                </c:pt>
                <c:pt idx="36278">
                  <c:v>57.905999999999999</c:v>
                </c:pt>
                <c:pt idx="36279">
                  <c:v>57.905999999999999</c:v>
                </c:pt>
                <c:pt idx="36280">
                  <c:v>57.907000000000004</c:v>
                </c:pt>
                <c:pt idx="36281">
                  <c:v>57.907000000000004</c:v>
                </c:pt>
                <c:pt idx="36282">
                  <c:v>57.907000000000004</c:v>
                </c:pt>
                <c:pt idx="36283">
                  <c:v>57.908000000000001</c:v>
                </c:pt>
                <c:pt idx="36284">
                  <c:v>57.908000000000001</c:v>
                </c:pt>
                <c:pt idx="36285">
                  <c:v>57.908000000000001</c:v>
                </c:pt>
                <c:pt idx="36286">
                  <c:v>57.908000000000001</c:v>
                </c:pt>
                <c:pt idx="36287">
                  <c:v>57.908999999999999</c:v>
                </c:pt>
                <c:pt idx="36288">
                  <c:v>57.908999999999999</c:v>
                </c:pt>
                <c:pt idx="36289">
                  <c:v>57.908999999999999</c:v>
                </c:pt>
                <c:pt idx="36290">
                  <c:v>57.908999999999999</c:v>
                </c:pt>
                <c:pt idx="36291">
                  <c:v>57.910000000000004</c:v>
                </c:pt>
                <c:pt idx="36292">
                  <c:v>57.910000000000004</c:v>
                </c:pt>
                <c:pt idx="36293">
                  <c:v>57.910000000000004</c:v>
                </c:pt>
                <c:pt idx="36294">
                  <c:v>57.911000000000001</c:v>
                </c:pt>
                <c:pt idx="36295">
                  <c:v>57.911000000000001</c:v>
                </c:pt>
                <c:pt idx="36296">
                  <c:v>57.911000000000001</c:v>
                </c:pt>
                <c:pt idx="36297">
                  <c:v>57.911000000000001</c:v>
                </c:pt>
                <c:pt idx="36298">
                  <c:v>57.911999999999999</c:v>
                </c:pt>
                <c:pt idx="36299">
                  <c:v>57.911999999999999</c:v>
                </c:pt>
                <c:pt idx="36300">
                  <c:v>57.911999999999999</c:v>
                </c:pt>
                <c:pt idx="36301">
                  <c:v>57.913000000000004</c:v>
                </c:pt>
                <c:pt idx="36302">
                  <c:v>57.913000000000004</c:v>
                </c:pt>
                <c:pt idx="36303">
                  <c:v>57.913000000000004</c:v>
                </c:pt>
                <c:pt idx="36304">
                  <c:v>57.913000000000004</c:v>
                </c:pt>
                <c:pt idx="36305">
                  <c:v>57.914000000000001</c:v>
                </c:pt>
                <c:pt idx="36306">
                  <c:v>57.914000000000001</c:v>
                </c:pt>
                <c:pt idx="36307">
                  <c:v>57.914000000000001</c:v>
                </c:pt>
                <c:pt idx="36308">
                  <c:v>57.914999999999999</c:v>
                </c:pt>
                <c:pt idx="36309">
                  <c:v>57.914999999999999</c:v>
                </c:pt>
                <c:pt idx="36310">
                  <c:v>57.914999999999999</c:v>
                </c:pt>
                <c:pt idx="36311">
                  <c:v>57.914999999999999</c:v>
                </c:pt>
                <c:pt idx="36312">
                  <c:v>57.916000000000004</c:v>
                </c:pt>
                <c:pt idx="36313">
                  <c:v>57.916000000000004</c:v>
                </c:pt>
                <c:pt idx="36314">
                  <c:v>57.916000000000004</c:v>
                </c:pt>
                <c:pt idx="36315">
                  <c:v>57.916000000000004</c:v>
                </c:pt>
                <c:pt idx="36316">
                  <c:v>57.917000000000002</c:v>
                </c:pt>
                <c:pt idx="36317">
                  <c:v>57.917000000000002</c:v>
                </c:pt>
                <c:pt idx="36318">
                  <c:v>57.917000000000002</c:v>
                </c:pt>
                <c:pt idx="36319">
                  <c:v>57.917999999999999</c:v>
                </c:pt>
                <c:pt idx="36320">
                  <c:v>57.917999999999999</c:v>
                </c:pt>
                <c:pt idx="36321">
                  <c:v>57.917999999999999</c:v>
                </c:pt>
                <c:pt idx="36322">
                  <c:v>57.917999999999999</c:v>
                </c:pt>
                <c:pt idx="36323">
                  <c:v>57.919000000000004</c:v>
                </c:pt>
                <c:pt idx="36324">
                  <c:v>57.919000000000004</c:v>
                </c:pt>
                <c:pt idx="36325">
                  <c:v>57.919000000000004</c:v>
                </c:pt>
                <c:pt idx="36326">
                  <c:v>57.92</c:v>
                </c:pt>
                <c:pt idx="36327">
                  <c:v>57.92</c:v>
                </c:pt>
                <c:pt idx="36328">
                  <c:v>57.92</c:v>
                </c:pt>
                <c:pt idx="36329">
                  <c:v>57.92</c:v>
                </c:pt>
                <c:pt idx="36330">
                  <c:v>57.920999999999999</c:v>
                </c:pt>
                <c:pt idx="36331">
                  <c:v>57.920999999999999</c:v>
                </c:pt>
                <c:pt idx="36332">
                  <c:v>57.920999999999999</c:v>
                </c:pt>
                <c:pt idx="36333">
                  <c:v>57.922000000000004</c:v>
                </c:pt>
                <c:pt idx="36334">
                  <c:v>57.922000000000004</c:v>
                </c:pt>
                <c:pt idx="36335">
                  <c:v>57.922000000000004</c:v>
                </c:pt>
                <c:pt idx="36336">
                  <c:v>57.922000000000004</c:v>
                </c:pt>
                <c:pt idx="36337">
                  <c:v>57.923000000000002</c:v>
                </c:pt>
                <c:pt idx="36338">
                  <c:v>57.923000000000002</c:v>
                </c:pt>
                <c:pt idx="36339">
                  <c:v>57.923000000000002</c:v>
                </c:pt>
                <c:pt idx="36340">
                  <c:v>57.923000000000002</c:v>
                </c:pt>
                <c:pt idx="36341">
                  <c:v>57.923999999999999</c:v>
                </c:pt>
                <c:pt idx="36342">
                  <c:v>57.923999999999999</c:v>
                </c:pt>
                <c:pt idx="36343">
                  <c:v>57.923999999999999</c:v>
                </c:pt>
                <c:pt idx="36344">
                  <c:v>57.925000000000004</c:v>
                </c:pt>
                <c:pt idx="36345">
                  <c:v>57.925000000000004</c:v>
                </c:pt>
                <c:pt idx="36346">
                  <c:v>57.925000000000004</c:v>
                </c:pt>
                <c:pt idx="36347">
                  <c:v>57.925000000000004</c:v>
                </c:pt>
                <c:pt idx="36348">
                  <c:v>57.926000000000002</c:v>
                </c:pt>
                <c:pt idx="36349">
                  <c:v>57.926000000000002</c:v>
                </c:pt>
                <c:pt idx="36350">
                  <c:v>57.926000000000002</c:v>
                </c:pt>
                <c:pt idx="36351">
                  <c:v>57.927</c:v>
                </c:pt>
                <c:pt idx="36352">
                  <c:v>57.927</c:v>
                </c:pt>
                <c:pt idx="36353">
                  <c:v>57.927</c:v>
                </c:pt>
                <c:pt idx="36354">
                  <c:v>57.927</c:v>
                </c:pt>
                <c:pt idx="36355">
                  <c:v>57.928000000000004</c:v>
                </c:pt>
                <c:pt idx="36356">
                  <c:v>57.928000000000004</c:v>
                </c:pt>
                <c:pt idx="36357">
                  <c:v>57.928000000000004</c:v>
                </c:pt>
                <c:pt idx="36358">
                  <c:v>57.929000000000002</c:v>
                </c:pt>
                <c:pt idx="36359">
                  <c:v>57.929000000000002</c:v>
                </c:pt>
                <c:pt idx="36360">
                  <c:v>57.929000000000002</c:v>
                </c:pt>
                <c:pt idx="36361">
                  <c:v>57.929000000000002</c:v>
                </c:pt>
                <c:pt idx="36362">
                  <c:v>57.93</c:v>
                </c:pt>
                <c:pt idx="36363">
                  <c:v>57.93</c:v>
                </c:pt>
                <c:pt idx="36364">
                  <c:v>57.93</c:v>
                </c:pt>
                <c:pt idx="36365">
                  <c:v>57.931000000000004</c:v>
                </c:pt>
                <c:pt idx="36366">
                  <c:v>57.931000000000004</c:v>
                </c:pt>
                <c:pt idx="36367">
                  <c:v>57.931000000000004</c:v>
                </c:pt>
                <c:pt idx="36368">
                  <c:v>57.931000000000004</c:v>
                </c:pt>
                <c:pt idx="36369">
                  <c:v>57.932000000000002</c:v>
                </c:pt>
                <c:pt idx="36370">
                  <c:v>57.932000000000002</c:v>
                </c:pt>
                <c:pt idx="36371">
                  <c:v>57.932000000000002</c:v>
                </c:pt>
                <c:pt idx="36372">
                  <c:v>57.932000000000002</c:v>
                </c:pt>
                <c:pt idx="36373">
                  <c:v>57.933</c:v>
                </c:pt>
                <c:pt idx="36374">
                  <c:v>57.933</c:v>
                </c:pt>
                <c:pt idx="36375">
                  <c:v>57.933</c:v>
                </c:pt>
                <c:pt idx="36376">
                  <c:v>57.934000000000005</c:v>
                </c:pt>
                <c:pt idx="36377">
                  <c:v>57.934000000000005</c:v>
                </c:pt>
                <c:pt idx="36378">
                  <c:v>57.934000000000005</c:v>
                </c:pt>
                <c:pt idx="36379">
                  <c:v>57.934000000000005</c:v>
                </c:pt>
                <c:pt idx="36380">
                  <c:v>57.935000000000002</c:v>
                </c:pt>
                <c:pt idx="36381">
                  <c:v>57.935000000000002</c:v>
                </c:pt>
                <c:pt idx="36382">
                  <c:v>57.935000000000002</c:v>
                </c:pt>
                <c:pt idx="36383">
                  <c:v>57.936</c:v>
                </c:pt>
                <c:pt idx="36384">
                  <c:v>57.936</c:v>
                </c:pt>
                <c:pt idx="36385">
                  <c:v>57.936</c:v>
                </c:pt>
                <c:pt idx="36386">
                  <c:v>57.936</c:v>
                </c:pt>
                <c:pt idx="36387">
                  <c:v>57.937000000000005</c:v>
                </c:pt>
                <c:pt idx="36388">
                  <c:v>57.937000000000005</c:v>
                </c:pt>
                <c:pt idx="36389">
                  <c:v>57.937000000000005</c:v>
                </c:pt>
                <c:pt idx="36390">
                  <c:v>57.938000000000002</c:v>
                </c:pt>
                <c:pt idx="36391">
                  <c:v>57.938000000000002</c:v>
                </c:pt>
                <c:pt idx="36392">
                  <c:v>57.938000000000002</c:v>
                </c:pt>
                <c:pt idx="36393">
                  <c:v>57.938000000000002</c:v>
                </c:pt>
                <c:pt idx="36394">
                  <c:v>57.939</c:v>
                </c:pt>
                <c:pt idx="36395">
                  <c:v>57.939</c:v>
                </c:pt>
                <c:pt idx="36396">
                  <c:v>57.939</c:v>
                </c:pt>
                <c:pt idx="36397">
                  <c:v>57.939</c:v>
                </c:pt>
                <c:pt idx="36398">
                  <c:v>57.94</c:v>
                </c:pt>
                <c:pt idx="36399">
                  <c:v>57.94</c:v>
                </c:pt>
                <c:pt idx="36400">
                  <c:v>57.94</c:v>
                </c:pt>
                <c:pt idx="36401">
                  <c:v>57.941000000000003</c:v>
                </c:pt>
                <c:pt idx="36402">
                  <c:v>57.941000000000003</c:v>
                </c:pt>
                <c:pt idx="36403">
                  <c:v>57.941000000000003</c:v>
                </c:pt>
                <c:pt idx="36404">
                  <c:v>57.941000000000003</c:v>
                </c:pt>
                <c:pt idx="36405">
                  <c:v>57.942</c:v>
                </c:pt>
                <c:pt idx="36406">
                  <c:v>57.942</c:v>
                </c:pt>
                <c:pt idx="36407">
                  <c:v>57.942</c:v>
                </c:pt>
                <c:pt idx="36408">
                  <c:v>57.942999999999998</c:v>
                </c:pt>
                <c:pt idx="36409">
                  <c:v>57.942999999999998</c:v>
                </c:pt>
                <c:pt idx="36410">
                  <c:v>57.942999999999998</c:v>
                </c:pt>
                <c:pt idx="36411">
                  <c:v>57.942999999999998</c:v>
                </c:pt>
                <c:pt idx="36412">
                  <c:v>57.944000000000003</c:v>
                </c:pt>
                <c:pt idx="36413">
                  <c:v>57.944000000000003</c:v>
                </c:pt>
                <c:pt idx="36414">
                  <c:v>57.944000000000003</c:v>
                </c:pt>
                <c:pt idx="36415">
                  <c:v>57.945</c:v>
                </c:pt>
                <c:pt idx="36416">
                  <c:v>57.945</c:v>
                </c:pt>
                <c:pt idx="36417">
                  <c:v>57.945</c:v>
                </c:pt>
                <c:pt idx="36418">
                  <c:v>57.945</c:v>
                </c:pt>
                <c:pt idx="36419">
                  <c:v>57.945999999999998</c:v>
                </c:pt>
                <c:pt idx="36420">
                  <c:v>57.945999999999998</c:v>
                </c:pt>
                <c:pt idx="36421">
                  <c:v>57.945999999999998</c:v>
                </c:pt>
                <c:pt idx="36422">
                  <c:v>57.947000000000003</c:v>
                </c:pt>
                <c:pt idx="36423">
                  <c:v>57.947000000000003</c:v>
                </c:pt>
                <c:pt idx="36424">
                  <c:v>57.947000000000003</c:v>
                </c:pt>
                <c:pt idx="36425">
                  <c:v>57.947000000000003</c:v>
                </c:pt>
                <c:pt idx="36426">
                  <c:v>57.948</c:v>
                </c:pt>
                <c:pt idx="36427">
                  <c:v>57.948</c:v>
                </c:pt>
                <c:pt idx="36428">
                  <c:v>57.948</c:v>
                </c:pt>
                <c:pt idx="36429">
                  <c:v>57.948999999999998</c:v>
                </c:pt>
                <c:pt idx="36430">
                  <c:v>57.948999999999998</c:v>
                </c:pt>
                <c:pt idx="36431">
                  <c:v>57.948999999999998</c:v>
                </c:pt>
                <c:pt idx="36432">
                  <c:v>57.948999999999998</c:v>
                </c:pt>
                <c:pt idx="36433">
                  <c:v>57.95</c:v>
                </c:pt>
                <c:pt idx="36434">
                  <c:v>57.95</c:v>
                </c:pt>
                <c:pt idx="36435">
                  <c:v>57.95</c:v>
                </c:pt>
                <c:pt idx="36436">
                  <c:v>57.95</c:v>
                </c:pt>
                <c:pt idx="36437">
                  <c:v>57.951000000000001</c:v>
                </c:pt>
                <c:pt idx="36438">
                  <c:v>57.951000000000001</c:v>
                </c:pt>
                <c:pt idx="36439">
                  <c:v>57.951000000000001</c:v>
                </c:pt>
                <c:pt idx="36440">
                  <c:v>57.951999999999998</c:v>
                </c:pt>
                <c:pt idx="36441">
                  <c:v>57.951999999999998</c:v>
                </c:pt>
                <c:pt idx="36442">
                  <c:v>57.951999999999998</c:v>
                </c:pt>
                <c:pt idx="36443">
                  <c:v>57.951999999999998</c:v>
                </c:pt>
                <c:pt idx="36444">
                  <c:v>57.953000000000003</c:v>
                </c:pt>
                <c:pt idx="36445">
                  <c:v>57.953000000000003</c:v>
                </c:pt>
                <c:pt idx="36446">
                  <c:v>57.953000000000003</c:v>
                </c:pt>
                <c:pt idx="36447">
                  <c:v>57.954000000000001</c:v>
                </c:pt>
                <c:pt idx="36448">
                  <c:v>57.954000000000001</c:v>
                </c:pt>
                <c:pt idx="36449">
                  <c:v>57.954000000000001</c:v>
                </c:pt>
                <c:pt idx="36450">
                  <c:v>57.954000000000001</c:v>
                </c:pt>
                <c:pt idx="36451">
                  <c:v>57.954999999999998</c:v>
                </c:pt>
                <c:pt idx="36452">
                  <c:v>57.954999999999998</c:v>
                </c:pt>
                <c:pt idx="36453">
                  <c:v>57.954999999999998</c:v>
                </c:pt>
                <c:pt idx="36454">
                  <c:v>57.956000000000003</c:v>
                </c:pt>
                <c:pt idx="36455">
                  <c:v>57.956000000000003</c:v>
                </c:pt>
                <c:pt idx="36456">
                  <c:v>57.956000000000003</c:v>
                </c:pt>
                <c:pt idx="36457">
                  <c:v>57.956000000000003</c:v>
                </c:pt>
                <c:pt idx="36458">
                  <c:v>57.957000000000001</c:v>
                </c:pt>
                <c:pt idx="36459">
                  <c:v>57.957000000000001</c:v>
                </c:pt>
                <c:pt idx="36460">
                  <c:v>57.957000000000001</c:v>
                </c:pt>
                <c:pt idx="36461">
                  <c:v>57.957000000000001</c:v>
                </c:pt>
                <c:pt idx="36462">
                  <c:v>57.957999999999998</c:v>
                </c:pt>
                <c:pt idx="36463">
                  <c:v>57.957999999999998</c:v>
                </c:pt>
                <c:pt idx="36464">
                  <c:v>57.957999999999998</c:v>
                </c:pt>
                <c:pt idx="36465">
                  <c:v>57.959000000000003</c:v>
                </c:pt>
                <c:pt idx="36466">
                  <c:v>57.959000000000003</c:v>
                </c:pt>
                <c:pt idx="36467">
                  <c:v>57.959000000000003</c:v>
                </c:pt>
                <c:pt idx="36468">
                  <c:v>57.959000000000003</c:v>
                </c:pt>
                <c:pt idx="36469">
                  <c:v>57.96</c:v>
                </c:pt>
                <c:pt idx="36470">
                  <c:v>57.96</c:v>
                </c:pt>
                <c:pt idx="36471">
                  <c:v>57.96</c:v>
                </c:pt>
                <c:pt idx="36472">
                  <c:v>57.960999999999999</c:v>
                </c:pt>
                <c:pt idx="36473">
                  <c:v>57.960999999999999</c:v>
                </c:pt>
                <c:pt idx="36474">
                  <c:v>57.960999999999999</c:v>
                </c:pt>
                <c:pt idx="36475">
                  <c:v>57.960999999999999</c:v>
                </c:pt>
                <c:pt idx="36476">
                  <c:v>57.962000000000003</c:v>
                </c:pt>
                <c:pt idx="36477">
                  <c:v>57.962000000000003</c:v>
                </c:pt>
                <c:pt idx="36478">
                  <c:v>57.962000000000003</c:v>
                </c:pt>
                <c:pt idx="36479">
                  <c:v>57.963000000000001</c:v>
                </c:pt>
                <c:pt idx="36480">
                  <c:v>57.963000000000001</c:v>
                </c:pt>
                <c:pt idx="36481">
                  <c:v>57.963000000000001</c:v>
                </c:pt>
                <c:pt idx="36482">
                  <c:v>57.963000000000001</c:v>
                </c:pt>
                <c:pt idx="36483">
                  <c:v>57.963999999999999</c:v>
                </c:pt>
                <c:pt idx="36484">
                  <c:v>57.963999999999999</c:v>
                </c:pt>
                <c:pt idx="36485">
                  <c:v>57.963999999999999</c:v>
                </c:pt>
                <c:pt idx="36486">
                  <c:v>57.965000000000003</c:v>
                </c:pt>
                <c:pt idx="36487">
                  <c:v>57.965000000000003</c:v>
                </c:pt>
                <c:pt idx="36488">
                  <c:v>57.965000000000003</c:v>
                </c:pt>
                <c:pt idx="36489">
                  <c:v>57.965000000000003</c:v>
                </c:pt>
                <c:pt idx="36490">
                  <c:v>57.966000000000001</c:v>
                </c:pt>
                <c:pt idx="36491">
                  <c:v>57.966000000000001</c:v>
                </c:pt>
                <c:pt idx="36492">
                  <c:v>57.966000000000001</c:v>
                </c:pt>
                <c:pt idx="36493">
                  <c:v>57.966000000000001</c:v>
                </c:pt>
                <c:pt idx="36494">
                  <c:v>57.966999999999999</c:v>
                </c:pt>
                <c:pt idx="36495">
                  <c:v>57.966999999999999</c:v>
                </c:pt>
                <c:pt idx="36496">
                  <c:v>57.966999999999999</c:v>
                </c:pt>
                <c:pt idx="36497">
                  <c:v>57.968000000000004</c:v>
                </c:pt>
                <c:pt idx="36498">
                  <c:v>57.968000000000004</c:v>
                </c:pt>
                <c:pt idx="36499">
                  <c:v>57.968000000000004</c:v>
                </c:pt>
                <c:pt idx="36500">
                  <c:v>57.968000000000004</c:v>
                </c:pt>
                <c:pt idx="36501">
                  <c:v>57.969000000000001</c:v>
                </c:pt>
                <c:pt idx="36502">
                  <c:v>57.969000000000001</c:v>
                </c:pt>
                <c:pt idx="36503">
                  <c:v>57.969000000000001</c:v>
                </c:pt>
                <c:pt idx="36504">
                  <c:v>57.97</c:v>
                </c:pt>
                <c:pt idx="36505">
                  <c:v>57.97</c:v>
                </c:pt>
                <c:pt idx="36506">
                  <c:v>57.97</c:v>
                </c:pt>
                <c:pt idx="36507">
                  <c:v>57.97</c:v>
                </c:pt>
                <c:pt idx="36508">
                  <c:v>57.971000000000004</c:v>
                </c:pt>
                <c:pt idx="36509">
                  <c:v>57.971000000000004</c:v>
                </c:pt>
                <c:pt idx="36510">
                  <c:v>57.971000000000004</c:v>
                </c:pt>
                <c:pt idx="36511">
                  <c:v>57.972000000000001</c:v>
                </c:pt>
                <c:pt idx="36512">
                  <c:v>57.972000000000001</c:v>
                </c:pt>
                <c:pt idx="36513">
                  <c:v>57.972000000000001</c:v>
                </c:pt>
                <c:pt idx="36514">
                  <c:v>57.972000000000001</c:v>
                </c:pt>
                <c:pt idx="36515">
                  <c:v>57.972999999999999</c:v>
                </c:pt>
                <c:pt idx="36516">
                  <c:v>57.972999999999999</c:v>
                </c:pt>
                <c:pt idx="36517">
                  <c:v>57.972999999999999</c:v>
                </c:pt>
                <c:pt idx="36518">
                  <c:v>57.972999999999999</c:v>
                </c:pt>
                <c:pt idx="36519">
                  <c:v>57.974000000000004</c:v>
                </c:pt>
                <c:pt idx="36520">
                  <c:v>57.974000000000004</c:v>
                </c:pt>
                <c:pt idx="36521">
                  <c:v>57.974000000000004</c:v>
                </c:pt>
                <c:pt idx="36522">
                  <c:v>57.975000000000001</c:v>
                </c:pt>
                <c:pt idx="36523">
                  <c:v>57.975000000000001</c:v>
                </c:pt>
                <c:pt idx="36524">
                  <c:v>57.975000000000001</c:v>
                </c:pt>
                <c:pt idx="36525">
                  <c:v>57.975000000000001</c:v>
                </c:pt>
                <c:pt idx="36526">
                  <c:v>57.975999999999999</c:v>
                </c:pt>
                <c:pt idx="36527">
                  <c:v>57.975999999999999</c:v>
                </c:pt>
                <c:pt idx="36528">
                  <c:v>57.975999999999999</c:v>
                </c:pt>
                <c:pt idx="36529">
                  <c:v>57.977000000000004</c:v>
                </c:pt>
                <c:pt idx="36530">
                  <c:v>57.977000000000004</c:v>
                </c:pt>
                <c:pt idx="36531">
                  <c:v>57.977000000000004</c:v>
                </c:pt>
                <c:pt idx="36532">
                  <c:v>57.977000000000004</c:v>
                </c:pt>
                <c:pt idx="36533">
                  <c:v>57.978000000000002</c:v>
                </c:pt>
                <c:pt idx="36534">
                  <c:v>57.978000000000002</c:v>
                </c:pt>
                <c:pt idx="36535">
                  <c:v>57.978000000000002</c:v>
                </c:pt>
                <c:pt idx="36536">
                  <c:v>57.978999999999999</c:v>
                </c:pt>
                <c:pt idx="36537">
                  <c:v>57.978999999999999</c:v>
                </c:pt>
                <c:pt idx="36538">
                  <c:v>57.978999999999999</c:v>
                </c:pt>
                <c:pt idx="36539">
                  <c:v>57.978999999999999</c:v>
                </c:pt>
                <c:pt idx="36540">
                  <c:v>57.980000000000004</c:v>
                </c:pt>
                <c:pt idx="36541">
                  <c:v>57.980000000000004</c:v>
                </c:pt>
                <c:pt idx="36542">
                  <c:v>57.980000000000004</c:v>
                </c:pt>
                <c:pt idx="36543">
                  <c:v>57.981000000000002</c:v>
                </c:pt>
                <c:pt idx="36544">
                  <c:v>57.981000000000002</c:v>
                </c:pt>
                <c:pt idx="36545">
                  <c:v>57.981000000000002</c:v>
                </c:pt>
                <c:pt idx="36546">
                  <c:v>57.981000000000002</c:v>
                </c:pt>
                <c:pt idx="36547">
                  <c:v>57.981999999999999</c:v>
                </c:pt>
                <c:pt idx="36548">
                  <c:v>57.981999999999999</c:v>
                </c:pt>
                <c:pt idx="36549">
                  <c:v>57.981999999999999</c:v>
                </c:pt>
                <c:pt idx="36550">
                  <c:v>57.981999999999999</c:v>
                </c:pt>
                <c:pt idx="36551">
                  <c:v>57.983000000000004</c:v>
                </c:pt>
                <c:pt idx="36552">
                  <c:v>57.983000000000004</c:v>
                </c:pt>
                <c:pt idx="36553">
                  <c:v>57.983000000000004</c:v>
                </c:pt>
                <c:pt idx="36554">
                  <c:v>57.984000000000002</c:v>
                </c:pt>
                <c:pt idx="36555">
                  <c:v>57.984000000000002</c:v>
                </c:pt>
                <c:pt idx="36556">
                  <c:v>57.984000000000002</c:v>
                </c:pt>
                <c:pt idx="36557">
                  <c:v>57.984000000000002</c:v>
                </c:pt>
                <c:pt idx="36558">
                  <c:v>57.984999999999999</c:v>
                </c:pt>
                <c:pt idx="36559">
                  <c:v>57.984999999999999</c:v>
                </c:pt>
                <c:pt idx="36560">
                  <c:v>57.984999999999999</c:v>
                </c:pt>
                <c:pt idx="36561">
                  <c:v>57.986000000000004</c:v>
                </c:pt>
                <c:pt idx="36562">
                  <c:v>57.986000000000004</c:v>
                </c:pt>
                <c:pt idx="36563">
                  <c:v>57.986000000000004</c:v>
                </c:pt>
                <c:pt idx="36564">
                  <c:v>57.986000000000004</c:v>
                </c:pt>
                <c:pt idx="36565">
                  <c:v>57.987000000000002</c:v>
                </c:pt>
                <c:pt idx="36566">
                  <c:v>57.987000000000002</c:v>
                </c:pt>
                <c:pt idx="36567">
                  <c:v>57.987000000000002</c:v>
                </c:pt>
                <c:pt idx="36568">
                  <c:v>57.988</c:v>
                </c:pt>
                <c:pt idx="36569">
                  <c:v>57.988</c:v>
                </c:pt>
                <c:pt idx="36570">
                  <c:v>57.988</c:v>
                </c:pt>
                <c:pt idx="36571">
                  <c:v>57.988</c:v>
                </c:pt>
                <c:pt idx="36572">
                  <c:v>57.989000000000004</c:v>
                </c:pt>
                <c:pt idx="36573">
                  <c:v>57.989000000000004</c:v>
                </c:pt>
                <c:pt idx="36574">
                  <c:v>57.989000000000004</c:v>
                </c:pt>
                <c:pt idx="36575">
                  <c:v>57.99</c:v>
                </c:pt>
                <c:pt idx="36576">
                  <c:v>57.99</c:v>
                </c:pt>
                <c:pt idx="36577">
                  <c:v>57.99</c:v>
                </c:pt>
                <c:pt idx="36578">
                  <c:v>57.99</c:v>
                </c:pt>
                <c:pt idx="36579">
                  <c:v>57.991</c:v>
                </c:pt>
                <c:pt idx="36580">
                  <c:v>57.991</c:v>
                </c:pt>
                <c:pt idx="36581">
                  <c:v>57.991</c:v>
                </c:pt>
                <c:pt idx="36582">
                  <c:v>57.991</c:v>
                </c:pt>
                <c:pt idx="36583">
                  <c:v>57.992000000000004</c:v>
                </c:pt>
                <c:pt idx="36584">
                  <c:v>57.992000000000004</c:v>
                </c:pt>
                <c:pt idx="36585">
                  <c:v>57.992000000000004</c:v>
                </c:pt>
                <c:pt idx="36586">
                  <c:v>57.993000000000002</c:v>
                </c:pt>
                <c:pt idx="36587">
                  <c:v>57.993000000000002</c:v>
                </c:pt>
                <c:pt idx="36588">
                  <c:v>57.993000000000002</c:v>
                </c:pt>
                <c:pt idx="36589">
                  <c:v>57.993000000000002</c:v>
                </c:pt>
                <c:pt idx="36590">
                  <c:v>57.994</c:v>
                </c:pt>
                <c:pt idx="36591">
                  <c:v>57.994</c:v>
                </c:pt>
                <c:pt idx="36592">
                  <c:v>57.994</c:v>
                </c:pt>
                <c:pt idx="36593">
                  <c:v>57.995000000000005</c:v>
                </c:pt>
                <c:pt idx="36594">
                  <c:v>57.995000000000005</c:v>
                </c:pt>
                <c:pt idx="36595">
                  <c:v>57.995000000000005</c:v>
                </c:pt>
                <c:pt idx="36596">
                  <c:v>57.995000000000005</c:v>
                </c:pt>
                <c:pt idx="36597">
                  <c:v>57.996000000000002</c:v>
                </c:pt>
                <c:pt idx="36598">
                  <c:v>57.996000000000002</c:v>
                </c:pt>
                <c:pt idx="36599">
                  <c:v>57.996000000000002</c:v>
                </c:pt>
                <c:pt idx="36600">
                  <c:v>57.997</c:v>
                </c:pt>
                <c:pt idx="36601">
                  <c:v>57.997</c:v>
                </c:pt>
                <c:pt idx="36602">
                  <c:v>57.997</c:v>
                </c:pt>
                <c:pt idx="36603">
                  <c:v>57.997</c:v>
                </c:pt>
                <c:pt idx="36604">
                  <c:v>57.998000000000005</c:v>
                </c:pt>
                <c:pt idx="36605">
                  <c:v>57.998000000000005</c:v>
                </c:pt>
                <c:pt idx="36606">
                  <c:v>57.998000000000005</c:v>
                </c:pt>
                <c:pt idx="36607">
                  <c:v>57.999000000000002</c:v>
                </c:pt>
                <c:pt idx="36608">
                  <c:v>57.999000000000002</c:v>
                </c:pt>
                <c:pt idx="36609">
                  <c:v>57.999000000000002</c:v>
                </c:pt>
                <c:pt idx="36610">
                  <c:v>57.999000000000002</c:v>
                </c:pt>
                <c:pt idx="36611">
                  <c:v>58</c:v>
                </c:pt>
                <c:pt idx="36612">
                  <c:v>58</c:v>
                </c:pt>
                <c:pt idx="36613">
                  <c:v>58</c:v>
                </c:pt>
                <c:pt idx="36614">
                  <c:v>58</c:v>
                </c:pt>
                <c:pt idx="36615">
                  <c:v>58.000999999999998</c:v>
                </c:pt>
                <c:pt idx="36616">
                  <c:v>58.000999999999998</c:v>
                </c:pt>
                <c:pt idx="36617">
                  <c:v>58.000999999999998</c:v>
                </c:pt>
                <c:pt idx="36618">
                  <c:v>58.002000000000002</c:v>
                </c:pt>
                <c:pt idx="36619">
                  <c:v>58.002000000000002</c:v>
                </c:pt>
                <c:pt idx="36620">
                  <c:v>58.002000000000002</c:v>
                </c:pt>
                <c:pt idx="36621">
                  <c:v>58.002000000000002</c:v>
                </c:pt>
                <c:pt idx="36622">
                  <c:v>58.003</c:v>
                </c:pt>
                <c:pt idx="36623">
                  <c:v>58.003</c:v>
                </c:pt>
                <c:pt idx="36624">
                  <c:v>58.003</c:v>
                </c:pt>
                <c:pt idx="36625">
                  <c:v>58.003999999999998</c:v>
                </c:pt>
                <c:pt idx="36626">
                  <c:v>58.003999999999998</c:v>
                </c:pt>
                <c:pt idx="36627">
                  <c:v>58.003999999999998</c:v>
                </c:pt>
                <c:pt idx="36628">
                  <c:v>58.003999999999998</c:v>
                </c:pt>
                <c:pt idx="36629">
                  <c:v>58.005000000000003</c:v>
                </c:pt>
                <c:pt idx="36630">
                  <c:v>58.005000000000003</c:v>
                </c:pt>
                <c:pt idx="36631">
                  <c:v>58.005000000000003</c:v>
                </c:pt>
                <c:pt idx="36632">
                  <c:v>58.006</c:v>
                </c:pt>
                <c:pt idx="36633">
                  <c:v>58.006</c:v>
                </c:pt>
                <c:pt idx="36634">
                  <c:v>58.006</c:v>
                </c:pt>
                <c:pt idx="36635">
                  <c:v>58.006</c:v>
                </c:pt>
                <c:pt idx="36636">
                  <c:v>58.006999999999998</c:v>
                </c:pt>
                <c:pt idx="36637">
                  <c:v>58.006999999999998</c:v>
                </c:pt>
                <c:pt idx="36638">
                  <c:v>58.006999999999998</c:v>
                </c:pt>
                <c:pt idx="36639">
                  <c:v>58.008000000000003</c:v>
                </c:pt>
                <c:pt idx="36640">
                  <c:v>58.008000000000003</c:v>
                </c:pt>
                <c:pt idx="36641">
                  <c:v>58.008000000000003</c:v>
                </c:pt>
                <c:pt idx="36642">
                  <c:v>58.008000000000003</c:v>
                </c:pt>
                <c:pt idx="36643">
                  <c:v>58.009</c:v>
                </c:pt>
                <c:pt idx="36644">
                  <c:v>58.009</c:v>
                </c:pt>
                <c:pt idx="36645">
                  <c:v>58.009</c:v>
                </c:pt>
                <c:pt idx="36646">
                  <c:v>58.009</c:v>
                </c:pt>
                <c:pt idx="36647">
                  <c:v>58.01</c:v>
                </c:pt>
                <c:pt idx="36648">
                  <c:v>58.01</c:v>
                </c:pt>
                <c:pt idx="36649">
                  <c:v>58.01</c:v>
                </c:pt>
                <c:pt idx="36650">
                  <c:v>58.011000000000003</c:v>
                </c:pt>
                <c:pt idx="36651">
                  <c:v>58.011000000000003</c:v>
                </c:pt>
                <c:pt idx="36652">
                  <c:v>58.011000000000003</c:v>
                </c:pt>
                <c:pt idx="36653">
                  <c:v>58.011000000000003</c:v>
                </c:pt>
                <c:pt idx="36654">
                  <c:v>58.012</c:v>
                </c:pt>
                <c:pt idx="36655">
                  <c:v>58.012</c:v>
                </c:pt>
                <c:pt idx="36656">
                  <c:v>58.012</c:v>
                </c:pt>
                <c:pt idx="36657">
                  <c:v>58.012999999999998</c:v>
                </c:pt>
                <c:pt idx="36658">
                  <c:v>58.012999999999998</c:v>
                </c:pt>
                <c:pt idx="36659">
                  <c:v>58.012999999999998</c:v>
                </c:pt>
                <c:pt idx="36660">
                  <c:v>58.012999999999998</c:v>
                </c:pt>
                <c:pt idx="36661">
                  <c:v>58.014000000000003</c:v>
                </c:pt>
                <c:pt idx="36662">
                  <c:v>58.014000000000003</c:v>
                </c:pt>
                <c:pt idx="36663">
                  <c:v>58.014000000000003</c:v>
                </c:pt>
                <c:pt idx="36664">
                  <c:v>58.015000000000001</c:v>
                </c:pt>
                <c:pt idx="36665">
                  <c:v>58.015000000000001</c:v>
                </c:pt>
                <c:pt idx="36666">
                  <c:v>58.015000000000001</c:v>
                </c:pt>
                <c:pt idx="36667">
                  <c:v>58.015000000000001</c:v>
                </c:pt>
                <c:pt idx="36668">
                  <c:v>58.015999999999998</c:v>
                </c:pt>
                <c:pt idx="36669">
                  <c:v>58.015999999999998</c:v>
                </c:pt>
                <c:pt idx="36670">
                  <c:v>58.015999999999998</c:v>
                </c:pt>
                <c:pt idx="36671">
                  <c:v>58.017000000000003</c:v>
                </c:pt>
                <c:pt idx="36672">
                  <c:v>58.017000000000003</c:v>
                </c:pt>
                <c:pt idx="36673">
                  <c:v>58.017000000000003</c:v>
                </c:pt>
                <c:pt idx="36674">
                  <c:v>58.017000000000003</c:v>
                </c:pt>
                <c:pt idx="36675">
                  <c:v>58.018000000000001</c:v>
                </c:pt>
                <c:pt idx="36676">
                  <c:v>58.018000000000001</c:v>
                </c:pt>
                <c:pt idx="36677">
                  <c:v>58.018000000000001</c:v>
                </c:pt>
                <c:pt idx="36678">
                  <c:v>58.018000000000001</c:v>
                </c:pt>
                <c:pt idx="36679">
                  <c:v>58.018999999999998</c:v>
                </c:pt>
                <c:pt idx="36680">
                  <c:v>58.018999999999998</c:v>
                </c:pt>
                <c:pt idx="36681">
                  <c:v>58.018999999999998</c:v>
                </c:pt>
                <c:pt idx="36682">
                  <c:v>58.02</c:v>
                </c:pt>
                <c:pt idx="36683">
                  <c:v>58.02</c:v>
                </c:pt>
                <c:pt idx="36684">
                  <c:v>58.02</c:v>
                </c:pt>
                <c:pt idx="36685">
                  <c:v>58.02</c:v>
                </c:pt>
                <c:pt idx="36686">
                  <c:v>58.021000000000001</c:v>
                </c:pt>
                <c:pt idx="36687">
                  <c:v>58.021000000000001</c:v>
                </c:pt>
                <c:pt idx="36688">
                  <c:v>58.021000000000001</c:v>
                </c:pt>
                <c:pt idx="36689">
                  <c:v>58.021999999999998</c:v>
                </c:pt>
                <c:pt idx="36690">
                  <c:v>58.021999999999998</c:v>
                </c:pt>
                <c:pt idx="36691">
                  <c:v>58.021999999999998</c:v>
                </c:pt>
                <c:pt idx="36692">
                  <c:v>58.021999999999998</c:v>
                </c:pt>
                <c:pt idx="36693">
                  <c:v>58.023000000000003</c:v>
                </c:pt>
                <c:pt idx="36694">
                  <c:v>58.023000000000003</c:v>
                </c:pt>
                <c:pt idx="36695">
                  <c:v>58.023000000000003</c:v>
                </c:pt>
                <c:pt idx="36696">
                  <c:v>58.024000000000001</c:v>
                </c:pt>
                <c:pt idx="36697">
                  <c:v>58.024000000000001</c:v>
                </c:pt>
                <c:pt idx="36698">
                  <c:v>58.024000000000001</c:v>
                </c:pt>
                <c:pt idx="36699">
                  <c:v>58.024000000000001</c:v>
                </c:pt>
                <c:pt idx="36700">
                  <c:v>58.024999999999999</c:v>
                </c:pt>
                <c:pt idx="36701">
                  <c:v>58.024999999999999</c:v>
                </c:pt>
                <c:pt idx="36702">
                  <c:v>58.024999999999999</c:v>
                </c:pt>
                <c:pt idx="36703">
                  <c:v>58.026000000000003</c:v>
                </c:pt>
                <c:pt idx="36704">
                  <c:v>58.026000000000003</c:v>
                </c:pt>
                <c:pt idx="36705">
                  <c:v>58.026000000000003</c:v>
                </c:pt>
                <c:pt idx="36706">
                  <c:v>58.026000000000003</c:v>
                </c:pt>
                <c:pt idx="36707">
                  <c:v>58.027000000000001</c:v>
                </c:pt>
                <c:pt idx="36708">
                  <c:v>58.027000000000001</c:v>
                </c:pt>
                <c:pt idx="36709">
                  <c:v>58.027000000000001</c:v>
                </c:pt>
                <c:pt idx="36710">
                  <c:v>58.027000000000001</c:v>
                </c:pt>
                <c:pt idx="36711">
                  <c:v>58.027999999999999</c:v>
                </c:pt>
                <c:pt idx="36712">
                  <c:v>58.027999999999999</c:v>
                </c:pt>
                <c:pt idx="36713">
                  <c:v>58.027999999999999</c:v>
                </c:pt>
                <c:pt idx="36714">
                  <c:v>58.029000000000003</c:v>
                </c:pt>
                <c:pt idx="36715">
                  <c:v>58.029000000000003</c:v>
                </c:pt>
                <c:pt idx="36716">
                  <c:v>58.029000000000003</c:v>
                </c:pt>
                <c:pt idx="36717">
                  <c:v>58.029000000000003</c:v>
                </c:pt>
                <c:pt idx="36718">
                  <c:v>58.03</c:v>
                </c:pt>
                <c:pt idx="36719">
                  <c:v>58.03</c:v>
                </c:pt>
                <c:pt idx="36720">
                  <c:v>58.03</c:v>
                </c:pt>
                <c:pt idx="36721">
                  <c:v>58.030999999999999</c:v>
                </c:pt>
                <c:pt idx="36722">
                  <c:v>58.030999999999999</c:v>
                </c:pt>
                <c:pt idx="36723">
                  <c:v>58.030999999999999</c:v>
                </c:pt>
                <c:pt idx="36724">
                  <c:v>58.030999999999999</c:v>
                </c:pt>
                <c:pt idx="36725">
                  <c:v>58.032000000000004</c:v>
                </c:pt>
                <c:pt idx="36726">
                  <c:v>58.032000000000004</c:v>
                </c:pt>
                <c:pt idx="36727">
                  <c:v>58.032000000000004</c:v>
                </c:pt>
                <c:pt idx="36728">
                  <c:v>58.033000000000001</c:v>
                </c:pt>
                <c:pt idx="36729">
                  <c:v>58.033000000000001</c:v>
                </c:pt>
                <c:pt idx="36730">
                  <c:v>58.033000000000001</c:v>
                </c:pt>
                <c:pt idx="36731">
                  <c:v>58.033000000000001</c:v>
                </c:pt>
                <c:pt idx="36732">
                  <c:v>58.033999999999999</c:v>
                </c:pt>
                <c:pt idx="36733">
                  <c:v>58.033999999999999</c:v>
                </c:pt>
                <c:pt idx="36734">
                  <c:v>58.033999999999999</c:v>
                </c:pt>
                <c:pt idx="36735">
                  <c:v>58.035000000000004</c:v>
                </c:pt>
                <c:pt idx="36736">
                  <c:v>58.035000000000004</c:v>
                </c:pt>
                <c:pt idx="36737">
                  <c:v>58.035000000000004</c:v>
                </c:pt>
                <c:pt idx="36738">
                  <c:v>58.035000000000004</c:v>
                </c:pt>
                <c:pt idx="36739">
                  <c:v>58.036000000000001</c:v>
                </c:pt>
                <c:pt idx="36740">
                  <c:v>58.036000000000001</c:v>
                </c:pt>
                <c:pt idx="36741">
                  <c:v>58.036000000000001</c:v>
                </c:pt>
                <c:pt idx="36742">
                  <c:v>58.036000000000001</c:v>
                </c:pt>
                <c:pt idx="36743">
                  <c:v>58.036999999999999</c:v>
                </c:pt>
                <c:pt idx="36744">
                  <c:v>58.036999999999999</c:v>
                </c:pt>
                <c:pt idx="36745">
                  <c:v>58.036999999999999</c:v>
                </c:pt>
                <c:pt idx="36746">
                  <c:v>58.038000000000004</c:v>
                </c:pt>
                <c:pt idx="36747">
                  <c:v>58.038000000000004</c:v>
                </c:pt>
                <c:pt idx="36748">
                  <c:v>58.038000000000004</c:v>
                </c:pt>
                <c:pt idx="36749">
                  <c:v>58.038000000000004</c:v>
                </c:pt>
                <c:pt idx="36750">
                  <c:v>58.039000000000001</c:v>
                </c:pt>
                <c:pt idx="36751">
                  <c:v>58.039000000000001</c:v>
                </c:pt>
                <c:pt idx="36752">
                  <c:v>58.039000000000001</c:v>
                </c:pt>
                <c:pt idx="36753">
                  <c:v>58.04</c:v>
                </c:pt>
                <c:pt idx="36754">
                  <c:v>58.04</c:v>
                </c:pt>
                <c:pt idx="36755">
                  <c:v>58.04</c:v>
                </c:pt>
                <c:pt idx="36756">
                  <c:v>58.04</c:v>
                </c:pt>
                <c:pt idx="36757">
                  <c:v>58.041000000000004</c:v>
                </c:pt>
                <c:pt idx="36758">
                  <c:v>58.041000000000004</c:v>
                </c:pt>
                <c:pt idx="36759">
                  <c:v>58.041000000000004</c:v>
                </c:pt>
                <c:pt idx="36760">
                  <c:v>58.042000000000002</c:v>
                </c:pt>
                <c:pt idx="36761">
                  <c:v>58.042000000000002</c:v>
                </c:pt>
                <c:pt idx="36762">
                  <c:v>58.042000000000002</c:v>
                </c:pt>
                <c:pt idx="36763">
                  <c:v>58.042000000000002</c:v>
                </c:pt>
                <c:pt idx="36764">
                  <c:v>58.042999999999999</c:v>
                </c:pt>
                <c:pt idx="36765">
                  <c:v>58.042999999999999</c:v>
                </c:pt>
                <c:pt idx="36766">
                  <c:v>58.042999999999999</c:v>
                </c:pt>
                <c:pt idx="36767">
                  <c:v>58.044000000000004</c:v>
                </c:pt>
                <c:pt idx="36768">
                  <c:v>58.044000000000004</c:v>
                </c:pt>
                <c:pt idx="36769">
                  <c:v>58.044000000000004</c:v>
                </c:pt>
                <c:pt idx="36770">
                  <c:v>58.044000000000004</c:v>
                </c:pt>
                <c:pt idx="36771">
                  <c:v>58.045000000000002</c:v>
                </c:pt>
                <c:pt idx="36772">
                  <c:v>58.045000000000002</c:v>
                </c:pt>
                <c:pt idx="36773">
                  <c:v>58.045000000000002</c:v>
                </c:pt>
                <c:pt idx="36774">
                  <c:v>58.045000000000002</c:v>
                </c:pt>
                <c:pt idx="36775">
                  <c:v>58.045999999999999</c:v>
                </c:pt>
                <c:pt idx="36776">
                  <c:v>58.045999999999999</c:v>
                </c:pt>
                <c:pt idx="36777">
                  <c:v>58.045999999999999</c:v>
                </c:pt>
                <c:pt idx="36778">
                  <c:v>58.047000000000004</c:v>
                </c:pt>
                <c:pt idx="36779">
                  <c:v>58.047000000000004</c:v>
                </c:pt>
                <c:pt idx="36780">
                  <c:v>58.047000000000004</c:v>
                </c:pt>
                <c:pt idx="36781">
                  <c:v>58.047000000000004</c:v>
                </c:pt>
                <c:pt idx="36782">
                  <c:v>58.048000000000002</c:v>
                </c:pt>
                <c:pt idx="36783">
                  <c:v>58.048000000000002</c:v>
                </c:pt>
                <c:pt idx="36784">
                  <c:v>58.048000000000002</c:v>
                </c:pt>
                <c:pt idx="36785">
                  <c:v>58.048999999999999</c:v>
                </c:pt>
                <c:pt idx="36786">
                  <c:v>58.048999999999999</c:v>
                </c:pt>
                <c:pt idx="36787">
                  <c:v>58.048999999999999</c:v>
                </c:pt>
                <c:pt idx="36788">
                  <c:v>58.048999999999999</c:v>
                </c:pt>
                <c:pt idx="36789">
                  <c:v>58.050000000000004</c:v>
                </c:pt>
                <c:pt idx="36790">
                  <c:v>58.050000000000004</c:v>
                </c:pt>
                <c:pt idx="36791">
                  <c:v>58.050000000000004</c:v>
                </c:pt>
                <c:pt idx="36792">
                  <c:v>58.051000000000002</c:v>
                </c:pt>
                <c:pt idx="36793">
                  <c:v>58.051000000000002</c:v>
                </c:pt>
                <c:pt idx="36794">
                  <c:v>58.051000000000002</c:v>
                </c:pt>
                <c:pt idx="36795">
                  <c:v>58.051000000000002</c:v>
                </c:pt>
                <c:pt idx="36796">
                  <c:v>58.052</c:v>
                </c:pt>
                <c:pt idx="36797">
                  <c:v>58.052</c:v>
                </c:pt>
                <c:pt idx="36798">
                  <c:v>58.052</c:v>
                </c:pt>
                <c:pt idx="36799">
                  <c:v>58.053000000000004</c:v>
                </c:pt>
                <c:pt idx="36800">
                  <c:v>58.053000000000004</c:v>
                </c:pt>
                <c:pt idx="36801">
                  <c:v>58.053000000000004</c:v>
                </c:pt>
                <c:pt idx="36802">
                  <c:v>58.053000000000004</c:v>
                </c:pt>
                <c:pt idx="36803">
                  <c:v>58.054000000000002</c:v>
                </c:pt>
                <c:pt idx="36804">
                  <c:v>58.054000000000002</c:v>
                </c:pt>
                <c:pt idx="36805">
                  <c:v>58.054000000000002</c:v>
                </c:pt>
                <c:pt idx="36806">
                  <c:v>58.054000000000002</c:v>
                </c:pt>
                <c:pt idx="36807">
                  <c:v>58.055</c:v>
                </c:pt>
                <c:pt idx="36808">
                  <c:v>58.055</c:v>
                </c:pt>
                <c:pt idx="36809">
                  <c:v>58.055</c:v>
                </c:pt>
                <c:pt idx="36810">
                  <c:v>58.056000000000004</c:v>
                </c:pt>
                <c:pt idx="36811">
                  <c:v>58.056000000000004</c:v>
                </c:pt>
                <c:pt idx="36812">
                  <c:v>58.056000000000004</c:v>
                </c:pt>
                <c:pt idx="36813">
                  <c:v>58.056000000000004</c:v>
                </c:pt>
                <c:pt idx="36814">
                  <c:v>58.057000000000002</c:v>
                </c:pt>
                <c:pt idx="36815">
                  <c:v>58.057000000000002</c:v>
                </c:pt>
                <c:pt idx="36816">
                  <c:v>58.057000000000002</c:v>
                </c:pt>
                <c:pt idx="36817">
                  <c:v>58.058</c:v>
                </c:pt>
                <c:pt idx="36818">
                  <c:v>58.058</c:v>
                </c:pt>
                <c:pt idx="36819">
                  <c:v>58.058</c:v>
                </c:pt>
                <c:pt idx="36820">
                  <c:v>58.058</c:v>
                </c:pt>
                <c:pt idx="36821">
                  <c:v>58.059000000000005</c:v>
                </c:pt>
                <c:pt idx="36822">
                  <c:v>58.059000000000005</c:v>
                </c:pt>
                <c:pt idx="36823">
                  <c:v>58.059000000000005</c:v>
                </c:pt>
                <c:pt idx="36824">
                  <c:v>58.06</c:v>
                </c:pt>
                <c:pt idx="36825">
                  <c:v>58.06</c:v>
                </c:pt>
                <c:pt idx="36826">
                  <c:v>58.06</c:v>
                </c:pt>
                <c:pt idx="36827">
                  <c:v>58.06</c:v>
                </c:pt>
                <c:pt idx="36828">
                  <c:v>58.061</c:v>
                </c:pt>
                <c:pt idx="36829">
                  <c:v>58.061</c:v>
                </c:pt>
                <c:pt idx="36830">
                  <c:v>58.061</c:v>
                </c:pt>
                <c:pt idx="36831">
                  <c:v>58.061</c:v>
                </c:pt>
                <c:pt idx="36832">
                  <c:v>58.062000000000005</c:v>
                </c:pt>
                <c:pt idx="36833">
                  <c:v>58.062000000000005</c:v>
                </c:pt>
                <c:pt idx="36834">
                  <c:v>58.062000000000005</c:v>
                </c:pt>
                <c:pt idx="36835">
                  <c:v>58.063000000000002</c:v>
                </c:pt>
                <c:pt idx="36836">
                  <c:v>58.063000000000002</c:v>
                </c:pt>
                <c:pt idx="36837">
                  <c:v>58.063000000000002</c:v>
                </c:pt>
                <c:pt idx="36838">
                  <c:v>58.063000000000002</c:v>
                </c:pt>
                <c:pt idx="36839">
                  <c:v>58.064</c:v>
                </c:pt>
                <c:pt idx="36840">
                  <c:v>58.064</c:v>
                </c:pt>
                <c:pt idx="36841">
                  <c:v>58.064</c:v>
                </c:pt>
                <c:pt idx="36842">
                  <c:v>58.064999999999998</c:v>
                </c:pt>
                <c:pt idx="36843">
                  <c:v>58.064999999999998</c:v>
                </c:pt>
                <c:pt idx="36844">
                  <c:v>58.064999999999998</c:v>
                </c:pt>
                <c:pt idx="36845">
                  <c:v>58.064999999999998</c:v>
                </c:pt>
                <c:pt idx="36846">
                  <c:v>58.066000000000003</c:v>
                </c:pt>
                <c:pt idx="36847">
                  <c:v>58.066000000000003</c:v>
                </c:pt>
                <c:pt idx="36848">
                  <c:v>58.066000000000003</c:v>
                </c:pt>
                <c:pt idx="36849">
                  <c:v>58.067</c:v>
                </c:pt>
                <c:pt idx="36850">
                  <c:v>58.067</c:v>
                </c:pt>
                <c:pt idx="36851">
                  <c:v>58.067</c:v>
                </c:pt>
                <c:pt idx="36852">
                  <c:v>58.067</c:v>
                </c:pt>
                <c:pt idx="36853">
                  <c:v>58.067999999999998</c:v>
                </c:pt>
                <c:pt idx="36854">
                  <c:v>58.067999999999998</c:v>
                </c:pt>
                <c:pt idx="36855">
                  <c:v>58.067999999999998</c:v>
                </c:pt>
                <c:pt idx="36856">
                  <c:v>58.069000000000003</c:v>
                </c:pt>
                <c:pt idx="36857">
                  <c:v>58.069000000000003</c:v>
                </c:pt>
                <c:pt idx="36858">
                  <c:v>58.069000000000003</c:v>
                </c:pt>
                <c:pt idx="36859">
                  <c:v>58.069000000000003</c:v>
                </c:pt>
                <c:pt idx="36860">
                  <c:v>58.07</c:v>
                </c:pt>
                <c:pt idx="36861">
                  <c:v>58.07</c:v>
                </c:pt>
                <c:pt idx="36862">
                  <c:v>58.07</c:v>
                </c:pt>
                <c:pt idx="36863">
                  <c:v>58.07</c:v>
                </c:pt>
                <c:pt idx="36864">
                  <c:v>58.070999999999998</c:v>
                </c:pt>
                <c:pt idx="36865">
                  <c:v>58.070999999999998</c:v>
                </c:pt>
                <c:pt idx="36866">
                  <c:v>58.070999999999998</c:v>
                </c:pt>
                <c:pt idx="36867">
                  <c:v>58.072000000000003</c:v>
                </c:pt>
                <c:pt idx="36868">
                  <c:v>58.072000000000003</c:v>
                </c:pt>
                <c:pt idx="36869">
                  <c:v>58.072000000000003</c:v>
                </c:pt>
                <c:pt idx="36870">
                  <c:v>58.072000000000003</c:v>
                </c:pt>
                <c:pt idx="36871">
                  <c:v>58.073</c:v>
                </c:pt>
                <c:pt idx="36872">
                  <c:v>58.073</c:v>
                </c:pt>
                <c:pt idx="36873">
                  <c:v>58.073</c:v>
                </c:pt>
                <c:pt idx="36874">
                  <c:v>58.073999999999998</c:v>
                </c:pt>
                <c:pt idx="36875">
                  <c:v>58.073999999999998</c:v>
                </c:pt>
                <c:pt idx="36876">
                  <c:v>58.073999999999998</c:v>
                </c:pt>
                <c:pt idx="36877">
                  <c:v>58.073999999999998</c:v>
                </c:pt>
                <c:pt idx="36878">
                  <c:v>58.075000000000003</c:v>
                </c:pt>
                <c:pt idx="36879">
                  <c:v>58.075000000000003</c:v>
                </c:pt>
                <c:pt idx="36880">
                  <c:v>58.075000000000003</c:v>
                </c:pt>
                <c:pt idx="36881">
                  <c:v>58.076000000000001</c:v>
                </c:pt>
                <c:pt idx="36882">
                  <c:v>58.076000000000001</c:v>
                </c:pt>
                <c:pt idx="36883">
                  <c:v>58.076000000000001</c:v>
                </c:pt>
                <c:pt idx="36884">
                  <c:v>58.076000000000001</c:v>
                </c:pt>
                <c:pt idx="36885">
                  <c:v>58.076999999999998</c:v>
                </c:pt>
                <c:pt idx="36886">
                  <c:v>58.076999999999998</c:v>
                </c:pt>
                <c:pt idx="36887">
                  <c:v>58.076999999999998</c:v>
                </c:pt>
                <c:pt idx="36888">
                  <c:v>58.076999999999998</c:v>
                </c:pt>
                <c:pt idx="36889">
                  <c:v>58.078000000000003</c:v>
                </c:pt>
                <c:pt idx="36890">
                  <c:v>58.078000000000003</c:v>
                </c:pt>
                <c:pt idx="36891">
                  <c:v>58.078000000000003</c:v>
                </c:pt>
                <c:pt idx="36892">
                  <c:v>58.079000000000001</c:v>
                </c:pt>
                <c:pt idx="36893">
                  <c:v>58.079000000000001</c:v>
                </c:pt>
                <c:pt idx="36894">
                  <c:v>58.079000000000001</c:v>
                </c:pt>
                <c:pt idx="36895">
                  <c:v>58.079000000000001</c:v>
                </c:pt>
                <c:pt idx="36896">
                  <c:v>58.08</c:v>
                </c:pt>
                <c:pt idx="36897">
                  <c:v>58.08</c:v>
                </c:pt>
                <c:pt idx="36898">
                  <c:v>58.08</c:v>
                </c:pt>
                <c:pt idx="36899">
                  <c:v>58.081000000000003</c:v>
                </c:pt>
                <c:pt idx="36900">
                  <c:v>58.081000000000003</c:v>
                </c:pt>
                <c:pt idx="36901">
                  <c:v>58.081000000000003</c:v>
                </c:pt>
                <c:pt idx="36902">
                  <c:v>58.081000000000003</c:v>
                </c:pt>
                <c:pt idx="36903">
                  <c:v>58.082000000000001</c:v>
                </c:pt>
                <c:pt idx="36904">
                  <c:v>58.082000000000001</c:v>
                </c:pt>
                <c:pt idx="36905">
                  <c:v>58.082000000000001</c:v>
                </c:pt>
                <c:pt idx="36906">
                  <c:v>58.082999999999998</c:v>
                </c:pt>
                <c:pt idx="36907">
                  <c:v>58.082999999999998</c:v>
                </c:pt>
                <c:pt idx="36908">
                  <c:v>58.082999999999998</c:v>
                </c:pt>
                <c:pt idx="36909">
                  <c:v>58.082999999999998</c:v>
                </c:pt>
                <c:pt idx="36910">
                  <c:v>58.084000000000003</c:v>
                </c:pt>
                <c:pt idx="36911">
                  <c:v>58.084000000000003</c:v>
                </c:pt>
                <c:pt idx="36912">
                  <c:v>58.084000000000003</c:v>
                </c:pt>
                <c:pt idx="36913">
                  <c:v>58.085000000000001</c:v>
                </c:pt>
                <c:pt idx="36914">
                  <c:v>58.085000000000001</c:v>
                </c:pt>
                <c:pt idx="36915">
                  <c:v>58.085000000000001</c:v>
                </c:pt>
                <c:pt idx="36916">
                  <c:v>58.085000000000001</c:v>
                </c:pt>
                <c:pt idx="36917">
                  <c:v>58.085999999999999</c:v>
                </c:pt>
                <c:pt idx="36918">
                  <c:v>58.085999999999999</c:v>
                </c:pt>
                <c:pt idx="36919">
                  <c:v>58.085999999999999</c:v>
                </c:pt>
                <c:pt idx="36920">
                  <c:v>58.085999999999999</c:v>
                </c:pt>
                <c:pt idx="36921">
                  <c:v>58.087000000000003</c:v>
                </c:pt>
                <c:pt idx="36922">
                  <c:v>58.087000000000003</c:v>
                </c:pt>
                <c:pt idx="36923">
                  <c:v>58.087000000000003</c:v>
                </c:pt>
                <c:pt idx="36924">
                  <c:v>58.088000000000001</c:v>
                </c:pt>
                <c:pt idx="36925">
                  <c:v>58.088000000000001</c:v>
                </c:pt>
                <c:pt idx="36926">
                  <c:v>58.088000000000001</c:v>
                </c:pt>
                <c:pt idx="36927">
                  <c:v>58.088000000000001</c:v>
                </c:pt>
                <c:pt idx="36928">
                  <c:v>58.088999999999999</c:v>
                </c:pt>
                <c:pt idx="36929">
                  <c:v>58.088999999999999</c:v>
                </c:pt>
                <c:pt idx="36930">
                  <c:v>58.088999999999999</c:v>
                </c:pt>
                <c:pt idx="36931">
                  <c:v>58.09</c:v>
                </c:pt>
                <c:pt idx="36932">
                  <c:v>58.09</c:v>
                </c:pt>
                <c:pt idx="36933">
                  <c:v>58.09</c:v>
                </c:pt>
                <c:pt idx="36934">
                  <c:v>58.09</c:v>
                </c:pt>
                <c:pt idx="36935">
                  <c:v>58.091000000000001</c:v>
                </c:pt>
                <c:pt idx="36936">
                  <c:v>58.091000000000001</c:v>
                </c:pt>
                <c:pt idx="36937">
                  <c:v>58.091000000000001</c:v>
                </c:pt>
                <c:pt idx="36938">
                  <c:v>58.091999999999999</c:v>
                </c:pt>
                <c:pt idx="36939">
                  <c:v>58.091999999999999</c:v>
                </c:pt>
                <c:pt idx="36940">
                  <c:v>58.091999999999999</c:v>
                </c:pt>
                <c:pt idx="36941">
                  <c:v>58.091999999999999</c:v>
                </c:pt>
                <c:pt idx="36942">
                  <c:v>58.093000000000004</c:v>
                </c:pt>
                <c:pt idx="36943">
                  <c:v>58.093000000000004</c:v>
                </c:pt>
                <c:pt idx="36944">
                  <c:v>58.093000000000004</c:v>
                </c:pt>
                <c:pt idx="36945">
                  <c:v>58.093000000000004</c:v>
                </c:pt>
                <c:pt idx="36946">
                  <c:v>58.094000000000001</c:v>
                </c:pt>
                <c:pt idx="36947">
                  <c:v>58.094000000000001</c:v>
                </c:pt>
                <c:pt idx="36948">
                  <c:v>58.094000000000001</c:v>
                </c:pt>
                <c:pt idx="36949">
                  <c:v>58.094999999999999</c:v>
                </c:pt>
                <c:pt idx="36950">
                  <c:v>58.094999999999999</c:v>
                </c:pt>
                <c:pt idx="36951">
                  <c:v>58.094999999999999</c:v>
                </c:pt>
                <c:pt idx="36952">
                  <c:v>58.094999999999999</c:v>
                </c:pt>
                <c:pt idx="36953">
                  <c:v>58.096000000000004</c:v>
                </c:pt>
                <c:pt idx="36954">
                  <c:v>58.096000000000004</c:v>
                </c:pt>
                <c:pt idx="36955">
                  <c:v>58.096000000000004</c:v>
                </c:pt>
                <c:pt idx="36956">
                  <c:v>58.097000000000001</c:v>
                </c:pt>
                <c:pt idx="36957">
                  <c:v>58.097000000000001</c:v>
                </c:pt>
                <c:pt idx="36958">
                  <c:v>58.097000000000001</c:v>
                </c:pt>
                <c:pt idx="36959">
                  <c:v>58.097000000000001</c:v>
                </c:pt>
                <c:pt idx="36960">
                  <c:v>58.097999999999999</c:v>
                </c:pt>
                <c:pt idx="36961">
                  <c:v>58.097999999999999</c:v>
                </c:pt>
                <c:pt idx="36962">
                  <c:v>58.097999999999999</c:v>
                </c:pt>
                <c:pt idx="36963">
                  <c:v>58.099000000000004</c:v>
                </c:pt>
                <c:pt idx="36964">
                  <c:v>58.099000000000004</c:v>
                </c:pt>
                <c:pt idx="36965">
                  <c:v>58.099000000000004</c:v>
                </c:pt>
                <c:pt idx="36966">
                  <c:v>58.099000000000004</c:v>
                </c:pt>
                <c:pt idx="36967">
                  <c:v>58.1</c:v>
                </c:pt>
                <c:pt idx="36968">
                  <c:v>58.1</c:v>
                </c:pt>
                <c:pt idx="36969">
                  <c:v>58.1</c:v>
                </c:pt>
                <c:pt idx="36970">
                  <c:v>58.100999999999999</c:v>
                </c:pt>
                <c:pt idx="36971">
                  <c:v>58.100999999999999</c:v>
                </c:pt>
                <c:pt idx="36972">
                  <c:v>58.100999999999999</c:v>
                </c:pt>
                <c:pt idx="36973">
                  <c:v>58.100999999999999</c:v>
                </c:pt>
                <c:pt idx="36974">
                  <c:v>58.102000000000004</c:v>
                </c:pt>
                <c:pt idx="36975">
                  <c:v>58.102000000000004</c:v>
                </c:pt>
                <c:pt idx="36976">
                  <c:v>58.102000000000004</c:v>
                </c:pt>
                <c:pt idx="36977">
                  <c:v>58.102000000000004</c:v>
                </c:pt>
                <c:pt idx="36978">
                  <c:v>58.103000000000002</c:v>
                </c:pt>
                <c:pt idx="36979">
                  <c:v>58.103000000000002</c:v>
                </c:pt>
                <c:pt idx="36980">
                  <c:v>58.103000000000002</c:v>
                </c:pt>
                <c:pt idx="36981">
                  <c:v>58.103999999999999</c:v>
                </c:pt>
                <c:pt idx="36982">
                  <c:v>58.103999999999999</c:v>
                </c:pt>
                <c:pt idx="36983">
                  <c:v>58.103999999999999</c:v>
                </c:pt>
                <c:pt idx="36984">
                  <c:v>58.103999999999999</c:v>
                </c:pt>
                <c:pt idx="36985">
                  <c:v>58.105000000000004</c:v>
                </c:pt>
                <c:pt idx="36986">
                  <c:v>58.105000000000004</c:v>
                </c:pt>
                <c:pt idx="36987">
                  <c:v>58.105000000000004</c:v>
                </c:pt>
                <c:pt idx="36988">
                  <c:v>58.106000000000002</c:v>
                </c:pt>
                <c:pt idx="36989">
                  <c:v>58.106000000000002</c:v>
                </c:pt>
                <c:pt idx="36990">
                  <c:v>58.106000000000002</c:v>
                </c:pt>
                <c:pt idx="36991">
                  <c:v>58.106000000000002</c:v>
                </c:pt>
                <c:pt idx="36992">
                  <c:v>58.106999999999999</c:v>
                </c:pt>
                <c:pt idx="36993">
                  <c:v>58.106999999999999</c:v>
                </c:pt>
                <c:pt idx="36994">
                  <c:v>58.106999999999999</c:v>
                </c:pt>
                <c:pt idx="36995">
                  <c:v>58.108000000000004</c:v>
                </c:pt>
                <c:pt idx="36996">
                  <c:v>58.108000000000004</c:v>
                </c:pt>
                <c:pt idx="36997">
                  <c:v>58.108000000000004</c:v>
                </c:pt>
                <c:pt idx="36998">
                  <c:v>58.108000000000004</c:v>
                </c:pt>
                <c:pt idx="36999">
                  <c:v>58.109000000000002</c:v>
                </c:pt>
                <c:pt idx="37000">
                  <c:v>58.109000000000002</c:v>
                </c:pt>
                <c:pt idx="37001">
                  <c:v>58.109000000000002</c:v>
                </c:pt>
                <c:pt idx="37002">
                  <c:v>58.109000000000002</c:v>
                </c:pt>
                <c:pt idx="37003">
                  <c:v>58.11</c:v>
                </c:pt>
                <c:pt idx="37004">
                  <c:v>58.11</c:v>
                </c:pt>
                <c:pt idx="37005">
                  <c:v>58.11</c:v>
                </c:pt>
                <c:pt idx="37006">
                  <c:v>58.111000000000004</c:v>
                </c:pt>
                <c:pt idx="37007">
                  <c:v>58.111000000000004</c:v>
                </c:pt>
                <c:pt idx="37008">
                  <c:v>58.111000000000004</c:v>
                </c:pt>
                <c:pt idx="37009">
                  <c:v>58.111000000000004</c:v>
                </c:pt>
                <c:pt idx="37010">
                  <c:v>58.112000000000002</c:v>
                </c:pt>
                <c:pt idx="37011">
                  <c:v>58.112000000000002</c:v>
                </c:pt>
                <c:pt idx="37012">
                  <c:v>58.112000000000002</c:v>
                </c:pt>
                <c:pt idx="37013">
                  <c:v>58.113</c:v>
                </c:pt>
                <c:pt idx="37014">
                  <c:v>58.113</c:v>
                </c:pt>
                <c:pt idx="37015">
                  <c:v>58.113</c:v>
                </c:pt>
                <c:pt idx="37016">
                  <c:v>58.113</c:v>
                </c:pt>
                <c:pt idx="37017">
                  <c:v>58.114000000000004</c:v>
                </c:pt>
                <c:pt idx="37018">
                  <c:v>58.114000000000004</c:v>
                </c:pt>
                <c:pt idx="37019">
                  <c:v>58.114000000000004</c:v>
                </c:pt>
                <c:pt idx="37020">
                  <c:v>58.115000000000002</c:v>
                </c:pt>
                <c:pt idx="37021">
                  <c:v>58.115000000000002</c:v>
                </c:pt>
                <c:pt idx="37022">
                  <c:v>58.115000000000002</c:v>
                </c:pt>
                <c:pt idx="37023">
                  <c:v>58.115000000000002</c:v>
                </c:pt>
                <c:pt idx="37024">
                  <c:v>58.116</c:v>
                </c:pt>
                <c:pt idx="37025">
                  <c:v>58.116</c:v>
                </c:pt>
                <c:pt idx="37026">
                  <c:v>58.116</c:v>
                </c:pt>
                <c:pt idx="37027">
                  <c:v>58.117000000000004</c:v>
                </c:pt>
                <c:pt idx="37028">
                  <c:v>58.117000000000004</c:v>
                </c:pt>
                <c:pt idx="37029">
                  <c:v>58.117000000000004</c:v>
                </c:pt>
                <c:pt idx="37030">
                  <c:v>58.117000000000004</c:v>
                </c:pt>
                <c:pt idx="37031">
                  <c:v>58.118000000000002</c:v>
                </c:pt>
                <c:pt idx="37032">
                  <c:v>58.118000000000002</c:v>
                </c:pt>
                <c:pt idx="37033">
                  <c:v>58.118000000000002</c:v>
                </c:pt>
                <c:pt idx="37034">
                  <c:v>58.118000000000002</c:v>
                </c:pt>
                <c:pt idx="37035">
                  <c:v>58.119</c:v>
                </c:pt>
                <c:pt idx="37036">
                  <c:v>58.119</c:v>
                </c:pt>
                <c:pt idx="37037">
                  <c:v>58.119</c:v>
                </c:pt>
                <c:pt idx="37038">
                  <c:v>58.120000000000005</c:v>
                </c:pt>
                <c:pt idx="37039">
                  <c:v>58.120000000000005</c:v>
                </c:pt>
                <c:pt idx="37040">
                  <c:v>58.120000000000005</c:v>
                </c:pt>
                <c:pt idx="37041">
                  <c:v>58.120000000000005</c:v>
                </c:pt>
                <c:pt idx="37042">
                  <c:v>58.121000000000002</c:v>
                </c:pt>
                <c:pt idx="37043">
                  <c:v>58.121000000000002</c:v>
                </c:pt>
                <c:pt idx="37044">
                  <c:v>58.121000000000002</c:v>
                </c:pt>
                <c:pt idx="37045">
                  <c:v>58.122</c:v>
                </c:pt>
                <c:pt idx="37046">
                  <c:v>58.122</c:v>
                </c:pt>
                <c:pt idx="37047">
                  <c:v>58.122</c:v>
                </c:pt>
                <c:pt idx="37048">
                  <c:v>58.122</c:v>
                </c:pt>
                <c:pt idx="37049">
                  <c:v>58.123000000000005</c:v>
                </c:pt>
                <c:pt idx="37050">
                  <c:v>58.123000000000005</c:v>
                </c:pt>
                <c:pt idx="37051">
                  <c:v>58.123000000000005</c:v>
                </c:pt>
                <c:pt idx="37052">
                  <c:v>58.124000000000002</c:v>
                </c:pt>
                <c:pt idx="37053">
                  <c:v>58.124000000000002</c:v>
                </c:pt>
                <c:pt idx="37054">
                  <c:v>58.124000000000002</c:v>
                </c:pt>
                <c:pt idx="37055">
                  <c:v>58.124000000000002</c:v>
                </c:pt>
                <c:pt idx="37056">
                  <c:v>58.125</c:v>
                </c:pt>
                <c:pt idx="37057">
                  <c:v>58.125</c:v>
                </c:pt>
                <c:pt idx="37058">
                  <c:v>58.125</c:v>
                </c:pt>
                <c:pt idx="37059">
                  <c:v>58.125</c:v>
                </c:pt>
                <c:pt idx="37060">
                  <c:v>58.125999999999998</c:v>
                </c:pt>
                <c:pt idx="37061">
                  <c:v>58.125999999999998</c:v>
                </c:pt>
                <c:pt idx="37062">
                  <c:v>58.125999999999998</c:v>
                </c:pt>
                <c:pt idx="37063">
                  <c:v>58.127000000000002</c:v>
                </c:pt>
                <c:pt idx="37064">
                  <c:v>58.127000000000002</c:v>
                </c:pt>
                <c:pt idx="37065">
                  <c:v>58.127000000000002</c:v>
                </c:pt>
                <c:pt idx="37066">
                  <c:v>58.13</c:v>
                </c:pt>
                <c:pt idx="37067">
                  <c:v>58.133000000000003</c:v>
                </c:pt>
                <c:pt idx="37068">
                  <c:v>58.136000000000003</c:v>
                </c:pt>
                <c:pt idx="37069">
                  <c:v>58.139000000000003</c:v>
                </c:pt>
                <c:pt idx="37070">
                  <c:v>58.143000000000001</c:v>
                </c:pt>
                <c:pt idx="37071">
                  <c:v>58.146000000000001</c:v>
                </c:pt>
                <c:pt idx="37072">
                  <c:v>58.149000000000001</c:v>
                </c:pt>
                <c:pt idx="37073">
                  <c:v>58.152000000000001</c:v>
                </c:pt>
                <c:pt idx="37074">
                  <c:v>58.155000000000001</c:v>
                </c:pt>
                <c:pt idx="37075">
                  <c:v>58.158000000000001</c:v>
                </c:pt>
                <c:pt idx="37076">
                  <c:v>58.161999999999999</c:v>
                </c:pt>
                <c:pt idx="37077">
                  <c:v>58.164999999999999</c:v>
                </c:pt>
                <c:pt idx="37078">
                  <c:v>58.167999999999999</c:v>
                </c:pt>
                <c:pt idx="37079">
                  <c:v>58.170999999999999</c:v>
                </c:pt>
                <c:pt idx="37080">
                  <c:v>58.173999999999999</c:v>
                </c:pt>
                <c:pt idx="37081">
                  <c:v>58.178000000000004</c:v>
                </c:pt>
                <c:pt idx="37082">
                  <c:v>58.181000000000004</c:v>
                </c:pt>
                <c:pt idx="37083">
                  <c:v>58.184000000000005</c:v>
                </c:pt>
                <c:pt idx="37084">
                  <c:v>58.188000000000002</c:v>
                </c:pt>
                <c:pt idx="37085">
                  <c:v>58.191000000000003</c:v>
                </c:pt>
                <c:pt idx="37086">
                  <c:v>58.194000000000003</c:v>
                </c:pt>
                <c:pt idx="37087">
                  <c:v>58.198</c:v>
                </c:pt>
                <c:pt idx="37088">
                  <c:v>58.201000000000001</c:v>
                </c:pt>
                <c:pt idx="37089">
                  <c:v>58.204000000000001</c:v>
                </c:pt>
                <c:pt idx="37090">
                  <c:v>58.207999999999998</c:v>
                </c:pt>
                <c:pt idx="37091">
                  <c:v>58.210999999999999</c:v>
                </c:pt>
                <c:pt idx="37092">
                  <c:v>58.213999999999999</c:v>
                </c:pt>
                <c:pt idx="37093">
                  <c:v>58.218000000000004</c:v>
                </c:pt>
                <c:pt idx="37094">
                  <c:v>58.221000000000004</c:v>
                </c:pt>
                <c:pt idx="37095">
                  <c:v>58.225000000000001</c:v>
                </c:pt>
                <c:pt idx="37096">
                  <c:v>58.228000000000002</c:v>
                </c:pt>
                <c:pt idx="37097">
                  <c:v>58.231000000000002</c:v>
                </c:pt>
                <c:pt idx="37098">
                  <c:v>58.234999999999999</c:v>
                </c:pt>
                <c:pt idx="37099">
                  <c:v>58.238</c:v>
                </c:pt>
                <c:pt idx="37100">
                  <c:v>58.242000000000004</c:v>
                </c:pt>
                <c:pt idx="37101">
                  <c:v>58.245000000000005</c:v>
                </c:pt>
                <c:pt idx="37102">
                  <c:v>58.249000000000002</c:v>
                </c:pt>
                <c:pt idx="37103">
                  <c:v>58.252000000000002</c:v>
                </c:pt>
                <c:pt idx="37104">
                  <c:v>58.256</c:v>
                </c:pt>
                <c:pt idx="37105">
                  <c:v>58.259</c:v>
                </c:pt>
                <c:pt idx="37106">
                  <c:v>58.262999999999998</c:v>
                </c:pt>
                <c:pt idx="37107">
                  <c:v>58.265999999999998</c:v>
                </c:pt>
                <c:pt idx="37108">
                  <c:v>58.27</c:v>
                </c:pt>
                <c:pt idx="37109">
                  <c:v>58.274000000000001</c:v>
                </c:pt>
                <c:pt idx="37110">
                  <c:v>58.277000000000001</c:v>
                </c:pt>
                <c:pt idx="37111">
                  <c:v>58.280999999999999</c:v>
                </c:pt>
                <c:pt idx="37112">
                  <c:v>58.283999999999999</c:v>
                </c:pt>
                <c:pt idx="37113">
                  <c:v>58.288000000000004</c:v>
                </c:pt>
                <c:pt idx="37114">
                  <c:v>58.292000000000002</c:v>
                </c:pt>
                <c:pt idx="37115">
                  <c:v>58.295000000000002</c:v>
                </c:pt>
                <c:pt idx="37116">
                  <c:v>58.298999999999999</c:v>
                </c:pt>
                <c:pt idx="37117">
                  <c:v>58.302</c:v>
                </c:pt>
                <c:pt idx="37118">
                  <c:v>58.306000000000004</c:v>
                </c:pt>
                <c:pt idx="37119">
                  <c:v>58.31</c:v>
                </c:pt>
                <c:pt idx="37120">
                  <c:v>58.313000000000002</c:v>
                </c:pt>
                <c:pt idx="37121">
                  <c:v>58.317</c:v>
                </c:pt>
                <c:pt idx="37122">
                  <c:v>58.320999999999998</c:v>
                </c:pt>
                <c:pt idx="37123">
                  <c:v>58.325000000000003</c:v>
                </c:pt>
                <c:pt idx="37124">
                  <c:v>58.329000000000001</c:v>
                </c:pt>
                <c:pt idx="37125">
                  <c:v>58.332999999999998</c:v>
                </c:pt>
                <c:pt idx="37126">
                  <c:v>58.337000000000003</c:v>
                </c:pt>
                <c:pt idx="37127">
                  <c:v>58.341000000000001</c:v>
                </c:pt>
                <c:pt idx="37128">
                  <c:v>58.344999999999999</c:v>
                </c:pt>
                <c:pt idx="37129">
                  <c:v>58.347999999999999</c:v>
                </c:pt>
                <c:pt idx="37130">
                  <c:v>58.352000000000004</c:v>
                </c:pt>
                <c:pt idx="37131">
                  <c:v>58.356000000000002</c:v>
                </c:pt>
                <c:pt idx="37132">
                  <c:v>58.36</c:v>
                </c:pt>
                <c:pt idx="37133">
                  <c:v>58.364000000000004</c:v>
                </c:pt>
                <c:pt idx="37134">
                  <c:v>58.368000000000002</c:v>
                </c:pt>
                <c:pt idx="37135">
                  <c:v>58.371000000000002</c:v>
                </c:pt>
                <c:pt idx="37136">
                  <c:v>58.375</c:v>
                </c:pt>
                <c:pt idx="37137">
                  <c:v>58.378999999999998</c:v>
                </c:pt>
                <c:pt idx="37138">
                  <c:v>58.383000000000003</c:v>
                </c:pt>
                <c:pt idx="37139">
                  <c:v>58.387</c:v>
                </c:pt>
                <c:pt idx="37140">
                  <c:v>58.390999999999998</c:v>
                </c:pt>
                <c:pt idx="37141">
                  <c:v>58.393999999999998</c:v>
                </c:pt>
                <c:pt idx="37142">
                  <c:v>58.398000000000003</c:v>
                </c:pt>
                <c:pt idx="37143">
                  <c:v>58.402000000000001</c:v>
                </c:pt>
                <c:pt idx="37144">
                  <c:v>58.405999999999999</c:v>
                </c:pt>
                <c:pt idx="37145">
                  <c:v>58.410000000000004</c:v>
                </c:pt>
                <c:pt idx="37146">
                  <c:v>58.414000000000001</c:v>
                </c:pt>
                <c:pt idx="37147">
                  <c:v>58.417000000000002</c:v>
                </c:pt>
                <c:pt idx="37148">
                  <c:v>58.420999999999999</c:v>
                </c:pt>
                <c:pt idx="37149">
                  <c:v>58.425000000000004</c:v>
                </c:pt>
                <c:pt idx="37150">
                  <c:v>58.429000000000002</c:v>
                </c:pt>
                <c:pt idx="37151">
                  <c:v>58.433</c:v>
                </c:pt>
                <c:pt idx="37152">
                  <c:v>58.437000000000005</c:v>
                </c:pt>
                <c:pt idx="37153">
                  <c:v>58.441000000000003</c:v>
                </c:pt>
                <c:pt idx="37154">
                  <c:v>58.445</c:v>
                </c:pt>
                <c:pt idx="37155">
                  <c:v>58.448999999999998</c:v>
                </c:pt>
                <c:pt idx="37156">
                  <c:v>58.453000000000003</c:v>
                </c:pt>
                <c:pt idx="37157">
                  <c:v>58.457000000000001</c:v>
                </c:pt>
                <c:pt idx="37158">
                  <c:v>58.460999999999999</c:v>
                </c:pt>
                <c:pt idx="37159">
                  <c:v>58.465000000000003</c:v>
                </c:pt>
                <c:pt idx="37160">
                  <c:v>58.469000000000001</c:v>
                </c:pt>
                <c:pt idx="37161">
                  <c:v>58.472999999999999</c:v>
                </c:pt>
                <c:pt idx="37162">
                  <c:v>58.475999999999999</c:v>
                </c:pt>
                <c:pt idx="37163">
                  <c:v>58.480000000000004</c:v>
                </c:pt>
                <c:pt idx="37164">
                  <c:v>58.484000000000002</c:v>
                </c:pt>
                <c:pt idx="37165">
                  <c:v>58.488</c:v>
                </c:pt>
                <c:pt idx="37166">
                  <c:v>58.492000000000004</c:v>
                </c:pt>
                <c:pt idx="37167">
                  <c:v>58.496000000000002</c:v>
                </c:pt>
                <c:pt idx="37168">
                  <c:v>58.5</c:v>
                </c:pt>
                <c:pt idx="37169">
                  <c:v>58.503999999999998</c:v>
                </c:pt>
                <c:pt idx="37170">
                  <c:v>58.508000000000003</c:v>
                </c:pt>
                <c:pt idx="37171">
                  <c:v>58.512</c:v>
                </c:pt>
                <c:pt idx="37172">
                  <c:v>58.515999999999998</c:v>
                </c:pt>
                <c:pt idx="37173">
                  <c:v>58.52</c:v>
                </c:pt>
                <c:pt idx="37174">
                  <c:v>58.524000000000001</c:v>
                </c:pt>
                <c:pt idx="37175">
                  <c:v>58.527999999999999</c:v>
                </c:pt>
                <c:pt idx="37176">
                  <c:v>58.532000000000004</c:v>
                </c:pt>
                <c:pt idx="37177">
                  <c:v>58.535000000000004</c:v>
                </c:pt>
                <c:pt idx="37178">
                  <c:v>58.539000000000001</c:v>
                </c:pt>
                <c:pt idx="37179">
                  <c:v>58.542999999999999</c:v>
                </c:pt>
                <c:pt idx="37180">
                  <c:v>58.547000000000004</c:v>
                </c:pt>
                <c:pt idx="37181">
                  <c:v>58.551000000000002</c:v>
                </c:pt>
                <c:pt idx="37182">
                  <c:v>58.555</c:v>
                </c:pt>
                <c:pt idx="37183">
                  <c:v>58.559000000000005</c:v>
                </c:pt>
                <c:pt idx="37184">
                  <c:v>58.563000000000002</c:v>
                </c:pt>
                <c:pt idx="37185">
                  <c:v>58.567</c:v>
                </c:pt>
                <c:pt idx="37186">
                  <c:v>58.57</c:v>
                </c:pt>
                <c:pt idx="37187">
                  <c:v>58.573999999999998</c:v>
                </c:pt>
                <c:pt idx="37188">
                  <c:v>58.578000000000003</c:v>
                </c:pt>
                <c:pt idx="37189">
                  <c:v>58.582000000000001</c:v>
                </c:pt>
                <c:pt idx="37190">
                  <c:v>58.585999999999999</c:v>
                </c:pt>
                <c:pt idx="37191">
                  <c:v>58.59</c:v>
                </c:pt>
                <c:pt idx="37192">
                  <c:v>58.593000000000004</c:v>
                </c:pt>
                <c:pt idx="37193">
                  <c:v>58.597000000000001</c:v>
                </c:pt>
                <c:pt idx="37194">
                  <c:v>58.600999999999999</c:v>
                </c:pt>
                <c:pt idx="37195">
                  <c:v>58.605000000000004</c:v>
                </c:pt>
                <c:pt idx="37196">
                  <c:v>58.609000000000002</c:v>
                </c:pt>
                <c:pt idx="37197">
                  <c:v>58.612000000000002</c:v>
                </c:pt>
                <c:pt idx="37198">
                  <c:v>58.616</c:v>
                </c:pt>
                <c:pt idx="37199">
                  <c:v>58.620000000000005</c:v>
                </c:pt>
                <c:pt idx="37200">
                  <c:v>58.624000000000002</c:v>
                </c:pt>
                <c:pt idx="37201">
                  <c:v>58.628</c:v>
                </c:pt>
                <c:pt idx="37202">
                  <c:v>58.631</c:v>
                </c:pt>
                <c:pt idx="37203">
                  <c:v>58.634999999999998</c:v>
                </c:pt>
                <c:pt idx="37204">
                  <c:v>58.639000000000003</c:v>
                </c:pt>
                <c:pt idx="37205">
                  <c:v>58.643000000000001</c:v>
                </c:pt>
                <c:pt idx="37206">
                  <c:v>58.646000000000001</c:v>
                </c:pt>
                <c:pt idx="37207">
                  <c:v>58.65</c:v>
                </c:pt>
                <c:pt idx="37208">
                  <c:v>58.654000000000003</c:v>
                </c:pt>
                <c:pt idx="37209">
                  <c:v>58.658000000000001</c:v>
                </c:pt>
                <c:pt idx="37210">
                  <c:v>58.661000000000001</c:v>
                </c:pt>
                <c:pt idx="37211">
                  <c:v>58.664999999999999</c:v>
                </c:pt>
                <c:pt idx="37212">
                  <c:v>58.669000000000004</c:v>
                </c:pt>
                <c:pt idx="37213">
                  <c:v>58.673000000000002</c:v>
                </c:pt>
                <c:pt idx="37214">
                  <c:v>58.676000000000002</c:v>
                </c:pt>
                <c:pt idx="37215">
                  <c:v>58.68</c:v>
                </c:pt>
                <c:pt idx="37216">
                  <c:v>58.684000000000005</c:v>
                </c:pt>
                <c:pt idx="37217">
                  <c:v>58.687000000000005</c:v>
                </c:pt>
                <c:pt idx="37218">
                  <c:v>58.691000000000003</c:v>
                </c:pt>
                <c:pt idx="37219">
                  <c:v>58.695</c:v>
                </c:pt>
                <c:pt idx="37220">
                  <c:v>58.698999999999998</c:v>
                </c:pt>
                <c:pt idx="37221">
                  <c:v>58.701999999999998</c:v>
                </c:pt>
                <c:pt idx="37222">
                  <c:v>58.706000000000003</c:v>
                </c:pt>
                <c:pt idx="37223">
                  <c:v>58.71</c:v>
                </c:pt>
                <c:pt idx="37224">
                  <c:v>58.713000000000001</c:v>
                </c:pt>
                <c:pt idx="37225">
                  <c:v>58.716999999999999</c:v>
                </c:pt>
                <c:pt idx="37226">
                  <c:v>58.721000000000004</c:v>
                </c:pt>
                <c:pt idx="37227">
                  <c:v>58.724000000000004</c:v>
                </c:pt>
                <c:pt idx="37228">
                  <c:v>58.728000000000002</c:v>
                </c:pt>
                <c:pt idx="37229">
                  <c:v>58.731999999999999</c:v>
                </c:pt>
                <c:pt idx="37230">
                  <c:v>58.734999999999999</c:v>
                </c:pt>
                <c:pt idx="37231">
                  <c:v>58.739000000000004</c:v>
                </c:pt>
                <c:pt idx="37232">
                  <c:v>58.743000000000002</c:v>
                </c:pt>
                <c:pt idx="37233">
                  <c:v>58.746000000000002</c:v>
                </c:pt>
                <c:pt idx="37234">
                  <c:v>58.75</c:v>
                </c:pt>
                <c:pt idx="37235">
                  <c:v>58.753999999999998</c:v>
                </c:pt>
                <c:pt idx="37236">
                  <c:v>58.756999999999998</c:v>
                </c:pt>
                <c:pt idx="37237">
                  <c:v>58.761000000000003</c:v>
                </c:pt>
                <c:pt idx="37238">
                  <c:v>58.764000000000003</c:v>
                </c:pt>
                <c:pt idx="37239">
                  <c:v>58.768000000000001</c:v>
                </c:pt>
                <c:pt idx="37240">
                  <c:v>58.771999999999998</c:v>
                </c:pt>
                <c:pt idx="37241">
                  <c:v>58.774999999999999</c:v>
                </c:pt>
                <c:pt idx="37242">
                  <c:v>58.779000000000003</c:v>
                </c:pt>
                <c:pt idx="37243">
                  <c:v>58.783000000000001</c:v>
                </c:pt>
                <c:pt idx="37244">
                  <c:v>58.786000000000001</c:v>
                </c:pt>
                <c:pt idx="37245">
                  <c:v>58.79</c:v>
                </c:pt>
                <c:pt idx="37246">
                  <c:v>58.792999999999999</c:v>
                </c:pt>
                <c:pt idx="37247">
                  <c:v>58.797000000000004</c:v>
                </c:pt>
                <c:pt idx="37248">
                  <c:v>58.801000000000002</c:v>
                </c:pt>
                <c:pt idx="37249">
                  <c:v>58.804000000000002</c:v>
                </c:pt>
                <c:pt idx="37250">
                  <c:v>58.808</c:v>
                </c:pt>
                <c:pt idx="37251">
                  <c:v>58.811</c:v>
                </c:pt>
                <c:pt idx="37252">
                  <c:v>58.814999999999998</c:v>
                </c:pt>
                <c:pt idx="37253">
                  <c:v>58.817999999999998</c:v>
                </c:pt>
                <c:pt idx="37254">
                  <c:v>58.822000000000003</c:v>
                </c:pt>
                <c:pt idx="37255">
                  <c:v>58.825000000000003</c:v>
                </c:pt>
                <c:pt idx="37256">
                  <c:v>58.829000000000001</c:v>
                </c:pt>
                <c:pt idx="37257">
                  <c:v>58.832999999999998</c:v>
                </c:pt>
                <c:pt idx="37258">
                  <c:v>58.835999999999999</c:v>
                </c:pt>
                <c:pt idx="37259">
                  <c:v>58.84</c:v>
                </c:pt>
                <c:pt idx="37260">
                  <c:v>58.843000000000004</c:v>
                </c:pt>
                <c:pt idx="37261">
                  <c:v>58.847000000000001</c:v>
                </c:pt>
                <c:pt idx="37262">
                  <c:v>58.85</c:v>
                </c:pt>
                <c:pt idx="37263">
                  <c:v>58.853999999999999</c:v>
                </c:pt>
                <c:pt idx="37264">
                  <c:v>58.856999999999999</c:v>
                </c:pt>
                <c:pt idx="37265">
                  <c:v>58.861000000000004</c:v>
                </c:pt>
                <c:pt idx="37266">
                  <c:v>58.864000000000004</c:v>
                </c:pt>
                <c:pt idx="37267">
                  <c:v>58.868000000000002</c:v>
                </c:pt>
                <c:pt idx="37268">
                  <c:v>58.871000000000002</c:v>
                </c:pt>
                <c:pt idx="37269">
                  <c:v>58.875</c:v>
                </c:pt>
                <c:pt idx="37270">
                  <c:v>58.878</c:v>
                </c:pt>
                <c:pt idx="37271">
                  <c:v>58.881999999999998</c:v>
                </c:pt>
                <c:pt idx="37272">
                  <c:v>58.884999999999998</c:v>
                </c:pt>
                <c:pt idx="37273">
                  <c:v>58.889000000000003</c:v>
                </c:pt>
                <c:pt idx="37274">
                  <c:v>58.892000000000003</c:v>
                </c:pt>
                <c:pt idx="37275">
                  <c:v>58.896000000000001</c:v>
                </c:pt>
                <c:pt idx="37276">
                  <c:v>58.899000000000001</c:v>
                </c:pt>
                <c:pt idx="37277">
                  <c:v>58.902000000000001</c:v>
                </c:pt>
                <c:pt idx="37278">
                  <c:v>58.905999999999999</c:v>
                </c:pt>
                <c:pt idx="37279">
                  <c:v>58.908999999999999</c:v>
                </c:pt>
                <c:pt idx="37280">
                  <c:v>58.913000000000004</c:v>
                </c:pt>
                <c:pt idx="37281">
                  <c:v>58.916000000000004</c:v>
                </c:pt>
                <c:pt idx="37282">
                  <c:v>58.92</c:v>
                </c:pt>
                <c:pt idx="37283">
                  <c:v>58.923000000000002</c:v>
                </c:pt>
                <c:pt idx="37284">
                  <c:v>58.926000000000002</c:v>
                </c:pt>
                <c:pt idx="37285">
                  <c:v>58.93</c:v>
                </c:pt>
                <c:pt idx="37286">
                  <c:v>58.933</c:v>
                </c:pt>
                <c:pt idx="37287">
                  <c:v>58.937000000000005</c:v>
                </c:pt>
                <c:pt idx="37288">
                  <c:v>58.94</c:v>
                </c:pt>
                <c:pt idx="37289">
                  <c:v>58.942999999999998</c:v>
                </c:pt>
                <c:pt idx="37290">
                  <c:v>58.947000000000003</c:v>
                </c:pt>
                <c:pt idx="37291">
                  <c:v>58.95</c:v>
                </c:pt>
                <c:pt idx="37292">
                  <c:v>58.954000000000001</c:v>
                </c:pt>
                <c:pt idx="37293">
                  <c:v>58.957000000000001</c:v>
                </c:pt>
                <c:pt idx="37294">
                  <c:v>58.96</c:v>
                </c:pt>
                <c:pt idx="37295">
                  <c:v>58.963999999999999</c:v>
                </c:pt>
                <c:pt idx="37296">
                  <c:v>58.966999999999999</c:v>
                </c:pt>
                <c:pt idx="37297">
                  <c:v>58.97</c:v>
                </c:pt>
                <c:pt idx="37298">
                  <c:v>58.974000000000004</c:v>
                </c:pt>
                <c:pt idx="37299">
                  <c:v>58.977000000000004</c:v>
                </c:pt>
                <c:pt idx="37300">
                  <c:v>58.981000000000002</c:v>
                </c:pt>
                <c:pt idx="37301">
                  <c:v>58.984000000000002</c:v>
                </c:pt>
                <c:pt idx="37302">
                  <c:v>58.987000000000002</c:v>
                </c:pt>
                <c:pt idx="37303">
                  <c:v>58.991</c:v>
                </c:pt>
                <c:pt idx="37304">
                  <c:v>58.994</c:v>
                </c:pt>
                <c:pt idx="37305">
                  <c:v>58.997</c:v>
                </c:pt>
                <c:pt idx="37306">
                  <c:v>59.001000000000005</c:v>
                </c:pt>
                <c:pt idx="37307">
                  <c:v>59.003999999999998</c:v>
                </c:pt>
                <c:pt idx="37308">
                  <c:v>59.006999999999998</c:v>
                </c:pt>
                <c:pt idx="37309">
                  <c:v>59.011000000000003</c:v>
                </c:pt>
                <c:pt idx="37310">
                  <c:v>59.014000000000003</c:v>
                </c:pt>
                <c:pt idx="37311">
                  <c:v>59.017000000000003</c:v>
                </c:pt>
                <c:pt idx="37312">
                  <c:v>59.021000000000001</c:v>
                </c:pt>
                <c:pt idx="37313">
                  <c:v>59.024000000000001</c:v>
                </c:pt>
                <c:pt idx="37314">
                  <c:v>59.027000000000001</c:v>
                </c:pt>
                <c:pt idx="37315">
                  <c:v>59.030999999999999</c:v>
                </c:pt>
                <c:pt idx="37316">
                  <c:v>59.033999999999999</c:v>
                </c:pt>
                <c:pt idx="37317">
                  <c:v>59.036999999999999</c:v>
                </c:pt>
                <c:pt idx="37318">
                  <c:v>59.041000000000004</c:v>
                </c:pt>
                <c:pt idx="37319">
                  <c:v>59.044000000000004</c:v>
                </c:pt>
                <c:pt idx="37320">
                  <c:v>59.047000000000004</c:v>
                </c:pt>
                <c:pt idx="37321">
                  <c:v>59.051000000000002</c:v>
                </c:pt>
                <c:pt idx="37322">
                  <c:v>59.054000000000002</c:v>
                </c:pt>
                <c:pt idx="37323">
                  <c:v>59.057000000000002</c:v>
                </c:pt>
                <c:pt idx="37324">
                  <c:v>59.06</c:v>
                </c:pt>
                <c:pt idx="37325">
                  <c:v>59.064</c:v>
                </c:pt>
                <c:pt idx="37326">
                  <c:v>59.067</c:v>
                </c:pt>
                <c:pt idx="37327">
                  <c:v>59.07</c:v>
                </c:pt>
                <c:pt idx="37328">
                  <c:v>59.073999999999998</c:v>
                </c:pt>
                <c:pt idx="37329">
                  <c:v>59.076999999999998</c:v>
                </c:pt>
                <c:pt idx="37330">
                  <c:v>59.08</c:v>
                </c:pt>
                <c:pt idx="37331">
                  <c:v>59.082999999999998</c:v>
                </c:pt>
                <c:pt idx="37332">
                  <c:v>59.087000000000003</c:v>
                </c:pt>
                <c:pt idx="37333">
                  <c:v>59.09</c:v>
                </c:pt>
                <c:pt idx="37334">
                  <c:v>59.093000000000004</c:v>
                </c:pt>
                <c:pt idx="37335">
                  <c:v>59.097000000000001</c:v>
                </c:pt>
                <c:pt idx="37336">
                  <c:v>59.1</c:v>
                </c:pt>
                <c:pt idx="37337">
                  <c:v>59.103000000000002</c:v>
                </c:pt>
                <c:pt idx="37338">
                  <c:v>59.106999999999999</c:v>
                </c:pt>
                <c:pt idx="37339">
                  <c:v>59.11</c:v>
                </c:pt>
                <c:pt idx="37340">
                  <c:v>59.113</c:v>
                </c:pt>
                <c:pt idx="37341">
                  <c:v>59.116</c:v>
                </c:pt>
                <c:pt idx="37342">
                  <c:v>59.120000000000005</c:v>
                </c:pt>
                <c:pt idx="37343">
                  <c:v>59.123000000000005</c:v>
                </c:pt>
                <c:pt idx="37344">
                  <c:v>59.126000000000005</c:v>
                </c:pt>
                <c:pt idx="37345">
                  <c:v>59.13</c:v>
                </c:pt>
                <c:pt idx="37346">
                  <c:v>59.133000000000003</c:v>
                </c:pt>
                <c:pt idx="37347">
                  <c:v>59.136000000000003</c:v>
                </c:pt>
                <c:pt idx="37348">
                  <c:v>59.14</c:v>
                </c:pt>
                <c:pt idx="37349">
                  <c:v>59.143000000000001</c:v>
                </c:pt>
                <c:pt idx="37350">
                  <c:v>59.146000000000001</c:v>
                </c:pt>
                <c:pt idx="37351">
                  <c:v>59.15</c:v>
                </c:pt>
                <c:pt idx="37352">
                  <c:v>59.152999999999999</c:v>
                </c:pt>
                <c:pt idx="37353">
                  <c:v>59.155999999999999</c:v>
                </c:pt>
                <c:pt idx="37354">
                  <c:v>59.158999999999999</c:v>
                </c:pt>
                <c:pt idx="37355">
                  <c:v>59.163000000000004</c:v>
                </c:pt>
                <c:pt idx="37356">
                  <c:v>59.166000000000004</c:v>
                </c:pt>
                <c:pt idx="37357">
                  <c:v>59.169000000000004</c:v>
                </c:pt>
                <c:pt idx="37358">
                  <c:v>59.173000000000002</c:v>
                </c:pt>
                <c:pt idx="37359">
                  <c:v>59.176000000000002</c:v>
                </c:pt>
                <c:pt idx="37360">
                  <c:v>59.179000000000002</c:v>
                </c:pt>
                <c:pt idx="37361">
                  <c:v>59.183</c:v>
                </c:pt>
                <c:pt idx="37362">
                  <c:v>59.186</c:v>
                </c:pt>
                <c:pt idx="37363">
                  <c:v>59.189</c:v>
                </c:pt>
                <c:pt idx="37364">
                  <c:v>59.192999999999998</c:v>
                </c:pt>
                <c:pt idx="37365">
                  <c:v>59.195999999999998</c:v>
                </c:pt>
                <c:pt idx="37366">
                  <c:v>59.198999999999998</c:v>
                </c:pt>
                <c:pt idx="37367">
                  <c:v>59.203000000000003</c:v>
                </c:pt>
                <c:pt idx="37368">
                  <c:v>59.206000000000003</c:v>
                </c:pt>
                <c:pt idx="37369">
                  <c:v>59.209000000000003</c:v>
                </c:pt>
                <c:pt idx="37370">
                  <c:v>59.213000000000001</c:v>
                </c:pt>
                <c:pt idx="37371">
                  <c:v>59.216000000000001</c:v>
                </c:pt>
                <c:pt idx="37372">
                  <c:v>59.22</c:v>
                </c:pt>
                <c:pt idx="37373">
                  <c:v>59.222999999999999</c:v>
                </c:pt>
                <c:pt idx="37374">
                  <c:v>59.225999999999999</c:v>
                </c:pt>
                <c:pt idx="37375">
                  <c:v>59.230000000000004</c:v>
                </c:pt>
                <c:pt idx="37376">
                  <c:v>59.233000000000004</c:v>
                </c:pt>
                <c:pt idx="37377">
                  <c:v>59.236000000000004</c:v>
                </c:pt>
                <c:pt idx="37378">
                  <c:v>59.24</c:v>
                </c:pt>
                <c:pt idx="37379">
                  <c:v>59.243000000000002</c:v>
                </c:pt>
                <c:pt idx="37380">
                  <c:v>59.247</c:v>
                </c:pt>
                <c:pt idx="37381">
                  <c:v>59.25</c:v>
                </c:pt>
                <c:pt idx="37382">
                  <c:v>59.253</c:v>
                </c:pt>
                <c:pt idx="37383">
                  <c:v>59.256999999999998</c:v>
                </c:pt>
                <c:pt idx="37384">
                  <c:v>59.26</c:v>
                </c:pt>
                <c:pt idx="37385">
                  <c:v>59.262999999999998</c:v>
                </c:pt>
                <c:pt idx="37386">
                  <c:v>59.267000000000003</c:v>
                </c:pt>
                <c:pt idx="37387">
                  <c:v>59.27</c:v>
                </c:pt>
                <c:pt idx="37388">
                  <c:v>59.274000000000001</c:v>
                </c:pt>
                <c:pt idx="37389">
                  <c:v>59.277000000000001</c:v>
                </c:pt>
                <c:pt idx="37390">
                  <c:v>59.28</c:v>
                </c:pt>
                <c:pt idx="37391">
                  <c:v>59.283999999999999</c:v>
                </c:pt>
                <c:pt idx="37392">
                  <c:v>59.286999999999999</c:v>
                </c:pt>
                <c:pt idx="37393">
                  <c:v>59.291000000000004</c:v>
                </c:pt>
                <c:pt idx="37394">
                  <c:v>59.294000000000004</c:v>
                </c:pt>
                <c:pt idx="37395">
                  <c:v>59.297000000000004</c:v>
                </c:pt>
                <c:pt idx="37396">
                  <c:v>59.301000000000002</c:v>
                </c:pt>
                <c:pt idx="37397">
                  <c:v>59.304000000000002</c:v>
                </c:pt>
                <c:pt idx="37398">
                  <c:v>59.308</c:v>
                </c:pt>
                <c:pt idx="37399">
                  <c:v>59.311</c:v>
                </c:pt>
                <c:pt idx="37400">
                  <c:v>59.314999999999998</c:v>
                </c:pt>
                <c:pt idx="37401">
                  <c:v>59.317999999999998</c:v>
                </c:pt>
                <c:pt idx="37402">
                  <c:v>59.320999999999998</c:v>
                </c:pt>
                <c:pt idx="37403">
                  <c:v>59.325000000000003</c:v>
                </c:pt>
                <c:pt idx="37404">
                  <c:v>59.328000000000003</c:v>
                </c:pt>
                <c:pt idx="37405">
                  <c:v>59.332000000000001</c:v>
                </c:pt>
                <c:pt idx="37406">
                  <c:v>59.335000000000001</c:v>
                </c:pt>
                <c:pt idx="37407">
                  <c:v>59.338000000000001</c:v>
                </c:pt>
                <c:pt idx="37408">
                  <c:v>59.341999999999999</c:v>
                </c:pt>
                <c:pt idx="37409">
                  <c:v>59.344999999999999</c:v>
                </c:pt>
                <c:pt idx="37410">
                  <c:v>59.349000000000004</c:v>
                </c:pt>
                <c:pt idx="37411">
                  <c:v>59.352000000000004</c:v>
                </c:pt>
                <c:pt idx="37412">
                  <c:v>59.356000000000002</c:v>
                </c:pt>
                <c:pt idx="37413">
                  <c:v>59.359000000000002</c:v>
                </c:pt>
                <c:pt idx="37414">
                  <c:v>59.362000000000002</c:v>
                </c:pt>
                <c:pt idx="37415">
                  <c:v>59.366</c:v>
                </c:pt>
                <c:pt idx="37416">
                  <c:v>59.369</c:v>
                </c:pt>
                <c:pt idx="37417">
                  <c:v>59.373000000000005</c:v>
                </c:pt>
                <c:pt idx="37418">
                  <c:v>59.376000000000005</c:v>
                </c:pt>
                <c:pt idx="37419">
                  <c:v>59.38</c:v>
                </c:pt>
                <c:pt idx="37420">
                  <c:v>59.383000000000003</c:v>
                </c:pt>
                <c:pt idx="37421">
                  <c:v>59.386000000000003</c:v>
                </c:pt>
                <c:pt idx="37422">
                  <c:v>59.39</c:v>
                </c:pt>
                <c:pt idx="37423">
                  <c:v>59.393000000000001</c:v>
                </c:pt>
                <c:pt idx="37424">
                  <c:v>59.396999999999998</c:v>
                </c:pt>
                <c:pt idx="37425">
                  <c:v>59.4</c:v>
                </c:pt>
                <c:pt idx="37426">
                  <c:v>59.404000000000003</c:v>
                </c:pt>
                <c:pt idx="37427">
                  <c:v>59.407000000000004</c:v>
                </c:pt>
                <c:pt idx="37428">
                  <c:v>59.410000000000004</c:v>
                </c:pt>
                <c:pt idx="37429">
                  <c:v>59.414000000000001</c:v>
                </c:pt>
                <c:pt idx="37430">
                  <c:v>59.417000000000002</c:v>
                </c:pt>
                <c:pt idx="37431">
                  <c:v>59.420999999999999</c:v>
                </c:pt>
                <c:pt idx="37432">
                  <c:v>59.423999999999999</c:v>
                </c:pt>
                <c:pt idx="37433">
                  <c:v>59.428000000000004</c:v>
                </c:pt>
                <c:pt idx="37434">
                  <c:v>59.431000000000004</c:v>
                </c:pt>
                <c:pt idx="37435">
                  <c:v>59.435000000000002</c:v>
                </c:pt>
                <c:pt idx="37436">
                  <c:v>59.438000000000002</c:v>
                </c:pt>
                <c:pt idx="37437">
                  <c:v>59.441000000000003</c:v>
                </c:pt>
                <c:pt idx="37438">
                  <c:v>59.445</c:v>
                </c:pt>
                <c:pt idx="37439">
                  <c:v>59.448</c:v>
                </c:pt>
                <c:pt idx="37440">
                  <c:v>59.451999999999998</c:v>
                </c:pt>
                <c:pt idx="37441">
                  <c:v>59.454999999999998</c:v>
                </c:pt>
                <c:pt idx="37442">
                  <c:v>59.459000000000003</c:v>
                </c:pt>
                <c:pt idx="37443">
                  <c:v>59.462000000000003</c:v>
                </c:pt>
                <c:pt idx="37444">
                  <c:v>59.466000000000001</c:v>
                </c:pt>
                <c:pt idx="37445">
                  <c:v>59.469000000000001</c:v>
                </c:pt>
                <c:pt idx="37446">
                  <c:v>59.472999999999999</c:v>
                </c:pt>
                <c:pt idx="37447">
                  <c:v>59.475999999999999</c:v>
                </c:pt>
                <c:pt idx="37448">
                  <c:v>59.480000000000004</c:v>
                </c:pt>
                <c:pt idx="37449">
                  <c:v>59.483000000000004</c:v>
                </c:pt>
                <c:pt idx="37450">
                  <c:v>59.487000000000002</c:v>
                </c:pt>
                <c:pt idx="37451">
                  <c:v>59.49</c:v>
                </c:pt>
                <c:pt idx="37452">
                  <c:v>59.493000000000002</c:v>
                </c:pt>
                <c:pt idx="37453">
                  <c:v>59.497</c:v>
                </c:pt>
                <c:pt idx="37454">
                  <c:v>59.5</c:v>
                </c:pt>
                <c:pt idx="37455">
                  <c:v>59.503999999999998</c:v>
                </c:pt>
                <c:pt idx="37456">
                  <c:v>59.506999999999998</c:v>
                </c:pt>
                <c:pt idx="37457">
                  <c:v>59.511000000000003</c:v>
                </c:pt>
                <c:pt idx="37458">
                  <c:v>59.514000000000003</c:v>
                </c:pt>
                <c:pt idx="37459">
                  <c:v>59.518000000000001</c:v>
                </c:pt>
                <c:pt idx="37460">
                  <c:v>59.521000000000001</c:v>
                </c:pt>
                <c:pt idx="37461">
                  <c:v>59.524999999999999</c:v>
                </c:pt>
                <c:pt idx="37462">
                  <c:v>59.527999999999999</c:v>
                </c:pt>
                <c:pt idx="37463">
                  <c:v>59.532000000000004</c:v>
                </c:pt>
                <c:pt idx="37464">
                  <c:v>59.535000000000004</c:v>
                </c:pt>
                <c:pt idx="37465">
                  <c:v>59.539000000000001</c:v>
                </c:pt>
                <c:pt idx="37466">
                  <c:v>59.542000000000002</c:v>
                </c:pt>
                <c:pt idx="37467">
                  <c:v>59.545999999999999</c:v>
                </c:pt>
                <c:pt idx="37468">
                  <c:v>59.548999999999999</c:v>
                </c:pt>
                <c:pt idx="37469">
                  <c:v>59.553000000000004</c:v>
                </c:pt>
                <c:pt idx="37470">
                  <c:v>59.556000000000004</c:v>
                </c:pt>
                <c:pt idx="37471">
                  <c:v>59.559000000000005</c:v>
                </c:pt>
                <c:pt idx="37472">
                  <c:v>59.563000000000002</c:v>
                </c:pt>
                <c:pt idx="37473">
                  <c:v>59.566000000000003</c:v>
                </c:pt>
                <c:pt idx="37474">
                  <c:v>59.569000000000003</c:v>
                </c:pt>
                <c:pt idx="37475">
                  <c:v>59.573</c:v>
                </c:pt>
                <c:pt idx="37476">
                  <c:v>59.576000000000001</c:v>
                </c:pt>
                <c:pt idx="37477">
                  <c:v>59.579000000000001</c:v>
                </c:pt>
                <c:pt idx="37478">
                  <c:v>59.582000000000001</c:v>
                </c:pt>
                <c:pt idx="37479">
                  <c:v>59.585999999999999</c:v>
                </c:pt>
                <c:pt idx="37480">
                  <c:v>59.588999999999999</c:v>
                </c:pt>
                <c:pt idx="37481">
                  <c:v>59.591999999999999</c:v>
                </c:pt>
                <c:pt idx="37482">
                  <c:v>59.594999999999999</c:v>
                </c:pt>
                <c:pt idx="37483">
                  <c:v>59.597999999999999</c:v>
                </c:pt>
                <c:pt idx="37484">
                  <c:v>59.6</c:v>
                </c:pt>
                <c:pt idx="37485">
                  <c:v>59.603000000000002</c:v>
                </c:pt>
                <c:pt idx="37486">
                  <c:v>59.605000000000004</c:v>
                </c:pt>
                <c:pt idx="37487">
                  <c:v>59.606000000000002</c:v>
                </c:pt>
                <c:pt idx="37488">
                  <c:v>59.606000000000002</c:v>
                </c:pt>
                <c:pt idx="37489">
                  <c:v>59.606999999999999</c:v>
                </c:pt>
                <c:pt idx="37490">
                  <c:v>59.606999999999999</c:v>
                </c:pt>
                <c:pt idx="37491">
                  <c:v>59.606999999999999</c:v>
                </c:pt>
                <c:pt idx="37492">
                  <c:v>59.606999999999999</c:v>
                </c:pt>
                <c:pt idx="37493">
                  <c:v>59.608000000000004</c:v>
                </c:pt>
                <c:pt idx="37494">
                  <c:v>59.608000000000004</c:v>
                </c:pt>
                <c:pt idx="37495">
                  <c:v>59.608000000000004</c:v>
                </c:pt>
                <c:pt idx="37496">
                  <c:v>59.609000000000002</c:v>
                </c:pt>
                <c:pt idx="37497">
                  <c:v>59.609000000000002</c:v>
                </c:pt>
                <c:pt idx="37498">
                  <c:v>59.609000000000002</c:v>
                </c:pt>
                <c:pt idx="37499">
                  <c:v>59.609000000000002</c:v>
                </c:pt>
                <c:pt idx="37500">
                  <c:v>59.61</c:v>
                </c:pt>
                <c:pt idx="37501">
                  <c:v>59.61</c:v>
                </c:pt>
                <c:pt idx="37502">
                  <c:v>59.61</c:v>
                </c:pt>
                <c:pt idx="37503">
                  <c:v>59.611000000000004</c:v>
                </c:pt>
                <c:pt idx="37504">
                  <c:v>59.611000000000004</c:v>
                </c:pt>
                <c:pt idx="37505">
                  <c:v>59.611000000000004</c:v>
                </c:pt>
                <c:pt idx="37506">
                  <c:v>59.611000000000004</c:v>
                </c:pt>
                <c:pt idx="37507">
                  <c:v>59.612000000000002</c:v>
                </c:pt>
                <c:pt idx="37508">
                  <c:v>59.612000000000002</c:v>
                </c:pt>
                <c:pt idx="37509">
                  <c:v>59.612000000000002</c:v>
                </c:pt>
                <c:pt idx="37510">
                  <c:v>59.613</c:v>
                </c:pt>
                <c:pt idx="37511">
                  <c:v>59.613</c:v>
                </c:pt>
                <c:pt idx="37512">
                  <c:v>59.613</c:v>
                </c:pt>
                <c:pt idx="37513">
                  <c:v>59.613</c:v>
                </c:pt>
                <c:pt idx="37514">
                  <c:v>59.614000000000004</c:v>
                </c:pt>
                <c:pt idx="37515">
                  <c:v>59.614000000000004</c:v>
                </c:pt>
                <c:pt idx="37516">
                  <c:v>59.614000000000004</c:v>
                </c:pt>
                <c:pt idx="37517">
                  <c:v>59.615000000000002</c:v>
                </c:pt>
                <c:pt idx="37518">
                  <c:v>59.615000000000002</c:v>
                </c:pt>
                <c:pt idx="37519">
                  <c:v>59.615000000000002</c:v>
                </c:pt>
                <c:pt idx="37520">
                  <c:v>59.615000000000002</c:v>
                </c:pt>
                <c:pt idx="37521">
                  <c:v>59.616</c:v>
                </c:pt>
                <c:pt idx="37522">
                  <c:v>59.616</c:v>
                </c:pt>
                <c:pt idx="37523">
                  <c:v>59.616</c:v>
                </c:pt>
                <c:pt idx="37524">
                  <c:v>59.617000000000004</c:v>
                </c:pt>
                <c:pt idx="37525">
                  <c:v>59.617000000000004</c:v>
                </c:pt>
                <c:pt idx="37526">
                  <c:v>59.617000000000004</c:v>
                </c:pt>
                <c:pt idx="37527">
                  <c:v>59.617000000000004</c:v>
                </c:pt>
                <c:pt idx="37528">
                  <c:v>59.618000000000002</c:v>
                </c:pt>
                <c:pt idx="37529">
                  <c:v>59.618000000000002</c:v>
                </c:pt>
                <c:pt idx="37530">
                  <c:v>59.618000000000002</c:v>
                </c:pt>
                <c:pt idx="37531">
                  <c:v>59.618000000000002</c:v>
                </c:pt>
                <c:pt idx="37532">
                  <c:v>59.619</c:v>
                </c:pt>
                <c:pt idx="37533">
                  <c:v>59.619</c:v>
                </c:pt>
                <c:pt idx="37534">
                  <c:v>59.619</c:v>
                </c:pt>
                <c:pt idx="37535">
                  <c:v>59.620000000000005</c:v>
                </c:pt>
                <c:pt idx="37536">
                  <c:v>59.620000000000005</c:v>
                </c:pt>
                <c:pt idx="37537">
                  <c:v>59.620000000000005</c:v>
                </c:pt>
                <c:pt idx="37538">
                  <c:v>59.620000000000005</c:v>
                </c:pt>
                <c:pt idx="37539">
                  <c:v>59.621000000000002</c:v>
                </c:pt>
                <c:pt idx="37540">
                  <c:v>59.621000000000002</c:v>
                </c:pt>
                <c:pt idx="37541">
                  <c:v>59.621000000000002</c:v>
                </c:pt>
                <c:pt idx="37542">
                  <c:v>59.622</c:v>
                </c:pt>
                <c:pt idx="37543">
                  <c:v>59.622</c:v>
                </c:pt>
                <c:pt idx="37544">
                  <c:v>59.622</c:v>
                </c:pt>
                <c:pt idx="37545">
                  <c:v>59.622</c:v>
                </c:pt>
                <c:pt idx="37546">
                  <c:v>59.623000000000005</c:v>
                </c:pt>
                <c:pt idx="37547">
                  <c:v>59.623000000000005</c:v>
                </c:pt>
                <c:pt idx="37548">
                  <c:v>59.623000000000005</c:v>
                </c:pt>
                <c:pt idx="37549">
                  <c:v>59.624000000000002</c:v>
                </c:pt>
                <c:pt idx="37550">
                  <c:v>59.624000000000002</c:v>
                </c:pt>
                <c:pt idx="37551">
                  <c:v>59.624000000000002</c:v>
                </c:pt>
                <c:pt idx="37552">
                  <c:v>59.624000000000002</c:v>
                </c:pt>
                <c:pt idx="37553">
                  <c:v>59.625</c:v>
                </c:pt>
                <c:pt idx="37554">
                  <c:v>59.625</c:v>
                </c:pt>
                <c:pt idx="37555">
                  <c:v>59.625</c:v>
                </c:pt>
                <c:pt idx="37556">
                  <c:v>59.626000000000005</c:v>
                </c:pt>
                <c:pt idx="37557">
                  <c:v>59.626000000000005</c:v>
                </c:pt>
                <c:pt idx="37558">
                  <c:v>59.626000000000005</c:v>
                </c:pt>
                <c:pt idx="37559">
                  <c:v>59.626000000000005</c:v>
                </c:pt>
                <c:pt idx="37560">
                  <c:v>59.627000000000002</c:v>
                </c:pt>
                <c:pt idx="37561">
                  <c:v>59.627000000000002</c:v>
                </c:pt>
                <c:pt idx="37562">
                  <c:v>59.627000000000002</c:v>
                </c:pt>
                <c:pt idx="37563">
                  <c:v>59.628</c:v>
                </c:pt>
                <c:pt idx="37564">
                  <c:v>59.628</c:v>
                </c:pt>
                <c:pt idx="37565">
                  <c:v>59.628</c:v>
                </c:pt>
                <c:pt idx="37566">
                  <c:v>59.628</c:v>
                </c:pt>
                <c:pt idx="37567">
                  <c:v>59.628999999999998</c:v>
                </c:pt>
                <c:pt idx="37568">
                  <c:v>59.628999999999998</c:v>
                </c:pt>
                <c:pt idx="37569">
                  <c:v>59.628999999999998</c:v>
                </c:pt>
                <c:pt idx="37570">
                  <c:v>59.63</c:v>
                </c:pt>
                <c:pt idx="37571">
                  <c:v>59.63</c:v>
                </c:pt>
                <c:pt idx="37572">
                  <c:v>59.63</c:v>
                </c:pt>
                <c:pt idx="37573">
                  <c:v>59.63</c:v>
                </c:pt>
                <c:pt idx="37574">
                  <c:v>59.631</c:v>
                </c:pt>
                <c:pt idx="37575">
                  <c:v>59.631</c:v>
                </c:pt>
                <c:pt idx="37576">
                  <c:v>59.631</c:v>
                </c:pt>
                <c:pt idx="37577">
                  <c:v>59.631</c:v>
                </c:pt>
                <c:pt idx="37578">
                  <c:v>59.631999999999998</c:v>
                </c:pt>
                <c:pt idx="37579">
                  <c:v>59.631999999999998</c:v>
                </c:pt>
                <c:pt idx="37580">
                  <c:v>59.631999999999998</c:v>
                </c:pt>
                <c:pt idx="37581">
                  <c:v>59.633000000000003</c:v>
                </c:pt>
                <c:pt idx="37582">
                  <c:v>59.633000000000003</c:v>
                </c:pt>
                <c:pt idx="37583">
                  <c:v>59.633000000000003</c:v>
                </c:pt>
                <c:pt idx="37584">
                  <c:v>59.633000000000003</c:v>
                </c:pt>
                <c:pt idx="37585">
                  <c:v>59.634</c:v>
                </c:pt>
                <c:pt idx="37586">
                  <c:v>59.634</c:v>
                </c:pt>
                <c:pt idx="37587">
                  <c:v>59.634</c:v>
                </c:pt>
                <c:pt idx="37588">
                  <c:v>59.634999999999998</c:v>
                </c:pt>
                <c:pt idx="37589">
                  <c:v>59.634999999999998</c:v>
                </c:pt>
                <c:pt idx="37590">
                  <c:v>59.634999999999998</c:v>
                </c:pt>
                <c:pt idx="37591">
                  <c:v>59.634999999999998</c:v>
                </c:pt>
                <c:pt idx="37592">
                  <c:v>59.636000000000003</c:v>
                </c:pt>
                <c:pt idx="37593">
                  <c:v>59.636000000000003</c:v>
                </c:pt>
                <c:pt idx="37594">
                  <c:v>59.636000000000003</c:v>
                </c:pt>
                <c:pt idx="37595">
                  <c:v>59.637</c:v>
                </c:pt>
                <c:pt idx="37596">
                  <c:v>59.637</c:v>
                </c:pt>
                <c:pt idx="37597">
                  <c:v>59.637</c:v>
                </c:pt>
                <c:pt idx="37598">
                  <c:v>59.637</c:v>
                </c:pt>
                <c:pt idx="37599">
                  <c:v>59.637999999999998</c:v>
                </c:pt>
                <c:pt idx="37600">
                  <c:v>59.637999999999998</c:v>
                </c:pt>
                <c:pt idx="37601">
                  <c:v>59.637999999999998</c:v>
                </c:pt>
                <c:pt idx="37602">
                  <c:v>59.639000000000003</c:v>
                </c:pt>
                <c:pt idx="37603">
                  <c:v>59.639000000000003</c:v>
                </c:pt>
                <c:pt idx="37604">
                  <c:v>59.639000000000003</c:v>
                </c:pt>
                <c:pt idx="37605">
                  <c:v>59.639000000000003</c:v>
                </c:pt>
                <c:pt idx="37606">
                  <c:v>59.64</c:v>
                </c:pt>
                <c:pt idx="37607">
                  <c:v>59.64</c:v>
                </c:pt>
                <c:pt idx="37608">
                  <c:v>59.64</c:v>
                </c:pt>
                <c:pt idx="37609">
                  <c:v>59.640999999999998</c:v>
                </c:pt>
                <c:pt idx="37610">
                  <c:v>59.640999999999998</c:v>
                </c:pt>
                <c:pt idx="37611">
                  <c:v>59.640999999999998</c:v>
                </c:pt>
                <c:pt idx="37612">
                  <c:v>59.640999999999998</c:v>
                </c:pt>
                <c:pt idx="37613">
                  <c:v>59.642000000000003</c:v>
                </c:pt>
                <c:pt idx="37614">
                  <c:v>59.642000000000003</c:v>
                </c:pt>
                <c:pt idx="37615">
                  <c:v>59.642000000000003</c:v>
                </c:pt>
                <c:pt idx="37616">
                  <c:v>59.643000000000001</c:v>
                </c:pt>
                <c:pt idx="37617">
                  <c:v>59.643000000000001</c:v>
                </c:pt>
                <c:pt idx="37618">
                  <c:v>59.643000000000001</c:v>
                </c:pt>
                <c:pt idx="37619">
                  <c:v>59.643000000000001</c:v>
                </c:pt>
                <c:pt idx="37620">
                  <c:v>59.643999999999998</c:v>
                </c:pt>
                <c:pt idx="37621">
                  <c:v>59.643999999999998</c:v>
                </c:pt>
                <c:pt idx="37622">
                  <c:v>59.643999999999998</c:v>
                </c:pt>
                <c:pt idx="37623">
                  <c:v>59.645000000000003</c:v>
                </c:pt>
                <c:pt idx="37624">
                  <c:v>59.645000000000003</c:v>
                </c:pt>
                <c:pt idx="37625">
                  <c:v>59.645000000000003</c:v>
                </c:pt>
                <c:pt idx="37626">
                  <c:v>59.645000000000003</c:v>
                </c:pt>
                <c:pt idx="37627">
                  <c:v>59.646000000000001</c:v>
                </c:pt>
                <c:pt idx="37628">
                  <c:v>59.646000000000001</c:v>
                </c:pt>
                <c:pt idx="37629">
                  <c:v>59.646000000000001</c:v>
                </c:pt>
                <c:pt idx="37630">
                  <c:v>59.646000000000001</c:v>
                </c:pt>
                <c:pt idx="37631">
                  <c:v>59.646999999999998</c:v>
                </c:pt>
                <c:pt idx="37632">
                  <c:v>59.646999999999998</c:v>
                </c:pt>
                <c:pt idx="37633">
                  <c:v>59.646999999999998</c:v>
                </c:pt>
                <c:pt idx="37634">
                  <c:v>59.648000000000003</c:v>
                </c:pt>
                <c:pt idx="37635">
                  <c:v>59.648000000000003</c:v>
                </c:pt>
                <c:pt idx="37636">
                  <c:v>59.648000000000003</c:v>
                </c:pt>
                <c:pt idx="37637">
                  <c:v>59.648000000000003</c:v>
                </c:pt>
                <c:pt idx="37638">
                  <c:v>59.649000000000001</c:v>
                </c:pt>
                <c:pt idx="37639">
                  <c:v>59.649000000000001</c:v>
                </c:pt>
                <c:pt idx="37640">
                  <c:v>59.649000000000001</c:v>
                </c:pt>
                <c:pt idx="37641">
                  <c:v>59.65</c:v>
                </c:pt>
                <c:pt idx="37642">
                  <c:v>59.65</c:v>
                </c:pt>
                <c:pt idx="37643">
                  <c:v>59.65</c:v>
                </c:pt>
                <c:pt idx="37644">
                  <c:v>59.65</c:v>
                </c:pt>
                <c:pt idx="37645">
                  <c:v>59.651000000000003</c:v>
                </c:pt>
                <c:pt idx="37646">
                  <c:v>59.651000000000003</c:v>
                </c:pt>
                <c:pt idx="37647">
                  <c:v>59.651000000000003</c:v>
                </c:pt>
                <c:pt idx="37648">
                  <c:v>59.652000000000001</c:v>
                </c:pt>
                <c:pt idx="37649">
                  <c:v>59.652000000000001</c:v>
                </c:pt>
                <c:pt idx="37650">
                  <c:v>59.652000000000001</c:v>
                </c:pt>
                <c:pt idx="37651">
                  <c:v>59.652000000000001</c:v>
                </c:pt>
                <c:pt idx="37652">
                  <c:v>59.652999999999999</c:v>
                </c:pt>
                <c:pt idx="37653">
                  <c:v>59.652999999999999</c:v>
                </c:pt>
                <c:pt idx="37654">
                  <c:v>59.652999999999999</c:v>
                </c:pt>
                <c:pt idx="37655">
                  <c:v>59.654000000000003</c:v>
                </c:pt>
                <c:pt idx="37656">
                  <c:v>59.654000000000003</c:v>
                </c:pt>
                <c:pt idx="37657">
                  <c:v>59.654000000000003</c:v>
                </c:pt>
                <c:pt idx="37658">
                  <c:v>59.654000000000003</c:v>
                </c:pt>
                <c:pt idx="37659">
                  <c:v>59.655000000000001</c:v>
                </c:pt>
                <c:pt idx="37660">
                  <c:v>59.655000000000001</c:v>
                </c:pt>
                <c:pt idx="37661">
                  <c:v>59.655000000000001</c:v>
                </c:pt>
                <c:pt idx="37662">
                  <c:v>59.655999999999999</c:v>
                </c:pt>
                <c:pt idx="37663">
                  <c:v>59.655999999999999</c:v>
                </c:pt>
                <c:pt idx="37664">
                  <c:v>59.655999999999999</c:v>
                </c:pt>
                <c:pt idx="37665">
                  <c:v>59.655999999999999</c:v>
                </c:pt>
                <c:pt idx="37666">
                  <c:v>59.657000000000004</c:v>
                </c:pt>
                <c:pt idx="37667">
                  <c:v>59.657000000000004</c:v>
                </c:pt>
                <c:pt idx="37668">
                  <c:v>59.657000000000004</c:v>
                </c:pt>
                <c:pt idx="37669">
                  <c:v>59.658000000000001</c:v>
                </c:pt>
                <c:pt idx="37670">
                  <c:v>59.658000000000001</c:v>
                </c:pt>
                <c:pt idx="37671">
                  <c:v>59.658000000000001</c:v>
                </c:pt>
                <c:pt idx="37672">
                  <c:v>59.658000000000001</c:v>
                </c:pt>
                <c:pt idx="37673">
                  <c:v>59.658999999999999</c:v>
                </c:pt>
                <c:pt idx="37674">
                  <c:v>59.658999999999999</c:v>
                </c:pt>
                <c:pt idx="37675">
                  <c:v>59.658999999999999</c:v>
                </c:pt>
                <c:pt idx="37676">
                  <c:v>59.658999999999999</c:v>
                </c:pt>
                <c:pt idx="37677">
                  <c:v>59.660000000000004</c:v>
                </c:pt>
                <c:pt idx="37678">
                  <c:v>59.660000000000004</c:v>
                </c:pt>
                <c:pt idx="37679">
                  <c:v>59.660000000000004</c:v>
                </c:pt>
                <c:pt idx="37680">
                  <c:v>59.661000000000001</c:v>
                </c:pt>
                <c:pt idx="37681">
                  <c:v>59.661000000000001</c:v>
                </c:pt>
                <c:pt idx="37682">
                  <c:v>59.661000000000001</c:v>
                </c:pt>
                <c:pt idx="37683">
                  <c:v>59.661000000000001</c:v>
                </c:pt>
                <c:pt idx="37684">
                  <c:v>59.661999999999999</c:v>
                </c:pt>
                <c:pt idx="37685">
                  <c:v>59.661999999999999</c:v>
                </c:pt>
                <c:pt idx="37686">
                  <c:v>59.661999999999999</c:v>
                </c:pt>
                <c:pt idx="37687">
                  <c:v>59.663000000000004</c:v>
                </c:pt>
                <c:pt idx="37688">
                  <c:v>59.663000000000004</c:v>
                </c:pt>
                <c:pt idx="37689">
                  <c:v>59.663000000000004</c:v>
                </c:pt>
                <c:pt idx="37690">
                  <c:v>59.663000000000004</c:v>
                </c:pt>
                <c:pt idx="37691">
                  <c:v>59.664000000000001</c:v>
                </c:pt>
                <c:pt idx="37692">
                  <c:v>59.664000000000001</c:v>
                </c:pt>
                <c:pt idx="37693">
                  <c:v>59.664000000000001</c:v>
                </c:pt>
                <c:pt idx="37694">
                  <c:v>59.664999999999999</c:v>
                </c:pt>
                <c:pt idx="37695">
                  <c:v>59.664999999999999</c:v>
                </c:pt>
                <c:pt idx="37696">
                  <c:v>59.664999999999999</c:v>
                </c:pt>
                <c:pt idx="37697">
                  <c:v>59.664999999999999</c:v>
                </c:pt>
                <c:pt idx="37698">
                  <c:v>59.666000000000004</c:v>
                </c:pt>
                <c:pt idx="37699">
                  <c:v>59.666000000000004</c:v>
                </c:pt>
                <c:pt idx="37700">
                  <c:v>59.666000000000004</c:v>
                </c:pt>
                <c:pt idx="37701">
                  <c:v>59.667000000000002</c:v>
                </c:pt>
                <c:pt idx="37702">
                  <c:v>59.667000000000002</c:v>
                </c:pt>
                <c:pt idx="37703">
                  <c:v>59.667000000000002</c:v>
                </c:pt>
                <c:pt idx="37704">
                  <c:v>59.667000000000002</c:v>
                </c:pt>
                <c:pt idx="37705">
                  <c:v>59.667999999999999</c:v>
                </c:pt>
                <c:pt idx="37706">
                  <c:v>59.667999999999999</c:v>
                </c:pt>
                <c:pt idx="37707">
                  <c:v>59.667999999999999</c:v>
                </c:pt>
                <c:pt idx="37708">
                  <c:v>59.667999999999999</c:v>
                </c:pt>
                <c:pt idx="37709">
                  <c:v>59.669000000000004</c:v>
                </c:pt>
                <c:pt idx="37710">
                  <c:v>59.669000000000004</c:v>
                </c:pt>
                <c:pt idx="37711">
                  <c:v>59.669000000000004</c:v>
                </c:pt>
                <c:pt idx="37712">
                  <c:v>59.67</c:v>
                </c:pt>
                <c:pt idx="37713">
                  <c:v>59.67</c:v>
                </c:pt>
                <c:pt idx="37714">
                  <c:v>59.67</c:v>
                </c:pt>
                <c:pt idx="37715">
                  <c:v>59.67</c:v>
                </c:pt>
                <c:pt idx="37716">
                  <c:v>59.670999999999999</c:v>
                </c:pt>
                <c:pt idx="37717">
                  <c:v>59.670999999999999</c:v>
                </c:pt>
                <c:pt idx="37718">
                  <c:v>59.670999999999999</c:v>
                </c:pt>
                <c:pt idx="37719">
                  <c:v>59.672000000000004</c:v>
                </c:pt>
                <c:pt idx="37720">
                  <c:v>59.672000000000004</c:v>
                </c:pt>
                <c:pt idx="37721">
                  <c:v>59.672000000000004</c:v>
                </c:pt>
                <c:pt idx="37722">
                  <c:v>59.672000000000004</c:v>
                </c:pt>
                <c:pt idx="37723">
                  <c:v>59.673000000000002</c:v>
                </c:pt>
                <c:pt idx="37724">
                  <c:v>59.673000000000002</c:v>
                </c:pt>
                <c:pt idx="37725">
                  <c:v>59.673000000000002</c:v>
                </c:pt>
                <c:pt idx="37726">
                  <c:v>59.673999999999999</c:v>
                </c:pt>
                <c:pt idx="37727">
                  <c:v>59.673999999999999</c:v>
                </c:pt>
                <c:pt idx="37728">
                  <c:v>59.673999999999999</c:v>
                </c:pt>
                <c:pt idx="37729">
                  <c:v>59.673999999999999</c:v>
                </c:pt>
                <c:pt idx="37730">
                  <c:v>59.675000000000004</c:v>
                </c:pt>
                <c:pt idx="37731">
                  <c:v>59.675000000000004</c:v>
                </c:pt>
                <c:pt idx="37732">
                  <c:v>59.675000000000004</c:v>
                </c:pt>
                <c:pt idx="37733">
                  <c:v>59.676000000000002</c:v>
                </c:pt>
                <c:pt idx="37734">
                  <c:v>59.676000000000002</c:v>
                </c:pt>
                <c:pt idx="37735">
                  <c:v>59.676000000000002</c:v>
                </c:pt>
                <c:pt idx="37736">
                  <c:v>59.676000000000002</c:v>
                </c:pt>
                <c:pt idx="37737">
                  <c:v>59.677</c:v>
                </c:pt>
                <c:pt idx="37738">
                  <c:v>59.677</c:v>
                </c:pt>
                <c:pt idx="37739">
                  <c:v>59.677</c:v>
                </c:pt>
                <c:pt idx="37740">
                  <c:v>59.677</c:v>
                </c:pt>
                <c:pt idx="37741">
                  <c:v>59.678000000000004</c:v>
                </c:pt>
                <c:pt idx="37742">
                  <c:v>59.678000000000004</c:v>
                </c:pt>
                <c:pt idx="37743">
                  <c:v>59.678000000000004</c:v>
                </c:pt>
                <c:pt idx="37744">
                  <c:v>59.679000000000002</c:v>
                </c:pt>
                <c:pt idx="37745">
                  <c:v>59.679000000000002</c:v>
                </c:pt>
                <c:pt idx="37746">
                  <c:v>59.679000000000002</c:v>
                </c:pt>
                <c:pt idx="37747">
                  <c:v>59.679000000000002</c:v>
                </c:pt>
                <c:pt idx="37748">
                  <c:v>59.68</c:v>
                </c:pt>
                <c:pt idx="37749">
                  <c:v>59.68</c:v>
                </c:pt>
                <c:pt idx="37750">
                  <c:v>59.68</c:v>
                </c:pt>
                <c:pt idx="37751">
                  <c:v>59.681000000000004</c:v>
                </c:pt>
                <c:pt idx="37752">
                  <c:v>59.681000000000004</c:v>
                </c:pt>
                <c:pt idx="37753">
                  <c:v>59.681000000000004</c:v>
                </c:pt>
                <c:pt idx="37754">
                  <c:v>59.681000000000004</c:v>
                </c:pt>
                <c:pt idx="37755">
                  <c:v>59.682000000000002</c:v>
                </c:pt>
                <c:pt idx="37756">
                  <c:v>59.682000000000002</c:v>
                </c:pt>
                <c:pt idx="37757">
                  <c:v>59.682000000000002</c:v>
                </c:pt>
                <c:pt idx="37758">
                  <c:v>59.683</c:v>
                </c:pt>
                <c:pt idx="37759">
                  <c:v>59.683</c:v>
                </c:pt>
                <c:pt idx="37760">
                  <c:v>59.683</c:v>
                </c:pt>
                <c:pt idx="37761">
                  <c:v>59.683</c:v>
                </c:pt>
                <c:pt idx="37762">
                  <c:v>59.684000000000005</c:v>
                </c:pt>
                <c:pt idx="37763">
                  <c:v>59.684000000000005</c:v>
                </c:pt>
                <c:pt idx="37764">
                  <c:v>59.684000000000005</c:v>
                </c:pt>
                <c:pt idx="37765">
                  <c:v>59.685000000000002</c:v>
                </c:pt>
                <c:pt idx="37766">
                  <c:v>59.685000000000002</c:v>
                </c:pt>
                <c:pt idx="37767">
                  <c:v>59.685000000000002</c:v>
                </c:pt>
                <c:pt idx="37768">
                  <c:v>59.685000000000002</c:v>
                </c:pt>
                <c:pt idx="37769">
                  <c:v>59.686</c:v>
                </c:pt>
                <c:pt idx="37770">
                  <c:v>59.686</c:v>
                </c:pt>
                <c:pt idx="37771">
                  <c:v>59.686</c:v>
                </c:pt>
                <c:pt idx="37772">
                  <c:v>59.687000000000005</c:v>
                </c:pt>
                <c:pt idx="37773">
                  <c:v>59.687000000000005</c:v>
                </c:pt>
                <c:pt idx="37774">
                  <c:v>59.687000000000005</c:v>
                </c:pt>
                <c:pt idx="37775">
                  <c:v>59.687000000000005</c:v>
                </c:pt>
                <c:pt idx="37776">
                  <c:v>59.688000000000002</c:v>
                </c:pt>
                <c:pt idx="37777">
                  <c:v>59.688000000000002</c:v>
                </c:pt>
                <c:pt idx="37778">
                  <c:v>59.688000000000002</c:v>
                </c:pt>
                <c:pt idx="37779">
                  <c:v>59.688000000000002</c:v>
                </c:pt>
                <c:pt idx="37780">
                  <c:v>59.689</c:v>
                </c:pt>
                <c:pt idx="37781">
                  <c:v>59.689</c:v>
                </c:pt>
                <c:pt idx="37782">
                  <c:v>59.689</c:v>
                </c:pt>
                <c:pt idx="37783">
                  <c:v>59.69</c:v>
                </c:pt>
                <c:pt idx="37784">
                  <c:v>59.69</c:v>
                </c:pt>
                <c:pt idx="37785">
                  <c:v>59.69</c:v>
                </c:pt>
                <c:pt idx="37786">
                  <c:v>59.69</c:v>
                </c:pt>
                <c:pt idx="37787">
                  <c:v>59.691000000000003</c:v>
                </c:pt>
                <c:pt idx="37788">
                  <c:v>59.691000000000003</c:v>
                </c:pt>
                <c:pt idx="37789">
                  <c:v>59.691000000000003</c:v>
                </c:pt>
                <c:pt idx="37790">
                  <c:v>59.692</c:v>
                </c:pt>
                <c:pt idx="37791">
                  <c:v>59.692</c:v>
                </c:pt>
                <c:pt idx="37792">
                  <c:v>59.692</c:v>
                </c:pt>
                <c:pt idx="37793">
                  <c:v>59.692</c:v>
                </c:pt>
                <c:pt idx="37794">
                  <c:v>59.692999999999998</c:v>
                </c:pt>
                <c:pt idx="37795">
                  <c:v>59.692999999999998</c:v>
                </c:pt>
                <c:pt idx="37796">
                  <c:v>59.692999999999998</c:v>
                </c:pt>
                <c:pt idx="37797">
                  <c:v>59.694000000000003</c:v>
                </c:pt>
                <c:pt idx="37798">
                  <c:v>59.694000000000003</c:v>
                </c:pt>
                <c:pt idx="37799">
                  <c:v>59.694000000000003</c:v>
                </c:pt>
                <c:pt idx="37800">
                  <c:v>59.694000000000003</c:v>
                </c:pt>
                <c:pt idx="37801">
                  <c:v>59.695</c:v>
                </c:pt>
                <c:pt idx="37802">
                  <c:v>59.695</c:v>
                </c:pt>
                <c:pt idx="37803">
                  <c:v>59.695</c:v>
                </c:pt>
                <c:pt idx="37804">
                  <c:v>59.695999999999998</c:v>
                </c:pt>
                <c:pt idx="37805">
                  <c:v>59.695999999999998</c:v>
                </c:pt>
                <c:pt idx="37806">
                  <c:v>59.695999999999998</c:v>
                </c:pt>
                <c:pt idx="37807">
                  <c:v>59.695999999999998</c:v>
                </c:pt>
                <c:pt idx="37808">
                  <c:v>59.697000000000003</c:v>
                </c:pt>
                <c:pt idx="37809">
                  <c:v>59.697000000000003</c:v>
                </c:pt>
                <c:pt idx="37810">
                  <c:v>59.697000000000003</c:v>
                </c:pt>
                <c:pt idx="37811">
                  <c:v>59.697000000000003</c:v>
                </c:pt>
                <c:pt idx="37812">
                  <c:v>59.698</c:v>
                </c:pt>
                <c:pt idx="37813">
                  <c:v>59.698</c:v>
                </c:pt>
                <c:pt idx="37814">
                  <c:v>59.698</c:v>
                </c:pt>
                <c:pt idx="37815">
                  <c:v>59.698999999999998</c:v>
                </c:pt>
                <c:pt idx="37816">
                  <c:v>59.698999999999998</c:v>
                </c:pt>
                <c:pt idx="37817">
                  <c:v>59.698999999999998</c:v>
                </c:pt>
                <c:pt idx="37818">
                  <c:v>59.698999999999998</c:v>
                </c:pt>
                <c:pt idx="37819">
                  <c:v>59.7</c:v>
                </c:pt>
                <c:pt idx="37820">
                  <c:v>59.7</c:v>
                </c:pt>
                <c:pt idx="37821">
                  <c:v>59.7</c:v>
                </c:pt>
                <c:pt idx="37822">
                  <c:v>59.701000000000001</c:v>
                </c:pt>
                <c:pt idx="37823">
                  <c:v>59.701000000000001</c:v>
                </c:pt>
                <c:pt idx="37824">
                  <c:v>59.701000000000001</c:v>
                </c:pt>
                <c:pt idx="37825">
                  <c:v>59.701000000000001</c:v>
                </c:pt>
                <c:pt idx="37826">
                  <c:v>59.701999999999998</c:v>
                </c:pt>
                <c:pt idx="37827">
                  <c:v>59.701999999999998</c:v>
                </c:pt>
                <c:pt idx="37828">
                  <c:v>59.701999999999998</c:v>
                </c:pt>
                <c:pt idx="37829">
                  <c:v>59.703000000000003</c:v>
                </c:pt>
                <c:pt idx="37830">
                  <c:v>59.703000000000003</c:v>
                </c:pt>
                <c:pt idx="37831">
                  <c:v>59.703000000000003</c:v>
                </c:pt>
                <c:pt idx="37832">
                  <c:v>59.703000000000003</c:v>
                </c:pt>
                <c:pt idx="37833">
                  <c:v>59.704000000000001</c:v>
                </c:pt>
                <c:pt idx="37834">
                  <c:v>59.704000000000001</c:v>
                </c:pt>
                <c:pt idx="37835">
                  <c:v>59.704000000000001</c:v>
                </c:pt>
                <c:pt idx="37836">
                  <c:v>59.704999999999998</c:v>
                </c:pt>
                <c:pt idx="37837">
                  <c:v>59.704999999999998</c:v>
                </c:pt>
                <c:pt idx="37838">
                  <c:v>59.704999999999998</c:v>
                </c:pt>
                <c:pt idx="37839">
                  <c:v>59.704999999999998</c:v>
                </c:pt>
                <c:pt idx="37840">
                  <c:v>59.706000000000003</c:v>
                </c:pt>
                <c:pt idx="37841">
                  <c:v>59.706000000000003</c:v>
                </c:pt>
                <c:pt idx="37842">
                  <c:v>59.706000000000003</c:v>
                </c:pt>
                <c:pt idx="37843">
                  <c:v>59.706000000000003</c:v>
                </c:pt>
                <c:pt idx="37844">
                  <c:v>59.707000000000001</c:v>
                </c:pt>
                <c:pt idx="37845">
                  <c:v>59.707000000000001</c:v>
                </c:pt>
                <c:pt idx="37846">
                  <c:v>59.707000000000001</c:v>
                </c:pt>
                <c:pt idx="37847">
                  <c:v>59.707999999999998</c:v>
                </c:pt>
                <c:pt idx="37848">
                  <c:v>59.707999999999998</c:v>
                </c:pt>
                <c:pt idx="37849">
                  <c:v>59.707999999999998</c:v>
                </c:pt>
                <c:pt idx="37850">
                  <c:v>59.707999999999998</c:v>
                </c:pt>
                <c:pt idx="37851">
                  <c:v>59.709000000000003</c:v>
                </c:pt>
                <c:pt idx="37852">
                  <c:v>59.709000000000003</c:v>
                </c:pt>
                <c:pt idx="37853">
                  <c:v>59.709000000000003</c:v>
                </c:pt>
                <c:pt idx="37854">
                  <c:v>59.71</c:v>
                </c:pt>
                <c:pt idx="37855">
                  <c:v>59.71</c:v>
                </c:pt>
                <c:pt idx="37856">
                  <c:v>59.71</c:v>
                </c:pt>
                <c:pt idx="37857">
                  <c:v>59.71</c:v>
                </c:pt>
                <c:pt idx="37858">
                  <c:v>59.710999999999999</c:v>
                </c:pt>
                <c:pt idx="37859">
                  <c:v>59.710999999999999</c:v>
                </c:pt>
                <c:pt idx="37860">
                  <c:v>59.710999999999999</c:v>
                </c:pt>
                <c:pt idx="37861">
                  <c:v>59.712000000000003</c:v>
                </c:pt>
                <c:pt idx="37862">
                  <c:v>59.712000000000003</c:v>
                </c:pt>
                <c:pt idx="37863">
                  <c:v>59.712000000000003</c:v>
                </c:pt>
                <c:pt idx="37864">
                  <c:v>59.712000000000003</c:v>
                </c:pt>
                <c:pt idx="37865">
                  <c:v>59.713000000000001</c:v>
                </c:pt>
                <c:pt idx="37866">
                  <c:v>59.713000000000001</c:v>
                </c:pt>
                <c:pt idx="37867">
                  <c:v>59.713000000000001</c:v>
                </c:pt>
                <c:pt idx="37868">
                  <c:v>59.713999999999999</c:v>
                </c:pt>
                <c:pt idx="37869">
                  <c:v>59.713999999999999</c:v>
                </c:pt>
                <c:pt idx="37870">
                  <c:v>59.713999999999999</c:v>
                </c:pt>
                <c:pt idx="37871">
                  <c:v>59.713999999999999</c:v>
                </c:pt>
                <c:pt idx="37872">
                  <c:v>59.715000000000003</c:v>
                </c:pt>
                <c:pt idx="37873">
                  <c:v>59.715000000000003</c:v>
                </c:pt>
                <c:pt idx="37874">
                  <c:v>59.715000000000003</c:v>
                </c:pt>
                <c:pt idx="37875">
                  <c:v>59.716000000000001</c:v>
                </c:pt>
                <c:pt idx="37876">
                  <c:v>59.716000000000001</c:v>
                </c:pt>
                <c:pt idx="37877">
                  <c:v>59.716000000000001</c:v>
                </c:pt>
                <c:pt idx="37878">
                  <c:v>59.716000000000001</c:v>
                </c:pt>
                <c:pt idx="37879">
                  <c:v>59.716999999999999</c:v>
                </c:pt>
                <c:pt idx="37880">
                  <c:v>59.716999999999999</c:v>
                </c:pt>
                <c:pt idx="37881">
                  <c:v>59.716999999999999</c:v>
                </c:pt>
                <c:pt idx="37882">
                  <c:v>59.716999999999999</c:v>
                </c:pt>
                <c:pt idx="37883">
                  <c:v>59.718000000000004</c:v>
                </c:pt>
                <c:pt idx="37884">
                  <c:v>59.718000000000004</c:v>
                </c:pt>
                <c:pt idx="37885">
                  <c:v>59.718000000000004</c:v>
                </c:pt>
                <c:pt idx="37886">
                  <c:v>59.719000000000001</c:v>
                </c:pt>
                <c:pt idx="37887">
                  <c:v>59.719000000000001</c:v>
                </c:pt>
                <c:pt idx="37888">
                  <c:v>59.719000000000001</c:v>
                </c:pt>
                <c:pt idx="37889">
                  <c:v>59.719000000000001</c:v>
                </c:pt>
                <c:pt idx="37890">
                  <c:v>59.72</c:v>
                </c:pt>
                <c:pt idx="37891">
                  <c:v>59.72</c:v>
                </c:pt>
                <c:pt idx="37892">
                  <c:v>59.72</c:v>
                </c:pt>
                <c:pt idx="37893">
                  <c:v>59.721000000000004</c:v>
                </c:pt>
                <c:pt idx="37894">
                  <c:v>59.721000000000004</c:v>
                </c:pt>
                <c:pt idx="37895">
                  <c:v>59.721000000000004</c:v>
                </c:pt>
                <c:pt idx="37896">
                  <c:v>59.721000000000004</c:v>
                </c:pt>
                <c:pt idx="37897">
                  <c:v>59.722000000000001</c:v>
                </c:pt>
                <c:pt idx="37898">
                  <c:v>59.722000000000001</c:v>
                </c:pt>
                <c:pt idx="37899">
                  <c:v>59.722000000000001</c:v>
                </c:pt>
                <c:pt idx="37900">
                  <c:v>59.722999999999999</c:v>
                </c:pt>
                <c:pt idx="37901">
                  <c:v>59.722999999999999</c:v>
                </c:pt>
                <c:pt idx="37902">
                  <c:v>59.722999999999999</c:v>
                </c:pt>
                <c:pt idx="37903">
                  <c:v>59.722999999999999</c:v>
                </c:pt>
                <c:pt idx="37904">
                  <c:v>59.724000000000004</c:v>
                </c:pt>
                <c:pt idx="37905">
                  <c:v>59.724000000000004</c:v>
                </c:pt>
                <c:pt idx="37906">
                  <c:v>59.724000000000004</c:v>
                </c:pt>
                <c:pt idx="37907">
                  <c:v>59.725000000000001</c:v>
                </c:pt>
                <c:pt idx="37908">
                  <c:v>59.725000000000001</c:v>
                </c:pt>
                <c:pt idx="37909">
                  <c:v>59.725000000000001</c:v>
                </c:pt>
                <c:pt idx="37910">
                  <c:v>59.725000000000001</c:v>
                </c:pt>
                <c:pt idx="37911">
                  <c:v>59.725999999999999</c:v>
                </c:pt>
                <c:pt idx="37912">
                  <c:v>59.725999999999999</c:v>
                </c:pt>
                <c:pt idx="37913">
                  <c:v>59.725999999999999</c:v>
                </c:pt>
                <c:pt idx="37914">
                  <c:v>59.725999999999999</c:v>
                </c:pt>
                <c:pt idx="37915">
                  <c:v>59.727000000000004</c:v>
                </c:pt>
                <c:pt idx="37916">
                  <c:v>59.727000000000004</c:v>
                </c:pt>
                <c:pt idx="37917">
                  <c:v>59.727000000000004</c:v>
                </c:pt>
                <c:pt idx="37918">
                  <c:v>59.728000000000002</c:v>
                </c:pt>
                <c:pt idx="37919">
                  <c:v>59.728000000000002</c:v>
                </c:pt>
                <c:pt idx="37920">
                  <c:v>59.728000000000002</c:v>
                </c:pt>
                <c:pt idx="37921">
                  <c:v>59.728000000000002</c:v>
                </c:pt>
                <c:pt idx="37922">
                  <c:v>59.728999999999999</c:v>
                </c:pt>
                <c:pt idx="37923">
                  <c:v>59.728999999999999</c:v>
                </c:pt>
                <c:pt idx="37924">
                  <c:v>59.728999999999999</c:v>
                </c:pt>
                <c:pt idx="37925">
                  <c:v>59.730000000000004</c:v>
                </c:pt>
                <c:pt idx="37926">
                  <c:v>59.730000000000004</c:v>
                </c:pt>
                <c:pt idx="37927">
                  <c:v>59.730000000000004</c:v>
                </c:pt>
                <c:pt idx="37928">
                  <c:v>59.730000000000004</c:v>
                </c:pt>
                <c:pt idx="37929">
                  <c:v>59.731000000000002</c:v>
                </c:pt>
                <c:pt idx="37930">
                  <c:v>59.731000000000002</c:v>
                </c:pt>
                <c:pt idx="37931">
                  <c:v>59.731000000000002</c:v>
                </c:pt>
                <c:pt idx="37932">
                  <c:v>59.731999999999999</c:v>
                </c:pt>
                <c:pt idx="37933">
                  <c:v>59.731999999999999</c:v>
                </c:pt>
                <c:pt idx="37934">
                  <c:v>59.731999999999999</c:v>
                </c:pt>
                <c:pt idx="37935">
                  <c:v>59.731999999999999</c:v>
                </c:pt>
                <c:pt idx="37936">
                  <c:v>59.733000000000004</c:v>
                </c:pt>
                <c:pt idx="37937">
                  <c:v>59.733000000000004</c:v>
                </c:pt>
                <c:pt idx="37938">
                  <c:v>59.733000000000004</c:v>
                </c:pt>
                <c:pt idx="37939">
                  <c:v>59.734000000000002</c:v>
                </c:pt>
                <c:pt idx="37940">
                  <c:v>59.734000000000002</c:v>
                </c:pt>
                <c:pt idx="37941">
                  <c:v>59.734000000000002</c:v>
                </c:pt>
                <c:pt idx="37942">
                  <c:v>59.734000000000002</c:v>
                </c:pt>
                <c:pt idx="37943">
                  <c:v>59.734999999999999</c:v>
                </c:pt>
                <c:pt idx="37944">
                  <c:v>59.734999999999999</c:v>
                </c:pt>
                <c:pt idx="37945">
                  <c:v>59.734999999999999</c:v>
                </c:pt>
                <c:pt idx="37946">
                  <c:v>59.734999999999999</c:v>
                </c:pt>
                <c:pt idx="37947">
                  <c:v>59.736000000000004</c:v>
                </c:pt>
                <c:pt idx="37948">
                  <c:v>59.736000000000004</c:v>
                </c:pt>
                <c:pt idx="37949">
                  <c:v>59.736000000000004</c:v>
                </c:pt>
                <c:pt idx="37950">
                  <c:v>59.737000000000002</c:v>
                </c:pt>
                <c:pt idx="37951">
                  <c:v>59.737000000000002</c:v>
                </c:pt>
                <c:pt idx="37952">
                  <c:v>59.737000000000002</c:v>
                </c:pt>
                <c:pt idx="37953">
                  <c:v>59.737000000000002</c:v>
                </c:pt>
                <c:pt idx="37954">
                  <c:v>59.738</c:v>
                </c:pt>
                <c:pt idx="37955">
                  <c:v>59.738</c:v>
                </c:pt>
                <c:pt idx="37956">
                  <c:v>59.738</c:v>
                </c:pt>
                <c:pt idx="37957">
                  <c:v>59.739000000000004</c:v>
                </c:pt>
                <c:pt idx="37958">
                  <c:v>59.739000000000004</c:v>
                </c:pt>
                <c:pt idx="37959">
                  <c:v>59.739000000000004</c:v>
                </c:pt>
                <c:pt idx="37960">
                  <c:v>59.739000000000004</c:v>
                </c:pt>
                <c:pt idx="37961">
                  <c:v>59.74</c:v>
                </c:pt>
                <c:pt idx="37962">
                  <c:v>59.74</c:v>
                </c:pt>
                <c:pt idx="37963">
                  <c:v>59.74</c:v>
                </c:pt>
                <c:pt idx="37964">
                  <c:v>59.741</c:v>
                </c:pt>
                <c:pt idx="37965">
                  <c:v>59.741</c:v>
                </c:pt>
                <c:pt idx="37966">
                  <c:v>59.741</c:v>
                </c:pt>
                <c:pt idx="37967">
                  <c:v>59.741</c:v>
                </c:pt>
                <c:pt idx="37968">
                  <c:v>59.742000000000004</c:v>
                </c:pt>
                <c:pt idx="37969">
                  <c:v>59.742000000000004</c:v>
                </c:pt>
                <c:pt idx="37970">
                  <c:v>59.742000000000004</c:v>
                </c:pt>
                <c:pt idx="37971">
                  <c:v>59.743000000000002</c:v>
                </c:pt>
                <c:pt idx="37972">
                  <c:v>59.743000000000002</c:v>
                </c:pt>
                <c:pt idx="37973">
                  <c:v>59.743000000000002</c:v>
                </c:pt>
                <c:pt idx="37974">
                  <c:v>59.743000000000002</c:v>
                </c:pt>
                <c:pt idx="37975">
                  <c:v>59.744</c:v>
                </c:pt>
                <c:pt idx="37976">
                  <c:v>59.744</c:v>
                </c:pt>
                <c:pt idx="37977">
                  <c:v>59.744</c:v>
                </c:pt>
                <c:pt idx="37978">
                  <c:v>59.744</c:v>
                </c:pt>
                <c:pt idx="37979">
                  <c:v>59.745000000000005</c:v>
                </c:pt>
                <c:pt idx="37980">
                  <c:v>59.745000000000005</c:v>
                </c:pt>
                <c:pt idx="37981">
                  <c:v>59.745000000000005</c:v>
                </c:pt>
                <c:pt idx="37982">
                  <c:v>59.746000000000002</c:v>
                </c:pt>
                <c:pt idx="37983">
                  <c:v>59.746000000000002</c:v>
                </c:pt>
                <c:pt idx="37984">
                  <c:v>59.746000000000002</c:v>
                </c:pt>
                <c:pt idx="37985">
                  <c:v>59.746000000000002</c:v>
                </c:pt>
                <c:pt idx="37986">
                  <c:v>59.747</c:v>
                </c:pt>
                <c:pt idx="37987">
                  <c:v>59.747</c:v>
                </c:pt>
                <c:pt idx="37988">
                  <c:v>59.747</c:v>
                </c:pt>
                <c:pt idx="37989">
                  <c:v>59.748000000000005</c:v>
                </c:pt>
                <c:pt idx="37990">
                  <c:v>59.748000000000005</c:v>
                </c:pt>
                <c:pt idx="37991">
                  <c:v>59.748000000000005</c:v>
                </c:pt>
                <c:pt idx="37992">
                  <c:v>59.748000000000005</c:v>
                </c:pt>
                <c:pt idx="37993">
                  <c:v>59.749000000000002</c:v>
                </c:pt>
                <c:pt idx="37994">
                  <c:v>59.749000000000002</c:v>
                </c:pt>
                <c:pt idx="37995">
                  <c:v>59.749000000000002</c:v>
                </c:pt>
                <c:pt idx="37996">
                  <c:v>59.75</c:v>
                </c:pt>
                <c:pt idx="37997">
                  <c:v>59.75</c:v>
                </c:pt>
                <c:pt idx="37998">
                  <c:v>59.75</c:v>
                </c:pt>
                <c:pt idx="37999">
                  <c:v>59.75</c:v>
                </c:pt>
                <c:pt idx="38000">
                  <c:v>59.751000000000005</c:v>
                </c:pt>
                <c:pt idx="38001">
                  <c:v>59.751000000000005</c:v>
                </c:pt>
                <c:pt idx="38002">
                  <c:v>59.751000000000005</c:v>
                </c:pt>
                <c:pt idx="38003">
                  <c:v>59.752000000000002</c:v>
                </c:pt>
                <c:pt idx="38004">
                  <c:v>59.752000000000002</c:v>
                </c:pt>
                <c:pt idx="38005">
                  <c:v>59.752000000000002</c:v>
                </c:pt>
                <c:pt idx="38006">
                  <c:v>59.752000000000002</c:v>
                </c:pt>
                <c:pt idx="38007">
                  <c:v>59.753</c:v>
                </c:pt>
                <c:pt idx="38008">
                  <c:v>59.753</c:v>
                </c:pt>
                <c:pt idx="38009">
                  <c:v>59.753</c:v>
                </c:pt>
                <c:pt idx="38010">
                  <c:v>59.753</c:v>
                </c:pt>
                <c:pt idx="38011">
                  <c:v>59.753999999999998</c:v>
                </c:pt>
                <c:pt idx="38012">
                  <c:v>59.753999999999998</c:v>
                </c:pt>
                <c:pt idx="38013">
                  <c:v>59.753999999999998</c:v>
                </c:pt>
                <c:pt idx="38014">
                  <c:v>59.755000000000003</c:v>
                </c:pt>
                <c:pt idx="38015">
                  <c:v>59.755000000000003</c:v>
                </c:pt>
                <c:pt idx="38016">
                  <c:v>59.755000000000003</c:v>
                </c:pt>
                <c:pt idx="38017">
                  <c:v>59.755000000000003</c:v>
                </c:pt>
                <c:pt idx="38018">
                  <c:v>59.756</c:v>
                </c:pt>
                <c:pt idx="38019">
                  <c:v>59.756</c:v>
                </c:pt>
                <c:pt idx="38020">
                  <c:v>59.756</c:v>
                </c:pt>
                <c:pt idx="38021">
                  <c:v>59.756999999999998</c:v>
                </c:pt>
                <c:pt idx="38022">
                  <c:v>59.756999999999998</c:v>
                </c:pt>
                <c:pt idx="38023">
                  <c:v>59.756999999999998</c:v>
                </c:pt>
                <c:pt idx="38024">
                  <c:v>59.756999999999998</c:v>
                </c:pt>
                <c:pt idx="38025">
                  <c:v>59.758000000000003</c:v>
                </c:pt>
                <c:pt idx="38026">
                  <c:v>59.758000000000003</c:v>
                </c:pt>
                <c:pt idx="38027">
                  <c:v>59.758000000000003</c:v>
                </c:pt>
                <c:pt idx="38028">
                  <c:v>59.759</c:v>
                </c:pt>
                <c:pt idx="38029">
                  <c:v>59.759</c:v>
                </c:pt>
                <c:pt idx="38030">
                  <c:v>59.759</c:v>
                </c:pt>
                <c:pt idx="38031">
                  <c:v>59.759</c:v>
                </c:pt>
                <c:pt idx="38032">
                  <c:v>59.76</c:v>
                </c:pt>
                <c:pt idx="38033">
                  <c:v>59.76</c:v>
                </c:pt>
                <c:pt idx="38034">
                  <c:v>59.76</c:v>
                </c:pt>
                <c:pt idx="38035">
                  <c:v>59.761000000000003</c:v>
                </c:pt>
                <c:pt idx="38036">
                  <c:v>59.761000000000003</c:v>
                </c:pt>
                <c:pt idx="38037">
                  <c:v>59.761000000000003</c:v>
                </c:pt>
                <c:pt idx="38038">
                  <c:v>59.761000000000003</c:v>
                </c:pt>
                <c:pt idx="38039">
                  <c:v>59.762</c:v>
                </c:pt>
                <c:pt idx="38040">
                  <c:v>59.762</c:v>
                </c:pt>
                <c:pt idx="38041">
                  <c:v>59.762</c:v>
                </c:pt>
                <c:pt idx="38042">
                  <c:v>59.762</c:v>
                </c:pt>
                <c:pt idx="38043">
                  <c:v>59.762999999999998</c:v>
                </c:pt>
                <c:pt idx="38044">
                  <c:v>59.762999999999998</c:v>
                </c:pt>
                <c:pt idx="38045">
                  <c:v>59.762999999999998</c:v>
                </c:pt>
                <c:pt idx="38046">
                  <c:v>59.764000000000003</c:v>
                </c:pt>
                <c:pt idx="38047">
                  <c:v>59.764000000000003</c:v>
                </c:pt>
                <c:pt idx="38048">
                  <c:v>59.764000000000003</c:v>
                </c:pt>
                <c:pt idx="38049">
                  <c:v>59.764000000000003</c:v>
                </c:pt>
                <c:pt idx="38050">
                  <c:v>59.765000000000001</c:v>
                </c:pt>
                <c:pt idx="38051">
                  <c:v>59.765000000000001</c:v>
                </c:pt>
                <c:pt idx="38052">
                  <c:v>59.765000000000001</c:v>
                </c:pt>
                <c:pt idx="38053">
                  <c:v>59.765999999999998</c:v>
                </c:pt>
                <c:pt idx="38054">
                  <c:v>59.765999999999998</c:v>
                </c:pt>
                <c:pt idx="38055">
                  <c:v>59.765999999999998</c:v>
                </c:pt>
                <c:pt idx="38056">
                  <c:v>59.765999999999998</c:v>
                </c:pt>
                <c:pt idx="38057">
                  <c:v>59.767000000000003</c:v>
                </c:pt>
                <c:pt idx="38058">
                  <c:v>59.767000000000003</c:v>
                </c:pt>
                <c:pt idx="38059">
                  <c:v>59.767000000000003</c:v>
                </c:pt>
                <c:pt idx="38060">
                  <c:v>59.768000000000001</c:v>
                </c:pt>
                <c:pt idx="38061">
                  <c:v>59.768000000000001</c:v>
                </c:pt>
                <c:pt idx="38062">
                  <c:v>59.768000000000001</c:v>
                </c:pt>
                <c:pt idx="38063">
                  <c:v>59.768000000000001</c:v>
                </c:pt>
                <c:pt idx="38064">
                  <c:v>59.768999999999998</c:v>
                </c:pt>
                <c:pt idx="38065">
                  <c:v>59.768999999999998</c:v>
                </c:pt>
                <c:pt idx="38066">
                  <c:v>59.768999999999998</c:v>
                </c:pt>
                <c:pt idx="38067">
                  <c:v>59.77</c:v>
                </c:pt>
                <c:pt idx="38068">
                  <c:v>59.77</c:v>
                </c:pt>
                <c:pt idx="38069">
                  <c:v>59.77</c:v>
                </c:pt>
                <c:pt idx="38070">
                  <c:v>59.77</c:v>
                </c:pt>
                <c:pt idx="38071">
                  <c:v>59.771000000000001</c:v>
                </c:pt>
                <c:pt idx="38072">
                  <c:v>59.771000000000001</c:v>
                </c:pt>
                <c:pt idx="38073">
                  <c:v>59.771000000000001</c:v>
                </c:pt>
                <c:pt idx="38074">
                  <c:v>59.771000000000001</c:v>
                </c:pt>
                <c:pt idx="38075">
                  <c:v>59.771999999999998</c:v>
                </c:pt>
                <c:pt idx="38076">
                  <c:v>59.771999999999998</c:v>
                </c:pt>
                <c:pt idx="38077">
                  <c:v>59.771999999999998</c:v>
                </c:pt>
                <c:pt idx="38078">
                  <c:v>59.773000000000003</c:v>
                </c:pt>
                <c:pt idx="38079">
                  <c:v>59.773000000000003</c:v>
                </c:pt>
                <c:pt idx="38080">
                  <c:v>59.773000000000003</c:v>
                </c:pt>
                <c:pt idx="38081">
                  <c:v>59.773000000000003</c:v>
                </c:pt>
                <c:pt idx="38082">
                  <c:v>59.774000000000001</c:v>
                </c:pt>
                <c:pt idx="38083">
                  <c:v>59.774000000000001</c:v>
                </c:pt>
                <c:pt idx="38084">
                  <c:v>59.774000000000001</c:v>
                </c:pt>
                <c:pt idx="38085">
                  <c:v>59.774999999999999</c:v>
                </c:pt>
                <c:pt idx="38086">
                  <c:v>59.774999999999999</c:v>
                </c:pt>
                <c:pt idx="38087">
                  <c:v>59.774999999999999</c:v>
                </c:pt>
                <c:pt idx="38088">
                  <c:v>59.774999999999999</c:v>
                </c:pt>
                <c:pt idx="38089">
                  <c:v>59.776000000000003</c:v>
                </c:pt>
                <c:pt idx="38090">
                  <c:v>59.776000000000003</c:v>
                </c:pt>
                <c:pt idx="38091">
                  <c:v>59.776000000000003</c:v>
                </c:pt>
                <c:pt idx="38092">
                  <c:v>59.777000000000001</c:v>
                </c:pt>
                <c:pt idx="38093">
                  <c:v>59.777000000000001</c:v>
                </c:pt>
                <c:pt idx="38094">
                  <c:v>59.777000000000001</c:v>
                </c:pt>
                <c:pt idx="38095">
                  <c:v>59.777000000000001</c:v>
                </c:pt>
                <c:pt idx="38096">
                  <c:v>59.777999999999999</c:v>
                </c:pt>
                <c:pt idx="38097">
                  <c:v>59.777999999999999</c:v>
                </c:pt>
                <c:pt idx="38098">
                  <c:v>59.777999999999999</c:v>
                </c:pt>
                <c:pt idx="38099">
                  <c:v>59.779000000000003</c:v>
                </c:pt>
                <c:pt idx="38100">
                  <c:v>59.779000000000003</c:v>
                </c:pt>
                <c:pt idx="38101">
                  <c:v>59.779000000000003</c:v>
                </c:pt>
                <c:pt idx="38102">
                  <c:v>59.779000000000003</c:v>
                </c:pt>
                <c:pt idx="38103">
                  <c:v>59.78</c:v>
                </c:pt>
                <c:pt idx="38104">
                  <c:v>59.78</c:v>
                </c:pt>
                <c:pt idx="38105">
                  <c:v>59.78</c:v>
                </c:pt>
                <c:pt idx="38106">
                  <c:v>59.78</c:v>
                </c:pt>
                <c:pt idx="38107">
                  <c:v>59.780999999999999</c:v>
                </c:pt>
                <c:pt idx="38108">
                  <c:v>59.780999999999999</c:v>
                </c:pt>
                <c:pt idx="38109">
                  <c:v>59.780999999999999</c:v>
                </c:pt>
                <c:pt idx="38110">
                  <c:v>59.782000000000004</c:v>
                </c:pt>
                <c:pt idx="38111">
                  <c:v>59.782000000000004</c:v>
                </c:pt>
                <c:pt idx="38112">
                  <c:v>59.782000000000004</c:v>
                </c:pt>
                <c:pt idx="38113">
                  <c:v>59.782000000000004</c:v>
                </c:pt>
                <c:pt idx="38114">
                  <c:v>59.783000000000001</c:v>
                </c:pt>
                <c:pt idx="38115">
                  <c:v>59.783000000000001</c:v>
                </c:pt>
                <c:pt idx="38116">
                  <c:v>59.783000000000001</c:v>
                </c:pt>
                <c:pt idx="38117">
                  <c:v>59.783999999999999</c:v>
                </c:pt>
                <c:pt idx="38118">
                  <c:v>59.783999999999999</c:v>
                </c:pt>
                <c:pt idx="38119">
                  <c:v>59.783999999999999</c:v>
                </c:pt>
                <c:pt idx="38120">
                  <c:v>59.783999999999999</c:v>
                </c:pt>
                <c:pt idx="38121">
                  <c:v>59.785000000000004</c:v>
                </c:pt>
                <c:pt idx="38122">
                  <c:v>59.785000000000004</c:v>
                </c:pt>
                <c:pt idx="38123">
                  <c:v>59.785000000000004</c:v>
                </c:pt>
                <c:pt idx="38124">
                  <c:v>59.786000000000001</c:v>
                </c:pt>
                <c:pt idx="38125">
                  <c:v>59.786000000000001</c:v>
                </c:pt>
                <c:pt idx="38126">
                  <c:v>59.786000000000001</c:v>
                </c:pt>
                <c:pt idx="38127">
                  <c:v>59.786000000000001</c:v>
                </c:pt>
                <c:pt idx="38128">
                  <c:v>59.786999999999999</c:v>
                </c:pt>
                <c:pt idx="38129">
                  <c:v>59.786999999999999</c:v>
                </c:pt>
                <c:pt idx="38130">
                  <c:v>59.786999999999999</c:v>
                </c:pt>
                <c:pt idx="38131">
                  <c:v>59.788000000000004</c:v>
                </c:pt>
                <c:pt idx="38132">
                  <c:v>59.788000000000004</c:v>
                </c:pt>
                <c:pt idx="38133">
                  <c:v>59.788000000000004</c:v>
                </c:pt>
                <c:pt idx="38134">
                  <c:v>59.788000000000004</c:v>
                </c:pt>
                <c:pt idx="38135">
                  <c:v>59.789000000000001</c:v>
                </c:pt>
                <c:pt idx="38136">
                  <c:v>59.789000000000001</c:v>
                </c:pt>
                <c:pt idx="38137">
                  <c:v>59.789000000000001</c:v>
                </c:pt>
                <c:pt idx="38138">
                  <c:v>59.79</c:v>
                </c:pt>
                <c:pt idx="38139">
                  <c:v>59.79</c:v>
                </c:pt>
                <c:pt idx="38140">
                  <c:v>59.79</c:v>
                </c:pt>
                <c:pt idx="38141">
                  <c:v>59.79</c:v>
                </c:pt>
                <c:pt idx="38142">
                  <c:v>59.791000000000004</c:v>
                </c:pt>
                <c:pt idx="38143">
                  <c:v>59.791000000000004</c:v>
                </c:pt>
                <c:pt idx="38144">
                  <c:v>59.791000000000004</c:v>
                </c:pt>
                <c:pt idx="38145">
                  <c:v>59.791000000000004</c:v>
                </c:pt>
                <c:pt idx="38146">
                  <c:v>59.792000000000002</c:v>
                </c:pt>
                <c:pt idx="38147">
                  <c:v>59.792000000000002</c:v>
                </c:pt>
                <c:pt idx="38148">
                  <c:v>59.792000000000002</c:v>
                </c:pt>
                <c:pt idx="38149">
                  <c:v>59.792999999999999</c:v>
                </c:pt>
                <c:pt idx="38150">
                  <c:v>59.792999999999999</c:v>
                </c:pt>
                <c:pt idx="38151">
                  <c:v>59.792999999999999</c:v>
                </c:pt>
                <c:pt idx="38152">
                  <c:v>59.792999999999999</c:v>
                </c:pt>
                <c:pt idx="38153">
                  <c:v>59.794000000000004</c:v>
                </c:pt>
                <c:pt idx="38154">
                  <c:v>59.794000000000004</c:v>
                </c:pt>
                <c:pt idx="38155">
                  <c:v>59.794000000000004</c:v>
                </c:pt>
                <c:pt idx="38156">
                  <c:v>59.795000000000002</c:v>
                </c:pt>
                <c:pt idx="38157">
                  <c:v>59.795000000000002</c:v>
                </c:pt>
                <c:pt idx="38158">
                  <c:v>59.795000000000002</c:v>
                </c:pt>
                <c:pt idx="38159">
                  <c:v>59.795000000000002</c:v>
                </c:pt>
                <c:pt idx="38160">
                  <c:v>59.795999999999999</c:v>
                </c:pt>
                <c:pt idx="38161">
                  <c:v>59.795999999999999</c:v>
                </c:pt>
                <c:pt idx="38162">
                  <c:v>59.795999999999999</c:v>
                </c:pt>
                <c:pt idx="38163">
                  <c:v>59.797000000000004</c:v>
                </c:pt>
                <c:pt idx="38164">
                  <c:v>59.797000000000004</c:v>
                </c:pt>
                <c:pt idx="38165">
                  <c:v>59.797000000000004</c:v>
                </c:pt>
                <c:pt idx="38166">
                  <c:v>59.797000000000004</c:v>
                </c:pt>
                <c:pt idx="38167">
                  <c:v>59.798000000000002</c:v>
                </c:pt>
                <c:pt idx="38168">
                  <c:v>59.798000000000002</c:v>
                </c:pt>
                <c:pt idx="38169">
                  <c:v>59.798000000000002</c:v>
                </c:pt>
                <c:pt idx="38170">
                  <c:v>59.798999999999999</c:v>
                </c:pt>
                <c:pt idx="38171">
                  <c:v>59.798999999999999</c:v>
                </c:pt>
                <c:pt idx="38172">
                  <c:v>59.798999999999999</c:v>
                </c:pt>
                <c:pt idx="38173">
                  <c:v>59.798999999999999</c:v>
                </c:pt>
                <c:pt idx="38174">
                  <c:v>59.800000000000004</c:v>
                </c:pt>
                <c:pt idx="38175">
                  <c:v>59.800000000000004</c:v>
                </c:pt>
                <c:pt idx="38176">
                  <c:v>59.800000000000004</c:v>
                </c:pt>
                <c:pt idx="38177">
                  <c:v>59.800000000000004</c:v>
                </c:pt>
                <c:pt idx="38178">
                  <c:v>59.801000000000002</c:v>
                </c:pt>
                <c:pt idx="38179">
                  <c:v>59.801000000000002</c:v>
                </c:pt>
                <c:pt idx="38180">
                  <c:v>59.801000000000002</c:v>
                </c:pt>
                <c:pt idx="38181">
                  <c:v>59.802</c:v>
                </c:pt>
                <c:pt idx="38182">
                  <c:v>59.802</c:v>
                </c:pt>
                <c:pt idx="38183">
                  <c:v>59.802</c:v>
                </c:pt>
                <c:pt idx="38184">
                  <c:v>59.802</c:v>
                </c:pt>
                <c:pt idx="38185">
                  <c:v>59.803000000000004</c:v>
                </c:pt>
                <c:pt idx="38186">
                  <c:v>59.803000000000004</c:v>
                </c:pt>
                <c:pt idx="38187">
                  <c:v>59.803000000000004</c:v>
                </c:pt>
                <c:pt idx="38188">
                  <c:v>59.804000000000002</c:v>
                </c:pt>
                <c:pt idx="38189">
                  <c:v>59.804000000000002</c:v>
                </c:pt>
                <c:pt idx="38190">
                  <c:v>59.804000000000002</c:v>
                </c:pt>
                <c:pt idx="38191">
                  <c:v>59.804000000000002</c:v>
                </c:pt>
                <c:pt idx="38192">
                  <c:v>59.805</c:v>
                </c:pt>
                <c:pt idx="38193">
                  <c:v>59.805</c:v>
                </c:pt>
                <c:pt idx="38194">
                  <c:v>59.805</c:v>
                </c:pt>
                <c:pt idx="38195">
                  <c:v>59.806000000000004</c:v>
                </c:pt>
                <c:pt idx="38196">
                  <c:v>59.806000000000004</c:v>
                </c:pt>
                <c:pt idx="38197">
                  <c:v>59.806000000000004</c:v>
                </c:pt>
                <c:pt idx="38198">
                  <c:v>59.806000000000004</c:v>
                </c:pt>
                <c:pt idx="38199">
                  <c:v>59.807000000000002</c:v>
                </c:pt>
                <c:pt idx="38200">
                  <c:v>59.807000000000002</c:v>
                </c:pt>
                <c:pt idx="38201">
                  <c:v>59.807000000000002</c:v>
                </c:pt>
                <c:pt idx="38202">
                  <c:v>59.808</c:v>
                </c:pt>
                <c:pt idx="38203">
                  <c:v>59.808</c:v>
                </c:pt>
                <c:pt idx="38204">
                  <c:v>59.808</c:v>
                </c:pt>
                <c:pt idx="38205">
                  <c:v>59.808</c:v>
                </c:pt>
                <c:pt idx="38206">
                  <c:v>59.809000000000005</c:v>
                </c:pt>
                <c:pt idx="38207">
                  <c:v>59.809000000000005</c:v>
                </c:pt>
                <c:pt idx="38208">
                  <c:v>59.809000000000005</c:v>
                </c:pt>
                <c:pt idx="38209">
                  <c:v>59.81</c:v>
                </c:pt>
                <c:pt idx="38210">
                  <c:v>59.81</c:v>
                </c:pt>
                <c:pt idx="38211">
                  <c:v>59.81</c:v>
                </c:pt>
                <c:pt idx="38212">
                  <c:v>59.81</c:v>
                </c:pt>
                <c:pt idx="38213">
                  <c:v>59.811</c:v>
                </c:pt>
                <c:pt idx="38214">
                  <c:v>59.811</c:v>
                </c:pt>
                <c:pt idx="38215">
                  <c:v>59.811</c:v>
                </c:pt>
                <c:pt idx="38216">
                  <c:v>59.811</c:v>
                </c:pt>
                <c:pt idx="38217">
                  <c:v>59.812000000000005</c:v>
                </c:pt>
                <c:pt idx="38218">
                  <c:v>59.812000000000005</c:v>
                </c:pt>
                <c:pt idx="38219">
                  <c:v>59.812000000000005</c:v>
                </c:pt>
                <c:pt idx="38220">
                  <c:v>59.813000000000002</c:v>
                </c:pt>
                <c:pt idx="38221">
                  <c:v>59.813000000000002</c:v>
                </c:pt>
                <c:pt idx="38222">
                  <c:v>59.813000000000002</c:v>
                </c:pt>
                <c:pt idx="38223">
                  <c:v>59.813000000000002</c:v>
                </c:pt>
                <c:pt idx="38224">
                  <c:v>59.814</c:v>
                </c:pt>
                <c:pt idx="38225">
                  <c:v>59.814</c:v>
                </c:pt>
                <c:pt idx="38226">
                  <c:v>59.814</c:v>
                </c:pt>
                <c:pt idx="38227">
                  <c:v>59.814999999999998</c:v>
                </c:pt>
                <c:pt idx="38228">
                  <c:v>59.814999999999998</c:v>
                </c:pt>
                <c:pt idx="38229">
                  <c:v>59.814999999999998</c:v>
                </c:pt>
                <c:pt idx="38230">
                  <c:v>59.814999999999998</c:v>
                </c:pt>
                <c:pt idx="38231">
                  <c:v>59.816000000000003</c:v>
                </c:pt>
                <c:pt idx="38232">
                  <c:v>59.816000000000003</c:v>
                </c:pt>
                <c:pt idx="38233">
                  <c:v>59.816000000000003</c:v>
                </c:pt>
                <c:pt idx="38234">
                  <c:v>59.817</c:v>
                </c:pt>
                <c:pt idx="38235">
                  <c:v>59.817</c:v>
                </c:pt>
                <c:pt idx="38236">
                  <c:v>59.817</c:v>
                </c:pt>
                <c:pt idx="38237">
                  <c:v>59.817</c:v>
                </c:pt>
                <c:pt idx="38238">
                  <c:v>59.817999999999998</c:v>
                </c:pt>
                <c:pt idx="38239">
                  <c:v>59.817999999999998</c:v>
                </c:pt>
                <c:pt idx="38240">
                  <c:v>59.817999999999998</c:v>
                </c:pt>
                <c:pt idx="38241">
                  <c:v>59.819000000000003</c:v>
                </c:pt>
                <c:pt idx="38242">
                  <c:v>59.819000000000003</c:v>
                </c:pt>
                <c:pt idx="38243">
                  <c:v>59.819000000000003</c:v>
                </c:pt>
                <c:pt idx="38244">
                  <c:v>59.819000000000003</c:v>
                </c:pt>
                <c:pt idx="38245">
                  <c:v>59.82</c:v>
                </c:pt>
                <c:pt idx="38246">
                  <c:v>59.82</c:v>
                </c:pt>
                <c:pt idx="38247">
                  <c:v>59.82</c:v>
                </c:pt>
                <c:pt idx="38248">
                  <c:v>59.82</c:v>
                </c:pt>
                <c:pt idx="38249">
                  <c:v>59.820999999999998</c:v>
                </c:pt>
                <c:pt idx="38250">
                  <c:v>59.820999999999998</c:v>
                </c:pt>
                <c:pt idx="38251">
                  <c:v>59.820999999999998</c:v>
                </c:pt>
                <c:pt idx="38252">
                  <c:v>59.822000000000003</c:v>
                </c:pt>
                <c:pt idx="38253">
                  <c:v>59.822000000000003</c:v>
                </c:pt>
                <c:pt idx="38254">
                  <c:v>59.822000000000003</c:v>
                </c:pt>
                <c:pt idx="38255">
                  <c:v>59.822000000000003</c:v>
                </c:pt>
                <c:pt idx="38256">
                  <c:v>59.823</c:v>
                </c:pt>
                <c:pt idx="38257">
                  <c:v>59.823</c:v>
                </c:pt>
                <c:pt idx="38258">
                  <c:v>59.823</c:v>
                </c:pt>
                <c:pt idx="38259">
                  <c:v>59.823999999999998</c:v>
                </c:pt>
                <c:pt idx="38260">
                  <c:v>59.823999999999998</c:v>
                </c:pt>
                <c:pt idx="38261">
                  <c:v>59.823999999999998</c:v>
                </c:pt>
                <c:pt idx="38262">
                  <c:v>59.823999999999998</c:v>
                </c:pt>
                <c:pt idx="38263">
                  <c:v>59.825000000000003</c:v>
                </c:pt>
                <c:pt idx="38264">
                  <c:v>59.825000000000003</c:v>
                </c:pt>
                <c:pt idx="38265">
                  <c:v>59.825000000000003</c:v>
                </c:pt>
                <c:pt idx="38266">
                  <c:v>59.826000000000001</c:v>
                </c:pt>
                <c:pt idx="38267">
                  <c:v>59.826000000000001</c:v>
                </c:pt>
                <c:pt idx="38268">
                  <c:v>59.826000000000001</c:v>
                </c:pt>
                <c:pt idx="38269">
                  <c:v>59.826000000000001</c:v>
                </c:pt>
                <c:pt idx="38270">
                  <c:v>59.826999999999998</c:v>
                </c:pt>
                <c:pt idx="38271">
                  <c:v>59.826999999999998</c:v>
                </c:pt>
                <c:pt idx="38272">
                  <c:v>59.826999999999998</c:v>
                </c:pt>
                <c:pt idx="38273">
                  <c:v>59.828000000000003</c:v>
                </c:pt>
                <c:pt idx="38274">
                  <c:v>59.828000000000003</c:v>
                </c:pt>
                <c:pt idx="38275">
                  <c:v>59.828000000000003</c:v>
                </c:pt>
                <c:pt idx="38276">
                  <c:v>59.828000000000003</c:v>
                </c:pt>
                <c:pt idx="38277">
                  <c:v>59.829000000000001</c:v>
                </c:pt>
                <c:pt idx="38278">
                  <c:v>59.829000000000001</c:v>
                </c:pt>
                <c:pt idx="38279">
                  <c:v>59.829000000000001</c:v>
                </c:pt>
                <c:pt idx="38280">
                  <c:v>59.829000000000001</c:v>
                </c:pt>
                <c:pt idx="38281">
                  <c:v>59.83</c:v>
                </c:pt>
                <c:pt idx="38282">
                  <c:v>59.83</c:v>
                </c:pt>
                <c:pt idx="38283">
                  <c:v>59.83</c:v>
                </c:pt>
                <c:pt idx="38284">
                  <c:v>59.831000000000003</c:v>
                </c:pt>
                <c:pt idx="38285">
                  <c:v>59.831000000000003</c:v>
                </c:pt>
                <c:pt idx="38286">
                  <c:v>59.831000000000003</c:v>
                </c:pt>
                <c:pt idx="38287">
                  <c:v>59.831000000000003</c:v>
                </c:pt>
                <c:pt idx="38288">
                  <c:v>59.832000000000001</c:v>
                </c:pt>
                <c:pt idx="38289">
                  <c:v>59.832000000000001</c:v>
                </c:pt>
                <c:pt idx="38290">
                  <c:v>59.832000000000001</c:v>
                </c:pt>
                <c:pt idx="38291">
                  <c:v>59.832999999999998</c:v>
                </c:pt>
                <c:pt idx="38292">
                  <c:v>59.832999999999998</c:v>
                </c:pt>
                <c:pt idx="38293">
                  <c:v>59.832999999999998</c:v>
                </c:pt>
                <c:pt idx="38294">
                  <c:v>59.832999999999998</c:v>
                </c:pt>
                <c:pt idx="38295">
                  <c:v>59.834000000000003</c:v>
                </c:pt>
                <c:pt idx="38296">
                  <c:v>59.834000000000003</c:v>
                </c:pt>
                <c:pt idx="38297">
                  <c:v>59.834000000000003</c:v>
                </c:pt>
                <c:pt idx="38298">
                  <c:v>59.835000000000001</c:v>
                </c:pt>
                <c:pt idx="38299">
                  <c:v>59.835000000000001</c:v>
                </c:pt>
                <c:pt idx="38300">
                  <c:v>59.835000000000001</c:v>
                </c:pt>
                <c:pt idx="38301">
                  <c:v>59.835000000000001</c:v>
                </c:pt>
                <c:pt idx="38302">
                  <c:v>59.835999999999999</c:v>
                </c:pt>
                <c:pt idx="38303">
                  <c:v>59.835999999999999</c:v>
                </c:pt>
                <c:pt idx="38304">
                  <c:v>59.835999999999999</c:v>
                </c:pt>
                <c:pt idx="38305">
                  <c:v>59.837000000000003</c:v>
                </c:pt>
                <c:pt idx="38306">
                  <c:v>59.837000000000003</c:v>
                </c:pt>
                <c:pt idx="38307">
                  <c:v>59.837000000000003</c:v>
                </c:pt>
                <c:pt idx="38308">
                  <c:v>59.837000000000003</c:v>
                </c:pt>
                <c:pt idx="38309">
                  <c:v>59.838000000000001</c:v>
                </c:pt>
                <c:pt idx="38310">
                  <c:v>59.838000000000001</c:v>
                </c:pt>
                <c:pt idx="38311">
                  <c:v>59.838000000000001</c:v>
                </c:pt>
                <c:pt idx="38312">
                  <c:v>59.838999999999999</c:v>
                </c:pt>
                <c:pt idx="38313">
                  <c:v>59.838999999999999</c:v>
                </c:pt>
                <c:pt idx="38314">
                  <c:v>59.838999999999999</c:v>
                </c:pt>
                <c:pt idx="38315">
                  <c:v>59.838999999999999</c:v>
                </c:pt>
                <c:pt idx="38316">
                  <c:v>59.84</c:v>
                </c:pt>
                <c:pt idx="38317">
                  <c:v>59.84</c:v>
                </c:pt>
                <c:pt idx="38318">
                  <c:v>59.84</c:v>
                </c:pt>
                <c:pt idx="38319">
                  <c:v>59.84</c:v>
                </c:pt>
                <c:pt idx="38320">
                  <c:v>59.841000000000001</c:v>
                </c:pt>
                <c:pt idx="38321">
                  <c:v>59.841000000000001</c:v>
                </c:pt>
                <c:pt idx="38322">
                  <c:v>59.841000000000001</c:v>
                </c:pt>
                <c:pt idx="38323">
                  <c:v>59.841999999999999</c:v>
                </c:pt>
                <c:pt idx="38324">
                  <c:v>59.841999999999999</c:v>
                </c:pt>
                <c:pt idx="38325">
                  <c:v>59.841999999999999</c:v>
                </c:pt>
                <c:pt idx="38326">
                  <c:v>59.841999999999999</c:v>
                </c:pt>
                <c:pt idx="38327">
                  <c:v>59.843000000000004</c:v>
                </c:pt>
                <c:pt idx="38328">
                  <c:v>59.843000000000004</c:v>
                </c:pt>
                <c:pt idx="38329">
                  <c:v>59.843000000000004</c:v>
                </c:pt>
                <c:pt idx="38330">
                  <c:v>59.844000000000001</c:v>
                </c:pt>
                <c:pt idx="38331">
                  <c:v>59.844000000000001</c:v>
                </c:pt>
                <c:pt idx="38332">
                  <c:v>59.844000000000001</c:v>
                </c:pt>
                <c:pt idx="38333">
                  <c:v>59.844000000000001</c:v>
                </c:pt>
                <c:pt idx="38334">
                  <c:v>59.844999999999999</c:v>
                </c:pt>
                <c:pt idx="38335">
                  <c:v>59.844999999999999</c:v>
                </c:pt>
                <c:pt idx="38336">
                  <c:v>59.844999999999999</c:v>
                </c:pt>
                <c:pt idx="38337">
                  <c:v>59.846000000000004</c:v>
                </c:pt>
                <c:pt idx="38338">
                  <c:v>59.846000000000004</c:v>
                </c:pt>
                <c:pt idx="38339">
                  <c:v>59.846000000000004</c:v>
                </c:pt>
                <c:pt idx="38340">
                  <c:v>59.846000000000004</c:v>
                </c:pt>
                <c:pt idx="38341">
                  <c:v>59.847000000000001</c:v>
                </c:pt>
                <c:pt idx="38342">
                  <c:v>59.847000000000001</c:v>
                </c:pt>
                <c:pt idx="38343">
                  <c:v>59.847000000000001</c:v>
                </c:pt>
                <c:pt idx="38344">
                  <c:v>59.847999999999999</c:v>
                </c:pt>
                <c:pt idx="38345">
                  <c:v>59.847999999999999</c:v>
                </c:pt>
                <c:pt idx="38346">
                  <c:v>59.847999999999999</c:v>
                </c:pt>
                <c:pt idx="38347">
                  <c:v>59.847999999999999</c:v>
                </c:pt>
                <c:pt idx="38348">
                  <c:v>59.849000000000004</c:v>
                </c:pt>
                <c:pt idx="38349">
                  <c:v>59.849000000000004</c:v>
                </c:pt>
                <c:pt idx="38350">
                  <c:v>59.849000000000004</c:v>
                </c:pt>
                <c:pt idx="38351">
                  <c:v>59.85</c:v>
                </c:pt>
                <c:pt idx="38352">
                  <c:v>59.85</c:v>
                </c:pt>
                <c:pt idx="38353">
                  <c:v>59.85</c:v>
                </c:pt>
                <c:pt idx="38354">
                  <c:v>59.85</c:v>
                </c:pt>
                <c:pt idx="38355">
                  <c:v>59.850999999999999</c:v>
                </c:pt>
                <c:pt idx="38356">
                  <c:v>59.850999999999999</c:v>
                </c:pt>
                <c:pt idx="38357">
                  <c:v>59.850999999999999</c:v>
                </c:pt>
                <c:pt idx="38358">
                  <c:v>59.850999999999999</c:v>
                </c:pt>
                <c:pt idx="38359">
                  <c:v>59.852000000000004</c:v>
                </c:pt>
                <c:pt idx="38360">
                  <c:v>59.852000000000004</c:v>
                </c:pt>
                <c:pt idx="38361">
                  <c:v>59.852000000000004</c:v>
                </c:pt>
                <c:pt idx="38362">
                  <c:v>59.853000000000002</c:v>
                </c:pt>
                <c:pt idx="38363">
                  <c:v>59.853000000000002</c:v>
                </c:pt>
                <c:pt idx="38364">
                  <c:v>59.853000000000002</c:v>
                </c:pt>
                <c:pt idx="38365">
                  <c:v>59.853000000000002</c:v>
                </c:pt>
                <c:pt idx="38366">
                  <c:v>59.853999999999999</c:v>
                </c:pt>
                <c:pt idx="38367">
                  <c:v>59.853999999999999</c:v>
                </c:pt>
                <c:pt idx="38368">
                  <c:v>59.853999999999999</c:v>
                </c:pt>
                <c:pt idx="38369">
                  <c:v>59.855000000000004</c:v>
                </c:pt>
                <c:pt idx="38370">
                  <c:v>59.855000000000004</c:v>
                </c:pt>
                <c:pt idx="38371">
                  <c:v>59.855000000000004</c:v>
                </c:pt>
                <c:pt idx="38372">
                  <c:v>59.855000000000004</c:v>
                </c:pt>
                <c:pt idx="38373">
                  <c:v>59.856000000000002</c:v>
                </c:pt>
                <c:pt idx="38374">
                  <c:v>59.856000000000002</c:v>
                </c:pt>
                <c:pt idx="38375">
                  <c:v>59.856000000000002</c:v>
                </c:pt>
                <c:pt idx="38376">
                  <c:v>59.856999999999999</c:v>
                </c:pt>
                <c:pt idx="38377">
                  <c:v>59.856999999999999</c:v>
                </c:pt>
                <c:pt idx="38378">
                  <c:v>59.856999999999999</c:v>
                </c:pt>
                <c:pt idx="38379">
                  <c:v>59.856999999999999</c:v>
                </c:pt>
                <c:pt idx="38380">
                  <c:v>59.858000000000004</c:v>
                </c:pt>
                <c:pt idx="38381">
                  <c:v>59.858000000000004</c:v>
                </c:pt>
                <c:pt idx="38382">
                  <c:v>59.858000000000004</c:v>
                </c:pt>
                <c:pt idx="38383">
                  <c:v>59.859000000000002</c:v>
                </c:pt>
                <c:pt idx="38384">
                  <c:v>59.859000000000002</c:v>
                </c:pt>
                <c:pt idx="38385">
                  <c:v>59.859000000000002</c:v>
                </c:pt>
                <c:pt idx="38386">
                  <c:v>59.859000000000002</c:v>
                </c:pt>
                <c:pt idx="38387">
                  <c:v>59.86</c:v>
                </c:pt>
                <c:pt idx="38388">
                  <c:v>59.86</c:v>
                </c:pt>
                <c:pt idx="38389">
                  <c:v>59.86</c:v>
                </c:pt>
                <c:pt idx="38390">
                  <c:v>59.861000000000004</c:v>
                </c:pt>
                <c:pt idx="38391">
                  <c:v>59.861000000000004</c:v>
                </c:pt>
                <c:pt idx="38392">
                  <c:v>59.861000000000004</c:v>
                </c:pt>
                <c:pt idx="38393">
                  <c:v>59.861000000000004</c:v>
                </c:pt>
                <c:pt idx="38394">
                  <c:v>59.862000000000002</c:v>
                </c:pt>
                <c:pt idx="38395">
                  <c:v>59.862000000000002</c:v>
                </c:pt>
                <c:pt idx="38396">
                  <c:v>59.862000000000002</c:v>
                </c:pt>
                <c:pt idx="38397">
                  <c:v>59.862000000000002</c:v>
                </c:pt>
                <c:pt idx="38398">
                  <c:v>59.863</c:v>
                </c:pt>
                <c:pt idx="38399">
                  <c:v>59.863</c:v>
                </c:pt>
                <c:pt idx="38400">
                  <c:v>59.863</c:v>
                </c:pt>
                <c:pt idx="38401">
                  <c:v>59.864000000000004</c:v>
                </c:pt>
                <c:pt idx="38402">
                  <c:v>59.864000000000004</c:v>
                </c:pt>
                <c:pt idx="38403">
                  <c:v>59.864000000000004</c:v>
                </c:pt>
                <c:pt idx="38404">
                  <c:v>59.864000000000004</c:v>
                </c:pt>
                <c:pt idx="38405">
                  <c:v>59.865000000000002</c:v>
                </c:pt>
                <c:pt idx="38406">
                  <c:v>59.865000000000002</c:v>
                </c:pt>
                <c:pt idx="38407">
                  <c:v>59.865000000000002</c:v>
                </c:pt>
                <c:pt idx="38408">
                  <c:v>59.866</c:v>
                </c:pt>
                <c:pt idx="38409">
                  <c:v>59.866</c:v>
                </c:pt>
                <c:pt idx="38410">
                  <c:v>59.866</c:v>
                </c:pt>
                <c:pt idx="38411">
                  <c:v>59.866</c:v>
                </c:pt>
                <c:pt idx="38412">
                  <c:v>59.867000000000004</c:v>
                </c:pt>
                <c:pt idx="38413">
                  <c:v>59.867000000000004</c:v>
                </c:pt>
                <c:pt idx="38414">
                  <c:v>59.867000000000004</c:v>
                </c:pt>
                <c:pt idx="38415">
                  <c:v>59.868000000000002</c:v>
                </c:pt>
                <c:pt idx="38416">
                  <c:v>59.868000000000002</c:v>
                </c:pt>
                <c:pt idx="38417">
                  <c:v>59.868000000000002</c:v>
                </c:pt>
                <c:pt idx="38418">
                  <c:v>59.868000000000002</c:v>
                </c:pt>
                <c:pt idx="38419">
                  <c:v>59.869</c:v>
                </c:pt>
                <c:pt idx="38420">
                  <c:v>59.869</c:v>
                </c:pt>
                <c:pt idx="38421">
                  <c:v>59.869</c:v>
                </c:pt>
                <c:pt idx="38422">
                  <c:v>59.870000000000005</c:v>
                </c:pt>
                <c:pt idx="38423">
                  <c:v>59.870000000000005</c:v>
                </c:pt>
                <c:pt idx="38424">
                  <c:v>59.870000000000005</c:v>
                </c:pt>
                <c:pt idx="38425">
                  <c:v>59.870000000000005</c:v>
                </c:pt>
                <c:pt idx="38426">
                  <c:v>59.871000000000002</c:v>
                </c:pt>
                <c:pt idx="38427">
                  <c:v>59.871000000000002</c:v>
                </c:pt>
                <c:pt idx="38428">
                  <c:v>59.871000000000002</c:v>
                </c:pt>
                <c:pt idx="38429">
                  <c:v>59.872</c:v>
                </c:pt>
                <c:pt idx="38430">
                  <c:v>59.872</c:v>
                </c:pt>
                <c:pt idx="38431">
                  <c:v>59.872</c:v>
                </c:pt>
                <c:pt idx="38432">
                  <c:v>59.872</c:v>
                </c:pt>
                <c:pt idx="38433">
                  <c:v>59.873000000000005</c:v>
                </c:pt>
                <c:pt idx="38434">
                  <c:v>59.873000000000005</c:v>
                </c:pt>
                <c:pt idx="38435">
                  <c:v>59.873000000000005</c:v>
                </c:pt>
                <c:pt idx="38436">
                  <c:v>59.873000000000005</c:v>
                </c:pt>
                <c:pt idx="38437">
                  <c:v>59.874000000000002</c:v>
                </c:pt>
                <c:pt idx="38438">
                  <c:v>59.874000000000002</c:v>
                </c:pt>
                <c:pt idx="38439">
                  <c:v>59.874000000000002</c:v>
                </c:pt>
                <c:pt idx="38440">
                  <c:v>59.875</c:v>
                </c:pt>
                <c:pt idx="38441">
                  <c:v>59.875</c:v>
                </c:pt>
                <c:pt idx="38442">
                  <c:v>59.875</c:v>
                </c:pt>
                <c:pt idx="38443">
                  <c:v>59.875</c:v>
                </c:pt>
                <c:pt idx="38444">
                  <c:v>59.876000000000005</c:v>
                </c:pt>
                <c:pt idx="38445">
                  <c:v>59.876000000000005</c:v>
                </c:pt>
                <c:pt idx="38446">
                  <c:v>59.876000000000005</c:v>
                </c:pt>
                <c:pt idx="38447">
                  <c:v>59.877000000000002</c:v>
                </c:pt>
                <c:pt idx="38448">
                  <c:v>59.877000000000002</c:v>
                </c:pt>
                <c:pt idx="38449">
                  <c:v>59.877000000000002</c:v>
                </c:pt>
                <c:pt idx="38450">
                  <c:v>59.877000000000002</c:v>
                </c:pt>
                <c:pt idx="38451">
                  <c:v>59.878</c:v>
                </c:pt>
                <c:pt idx="38452">
                  <c:v>59.878</c:v>
                </c:pt>
                <c:pt idx="38453">
                  <c:v>59.878</c:v>
                </c:pt>
                <c:pt idx="38454">
                  <c:v>59.878999999999998</c:v>
                </c:pt>
                <c:pt idx="38455">
                  <c:v>59.878999999999998</c:v>
                </c:pt>
                <c:pt idx="38456">
                  <c:v>59.878999999999998</c:v>
                </c:pt>
                <c:pt idx="38457">
                  <c:v>59.878999999999998</c:v>
                </c:pt>
                <c:pt idx="38458">
                  <c:v>59.88</c:v>
                </c:pt>
                <c:pt idx="38459">
                  <c:v>59.88</c:v>
                </c:pt>
                <c:pt idx="38460">
                  <c:v>59.88</c:v>
                </c:pt>
                <c:pt idx="38461">
                  <c:v>59.881</c:v>
                </c:pt>
                <c:pt idx="38462">
                  <c:v>59.881</c:v>
                </c:pt>
                <c:pt idx="38463">
                  <c:v>59.881</c:v>
                </c:pt>
                <c:pt idx="38464">
                  <c:v>59.881</c:v>
                </c:pt>
                <c:pt idx="38465">
                  <c:v>59.881999999999998</c:v>
                </c:pt>
                <c:pt idx="38466">
                  <c:v>59.881999999999998</c:v>
                </c:pt>
                <c:pt idx="38467">
                  <c:v>59.881999999999998</c:v>
                </c:pt>
                <c:pt idx="38468">
                  <c:v>59.883000000000003</c:v>
                </c:pt>
                <c:pt idx="38469">
                  <c:v>59.883000000000003</c:v>
                </c:pt>
                <c:pt idx="38470">
                  <c:v>59.883000000000003</c:v>
                </c:pt>
                <c:pt idx="38471">
                  <c:v>59.883000000000003</c:v>
                </c:pt>
                <c:pt idx="38472">
                  <c:v>59.884</c:v>
                </c:pt>
                <c:pt idx="38473">
                  <c:v>59.884</c:v>
                </c:pt>
                <c:pt idx="38474">
                  <c:v>59.884</c:v>
                </c:pt>
                <c:pt idx="38475">
                  <c:v>59.884999999999998</c:v>
                </c:pt>
                <c:pt idx="38476">
                  <c:v>59.884999999999998</c:v>
                </c:pt>
                <c:pt idx="38477">
                  <c:v>59.884999999999998</c:v>
                </c:pt>
                <c:pt idx="38478">
                  <c:v>59.884999999999998</c:v>
                </c:pt>
                <c:pt idx="38479">
                  <c:v>59.886000000000003</c:v>
                </c:pt>
                <c:pt idx="38480">
                  <c:v>59.886000000000003</c:v>
                </c:pt>
                <c:pt idx="38481">
                  <c:v>59.886000000000003</c:v>
                </c:pt>
                <c:pt idx="38482">
                  <c:v>59.887</c:v>
                </c:pt>
                <c:pt idx="38483">
                  <c:v>59.887</c:v>
                </c:pt>
                <c:pt idx="38484">
                  <c:v>59.887</c:v>
                </c:pt>
                <c:pt idx="38485">
                  <c:v>59.887</c:v>
                </c:pt>
                <c:pt idx="38486">
                  <c:v>59.887999999999998</c:v>
                </c:pt>
                <c:pt idx="38487">
                  <c:v>59.887999999999998</c:v>
                </c:pt>
                <c:pt idx="38488">
                  <c:v>59.887999999999998</c:v>
                </c:pt>
                <c:pt idx="38489">
                  <c:v>59.887999999999998</c:v>
                </c:pt>
                <c:pt idx="38490">
                  <c:v>59.889000000000003</c:v>
                </c:pt>
                <c:pt idx="38491">
                  <c:v>59.889000000000003</c:v>
                </c:pt>
                <c:pt idx="38492">
                  <c:v>59.889000000000003</c:v>
                </c:pt>
                <c:pt idx="38493">
                  <c:v>59.89</c:v>
                </c:pt>
                <c:pt idx="38494">
                  <c:v>59.89</c:v>
                </c:pt>
                <c:pt idx="38495">
                  <c:v>59.89</c:v>
                </c:pt>
                <c:pt idx="38496">
                  <c:v>59.89</c:v>
                </c:pt>
                <c:pt idx="38497">
                  <c:v>59.890999999999998</c:v>
                </c:pt>
                <c:pt idx="38498">
                  <c:v>59.890999999999998</c:v>
                </c:pt>
                <c:pt idx="38499">
                  <c:v>59.890999999999998</c:v>
                </c:pt>
                <c:pt idx="38500">
                  <c:v>59.892000000000003</c:v>
                </c:pt>
                <c:pt idx="38501">
                  <c:v>59.892000000000003</c:v>
                </c:pt>
                <c:pt idx="38502">
                  <c:v>59.892000000000003</c:v>
                </c:pt>
                <c:pt idx="38503">
                  <c:v>59.892000000000003</c:v>
                </c:pt>
                <c:pt idx="38504">
                  <c:v>59.893000000000001</c:v>
                </c:pt>
                <c:pt idx="38505">
                  <c:v>59.893000000000001</c:v>
                </c:pt>
                <c:pt idx="38506">
                  <c:v>59.893000000000001</c:v>
                </c:pt>
                <c:pt idx="38507">
                  <c:v>59.893999999999998</c:v>
                </c:pt>
                <c:pt idx="38508">
                  <c:v>59.893999999999998</c:v>
                </c:pt>
                <c:pt idx="38509">
                  <c:v>59.893999999999998</c:v>
                </c:pt>
                <c:pt idx="38510">
                  <c:v>59.893999999999998</c:v>
                </c:pt>
                <c:pt idx="38511">
                  <c:v>59.895000000000003</c:v>
                </c:pt>
                <c:pt idx="38512">
                  <c:v>59.895000000000003</c:v>
                </c:pt>
                <c:pt idx="38513">
                  <c:v>59.895000000000003</c:v>
                </c:pt>
                <c:pt idx="38514">
                  <c:v>59.896000000000001</c:v>
                </c:pt>
                <c:pt idx="38515">
                  <c:v>59.896000000000001</c:v>
                </c:pt>
                <c:pt idx="38516">
                  <c:v>59.896000000000001</c:v>
                </c:pt>
                <c:pt idx="38517">
                  <c:v>59.896000000000001</c:v>
                </c:pt>
                <c:pt idx="38518">
                  <c:v>59.896999999999998</c:v>
                </c:pt>
                <c:pt idx="38519">
                  <c:v>59.896999999999998</c:v>
                </c:pt>
                <c:pt idx="38520">
                  <c:v>59.896999999999998</c:v>
                </c:pt>
                <c:pt idx="38521">
                  <c:v>59.898000000000003</c:v>
                </c:pt>
                <c:pt idx="38522">
                  <c:v>59.898000000000003</c:v>
                </c:pt>
                <c:pt idx="38523">
                  <c:v>59.898000000000003</c:v>
                </c:pt>
                <c:pt idx="38524">
                  <c:v>59.898000000000003</c:v>
                </c:pt>
                <c:pt idx="38525">
                  <c:v>59.899000000000001</c:v>
                </c:pt>
                <c:pt idx="38526">
                  <c:v>59.899000000000001</c:v>
                </c:pt>
                <c:pt idx="38527">
                  <c:v>59.899000000000001</c:v>
                </c:pt>
                <c:pt idx="38528">
                  <c:v>59.9</c:v>
                </c:pt>
                <c:pt idx="38529">
                  <c:v>59.9</c:v>
                </c:pt>
                <c:pt idx="38530">
                  <c:v>59.9</c:v>
                </c:pt>
                <c:pt idx="38531">
                  <c:v>59.9</c:v>
                </c:pt>
                <c:pt idx="38532">
                  <c:v>59.901000000000003</c:v>
                </c:pt>
                <c:pt idx="38533">
                  <c:v>59.901000000000003</c:v>
                </c:pt>
                <c:pt idx="38534">
                  <c:v>59.901000000000003</c:v>
                </c:pt>
                <c:pt idx="38535">
                  <c:v>59.902000000000001</c:v>
                </c:pt>
                <c:pt idx="38536">
                  <c:v>59.902000000000001</c:v>
                </c:pt>
                <c:pt idx="38537">
                  <c:v>59.902000000000001</c:v>
                </c:pt>
                <c:pt idx="38538">
                  <c:v>59.902000000000001</c:v>
                </c:pt>
                <c:pt idx="38539">
                  <c:v>59.902999999999999</c:v>
                </c:pt>
                <c:pt idx="38540">
                  <c:v>59.902999999999999</c:v>
                </c:pt>
                <c:pt idx="38541">
                  <c:v>59.902999999999999</c:v>
                </c:pt>
                <c:pt idx="38542">
                  <c:v>59.904000000000003</c:v>
                </c:pt>
                <c:pt idx="38543">
                  <c:v>59.904000000000003</c:v>
                </c:pt>
                <c:pt idx="38544">
                  <c:v>59.904000000000003</c:v>
                </c:pt>
                <c:pt idx="38545">
                  <c:v>59.904000000000003</c:v>
                </c:pt>
                <c:pt idx="38546">
                  <c:v>59.905000000000001</c:v>
                </c:pt>
                <c:pt idx="38547">
                  <c:v>59.905000000000001</c:v>
                </c:pt>
                <c:pt idx="38548">
                  <c:v>59.905000000000001</c:v>
                </c:pt>
                <c:pt idx="38549">
                  <c:v>59.905999999999999</c:v>
                </c:pt>
                <c:pt idx="38550">
                  <c:v>59.905999999999999</c:v>
                </c:pt>
                <c:pt idx="38551">
                  <c:v>59.905999999999999</c:v>
                </c:pt>
                <c:pt idx="38552">
                  <c:v>59.905999999999999</c:v>
                </c:pt>
                <c:pt idx="38553">
                  <c:v>59.907000000000004</c:v>
                </c:pt>
                <c:pt idx="38554">
                  <c:v>59.907000000000004</c:v>
                </c:pt>
                <c:pt idx="38555">
                  <c:v>59.907000000000004</c:v>
                </c:pt>
                <c:pt idx="38556">
                  <c:v>59.907000000000004</c:v>
                </c:pt>
                <c:pt idx="38557">
                  <c:v>59.908000000000001</c:v>
                </c:pt>
                <c:pt idx="38558">
                  <c:v>59.908000000000001</c:v>
                </c:pt>
                <c:pt idx="38559">
                  <c:v>59.908000000000001</c:v>
                </c:pt>
                <c:pt idx="38560">
                  <c:v>59.908999999999999</c:v>
                </c:pt>
                <c:pt idx="38561">
                  <c:v>59.908999999999999</c:v>
                </c:pt>
                <c:pt idx="38562">
                  <c:v>59.908999999999999</c:v>
                </c:pt>
                <c:pt idx="38563">
                  <c:v>59.908999999999999</c:v>
                </c:pt>
                <c:pt idx="38564">
                  <c:v>59.910000000000004</c:v>
                </c:pt>
                <c:pt idx="38565">
                  <c:v>59.910000000000004</c:v>
                </c:pt>
                <c:pt idx="38566">
                  <c:v>59.910000000000004</c:v>
                </c:pt>
                <c:pt idx="38567">
                  <c:v>59.911000000000001</c:v>
                </c:pt>
                <c:pt idx="38568">
                  <c:v>59.911000000000001</c:v>
                </c:pt>
                <c:pt idx="38569">
                  <c:v>59.911000000000001</c:v>
                </c:pt>
                <c:pt idx="38570">
                  <c:v>59.911000000000001</c:v>
                </c:pt>
                <c:pt idx="38571">
                  <c:v>59.911999999999999</c:v>
                </c:pt>
                <c:pt idx="38572">
                  <c:v>59.911999999999999</c:v>
                </c:pt>
                <c:pt idx="38573">
                  <c:v>59.911999999999999</c:v>
                </c:pt>
                <c:pt idx="38574">
                  <c:v>59.913000000000004</c:v>
                </c:pt>
                <c:pt idx="38575">
                  <c:v>59.913000000000004</c:v>
                </c:pt>
                <c:pt idx="38576">
                  <c:v>59.913000000000004</c:v>
                </c:pt>
                <c:pt idx="38577">
                  <c:v>59.913000000000004</c:v>
                </c:pt>
                <c:pt idx="38578">
                  <c:v>59.914000000000001</c:v>
                </c:pt>
                <c:pt idx="38579">
                  <c:v>59.914000000000001</c:v>
                </c:pt>
                <c:pt idx="38580">
                  <c:v>59.914000000000001</c:v>
                </c:pt>
                <c:pt idx="38581">
                  <c:v>59.914999999999999</c:v>
                </c:pt>
                <c:pt idx="38582">
                  <c:v>59.914999999999999</c:v>
                </c:pt>
                <c:pt idx="38583">
                  <c:v>59.914999999999999</c:v>
                </c:pt>
                <c:pt idx="38584">
                  <c:v>59.914999999999999</c:v>
                </c:pt>
                <c:pt idx="38585">
                  <c:v>59.916000000000004</c:v>
                </c:pt>
                <c:pt idx="38586">
                  <c:v>59.916000000000004</c:v>
                </c:pt>
                <c:pt idx="38587">
                  <c:v>59.916000000000004</c:v>
                </c:pt>
                <c:pt idx="38588">
                  <c:v>59.917000000000002</c:v>
                </c:pt>
                <c:pt idx="38589">
                  <c:v>59.917000000000002</c:v>
                </c:pt>
                <c:pt idx="38590">
                  <c:v>59.917000000000002</c:v>
                </c:pt>
                <c:pt idx="38591">
                  <c:v>59.917000000000002</c:v>
                </c:pt>
                <c:pt idx="38592">
                  <c:v>59.917999999999999</c:v>
                </c:pt>
                <c:pt idx="38593">
                  <c:v>59.917999999999999</c:v>
                </c:pt>
                <c:pt idx="38594">
                  <c:v>59.917999999999999</c:v>
                </c:pt>
                <c:pt idx="38595">
                  <c:v>59.919000000000004</c:v>
                </c:pt>
                <c:pt idx="38596">
                  <c:v>59.919000000000004</c:v>
                </c:pt>
                <c:pt idx="38597">
                  <c:v>59.919000000000004</c:v>
                </c:pt>
                <c:pt idx="38598">
                  <c:v>59.919000000000004</c:v>
                </c:pt>
                <c:pt idx="38599">
                  <c:v>59.92</c:v>
                </c:pt>
                <c:pt idx="38600">
                  <c:v>59.92</c:v>
                </c:pt>
                <c:pt idx="38601">
                  <c:v>59.92</c:v>
                </c:pt>
                <c:pt idx="38602">
                  <c:v>59.920999999999999</c:v>
                </c:pt>
                <c:pt idx="38603">
                  <c:v>59.920999999999999</c:v>
                </c:pt>
                <c:pt idx="38604">
                  <c:v>59.920999999999999</c:v>
                </c:pt>
                <c:pt idx="38605">
                  <c:v>59.920999999999999</c:v>
                </c:pt>
                <c:pt idx="38606">
                  <c:v>59.922000000000004</c:v>
                </c:pt>
                <c:pt idx="38607">
                  <c:v>59.922000000000004</c:v>
                </c:pt>
                <c:pt idx="38608">
                  <c:v>59.922000000000004</c:v>
                </c:pt>
                <c:pt idx="38609">
                  <c:v>59.923000000000002</c:v>
                </c:pt>
                <c:pt idx="38610">
                  <c:v>59.923000000000002</c:v>
                </c:pt>
                <c:pt idx="38611">
                  <c:v>59.923000000000002</c:v>
                </c:pt>
                <c:pt idx="38612">
                  <c:v>59.923000000000002</c:v>
                </c:pt>
                <c:pt idx="38613">
                  <c:v>59.923999999999999</c:v>
                </c:pt>
                <c:pt idx="38614">
                  <c:v>59.923999999999999</c:v>
                </c:pt>
                <c:pt idx="38615">
                  <c:v>59.923999999999999</c:v>
                </c:pt>
                <c:pt idx="38616">
                  <c:v>59.925000000000004</c:v>
                </c:pt>
                <c:pt idx="38617">
                  <c:v>59.925000000000004</c:v>
                </c:pt>
                <c:pt idx="38618">
                  <c:v>59.925000000000004</c:v>
                </c:pt>
                <c:pt idx="38619">
                  <c:v>59.925000000000004</c:v>
                </c:pt>
                <c:pt idx="38620">
                  <c:v>59.926000000000002</c:v>
                </c:pt>
                <c:pt idx="38621">
                  <c:v>59.926000000000002</c:v>
                </c:pt>
                <c:pt idx="38622">
                  <c:v>59.926000000000002</c:v>
                </c:pt>
                <c:pt idx="38623">
                  <c:v>59.927</c:v>
                </c:pt>
                <c:pt idx="38624">
                  <c:v>59.927</c:v>
                </c:pt>
                <c:pt idx="38625">
                  <c:v>59.927</c:v>
                </c:pt>
                <c:pt idx="38626">
                  <c:v>59.927</c:v>
                </c:pt>
                <c:pt idx="38627">
                  <c:v>59.928000000000004</c:v>
                </c:pt>
                <c:pt idx="38628">
                  <c:v>59.928000000000004</c:v>
                </c:pt>
                <c:pt idx="38629">
                  <c:v>59.928000000000004</c:v>
                </c:pt>
                <c:pt idx="38630">
                  <c:v>59.928000000000004</c:v>
                </c:pt>
                <c:pt idx="38631">
                  <c:v>59.929000000000002</c:v>
                </c:pt>
                <c:pt idx="38632">
                  <c:v>59.929000000000002</c:v>
                </c:pt>
                <c:pt idx="38633">
                  <c:v>59.929000000000002</c:v>
                </c:pt>
                <c:pt idx="38634">
                  <c:v>59.93</c:v>
                </c:pt>
                <c:pt idx="38635">
                  <c:v>59.93</c:v>
                </c:pt>
                <c:pt idx="38636">
                  <c:v>59.93</c:v>
                </c:pt>
                <c:pt idx="38637">
                  <c:v>59.93</c:v>
                </c:pt>
                <c:pt idx="38638">
                  <c:v>59.931000000000004</c:v>
                </c:pt>
                <c:pt idx="38639">
                  <c:v>59.931000000000004</c:v>
                </c:pt>
                <c:pt idx="38640">
                  <c:v>59.931000000000004</c:v>
                </c:pt>
                <c:pt idx="38641">
                  <c:v>59.932000000000002</c:v>
                </c:pt>
                <c:pt idx="38642">
                  <c:v>59.932000000000002</c:v>
                </c:pt>
                <c:pt idx="38643">
                  <c:v>59.932000000000002</c:v>
                </c:pt>
                <c:pt idx="38644">
                  <c:v>59.932000000000002</c:v>
                </c:pt>
                <c:pt idx="38645">
                  <c:v>59.933</c:v>
                </c:pt>
                <c:pt idx="38646">
                  <c:v>59.933</c:v>
                </c:pt>
                <c:pt idx="38647">
                  <c:v>59.933</c:v>
                </c:pt>
                <c:pt idx="38648">
                  <c:v>59.934000000000005</c:v>
                </c:pt>
                <c:pt idx="38649">
                  <c:v>59.934000000000005</c:v>
                </c:pt>
                <c:pt idx="38650">
                  <c:v>59.934000000000005</c:v>
                </c:pt>
                <c:pt idx="38651">
                  <c:v>59.934000000000005</c:v>
                </c:pt>
                <c:pt idx="38652">
                  <c:v>59.935000000000002</c:v>
                </c:pt>
                <c:pt idx="38653">
                  <c:v>59.935000000000002</c:v>
                </c:pt>
                <c:pt idx="38654">
                  <c:v>59.935000000000002</c:v>
                </c:pt>
                <c:pt idx="38655">
                  <c:v>59.936</c:v>
                </c:pt>
                <c:pt idx="38656">
                  <c:v>59.936</c:v>
                </c:pt>
                <c:pt idx="38657">
                  <c:v>59.936</c:v>
                </c:pt>
                <c:pt idx="38658">
                  <c:v>59.936</c:v>
                </c:pt>
                <c:pt idx="38659">
                  <c:v>59.937000000000005</c:v>
                </c:pt>
                <c:pt idx="38660">
                  <c:v>59.937000000000005</c:v>
                </c:pt>
                <c:pt idx="38661">
                  <c:v>59.937000000000005</c:v>
                </c:pt>
                <c:pt idx="38662">
                  <c:v>59.938000000000002</c:v>
                </c:pt>
                <c:pt idx="38663">
                  <c:v>59.938000000000002</c:v>
                </c:pt>
                <c:pt idx="38664">
                  <c:v>59.938000000000002</c:v>
                </c:pt>
                <c:pt idx="38665">
                  <c:v>59.938000000000002</c:v>
                </c:pt>
                <c:pt idx="38666">
                  <c:v>59.939</c:v>
                </c:pt>
                <c:pt idx="38667">
                  <c:v>59.939</c:v>
                </c:pt>
                <c:pt idx="38668">
                  <c:v>59.939</c:v>
                </c:pt>
                <c:pt idx="38669">
                  <c:v>59.94</c:v>
                </c:pt>
                <c:pt idx="38670">
                  <c:v>59.94</c:v>
                </c:pt>
                <c:pt idx="38671">
                  <c:v>59.94</c:v>
                </c:pt>
                <c:pt idx="38672">
                  <c:v>59.94</c:v>
                </c:pt>
                <c:pt idx="38673">
                  <c:v>59.941000000000003</c:v>
                </c:pt>
                <c:pt idx="38674">
                  <c:v>59.941000000000003</c:v>
                </c:pt>
                <c:pt idx="38675">
                  <c:v>59.941000000000003</c:v>
                </c:pt>
                <c:pt idx="38676">
                  <c:v>59.942</c:v>
                </c:pt>
                <c:pt idx="38677">
                  <c:v>59.942</c:v>
                </c:pt>
                <c:pt idx="38678">
                  <c:v>59.942</c:v>
                </c:pt>
                <c:pt idx="38679">
                  <c:v>59.942</c:v>
                </c:pt>
                <c:pt idx="38680">
                  <c:v>59.942999999999998</c:v>
                </c:pt>
                <c:pt idx="38681">
                  <c:v>59.942999999999998</c:v>
                </c:pt>
                <c:pt idx="38682">
                  <c:v>59.942999999999998</c:v>
                </c:pt>
                <c:pt idx="38683">
                  <c:v>59.942999999999998</c:v>
                </c:pt>
                <c:pt idx="38684">
                  <c:v>59.944000000000003</c:v>
                </c:pt>
                <c:pt idx="38685">
                  <c:v>59.944000000000003</c:v>
                </c:pt>
                <c:pt idx="38686">
                  <c:v>59.944000000000003</c:v>
                </c:pt>
                <c:pt idx="38687">
                  <c:v>59.945</c:v>
                </c:pt>
                <c:pt idx="38688">
                  <c:v>59.945</c:v>
                </c:pt>
                <c:pt idx="38689">
                  <c:v>59.945</c:v>
                </c:pt>
                <c:pt idx="38690">
                  <c:v>59.945</c:v>
                </c:pt>
                <c:pt idx="38691">
                  <c:v>59.945999999999998</c:v>
                </c:pt>
                <c:pt idx="38692">
                  <c:v>59.945999999999998</c:v>
                </c:pt>
                <c:pt idx="38693">
                  <c:v>59.945999999999998</c:v>
                </c:pt>
                <c:pt idx="38694">
                  <c:v>59.947000000000003</c:v>
                </c:pt>
                <c:pt idx="38695">
                  <c:v>59.947000000000003</c:v>
                </c:pt>
                <c:pt idx="38696">
                  <c:v>59.947000000000003</c:v>
                </c:pt>
                <c:pt idx="38697">
                  <c:v>59.947000000000003</c:v>
                </c:pt>
                <c:pt idx="38698">
                  <c:v>59.948</c:v>
                </c:pt>
                <c:pt idx="38699">
                  <c:v>59.948</c:v>
                </c:pt>
                <c:pt idx="38700">
                  <c:v>59.948</c:v>
                </c:pt>
                <c:pt idx="38701">
                  <c:v>59.948999999999998</c:v>
                </c:pt>
                <c:pt idx="38702">
                  <c:v>59.948999999999998</c:v>
                </c:pt>
                <c:pt idx="38703">
                  <c:v>59.948999999999998</c:v>
                </c:pt>
                <c:pt idx="38704">
                  <c:v>59.948999999999998</c:v>
                </c:pt>
                <c:pt idx="38705">
                  <c:v>59.95</c:v>
                </c:pt>
                <c:pt idx="38706">
                  <c:v>59.95</c:v>
                </c:pt>
                <c:pt idx="38707">
                  <c:v>59.95</c:v>
                </c:pt>
                <c:pt idx="38708">
                  <c:v>59.951000000000001</c:v>
                </c:pt>
                <c:pt idx="38709">
                  <c:v>59.951000000000001</c:v>
                </c:pt>
                <c:pt idx="38710">
                  <c:v>59.951000000000001</c:v>
                </c:pt>
                <c:pt idx="38711">
                  <c:v>59.951000000000001</c:v>
                </c:pt>
                <c:pt idx="38712">
                  <c:v>59.951999999999998</c:v>
                </c:pt>
                <c:pt idx="38713">
                  <c:v>59.951999999999998</c:v>
                </c:pt>
                <c:pt idx="38714">
                  <c:v>59.951999999999998</c:v>
                </c:pt>
                <c:pt idx="38715">
                  <c:v>59.953000000000003</c:v>
                </c:pt>
                <c:pt idx="38716">
                  <c:v>59.953000000000003</c:v>
                </c:pt>
                <c:pt idx="38717">
                  <c:v>59.953000000000003</c:v>
                </c:pt>
                <c:pt idx="38718">
                  <c:v>59.953000000000003</c:v>
                </c:pt>
                <c:pt idx="38719">
                  <c:v>59.954000000000001</c:v>
                </c:pt>
                <c:pt idx="38720">
                  <c:v>59.954000000000001</c:v>
                </c:pt>
                <c:pt idx="38721">
                  <c:v>59.954000000000001</c:v>
                </c:pt>
                <c:pt idx="38722">
                  <c:v>59.954999999999998</c:v>
                </c:pt>
                <c:pt idx="38723">
                  <c:v>59.954999999999998</c:v>
                </c:pt>
                <c:pt idx="38724">
                  <c:v>59.954999999999998</c:v>
                </c:pt>
                <c:pt idx="38725">
                  <c:v>59.954999999999998</c:v>
                </c:pt>
                <c:pt idx="38726">
                  <c:v>59.956000000000003</c:v>
                </c:pt>
                <c:pt idx="38727">
                  <c:v>59.956000000000003</c:v>
                </c:pt>
                <c:pt idx="38728">
                  <c:v>59.956000000000003</c:v>
                </c:pt>
                <c:pt idx="38729">
                  <c:v>59.957000000000001</c:v>
                </c:pt>
                <c:pt idx="38730">
                  <c:v>59.957000000000001</c:v>
                </c:pt>
                <c:pt idx="38731">
                  <c:v>59.957000000000001</c:v>
                </c:pt>
                <c:pt idx="38732">
                  <c:v>59.957000000000001</c:v>
                </c:pt>
                <c:pt idx="38733">
                  <c:v>59.957999999999998</c:v>
                </c:pt>
                <c:pt idx="38734">
                  <c:v>59.957999999999998</c:v>
                </c:pt>
                <c:pt idx="38735">
                  <c:v>59.957999999999998</c:v>
                </c:pt>
                <c:pt idx="38736">
                  <c:v>59.959000000000003</c:v>
                </c:pt>
                <c:pt idx="38737">
                  <c:v>59.959000000000003</c:v>
                </c:pt>
                <c:pt idx="38738">
                  <c:v>59.959000000000003</c:v>
                </c:pt>
                <c:pt idx="38739">
                  <c:v>59.959000000000003</c:v>
                </c:pt>
                <c:pt idx="38740">
                  <c:v>59.96</c:v>
                </c:pt>
                <c:pt idx="38741">
                  <c:v>59.96</c:v>
                </c:pt>
                <c:pt idx="38742">
                  <c:v>59.96</c:v>
                </c:pt>
                <c:pt idx="38743">
                  <c:v>59.960999999999999</c:v>
                </c:pt>
                <c:pt idx="38744">
                  <c:v>59.960999999999999</c:v>
                </c:pt>
                <c:pt idx="38745">
                  <c:v>59.960999999999999</c:v>
                </c:pt>
                <c:pt idx="38746">
                  <c:v>59.960999999999999</c:v>
                </c:pt>
                <c:pt idx="38747">
                  <c:v>59.962000000000003</c:v>
                </c:pt>
                <c:pt idx="38748">
                  <c:v>59.962000000000003</c:v>
                </c:pt>
                <c:pt idx="38749">
                  <c:v>59.962000000000003</c:v>
                </c:pt>
                <c:pt idx="38750">
                  <c:v>59.962000000000003</c:v>
                </c:pt>
                <c:pt idx="38751">
                  <c:v>59.963000000000001</c:v>
                </c:pt>
                <c:pt idx="38752">
                  <c:v>59.963000000000001</c:v>
                </c:pt>
                <c:pt idx="38753">
                  <c:v>59.963000000000001</c:v>
                </c:pt>
                <c:pt idx="38754">
                  <c:v>59.963999999999999</c:v>
                </c:pt>
                <c:pt idx="38755">
                  <c:v>59.963999999999999</c:v>
                </c:pt>
                <c:pt idx="38756">
                  <c:v>59.963999999999999</c:v>
                </c:pt>
                <c:pt idx="38757">
                  <c:v>59.963999999999999</c:v>
                </c:pt>
                <c:pt idx="38758">
                  <c:v>59.965000000000003</c:v>
                </c:pt>
                <c:pt idx="38759">
                  <c:v>59.965000000000003</c:v>
                </c:pt>
                <c:pt idx="38760">
                  <c:v>59.965000000000003</c:v>
                </c:pt>
                <c:pt idx="38761">
                  <c:v>59.966000000000001</c:v>
                </c:pt>
                <c:pt idx="38762">
                  <c:v>59.966000000000001</c:v>
                </c:pt>
                <c:pt idx="38763">
                  <c:v>59.966000000000001</c:v>
                </c:pt>
                <c:pt idx="38764">
                  <c:v>59.966000000000001</c:v>
                </c:pt>
                <c:pt idx="38765">
                  <c:v>59.966999999999999</c:v>
                </c:pt>
                <c:pt idx="38766">
                  <c:v>59.966999999999999</c:v>
                </c:pt>
                <c:pt idx="38767">
                  <c:v>59.966999999999999</c:v>
                </c:pt>
                <c:pt idx="38768">
                  <c:v>59.968000000000004</c:v>
                </c:pt>
                <c:pt idx="38769">
                  <c:v>59.968000000000004</c:v>
                </c:pt>
                <c:pt idx="38770">
                  <c:v>59.968000000000004</c:v>
                </c:pt>
                <c:pt idx="38771">
                  <c:v>59.968000000000004</c:v>
                </c:pt>
                <c:pt idx="38772">
                  <c:v>59.969000000000001</c:v>
                </c:pt>
                <c:pt idx="38773">
                  <c:v>59.969000000000001</c:v>
                </c:pt>
                <c:pt idx="38774">
                  <c:v>59.969000000000001</c:v>
                </c:pt>
                <c:pt idx="38775">
                  <c:v>59.97</c:v>
                </c:pt>
                <c:pt idx="38776">
                  <c:v>59.97</c:v>
                </c:pt>
                <c:pt idx="38777">
                  <c:v>59.97</c:v>
                </c:pt>
                <c:pt idx="38778">
                  <c:v>59.97</c:v>
                </c:pt>
                <c:pt idx="38779">
                  <c:v>59.971000000000004</c:v>
                </c:pt>
                <c:pt idx="38780">
                  <c:v>59.971000000000004</c:v>
                </c:pt>
                <c:pt idx="38781">
                  <c:v>59.971000000000004</c:v>
                </c:pt>
                <c:pt idx="38782">
                  <c:v>59.972000000000001</c:v>
                </c:pt>
                <c:pt idx="38783">
                  <c:v>59.972000000000001</c:v>
                </c:pt>
                <c:pt idx="38784">
                  <c:v>59.972000000000001</c:v>
                </c:pt>
                <c:pt idx="38785">
                  <c:v>59.972000000000001</c:v>
                </c:pt>
                <c:pt idx="38786">
                  <c:v>59.972999999999999</c:v>
                </c:pt>
                <c:pt idx="38787">
                  <c:v>59.972999999999999</c:v>
                </c:pt>
                <c:pt idx="38788">
                  <c:v>59.972999999999999</c:v>
                </c:pt>
                <c:pt idx="38789">
                  <c:v>59.974000000000004</c:v>
                </c:pt>
                <c:pt idx="38790">
                  <c:v>59.974000000000004</c:v>
                </c:pt>
                <c:pt idx="38791">
                  <c:v>59.974000000000004</c:v>
                </c:pt>
                <c:pt idx="38792">
                  <c:v>59.974000000000004</c:v>
                </c:pt>
                <c:pt idx="38793">
                  <c:v>59.975000000000001</c:v>
                </c:pt>
                <c:pt idx="38794">
                  <c:v>59.975000000000001</c:v>
                </c:pt>
                <c:pt idx="38795">
                  <c:v>59.975000000000001</c:v>
                </c:pt>
                <c:pt idx="38796">
                  <c:v>59.975999999999999</c:v>
                </c:pt>
                <c:pt idx="38797">
                  <c:v>59.975999999999999</c:v>
                </c:pt>
                <c:pt idx="38798">
                  <c:v>59.975999999999999</c:v>
                </c:pt>
                <c:pt idx="38799">
                  <c:v>59.975999999999999</c:v>
                </c:pt>
                <c:pt idx="38800">
                  <c:v>59.977000000000004</c:v>
                </c:pt>
                <c:pt idx="38801">
                  <c:v>59.977000000000004</c:v>
                </c:pt>
                <c:pt idx="38802">
                  <c:v>59.977000000000004</c:v>
                </c:pt>
                <c:pt idx="38803">
                  <c:v>59.978000000000002</c:v>
                </c:pt>
                <c:pt idx="38804">
                  <c:v>59.978000000000002</c:v>
                </c:pt>
                <c:pt idx="38805">
                  <c:v>59.978000000000002</c:v>
                </c:pt>
                <c:pt idx="38806">
                  <c:v>59.978000000000002</c:v>
                </c:pt>
                <c:pt idx="38807">
                  <c:v>59.978999999999999</c:v>
                </c:pt>
                <c:pt idx="38808">
                  <c:v>59.978999999999999</c:v>
                </c:pt>
                <c:pt idx="38809">
                  <c:v>59.978999999999999</c:v>
                </c:pt>
                <c:pt idx="38810">
                  <c:v>59.980000000000004</c:v>
                </c:pt>
                <c:pt idx="38811">
                  <c:v>59.980000000000004</c:v>
                </c:pt>
                <c:pt idx="38812">
                  <c:v>59.980000000000004</c:v>
                </c:pt>
                <c:pt idx="38813">
                  <c:v>59.980000000000004</c:v>
                </c:pt>
                <c:pt idx="38814">
                  <c:v>59.981000000000002</c:v>
                </c:pt>
                <c:pt idx="38815">
                  <c:v>59.981000000000002</c:v>
                </c:pt>
                <c:pt idx="38816">
                  <c:v>59.981000000000002</c:v>
                </c:pt>
                <c:pt idx="38817">
                  <c:v>59.981000000000002</c:v>
                </c:pt>
                <c:pt idx="38818">
                  <c:v>59.981999999999999</c:v>
                </c:pt>
                <c:pt idx="38819">
                  <c:v>59.981999999999999</c:v>
                </c:pt>
                <c:pt idx="38820">
                  <c:v>59.981999999999999</c:v>
                </c:pt>
                <c:pt idx="38821">
                  <c:v>59.983000000000004</c:v>
                </c:pt>
                <c:pt idx="38822">
                  <c:v>59.983000000000004</c:v>
                </c:pt>
                <c:pt idx="38823">
                  <c:v>59.983000000000004</c:v>
                </c:pt>
                <c:pt idx="38824">
                  <c:v>59.983000000000004</c:v>
                </c:pt>
                <c:pt idx="38825">
                  <c:v>59.984000000000002</c:v>
                </c:pt>
                <c:pt idx="38826">
                  <c:v>59.984000000000002</c:v>
                </c:pt>
                <c:pt idx="38827">
                  <c:v>59.984000000000002</c:v>
                </c:pt>
                <c:pt idx="38828">
                  <c:v>59.984999999999999</c:v>
                </c:pt>
                <c:pt idx="38829">
                  <c:v>59.984999999999999</c:v>
                </c:pt>
                <c:pt idx="38830">
                  <c:v>59.984999999999999</c:v>
                </c:pt>
                <c:pt idx="38831">
                  <c:v>59.984999999999999</c:v>
                </c:pt>
                <c:pt idx="38832">
                  <c:v>59.986000000000004</c:v>
                </c:pt>
                <c:pt idx="38833">
                  <c:v>59.986000000000004</c:v>
                </c:pt>
                <c:pt idx="38834">
                  <c:v>59.986000000000004</c:v>
                </c:pt>
                <c:pt idx="38835">
                  <c:v>59.987000000000002</c:v>
                </c:pt>
                <c:pt idx="38836">
                  <c:v>59.987000000000002</c:v>
                </c:pt>
                <c:pt idx="38837">
                  <c:v>59.987000000000002</c:v>
                </c:pt>
                <c:pt idx="38838">
                  <c:v>59.987000000000002</c:v>
                </c:pt>
                <c:pt idx="38839">
                  <c:v>59.988</c:v>
                </c:pt>
                <c:pt idx="38840">
                  <c:v>59.988</c:v>
                </c:pt>
                <c:pt idx="38841">
                  <c:v>59.988</c:v>
                </c:pt>
                <c:pt idx="38842">
                  <c:v>59.989000000000004</c:v>
                </c:pt>
                <c:pt idx="38843">
                  <c:v>59.989000000000004</c:v>
                </c:pt>
                <c:pt idx="38844">
                  <c:v>59.989000000000004</c:v>
                </c:pt>
                <c:pt idx="38845">
                  <c:v>59.989000000000004</c:v>
                </c:pt>
                <c:pt idx="38846">
                  <c:v>59.99</c:v>
                </c:pt>
                <c:pt idx="38847">
                  <c:v>59.99</c:v>
                </c:pt>
                <c:pt idx="38848">
                  <c:v>59.99</c:v>
                </c:pt>
                <c:pt idx="38849">
                  <c:v>59.991</c:v>
                </c:pt>
                <c:pt idx="38850">
                  <c:v>59.991</c:v>
                </c:pt>
                <c:pt idx="38851">
                  <c:v>59.991</c:v>
                </c:pt>
                <c:pt idx="38852">
                  <c:v>59.991</c:v>
                </c:pt>
                <c:pt idx="38853">
                  <c:v>59.992000000000004</c:v>
                </c:pt>
                <c:pt idx="38854">
                  <c:v>59.992000000000004</c:v>
                </c:pt>
                <c:pt idx="38855">
                  <c:v>59.992000000000004</c:v>
                </c:pt>
                <c:pt idx="38856">
                  <c:v>59.993000000000002</c:v>
                </c:pt>
                <c:pt idx="38857">
                  <c:v>59.993000000000002</c:v>
                </c:pt>
                <c:pt idx="38858">
                  <c:v>59.993000000000002</c:v>
                </c:pt>
                <c:pt idx="38859">
                  <c:v>59.993000000000002</c:v>
                </c:pt>
                <c:pt idx="38860">
                  <c:v>59.994</c:v>
                </c:pt>
                <c:pt idx="38861">
                  <c:v>59.994</c:v>
                </c:pt>
                <c:pt idx="38862">
                  <c:v>59.994</c:v>
                </c:pt>
                <c:pt idx="38863">
                  <c:v>59.995000000000005</c:v>
                </c:pt>
                <c:pt idx="38864">
                  <c:v>59.995000000000005</c:v>
                </c:pt>
                <c:pt idx="38865">
                  <c:v>59.995000000000005</c:v>
                </c:pt>
                <c:pt idx="38866">
                  <c:v>59.995000000000005</c:v>
                </c:pt>
                <c:pt idx="38867">
                  <c:v>59.996000000000002</c:v>
                </c:pt>
                <c:pt idx="38868">
                  <c:v>59.996000000000002</c:v>
                </c:pt>
                <c:pt idx="38869">
                  <c:v>59.996000000000002</c:v>
                </c:pt>
                <c:pt idx="38870">
                  <c:v>59.997</c:v>
                </c:pt>
                <c:pt idx="38871">
                  <c:v>59.997</c:v>
                </c:pt>
                <c:pt idx="38872">
                  <c:v>59.997</c:v>
                </c:pt>
                <c:pt idx="38873">
                  <c:v>59.997</c:v>
                </c:pt>
                <c:pt idx="38874">
                  <c:v>59.998000000000005</c:v>
                </c:pt>
                <c:pt idx="38875">
                  <c:v>59.998000000000005</c:v>
                </c:pt>
                <c:pt idx="38876">
                  <c:v>59.998000000000005</c:v>
                </c:pt>
                <c:pt idx="38877">
                  <c:v>59.999000000000002</c:v>
                </c:pt>
                <c:pt idx="38878">
                  <c:v>59.999000000000002</c:v>
                </c:pt>
                <c:pt idx="38879">
                  <c:v>59.999000000000002</c:v>
                </c:pt>
                <c:pt idx="38880">
                  <c:v>59.999000000000002</c:v>
                </c:pt>
                <c:pt idx="38881">
                  <c:v>60</c:v>
                </c:pt>
                <c:pt idx="38882">
                  <c:v>60</c:v>
                </c:pt>
                <c:pt idx="38883">
                  <c:v>60</c:v>
                </c:pt>
                <c:pt idx="38884">
                  <c:v>60.001000000000005</c:v>
                </c:pt>
                <c:pt idx="38885">
                  <c:v>60.001000000000005</c:v>
                </c:pt>
                <c:pt idx="38886">
                  <c:v>60.001000000000005</c:v>
                </c:pt>
                <c:pt idx="38887">
                  <c:v>60.001000000000005</c:v>
                </c:pt>
                <c:pt idx="38888">
                  <c:v>60.002000000000002</c:v>
                </c:pt>
                <c:pt idx="38889">
                  <c:v>60.002000000000002</c:v>
                </c:pt>
                <c:pt idx="38890">
                  <c:v>60.002000000000002</c:v>
                </c:pt>
                <c:pt idx="38891">
                  <c:v>60.003</c:v>
                </c:pt>
                <c:pt idx="38892">
                  <c:v>60.003</c:v>
                </c:pt>
                <c:pt idx="38893">
                  <c:v>60.003</c:v>
                </c:pt>
                <c:pt idx="38894">
                  <c:v>60.003</c:v>
                </c:pt>
                <c:pt idx="38895">
                  <c:v>60.003999999999998</c:v>
                </c:pt>
                <c:pt idx="38896">
                  <c:v>60.003999999999998</c:v>
                </c:pt>
                <c:pt idx="38897">
                  <c:v>60.003999999999998</c:v>
                </c:pt>
                <c:pt idx="38898">
                  <c:v>60.005000000000003</c:v>
                </c:pt>
                <c:pt idx="38899">
                  <c:v>60.005000000000003</c:v>
                </c:pt>
                <c:pt idx="38900">
                  <c:v>60.005000000000003</c:v>
                </c:pt>
                <c:pt idx="38901">
                  <c:v>60.005000000000003</c:v>
                </c:pt>
                <c:pt idx="38902">
                  <c:v>60.006</c:v>
                </c:pt>
                <c:pt idx="38903">
                  <c:v>60.006</c:v>
                </c:pt>
                <c:pt idx="38904">
                  <c:v>60.006</c:v>
                </c:pt>
                <c:pt idx="38905">
                  <c:v>60.006999999999998</c:v>
                </c:pt>
                <c:pt idx="38906">
                  <c:v>60.006999999999998</c:v>
                </c:pt>
                <c:pt idx="38907">
                  <c:v>60.006999999999998</c:v>
                </c:pt>
                <c:pt idx="38908">
                  <c:v>60.006999999999998</c:v>
                </c:pt>
                <c:pt idx="38909">
                  <c:v>60.008000000000003</c:v>
                </c:pt>
                <c:pt idx="38910">
                  <c:v>60.008000000000003</c:v>
                </c:pt>
                <c:pt idx="38911">
                  <c:v>60.008000000000003</c:v>
                </c:pt>
                <c:pt idx="38912">
                  <c:v>60.009</c:v>
                </c:pt>
                <c:pt idx="38913">
                  <c:v>60.009</c:v>
                </c:pt>
                <c:pt idx="38914">
                  <c:v>60.009</c:v>
                </c:pt>
                <c:pt idx="38915">
                  <c:v>60.009</c:v>
                </c:pt>
                <c:pt idx="38916">
                  <c:v>60.01</c:v>
                </c:pt>
                <c:pt idx="38917">
                  <c:v>60.01</c:v>
                </c:pt>
                <c:pt idx="38918">
                  <c:v>60.01</c:v>
                </c:pt>
                <c:pt idx="38919">
                  <c:v>60.01</c:v>
                </c:pt>
                <c:pt idx="38920">
                  <c:v>60.011000000000003</c:v>
                </c:pt>
                <c:pt idx="38921">
                  <c:v>60.011000000000003</c:v>
                </c:pt>
                <c:pt idx="38922">
                  <c:v>60.011000000000003</c:v>
                </c:pt>
                <c:pt idx="38923">
                  <c:v>60.012</c:v>
                </c:pt>
                <c:pt idx="38924">
                  <c:v>60.012</c:v>
                </c:pt>
                <c:pt idx="38925">
                  <c:v>60.012</c:v>
                </c:pt>
                <c:pt idx="38926">
                  <c:v>60.012</c:v>
                </c:pt>
                <c:pt idx="38927">
                  <c:v>60.012999999999998</c:v>
                </c:pt>
                <c:pt idx="38928">
                  <c:v>60.012999999999998</c:v>
                </c:pt>
                <c:pt idx="38929">
                  <c:v>60.012999999999998</c:v>
                </c:pt>
                <c:pt idx="38930">
                  <c:v>60.014000000000003</c:v>
                </c:pt>
                <c:pt idx="38931">
                  <c:v>60.014000000000003</c:v>
                </c:pt>
                <c:pt idx="38932">
                  <c:v>60.014000000000003</c:v>
                </c:pt>
                <c:pt idx="38933">
                  <c:v>60.014000000000003</c:v>
                </c:pt>
                <c:pt idx="38934">
                  <c:v>60.015000000000001</c:v>
                </c:pt>
                <c:pt idx="38935">
                  <c:v>60.015000000000001</c:v>
                </c:pt>
                <c:pt idx="38936">
                  <c:v>60.015000000000001</c:v>
                </c:pt>
                <c:pt idx="38937">
                  <c:v>60.015999999999998</c:v>
                </c:pt>
                <c:pt idx="38938">
                  <c:v>60.015999999999998</c:v>
                </c:pt>
                <c:pt idx="38939">
                  <c:v>60.015999999999998</c:v>
                </c:pt>
                <c:pt idx="38940">
                  <c:v>60.015999999999998</c:v>
                </c:pt>
                <c:pt idx="38941">
                  <c:v>60.017000000000003</c:v>
                </c:pt>
                <c:pt idx="38942">
                  <c:v>60.017000000000003</c:v>
                </c:pt>
                <c:pt idx="38943">
                  <c:v>60.017000000000003</c:v>
                </c:pt>
                <c:pt idx="38944">
                  <c:v>60.018000000000001</c:v>
                </c:pt>
                <c:pt idx="38945">
                  <c:v>60.018000000000001</c:v>
                </c:pt>
                <c:pt idx="38946">
                  <c:v>60.018000000000001</c:v>
                </c:pt>
                <c:pt idx="38947">
                  <c:v>60.018000000000001</c:v>
                </c:pt>
                <c:pt idx="38948">
                  <c:v>60.018999999999998</c:v>
                </c:pt>
                <c:pt idx="38949">
                  <c:v>60.018999999999998</c:v>
                </c:pt>
                <c:pt idx="38950">
                  <c:v>60.018999999999998</c:v>
                </c:pt>
                <c:pt idx="38951">
                  <c:v>60.02</c:v>
                </c:pt>
                <c:pt idx="38952">
                  <c:v>60.02</c:v>
                </c:pt>
                <c:pt idx="38953">
                  <c:v>60.02</c:v>
                </c:pt>
                <c:pt idx="38954">
                  <c:v>60.02</c:v>
                </c:pt>
                <c:pt idx="38955">
                  <c:v>60.021000000000001</c:v>
                </c:pt>
                <c:pt idx="38956">
                  <c:v>60.021000000000001</c:v>
                </c:pt>
                <c:pt idx="38957">
                  <c:v>60.021000000000001</c:v>
                </c:pt>
                <c:pt idx="38958">
                  <c:v>60.021999999999998</c:v>
                </c:pt>
                <c:pt idx="38959">
                  <c:v>60.021999999999998</c:v>
                </c:pt>
                <c:pt idx="38960">
                  <c:v>60.021999999999998</c:v>
                </c:pt>
                <c:pt idx="38961">
                  <c:v>60.021999999999998</c:v>
                </c:pt>
                <c:pt idx="38962">
                  <c:v>60.023000000000003</c:v>
                </c:pt>
                <c:pt idx="38963">
                  <c:v>60.023000000000003</c:v>
                </c:pt>
                <c:pt idx="38964">
                  <c:v>60.023000000000003</c:v>
                </c:pt>
                <c:pt idx="38965">
                  <c:v>60.024000000000001</c:v>
                </c:pt>
                <c:pt idx="38966">
                  <c:v>60.024000000000001</c:v>
                </c:pt>
                <c:pt idx="38967">
                  <c:v>60.024000000000001</c:v>
                </c:pt>
                <c:pt idx="38968">
                  <c:v>60.024000000000001</c:v>
                </c:pt>
                <c:pt idx="38969">
                  <c:v>60.024999999999999</c:v>
                </c:pt>
                <c:pt idx="38970">
                  <c:v>60.024999999999999</c:v>
                </c:pt>
                <c:pt idx="38971">
                  <c:v>60.024999999999999</c:v>
                </c:pt>
                <c:pt idx="38972">
                  <c:v>60.026000000000003</c:v>
                </c:pt>
                <c:pt idx="38973">
                  <c:v>60.026000000000003</c:v>
                </c:pt>
                <c:pt idx="38974">
                  <c:v>60.026000000000003</c:v>
                </c:pt>
                <c:pt idx="38975">
                  <c:v>60.026000000000003</c:v>
                </c:pt>
                <c:pt idx="38976">
                  <c:v>60.027000000000001</c:v>
                </c:pt>
                <c:pt idx="38977">
                  <c:v>60.027000000000001</c:v>
                </c:pt>
                <c:pt idx="38978">
                  <c:v>60.027000000000001</c:v>
                </c:pt>
                <c:pt idx="38979">
                  <c:v>60.027999999999999</c:v>
                </c:pt>
                <c:pt idx="38980">
                  <c:v>60.027999999999999</c:v>
                </c:pt>
                <c:pt idx="38981">
                  <c:v>60.027999999999999</c:v>
                </c:pt>
                <c:pt idx="38982">
                  <c:v>60.027999999999999</c:v>
                </c:pt>
                <c:pt idx="38983">
                  <c:v>60.029000000000003</c:v>
                </c:pt>
                <c:pt idx="38984">
                  <c:v>60.029000000000003</c:v>
                </c:pt>
                <c:pt idx="38985">
                  <c:v>60.029000000000003</c:v>
                </c:pt>
                <c:pt idx="38986">
                  <c:v>60.03</c:v>
                </c:pt>
                <c:pt idx="38987">
                  <c:v>60.03</c:v>
                </c:pt>
                <c:pt idx="38988">
                  <c:v>60.03</c:v>
                </c:pt>
                <c:pt idx="38989">
                  <c:v>60.03</c:v>
                </c:pt>
                <c:pt idx="38990">
                  <c:v>60.030999999999999</c:v>
                </c:pt>
                <c:pt idx="38991">
                  <c:v>60.030999999999999</c:v>
                </c:pt>
                <c:pt idx="38992">
                  <c:v>60.030999999999999</c:v>
                </c:pt>
                <c:pt idx="38993">
                  <c:v>60.030999999999999</c:v>
                </c:pt>
                <c:pt idx="38994">
                  <c:v>60.032000000000004</c:v>
                </c:pt>
                <c:pt idx="38995">
                  <c:v>60.032000000000004</c:v>
                </c:pt>
                <c:pt idx="38996">
                  <c:v>60.032000000000004</c:v>
                </c:pt>
                <c:pt idx="38997">
                  <c:v>60.033000000000001</c:v>
                </c:pt>
                <c:pt idx="38998">
                  <c:v>60.033000000000001</c:v>
                </c:pt>
                <c:pt idx="38999">
                  <c:v>60.033000000000001</c:v>
                </c:pt>
                <c:pt idx="39000">
                  <c:v>60.033000000000001</c:v>
                </c:pt>
                <c:pt idx="39001">
                  <c:v>60.033999999999999</c:v>
                </c:pt>
                <c:pt idx="39002">
                  <c:v>60.033999999999999</c:v>
                </c:pt>
                <c:pt idx="39003">
                  <c:v>60.033999999999999</c:v>
                </c:pt>
                <c:pt idx="39004">
                  <c:v>60.035000000000004</c:v>
                </c:pt>
                <c:pt idx="39005">
                  <c:v>60.035000000000004</c:v>
                </c:pt>
                <c:pt idx="39006">
                  <c:v>60.035000000000004</c:v>
                </c:pt>
                <c:pt idx="39007">
                  <c:v>60.035000000000004</c:v>
                </c:pt>
                <c:pt idx="39008">
                  <c:v>60.036000000000001</c:v>
                </c:pt>
                <c:pt idx="39009">
                  <c:v>60.036000000000001</c:v>
                </c:pt>
                <c:pt idx="39010">
                  <c:v>60.036000000000001</c:v>
                </c:pt>
                <c:pt idx="39011">
                  <c:v>60.036999999999999</c:v>
                </c:pt>
                <c:pt idx="39012">
                  <c:v>60.036999999999999</c:v>
                </c:pt>
                <c:pt idx="39013">
                  <c:v>60.036999999999999</c:v>
                </c:pt>
                <c:pt idx="39014">
                  <c:v>60.036999999999999</c:v>
                </c:pt>
                <c:pt idx="39015">
                  <c:v>60.038000000000004</c:v>
                </c:pt>
                <c:pt idx="39016">
                  <c:v>60.038000000000004</c:v>
                </c:pt>
                <c:pt idx="39017">
                  <c:v>60.038000000000004</c:v>
                </c:pt>
                <c:pt idx="39018">
                  <c:v>60.039000000000001</c:v>
                </c:pt>
                <c:pt idx="39019">
                  <c:v>60.039000000000001</c:v>
                </c:pt>
                <c:pt idx="39020">
                  <c:v>60.039000000000001</c:v>
                </c:pt>
                <c:pt idx="39021">
                  <c:v>60.039000000000001</c:v>
                </c:pt>
                <c:pt idx="39022">
                  <c:v>60.04</c:v>
                </c:pt>
                <c:pt idx="39023">
                  <c:v>60.04</c:v>
                </c:pt>
                <c:pt idx="39024">
                  <c:v>60.04</c:v>
                </c:pt>
                <c:pt idx="39025">
                  <c:v>60.041000000000004</c:v>
                </c:pt>
                <c:pt idx="39026">
                  <c:v>60.041000000000004</c:v>
                </c:pt>
                <c:pt idx="39027">
                  <c:v>60.041000000000004</c:v>
                </c:pt>
                <c:pt idx="39028">
                  <c:v>60.041000000000004</c:v>
                </c:pt>
                <c:pt idx="39029">
                  <c:v>60.042000000000002</c:v>
                </c:pt>
                <c:pt idx="39030">
                  <c:v>60.042000000000002</c:v>
                </c:pt>
                <c:pt idx="39031">
                  <c:v>60.042000000000002</c:v>
                </c:pt>
                <c:pt idx="39032">
                  <c:v>60.042999999999999</c:v>
                </c:pt>
                <c:pt idx="39033">
                  <c:v>60.042999999999999</c:v>
                </c:pt>
                <c:pt idx="39034">
                  <c:v>60.042999999999999</c:v>
                </c:pt>
                <c:pt idx="39035">
                  <c:v>60.042999999999999</c:v>
                </c:pt>
                <c:pt idx="39036">
                  <c:v>60.044000000000004</c:v>
                </c:pt>
                <c:pt idx="39037">
                  <c:v>60.044000000000004</c:v>
                </c:pt>
                <c:pt idx="39038">
                  <c:v>60.044000000000004</c:v>
                </c:pt>
                <c:pt idx="39039">
                  <c:v>60.044000000000004</c:v>
                </c:pt>
                <c:pt idx="39040">
                  <c:v>60.045000000000002</c:v>
                </c:pt>
                <c:pt idx="39041">
                  <c:v>60.045000000000002</c:v>
                </c:pt>
                <c:pt idx="39042">
                  <c:v>60.045000000000002</c:v>
                </c:pt>
                <c:pt idx="39043">
                  <c:v>60.045999999999999</c:v>
                </c:pt>
                <c:pt idx="39044">
                  <c:v>60.045999999999999</c:v>
                </c:pt>
                <c:pt idx="39045">
                  <c:v>60.045999999999999</c:v>
                </c:pt>
                <c:pt idx="39046">
                  <c:v>60.045999999999999</c:v>
                </c:pt>
                <c:pt idx="39047">
                  <c:v>60.047000000000004</c:v>
                </c:pt>
                <c:pt idx="39048">
                  <c:v>60.047000000000004</c:v>
                </c:pt>
                <c:pt idx="39049">
                  <c:v>60.047000000000004</c:v>
                </c:pt>
                <c:pt idx="39050">
                  <c:v>60.048000000000002</c:v>
                </c:pt>
                <c:pt idx="39051">
                  <c:v>60.048000000000002</c:v>
                </c:pt>
                <c:pt idx="39052">
                  <c:v>60.048000000000002</c:v>
                </c:pt>
                <c:pt idx="39053">
                  <c:v>60.048000000000002</c:v>
                </c:pt>
                <c:pt idx="39054">
                  <c:v>60.048999999999999</c:v>
                </c:pt>
                <c:pt idx="39055">
                  <c:v>60.048999999999999</c:v>
                </c:pt>
                <c:pt idx="39056">
                  <c:v>60.048999999999999</c:v>
                </c:pt>
                <c:pt idx="39057">
                  <c:v>60.050000000000004</c:v>
                </c:pt>
                <c:pt idx="39058">
                  <c:v>60.050000000000004</c:v>
                </c:pt>
                <c:pt idx="39059">
                  <c:v>60.050000000000004</c:v>
                </c:pt>
                <c:pt idx="39060">
                  <c:v>60.050000000000004</c:v>
                </c:pt>
                <c:pt idx="39061">
                  <c:v>60.051000000000002</c:v>
                </c:pt>
                <c:pt idx="39062">
                  <c:v>60.051000000000002</c:v>
                </c:pt>
                <c:pt idx="39063">
                  <c:v>60.051000000000002</c:v>
                </c:pt>
                <c:pt idx="39064">
                  <c:v>60.052</c:v>
                </c:pt>
                <c:pt idx="39065">
                  <c:v>60.052</c:v>
                </c:pt>
                <c:pt idx="39066">
                  <c:v>60.052</c:v>
                </c:pt>
                <c:pt idx="39067">
                  <c:v>60.052</c:v>
                </c:pt>
                <c:pt idx="39068">
                  <c:v>60.053000000000004</c:v>
                </c:pt>
                <c:pt idx="39069">
                  <c:v>60.053000000000004</c:v>
                </c:pt>
                <c:pt idx="39070">
                  <c:v>60.053000000000004</c:v>
                </c:pt>
                <c:pt idx="39071">
                  <c:v>60.054000000000002</c:v>
                </c:pt>
                <c:pt idx="39072">
                  <c:v>60.054000000000002</c:v>
                </c:pt>
                <c:pt idx="39073">
                  <c:v>60.054000000000002</c:v>
                </c:pt>
                <c:pt idx="39074">
                  <c:v>60.054000000000002</c:v>
                </c:pt>
                <c:pt idx="39075">
                  <c:v>60.055</c:v>
                </c:pt>
                <c:pt idx="39076">
                  <c:v>60.055</c:v>
                </c:pt>
                <c:pt idx="39077">
                  <c:v>60.055</c:v>
                </c:pt>
                <c:pt idx="39078">
                  <c:v>60.056000000000004</c:v>
                </c:pt>
                <c:pt idx="39079">
                  <c:v>60.056000000000004</c:v>
                </c:pt>
                <c:pt idx="39080">
                  <c:v>60.056000000000004</c:v>
                </c:pt>
                <c:pt idx="39081">
                  <c:v>60.056000000000004</c:v>
                </c:pt>
                <c:pt idx="39082">
                  <c:v>60.057000000000002</c:v>
                </c:pt>
                <c:pt idx="39083">
                  <c:v>60.057000000000002</c:v>
                </c:pt>
                <c:pt idx="39084">
                  <c:v>60.057000000000002</c:v>
                </c:pt>
                <c:pt idx="39085">
                  <c:v>60.058</c:v>
                </c:pt>
                <c:pt idx="39086">
                  <c:v>60.058</c:v>
                </c:pt>
                <c:pt idx="39087">
                  <c:v>60.058</c:v>
                </c:pt>
                <c:pt idx="39088">
                  <c:v>60.058</c:v>
                </c:pt>
                <c:pt idx="39089">
                  <c:v>60.059000000000005</c:v>
                </c:pt>
                <c:pt idx="39090">
                  <c:v>60.059000000000005</c:v>
                </c:pt>
                <c:pt idx="39091">
                  <c:v>60.059000000000005</c:v>
                </c:pt>
                <c:pt idx="39092">
                  <c:v>60.059000000000005</c:v>
                </c:pt>
                <c:pt idx="39093">
                  <c:v>60.06</c:v>
                </c:pt>
                <c:pt idx="39094">
                  <c:v>60.06</c:v>
                </c:pt>
                <c:pt idx="39095">
                  <c:v>60.06</c:v>
                </c:pt>
                <c:pt idx="39096">
                  <c:v>60.061</c:v>
                </c:pt>
                <c:pt idx="39097">
                  <c:v>60.061</c:v>
                </c:pt>
                <c:pt idx="39098">
                  <c:v>60.061</c:v>
                </c:pt>
                <c:pt idx="39099">
                  <c:v>60.061</c:v>
                </c:pt>
                <c:pt idx="39100">
                  <c:v>60.062000000000005</c:v>
                </c:pt>
                <c:pt idx="39101">
                  <c:v>60.062000000000005</c:v>
                </c:pt>
                <c:pt idx="39102">
                  <c:v>60.062000000000005</c:v>
                </c:pt>
                <c:pt idx="39103">
                  <c:v>60.063000000000002</c:v>
                </c:pt>
                <c:pt idx="39104">
                  <c:v>60.063000000000002</c:v>
                </c:pt>
                <c:pt idx="39105">
                  <c:v>60.063000000000002</c:v>
                </c:pt>
                <c:pt idx="39106">
                  <c:v>60.063000000000002</c:v>
                </c:pt>
                <c:pt idx="39107">
                  <c:v>60.064</c:v>
                </c:pt>
                <c:pt idx="39108">
                  <c:v>60.064</c:v>
                </c:pt>
                <c:pt idx="39109">
                  <c:v>60.064</c:v>
                </c:pt>
                <c:pt idx="39110">
                  <c:v>60.064999999999998</c:v>
                </c:pt>
                <c:pt idx="39111">
                  <c:v>60.064999999999998</c:v>
                </c:pt>
                <c:pt idx="39112">
                  <c:v>60.064999999999998</c:v>
                </c:pt>
                <c:pt idx="39113">
                  <c:v>60.064999999999998</c:v>
                </c:pt>
                <c:pt idx="39114">
                  <c:v>60.066000000000003</c:v>
                </c:pt>
                <c:pt idx="39115">
                  <c:v>60.066000000000003</c:v>
                </c:pt>
                <c:pt idx="39116">
                  <c:v>60.066000000000003</c:v>
                </c:pt>
                <c:pt idx="39117">
                  <c:v>60.067</c:v>
                </c:pt>
                <c:pt idx="39118">
                  <c:v>60.067</c:v>
                </c:pt>
                <c:pt idx="39119">
                  <c:v>60.067</c:v>
                </c:pt>
                <c:pt idx="39120">
                  <c:v>60.067</c:v>
                </c:pt>
                <c:pt idx="39121">
                  <c:v>60.067999999999998</c:v>
                </c:pt>
                <c:pt idx="39122">
                  <c:v>60.067999999999998</c:v>
                </c:pt>
                <c:pt idx="39123">
                  <c:v>60.067999999999998</c:v>
                </c:pt>
                <c:pt idx="39124">
                  <c:v>60.069000000000003</c:v>
                </c:pt>
                <c:pt idx="39125">
                  <c:v>60.069000000000003</c:v>
                </c:pt>
                <c:pt idx="39126">
                  <c:v>60.069000000000003</c:v>
                </c:pt>
                <c:pt idx="39127">
                  <c:v>60.069000000000003</c:v>
                </c:pt>
                <c:pt idx="39128">
                  <c:v>60.07</c:v>
                </c:pt>
                <c:pt idx="39129">
                  <c:v>60.07</c:v>
                </c:pt>
                <c:pt idx="39130">
                  <c:v>60.07</c:v>
                </c:pt>
                <c:pt idx="39131">
                  <c:v>60.070999999999998</c:v>
                </c:pt>
                <c:pt idx="39132">
                  <c:v>60.070999999999998</c:v>
                </c:pt>
                <c:pt idx="39133">
                  <c:v>60.070999999999998</c:v>
                </c:pt>
                <c:pt idx="39134">
                  <c:v>60.070999999999998</c:v>
                </c:pt>
                <c:pt idx="39135">
                  <c:v>60.072000000000003</c:v>
                </c:pt>
                <c:pt idx="39136">
                  <c:v>60.072000000000003</c:v>
                </c:pt>
                <c:pt idx="39137">
                  <c:v>60.072000000000003</c:v>
                </c:pt>
                <c:pt idx="39138">
                  <c:v>60.073</c:v>
                </c:pt>
                <c:pt idx="39139">
                  <c:v>60.073</c:v>
                </c:pt>
                <c:pt idx="39140">
                  <c:v>60.073</c:v>
                </c:pt>
                <c:pt idx="39141">
                  <c:v>60.073</c:v>
                </c:pt>
                <c:pt idx="39142">
                  <c:v>60.073999999999998</c:v>
                </c:pt>
                <c:pt idx="39143">
                  <c:v>60.073999999999998</c:v>
                </c:pt>
                <c:pt idx="39144">
                  <c:v>60.073999999999998</c:v>
                </c:pt>
                <c:pt idx="39145">
                  <c:v>60.073999999999998</c:v>
                </c:pt>
                <c:pt idx="39146">
                  <c:v>60.075000000000003</c:v>
                </c:pt>
                <c:pt idx="39147">
                  <c:v>60.075000000000003</c:v>
                </c:pt>
                <c:pt idx="39148">
                  <c:v>60.075000000000003</c:v>
                </c:pt>
                <c:pt idx="39149">
                  <c:v>60.076000000000001</c:v>
                </c:pt>
                <c:pt idx="39150">
                  <c:v>60.076000000000001</c:v>
                </c:pt>
                <c:pt idx="39151">
                  <c:v>60.076000000000001</c:v>
                </c:pt>
                <c:pt idx="39152">
                  <c:v>60.076000000000001</c:v>
                </c:pt>
                <c:pt idx="39153">
                  <c:v>60.076999999999998</c:v>
                </c:pt>
                <c:pt idx="39154">
                  <c:v>60.076999999999998</c:v>
                </c:pt>
                <c:pt idx="39155">
                  <c:v>60.076999999999998</c:v>
                </c:pt>
                <c:pt idx="39156">
                  <c:v>60.078000000000003</c:v>
                </c:pt>
                <c:pt idx="39157">
                  <c:v>60.078000000000003</c:v>
                </c:pt>
                <c:pt idx="39158">
                  <c:v>60.078000000000003</c:v>
                </c:pt>
                <c:pt idx="39159">
                  <c:v>60.078000000000003</c:v>
                </c:pt>
                <c:pt idx="39160">
                  <c:v>60.079000000000001</c:v>
                </c:pt>
                <c:pt idx="39161">
                  <c:v>60.079000000000001</c:v>
                </c:pt>
                <c:pt idx="39162">
                  <c:v>60.079000000000001</c:v>
                </c:pt>
                <c:pt idx="39163">
                  <c:v>60.08</c:v>
                </c:pt>
                <c:pt idx="39164">
                  <c:v>60.08</c:v>
                </c:pt>
                <c:pt idx="39165">
                  <c:v>60.08</c:v>
                </c:pt>
                <c:pt idx="39166">
                  <c:v>60.08</c:v>
                </c:pt>
                <c:pt idx="39167">
                  <c:v>60.081000000000003</c:v>
                </c:pt>
                <c:pt idx="39168">
                  <c:v>60.081000000000003</c:v>
                </c:pt>
                <c:pt idx="39169">
                  <c:v>60.081000000000003</c:v>
                </c:pt>
                <c:pt idx="39170">
                  <c:v>60.082000000000001</c:v>
                </c:pt>
                <c:pt idx="39171">
                  <c:v>60.082000000000001</c:v>
                </c:pt>
                <c:pt idx="39172">
                  <c:v>60.082000000000001</c:v>
                </c:pt>
                <c:pt idx="39173">
                  <c:v>60.082000000000001</c:v>
                </c:pt>
                <c:pt idx="39174">
                  <c:v>60.082999999999998</c:v>
                </c:pt>
                <c:pt idx="39175">
                  <c:v>60.082999999999998</c:v>
                </c:pt>
                <c:pt idx="39176">
                  <c:v>60.082999999999998</c:v>
                </c:pt>
                <c:pt idx="39177">
                  <c:v>60.084000000000003</c:v>
                </c:pt>
                <c:pt idx="39178">
                  <c:v>60.084000000000003</c:v>
                </c:pt>
                <c:pt idx="39179">
                  <c:v>60.084000000000003</c:v>
                </c:pt>
                <c:pt idx="39180">
                  <c:v>60.084000000000003</c:v>
                </c:pt>
                <c:pt idx="39181">
                  <c:v>60.085000000000001</c:v>
                </c:pt>
                <c:pt idx="39182">
                  <c:v>60.085000000000001</c:v>
                </c:pt>
                <c:pt idx="39183">
                  <c:v>60.085000000000001</c:v>
                </c:pt>
                <c:pt idx="39184">
                  <c:v>60.085999999999999</c:v>
                </c:pt>
                <c:pt idx="39185">
                  <c:v>60.085999999999999</c:v>
                </c:pt>
                <c:pt idx="39186">
                  <c:v>60.085999999999999</c:v>
                </c:pt>
                <c:pt idx="39187">
                  <c:v>60.085999999999999</c:v>
                </c:pt>
                <c:pt idx="39188">
                  <c:v>60.087000000000003</c:v>
                </c:pt>
                <c:pt idx="39189">
                  <c:v>60.087000000000003</c:v>
                </c:pt>
                <c:pt idx="39190">
                  <c:v>60.087000000000003</c:v>
                </c:pt>
                <c:pt idx="39191">
                  <c:v>60.088000000000001</c:v>
                </c:pt>
                <c:pt idx="39192">
                  <c:v>60.088000000000001</c:v>
                </c:pt>
                <c:pt idx="39193">
                  <c:v>60.088000000000001</c:v>
                </c:pt>
                <c:pt idx="39194">
                  <c:v>60.088000000000001</c:v>
                </c:pt>
                <c:pt idx="39195">
                  <c:v>60.088999999999999</c:v>
                </c:pt>
                <c:pt idx="39196">
                  <c:v>60.088999999999999</c:v>
                </c:pt>
                <c:pt idx="39197">
                  <c:v>60.088999999999999</c:v>
                </c:pt>
                <c:pt idx="39198">
                  <c:v>60.088999999999999</c:v>
                </c:pt>
                <c:pt idx="39199">
                  <c:v>60.09</c:v>
                </c:pt>
                <c:pt idx="39200">
                  <c:v>60.09</c:v>
                </c:pt>
                <c:pt idx="39201">
                  <c:v>60.09</c:v>
                </c:pt>
                <c:pt idx="39202">
                  <c:v>60.091000000000001</c:v>
                </c:pt>
                <c:pt idx="39203">
                  <c:v>60.091000000000001</c:v>
                </c:pt>
                <c:pt idx="39204">
                  <c:v>60.091000000000001</c:v>
                </c:pt>
                <c:pt idx="39205">
                  <c:v>60.091000000000001</c:v>
                </c:pt>
                <c:pt idx="39206">
                  <c:v>60.091999999999999</c:v>
                </c:pt>
                <c:pt idx="39207">
                  <c:v>60.091999999999999</c:v>
                </c:pt>
                <c:pt idx="39208">
                  <c:v>60.091999999999999</c:v>
                </c:pt>
                <c:pt idx="39209">
                  <c:v>60.093000000000004</c:v>
                </c:pt>
                <c:pt idx="39210">
                  <c:v>60.093000000000004</c:v>
                </c:pt>
                <c:pt idx="39211">
                  <c:v>60.093000000000004</c:v>
                </c:pt>
                <c:pt idx="39212">
                  <c:v>60.093000000000004</c:v>
                </c:pt>
                <c:pt idx="39213">
                  <c:v>60.094000000000001</c:v>
                </c:pt>
                <c:pt idx="39214">
                  <c:v>60.094000000000001</c:v>
                </c:pt>
                <c:pt idx="39215">
                  <c:v>60.094000000000001</c:v>
                </c:pt>
                <c:pt idx="39216">
                  <c:v>60.094999999999999</c:v>
                </c:pt>
                <c:pt idx="39217">
                  <c:v>60.094999999999999</c:v>
                </c:pt>
                <c:pt idx="39218">
                  <c:v>60.094999999999999</c:v>
                </c:pt>
                <c:pt idx="39219">
                  <c:v>60.094999999999999</c:v>
                </c:pt>
                <c:pt idx="39220">
                  <c:v>60.096000000000004</c:v>
                </c:pt>
                <c:pt idx="39221">
                  <c:v>60.096000000000004</c:v>
                </c:pt>
                <c:pt idx="39222">
                  <c:v>60.096000000000004</c:v>
                </c:pt>
                <c:pt idx="39223">
                  <c:v>60.097000000000001</c:v>
                </c:pt>
                <c:pt idx="39224">
                  <c:v>60.097000000000001</c:v>
                </c:pt>
                <c:pt idx="39225">
                  <c:v>60.097000000000001</c:v>
                </c:pt>
                <c:pt idx="39226">
                  <c:v>60.097000000000001</c:v>
                </c:pt>
                <c:pt idx="39227">
                  <c:v>60.097999999999999</c:v>
                </c:pt>
                <c:pt idx="39228">
                  <c:v>60.097999999999999</c:v>
                </c:pt>
                <c:pt idx="39229">
                  <c:v>60.097999999999999</c:v>
                </c:pt>
                <c:pt idx="39230">
                  <c:v>60.099000000000004</c:v>
                </c:pt>
                <c:pt idx="39231">
                  <c:v>60.099000000000004</c:v>
                </c:pt>
                <c:pt idx="39232">
                  <c:v>60.099000000000004</c:v>
                </c:pt>
                <c:pt idx="39233">
                  <c:v>60.099000000000004</c:v>
                </c:pt>
                <c:pt idx="39234">
                  <c:v>60.1</c:v>
                </c:pt>
                <c:pt idx="39235">
                  <c:v>60.1</c:v>
                </c:pt>
                <c:pt idx="39236">
                  <c:v>60.1</c:v>
                </c:pt>
                <c:pt idx="39237">
                  <c:v>60.100999999999999</c:v>
                </c:pt>
                <c:pt idx="39238">
                  <c:v>60.100999999999999</c:v>
                </c:pt>
                <c:pt idx="39239">
                  <c:v>60.100999999999999</c:v>
                </c:pt>
                <c:pt idx="39240">
                  <c:v>60.100999999999999</c:v>
                </c:pt>
                <c:pt idx="39241">
                  <c:v>60.102000000000004</c:v>
                </c:pt>
                <c:pt idx="39242">
                  <c:v>60.102000000000004</c:v>
                </c:pt>
                <c:pt idx="39243">
                  <c:v>60.102000000000004</c:v>
                </c:pt>
                <c:pt idx="39244">
                  <c:v>60.103000000000002</c:v>
                </c:pt>
                <c:pt idx="39245">
                  <c:v>60.103000000000002</c:v>
                </c:pt>
                <c:pt idx="39246">
                  <c:v>60.103000000000002</c:v>
                </c:pt>
                <c:pt idx="39247">
                  <c:v>60.103000000000002</c:v>
                </c:pt>
                <c:pt idx="39248">
                  <c:v>60.103999999999999</c:v>
                </c:pt>
                <c:pt idx="39249">
                  <c:v>60.103999999999999</c:v>
                </c:pt>
                <c:pt idx="39250">
                  <c:v>60.103999999999999</c:v>
                </c:pt>
                <c:pt idx="39251">
                  <c:v>60.103999999999999</c:v>
                </c:pt>
                <c:pt idx="39252">
                  <c:v>60.105000000000004</c:v>
                </c:pt>
                <c:pt idx="39253">
                  <c:v>60.105000000000004</c:v>
                </c:pt>
                <c:pt idx="39254">
                  <c:v>60.105000000000004</c:v>
                </c:pt>
                <c:pt idx="39255">
                  <c:v>60.106000000000002</c:v>
                </c:pt>
                <c:pt idx="39256">
                  <c:v>60.106000000000002</c:v>
                </c:pt>
                <c:pt idx="39257">
                  <c:v>60.106000000000002</c:v>
                </c:pt>
                <c:pt idx="39258">
                  <c:v>60.106000000000002</c:v>
                </c:pt>
                <c:pt idx="39259">
                  <c:v>60.106999999999999</c:v>
                </c:pt>
                <c:pt idx="39260">
                  <c:v>60.106999999999999</c:v>
                </c:pt>
                <c:pt idx="39261">
                  <c:v>60.106999999999999</c:v>
                </c:pt>
                <c:pt idx="39262">
                  <c:v>60.108000000000004</c:v>
                </c:pt>
                <c:pt idx="39263">
                  <c:v>60.108000000000004</c:v>
                </c:pt>
                <c:pt idx="39264">
                  <c:v>60.108000000000004</c:v>
                </c:pt>
                <c:pt idx="39265">
                  <c:v>60.108000000000004</c:v>
                </c:pt>
                <c:pt idx="39266">
                  <c:v>60.109000000000002</c:v>
                </c:pt>
                <c:pt idx="39267">
                  <c:v>60.109000000000002</c:v>
                </c:pt>
                <c:pt idx="39268">
                  <c:v>60.109000000000002</c:v>
                </c:pt>
                <c:pt idx="39269">
                  <c:v>60.11</c:v>
                </c:pt>
                <c:pt idx="39270">
                  <c:v>60.11</c:v>
                </c:pt>
                <c:pt idx="39271">
                  <c:v>60.11</c:v>
                </c:pt>
                <c:pt idx="39272">
                  <c:v>60.11</c:v>
                </c:pt>
                <c:pt idx="39273">
                  <c:v>60.111000000000004</c:v>
                </c:pt>
                <c:pt idx="39274">
                  <c:v>60.111000000000004</c:v>
                </c:pt>
                <c:pt idx="39275">
                  <c:v>60.111000000000004</c:v>
                </c:pt>
                <c:pt idx="39276">
                  <c:v>60.112000000000002</c:v>
                </c:pt>
                <c:pt idx="39277">
                  <c:v>60.112000000000002</c:v>
                </c:pt>
                <c:pt idx="39278">
                  <c:v>60.112000000000002</c:v>
                </c:pt>
                <c:pt idx="39279">
                  <c:v>60.112000000000002</c:v>
                </c:pt>
                <c:pt idx="39280">
                  <c:v>60.113</c:v>
                </c:pt>
                <c:pt idx="39281">
                  <c:v>60.113</c:v>
                </c:pt>
                <c:pt idx="39282">
                  <c:v>60.113</c:v>
                </c:pt>
                <c:pt idx="39283">
                  <c:v>60.114000000000004</c:v>
                </c:pt>
                <c:pt idx="39284">
                  <c:v>60.114000000000004</c:v>
                </c:pt>
                <c:pt idx="39285">
                  <c:v>60.114000000000004</c:v>
                </c:pt>
                <c:pt idx="39286">
                  <c:v>60.114000000000004</c:v>
                </c:pt>
                <c:pt idx="39287">
                  <c:v>60.115000000000002</c:v>
                </c:pt>
                <c:pt idx="39288">
                  <c:v>60.115000000000002</c:v>
                </c:pt>
                <c:pt idx="39289">
                  <c:v>60.115000000000002</c:v>
                </c:pt>
                <c:pt idx="39290">
                  <c:v>60.116</c:v>
                </c:pt>
                <c:pt idx="39291">
                  <c:v>60.116</c:v>
                </c:pt>
                <c:pt idx="39292">
                  <c:v>60.116</c:v>
                </c:pt>
                <c:pt idx="39293">
                  <c:v>60.116</c:v>
                </c:pt>
                <c:pt idx="39294">
                  <c:v>60.117000000000004</c:v>
                </c:pt>
                <c:pt idx="39295">
                  <c:v>60.117000000000004</c:v>
                </c:pt>
                <c:pt idx="39296">
                  <c:v>60.117000000000004</c:v>
                </c:pt>
                <c:pt idx="39297">
                  <c:v>60.117000000000004</c:v>
                </c:pt>
                <c:pt idx="39298">
                  <c:v>60.118000000000002</c:v>
                </c:pt>
                <c:pt idx="39299">
                  <c:v>60.118000000000002</c:v>
                </c:pt>
                <c:pt idx="39300">
                  <c:v>60.118000000000002</c:v>
                </c:pt>
                <c:pt idx="39301">
                  <c:v>60.119</c:v>
                </c:pt>
                <c:pt idx="39302">
                  <c:v>60.119</c:v>
                </c:pt>
                <c:pt idx="39303">
                  <c:v>60.119</c:v>
                </c:pt>
                <c:pt idx="39304">
                  <c:v>60.119</c:v>
                </c:pt>
                <c:pt idx="39305">
                  <c:v>60.120000000000005</c:v>
                </c:pt>
                <c:pt idx="39306">
                  <c:v>60.120000000000005</c:v>
                </c:pt>
                <c:pt idx="39307">
                  <c:v>60.120000000000005</c:v>
                </c:pt>
                <c:pt idx="39308">
                  <c:v>60.121000000000002</c:v>
                </c:pt>
                <c:pt idx="39309">
                  <c:v>60.121000000000002</c:v>
                </c:pt>
                <c:pt idx="39310">
                  <c:v>60.121000000000002</c:v>
                </c:pt>
                <c:pt idx="39311">
                  <c:v>60.121000000000002</c:v>
                </c:pt>
                <c:pt idx="39312">
                  <c:v>60.122</c:v>
                </c:pt>
                <c:pt idx="39313">
                  <c:v>60.122</c:v>
                </c:pt>
                <c:pt idx="39314">
                  <c:v>60.122</c:v>
                </c:pt>
                <c:pt idx="39315">
                  <c:v>60.123000000000005</c:v>
                </c:pt>
                <c:pt idx="39316">
                  <c:v>60.123000000000005</c:v>
                </c:pt>
                <c:pt idx="39317">
                  <c:v>60.123000000000005</c:v>
                </c:pt>
                <c:pt idx="39318">
                  <c:v>60.123000000000005</c:v>
                </c:pt>
                <c:pt idx="39319">
                  <c:v>60.124000000000002</c:v>
                </c:pt>
                <c:pt idx="39320">
                  <c:v>60.124000000000002</c:v>
                </c:pt>
                <c:pt idx="39321">
                  <c:v>60.124000000000002</c:v>
                </c:pt>
                <c:pt idx="39322">
                  <c:v>60.125</c:v>
                </c:pt>
                <c:pt idx="39323">
                  <c:v>60.125</c:v>
                </c:pt>
                <c:pt idx="39324">
                  <c:v>60.125</c:v>
                </c:pt>
                <c:pt idx="39325">
                  <c:v>60.125</c:v>
                </c:pt>
                <c:pt idx="39326">
                  <c:v>60.126000000000005</c:v>
                </c:pt>
                <c:pt idx="39327">
                  <c:v>60.126000000000005</c:v>
                </c:pt>
                <c:pt idx="39328">
                  <c:v>60.126000000000005</c:v>
                </c:pt>
                <c:pt idx="39329">
                  <c:v>60.127000000000002</c:v>
                </c:pt>
                <c:pt idx="39330">
                  <c:v>60.127000000000002</c:v>
                </c:pt>
                <c:pt idx="39331">
                  <c:v>60.127000000000002</c:v>
                </c:pt>
                <c:pt idx="39332">
                  <c:v>60.127000000000002</c:v>
                </c:pt>
                <c:pt idx="39333">
                  <c:v>60.128</c:v>
                </c:pt>
                <c:pt idx="39334">
                  <c:v>60.128</c:v>
                </c:pt>
                <c:pt idx="39335">
                  <c:v>60.128</c:v>
                </c:pt>
                <c:pt idx="39336">
                  <c:v>60.128999999999998</c:v>
                </c:pt>
                <c:pt idx="39337">
                  <c:v>60.128999999999998</c:v>
                </c:pt>
                <c:pt idx="39338">
                  <c:v>60.128999999999998</c:v>
                </c:pt>
                <c:pt idx="39339">
                  <c:v>60.128999999999998</c:v>
                </c:pt>
                <c:pt idx="39340">
                  <c:v>60.13</c:v>
                </c:pt>
                <c:pt idx="39341">
                  <c:v>60.13</c:v>
                </c:pt>
                <c:pt idx="39342">
                  <c:v>60.13</c:v>
                </c:pt>
                <c:pt idx="39343">
                  <c:v>60.131</c:v>
                </c:pt>
                <c:pt idx="39344">
                  <c:v>60.131</c:v>
                </c:pt>
                <c:pt idx="39345">
                  <c:v>60.131</c:v>
                </c:pt>
                <c:pt idx="39346">
                  <c:v>60.131</c:v>
                </c:pt>
                <c:pt idx="39347">
                  <c:v>60.131999999999998</c:v>
                </c:pt>
                <c:pt idx="39348">
                  <c:v>60.131999999999998</c:v>
                </c:pt>
                <c:pt idx="39349">
                  <c:v>60.131999999999998</c:v>
                </c:pt>
                <c:pt idx="39350">
                  <c:v>60.134999999999998</c:v>
                </c:pt>
                <c:pt idx="39351">
                  <c:v>60.137999999999998</c:v>
                </c:pt>
                <c:pt idx="39352">
                  <c:v>60.140999999999998</c:v>
                </c:pt>
                <c:pt idx="39353">
                  <c:v>60.145000000000003</c:v>
                </c:pt>
                <c:pt idx="39354">
                  <c:v>60.148000000000003</c:v>
                </c:pt>
                <c:pt idx="39355">
                  <c:v>60.151000000000003</c:v>
                </c:pt>
                <c:pt idx="39356">
                  <c:v>60.154000000000003</c:v>
                </c:pt>
                <c:pt idx="39357">
                  <c:v>60.157000000000004</c:v>
                </c:pt>
                <c:pt idx="39358">
                  <c:v>60.160000000000004</c:v>
                </c:pt>
                <c:pt idx="39359">
                  <c:v>60.164000000000001</c:v>
                </c:pt>
                <c:pt idx="39360">
                  <c:v>60.167000000000002</c:v>
                </c:pt>
                <c:pt idx="39361">
                  <c:v>60.17</c:v>
                </c:pt>
                <c:pt idx="39362">
                  <c:v>60.173000000000002</c:v>
                </c:pt>
                <c:pt idx="39363">
                  <c:v>60.176000000000002</c:v>
                </c:pt>
                <c:pt idx="39364">
                  <c:v>60.18</c:v>
                </c:pt>
                <c:pt idx="39365">
                  <c:v>60.183</c:v>
                </c:pt>
                <c:pt idx="39366">
                  <c:v>60.186</c:v>
                </c:pt>
                <c:pt idx="39367">
                  <c:v>60.189</c:v>
                </c:pt>
                <c:pt idx="39368">
                  <c:v>60.192999999999998</c:v>
                </c:pt>
                <c:pt idx="39369">
                  <c:v>60.195999999999998</c:v>
                </c:pt>
                <c:pt idx="39370">
                  <c:v>60.198999999999998</c:v>
                </c:pt>
                <c:pt idx="39371">
                  <c:v>60.203000000000003</c:v>
                </c:pt>
                <c:pt idx="39372">
                  <c:v>60.206000000000003</c:v>
                </c:pt>
                <c:pt idx="39373">
                  <c:v>60.209000000000003</c:v>
                </c:pt>
                <c:pt idx="39374">
                  <c:v>60.213000000000001</c:v>
                </c:pt>
                <c:pt idx="39375">
                  <c:v>60.216000000000001</c:v>
                </c:pt>
                <c:pt idx="39376">
                  <c:v>60.219000000000001</c:v>
                </c:pt>
                <c:pt idx="39377">
                  <c:v>60.222999999999999</c:v>
                </c:pt>
                <c:pt idx="39378">
                  <c:v>60.225999999999999</c:v>
                </c:pt>
                <c:pt idx="39379">
                  <c:v>60.230000000000004</c:v>
                </c:pt>
                <c:pt idx="39380">
                  <c:v>60.233000000000004</c:v>
                </c:pt>
                <c:pt idx="39381">
                  <c:v>60.236000000000004</c:v>
                </c:pt>
                <c:pt idx="39382">
                  <c:v>60.24</c:v>
                </c:pt>
                <c:pt idx="39383">
                  <c:v>60.243000000000002</c:v>
                </c:pt>
                <c:pt idx="39384">
                  <c:v>60.247</c:v>
                </c:pt>
                <c:pt idx="39385">
                  <c:v>60.25</c:v>
                </c:pt>
                <c:pt idx="39386">
                  <c:v>60.253999999999998</c:v>
                </c:pt>
                <c:pt idx="39387">
                  <c:v>60.256999999999998</c:v>
                </c:pt>
                <c:pt idx="39388">
                  <c:v>60.261000000000003</c:v>
                </c:pt>
                <c:pt idx="39389">
                  <c:v>60.264000000000003</c:v>
                </c:pt>
                <c:pt idx="39390">
                  <c:v>60.268000000000001</c:v>
                </c:pt>
                <c:pt idx="39391">
                  <c:v>60.271000000000001</c:v>
                </c:pt>
                <c:pt idx="39392">
                  <c:v>60.274999999999999</c:v>
                </c:pt>
                <c:pt idx="39393">
                  <c:v>60.279000000000003</c:v>
                </c:pt>
                <c:pt idx="39394">
                  <c:v>60.282000000000004</c:v>
                </c:pt>
                <c:pt idx="39395">
                  <c:v>60.286000000000001</c:v>
                </c:pt>
                <c:pt idx="39396">
                  <c:v>60.289000000000001</c:v>
                </c:pt>
                <c:pt idx="39397">
                  <c:v>60.292999999999999</c:v>
                </c:pt>
                <c:pt idx="39398">
                  <c:v>60.297000000000004</c:v>
                </c:pt>
                <c:pt idx="39399">
                  <c:v>60.300000000000004</c:v>
                </c:pt>
                <c:pt idx="39400">
                  <c:v>60.304000000000002</c:v>
                </c:pt>
                <c:pt idx="39401">
                  <c:v>60.307000000000002</c:v>
                </c:pt>
                <c:pt idx="39402">
                  <c:v>60.311</c:v>
                </c:pt>
                <c:pt idx="39403">
                  <c:v>60.314999999999998</c:v>
                </c:pt>
                <c:pt idx="39404">
                  <c:v>60.317999999999998</c:v>
                </c:pt>
                <c:pt idx="39405">
                  <c:v>60.322000000000003</c:v>
                </c:pt>
                <c:pt idx="39406">
                  <c:v>60.326000000000001</c:v>
                </c:pt>
                <c:pt idx="39407">
                  <c:v>60.33</c:v>
                </c:pt>
                <c:pt idx="39408">
                  <c:v>60.334000000000003</c:v>
                </c:pt>
                <c:pt idx="39409">
                  <c:v>60.338000000000001</c:v>
                </c:pt>
                <c:pt idx="39410">
                  <c:v>60.341000000000001</c:v>
                </c:pt>
                <c:pt idx="39411">
                  <c:v>60.344999999999999</c:v>
                </c:pt>
                <c:pt idx="39412">
                  <c:v>60.349000000000004</c:v>
                </c:pt>
                <c:pt idx="39413">
                  <c:v>60.353000000000002</c:v>
                </c:pt>
                <c:pt idx="39414">
                  <c:v>60.356999999999999</c:v>
                </c:pt>
                <c:pt idx="39415">
                  <c:v>60.361000000000004</c:v>
                </c:pt>
                <c:pt idx="39416">
                  <c:v>60.365000000000002</c:v>
                </c:pt>
                <c:pt idx="39417">
                  <c:v>60.368000000000002</c:v>
                </c:pt>
                <c:pt idx="39418">
                  <c:v>60.372</c:v>
                </c:pt>
                <c:pt idx="39419">
                  <c:v>60.376000000000005</c:v>
                </c:pt>
                <c:pt idx="39420">
                  <c:v>60.38</c:v>
                </c:pt>
                <c:pt idx="39421">
                  <c:v>60.384</c:v>
                </c:pt>
                <c:pt idx="39422">
                  <c:v>60.387</c:v>
                </c:pt>
                <c:pt idx="39423">
                  <c:v>60.390999999999998</c:v>
                </c:pt>
                <c:pt idx="39424">
                  <c:v>60.395000000000003</c:v>
                </c:pt>
                <c:pt idx="39425">
                  <c:v>60.399000000000001</c:v>
                </c:pt>
                <c:pt idx="39426">
                  <c:v>60.402999999999999</c:v>
                </c:pt>
                <c:pt idx="39427">
                  <c:v>60.407000000000004</c:v>
                </c:pt>
                <c:pt idx="39428">
                  <c:v>60.410000000000004</c:v>
                </c:pt>
                <c:pt idx="39429">
                  <c:v>60.414000000000001</c:v>
                </c:pt>
                <c:pt idx="39430">
                  <c:v>60.417999999999999</c:v>
                </c:pt>
                <c:pt idx="39431">
                  <c:v>60.422000000000004</c:v>
                </c:pt>
                <c:pt idx="39432">
                  <c:v>60.426000000000002</c:v>
                </c:pt>
                <c:pt idx="39433">
                  <c:v>60.43</c:v>
                </c:pt>
                <c:pt idx="39434">
                  <c:v>60.434000000000005</c:v>
                </c:pt>
                <c:pt idx="39435">
                  <c:v>60.438000000000002</c:v>
                </c:pt>
                <c:pt idx="39436">
                  <c:v>60.441000000000003</c:v>
                </c:pt>
                <c:pt idx="39437">
                  <c:v>60.445</c:v>
                </c:pt>
                <c:pt idx="39438">
                  <c:v>60.448999999999998</c:v>
                </c:pt>
                <c:pt idx="39439">
                  <c:v>60.453000000000003</c:v>
                </c:pt>
                <c:pt idx="39440">
                  <c:v>60.457000000000001</c:v>
                </c:pt>
                <c:pt idx="39441">
                  <c:v>60.460999999999999</c:v>
                </c:pt>
                <c:pt idx="39442">
                  <c:v>60.465000000000003</c:v>
                </c:pt>
                <c:pt idx="39443">
                  <c:v>60.469000000000001</c:v>
                </c:pt>
                <c:pt idx="39444">
                  <c:v>60.472999999999999</c:v>
                </c:pt>
                <c:pt idx="39445">
                  <c:v>60.477000000000004</c:v>
                </c:pt>
                <c:pt idx="39446">
                  <c:v>60.481000000000002</c:v>
                </c:pt>
                <c:pt idx="39447">
                  <c:v>60.484999999999999</c:v>
                </c:pt>
                <c:pt idx="39448">
                  <c:v>60.489000000000004</c:v>
                </c:pt>
                <c:pt idx="39449">
                  <c:v>60.493000000000002</c:v>
                </c:pt>
                <c:pt idx="39450">
                  <c:v>60.497</c:v>
                </c:pt>
                <c:pt idx="39451">
                  <c:v>60.501000000000005</c:v>
                </c:pt>
                <c:pt idx="39452">
                  <c:v>60.505000000000003</c:v>
                </c:pt>
                <c:pt idx="39453">
                  <c:v>60.509</c:v>
                </c:pt>
                <c:pt idx="39454">
                  <c:v>60.512999999999998</c:v>
                </c:pt>
                <c:pt idx="39455">
                  <c:v>60.517000000000003</c:v>
                </c:pt>
                <c:pt idx="39456">
                  <c:v>60.521000000000001</c:v>
                </c:pt>
                <c:pt idx="39457">
                  <c:v>60.524999999999999</c:v>
                </c:pt>
                <c:pt idx="39458">
                  <c:v>60.529000000000003</c:v>
                </c:pt>
                <c:pt idx="39459">
                  <c:v>60.532000000000004</c:v>
                </c:pt>
                <c:pt idx="39460">
                  <c:v>60.536000000000001</c:v>
                </c:pt>
                <c:pt idx="39461">
                  <c:v>60.54</c:v>
                </c:pt>
                <c:pt idx="39462">
                  <c:v>60.544000000000004</c:v>
                </c:pt>
                <c:pt idx="39463">
                  <c:v>60.548000000000002</c:v>
                </c:pt>
                <c:pt idx="39464">
                  <c:v>60.552</c:v>
                </c:pt>
                <c:pt idx="39465">
                  <c:v>60.556000000000004</c:v>
                </c:pt>
                <c:pt idx="39466">
                  <c:v>60.56</c:v>
                </c:pt>
                <c:pt idx="39467">
                  <c:v>60.564</c:v>
                </c:pt>
                <c:pt idx="39468">
                  <c:v>60.567999999999998</c:v>
                </c:pt>
                <c:pt idx="39469">
                  <c:v>60.572000000000003</c:v>
                </c:pt>
                <c:pt idx="39470">
                  <c:v>60.575000000000003</c:v>
                </c:pt>
                <c:pt idx="39471">
                  <c:v>60.579000000000001</c:v>
                </c:pt>
                <c:pt idx="39472">
                  <c:v>60.582999999999998</c:v>
                </c:pt>
                <c:pt idx="39473">
                  <c:v>60.587000000000003</c:v>
                </c:pt>
                <c:pt idx="39474">
                  <c:v>60.591000000000001</c:v>
                </c:pt>
                <c:pt idx="39475">
                  <c:v>60.594999999999999</c:v>
                </c:pt>
                <c:pt idx="39476">
                  <c:v>60.599000000000004</c:v>
                </c:pt>
                <c:pt idx="39477">
                  <c:v>60.602000000000004</c:v>
                </c:pt>
                <c:pt idx="39478">
                  <c:v>60.606000000000002</c:v>
                </c:pt>
                <c:pt idx="39479">
                  <c:v>60.61</c:v>
                </c:pt>
                <c:pt idx="39480">
                  <c:v>60.614000000000004</c:v>
                </c:pt>
                <c:pt idx="39481">
                  <c:v>60.618000000000002</c:v>
                </c:pt>
                <c:pt idx="39482">
                  <c:v>60.622</c:v>
                </c:pt>
                <c:pt idx="39483">
                  <c:v>60.625</c:v>
                </c:pt>
                <c:pt idx="39484">
                  <c:v>60.628999999999998</c:v>
                </c:pt>
                <c:pt idx="39485">
                  <c:v>60.633000000000003</c:v>
                </c:pt>
                <c:pt idx="39486">
                  <c:v>60.637</c:v>
                </c:pt>
                <c:pt idx="39487">
                  <c:v>60.640999999999998</c:v>
                </c:pt>
                <c:pt idx="39488">
                  <c:v>60.643999999999998</c:v>
                </c:pt>
                <c:pt idx="39489">
                  <c:v>60.648000000000003</c:v>
                </c:pt>
                <c:pt idx="39490">
                  <c:v>60.652000000000001</c:v>
                </c:pt>
                <c:pt idx="39491">
                  <c:v>60.655999999999999</c:v>
                </c:pt>
                <c:pt idx="39492">
                  <c:v>60.658999999999999</c:v>
                </c:pt>
                <c:pt idx="39493">
                  <c:v>60.663000000000004</c:v>
                </c:pt>
                <c:pt idx="39494">
                  <c:v>60.667000000000002</c:v>
                </c:pt>
                <c:pt idx="39495">
                  <c:v>60.670999999999999</c:v>
                </c:pt>
                <c:pt idx="39496">
                  <c:v>60.675000000000004</c:v>
                </c:pt>
                <c:pt idx="39497">
                  <c:v>60.678000000000004</c:v>
                </c:pt>
                <c:pt idx="39498">
                  <c:v>60.682000000000002</c:v>
                </c:pt>
                <c:pt idx="39499">
                  <c:v>60.686</c:v>
                </c:pt>
                <c:pt idx="39500">
                  <c:v>60.69</c:v>
                </c:pt>
                <c:pt idx="39501">
                  <c:v>60.692999999999998</c:v>
                </c:pt>
                <c:pt idx="39502">
                  <c:v>60.697000000000003</c:v>
                </c:pt>
                <c:pt idx="39503">
                  <c:v>60.701000000000001</c:v>
                </c:pt>
                <c:pt idx="39504">
                  <c:v>60.704000000000001</c:v>
                </c:pt>
                <c:pt idx="39505">
                  <c:v>60.707999999999998</c:v>
                </c:pt>
                <c:pt idx="39506">
                  <c:v>60.712000000000003</c:v>
                </c:pt>
                <c:pt idx="39507">
                  <c:v>60.716000000000001</c:v>
                </c:pt>
                <c:pt idx="39508">
                  <c:v>60.719000000000001</c:v>
                </c:pt>
                <c:pt idx="39509">
                  <c:v>60.722999999999999</c:v>
                </c:pt>
                <c:pt idx="39510">
                  <c:v>60.727000000000004</c:v>
                </c:pt>
                <c:pt idx="39511">
                  <c:v>60.730000000000004</c:v>
                </c:pt>
                <c:pt idx="39512">
                  <c:v>60.734000000000002</c:v>
                </c:pt>
                <c:pt idx="39513">
                  <c:v>60.738</c:v>
                </c:pt>
                <c:pt idx="39514">
                  <c:v>60.742000000000004</c:v>
                </c:pt>
                <c:pt idx="39515">
                  <c:v>60.745000000000005</c:v>
                </c:pt>
                <c:pt idx="39516">
                  <c:v>60.749000000000002</c:v>
                </c:pt>
                <c:pt idx="39517">
                  <c:v>60.753</c:v>
                </c:pt>
                <c:pt idx="39518">
                  <c:v>60.756</c:v>
                </c:pt>
                <c:pt idx="39519">
                  <c:v>60.76</c:v>
                </c:pt>
                <c:pt idx="39520">
                  <c:v>60.764000000000003</c:v>
                </c:pt>
                <c:pt idx="39521">
                  <c:v>60.767000000000003</c:v>
                </c:pt>
                <c:pt idx="39522">
                  <c:v>60.771000000000001</c:v>
                </c:pt>
                <c:pt idx="39523">
                  <c:v>60.774999999999999</c:v>
                </c:pt>
                <c:pt idx="39524">
                  <c:v>60.777999999999999</c:v>
                </c:pt>
                <c:pt idx="39525">
                  <c:v>60.782000000000004</c:v>
                </c:pt>
                <c:pt idx="39526">
                  <c:v>60.786000000000001</c:v>
                </c:pt>
                <c:pt idx="39527">
                  <c:v>60.789000000000001</c:v>
                </c:pt>
                <c:pt idx="39528">
                  <c:v>60.792999999999999</c:v>
                </c:pt>
                <c:pt idx="39529">
                  <c:v>60.797000000000004</c:v>
                </c:pt>
                <c:pt idx="39530">
                  <c:v>60.800000000000004</c:v>
                </c:pt>
                <c:pt idx="39531">
                  <c:v>60.804000000000002</c:v>
                </c:pt>
                <c:pt idx="39532">
                  <c:v>60.808</c:v>
                </c:pt>
                <c:pt idx="39533">
                  <c:v>60.811</c:v>
                </c:pt>
                <c:pt idx="39534">
                  <c:v>60.814999999999998</c:v>
                </c:pt>
                <c:pt idx="39535">
                  <c:v>60.817999999999998</c:v>
                </c:pt>
                <c:pt idx="39536">
                  <c:v>60.822000000000003</c:v>
                </c:pt>
                <c:pt idx="39537">
                  <c:v>60.826000000000001</c:v>
                </c:pt>
                <c:pt idx="39538">
                  <c:v>60.829000000000001</c:v>
                </c:pt>
                <c:pt idx="39539">
                  <c:v>60.832999999999998</c:v>
                </c:pt>
                <c:pt idx="39540">
                  <c:v>60.835999999999999</c:v>
                </c:pt>
                <c:pt idx="39541">
                  <c:v>60.84</c:v>
                </c:pt>
                <c:pt idx="39542">
                  <c:v>60.844000000000001</c:v>
                </c:pt>
                <c:pt idx="39543">
                  <c:v>60.847000000000001</c:v>
                </c:pt>
                <c:pt idx="39544">
                  <c:v>60.850999999999999</c:v>
                </c:pt>
                <c:pt idx="39545">
                  <c:v>60.853999999999999</c:v>
                </c:pt>
                <c:pt idx="39546">
                  <c:v>60.858000000000004</c:v>
                </c:pt>
                <c:pt idx="39547">
                  <c:v>60.861000000000004</c:v>
                </c:pt>
                <c:pt idx="39548">
                  <c:v>60.865000000000002</c:v>
                </c:pt>
                <c:pt idx="39549">
                  <c:v>60.868000000000002</c:v>
                </c:pt>
                <c:pt idx="39550">
                  <c:v>60.872</c:v>
                </c:pt>
                <c:pt idx="39551">
                  <c:v>60.876000000000005</c:v>
                </c:pt>
                <c:pt idx="39552">
                  <c:v>60.878999999999998</c:v>
                </c:pt>
                <c:pt idx="39553">
                  <c:v>60.883000000000003</c:v>
                </c:pt>
                <c:pt idx="39554">
                  <c:v>60.886000000000003</c:v>
                </c:pt>
                <c:pt idx="39555">
                  <c:v>60.89</c:v>
                </c:pt>
                <c:pt idx="39556">
                  <c:v>60.893000000000001</c:v>
                </c:pt>
                <c:pt idx="39557">
                  <c:v>60.896999999999998</c:v>
                </c:pt>
                <c:pt idx="39558">
                  <c:v>60.9</c:v>
                </c:pt>
                <c:pt idx="39559">
                  <c:v>60.904000000000003</c:v>
                </c:pt>
                <c:pt idx="39560">
                  <c:v>60.907000000000004</c:v>
                </c:pt>
                <c:pt idx="39561">
                  <c:v>60.910000000000004</c:v>
                </c:pt>
                <c:pt idx="39562">
                  <c:v>60.914000000000001</c:v>
                </c:pt>
                <c:pt idx="39563">
                  <c:v>60.917000000000002</c:v>
                </c:pt>
                <c:pt idx="39564">
                  <c:v>60.920999999999999</c:v>
                </c:pt>
                <c:pt idx="39565">
                  <c:v>60.923999999999999</c:v>
                </c:pt>
                <c:pt idx="39566">
                  <c:v>60.928000000000004</c:v>
                </c:pt>
                <c:pt idx="39567">
                  <c:v>60.931000000000004</c:v>
                </c:pt>
                <c:pt idx="39568">
                  <c:v>60.935000000000002</c:v>
                </c:pt>
                <c:pt idx="39569">
                  <c:v>60.938000000000002</c:v>
                </c:pt>
                <c:pt idx="39570">
                  <c:v>60.942</c:v>
                </c:pt>
                <c:pt idx="39571">
                  <c:v>60.945</c:v>
                </c:pt>
                <c:pt idx="39572">
                  <c:v>60.948</c:v>
                </c:pt>
                <c:pt idx="39573">
                  <c:v>60.951999999999998</c:v>
                </c:pt>
                <c:pt idx="39574">
                  <c:v>60.954999999999998</c:v>
                </c:pt>
                <c:pt idx="39575">
                  <c:v>60.959000000000003</c:v>
                </c:pt>
                <c:pt idx="39576">
                  <c:v>60.962000000000003</c:v>
                </c:pt>
                <c:pt idx="39577">
                  <c:v>60.965000000000003</c:v>
                </c:pt>
                <c:pt idx="39578">
                  <c:v>60.969000000000001</c:v>
                </c:pt>
                <c:pt idx="39579">
                  <c:v>60.972000000000001</c:v>
                </c:pt>
                <c:pt idx="39580">
                  <c:v>60.975999999999999</c:v>
                </c:pt>
                <c:pt idx="39581">
                  <c:v>60.978999999999999</c:v>
                </c:pt>
                <c:pt idx="39582">
                  <c:v>60.981999999999999</c:v>
                </c:pt>
                <c:pt idx="39583">
                  <c:v>60.986000000000004</c:v>
                </c:pt>
                <c:pt idx="39584">
                  <c:v>60.989000000000004</c:v>
                </c:pt>
                <c:pt idx="39585">
                  <c:v>60.993000000000002</c:v>
                </c:pt>
                <c:pt idx="39586">
                  <c:v>60.996000000000002</c:v>
                </c:pt>
                <c:pt idx="39587">
                  <c:v>60.999000000000002</c:v>
                </c:pt>
                <c:pt idx="39588">
                  <c:v>61.003</c:v>
                </c:pt>
                <c:pt idx="39589">
                  <c:v>61.006</c:v>
                </c:pt>
                <c:pt idx="39590">
                  <c:v>61.009</c:v>
                </c:pt>
                <c:pt idx="39591">
                  <c:v>61.012999999999998</c:v>
                </c:pt>
                <c:pt idx="39592">
                  <c:v>61.015999999999998</c:v>
                </c:pt>
                <c:pt idx="39593">
                  <c:v>61.018999999999998</c:v>
                </c:pt>
                <c:pt idx="39594">
                  <c:v>61.023000000000003</c:v>
                </c:pt>
                <c:pt idx="39595">
                  <c:v>61.026000000000003</c:v>
                </c:pt>
                <c:pt idx="39596">
                  <c:v>61.03</c:v>
                </c:pt>
                <c:pt idx="39597">
                  <c:v>61.033000000000001</c:v>
                </c:pt>
                <c:pt idx="39598">
                  <c:v>61.036000000000001</c:v>
                </c:pt>
                <c:pt idx="39599">
                  <c:v>61.04</c:v>
                </c:pt>
                <c:pt idx="39600">
                  <c:v>61.042999999999999</c:v>
                </c:pt>
                <c:pt idx="39601">
                  <c:v>61.045999999999999</c:v>
                </c:pt>
                <c:pt idx="39602">
                  <c:v>61.050000000000004</c:v>
                </c:pt>
                <c:pt idx="39603">
                  <c:v>61.053000000000004</c:v>
                </c:pt>
                <c:pt idx="39604">
                  <c:v>61.056000000000004</c:v>
                </c:pt>
                <c:pt idx="39605">
                  <c:v>61.06</c:v>
                </c:pt>
                <c:pt idx="39606">
                  <c:v>61.063000000000002</c:v>
                </c:pt>
                <c:pt idx="39607">
                  <c:v>61.066000000000003</c:v>
                </c:pt>
                <c:pt idx="39608">
                  <c:v>61.07</c:v>
                </c:pt>
                <c:pt idx="39609">
                  <c:v>61.073</c:v>
                </c:pt>
                <c:pt idx="39610">
                  <c:v>61.076000000000001</c:v>
                </c:pt>
                <c:pt idx="39611">
                  <c:v>61.08</c:v>
                </c:pt>
                <c:pt idx="39612">
                  <c:v>61.082999999999998</c:v>
                </c:pt>
                <c:pt idx="39613">
                  <c:v>61.085999999999999</c:v>
                </c:pt>
                <c:pt idx="39614">
                  <c:v>61.09</c:v>
                </c:pt>
                <c:pt idx="39615">
                  <c:v>61.093000000000004</c:v>
                </c:pt>
                <c:pt idx="39616">
                  <c:v>61.096000000000004</c:v>
                </c:pt>
                <c:pt idx="39617">
                  <c:v>61.099000000000004</c:v>
                </c:pt>
                <c:pt idx="39618">
                  <c:v>61.103000000000002</c:v>
                </c:pt>
                <c:pt idx="39619">
                  <c:v>61.106000000000002</c:v>
                </c:pt>
                <c:pt idx="39620">
                  <c:v>61.109000000000002</c:v>
                </c:pt>
                <c:pt idx="39621">
                  <c:v>61.113</c:v>
                </c:pt>
                <c:pt idx="39622">
                  <c:v>61.116</c:v>
                </c:pt>
                <c:pt idx="39623">
                  <c:v>61.119</c:v>
                </c:pt>
                <c:pt idx="39624">
                  <c:v>61.123000000000005</c:v>
                </c:pt>
                <c:pt idx="39625">
                  <c:v>61.126000000000005</c:v>
                </c:pt>
                <c:pt idx="39626">
                  <c:v>61.128999999999998</c:v>
                </c:pt>
                <c:pt idx="39627">
                  <c:v>61.133000000000003</c:v>
                </c:pt>
                <c:pt idx="39628">
                  <c:v>61.136000000000003</c:v>
                </c:pt>
                <c:pt idx="39629">
                  <c:v>61.139000000000003</c:v>
                </c:pt>
                <c:pt idx="39630">
                  <c:v>61.143000000000001</c:v>
                </c:pt>
                <c:pt idx="39631">
                  <c:v>61.146000000000001</c:v>
                </c:pt>
                <c:pt idx="39632">
                  <c:v>61.149000000000001</c:v>
                </c:pt>
                <c:pt idx="39633">
                  <c:v>61.152999999999999</c:v>
                </c:pt>
                <c:pt idx="39634">
                  <c:v>61.155999999999999</c:v>
                </c:pt>
                <c:pt idx="39635">
                  <c:v>61.158999999999999</c:v>
                </c:pt>
                <c:pt idx="39636">
                  <c:v>61.163000000000004</c:v>
                </c:pt>
                <c:pt idx="39637">
                  <c:v>61.166000000000004</c:v>
                </c:pt>
                <c:pt idx="39638">
                  <c:v>61.169000000000004</c:v>
                </c:pt>
                <c:pt idx="39639">
                  <c:v>61.173000000000002</c:v>
                </c:pt>
                <c:pt idx="39640">
                  <c:v>61.176000000000002</c:v>
                </c:pt>
                <c:pt idx="39641">
                  <c:v>61.179000000000002</c:v>
                </c:pt>
                <c:pt idx="39642">
                  <c:v>61.183</c:v>
                </c:pt>
                <c:pt idx="39643">
                  <c:v>61.186</c:v>
                </c:pt>
                <c:pt idx="39644">
                  <c:v>61.189</c:v>
                </c:pt>
                <c:pt idx="39645">
                  <c:v>61.192999999999998</c:v>
                </c:pt>
                <c:pt idx="39646">
                  <c:v>61.195999999999998</c:v>
                </c:pt>
                <c:pt idx="39647">
                  <c:v>61.198999999999998</c:v>
                </c:pt>
                <c:pt idx="39648">
                  <c:v>61.203000000000003</c:v>
                </c:pt>
                <c:pt idx="39649">
                  <c:v>61.206000000000003</c:v>
                </c:pt>
                <c:pt idx="39650">
                  <c:v>61.209000000000003</c:v>
                </c:pt>
                <c:pt idx="39651">
                  <c:v>61.213000000000001</c:v>
                </c:pt>
                <c:pt idx="39652">
                  <c:v>61.216000000000001</c:v>
                </c:pt>
                <c:pt idx="39653">
                  <c:v>61.219000000000001</c:v>
                </c:pt>
                <c:pt idx="39654">
                  <c:v>61.222999999999999</c:v>
                </c:pt>
                <c:pt idx="39655">
                  <c:v>61.225999999999999</c:v>
                </c:pt>
                <c:pt idx="39656">
                  <c:v>61.230000000000004</c:v>
                </c:pt>
                <c:pt idx="39657">
                  <c:v>61.233000000000004</c:v>
                </c:pt>
                <c:pt idx="39658">
                  <c:v>61.236000000000004</c:v>
                </c:pt>
                <c:pt idx="39659">
                  <c:v>61.24</c:v>
                </c:pt>
                <c:pt idx="39660">
                  <c:v>61.243000000000002</c:v>
                </c:pt>
                <c:pt idx="39661">
                  <c:v>61.246000000000002</c:v>
                </c:pt>
                <c:pt idx="39662">
                  <c:v>61.25</c:v>
                </c:pt>
                <c:pt idx="39663">
                  <c:v>61.253</c:v>
                </c:pt>
                <c:pt idx="39664">
                  <c:v>61.256999999999998</c:v>
                </c:pt>
                <c:pt idx="39665">
                  <c:v>61.26</c:v>
                </c:pt>
                <c:pt idx="39666">
                  <c:v>61.262999999999998</c:v>
                </c:pt>
                <c:pt idx="39667">
                  <c:v>61.267000000000003</c:v>
                </c:pt>
                <c:pt idx="39668">
                  <c:v>61.27</c:v>
                </c:pt>
                <c:pt idx="39669">
                  <c:v>61.273000000000003</c:v>
                </c:pt>
                <c:pt idx="39670">
                  <c:v>61.277000000000001</c:v>
                </c:pt>
                <c:pt idx="39671">
                  <c:v>61.28</c:v>
                </c:pt>
                <c:pt idx="39672">
                  <c:v>61.283999999999999</c:v>
                </c:pt>
                <c:pt idx="39673">
                  <c:v>61.286999999999999</c:v>
                </c:pt>
                <c:pt idx="39674">
                  <c:v>61.29</c:v>
                </c:pt>
                <c:pt idx="39675">
                  <c:v>61.294000000000004</c:v>
                </c:pt>
                <c:pt idx="39676">
                  <c:v>61.297000000000004</c:v>
                </c:pt>
                <c:pt idx="39677">
                  <c:v>61.301000000000002</c:v>
                </c:pt>
                <c:pt idx="39678">
                  <c:v>61.304000000000002</c:v>
                </c:pt>
                <c:pt idx="39679">
                  <c:v>61.307000000000002</c:v>
                </c:pt>
                <c:pt idx="39680">
                  <c:v>61.311</c:v>
                </c:pt>
                <c:pt idx="39681">
                  <c:v>61.314</c:v>
                </c:pt>
                <c:pt idx="39682">
                  <c:v>61.317999999999998</c:v>
                </c:pt>
                <c:pt idx="39683">
                  <c:v>61.320999999999998</c:v>
                </c:pt>
                <c:pt idx="39684">
                  <c:v>61.325000000000003</c:v>
                </c:pt>
                <c:pt idx="39685">
                  <c:v>61.328000000000003</c:v>
                </c:pt>
                <c:pt idx="39686">
                  <c:v>61.331000000000003</c:v>
                </c:pt>
                <c:pt idx="39687">
                  <c:v>61.335000000000001</c:v>
                </c:pt>
                <c:pt idx="39688">
                  <c:v>61.338000000000001</c:v>
                </c:pt>
                <c:pt idx="39689">
                  <c:v>61.341999999999999</c:v>
                </c:pt>
                <c:pt idx="39690">
                  <c:v>61.344999999999999</c:v>
                </c:pt>
                <c:pt idx="39691">
                  <c:v>61.347999999999999</c:v>
                </c:pt>
                <c:pt idx="39692">
                  <c:v>61.352000000000004</c:v>
                </c:pt>
                <c:pt idx="39693">
                  <c:v>61.355000000000004</c:v>
                </c:pt>
                <c:pt idx="39694">
                  <c:v>61.359000000000002</c:v>
                </c:pt>
                <c:pt idx="39695">
                  <c:v>61.362000000000002</c:v>
                </c:pt>
                <c:pt idx="39696">
                  <c:v>61.366</c:v>
                </c:pt>
                <c:pt idx="39697">
                  <c:v>61.369</c:v>
                </c:pt>
                <c:pt idx="39698">
                  <c:v>61.373000000000005</c:v>
                </c:pt>
                <c:pt idx="39699">
                  <c:v>61.376000000000005</c:v>
                </c:pt>
                <c:pt idx="39700">
                  <c:v>61.378999999999998</c:v>
                </c:pt>
                <c:pt idx="39701">
                  <c:v>61.383000000000003</c:v>
                </c:pt>
                <c:pt idx="39702">
                  <c:v>61.386000000000003</c:v>
                </c:pt>
                <c:pt idx="39703">
                  <c:v>61.39</c:v>
                </c:pt>
                <c:pt idx="39704">
                  <c:v>61.393000000000001</c:v>
                </c:pt>
                <c:pt idx="39705">
                  <c:v>61.396999999999998</c:v>
                </c:pt>
                <c:pt idx="39706">
                  <c:v>61.4</c:v>
                </c:pt>
                <c:pt idx="39707">
                  <c:v>61.404000000000003</c:v>
                </c:pt>
                <c:pt idx="39708">
                  <c:v>61.407000000000004</c:v>
                </c:pt>
                <c:pt idx="39709">
                  <c:v>61.410000000000004</c:v>
                </c:pt>
                <c:pt idx="39710">
                  <c:v>61.414000000000001</c:v>
                </c:pt>
                <c:pt idx="39711">
                  <c:v>61.417000000000002</c:v>
                </c:pt>
                <c:pt idx="39712">
                  <c:v>61.420999999999999</c:v>
                </c:pt>
                <c:pt idx="39713">
                  <c:v>61.423999999999999</c:v>
                </c:pt>
                <c:pt idx="39714">
                  <c:v>61.428000000000004</c:v>
                </c:pt>
                <c:pt idx="39715">
                  <c:v>61.431000000000004</c:v>
                </c:pt>
                <c:pt idx="39716">
                  <c:v>61.435000000000002</c:v>
                </c:pt>
                <c:pt idx="39717">
                  <c:v>61.438000000000002</c:v>
                </c:pt>
                <c:pt idx="39718">
                  <c:v>61.442</c:v>
                </c:pt>
                <c:pt idx="39719">
                  <c:v>61.445</c:v>
                </c:pt>
                <c:pt idx="39720">
                  <c:v>61.448999999999998</c:v>
                </c:pt>
                <c:pt idx="39721">
                  <c:v>61.451999999999998</c:v>
                </c:pt>
                <c:pt idx="39722">
                  <c:v>61.456000000000003</c:v>
                </c:pt>
                <c:pt idx="39723">
                  <c:v>61.459000000000003</c:v>
                </c:pt>
                <c:pt idx="39724">
                  <c:v>61.463000000000001</c:v>
                </c:pt>
                <c:pt idx="39725">
                  <c:v>61.466000000000001</c:v>
                </c:pt>
                <c:pt idx="39726">
                  <c:v>61.47</c:v>
                </c:pt>
                <c:pt idx="39727">
                  <c:v>61.472999999999999</c:v>
                </c:pt>
                <c:pt idx="39728">
                  <c:v>61.477000000000004</c:v>
                </c:pt>
                <c:pt idx="39729">
                  <c:v>61.480000000000004</c:v>
                </c:pt>
                <c:pt idx="39730">
                  <c:v>61.484000000000002</c:v>
                </c:pt>
                <c:pt idx="39731">
                  <c:v>61.487000000000002</c:v>
                </c:pt>
                <c:pt idx="39732">
                  <c:v>61.491</c:v>
                </c:pt>
                <c:pt idx="39733">
                  <c:v>61.494</c:v>
                </c:pt>
                <c:pt idx="39734">
                  <c:v>61.498000000000005</c:v>
                </c:pt>
                <c:pt idx="39735">
                  <c:v>61.501000000000005</c:v>
                </c:pt>
                <c:pt idx="39736">
                  <c:v>61.505000000000003</c:v>
                </c:pt>
                <c:pt idx="39737">
                  <c:v>61.508000000000003</c:v>
                </c:pt>
                <c:pt idx="39738">
                  <c:v>61.512</c:v>
                </c:pt>
                <c:pt idx="39739">
                  <c:v>61.515000000000001</c:v>
                </c:pt>
                <c:pt idx="39740">
                  <c:v>61.518999999999998</c:v>
                </c:pt>
                <c:pt idx="39741">
                  <c:v>61.521999999999998</c:v>
                </c:pt>
                <c:pt idx="39742">
                  <c:v>61.526000000000003</c:v>
                </c:pt>
                <c:pt idx="39743">
                  <c:v>61.53</c:v>
                </c:pt>
                <c:pt idx="39744">
                  <c:v>61.533000000000001</c:v>
                </c:pt>
                <c:pt idx="39745">
                  <c:v>61.536999999999999</c:v>
                </c:pt>
                <c:pt idx="39746">
                  <c:v>61.54</c:v>
                </c:pt>
                <c:pt idx="39747">
                  <c:v>61.544000000000004</c:v>
                </c:pt>
                <c:pt idx="39748">
                  <c:v>61.547000000000004</c:v>
                </c:pt>
                <c:pt idx="39749">
                  <c:v>61.551000000000002</c:v>
                </c:pt>
                <c:pt idx="39750">
                  <c:v>61.554000000000002</c:v>
                </c:pt>
                <c:pt idx="39751">
                  <c:v>61.558</c:v>
                </c:pt>
                <c:pt idx="39752">
                  <c:v>61.561</c:v>
                </c:pt>
                <c:pt idx="39753">
                  <c:v>61.565000000000005</c:v>
                </c:pt>
                <c:pt idx="39754">
                  <c:v>61.567999999999998</c:v>
                </c:pt>
                <c:pt idx="39755">
                  <c:v>61.570999999999998</c:v>
                </c:pt>
                <c:pt idx="39756">
                  <c:v>61.575000000000003</c:v>
                </c:pt>
                <c:pt idx="39757">
                  <c:v>61.578000000000003</c:v>
                </c:pt>
                <c:pt idx="39758">
                  <c:v>61.581000000000003</c:v>
                </c:pt>
                <c:pt idx="39759">
                  <c:v>61.585000000000001</c:v>
                </c:pt>
                <c:pt idx="39760">
                  <c:v>61.588000000000001</c:v>
                </c:pt>
                <c:pt idx="39761">
                  <c:v>61.591000000000001</c:v>
                </c:pt>
                <c:pt idx="39762">
                  <c:v>61.594999999999999</c:v>
                </c:pt>
                <c:pt idx="39763">
                  <c:v>61.597999999999999</c:v>
                </c:pt>
                <c:pt idx="39764">
                  <c:v>61.600999999999999</c:v>
                </c:pt>
                <c:pt idx="39765">
                  <c:v>61.603999999999999</c:v>
                </c:pt>
                <c:pt idx="39766">
                  <c:v>61.606999999999999</c:v>
                </c:pt>
                <c:pt idx="39767">
                  <c:v>61.61</c:v>
                </c:pt>
                <c:pt idx="39768">
                  <c:v>61.613</c:v>
                </c:pt>
                <c:pt idx="39769">
                  <c:v>61.615000000000002</c:v>
                </c:pt>
                <c:pt idx="39770">
                  <c:v>61.617000000000004</c:v>
                </c:pt>
                <c:pt idx="39771">
                  <c:v>61.617000000000004</c:v>
                </c:pt>
                <c:pt idx="39772">
                  <c:v>61.617000000000004</c:v>
                </c:pt>
                <c:pt idx="39773">
                  <c:v>61.618000000000002</c:v>
                </c:pt>
                <c:pt idx="39774">
                  <c:v>61.618000000000002</c:v>
                </c:pt>
                <c:pt idx="39775">
                  <c:v>61.618000000000002</c:v>
                </c:pt>
                <c:pt idx="39776">
                  <c:v>61.619</c:v>
                </c:pt>
                <c:pt idx="39777">
                  <c:v>61.619</c:v>
                </c:pt>
                <c:pt idx="39778">
                  <c:v>61.619</c:v>
                </c:pt>
                <c:pt idx="39779">
                  <c:v>61.619</c:v>
                </c:pt>
                <c:pt idx="39780">
                  <c:v>61.620000000000005</c:v>
                </c:pt>
                <c:pt idx="39781">
                  <c:v>61.620000000000005</c:v>
                </c:pt>
                <c:pt idx="39782">
                  <c:v>61.620000000000005</c:v>
                </c:pt>
                <c:pt idx="39783">
                  <c:v>61.621000000000002</c:v>
                </c:pt>
                <c:pt idx="39784">
                  <c:v>61.621000000000002</c:v>
                </c:pt>
                <c:pt idx="39785">
                  <c:v>61.621000000000002</c:v>
                </c:pt>
                <c:pt idx="39786">
                  <c:v>61.621000000000002</c:v>
                </c:pt>
                <c:pt idx="39787">
                  <c:v>61.622</c:v>
                </c:pt>
                <c:pt idx="39788">
                  <c:v>61.622</c:v>
                </c:pt>
                <c:pt idx="39789">
                  <c:v>61.622</c:v>
                </c:pt>
                <c:pt idx="39790">
                  <c:v>61.623000000000005</c:v>
                </c:pt>
                <c:pt idx="39791">
                  <c:v>61.623000000000005</c:v>
                </c:pt>
                <c:pt idx="39792">
                  <c:v>61.623000000000005</c:v>
                </c:pt>
                <c:pt idx="39793">
                  <c:v>61.623000000000005</c:v>
                </c:pt>
                <c:pt idx="39794">
                  <c:v>61.624000000000002</c:v>
                </c:pt>
                <c:pt idx="39795">
                  <c:v>61.624000000000002</c:v>
                </c:pt>
                <c:pt idx="39796">
                  <c:v>61.624000000000002</c:v>
                </c:pt>
                <c:pt idx="39797">
                  <c:v>61.625</c:v>
                </c:pt>
                <c:pt idx="39798">
                  <c:v>61.625</c:v>
                </c:pt>
                <c:pt idx="39799">
                  <c:v>61.625</c:v>
                </c:pt>
                <c:pt idx="39800">
                  <c:v>61.625</c:v>
                </c:pt>
                <c:pt idx="39801">
                  <c:v>61.626000000000005</c:v>
                </c:pt>
                <c:pt idx="39802">
                  <c:v>61.626000000000005</c:v>
                </c:pt>
                <c:pt idx="39803">
                  <c:v>61.626000000000005</c:v>
                </c:pt>
                <c:pt idx="39804">
                  <c:v>61.626000000000005</c:v>
                </c:pt>
                <c:pt idx="39805">
                  <c:v>61.627000000000002</c:v>
                </c:pt>
                <c:pt idx="39806">
                  <c:v>61.627000000000002</c:v>
                </c:pt>
                <c:pt idx="39807">
                  <c:v>61.627000000000002</c:v>
                </c:pt>
                <c:pt idx="39808">
                  <c:v>61.628</c:v>
                </c:pt>
                <c:pt idx="39809">
                  <c:v>61.628</c:v>
                </c:pt>
                <c:pt idx="39810">
                  <c:v>61.628</c:v>
                </c:pt>
                <c:pt idx="39811">
                  <c:v>61.628</c:v>
                </c:pt>
                <c:pt idx="39812">
                  <c:v>61.628999999999998</c:v>
                </c:pt>
                <c:pt idx="39813">
                  <c:v>61.628999999999998</c:v>
                </c:pt>
                <c:pt idx="39814">
                  <c:v>61.628999999999998</c:v>
                </c:pt>
                <c:pt idx="39815">
                  <c:v>61.63</c:v>
                </c:pt>
                <c:pt idx="39816">
                  <c:v>61.63</c:v>
                </c:pt>
                <c:pt idx="39817">
                  <c:v>61.63</c:v>
                </c:pt>
                <c:pt idx="39818">
                  <c:v>61.63</c:v>
                </c:pt>
                <c:pt idx="39819">
                  <c:v>61.631</c:v>
                </c:pt>
                <c:pt idx="39820">
                  <c:v>61.631</c:v>
                </c:pt>
                <c:pt idx="39821">
                  <c:v>61.631</c:v>
                </c:pt>
                <c:pt idx="39822">
                  <c:v>61.631999999999998</c:v>
                </c:pt>
                <c:pt idx="39823">
                  <c:v>61.631999999999998</c:v>
                </c:pt>
                <c:pt idx="39824">
                  <c:v>61.631999999999998</c:v>
                </c:pt>
                <c:pt idx="39825">
                  <c:v>61.631999999999998</c:v>
                </c:pt>
                <c:pt idx="39826">
                  <c:v>61.633000000000003</c:v>
                </c:pt>
                <c:pt idx="39827">
                  <c:v>61.633000000000003</c:v>
                </c:pt>
                <c:pt idx="39828">
                  <c:v>61.633000000000003</c:v>
                </c:pt>
                <c:pt idx="39829">
                  <c:v>61.634</c:v>
                </c:pt>
                <c:pt idx="39830">
                  <c:v>61.634</c:v>
                </c:pt>
                <c:pt idx="39831">
                  <c:v>61.634</c:v>
                </c:pt>
                <c:pt idx="39832">
                  <c:v>61.634</c:v>
                </c:pt>
                <c:pt idx="39833">
                  <c:v>61.634999999999998</c:v>
                </c:pt>
                <c:pt idx="39834">
                  <c:v>61.634999999999998</c:v>
                </c:pt>
                <c:pt idx="39835">
                  <c:v>61.634999999999998</c:v>
                </c:pt>
                <c:pt idx="39836">
                  <c:v>61.636000000000003</c:v>
                </c:pt>
                <c:pt idx="39837">
                  <c:v>61.636000000000003</c:v>
                </c:pt>
                <c:pt idx="39838">
                  <c:v>61.636000000000003</c:v>
                </c:pt>
                <c:pt idx="39839">
                  <c:v>61.636000000000003</c:v>
                </c:pt>
                <c:pt idx="39840">
                  <c:v>61.637</c:v>
                </c:pt>
                <c:pt idx="39841">
                  <c:v>61.637</c:v>
                </c:pt>
                <c:pt idx="39842">
                  <c:v>61.637</c:v>
                </c:pt>
                <c:pt idx="39843">
                  <c:v>61.637999999999998</c:v>
                </c:pt>
                <c:pt idx="39844">
                  <c:v>61.637999999999998</c:v>
                </c:pt>
                <c:pt idx="39845">
                  <c:v>61.637999999999998</c:v>
                </c:pt>
                <c:pt idx="39846">
                  <c:v>61.637999999999998</c:v>
                </c:pt>
                <c:pt idx="39847">
                  <c:v>61.639000000000003</c:v>
                </c:pt>
                <c:pt idx="39848">
                  <c:v>61.639000000000003</c:v>
                </c:pt>
                <c:pt idx="39849">
                  <c:v>61.639000000000003</c:v>
                </c:pt>
                <c:pt idx="39850">
                  <c:v>61.64</c:v>
                </c:pt>
                <c:pt idx="39851">
                  <c:v>61.64</c:v>
                </c:pt>
                <c:pt idx="39852">
                  <c:v>61.64</c:v>
                </c:pt>
                <c:pt idx="39853">
                  <c:v>61.64</c:v>
                </c:pt>
                <c:pt idx="39854">
                  <c:v>61.640999999999998</c:v>
                </c:pt>
                <c:pt idx="39855">
                  <c:v>61.640999999999998</c:v>
                </c:pt>
                <c:pt idx="39856">
                  <c:v>61.640999999999998</c:v>
                </c:pt>
                <c:pt idx="39857">
                  <c:v>61.642000000000003</c:v>
                </c:pt>
                <c:pt idx="39858">
                  <c:v>61.642000000000003</c:v>
                </c:pt>
                <c:pt idx="39859">
                  <c:v>61.642000000000003</c:v>
                </c:pt>
                <c:pt idx="39860">
                  <c:v>61.642000000000003</c:v>
                </c:pt>
                <c:pt idx="39861">
                  <c:v>61.643000000000001</c:v>
                </c:pt>
                <c:pt idx="39862">
                  <c:v>61.643000000000001</c:v>
                </c:pt>
                <c:pt idx="39863">
                  <c:v>61.643000000000001</c:v>
                </c:pt>
                <c:pt idx="39864">
                  <c:v>61.643999999999998</c:v>
                </c:pt>
                <c:pt idx="39865">
                  <c:v>61.643999999999998</c:v>
                </c:pt>
                <c:pt idx="39866">
                  <c:v>61.643999999999998</c:v>
                </c:pt>
                <c:pt idx="39867">
                  <c:v>61.643999999999998</c:v>
                </c:pt>
                <c:pt idx="39868">
                  <c:v>61.645000000000003</c:v>
                </c:pt>
                <c:pt idx="39869">
                  <c:v>61.645000000000003</c:v>
                </c:pt>
                <c:pt idx="39870">
                  <c:v>61.645000000000003</c:v>
                </c:pt>
                <c:pt idx="39871">
                  <c:v>61.645000000000003</c:v>
                </c:pt>
                <c:pt idx="39872">
                  <c:v>61.646000000000001</c:v>
                </c:pt>
                <c:pt idx="39873">
                  <c:v>61.646000000000001</c:v>
                </c:pt>
                <c:pt idx="39874">
                  <c:v>61.646000000000001</c:v>
                </c:pt>
                <c:pt idx="39875">
                  <c:v>61.646999999999998</c:v>
                </c:pt>
                <c:pt idx="39876">
                  <c:v>61.646999999999998</c:v>
                </c:pt>
                <c:pt idx="39877">
                  <c:v>61.646999999999998</c:v>
                </c:pt>
                <c:pt idx="39878">
                  <c:v>61.646999999999998</c:v>
                </c:pt>
                <c:pt idx="39879">
                  <c:v>61.648000000000003</c:v>
                </c:pt>
                <c:pt idx="39880">
                  <c:v>61.648000000000003</c:v>
                </c:pt>
                <c:pt idx="39881">
                  <c:v>61.648000000000003</c:v>
                </c:pt>
                <c:pt idx="39882">
                  <c:v>61.649000000000001</c:v>
                </c:pt>
                <c:pt idx="39883">
                  <c:v>61.649000000000001</c:v>
                </c:pt>
                <c:pt idx="39884">
                  <c:v>61.649000000000001</c:v>
                </c:pt>
                <c:pt idx="39885">
                  <c:v>61.649000000000001</c:v>
                </c:pt>
                <c:pt idx="39886">
                  <c:v>61.65</c:v>
                </c:pt>
                <c:pt idx="39887">
                  <c:v>61.65</c:v>
                </c:pt>
                <c:pt idx="39888">
                  <c:v>61.65</c:v>
                </c:pt>
                <c:pt idx="39889">
                  <c:v>61.651000000000003</c:v>
                </c:pt>
                <c:pt idx="39890">
                  <c:v>61.651000000000003</c:v>
                </c:pt>
                <c:pt idx="39891">
                  <c:v>61.651000000000003</c:v>
                </c:pt>
                <c:pt idx="39892">
                  <c:v>61.651000000000003</c:v>
                </c:pt>
                <c:pt idx="39893">
                  <c:v>61.652000000000001</c:v>
                </c:pt>
                <c:pt idx="39894">
                  <c:v>61.652000000000001</c:v>
                </c:pt>
                <c:pt idx="39895">
                  <c:v>61.652000000000001</c:v>
                </c:pt>
                <c:pt idx="39896">
                  <c:v>61.652999999999999</c:v>
                </c:pt>
                <c:pt idx="39897">
                  <c:v>61.652999999999999</c:v>
                </c:pt>
                <c:pt idx="39898">
                  <c:v>61.652999999999999</c:v>
                </c:pt>
                <c:pt idx="39899">
                  <c:v>61.652999999999999</c:v>
                </c:pt>
                <c:pt idx="39900">
                  <c:v>61.654000000000003</c:v>
                </c:pt>
                <c:pt idx="39901">
                  <c:v>61.654000000000003</c:v>
                </c:pt>
                <c:pt idx="39902">
                  <c:v>61.654000000000003</c:v>
                </c:pt>
                <c:pt idx="39903">
                  <c:v>61.655000000000001</c:v>
                </c:pt>
                <c:pt idx="39904">
                  <c:v>61.655000000000001</c:v>
                </c:pt>
                <c:pt idx="39905">
                  <c:v>61.655000000000001</c:v>
                </c:pt>
                <c:pt idx="39906">
                  <c:v>61.655000000000001</c:v>
                </c:pt>
                <c:pt idx="39907">
                  <c:v>61.655999999999999</c:v>
                </c:pt>
                <c:pt idx="39908">
                  <c:v>61.655999999999999</c:v>
                </c:pt>
                <c:pt idx="39909">
                  <c:v>61.655999999999999</c:v>
                </c:pt>
                <c:pt idx="39910">
                  <c:v>61.657000000000004</c:v>
                </c:pt>
                <c:pt idx="39911">
                  <c:v>61.657000000000004</c:v>
                </c:pt>
                <c:pt idx="39912">
                  <c:v>61.657000000000004</c:v>
                </c:pt>
                <c:pt idx="39913">
                  <c:v>61.657000000000004</c:v>
                </c:pt>
                <c:pt idx="39914">
                  <c:v>61.658000000000001</c:v>
                </c:pt>
                <c:pt idx="39915">
                  <c:v>61.658000000000001</c:v>
                </c:pt>
                <c:pt idx="39916">
                  <c:v>61.658000000000001</c:v>
                </c:pt>
                <c:pt idx="39917">
                  <c:v>61.658999999999999</c:v>
                </c:pt>
                <c:pt idx="39918">
                  <c:v>61.658999999999999</c:v>
                </c:pt>
                <c:pt idx="39919">
                  <c:v>61.658999999999999</c:v>
                </c:pt>
                <c:pt idx="39920">
                  <c:v>61.658999999999999</c:v>
                </c:pt>
                <c:pt idx="39921">
                  <c:v>61.660000000000004</c:v>
                </c:pt>
                <c:pt idx="39922">
                  <c:v>61.660000000000004</c:v>
                </c:pt>
                <c:pt idx="39923">
                  <c:v>61.660000000000004</c:v>
                </c:pt>
                <c:pt idx="39924">
                  <c:v>61.661000000000001</c:v>
                </c:pt>
                <c:pt idx="39925">
                  <c:v>61.661000000000001</c:v>
                </c:pt>
                <c:pt idx="39926">
                  <c:v>61.661000000000001</c:v>
                </c:pt>
                <c:pt idx="39927">
                  <c:v>61.661000000000001</c:v>
                </c:pt>
                <c:pt idx="39928">
                  <c:v>61.661999999999999</c:v>
                </c:pt>
                <c:pt idx="39929">
                  <c:v>61.661999999999999</c:v>
                </c:pt>
                <c:pt idx="39930">
                  <c:v>61.661999999999999</c:v>
                </c:pt>
                <c:pt idx="39931">
                  <c:v>61.661999999999999</c:v>
                </c:pt>
                <c:pt idx="39932">
                  <c:v>61.663000000000004</c:v>
                </c:pt>
                <c:pt idx="39933">
                  <c:v>61.663000000000004</c:v>
                </c:pt>
                <c:pt idx="39934">
                  <c:v>61.663000000000004</c:v>
                </c:pt>
                <c:pt idx="39935">
                  <c:v>61.664000000000001</c:v>
                </c:pt>
                <c:pt idx="39936">
                  <c:v>61.664000000000001</c:v>
                </c:pt>
                <c:pt idx="39937">
                  <c:v>61.664000000000001</c:v>
                </c:pt>
                <c:pt idx="39938">
                  <c:v>61.664000000000001</c:v>
                </c:pt>
                <c:pt idx="39939">
                  <c:v>61.664999999999999</c:v>
                </c:pt>
                <c:pt idx="39940">
                  <c:v>61.664999999999999</c:v>
                </c:pt>
                <c:pt idx="39941">
                  <c:v>61.664999999999999</c:v>
                </c:pt>
                <c:pt idx="39942">
                  <c:v>61.666000000000004</c:v>
                </c:pt>
                <c:pt idx="39943">
                  <c:v>61.666000000000004</c:v>
                </c:pt>
                <c:pt idx="39944">
                  <c:v>61.666000000000004</c:v>
                </c:pt>
                <c:pt idx="39945">
                  <c:v>61.666000000000004</c:v>
                </c:pt>
                <c:pt idx="39946">
                  <c:v>61.667000000000002</c:v>
                </c:pt>
                <c:pt idx="39947">
                  <c:v>61.667000000000002</c:v>
                </c:pt>
                <c:pt idx="39948">
                  <c:v>61.667000000000002</c:v>
                </c:pt>
                <c:pt idx="39949">
                  <c:v>61.667999999999999</c:v>
                </c:pt>
                <c:pt idx="39950">
                  <c:v>61.667999999999999</c:v>
                </c:pt>
                <c:pt idx="39951">
                  <c:v>61.667999999999999</c:v>
                </c:pt>
                <c:pt idx="39952">
                  <c:v>61.667999999999999</c:v>
                </c:pt>
                <c:pt idx="39953">
                  <c:v>61.669000000000004</c:v>
                </c:pt>
                <c:pt idx="39954">
                  <c:v>61.669000000000004</c:v>
                </c:pt>
                <c:pt idx="39955">
                  <c:v>61.669000000000004</c:v>
                </c:pt>
                <c:pt idx="39956">
                  <c:v>61.67</c:v>
                </c:pt>
                <c:pt idx="39957">
                  <c:v>61.67</c:v>
                </c:pt>
                <c:pt idx="39958">
                  <c:v>61.67</c:v>
                </c:pt>
                <c:pt idx="39959">
                  <c:v>61.67</c:v>
                </c:pt>
                <c:pt idx="39960">
                  <c:v>61.670999999999999</c:v>
                </c:pt>
                <c:pt idx="39961">
                  <c:v>61.670999999999999</c:v>
                </c:pt>
                <c:pt idx="39962">
                  <c:v>61.670999999999999</c:v>
                </c:pt>
                <c:pt idx="39963">
                  <c:v>61.672000000000004</c:v>
                </c:pt>
                <c:pt idx="39964">
                  <c:v>61.672000000000004</c:v>
                </c:pt>
                <c:pt idx="39965">
                  <c:v>61.672000000000004</c:v>
                </c:pt>
                <c:pt idx="39966">
                  <c:v>61.672000000000004</c:v>
                </c:pt>
                <c:pt idx="39967">
                  <c:v>61.673000000000002</c:v>
                </c:pt>
                <c:pt idx="39968">
                  <c:v>61.673000000000002</c:v>
                </c:pt>
                <c:pt idx="39969">
                  <c:v>61.673000000000002</c:v>
                </c:pt>
                <c:pt idx="39970">
                  <c:v>61.673999999999999</c:v>
                </c:pt>
                <c:pt idx="39971">
                  <c:v>61.673999999999999</c:v>
                </c:pt>
                <c:pt idx="39972">
                  <c:v>61.673999999999999</c:v>
                </c:pt>
                <c:pt idx="39973">
                  <c:v>61.673999999999999</c:v>
                </c:pt>
                <c:pt idx="39974">
                  <c:v>61.675000000000004</c:v>
                </c:pt>
                <c:pt idx="39975">
                  <c:v>61.675000000000004</c:v>
                </c:pt>
                <c:pt idx="39976">
                  <c:v>61.675000000000004</c:v>
                </c:pt>
                <c:pt idx="39977">
                  <c:v>61.676000000000002</c:v>
                </c:pt>
                <c:pt idx="39978">
                  <c:v>61.676000000000002</c:v>
                </c:pt>
                <c:pt idx="39979">
                  <c:v>61.676000000000002</c:v>
                </c:pt>
                <c:pt idx="39980">
                  <c:v>61.676000000000002</c:v>
                </c:pt>
                <c:pt idx="39981">
                  <c:v>61.677</c:v>
                </c:pt>
                <c:pt idx="39982">
                  <c:v>61.677</c:v>
                </c:pt>
                <c:pt idx="39983">
                  <c:v>61.677</c:v>
                </c:pt>
                <c:pt idx="39984">
                  <c:v>61.678000000000004</c:v>
                </c:pt>
                <c:pt idx="39985">
                  <c:v>61.678000000000004</c:v>
                </c:pt>
                <c:pt idx="39986">
                  <c:v>61.678000000000004</c:v>
                </c:pt>
                <c:pt idx="39987">
                  <c:v>61.678000000000004</c:v>
                </c:pt>
                <c:pt idx="39988">
                  <c:v>61.679000000000002</c:v>
                </c:pt>
                <c:pt idx="39989">
                  <c:v>61.679000000000002</c:v>
                </c:pt>
                <c:pt idx="39990">
                  <c:v>61.679000000000002</c:v>
                </c:pt>
                <c:pt idx="39991">
                  <c:v>61.679000000000002</c:v>
                </c:pt>
                <c:pt idx="39992">
                  <c:v>61.68</c:v>
                </c:pt>
                <c:pt idx="39993">
                  <c:v>61.68</c:v>
                </c:pt>
                <c:pt idx="39994">
                  <c:v>61.68</c:v>
                </c:pt>
                <c:pt idx="39995">
                  <c:v>61.681000000000004</c:v>
                </c:pt>
                <c:pt idx="39996">
                  <c:v>61.681000000000004</c:v>
                </c:pt>
                <c:pt idx="39997">
                  <c:v>61.681000000000004</c:v>
                </c:pt>
                <c:pt idx="39998">
                  <c:v>61.681000000000004</c:v>
                </c:pt>
                <c:pt idx="39999">
                  <c:v>61.682000000000002</c:v>
                </c:pt>
                <c:pt idx="40000">
                  <c:v>61.682000000000002</c:v>
                </c:pt>
                <c:pt idx="40001">
                  <c:v>61.682000000000002</c:v>
                </c:pt>
                <c:pt idx="40002">
                  <c:v>61.683</c:v>
                </c:pt>
                <c:pt idx="40003">
                  <c:v>61.683</c:v>
                </c:pt>
                <c:pt idx="40004">
                  <c:v>61.683</c:v>
                </c:pt>
                <c:pt idx="40005">
                  <c:v>61.683</c:v>
                </c:pt>
                <c:pt idx="40006">
                  <c:v>61.684000000000005</c:v>
                </c:pt>
                <c:pt idx="40007">
                  <c:v>61.684000000000005</c:v>
                </c:pt>
                <c:pt idx="40008">
                  <c:v>61.684000000000005</c:v>
                </c:pt>
                <c:pt idx="40009">
                  <c:v>61.685000000000002</c:v>
                </c:pt>
                <c:pt idx="40010">
                  <c:v>61.685000000000002</c:v>
                </c:pt>
                <c:pt idx="40011">
                  <c:v>61.685000000000002</c:v>
                </c:pt>
                <c:pt idx="40012">
                  <c:v>61.685000000000002</c:v>
                </c:pt>
                <c:pt idx="40013">
                  <c:v>61.686</c:v>
                </c:pt>
                <c:pt idx="40014">
                  <c:v>61.686</c:v>
                </c:pt>
                <c:pt idx="40015">
                  <c:v>61.686</c:v>
                </c:pt>
                <c:pt idx="40016">
                  <c:v>61.687000000000005</c:v>
                </c:pt>
                <c:pt idx="40017">
                  <c:v>61.687000000000005</c:v>
                </c:pt>
                <c:pt idx="40018">
                  <c:v>61.687000000000005</c:v>
                </c:pt>
                <c:pt idx="40019">
                  <c:v>61.687000000000005</c:v>
                </c:pt>
                <c:pt idx="40020">
                  <c:v>61.688000000000002</c:v>
                </c:pt>
                <c:pt idx="40021">
                  <c:v>61.688000000000002</c:v>
                </c:pt>
                <c:pt idx="40022">
                  <c:v>61.688000000000002</c:v>
                </c:pt>
                <c:pt idx="40023">
                  <c:v>61.689</c:v>
                </c:pt>
                <c:pt idx="40024">
                  <c:v>61.689</c:v>
                </c:pt>
                <c:pt idx="40025">
                  <c:v>61.689</c:v>
                </c:pt>
                <c:pt idx="40026">
                  <c:v>61.689</c:v>
                </c:pt>
                <c:pt idx="40027">
                  <c:v>61.690000000000005</c:v>
                </c:pt>
                <c:pt idx="40028">
                  <c:v>61.690000000000005</c:v>
                </c:pt>
                <c:pt idx="40029">
                  <c:v>61.690000000000005</c:v>
                </c:pt>
                <c:pt idx="40030">
                  <c:v>61.691000000000003</c:v>
                </c:pt>
                <c:pt idx="40031">
                  <c:v>61.691000000000003</c:v>
                </c:pt>
                <c:pt idx="40032">
                  <c:v>61.691000000000003</c:v>
                </c:pt>
                <c:pt idx="40033">
                  <c:v>61.691000000000003</c:v>
                </c:pt>
                <c:pt idx="40034">
                  <c:v>61.692</c:v>
                </c:pt>
                <c:pt idx="40035">
                  <c:v>61.692</c:v>
                </c:pt>
                <c:pt idx="40036">
                  <c:v>61.692</c:v>
                </c:pt>
                <c:pt idx="40037">
                  <c:v>61.692999999999998</c:v>
                </c:pt>
                <c:pt idx="40038">
                  <c:v>61.692999999999998</c:v>
                </c:pt>
                <c:pt idx="40039">
                  <c:v>61.692999999999998</c:v>
                </c:pt>
                <c:pt idx="40040">
                  <c:v>61.692999999999998</c:v>
                </c:pt>
                <c:pt idx="40041">
                  <c:v>61.694000000000003</c:v>
                </c:pt>
                <c:pt idx="40042">
                  <c:v>61.694000000000003</c:v>
                </c:pt>
                <c:pt idx="40043">
                  <c:v>61.694000000000003</c:v>
                </c:pt>
                <c:pt idx="40044">
                  <c:v>61.695</c:v>
                </c:pt>
                <c:pt idx="40045">
                  <c:v>61.695</c:v>
                </c:pt>
                <c:pt idx="40046">
                  <c:v>61.695</c:v>
                </c:pt>
                <c:pt idx="40047">
                  <c:v>61.695</c:v>
                </c:pt>
                <c:pt idx="40048">
                  <c:v>61.695999999999998</c:v>
                </c:pt>
                <c:pt idx="40049">
                  <c:v>61.695999999999998</c:v>
                </c:pt>
                <c:pt idx="40050">
                  <c:v>61.695999999999998</c:v>
                </c:pt>
                <c:pt idx="40051">
                  <c:v>61.695999999999998</c:v>
                </c:pt>
                <c:pt idx="40052">
                  <c:v>61.697000000000003</c:v>
                </c:pt>
                <c:pt idx="40053">
                  <c:v>61.697000000000003</c:v>
                </c:pt>
                <c:pt idx="40054">
                  <c:v>61.697000000000003</c:v>
                </c:pt>
                <c:pt idx="40055">
                  <c:v>61.698</c:v>
                </c:pt>
                <c:pt idx="40056">
                  <c:v>61.698</c:v>
                </c:pt>
                <c:pt idx="40057">
                  <c:v>61.698</c:v>
                </c:pt>
                <c:pt idx="40058">
                  <c:v>61.698</c:v>
                </c:pt>
                <c:pt idx="40059">
                  <c:v>61.698999999999998</c:v>
                </c:pt>
                <c:pt idx="40060">
                  <c:v>61.698999999999998</c:v>
                </c:pt>
                <c:pt idx="40061">
                  <c:v>61.698999999999998</c:v>
                </c:pt>
                <c:pt idx="40062">
                  <c:v>61.7</c:v>
                </c:pt>
                <c:pt idx="40063">
                  <c:v>61.7</c:v>
                </c:pt>
                <c:pt idx="40064">
                  <c:v>61.7</c:v>
                </c:pt>
                <c:pt idx="40065">
                  <c:v>61.7</c:v>
                </c:pt>
                <c:pt idx="40066">
                  <c:v>61.701000000000001</c:v>
                </c:pt>
                <c:pt idx="40067">
                  <c:v>61.701000000000001</c:v>
                </c:pt>
                <c:pt idx="40068">
                  <c:v>61.701000000000001</c:v>
                </c:pt>
                <c:pt idx="40069">
                  <c:v>61.701999999999998</c:v>
                </c:pt>
                <c:pt idx="40070">
                  <c:v>61.701999999999998</c:v>
                </c:pt>
                <c:pt idx="40071">
                  <c:v>61.701999999999998</c:v>
                </c:pt>
                <c:pt idx="40072">
                  <c:v>61.701999999999998</c:v>
                </c:pt>
                <c:pt idx="40073">
                  <c:v>61.703000000000003</c:v>
                </c:pt>
                <c:pt idx="40074">
                  <c:v>61.703000000000003</c:v>
                </c:pt>
                <c:pt idx="40075">
                  <c:v>61.703000000000003</c:v>
                </c:pt>
                <c:pt idx="40076">
                  <c:v>61.704000000000001</c:v>
                </c:pt>
                <c:pt idx="40077">
                  <c:v>61.704000000000001</c:v>
                </c:pt>
                <c:pt idx="40078">
                  <c:v>61.704000000000001</c:v>
                </c:pt>
                <c:pt idx="40079">
                  <c:v>61.704000000000001</c:v>
                </c:pt>
                <c:pt idx="40080">
                  <c:v>61.704999999999998</c:v>
                </c:pt>
                <c:pt idx="40081">
                  <c:v>61.704999999999998</c:v>
                </c:pt>
                <c:pt idx="40082">
                  <c:v>61.704999999999998</c:v>
                </c:pt>
                <c:pt idx="40083">
                  <c:v>61.706000000000003</c:v>
                </c:pt>
                <c:pt idx="40084">
                  <c:v>61.706000000000003</c:v>
                </c:pt>
                <c:pt idx="40085">
                  <c:v>61.706000000000003</c:v>
                </c:pt>
                <c:pt idx="40086">
                  <c:v>61.706000000000003</c:v>
                </c:pt>
                <c:pt idx="40087">
                  <c:v>61.707000000000001</c:v>
                </c:pt>
                <c:pt idx="40088">
                  <c:v>61.707000000000001</c:v>
                </c:pt>
                <c:pt idx="40089">
                  <c:v>61.707000000000001</c:v>
                </c:pt>
                <c:pt idx="40090">
                  <c:v>61.707999999999998</c:v>
                </c:pt>
                <c:pt idx="40091">
                  <c:v>61.707999999999998</c:v>
                </c:pt>
                <c:pt idx="40092">
                  <c:v>61.707999999999998</c:v>
                </c:pt>
                <c:pt idx="40093">
                  <c:v>61.707999999999998</c:v>
                </c:pt>
                <c:pt idx="40094">
                  <c:v>61.709000000000003</c:v>
                </c:pt>
                <c:pt idx="40095">
                  <c:v>61.709000000000003</c:v>
                </c:pt>
                <c:pt idx="40096">
                  <c:v>61.709000000000003</c:v>
                </c:pt>
                <c:pt idx="40097">
                  <c:v>61.71</c:v>
                </c:pt>
                <c:pt idx="40098">
                  <c:v>61.71</c:v>
                </c:pt>
                <c:pt idx="40099">
                  <c:v>61.71</c:v>
                </c:pt>
                <c:pt idx="40100">
                  <c:v>61.71</c:v>
                </c:pt>
                <c:pt idx="40101">
                  <c:v>61.710999999999999</c:v>
                </c:pt>
                <c:pt idx="40102">
                  <c:v>61.710999999999999</c:v>
                </c:pt>
                <c:pt idx="40103">
                  <c:v>61.710999999999999</c:v>
                </c:pt>
                <c:pt idx="40104">
                  <c:v>61.712000000000003</c:v>
                </c:pt>
                <c:pt idx="40105">
                  <c:v>61.712000000000003</c:v>
                </c:pt>
                <c:pt idx="40106">
                  <c:v>61.712000000000003</c:v>
                </c:pt>
                <c:pt idx="40107">
                  <c:v>61.712000000000003</c:v>
                </c:pt>
                <c:pt idx="40108">
                  <c:v>61.713000000000001</c:v>
                </c:pt>
                <c:pt idx="40109">
                  <c:v>61.713000000000001</c:v>
                </c:pt>
                <c:pt idx="40110">
                  <c:v>61.713000000000001</c:v>
                </c:pt>
                <c:pt idx="40111">
                  <c:v>61.713000000000001</c:v>
                </c:pt>
                <c:pt idx="40112">
                  <c:v>61.713999999999999</c:v>
                </c:pt>
                <c:pt idx="40113">
                  <c:v>61.713999999999999</c:v>
                </c:pt>
                <c:pt idx="40114">
                  <c:v>61.713999999999999</c:v>
                </c:pt>
                <c:pt idx="40115">
                  <c:v>61.715000000000003</c:v>
                </c:pt>
                <c:pt idx="40116">
                  <c:v>61.715000000000003</c:v>
                </c:pt>
                <c:pt idx="40117">
                  <c:v>61.715000000000003</c:v>
                </c:pt>
                <c:pt idx="40118">
                  <c:v>61.715000000000003</c:v>
                </c:pt>
                <c:pt idx="40119">
                  <c:v>61.716000000000001</c:v>
                </c:pt>
                <c:pt idx="40120">
                  <c:v>61.716000000000001</c:v>
                </c:pt>
                <c:pt idx="40121">
                  <c:v>61.716000000000001</c:v>
                </c:pt>
                <c:pt idx="40122">
                  <c:v>61.716999999999999</c:v>
                </c:pt>
                <c:pt idx="40123">
                  <c:v>61.716999999999999</c:v>
                </c:pt>
                <c:pt idx="40124">
                  <c:v>61.716999999999999</c:v>
                </c:pt>
                <c:pt idx="40125">
                  <c:v>61.716999999999999</c:v>
                </c:pt>
                <c:pt idx="40126">
                  <c:v>61.718000000000004</c:v>
                </c:pt>
                <c:pt idx="40127">
                  <c:v>61.718000000000004</c:v>
                </c:pt>
                <c:pt idx="40128">
                  <c:v>61.718000000000004</c:v>
                </c:pt>
                <c:pt idx="40129">
                  <c:v>61.719000000000001</c:v>
                </c:pt>
                <c:pt idx="40130">
                  <c:v>61.719000000000001</c:v>
                </c:pt>
                <c:pt idx="40131">
                  <c:v>61.719000000000001</c:v>
                </c:pt>
                <c:pt idx="40132">
                  <c:v>61.719000000000001</c:v>
                </c:pt>
                <c:pt idx="40133">
                  <c:v>61.72</c:v>
                </c:pt>
                <c:pt idx="40134">
                  <c:v>61.72</c:v>
                </c:pt>
                <c:pt idx="40135">
                  <c:v>61.72</c:v>
                </c:pt>
                <c:pt idx="40136">
                  <c:v>61.721000000000004</c:v>
                </c:pt>
                <c:pt idx="40137">
                  <c:v>61.721000000000004</c:v>
                </c:pt>
                <c:pt idx="40138">
                  <c:v>61.721000000000004</c:v>
                </c:pt>
                <c:pt idx="40139">
                  <c:v>61.721000000000004</c:v>
                </c:pt>
                <c:pt idx="40140">
                  <c:v>61.722000000000001</c:v>
                </c:pt>
                <c:pt idx="40141">
                  <c:v>61.722000000000001</c:v>
                </c:pt>
                <c:pt idx="40142">
                  <c:v>61.722000000000001</c:v>
                </c:pt>
                <c:pt idx="40143">
                  <c:v>61.722999999999999</c:v>
                </c:pt>
                <c:pt idx="40144">
                  <c:v>61.722999999999999</c:v>
                </c:pt>
                <c:pt idx="40145">
                  <c:v>61.722999999999999</c:v>
                </c:pt>
                <c:pt idx="40146">
                  <c:v>61.722999999999999</c:v>
                </c:pt>
                <c:pt idx="40147">
                  <c:v>61.724000000000004</c:v>
                </c:pt>
                <c:pt idx="40148">
                  <c:v>61.724000000000004</c:v>
                </c:pt>
                <c:pt idx="40149">
                  <c:v>61.724000000000004</c:v>
                </c:pt>
                <c:pt idx="40150">
                  <c:v>61.725000000000001</c:v>
                </c:pt>
                <c:pt idx="40151">
                  <c:v>61.725000000000001</c:v>
                </c:pt>
                <c:pt idx="40152">
                  <c:v>61.725000000000001</c:v>
                </c:pt>
                <c:pt idx="40153">
                  <c:v>61.725000000000001</c:v>
                </c:pt>
                <c:pt idx="40154">
                  <c:v>61.725999999999999</c:v>
                </c:pt>
                <c:pt idx="40155">
                  <c:v>61.725999999999999</c:v>
                </c:pt>
                <c:pt idx="40156">
                  <c:v>61.725999999999999</c:v>
                </c:pt>
                <c:pt idx="40157">
                  <c:v>61.727000000000004</c:v>
                </c:pt>
                <c:pt idx="40158">
                  <c:v>61.727000000000004</c:v>
                </c:pt>
                <c:pt idx="40159">
                  <c:v>61.727000000000004</c:v>
                </c:pt>
                <c:pt idx="40160">
                  <c:v>61.727000000000004</c:v>
                </c:pt>
                <c:pt idx="40161">
                  <c:v>61.728000000000002</c:v>
                </c:pt>
                <c:pt idx="40162">
                  <c:v>61.728000000000002</c:v>
                </c:pt>
                <c:pt idx="40163">
                  <c:v>61.728000000000002</c:v>
                </c:pt>
                <c:pt idx="40164">
                  <c:v>61.728999999999999</c:v>
                </c:pt>
                <c:pt idx="40165">
                  <c:v>61.728999999999999</c:v>
                </c:pt>
                <c:pt idx="40166">
                  <c:v>61.728999999999999</c:v>
                </c:pt>
                <c:pt idx="40167">
                  <c:v>61.728999999999999</c:v>
                </c:pt>
                <c:pt idx="40168">
                  <c:v>61.730000000000004</c:v>
                </c:pt>
                <c:pt idx="40169">
                  <c:v>61.730000000000004</c:v>
                </c:pt>
                <c:pt idx="40170">
                  <c:v>61.730000000000004</c:v>
                </c:pt>
                <c:pt idx="40171">
                  <c:v>61.730000000000004</c:v>
                </c:pt>
                <c:pt idx="40172">
                  <c:v>61.731000000000002</c:v>
                </c:pt>
                <c:pt idx="40173">
                  <c:v>61.731000000000002</c:v>
                </c:pt>
                <c:pt idx="40174">
                  <c:v>61.731000000000002</c:v>
                </c:pt>
                <c:pt idx="40175">
                  <c:v>61.731999999999999</c:v>
                </c:pt>
                <c:pt idx="40176">
                  <c:v>61.731999999999999</c:v>
                </c:pt>
                <c:pt idx="40177">
                  <c:v>61.731999999999999</c:v>
                </c:pt>
                <c:pt idx="40178">
                  <c:v>61.731999999999999</c:v>
                </c:pt>
                <c:pt idx="40179">
                  <c:v>61.733000000000004</c:v>
                </c:pt>
                <c:pt idx="40180">
                  <c:v>61.733000000000004</c:v>
                </c:pt>
                <c:pt idx="40181">
                  <c:v>61.733000000000004</c:v>
                </c:pt>
                <c:pt idx="40182">
                  <c:v>61.734000000000002</c:v>
                </c:pt>
                <c:pt idx="40183">
                  <c:v>61.734000000000002</c:v>
                </c:pt>
                <c:pt idx="40184">
                  <c:v>61.734000000000002</c:v>
                </c:pt>
                <c:pt idx="40185">
                  <c:v>61.734000000000002</c:v>
                </c:pt>
                <c:pt idx="40186">
                  <c:v>61.734999999999999</c:v>
                </c:pt>
                <c:pt idx="40187">
                  <c:v>61.734999999999999</c:v>
                </c:pt>
                <c:pt idx="40188">
                  <c:v>61.734999999999999</c:v>
                </c:pt>
                <c:pt idx="40189">
                  <c:v>61.736000000000004</c:v>
                </c:pt>
                <c:pt idx="40190">
                  <c:v>61.736000000000004</c:v>
                </c:pt>
                <c:pt idx="40191">
                  <c:v>61.736000000000004</c:v>
                </c:pt>
                <c:pt idx="40192">
                  <c:v>61.736000000000004</c:v>
                </c:pt>
                <c:pt idx="40193">
                  <c:v>61.737000000000002</c:v>
                </c:pt>
                <c:pt idx="40194">
                  <c:v>61.737000000000002</c:v>
                </c:pt>
                <c:pt idx="40195">
                  <c:v>61.737000000000002</c:v>
                </c:pt>
                <c:pt idx="40196">
                  <c:v>61.738</c:v>
                </c:pt>
                <c:pt idx="40197">
                  <c:v>61.738</c:v>
                </c:pt>
                <c:pt idx="40198">
                  <c:v>61.738</c:v>
                </c:pt>
                <c:pt idx="40199">
                  <c:v>61.738</c:v>
                </c:pt>
                <c:pt idx="40200">
                  <c:v>61.739000000000004</c:v>
                </c:pt>
                <c:pt idx="40201">
                  <c:v>61.739000000000004</c:v>
                </c:pt>
                <c:pt idx="40202">
                  <c:v>61.739000000000004</c:v>
                </c:pt>
                <c:pt idx="40203">
                  <c:v>61.74</c:v>
                </c:pt>
                <c:pt idx="40204">
                  <c:v>61.74</c:v>
                </c:pt>
                <c:pt idx="40205">
                  <c:v>61.74</c:v>
                </c:pt>
                <c:pt idx="40206">
                  <c:v>61.74</c:v>
                </c:pt>
                <c:pt idx="40207">
                  <c:v>61.741</c:v>
                </c:pt>
                <c:pt idx="40208">
                  <c:v>61.741</c:v>
                </c:pt>
                <c:pt idx="40209">
                  <c:v>61.741</c:v>
                </c:pt>
                <c:pt idx="40210">
                  <c:v>61.742000000000004</c:v>
                </c:pt>
                <c:pt idx="40211">
                  <c:v>61.742000000000004</c:v>
                </c:pt>
                <c:pt idx="40212">
                  <c:v>61.742000000000004</c:v>
                </c:pt>
                <c:pt idx="40213">
                  <c:v>61.742000000000004</c:v>
                </c:pt>
                <c:pt idx="40214">
                  <c:v>61.743000000000002</c:v>
                </c:pt>
                <c:pt idx="40215">
                  <c:v>61.743000000000002</c:v>
                </c:pt>
                <c:pt idx="40216">
                  <c:v>61.743000000000002</c:v>
                </c:pt>
                <c:pt idx="40217">
                  <c:v>61.744</c:v>
                </c:pt>
                <c:pt idx="40218">
                  <c:v>61.744</c:v>
                </c:pt>
                <c:pt idx="40219">
                  <c:v>61.744</c:v>
                </c:pt>
                <c:pt idx="40220">
                  <c:v>61.744</c:v>
                </c:pt>
                <c:pt idx="40221">
                  <c:v>61.745000000000005</c:v>
                </c:pt>
                <c:pt idx="40222">
                  <c:v>61.745000000000005</c:v>
                </c:pt>
                <c:pt idx="40223">
                  <c:v>61.745000000000005</c:v>
                </c:pt>
                <c:pt idx="40224">
                  <c:v>61.746000000000002</c:v>
                </c:pt>
                <c:pt idx="40225">
                  <c:v>61.746000000000002</c:v>
                </c:pt>
                <c:pt idx="40226">
                  <c:v>61.746000000000002</c:v>
                </c:pt>
                <c:pt idx="40227">
                  <c:v>61.746000000000002</c:v>
                </c:pt>
                <c:pt idx="40228">
                  <c:v>61.747</c:v>
                </c:pt>
                <c:pt idx="40229">
                  <c:v>61.747</c:v>
                </c:pt>
                <c:pt idx="40230">
                  <c:v>61.747</c:v>
                </c:pt>
                <c:pt idx="40231">
                  <c:v>61.748000000000005</c:v>
                </c:pt>
                <c:pt idx="40232">
                  <c:v>61.748000000000005</c:v>
                </c:pt>
                <c:pt idx="40233">
                  <c:v>61.748000000000005</c:v>
                </c:pt>
                <c:pt idx="40234">
                  <c:v>61.748000000000005</c:v>
                </c:pt>
                <c:pt idx="40235">
                  <c:v>61.749000000000002</c:v>
                </c:pt>
                <c:pt idx="40236">
                  <c:v>61.749000000000002</c:v>
                </c:pt>
                <c:pt idx="40237">
                  <c:v>61.749000000000002</c:v>
                </c:pt>
                <c:pt idx="40238">
                  <c:v>61.75</c:v>
                </c:pt>
                <c:pt idx="40239">
                  <c:v>61.75</c:v>
                </c:pt>
                <c:pt idx="40240">
                  <c:v>61.75</c:v>
                </c:pt>
                <c:pt idx="40241">
                  <c:v>61.75</c:v>
                </c:pt>
                <c:pt idx="40242">
                  <c:v>61.751000000000005</c:v>
                </c:pt>
                <c:pt idx="40243">
                  <c:v>61.751000000000005</c:v>
                </c:pt>
                <c:pt idx="40244">
                  <c:v>61.751000000000005</c:v>
                </c:pt>
                <c:pt idx="40245">
                  <c:v>61.751000000000005</c:v>
                </c:pt>
                <c:pt idx="40246">
                  <c:v>61.752000000000002</c:v>
                </c:pt>
                <c:pt idx="40247">
                  <c:v>61.752000000000002</c:v>
                </c:pt>
                <c:pt idx="40248">
                  <c:v>61.752000000000002</c:v>
                </c:pt>
                <c:pt idx="40249">
                  <c:v>61.753</c:v>
                </c:pt>
                <c:pt idx="40250">
                  <c:v>61.753</c:v>
                </c:pt>
                <c:pt idx="40251">
                  <c:v>61.753</c:v>
                </c:pt>
                <c:pt idx="40252">
                  <c:v>61.753</c:v>
                </c:pt>
                <c:pt idx="40253">
                  <c:v>61.753999999999998</c:v>
                </c:pt>
                <c:pt idx="40254">
                  <c:v>61.753999999999998</c:v>
                </c:pt>
                <c:pt idx="40255">
                  <c:v>61.753999999999998</c:v>
                </c:pt>
                <c:pt idx="40256">
                  <c:v>61.755000000000003</c:v>
                </c:pt>
                <c:pt idx="40257">
                  <c:v>61.755000000000003</c:v>
                </c:pt>
                <c:pt idx="40258">
                  <c:v>61.755000000000003</c:v>
                </c:pt>
                <c:pt idx="40259">
                  <c:v>61.755000000000003</c:v>
                </c:pt>
                <c:pt idx="40260">
                  <c:v>61.756</c:v>
                </c:pt>
                <c:pt idx="40261">
                  <c:v>61.756</c:v>
                </c:pt>
                <c:pt idx="40262">
                  <c:v>61.756</c:v>
                </c:pt>
                <c:pt idx="40263">
                  <c:v>61.756999999999998</c:v>
                </c:pt>
                <c:pt idx="40264">
                  <c:v>61.756999999999998</c:v>
                </c:pt>
                <c:pt idx="40265">
                  <c:v>61.756999999999998</c:v>
                </c:pt>
                <c:pt idx="40266">
                  <c:v>61.756999999999998</c:v>
                </c:pt>
                <c:pt idx="40267">
                  <c:v>61.758000000000003</c:v>
                </c:pt>
                <c:pt idx="40268">
                  <c:v>61.758000000000003</c:v>
                </c:pt>
                <c:pt idx="40269">
                  <c:v>61.758000000000003</c:v>
                </c:pt>
                <c:pt idx="40270">
                  <c:v>61.759</c:v>
                </c:pt>
                <c:pt idx="40271">
                  <c:v>61.759</c:v>
                </c:pt>
                <c:pt idx="40272">
                  <c:v>61.759</c:v>
                </c:pt>
                <c:pt idx="40273">
                  <c:v>61.759</c:v>
                </c:pt>
                <c:pt idx="40274">
                  <c:v>61.76</c:v>
                </c:pt>
                <c:pt idx="40275">
                  <c:v>61.76</c:v>
                </c:pt>
                <c:pt idx="40276">
                  <c:v>61.76</c:v>
                </c:pt>
                <c:pt idx="40277">
                  <c:v>61.761000000000003</c:v>
                </c:pt>
                <c:pt idx="40278">
                  <c:v>61.761000000000003</c:v>
                </c:pt>
                <c:pt idx="40279">
                  <c:v>61.761000000000003</c:v>
                </c:pt>
                <c:pt idx="40280">
                  <c:v>61.761000000000003</c:v>
                </c:pt>
                <c:pt idx="40281">
                  <c:v>61.762</c:v>
                </c:pt>
                <c:pt idx="40282">
                  <c:v>61.762</c:v>
                </c:pt>
                <c:pt idx="40283">
                  <c:v>61.762</c:v>
                </c:pt>
                <c:pt idx="40284">
                  <c:v>61.762999999999998</c:v>
                </c:pt>
                <c:pt idx="40285">
                  <c:v>61.762999999999998</c:v>
                </c:pt>
                <c:pt idx="40286">
                  <c:v>61.762999999999998</c:v>
                </c:pt>
                <c:pt idx="40287">
                  <c:v>61.762999999999998</c:v>
                </c:pt>
                <c:pt idx="40288">
                  <c:v>61.764000000000003</c:v>
                </c:pt>
                <c:pt idx="40289">
                  <c:v>61.764000000000003</c:v>
                </c:pt>
                <c:pt idx="40290">
                  <c:v>61.764000000000003</c:v>
                </c:pt>
                <c:pt idx="40291">
                  <c:v>61.765000000000001</c:v>
                </c:pt>
                <c:pt idx="40292">
                  <c:v>61.765000000000001</c:v>
                </c:pt>
                <c:pt idx="40293">
                  <c:v>61.765000000000001</c:v>
                </c:pt>
                <c:pt idx="40294">
                  <c:v>61.765000000000001</c:v>
                </c:pt>
                <c:pt idx="40295">
                  <c:v>61.765999999999998</c:v>
                </c:pt>
                <c:pt idx="40296">
                  <c:v>61.765999999999998</c:v>
                </c:pt>
                <c:pt idx="40297">
                  <c:v>61.765999999999998</c:v>
                </c:pt>
                <c:pt idx="40298">
                  <c:v>61.767000000000003</c:v>
                </c:pt>
                <c:pt idx="40299">
                  <c:v>61.767000000000003</c:v>
                </c:pt>
                <c:pt idx="40300">
                  <c:v>61.767000000000003</c:v>
                </c:pt>
                <c:pt idx="40301">
                  <c:v>61.767000000000003</c:v>
                </c:pt>
                <c:pt idx="40302">
                  <c:v>61.768000000000001</c:v>
                </c:pt>
                <c:pt idx="40303">
                  <c:v>61.768000000000001</c:v>
                </c:pt>
                <c:pt idx="40304">
                  <c:v>61.768000000000001</c:v>
                </c:pt>
                <c:pt idx="40305">
                  <c:v>61.768999999999998</c:v>
                </c:pt>
                <c:pt idx="40306">
                  <c:v>61.768999999999998</c:v>
                </c:pt>
                <c:pt idx="40307">
                  <c:v>61.768999999999998</c:v>
                </c:pt>
                <c:pt idx="40308">
                  <c:v>61.768999999999998</c:v>
                </c:pt>
                <c:pt idx="40309">
                  <c:v>61.77</c:v>
                </c:pt>
                <c:pt idx="40310">
                  <c:v>61.77</c:v>
                </c:pt>
                <c:pt idx="40311">
                  <c:v>61.77</c:v>
                </c:pt>
                <c:pt idx="40312">
                  <c:v>61.771000000000001</c:v>
                </c:pt>
                <c:pt idx="40313">
                  <c:v>61.771000000000001</c:v>
                </c:pt>
                <c:pt idx="40314">
                  <c:v>61.771000000000001</c:v>
                </c:pt>
                <c:pt idx="40315">
                  <c:v>61.771000000000001</c:v>
                </c:pt>
                <c:pt idx="40316">
                  <c:v>61.771999999999998</c:v>
                </c:pt>
                <c:pt idx="40317">
                  <c:v>61.771999999999998</c:v>
                </c:pt>
                <c:pt idx="40318">
                  <c:v>61.771999999999998</c:v>
                </c:pt>
                <c:pt idx="40319">
                  <c:v>61.773000000000003</c:v>
                </c:pt>
                <c:pt idx="40320">
                  <c:v>61.773000000000003</c:v>
                </c:pt>
                <c:pt idx="40321">
                  <c:v>61.773000000000003</c:v>
                </c:pt>
                <c:pt idx="40322">
                  <c:v>61.773000000000003</c:v>
                </c:pt>
                <c:pt idx="40323">
                  <c:v>61.774000000000001</c:v>
                </c:pt>
                <c:pt idx="40324">
                  <c:v>61.774000000000001</c:v>
                </c:pt>
                <c:pt idx="40325">
                  <c:v>61.774000000000001</c:v>
                </c:pt>
                <c:pt idx="40326">
                  <c:v>61.774000000000001</c:v>
                </c:pt>
                <c:pt idx="40327">
                  <c:v>61.774999999999999</c:v>
                </c:pt>
                <c:pt idx="40328">
                  <c:v>61.774999999999999</c:v>
                </c:pt>
                <c:pt idx="40329">
                  <c:v>61.774999999999999</c:v>
                </c:pt>
                <c:pt idx="40330">
                  <c:v>61.776000000000003</c:v>
                </c:pt>
                <c:pt idx="40331">
                  <c:v>61.776000000000003</c:v>
                </c:pt>
                <c:pt idx="40332">
                  <c:v>61.776000000000003</c:v>
                </c:pt>
                <c:pt idx="40333">
                  <c:v>61.776000000000003</c:v>
                </c:pt>
                <c:pt idx="40334">
                  <c:v>61.777000000000001</c:v>
                </c:pt>
                <c:pt idx="40335">
                  <c:v>61.777000000000001</c:v>
                </c:pt>
                <c:pt idx="40336">
                  <c:v>61.777000000000001</c:v>
                </c:pt>
                <c:pt idx="40337">
                  <c:v>61.777999999999999</c:v>
                </c:pt>
                <c:pt idx="40338">
                  <c:v>61.777999999999999</c:v>
                </c:pt>
                <c:pt idx="40339">
                  <c:v>61.777999999999999</c:v>
                </c:pt>
                <c:pt idx="40340">
                  <c:v>61.777999999999999</c:v>
                </c:pt>
                <c:pt idx="40341">
                  <c:v>61.779000000000003</c:v>
                </c:pt>
                <c:pt idx="40342">
                  <c:v>61.779000000000003</c:v>
                </c:pt>
                <c:pt idx="40343">
                  <c:v>61.779000000000003</c:v>
                </c:pt>
                <c:pt idx="40344">
                  <c:v>61.78</c:v>
                </c:pt>
                <c:pt idx="40345">
                  <c:v>61.78</c:v>
                </c:pt>
                <c:pt idx="40346">
                  <c:v>61.78</c:v>
                </c:pt>
                <c:pt idx="40347">
                  <c:v>61.78</c:v>
                </c:pt>
                <c:pt idx="40348">
                  <c:v>61.780999999999999</c:v>
                </c:pt>
                <c:pt idx="40349">
                  <c:v>61.780999999999999</c:v>
                </c:pt>
                <c:pt idx="40350">
                  <c:v>61.780999999999999</c:v>
                </c:pt>
                <c:pt idx="40351">
                  <c:v>61.782000000000004</c:v>
                </c:pt>
                <c:pt idx="40352">
                  <c:v>61.782000000000004</c:v>
                </c:pt>
                <c:pt idx="40353">
                  <c:v>61.782000000000004</c:v>
                </c:pt>
                <c:pt idx="40354">
                  <c:v>61.782000000000004</c:v>
                </c:pt>
                <c:pt idx="40355">
                  <c:v>61.783000000000001</c:v>
                </c:pt>
                <c:pt idx="40356">
                  <c:v>61.783000000000001</c:v>
                </c:pt>
                <c:pt idx="40357">
                  <c:v>61.783000000000001</c:v>
                </c:pt>
                <c:pt idx="40358">
                  <c:v>61.783999999999999</c:v>
                </c:pt>
                <c:pt idx="40359">
                  <c:v>61.783999999999999</c:v>
                </c:pt>
                <c:pt idx="40360">
                  <c:v>61.783999999999999</c:v>
                </c:pt>
                <c:pt idx="40361">
                  <c:v>61.783999999999999</c:v>
                </c:pt>
                <c:pt idx="40362">
                  <c:v>61.785000000000004</c:v>
                </c:pt>
                <c:pt idx="40363">
                  <c:v>61.785000000000004</c:v>
                </c:pt>
                <c:pt idx="40364">
                  <c:v>61.785000000000004</c:v>
                </c:pt>
                <c:pt idx="40365">
                  <c:v>61.786000000000001</c:v>
                </c:pt>
                <c:pt idx="40366">
                  <c:v>61.786000000000001</c:v>
                </c:pt>
                <c:pt idx="40367">
                  <c:v>61.786000000000001</c:v>
                </c:pt>
                <c:pt idx="40368">
                  <c:v>61.786000000000001</c:v>
                </c:pt>
                <c:pt idx="40369">
                  <c:v>61.786999999999999</c:v>
                </c:pt>
                <c:pt idx="40370">
                  <c:v>61.786999999999999</c:v>
                </c:pt>
                <c:pt idx="40371">
                  <c:v>61.786999999999999</c:v>
                </c:pt>
                <c:pt idx="40372">
                  <c:v>61.788000000000004</c:v>
                </c:pt>
                <c:pt idx="40373">
                  <c:v>61.788000000000004</c:v>
                </c:pt>
                <c:pt idx="40374">
                  <c:v>61.788000000000004</c:v>
                </c:pt>
                <c:pt idx="40375">
                  <c:v>61.788000000000004</c:v>
                </c:pt>
                <c:pt idx="40376">
                  <c:v>61.789000000000001</c:v>
                </c:pt>
                <c:pt idx="40377">
                  <c:v>61.789000000000001</c:v>
                </c:pt>
                <c:pt idx="40378">
                  <c:v>61.789000000000001</c:v>
                </c:pt>
                <c:pt idx="40379">
                  <c:v>61.79</c:v>
                </c:pt>
                <c:pt idx="40380">
                  <c:v>61.79</c:v>
                </c:pt>
                <c:pt idx="40381">
                  <c:v>61.79</c:v>
                </c:pt>
                <c:pt idx="40382">
                  <c:v>61.79</c:v>
                </c:pt>
                <c:pt idx="40383">
                  <c:v>61.791000000000004</c:v>
                </c:pt>
                <c:pt idx="40384">
                  <c:v>61.791000000000004</c:v>
                </c:pt>
                <c:pt idx="40385">
                  <c:v>61.791000000000004</c:v>
                </c:pt>
                <c:pt idx="40386">
                  <c:v>61.792000000000002</c:v>
                </c:pt>
                <c:pt idx="40387">
                  <c:v>61.792000000000002</c:v>
                </c:pt>
                <c:pt idx="40388">
                  <c:v>61.792000000000002</c:v>
                </c:pt>
                <c:pt idx="40389">
                  <c:v>61.792000000000002</c:v>
                </c:pt>
                <c:pt idx="40390">
                  <c:v>61.792999999999999</c:v>
                </c:pt>
                <c:pt idx="40391">
                  <c:v>61.792999999999999</c:v>
                </c:pt>
                <c:pt idx="40392">
                  <c:v>61.792999999999999</c:v>
                </c:pt>
                <c:pt idx="40393">
                  <c:v>61.792999999999999</c:v>
                </c:pt>
                <c:pt idx="40394">
                  <c:v>61.794000000000004</c:v>
                </c:pt>
                <c:pt idx="40395">
                  <c:v>61.794000000000004</c:v>
                </c:pt>
                <c:pt idx="40396">
                  <c:v>61.794000000000004</c:v>
                </c:pt>
                <c:pt idx="40397">
                  <c:v>61.795000000000002</c:v>
                </c:pt>
                <c:pt idx="40398">
                  <c:v>61.795000000000002</c:v>
                </c:pt>
                <c:pt idx="40399">
                  <c:v>61.795000000000002</c:v>
                </c:pt>
                <c:pt idx="40400">
                  <c:v>61.795000000000002</c:v>
                </c:pt>
                <c:pt idx="40401">
                  <c:v>61.795999999999999</c:v>
                </c:pt>
                <c:pt idx="40402">
                  <c:v>61.795999999999999</c:v>
                </c:pt>
                <c:pt idx="40403">
                  <c:v>61.795999999999999</c:v>
                </c:pt>
                <c:pt idx="40404">
                  <c:v>61.797000000000004</c:v>
                </c:pt>
                <c:pt idx="40405">
                  <c:v>61.797000000000004</c:v>
                </c:pt>
                <c:pt idx="40406">
                  <c:v>61.797000000000004</c:v>
                </c:pt>
                <c:pt idx="40407">
                  <c:v>61.797000000000004</c:v>
                </c:pt>
                <c:pt idx="40408">
                  <c:v>61.798000000000002</c:v>
                </c:pt>
                <c:pt idx="40409">
                  <c:v>61.798000000000002</c:v>
                </c:pt>
                <c:pt idx="40410">
                  <c:v>61.798000000000002</c:v>
                </c:pt>
                <c:pt idx="40411">
                  <c:v>61.798999999999999</c:v>
                </c:pt>
                <c:pt idx="40412">
                  <c:v>61.798999999999999</c:v>
                </c:pt>
                <c:pt idx="40413">
                  <c:v>61.798999999999999</c:v>
                </c:pt>
                <c:pt idx="40414">
                  <c:v>61.798999999999999</c:v>
                </c:pt>
                <c:pt idx="40415">
                  <c:v>61.800000000000004</c:v>
                </c:pt>
                <c:pt idx="40416">
                  <c:v>61.800000000000004</c:v>
                </c:pt>
                <c:pt idx="40417">
                  <c:v>61.800000000000004</c:v>
                </c:pt>
                <c:pt idx="40418">
                  <c:v>61.801000000000002</c:v>
                </c:pt>
                <c:pt idx="40419">
                  <c:v>61.801000000000002</c:v>
                </c:pt>
                <c:pt idx="40420">
                  <c:v>61.801000000000002</c:v>
                </c:pt>
                <c:pt idx="40421">
                  <c:v>61.801000000000002</c:v>
                </c:pt>
                <c:pt idx="40422">
                  <c:v>61.802</c:v>
                </c:pt>
                <c:pt idx="40423">
                  <c:v>61.802</c:v>
                </c:pt>
                <c:pt idx="40424">
                  <c:v>61.802</c:v>
                </c:pt>
                <c:pt idx="40425">
                  <c:v>61.803000000000004</c:v>
                </c:pt>
                <c:pt idx="40426">
                  <c:v>61.803000000000004</c:v>
                </c:pt>
                <c:pt idx="40427">
                  <c:v>61.803000000000004</c:v>
                </c:pt>
                <c:pt idx="40428">
                  <c:v>61.803000000000004</c:v>
                </c:pt>
                <c:pt idx="40429">
                  <c:v>61.804000000000002</c:v>
                </c:pt>
                <c:pt idx="40430">
                  <c:v>61.804000000000002</c:v>
                </c:pt>
                <c:pt idx="40431">
                  <c:v>61.804000000000002</c:v>
                </c:pt>
                <c:pt idx="40432">
                  <c:v>61.805</c:v>
                </c:pt>
                <c:pt idx="40433">
                  <c:v>61.805</c:v>
                </c:pt>
                <c:pt idx="40434">
                  <c:v>61.805</c:v>
                </c:pt>
                <c:pt idx="40435">
                  <c:v>61.805</c:v>
                </c:pt>
                <c:pt idx="40436">
                  <c:v>61.806000000000004</c:v>
                </c:pt>
                <c:pt idx="40437">
                  <c:v>61.806000000000004</c:v>
                </c:pt>
                <c:pt idx="40438">
                  <c:v>61.806000000000004</c:v>
                </c:pt>
                <c:pt idx="40439">
                  <c:v>61.807000000000002</c:v>
                </c:pt>
                <c:pt idx="40440">
                  <c:v>61.807000000000002</c:v>
                </c:pt>
                <c:pt idx="40441">
                  <c:v>61.807000000000002</c:v>
                </c:pt>
                <c:pt idx="40442">
                  <c:v>61.807000000000002</c:v>
                </c:pt>
                <c:pt idx="40443">
                  <c:v>61.808</c:v>
                </c:pt>
                <c:pt idx="40444">
                  <c:v>61.808</c:v>
                </c:pt>
                <c:pt idx="40445">
                  <c:v>61.808</c:v>
                </c:pt>
                <c:pt idx="40446">
                  <c:v>61.809000000000005</c:v>
                </c:pt>
                <c:pt idx="40447">
                  <c:v>61.809000000000005</c:v>
                </c:pt>
                <c:pt idx="40448">
                  <c:v>61.809000000000005</c:v>
                </c:pt>
                <c:pt idx="40449">
                  <c:v>61.809000000000005</c:v>
                </c:pt>
                <c:pt idx="40450">
                  <c:v>61.81</c:v>
                </c:pt>
                <c:pt idx="40451">
                  <c:v>61.81</c:v>
                </c:pt>
                <c:pt idx="40452">
                  <c:v>61.81</c:v>
                </c:pt>
                <c:pt idx="40453">
                  <c:v>61.811</c:v>
                </c:pt>
                <c:pt idx="40454">
                  <c:v>61.811</c:v>
                </c:pt>
                <c:pt idx="40455">
                  <c:v>61.811</c:v>
                </c:pt>
                <c:pt idx="40456">
                  <c:v>61.811</c:v>
                </c:pt>
                <c:pt idx="40457">
                  <c:v>61.812000000000005</c:v>
                </c:pt>
                <c:pt idx="40458">
                  <c:v>61.812000000000005</c:v>
                </c:pt>
                <c:pt idx="40459">
                  <c:v>61.812000000000005</c:v>
                </c:pt>
                <c:pt idx="40460">
                  <c:v>61.812000000000005</c:v>
                </c:pt>
                <c:pt idx="40461">
                  <c:v>61.813000000000002</c:v>
                </c:pt>
                <c:pt idx="40462">
                  <c:v>61.813000000000002</c:v>
                </c:pt>
                <c:pt idx="40463">
                  <c:v>61.813000000000002</c:v>
                </c:pt>
                <c:pt idx="40464">
                  <c:v>61.814</c:v>
                </c:pt>
                <c:pt idx="40465">
                  <c:v>61.814</c:v>
                </c:pt>
                <c:pt idx="40466">
                  <c:v>61.814</c:v>
                </c:pt>
                <c:pt idx="40467">
                  <c:v>61.814</c:v>
                </c:pt>
                <c:pt idx="40468">
                  <c:v>61.815000000000005</c:v>
                </c:pt>
                <c:pt idx="40469">
                  <c:v>61.815000000000005</c:v>
                </c:pt>
                <c:pt idx="40470">
                  <c:v>61.815000000000005</c:v>
                </c:pt>
                <c:pt idx="40471">
                  <c:v>61.816000000000003</c:v>
                </c:pt>
                <c:pt idx="40472">
                  <c:v>61.816000000000003</c:v>
                </c:pt>
                <c:pt idx="40473">
                  <c:v>61.816000000000003</c:v>
                </c:pt>
                <c:pt idx="40474">
                  <c:v>61.816000000000003</c:v>
                </c:pt>
                <c:pt idx="40475">
                  <c:v>61.817</c:v>
                </c:pt>
                <c:pt idx="40476">
                  <c:v>61.817</c:v>
                </c:pt>
                <c:pt idx="40477">
                  <c:v>61.817</c:v>
                </c:pt>
                <c:pt idx="40478">
                  <c:v>61.817999999999998</c:v>
                </c:pt>
                <c:pt idx="40479">
                  <c:v>61.817999999999998</c:v>
                </c:pt>
                <c:pt idx="40480">
                  <c:v>61.817999999999998</c:v>
                </c:pt>
                <c:pt idx="40481">
                  <c:v>61.817999999999998</c:v>
                </c:pt>
                <c:pt idx="40482">
                  <c:v>61.819000000000003</c:v>
                </c:pt>
                <c:pt idx="40483">
                  <c:v>61.819000000000003</c:v>
                </c:pt>
                <c:pt idx="40484">
                  <c:v>61.819000000000003</c:v>
                </c:pt>
                <c:pt idx="40485">
                  <c:v>61.82</c:v>
                </c:pt>
                <c:pt idx="40486">
                  <c:v>61.82</c:v>
                </c:pt>
                <c:pt idx="40487">
                  <c:v>61.82</c:v>
                </c:pt>
                <c:pt idx="40488">
                  <c:v>61.82</c:v>
                </c:pt>
                <c:pt idx="40489">
                  <c:v>61.820999999999998</c:v>
                </c:pt>
                <c:pt idx="40490">
                  <c:v>61.820999999999998</c:v>
                </c:pt>
                <c:pt idx="40491">
                  <c:v>61.820999999999998</c:v>
                </c:pt>
                <c:pt idx="40492">
                  <c:v>61.822000000000003</c:v>
                </c:pt>
                <c:pt idx="40493">
                  <c:v>61.822000000000003</c:v>
                </c:pt>
                <c:pt idx="40494">
                  <c:v>61.822000000000003</c:v>
                </c:pt>
                <c:pt idx="40495">
                  <c:v>61.822000000000003</c:v>
                </c:pt>
                <c:pt idx="40496">
                  <c:v>61.823</c:v>
                </c:pt>
                <c:pt idx="40497">
                  <c:v>61.823</c:v>
                </c:pt>
                <c:pt idx="40498">
                  <c:v>61.823</c:v>
                </c:pt>
                <c:pt idx="40499">
                  <c:v>61.823999999999998</c:v>
                </c:pt>
                <c:pt idx="40500">
                  <c:v>61.823999999999998</c:v>
                </c:pt>
                <c:pt idx="40501">
                  <c:v>61.823999999999998</c:v>
                </c:pt>
                <c:pt idx="40502">
                  <c:v>61.823999999999998</c:v>
                </c:pt>
                <c:pt idx="40503">
                  <c:v>61.825000000000003</c:v>
                </c:pt>
                <c:pt idx="40504">
                  <c:v>61.825000000000003</c:v>
                </c:pt>
                <c:pt idx="40505">
                  <c:v>61.825000000000003</c:v>
                </c:pt>
                <c:pt idx="40506">
                  <c:v>61.826000000000001</c:v>
                </c:pt>
                <c:pt idx="40507">
                  <c:v>61.826000000000001</c:v>
                </c:pt>
                <c:pt idx="40508">
                  <c:v>61.826000000000001</c:v>
                </c:pt>
                <c:pt idx="40509">
                  <c:v>61.826000000000001</c:v>
                </c:pt>
                <c:pt idx="40510">
                  <c:v>61.826999999999998</c:v>
                </c:pt>
                <c:pt idx="40511">
                  <c:v>61.826999999999998</c:v>
                </c:pt>
                <c:pt idx="40512">
                  <c:v>61.826999999999998</c:v>
                </c:pt>
                <c:pt idx="40513">
                  <c:v>61.828000000000003</c:v>
                </c:pt>
                <c:pt idx="40514">
                  <c:v>61.828000000000003</c:v>
                </c:pt>
                <c:pt idx="40515">
                  <c:v>61.828000000000003</c:v>
                </c:pt>
                <c:pt idx="40516">
                  <c:v>61.828000000000003</c:v>
                </c:pt>
                <c:pt idx="40517">
                  <c:v>61.829000000000001</c:v>
                </c:pt>
                <c:pt idx="40518">
                  <c:v>61.829000000000001</c:v>
                </c:pt>
                <c:pt idx="40519">
                  <c:v>61.829000000000001</c:v>
                </c:pt>
                <c:pt idx="40520">
                  <c:v>61.83</c:v>
                </c:pt>
                <c:pt idx="40521">
                  <c:v>61.83</c:v>
                </c:pt>
                <c:pt idx="40522">
                  <c:v>61.83</c:v>
                </c:pt>
                <c:pt idx="40523">
                  <c:v>61.83</c:v>
                </c:pt>
                <c:pt idx="40524">
                  <c:v>61.831000000000003</c:v>
                </c:pt>
                <c:pt idx="40525">
                  <c:v>61.831000000000003</c:v>
                </c:pt>
                <c:pt idx="40526">
                  <c:v>61.831000000000003</c:v>
                </c:pt>
                <c:pt idx="40527">
                  <c:v>61.831000000000003</c:v>
                </c:pt>
                <c:pt idx="40528">
                  <c:v>61.832000000000001</c:v>
                </c:pt>
                <c:pt idx="40529">
                  <c:v>61.832000000000001</c:v>
                </c:pt>
                <c:pt idx="40530">
                  <c:v>61.832000000000001</c:v>
                </c:pt>
                <c:pt idx="40531">
                  <c:v>61.832999999999998</c:v>
                </c:pt>
                <c:pt idx="40532">
                  <c:v>61.832999999999998</c:v>
                </c:pt>
                <c:pt idx="40533">
                  <c:v>61.832999999999998</c:v>
                </c:pt>
                <c:pt idx="40534">
                  <c:v>61.832999999999998</c:v>
                </c:pt>
                <c:pt idx="40535">
                  <c:v>61.834000000000003</c:v>
                </c:pt>
                <c:pt idx="40536">
                  <c:v>61.834000000000003</c:v>
                </c:pt>
                <c:pt idx="40537">
                  <c:v>61.834000000000003</c:v>
                </c:pt>
                <c:pt idx="40538">
                  <c:v>61.835000000000001</c:v>
                </c:pt>
                <c:pt idx="40539">
                  <c:v>61.835000000000001</c:v>
                </c:pt>
                <c:pt idx="40540">
                  <c:v>61.835000000000001</c:v>
                </c:pt>
                <c:pt idx="40541">
                  <c:v>61.835000000000001</c:v>
                </c:pt>
                <c:pt idx="40542">
                  <c:v>61.835999999999999</c:v>
                </c:pt>
                <c:pt idx="40543">
                  <c:v>61.835999999999999</c:v>
                </c:pt>
                <c:pt idx="40544">
                  <c:v>61.835999999999999</c:v>
                </c:pt>
                <c:pt idx="40545">
                  <c:v>61.837000000000003</c:v>
                </c:pt>
                <c:pt idx="40546">
                  <c:v>61.837000000000003</c:v>
                </c:pt>
                <c:pt idx="40547">
                  <c:v>61.837000000000003</c:v>
                </c:pt>
                <c:pt idx="40548">
                  <c:v>61.837000000000003</c:v>
                </c:pt>
                <c:pt idx="40549">
                  <c:v>61.838000000000001</c:v>
                </c:pt>
                <c:pt idx="40550">
                  <c:v>61.838000000000001</c:v>
                </c:pt>
                <c:pt idx="40551">
                  <c:v>61.838000000000001</c:v>
                </c:pt>
                <c:pt idx="40552">
                  <c:v>61.838999999999999</c:v>
                </c:pt>
                <c:pt idx="40553">
                  <c:v>61.838999999999999</c:v>
                </c:pt>
                <c:pt idx="40554">
                  <c:v>61.838999999999999</c:v>
                </c:pt>
                <c:pt idx="40555">
                  <c:v>61.838999999999999</c:v>
                </c:pt>
                <c:pt idx="40556">
                  <c:v>61.84</c:v>
                </c:pt>
                <c:pt idx="40557">
                  <c:v>61.84</c:v>
                </c:pt>
                <c:pt idx="40558">
                  <c:v>61.84</c:v>
                </c:pt>
                <c:pt idx="40559">
                  <c:v>61.841000000000001</c:v>
                </c:pt>
                <c:pt idx="40560">
                  <c:v>61.841000000000001</c:v>
                </c:pt>
                <c:pt idx="40561">
                  <c:v>61.841000000000001</c:v>
                </c:pt>
                <c:pt idx="40562">
                  <c:v>61.841000000000001</c:v>
                </c:pt>
                <c:pt idx="40563">
                  <c:v>61.841999999999999</c:v>
                </c:pt>
                <c:pt idx="40564">
                  <c:v>61.841999999999999</c:v>
                </c:pt>
                <c:pt idx="40565">
                  <c:v>61.841999999999999</c:v>
                </c:pt>
                <c:pt idx="40566">
                  <c:v>61.843000000000004</c:v>
                </c:pt>
                <c:pt idx="40567">
                  <c:v>61.843000000000004</c:v>
                </c:pt>
                <c:pt idx="40568">
                  <c:v>61.843000000000004</c:v>
                </c:pt>
                <c:pt idx="40569">
                  <c:v>61.843000000000004</c:v>
                </c:pt>
                <c:pt idx="40570">
                  <c:v>61.844000000000001</c:v>
                </c:pt>
                <c:pt idx="40571">
                  <c:v>61.844000000000001</c:v>
                </c:pt>
                <c:pt idx="40572">
                  <c:v>61.844000000000001</c:v>
                </c:pt>
                <c:pt idx="40573">
                  <c:v>61.844999999999999</c:v>
                </c:pt>
                <c:pt idx="40574">
                  <c:v>61.844999999999999</c:v>
                </c:pt>
                <c:pt idx="40575">
                  <c:v>61.844999999999999</c:v>
                </c:pt>
                <c:pt idx="40576">
                  <c:v>61.844999999999999</c:v>
                </c:pt>
                <c:pt idx="40577">
                  <c:v>61.846000000000004</c:v>
                </c:pt>
                <c:pt idx="40578">
                  <c:v>61.846000000000004</c:v>
                </c:pt>
                <c:pt idx="40579">
                  <c:v>61.846000000000004</c:v>
                </c:pt>
                <c:pt idx="40580">
                  <c:v>61.847000000000001</c:v>
                </c:pt>
                <c:pt idx="40581">
                  <c:v>61.847000000000001</c:v>
                </c:pt>
                <c:pt idx="40582">
                  <c:v>61.847000000000001</c:v>
                </c:pt>
                <c:pt idx="40583">
                  <c:v>61.847000000000001</c:v>
                </c:pt>
                <c:pt idx="40584">
                  <c:v>61.847999999999999</c:v>
                </c:pt>
                <c:pt idx="40585">
                  <c:v>61.847999999999999</c:v>
                </c:pt>
                <c:pt idx="40586">
                  <c:v>61.847999999999999</c:v>
                </c:pt>
                <c:pt idx="40587">
                  <c:v>61.849000000000004</c:v>
                </c:pt>
                <c:pt idx="40588">
                  <c:v>61.849000000000004</c:v>
                </c:pt>
                <c:pt idx="40589">
                  <c:v>61.849000000000004</c:v>
                </c:pt>
                <c:pt idx="40590">
                  <c:v>61.849000000000004</c:v>
                </c:pt>
                <c:pt idx="40591">
                  <c:v>61.85</c:v>
                </c:pt>
                <c:pt idx="40592">
                  <c:v>61.85</c:v>
                </c:pt>
                <c:pt idx="40593">
                  <c:v>61.85</c:v>
                </c:pt>
                <c:pt idx="40594">
                  <c:v>61.85</c:v>
                </c:pt>
                <c:pt idx="40595">
                  <c:v>61.850999999999999</c:v>
                </c:pt>
                <c:pt idx="40596">
                  <c:v>61.850999999999999</c:v>
                </c:pt>
                <c:pt idx="40597">
                  <c:v>61.850999999999999</c:v>
                </c:pt>
                <c:pt idx="40598">
                  <c:v>61.852000000000004</c:v>
                </c:pt>
                <c:pt idx="40599">
                  <c:v>61.852000000000004</c:v>
                </c:pt>
                <c:pt idx="40600">
                  <c:v>61.852000000000004</c:v>
                </c:pt>
                <c:pt idx="40601">
                  <c:v>61.852000000000004</c:v>
                </c:pt>
                <c:pt idx="40602">
                  <c:v>61.853000000000002</c:v>
                </c:pt>
                <c:pt idx="40603">
                  <c:v>61.853000000000002</c:v>
                </c:pt>
                <c:pt idx="40604">
                  <c:v>61.853000000000002</c:v>
                </c:pt>
                <c:pt idx="40605">
                  <c:v>61.853999999999999</c:v>
                </c:pt>
                <c:pt idx="40606">
                  <c:v>61.853999999999999</c:v>
                </c:pt>
                <c:pt idx="40607">
                  <c:v>61.853999999999999</c:v>
                </c:pt>
                <c:pt idx="40608">
                  <c:v>61.853999999999999</c:v>
                </c:pt>
                <c:pt idx="40609">
                  <c:v>61.855000000000004</c:v>
                </c:pt>
                <c:pt idx="40610">
                  <c:v>61.855000000000004</c:v>
                </c:pt>
                <c:pt idx="40611">
                  <c:v>61.855000000000004</c:v>
                </c:pt>
                <c:pt idx="40612">
                  <c:v>61.856000000000002</c:v>
                </c:pt>
                <c:pt idx="40613">
                  <c:v>61.856000000000002</c:v>
                </c:pt>
                <c:pt idx="40614">
                  <c:v>61.856000000000002</c:v>
                </c:pt>
                <c:pt idx="40615">
                  <c:v>61.856000000000002</c:v>
                </c:pt>
                <c:pt idx="40616">
                  <c:v>61.856999999999999</c:v>
                </c:pt>
                <c:pt idx="40617">
                  <c:v>61.856999999999999</c:v>
                </c:pt>
                <c:pt idx="40618">
                  <c:v>61.856999999999999</c:v>
                </c:pt>
                <c:pt idx="40619">
                  <c:v>61.858000000000004</c:v>
                </c:pt>
                <c:pt idx="40620">
                  <c:v>61.858000000000004</c:v>
                </c:pt>
                <c:pt idx="40621">
                  <c:v>61.858000000000004</c:v>
                </c:pt>
                <c:pt idx="40622">
                  <c:v>61.858000000000004</c:v>
                </c:pt>
                <c:pt idx="40623">
                  <c:v>61.859000000000002</c:v>
                </c:pt>
                <c:pt idx="40624">
                  <c:v>61.859000000000002</c:v>
                </c:pt>
                <c:pt idx="40625">
                  <c:v>61.859000000000002</c:v>
                </c:pt>
                <c:pt idx="40626">
                  <c:v>61.86</c:v>
                </c:pt>
                <c:pt idx="40627">
                  <c:v>61.86</c:v>
                </c:pt>
                <c:pt idx="40628">
                  <c:v>61.86</c:v>
                </c:pt>
                <c:pt idx="40629">
                  <c:v>61.86</c:v>
                </c:pt>
                <c:pt idx="40630">
                  <c:v>61.861000000000004</c:v>
                </c:pt>
                <c:pt idx="40631">
                  <c:v>61.861000000000004</c:v>
                </c:pt>
                <c:pt idx="40632">
                  <c:v>61.861000000000004</c:v>
                </c:pt>
                <c:pt idx="40633">
                  <c:v>61.862000000000002</c:v>
                </c:pt>
                <c:pt idx="40634">
                  <c:v>61.862000000000002</c:v>
                </c:pt>
                <c:pt idx="40635">
                  <c:v>61.862000000000002</c:v>
                </c:pt>
                <c:pt idx="40636">
                  <c:v>61.862000000000002</c:v>
                </c:pt>
                <c:pt idx="40637">
                  <c:v>61.863</c:v>
                </c:pt>
                <c:pt idx="40638">
                  <c:v>61.863</c:v>
                </c:pt>
                <c:pt idx="40639">
                  <c:v>61.863</c:v>
                </c:pt>
                <c:pt idx="40640">
                  <c:v>61.864000000000004</c:v>
                </c:pt>
                <c:pt idx="40641">
                  <c:v>61.864000000000004</c:v>
                </c:pt>
                <c:pt idx="40642">
                  <c:v>61.864000000000004</c:v>
                </c:pt>
                <c:pt idx="40643">
                  <c:v>61.864000000000004</c:v>
                </c:pt>
                <c:pt idx="40644">
                  <c:v>61.865000000000002</c:v>
                </c:pt>
                <c:pt idx="40645">
                  <c:v>61.865000000000002</c:v>
                </c:pt>
                <c:pt idx="40646">
                  <c:v>61.865000000000002</c:v>
                </c:pt>
                <c:pt idx="40647">
                  <c:v>61.866</c:v>
                </c:pt>
                <c:pt idx="40648">
                  <c:v>61.866</c:v>
                </c:pt>
                <c:pt idx="40649">
                  <c:v>61.866</c:v>
                </c:pt>
                <c:pt idx="40650">
                  <c:v>61.866</c:v>
                </c:pt>
                <c:pt idx="40651">
                  <c:v>61.867000000000004</c:v>
                </c:pt>
                <c:pt idx="40652">
                  <c:v>61.867000000000004</c:v>
                </c:pt>
                <c:pt idx="40653">
                  <c:v>61.867000000000004</c:v>
                </c:pt>
                <c:pt idx="40654">
                  <c:v>61.867000000000004</c:v>
                </c:pt>
                <c:pt idx="40655">
                  <c:v>61.868000000000002</c:v>
                </c:pt>
                <c:pt idx="40656">
                  <c:v>61.868000000000002</c:v>
                </c:pt>
                <c:pt idx="40657">
                  <c:v>61.868000000000002</c:v>
                </c:pt>
                <c:pt idx="40658">
                  <c:v>61.869</c:v>
                </c:pt>
                <c:pt idx="40659">
                  <c:v>61.869</c:v>
                </c:pt>
                <c:pt idx="40660">
                  <c:v>61.869</c:v>
                </c:pt>
                <c:pt idx="40661">
                  <c:v>61.869</c:v>
                </c:pt>
                <c:pt idx="40662">
                  <c:v>61.870000000000005</c:v>
                </c:pt>
                <c:pt idx="40663">
                  <c:v>61.870000000000005</c:v>
                </c:pt>
                <c:pt idx="40664">
                  <c:v>61.870000000000005</c:v>
                </c:pt>
                <c:pt idx="40665">
                  <c:v>61.871000000000002</c:v>
                </c:pt>
                <c:pt idx="40666">
                  <c:v>61.871000000000002</c:v>
                </c:pt>
                <c:pt idx="40667">
                  <c:v>61.871000000000002</c:v>
                </c:pt>
                <c:pt idx="40668">
                  <c:v>61.871000000000002</c:v>
                </c:pt>
                <c:pt idx="40669">
                  <c:v>61.872</c:v>
                </c:pt>
                <c:pt idx="40670">
                  <c:v>61.872</c:v>
                </c:pt>
                <c:pt idx="40671">
                  <c:v>61.872</c:v>
                </c:pt>
                <c:pt idx="40672">
                  <c:v>61.873000000000005</c:v>
                </c:pt>
                <c:pt idx="40673">
                  <c:v>61.873000000000005</c:v>
                </c:pt>
                <c:pt idx="40674">
                  <c:v>61.873000000000005</c:v>
                </c:pt>
                <c:pt idx="40675">
                  <c:v>61.873000000000005</c:v>
                </c:pt>
                <c:pt idx="40676">
                  <c:v>61.874000000000002</c:v>
                </c:pt>
                <c:pt idx="40677">
                  <c:v>61.874000000000002</c:v>
                </c:pt>
                <c:pt idx="40678">
                  <c:v>61.874000000000002</c:v>
                </c:pt>
                <c:pt idx="40679">
                  <c:v>61.875</c:v>
                </c:pt>
                <c:pt idx="40680">
                  <c:v>61.875</c:v>
                </c:pt>
                <c:pt idx="40681">
                  <c:v>61.875</c:v>
                </c:pt>
                <c:pt idx="40682">
                  <c:v>61.875</c:v>
                </c:pt>
                <c:pt idx="40683">
                  <c:v>61.876000000000005</c:v>
                </c:pt>
                <c:pt idx="40684">
                  <c:v>61.876000000000005</c:v>
                </c:pt>
                <c:pt idx="40685">
                  <c:v>61.876000000000005</c:v>
                </c:pt>
                <c:pt idx="40686">
                  <c:v>61.877000000000002</c:v>
                </c:pt>
                <c:pt idx="40687">
                  <c:v>61.877000000000002</c:v>
                </c:pt>
                <c:pt idx="40688">
                  <c:v>61.877000000000002</c:v>
                </c:pt>
                <c:pt idx="40689">
                  <c:v>61.877000000000002</c:v>
                </c:pt>
                <c:pt idx="40690">
                  <c:v>61.878</c:v>
                </c:pt>
                <c:pt idx="40691">
                  <c:v>61.878</c:v>
                </c:pt>
                <c:pt idx="40692">
                  <c:v>61.878</c:v>
                </c:pt>
                <c:pt idx="40693">
                  <c:v>61.878999999999998</c:v>
                </c:pt>
                <c:pt idx="40694">
                  <c:v>61.878999999999998</c:v>
                </c:pt>
                <c:pt idx="40695">
                  <c:v>61.878999999999998</c:v>
                </c:pt>
                <c:pt idx="40696">
                  <c:v>61.878999999999998</c:v>
                </c:pt>
                <c:pt idx="40697">
                  <c:v>61.88</c:v>
                </c:pt>
                <c:pt idx="40698">
                  <c:v>61.88</c:v>
                </c:pt>
                <c:pt idx="40699">
                  <c:v>61.88</c:v>
                </c:pt>
                <c:pt idx="40700">
                  <c:v>61.881</c:v>
                </c:pt>
                <c:pt idx="40701">
                  <c:v>61.881</c:v>
                </c:pt>
                <c:pt idx="40702">
                  <c:v>61.881</c:v>
                </c:pt>
                <c:pt idx="40703">
                  <c:v>61.881</c:v>
                </c:pt>
                <c:pt idx="40704">
                  <c:v>61.881999999999998</c:v>
                </c:pt>
                <c:pt idx="40705">
                  <c:v>61.881999999999998</c:v>
                </c:pt>
                <c:pt idx="40706">
                  <c:v>61.881999999999998</c:v>
                </c:pt>
                <c:pt idx="40707">
                  <c:v>61.883000000000003</c:v>
                </c:pt>
                <c:pt idx="40708">
                  <c:v>61.883000000000003</c:v>
                </c:pt>
                <c:pt idx="40709">
                  <c:v>61.883000000000003</c:v>
                </c:pt>
                <c:pt idx="40710">
                  <c:v>61.883000000000003</c:v>
                </c:pt>
                <c:pt idx="40711">
                  <c:v>61.884</c:v>
                </c:pt>
                <c:pt idx="40712">
                  <c:v>61.884</c:v>
                </c:pt>
                <c:pt idx="40713">
                  <c:v>61.884</c:v>
                </c:pt>
                <c:pt idx="40714">
                  <c:v>61.884</c:v>
                </c:pt>
                <c:pt idx="40715">
                  <c:v>61.884999999999998</c:v>
                </c:pt>
                <c:pt idx="40716">
                  <c:v>61.884999999999998</c:v>
                </c:pt>
                <c:pt idx="40717">
                  <c:v>61.884999999999998</c:v>
                </c:pt>
                <c:pt idx="40718">
                  <c:v>61.886000000000003</c:v>
                </c:pt>
                <c:pt idx="40719">
                  <c:v>61.886000000000003</c:v>
                </c:pt>
                <c:pt idx="40720">
                  <c:v>61.886000000000003</c:v>
                </c:pt>
                <c:pt idx="40721">
                  <c:v>61.886000000000003</c:v>
                </c:pt>
                <c:pt idx="40722">
                  <c:v>61.887</c:v>
                </c:pt>
                <c:pt idx="40723">
                  <c:v>61.887</c:v>
                </c:pt>
                <c:pt idx="40724">
                  <c:v>61.887</c:v>
                </c:pt>
                <c:pt idx="40725">
                  <c:v>61.887999999999998</c:v>
                </c:pt>
                <c:pt idx="40726">
                  <c:v>61.887999999999998</c:v>
                </c:pt>
                <c:pt idx="40727">
                  <c:v>61.887999999999998</c:v>
                </c:pt>
                <c:pt idx="40728">
                  <c:v>61.887999999999998</c:v>
                </c:pt>
                <c:pt idx="40729">
                  <c:v>61.889000000000003</c:v>
                </c:pt>
                <c:pt idx="40730">
                  <c:v>61.889000000000003</c:v>
                </c:pt>
                <c:pt idx="40731">
                  <c:v>61.889000000000003</c:v>
                </c:pt>
                <c:pt idx="40732">
                  <c:v>61.89</c:v>
                </c:pt>
                <c:pt idx="40733">
                  <c:v>61.89</c:v>
                </c:pt>
                <c:pt idx="40734">
                  <c:v>61.89</c:v>
                </c:pt>
                <c:pt idx="40735">
                  <c:v>61.89</c:v>
                </c:pt>
                <c:pt idx="40736">
                  <c:v>61.890999999999998</c:v>
                </c:pt>
                <c:pt idx="40737">
                  <c:v>61.890999999999998</c:v>
                </c:pt>
                <c:pt idx="40738">
                  <c:v>61.890999999999998</c:v>
                </c:pt>
                <c:pt idx="40739">
                  <c:v>61.892000000000003</c:v>
                </c:pt>
                <c:pt idx="40740">
                  <c:v>61.892000000000003</c:v>
                </c:pt>
                <c:pt idx="40741">
                  <c:v>61.892000000000003</c:v>
                </c:pt>
                <c:pt idx="40742">
                  <c:v>61.892000000000003</c:v>
                </c:pt>
                <c:pt idx="40743">
                  <c:v>61.893000000000001</c:v>
                </c:pt>
                <c:pt idx="40744">
                  <c:v>61.893000000000001</c:v>
                </c:pt>
                <c:pt idx="40745">
                  <c:v>61.893000000000001</c:v>
                </c:pt>
                <c:pt idx="40746">
                  <c:v>61.893999999999998</c:v>
                </c:pt>
                <c:pt idx="40747">
                  <c:v>61.893999999999998</c:v>
                </c:pt>
                <c:pt idx="40748">
                  <c:v>61.893999999999998</c:v>
                </c:pt>
                <c:pt idx="40749">
                  <c:v>61.893999999999998</c:v>
                </c:pt>
                <c:pt idx="40750">
                  <c:v>61.895000000000003</c:v>
                </c:pt>
                <c:pt idx="40751">
                  <c:v>61.895000000000003</c:v>
                </c:pt>
                <c:pt idx="40752">
                  <c:v>61.895000000000003</c:v>
                </c:pt>
                <c:pt idx="40753">
                  <c:v>61.896000000000001</c:v>
                </c:pt>
                <c:pt idx="40754">
                  <c:v>61.896000000000001</c:v>
                </c:pt>
                <c:pt idx="40755">
                  <c:v>61.896000000000001</c:v>
                </c:pt>
                <c:pt idx="40756">
                  <c:v>61.896000000000001</c:v>
                </c:pt>
                <c:pt idx="40757">
                  <c:v>61.896999999999998</c:v>
                </c:pt>
                <c:pt idx="40758">
                  <c:v>61.896999999999998</c:v>
                </c:pt>
                <c:pt idx="40759">
                  <c:v>61.896999999999998</c:v>
                </c:pt>
                <c:pt idx="40760">
                  <c:v>61.898000000000003</c:v>
                </c:pt>
                <c:pt idx="40761">
                  <c:v>61.898000000000003</c:v>
                </c:pt>
                <c:pt idx="40762">
                  <c:v>61.898000000000003</c:v>
                </c:pt>
                <c:pt idx="40763">
                  <c:v>61.898000000000003</c:v>
                </c:pt>
                <c:pt idx="40764">
                  <c:v>61.899000000000001</c:v>
                </c:pt>
                <c:pt idx="40765">
                  <c:v>61.899000000000001</c:v>
                </c:pt>
                <c:pt idx="40766">
                  <c:v>61.899000000000001</c:v>
                </c:pt>
                <c:pt idx="40767">
                  <c:v>61.9</c:v>
                </c:pt>
                <c:pt idx="40768">
                  <c:v>61.9</c:v>
                </c:pt>
                <c:pt idx="40769">
                  <c:v>61.9</c:v>
                </c:pt>
                <c:pt idx="40770">
                  <c:v>61.9</c:v>
                </c:pt>
                <c:pt idx="40771">
                  <c:v>61.901000000000003</c:v>
                </c:pt>
                <c:pt idx="40772">
                  <c:v>61.901000000000003</c:v>
                </c:pt>
                <c:pt idx="40773">
                  <c:v>61.901000000000003</c:v>
                </c:pt>
                <c:pt idx="40774">
                  <c:v>61.901000000000003</c:v>
                </c:pt>
                <c:pt idx="40775">
                  <c:v>61.902000000000001</c:v>
                </c:pt>
                <c:pt idx="40776">
                  <c:v>61.902000000000001</c:v>
                </c:pt>
                <c:pt idx="40777">
                  <c:v>61.902000000000001</c:v>
                </c:pt>
                <c:pt idx="40778">
                  <c:v>61.902999999999999</c:v>
                </c:pt>
                <c:pt idx="40779">
                  <c:v>61.902999999999999</c:v>
                </c:pt>
                <c:pt idx="40780">
                  <c:v>61.902999999999999</c:v>
                </c:pt>
                <c:pt idx="40781">
                  <c:v>61.902999999999999</c:v>
                </c:pt>
                <c:pt idx="40782">
                  <c:v>61.904000000000003</c:v>
                </c:pt>
                <c:pt idx="40783">
                  <c:v>61.904000000000003</c:v>
                </c:pt>
                <c:pt idx="40784">
                  <c:v>61.904000000000003</c:v>
                </c:pt>
                <c:pt idx="40785">
                  <c:v>61.905000000000001</c:v>
                </c:pt>
                <c:pt idx="40786">
                  <c:v>61.905000000000001</c:v>
                </c:pt>
                <c:pt idx="40787">
                  <c:v>61.905000000000001</c:v>
                </c:pt>
                <c:pt idx="40788">
                  <c:v>61.905000000000001</c:v>
                </c:pt>
                <c:pt idx="40789">
                  <c:v>61.905999999999999</c:v>
                </c:pt>
                <c:pt idx="40790">
                  <c:v>61.905999999999999</c:v>
                </c:pt>
                <c:pt idx="40791">
                  <c:v>61.905999999999999</c:v>
                </c:pt>
                <c:pt idx="40792">
                  <c:v>61.907000000000004</c:v>
                </c:pt>
                <c:pt idx="40793">
                  <c:v>61.907000000000004</c:v>
                </c:pt>
                <c:pt idx="40794">
                  <c:v>61.907000000000004</c:v>
                </c:pt>
                <c:pt idx="40795">
                  <c:v>61.907000000000004</c:v>
                </c:pt>
                <c:pt idx="40796">
                  <c:v>61.908000000000001</c:v>
                </c:pt>
                <c:pt idx="40797">
                  <c:v>61.908000000000001</c:v>
                </c:pt>
                <c:pt idx="40798">
                  <c:v>61.908000000000001</c:v>
                </c:pt>
                <c:pt idx="40799">
                  <c:v>61.908999999999999</c:v>
                </c:pt>
                <c:pt idx="40800">
                  <c:v>61.908999999999999</c:v>
                </c:pt>
                <c:pt idx="40801">
                  <c:v>61.908999999999999</c:v>
                </c:pt>
                <c:pt idx="40802">
                  <c:v>61.908999999999999</c:v>
                </c:pt>
                <c:pt idx="40803">
                  <c:v>61.910000000000004</c:v>
                </c:pt>
                <c:pt idx="40804">
                  <c:v>61.910000000000004</c:v>
                </c:pt>
                <c:pt idx="40805">
                  <c:v>61.910000000000004</c:v>
                </c:pt>
                <c:pt idx="40806">
                  <c:v>61.911000000000001</c:v>
                </c:pt>
                <c:pt idx="40807">
                  <c:v>61.911000000000001</c:v>
                </c:pt>
                <c:pt idx="40808">
                  <c:v>61.911000000000001</c:v>
                </c:pt>
                <c:pt idx="40809">
                  <c:v>61.911000000000001</c:v>
                </c:pt>
                <c:pt idx="40810">
                  <c:v>61.911999999999999</c:v>
                </c:pt>
                <c:pt idx="40811">
                  <c:v>61.911999999999999</c:v>
                </c:pt>
                <c:pt idx="40812">
                  <c:v>61.911999999999999</c:v>
                </c:pt>
                <c:pt idx="40813">
                  <c:v>61.913000000000004</c:v>
                </c:pt>
                <c:pt idx="40814">
                  <c:v>61.913000000000004</c:v>
                </c:pt>
                <c:pt idx="40815">
                  <c:v>61.913000000000004</c:v>
                </c:pt>
                <c:pt idx="40816">
                  <c:v>61.913000000000004</c:v>
                </c:pt>
                <c:pt idx="40817">
                  <c:v>61.914000000000001</c:v>
                </c:pt>
                <c:pt idx="40818">
                  <c:v>61.914000000000001</c:v>
                </c:pt>
                <c:pt idx="40819">
                  <c:v>61.914000000000001</c:v>
                </c:pt>
                <c:pt idx="40820">
                  <c:v>61.914999999999999</c:v>
                </c:pt>
                <c:pt idx="40821">
                  <c:v>61.914999999999999</c:v>
                </c:pt>
                <c:pt idx="40822">
                  <c:v>61.914999999999999</c:v>
                </c:pt>
                <c:pt idx="40823">
                  <c:v>61.914999999999999</c:v>
                </c:pt>
                <c:pt idx="40824">
                  <c:v>61.916000000000004</c:v>
                </c:pt>
                <c:pt idx="40825">
                  <c:v>61.916000000000004</c:v>
                </c:pt>
                <c:pt idx="40826">
                  <c:v>61.916000000000004</c:v>
                </c:pt>
                <c:pt idx="40827">
                  <c:v>61.917000000000002</c:v>
                </c:pt>
                <c:pt idx="40828">
                  <c:v>61.917000000000002</c:v>
                </c:pt>
                <c:pt idx="40829">
                  <c:v>61.917000000000002</c:v>
                </c:pt>
                <c:pt idx="40830">
                  <c:v>61.917000000000002</c:v>
                </c:pt>
                <c:pt idx="40831">
                  <c:v>61.917999999999999</c:v>
                </c:pt>
                <c:pt idx="40832">
                  <c:v>61.917999999999999</c:v>
                </c:pt>
                <c:pt idx="40833">
                  <c:v>61.917999999999999</c:v>
                </c:pt>
                <c:pt idx="40834">
                  <c:v>61.917999999999999</c:v>
                </c:pt>
                <c:pt idx="40835">
                  <c:v>61.919000000000004</c:v>
                </c:pt>
                <c:pt idx="40836">
                  <c:v>61.919000000000004</c:v>
                </c:pt>
                <c:pt idx="40837">
                  <c:v>61.919000000000004</c:v>
                </c:pt>
                <c:pt idx="40838">
                  <c:v>61.92</c:v>
                </c:pt>
                <c:pt idx="40839">
                  <c:v>61.92</c:v>
                </c:pt>
                <c:pt idx="40840">
                  <c:v>61.92</c:v>
                </c:pt>
                <c:pt idx="40841">
                  <c:v>61.92</c:v>
                </c:pt>
                <c:pt idx="40842">
                  <c:v>61.920999999999999</c:v>
                </c:pt>
                <c:pt idx="40843">
                  <c:v>61.920999999999999</c:v>
                </c:pt>
                <c:pt idx="40844">
                  <c:v>61.920999999999999</c:v>
                </c:pt>
                <c:pt idx="40845">
                  <c:v>61.922000000000004</c:v>
                </c:pt>
                <c:pt idx="40846">
                  <c:v>61.922000000000004</c:v>
                </c:pt>
                <c:pt idx="40847">
                  <c:v>61.922000000000004</c:v>
                </c:pt>
                <c:pt idx="40848">
                  <c:v>61.922000000000004</c:v>
                </c:pt>
                <c:pt idx="40849">
                  <c:v>61.923000000000002</c:v>
                </c:pt>
                <c:pt idx="40850">
                  <c:v>61.923000000000002</c:v>
                </c:pt>
                <c:pt idx="40851">
                  <c:v>61.923000000000002</c:v>
                </c:pt>
                <c:pt idx="40852">
                  <c:v>61.923999999999999</c:v>
                </c:pt>
                <c:pt idx="40853">
                  <c:v>61.923999999999999</c:v>
                </c:pt>
                <c:pt idx="40854">
                  <c:v>61.923999999999999</c:v>
                </c:pt>
                <c:pt idx="40855">
                  <c:v>61.923999999999999</c:v>
                </c:pt>
                <c:pt idx="40856">
                  <c:v>61.925000000000004</c:v>
                </c:pt>
                <c:pt idx="40857">
                  <c:v>61.925000000000004</c:v>
                </c:pt>
                <c:pt idx="40858">
                  <c:v>61.925000000000004</c:v>
                </c:pt>
                <c:pt idx="40859">
                  <c:v>61.926000000000002</c:v>
                </c:pt>
                <c:pt idx="40860">
                  <c:v>61.926000000000002</c:v>
                </c:pt>
                <c:pt idx="40861">
                  <c:v>61.926000000000002</c:v>
                </c:pt>
                <c:pt idx="40862">
                  <c:v>61.926000000000002</c:v>
                </c:pt>
                <c:pt idx="40863">
                  <c:v>61.927</c:v>
                </c:pt>
                <c:pt idx="40864">
                  <c:v>61.927</c:v>
                </c:pt>
                <c:pt idx="40865">
                  <c:v>61.927</c:v>
                </c:pt>
                <c:pt idx="40866">
                  <c:v>61.928000000000004</c:v>
                </c:pt>
                <c:pt idx="40867">
                  <c:v>61.928000000000004</c:v>
                </c:pt>
                <c:pt idx="40868">
                  <c:v>61.928000000000004</c:v>
                </c:pt>
                <c:pt idx="40869">
                  <c:v>61.928000000000004</c:v>
                </c:pt>
                <c:pt idx="40870">
                  <c:v>61.929000000000002</c:v>
                </c:pt>
                <c:pt idx="40871">
                  <c:v>61.929000000000002</c:v>
                </c:pt>
                <c:pt idx="40872">
                  <c:v>61.929000000000002</c:v>
                </c:pt>
                <c:pt idx="40873">
                  <c:v>61.93</c:v>
                </c:pt>
                <c:pt idx="40874">
                  <c:v>61.93</c:v>
                </c:pt>
                <c:pt idx="40875">
                  <c:v>61.93</c:v>
                </c:pt>
                <c:pt idx="40876">
                  <c:v>61.93</c:v>
                </c:pt>
                <c:pt idx="40877">
                  <c:v>61.931000000000004</c:v>
                </c:pt>
                <c:pt idx="40878">
                  <c:v>61.931000000000004</c:v>
                </c:pt>
                <c:pt idx="40879">
                  <c:v>61.931000000000004</c:v>
                </c:pt>
                <c:pt idx="40880">
                  <c:v>61.932000000000002</c:v>
                </c:pt>
                <c:pt idx="40881">
                  <c:v>61.932000000000002</c:v>
                </c:pt>
                <c:pt idx="40882">
                  <c:v>61.932000000000002</c:v>
                </c:pt>
                <c:pt idx="40883">
                  <c:v>61.932000000000002</c:v>
                </c:pt>
                <c:pt idx="40884">
                  <c:v>61.933</c:v>
                </c:pt>
                <c:pt idx="40885">
                  <c:v>61.933</c:v>
                </c:pt>
                <c:pt idx="40886">
                  <c:v>61.933</c:v>
                </c:pt>
                <c:pt idx="40887">
                  <c:v>61.934000000000005</c:v>
                </c:pt>
                <c:pt idx="40888">
                  <c:v>61.934000000000005</c:v>
                </c:pt>
                <c:pt idx="40889">
                  <c:v>61.934000000000005</c:v>
                </c:pt>
                <c:pt idx="40890">
                  <c:v>61.934000000000005</c:v>
                </c:pt>
                <c:pt idx="40891">
                  <c:v>61.935000000000002</c:v>
                </c:pt>
                <c:pt idx="40892">
                  <c:v>61.935000000000002</c:v>
                </c:pt>
                <c:pt idx="40893">
                  <c:v>61.935000000000002</c:v>
                </c:pt>
                <c:pt idx="40894">
                  <c:v>61.936</c:v>
                </c:pt>
                <c:pt idx="40895">
                  <c:v>61.936</c:v>
                </c:pt>
                <c:pt idx="40896">
                  <c:v>61.936</c:v>
                </c:pt>
                <c:pt idx="40897">
                  <c:v>61.936</c:v>
                </c:pt>
                <c:pt idx="40898">
                  <c:v>61.937000000000005</c:v>
                </c:pt>
                <c:pt idx="40899">
                  <c:v>61.937000000000005</c:v>
                </c:pt>
                <c:pt idx="40900">
                  <c:v>61.937000000000005</c:v>
                </c:pt>
                <c:pt idx="40901">
                  <c:v>61.937000000000005</c:v>
                </c:pt>
                <c:pt idx="40902">
                  <c:v>61.938000000000002</c:v>
                </c:pt>
                <c:pt idx="40903">
                  <c:v>61.938000000000002</c:v>
                </c:pt>
                <c:pt idx="40904">
                  <c:v>61.938000000000002</c:v>
                </c:pt>
                <c:pt idx="40905">
                  <c:v>61.939</c:v>
                </c:pt>
                <c:pt idx="40906">
                  <c:v>61.939</c:v>
                </c:pt>
                <c:pt idx="40907">
                  <c:v>61.939</c:v>
                </c:pt>
                <c:pt idx="40908">
                  <c:v>61.939</c:v>
                </c:pt>
                <c:pt idx="40909">
                  <c:v>61.940000000000005</c:v>
                </c:pt>
                <c:pt idx="40910">
                  <c:v>61.940000000000005</c:v>
                </c:pt>
                <c:pt idx="40911">
                  <c:v>61.940000000000005</c:v>
                </c:pt>
                <c:pt idx="40912">
                  <c:v>61.941000000000003</c:v>
                </c:pt>
                <c:pt idx="40913">
                  <c:v>61.941000000000003</c:v>
                </c:pt>
                <c:pt idx="40914">
                  <c:v>61.941000000000003</c:v>
                </c:pt>
                <c:pt idx="40915">
                  <c:v>61.941000000000003</c:v>
                </c:pt>
                <c:pt idx="40916">
                  <c:v>61.942</c:v>
                </c:pt>
                <c:pt idx="40917">
                  <c:v>61.942</c:v>
                </c:pt>
                <c:pt idx="40918">
                  <c:v>61.942</c:v>
                </c:pt>
                <c:pt idx="40919">
                  <c:v>61.942999999999998</c:v>
                </c:pt>
                <c:pt idx="40920">
                  <c:v>61.942999999999998</c:v>
                </c:pt>
                <c:pt idx="40921">
                  <c:v>61.942999999999998</c:v>
                </c:pt>
                <c:pt idx="40922">
                  <c:v>61.942999999999998</c:v>
                </c:pt>
                <c:pt idx="40923">
                  <c:v>61.944000000000003</c:v>
                </c:pt>
                <c:pt idx="40924">
                  <c:v>61.944000000000003</c:v>
                </c:pt>
                <c:pt idx="40925">
                  <c:v>61.944000000000003</c:v>
                </c:pt>
                <c:pt idx="40926">
                  <c:v>61.945</c:v>
                </c:pt>
                <c:pt idx="40927">
                  <c:v>61.945</c:v>
                </c:pt>
                <c:pt idx="40928">
                  <c:v>61.945</c:v>
                </c:pt>
                <c:pt idx="40929">
                  <c:v>61.945</c:v>
                </c:pt>
                <c:pt idx="40930">
                  <c:v>61.945999999999998</c:v>
                </c:pt>
                <c:pt idx="40931">
                  <c:v>61.945999999999998</c:v>
                </c:pt>
                <c:pt idx="40932">
                  <c:v>61.945999999999998</c:v>
                </c:pt>
                <c:pt idx="40933">
                  <c:v>61.947000000000003</c:v>
                </c:pt>
                <c:pt idx="40934">
                  <c:v>61.947000000000003</c:v>
                </c:pt>
                <c:pt idx="40935">
                  <c:v>61.947000000000003</c:v>
                </c:pt>
                <c:pt idx="40936">
                  <c:v>61.947000000000003</c:v>
                </c:pt>
                <c:pt idx="40937">
                  <c:v>61.948</c:v>
                </c:pt>
                <c:pt idx="40938">
                  <c:v>61.948</c:v>
                </c:pt>
                <c:pt idx="40939">
                  <c:v>61.948</c:v>
                </c:pt>
                <c:pt idx="40940">
                  <c:v>61.948999999999998</c:v>
                </c:pt>
                <c:pt idx="40941">
                  <c:v>61.948999999999998</c:v>
                </c:pt>
                <c:pt idx="40942">
                  <c:v>61.948999999999998</c:v>
                </c:pt>
                <c:pt idx="40943">
                  <c:v>61.948999999999998</c:v>
                </c:pt>
                <c:pt idx="40944">
                  <c:v>61.95</c:v>
                </c:pt>
                <c:pt idx="40945">
                  <c:v>61.95</c:v>
                </c:pt>
                <c:pt idx="40946">
                  <c:v>61.95</c:v>
                </c:pt>
                <c:pt idx="40947">
                  <c:v>61.951000000000001</c:v>
                </c:pt>
                <c:pt idx="40948">
                  <c:v>61.951000000000001</c:v>
                </c:pt>
                <c:pt idx="40949">
                  <c:v>61.951000000000001</c:v>
                </c:pt>
                <c:pt idx="40950">
                  <c:v>61.951000000000001</c:v>
                </c:pt>
                <c:pt idx="40951">
                  <c:v>61.951999999999998</c:v>
                </c:pt>
                <c:pt idx="40952">
                  <c:v>61.951999999999998</c:v>
                </c:pt>
                <c:pt idx="40953">
                  <c:v>61.951999999999998</c:v>
                </c:pt>
                <c:pt idx="40954">
                  <c:v>61.953000000000003</c:v>
                </c:pt>
                <c:pt idx="40955">
                  <c:v>61.953000000000003</c:v>
                </c:pt>
                <c:pt idx="40956">
                  <c:v>61.953000000000003</c:v>
                </c:pt>
                <c:pt idx="40957">
                  <c:v>61.953000000000003</c:v>
                </c:pt>
                <c:pt idx="40958">
                  <c:v>61.954000000000001</c:v>
                </c:pt>
                <c:pt idx="40959">
                  <c:v>61.954000000000001</c:v>
                </c:pt>
                <c:pt idx="40960">
                  <c:v>61.954000000000001</c:v>
                </c:pt>
                <c:pt idx="40961">
                  <c:v>61.954000000000001</c:v>
                </c:pt>
                <c:pt idx="40962">
                  <c:v>61.954999999999998</c:v>
                </c:pt>
                <c:pt idx="40963">
                  <c:v>61.954999999999998</c:v>
                </c:pt>
                <c:pt idx="40964">
                  <c:v>61.954999999999998</c:v>
                </c:pt>
                <c:pt idx="40965">
                  <c:v>61.956000000000003</c:v>
                </c:pt>
                <c:pt idx="40966">
                  <c:v>61.956000000000003</c:v>
                </c:pt>
                <c:pt idx="40967">
                  <c:v>61.956000000000003</c:v>
                </c:pt>
                <c:pt idx="40968">
                  <c:v>61.956000000000003</c:v>
                </c:pt>
                <c:pt idx="40969">
                  <c:v>61.957000000000001</c:v>
                </c:pt>
                <c:pt idx="40970">
                  <c:v>61.957000000000001</c:v>
                </c:pt>
                <c:pt idx="40971">
                  <c:v>61.957000000000001</c:v>
                </c:pt>
                <c:pt idx="40972">
                  <c:v>61.957999999999998</c:v>
                </c:pt>
                <c:pt idx="40973">
                  <c:v>61.957999999999998</c:v>
                </c:pt>
                <c:pt idx="40974">
                  <c:v>61.957999999999998</c:v>
                </c:pt>
                <c:pt idx="40975">
                  <c:v>61.957999999999998</c:v>
                </c:pt>
                <c:pt idx="40976">
                  <c:v>61.959000000000003</c:v>
                </c:pt>
                <c:pt idx="40977">
                  <c:v>61.959000000000003</c:v>
                </c:pt>
                <c:pt idx="40978">
                  <c:v>61.959000000000003</c:v>
                </c:pt>
                <c:pt idx="40979">
                  <c:v>61.96</c:v>
                </c:pt>
                <c:pt idx="40980">
                  <c:v>61.96</c:v>
                </c:pt>
                <c:pt idx="40981">
                  <c:v>61.96</c:v>
                </c:pt>
                <c:pt idx="40982">
                  <c:v>61.96</c:v>
                </c:pt>
                <c:pt idx="40983">
                  <c:v>61.960999999999999</c:v>
                </c:pt>
                <c:pt idx="40984">
                  <c:v>61.960999999999999</c:v>
                </c:pt>
                <c:pt idx="40985">
                  <c:v>61.960999999999999</c:v>
                </c:pt>
                <c:pt idx="40986">
                  <c:v>61.962000000000003</c:v>
                </c:pt>
                <c:pt idx="40987">
                  <c:v>61.962000000000003</c:v>
                </c:pt>
                <c:pt idx="40988">
                  <c:v>61.962000000000003</c:v>
                </c:pt>
                <c:pt idx="40989">
                  <c:v>61.962000000000003</c:v>
                </c:pt>
                <c:pt idx="40990">
                  <c:v>61.963000000000001</c:v>
                </c:pt>
                <c:pt idx="40991">
                  <c:v>61.963000000000001</c:v>
                </c:pt>
                <c:pt idx="40992">
                  <c:v>61.963000000000001</c:v>
                </c:pt>
                <c:pt idx="40993">
                  <c:v>61.963999999999999</c:v>
                </c:pt>
                <c:pt idx="40994">
                  <c:v>61.963999999999999</c:v>
                </c:pt>
                <c:pt idx="40995">
                  <c:v>61.963999999999999</c:v>
                </c:pt>
                <c:pt idx="40996">
                  <c:v>61.963999999999999</c:v>
                </c:pt>
                <c:pt idx="40997">
                  <c:v>61.965000000000003</c:v>
                </c:pt>
                <c:pt idx="40998">
                  <c:v>61.965000000000003</c:v>
                </c:pt>
                <c:pt idx="40999">
                  <c:v>61.965000000000003</c:v>
                </c:pt>
                <c:pt idx="41000">
                  <c:v>61.966000000000001</c:v>
                </c:pt>
                <c:pt idx="41001">
                  <c:v>61.966000000000001</c:v>
                </c:pt>
                <c:pt idx="41002">
                  <c:v>61.966000000000001</c:v>
                </c:pt>
                <c:pt idx="41003">
                  <c:v>61.966000000000001</c:v>
                </c:pt>
                <c:pt idx="41004">
                  <c:v>61.966999999999999</c:v>
                </c:pt>
                <c:pt idx="41005">
                  <c:v>61.966999999999999</c:v>
                </c:pt>
                <c:pt idx="41006">
                  <c:v>61.966999999999999</c:v>
                </c:pt>
                <c:pt idx="41007">
                  <c:v>61.968000000000004</c:v>
                </c:pt>
                <c:pt idx="41008">
                  <c:v>61.968000000000004</c:v>
                </c:pt>
                <c:pt idx="41009">
                  <c:v>61.968000000000004</c:v>
                </c:pt>
                <c:pt idx="41010">
                  <c:v>61.968000000000004</c:v>
                </c:pt>
                <c:pt idx="41011">
                  <c:v>61.969000000000001</c:v>
                </c:pt>
                <c:pt idx="41012">
                  <c:v>61.969000000000001</c:v>
                </c:pt>
                <c:pt idx="41013">
                  <c:v>61.969000000000001</c:v>
                </c:pt>
                <c:pt idx="41014">
                  <c:v>61.97</c:v>
                </c:pt>
                <c:pt idx="41015">
                  <c:v>61.97</c:v>
                </c:pt>
                <c:pt idx="41016">
                  <c:v>61.97</c:v>
                </c:pt>
                <c:pt idx="41017">
                  <c:v>61.97</c:v>
                </c:pt>
                <c:pt idx="41018">
                  <c:v>61.971000000000004</c:v>
                </c:pt>
                <c:pt idx="41019">
                  <c:v>61.971000000000004</c:v>
                </c:pt>
                <c:pt idx="41020">
                  <c:v>61.971000000000004</c:v>
                </c:pt>
                <c:pt idx="41021">
                  <c:v>61.971000000000004</c:v>
                </c:pt>
                <c:pt idx="41022">
                  <c:v>61.972000000000001</c:v>
                </c:pt>
                <c:pt idx="41023">
                  <c:v>61.972000000000001</c:v>
                </c:pt>
                <c:pt idx="41024">
                  <c:v>61.972000000000001</c:v>
                </c:pt>
                <c:pt idx="41025">
                  <c:v>61.972999999999999</c:v>
                </c:pt>
                <c:pt idx="41026">
                  <c:v>61.972999999999999</c:v>
                </c:pt>
                <c:pt idx="41027">
                  <c:v>61.972999999999999</c:v>
                </c:pt>
                <c:pt idx="41028">
                  <c:v>61.972999999999999</c:v>
                </c:pt>
                <c:pt idx="41029">
                  <c:v>61.974000000000004</c:v>
                </c:pt>
                <c:pt idx="41030">
                  <c:v>61.974000000000004</c:v>
                </c:pt>
                <c:pt idx="41031">
                  <c:v>61.974000000000004</c:v>
                </c:pt>
                <c:pt idx="41032">
                  <c:v>61.975000000000001</c:v>
                </c:pt>
                <c:pt idx="41033">
                  <c:v>61.975000000000001</c:v>
                </c:pt>
                <c:pt idx="41034">
                  <c:v>61.975000000000001</c:v>
                </c:pt>
                <c:pt idx="41035">
                  <c:v>61.975000000000001</c:v>
                </c:pt>
                <c:pt idx="41036">
                  <c:v>61.975999999999999</c:v>
                </c:pt>
                <c:pt idx="41037">
                  <c:v>61.975999999999999</c:v>
                </c:pt>
                <c:pt idx="41038">
                  <c:v>61.975999999999999</c:v>
                </c:pt>
                <c:pt idx="41039">
                  <c:v>61.977000000000004</c:v>
                </c:pt>
                <c:pt idx="41040">
                  <c:v>61.977000000000004</c:v>
                </c:pt>
                <c:pt idx="41041">
                  <c:v>61.977000000000004</c:v>
                </c:pt>
                <c:pt idx="41042">
                  <c:v>61.977000000000004</c:v>
                </c:pt>
                <c:pt idx="41043">
                  <c:v>61.978000000000002</c:v>
                </c:pt>
                <c:pt idx="41044">
                  <c:v>61.978000000000002</c:v>
                </c:pt>
                <c:pt idx="41045">
                  <c:v>61.978000000000002</c:v>
                </c:pt>
                <c:pt idx="41046">
                  <c:v>61.978999999999999</c:v>
                </c:pt>
                <c:pt idx="41047">
                  <c:v>61.978999999999999</c:v>
                </c:pt>
                <c:pt idx="41048">
                  <c:v>61.978999999999999</c:v>
                </c:pt>
                <c:pt idx="41049">
                  <c:v>61.978999999999999</c:v>
                </c:pt>
                <c:pt idx="41050">
                  <c:v>61.980000000000004</c:v>
                </c:pt>
                <c:pt idx="41051">
                  <c:v>61.980000000000004</c:v>
                </c:pt>
                <c:pt idx="41052">
                  <c:v>61.980000000000004</c:v>
                </c:pt>
                <c:pt idx="41053">
                  <c:v>61.981000000000002</c:v>
                </c:pt>
                <c:pt idx="41054">
                  <c:v>61.981000000000002</c:v>
                </c:pt>
                <c:pt idx="41055">
                  <c:v>61.981000000000002</c:v>
                </c:pt>
                <c:pt idx="41056">
                  <c:v>61.981000000000002</c:v>
                </c:pt>
                <c:pt idx="41057">
                  <c:v>61.981999999999999</c:v>
                </c:pt>
                <c:pt idx="41058">
                  <c:v>61.981999999999999</c:v>
                </c:pt>
                <c:pt idx="41059">
                  <c:v>61.981999999999999</c:v>
                </c:pt>
                <c:pt idx="41060">
                  <c:v>61.983000000000004</c:v>
                </c:pt>
                <c:pt idx="41061">
                  <c:v>61.983000000000004</c:v>
                </c:pt>
                <c:pt idx="41062">
                  <c:v>61.983000000000004</c:v>
                </c:pt>
                <c:pt idx="41063">
                  <c:v>61.983000000000004</c:v>
                </c:pt>
                <c:pt idx="41064">
                  <c:v>61.984000000000002</c:v>
                </c:pt>
                <c:pt idx="41065">
                  <c:v>61.984000000000002</c:v>
                </c:pt>
                <c:pt idx="41066">
                  <c:v>61.984000000000002</c:v>
                </c:pt>
                <c:pt idx="41067">
                  <c:v>61.984000000000002</c:v>
                </c:pt>
                <c:pt idx="41068">
                  <c:v>61.984999999999999</c:v>
                </c:pt>
                <c:pt idx="41069">
                  <c:v>61.984999999999999</c:v>
                </c:pt>
                <c:pt idx="41070">
                  <c:v>61.984999999999999</c:v>
                </c:pt>
                <c:pt idx="41071">
                  <c:v>61.986000000000004</c:v>
                </c:pt>
                <c:pt idx="41072">
                  <c:v>61.986000000000004</c:v>
                </c:pt>
                <c:pt idx="41073">
                  <c:v>61.986000000000004</c:v>
                </c:pt>
                <c:pt idx="41074">
                  <c:v>61.986000000000004</c:v>
                </c:pt>
                <c:pt idx="41075">
                  <c:v>61.987000000000002</c:v>
                </c:pt>
                <c:pt idx="41076">
                  <c:v>61.987000000000002</c:v>
                </c:pt>
                <c:pt idx="41077">
                  <c:v>61.987000000000002</c:v>
                </c:pt>
                <c:pt idx="41078">
                  <c:v>61.988</c:v>
                </c:pt>
                <c:pt idx="41079">
                  <c:v>61.988</c:v>
                </c:pt>
                <c:pt idx="41080">
                  <c:v>61.988</c:v>
                </c:pt>
                <c:pt idx="41081">
                  <c:v>61.988</c:v>
                </c:pt>
                <c:pt idx="41082">
                  <c:v>61.989000000000004</c:v>
                </c:pt>
                <c:pt idx="41083">
                  <c:v>61.989000000000004</c:v>
                </c:pt>
                <c:pt idx="41084">
                  <c:v>61.989000000000004</c:v>
                </c:pt>
                <c:pt idx="41085">
                  <c:v>61.99</c:v>
                </c:pt>
                <c:pt idx="41086">
                  <c:v>61.99</c:v>
                </c:pt>
                <c:pt idx="41087">
                  <c:v>61.99</c:v>
                </c:pt>
                <c:pt idx="41088">
                  <c:v>61.99</c:v>
                </c:pt>
                <c:pt idx="41089">
                  <c:v>61.991</c:v>
                </c:pt>
                <c:pt idx="41090">
                  <c:v>61.991</c:v>
                </c:pt>
                <c:pt idx="41091">
                  <c:v>61.991</c:v>
                </c:pt>
                <c:pt idx="41092">
                  <c:v>61.992000000000004</c:v>
                </c:pt>
                <c:pt idx="41093">
                  <c:v>61.992000000000004</c:v>
                </c:pt>
                <c:pt idx="41094">
                  <c:v>61.992000000000004</c:v>
                </c:pt>
                <c:pt idx="41095">
                  <c:v>61.992000000000004</c:v>
                </c:pt>
                <c:pt idx="41096">
                  <c:v>61.993000000000002</c:v>
                </c:pt>
                <c:pt idx="41097">
                  <c:v>61.993000000000002</c:v>
                </c:pt>
                <c:pt idx="41098">
                  <c:v>61.993000000000002</c:v>
                </c:pt>
                <c:pt idx="41099">
                  <c:v>61.994</c:v>
                </c:pt>
                <c:pt idx="41100">
                  <c:v>61.994</c:v>
                </c:pt>
                <c:pt idx="41101">
                  <c:v>61.994</c:v>
                </c:pt>
                <c:pt idx="41102">
                  <c:v>61.994</c:v>
                </c:pt>
                <c:pt idx="41103">
                  <c:v>61.995000000000005</c:v>
                </c:pt>
                <c:pt idx="41104">
                  <c:v>61.995000000000005</c:v>
                </c:pt>
                <c:pt idx="41105">
                  <c:v>61.995000000000005</c:v>
                </c:pt>
                <c:pt idx="41106">
                  <c:v>61.996000000000002</c:v>
                </c:pt>
                <c:pt idx="41107">
                  <c:v>61.996000000000002</c:v>
                </c:pt>
                <c:pt idx="41108">
                  <c:v>61.996000000000002</c:v>
                </c:pt>
                <c:pt idx="41109">
                  <c:v>61.996000000000002</c:v>
                </c:pt>
                <c:pt idx="41110">
                  <c:v>61.997</c:v>
                </c:pt>
                <c:pt idx="41111">
                  <c:v>61.997</c:v>
                </c:pt>
                <c:pt idx="41112">
                  <c:v>61.997</c:v>
                </c:pt>
                <c:pt idx="41113">
                  <c:v>61.998000000000005</c:v>
                </c:pt>
                <c:pt idx="41114">
                  <c:v>61.998000000000005</c:v>
                </c:pt>
                <c:pt idx="41115">
                  <c:v>61.998000000000005</c:v>
                </c:pt>
                <c:pt idx="41116">
                  <c:v>61.998000000000005</c:v>
                </c:pt>
                <c:pt idx="41117">
                  <c:v>61.999000000000002</c:v>
                </c:pt>
                <c:pt idx="41118">
                  <c:v>61.999000000000002</c:v>
                </c:pt>
                <c:pt idx="41119">
                  <c:v>61.999000000000002</c:v>
                </c:pt>
                <c:pt idx="41120">
                  <c:v>61.999000000000002</c:v>
                </c:pt>
                <c:pt idx="41121">
                  <c:v>62</c:v>
                </c:pt>
                <c:pt idx="41122">
                  <c:v>62</c:v>
                </c:pt>
                <c:pt idx="41123">
                  <c:v>62</c:v>
                </c:pt>
                <c:pt idx="41124">
                  <c:v>62.001000000000005</c:v>
                </c:pt>
                <c:pt idx="41125">
                  <c:v>62.001000000000005</c:v>
                </c:pt>
                <c:pt idx="41126">
                  <c:v>62.001000000000005</c:v>
                </c:pt>
                <c:pt idx="41127">
                  <c:v>62.001000000000005</c:v>
                </c:pt>
                <c:pt idx="41128">
                  <c:v>62.002000000000002</c:v>
                </c:pt>
                <c:pt idx="41129">
                  <c:v>62.002000000000002</c:v>
                </c:pt>
                <c:pt idx="41130">
                  <c:v>62.002000000000002</c:v>
                </c:pt>
                <c:pt idx="41131">
                  <c:v>62.003</c:v>
                </c:pt>
                <c:pt idx="41132">
                  <c:v>62.003</c:v>
                </c:pt>
                <c:pt idx="41133">
                  <c:v>62.003</c:v>
                </c:pt>
                <c:pt idx="41134">
                  <c:v>62.003</c:v>
                </c:pt>
                <c:pt idx="41135">
                  <c:v>62.003999999999998</c:v>
                </c:pt>
                <c:pt idx="41136">
                  <c:v>62.003999999999998</c:v>
                </c:pt>
                <c:pt idx="41137">
                  <c:v>62.003999999999998</c:v>
                </c:pt>
                <c:pt idx="41138">
                  <c:v>62.005000000000003</c:v>
                </c:pt>
                <c:pt idx="41139">
                  <c:v>62.005000000000003</c:v>
                </c:pt>
                <c:pt idx="41140">
                  <c:v>62.005000000000003</c:v>
                </c:pt>
                <c:pt idx="41141">
                  <c:v>62.005000000000003</c:v>
                </c:pt>
                <c:pt idx="41142">
                  <c:v>62.006</c:v>
                </c:pt>
                <c:pt idx="41143">
                  <c:v>62.006</c:v>
                </c:pt>
                <c:pt idx="41144">
                  <c:v>62.006</c:v>
                </c:pt>
                <c:pt idx="41145">
                  <c:v>62.006999999999998</c:v>
                </c:pt>
                <c:pt idx="41146">
                  <c:v>62.006999999999998</c:v>
                </c:pt>
                <c:pt idx="41147">
                  <c:v>62.006999999999998</c:v>
                </c:pt>
                <c:pt idx="41148">
                  <c:v>62.006999999999998</c:v>
                </c:pt>
                <c:pt idx="41149">
                  <c:v>62.008000000000003</c:v>
                </c:pt>
                <c:pt idx="41150">
                  <c:v>62.008000000000003</c:v>
                </c:pt>
                <c:pt idx="41151">
                  <c:v>62.008000000000003</c:v>
                </c:pt>
                <c:pt idx="41152">
                  <c:v>62.009</c:v>
                </c:pt>
                <c:pt idx="41153">
                  <c:v>62.009</c:v>
                </c:pt>
                <c:pt idx="41154">
                  <c:v>62.009</c:v>
                </c:pt>
                <c:pt idx="41155">
                  <c:v>62.009</c:v>
                </c:pt>
                <c:pt idx="41156">
                  <c:v>62.01</c:v>
                </c:pt>
                <c:pt idx="41157">
                  <c:v>62.01</c:v>
                </c:pt>
                <c:pt idx="41158">
                  <c:v>62.01</c:v>
                </c:pt>
                <c:pt idx="41159">
                  <c:v>62.011000000000003</c:v>
                </c:pt>
                <c:pt idx="41160">
                  <c:v>62.011000000000003</c:v>
                </c:pt>
                <c:pt idx="41161">
                  <c:v>62.011000000000003</c:v>
                </c:pt>
                <c:pt idx="41162">
                  <c:v>62.011000000000003</c:v>
                </c:pt>
                <c:pt idx="41163">
                  <c:v>62.012</c:v>
                </c:pt>
                <c:pt idx="41164">
                  <c:v>62.012</c:v>
                </c:pt>
                <c:pt idx="41165">
                  <c:v>62.012</c:v>
                </c:pt>
                <c:pt idx="41166">
                  <c:v>62.012999999999998</c:v>
                </c:pt>
                <c:pt idx="41167">
                  <c:v>62.012999999999998</c:v>
                </c:pt>
                <c:pt idx="41168">
                  <c:v>62.012999999999998</c:v>
                </c:pt>
                <c:pt idx="41169">
                  <c:v>62.012999999999998</c:v>
                </c:pt>
                <c:pt idx="41170">
                  <c:v>62.014000000000003</c:v>
                </c:pt>
                <c:pt idx="41171">
                  <c:v>62.014000000000003</c:v>
                </c:pt>
                <c:pt idx="41172">
                  <c:v>62.014000000000003</c:v>
                </c:pt>
                <c:pt idx="41173">
                  <c:v>62.015000000000001</c:v>
                </c:pt>
                <c:pt idx="41174">
                  <c:v>62.015000000000001</c:v>
                </c:pt>
                <c:pt idx="41175">
                  <c:v>62.015000000000001</c:v>
                </c:pt>
                <c:pt idx="41176">
                  <c:v>62.015000000000001</c:v>
                </c:pt>
                <c:pt idx="41177">
                  <c:v>62.015999999999998</c:v>
                </c:pt>
                <c:pt idx="41178">
                  <c:v>62.015999999999998</c:v>
                </c:pt>
                <c:pt idx="41179">
                  <c:v>62.015999999999998</c:v>
                </c:pt>
                <c:pt idx="41180">
                  <c:v>62.015999999999998</c:v>
                </c:pt>
                <c:pt idx="41181">
                  <c:v>62.017000000000003</c:v>
                </c:pt>
                <c:pt idx="41182">
                  <c:v>62.017000000000003</c:v>
                </c:pt>
                <c:pt idx="41183">
                  <c:v>62.017000000000003</c:v>
                </c:pt>
                <c:pt idx="41184">
                  <c:v>62.018000000000001</c:v>
                </c:pt>
                <c:pt idx="41185">
                  <c:v>62.018000000000001</c:v>
                </c:pt>
                <c:pt idx="41186">
                  <c:v>62.018000000000001</c:v>
                </c:pt>
                <c:pt idx="41187">
                  <c:v>62.018000000000001</c:v>
                </c:pt>
                <c:pt idx="41188">
                  <c:v>62.018999999999998</c:v>
                </c:pt>
                <c:pt idx="41189">
                  <c:v>62.018999999999998</c:v>
                </c:pt>
                <c:pt idx="41190">
                  <c:v>62.018999999999998</c:v>
                </c:pt>
                <c:pt idx="41191">
                  <c:v>62.02</c:v>
                </c:pt>
                <c:pt idx="41192">
                  <c:v>62.02</c:v>
                </c:pt>
                <c:pt idx="41193">
                  <c:v>62.02</c:v>
                </c:pt>
                <c:pt idx="41194">
                  <c:v>62.02</c:v>
                </c:pt>
                <c:pt idx="41195">
                  <c:v>62.021000000000001</c:v>
                </c:pt>
                <c:pt idx="41196">
                  <c:v>62.021000000000001</c:v>
                </c:pt>
                <c:pt idx="41197">
                  <c:v>62.021000000000001</c:v>
                </c:pt>
                <c:pt idx="41198">
                  <c:v>62.021999999999998</c:v>
                </c:pt>
                <c:pt idx="41199">
                  <c:v>62.021999999999998</c:v>
                </c:pt>
                <c:pt idx="41200">
                  <c:v>62.021999999999998</c:v>
                </c:pt>
                <c:pt idx="41201">
                  <c:v>62.021999999999998</c:v>
                </c:pt>
                <c:pt idx="41202">
                  <c:v>62.023000000000003</c:v>
                </c:pt>
                <c:pt idx="41203">
                  <c:v>62.023000000000003</c:v>
                </c:pt>
                <c:pt idx="41204">
                  <c:v>62.023000000000003</c:v>
                </c:pt>
                <c:pt idx="41205">
                  <c:v>62.024000000000001</c:v>
                </c:pt>
                <c:pt idx="41206">
                  <c:v>62.024000000000001</c:v>
                </c:pt>
                <c:pt idx="41207">
                  <c:v>62.024000000000001</c:v>
                </c:pt>
                <c:pt idx="41208">
                  <c:v>62.024000000000001</c:v>
                </c:pt>
                <c:pt idx="41209">
                  <c:v>62.024999999999999</c:v>
                </c:pt>
                <c:pt idx="41210">
                  <c:v>62.024999999999999</c:v>
                </c:pt>
                <c:pt idx="41211">
                  <c:v>62.024999999999999</c:v>
                </c:pt>
                <c:pt idx="41212">
                  <c:v>62.026000000000003</c:v>
                </c:pt>
                <c:pt idx="41213">
                  <c:v>62.026000000000003</c:v>
                </c:pt>
                <c:pt idx="41214">
                  <c:v>62.026000000000003</c:v>
                </c:pt>
                <c:pt idx="41215">
                  <c:v>62.026000000000003</c:v>
                </c:pt>
                <c:pt idx="41216">
                  <c:v>62.027000000000001</c:v>
                </c:pt>
                <c:pt idx="41217">
                  <c:v>62.027000000000001</c:v>
                </c:pt>
                <c:pt idx="41218">
                  <c:v>62.027000000000001</c:v>
                </c:pt>
                <c:pt idx="41219">
                  <c:v>62.027999999999999</c:v>
                </c:pt>
                <c:pt idx="41220">
                  <c:v>62.027999999999999</c:v>
                </c:pt>
                <c:pt idx="41221">
                  <c:v>62.027999999999999</c:v>
                </c:pt>
                <c:pt idx="41222">
                  <c:v>62.027999999999999</c:v>
                </c:pt>
                <c:pt idx="41223">
                  <c:v>62.029000000000003</c:v>
                </c:pt>
                <c:pt idx="41224">
                  <c:v>62.029000000000003</c:v>
                </c:pt>
                <c:pt idx="41225">
                  <c:v>62.029000000000003</c:v>
                </c:pt>
                <c:pt idx="41226">
                  <c:v>62.03</c:v>
                </c:pt>
                <c:pt idx="41227">
                  <c:v>62.03</c:v>
                </c:pt>
                <c:pt idx="41228">
                  <c:v>62.03</c:v>
                </c:pt>
                <c:pt idx="41229">
                  <c:v>62.03</c:v>
                </c:pt>
                <c:pt idx="41230">
                  <c:v>62.030999999999999</c:v>
                </c:pt>
                <c:pt idx="41231">
                  <c:v>62.030999999999999</c:v>
                </c:pt>
                <c:pt idx="41232">
                  <c:v>62.030999999999999</c:v>
                </c:pt>
                <c:pt idx="41233">
                  <c:v>62.032000000000004</c:v>
                </c:pt>
                <c:pt idx="41234">
                  <c:v>62.032000000000004</c:v>
                </c:pt>
                <c:pt idx="41235">
                  <c:v>62.032000000000004</c:v>
                </c:pt>
                <c:pt idx="41236">
                  <c:v>62.032000000000004</c:v>
                </c:pt>
                <c:pt idx="41237">
                  <c:v>62.033000000000001</c:v>
                </c:pt>
                <c:pt idx="41238">
                  <c:v>62.033000000000001</c:v>
                </c:pt>
                <c:pt idx="41239">
                  <c:v>62.033000000000001</c:v>
                </c:pt>
                <c:pt idx="41240">
                  <c:v>62.033000000000001</c:v>
                </c:pt>
                <c:pt idx="41241">
                  <c:v>62.033999999999999</c:v>
                </c:pt>
                <c:pt idx="41242">
                  <c:v>62.033999999999999</c:v>
                </c:pt>
                <c:pt idx="41243">
                  <c:v>62.033999999999999</c:v>
                </c:pt>
                <c:pt idx="41244">
                  <c:v>62.035000000000004</c:v>
                </c:pt>
                <c:pt idx="41245">
                  <c:v>62.035000000000004</c:v>
                </c:pt>
                <c:pt idx="41246">
                  <c:v>62.035000000000004</c:v>
                </c:pt>
                <c:pt idx="41247">
                  <c:v>62.035000000000004</c:v>
                </c:pt>
                <c:pt idx="41248">
                  <c:v>62.036000000000001</c:v>
                </c:pt>
                <c:pt idx="41249">
                  <c:v>62.036000000000001</c:v>
                </c:pt>
                <c:pt idx="41250">
                  <c:v>62.036000000000001</c:v>
                </c:pt>
                <c:pt idx="41251">
                  <c:v>62.036999999999999</c:v>
                </c:pt>
                <c:pt idx="41252">
                  <c:v>62.036999999999999</c:v>
                </c:pt>
                <c:pt idx="41253">
                  <c:v>62.036999999999999</c:v>
                </c:pt>
                <c:pt idx="41254">
                  <c:v>62.036999999999999</c:v>
                </c:pt>
                <c:pt idx="41255">
                  <c:v>62.038000000000004</c:v>
                </c:pt>
                <c:pt idx="41256">
                  <c:v>62.038000000000004</c:v>
                </c:pt>
                <c:pt idx="41257">
                  <c:v>62.038000000000004</c:v>
                </c:pt>
                <c:pt idx="41258">
                  <c:v>62.039000000000001</c:v>
                </c:pt>
                <c:pt idx="41259">
                  <c:v>62.039000000000001</c:v>
                </c:pt>
                <c:pt idx="41260">
                  <c:v>62.039000000000001</c:v>
                </c:pt>
                <c:pt idx="41261">
                  <c:v>62.039000000000001</c:v>
                </c:pt>
                <c:pt idx="41262">
                  <c:v>62.04</c:v>
                </c:pt>
                <c:pt idx="41263">
                  <c:v>62.04</c:v>
                </c:pt>
                <c:pt idx="41264">
                  <c:v>62.04</c:v>
                </c:pt>
                <c:pt idx="41265">
                  <c:v>62.041000000000004</c:v>
                </c:pt>
                <c:pt idx="41266">
                  <c:v>62.041000000000004</c:v>
                </c:pt>
                <c:pt idx="41267">
                  <c:v>62.041000000000004</c:v>
                </c:pt>
                <c:pt idx="41268">
                  <c:v>62.041000000000004</c:v>
                </c:pt>
                <c:pt idx="41269">
                  <c:v>62.042000000000002</c:v>
                </c:pt>
                <c:pt idx="41270">
                  <c:v>62.042000000000002</c:v>
                </c:pt>
                <c:pt idx="41271">
                  <c:v>62.042000000000002</c:v>
                </c:pt>
                <c:pt idx="41272">
                  <c:v>62.042999999999999</c:v>
                </c:pt>
                <c:pt idx="41273">
                  <c:v>62.042999999999999</c:v>
                </c:pt>
                <c:pt idx="41274">
                  <c:v>62.042999999999999</c:v>
                </c:pt>
                <c:pt idx="41275">
                  <c:v>62.042999999999999</c:v>
                </c:pt>
                <c:pt idx="41276">
                  <c:v>62.044000000000004</c:v>
                </c:pt>
                <c:pt idx="41277">
                  <c:v>62.044000000000004</c:v>
                </c:pt>
                <c:pt idx="41278">
                  <c:v>62.044000000000004</c:v>
                </c:pt>
                <c:pt idx="41279">
                  <c:v>62.045000000000002</c:v>
                </c:pt>
                <c:pt idx="41280">
                  <c:v>62.045000000000002</c:v>
                </c:pt>
                <c:pt idx="41281">
                  <c:v>62.045000000000002</c:v>
                </c:pt>
                <c:pt idx="41282">
                  <c:v>62.045000000000002</c:v>
                </c:pt>
                <c:pt idx="41283">
                  <c:v>62.045999999999999</c:v>
                </c:pt>
                <c:pt idx="41284">
                  <c:v>62.045999999999999</c:v>
                </c:pt>
                <c:pt idx="41285">
                  <c:v>62.045999999999999</c:v>
                </c:pt>
                <c:pt idx="41286">
                  <c:v>62.047000000000004</c:v>
                </c:pt>
                <c:pt idx="41287">
                  <c:v>62.047000000000004</c:v>
                </c:pt>
                <c:pt idx="41288">
                  <c:v>62.047000000000004</c:v>
                </c:pt>
                <c:pt idx="41289">
                  <c:v>62.047000000000004</c:v>
                </c:pt>
                <c:pt idx="41290">
                  <c:v>62.048000000000002</c:v>
                </c:pt>
                <c:pt idx="41291">
                  <c:v>62.048000000000002</c:v>
                </c:pt>
                <c:pt idx="41292">
                  <c:v>62.048000000000002</c:v>
                </c:pt>
                <c:pt idx="41293">
                  <c:v>62.048000000000002</c:v>
                </c:pt>
                <c:pt idx="41294">
                  <c:v>62.048999999999999</c:v>
                </c:pt>
                <c:pt idx="41295">
                  <c:v>62.048999999999999</c:v>
                </c:pt>
                <c:pt idx="41296">
                  <c:v>62.048999999999999</c:v>
                </c:pt>
                <c:pt idx="41297">
                  <c:v>62.050000000000004</c:v>
                </c:pt>
                <c:pt idx="41298">
                  <c:v>62.050000000000004</c:v>
                </c:pt>
                <c:pt idx="41299">
                  <c:v>62.050000000000004</c:v>
                </c:pt>
                <c:pt idx="41300">
                  <c:v>62.050000000000004</c:v>
                </c:pt>
                <c:pt idx="41301">
                  <c:v>62.051000000000002</c:v>
                </c:pt>
                <c:pt idx="41302">
                  <c:v>62.051000000000002</c:v>
                </c:pt>
                <c:pt idx="41303">
                  <c:v>62.051000000000002</c:v>
                </c:pt>
                <c:pt idx="41304">
                  <c:v>62.052</c:v>
                </c:pt>
                <c:pt idx="41305">
                  <c:v>62.052</c:v>
                </c:pt>
                <c:pt idx="41306">
                  <c:v>62.052</c:v>
                </c:pt>
                <c:pt idx="41307">
                  <c:v>62.052</c:v>
                </c:pt>
                <c:pt idx="41308">
                  <c:v>62.053000000000004</c:v>
                </c:pt>
                <c:pt idx="41309">
                  <c:v>62.053000000000004</c:v>
                </c:pt>
                <c:pt idx="41310">
                  <c:v>62.053000000000004</c:v>
                </c:pt>
                <c:pt idx="41311">
                  <c:v>62.054000000000002</c:v>
                </c:pt>
                <c:pt idx="41312">
                  <c:v>62.054000000000002</c:v>
                </c:pt>
                <c:pt idx="41313">
                  <c:v>62.054000000000002</c:v>
                </c:pt>
                <c:pt idx="41314">
                  <c:v>62.054000000000002</c:v>
                </c:pt>
                <c:pt idx="41315">
                  <c:v>62.055</c:v>
                </c:pt>
                <c:pt idx="41316">
                  <c:v>62.055</c:v>
                </c:pt>
                <c:pt idx="41317">
                  <c:v>62.055</c:v>
                </c:pt>
                <c:pt idx="41318">
                  <c:v>62.056000000000004</c:v>
                </c:pt>
                <c:pt idx="41319">
                  <c:v>62.056000000000004</c:v>
                </c:pt>
                <c:pt idx="41320">
                  <c:v>62.056000000000004</c:v>
                </c:pt>
                <c:pt idx="41321">
                  <c:v>62.056000000000004</c:v>
                </c:pt>
                <c:pt idx="41322">
                  <c:v>62.057000000000002</c:v>
                </c:pt>
                <c:pt idx="41323">
                  <c:v>62.057000000000002</c:v>
                </c:pt>
                <c:pt idx="41324">
                  <c:v>62.057000000000002</c:v>
                </c:pt>
                <c:pt idx="41325">
                  <c:v>62.058</c:v>
                </c:pt>
                <c:pt idx="41326">
                  <c:v>62.058</c:v>
                </c:pt>
                <c:pt idx="41327">
                  <c:v>62.058</c:v>
                </c:pt>
                <c:pt idx="41328">
                  <c:v>62.058</c:v>
                </c:pt>
                <c:pt idx="41329">
                  <c:v>62.059000000000005</c:v>
                </c:pt>
                <c:pt idx="41330">
                  <c:v>62.059000000000005</c:v>
                </c:pt>
                <c:pt idx="41331">
                  <c:v>62.059000000000005</c:v>
                </c:pt>
                <c:pt idx="41332">
                  <c:v>62.06</c:v>
                </c:pt>
                <c:pt idx="41333">
                  <c:v>62.06</c:v>
                </c:pt>
                <c:pt idx="41334">
                  <c:v>62.06</c:v>
                </c:pt>
                <c:pt idx="41335">
                  <c:v>62.06</c:v>
                </c:pt>
                <c:pt idx="41336">
                  <c:v>62.061</c:v>
                </c:pt>
                <c:pt idx="41337">
                  <c:v>62.061</c:v>
                </c:pt>
                <c:pt idx="41338">
                  <c:v>62.061</c:v>
                </c:pt>
                <c:pt idx="41339">
                  <c:v>62.062000000000005</c:v>
                </c:pt>
                <c:pt idx="41340">
                  <c:v>62.062000000000005</c:v>
                </c:pt>
                <c:pt idx="41341">
                  <c:v>62.062000000000005</c:v>
                </c:pt>
                <c:pt idx="41342">
                  <c:v>62.062000000000005</c:v>
                </c:pt>
                <c:pt idx="41343">
                  <c:v>62.063000000000002</c:v>
                </c:pt>
                <c:pt idx="41344">
                  <c:v>62.063000000000002</c:v>
                </c:pt>
                <c:pt idx="41345">
                  <c:v>62.063000000000002</c:v>
                </c:pt>
                <c:pt idx="41346">
                  <c:v>62.063000000000002</c:v>
                </c:pt>
                <c:pt idx="41347">
                  <c:v>62.064</c:v>
                </c:pt>
                <c:pt idx="41348">
                  <c:v>62.064</c:v>
                </c:pt>
                <c:pt idx="41349">
                  <c:v>62.064</c:v>
                </c:pt>
                <c:pt idx="41350">
                  <c:v>62.065000000000005</c:v>
                </c:pt>
                <c:pt idx="41351">
                  <c:v>62.065000000000005</c:v>
                </c:pt>
                <c:pt idx="41352">
                  <c:v>62.065000000000005</c:v>
                </c:pt>
                <c:pt idx="41353">
                  <c:v>62.065000000000005</c:v>
                </c:pt>
                <c:pt idx="41354">
                  <c:v>62.066000000000003</c:v>
                </c:pt>
                <c:pt idx="41355">
                  <c:v>62.066000000000003</c:v>
                </c:pt>
                <c:pt idx="41356">
                  <c:v>62.066000000000003</c:v>
                </c:pt>
                <c:pt idx="41357">
                  <c:v>62.067</c:v>
                </c:pt>
                <c:pt idx="41358">
                  <c:v>62.067</c:v>
                </c:pt>
                <c:pt idx="41359">
                  <c:v>62.067</c:v>
                </c:pt>
                <c:pt idx="41360">
                  <c:v>62.067</c:v>
                </c:pt>
                <c:pt idx="41361">
                  <c:v>62.067999999999998</c:v>
                </c:pt>
                <c:pt idx="41362">
                  <c:v>62.067999999999998</c:v>
                </c:pt>
                <c:pt idx="41363">
                  <c:v>62.067999999999998</c:v>
                </c:pt>
                <c:pt idx="41364">
                  <c:v>62.069000000000003</c:v>
                </c:pt>
                <c:pt idx="41365">
                  <c:v>62.069000000000003</c:v>
                </c:pt>
                <c:pt idx="41366">
                  <c:v>62.069000000000003</c:v>
                </c:pt>
                <c:pt idx="41367">
                  <c:v>62.069000000000003</c:v>
                </c:pt>
                <c:pt idx="41368">
                  <c:v>62.07</c:v>
                </c:pt>
                <c:pt idx="41369">
                  <c:v>62.07</c:v>
                </c:pt>
                <c:pt idx="41370">
                  <c:v>62.07</c:v>
                </c:pt>
                <c:pt idx="41371">
                  <c:v>62.070999999999998</c:v>
                </c:pt>
                <c:pt idx="41372">
                  <c:v>62.070999999999998</c:v>
                </c:pt>
                <c:pt idx="41373">
                  <c:v>62.070999999999998</c:v>
                </c:pt>
                <c:pt idx="41374">
                  <c:v>62.070999999999998</c:v>
                </c:pt>
                <c:pt idx="41375">
                  <c:v>62.072000000000003</c:v>
                </c:pt>
                <c:pt idx="41376">
                  <c:v>62.072000000000003</c:v>
                </c:pt>
                <c:pt idx="41377">
                  <c:v>62.072000000000003</c:v>
                </c:pt>
                <c:pt idx="41378">
                  <c:v>62.073</c:v>
                </c:pt>
                <c:pt idx="41379">
                  <c:v>62.073</c:v>
                </c:pt>
                <c:pt idx="41380">
                  <c:v>62.073</c:v>
                </c:pt>
                <c:pt idx="41381">
                  <c:v>62.073</c:v>
                </c:pt>
                <c:pt idx="41382">
                  <c:v>62.073999999999998</c:v>
                </c:pt>
                <c:pt idx="41383">
                  <c:v>62.073999999999998</c:v>
                </c:pt>
                <c:pt idx="41384">
                  <c:v>62.073999999999998</c:v>
                </c:pt>
                <c:pt idx="41385">
                  <c:v>62.075000000000003</c:v>
                </c:pt>
                <c:pt idx="41386">
                  <c:v>62.075000000000003</c:v>
                </c:pt>
                <c:pt idx="41387">
                  <c:v>62.075000000000003</c:v>
                </c:pt>
                <c:pt idx="41388">
                  <c:v>62.075000000000003</c:v>
                </c:pt>
                <c:pt idx="41389">
                  <c:v>62.076000000000001</c:v>
                </c:pt>
                <c:pt idx="41390">
                  <c:v>62.076000000000001</c:v>
                </c:pt>
                <c:pt idx="41391">
                  <c:v>62.076000000000001</c:v>
                </c:pt>
                <c:pt idx="41392">
                  <c:v>62.076999999999998</c:v>
                </c:pt>
                <c:pt idx="41393">
                  <c:v>62.076999999999998</c:v>
                </c:pt>
                <c:pt idx="41394">
                  <c:v>62.076999999999998</c:v>
                </c:pt>
                <c:pt idx="41395">
                  <c:v>62.076999999999998</c:v>
                </c:pt>
                <c:pt idx="41396">
                  <c:v>62.078000000000003</c:v>
                </c:pt>
                <c:pt idx="41397">
                  <c:v>62.078000000000003</c:v>
                </c:pt>
                <c:pt idx="41398">
                  <c:v>62.078000000000003</c:v>
                </c:pt>
                <c:pt idx="41399">
                  <c:v>62.078000000000003</c:v>
                </c:pt>
                <c:pt idx="41400">
                  <c:v>62.079000000000001</c:v>
                </c:pt>
                <c:pt idx="41401">
                  <c:v>62.079000000000001</c:v>
                </c:pt>
                <c:pt idx="41402">
                  <c:v>62.079000000000001</c:v>
                </c:pt>
                <c:pt idx="41403">
                  <c:v>62.08</c:v>
                </c:pt>
                <c:pt idx="41404">
                  <c:v>62.08</c:v>
                </c:pt>
                <c:pt idx="41405">
                  <c:v>62.08</c:v>
                </c:pt>
                <c:pt idx="41406">
                  <c:v>62.08</c:v>
                </c:pt>
                <c:pt idx="41407">
                  <c:v>62.081000000000003</c:v>
                </c:pt>
                <c:pt idx="41408">
                  <c:v>62.081000000000003</c:v>
                </c:pt>
                <c:pt idx="41409">
                  <c:v>62.081000000000003</c:v>
                </c:pt>
                <c:pt idx="41410">
                  <c:v>62.082000000000001</c:v>
                </c:pt>
                <c:pt idx="41411">
                  <c:v>62.082000000000001</c:v>
                </c:pt>
                <c:pt idx="41412">
                  <c:v>62.082000000000001</c:v>
                </c:pt>
                <c:pt idx="41413">
                  <c:v>62.082000000000001</c:v>
                </c:pt>
                <c:pt idx="41414">
                  <c:v>62.082999999999998</c:v>
                </c:pt>
                <c:pt idx="41415">
                  <c:v>62.082999999999998</c:v>
                </c:pt>
                <c:pt idx="41416">
                  <c:v>62.082999999999998</c:v>
                </c:pt>
                <c:pt idx="41417">
                  <c:v>62.084000000000003</c:v>
                </c:pt>
                <c:pt idx="41418">
                  <c:v>62.084000000000003</c:v>
                </c:pt>
                <c:pt idx="41419">
                  <c:v>62.084000000000003</c:v>
                </c:pt>
                <c:pt idx="41420">
                  <c:v>62.084000000000003</c:v>
                </c:pt>
                <c:pt idx="41421">
                  <c:v>62.085000000000001</c:v>
                </c:pt>
                <c:pt idx="41422">
                  <c:v>62.085000000000001</c:v>
                </c:pt>
                <c:pt idx="41423">
                  <c:v>62.085000000000001</c:v>
                </c:pt>
                <c:pt idx="41424">
                  <c:v>62.085999999999999</c:v>
                </c:pt>
                <c:pt idx="41425">
                  <c:v>62.085999999999999</c:v>
                </c:pt>
                <c:pt idx="41426">
                  <c:v>62.085999999999999</c:v>
                </c:pt>
                <c:pt idx="41427">
                  <c:v>62.085999999999999</c:v>
                </c:pt>
                <c:pt idx="41428">
                  <c:v>62.087000000000003</c:v>
                </c:pt>
                <c:pt idx="41429">
                  <c:v>62.087000000000003</c:v>
                </c:pt>
                <c:pt idx="41430">
                  <c:v>62.087000000000003</c:v>
                </c:pt>
                <c:pt idx="41431">
                  <c:v>62.088000000000001</c:v>
                </c:pt>
                <c:pt idx="41432">
                  <c:v>62.088000000000001</c:v>
                </c:pt>
                <c:pt idx="41433">
                  <c:v>62.088000000000001</c:v>
                </c:pt>
                <c:pt idx="41434">
                  <c:v>62.088000000000001</c:v>
                </c:pt>
                <c:pt idx="41435">
                  <c:v>62.088999999999999</c:v>
                </c:pt>
                <c:pt idx="41436">
                  <c:v>62.088999999999999</c:v>
                </c:pt>
                <c:pt idx="41437">
                  <c:v>62.088999999999999</c:v>
                </c:pt>
                <c:pt idx="41438">
                  <c:v>62.09</c:v>
                </c:pt>
                <c:pt idx="41439">
                  <c:v>62.09</c:v>
                </c:pt>
                <c:pt idx="41440">
                  <c:v>62.09</c:v>
                </c:pt>
                <c:pt idx="41441">
                  <c:v>62.09</c:v>
                </c:pt>
                <c:pt idx="41442">
                  <c:v>62.091000000000001</c:v>
                </c:pt>
                <c:pt idx="41443">
                  <c:v>62.091000000000001</c:v>
                </c:pt>
                <c:pt idx="41444">
                  <c:v>62.091000000000001</c:v>
                </c:pt>
                <c:pt idx="41445">
                  <c:v>62.091999999999999</c:v>
                </c:pt>
                <c:pt idx="41446">
                  <c:v>62.091999999999999</c:v>
                </c:pt>
                <c:pt idx="41447">
                  <c:v>62.091999999999999</c:v>
                </c:pt>
                <c:pt idx="41448">
                  <c:v>62.091999999999999</c:v>
                </c:pt>
                <c:pt idx="41449">
                  <c:v>62.093000000000004</c:v>
                </c:pt>
                <c:pt idx="41450">
                  <c:v>62.093000000000004</c:v>
                </c:pt>
                <c:pt idx="41451">
                  <c:v>62.093000000000004</c:v>
                </c:pt>
                <c:pt idx="41452">
                  <c:v>62.094000000000001</c:v>
                </c:pt>
                <c:pt idx="41453">
                  <c:v>62.094000000000001</c:v>
                </c:pt>
                <c:pt idx="41454">
                  <c:v>62.094000000000001</c:v>
                </c:pt>
                <c:pt idx="41455">
                  <c:v>62.094000000000001</c:v>
                </c:pt>
                <c:pt idx="41456">
                  <c:v>62.094999999999999</c:v>
                </c:pt>
                <c:pt idx="41457">
                  <c:v>62.094999999999999</c:v>
                </c:pt>
                <c:pt idx="41458">
                  <c:v>62.094999999999999</c:v>
                </c:pt>
                <c:pt idx="41459">
                  <c:v>62.096000000000004</c:v>
                </c:pt>
                <c:pt idx="41460">
                  <c:v>62.096000000000004</c:v>
                </c:pt>
                <c:pt idx="41461">
                  <c:v>62.096000000000004</c:v>
                </c:pt>
                <c:pt idx="41462">
                  <c:v>62.096000000000004</c:v>
                </c:pt>
                <c:pt idx="41463">
                  <c:v>62.097000000000001</c:v>
                </c:pt>
                <c:pt idx="41464">
                  <c:v>62.097000000000001</c:v>
                </c:pt>
                <c:pt idx="41465">
                  <c:v>62.097000000000001</c:v>
                </c:pt>
                <c:pt idx="41466">
                  <c:v>62.097000000000001</c:v>
                </c:pt>
                <c:pt idx="41467">
                  <c:v>62.097999999999999</c:v>
                </c:pt>
                <c:pt idx="41468">
                  <c:v>62.097999999999999</c:v>
                </c:pt>
                <c:pt idx="41469">
                  <c:v>62.097999999999999</c:v>
                </c:pt>
                <c:pt idx="41470">
                  <c:v>62.099000000000004</c:v>
                </c:pt>
                <c:pt idx="41471">
                  <c:v>62.099000000000004</c:v>
                </c:pt>
                <c:pt idx="41472">
                  <c:v>62.099000000000004</c:v>
                </c:pt>
                <c:pt idx="41473">
                  <c:v>62.099000000000004</c:v>
                </c:pt>
                <c:pt idx="41474">
                  <c:v>62.1</c:v>
                </c:pt>
                <c:pt idx="41475">
                  <c:v>62.1</c:v>
                </c:pt>
                <c:pt idx="41476">
                  <c:v>62.1</c:v>
                </c:pt>
                <c:pt idx="41477">
                  <c:v>62.100999999999999</c:v>
                </c:pt>
                <c:pt idx="41478">
                  <c:v>62.100999999999999</c:v>
                </c:pt>
                <c:pt idx="41479">
                  <c:v>62.100999999999999</c:v>
                </c:pt>
                <c:pt idx="41480">
                  <c:v>62.100999999999999</c:v>
                </c:pt>
                <c:pt idx="41481">
                  <c:v>62.102000000000004</c:v>
                </c:pt>
                <c:pt idx="41482">
                  <c:v>62.102000000000004</c:v>
                </c:pt>
                <c:pt idx="41483">
                  <c:v>62.102000000000004</c:v>
                </c:pt>
                <c:pt idx="41484">
                  <c:v>62.103000000000002</c:v>
                </c:pt>
                <c:pt idx="41485">
                  <c:v>62.103000000000002</c:v>
                </c:pt>
                <c:pt idx="41486">
                  <c:v>62.103000000000002</c:v>
                </c:pt>
                <c:pt idx="41487">
                  <c:v>62.103000000000002</c:v>
                </c:pt>
                <c:pt idx="41488">
                  <c:v>62.103999999999999</c:v>
                </c:pt>
                <c:pt idx="41489">
                  <c:v>62.103999999999999</c:v>
                </c:pt>
                <c:pt idx="41490">
                  <c:v>62.103999999999999</c:v>
                </c:pt>
                <c:pt idx="41491">
                  <c:v>62.105000000000004</c:v>
                </c:pt>
                <c:pt idx="41492">
                  <c:v>62.105000000000004</c:v>
                </c:pt>
                <c:pt idx="41493">
                  <c:v>62.105000000000004</c:v>
                </c:pt>
                <c:pt idx="41494">
                  <c:v>62.105000000000004</c:v>
                </c:pt>
                <c:pt idx="41495">
                  <c:v>62.106000000000002</c:v>
                </c:pt>
                <c:pt idx="41496">
                  <c:v>62.106000000000002</c:v>
                </c:pt>
                <c:pt idx="41497">
                  <c:v>62.106000000000002</c:v>
                </c:pt>
                <c:pt idx="41498">
                  <c:v>62.106999999999999</c:v>
                </c:pt>
                <c:pt idx="41499">
                  <c:v>62.106999999999999</c:v>
                </c:pt>
                <c:pt idx="41500">
                  <c:v>62.106999999999999</c:v>
                </c:pt>
                <c:pt idx="41501">
                  <c:v>62.106999999999999</c:v>
                </c:pt>
                <c:pt idx="41502">
                  <c:v>62.108000000000004</c:v>
                </c:pt>
                <c:pt idx="41503">
                  <c:v>62.108000000000004</c:v>
                </c:pt>
                <c:pt idx="41504">
                  <c:v>62.108000000000004</c:v>
                </c:pt>
                <c:pt idx="41505">
                  <c:v>62.109000000000002</c:v>
                </c:pt>
                <c:pt idx="41506">
                  <c:v>62.109000000000002</c:v>
                </c:pt>
                <c:pt idx="41507">
                  <c:v>62.109000000000002</c:v>
                </c:pt>
                <c:pt idx="41508">
                  <c:v>62.109000000000002</c:v>
                </c:pt>
                <c:pt idx="41509">
                  <c:v>62.11</c:v>
                </c:pt>
                <c:pt idx="41510">
                  <c:v>62.11</c:v>
                </c:pt>
                <c:pt idx="41511">
                  <c:v>62.11</c:v>
                </c:pt>
                <c:pt idx="41512">
                  <c:v>62.111000000000004</c:v>
                </c:pt>
                <c:pt idx="41513">
                  <c:v>62.111000000000004</c:v>
                </c:pt>
                <c:pt idx="41514">
                  <c:v>62.111000000000004</c:v>
                </c:pt>
                <c:pt idx="41515">
                  <c:v>62.111000000000004</c:v>
                </c:pt>
                <c:pt idx="41516">
                  <c:v>62.112000000000002</c:v>
                </c:pt>
                <c:pt idx="41517">
                  <c:v>62.112000000000002</c:v>
                </c:pt>
                <c:pt idx="41518">
                  <c:v>62.112000000000002</c:v>
                </c:pt>
                <c:pt idx="41519">
                  <c:v>62.113</c:v>
                </c:pt>
                <c:pt idx="41520">
                  <c:v>62.113</c:v>
                </c:pt>
                <c:pt idx="41521">
                  <c:v>62.113</c:v>
                </c:pt>
                <c:pt idx="41522">
                  <c:v>62.113</c:v>
                </c:pt>
                <c:pt idx="41523">
                  <c:v>62.114000000000004</c:v>
                </c:pt>
                <c:pt idx="41524">
                  <c:v>62.114000000000004</c:v>
                </c:pt>
                <c:pt idx="41525">
                  <c:v>62.114000000000004</c:v>
                </c:pt>
                <c:pt idx="41526">
                  <c:v>62.114000000000004</c:v>
                </c:pt>
                <c:pt idx="41527">
                  <c:v>62.115000000000002</c:v>
                </c:pt>
                <c:pt idx="41528">
                  <c:v>62.115000000000002</c:v>
                </c:pt>
                <c:pt idx="41529">
                  <c:v>62.115000000000002</c:v>
                </c:pt>
                <c:pt idx="41530">
                  <c:v>62.116</c:v>
                </c:pt>
                <c:pt idx="41531">
                  <c:v>62.116</c:v>
                </c:pt>
                <c:pt idx="41532">
                  <c:v>62.116</c:v>
                </c:pt>
                <c:pt idx="41533">
                  <c:v>62.116</c:v>
                </c:pt>
                <c:pt idx="41534">
                  <c:v>62.117000000000004</c:v>
                </c:pt>
                <c:pt idx="41535">
                  <c:v>62.117000000000004</c:v>
                </c:pt>
                <c:pt idx="41536">
                  <c:v>62.117000000000004</c:v>
                </c:pt>
                <c:pt idx="41537">
                  <c:v>62.118000000000002</c:v>
                </c:pt>
                <c:pt idx="41538">
                  <c:v>62.118000000000002</c:v>
                </c:pt>
                <c:pt idx="41539">
                  <c:v>62.118000000000002</c:v>
                </c:pt>
                <c:pt idx="41540">
                  <c:v>62.118000000000002</c:v>
                </c:pt>
                <c:pt idx="41541">
                  <c:v>62.119</c:v>
                </c:pt>
                <c:pt idx="41542">
                  <c:v>62.119</c:v>
                </c:pt>
                <c:pt idx="41543">
                  <c:v>62.119</c:v>
                </c:pt>
                <c:pt idx="41544">
                  <c:v>62.120000000000005</c:v>
                </c:pt>
                <c:pt idx="41545">
                  <c:v>62.120000000000005</c:v>
                </c:pt>
                <c:pt idx="41546">
                  <c:v>62.120000000000005</c:v>
                </c:pt>
                <c:pt idx="41547">
                  <c:v>62.120000000000005</c:v>
                </c:pt>
                <c:pt idx="41548">
                  <c:v>62.121000000000002</c:v>
                </c:pt>
                <c:pt idx="41549">
                  <c:v>62.121000000000002</c:v>
                </c:pt>
                <c:pt idx="41550">
                  <c:v>62.121000000000002</c:v>
                </c:pt>
                <c:pt idx="41551">
                  <c:v>62.122</c:v>
                </c:pt>
                <c:pt idx="41552">
                  <c:v>62.122</c:v>
                </c:pt>
                <c:pt idx="41553">
                  <c:v>62.122</c:v>
                </c:pt>
                <c:pt idx="41554">
                  <c:v>62.122</c:v>
                </c:pt>
                <c:pt idx="41555">
                  <c:v>62.123000000000005</c:v>
                </c:pt>
                <c:pt idx="41556">
                  <c:v>62.123000000000005</c:v>
                </c:pt>
                <c:pt idx="41557">
                  <c:v>62.123000000000005</c:v>
                </c:pt>
                <c:pt idx="41558">
                  <c:v>62.124000000000002</c:v>
                </c:pt>
                <c:pt idx="41559">
                  <c:v>62.124000000000002</c:v>
                </c:pt>
                <c:pt idx="41560">
                  <c:v>62.124000000000002</c:v>
                </c:pt>
                <c:pt idx="41561">
                  <c:v>62.124000000000002</c:v>
                </c:pt>
                <c:pt idx="41562">
                  <c:v>62.125</c:v>
                </c:pt>
                <c:pt idx="41563">
                  <c:v>62.125</c:v>
                </c:pt>
                <c:pt idx="41564">
                  <c:v>62.125</c:v>
                </c:pt>
                <c:pt idx="41565">
                  <c:v>62.126000000000005</c:v>
                </c:pt>
                <c:pt idx="41566">
                  <c:v>62.126000000000005</c:v>
                </c:pt>
                <c:pt idx="41567">
                  <c:v>62.126000000000005</c:v>
                </c:pt>
                <c:pt idx="41568">
                  <c:v>62.126000000000005</c:v>
                </c:pt>
                <c:pt idx="41569">
                  <c:v>62.127000000000002</c:v>
                </c:pt>
                <c:pt idx="41570">
                  <c:v>62.127000000000002</c:v>
                </c:pt>
                <c:pt idx="41571">
                  <c:v>62.127000000000002</c:v>
                </c:pt>
                <c:pt idx="41572">
                  <c:v>62.127000000000002</c:v>
                </c:pt>
                <c:pt idx="41573">
                  <c:v>62.128</c:v>
                </c:pt>
                <c:pt idx="41574">
                  <c:v>62.128</c:v>
                </c:pt>
                <c:pt idx="41575">
                  <c:v>62.128</c:v>
                </c:pt>
                <c:pt idx="41576">
                  <c:v>62.128999999999998</c:v>
                </c:pt>
                <c:pt idx="41577">
                  <c:v>62.128999999999998</c:v>
                </c:pt>
                <c:pt idx="41578">
                  <c:v>62.128999999999998</c:v>
                </c:pt>
                <c:pt idx="41579">
                  <c:v>62.128999999999998</c:v>
                </c:pt>
                <c:pt idx="41580">
                  <c:v>62.13</c:v>
                </c:pt>
                <c:pt idx="41581">
                  <c:v>62.13</c:v>
                </c:pt>
                <c:pt idx="41582">
                  <c:v>62.13</c:v>
                </c:pt>
                <c:pt idx="41583">
                  <c:v>62.131</c:v>
                </c:pt>
                <c:pt idx="41584">
                  <c:v>62.131</c:v>
                </c:pt>
                <c:pt idx="41585">
                  <c:v>62.131</c:v>
                </c:pt>
                <c:pt idx="41586">
                  <c:v>62.131</c:v>
                </c:pt>
                <c:pt idx="41587">
                  <c:v>62.131999999999998</c:v>
                </c:pt>
                <c:pt idx="41588">
                  <c:v>62.131999999999998</c:v>
                </c:pt>
                <c:pt idx="41589">
                  <c:v>62.131999999999998</c:v>
                </c:pt>
                <c:pt idx="41590">
                  <c:v>62.133000000000003</c:v>
                </c:pt>
                <c:pt idx="41591">
                  <c:v>62.133000000000003</c:v>
                </c:pt>
                <c:pt idx="41592">
                  <c:v>62.133000000000003</c:v>
                </c:pt>
                <c:pt idx="41593">
                  <c:v>62.133000000000003</c:v>
                </c:pt>
                <c:pt idx="41594">
                  <c:v>62.134</c:v>
                </c:pt>
                <c:pt idx="41595">
                  <c:v>62.134</c:v>
                </c:pt>
                <c:pt idx="41596">
                  <c:v>62.134</c:v>
                </c:pt>
                <c:pt idx="41597">
                  <c:v>62.134999999999998</c:v>
                </c:pt>
                <c:pt idx="41598">
                  <c:v>62.134999999999998</c:v>
                </c:pt>
                <c:pt idx="41599">
                  <c:v>62.134999999999998</c:v>
                </c:pt>
                <c:pt idx="41600">
                  <c:v>62.134999999999998</c:v>
                </c:pt>
                <c:pt idx="41601">
                  <c:v>62.136000000000003</c:v>
                </c:pt>
                <c:pt idx="41602">
                  <c:v>62.136000000000003</c:v>
                </c:pt>
                <c:pt idx="41603">
                  <c:v>62.136000000000003</c:v>
                </c:pt>
                <c:pt idx="41604">
                  <c:v>62.137</c:v>
                </c:pt>
                <c:pt idx="41605">
                  <c:v>62.137</c:v>
                </c:pt>
                <c:pt idx="41606">
                  <c:v>62.137</c:v>
                </c:pt>
                <c:pt idx="41607">
                  <c:v>62.137</c:v>
                </c:pt>
                <c:pt idx="41608">
                  <c:v>62.137999999999998</c:v>
                </c:pt>
                <c:pt idx="41609">
                  <c:v>62.137999999999998</c:v>
                </c:pt>
                <c:pt idx="41610">
                  <c:v>62.137999999999998</c:v>
                </c:pt>
                <c:pt idx="41611">
                  <c:v>62.139000000000003</c:v>
                </c:pt>
                <c:pt idx="41612">
                  <c:v>62.139000000000003</c:v>
                </c:pt>
                <c:pt idx="41613">
                  <c:v>62.139000000000003</c:v>
                </c:pt>
                <c:pt idx="41614">
                  <c:v>62.139000000000003</c:v>
                </c:pt>
                <c:pt idx="41615">
                  <c:v>62.14</c:v>
                </c:pt>
                <c:pt idx="41616">
                  <c:v>62.14</c:v>
                </c:pt>
                <c:pt idx="41617">
                  <c:v>62.14</c:v>
                </c:pt>
                <c:pt idx="41618">
                  <c:v>62.140999999999998</c:v>
                </c:pt>
                <c:pt idx="41619">
                  <c:v>62.140999999999998</c:v>
                </c:pt>
                <c:pt idx="41620">
                  <c:v>62.140999999999998</c:v>
                </c:pt>
                <c:pt idx="41621">
                  <c:v>62.140999999999998</c:v>
                </c:pt>
                <c:pt idx="41622">
                  <c:v>62.142000000000003</c:v>
                </c:pt>
                <c:pt idx="41623">
                  <c:v>62.142000000000003</c:v>
                </c:pt>
                <c:pt idx="41624">
                  <c:v>62.142000000000003</c:v>
                </c:pt>
                <c:pt idx="41625">
                  <c:v>62.142000000000003</c:v>
                </c:pt>
                <c:pt idx="41626">
                  <c:v>62.143000000000001</c:v>
                </c:pt>
                <c:pt idx="41627">
                  <c:v>62.143000000000001</c:v>
                </c:pt>
                <c:pt idx="41628">
                  <c:v>62.143000000000001</c:v>
                </c:pt>
                <c:pt idx="41629">
                  <c:v>62.143999999999998</c:v>
                </c:pt>
                <c:pt idx="41630">
                  <c:v>62.143999999999998</c:v>
                </c:pt>
                <c:pt idx="41631">
                  <c:v>62.143999999999998</c:v>
                </c:pt>
                <c:pt idx="41632">
                  <c:v>62.143999999999998</c:v>
                </c:pt>
                <c:pt idx="41633">
                  <c:v>62.145000000000003</c:v>
                </c:pt>
                <c:pt idx="41634">
                  <c:v>62.145000000000003</c:v>
                </c:pt>
                <c:pt idx="41635">
                  <c:v>62.145000000000003</c:v>
                </c:pt>
                <c:pt idx="41636">
                  <c:v>62.146000000000001</c:v>
                </c:pt>
                <c:pt idx="41637">
                  <c:v>62.146000000000001</c:v>
                </c:pt>
                <c:pt idx="41638">
                  <c:v>62.146000000000001</c:v>
                </c:pt>
                <c:pt idx="41639">
                  <c:v>62.146000000000001</c:v>
                </c:pt>
                <c:pt idx="41640">
                  <c:v>62.146999999999998</c:v>
                </c:pt>
                <c:pt idx="41641">
                  <c:v>62.146999999999998</c:v>
                </c:pt>
                <c:pt idx="41642">
                  <c:v>62.146999999999998</c:v>
                </c:pt>
                <c:pt idx="41643">
                  <c:v>62.148000000000003</c:v>
                </c:pt>
                <c:pt idx="41644">
                  <c:v>62.148000000000003</c:v>
                </c:pt>
                <c:pt idx="41645">
                  <c:v>62.148000000000003</c:v>
                </c:pt>
                <c:pt idx="41646">
                  <c:v>62.148000000000003</c:v>
                </c:pt>
                <c:pt idx="41647">
                  <c:v>62.149000000000001</c:v>
                </c:pt>
                <c:pt idx="41648">
                  <c:v>62.149000000000001</c:v>
                </c:pt>
                <c:pt idx="41649">
                  <c:v>62.149000000000001</c:v>
                </c:pt>
                <c:pt idx="41650">
                  <c:v>62.15</c:v>
                </c:pt>
                <c:pt idx="41651">
                  <c:v>62.15</c:v>
                </c:pt>
                <c:pt idx="41652">
                  <c:v>62.15</c:v>
                </c:pt>
                <c:pt idx="41653">
                  <c:v>62.15</c:v>
                </c:pt>
                <c:pt idx="41654">
                  <c:v>62.151000000000003</c:v>
                </c:pt>
                <c:pt idx="41655">
                  <c:v>62.151000000000003</c:v>
                </c:pt>
                <c:pt idx="41656">
                  <c:v>62.151000000000003</c:v>
                </c:pt>
                <c:pt idx="41657">
                  <c:v>62.152000000000001</c:v>
                </c:pt>
                <c:pt idx="41658">
                  <c:v>62.152000000000001</c:v>
                </c:pt>
                <c:pt idx="41659">
                  <c:v>62.152000000000001</c:v>
                </c:pt>
                <c:pt idx="41660">
                  <c:v>62.152000000000001</c:v>
                </c:pt>
                <c:pt idx="41661">
                  <c:v>62.152999999999999</c:v>
                </c:pt>
                <c:pt idx="41662">
                  <c:v>62.152999999999999</c:v>
                </c:pt>
                <c:pt idx="41663">
                  <c:v>62.152999999999999</c:v>
                </c:pt>
                <c:pt idx="41664">
                  <c:v>62.154000000000003</c:v>
                </c:pt>
                <c:pt idx="41665">
                  <c:v>62.154000000000003</c:v>
                </c:pt>
                <c:pt idx="41666">
                  <c:v>62.154000000000003</c:v>
                </c:pt>
                <c:pt idx="41667">
                  <c:v>62.154000000000003</c:v>
                </c:pt>
                <c:pt idx="41668">
                  <c:v>62.155000000000001</c:v>
                </c:pt>
                <c:pt idx="41669">
                  <c:v>62.155000000000001</c:v>
                </c:pt>
                <c:pt idx="41670">
                  <c:v>62.155000000000001</c:v>
                </c:pt>
                <c:pt idx="41671">
                  <c:v>62.155999999999999</c:v>
                </c:pt>
                <c:pt idx="41672">
                  <c:v>62.155999999999999</c:v>
                </c:pt>
                <c:pt idx="41673">
                  <c:v>62.155999999999999</c:v>
                </c:pt>
                <c:pt idx="41674">
                  <c:v>62.155999999999999</c:v>
                </c:pt>
                <c:pt idx="41675">
                  <c:v>62.157000000000004</c:v>
                </c:pt>
                <c:pt idx="41676">
                  <c:v>62.157000000000004</c:v>
                </c:pt>
                <c:pt idx="41677">
                  <c:v>62.157000000000004</c:v>
                </c:pt>
                <c:pt idx="41678">
                  <c:v>62.158000000000001</c:v>
                </c:pt>
                <c:pt idx="41679">
                  <c:v>62.158000000000001</c:v>
                </c:pt>
                <c:pt idx="41680">
                  <c:v>62.158000000000001</c:v>
                </c:pt>
                <c:pt idx="41681">
                  <c:v>62.158000000000001</c:v>
                </c:pt>
                <c:pt idx="41682">
                  <c:v>62.158999999999999</c:v>
                </c:pt>
                <c:pt idx="41683">
                  <c:v>62.158999999999999</c:v>
                </c:pt>
                <c:pt idx="41684">
                  <c:v>62.158999999999999</c:v>
                </c:pt>
                <c:pt idx="41685">
                  <c:v>62.158999999999999</c:v>
                </c:pt>
                <c:pt idx="41686">
                  <c:v>62.160000000000004</c:v>
                </c:pt>
                <c:pt idx="41687">
                  <c:v>62.160000000000004</c:v>
                </c:pt>
                <c:pt idx="41688">
                  <c:v>62.160000000000004</c:v>
                </c:pt>
                <c:pt idx="41689">
                  <c:v>62.161000000000001</c:v>
                </c:pt>
                <c:pt idx="41690">
                  <c:v>62.161000000000001</c:v>
                </c:pt>
                <c:pt idx="41691">
                  <c:v>62.161000000000001</c:v>
                </c:pt>
                <c:pt idx="41692">
                  <c:v>62.161000000000001</c:v>
                </c:pt>
                <c:pt idx="41693">
                  <c:v>62.161999999999999</c:v>
                </c:pt>
                <c:pt idx="41694">
                  <c:v>62.161999999999999</c:v>
                </c:pt>
                <c:pt idx="41695">
                  <c:v>62.161999999999999</c:v>
                </c:pt>
                <c:pt idx="41696">
                  <c:v>62.163000000000004</c:v>
                </c:pt>
                <c:pt idx="41697">
                  <c:v>62.163000000000004</c:v>
                </c:pt>
                <c:pt idx="41698">
                  <c:v>62.163000000000004</c:v>
                </c:pt>
                <c:pt idx="41699">
                  <c:v>62.163000000000004</c:v>
                </c:pt>
                <c:pt idx="41700">
                  <c:v>62.164000000000001</c:v>
                </c:pt>
                <c:pt idx="41701">
                  <c:v>62.164000000000001</c:v>
                </c:pt>
                <c:pt idx="41702">
                  <c:v>62.164000000000001</c:v>
                </c:pt>
                <c:pt idx="41703">
                  <c:v>62.164999999999999</c:v>
                </c:pt>
                <c:pt idx="41704">
                  <c:v>62.164999999999999</c:v>
                </c:pt>
                <c:pt idx="41705">
                  <c:v>62.164999999999999</c:v>
                </c:pt>
                <c:pt idx="41706">
                  <c:v>62.164999999999999</c:v>
                </c:pt>
                <c:pt idx="41707">
                  <c:v>62.166000000000004</c:v>
                </c:pt>
                <c:pt idx="41708">
                  <c:v>62.166000000000004</c:v>
                </c:pt>
                <c:pt idx="41709">
                  <c:v>62.166000000000004</c:v>
                </c:pt>
                <c:pt idx="41710">
                  <c:v>62.167000000000002</c:v>
                </c:pt>
                <c:pt idx="41711">
                  <c:v>62.167000000000002</c:v>
                </c:pt>
                <c:pt idx="41712">
                  <c:v>62.167000000000002</c:v>
                </c:pt>
                <c:pt idx="41713">
                  <c:v>62.167000000000002</c:v>
                </c:pt>
                <c:pt idx="41714">
                  <c:v>62.167999999999999</c:v>
                </c:pt>
                <c:pt idx="41715">
                  <c:v>62.167999999999999</c:v>
                </c:pt>
                <c:pt idx="41716">
                  <c:v>62.167999999999999</c:v>
                </c:pt>
                <c:pt idx="41717">
                  <c:v>62.169000000000004</c:v>
                </c:pt>
                <c:pt idx="41718">
                  <c:v>62.169000000000004</c:v>
                </c:pt>
                <c:pt idx="41719">
                  <c:v>62.169000000000004</c:v>
                </c:pt>
                <c:pt idx="41720">
                  <c:v>62.169000000000004</c:v>
                </c:pt>
                <c:pt idx="41721">
                  <c:v>62.17</c:v>
                </c:pt>
                <c:pt idx="41722">
                  <c:v>62.17</c:v>
                </c:pt>
                <c:pt idx="41723">
                  <c:v>62.17</c:v>
                </c:pt>
                <c:pt idx="41724">
                  <c:v>62.170999999999999</c:v>
                </c:pt>
                <c:pt idx="41725">
                  <c:v>62.170999999999999</c:v>
                </c:pt>
                <c:pt idx="41726">
                  <c:v>62.170999999999999</c:v>
                </c:pt>
                <c:pt idx="41727">
                  <c:v>62.170999999999999</c:v>
                </c:pt>
                <c:pt idx="41728">
                  <c:v>62.172000000000004</c:v>
                </c:pt>
                <c:pt idx="41729">
                  <c:v>62.172000000000004</c:v>
                </c:pt>
                <c:pt idx="41730">
                  <c:v>62.172000000000004</c:v>
                </c:pt>
                <c:pt idx="41731">
                  <c:v>62.173000000000002</c:v>
                </c:pt>
                <c:pt idx="41732">
                  <c:v>62.173000000000002</c:v>
                </c:pt>
                <c:pt idx="41733">
                  <c:v>62.173000000000002</c:v>
                </c:pt>
                <c:pt idx="41734">
                  <c:v>62.173000000000002</c:v>
                </c:pt>
                <c:pt idx="41735">
                  <c:v>62.173999999999999</c:v>
                </c:pt>
                <c:pt idx="41736">
                  <c:v>62.173999999999999</c:v>
                </c:pt>
                <c:pt idx="41737">
                  <c:v>62.176000000000002</c:v>
                </c:pt>
                <c:pt idx="41738">
                  <c:v>62.179000000000002</c:v>
                </c:pt>
                <c:pt idx="41739">
                  <c:v>62.182000000000002</c:v>
                </c:pt>
                <c:pt idx="41740">
                  <c:v>62.185000000000002</c:v>
                </c:pt>
                <c:pt idx="41741">
                  <c:v>62.188000000000002</c:v>
                </c:pt>
                <c:pt idx="41742">
                  <c:v>62.191000000000003</c:v>
                </c:pt>
                <c:pt idx="41743">
                  <c:v>62.194000000000003</c:v>
                </c:pt>
                <c:pt idx="41744">
                  <c:v>62.198</c:v>
                </c:pt>
                <c:pt idx="41745">
                  <c:v>62.201000000000001</c:v>
                </c:pt>
                <c:pt idx="41746">
                  <c:v>62.204000000000001</c:v>
                </c:pt>
                <c:pt idx="41747">
                  <c:v>62.207000000000001</c:v>
                </c:pt>
                <c:pt idx="41748">
                  <c:v>62.21</c:v>
                </c:pt>
                <c:pt idx="41749">
                  <c:v>62.213000000000001</c:v>
                </c:pt>
                <c:pt idx="41750">
                  <c:v>62.216999999999999</c:v>
                </c:pt>
                <c:pt idx="41751">
                  <c:v>62.22</c:v>
                </c:pt>
                <c:pt idx="41752">
                  <c:v>62.222999999999999</c:v>
                </c:pt>
                <c:pt idx="41753">
                  <c:v>62.225999999999999</c:v>
                </c:pt>
                <c:pt idx="41754">
                  <c:v>62.230000000000004</c:v>
                </c:pt>
                <c:pt idx="41755">
                  <c:v>62.233000000000004</c:v>
                </c:pt>
                <c:pt idx="41756">
                  <c:v>62.236000000000004</c:v>
                </c:pt>
                <c:pt idx="41757">
                  <c:v>62.24</c:v>
                </c:pt>
                <c:pt idx="41758">
                  <c:v>62.243000000000002</c:v>
                </c:pt>
                <c:pt idx="41759">
                  <c:v>62.246000000000002</c:v>
                </c:pt>
                <c:pt idx="41760">
                  <c:v>62.249000000000002</c:v>
                </c:pt>
                <c:pt idx="41761">
                  <c:v>62.253</c:v>
                </c:pt>
                <c:pt idx="41762">
                  <c:v>62.256</c:v>
                </c:pt>
                <c:pt idx="41763">
                  <c:v>62.26</c:v>
                </c:pt>
                <c:pt idx="41764">
                  <c:v>62.262999999999998</c:v>
                </c:pt>
                <c:pt idx="41765">
                  <c:v>62.265999999999998</c:v>
                </c:pt>
                <c:pt idx="41766">
                  <c:v>62.27</c:v>
                </c:pt>
                <c:pt idx="41767">
                  <c:v>62.273000000000003</c:v>
                </c:pt>
                <c:pt idx="41768">
                  <c:v>62.277000000000001</c:v>
                </c:pt>
                <c:pt idx="41769">
                  <c:v>62.28</c:v>
                </c:pt>
                <c:pt idx="41770">
                  <c:v>62.283000000000001</c:v>
                </c:pt>
                <c:pt idx="41771">
                  <c:v>62.286999999999999</c:v>
                </c:pt>
                <c:pt idx="41772">
                  <c:v>62.29</c:v>
                </c:pt>
                <c:pt idx="41773">
                  <c:v>62.294000000000004</c:v>
                </c:pt>
                <c:pt idx="41774">
                  <c:v>62.297000000000004</c:v>
                </c:pt>
                <c:pt idx="41775">
                  <c:v>62.301000000000002</c:v>
                </c:pt>
                <c:pt idx="41776">
                  <c:v>62.304000000000002</c:v>
                </c:pt>
                <c:pt idx="41777">
                  <c:v>62.308</c:v>
                </c:pt>
                <c:pt idx="41778">
                  <c:v>62.311</c:v>
                </c:pt>
                <c:pt idx="41779">
                  <c:v>62.315000000000005</c:v>
                </c:pt>
                <c:pt idx="41780">
                  <c:v>62.317999999999998</c:v>
                </c:pt>
                <c:pt idx="41781">
                  <c:v>62.322000000000003</c:v>
                </c:pt>
                <c:pt idx="41782">
                  <c:v>62.325000000000003</c:v>
                </c:pt>
                <c:pt idx="41783">
                  <c:v>62.329000000000001</c:v>
                </c:pt>
                <c:pt idx="41784">
                  <c:v>62.332000000000001</c:v>
                </c:pt>
                <c:pt idx="41785">
                  <c:v>62.335999999999999</c:v>
                </c:pt>
                <c:pt idx="41786">
                  <c:v>62.34</c:v>
                </c:pt>
                <c:pt idx="41787">
                  <c:v>62.343000000000004</c:v>
                </c:pt>
                <c:pt idx="41788">
                  <c:v>62.347000000000001</c:v>
                </c:pt>
                <c:pt idx="41789">
                  <c:v>62.35</c:v>
                </c:pt>
                <c:pt idx="41790">
                  <c:v>62.353999999999999</c:v>
                </c:pt>
                <c:pt idx="41791">
                  <c:v>62.358000000000004</c:v>
                </c:pt>
                <c:pt idx="41792">
                  <c:v>62.361000000000004</c:v>
                </c:pt>
                <c:pt idx="41793">
                  <c:v>62.365000000000002</c:v>
                </c:pt>
                <c:pt idx="41794">
                  <c:v>62.368000000000002</c:v>
                </c:pt>
                <c:pt idx="41795">
                  <c:v>62.372</c:v>
                </c:pt>
                <c:pt idx="41796">
                  <c:v>62.376000000000005</c:v>
                </c:pt>
                <c:pt idx="41797">
                  <c:v>62.378999999999998</c:v>
                </c:pt>
                <c:pt idx="41798">
                  <c:v>62.383000000000003</c:v>
                </c:pt>
                <c:pt idx="41799">
                  <c:v>62.387</c:v>
                </c:pt>
                <c:pt idx="41800">
                  <c:v>62.39</c:v>
                </c:pt>
                <c:pt idx="41801">
                  <c:v>62.395000000000003</c:v>
                </c:pt>
                <c:pt idx="41802">
                  <c:v>62.399000000000001</c:v>
                </c:pt>
                <c:pt idx="41803">
                  <c:v>62.402999999999999</c:v>
                </c:pt>
                <c:pt idx="41804">
                  <c:v>62.405999999999999</c:v>
                </c:pt>
                <c:pt idx="41805">
                  <c:v>62.410000000000004</c:v>
                </c:pt>
                <c:pt idx="41806">
                  <c:v>62.414000000000001</c:v>
                </c:pt>
                <c:pt idx="41807">
                  <c:v>62.417999999999999</c:v>
                </c:pt>
                <c:pt idx="41808">
                  <c:v>62.422000000000004</c:v>
                </c:pt>
                <c:pt idx="41809">
                  <c:v>62.426000000000002</c:v>
                </c:pt>
                <c:pt idx="41810">
                  <c:v>62.429000000000002</c:v>
                </c:pt>
                <c:pt idx="41811">
                  <c:v>62.433</c:v>
                </c:pt>
                <c:pt idx="41812">
                  <c:v>62.437000000000005</c:v>
                </c:pt>
                <c:pt idx="41813">
                  <c:v>62.441000000000003</c:v>
                </c:pt>
                <c:pt idx="41814">
                  <c:v>62.445</c:v>
                </c:pt>
                <c:pt idx="41815">
                  <c:v>62.448</c:v>
                </c:pt>
                <c:pt idx="41816">
                  <c:v>62.451999999999998</c:v>
                </c:pt>
                <c:pt idx="41817">
                  <c:v>62.456000000000003</c:v>
                </c:pt>
                <c:pt idx="41818">
                  <c:v>62.46</c:v>
                </c:pt>
                <c:pt idx="41819">
                  <c:v>62.463999999999999</c:v>
                </c:pt>
                <c:pt idx="41820">
                  <c:v>62.468000000000004</c:v>
                </c:pt>
                <c:pt idx="41821">
                  <c:v>62.471000000000004</c:v>
                </c:pt>
                <c:pt idx="41822">
                  <c:v>62.475000000000001</c:v>
                </c:pt>
                <c:pt idx="41823">
                  <c:v>62.478999999999999</c:v>
                </c:pt>
                <c:pt idx="41824">
                  <c:v>62.483000000000004</c:v>
                </c:pt>
                <c:pt idx="41825">
                  <c:v>62.487000000000002</c:v>
                </c:pt>
                <c:pt idx="41826">
                  <c:v>62.491</c:v>
                </c:pt>
                <c:pt idx="41827">
                  <c:v>62.495000000000005</c:v>
                </c:pt>
                <c:pt idx="41828">
                  <c:v>62.499000000000002</c:v>
                </c:pt>
                <c:pt idx="41829">
                  <c:v>62.503</c:v>
                </c:pt>
                <c:pt idx="41830">
                  <c:v>62.506999999999998</c:v>
                </c:pt>
                <c:pt idx="41831">
                  <c:v>62.511000000000003</c:v>
                </c:pt>
                <c:pt idx="41832">
                  <c:v>62.515000000000001</c:v>
                </c:pt>
                <c:pt idx="41833">
                  <c:v>62.518000000000001</c:v>
                </c:pt>
                <c:pt idx="41834">
                  <c:v>62.521999999999998</c:v>
                </c:pt>
                <c:pt idx="41835">
                  <c:v>62.526000000000003</c:v>
                </c:pt>
                <c:pt idx="41836">
                  <c:v>62.53</c:v>
                </c:pt>
                <c:pt idx="41837">
                  <c:v>62.533999999999999</c:v>
                </c:pt>
                <c:pt idx="41838">
                  <c:v>62.538000000000004</c:v>
                </c:pt>
                <c:pt idx="41839">
                  <c:v>62.542000000000002</c:v>
                </c:pt>
                <c:pt idx="41840">
                  <c:v>62.545999999999999</c:v>
                </c:pt>
                <c:pt idx="41841">
                  <c:v>62.550000000000004</c:v>
                </c:pt>
                <c:pt idx="41842">
                  <c:v>62.554000000000002</c:v>
                </c:pt>
                <c:pt idx="41843">
                  <c:v>62.558</c:v>
                </c:pt>
                <c:pt idx="41844">
                  <c:v>62.562000000000005</c:v>
                </c:pt>
                <c:pt idx="41845">
                  <c:v>62.566000000000003</c:v>
                </c:pt>
                <c:pt idx="41846">
                  <c:v>62.57</c:v>
                </c:pt>
                <c:pt idx="41847">
                  <c:v>62.573999999999998</c:v>
                </c:pt>
                <c:pt idx="41848">
                  <c:v>62.578000000000003</c:v>
                </c:pt>
                <c:pt idx="41849">
                  <c:v>62.581000000000003</c:v>
                </c:pt>
                <c:pt idx="41850">
                  <c:v>62.585000000000001</c:v>
                </c:pt>
                <c:pt idx="41851">
                  <c:v>62.588999999999999</c:v>
                </c:pt>
                <c:pt idx="41852">
                  <c:v>62.593000000000004</c:v>
                </c:pt>
                <c:pt idx="41853">
                  <c:v>62.597000000000001</c:v>
                </c:pt>
                <c:pt idx="41854">
                  <c:v>62.600999999999999</c:v>
                </c:pt>
                <c:pt idx="41855">
                  <c:v>62.605000000000004</c:v>
                </c:pt>
                <c:pt idx="41856">
                  <c:v>62.609000000000002</c:v>
                </c:pt>
                <c:pt idx="41857">
                  <c:v>62.612000000000002</c:v>
                </c:pt>
                <c:pt idx="41858">
                  <c:v>62.616</c:v>
                </c:pt>
                <c:pt idx="41859">
                  <c:v>62.620000000000005</c:v>
                </c:pt>
                <c:pt idx="41860">
                  <c:v>62.624000000000002</c:v>
                </c:pt>
                <c:pt idx="41861">
                  <c:v>62.628</c:v>
                </c:pt>
                <c:pt idx="41862">
                  <c:v>62.631999999999998</c:v>
                </c:pt>
                <c:pt idx="41863">
                  <c:v>62.636000000000003</c:v>
                </c:pt>
                <c:pt idx="41864">
                  <c:v>62.639000000000003</c:v>
                </c:pt>
                <c:pt idx="41865">
                  <c:v>62.643000000000001</c:v>
                </c:pt>
                <c:pt idx="41866">
                  <c:v>62.646999999999998</c:v>
                </c:pt>
                <c:pt idx="41867">
                  <c:v>62.651000000000003</c:v>
                </c:pt>
                <c:pt idx="41868">
                  <c:v>62.655000000000001</c:v>
                </c:pt>
                <c:pt idx="41869">
                  <c:v>62.658000000000001</c:v>
                </c:pt>
                <c:pt idx="41870">
                  <c:v>62.661999999999999</c:v>
                </c:pt>
                <c:pt idx="41871">
                  <c:v>62.666000000000004</c:v>
                </c:pt>
                <c:pt idx="41872">
                  <c:v>62.67</c:v>
                </c:pt>
                <c:pt idx="41873">
                  <c:v>62.673999999999999</c:v>
                </c:pt>
                <c:pt idx="41874">
                  <c:v>62.677</c:v>
                </c:pt>
                <c:pt idx="41875">
                  <c:v>62.681000000000004</c:v>
                </c:pt>
                <c:pt idx="41876">
                  <c:v>62.685000000000002</c:v>
                </c:pt>
                <c:pt idx="41877">
                  <c:v>62.689</c:v>
                </c:pt>
                <c:pt idx="41878">
                  <c:v>62.692999999999998</c:v>
                </c:pt>
                <c:pt idx="41879">
                  <c:v>62.695999999999998</c:v>
                </c:pt>
                <c:pt idx="41880">
                  <c:v>62.7</c:v>
                </c:pt>
                <c:pt idx="41881">
                  <c:v>62.704000000000001</c:v>
                </c:pt>
                <c:pt idx="41882">
                  <c:v>62.707999999999998</c:v>
                </c:pt>
                <c:pt idx="41883">
                  <c:v>62.710999999999999</c:v>
                </c:pt>
                <c:pt idx="41884">
                  <c:v>62.715000000000003</c:v>
                </c:pt>
                <c:pt idx="41885">
                  <c:v>62.719000000000001</c:v>
                </c:pt>
                <c:pt idx="41886">
                  <c:v>62.722999999999999</c:v>
                </c:pt>
                <c:pt idx="41887">
                  <c:v>62.725999999999999</c:v>
                </c:pt>
                <c:pt idx="41888">
                  <c:v>62.730000000000004</c:v>
                </c:pt>
                <c:pt idx="41889">
                  <c:v>62.734000000000002</c:v>
                </c:pt>
                <c:pt idx="41890">
                  <c:v>62.737000000000002</c:v>
                </c:pt>
                <c:pt idx="41891">
                  <c:v>62.741</c:v>
                </c:pt>
                <c:pt idx="41892">
                  <c:v>62.745000000000005</c:v>
                </c:pt>
                <c:pt idx="41893">
                  <c:v>62.749000000000002</c:v>
                </c:pt>
                <c:pt idx="41894">
                  <c:v>62.752000000000002</c:v>
                </c:pt>
                <c:pt idx="41895">
                  <c:v>62.756</c:v>
                </c:pt>
                <c:pt idx="41896">
                  <c:v>62.76</c:v>
                </c:pt>
                <c:pt idx="41897">
                  <c:v>62.762999999999998</c:v>
                </c:pt>
                <c:pt idx="41898">
                  <c:v>62.767000000000003</c:v>
                </c:pt>
                <c:pt idx="41899">
                  <c:v>62.771000000000001</c:v>
                </c:pt>
                <c:pt idx="41900">
                  <c:v>62.774000000000001</c:v>
                </c:pt>
                <c:pt idx="41901">
                  <c:v>62.777999999999999</c:v>
                </c:pt>
                <c:pt idx="41902">
                  <c:v>62.782000000000004</c:v>
                </c:pt>
                <c:pt idx="41903">
                  <c:v>62.786000000000001</c:v>
                </c:pt>
                <c:pt idx="41904">
                  <c:v>62.789000000000001</c:v>
                </c:pt>
                <c:pt idx="41905">
                  <c:v>62.792999999999999</c:v>
                </c:pt>
                <c:pt idx="41906">
                  <c:v>62.795999999999999</c:v>
                </c:pt>
                <c:pt idx="41907">
                  <c:v>62.800000000000004</c:v>
                </c:pt>
                <c:pt idx="41908">
                  <c:v>62.804000000000002</c:v>
                </c:pt>
                <c:pt idx="41909">
                  <c:v>62.807000000000002</c:v>
                </c:pt>
                <c:pt idx="41910">
                  <c:v>62.811</c:v>
                </c:pt>
                <c:pt idx="41911">
                  <c:v>62.815000000000005</c:v>
                </c:pt>
                <c:pt idx="41912">
                  <c:v>62.817999999999998</c:v>
                </c:pt>
                <c:pt idx="41913">
                  <c:v>62.822000000000003</c:v>
                </c:pt>
                <c:pt idx="41914">
                  <c:v>62.826000000000001</c:v>
                </c:pt>
                <c:pt idx="41915">
                  <c:v>62.829000000000001</c:v>
                </c:pt>
                <c:pt idx="41916">
                  <c:v>62.832999999999998</c:v>
                </c:pt>
                <c:pt idx="41917">
                  <c:v>62.837000000000003</c:v>
                </c:pt>
                <c:pt idx="41918">
                  <c:v>62.84</c:v>
                </c:pt>
                <c:pt idx="41919">
                  <c:v>62.844000000000001</c:v>
                </c:pt>
                <c:pt idx="41920">
                  <c:v>62.847999999999999</c:v>
                </c:pt>
                <c:pt idx="41921">
                  <c:v>62.850999999999999</c:v>
                </c:pt>
                <c:pt idx="41922">
                  <c:v>62.855000000000004</c:v>
                </c:pt>
                <c:pt idx="41923">
                  <c:v>62.858000000000004</c:v>
                </c:pt>
                <c:pt idx="41924">
                  <c:v>62.862000000000002</c:v>
                </c:pt>
                <c:pt idx="41925">
                  <c:v>62.866</c:v>
                </c:pt>
                <c:pt idx="41926">
                  <c:v>62.869</c:v>
                </c:pt>
                <c:pt idx="41927">
                  <c:v>62.873000000000005</c:v>
                </c:pt>
                <c:pt idx="41928">
                  <c:v>62.876000000000005</c:v>
                </c:pt>
                <c:pt idx="41929">
                  <c:v>62.88</c:v>
                </c:pt>
                <c:pt idx="41930">
                  <c:v>62.884</c:v>
                </c:pt>
                <c:pt idx="41931">
                  <c:v>62.887</c:v>
                </c:pt>
                <c:pt idx="41932">
                  <c:v>62.890999999999998</c:v>
                </c:pt>
                <c:pt idx="41933">
                  <c:v>62.893999999999998</c:v>
                </c:pt>
                <c:pt idx="41934">
                  <c:v>62.898000000000003</c:v>
                </c:pt>
                <c:pt idx="41935">
                  <c:v>62.901000000000003</c:v>
                </c:pt>
                <c:pt idx="41936">
                  <c:v>62.905000000000001</c:v>
                </c:pt>
                <c:pt idx="41937">
                  <c:v>62.908000000000001</c:v>
                </c:pt>
                <c:pt idx="41938">
                  <c:v>62.911999999999999</c:v>
                </c:pt>
                <c:pt idx="41939">
                  <c:v>62.914999999999999</c:v>
                </c:pt>
                <c:pt idx="41940">
                  <c:v>62.919000000000004</c:v>
                </c:pt>
                <c:pt idx="41941">
                  <c:v>62.922000000000004</c:v>
                </c:pt>
                <c:pt idx="41942">
                  <c:v>62.926000000000002</c:v>
                </c:pt>
                <c:pt idx="41943">
                  <c:v>62.929000000000002</c:v>
                </c:pt>
                <c:pt idx="41944">
                  <c:v>62.933</c:v>
                </c:pt>
                <c:pt idx="41945">
                  <c:v>62.936</c:v>
                </c:pt>
                <c:pt idx="41946">
                  <c:v>62.940000000000005</c:v>
                </c:pt>
                <c:pt idx="41947">
                  <c:v>62.942999999999998</c:v>
                </c:pt>
                <c:pt idx="41948">
                  <c:v>62.945999999999998</c:v>
                </c:pt>
                <c:pt idx="41949">
                  <c:v>62.95</c:v>
                </c:pt>
                <c:pt idx="41950">
                  <c:v>62.953000000000003</c:v>
                </c:pt>
                <c:pt idx="41951">
                  <c:v>62.957000000000001</c:v>
                </c:pt>
                <c:pt idx="41952">
                  <c:v>62.96</c:v>
                </c:pt>
                <c:pt idx="41953">
                  <c:v>62.963999999999999</c:v>
                </c:pt>
                <c:pt idx="41954">
                  <c:v>62.966999999999999</c:v>
                </c:pt>
                <c:pt idx="41955">
                  <c:v>62.97</c:v>
                </c:pt>
                <c:pt idx="41956">
                  <c:v>62.974000000000004</c:v>
                </c:pt>
                <c:pt idx="41957">
                  <c:v>62.977000000000004</c:v>
                </c:pt>
                <c:pt idx="41958">
                  <c:v>62.980000000000004</c:v>
                </c:pt>
                <c:pt idx="41959">
                  <c:v>62.984000000000002</c:v>
                </c:pt>
                <c:pt idx="41960">
                  <c:v>62.987000000000002</c:v>
                </c:pt>
                <c:pt idx="41961">
                  <c:v>62.991</c:v>
                </c:pt>
                <c:pt idx="41962">
                  <c:v>62.994</c:v>
                </c:pt>
                <c:pt idx="41963">
                  <c:v>62.997</c:v>
                </c:pt>
                <c:pt idx="41964">
                  <c:v>63.001000000000005</c:v>
                </c:pt>
                <c:pt idx="41965">
                  <c:v>63.003999999999998</c:v>
                </c:pt>
                <c:pt idx="41966">
                  <c:v>63.006999999999998</c:v>
                </c:pt>
                <c:pt idx="41967">
                  <c:v>63.011000000000003</c:v>
                </c:pt>
                <c:pt idx="41968">
                  <c:v>63.014000000000003</c:v>
                </c:pt>
                <c:pt idx="41969">
                  <c:v>63.018000000000001</c:v>
                </c:pt>
                <c:pt idx="41970">
                  <c:v>63.021000000000001</c:v>
                </c:pt>
                <c:pt idx="41971">
                  <c:v>63.024000000000001</c:v>
                </c:pt>
                <c:pt idx="41972">
                  <c:v>63.027999999999999</c:v>
                </c:pt>
                <c:pt idx="41973">
                  <c:v>63.030999999999999</c:v>
                </c:pt>
                <c:pt idx="41974">
                  <c:v>63.033999999999999</c:v>
                </c:pt>
                <c:pt idx="41975">
                  <c:v>63.038000000000004</c:v>
                </c:pt>
                <c:pt idx="41976">
                  <c:v>63.041000000000004</c:v>
                </c:pt>
                <c:pt idx="41977">
                  <c:v>63.044000000000004</c:v>
                </c:pt>
                <c:pt idx="41978">
                  <c:v>63.048000000000002</c:v>
                </c:pt>
                <c:pt idx="41979">
                  <c:v>63.051000000000002</c:v>
                </c:pt>
                <c:pt idx="41980">
                  <c:v>63.054000000000002</c:v>
                </c:pt>
                <c:pt idx="41981">
                  <c:v>63.057000000000002</c:v>
                </c:pt>
                <c:pt idx="41982">
                  <c:v>63.061</c:v>
                </c:pt>
                <c:pt idx="41983">
                  <c:v>63.064</c:v>
                </c:pt>
                <c:pt idx="41984">
                  <c:v>63.067</c:v>
                </c:pt>
                <c:pt idx="41985">
                  <c:v>63.070999999999998</c:v>
                </c:pt>
                <c:pt idx="41986">
                  <c:v>63.073999999999998</c:v>
                </c:pt>
                <c:pt idx="41987">
                  <c:v>63.076999999999998</c:v>
                </c:pt>
                <c:pt idx="41988">
                  <c:v>63.081000000000003</c:v>
                </c:pt>
                <c:pt idx="41989">
                  <c:v>63.084000000000003</c:v>
                </c:pt>
                <c:pt idx="41990">
                  <c:v>63.087000000000003</c:v>
                </c:pt>
                <c:pt idx="41991">
                  <c:v>63.091000000000001</c:v>
                </c:pt>
                <c:pt idx="41992">
                  <c:v>63.094000000000001</c:v>
                </c:pt>
                <c:pt idx="41993">
                  <c:v>63.097000000000001</c:v>
                </c:pt>
                <c:pt idx="41994">
                  <c:v>63.100999999999999</c:v>
                </c:pt>
                <c:pt idx="41995">
                  <c:v>63.103999999999999</c:v>
                </c:pt>
                <c:pt idx="41996">
                  <c:v>63.106999999999999</c:v>
                </c:pt>
                <c:pt idx="41997">
                  <c:v>63.111000000000004</c:v>
                </c:pt>
                <c:pt idx="41998">
                  <c:v>63.114000000000004</c:v>
                </c:pt>
                <c:pt idx="41999">
                  <c:v>63.117000000000004</c:v>
                </c:pt>
                <c:pt idx="42000">
                  <c:v>63.120000000000005</c:v>
                </c:pt>
                <c:pt idx="42001">
                  <c:v>63.124000000000002</c:v>
                </c:pt>
                <c:pt idx="42002">
                  <c:v>63.127000000000002</c:v>
                </c:pt>
                <c:pt idx="42003">
                  <c:v>63.13</c:v>
                </c:pt>
                <c:pt idx="42004">
                  <c:v>63.133000000000003</c:v>
                </c:pt>
                <c:pt idx="42005">
                  <c:v>63.136000000000003</c:v>
                </c:pt>
                <c:pt idx="42006">
                  <c:v>63.139000000000003</c:v>
                </c:pt>
                <c:pt idx="42007">
                  <c:v>63.142000000000003</c:v>
                </c:pt>
                <c:pt idx="42008">
                  <c:v>63.145000000000003</c:v>
                </c:pt>
                <c:pt idx="42009">
                  <c:v>63.148000000000003</c:v>
                </c:pt>
                <c:pt idx="42010">
                  <c:v>63.151000000000003</c:v>
                </c:pt>
                <c:pt idx="42011">
                  <c:v>63.154000000000003</c:v>
                </c:pt>
                <c:pt idx="42012">
                  <c:v>63.157000000000004</c:v>
                </c:pt>
                <c:pt idx="42013">
                  <c:v>63.160000000000004</c:v>
                </c:pt>
                <c:pt idx="42014">
                  <c:v>63.164000000000001</c:v>
                </c:pt>
                <c:pt idx="42015">
                  <c:v>63.167000000000002</c:v>
                </c:pt>
                <c:pt idx="42016">
                  <c:v>63.17</c:v>
                </c:pt>
                <c:pt idx="42017">
                  <c:v>63.173000000000002</c:v>
                </c:pt>
                <c:pt idx="42018">
                  <c:v>63.176000000000002</c:v>
                </c:pt>
                <c:pt idx="42019">
                  <c:v>63.179000000000002</c:v>
                </c:pt>
                <c:pt idx="42020">
                  <c:v>63.182000000000002</c:v>
                </c:pt>
                <c:pt idx="42021">
                  <c:v>63.185000000000002</c:v>
                </c:pt>
                <c:pt idx="42022">
                  <c:v>63.188000000000002</c:v>
                </c:pt>
                <c:pt idx="42023">
                  <c:v>63.191000000000003</c:v>
                </c:pt>
                <c:pt idx="42024">
                  <c:v>63.195</c:v>
                </c:pt>
                <c:pt idx="42025">
                  <c:v>63.198</c:v>
                </c:pt>
                <c:pt idx="42026">
                  <c:v>63.201000000000001</c:v>
                </c:pt>
                <c:pt idx="42027">
                  <c:v>63.204000000000001</c:v>
                </c:pt>
                <c:pt idx="42028">
                  <c:v>63.207000000000001</c:v>
                </c:pt>
                <c:pt idx="42029">
                  <c:v>63.21</c:v>
                </c:pt>
                <c:pt idx="42030">
                  <c:v>63.213999999999999</c:v>
                </c:pt>
                <c:pt idx="42031">
                  <c:v>63.216999999999999</c:v>
                </c:pt>
                <c:pt idx="42032">
                  <c:v>63.22</c:v>
                </c:pt>
                <c:pt idx="42033">
                  <c:v>63.222999999999999</c:v>
                </c:pt>
                <c:pt idx="42034">
                  <c:v>63.225999999999999</c:v>
                </c:pt>
                <c:pt idx="42035">
                  <c:v>63.230000000000004</c:v>
                </c:pt>
                <c:pt idx="42036">
                  <c:v>63.233000000000004</c:v>
                </c:pt>
                <c:pt idx="42037">
                  <c:v>63.236000000000004</c:v>
                </c:pt>
                <c:pt idx="42038">
                  <c:v>63.239000000000004</c:v>
                </c:pt>
                <c:pt idx="42039">
                  <c:v>63.243000000000002</c:v>
                </c:pt>
                <c:pt idx="42040">
                  <c:v>63.246000000000002</c:v>
                </c:pt>
                <c:pt idx="42041">
                  <c:v>63.249000000000002</c:v>
                </c:pt>
                <c:pt idx="42042">
                  <c:v>63.253</c:v>
                </c:pt>
                <c:pt idx="42043">
                  <c:v>63.256</c:v>
                </c:pt>
                <c:pt idx="42044">
                  <c:v>63.259</c:v>
                </c:pt>
                <c:pt idx="42045">
                  <c:v>63.262999999999998</c:v>
                </c:pt>
                <c:pt idx="42046">
                  <c:v>63.265999999999998</c:v>
                </c:pt>
                <c:pt idx="42047">
                  <c:v>63.268999999999998</c:v>
                </c:pt>
                <c:pt idx="42048">
                  <c:v>63.273000000000003</c:v>
                </c:pt>
                <c:pt idx="42049">
                  <c:v>63.276000000000003</c:v>
                </c:pt>
                <c:pt idx="42050">
                  <c:v>63.279000000000003</c:v>
                </c:pt>
                <c:pt idx="42051">
                  <c:v>63.283000000000001</c:v>
                </c:pt>
                <c:pt idx="42052">
                  <c:v>63.286000000000001</c:v>
                </c:pt>
                <c:pt idx="42053">
                  <c:v>63.29</c:v>
                </c:pt>
                <c:pt idx="42054">
                  <c:v>63.292999999999999</c:v>
                </c:pt>
                <c:pt idx="42055">
                  <c:v>63.295999999999999</c:v>
                </c:pt>
                <c:pt idx="42056">
                  <c:v>63.300000000000004</c:v>
                </c:pt>
                <c:pt idx="42057">
                  <c:v>63.303000000000004</c:v>
                </c:pt>
                <c:pt idx="42058">
                  <c:v>63.307000000000002</c:v>
                </c:pt>
                <c:pt idx="42059">
                  <c:v>63.31</c:v>
                </c:pt>
                <c:pt idx="42060">
                  <c:v>63.314</c:v>
                </c:pt>
                <c:pt idx="42061">
                  <c:v>63.317</c:v>
                </c:pt>
                <c:pt idx="42062">
                  <c:v>63.320999999999998</c:v>
                </c:pt>
                <c:pt idx="42063">
                  <c:v>63.323999999999998</c:v>
                </c:pt>
                <c:pt idx="42064">
                  <c:v>63.328000000000003</c:v>
                </c:pt>
                <c:pt idx="42065">
                  <c:v>63.331000000000003</c:v>
                </c:pt>
                <c:pt idx="42066">
                  <c:v>63.335000000000001</c:v>
                </c:pt>
                <c:pt idx="42067">
                  <c:v>63.338000000000001</c:v>
                </c:pt>
                <c:pt idx="42068">
                  <c:v>63.341999999999999</c:v>
                </c:pt>
                <c:pt idx="42069">
                  <c:v>63.344999999999999</c:v>
                </c:pt>
                <c:pt idx="42070">
                  <c:v>63.349000000000004</c:v>
                </c:pt>
                <c:pt idx="42071">
                  <c:v>63.352000000000004</c:v>
                </c:pt>
                <c:pt idx="42072">
                  <c:v>63.356000000000002</c:v>
                </c:pt>
                <c:pt idx="42073">
                  <c:v>63.359000000000002</c:v>
                </c:pt>
                <c:pt idx="42074">
                  <c:v>63.363</c:v>
                </c:pt>
                <c:pt idx="42075">
                  <c:v>63.367000000000004</c:v>
                </c:pt>
                <c:pt idx="42076">
                  <c:v>63.370000000000005</c:v>
                </c:pt>
                <c:pt idx="42077">
                  <c:v>63.374000000000002</c:v>
                </c:pt>
                <c:pt idx="42078">
                  <c:v>63.377000000000002</c:v>
                </c:pt>
                <c:pt idx="42079">
                  <c:v>63.381</c:v>
                </c:pt>
                <c:pt idx="42080">
                  <c:v>63.384999999999998</c:v>
                </c:pt>
                <c:pt idx="42081">
                  <c:v>63.387999999999998</c:v>
                </c:pt>
                <c:pt idx="42082">
                  <c:v>63.392000000000003</c:v>
                </c:pt>
                <c:pt idx="42083">
                  <c:v>63.396000000000001</c:v>
                </c:pt>
                <c:pt idx="42084">
                  <c:v>63.4</c:v>
                </c:pt>
                <c:pt idx="42085">
                  <c:v>63.404000000000003</c:v>
                </c:pt>
                <c:pt idx="42086">
                  <c:v>63.407000000000004</c:v>
                </c:pt>
                <c:pt idx="42087">
                  <c:v>63.411000000000001</c:v>
                </c:pt>
                <c:pt idx="42088">
                  <c:v>63.414999999999999</c:v>
                </c:pt>
                <c:pt idx="42089">
                  <c:v>63.419000000000004</c:v>
                </c:pt>
                <c:pt idx="42090">
                  <c:v>63.423000000000002</c:v>
                </c:pt>
                <c:pt idx="42091">
                  <c:v>63.426000000000002</c:v>
                </c:pt>
                <c:pt idx="42092">
                  <c:v>63.43</c:v>
                </c:pt>
                <c:pt idx="42093">
                  <c:v>63.434000000000005</c:v>
                </c:pt>
                <c:pt idx="42094">
                  <c:v>63.438000000000002</c:v>
                </c:pt>
                <c:pt idx="42095">
                  <c:v>63.441000000000003</c:v>
                </c:pt>
                <c:pt idx="42096">
                  <c:v>63.445</c:v>
                </c:pt>
                <c:pt idx="42097">
                  <c:v>63.448999999999998</c:v>
                </c:pt>
                <c:pt idx="42098">
                  <c:v>63.453000000000003</c:v>
                </c:pt>
                <c:pt idx="42099">
                  <c:v>63.457000000000001</c:v>
                </c:pt>
                <c:pt idx="42100">
                  <c:v>63.46</c:v>
                </c:pt>
                <c:pt idx="42101">
                  <c:v>63.463999999999999</c:v>
                </c:pt>
                <c:pt idx="42102">
                  <c:v>63.468000000000004</c:v>
                </c:pt>
                <c:pt idx="42103">
                  <c:v>63.471000000000004</c:v>
                </c:pt>
                <c:pt idx="42104">
                  <c:v>63.475000000000001</c:v>
                </c:pt>
                <c:pt idx="42105">
                  <c:v>63.478999999999999</c:v>
                </c:pt>
                <c:pt idx="42106">
                  <c:v>63.483000000000004</c:v>
                </c:pt>
                <c:pt idx="42107">
                  <c:v>63.486000000000004</c:v>
                </c:pt>
                <c:pt idx="42108">
                  <c:v>63.49</c:v>
                </c:pt>
                <c:pt idx="42109">
                  <c:v>63.494</c:v>
                </c:pt>
                <c:pt idx="42110">
                  <c:v>63.498000000000005</c:v>
                </c:pt>
                <c:pt idx="42111">
                  <c:v>63.501000000000005</c:v>
                </c:pt>
                <c:pt idx="42112">
                  <c:v>63.505000000000003</c:v>
                </c:pt>
                <c:pt idx="42113">
                  <c:v>63.509</c:v>
                </c:pt>
                <c:pt idx="42114">
                  <c:v>63.512999999999998</c:v>
                </c:pt>
                <c:pt idx="42115">
                  <c:v>63.517000000000003</c:v>
                </c:pt>
                <c:pt idx="42116">
                  <c:v>63.52</c:v>
                </c:pt>
                <c:pt idx="42117">
                  <c:v>63.524000000000001</c:v>
                </c:pt>
                <c:pt idx="42118">
                  <c:v>63.527999999999999</c:v>
                </c:pt>
                <c:pt idx="42119">
                  <c:v>63.532000000000004</c:v>
                </c:pt>
                <c:pt idx="42120">
                  <c:v>63.536000000000001</c:v>
                </c:pt>
                <c:pt idx="42121">
                  <c:v>63.539000000000001</c:v>
                </c:pt>
                <c:pt idx="42122">
                  <c:v>63.542999999999999</c:v>
                </c:pt>
                <c:pt idx="42123">
                  <c:v>63.547000000000004</c:v>
                </c:pt>
                <c:pt idx="42124">
                  <c:v>63.551000000000002</c:v>
                </c:pt>
                <c:pt idx="42125">
                  <c:v>63.555</c:v>
                </c:pt>
                <c:pt idx="42126">
                  <c:v>63.558</c:v>
                </c:pt>
                <c:pt idx="42127">
                  <c:v>63.562000000000005</c:v>
                </c:pt>
                <c:pt idx="42128">
                  <c:v>63.566000000000003</c:v>
                </c:pt>
                <c:pt idx="42129">
                  <c:v>63.57</c:v>
                </c:pt>
                <c:pt idx="42130">
                  <c:v>63.573</c:v>
                </c:pt>
                <c:pt idx="42131">
                  <c:v>63.576999999999998</c:v>
                </c:pt>
                <c:pt idx="42132">
                  <c:v>63.581000000000003</c:v>
                </c:pt>
                <c:pt idx="42133">
                  <c:v>63.585000000000001</c:v>
                </c:pt>
                <c:pt idx="42134">
                  <c:v>63.588000000000001</c:v>
                </c:pt>
                <c:pt idx="42135">
                  <c:v>63.591999999999999</c:v>
                </c:pt>
                <c:pt idx="42136">
                  <c:v>63.596000000000004</c:v>
                </c:pt>
                <c:pt idx="42137">
                  <c:v>63.599000000000004</c:v>
                </c:pt>
                <c:pt idx="42138">
                  <c:v>63.603000000000002</c:v>
                </c:pt>
                <c:pt idx="42139">
                  <c:v>63.606999999999999</c:v>
                </c:pt>
                <c:pt idx="42140">
                  <c:v>63.61</c:v>
                </c:pt>
                <c:pt idx="42141">
                  <c:v>63.614000000000004</c:v>
                </c:pt>
                <c:pt idx="42142">
                  <c:v>63.617000000000004</c:v>
                </c:pt>
                <c:pt idx="42143">
                  <c:v>63.621000000000002</c:v>
                </c:pt>
                <c:pt idx="42144">
                  <c:v>63.624000000000002</c:v>
                </c:pt>
                <c:pt idx="42145">
                  <c:v>63.628</c:v>
                </c:pt>
                <c:pt idx="42146">
                  <c:v>63.631</c:v>
                </c:pt>
                <c:pt idx="42147">
                  <c:v>63.634</c:v>
                </c:pt>
                <c:pt idx="42148">
                  <c:v>63.637999999999998</c:v>
                </c:pt>
                <c:pt idx="42149">
                  <c:v>63.640999999999998</c:v>
                </c:pt>
                <c:pt idx="42150">
                  <c:v>63.643999999999998</c:v>
                </c:pt>
                <c:pt idx="42151">
                  <c:v>63.646999999999998</c:v>
                </c:pt>
                <c:pt idx="42152">
                  <c:v>63.65</c:v>
                </c:pt>
                <c:pt idx="42153">
                  <c:v>63.652999999999999</c:v>
                </c:pt>
                <c:pt idx="42154">
                  <c:v>63.655999999999999</c:v>
                </c:pt>
                <c:pt idx="42155">
                  <c:v>63.657000000000004</c:v>
                </c:pt>
                <c:pt idx="42156">
                  <c:v>63.657000000000004</c:v>
                </c:pt>
                <c:pt idx="42157">
                  <c:v>63.657000000000004</c:v>
                </c:pt>
                <c:pt idx="42158">
                  <c:v>63.658000000000001</c:v>
                </c:pt>
                <c:pt idx="42159">
                  <c:v>63.658000000000001</c:v>
                </c:pt>
                <c:pt idx="42160">
                  <c:v>63.658000000000001</c:v>
                </c:pt>
                <c:pt idx="42161">
                  <c:v>63.658999999999999</c:v>
                </c:pt>
                <c:pt idx="42162">
                  <c:v>63.658999999999999</c:v>
                </c:pt>
                <c:pt idx="42163">
                  <c:v>63.658999999999999</c:v>
                </c:pt>
                <c:pt idx="42164">
                  <c:v>63.658999999999999</c:v>
                </c:pt>
                <c:pt idx="42165">
                  <c:v>63.660000000000004</c:v>
                </c:pt>
                <c:pt idx="42166">
                  <c:v>63.660000000000004</c:v>
                </c:pt>
                <c:pt idx="42167">
                  <c:v>63.660000000000004</c:v>
                </c:pt>
                <c:pt idx="42168">
                  <c:v>63.661000000000001</c:v>
                </c:pt>
                <c:pt idx="42169">
                  <c:v>63.661000000000001</c:v>
                </c:pt>
                <c:pt idx="42170">
                  <c:v>63.661000000000001</c:v>
                </c:pt>
                <c:pt idx="42171">
                  <c:v>63.661000000000001</c:v>
                </c:pt>
                <c:pt idx="42172">
                  <c:v>63.661999999999999</c:v>
                </c:pt>
                <c:pt idx="42173">
                  <c:v>63.661999999999999</c:v>
                </c:pt>
                <c:pt idx="42174">
                  <c:v>63.661999999999999</c:v>
                </c:pt>
                <c:pt idx="42175">
                  <c:v>63.663000000000004</c:v>
                </c:pt>
                <c:pt idx="42176">
                  <c:v>63.663000000000004</c:v>
                </c:pt>
                <c:pt idx="42177">
                  <c:v>63.663000000000004</c:v>
                </c:pt>
                <c:pt idx="42178">
                  <c:v>63.663000000000004</c:v>
                </c:pt>
                <c:pt idx="42179">
                  <c:v>63.664000000000001</c:v>
                </c:pt>
                <c:pt idx="42180">
                  <c:v>63.664000000000001</c:v>
                </c:pt>
                <c:pt idx="42181">
                  <c:v>63.664000000000001</c:v>
                </c:pt>
                <c:pt idx="42182">
                  <c:v>63.664999999999999</c:v>
                </c:pt>
                <c:pt idx="42183">
                  <c:v>63.664999999999999</c:v>
                </c:pt>
                <c:pt idx="42184">
                  <c:v>63.664999999999999</c:v>
                </c:pt>
                <c:pt idx="42185">
                  <c:v>63.664999999999999</c:v>
                </c:pt>
                <c:pt idx="42186">
                  <c:v>63.666000000000004</c:v>
                </c:pt>
                <c:pt idx="42187">
                  <c:v>63.666000000000004</c:v>
                </c:pt>
                <c:pt idx="42188">
                  <c:v>63.666000000000004</c:v>
                </c:pt>
                <c:pt idx="42189">
                  <c:v>63.667000000000002</c:v>
                </c:pt>
                <c:pt idx="42190">
                  <c:v>63.667000000000002</c:v>
                </c:pt>
                <c:pt idx="42191">
                  <c:v>63.667000000000002</c:v>
                </c:pt>
                <c:pt idx="42192">
                  <c:v>63.667000000000002</c:v>
                </c:pt>
                <c:pt idx="42193">
                  <c:v>63.667999999999999</c:v>
                </c:pt>
                <c:pt idx="42194">
                  <c:v>63.667999999999999</c:v>
                </c:pt>
                <c:pt idx="42195">
                  <c:v>63.667999999999999</c:v>
                </c:pt>
                <c:pt idx="42196">
                  <c:v>63.669000000000004</c:v>
                </c:pt>
                <c:pt idx="42197">
                  <c:v>63.669000000000004</c:v>
                </c:pt>
                <c:pt idx="42198">
                  <c:v>63.669000000000004</c:v>
                </c:pt>
                <c:pt idx="42199">
                  <c:v>63.669000000000004</c:v>
                </c:pt>
                <c:pt idx="42200">
                  <c:v>63.67</c:v>
                </c:pt>
                <c:pt idx="42201">
                  <c:v>63.67</c:v>
                </c:pt>
                <c:pt idx="42202">
                  <c:v>63.67</c:v>
                </c:pt>
                <c:pt idx="42203">
                  <c:v>63.67</c:v>
                </c:pt>
                <c:pt idx="42204">
                  <c:v>63.670999999999999</c:v>
                </c:pt>
                <c:pt idx="42205">
                  <c:v>63.670999999999999</c:v>
                </c:pt>
                <c:pt idx="42206">
                  <c:v>63.670999999999999</c:v>
                </c:pt>
                <c:pt idx="42207">
                  <c:v>63.672000000000004</c:v>
                </c:pt>
                <c:pt idx="42208">
                  <c:v>63.672000000000004</c:v>
                </c:pt>
                <c:pt idx="42209">
                  <c:v>63.672000000000004</c:v>
                </c:pt>
                <c:pt idx="42210">
                  <c:v>63.672000000000004</c:v>
                </c:pt>
                <c:pt idx="42211">
                  <c:v>63.673000000000002</c:v>
                </c:pt>
                <c:pt idx="42212">
                  <c:v>63.673000000000002</c:v>
                </c:pt>
                <c:pt idx="42213">
                  <c:v>63.673000000000002</c:v>
                </c:pt>
                <c:pt idx="42214">
                  <c:v>63.673999999999999</c:v>
                </c:pt>
                <c:pt idx="42215">
                  <c:v>63.673999999999999</c:v>
                </c:pt>
                <c:pt idx="42216">
                  <c:v>63.673999999999999</c:v>
                </c:pt>
                <c:pt idx="42217">
                  <c:v>63.673999999999999</c:v>
                </c:pt>
                <c:pt idx="42218">
                  <c:v>63.675000000000004</c:v>
                </c:pt>
                <c:pt idx="42219">
                  <c:v>63.675000000000004</c:v>
                </c:pt>
                <c:pt idx="42220">
                  <c:v>63.675000000000004</c:v>
                </c:pt>
                <c:pt idx="42221">
                  <c:v>63.676000000000002</c:v>
                </c:pt>
                <c:pt idx="42222">
                  <c:v>63.676000000000002</c:v>
                </c:pt>
                <c:pt idx="42223">
                  <c:v>63.676000000000002</c:v>
                </c:pt>
                <c:pt idx="42224">
                  <c:v>63.676000000000002</c:v>
                </c:pt>
                <c:pt idx="42225">
                  <c:v>63.677</c:v>
                </c:pt>
                <c:pt idx="42226">
                  <c:v>63.677</c:v>
                </c:pt>
                <c:pt idx="42227">
                  <c:v>63.677</c:v>
                </c:pt>
                <c:pt idx="42228">
                  <c:v>63.678000000000004</c:v>
                </c:pt>
                <c:pt idx="42229">
                  <c:v>63.678000000000004</c:v>
                </c:pt>
                <c:pt idx="42230">
                  <c:v>63.678000000000004</c:v>
                </c:pt>
                <c:pt idx="42231">
                  <c:v>63.678000000000004</c:v>
                </c:pt>
                <c:pt idx="42232">
                  <c:v>63.679000000000002</c:v>
                </c:pt>
                <c:pt idx="42233">
                  <c:v>63.679000000000002</c:v>
                </c:pt>
                <c:pt idx="42234">
                  <c:v>63.679000000000002</c:v>
                </c:pt>
                <c:pt idx="42235">
                  <c:v>63.68</c:v>
                </c:pt>
                <c:pt idx="42236">
                  <c:v>63.68</c:v>
                </c:pt>
                <c:pt idx="42237">
                  <c:v>63.68</c:v>
                </c:pt>
                <c:pt idx="42238">
                  <c:v>63.68</c:v>
                </c:pt>
                <c:pt idx="42239">
                  <c:v>63.681000000000004</c:v>
                </c:pt>
                <c:pt idx="42240">
                  <c:v>63.681000000000004</c:v>
                </c:pt>
                <c:pt idx="42241">
                  <c:v>63.681000000000004</c:v>
                </c:pt>
                <c:pt idx="42242">
                  <c:v>63.681000000000004</c:v>
                </c:pt>
                <c:pt idx="42243">
                  <c:v>63.682000000000002</c:v>
                </c:pt>
                <c:pt idx="42244">
                  <c:v>63.682000000000002</c:v>
                </c:pt>
                <c:pt idx="42245">
                  <c:v>63.682000000000002</c:v>
                </c:pt>
                <c:pt idx="42246">
                  <c:v>63.683</c:v>
                </c:pt>
                <c:pt idx="42247">
                  <c:v>63.683</c:v>
                </c:pt>
                <c:pt idx="42248">
                  <c:v>63.683</c:v>
                </c:pt>
                <c:pt idx="42249">
                  <c:v>63.683</c:v>
                </c:pt>
                <c:pt idx="42250">
                  <c:v>63.684000000000005</c:v>
                </c:pt>
                <c:pt idx="42251">
                  <c:v>63.684000000000005</c:v>
                </c:pt>
                <c:pt idx="42252">
                  <c:v>63.684000000000005</c:v>
                </c:pt>
                <c:pt idx="42253">
                  <c:v>63.685000000000002</c:v>
                </c:pt>
                <c:pt idx="42254">
                  <c:v>63.685000000000002</c:v>
                </c:pt>
                <c:pt idx="42255">
                  <c:v>63.685000000000002</c:v>
                </c:pt>
                <c:pt idx="42256">
                  <c:v>63.685000000000002</c:v>
                </c:pt>
                <c:pt idx="42257">
                  <c:v>63.686</c:v>
                </c:pt>
                <c:pt idx="42258">
                  <c:v>63.686</c:v>
                </c:pt>
                <c:pt idx="42259">
                  <c:v>63.686</c:v>
                </c:pt>
                <c:pt idx="42260">
                  <c:v>63.687000000000005</c:v>
                </c:pt>
                <c:pt idx="42261">
                  <c:v>63.687000000000005</c:v>
                </c:pt>
                <c:pt idx="42262">
                  <c:v>63.687000000000005</c:v>
                </c:pt>
                <c:pt idx="42263">
                  <c:v>63.687000000000005</c:v>
                </c:pt>
                <c:pt idx="42264">
                  <c:v>63.688000000000002</c:v>
                </c:pt>
                <c:pt idx="42265">
                  <c:v>63.688000000000002</c:v>
                </c:pt>
                <c:pt idx="42266">
                  <c:v>63.688000000000002</c:v>
                </c:pt>
                <c:pt idx="42267">
                  <c:v>63.689</c:v>
                </c:pt>
                <c:pt idx="42268">
                  <c:v>63.689</c:v>
                </c:pt>
                <c:pt idx="42269">
                  <c:v>63.689</c:v>
                </c:pt>
                <c:pt idx="42270">
                  <c:v>63.689</c:v>
                </c:pt>
                <c:pt idx="42271">
                  <c:v>63.690000000000005</c:v>
                </c:pt>
                <c:pt idx="42272">
                  <c:v>63.690000000000005</c:v>
                </c:pt>
                <c:pt idx="42273">
                  <c:v>63.690000000000005</c:v>
                </c:pt>
                <c:pt idx="42274">
                  <c:v>63.691000000000003</c:v>
                </c:pt>
                <c:pt idx="42275">
                  <c:v>63.691000000000003</c:v>
                </c:pt>
                <c:pt idx="42276">
                  <c:v>63.691000000000003</c:v>
                </c:pt>
                <c:pt idx="42277">
                  <c:v>63.691000000000003</c:v>
                </c:pt>
                <c:pt idx="42278">
                  <c:v>63.692</c:v>
                </c:pt>
                <c:pt idx="42279">
                  <c:v>63.692</c:v>
                </c:pt>
                <c:pt idx="42280">
                  <c:v>63.692</c:v>
                </c:pt>
                <c:pt idx="42281">
                  <c:v>63.692999999999998</c:v>
                </c:pt>
                <c:pt idx="42282">
                  <c:v>63.692999999999998</c:v>
                </c:pt>
                <c:pt idx="42283">
                  <c:v>63.692999999999998</c:v>
                </c:pt>
                <c:pt idx="42284">
                  <c:v>63.692999999999998</c:v>
                </c:pt>
                <c:pt idx="42285">
                  <c:v>63.694000000000003</c:v>
                </c:pt>
                <c:pt idx="42286">
                  <c:v>63.694000000000003</c:v>
                </c:pt>
                <c:pt idx="42287">
                  <c:v>63.694000000000003</c:v>
                </c:pt>
                <c:pt idx="42288">
                  <c:v>63.694000000000003</c:v>
                </c:pt>
                <c:pt idx="42289">
                  <c:v>63.695</c:v>
                </c:pt>
                <c:pt idx="42290">
                  <c:v>63.695</c:v>
                </c:pt>
                <c:pt idx="42291">
                  <c:v>63.695</c:v>
                </c:pt>
                <c:pt idx="42292">
                  <c:v>63.695999999999998</c:v>
                </c:pt>
                <c:pt idx="42293">
                  <c:v>63.695999999999998</c:v>
                </c:pt>
                <c:pt idx="42294">
                  <c:v>63.695999999999998</c:v>
                </c:pt>
                <c:pt idx="42295">
                  <c:v>63.695999999999998</c:v>
                </c:pt>
                <c:pt idx="42296">
                  <c:v>63.697000000000003</c:v>
                </c:pt>
                <c:pt idx="42297">
                  <c:v>63.697000000000003</c:v>
                </c:pt>
                <c:pt idx="42298">
                  <c:v>63.697000000000003</c:v>
                </c:pt>
                <c:pt idx="42299">
                  <c:v>63.698</c:v>
                </c:pt>
                <c:pt idx="42300">
                  <c:v>63.698</c:v>
                </c:pt>
                <c:pt idx="42301">
                  <c:v>63.698</c:v>
                </c:pt>
                <c:pt idx="42302">
                  <c:v>63.698</c:v>
                </c:pt>
                <c:pt idx="42303">
                  <c:v>63.698999999999998</c:v>
                </c:pt>
                <c:pt idx="42304">
                  <c:v>63.698999999999998</c:v>
                </c:pt>
                <c:pt idx="42305">
                  <c:v>63.698999999999998</c:v>
                </c:pt>
                <c:pt idx="42306">
                  <c:v>63.7</c:v>
                </c:pt>
                <c:pt idx="42307">
                  <c:v>63.7</c:v>
                </c:pt>
                <c:pt idx="42308">
                  <c:v>63.7</c:v>
                </c:pt>
                <c:pt idx="42309">
                  <c:v>63.7</c:v>
                </c:pt>
                <c:pt idx="42310">
                  <c:v>63.701000000000001</c:v>
                </c:pt>
                <c:pt idx="42311">
                  <c:v>63.701000000000001</c:v>
                </c:pt>
                <c:pt idx="42312">
                  <c:v>63.701000000000001</c:v>
                </c:pt>
                <c:pt idx="42313">
                  <c:v>63.701999999999998</c:v>
                </c:pt>
                <c:pt idx="42314">
                  <c:v>63.701999999999998</c:v>
                </c:pt>
                <c:pt idx="42315">
                  <c:v>63.701999999999998</c:v>
                </c:pt>
                <c:pt idx="42316">
                  <c:v>63.701999999999998</c:v>
                </c:pt>
                <c:pt idx="42317">
                  <c:v>63.703000000000003</c:v>
                </c:pt>
                <c:pt idx="42318">
                  <c:v>63.703000000000003</c:v>
                </c:pt>
                <c:pt idx="42319">
                  <c:v>63.703000000000003</c:v>
                </c:pt>
                <c:pt idx="42320">
                  <c:v>63.704000000000001</c:v>
                </c:pt>
                <c:pt idx="42321">
                  <c:v>63.704000000000001</c:v>
                </c:pt>
                <c:pt idx="42322">
                  <c:v>63.704000000000001</c:v>
                </c:pt>
                <c:pt idx="42323">
                  <c:v>63.704000000000001</c:v>
                </c:pt>
                <c:pt idx="42324">
                  <c:v>63.704999999999998</c:v>
                </c:pt>
                <c:pt idx="42325">
                  <c:v>63.704999999999998</c:v>
                </c:pt>
                <c:pt idx="42326">
                  <c:v>63.704999999999998</c:v>
                </c:pt>
                <c:pt idx="42327">
                  <c:v>63.706000000000003</c:v>
                </c:pt>
                <c:pt idx="42328">
                  <c:v>63.706000000000003</c:v>
                </c:pt>
                <c:pt idx="42329">
                  <c:v>63.706000000000003</c:v>
                </c:pt>
                <c:pt idx="42330">
                  <c:v>63.706000000000003</c:v>
                </c:pt>
                <c:pt idx="42331">
                  <c:v>63.707000000000001</c:v>
                </c:pt>
                <c:pt idx="42332">
                  <c:v>63.707000000000001</c:v>
                </c:pt>
                <c:pt idx="42333">
                  <c:v>63.707000000000001</c:v>
                </c:pt>
                <c:pt idx="42334">
                  <c:v>63.707000000000001</c:v>
                </c:pt>
                <c:pt idx="42335">
                  <c:v>63.707999999999998</c:v>
                </c:pt>
                <c:pt idx="42336">
                  <c:v>63.707999999999998</c:v>
                </c:pt>
                <c:pt idx="42337">
                  <c:v>63.707999999999998</c:v>
                </c:pt>
                <c:pt idx="42338">
                  <c:v>63.709000000000003</c:v>
                </c:pt>
                <c:pt idx="42339">
                  <c:v>63.709000000000003</c:v>
                </c:pt>
                <c:pt idx="42340">
                  <c:v>63.709000000000003</c:v>
                </c:pt>
                <c:pt idx="42341">
                  <c:v>63.709000000000003</c:v>
                </c:pt>
                <c:pt idx="42342">
                  <c:v>63.71</c:v>
                </c:pt>
                <c:pt idx="42343">
                  <c:v>63.71</c:v>
                </c:pt>
                <c:pt idx="42344">
                  <c:v>63.71</c:v>
                </c:pt>
                <c:pt idx="42345">
                  <c:v>63.710999999999999</c:v>
                </c:pt>
                <c:pt idx="42346">
                  <c:v>63.710999999999999</c:v>
                </c:pt>
                <c:pt idx="42347">
                  <c:v>63.710999999999999</c:v>
                </c:pt>
                <c:pt idx="42348">
                  <c:v>63.710999999999999</c:v>
                </c:pt>
                <c:pt idx="42349">
                  <c:v>63.712000000000003</c:v>
                </c:pt>
                <c:pt idx="42350">
                  <c:v>63.712000000000003</c:v>
                </c:pt>
                <c:pt idx="42351">
                  <c:v>63.712000000000003</c:v>
                </c:pt>
                <c:pt idx="42352">
                  <c:v>63.713000000000001</c:v>
                </c:pt>
                <c:pt idx="42353">
                  <c:v>63.713000000000001</c:v>
                </c:pt>
                <c:pt idx="42354">
                  <c:v>63.713000000000001</c:v>
                </c:pt>
                <c:pt idx="42355">
                  <c:v>63.713000000000001</c:v>
                </c:pt>
                <c:pt idx="42356">
                  <c:v>63.713999999999999</c:v>
                </c:pt>
                <c:pt idx="42357">
                  <c:v>63.713999999999999</c:v>
                </c:pt>
                <c:pt idx="42358">
                  <c:v>63.713999999999999</c:v>
                </c:pt>
                <c:pt idx="42359">
                  <c:v>63.715000000000003</c:v>
                </c:pt>
                <c:pt idx="42360">
                  <c:v>63.715000000000003</c:v>
                </c:pt>
                <c:pt idx="42361">
                  <c:v>63.715000000000003</c:v>
                </c:pt>
                <c:pt idx="42362">
                  <c:v>63.715000000000003</c:v>
                </c:pt>
                <c:pt idx="42363">
                  <c:v>63.716000000000001</c:v>
                </c:pt>
                <c:pt idx="42364">
                  <c:v>63.716000000000001</c:v>
                </c:pt>
                <c:pt idx="42365">
                  <c:v>63.716000000000001</c:v>
                </c:pt>
                <c:pt idx="42366">
                  <c:v>63.716999999999999</c:v>
                </c:pt>
                <c:pt idx="42367">
                  <c:v>63.716999999999999</c:v>
                </c:pt>
                <c:pt idx="42368">
                  <c:v>63.716999999999999</c:v>
                </c:pt>
                <c:pt idx="42369">
                  <c:v>63.716999999999999</c:v>
                </c:pt>
                <c:pt idx="42370">
                  <c:v>63.718000000000004</c:v>
                </c:pt>
                <c:pt idx="42371">
                  <c:v>63.718000000000004</c:v>
                </c:pt>
                <c:pt idx="42372">
                  <c:v>63.718000000000004</c:v>
                </c:pt>
                <c:pt idx="42373">
                  <c:v>63.718000000000004</c:v>
                </c:pt>
                <c:pt idx="42374">
                  <c:v>63.719000000000001</c:v>
                </c:pt>
                <c:pt idx="42375">
                  <c:v>63.719000000000001</c:v>
                </c:pt>
                <c:pt idx="42376">
                  <c:v>63.719000000000001</c:v>
                </c:pt>
                <c:pt idx="42377">
                  <c:v>63.72</c:v>
                </c:pt>
                <c:pt idx="42378">
                  <c:v>63.72</c:v>
                </c:pt>
                <c:pt idx="42379">
                  <c:v>63.72</c:v>
                </c:pt>
                <c:pt idx="42380">
                  <c:v>63.72</c:v>
                </c:pt>
                <c:pt idx="42381">
                  <c:v>63.721000000000004</c:v>
                </c:pt>
                <c:pt idx="42382">
                  <c:v>63.721000000000004</c:v>
                </c:pt>
                <c:pt idx="42383">
                  <c:v>63.721000000000004</c:v>
                </c:pt>
                <c:pt idx="42384">
                  <c:v>63.722000000000001</c:v>
                </c:pt>
                <c:pt idx="42385">
                  <c:v>63.722000000000001</c:v>
                </c:pt>
                <c:pt idx="42386">
                  <c:v>63.722000000000001</c:v>
                </c:pt>
                <c:pt idx="42387">
                  <c:v>63.722000000000001</c:v>
                </c:pt>
                <c:pt idx="42388">
                  <c:v>63.722999999999999</c:v>
                </c:pt>
                <c:pt idx="42389">
                  <c:v>63.722999999999999</c:v>
                </c:pt>
                <c:pt idx="42390">
                  <c:v>63.722999999999999</c:v>
                </c:pt>
                <c:pt idx="42391">
                  <c:v>63.724000000000004</c:v>
                </c:pt>
                <c:pt idx="42392">
                  <c:v>63.724000000000004</c:v>
                </c:pt>
                <c:pt idx="42393">
                  <c:v>63.724000000000004</c:v>
                </c:pt>
                <c:pt idx="42394">
                  <c:v>63.724000000000004</c:v>
                </c:pt>
                <c:pt idx="42395">
                  <c:v>63.725000000000001</c:v>
                </c:pt>
                <c:pt idx="42396">
                  <c:v>63.725000000000001</c:v>
                </c:pt>
                <c:pt idx="42397">
                  <c:v>63.725000000000001</c:v>
                </c:pt>
                <c:pt idx="42398">
                  <c:v>63.725999999999999</c:v>
                </c:pt>
                <c:pt idx="42399">
                  <c:v>63.725999999999999</c:v>
                </c:pt>
                <c:pt idx="42400">
                  <c:v>63.725999999999999</c:v>
                </c:pt>
                <c:pt idx="42401">
                  <c:v>63.725999999999999</c:v>
                </c:pt>
                <c:pt idx="42402">
                  <c:v>63.727000000000004</c:v>
                </c:pt>
                <c:pt idx="42403">
                  <c:v>63.727000000000004</c:v>
                </c:pt>
                <c:pt idx="42404">
                  <c:v>63.727000000000004</c:v>
                </c:pt>
                <c:pt idx="42405">
                  <c:v>63.728000000000002</c:v>
                </c:pt>
                <c:pt idx="42406">
                  <c:v>63.728000000000002</c:v>
                </c:pt>
                <c:pt idx="42407">
                  <c:v>63.728000000000002</c:v>
                </c:pt>
                <c:pt idx="42408">
                  <c:v>63.728000000000002</c:v>
                </c:pt>
                <c:pt idx="42409">
                  <c:v>63.728999999999999</c:v>
                </c:pt>
                <c:pt idx="42410">
                  <c:v>63.728999999999999</c:v>
                </c:pt>
                <c:pt idx="42411">
                  <c:v>63.728999999999999</c:v>
                </c:pt>
                <c:pt idx="42412">
                  <c:v>63.728999999999999</c:v>
                </c:pt>
                <c:pt idx="42413">
                  <c:v>63.730000000000004</c:v>
                </c:pt>
                <c:pt idx="42414">
                  <c:v>63.730000000000004</c:v>
                </c:pt>
                <c:pt idx="42415">
                  <c:v>63.730000000000004</c:v>
                </c:pt>
                <c:pt idx="42416">
                  <c:v>63.731000000000002</c:v>
                </c:pt>
                <c:pt idx="42417">
                  <c:v>63.731000000000002</c:v>
                </c:pt>
                <c:pt idx="42418">
                  <c:v>63.731000000000002</c:v>
                </c:pt>
                <c:pt idx="42419">
                  <c:v>63.731000000000002</c:v>
                </c:pt>
                <c:pt idx="42420">
                  <c:v>63.731999999999999</c:v>
                </c:pt>
                <c:pt idx="42421">
                  <c:v>63.731999999999999</c:v>
                </c:pt>
                <c:pt idx="42422">
                  <c:v>63.731999999999999</c:v>
                </c:pt>
                <c:pt idx="42423">
                  <c:v>63.733000000000004</c:v>
                </c:pt>
                <c:pt idx="42424">
                  <c:v>63.733000000000004</c:v>
                </c:pt>
                <c:pt idx="42425">
                  <c:v>63.733000000000004</c:v>
                </c:pt>
                <c:pt idx="42426">
                  <c:v>63.733000000000004</c:v>
                </c:pt>
                <c:pt idx="42427">
                  <c:v>63.734000000000002</c:v>
                </c:pt>
                <c:pt idx="42428">
                  <c:v>63.734000000000002</c:v>
                </c:pt>
                <c:pt idx="42429">
                  <c:v>63.734000000000002</c:v>
                </c:pt>
                <c:pt idx="42430">
                  <c:v>63.734999999999999</c:v>
                </c:pt>
                <c:pt idx="42431">
                  <c:v>63.734999999999999</c:v>
                </c:pt>
                <c:pt idx="42432">
                  <c:v>63.734999999999999</c:v>
                </c:pt>
                <c:pt idx="42433">
                  <c:v>63.734999999999999</c:v>
                </c:pt>
                <c:pt idx="42434">
                  <c:v>63.736000000000004</c:v>
                </c:pt>
                <c:pt idx="42435">
                  <c:v>63.736000000000004</c:v>
                </c:pt>
                <c:pt idx="42436">
                  <c:v>63.736000000000004</c:v>
                </c:pt>
                <c:pt idx="42437">
                  <c:v>63.737000000000002</c:v>
                </c:pt>
                <c:pt idx="42438">
                  <c:v>63.737000000000002</c:v>
                </c:pt>
                <c:pt idx="42439">
                  <c:v>63.737000000000002</c:v>
                </c:pt>
                <c:pt idx="42440">
                  <c:v>63.737000000000002</c:v>
                </c:pt>
                <c:pt idx="42441">
                  <c:v>63.738</c:v>
                </c:pt>
                <c:pt idx="42442">
                  <c:v>63.738</c:v>
                </c:pt>
                <c:pt idx="42443">
                  <c:v>63.738</c:v>
                </c:pt>
                <c:pt idx="42444">
                  <c:v>63.739000000000004</c:v>
                </c:pt>
                <c:pt idx="42445">
                  <c:v>63.739000000000004</c:v>
                </c:pt>
                <c:pt idx="42446">
                  <c:v>63.739000000000004</c:v>
                </c:pt>
                <c:pt idx="42447">
                  <c:v>63.739000000000004</c:v>
                </c:pt>
                <c:pt idx="42448">
                  <c:v>63.74</c:v>
                </c:pt>
                <c:pt idx="42449">
                  <c:v>63.74</c:v>
                </c:pt>
                <c:pt idx="42450">
                  <c:v>63.74</c:v>
                </c:pt>
                <c:pt idx="42451">
                  <c:v>63.74</c:v>
                </c:pt>
                <c:pt idx="42452">
                  <c:v>63.741</c:v>
                </c:pt>
                <c:pt idx="42453">
                  <c:v>63.741</c:v>
                </c:pt>
                <c:pt idx="42454">
                  <c:v>63.741</c:v>
                </c:pt>
                <c:pt idx="42455">
                  <c:v>63.742000000000004</c:v>
                </c:pt>
                <c:pt idx="42456">
                  <c:v>63.742000000000004</c:v>
                </c:pt>
                <c:pt idx="42457">
                  <c:v>63.742000000000004</c:v>
                </c:pt>
                <c:pt idx="42458">
                  <c:v>63.742000000000004</c:v>
                </c:pt>
                <c:pt idx="42459">
                  <c:v>63.743000000000002</c:v>
                </c:pt>
                <c:pt idx="42460">
                  <c:v>63.743000000000002</c:v>
                </c:pt>
                <c:pt idx="42461">
                  <c:v>63.743000000000002</c:v>
                </c:pt>
                <c:pt idx="42462">
                  <c:v>63.744</c:v>
                </c:pt>
                <c:pt idx="42463">
                  <c:v>63.744</c:v>
                </c:pt>
                <c:pt idx="42464">
                  <c:v>63.744</c:v>
                </c:pt>
                <c:pt idx="42465">
                  <c:v>63.744</c:v>
                </c:pt>
                <c:pt idx="42466">
                  <c:v>63.745000000000005</c:v>
                </c:pt>
                <c:pt idx="42467">
                  <c:v>63.745000000000005</c:v>
                </c:pt>
                <c:pt idx="42468">
                  <c:v>63.745000000000005</c:v>
                </c:pt>
                <c:pt idx="42469">
                  <c:v>63.746000000000002</c:v>
                </c:pt>
                <c:pt idx="42470">
                  <c:v>63.746000000000002</c:v>
                </c:pt>
                <c:pt idx="42471">
                  <c:v>63.746000000000002</c:v>
                </c:pt>
                <c:pt idx="42472">
                  <c:v>63.746000000000002</c:v>
                </c:pt>
                <c:pt idx="42473">
                  <c:v>63.747</c:v>
                </c:pt>
                <c:pt idx="42474">
                  <c:v>63.747</c:v>
                </c:pt>
                <c:pt idx="42475">
                  <c:v>63.747</c:v>
                </c:pt>
                <c:pt idx="42476">
                  <c:v>63.748000000000005</c:v>
                </c:pt>
                <c:pt idx="42477">
                  <c:v>63.748000000000005</c:v>
                </c:pt>
                <c:pt idx="42478">
                  <c:v>63.748000000000005</c:v>
                </c:pt>
                <c:pt idx="42479">
                  <c:v>63.748000000000005</c:v>
                </c:pt>
                <c:pt idx="42480">
                  <c:v>63.749000000000002</c:v>
                </c:pt>
                <c:pt idx="42481">
                  <c:v>63.749000000000002</c:v>
                </c:pt>
                <c:pt idx="42482">
                  <c:v>63.749000000000002</c:v>
                </c:pt>
                <c:pt idx="42483">
                  <c:v>63.75</c:v>
                </c:pt>
                <c:pt idx="42484">
                  <c:v>63.75</c:v>
                </c:pt>
                <c:pt idx="42485">
                  <c:v>63.75</c:v>
                </c:pt>
                <c:pt idx="42486">
                  <c:v>63.75</c:v>
                </c:pt>
                <c:pt idx="42487">
                  <c:v>63.751000000000005</c:v>
                </c:pt>
                <c:pt idx="42488">
                  <c:v>63.751000000000005</c:v>
                </c:pt>
                <c:pt idx="42489">
                  <c:v>63.751000000000005</c:v>
                </c:pt>
                <c:pt idx="42490">
                  <c:v>63.752000000000002</c:v>
                </c:pt>
                <c:pt idx="42491">
                  <c:v>63.752000000000002</c:v>
                </c:pt>
                <c:pt idx="42492">
                  <c:v>63.752000000000002</c:v>
                </c:pt>
                <c:pt idx="42493">
                  <c:v>63.752000000000002</c:v>
                </c:pt>
                <c:pt idx="42494">
                  <c:v>63.753</c:v>
                </c:pt>
                <c:pt idx="42495">
                  <c:v>63.753</c:v>
                </c:pt>
                <c:pt idx="42496">
                  <c:v>63.753</c:v>
                </c:pt>
                <c:pt idx="42497">
                  <c:v>63.753</c:v>
                </c:pt>
                <c:pt idx="42498">
                  <c:v>63.753999999999998</c:v>
                </c:pt>
                <c:pt idx="42499">
                  <c:v>63.753999999999998</c:v>
                </c:pt>
                <c:pt idx="42500">
                  <c:v>63.753999999999998</c:v>
                </c:pt>
                <c:pt idx="42501">
                  <c:v>63.755000000000003</c:v>
                </c:pt>
                <c:pt idx="42502">
                  <c:v>63.755000000000003</c:v>
                </c:pt>
                <c:pt idx="42503">
                  <c:v>63.755000000000003</c:v>
                </c:pt>
                <c:pt idx="42504">
                  <c:v>63.755000000000003</c:v>
                </c:pt>
                <c:pt idx="42505">
                  <c:v>63.756</c:v>
                </c:pt>
                <c:pt idx="42506">
                  <c:v>63.756</c:v>
                </c:pt>
                <c:pt idx="42507">
                  <c:v>63.756</c:v>
                </c:pt>
                <c:pt idx="42508">
                  <c:v>63.756999999999998</c:v>
                </c:pt>
                <c:pt idx="42509">
                  <c:v>63.756999999999998</c:v>
                </c:pt>
                <c:pt idx="42510">
                  <c:v>63.756999999999998</c:v>
                </c:pt>
                <c:pt idx="42511">
                  <c:v>63.756999999999998</c:v>
                </c:pt>
                <c:pt idx="42512">
                  <c:v>63.758000000000003</c:v>
                </c:pt>
                <c:pt idx="42513">
                  <c:v>63.758000000000003</c:v>
                </c:pt>
                <c:pt idx="42514">
                  <c:v>63.758000000000003</c:v>
                </c:pt>
                <c:pt idx="42515">
                  <c:v>63.759</c:v>
                </c:pt>
                <c:pt idx="42516">
                  <c:v>63.759</c:v>
                </c:pt>
                <c:pt idx="42517">
                  <c:v>63.759</c:v>
                </c:pt>
                <c:pt idx="42518">
                  <c:v>63.759</c:v>
                </c:pt>
                <c:pt idx="42519">
                  <c:v>63.76</c:v>
                </c:pt>
                <c:pt idx="42520">
                  <c:v>63.76</c:v>
                </c:pt>
                <c:pt idx="42521">
                  <c:v>63.76</c:v>
                </c:pt>
                <c:pt idx="42522">
                  <c:v>63.761000000000003</c:v>
                </c:pt>
                <c:pt idx="42523">
                  <c:v>63.761000000000003</c:v>
                </c:pt>
                <c:pt idx="42524">
                  <c:v>63.761000000000003</c:v>
                </c:pt>
                <c:pt idx="42525">
                  <c:v>63.761000000000003</c:v>
                </c:pt>
                <c:pt idx="42526">
                  <c:v>63.762</c:v>
                </c:pt>
                <c:pt idx="42527">
                  <c:v>63.762</c:v>
                </c:pt>
                <c:pt idx="42528">
                  <c:v>63.762</c:v>
                </c:pt>
                <c:pt idx="42529">
                  <c:v>63.762999999999998</c:v>
                </c:pt>
                <c:pt idx="42530">
                  <c:v>63.762999999999998</c:v>
                </c:pt>
                <c:pt idx="42531">
                  <c:v>63.762999999999998</c:v>
                </c:pt>
                <c:pt idx="42532">
                  <c:v>63.762999999999998</c:v>
                </c:pt>
                <c:pt idx="42533">
                  <c:v>63.764000000000003</c:v>
                </c:pt>
                <c:pt idx="42534">
                  <c:v>63.764000000000003</c:v>
                </c:pt>
                <c:pt idx="42535">
                  <c:v>63.764000000000003</c:v>
                </c:pt>
                <c:pt idx="42536">
                  <c:v>63.764000000000003</c:v>
                </c:pt>
                <c:pt idx="42537">
                  <c:v>63.765000000000001</c:v>
                </c:pt>
                <c:pt idx="42538">
                  <c:v>63.765000000000001</c:v>
                </c:pt>
                <c:pt idx="42539">
                  <c:v>63.765000000000001</c:v>
                </c:pt>
                <c:pt idx="42540">
                  <c:v>63.765999999999998</c:v>
                </c:pt>
                <c:pt idx="42541">
                  <c:v>63.765999999999998</c:v>
                </c:pt>
                <c:pt idx="42542">
                  <c:v>63.765999999999998</c:v>
                </c:pt>
                <c:pt idx="42543">
                  <c:v>63.765999999999998</c:v>
                </c:pt>
                <c:pt idx="42544">
                  <c:v>63.767000000000003</c:v>
                </c:pt>
                <c:pt idx="42545">
                  <c:v>63.767000000000003</c:v>
                </c:pt>
                <c:pt idx="42546">
                  <c:v>63.767000000000003</c:v>
                </c:pt>
                <c:pt idx="42547">
                  <c:v>63.768000000000001</c:v>
                </c:pt>
                <c:pt idx="42548">
                  <c:v>63.768000000000001</c:v>
                </c:pt>
                <c:pt idx="42549">
                  <c:v>63.768000000000001</c:v>
                </c:pt>
                <c:pt idx="42550">
                  <c:v>63.768000000000001</c:v>
                </c:pt>
                <c:pt idx="42551">
                  <c:v>63.768999999999998</c:v>
                </c:pt>
                <c:pt idx="42552">
                  <c:v>63.768999999999998</c:v>
                </c:pt>
                <c:pt idx="42553">
                  <c:v>63.768999999999998</c:v>
                </c:pt>
                <c:pt idx="42554">
                  <c:v>63.77</c:v>
                </c:pt>
                <c:pt idx="42555">
                  <c:v>63.77</c:v>
                </c:pt>
                <c:pt idx="42556">
                  <c:v>63.77</c:v>
                </c:pt>
                <c:pt idx="42557">
                  <c:v>63.77</c:v>
                </c:pt>
                <c:pt idx="42558">
                  <c:v>63.771000000000001</c:v>
                </c:pt>
                <c:pt idx="42559">
                  <c:v>63.771000000000001</c:v>
                </c:pt>
                <c:pt idx="42560">
                  <c:v>63.771000000000001</c:v>
                </c:pt>
                <c:pt idx="42561">
                  <c:v>63.771999999999998</c:v>
                </c:pt>
                <c:pt idx="42562">
                  <c:v>63.771999999999998</c:v>
                </c:pt>
                <c:pt idx="42563">
                  <c:v>63.771999999999998</c:v>
                </c:pt>
                <c:pt idx="42564">
                  <c:v>63.771999999999998</c:v>
                </c:pt>
                <c:pt idx="42565">
                  <c:v>63.773000000000003</c:v>
                </c:pt>
                <c:pt idx="42566">
                  <c:v>63.773000000000003</c:v>
                </c:pt>
                <c:pt idx="42567">
                  <c:v>63.773000000000003</c:v>
                </c:pt>
                <c:pt idx="42568">
                  <c:v>63.774000000000001</c:v>
                </c:pt>
                <c:pt idx="42569">
                  <c:v>63.774000000000001</c:v>
                </c:pt>
                <c:pt idx="42570">
                  <c:v>63.774000000000001</c:v>
                </c:pt>
                <c:pt idx="42571">
                  <c:v>63.774000000000001</c:v>
                </c:pt>
                <c:pt idx="42572">
                  <c:v>63.774999999999999</c:v>
                </c:pt>
                <c:pt idx="42573">
                  <c:v>63.774999999999999</c:v>
                </c:pt>
                <c:pt idx="42574">
                  <c:v>63.774999999999999</c:v>
                </c:pt>
                <c:pt idx="42575">
                  <c:v>63.776000000000003</c:v>
                </c:pt>
                <c:pt idx="42576">
                  <c:v>63.776000000000003</c:v>
                </c:pt>
                <c:pt idx="42577">
                  <c:v>63.776000000000003</c:v>
                </c:pt>
                <c:pt idx="42578">
                  <c:v>63.776000000000003</c:v>
                </c:pt>
                <c:pt idx="42579">
                  <c:v>63.777000000000001</c:v>
                </c:pt>
                <c:pt idx="42580">
                  <c:v>63.777000000000001</c:v>
                </c:pt>
                <c:pt idx="42581">
                  <c:v>63.777000000000001</c:v>
                </c:pt>
                <c:pt idx="42582">
                  <c:v>63.777000000000001</c:v>
                </c:pt>
                <c:pt idx="42583">
                  <c:v>63.777999999999999</c:v>
                </c:pt>
                <c:pt idx="42584">
                  <c:v>63.777999999999999</c:v>
                </c:pt>
                <c:pt idx="42585">
                  <c:v>63.777999999999999</c:v>
                </c:pt>
                <c:pt idx="42586">
                  <c:v>63.779000000000003</c:v>
                </c:pt>
                <c:pt idx="42587">
                  <c:v>63.779000000000003</c:v>
                </c:pt>
                <c:pt idx="42588">
                  <c:v>63.779000000000003</c:v>
                </c:pt>
                <c:pt idx="42589">
                  <c:v>63.779000000000003</c:v>
                </c:pt>
                <c:pt idx="42590">
                  <c:v>63.78</c:v>
                </c:pt>
                <c:pt idx="42591">
                  <c:v>63.78</c:v>
                </c:pt>
                <c:pt idx="42592">
                  <c:v>63.78</c:v>
                </c:pt>
                <c:pt idx="42593">
                  <c:v>63.780999999999999</c:v>
                </c:pt>
                <c:pt idx="42594">
                  <c:v>63.780999999999999</c:v>
                </c:pt>
                <c:pt idx="42595">
                  <c:v>63.780999999999999</c:v>
                </c:pt>
                <c:pt idx="42596">
                  <c:v>63.780999999999999</c:v>
                </c:pt>
                <c:pt idx="42597">
                  <c:v>63.782000000000004</c:v>
                </c:pt>
                <c:pt idx="42598">
                  <c:v>63.782000000000004</c:v>
                </c:pt>
                <c:pt idx="42599">
                  <c:v>63.782000000000004</c:v>
                </c:pt>
                <c:pt idx="42600">
                  <c:v>63.783000000000001</c:v>
                </c:pt>
                <c:pt idx="42601">
                  <c:v>63.783000000000001</c:v>
                </c:pt>
                <c:pt idx="42602">
                  <c:v>63.783000000000001</c:v>
                </c:pt>
                <c:pt idx="42603">
                  <c:v>63.783000000000001</c:v>
                </c:pt>
                <c:pt idx="42604">
                  <c:v>63.783999999999999</c:v>
                </c:pt>
                <c:pt idx="42605">
                  <c:v>63.783999999999999</c:v>
                </c:pt>
                <c:pt idx="42606">
                  <c:v>63.783999999999999</c:v>
                </c:pt>
                <c:pt idx="42607">
                  <c:v>63.785000000000004</c:v>
                </c:pt>
                <c:pt idx="42608">
                  <c:v>63.785000000000004</c:v>
                </c:pt>
                <c:pt idx="42609">
                  <c:v>63.785000000000004</c:v>
                </c:pt>
                <c:pt idx="42610">
                  <c:v>63.785000000000004</c:v>
                </c:pt>
                <c:pt idx="42611">
                  <c:v>63.786000000000001</c:v>
                </c:pt>
                <c:pt idx="42612">
                  <c:v>63.786000000000001</c:v>
                </c:pt>
                <c:pt idx="42613">
                  <c:v>63.786000000000001</c:v>
                </c:pt>
                <c:pt idx="42614">
                  <c:v>63.786999999999999</c:v>
                </c:pt>
                <c:pt idx="42615">
                  <c:v>63.786999999999999</c:v>
                </c:pt>
                <c:pt idx="42616">
                  <c:v>63.786999999999999</c:v>
                </c:pt>
                <c:pt idx="42617">
                  <c:v>63.786999999999999</c:v>
                </c:pt>
                <c:pt idx="42618">
                  <c:v>63.788000000000004</c:v>
                </c:pt>
                <c:pt idx="42619">
                  <c:v>63.788000000000004</c:v>
                </c:pt>
                <c:pt idx="42620">
                  <c:v>63.788000000000004</c:v>
                </c:pt>
                <c:pt idx="42621">
                  <c:v>63.788000000000004</c:v>
                </c:pt>
                <c:pt idx="42622">
                  <c:v>63.789000000000001</c:v>
                </c:pt>
                <c:pt idx="42623">
                  <c:v>63.789000000000001</c:v>
                </c:pt>
                <c:pt idx="42624">
                  <c:v>63.789000000000001</c:v>
                </c:pt>
                <c:pt idx="42625">
                  <c:v>63.79</c:v>
                </c:pt>
                <c:pt idx="42626">
                  <c:v>63.79</c:v>
                </c:pt>
                <c:pt idx="42627">
                  <c:v>63.79</c:v>
                </c:pt>
                <c:pt idx="42628">
                  <c:v>63.79</c:v>
                </c:pt>
                <c:pt idx="42629">
                  <c:v>63.791000000000004</c:v>
                </c:pt>
                <c:pt idx="42630">
                  <c:v>63.791000000000004</c:v>
                </c:pt>
                <c:pt idx="42631">
                  <c:v>63.791000000000004</c:v>
                </c:pt>
                <c:pt idx="42632">
                  <c:v>63.792000000000002</c:v>
                </c:pt>
                <c:pt idx="42633">
                  <c:v>63.792000000000002</c:v>
                </c:pt>
                <c:pt idx="42634">
                  <c:v>63.792000000000002</c:v>
                </c:pt>
                <c:pt idx="42635">
                  <c:v>63.792000000000002</c:v>
                </c:pt>
                <c:pt idx="42636">
                  <c:v>63.792999999999999</c:v>
                </c:pt>
                <c:pt idx="42637">
                  <c:v>63.792999999999999</c:v>
                </c:pt>
                <c:pt idx="42638">
                  <c:v>63.792999999999999</c:v>
                </c:pt>
                <c:pt idx="42639">
                  <c:v>63.794000000000004</c:v>
                </c:pt>
                <c:pt idx="42640">
                  <c:v>63.794000000000004</c:v>
                </c:pt>
                <c:pt idx="42641">
                  <c:v>63.794000000000004</c:v>
                </c:pt>
                <c:pt idx="42642">
                  <c:v>63.794000000000004</c:v>
                </c:pt>
                <c:pt idx="42643">
                  <c:v>63.795000000000002</c:v>
                </c:pt>
                <c:pt idx="42644">
                  <c:v>63.795000000000002</c:v>
                </c:pt>
                <c:pt idx="42645">
                  <c:v>63.795000000000002</c:v>
                </c:pt>
                <c:pt idx="42646">
                  <c:v>63.795999999999999</c:v>
                </c:pt>
                <c:pt idx="42647">
                  <c:v>63.795999999999999</c:v>
                </c:pt>
                <c:pt idx="42648">
                  <c:v>63.795999999999999</c:v>
                </c:pt>
                <c:pt idx="42649">
                  <c:v>63.795999999999999</c:v>
                </c:pt>
                <c:pt idx="42650">
                  <c:v>63.797000000000004</c:v>
                </c:pt>
                <c:pt idx="42651">
                  <c:v>63.797000000000004</c:v>
                </c:pt>
                <c:pt idx="42652">
                  <c:v>63.797000000000004</c:v>
                </c:pt>
                <c:pt idx="42653">
                  <c:v>63.798000000000002</c:v>
                </c:pt>
                <c:pt idx="42654">
                  <c:v>63.798000000000002</c:v>
                </c:pt>
                <c:pt idx="42655">
                  <c:v>63.798000000000002</c:v>
                </c:pt>
                <c:pt idx="42656">
                  <c:v>63.798000000000002</c:v>
                </c:pt>
                <c:pt idx="42657">
                  <c:v>63.798999999999999</c:v>
                </c:pt>
                <c:pt idx="42658">
                  <c:v>63.798999999999999</c:v>
                </c:pt>
                <c:pt idx="42659">
                  <c:v>63.798999999999999</c:v>
                </c:pt>
                <c:pt idx="42660">
                  <c:v>63.800000000000004</c:v>
                </c:pt>
                <c:pt idx="42661">
                  <c:v>63.800000000000004</c:v>
                </c:pt>
                <c:pt idx="42662">
                  <c:v>63.800000000000004</c:v>
                </c:pt>
                <c:pt idx="42663">
                  <c:v>63.800000000000004</c:v>
                </c:pt>
                <c:pt idx="42664">
                  <c:v>63.801000000000002</c:v>
                </c:pt>
                <c:pt idx="42665">
                  <c:v>63.801000000000002</c:v>
                </c:pt>
                <c:pt idx="42666">
                  <c:v>63.801000000000002</c:v>
                </c:pt>
                <c:pt idx="42667">
                  <c:v>63.801000000000002</c:v>
                </c:pt>
                <c:pt idx="42668">
                  <c:v>63.802</c:v>
                </c:pt>
                <c:pt idx="42669">
                  <c:v>63.802</c:v>
                </c:pt>
                <c:pt idx="42670">
                  <c:v>63.802</c:v>
                </c:pt>
                <c:pt idx="42671">
                  <c:v>63.803000000000004</c:v>
                </c:pt>
                <c:pt idx="42672">
                  <c:v>63.803000000000004</c:v>
                </c:pt>
                <c:pt idx="42673">
                  <c:v>63.803000000000004</c:v>
                </c:pt>
                <c:pt idx="42674">
                  <c:v>63.803000000000004</c:v>
                </c:pt>
                <c:pt idx="42675">
                  <c:v>63.804000000000002</c:v>
                </c:pt>
                <c:pt idx="42676">
                  <c:v>63.804000000000002</c:v>
                </c:pt>
                <c:pt idx="42677">
                  <c:v>63.804000000000002</c:v>
                </c:pt>
                <c:pt idx="42678">
                  <c:v>63.805</c:v>
                </c:pt>
                <c:pt idx="42679">
                  <c:v>63.805</c:v>
                </c:pt>
                <c:pt idx="42680">
                  <c:v>63.805</c:v>
                </c:pt>
                <c:pt idx="42681">
                  <c:v>63.805</c:v>
                </c:pt>
                <c:pt idx="42682">
                  <c:v>63.806000000000004</c:v>
                </c:pt>
                <c:pt idx="42683">
                  <c:v>63.806000000000004</c:v>
                </c:pt>
                <c:pt idx="42684">
                  <c:v>63.806000000000004</c:v>
                </c:pt>
                <c:pt idx="42685">
                  <c:v>63.807000000000002</c:v>
                </c:pt>
                <c:pt idx="42686">
                  <c:v>63.807000000000002</c:v>
                </c:pt>
                <c:pt idx="42687">
                  <c:v>63.807000000000002</c:v>
                </c:pt>
                <c:pt idx="42688">
                  <c:v>63.807000000000002</c:v>
                </c:pt>
                <c:pt idx="42689">
                  <c:v>63.808</c:v>
                </c:pt>
                <c:pt idx="42690">
                  <c:v>63.808</c:v>
                </c:pt>
                <c:pt idx="42691">
                  <c:v>63.808</c:v>
                </c:pt>
                <c:pt idx="42692">
                  <c:v>63.809000000000005</c:v>
                </c:pt>
                <c:pt idx="42693">
                  <c:v>63.809000000000005</c:v>
                </c:pt>
                <c:pt idx="42694">
                  <c:v>63.809000000000005</c:v>
                </c:pt>
                <c:pt idx="42695">
                  <c:v>63.809000000000005</c:v>
                </c:pt>
                <c:pt idx="42696">
                  <c:v>63.81</c:v>
                </c:pt>
                <c:pt idx="42697">
                  <c:v>63.81</c:v>
                </c:pt>
                <c:pt idx="42698">
                  <c:v>63.81</c:v>
                </c:pt>
                <c:pt idx="42699">
                  <c:v>63.811</c:v>
                </c:pt>
                <c:pt idx="42700">
                  <c:v>63.811</c:v>
                </c:pt>
                <c:pt idx="42701">
                  <c:v>63.811</c:v>
                </c:pt>
                <c:pt idx="42702">
                  <c:v>63.811</c:v>
                </c:pt>
                <c:pt idx="42703">
                  <c:v>63.812000000000005</c:v>
                </c:pt>
                <c:pt idx="42704">
                  <c:v>63.812000000000005</c:v>
                </c:pt>
                <c:pt idx="42705">
                  <c:v>63.812000000000005</c:v>
                </c:pt>
                <c:pt idx="42706">
                  <c:v>63.812000000000005</c:v>
                </c:pt>
                <c:pt idx="42707">
                  <c:v>63.813000000000002</c:v>
                </c:pt>
                <c:pt idx="42708">
                  <c:v>63.813000000000002</c:v>
                </c:pt>
                <c:pt idx="42709">
                  <c:v>63.813000000000002</c:v>
                </c:pt>
                <c:pt idx="42710">
                  <c:v>63.814</c:v>
                </c:pt>
                <c:pt idx="42711">
                  <c:v>63.814</c:v>
                </c:pt>
                <c:pt idx="42712">
                  <c:v>63.814</c:v>
                </c:pt>
                <c:pt idx="42713">
                  <c:v>63.814</c:v>
                </c:pt>
                <c:pt idx="42714">
                  <c:v>63.815000000000005</c:v>
                </c:pt>
                <c:pt idx="42715">
                  <c:v>63.815000000000005</c:v>
                </c:pt>
                <c:pt idx="42716">
                  <c:v>63.815000000000005</c:v>
                </c:pt>
                <c:pt idx="42717">
                  <c:v>63.816000000000003</c:v>
                </c:pt>
                <c:pt idx="42718">
                  <c:v>63.816000000000003</c:v>
                </c:pt>
                <c:pt idx="42719">
                  <c:v>63.816000000000003</c:v>
                </c:pt>
                <c:pt idx="42720">
                  <c:v>63.816000000000003</c:v>
                </c:pt>
                <c:pt idx="42721">
                  <c:v>63.817</c:v>
                </c:pt>
                <c:pt idx="42722">
                  <c:v>63.817</c:v>
                </c:pt>
                <c:pt idx="42723">
                  <c:v>63.817</c:v>
                </c:pt>
                <c:pt idx="42724">
                  <c:v>63.817999999999998</c:v>
                </c:pt>
                <c:pt idx="42725">
                  <c:v>63.817999999999998</c:v>
                </c:pt>
                <c:pt idx="42726">
                  <c:v>63.817999999999998</c:v>
                </c:pt>
                <c:pt idx="42727">
                  <c:v>63.817999999999998</c:v>
                </c:pt>
                <c:pt idx="42728">
                  <c:v>63.819000000000003</c:v>
                </c:pt>
                <c:pt idx="42729">
                  <c:v>63.819000000000003</c:v>
                </c:pt>
                <c:pt idx="42730">
                  <c:v>63.819000000000003</c:v>
                </c:pt>
                <c:pt idx="42731">
                  <c:v>63.82</c:v>
                </c:pt>
                <c:pt idx="42732">
                  <c:v>63.82</c:v>
                </c:pt>
                <c:pt idx="42733">
                  <c:v>63.82</c:v>
                </c:pt>
                <c:pt idx="42734">
                  <c:v>63.82</c:v>
                </c:pt>
                <c:pt idx="42735">
                  <c:v>63.820999999999998</c:v>
                </c:pt>
                <c:pt idx="42736">
                  <c:v>63.820999999999998</c:v>
                </c:pt>
                <c:pt idx="42737">
                  <c:v>63.820999999999998</c:v>
                </c:pt>
                <c:pt idx="42738">
                  <c:v>63.822000000000003</c:v>
                </c:pt>
                <c:pt idx="42739">
                  <c:v>63.822000000000003</c:v>
                </c:pt>
                <c:pt idx="42740">
                  <c:v>63.822000000000003</c:v>
                </c:pt>
                <c:pt idx="42741">
                  <c:v>63.822000000000003</c:v>
                </c:pt>
                <c:pt idx="42742">
                  <c:v>63.823</c:v>
                </c:pt>
                <c:pt idx="42743">
                  <c:v>63.823</c:v>
                </c:pt>
                <c:pt idx="42744">
                  <c:v>63.823</c:v>
                </c:pt>
                <c:pt idx="42745">
                  <c:v>63.823</c:v>
                </c:pt>
                <c:pt idx="42746">
                  <c:v>63.823999999999998</c:v>
                </c:pt>
                <c:pt idx="42747">
                  <c:v>63.823999999999998</c:v>
                </c:pt>
                <c:pt idx="42748">
                  <c:v>63.823999999999998</c:v>
                </c:pt>
                <c:pt idx="42749">
                  <c:v>63.825000000000003</c:v>
                </c:pt>
                <c:pt idx="42750">
                  <c:v>63.825000000000003</c:v>
                </c:pt>
                <c:pt idx="42751">
                  <c:v>63.825000000000003</c:v>
                </c:pt>
                <c:pt idx="42752">
                  <c:v>63.825000000000003</c:v>
                </c:pt>
                <c:pt idx="42753">
                  <c:v>63.826000000000001</c:v>
                </c:pt>
                <c:pt idx="42754">
                  <c:v>63.826000000000001</c:v>
                </c:pt>
                <c:pt idx="42755">
                  <c:v>63.826000000000001</c:v>
                </c:pt>
                <c:pt idx="42756">
                  <c:v>63.826999999999998</c:v>
                </c:pt>
                <c:pt idx="42757">
                  <c:v>63.826999999999998</c:v>
                </c:pt>
                <c:pt idx="42758">
                  <c:v>63.826999999999998</c:v>
                </c:pt>
                <c:pt idx="42759">
                  <c:v>63.826999999999998</c:v>
                </c:pt>
                <c:pt idx="42760">
                  <c:v>63.828000000000003</c:v>
                </c:pt>
                <c:pt idx="42761">
                  <c:v>63.828000000000003</c:v>
                </c:pt>
                <c:pt idx="42762">
                  <c:v>63.828000000000003</c:v>
                </c:pt>
                <c:pt idx="42763">
                  <c:v>63.829000000000001</c:v>
                </c:pt>
                <c:pt idx="42764">
                  <c:v>63.829000000000001</c:v>
                </c:pt>
                <c:pt idx="42765">
                  <c:v>63.829000000000001</c:v>
                </c:pt>
                <c:pt idx="42766">
                  <c:v>63.829000000000001</c:v>
                </c:pt>
                <c:pt idx="42767">
                  <c:v>63.83</c:v>
                </c:pt>
                <c:pt idx="42768">
                  <c:v>63.83</c:v>
                </c:pt>
                <c:pt idx="42769">
                  <c:v>63.83</c:v>
                </c:pt>
                <c:pt idx="42770">
                  <c:v>63.831000000000003</c:v>
                </c:pt>
                <c:pt idx="42771">
                  <c:v>63.831000000000003</c:v>
                </c:pt>
                <c:pt idx="42772">
                  <c:v>63.831000000000003</c:v>
                </c:pt>
                <c:pt idx="42773">
                  <c:v>63.831000000000003</c:v>
                </c:pt>
                <c:pt idx="42774">
                  <c:v>63.832000000000001</c:v>
                </c:pt>
                <c:pt idx="42775">
                  <c:v>63.832000000000001</c:v>
                </c:pt>
                <c:pt idx="42776">
                  <c:v>63.832000000000001</c:v>
                </c:pt>
                <c:pt idx="42777">
                  <c:v>63.832999999999998</c:v>
                </c:pt>
                <c:pt idx="42778">
                  <c:v>63.832999999999998</c:v>
                </c:pt>
                <c:pt idx="42779">
                  <c:v>63.832999999999998</c:v>
                </c:pt>
                <c:pt idx="42780">
                  <c:v>63.832999999999998</c:v>
                </c:pt>
                <c:pt idx="42781">
                  <c:v>63.834000000000003</c:v>
                </c:pt>
                <c:pt idx="42782">
                  <c:v>63.834000000000003</c:v>
                </c:pt>
                <c:pt idx="42783">
                  <c:v>63.834000000000003</c:v>
                </c:pt>
                <c:pt idx="42784">
                  <c:v>63.835000000000001</c:v>
                </c:pt>
                <c:pt idx="42785">
                  <c:v>63.835000000000001</c:v>
                </c:pt>
                <c:pt idx="42786">
                  <c:v>63.835000000000001</c:v>
                </c:pt>
                <c:pt idx="42787">
                  <c:v>63.835000000000001</c:v>
                </c:pt>
                <c:pt idx="42788">
                  <c:v>63.835999999999999</c:v>
                </c:pt>
                <c:pt idx="42789">
                  <c:v>63.835999999999999</c:v>
                </c:pt>
                <c:pt idx="42790">
                  <c:v>63.835999999999999</c:v>
                </c:pt>
                <c:pt idx="42791">
                  <c:v>63.835999999999999</c:v>
                </c:pt>
                <c:pt idx="42792">
                  <c:v>63.837000000000003</c:v>
                </c:pt>
                <c:pt idx="42793">
                  <c:v>63.837000000000003</c:v>
                </c:pt>
                <c:pt idx="42794">
                  <c:v>63.837000000000003</c:v>
                </c:pt>
                <c:pt idx="42795">
                  <c:v>63.838000000000001</c:v>
                </c:pt>
                <c:pt idx="42796">
                  <c:v>63.838000000000001</c:v>
                </c:pt>
                <c:pt idx="42797">
                  <c:v>63.838000000000001</c:v>
                </c:pt>
                <c:pt idx="42798">
                  <c:v>63.838000000000001</c:v>
                </c:pt>
                <c:pt idx="42799">
                  <c:v>63.838999999999999</c:v>
                </c:pt>
                <c:pt idx="42800">
                  <c:v>63.838999999999999</c:v>
                </c:pt>
                <c:pt idx="42801">
                  <c:v>63.838999999999999</c:v>
                </c:pt>
                <c:pt idx="42802">
                  <c:v>63.84</c:v>
                </c:pt>
                <c:pt idx="42803">
                  <c:v>63.84</c:v>
                </c:pt>
                <c:pt idx="42804">
                  <c:v>63.84</c:v>
                </c:pt>
                <c:pt idx="42805">
                  <c:v>63.84</c:v>
                </c:pt>
                <c:pt idx="42806">
                  <c:v>63.841000000000001</c:v>
                </c:pt>
                <c:pt idx="42807">
                  <c:v>63.841000000000001</c:v>
                </c:pt>
                <c:pt idx="42808">
                  <c:v>63.841000000000001</c:v>
                </c:pt>
                <c:pt idx="42809">
                  <c:v>63.841999999999999</c:v>
                </c:pt>
                <c:pt idx="42810">
                  <c:v>63.841999999999999</c:v>
                </c:pt>
                <c:pt idx="42811">
                  <c:v>63.841999999999999</c:v>
                </c:pt>
                <c:pt idx="42812">
                  <c:v>63.841999999999999</c:v>
                </c:pt>
                <c:pt idx="42813">
                  <c:v>63.843000000000004</c:v>
                </c:pt>
                <c:pt idx="42814">
                  <c:v>63.843000000000004</c:v>
                </c:pt>
                <c:pt idx="42815">
                  <c:v>63.843000000000004</c:v>
                </c:pt>
                <c:pt idx="42816">
                  <c:v>63.844000000000001</c:v>
                </c:pt>
                <c:pt idx="42817">
                  <c:v>63.844000000000001</c:v>
                </c:pt>
                <c:pt idx="42818">
                  <c:v>63.844000000000001</c:v>
                </c:pt>
                <c:pt idx="42819">
                  <c:v>63.844000000000001</c:v>
                </c:pt>
                <c:pt idx="42820">
                  <c:v>63.844999999999999</c:v>
                </c:pt>
                <c:pt idx="42821">
                  <c:v>63.844999999999999</c:v>
                </c:pt>
                <c:pt idx="42822">
                  <c:v>63.844999999999999</c:v>
                </c:pt>
                <c:pt idx="42823">
                  <c:v>63.846000000000004</c:v>
                </c:pt>
                <c:pt idx="42824">
                  <c:v>63.846000000000004</c:v>
                </c:pt>
                <c:pt idx="42825">
                  <c:v>63.846000000000004</c:v>
                </c:pt>
                <c:pt idx="42826">
                  <c:v>63.846000000000004</c:v>
                </c:pt>
                <c:pt idx="42827">
                  <c:v>63.847000000000001</c:v>
                </c:pt>
                <c:pt idx="42828">
                  <c:v>63.847000000000001</c:v>
                </c:pt>
                <c:pt idx="42829">
                  <c:v>63.847000000000001</c:v>
                </c:pt>
                <c:pt idx="42830">
                  <c:v>63.847000000000001</c:v>
                </c:pt>
                <c:pt idx="42831">
                  <c:v>63.847999999999999</c:v>
                </c:pt>
                <c:pt idx="42832">
                  <c:v>63.847999999999999</c:v>
                </c:pt>
                <c:pt idx="42833">
                  <c:v>63.847999999999999</c:v>
                </c:pt>
                <c:pt idx="42834">
                  <c:v>63.849000000000004</c:v>
                </c:pt>
                <c:pt idx="42835">
                  <c:v>63.849000000000004</c:v>
                </c:pt>
                <c:pt idx="42836">
                  <c:v>63.849000000000004</c:v>
                </c:pt>
                <c:pt idx="42837">
                  <c:v>63.849000000000004</c:v>
                </c:pt>
                <c:pt idx="42838">
                  <c:v>63.85</c:v>
                </c:pt>
                <c:pt idx="42839">
                  <c:v>63.85</c:v>
                </c:pt>
                <c:pt idx="42840">
                  <c:v>63.85</c:v>
                </c:pt>
                <c:pt idx="42841">
                  <c:v>63.850999999999999</c:v>
                </c:pt>
                <c:pt idx="42842">
                  <c:v>63.850999999999999</c:v>
                </c:pt>
                <c:pt idx="42843">
                  <c:v>63.850999999999999</c:v>
                </c:pt>
                <c:pt idx="42844">
                  <c:v>63.850999999999999</c:v>
                </c:pt>
                <c:pt idx="42845">
                  <c:v>63.852000000000004</c:v>
                </c:pt>
                <c:pt idx="42846">
                  <c:v>63.852000000000004</c:v>
                </c:pt>
                <c:pt idx="42847">
                  <c:v>63.852000000000004</c:v>
                </c:pt>
                <c:pt idx="42848">
                  <c:v>63.853000000000002</c:v>
                </c:pt>
                <c:pt idx="42849">
                  <c:v>63.853000000000002</c:v>
                </c:pt>
                <c:pt idx="42850">
                  <c:v>63.853000000000002</c:v>
                </c:pt>
                <c:pt idx="42851">
                  <c:v>63.853000000000002</c:v>
                </c:pt>
                <c:pt idx="42852">
                  <c:v>63.853999999999999</c:v>
                </c:pt>
                <c:pt idx="42853">
                  <c:v>63.853999999999999</c:v>
                </c:pt>
                <c:pt idx="42854">
                  <c:v>63.853999999999999</c:v>
                </c:pt>
                <c:pt idx="42855">
                  <c:v>63.855000000000004</c:v>
                </c:pt>
                <c:pt idx="42856">
                  <c:v>63.855000000000004</c:v>
                </c:pt>
                <c:pt idx="42857">
                  <c:v>63.855000000000004</c:v>
                </c:pt>
                <c:pt idx="42858">
                  <c:v>63.855000000000004</c:v>
                </c:pt>
                <c:pt idx="42859">
                  <c:v>63.856000000000002</c:v>
                </c:pt>
                <c:pt idx="42860">
                  <c:v>63.856000000000002</c:v>
                </c:pt>
                <c:pt idx="42861">
                  <c:v>63.856000000000002</c:v>
                </c:pt>
                <c:pt idx="42862">
                  <c:v>63.856999999999999</c:v>
                </c:pt>
                <c:pt idx="42863">
                  <c:v>63.856999999999999</c:v>
                </c:pt>
                <c:pt idx="42864">
                  <c:v>63.856999999999999</c:v>
                </c:pt>
                <c:pt idx="42865">
                  <c:v>63.856999999999999</c:v>
                </c:pt>
                <c:pt idx="42866">
                  <c:v>63.858000000000004</c:v>
                </c:pt>
                <c:pt idx="42867">
                  <c:v>63.858000000000004</c:v>
                </c:pt>
                <c:pt idx="42868">
                  <c:v>63.858000000000004</c:v>
                </c:pt>
                <c:pt idx="42869">
                  <c:v>63.859000000000002</c:v>
                </c:pt>
                <c:pt idx="42870">
                  <c:v>63.859000000000002</c:v>
                </c:pt>
                <c:pt idx="42871">
                  <c:v>63.859000000000002</c:v>
                </c:pt>
                <c:pt idx="42872">
                  <c:v>63.859000000000002</c:v>
                </c:pt>
                <c:pt idx="42873">
                  <c:v>63.86</c:v>
                </c:pt>
                <c:pt idx="42874">
                  <c:v>63.86</c:v>
                </c:pt>
                <c:pt idx="42875">
                  <c:v>63.86</c:v>
                </c:pt>
                <c:pt idx="42876">
                  <c:v>63.86</c:v>
                </c:pt>
                <c:pt idx="42877">
                  <c:v>63.861000000000004</c:v>
                </c:pt>
                <c:pt idx="42878">
                  <c:v>63.861000000000004</c:v>
                </c:pt>
                <c:pt idx="42879">
                  <c:v>63.861000000000004</c:v>
                </c:pt>
                <c:pt idx="42880">
                  <c:v>63.862000000000002</c:v>
                </c:pt>
                <c:pt idx="42881">
                  <c:v>63.862000000000002</c:v>
                </c:pt>
                <c:pt idx="42882">
                  <c:v>63.862000000000002</c:v>
                </c:pt>
                <c:pt idx="42883">
                  <c:v>63.862000000000002</c:v>
                </c:pt>
                <c:pt idx="42884">
                  <c:v>63.863</c:v>
                </c:pt>
                <c:pt idx="42885">
                  <c:v>63.863</c:v>
                </c:pt>
                <c:pt idx="42886">
                  <c:v>63.863</c:v>
                </c:pt>
                <c:pt idx="42887">
                  <c:v>63.864000000000004</c:v>
                </c:pt>
                <c:pt idx="42888">
                  <c:v>63.864000000000004</c:v>
                </c:pt>
                <c:pt idx="42889">
                  <c:v>63.864000000000004</c:v>
                </c:pt>
                <c:pt idx="42890">
                  <c:v>63.864000000000004</c:v>
                </c:pt>
                <c:pt idx="42891">
                  <c:v>63.865000000000002</c:v>
                </c:pt>
                <c:pt idx="42892">
                  <c:v>63.865000000000002</c:v>
                </c:pt>
                <c:pt idx="42893">
                  <c:v>63.865000000000002</c:v>
                </c:pt>
                <c:pt idx="42894">
                  <c:v>63.866</c:v>
                </c:pt>
                <c:pt idx="42895">
                  <c:v>63.866</c:v>
                </c:pt>
                <c:pt idx="42896">
                  <c:v>63.866</c:v>
                </c:pt>
                <c:pt idx="42897">
                  <c:v>63.866</c:v>
                </c:pt>
                <c:pt idx="42898">
                  <c:v>63.867000000000004</c:v>
                </c:pt>
                <c:pt idx="42899">
                  <c:v>63.867000000000004</c:v>
                </c:pt>
                <c:pt idx="42900">
                  <c:v>63.867000000000004</c:v>
                </c:pt>
                <c:pt idx="42901">
                  <c:v>63.868000000000002</c:v>
                </c:pt>
                <c:pt idx="42902">
                  <c:v>63.868000000000002</c:v>
                </c:pt>
                <c:pt idx="42903">
                  <c:v>63.868000000000002</c:v>
                </c:pt>
                <c:pt idx="42904">
                  <c:v>63.868000000000002</c:v>
                </c:pt>
                <c:pt idx="42905">
                  <c:v>63.869</c:v>
                </c:pt>
                <c:pt idx="42906">
                  <c:v>63.869</c:v>
                </c:pt>
                <c:pt idx="42907">
                  <c:v>63.869</c:v>
                </c:pt>
                <c:pt idx="42908">
                  <c:v>63.870000000000005</c:v>
                </c:pt>
                <c:pt idx="42909">
                  <c:v>63.870000000000005</c:v>
                </c:pt>
                <c:pt idx="42910">
                  <c:v>63.870000000000005</c:v>
                </c:pt>
                <c:pt idx="42911">
                  <c:v>63.870000000000005</c:v>
                </c:pt>
                <c:pt idx="42912">
                  <c:v>63.871000000000002</c:v>
                </c:pt>
                <c:pt idx="42913">
                  <c:v>63.871000000000002</c:v>
                </c:pt>
                <c:pt idx="42914">
                  <c:v>63.871000000000002</c:v>
                </c:pt>
                <c:pt idx="42915">
                  <c:v>63.871000000000002</c:v>
                </c:pt>
                <c:pt idx="42916">
                  <c:v>63.872</c:v>
                </c:pt>
                <c:pt idx="42917">
                  <c:v>63.872</c:v>
                </c:pt>
                <c:pt idx="42918">
                  <c:v>63.872</c:v>
                </c:pt>
                <c:pt idx="42919">
                  <c:v>63.873000000000005</c:v>
                </c:pt>
                <c:pt idx="42920">
                  <c:v>63.873000000000005</c:v>
                </c:pt>
                <c:pt idx="42921">
                  <c:v>63.873000000000005</c:v>
                </c:pt>
                <c:pt idx="42922">
                  <c:v>63.873000000000005</c:v>
                </c:pt>
                <c:pt idx="42923">
                  <c:v>63.874000000000002</c:v>
                </c:pt>
                <c:pt idx="42924">
                  <c:v>63.874000000000002</c:v>
                </c:pt>
                <c:pt idx="42925">
                  <c:v>63.874000000000002</c:v>
                </c:pt>
                <c:pt idx="42926">
                  <c:v>63.875</c:v>
                </c:pt>
                <c:pt idx="42927">
                  <c:v>63.875</c:v>
                </c:pt>
                <c:pt idx="42928">
                  <c:v>63.875</c:v>
                </c:pt>
                <c:pt idx="42929">
                  <c:v>63.875</c:v>
                </c:pt>
                <c:pt idx="42930">
                  <c:v>63.876000000000005</c:v>
                </c:pt>
                <c:pt idx="42931">
                  <c:v>63.876000000000005</c:v>
                </c:pt>
                <c:pt idx="42932">
                  <c:v>63.876000000000005</c:v>
                </c:pt>
                <c:pt idx="42933">
                  <c:v>63.877000000000002</c:v>
                </c:pt>
                <c:pt idx="42934">
                  <c:v>63.877000000000002</c:v>
                </c:pt>
                <c:pt idx="42935">
                  <c:v>63.877000000000002</c:v>
                </c:pt>
                <c:pt idx="42936">
                  <c:v>63.877000000000002</c:v>
                </c:pt>
                <c:pt idx="42937">
                  <c:v>63.878</c:v>
                </c:pt>
                <c:pt idx="42938">
                  <c:v>63.878</c:v>
                </c:pt>
                <c:pt idx="42939">
                  <c:v>63.878</c:v>
                </c:pt>
                <c:pt idx="42940">
                  <c:v>63.878999999999998</c:v>
                </c:pt>
                <c:pt idx="42941">
                  <c:v>63.878999999999998</c:v>
                </c:pt>
                <c:pt idx="42942">
                  <c:v>63.878999999999998</c:v>
                </c:pt>
                <c:pt idx="42943">
                  <c:v>63.878999999999998</c:v>
                </c:pt>
                <c:pt idx="42944">
                  <c:v>63.88</c:v>
                </c:pt>
                <c:pt idx="42945">
                  <c:v>63.88</c:v>
                </c:pt>
                <c:pt idx="42946">
                  <c:v>63.88</c:v>
                </c:pt>
                <c:pt idx="42947">
                  <c:v>63.881</c:v>
                </c:pt>
                <c:pt idx="42948">
                  <c:v>63.881</c:v>
                </c:pt>
                <c:pt idx="42949">
                  <c:v>63.881</c:v>
                </c:pt>
                <c:pt idx="42950">
                  <c:v>63.881</c:v>
                </c:pt>
                <c:pt idx="42951">
                  <c:v>63.881999999999998</c:v>
                </c:pt>
                <c:pt idx="42952">
                  <c:v>63.881999999999998</c:v>
                </c:pt>
                <c:pt idx="42953">
                  <c:v>63.881999999999998</c:v>
                </c:pt>
                <c:pt idx="42954">
                  <c:v>63.883000000000003</c:v>
                </c:pt>
                <c:pt idx="42955">
                  <c:v>63.883000000000003</c:v>
                </c:pt>
                <c:pt idx="42956">
                  <c:v>63.883000000000003</c:v>
                </c:pt>
                <c:pt idx="42957">
                  <c:v>63.883000000000003</c:v>
                </c:pt>
                <c:pt idx="42958">
                  <c:v>63.884</c:v>
                </c:pt>
                <c:pt idx="42959">
                  <c:v>63.884</c:v>
                </c:pt>
                <c:pt idx="42960">
                  <c:v>63.884</c:v>
                </c:pt>
                <c:pt idx="42961">
                  <c:v>63.884</c:v>
                </c:pt>
                <c:pt idx="42962">
                  <c:v>63.884999999999998</c:v>
                </c:pt>
                <c:pt idx="42963">
                  <c:v>63.884999999999998</c:v>
                </c:pt>
                <c:pt idx="42964">
                  <c:v>63.884999999999998</c:v>
                </c:pt>
                <c:pt idx="42965">
                  <c:v>63.886000000000003</c:v>
                </c:pt>
                <c:pt idx="42966">
                  <c:v>63.886000000000003</c:v>
                </c:pt>
                <c:pt idx="42967">
                  <c:v>63.886000000000003</c:v>
                </c:pt>
                <c:pt idx="42968">
                  <c:v>63.886000000000003</c:v>
                </c:pt>
                <c:pt idx="42969">
                  <c:v>63.887</c:v>
                </c:pt>
                <c:pt idx="42970">
                  <c:v>63.887</c:v>
                </c:pt>
                <c:pt idx="42971">
                  <c:v>63.887</c:v>
                </c:pt>
                <c:pt idx="42972">
                  <c:v>63.887999999999998</c:v>
                </c:pt>
                <c:pt idx="42973">
                  <c:v>63.887999999999998</c:v>
                </c:pt>
                <c:pt idx="42974">
                  <c:v>63.887999999999998</c:v>
                </c:pt>
                <c:pt idx="42975">
                  <c:v>63.887999999999998</c:v>
                </c:pt>
                <c:pt idx="42976">
                  <c:v>63.889000000000003</c:v>
                </c:pt>
                <c:pt idx="42977">
                  <c:v>63.889000000000003</c:v>
                </c:pt>
                <c:pt idx="42978">
                  <c:v>63.889000000000003</c:v>
                </c:pt>
                <c:pt idx="42979">
                  <c:v>63.89</c:v>
                </c:pt>
                <c:pt idx="42980">
                  <c:v>63.89</c:v>
                </c:pt>
                <c:pt idx="42981">
                  <c:v>63.89</c:v>
                </c:pt>
                <c:pt idx="42982">
                  <c:v>63.89</c:v>
                </c:pt>
                <c:pt idx="42983">
                  <c:v>63.890999999999998</c:v>
                </c:pt>
                <c:pt idx="42984">
                  <c:v>63.890999999999998</c:v>
                </c:pt>
                <c:pt idx="42985">
                  <c:v>63.890999999999998</c:v>
                </c:pt>
                <c:pt idx="42986">
                  <c:v>63.892000000000003</c:v>
                </c:pt>
                <c:pt idx="42987">
                  <c:v>63.892000000000003</c:v>
                </c:pt>
                <c:pt idx="42988">
                  <c:v>63.892000000000003</c:v>
                </c:pt>
                <c:pt idx="42989">
                  <c:v>63.892000000000003</c:v>
                </c:pt>
                <c:pt idx="42990">
                  <c:v>63.893000000000001</c:v>
                </c:pt>
                <c:pt idx="42991">
                  <c:v>63.893000000000001</c:v>
                </c:pt>
                <c:pt idx="42992">
                  <c:v>63.893000000000001</c:v>
                </c:pt>
                <c:pt idx="42993">
                  <c:v>63.893999999999998</c:v>
                </c:pt>
                <c:pt idx="42994">
                  <c:v>63.893999999999998</c:v>
                </c:pt>
                <c:pt idx="42995">
                  <c:v>63.893999999999998</c:v>
                </c:pt>
                <c:pt idx="42996">
                  <c:v>63.893999999999998</c:v>
                </c:pt>
                <c:pt idx="42997">
                  <c:v>63.895000000000003</c:v>
                </c:pt>
                <c:pt idx="42998">
                  <c:v>63.895000000000003</c:v>
                </c:pt>
                <c:pt idx="42999">
                  <c:v>63.895000000000003</c:v>
                </c:pt>
                <c:pt idx="43000">
                  <c:v>63.895000000000003</c:v>
                </c:pt>
                <c:pt idx="43001">
                  <c:v>63.896000000000001</c:v>
                </c:pt>
                <c:pt idx="43002">
                  <c:v>63.896000000000001</c:v>
                </c:pt>
                <c:pt idx="43003">
                  <c:v>63.896000000000001</c:v>
                </c:pt>
                <c:pt idx="43004">
                  <c:v>63.896999999999998</c:v>
                </c:pt>
                <c:pt idx="43005">
                  <c:v>63.896999999999998</c:v>
                </c:pt>
                <c:pt idx="43006">
                  <c:v>63.896999999999998</c:v>
                </c:pt>
                <c:pt idx="43007">
                  <c:v>63.896999999999998</c:v>
                </c:pt>
                <c:pt idx="43008">
                  <c:v>63.898000000000003</c:v>
                </c:pt>
                <c:pt idx="43009">
                  <c:v>63.898000000000003</c:v>
                </c:pt>
                <c:pt idx="43010">
                  <c:v>63.898000000000003</c:v>
                </c:pt>
                <c:pt idx="43011">
                  <c:v>63.899000000000001</c:v>
                </c:pt>
                <c:pt idx="43012">
                  <c:v>63.899000000000001</c:v>
                </c:pt>
                <c:pt idx="43013">
                  <c:v>63.899000000000001</c:v>
                </c:pt>
                <c:pt idx="43014">
                  <c:v>63.899000000000001</c:v>
                </c:pt>
                <c:pt idx="43015">
                  <c:v>63.9</c:v>
                </c:pt>
                <c:pt idx="43016">
                  <c:v>63.9</c:v>
                </c:pt>
                <c:pt idx="43017">
                  <c:v>63.9</c:v>
                </c:pt>
                <c:pt idx="43018">
                  <c:v>63.901000000000003</c:v>
                </c:pt>
                <c:pt idx="43019">
                  <c:v>63.901000000000003</c:v>
                </c:pt>
                <c:pt idx="43020">
                  <c:v>63.901000000000003</c:v>
                </c:pt>
                <c:pt idx="43021">
                  <c:v>63.901000000000003</c:v>
                </c:pt>
                <c:pt idx="43022">
                  <c:v>63.902000000000001</c:v>
                </c:pt>
                <c:pt idx="43023">
                  <c:v>63.902000000000001</c:v>
                </c:pt>
                <c:pt idx="43024">
                  <c:v>63.902000000000001</c:v>
                </c:pt>
                <c:pt idx="43025">
                  <c:v>63.902999999999999</c:v>
                </c:pt>
                <c:pt idx="43026">
                  <c:v>63.902999999999999</c:v>
                </c:pt>
                <c:pt idx="43027">
                  <c:v>63.902999999999999</c:v>
                </c:pt>
                <c:pt idx="43028">
                  <c:v>63.902999999999999</c:v>
                </c:pt>
                <c:pt idx="43029">
                  <c:v>63.904000000000003</c:v>
                </c:pt>
                <c:pt idx="43030">
                  <c:v>63.904000000000003</c:v>
                </c:pt>
                <c:pt idx="43031">
                  <c:v>63.904000000000003</c:v>
                </c:pt>
                <c:pt idx="43032">
                  <c:v>63.905000000000001</c:v>
                </c:pt>
                <c:pt idx="43033">
                  <c:v>63.905000000000001</c:v>
                </c:pt>
                <c:pt idx="43034">
                  <c:v>63.905000000000001</c:v>
                </c:pt>
                <c:pt idx="43035">
                  <c:v>63.905000000000001</c:v>
                </c:pt>
                <c:pt idx="43036">
                  <c:v>63.905999999999999</c:v>
                </c:pt>
                <c:pt idx="43037">
                  <c:v>63.905999999999999</c:v>
                </c:pt>
                <c:pt idx="43038">
                  <c:v>63.905999999999999</c:v>
                </c:pt>
                <c:pt idx="43039">
                  <c:v>63.907000000000004</c:v>
                </c:pt>
                <c:pt idx="43040">
                  <c:v>63.907000000000004</c:v>
                </c:pt>
                <c:pt idx="43041">
                  <c:v>63.907000000000004</c:v>
                </c:pt>
                <c:pt idx="43042">
                  <c:v>63.907000000000004</c:v>
                </c:pt>
                <c:pt idx="43043">
                  <c:v>63.908000000000001</c:v>
                </c:pt>
                <c:pt idx="43044">
                  <c:v>63.908000000000001</c:v>
                </c:pt>
                <c:pt idx="43045">
                  <c:v>63.908000000000001</c:v>
                </c:pt>
                <c:pt idx="43046">
                  <c:v>63.908000000000001</c:v>
                </c:pt>
                <c:pt idx="43047">
                  <c:v>63.908999999999999</c:v>
                </c:pt>
                <c:pt idx="43048">
                  <c:v>63.908999999999999</c:v>
                </c:pt>
                <c:pt idx="43049">
                  <c:v>63.908999999999999</c:v>
                </c:pt>
                <c:pt idx="43050">
                  <c:v>63.910000000000004</c:v>
                </c:pt>
                <c:pt idx="43051">
                  <c:v>63.910000000000004</c:v>
                </c:pt>
                <c:pt idx="43052">
                  <c:v>63.910000000000004</c:v>
                </c:pt>
                <c:pt idx="43053">
                  <c:v>63.910000000000004</c:v>
                </c:pt>
                <c:pt idx="43054">
                  <c:v>63.911000000000001</c:v>
                </c:pt>
                <c:pt idx="43055">
                  <c:v>63.911000000000001</c:v>
                </c:pt>
                <c:pt idx="43056">
                  <c:v>63.911000000000001</c:v>
                </c:pt>
                <c:pt idx="43057">
                  <c:v>63.911999999999999</c:v>
                </c:pt>
                <c:pt idx="43058">
                  <c:v>63.911999999999999</c:v>
                </c:pt>
                <c:pt idx="43059">
                  <c:v>63.911999999999999</c:v>
                </c:pt>
                <c:pt idx="43060">
                  <c:v>63.911999999999999</c:v>
                </c:pt>
                <c:pt idx="43061">
                  <c:v>63.913000000000004</c:v>
                </c:pt>
                <c:pt idx="43062">
                  <c:v>63.913000000000004</c:v>
                </c:pt>
                <c:pt idx="43063">
                  <c:v>63.913000000000004</c:v>
                </c:pt>
                <c:pt idx="43064">
                  <c:v>63.914000000000001</c:v>
                </c:pt>
                <c:pt idx="43065">
                  <c:v>63.914000000000001</c:v>
                </c:pt>
                <c:pt idx="43066">
                  <c:v>63.914000000000001</c:v>
                </c:pt>
                <c:pt idx="43067">
                  <c:v>63.914000000000001</c:v>
                </c:pt>
                <c:pt idx="43068">
                  <c:v>63.914999999999999</c:v>
                </c:pt>
                <c:pt idx="43069">
                  <c:v>63.914999999999999</c:v>
                </c:pt>
                <c:pt idx="43070">
                  <c:v>63.914999999999999</c:v>
                </c:pt>
                <c:pt idx="43071">
                  <c:v>63.916000000000004</c:v>
                </c:pt>
                <c:pt idx="43072">
                  <c:v>63.916000000000004</c:v>
                </c:pt>
                <c:pt idx="43073">
                  <c:v>63.916000000000004</c:v>
                </c:pt>
                <c:pt idx="43074">
                  <c:v>63.916000000000004</c:v>
                </c:pt>
                <c:pt idx="43075">
                  <c:v>63.917000000000002</c:v>
                </c:pt>
                <c:pt idx="43076">
                  <c:v>63.917000000000002</c:v>
                </c:pt>
                <c:pt idx="43077">
                  <c:v>63.917000000000002</c:v>
                </c:pt>
                <c:pt idx="43078">
                  <c:v>63.917999999999999</c:v>
                </c:pt>
                <c:pt idx="43079">
                  <c:v>63.917999999999999</c:v>
                </c:pt>
                <c:pt idx="43080">
                  <c:v>63.917999999999999</c:v>
                </c:pt>
                <c:pt idx="43081">
                  <c:v>63.917999999999999</c:v>
                </c:pt>
                <c:pt idx="43082">
                  <c:v>63.919000000000004</c:v>
                </c:pt>
                <c:pt idx="43083">
                  <c:v>63.919000000000004</c:v>
                </c:pt>
                <c:pt idx="43084">
                  <c:v>63.919000000000004</c:v>
                </c:pt>
                <c:pt idx="43085">
                  <c:v>63.919000000000004</c:v>
                </c:pt>
                <c:pt idx="43086">
                  <c:v>63.92</c:v>
                </c:pt>
                <c:pt idx="43087">
                  <c:v>63.92</c:v>
                </c:pt>
                <c:pt idx="43088">
                  <c:v>63.92</c:v>
                </c:pt>
                <c:pt idx="43089">
                  <c:v>63.920999999999999</c:v>
                </c:pt>
                <c:pt idx="43090">
                  <c:v>63.920999999999999</c:v>
                </c:pt>
                <c:pt idx="43091">
                  <c:v>63.920999999999999</c:v>
                </c:pt>
                <c:pt idx="43092">
                  <c:v>63.920999999999999</c:v>
                </c:pt>
                <c:pt idx="43093">
                  <c:v>63.922000000000004</c:v>
                </c:pt>
                <c:pt idx="43094">
                  <c:v>63.922000000000004</c:v>
                </c:pt>
                <c:pt idx="43095">
                  <c:v>63.922000000000004</c:v>
                </c:pt>
                <c:pt idx="43096">
                  <c:v>63.923000000000002</c:v>
                </c:pt>
                <c:pt idx="43097">
                  <c:v>63.923000000000002</c:v>
                </c:pt>
                <c:pt idx="43098">
                  <c:v>63.923000000000002</c:v>
                </c:pt>
                <c:pt idx="43099">
                  <c:v>63.923000000000002</c:v>
                </c:pt>
                <c:pt idx="43100">
                  <c:v>63.923999999999999</c:v>
                </c:pt>
                <c:pt idx="43101">
                  <c:v>63.923999999999999</c:v>
                </c:pt>
                <c:pt idx="43102">
                  <c:v>63.923999999999999</c:v>
                </c:pt>
                <c:pt idx="43103">
                  <c:v>63.925000000000004</c:v>
                </c:pt>
                <c:pt idx="43104">
                  <c:v>63.925000000000004</c:v>
                </c:pt>
                <c:pt idx="43105">
                  <c:v>63.925000000000004</c:v>
                </c:pt>
                <c:pt idx="43106">
                  <c:v>63.925000000000004</c:v>
                </c:pt>
                <c:pt idx="43107">
                  <c:v>63.926000000000002</c:v>
                </c:pt>
                <c:pt idx="43108">
                  <c:v>63.926000000000002</c:v>
                </c:pt>
                <c:pt idx="43109">
                  <c:v>63.926000000000002</c:v>
                </c:pt>
                <c:pt idx="43110">
                  <c:v>63.927</c:v>
                </c:pt>
                <c:pt idx="43111">
                  <c:v>63.927</c:v>
                </c:pt>
                <c:pt idx="43112">
                  <c:v>63.927</c:v>
                </c:pt>
                <c:pt idx="43113">
                  <c:v>63.927</c:v>
                </c:pt>
                <c:pt idx="43114">
                  <c:v>63.928000000000004</c:v>
                </c:pt>
                <c:pt idx="43115">
                  <c:v>63.928000000000004</c:v>
                </c:pt>
                <c:pt idx="43116">
                  <c:v>63.928000000000004</c:v>
                </c:pt>
                <c:pt idx="43117">
                  <c:v>63.929000000000002</c:v>
                </c:pt>
                <c:pt idx="43118">
                  <c:v>63.929000000000002</c:v>
                </c:pt>
                <c:pt idx="43119">
                  <c:v>63.929000000000002</c:v>
                </c:pt>
                <c:pt idx="43120">
                  <c:v>63.929000000000002</c:v>
                </c:pt>
                <c:pt idx="43121">
                  <c:v>63.93</c:v>
                </c:pt>
                <c:pt idx="43122">
                  <c:v>63.93</c:v>
                </c:pt>
                <c:pt idx="43123">
                  <c:v>63.93</c:v>
                </c:pt>
                <c:pt idx="43124">
                  <c:v>63.931000000000004</c:v>
                </c:pt>
                <c:pt idx="43125">
                  <c:v>63.931000000000004</c:v>
                </c:pt>
                <c:pt idx="43126">
                  <c:v>63.931000000000004</c:v>
                </c:pt>
                <c:pt idx="43127">
                  <c:v>63.931000000000004</c:v>
                </c:pt>
                <c:pt idx="43128">
                  <c:v>63.932000000000002</c:v>
                </c:pt>
                <c:pt idx="43129">
                  <c:v>63.932000000000002</c:v>
                </c:pt>
                <c:pt idx="43130">
                  <c:v>63.932000000000002</c:v>
                </c:pt>
                <c:pt idx="43131">
                  <c:v>63.932000000000002</c:v>
                </c:pt>
                <c:pt idx="43132">
                  <c:v>63.933</c:v>
                </c:pt>
                <c:pt idx="43133">
                  <c:v>63.933</c:v>
                </c:pt>
                <c:pt idx="43134">
                  <c:v>63.933</c:v>
                </c:pt>
                <c:pt idx="43135">
                  <c:v>63.934000000000005</c:v>
                </c:pt>
                <c:pt idx="43136">
                  <c:v>63.934000000000005</c:v>
                </c:pt>
                <c:pt idx="43137">
                  <c:v>63.934000000000005</c:v>
                </c:pt>
                <c:pt idx="43138">
                  <c:v>63.934000000000005</c:v>
                </c:pt>
                <c:pt idx="43139">
                  <c:v>63.935000000000002</c:v>
                </c:pt>
                <c:pt idx="43140">
                  <c:v>63.935000000000002</c:v>
                </c:pt>
                <c:pt idx="43141">
                  <c:v>63.935000000000002</c:v>
                </c:pt>
                <c:pt idx="43142">
                  <c:v>63.936</c:v>
                </c:pt>
                <c:pt idx="43143">
                  <c:v>63.936</c:v>
                </c:pt>
                <c:pt idx="43144">
                  <c:v>63.936</c:v>
                </c:pt>
                <c:pt idx="43145">
                  <c:v>63.936</c:v>
                </c:pt>
                <c:pt idx="43146">
                  <c:v>63.937000000000005</c:v>
                </c:pt>
                <c:pt idx="43147">
                  <c:v>63.937000000000005</c:v>
                </c:pt>
                <c:pt idx="43148">
                  <c:v>63.937000000000005</c:v>
                </c:pt>
                <c:pt idx="43149">
                  <c:v>63.938000000000002</c:v>
                </c:pt>
                <c:pt idx="43150">
                  <c:v>63.938000000000002</c:v>
                </c:pt>
                <c:pt idx="43151">
                  <c:v>63.938000000000002</c:v>
                </c:pt>
                <c:pt idx="43152">
                  <c:v>63.938000000000002</c:v>
                </c:pt>
                <c:pt idx="43153">
                  <c:v>63.939</c:v>
                </c:pt>
                <c:pt idx="43154">
                  <c:v>63.939</c:v>
                </c:pt>
                <c:pt idx="43155">
                  <c:v>63.939</c:v>
                </c:pt>
                <c:pt idx="43156">
                  <c:v>63.940000000000005</c:v>
                </c:pt>
                <c:pt idx="43157">
                  <c:v>63.940000000000005</c:v>
                </c:pt>
                <c:pt idx="43158">
                  <c:v>63.940000000000005</c:v>
                </c:pt>
                <c:pt idx="43159">
                  <c:v>63.940000000000005</c:v>
                </c:pt>
                <c:pt idx="43160">
                  <c:v>63.941000000000003</c:v>
                </c:pt>
                <c:pt idx="43161">
                  <c:v>63.941000000000003</c:v>
                </c:pt>
                <c:pt idx="43162">
                  <c:v>63.941000000000003</c:v>
                </c:pt>
                <c:pt idx="43163">
                  <c:v>63.942</c:v>
                </c:pt>
                <c:pt idx="43164">
                  <c:v>63.942</c:v>
                </c:pt>
                <c:pt idx="43165">
                  <c:v>63.942</c:v>
                </c:pt>
                <c:pt idx="43166">
                  <c:v>63.942</c:v>
                </c:pt>
                <c:pt idx="43167">
                  <c:v>63.942999999999998</c:v>
                </c:pt>
                <c:pt idx="43168">
                  <c:v>63.942999999999998</c:v>
                </c:pt>
                <c:pt idx="43169">
                  <c:v>63.942999999999998</c:v>
                </c:pt>
                <c:pt idx="43170">
                  <c:v>63.942999999999998</c:v>
                </c:pt>
                <c:pt idx="43171">
                  <c:v>63.944000000000003</c:v>
                </c:pt>
                <c:pt idx="43172">
                  <c:v>63.944000000000003</c:v>
                </c:pt>
                <c:pt idx="43173">
                  <c:v>63.944000000000003</c:v>
                </c:pt>
                <c:pt idx="43174">
                  <c:v>63.945</c:v>
                </c:pt>
                <c:pt idx="43175">
                  <c:v>63.945</c:v>
                </c:pt>
                <c:pt idx="43176">
                  <c:v>63.945</c:v>
                </c:pt>
                <c:pt idx="43177">
                  <c:v>63.945</c:v>
                </c:pt>
                <c:pt idx="43178">
                  <c:v>63.945999999999998</c:v>
                </c:pt>
                <c:pt idx="43179">
                  <c:v>63.945999999999998</c:v>
                </c:pt>
                <c:pt idx="43180">
                  <c:v>63.945999999999998</c:v>
                </c:pt>
                <c:pt idx="43181">
                  <c:v>63.947000000000003</c:v>
                </c:pt>
                <c:pt idx="43182">
                  <c:v>63.947000000000003</c:v>
                </c:pt>
                <c:pt idx="43183">
                  <c:v>63.947000000000003</c:v>
                </c:pt>
                <c:pt idx="43184">
                  <c:v>63.947000000000003</c:v>
                </c:pt>
                <c:pt idx="43185">
                  <c:v>63.948</c:v>
                </c:pt>
                <c:pt idx="43186">
                  <c:v>63.948</c:v>
                </c:pt>
                <c:pt idx="43187">
                  <c:v>63.948</c:v>
                </c:pt>
                <c:pt idx="43188">
                  <c:v>63.948999999999998</c:v>
                </c:pt>
                <c:pt idx="43189">
                  <c:v>63.948999999999998</c:v>
                </c:pt>
                <c:pt idx="43190">
                  <c:v>63.948999999999998</c:v>
                </c:pt>
                <c:pt idx="43191">
                  <c:v>63.948999999999998</c:v>
                </c:pt>
                <c:pt idx="43192">
                  <c:v>63.95</c:v>
                </c:pt>
                <c:pt idx="43193">
                  <c:v>63.95</c:v>
                </c:pt>
                <c:pt idx="43194">
                  <c:v>63.95</c:v>
                </c:pt>
                <c:pt idx="43195">
                  <c:v>63.951000000000001</c:v>
                </c:pt>
                <c:pt idx="43196">
                  <c:v>63.951000000000001</c:v>
                </c:pt>
                <c:pt idx="43197">
                  <c:v>63.951000000000001</c:v>
                </c:pt>
                <c:pt idx="43198">
                  <c:v>63.951000000000001</c:v>
                </c:pt>
                <c:pt idx="43199">
                  <c:v>63.951999999999998</c:v>
                </c:pt>
                <c:pt idx="43200">
                  <c:v>63.951999999999998</c:v>
                </c:pt>
                <c:pt idx="43201">
                  <c:v>63.951999999999998</c:v>
                </c:pt>
                <c:pt idx="43202">
                  <c:v>63.953000000000003</c:v>
                </c:pt>
                <c:pt idx="43203">
                  <c:v>63.953000000000003</c:v>
                </c:pt>
                <c:pt idx="43204">
                  <c:v>63.953000000000003</c:v>
                </c:pt>
                <c:pt idx="43205">
                  <c:v>63.953000000000003</c:v>
                </c:pt>
                <c:pt idx="43206">
                  <c:v>63.954000000000001</c:v>
                </c:pt>
                <c:pt idx="43207">
                  <c:v>63.954000000000001</c:v>
                </c:pt>
                <c:pt idx="43208">
                  <c:v>63.954000000000001</c:v>
                </c:pt>
                <c:pt idx="43209">
                  <c:v>63.954999999999998</c:v>
                </c:pt>
                <c:pt idx="43210">
                  <c:v>63.954999999999998</c:v>
                </c:pt>
                <c:pt idx="43211">
                  <c:v>63.954999999999998</c:v>
                </c:pt>
                <c:pt idx="43212">
                  <c:v>63.954999999999998</c:v>
                </c:pt>
                <c:pt idx="43213">
                  <c:v>63.956000000000003</c:v>
                </c:pt>
                <c:pt idx="43214">
                  <c:v>63.956000000000003</c:v>
                </c:pt>
                <c:pt idx="43215">
                  <c:v>63.956000000000003</c:v>
                </c:pt>
                <c:pt idx="43216">
                  <c:v>63.956000000000003</c:v>
                </c:pt>
                <c:pt idx="43217">
                  <c:v>63.957000000000001</c:v>
                </c:pt>
                <c:pt idx="43218">
                  <c:v>63.957000000000001</c:v>
                </c:pt>
                <c:pt idx="43219">
                  <c:v>63.957000000000001</c:v>
                </c:pt>
                <c:pt idx="43220">
                  <c:v>63.957999999999998</c:v>
                </c:pt>
                <c:pt idx="43221">
                  <c:v>63.957999999999998</c:v>
                </c:pt>
                <c:pt idx="43222">
                  <c:v>63.957999999999998</c:v>
                </c:pt>
                <c:pt idx="43223">
                  <c:v>63.957999999999998</c:v>
                </c:pt>
                <c:pt idx="43224">
                  <c:v>63.959000000000003</c:v>
                </c:pt>
                <c:pt idx="43225">
                  <c:v>63.959000000000003</c:v>
                </c:pt>
                <c:pt idx="43226">
                  <c:v>63.959000000000003</c:v>
                </c:pt>
                <c:pt idx="43227">
                  <c:v>63.96</c:v>
                </c:pt>
                <c:pt idx="43228">
                  <c:v>63.96</c:v>
                </c:pt>
                <c:pt idx="43229">
                  <c:v>63.96</c:v>
                </c:pt>
                <c:pt idx="43230">
                  <c:v>63.96</c:v>
                </c:pt>
                <c:pt idx="43231">
                  <c:v>63.960999999999999</c:v>
                </c:pt>
                <c:pt idx="43232">
                  <c:v>63.960999999999999</c:v>
                </c:pt>
                <c:pt idx="43233">
                  <c:v>63.960999999999999</c:v>
                </c:pt>
                <c:pt idx="43234">
                  <c:v>63.962000000000003</c:v>
                </c:pt>
                <c:pt idx="43235">
                  <c:v>63.962000000000003</c:v>
                </c:pt>
                <c:pt idx="43236">
                  <c:v>63.962000000000003</c:v>
                </c:pt>
                <c:pt idx="43237">
                  <c:v>63.962000000000003</c:v>
                </c:pt>
                <c:pt idx="43238">
                  <c:v>63.963000000000001</c:v>
                </c:pt>
                <c:pt idx="43239">
                  <c:v>63.963000000000001</c:v>
                </c:pt>
                <c:pt idx="43240">
                  <c:v>63.963000000000001</c:v>
                </c:pt>
                <c:pt idx="43241">
                  <c:v>63.963999999999999</c:v>
                </c:pt>
                <c:pt idx="43242">
                  <c:v>63.963999999999999</c:v>
                </c:pt>
                <c:pt idx="43243">
                  <c:v>63.963999999999999</c:v>
                </c:pt>
                <c:pt idx="43244">
                  <c:v>63.963999999999999</c:v>
                </c:pt>
                <c:pt idx="43245">
                  <c:v>63.965000000000003</c:v>
                </c:pt>
                <c:pt idx="43246">
                  <c:v>63.965000000000003</c:v>
                </c:pt>
                <c:pt idx="43247">
                  <c:v>63.965000000000003</c:v>
                </c:pt>
                <c:pt idx="43248">
                  <c:v>63.965000000000003</c:v>
                </c:pt>
                <c:pt idx="43249">
                  <c:v>63.966000000000001</c:v>
                </c:pt>
                <c:pt idx="43250">
                  <c:v>63.966000000000001</c:v>
                </c:pt>
                <c:pt idx="43251">
                  <c:v>63.966000000000001</c:v>
                </c:pt>
                <c:pt idx="43252">
                  <c:v>63.966999999999999</c:v>
                </c:pt>
                <c:pt idx="43253">
                  <c:v>63.966999999999999</c:v>
                </c:pt>
                <c:pt idx="43254">
                  <c:v>63.966999999999999</c:v>
                </c:pt>
                <c:pt idx="43255">
                  <c:v>63.966999999999999</c:v>
                </c:pt>
                <c:pt idx="43256">
                  <c:v>63.968000000000004</c:v>
                </c:pt>
                <c:pt idx="43257">
                  <c:v>63.968000000000004</c:v>
                </c:pt>
                <c:pt idx="43258">
                  <c:v>63.968000000000004</c:v>
                </c:pt>
                <c:pt idx="43259">
                  <c:v>63.969000000000001</c:v>
                </c:pt>
                <c:pt idx="43260">
                  <c:v>63.969000000000001</c:v>
                </c:pt>
                <c:pt idx="43261">
                  <c:v>63.969000000000001</c:v>
                </c:pt>
                <c:pt idx="43262">
                  <c:v>63.969000000000001</c:v>
                </c:pt>
                <c:pt idx="43263">
                  <c:v>63.97</c:v>
                </c:pt>
                <c:pt idx="43264">
                  <c:v>63.97</c:v>
                </c:pt>
                <c:pt idx="43265">
                  <c:v>63.97</c:v>
                </c:pt>
                <c:pt idx="43266">
                  <c:v>63.971000000000004</c:v>
                </c:pt>
                <c:pt idx="43267">
                  <c:v>63.971000000000004</c:v>
                </c:pt>
                <c:pt idx="43268">
                  <c:v>63.971000000000004</c:v>
                </c:pt>
                <c:pt idx="43269">
                  <c:v>63.971000000000004</c:v>
                </c:pt>
                <c:pt idx="43270">
                  <c:v>63.972000000000001</c:v>
                </c:pt>
                <c:pt idx="43271">
                  <c:v>63.972000000000001</c:v>
                </c:pt>
                <c:pt idx="43272">
                  <c:v>63.972000000000001</c:v>
                </c:pt>
                <c:pt idx="43273">
                  <c:v>63.972999999999999</c:v>
                </c:pt>
                <c:pt idx="43274">
                  <c:v>63.972999999999999</c:v>
                </c:pt>
                <c:pt idx="43275">
                  <c:v>63.972999999999999</c:v>
                </c:pt>
                <c:pt idx="43276">
                  <c:v>63.972999999999999</c:v>
                </c:pt>
                <c:pt idx="43277">
                  <c:v>63.974000000000004</c:v>
                </c:pt>
                <c:pt idx="43278">
                  <c:v>63.974000000000004</c:v>
                </c:pt>
                <c:pt idx="43279">
                  <c:v>63.974000000000004</c:v>
                </c:pt>
                <c:pt idx="43280">
                  <c:v>63.975000000000001</c:v>
                </c:pt>
                <c:pt idx="43281">
                  <c:v>63.975000000000001</c:v>
                </c:pt>
                <c:pt idx="43282">
                  <c:v>63.975000000000001</c:v>
                </c:pt>
                <c:pt idx="43283">
                  <c:v>63.975000000000001</c:v>
                </c:pt>
                <c:pt idx="43284">
                  <c:v>63.975999999999999</c:v>
                </c:pt>
                <c:pt idx="43285">
                  <c:v>63.975999999999999</c:v>
                </c:pt>
                <c:pt idx="43286">
                  <c:v>63.975999999999999</c:v>
                </c:pt>
                <c:pt idx="43287">
                  <c:v>63.975999999999999</c:v>
                </c:pt>
                <c:pt idx="43288">
                  <c:v>63.977000000000004</c:v>
                </c:pt>
                <c:pt idx="43289">
                  <c:v>63.977000000000004</c:v>
                </c:pt>
                <c:pt idx="43290">
                  <c:v>63.977000000000004</c:v>
                </c:pt>
                <c:pt idx="43291">
                  <c:v>63.978000000000002</c:v>
                </c:pt>
                <c:pt idx="43292">
                  <c:v>63.978000000000002</c:v>
                </c:pt>
                <c:pt idx="43293">
                  <c:v>63.978000000000002</c:v>
                </c:pt>
                <c:pt idx="43294">
                  <c:v>63.978000000000002</c:v>
                </c:pt>
                <c:pt idx="43295">
                  <c:v>63.978999999999999</c:v>
                </c:pt>
                <c:pt idx="43296">
                  <c:v>63.978999999999999</c:v>
                </c:pt>
                <c:pt idx="43297">
                  <c:v>63.978999999999999</c:v>
                </c:pt>
                <c:pt idx="43298">
                  <c:v>63.980000000000004</c:v>
                </c:pt>
                <c:pt idx="43299">
                  <c:v>63.980000000000004</c:v>
                </c:pt>
                <c:pt idx="43300">
                  <c:v>63.980000000000004</c:v>
                </c:pt>
                <c:pt idx="43301">
                  <c:v>63.980000000000004</c:v>
                </c:pt>
                <c:pt idx="43302">
                  <c:v>63.981000000000002</c:v>
                </c:pt>
                <c:pt idx="43303">
                  <c:v>63.981000000000002</c:v>
                </c:pt>
                <c:pt idx="43304">
                  <c:v>63.981000000000002</c:v>
                </c:pt>
                <c:pt idx="43305">
                  <c:v>63.981999999999999</c:v>
                </c:pt>
                <c:pt idx="43306">
                  <c:v>63.981999999999999</c:v>
                </c:pt>
                <c:pt idx="43307">
                  <c:v>63.981999999999999</c:v>
                </c:pt>
                <c:pt idx="43308">
                  <c:v>63.981999999999999</c:v>
                </c:pt>
                <c:pt idx="43309">
                  <c:v>63.983000000000004</c:v>
                </c:pt>
                <c:pt idx="43310">
                  <c:v>63.983000000000004</c:v>
                </c:pt>
                <c:pt idx="43311">
                  <c:v>63.983000000000004</c:v>
                </c:pt>
                <c:pt idx="43312">
                  <c:v>63.984000000000002</c:v>
                </c:pt>
                <c:pt idx="43313">
                  <c:v>63.984000000000002</c:v>
                </c:pt>
                <c:pt idx="43314">
                  <c:v>63.984000000000002</c:v>
                </c:pt>
                <c:pt idx="43315">
                  <c:v>63.984000000000002</c:v>
                </c:pt>
                <c:pt idx="43316">
                  <c:v>63.984999999999999</c:v>
                </c:pt>
                <c:pt idx="43317">
                  <c:v>63.984999999999999</c:v>
                </c:pt>
                <c:pt idx="43318">
                  <c:v>63.984999999999999</c:v>
                </c:pt>
                <c:pt idx="43319">
                  <c:v>63.986000000000004</c:v>
                </c:pt>
                <c:pt idx="43320">
                  <c:v>63.986000000000004</c:v>
                </c:pt>
                <c:pt idx="43321">
                  <c:v>63.986000000000004</c:v>
                </c:pt>
                <c:pt idx="43322">
                  <c:v>63.986000000000004</c:v>
                </c:pt>
                <c:pt idx="43323">
                  <c:v>63.987000000000002</c:v>
                </c:pt>
                <c:pt idx="43324">
                  <c:v>63.987000000000002</c:v>
                </c:pt>
                <c:pt idx="43325">
                  <c:v>63.987000000000002</c:v>
                </c:pt>
                <c:pt idx="43326">
                  <c:v>63.987000000000002</c:v>
                </c:pt>
                <c:pt idx="43327">
                  <c:v>63.988</c:v>
                </c:pt>
                <c:pt idx="43328">
                  <c:v>63.988</c:v>
                </c:pt>
                <c:pt idx="43329">
                  <c:v>63.988</c:v>
                </c:pt>
                <c:pt idx="43330">
                  <c:v>63.989000000000004</c:v>
                </c:pt>
                <c:pt idx="43331">
                  <c:v>63.989000000000004</c:v>
                </c:pt>
                <c:pt idx="43332">
                  <c:v>63.989000000000004</c:v>
                </c:pt>
                <c:pt idx="43333">
                  <c:v>63.989000000000004</c:v>
                </c:pt>
                <c:pt idx="43334">
                  <c:v>63.99</c:v>
                </c:pt>
                <c:pt idx="43335">
                  <c:v>63.99</c:v>
                </c:pt>
                <c:pt idx="43336">
                  <c:v>63.99</c:v>
                </c:pt>
                <c:pt idx="43337">
                  <c:v>63.991</c:v>
                </c:pt>
                <c:pt idx="43338">
                  <c:v>63.991</c:v>
                </c:pt>
                <c:pt idx="43339">
                  <c:v>63.991</c:v>
                </c:pt>
                <c:pt idx="43340">
                  <c:v>63.991</c:v>
                </c:pt>
                <c:pt idx="43341">
                  <c:v>63.992000000000004</c:v>
                </c:pt>
                <c:pt idx="43342">
                  <c:v>63.992000000000004</c:v>
                </c:pt>
                <c:pt idx="43343">
                  <c:v>63.992000000000004</c:v>
                </c:pt>
                <c:pt idx="43344">
                  <c:v>63.993000000000002</c:v>
                </c:pt>
                <c:pt idx="43345">
                  <c:v>63.993000000000002</c:v>
                </c:pt>
                <c:pt idx="43346">
                  <c:v>63.993000000000002</c:v>
                </c:pt>
                <c:pt idx="43347">
                  <c:v>63.993000000000002</c:v>
                </c:pt>
                <c:pt idx="43348">
                  <c:v>63.994</c:v>
                </c:pt>
                <c:pt idx="43349">
                  <c:v>63.994</c:v>
                </c:pt>
                <c:pt idx="43350">
                  <c:v>63.994</c:v>
                </c:pt>
                <c:pt idx="43351">
                  <c:v>63.995000000000005</c:v>
                </c:pt>
                <c:pt idx="43352">
                  <c:v>63.995000000000005</c:v>
                </c:pt>
                <c:pt idx="43353">
                  <c:v>63.995000000000005</c:v>
                </c:pt>
                <c:pt idx="43354">
                  <c:v>63.995000000000005</c:v>
                </c:pt>
                <c:pt idx="43355">
                  <c:v>63.996000000000002</c:v>
                </c:pt>
                <c:pt idx="43356">
                  <c:v>63.996000000000002</c:v>
                </c:pt>
                <c:pt idx="43357">
                  <c:v>63.996000000000002</c:v>
                </c:pt>
                <c:pt idx="43358">
                  <c:v>63.997</c:v>
                </c:pt>
                <c:pt idx="43359">
                  <c:v>63.997</c:v>
                </c:pt>
                <c:pt idx="43360">
                  <c:v>63.997</c:v>
                </c:pt>
                <c:pt idx="43361">
                  <c:v>63.997</c:v>
                </c:pt>
                <c:pt idx="43362">
                  <c:v>63.998000000000005</c:v>
                </c:pt>
                <c:pt idx="43363">
                  <c:v>63.998000000000005</c:v>
                </c:pt>
                <c:pt idx="43364">
                  <c:v>63.998000000000005</c:v>
                </c:pt>
                <c:pt idx="43365">
                  <c:v>63.999000000000002</c:v>
                </c:pt>
                <c:pt idx="43366">
                  <c:v>63.999000000000002</c:v>
                </c:pt>
                <c:pt idx="43367">
                  <c:v>63.999000000000002</c:v>
                </c:pt>
                <c:pt idx="43368">
                  <c:v>63.999000000000002</c:v>
                </c:pt>
                <c:pt idx="43369">
                  <c:v>64</c:v>
                </c:pt>
                <c:pt idx="43370">
                  <c:v>64</c:v>
                </c:pt>
                <c:pt idx="43371">
                  <c:v>64</c:v>
                </c:pt>
                <c:pt idx="43372">
                  <c:v>64</c:v>
                </c:pt>
                <c:pt idx="43373">
                  <c:v>64.001000000000005</c:v>
                </c:pt>
                <c:pt idx="43374">
                  <c:v>64.001000000000005</c:v>
                </c:pt>
                <c:pt idx="43375">
                  <c:v>64.001000000000005</c:v>
                </c:pt>
                <c:pt idx="43376">
                  <c:v>64.001999999999995</c:v>
                </c:pt>
                <c:pt idx="43377">
                  <c:v>64.001999999999995</c:v>
                </c:pt>
                <c:pt idx="43378">
                  <c:v>64.001999999999995</c:v>
                </c:pt>
                <c:pt idx="43379">
                  <c:v>64.001999999999995</c:v>
                </c:pt>
                <c:pt idx="43380">
                  <c:v>64.003</c:v>
                </c:pt>
                <c:pt idx="43381">
                  <c:v>64.003</c:v>
                </c:pt>
                <c:pt idx="43382">
                  <c:v>64.003</c:v>
                </c:pt>
                <c:pt idx="43383">
                  <c:v>64.004000000000005</c:v>
                </c:pt>
                <c:pt idx="43384">
                  <c:v>64.004000000000005</c:v>
                </c:pt>
                <c:pt idx="43385">
                  <c:v>64.004000000000005</c:v>
                </c:pt>
                <c:pt idx="43386">
                  <c:v>64.004000000000005</c:v>
                </c:pt>
                <c:pt idx="43387">
                  <c:v>64.004999999999995</c:v>
                </c:pt>
                <c:pt idx="43388">
                  <c:v>64.004999999999995</c:v>
                </c:pt>
                <c:pt idx="43389">
                  <c:v>64.004999999999995</c:v>
                </c:pt>
                <c:pt idx="43390">
                  <c:v>64.006</c:v>
                </c:pt>
                <c:pt idx="43391">
                  <c:v>64.006</c:v>
                </c:pt>
                <c:pt idx="43392">
                  <c:v>64.006</c:v>
                </c:pt>
                <c:pt idx="43393">
                  <c:v>64.006</c:v>
                </c:pt>
                <c:pt idx="43394">
                  <c:v>64.007000000000005</c:v>
                </c:pt>
                <c:pt idx="43395">
                  <c:v>64.007000000000005</c:v>
                </c:pt>
                <c:pt idx="43396">
                  <c:v>64.007000000000005</c:v>
                </c:pt>
                <c:pt idx="43397">
                  <c:v>64.007999999999996</c:v>
                </c:pt>
                <c:pt idx="43398">
                  <c:v>64.007999999999996</c:v>
                </c:pt>
                <c:pt idx="43399">
                  <c:v>64.007999999999996</c:v>
                </c:pt>
                <c:pt idx="43400">
                  <c:v>64.007999999999996</c:v>
                </c:pt>
                <c:pt idx="43401">
                  <c:v>64.009</c:v>
                </c:pt>
                <c:pt idx="43402">
                  <c:v>64.009</c:v>
                </c:pt>
                <c:pt idx="43403">
                  <c:v>64.009</c:v>
                </c:pt>
                <c:pt idx="43404">
                  <c:v>64.010000000000005</c:v>
                </c:pt>
                <c:pt idx="43405">
                  <c:v>64.010000000000005</c:v>
                </c:pt>
                <c:pt idx="43406">
                  <c:v>64.010000000000005</c:v>
                </c:pt>
                <c:pt idx="43407">
                  <c:v>64.010000000000005</c:v>
                </c:pt>
                <c:pt idx="43408">
                  <c:v>64.010999999999996</c:v>
                </c:pt>
                <c:pt idx="43409">
                  <c:v>64.010999999999996</c:v>
                </c:pt>
                <c:pt idx="43410">
                  <c:v>64.010999999999996</c:v>
                </c:pt>
                <c:pt idx="43411">
                  <c:v>64.010999999999996</c:v>
                </c:pt>
                <c:pt idx="43412">
                  <c:v>64.012</c:v>
                </c:pt>
                <c:pt idx="43413">
                  <c:v>64.012</c:v>
                </c:pt>
                <c:pt idx="43414">
                  <c:v>64.012</c:v>
                </c:pt>
                <c:pt idx="43415">
                  <c:v>64.013000000000005</c:v>
                </c:pt>
                <c:pt idx="43416">
                  <c:v>64.013000000000005</c:v>
                </c:pt>
                <c:pt idx="43417">
                  <c:v>64.013000000000005</c:v>
                </c:pt>
                <c:pt idx="43418">
                  <c:v>64.013000000000005</c:v>
                </c:pt>
                <c:pt idx="43419">
                  <c:v>64.013999999999996</c:v>
                </c:pt>
                <c:pt idx="43420">
                  <c:v>64.013999999999996</c:v>
                </c:pt>
                <c:pt idx="43421">
                  <c:v>64.013999999999996</c:v>
                </c:pt>
                <c:pt idx="43422">
                  <c:v>64.015000000000001</c:v>
                </c:pt>
                <c:pt idx="43423">
                  <c:v>64.015000000000001</c:v>
                </c:pt>
                <c:pt idx="43424">
                  <c:v>64.015000000000001</c:v>
                </c:pt>
                <c:pt idx="43425">
                  <c:v>64.015000000000001</c:v>
                </c:pt>
                <c:pt idx="43426">
                  <c:v>64.016000000000005</c:v>
                </c:pt>
                <c:pt idx="43427">
                  <c:v>64.016000000000005</c:v>
                </c:pt>
                <c:pt idx="43428">
                  <c:v>64.016000000000005</c:v>
                </c:pt>
                <c:pt idx="43429">
                  <c:v>64.016999999999996</c:v>
                </c:pt>
                <c:pt idx="43430">
                  <c:v>64.016999999999996</c:v>
                </c:pt>
                <c:pt idx="43431">
                  <c:v>64.016999999999996</c:v>
                </c:pt>
                <c:pt idx="43432">
                  <c:v>64.016999999999996</c:v>
                </c:pt>
                <c:pt idx="43433">
                  <c:v>64.018000000000001</c:v>
                </c:pt>
                <c:pt idx="43434">
                  <c:v>64.018000000000001</c:v>
                </c:pt>
                <c:pt idx="43435">
                  <c:v>64.018000000000001</c:v>
                </c:pt>
                <c:pt idx="43436">
                  <c:v>64.019000000000005</c:v>
                </c:pt>
                <c:pt idx="43437">
                  <c:v>64.019000000000005</c:v>
                </c:pt>
                <c:pt idx="43438">
                  <c:v>64.019000000000005</c:v>
                </c:pt>
                <c:pt idx="43439">
                  <c:v>64.019000000000005</c:v>
                </c:pt>
                <c:pt idx="43440">
                  <c:v>64.02</c:v>
                </c:pt>
                <c:pt idx="43441">
                  <c:v>64.02</c:v>
                </c:pt>
                <c:pt idx="43442">
                  <c:v>64.02</c:v>
                </c:pt>
                <c:pt idx="43443">
                  <c:v>64.021000000000001</c:v>
                </c:pt>
                <c:pt idx="43444">
                  <c:v>64.021000000000001</c:v>
                </c:pt>
                <c:pt idx="43445">
                  <c:v>64.021000000000001</c:v>
                </c:pt>
                <c:pt idx="43446">
                  <c:v>64.021000000000001</c:v>
                </c:pt>
                <c:pt idx="43447">
                  <c:v>64.022000000000006</c:v>
                </c:pt>
                <c:pt idx="43448">
                  <c:v>64.022000000000006</c:v>
                </c:pt>
                <c:pt idx="43449">
                  <c:v>64.022000000000006</c:v>
                </c:pt>
                <c:pt idx="43450">
                  <c:v>64.022000000000006</c:v>
                </c:pt>
                <c:pt idx="43451">
                  <c:v>64.022999999999996</c:v>
                </c:pt>
                <c:pt idx="43452">
                  <c:v>64.022999999999996</c:v>
                </c:pt>
                <c:pt idx="43453">
                  <c:v>64.022999999999996</c:v>
                </c:pt>
                <c:pt idx="43454">
                  <c:v>64.024000000000001</c:v>
                </c:pt>
                <c:pt idx="43455">
                  <c:v>64.024000000000001</c:v>
                </c:pt>
                <c:pt idx="43456">
                  <c:v>64.024000000000001</c:v>
                </c:pt>
                <c:pt idx="43457">
                  <c:v>64.024000000000001</c:v>
                </c:pt>
                <c:pt idx="43458">
                  <c:v>64.025000000000006</c:v>
                </c:pt>
                <c:pt idx="43459">
                  <c:v>64.025000000000006</c:v>
                </c:pt>
                <c:pt idx="43460">
                  <c:v>64.025000000000006</c:v>
                </c:pt>
                <c:pt idx="43461">
                  <c:v>64.025999999999996</c:v>
                </c:pt>
                <c:pt idx="43462">
                  <c:v>64.025999999999996</c:v>
                </c:pt>
                <c:pt idx="43463">
                  <c:v>64.025999999999996</c:v>
                </c:pt>
                <c:pt idx="43464">
                  <c:v>64.025999999999996</c:v>
                </c:pt>
                <c:pt idx="43465">
                  <c:v>64.027000000000001</c:v>
                </c:pt>
                <c:pt idx="43466">
                  <c:v>64.027000000000001</c:v>
                </c:pt>
                <c:pt idx="43467">
                  <c:v>64.027000000000001</c:v>
                </c:pt>
                <c:pt idx="43468">
                  <c:v>64.028000000000006</c:v>
                </c:pt>
                <c:pt idx="43469">
                  <c:v>64.028000000000006</c:v>
                </c:pt>
                <c:pt idx="43470">
                  <c:v>64.028000000000006</c:v>
                </c:pt>
                <c:pt idx="43471">
                  <c:v>64.028000000000006</c:v>
                </c:pt>
                <c:pt idx="43472">
                  <c:v>64.028999999999996</c:v>
                </c:pt>
                <c:pt idx="43473">
                  <c:v>64.028999999999996</c:v>
                </c:pt>
                <c:pt idx="43474">
                  <c:v>64.028999999999996</c:v>
                </c:pt>
                <c:pt idx="43475">
                  <c:v>64.03</c:v>
                </c:pt>
                <c:pt idx="43476">
                  <c:v>64.03</c:v>
                </c:pt>
                <c:pt idx="43477">
                  <c:v>64.03</c:v>
                </c:pt>
                <c:pt idx="43478">
                  <c:v>64.03</c:v>
                </c:pt>
                <c:pt idx="43479">
                  <c:v>64.031000000000006</c:v>
                </c:pt>
                <c:pt idx="43480">
                  <c:v>64.031000000000006</c:v>
                </c:pt>
                <c:pt idx="43481">
                  <c:v>64.031000000000006</c:v>
                </c:pt>
                <c:pt idx="43482">
                  <c:v>64.031999999999996</c:v>
                </c:pt>
                <c:pt idx="43483">
                  <c:v>64.031999999999996</c:v>
                </c:pt>
                <c:pt idx="43484">
                  <c:v>64.031999999999996</c:v>
                </c:pt>
                <c:pt idx="43485">
                  <c:v>64.031999999999996</c:v>
                </c:pt>
                <c:pt idx="43486">
                  <c:v>64.033000000000001</c:v>
                </c:pt>
                <c:pt idx="43487">
                  <c:v>64.033000000000001</c:v>
                </c:pt>
                <c:pt idx="43488">
                  <c:v>64.033000000000001</c:v>
                </c:pt>
                <c:pt idx="43489">
                  <c:v>64.033000000000001</c:v>
                </c:pt>
                <c:pt idx="43490">
                  <c:v>64.034000000000006</c:v>
                </c:pt>
                <c:pt idx="43491">
                  <c:v>64.034000000000006</c:v>
                </c:pt>
                <c:pt idx="43492">
                  <c:v>64.034000000000006</c:v>
                </c:pt>
                <c:pt idx="43493">
                  <c:v>64.034999999999997</c:v>
                </c:pt>
                <c:pt idx="43494">
                  <c:v>64.034999999999997</c:v>
                </c:pt>
                <c:pt idx="43495">
                  <c:v>64.034999999999997</c:v>
                </c:pt>
                <c:pt idx="43496">
                  <c:v>64.034999999999997</c:v>
                </c:pt>
                <c:pt idx="43497">
                  <c:v>64.036000000000001</c:v>
                </c:pt>
                <c:pt idx="43498">
                  <c:v>64.036000000000001</c:v>
                </c:pt>
                <c:pt idx="43499">
                  <c:v>64.036000000000001</c:v>
                </c:pt>
                <c:pt idx="43500">
                  <c:v>64.037000000000006</c:v>
                </c:pt>
                <c:pt idx="43501">
                  <c:v>64.037000000000006</c:v>
                </c:pt>
                <c:pt idx="43502">
                  <c:v>64.037000000000006</c:v>
                </c:pt>
                <c:pt idx="43503">
                  <c:v>64.037000000000006</c:v>
                </c:pt>
                <c:pt idx="43504">
                  <c:v>64.037999999999997</c:v>
                </c:pt>
                <c:pt idx="43505">
                  <c:v>64.037999999999997</c:v>
                </c:pt>
                <c:pt idx="43506">
                  <c:v>64.037999999999997</c:v>
                </c:pt>
                <c:pt idx="43507">
                  <c:v>64.039000000000001</c:v>
                </c:pt>
                <c:pt idx="43508">
                  <c:v>64.039000000000001</c:v>
                </c:pt>
                <c:pt idx="43509">
                  <c:v>64.039000000000001</c:v>
                </c:pt>
                <c:pt idx="43510">
                  <c:v>64.039000000000001</c:v>
                </c:pt>
                <c:pt idx="43511">
                  <c:v>64.040000000000006</c:v>
                </c:pt>
                <c:pt idx="43512">
                  <c:v>64.040000000000006</c:v>
                </c:pt>
                <c:pt idx="43513">
                  <c:v>64.040000000000006</c:v>
                </c:pt>
                <c:pt idx="43514">
                  <c:v>64.040999999999997</c:v>
                </c:pt>
                <c:pt idx="43515">
                  <c:v>64.040999999999997</c:v>
                </c:pt>
                <c:pt idx="43516">
                  <c:v>64.040999999999997</c:v>
                </c:pt>
                <c:pt idx="43517">
                  <c:v>64.040999999999997</c:v>
                </c:pt>
                <c:pt idx="43518">
                  <c:v>64.042000000000002</c:v>
                </c:pt>
                <c:pt idx="43519">
                  <c:v>64.042000000000002</c:v>
                </c:pt>
                <c:pt idx="43520">
                  <c:v>64.042000000000002</c:v>
                </c:pt>
                <c:pt idx="43521">
                  <c:v>64.043000000000006</c:v>
                </c:pt>
                <c:pt idx="43522">
                  <c:v>64.043000000000006</c:v>
                </c:pt>
                <c:pt idx="43523">
                  <c:v>64.043000000000006</c:v>
                </c:pt>
                <c:pt idx="43524">
                  <c:v>64.043000000000006</c:v>
                </c:pt>
                <c:pt idx="43525">
                  <c:v>64.043999999999997</c:v>
                </c:pt>
                <c:pt idx="43526">
                  <c:v>64.043999999999997</c:v>
                </c:pt>
                <c:pt idx="43527">
                  <c:v>64.043999999999997</c:v>
                </c:pt>
                <c:pt idx="43528">
                  <c:v>64.045000000000002</c:v>
                </c:pt>
                <c:pt idx="43529">
                  <c:v>64.045000000000002</c:v>
                </c:pt>
                <c:pt idx="43530">
                  <c:v>64.045000000000002</c:v>
                </c:pt>
                <c:pt idx="43531">
                  <c:v>64.045000000000002</c:v>
                </c:pt>
                <c:pt idx="43532">
                  <c:v>64.046000000000006</c:v>
                </c:pt>
                <c:pt idx="43533">
                  <c:v>64.046000000000006</c:v>
                </c:pt>
                <c:pt idx="43534">
                  <c:v>64.046000000000006</c:v>
                </c:pt>
                <c:pt idx="43535">
                  <c:v>64.046000000000006</c:v>
                </c:pt>
                <c:pt idx="43536">
                  <c:v>64.046999999999997</c:v>
                </c:pt>
                <c:pt idx="43537">
                  <c:v>64.046999999999997</c:v>
                </c:pt>
                <c:pt idx="43538">
                  <c:v>64.046999999999997</c:v>
                </c:pt>
                <c:pt idx="43539">
                  <c:v>64.048000000000002</c:v>
                </c:pt>
                <c:pt idx="43540">
                  <c:v>64.048000000000002</c:v>
                </c:pt>
                <c:pt idx="43541">
                  <c:v>64.048000000000002</c:v>
                </c:pt>
                <c:pt idx="43542">
                  <c:v>64.048000000000002</c:v>
                </c:pt>
                <c:pt idx="43543">
                  <c:v>64.049000000000007</c:v>
                </c:pt>
                <c:pt idx="43544">
                  <c:v>64.049000000000007</c:v>
                </c:pt>
                <c:pt idx="43545">
                  <c:v>64.049000000000007</c:v>
                </c:pt>
                <c:pt idx="43546">
                  <c:v>64.05</c:v>
                </c:pt>
                <c:pt idx="43547">
                  <c:v>64.05</c:v>
                </c:pt>
                <c:pt idx="43548">
                  <c:v>64.05</c:v>
                </c:pt>
                <c:pt idx="43549">
                  <c:v>64.05</c:v>
                </c:pt>
                <c:pt idx="43550">
                  <c:v>64.051000000000002</c:v>
                </c:pt>
                <c:pt idx="43551">
                  <c:v>64.051000000000002</c:v>
                </c:pt>
                <c:pt idx="43552">
                  <c:v>64.051000000000002</c:v>
                </c:pt>
                <c:pt idx="43553">
                  <c:v>64.052000000000007</c:v>
                </c:pt>
                <c:pt idx="43554">
                  <c:v>64.052000000000007</c:v>
                </c:pt>
                <c:pt idx="43555">
                  <c:v>64.052000000000007</c:v>
                </c:pt>
                <c:pt idx="43556">
                  <c:v>64.052000000000007</c:v>
                </c:pt>
                <c:pt idx="43557">
                  <c:v>64.052999999999997</c:v>
                </c:pt>
                <c:pt idx="43558">
                  <c:v>64.052999999999997</c:v>
                </c:pt>
                <c:pt idx="43559">
                  <c:v>64.052999999999997</c:v>
                </c:pt>
                <c:pt idx="43560">
                  <c:v>64.054000000000002</c:v>
                </c:pt>
                <c:pt idx="43561">
                  <c:v>64.054000000000002</c:v>
                </c:pt>
                <c:pt idx="43562">
                  <c:v>64.054000000000002</c:v>
                </c:pt>
                <c:pt idx="43563">
                  <c:v>64.054000000000002</c:v>
                </c:pt>
                <c:pt idx="43564">
                  <c:v>64.055000000000007</c:v>
                </c:pt>
                <c:pt idx="43565">
                  <c:v>64.055000000000007</c:v>
                </c:pt>
                <c:pt idx="43566">
                  <c:v>64.055000000000007</c:v>
                </c:pt>
                <c:pt idx="43567">
                  <c:v>64.055999999999997</c:v>
                </c:pt>
                <c:pt idx="43568">
                  <c:v>64.055999999999997</c:v>
                </c:pt>
                <c:pt idx="43569">
                  <c:v>64.055999999999997</c:v>
                </c:pt>
                <c:pt idx="43570">
                  <c:v>64.055999999999997</c:v>
                </c:pt>
                <c:pt idx="43571">
                  <c:v>64.057000000000002</c:v>
                </c:pt>
                <c:pt idx="43572">
                  <c:v>64.057000000000002</c:v>
                </c:pt>
                <c:pt idx="43573">
                  <c:v>64.057000000000002</c:v>
                </c:pt>
                <c:pt idx="43574">
                  <c:v>64.057000000000002</c:v>
                </c:pt>
                <c:pt idx="43575">
                  <c:v>64.058000000000007</c:v>
                </c:pt>
                <c:pt idx="43576">
                  <c:v>64.058000000000007</c:v>
                </c:pt>
                <c:pt idx="43577">
                  <c:v>64.058000000000007</c:v>
                </c:pt>
                <c:pt idx="43578">
                  <c:v>64.058999999999997</c:v>
                </c:pt>
                <c:pt idx="43579">
                  <c:v>64.058999999999997</c:v>
                </c:pt>
                <c:pt idx="43580">
                  <c:v>64.058999999999997</c:v>
                </c:pt>
                <c:pt idx="43581">
                  <c:v>64.058999999999997</c:v>
                </c:pt>
                <c:pt idx="43582">
                  <c:v>64.06</c:v>
                </c:pt>
                <c:pt idx="43583">
                  <c:v>64.06</c:v>
                </c:pt>
                <c:pt idx="43584">
                  <c:v>64.06</c:v>
                </c:pt>
                <c:pt idx="43585">
                  <c:v>64.061000000000007</c:v>
                </c:pt>
                <c:pt idx="43586">
                  <c:v>64.061000000000007</c:v>
                </c:pt>
                <c:pt idx="43587">
                  <c:v>64.061000000000007</c:v>
                </c:pt>
                <c:pt idx="43588">
                  <c:v>64.061000000000007</c:v>
                </c:pt>
                <c:pt idx="43589">
                  <c:v>64.061999999999998</c:v>
                </c:pt>
                <c:pt idx="43590">
                  <c:v>64.061999999999998</c:v>
                </c:pt>
                <c:pt idx="43591">
                  <c:v>64.061999999999998</c:v>
                </c:pt>
                <c:pt idx="43592">
                  <c:v>64.063000000000002</c:v>
                </c:pt>
                <c:pt idx="43593">
                  <c:v>64.063000000000002</c:v>
                </c:pt>
                <c:pt idx="43594">
                  <c:v>64.063000000000002</c:v>
                </c:pt>
                <c:pt idx="43595">
                  <c:v>64.063000000000002</c:v>
                </c:pt>
                <c:pt idx="43596">
                  <c:v>64.064000000000007</c:v>
                </c:pt>
                <c:pt idx="43597">
                  <c:v>64.064000000000007</c:v>
                </c:pt>
                <c:pt idx="43598">
                  <c:v>64.064000000000007</c:v>
                </c:pt>
                <c:pt idx="43599">
                  <c:v>64.064999999999998</c:v>
                </c:pt>
                <c:pt idx="43600">
                  <c:v>64.064999999999998</c:v>
                </c:pt>
                <c:pt idx="43601">
                  <c:v>64.064999999999998</c:v>
                </c:pt>
                <c:pt idx="43602">
                  <c:v>64.064999999999998</c:v>
                </c:pt>
                <c:pt idx="43603">
                  <c:v>64.066000000000003</c:v>
                </c:pt>
                <c:pt idx="43604">
                  <c:v>64.066000000000003</c:v>
                </c:pt>
                <c:pt idx="43605">
                  <c:v>64.066000000000003</c:v>
                </c:pt>
                <c:pt idx="43606">
                  <c:v>64.067000000000007</c:v>
                </c:pt>
                <c:pt idx="43607">
                  <c:v>64.067000000000007</c:v>
                </c:pt>
                <c:pt idx="43608">
                  <c:v>64.067000000000007</c:v>
                </c:pt>
                <c:pt idx="43609">
                  <c:v>64.067000000000007</c:v>
                </c:pt>
                <c:pt idx="43610">
                  <c:v>64.067999999999998</c:v>
                </c:pt>
                <c:pt idx="43611">
                  <c:v>64.067999999999998</c:v>
                </c:pt>
                <c:pt idx="43612">
                  <c:v>64.067999999999998</c:v>
                </c:pt>
                <c:pt idx="43613">
                  <c:v>64.069000000000003</c:v>
                </c:pt>
                <c:pt idx="43614">
                  <c:v>64.069000000000003</c:v>
                </c:pt>
                <c:pt idx="43615">
                  <c:v>64.069000000000003</c:v>
                </c:pt>
                <c:pt idx="43616">
                  <c:v>64.069000000000003</c:v>
                </c:pt>
                <c:pt idx="43617">
                  <c:v>64.070000000000007</c:v>
                </c:pt>
                <c:pt idx="43618">
                  <c:v>64.070000000000007</c:v>
                </c:pt>
                <c:pt idx="43619">
                  <c:v>64.070000000000007</c:v>
                </c:pt>
                <c:pt idx="43620">
                  <c:v>64.070000000000007</c:v>
                </c:pt>
                <c:pt idx="43621">
                  <c:v>64.070999999999998</c:v>
                </c:pt>
                <c:pt idx="43622">
                  <c:v>64.070999999999998</c:v>
                </c:pt>
                <c:pt idx="43623">
                  <c:v>64.070999999999998</c:v>
                </c:pt>
                <c:pt idx="43624">
                  <c:v>64.072000000000003</c:v>
                </c:pt>
                <c:pt idx="43625">
                  <c:v>64.072000000000003</c:v>
                </c:pt>
                <c:pt idx="43626">
                  <c:v>64.072000000000003</c:v>
                </c:pt>
                <c:pt idx="43627">
                  <c:v>64.072000000000003</c:v>
                </c:pt>
                <c:pt idx="43628">
                  <c:v>64.073000000000008</c:v>
                </c:pt>
                <c:pt idx="43629">
                  <c:v>64.073000000000008</c:v>
                </c:pt>
                <c:pt idx="43630">
                  <c:v>64.073000000000008</c:v>
                </c:pt>
                <c:pt idx="43631">
                  <c:v>64.073999999999998</c:v>
                </c:pt>
                <c:pt idx="43632">
                  <c:v>64.073999999999998</c:v>
                </c:pt>
                <c:pt idx="43633">
                  <c:v>64.073999999999998</c:v>
                </c:pt>
                <c:pt idx="43634">
                  <c:v>64.073999999999998</c:v>
                </c:pt>
                <c:pt idx="43635">
                  <c:v>64.075000000000003</c:v>
                </c:pt>
                <c:pt idx="43636">
                  <c:v>64.075000000000003</c:v>
                </c:pt>
                <c:pt idx="43637">
                  <c:v>64.075000000000003</c:v>
                </c:pt>
                <c:pt idx="43638">
                  <c:v>64.076000000000008</c:v>
                </c:pt>
                <c:pt idx="43639">
                  <c:v>64.076000000000008</c:v>
                </c:pt>
                <c:pt idx="43640">
                  <c:v>64.076000000000008</c:v>
                </c:pt>
                <c:pt idx="43641">
                  <c:v>64.076000000000008</c:v>
                </c:pt>
                <c:pt idx="43642">
                  <c:v>64.076999999999998</c:v>
                </c:pt>
                <c:pt idx="43643">
                  <c:v>64.076999999999998</c:v>
                </c:pt>
                <c:pt idx="43644">
                  <c:v>64.076999999999998</c:v>
                </c:pt>
                <c:pt idx="43645">
                  <c:v>64.078000000000003</c:v>
                </c:pt>
                <c:pt idx="43646">
                  <c:v>64.078000000000003</c:v>
                </c:pt>
                <c:pt idx="43647">
                  <c:v>64.078000000000003</c:v>
                </c:pt>
                <c:pt idx="43648">
                  <c:v>64.078000000000003</c:v>
                </c:pt>
                <c:pt idx="43649">
                  <c:v>64.079000000000008</c:v>
                </c:pt>
                <c:pt idx="43650">
                  <c:v>64.079000000000008</c:v>
                </c:pt>
                <c:pt idx="43651">
                  <c:v>64.079000000000008</c:v>
                </c:pt>
                <c:pt idx="43652">
                  <c:v>64.08</c:v>
                </c:pt>
                <c:pt idx="43653">
                  <c:v>64.08</c:v>
                </c:pt>
                <c:pt idx="43654">
                  <c:v>64.08</c:v>
                </c:pt>
                <c:pt idx="43655">
                  <c:v>64.08</c:v>
                </c:pt>
                <c:pt idx="43656">
                  <c:v>64.081000000000003</c:v>
                </c:pt>
                <c:pt idx="43657">
                  <c:v>64.081000000000003</c:v>
                </c:pt>
                <c:pt idx="43658">
                  <c:v>64.081000000000003</c:v>
                </c:pt>
                <c:pt idx="43659">
                  <c:v>64.082000000000008</c:v>
                </c:pt>
                <c:pt idx="43660">
                  <c:v>64.082000000000008</c:v>
                </c:pt>
                <c:pt idx="43661">
                  <c:v>64.082000000000008</c:v>
                </c:pt>
                <c:pt idx="43662">
                  <c:v>64.082000000000008</c:v>
                </c:pt>
                <c:pt idx="43663">
                  <c:v>64.082999999999998</c:v>
                </c:pt>
                <c:pt idx="43664">
                  <c:v>64.082999999999998</c:v>
                </c:pt>
                <c:pt idx="43665">
                  <c:v>64.082999999999998</c:v>
                </c:pt>
                <c:pt idx="43666">
                  <c:v>64.082999999999998</c:v>
                </c:pt>
                <c:pt idx="43667">
                  <c:v>64.084000000000003</c:v>
                </c:pt>
                <c:pt idx="43668">
                  <c:v>64.084000000000003</c:v>
                </c:pt>
                <c:pt idx="43669">
                  <c:v>64.084000000000003</c:v>
                </c:pt>
                <c:pt idx="43670">
                  <c:v>64.085000000000008</c:v>
                </c:pt>
                <c:pt idx="43671">
                  <c:v>64.085000000000008</c:v>
                </c:pt>
                <c:pt idx="43672">
                  <c:v>64.085000000000008</c:v>
                </c:pt>
                <c:pt idx="43673">
                  <c:v>64.085000000000008</c:v>
                </c:pt>
                <c:pt idx="43674">
                  <c:v>64.085999999999999</c:v>
                </c:pt>
                <c:pt idx="43675">
                  <c:v>64.085999999999999</c:v>
                </c:pt>
                <c:pt idx="43676">
                  <c:v>64.085999999999999</c:v>
                </c:pt>
                <c:pt idx="43677">
                  <c:v>64.087000000000003</c:v>
                </c:pt>
                <c:pt idx="43678">
                  <c:v>64.087000000000003</c:v>
                </c:pt>
                <c:pt idx="43679">
                  <c:v>64.087000000000003</c:v>
                </c:pt>
                <c:pt idx="43680">
                  <c:v>64.087000000000003</c:v>
                </c:pt>
                <c:pt idx="43681">
                  <c:v>64.088000000000008</c:v>
                </c:pt>
                <c:pt idx="43682">
                  <c:v>64.088000000000008</c:v>
                </c:pt>
                <c:pt idx="43683">
                  <c:v>64.088000000000008</c:v>
                </c:pt>
                <c:pt idx="43684">
                  <c:v>64.088999999999999</c:v>
                </c:pt>
                <c:pt idx="43685">
                  <c:v>64.088999999999999</c:v>
                </c:pt>
                <c:pt idx="43686">
                  <c:v>64.088999999999999</c:v>
                </c:pt>
                <c:pt idx="43687">
                  <c:v>64.088999999999999</c:v>
                </c:pt>
                <c:pt idx="43688">
                  <c:v>64.09</c:v>
                </c:pt>
                <c:pt idx="43689">
                  <c:v>64.09</c:v>
                </c:pt>
                <c:pt idx="43690">
                  <c:v>64.09</c:v>
                </c:pt>
                <c:pt idx="43691">
                  <c:v>64.091000000000008</c:v>
                </c:pt>
                <c:pt idx="43692">
                  <c:v>64.091000000000008</c:v>
                </c:pt>
                <c:pt idx="43693">
                  <c:v>64.091000000000008</c:v>
                </c:pt>
                <c:pt idx="43694">
                  <c:v>64.091000000000008</c:v>
                </c:pt>
                <c:pt idx="43695">
                  <c:v>64.091999999999999</c:v>
                </c:pt>
                <c:pt idx="43696">
                  <c:v>64.091999999999999</c:v>
                </c:pt>
                <c:pt idx="43697">
                  <c:v>64.091999999999999</c:v>
                </c:pt>
                <c:pt idx="43698">
                  <c:v>64.093000000000004</c:v>
                </c:pt>
                <c:pt idx="43699">
                  <c:v>64.093000000000004</c:v>
                </c:pt>
                <c:pt idx="43700">
                  <c:v>64.093000000000004</c:v>
                </c:pt>
                <c:pt idx="43701">
                  <c:v>64.093000000000004</c:v>
                </c:pt>
                <c:pt idx="43702">
                  <c:v>64.094000000000008</c:v>
                </c:pt>
                <c:pt idx="43703">
                  <c:v>64.094000000000008</c:v>
                </c:pt>
                <c:pt idx="43704">
                  <c:v>64.094000000000008</c:v>
                </c:pt>
                <c:pt idx="43705">
                  <c:v>64.094999999999999</c:v>
                </c:pt>
                <c:pt idx="43706">
                  <c:v>64.094999999999999</c:v>
                </c:pt>
                <c:pt idx="43707">
                  <c:v>64.094999999999999</c:v>
                </c:pt>
                <c:pt idx="43708">
                  <c:v>64.094999999999999</c:v>
                </c:pt>
                <c:pt idx="43709">
                  <c:v>64.096000000000004</c:v>
                </c:pt>
                <c:pt idx="43710">
                  <c:v>64.096000000000004</c:v>
                </c:pt>
                <c:pt idx="43711">
                  <c:v>64.096000000000004</c:v>
                </c:pt>
                <c:pt idx="43712">
                  <c:v>64.096000000000004</c:v>
                </c:pt>
                <c:pt idx="43713">
                  <c:v>64.097000000000008</c:v>
                </c:pt>
                <c:pt idx="43714">
                  <c:v>64.097000000000008</c:v>
                </c:pt>
                <c:pt idx="43715">
                  <c:v>64.097000000000008</c:v>
                </c:pt>
                <c:pt idx="43716">
                  <c:v>64.097999999999999</c:v>
                </c:pt>
                <c:pt idx="43717">
                  <c:v>64.097999999999999</c:v>
                </c:pt>
                <c:pt idx="43718">
                  <c:v>64.097999999999999</c:v>
                </c:pt>
                <c:pt idx="43719">
                  <c:v>64.097999999999999</c:v>
                </c:pt>
                <c:pt idx="43720">
                  <c:v>64.099000000000004</c:v>
                </c:pt>
                <c:pt idx="43721">
                  <c:v>64.099000000000004</c:v>
                </c:pt>
                <c:pt idx="43722">
                  <c:v>64.099000000000004</c:v>
                </c:pt>
                <c:pt idx="43723">
                  <c:v>64.099999999999994</c:v>
                </c:pt>
                <c:pt idx="43724">
                  <c:v>64.099999999999994</c:v>
                </c:pt>
                <c:pt idx="43725">
                  <c:v>64.099999999999994</c:v>
                </c:pt>
                <c:pt idx="43726">
                  <c:v>64.099999999999994</c:v>
                </c:pt>
                <c:pt idx="43727">
                  <c:v>64.100999999999999</c:v>
                </c:pt>
                <c:pt idx="43728">
                  <c:v>64.100999999999999</c:v>
                </c:pt>
                <c:pt idx="43729">
                  <c:v>64.100999999999999</c:v>
                </c:pt>
                <c:pt idx="43730">
                  <c:v>64.102000000000004</c:v>
                </c:pt>
                <c:pt idx="43731">
                  <c:v>64.102000000000004</c:v>
                </c:pt>
                <c:pt idx="43732">
                  <c:v>64.102000000000004</c:v>
                </c:pt>
                <c:pt idx="43733">
                  <c:v>64.102000000000004</c:v>
                </c:pt>
                <c:pt idx="43734">
                  <c:v>64.102999999999994</c:v>
                </c:pt>
                <c:pt idx="43735">
                  <c:v>64.102999999999994</c:v>
                </c:pt>
                <c:pt idx="43736">
                  <c:v>64.102999999999994</c:v>
                </c:pt>
                <c:pt idx="43737">
                  <c:v>64.103999999999999</c:v>
                </c:pt>
                <c:pt idx="43738">
                  <c:v>64.103999999999999</c:v>
                </c:pt>
                <c:pt idx="43739">
                  <c:v>64.103999999999999</c:v>
                </c:pt>
                <c:pt idx="43740">
                  <c:v>64.103999999999999</c:v>
                </c:pt>
                <c:pt idx="43741">
                  <c:v>64.105000000000004</c:v>
                </c:pt>
                <c:pt idx="43742">
                  <c:v>64.105000000000004</c:v>
                </c:pt>
                <c:pt idx="43743">
                  <c:v>64.105000000000004</c:v>
                </c:pt>
                <c:pt idx="43744">
                  <c:v>64.105999999999995</c:v>
                </c:pt>
                <c:pt idx="43745">
                  <c:v>64.105999999999995</c:v>
                </c:pt>
                <c:pt idx="43746">
                  <c:v>64.105999999999995</c:v>
                </c:pt>
                <c:pt idx="43747">
                  <c:v>64.105999999999995</c:v>
                </c:pt>
                <c:pt idx="43748">
                  <c:v>64.106999999999999</c:v>
                </c:pt>
                <c:pt idx="43749">
                  <c:v>64.106999999999999</c:v>
                </c:pt>
                <c:pt idx="43750">
                  <c:v>64.106999999999999</c:v>
                </c:pt>
                <c:pt idx="43751">
                  <c:v>64.106999999999999</c:v>
                </c:pt>
                <c:pt idx="43752">
                  <c:v>64.108000000000004</c:v>
                </c:pt>
                <c:pt idx="43753">
                  <c:v>64.108000000000004</c:v>
                </c:pt>
                <c:pt idx="43754">
                  <c:v>64.108000000000004</c:v>
                </c:pt>
                <c:pt idx="43755">
                  <c:v>64.108999999999995</c:v>
                </c:pt>
                <c:pt idx="43756">
                  <c:v>64.108999999999995</c:v>
                </c:pt>
                <c:pt idx="43757">
                  <c:v>64.108999999999995</c:v>
                </c:pt>
                <c:pt idx="43758">
                  <c:v>64.108999999999995</c:v>
                </c:pt>
                <c:pt idx="43759">
                  <c:v>64.11</c:v>
                </c:pt>
                <c:pt idx="43760">
                  <c:v>64.11</c:v>
                </c:pt>
                <c:pt idx="43761">
                  <c:v>64.11</c:v>
                </c:pt>
                <c:pt idx="43762">
                  <c:v>64.111000000000004</c:v>
                </c:pt>
                <c:pt idx="43763">
                  <c:v>64.111000000000004</c:v>
                </c:pt>
                <c:pt idx="43764">
                  <c:v>64.111000000000004</c:v>
                </c:pt>
                <c:pt idx="43765">
                  <c:v>64.111000000000004</c:v>
                </c:pt>
                <c:pt idx="43766">
                  <c:v>64.111999999999995</c:v>
                </c:pt>
                <c:pt idx="43767">
                  <c:v>64.111999999999995</c:v>
                </c:pt>
                <c:pt idx="43768">
                  <c:v>64.111999999999995</c:v>
                </c:pt>
                <c:pt idx="43769">
                  <c:v>64.113</c:v>
                </c:pt>
                <c:pt idx="43770">
                  <c:v>64.113</c:v>
                </c:pt>
                <c:pt idx="43771">
                  <c:v>64.113</c:v>
                </c:pt>
                <c:pt idx="43772">
                  <c:v>64.113</c:v>
                </c:pt>
                <c:pt idx="43773">
                  <c:v>64.114000000000004</c:v>
                </c:pt>
                <c:pt idx="43774">
                  <c:v>64.114000000000004</c:v>
                </c:pt>
                <c:pt idx="43775">
                  <c:v>64.114000000000004</c:v>
                </c:pt>
                <c:pt idx="43776">
                  <c:v>64.114999999999995</c:v>
                </c:pt>
                <c:pt idx="43777">
                  <c:v>64.114999999999995</c:v>
                </c:pt>
                <c:pt idx="43778">
                  <c:v>64.114999999999995</c:v>
                </c:pt>
                <c:pt idx="43779">
                  <c:v>64.114999999999995</c:v>
                </c:pt>
                <c:pt idx="43780">
                  <c:v>64.116</c:v>
                </c:pt>
                <c:pt idx="43781">
                  <c:v>64.116</c:v>
                </c:pt>
                <c:pt idx="43782">
                  <c:v>64.116</c:v>
                </c:pt>
                <c:pt idx="43783">
                  <c:v>64.117000000000004</c:v>
                </c:pt>
                <c:pt idx="43784">
                  <c:v>64.117000000000004</c:v>
                </c:pt>
                <c:pt idx="43785">
                  <c:v>64.117000000000004</c:v>
                </c:pt>
                <c:pt idx="43786">
                  <c:v>64.117000000000004</c:v>
                </c:pt>
                <c:pt idx="43787">
                  <c:v>64.117999999999995</c:v>
                </c:pt>
                <c:pt idx="43788">
                  <c:v>64.117999999999995</c:v>
                </c:pt>
                <c:pt idx="43789">
                  <c:v>64.117999999999995</c:v>
                </c:pt>
                <c:pt idx="43790">
                  <c:v>64.117999999999995</c:v>
                </c:pt>
                <c:pt idx="43791">
                  <c:v>64.119</c:v>
                </c:pt>
                <c:pt idx="43792">
                  <c:v>64.119</c:v>
                </c:pt>
                <c:pt idx="43793">
                  <c:v>64.119</c:v>
                </c:pt>
                <c:pt idx="43794">
                  <c:v>64.12</c:v>
                </c:pt>
                <c:pt idx="43795">
                  <c:v>64.12</c:v>
                </c:pt>
                <c:pt idx="43796">
                  <c:v>64.12</c:v>
                </c:pt>
                <c:pt idx="43797">
                  <c:v>64.12</c:v>
                </c:pt>
                <c:pt idx="43798">
                  <c:v>64.120999999999995</c:v>
                </c:pt>
                <c:pt idx="43799">
                  <c:v>64.120999999999995</c:v>
                </c:pt>
                <c:pt idx="43800">
                  <c:v>64.120999999999995</c:v>
                </c:pt>
                <c:pt idx="43801">
                  <c:v>64.122</c:v>
                </c:pt>
                <c:pt idx="43802">
                  <c:v>64.122</c:v>
                </c:pt>
                <c:pt idx="43803">
                  <c:v>64.122</c:v>
                </c:pt>
                <c:pt idx="43804">
                  <c:v>64.122</c:v>
                </c:pt>
                <c:pt idx="43805">
                  <c:v>64.123000000000005</c:v>
                </c:pt>
                <c:pt idx="43806">
                  <c:v>64.123000000000005</c:v>
                </c:pt>
                <c:pt idx="43807">
                  <c:v>64.123000000000005</c:v>
                </c:pt>
                <c:pt idx="43808">
                  <c:v>64.123999999999995</c:v>
                </c:pt>
                <c:pt idx="43809">
                  <c:v>64.123999999999995</c:v>
                </c:pt>
                <c:pt idx="43810">
                  <c:v>64.123999999999995</c:v>
                </c:pt>
                <c:pt idx="43811">
                  <c:v>64.123999999999995</c:v>
                </c:pt>
                <c:pt idx="43812">
                  <c:v>64.125</c:v>
                </c:pt>
                <c:pt idx="43813">
                  <c:v>64.125</c:v>
                </c:pt>
                <c:pt idx="43814">
                  <c:v>64.125</c:v>
                </c:pt>
                <c:pt idx="43815">
                  <c:v>64.126000000000005</c:v>
                </c:pt>
                <c:pt idx="43816">
                  <c:v>64.126000000000005</c:v>
                </c:pt>
                <c:pt idx="43817">
                  <c:v>64.126000000000005</c:v>
                </c:pt>
                <c:pt idx="43818">
                  <c:v>64.126000000000005</c:v>
                </c:pt>
                <c:pt idx="43819">
                  <c:v>64.126999999999995</c:v>
                </c:pt>
                <c:pt idx="43820">
                  <c:v>64.126999999999995</c:v>
                </c:pt>
                <c:pt idx="43821">
                  <c:v>64.126999999999995</c:v>
                </c:pt>
                <c:pt idx="43822">
                  <c:v>64.128</c:v>
                </c:pt>
                <c:pt idx="43823">
                  <c:v>64.128</c:v>
                </c:pt>
                <c:pt idx="43824">
                  <c:v>64.128</c:v>
                </c:pt>
                <c:pt idx="43825">
                  <c:v>64.128</c:v>
                </c:pt>
                <c:pt idx="43826">
                  <c:v>64.129000000000005</c:v>
                </c:pt>
                <c:pt idx="43827">
                  <c:v>64.129000000000005</c:v>
                </c:pt>
                <c:pt idx="43828">
                  <c:v>64.129000000000005</c:v>
                </c:pt>
                <c:pt idx="43829">
                  <c:v>64.13</c:v>
                </c:pt>
                <c:pt idx="43830">
                  <c:v>64.13</c:v>
                </c:pt>
                <c:pt idx="43831">
                  <c:v>64.13</c:v>
                </c:pt>
                <c:pt idx="43832">
                  <c:v>64.13</c:v>
                </c:pt>
                <c:pt idx="43833">
                  <c:v>64.131</c:v>
                </c:pt>
                <c:pt idx="43834">
                  <c:v>64.131</c:v>
                </c:pt>
                <c:pt idx="43835">
                  <c:v>64.131</c:v>
                </c:pt>
                <c:pt idx="43836">
                  <c:v>64.131</c:v>
                </c:pt>
                <c:pt idx="43837">
                  <c:v>64.132000000000005</c:v>
                </c:pt>
                <c:pt idx="43838">
                  <c:v>64.132000000000005</c:v>
                </c:pt>
                <c:pt idx="43839">
                  <c:v>64.132000000000005</c:v>
                </c:pt>
                <c:pt idx="43840">
                  <c:v>64.132999999999996</c:v>
                </c:pt>
                <c:pt idx="43841">
                  <c:v>64.132999999999996</c:v>
                </c:pt>
                <c:pt idx="43842">
                  <c:v>64.132999999999996</c:v>
                </c:pt>
                <c:pt idx="43843">
                  <c:v>64.132999999999996</c:v>
                </c:pt>
                <c:pt idx="43844">
                  <c:v>64.134</c:v>
                </c:pt>
                <c:pt idx="43845">
                  <c:v>64.134</c:v>
                </c:pt>
                <c:pt idx="43846">
                  <c:v>64.134</c:v>
                </c:pt>
                <c:pt idx="43847">
                  <c:v>64.135000000000005</c:v>
                </c:pt>
                <c:pt idx="43848">
                  <c:v>64.135000000000005</c:v>
                </c:pt>
                <c:pt idx="43849">
                  <c:v>64.135000000000005</c:v>
                </c:pt>
                <c:pt idx="43850">
                  <c:v>64.135000000000005</c:v>
                </c:pt>
                <c:pt idx="43851">
                  <c:v>64.135999999999996</c:v>
                </c:pt>
                <c:pt idx="43852">
                  <c:v>64.135999999999996</c:v>
                </c:pt>
                <c:pt idx="43853">
                  <c:v>64.135999999999996</c:v>
                </c:pt>
                <c:pt idx="43854">
                  <c:v>64.137</c:v>
                </c:pt>
                <c:pt idx="43855">
                  <c:v>64.137</c:v>
                </c:pt>
                <c:pt idx="43856">
                  <c:v>64.137</c:v>
                </c:pt>
                <c:pt idx="43857">
                  <c:v>64.137</c:v>
                </c:pt>
                <c:pt idx="43858">
                  <c:v>64.138000000000005</c:v>
                </c:pt>
                <c:pt idx="43859">
                  <c:v>64.138000000000005</c:v>
                </c:pt>
                <c:pt idx="43860">
                  <c:v>64.138000000000005</c:v>
                </c:pt>
                <c:pt idx="43861">
                  <c:v>64.138999999999996</c:v>
                </c:pt>
                <c:pt idx="43862">
                  <c:v>64.138999999999996</c:v>
                </c:pt>
                <c:pt idx="43863">
                  <c:v>64.138999999999996</c:v>
                </c:pt>
                <c:pt idx="43864">
                  <c:v>64.138999999999996</c:v>
                </c:pt>
                <c:pt idx="43865">
                  <c:v>64.14</c:v>
                </c:pt>
                <c:pt idx="43866">
                  <c:v>64.14</c:v>
                </c:pt>
                <c:pt idx="43867">
                  <c:v>64.14</c:v>
                </c:pt>
                <c:pt idx="43868">
                  <c:v>64.14</c:v>
                </c:pt>
                <c:pt idx="43869">
                  <c:v>64.141000000000005</c:v>
                </c:pt>
                <c:pt idx="43870">
                  <c:v>64.141000000000005</c:v>
                </c:pt>
                <c:pt idx="43871">
                  <c:v>64.141000000000005</c:v>
                </c:pt>
                <c:pt idx="43872">
                  <c:v>64.141999999999996</c:v>
                </c:pt>
                <c:pt idx="43873">
                  <c:v>64.141999999999996</c:v>
                </c:pt>
                <c:pt idx="43874">
                  <c:v>64.141999999999996</c:v>
                </c:pt>
                <c:pt idx="43875">
                  <c:v>64.141999999999996</c:v>
                </c:pt>
                <c:pt idx="43876">
                  <c:v>64.143000000000001</c:v>
                </c:pt>
                <c:pt idx="43877">
                  <c:v>64.143000000000001</c:v>
                </c:pt>
                <c:pt idx="43878">
                  <c:v>64.143000000000001</c:v>
                </c:pt>
                <c:pt idx="43879">
                  <c:v>64.144000000000005</c:v>
                </c:pt>
                <c:pt idx="43880">
                  <c:v>64.144000000000005</c:v>
                </c:pt>
                <c:pt idx="43881">
                  <c:v>64.144000000000005</c:v>
                </c:pt>
                <c:pt idx="43882">
                  <c:v>64.144000000000005</c:v>
                </c:pt>
                <c:pt idx="43883">
                  <c:v>64.144999999999996</c:v>
                </c:pt>
                <c:pt idx="43884">
                  <c:v>64.144999999999996</c:v>
                </c:pt>
                <c:pt idx="43885">
                  <c:v>64.144999999999996</c:v>
                </c:pt>
                <c:pt idx="43886">
                  <c:v>64.146000000000001</c:v>
                </c:pt>
                <c:pt idx="43887">
                  <c:v>64.146000000000001</c:v>
                </c:pt>
                <c:pt idx="43888">
                  <c:v>64.146000000000001</c:v>
                </c:pt>
                <c:pt idx="43889">
                  <c:v>64.146000000000001</c:v>
                </c:pt>
                <c:pt idx="43890">
                  <c:v>64.147000000000006</c:v>
                </c:pt>
                <c:pt idx="43891">
                  <c:v>64.147000000000006</c:v>
                </c:pt>
                <c:pt idx="43892">
                  <c:v>64.147000000000006</c:v>
                </c:pt>
                <c:pt idx="43893">
                  <c:v>64.147999999999996</c:v>
                </c:pt>
                <c:pt idx="43894">
                  <c:v>64.147999999999996</c:v>
                </c:pt>
                <c:pt idx="43895">
                  <c:v>64.147999999999996</c:v>
                </c:pt>
                <c:pt idx="43896">
                  <c:v>64.147999999999996</c:v>
                </c:pt>
                <c:pt idx="43897">
                  <c:v>64.149000000000001</c:v>
                </c:pt>
                <c:pt idx="43898">
                  <c:v>64.149000000000001</c:v>
                </c:pt>
                <c:pt idx="43899">
                  <c:v>64.149000000000001</c:v>
                </c:pt>
                <c:pt idx="43900">
                  <c:v>64.150000000000006</c:v>
                </c:pt>
                <c:pt idx="43901">
                  <c:v>64.150000000000006</c:v>
                </c:pt>
                <c:pt idx="43902">
                  <c:v>64.150000000000006</c:v>
                </c:pt>
                <c:pt idx="43903">
                  <c:v>64.150000000000006</c:v>
                </c:pt>
                <c:pt idx="43904">
                  <c:v>64.150999999999996</c:v>
                </c:pt>
                <c:pt idx="43905">
                  <c:v>64.150999999999996</c:v>
                </c:pt>
                <c:pt idx="43906">
                  <c:v>64.150999999999996</c:v>
                </c:pt>
                <c:pt idx="43907">
                  <c:v>64.152000000000001</c:v>
                </c:pt>
                <c:pt idx="43908">
                  <c:v>64.152000000000001</c:v>
                </c:pt>
                <c:pt idx="43909">
                  <c:v>64.152000000000001</c:v>
                </c:pt>
                <c:pt idx="43910">
                  <c:v>64.152000000000001</c:v>
                </c:pt>
                <c:pt idx="43911">
                  <c:v>64.153000000000006</c:v>
                </c:pt>
                <c:pt idx="43912">
                  <c:v>64.153000000000006</c:v>
                </c:pt>
                <c:pt idx="43913">
                  <c:v>64.153000000000006</c:v>
                </c:pt>
                <c:pt idx="43914">
                  <c:v>64.153000000000006</c:v>
                </c:pt>
                <c:pt idx="43915">
                  <c:v>64.153999999999996</c:v>
                </c:pt>
                <c:pt idx="43916">
                  <c:v>64.153999999999996</c:v>
                </c:pt>
                <c:pt idx="43917">
                  <c:v>64.153999999999996</c:v>
                </c:pt>
                <c:pt idx="43918">
                  <c:v>64.155000000000001</c:v>
                </c:pt>
                <c:pt idx="43919">
                  <c:v>64.155000000000001</c:v>
                </c:pt>
                <c:pt idx="43920">
                  <c:v>64.155000000000001</c:v>
                </c:pt>
                <c:pt idx="43921">
                  <c:v>64.155000000000001</c:v>
                </c:pt>
                <c:pt idx="43922">
                  <c:v>64.156000000000006</c:v>
                </c:pt>
                <c:pt idx="43923">
                  <c:v>64.156000000000006</c:v>
                </c:pt>
                <c:pt idx="43924">
                  <c:v>64.156000000000006</c:v>
                </c:pt>
                <c:pt idx="43925">
                  <c:v>64.156999999999996</c:v>
                </c:pt>
                <c:pt idx="43926">
                  <c:v>64.156999999999996</c:v>
                </c:pt>
                <c:pt idx="43927">
                  <c:v>64.156999999999996</c:v>
                </c:pt>
                <c:pt idx="43928">
                  <c:v>64.156999999999996</c:v>
                </c:pt>
                <c:pt idx="43929">
                  <c:v>64.158000000000001</c:v>
                </c:pt>
                <c:pt idx="43930">
                  <c:v>64.158000000000001</c:v>
                </c:pt>
                <c:pt idx="43931">
                  <c:v>64.158000000000001</c:v>
                </c:pt>
                <c:pt idx="43932">
                  <c:v>64.159000000000006</c:v>
                </c:pt>
                <c:pt idx="43933">
                  <c:v>64.159000000000006</c:v>
                </c:pt>
                <c:pt idx="43934">
                  <c:v>64.159000000000006</c:v>
                </c:pt>
                <c:pt idx="43935">
                  <c:v>64.159000000000006</c:v>
                </c:pt>
                <c:pt idx="43936">
                  <c:v>64.16</c:v>
                </c:pt>
                <c:pt idx="43937">
                  <c:v>64.16</c:v>
                </c:pt>
                <c:pt idx="43938">
                  <c:v>64.16</c:v>
                </c:pt>
                <c:pt idx="43939">
                  <c:v>64.161000000000001</c:v>
                </c:pt>
                <c:pt idx="43940">
                  <c:v>64.161000000000001</c:v>
                </c:pt>
                <c:pt idx="43941">
                  <c:v>64.161000000000001</c:v>
                </c:pt>
                <c:pt idx="43942">
                  <c:v>64.161000000000001</c:v>
                </c:pt>
                <c:pt idx="43943">
                  <c:v>64.162000000000006</c:v>
                </c:pt>
                <c:pt idx="43944">
                  <c:v>64.162000000000006</c:v>
                </c:pt>
                <c:pt idx="43945">
                  <c:v>64.162000000000006</c:v>
                </c:pt>
                <c:pt idx="43946">
                  <c:v>64.162999999999997</c:v>
                </c:pt>
                <c:pt idx="43947">
                  <c:v>64.162999999999997</c:v>
                </c:pt>
                <c:pt idx="43948">
                  <c:v>64.162999999999997</c:v>
                </c:pt>
                <c:pt idx="43949">
                  <c:v>64.162999999999997</c:v>
                </c:pt>
                <c:pt idx="43950">
                  <c:v>64.164000000000001</c:v>
                </c:pt>
                <c:pt idx="43951">
                  <c:v>64.164000000000001</c:v>
                </c:pt>
                <c:pt idx="43952">
                  <c:v>64.164000000000001</c:v>
                </c:pt>
                <c:pt idx="43953">
                  <c:v>64.165000000000006</c:v>
                </c:pt>
                <c:pt idx="43954">
                  <c:v>64.165000000000006</c:v>
                </c:pt>
                <c:pt idx="43955">
                  <c:v>64.165000000000006</c:v>
                </c:pt>
                <c:pt idx="43956">
                  <c:v>64.165000000000006</c:v>
                </c:pt>
                <c:pt idx="43957">
                  <c:v>64.165999999999997</c:v>
                </c:pt>
                <c:pt idx="43958">
                  <c:v>64.165999999999997</c:v>
                </c:pt>
                <c:pt idx="43959">
                  <c:v>64.165999999999997</c:v>
                </c:pt>
                <c:pt idx="43960">
                  <c:v>64.165999999999997</c:v>
                </c:pt>
                <c:pt idx="43961">
                  <c:v>64.167000000000002</c:v>
                </c:pt>
                <c:pt idx="43962">
                  <c:v>64.167000000000002</c:v>
                </c:pt>
                <c:pt idx="43963">
                  <c:v>64.167000000000002</c:v>
                </c:pt>
                <c:pt idx="43964">
                  <c:v>64.168000000000006</c:v>
                </c:pt>
                <c:pt idx="43965">
                  <c:v>64.168000000000006</c:v>
                </c:pt>
                <c:pt idx="43966">
                  <c:v>64.168000000000006</c:v>
                </c:pt>
                <c:pt idx="43967">
                  <c:v>64.168000000000006</c:v>
                </c:pt>
                <c:pt idx="43968">
                  <c:v>64.168999999999997</c:v>
                </c:pt>
                <c:pt idx="43969">
                  <c:v>64.168999999999997</c:v>
                </c:pt>
                <c:pt idx="43970">
                  <c:v>64.168999999999997</c:v>
                </c:pt>
                <c:pt idx="43971">
                  <c:v>64.17</c:v>
                </c:pt>
                <c:pt idx="43972">
                  <c:v>64.17</c:v>
                </c:pt>
                <c:pt idx="43973">
                  <c:v>64.17</c:v>
                </c:pt>
                <c:pt idx="43974">
                  <c:v>64.17</c:v>
                </c:pt>
                <c:pt idx="43975">
                  <c:v>64.171000000000006</c:v>
                </c:pt>
                <c:pt idx="43976">
                  <c:v>64.171000000000006</c:v>
                </c:pt>
                <c:pt idx="43977">
                  <c:v>64.171000000000006</c:v>
                </c:pt>
                <c:pt idx="43978">
                  <c:v>64.171999999999997</c:v>
                </c:pt>
                <c:pt idx="43979">
                  <c:v>64.171999999999997</c:v>
                </c:pt>
                <c:pt idx="43980">
                  <c:v>64.171999999999997</c:v>
                </c:pt>
                <c:pt idx="43981">
                  <c:v>64.171999999999997</c:v>
                </c:pt>
                <c:pt idx="43982">
                  <c:v>64.173000000000002</c:v>
                </c:pt>
                <c:pt idx="43983">
                  <c:v>64.173000000000002</c:v>
                </c:pt>
                <c:pt idx="43984">
                  <c:v>64.173000000000002</c:v>
                </c:pt>
                <c:pt idx="43985">
                  <c:v>64.174000000000007</c:v>
                </c:pt>
                <c:pt idx="43986">
                  <c:v>64.174000000000007</c:v>
                </c:pt>
                <c:pt idx="43987">
                  <c:v>64.174000000000007</c:v>
                </c:pt>
                <c:pt idx="43988">
                  <c:v>64.174000000000007</c:v>
                </c:pt>
                <c:pt idx="43989">
                  <c:v>64.174999999999997</c:v>
                </c:pt>
                <c:pt idx="43990">
                  <c:v>64.174999999999997</c:v>
                </c:pt>
                <c:pt idx="43991">
                  <c:v>64.174999999999997</c:v>
                </c:pt>
                <c:pt idx="43992">
                  <c:v>64.174999999999997</c:v>
                </c:pt>
                <c:pt idx="43993">
                  <c:v>64.176000000000002</c:v>
                </c:pt>
                <c:pt idx="43994">
                  <c:v>64.176000000000002</c:v>
                </c:pt>
                <c:pt idx="43995">
                  <c:v>64.176000000000002</c:v>
                </c:pt>
                <c:pt idx="43996">
                  <c:v>64.177000000000007</c:v>
                </c:pt>
                <c:pt idx="43997">
                  <c:v>64.177000000000007</c:v>
                </c:pt>
                <c:pt idx="43998">
                  <c:v>64.177000000000007</c:v>
                </c:pt>
                <c:pt idx="43999">
                  <c:v>64.177000000000007</c:v>
                </c:pt>
                <c:pt idx="44000">
                  <c:v>64.177999999999997</c:v>
                </c:pt>
                <c:pt idx="44001">
                  <c:v>64.177999999999997</c:v>
                </c:pt>
                <c:pt idx="44002">
                  <c:v>64.177999999999997</c:v>
                </c:pt>
                <c:pt idx="44003">
                  <c:v>64.179000000000002</c:v>
                </c:pt>
                <c:pt idx="44004">
                  <c:v>64.179000000000002</c:v>
                </c:pt>
                <c:pt idx="44005">
                  <c:v>64.179000000000002</c:v>
                </c:pt>
                <c:pt idx="44006">
                  <c:v>64.179000000000002</c:v>
                </c:pt>
                <c:pt idx="44007">
                  <c:v>64.180000000000007</c:v>
                </c:pt>
                <c:pt idx="44008">
                  <c:v>64.180000000000007</c:v>
                </c:pt>
                <c:pt idx="44009">
                  <c:v>64.180000000000007</c:v>
                </c:pt>
                <c:pt idx="44010">
                  <c:v>64.180999999999997</c:v>
                </c:pt>
                <c:pt idx="44011">
                  <c:v>64.180999999999997</c:v>
                </c:pt>
                <c:pt idx="44012">
                  <c:v>64.180999999999997</c:v>
                </c:pt>
                <c:pt idx="44013">
                  <c:v>64.180999999999997</c:v>
                </c:pt>
                <c:pt idx="44014">
                  <c:v>64.182000000000002</c:v>
                </c:pt>
                <c:pt idx="44015">
                  <c:v>64.182000000000002</c:v>
                </c:pt>
                <c:pt idx="44016">
                  <c:v>64.182000000000002</c:v>
                </c:pt>
                <c:pt idx="44017">
                  <c:v>64.183000000000007</c:v>
                </c:pt>
                <c:pt idx="44018">
                  <c:v>64.183000000000007</c:v>
                </c:pt>
                <c:pt idx="44019">
                  <c:v>64.183000000000007</c:v>
                </c:pt>
                <c:pt idx="44020">
                  <c:v>64.183000000000007</c:v>
                </c:pt>
                <c:pt idx="44021">
                  <c:v>64.183999999999997</c:v>
                </c:pt>
                <c:pt idx="44022">
                  <c:v>64.183999999999997</c:v>
                </c:pt>
                <c:pt idx="44023">
                  <c:v>64.183999999999997</c:v>
                </c:pt>
                <c:pt idx="44024">
                  <c:v>64.185000000000002</c:v>
                </c:pt>
                <c:pt idx="44025">
                  <c:v>64.185000000000002</c:v>
                </c:pt>
                <c:pt idx="44026">
                  <c:v>64.185000000000002</c:v>
                </c:pt>
                <c:pt idx="44027">
                  <c:v>64.185000000000002</c:v>
                </c:pt>
                <c:pt idx="44028">
                  <c:v>64.186000000000007</c:v>
                </c:pt>
                <c:pt idx="44029">
                  <c:v>64.186000000000007</c:v>
                </c:pt>
                <c:pt idx="44030">
                  <c:v>64.186000000000007</c:v>
                </c:pt>
                <c:pt idx="44031">
                  <c:v>64.186999999999998</c:v>
                </c:pt>
                <c:pt idx="44032">
                  <c:v>64.186999999999998</c:v>
                </c:pt>
                <c:pt idx="44033">
                  <c:v>64.186999999999998</c:v>
                </c:pt>
                <c:pt idx="44034">
                  <c:v>64.186999999999998</c:v>
                </c:pt>
                <c:pt idx="44035">
                  <c:v>64.188000000000002</c:v>
                </c:pt>
                <c:pt idx="44036">
                  <c:v>64.188000000000002</c:v>
                </c:pt>
                <c:pt idx="44037">
                  <c:v>64.188000000000002</c:v>
                </c:pt>
                <c:pt idx="44038">
                  <c:v>64.188000000000002</c:v>
                </c:pt>
                <c:pt idx="44039">
                  <c:v>64.189000000000007</c:v>
                </c:pt>
                <c:pt idx="44040">
                  <c:v>64.189000000000007</c:v>
                </c:pt>
                <c:pt idx="44041">
                  <c:v>64.189000000000007</c:v>
                </c:pt>
                <c:pt idx="44042">
                  <c:v>64.19</c:v>
                </c:pt>
                <c:pt idx="44043">
                  <c:v>64.19</c:v>
                </c:pt>
                <c:pt idx="44044">
                  <c:v>64.19</c:v>
                </c:pt>
                <c:pt idx="44045">
                  <c:v>64.19</c:v>
                </c:pt>
                <c:pt idx="44046">
                  <c:v>64.191000000000003</c:v>
                </c:pt>
                <c:pt idx="44047">
                  <c:v>64.191000000000003</c:v>
                </c:pt>
                <c:pt idx="44048">
                  <c:v>64.191000000000003</c:v>
                </c:pt>
                <c:pt idx="44049">
                  <c:v>64.192000000000007</c:v>
                </c:pt>
                <c:pt idx="44050">
                  <c:v>64.192000000000007</c:v>
                </c:pt>
                <c:pt idx="44051">
                  <c:v>64.192000000000007</c:v>
                </c:pt>
                <c:pt idx="44052">
                  <c:v>64.192000000000007</c:v>
                </c:pt>
                <c:pt idx="44053">
                  <c:v>64.192999999999998</c:v>
                </c:pt>
                <c:pt idx="44054">
                  <c:v>64.192999999999998</c:v>
                </c:pt>
                <c:pt idx="44055">
                  <c:v>64.192999999999998</c:v>
                </c:pt>
                <c:pt idx="44056">
                  <c:v>64.194000000000003</c:v>
                </c:pt>
                <c:pt idx="44057">
                  <c:v>64.194000000000003</c:v>
                </c:pt>
                <c:pt idx="44058">
                  <c:v>64.194000000000003</c:v>
                </c:pt>
                <c:pt idx="44059">
                  <c:v>64.194000000000003</c:v>
                </c:pt>
                <c:pt idx="44060">
                  <c:v>64.195000000000007</c:v>
                </c:pt>
                <c:pt idx="44061">
                  <c:v>64.195000000000007</c:v>
                </c:pt>
                <c:pt idx="44062">
                  <c:v>64.195000000000007</c:v>
                </c:pt>
                <c:pt idx="44063">
                  <c:v>64.195999999999998</c:v>
                </c:pt>
                <c:pt idx="44064">
                  <c:v>64.195999999999998</c:v>
                </c:pt>
                <c:pt idx="44065">
                  <c:v>64.195999999999998</c:v>
                </c:pt>
                <c:pt idx="44066">
                  <c:v>64.195999999999998</c:v>
                </c:pt>
                <c:pt idx="44067">
                  <c:v>64.197000000000003</c:v>
                </c:pt>
                <c:pt idx="44068">
                  <c:v>64.197000000000003</c:v>
                </c:pt>
                <c:pt idx="44069">
                  <c:v>64.197000000000003</c:v>
                </c:pt>
                <c:pt idx="44070">
                  <c:v>64.198000000000008</c:v>
                </c:pt>
                <c:pt idx="44071">
                  <c:v>64.198000000000008</c:v>
                </c:pt>
                <c:pt idx="44072">
                  <c:v>64.198000000000008</c:v>
                </c:pt>
                <c:pt idx="44073">
                  <c:v>64.198000000000008</c:v>
                </c:pt>
                <c:pt idx="44074">
                  <c:v>64.198999999999998</c:v>
                </c:pt>
                <c:pt idx="44075">
                  <c:v>64.198999999999998</c:v>
                </c:pt>
                <c:pt idx="44076">
                  <c:v>64.198999999999998</c:v>
                </c:pt>
                <c:pt idx="44077">
                  <c:v>64.198999999999998</c:v>
                </c:pt>
                <c:pt idx="44078">
                  <c:v>64.2</c:v>
                </c:pt>
                <c:pt idx="44079">
                  <c:v>64.2</c:v>
                </c:pt>
                <c:pt idx="44080">
                  <c:v>64.2</c:v>
                </c:pt>
                <c:pt idx="44081">
                  <c:v>64.201000000000008</c:v>
                </c:pt>
                <c:pt idx="44082">
                  <c:v>64.201000000000008</c:v>
                </c:pt>
                <c:pt idx="44083">
                  <c:v>64.201000000000008</c:v>
                </c:pt>
                <c:pt idx="44084">
                  <c:v>64.201000000000008</c:v>
                </c:pt>
                <c:pt idx="44085">
                  <c:v>64.201999999999998</c:v>
                </c:pt>
                <c:pt idx="44086">
                  <c:v>64.201999999999998</c:v>
                </c:pt>
                <c:pt idx="44087">
                  <c:v>64.201999999999998</c:v>
                </c:pt>
                <c:pt idx="44088">
                  <c:v>64.203000000000003</c:v>
                </c:pt>
                <c:pt idx="44089">
                  <c:v>64.203000000000003</c:v>
                </c:pt>
                <c:pt idx="44090">
                  <c:v>64.203000000000003</c:v>
                </c:pt>
                <c:pt idx="44091">
                  <c:v>64.203000000000003</c:v>
                </c:pt>
                <c:pt idx="44092">
                  <c:v>64.204000000000008</c:v>
                </c:pt>
                <c:pt idx="44093">
                  <c:v>64.204000000000008</c:v>
                </c:pt>
                <c:pt idx="44094">
                  <c:v>64.204000000000008</c:v>
                </c:pt>
                <c:pt idx="44095">
                  <c:v>64.204999999999998</c:v>
                </c:pt>
                <c:pt idx="44096">
                  <c:v>64.204999999999998</c:v>
                </c:pt>
                <c:pt idx="44097">
                  <c:v>64.204999999999998</c:v>
                </c:pt>
                <c:pt idx="44098">
                  <c:v>64.204999999999998</c:v>
                </c:pt>
                <c:pt idx="44099">
                  <c:v>64.206000000000003</c:v>
                </c:pt>
                <c:pt idx="44100">
                  <c:v>64.206000000000003</c:v>
                </c:pt>
                <c:pt idx="44101">
                  <c:v>64.206000000000003</c:v>
                </c:pt>
                <c:pt idx="44102">
                  <c:v>64.207000000000008</c:v>
                </c:pt>
                <c:pt idx="44103">
                  <c:v>64.207000000000008</c:v>
                </c:pt>
                <c:pt idx="44104">
                  <c:v>64.207000000000008</c:v>
                </c:pt>
                <c:pt idx="44105">
                  <c:v>64.207000000000008</c:v>
                </c:pt>
                <c:pt idx="44106">
                  <c:v>64.207999999999998</c:v>
                </c:pt>
                <c:pt idx="44107">
                  <c:v>64.207999999999998</c:v>
                </c:pt>
                <c:pt idx="44108">
                  <c:v>64.207999999999998</c:v>
                </c:pt>
                <c:pt idx="44109">
                  <c:v>64.209000000000003</c:v>
                </c:pt>
                <c:pt idx="44110">
                  <c:v>64.209000000000003</c:v>
                </c:pt>
                <c:pt idx="44111">
                  <c:v>64.209000000000003</c:v>
                </c:pt>
                <c:pt idx="44112">
                  <c:v>64.209000000000003</c:v>
                </c:pt>
                <c:pt idx="44113">
                  <c:v>64.210000000000008</c:v>
                </c:pt>
                <c:pt idx="44114">
                  <c:v>64.210000000000008</c:v>
                </c:pt>
                <c:pt idx="44115">
                  <c:v>64.210000000000008</c:v>
                </c:pt>
                <c:pt idx="44116">
                  <c:v>64.210999999999999</c:v>
                </c:pt>
                <c:pt idx="44117">
                  <c:v>64.210999999999999</c:v>
                </c:pt>
                <c:pt idx="44118">
                  <c:v>64.210999999999999</c:v>
                </c:pt>
                <c:pt idx="44119">
                  <c:v>64.210999999999999</c:v>
                </c:pt>
                <c:pt idx="44120">
                  <c:v>64.212000000000003</c:v>
                </c:pt>
                <c:pt idx="44121">
                  <c:v>64.212000000000003</c:v>
                </c:pt>
                <c:pt idx="44122">
                  <c:v>64.212000000000003</c:v>
                </c:pt>
                <c:pt idx="44123">
                  <c:v>64.212000000000003</c:v>
                </c:pt>
                <c:pt idx="44124">
                  <c:v>64.213000000000008</c:v>
                </c:pt>
                <c:pt idx="44125">
                  <c:v>64.213000000000008</c:v>
                </c:pt>
                <c:pt idx="44126">
                  <c:v>64.213000000000008</c:v>
                </c:pt>
                <c:pt idx="44127">
                  <c:v>64.213999999999999</c:v>
                </c:pt>
                <c:pt idx="44128">
                  <c:v>64.213999999999999</c:v>
                </c:pt>
                <c:pt idx="44129">
                  <c:v>64.213999999999999</c:v>
                </c:pt>
                <c:pt idx="44130">
                  <c:v>64.213999999999999</c:v>
                </c:pt>
                <c:pt idx="44131">
                  <c:v>64.215000000000003</c:v>
                </c:pt>
                <c:pt idx="44132">
                  <c:v>64.215000000000003</c:v>
                </c:pt>
                <c:pt idx="44133">
                  <c:v>64.215000000000003</c:v>
                </c:pt>
                <c:pt idx="44134">
                  <c:v>64.216000000000008</c:v>
                </c:pt>
                <c:pt idx="44135">
                  <c:v>64.216000000000008</c:v>
                </c:pt>
                <c:pt idx="44136">
                  <c:v>64.216000000000008</c:v>
                </c:pt>
                <c:pt idx="44137">
                  <c:v>64.216000000000008</c:v>
                </c:pt>
                <c:pt idx="44138">
                  <c:v>64.216999999999999</c:v>
                </c:pt>
                <c:pt idx="44139">
                  <c:v>64.216999999999999</c:v>
                </c:pt>
                <c:pt idx="44140">
                  <c:v>64.216999999999999</c:v>
                </c:pt>
                <c:pt idx="44141">
                  <c:v>64.218000000000004</c:v>
                </c:pt>
                <c:pt idx="44142">
                  <c:v>64.218000000000004</c:v>
                </c:pt>
                <c:pt idx="44143">
                  <c:v>64.218000000000004</c:v>
                </c:pt>
                <c:pt idx="44144">
                  <c:v>64.218000000000004</c:v>
                </c:pt>
                <c:pt idx="44145">
                  <c:v>64.219000000000008</c:v>
                </c:pt>
                <c:pt idx="44146">
                  <c:v>64.219000000000008</c:v>
                </c:pt>
                <c:pt idx="44147">
                  <c:v>64.219000000000008</c:v>
                </c:pt>
                <c:pt idx="44148">
                  <c:v>64.22</c:v>
                </c:pt>
                <c:pt idx="44149">
                  <c:v>64.22</c:v>
                </c:pt>
                <c:pt idx="44150">
                  <c:v>64.22</c:v>
                </c:pt>
                <c:pt idx="44151">
                  <c:v>64.22</c:v>
                </c:pt>
                <c:pt idx="44152">
                  <c:v>64.221000000000004</c:v>
                </c:pt>
                <c:pt idx="44153">
                  <c:v>64.221000000000004</c:v>
                </c:pt>
                <c:pt idx="44154">
                  <c:v>64.221000000000004</c:v>
                </c:pt>
                <c:pt idx="44155">
                  <c:v>64.222000000000008</c:v>
                </c:pt>
                <c:pt idx="44156">
                  <c:v>64.222000000000008</c:v>
                </c:pt>
                <c:pt idx="44157">
                  <c:v>64.222000000000008</c:v>
                </c:pt>
                <c:pt idx="44158">
                  <c:v>64.222000000000008</c:v>
                </c:pt>
                <c:pt idx="44159">
                  <c:v>64.222999999999999</c:v>
                </c:pt>
                <c:pt idx="44160">
                  <c:v>64.222999999999999</c:v>
                </c:pt>
                <c:pt idx="44161">
                  <c:v>64.222999999999999</c:v>
                </c:pt>
                <c:pt idx="44162">
                  <c:v>64.224000000000004</c:v>
                </c:pt>
                <c:pt idx="44163">
                  <c:v>64.224000000000004</c:v>
                </c:pt>
                <c:pt idx="44164">
                  <c:v>64.224000000000004</c:v>
                </c:pt>
                <c:pt idx="44165">
                  <c:v>64.224000000000004</c:v>
                </c:pt>
                <c:pt idx="44166">
                  <c:v>64.224999999999994</c:v>
                </c:pt>
                <c:pt idx="44167">
                  <c:v>64.224999999999994</c:v>
                </c:pt>
                <c:pt idx="44168">
                  <c:v>64.224999999999994</c:v>
                </c:pt>
                <c:pt idx="44169">
                  <c:v>64.224999999999994</c:v>
                </c:pt>
                <c:pt idx="44170">
                  <c:v>64.225999999999999</c:v>
                </c:pt>
                <c:pt idx="44171">
                  <c:v>64.225999999999999</c:v>
                </c:pt>
                <c:pt idx="44172">
                  <c:v>64.225999999999999</c:v>
                </c:pt>
                <c:pt idx="44173">
                  <c:v>64.227000000000004</c:v>
                </c:pt>
                <c:pt idx="44174">
                  <c:v>64.227000000000004</c:v>
                </c:pt>
                <c:pt idx="44175">
                  <c:v>64.227000000000004</c:v>
                </c:pt>
                <c:pt idx="44176">
                  <c:v>64.227000000000004</c:v>
                </c:pt>
                <c:pt idx="44177">
                  <c:v>64.227999999999994</c:v>
                </c:pt>
                <c:pt idx="44178">
                  <c:v>64.227999999999994</c:v>
                </c:pt>
                <c:pt idx="44179">
                  <c:v>64.227999999999994</c:v>
                </c:pt>
                <c:pt idx="44180">
                  <c:v>64.228999999999999</c:v>
                </c:pt>
                <c:pt idx="44181">
                  <c:v>64.228999999999999</c:v>
                </c:pt>
                <c:pt idx="44182">
                  <c:v>64.228999999999999</c:v>
                </c:pt>
                <c:pt idx="44183">
                  <c:v>64.228999999999999</c:v>
                </c:pt>
                <c:pt idx="44184">
                  <c:v>64.23</c:v>
                </c:pt>
                <c:pt idx="44185">
                  <c:v>64.23</c:v>
                </c:pt>
                <c:pt idx="44186">
                  <c:v>64.23</c:v>
                </c:pt>
                <c:pt idx="44187">
                  <c:v>64.230999999999995</c:v>
                </c:pt>
                <c:pt idx="44188">
                  <c:v>64.230999999999995</c:v>
                </c:pt>
                <c:pt idx="44189">
                  <c:v>64.230999999999995</c:v>
                </c:pt>
                <c:pt idx="44190">
                  <c:v>64.230999999999995</c:v>
                </c:pt>
                <c:pt idx="44191">
                  <c:v>64.231999999999999</c:v>
                </c:pt>
                <c:pt idx="44192">
                  <c:v>64.231999999999999</c:v>
                </c:pt>
                <c:pt idx="44193">
                  <c:v>64.231999999999999</c:v>
                </c:pt>
                <c:pt idx="44194">
                  <c:v>64.233000000000004</c:v>
                </c:pt>
                <c:pt idx="44195">
                  <c:v>64.233000000000004</c:v>
                </c:pt>
                <c:pt idx="44196">
                  <c:v>64.233000000000004</c:v>
                </c:pt>
                <c:pt idx="44197">
                  <c:v>64.233000000000004</c:v>
                </c:pt>
                <c:pt idx="44198">
                  <c:v>64.233999999999995</c:v>
                </c:pt>
                <c:pt idx="44199">
                  <c:v>64.233999999999995</c:v>
                </c:pt>
                <c:pt idx="44200">
                  <c:v>64.233999999999995</c:v>
                </c:pt>
                <c:pt idx="44201">
                  <c:v>64.234999999999999</c:v>
                </c:pt>
                <c:pt idx="44202">
                  <c:v>64.234999999999999</c:v>
                </c:pt>
                <c:pt idx="44203">
                  <c:v>64.234999999999999</c:v>
                </c:pt>
                <c:pt idx="44204">
                  <c:v>64.234999999999999</c:v>
                </c:pt>
                <c:pt idx="44205">
                  <c:v>64.236000000000004</c:v>
                </c:pt>
                <c:pt idx="44206">
                  <c:v>64.236000000000004</c:v>
                </c:pt>
                <c:pt idx="44207">
                  <c:v>64.236000000000004</c:v>
                </c:pt>
                <c:pt idx="44208">
                  <c:v>64.236999999999995</c:v>
                </c:pt>
                <c:pt idx="44209">
                  <c:v>64.236999999999995</c:v>
                </c:pt>
                <c:pt idx="44210">
                  <c:v>64.236999999999995</c:v>
                </c:pt>
                <c:pt idx="44211">
                  <c:v>64.236999999999995</c:v>
                </c:pt>
                <c:pt idx="44212">
                  <c:v>64.238</c:v>
                </c:pt>
                <c:pt idx="44213">
                  <c:v>64.238</c:v>
                </c:pt>
                <c:pt idx="44214">
                  <c:v>64.238</c:v>
                </c:pt>
                <c:pt idx="44215">
                  <c:v>64.238</c:v>
                </c:pt>
                <c:pt idx="44216">
                  <c:v>64.239000000000004</c:v>
                </c:pt>
                <c:pt idx="44217">
                  <c:v>64.239000000000004</c:v>
                </c:pt>
                <c:pt idx="44218">
                  <c:v>64.239000000000004</c:v>
                </c:pt>
                <c:pt idx="44219">
                  <c:v>64.239999999999995</c:v>
                </c:pt>
                <c:pt idx="44220">
                  <c:v>64.239999999999995</c:v>
                </c:pt>
                <c:pt idx="44221">
                  <c:v>64.239999999999995</c:v>
                </c:pt>
                <c:pt idx="44222">
                  <c:v>64.239999999999995</c:v>
                </c:pt>
                <c:pt idx="44223">
                  <c:v>64.241</c:v>
                </c:pt>
                <c:pt idx="44224">
                  <c:v>64.241</c:v>
                </c:pt>
                <c:pt idx="44225">
                  <c:v>64.241</c:v>
                </c:pt>
                <c:pt idx="44226">
                  <c:v>64.242000000000004</c:v>
                </c:pt>
                <c:pt idx="44227">
                  <c:v>64.242000000000004</c:v>
                </c:pt>
                <c:pt idx="44228">
                  <c:v>64.242000000000004</c:v>
                </c:pt>
                <c:pt idx="44229">
                  <c:v>64.242000000000004</c:v>
                </c:pt>
                <c:pt idx="44230">
                  <c:v>64.242999999999995</c:v>
                </c:pt>
                <c:pt idx="44231">
                  <c:v>64.242999999999995</c:v>
                </c:pt>
                <c:pt idx="44232">
                  <c:v>64.242999999999995</c:v>
                </c:pt>
                <c:pt idx="44233">
                  <c:v>64.244</c:v>
                </c:pt>
                <c:pt idx="44234">
                  <c:v>64.244</c:v>
                </c:pt>
                <c:pt idx="44235">
                  <c:v>64.244</c:v>
                </c:pt>
                <c:pt idx="44236">
                  <c:v>64.244</c:v>
                </c:pt>
                <c:pt idx="44237">
                  <c:v>64.245000000000005</c:v>
                </c:pt>
                <c:pt idx="44238">
                  <c:v>64.245000000000005</c:v>
                </c:pt>
                <c:pt idx="44239">
                  <c:v>64.245000000000005</c:v>
                </c:pt>
                <c:pt idx="44240">
                  <c:v>64.245999999999995</c:v>
                </c:pt>
                <c:pt idx="44241">
                  <c:v>64.245999999999995</c:v>
                </c:pt>
                <c:pt idx="44242">
                  <c:v>64.245999999999995</c:v>
                </c:pt>
                <c:pt idx="44243">
                  <c:v>64.245999999999995</c:v>
                </c:pt>
                <c:pt idx="44244">
                  <c:v>64.247</c:v>
                </c:pt>
                <c:pt idx="44245">
                  <c:v>64.247</c:v>
                </c:pt>
                <c:pt idx="44246">
                  <c:v>64.247</c:v>
                </c:pt>
                <c:pt idx="44247">
                  <c:v>64.248000000000005</c:v>
                </c:pt>
                <c:pt idx="44248">
                  <c:v>64.248000000000005</c:v>
                </c:pt>
                <c:pt idx="44249">
                  <c:v>64.248000000000005</c:v>
                </c:pt>
                <c:pt idx="44250">
                  <c:v>64.248000000000005</c:v>
                </c:pt>
                <c:pt idx="44251">
                  <c:v>64.248999999999995</c:v>
                </c:pt>
                <c:pt idx="44252">
                  <c:v>64.248999999999995</c:v>
                </c:pt>
                <c:pt idx="44253">
                  <c:v>64.248999999999995</c:v>
                </c:pt>
                <c:pt idx="44254">
                  <c:v>64.25</c:v>
                </c:pt>
                <c:pt idx="44255">
                  <c:v>64.25</c:v>
                </c:pt>
                <c:pt idx="44256">
                  <c:v>64.25</c:v>
                </c:pt>
                <c:pt idx="44257">
                  <c:v>64.25</c:v>
                </c:pt>
                <c:pt idx="44258">
                  <c:v>64.251000000000005</c:v>
                </c:pt>
                <c:pt idx="44259">
                  <c:v>64.251000000000005</c:v>
                </c:pt>
                <c:pt idx="44260">
                  <c:v>64.254000000000005</c:v>
                </c:pt>
                <c:pt idx="44261">
                  <c:v>64.257999999999996</c:v>
                </c:pt>
                <c:pt idx="44262">
                  <c:v>64.260999999999996</c:v>
                </c:pt>
                <c:pt idx="44263">
                  <c:v>64.263999999999996</c:v>
                </c:pt>
                <c:pt idx="44264">
                  <c:v>64.266999999999996</c:v>
                </c:pt>
                <c:pt idx="44265">
                  <c:v>64.27</c:v>
                </c:pt>
                <c:pt idx="44266">
                  <c:v>64.272999999999996</c:v>
                </c:pt>
                <c:pt idx="44267">
                  <c:v>64.275999999999996</c:v>
                </c:pt>
                <c:pt idx="44268">
                  <c:v>64.28</c:v>
                </c:pt>
                <c:pt idx="44269">
                  <c:v>64.283000000000001</c:v>
                </c:pt>
                <c:pt idx="44270">
                  <c:v>64.286000000000001</c:v>
                </c:pt>
                <c:pt idx="44271">
                  <c:v>64.289000000000001</c:v>
                </c:pt>
                <c:pt idx="44272">
                  <c:v>64.292000000000002</c:v>
                </c:pt>
                <c:pt idx="44273">
                  <c:v>64.295000000000002</c:v>
                </c:pt>
                <c:pt idx="44274">
                  <c:v>64.299000000000007</c:v>
                </c:pt>
                <c:pt idx="44275">
                  <c:v>64.302000000000007</c:v>
                </c:pt>
                <c:pt idx="44276">
                  <c:v>64.305000000000007</c:v>
                </c:pt>
                <c:pt idx="44277">
                  <c:v>64.308000000000007</c:v>
                </c:pt>
                <c:pt idx="44278">
                  <c:v>64.311000000000007</c:v>
                </c:pt>
                <c:pt idx="44279">
                  <c:v>64.314999999999998</c:v>
                </c:pt>
                <c:pt idx="44280">
                  <c:v>64.317999999999998</c:v>
                </c:pt>
                <c:pt idx="44281">
                  <c:v>64.320999999999998</c:v>
                </c:pt>
                <c:pt idx="44282">
                  <c:v>64.323999999999998</c:v>
                </c:pt>
                <c:pt idx="44283">
                  <c:v>64.328000000000003</c:v>
                </c:pt>
                <c:pt idx="44284">
                  <c:v>64.331000000000003</c:v>
                </c:pt>
                <c:pt idx="44285">
                  <c:v>64.334000000000003</c:v>
                </c:pt>
                <c:pt idx="44286">
                  <c:v>64.338000000000008</c:v>
                </c:pt>
                <c:pt idx="44287">
                  <c:v>64.341000000000008</c:v>
                </c:pt>
                <c:pt idx="44288">
                  <c:v>64.344000000000008</c:v>
                </c:pt>
                <c:pt idx="44289">
                  <c:v>64.347999999999999</c:v>
                </c:pt>
                <c:pt idx="44290">
                  <c:v>64.350999999999999</c:v>
                </c:pt>
                <c:pt idx="44291">
                  <c:v>64.353999999999999</c:v>
                </c:pt>
                <c:pt idx="44292">
                  <c:v>64.358000000000004</c:v>
                </c:pt>
                <c:pt idx="44293">
                  <c:v>64.361000000000004</c:v>
                </c:pt>
                <c:pt idx="44294">
                  <c:v>64.364999999999995</c:v>
                </c:pt>
                <c:pt idx="44295">
                  <c:v>64.367999999999995</c:v>
                </c:pt>
                <c:pt idx="44296">
                  <c:v>64.372</c:v>
                </c:pt>
                <c:pt idx="44297">
                  <c:v>64.375</c:v>
                </c:pt>
                <c:pt idx="44298">
                  <c:v>64.378</c:v>
                </c:pt>
                <c:pt idx="44299">
                  <c:v>64.382000000000005</c:v>
                </c:pt>
                <c:pt idx="44300">
                  <c:v>64.385000000000005</c:v>
                </c:pt>
                <c:pt idx="44301">
                  <c:v>64.388999999999996</c:v>
                </c:pt>
                <c:pt idx="44302">
                  <c:v>64.391999999999996</c:v>
                </c:pt>
                <c:pt idx="44303">
                  <c:v>64.396000000000001</c:v>
                </c:pt>
                <c:pt idx="44304">
                  <c:v>64.399000000000001</c:v>
                </c:pt>
                <c:pt idx="44305">
                  <c:v>64.403000000000006</c:v>
                </c:pt>
                <c:pt idx="44306">
                  <c:v>64.406000000000006</c:v>
                </c:pt>
                <c:pt idx="44307">
                  <c:v>64.41</c:v>
                </c:pt>
                <c:pt idx="44308">
                  <c:v>64.414000000000001</c:v>
                </c:pt>
                <c:pt idx="44309">
                  <c:v>64.417000000000002</c:v>
                </c:pt>
                <c:pt idx="44310">
                  <c:v>64.421000000000006</c:v>
                </c:pt>
                <c:pt idx="44311">
                  <c:v>64.424000000000007</c:v>
                </c:pt>
                <c:pt idx="44312">
                  <c:v>64.427999999999997</c:v>
                </c:pt>
                <c:pt idx="44313">
                  <c:v>64.430999999999997</c:v>
                </c:pt>
                <c:pt idx="44314">
                  <c:v>64.435000000000002</c:v>
                </c:pt>
                <c:pt idx="44315">
                  <c:v>64.439000000000007</c:v>
                </c:pt>
                <c:pt idx="44316">
                  <c:v>64.442000000000007</c:v>
                </c:pt>
                <c:pt idx="44317">
                  <c:v>64.445999999999998</c:v>
                </c:pt>
                <c:pt idx="44318">
                  <c:v>64.448999999999998</c:v>
                </c:pt>
                <c:pt idx="44319">
                  <c:v>64.453000000000003</c:v>
                </c:pt>
                <c:pt idx="44320">
                  <c:v>64.457000000000008</c:v>
                </c:pt>
                <c:pt idx="44321">
                  <c:v>64.460000000000008</c:v>
                </c:pt>
                <c:pt idx="44322">
                  <c:v>64.463999999999999</c:v>
                </c:pt>
                <c:pt idx="44323">
                  <c:v>64.468000000000004</c:v>
                </c:pt>
                <c:pt idx="44324">
                  <c:v>64.471000000000004</c:v>
                </c:pt>
                <c:pt idx="44325">
                  <c:v>64.474999999999994</c:v>
                </c:pt>
                <c:pt idx="44326">
                  <c:v>64.478999999999999</c:v>
                </c:pt>
                <c:pt idx="44327">
                  <c:v>64.483000000000004</c:v>
                </c:pt>
                <c:pt idx="44328">
                  <c:v>64.486999999999995</c:v>
                </c:pt>
                <c:pt idx="44329">
                  <c:v>64.491</c:v>
                </c:pt>
                <c:pt idx="44330">
                  <c:v>64.495000000000005</c:v>
                </c:pt>
                <c:pt idx="44331">
                  <c:v>64.498999999999995</c:v>
                </c:pt>
                <c:pt idx="44332">
                  <c:v>64.503</c:v>
                </c:pt>
                <c:pt idx="44333">
                  <c:v>64.506</c:v>
                </c:pt>
                <c:pt idx="44334">
                  <c:v>64.510000000000005</c:v>
                </c:pt>
                <c:pt idx="44335">
                  <c:v>64.513999999999996</c:v>
                </c:pt>
                <c:pt idx="44336">
                  <c:v>64.518000000000001</c:v>
                </c:pt>
                <c:pt idx="44337">
                  <c:v>64.522000000000006</c:v>
                </c:pt>
                <c:pt idx="44338">
                  <c:v>64.525999999999996</c:v>
                </c:pt>
                <c:pt idx="44339">
                  <c:v>64.528999999999996</c:v>
                </c:pt>
                <c:pt idx="44340">
                  <c:v>64.533000000000001</c:v>
                </c:pt>
                <c:pt idx="44341">
                  <c:v>64.537000000000006</c:v>
                </c:pt>
                <c:pt idx="44342">
                  <c:v>64.540999999999997</c:v>
                </c:pt>
                <c:pt idx="44343">
                  <c:v>64.545000000000002</c:v>
                </c:pt>
                <c:pt idx="44344">
                  <c:v>64.548000000000002</c:v>
                </c:pt>
                <c:pt idx="44345">
                  <c:v>64.552000000000007</c:v>
                </c:pt>
                <c:pt idx="44346">
                  <c:v>64.555999999999997</c:v>
                </c:pt>
                <c:pt idx="44347">
                  <c:v>64.56</c:v>
                </c:pt>
                <c:pt idx="44348">
                  <c:v>64.564000000000007</c:v>
                </c:pt>
                <c:pt idx="44349">
                  <c:v>64.567999999999998</c:v>
                </c:pt>
                <c:pt idx="44350">
                  <c:v>64.570999999999998</c:v>
                </c:pt>
                <c:pt idx="44351">
                  <c:v>64.575000000000003</c:v>
                </c:pt>
                <c:pt idx="44352">
                  <c:v>64.579000000000008</c:v>
                </c:pt>
                <c:pt idx="44353">
                  <c:v>64.582999999999998</c:v>
                </c:pt>
                <c:pt idx="44354">
                  <c:v>64.587000000000003</c:v>
                </c:pt>
                <c:pt idx="44355">
                  <c:v>64.591000000000008</c:v>
                </c:pt>
                <c:pt idx="44356">
                  <c:v>64.594000000000008</c:v>
                </c:pt>
                <c:pt idx="44357">
                  <c:v>64.597999999999999</c:v>
                </c:pt>
                <c:pt idx="44358">
                  <c:v>64.602000000000004</c:v>
                </c:pt>
                <c:pt idx="44359">
                  <c:v>64.605999999999995</c:v>
                </c:pt>
                <c:pt idx="44360">
                  <c:v>64.61</c:v>
                </c:pt>
                <c:pt idx="44361">
                  <c:v>64.614000000000004</c:v>
                </c:pt>
                <c:pt idx="44362">
                  <c:v>64.617999999999995</c:v>
                </c:pt>
                <c:pt idx="44363">
                  <c:v>64.622</c:v>
                </c:pt>
                <c:pt idx="44364">
                  <c:v>64.626000000000005</c:v>
                </c:pt>
                <c:pt idx="44365">
                  <c:v>64.63</c:v>
                </c:pt>
                <c:pt idx="44366">
                  <c:v>64.632999999999996</c:v>
                </c:pt>
                <c:pt idx="44367">
                  <c:v>64.637</c:v>
                </c:pt>
                <c:pt idx="44368">
                  <c:v>64.641000000000005</c:v>
                </c:pt>
                <c:pt idx="44369">
                  <c:v>64.644999999999996</c:v>
                </c:pt>
                <c:pt idx="44370">
                  <c:v>64.649000000000001</c:v>
                </c:pt>
                <c:pt idx="44371">
                  <c:v>64.653000000000006</c:v>
                </c:pt>
                <c:pt idx="44372">
                  <c:v>64.656999999999996</c:v>
                </c:pt>
                <c:pt idx="44373">
                  <c:v>64.661000000000001</c:v>
                </c:pt>
                <c:pt idx="44374">
                  <c:v>64.665000000000006</c:v>
                </c:pt>
                <c:pt idx="44375">
                  <c:v>64.668999999999997</c:v>
                </c:pt>
                <c:pt idx="44376">
                  <c:v>64.671999999999997</c:v>
                </c:pt>
                <c:pt idx="44377">
                  <c:v>64.676000000000002</c:v>
                </c:pt>
                <c:pt idx="44378">
                  <c:v>64.680000000000007</c:v>
                </c:pt>
                <c:pt idx="44379">
                  <c:v>64.683999999999997</c:v>
                </c:pt>
                <c:pt idx="44380">
                  <c:v>64.688000000000002</c:v>
                </c:pt>
                <c:pt idx="44381">
                  <c:v>64.692000000000007</c:v>
                </c:pt>
                <c:pt idx="44382">
                  <c:v>64.695000000000007</c:v>
                </c:pt>
                <c:pt idx="44383">
                  <c:v>64.698999999999998</c:v>
                </c:pt>
                <c:pt idx="44384">
                  <c:v>64.703000000000003</c:v>
                </c:pt>
                <c:pt idx="44385">
                  <c:v>64.707000000000008</c:v>
                </c:pt>
                <c:pt idx="44386">
                  <c:v>64.710999999999999</c:v>
                </c:pt>
                <c:pt idx="44387">
                  <c:v>64.715000000000003</c:v>
                </c:pt>
                <c:pt idx="44388">
                  <c:v>64.718000000000004</c:v>
                </c:pt>
                <c:pt idx="44389">
                  <c:v>64.722000000000008</c:v>
                </c:pt>
                <c:pt idx="44390">
                  <c:v>64.725999999999999</c:v>
                </c:pt>
                <c:pt idx="44391">
                  <c:v>64.73</c:v>
                </c:pt>
                <c:pt idx="44392">
                  <c:v>64.733999999999995</c:v>
                </c:pt>
                <c:pt idx="44393">
                  <c:v>64.736999999999995</c:v>
                </c:pt>
                <c:pt idx="44394">
                  <c:v>64.741</c:v>
                </c:pt>
                <c:pt idx="44395">
                  <c:v>64.745000000000005</c:v>
                </c:pt>
                <c:pt idx="44396">
                  <c:v>64.748999999999995</c:v>
                </c:pt>
                <c:pt idx="44397">
                  <c:v>64.751999999999995</c:v>
                </c:pt>
                <c:pt idx="44398">
                  <c:v>64.756</c:v>
                </c:pt>
                <c:pt idx="44399">
                  <c:v>64.760000000000005</c:v>
                </c:pt>
                <c:pt idx="44400">
                  <c:v>64.763000000000005</c:v>
                </c:pt>
                <c:pt idx="44401">
                  <c:v>64.766999999999996</c:v>
                </c:pt>
                <c:pt idx="44402">
                  <c:v>64.771000000000001</c:v>
                </c:pt>
                <c:pt idx="44403">
                  <c:v>64.775000000000006</c:v>
                </c:pt>
                <c:pt idx="44404">
                  <c:v>64.778000000000006</c:v>
                </c:pt>
                <c:pt idx="44405">
                  <c:v>64.781999999999996</c:v>
                </c:pt>
                <c:pt idx="44406">
                  <c:v>64.786000000000001</c:v>
                </c:pt>
                <c:pt idx="44407">
                  <c:v>64.789000000000001</c:v>
                </c:pt>
                <c:pt idx="44408">
                  <c:v>64.793000000000006</c:v>
                </c:pt>
                <c:pt idx="44409">
                  <c:v>64.796999999999997</c:v>
                </c:pt>
                <c:pt idx="44410">
                  <c:v>64.8</c:v>
                </c:pt>
                <c:pt idx="44411">
                  <c:v>64.804000000000002</c:v>
                </c:pt>
                <c:pt idx="44412">
                  <c:v>64.808000000000007</c:v>
                </c:pt>
                <c:pt idx="44413">
                  <c:v>64.811000000000007</c:v>
                </c:pt>
                <c:pt idx="44414">
                  <c:v>64.814999999999998</c:v>
                </c:pt>
                <c:pt idx="44415">
                  <c:v>64.817999999999998</c:v>
                </c:pt>
                <c:pt idx="44416">
                  <c:v>64.822000000000003</c:v>
                </c:pt>
                <c:pt idx="44417">
                  <c:v>64.826000000000008</c:v>
                </c:pt>
                <c:pt idx="44418">
                  <c:v>64.829000000000008</c:v>
                </c:pt>
                <c:pt idx="44419">
                  <c:v>64.832999999999998</c:v>
                </c:pt>
                <c:pt idx="44420">
                  <c:v>64.837000000000003</c:v>
                </c:pt>
                <c:pt idx="44421">
                  <c:v>64.84</c:v>
                </c:pt>
                <c:pt idx="44422">
                  <c:v>64.844000000000008</c:v>
                </c:pt>
                <c:pt idx="44423">
                  <c:v>64.847000000000008</c:v>
                </c:pt>
                <c:pt idx="44424">
                  <c:v>64.850999999999999</c:v>
                </c:pt>
                <c:pt idx="44425">
                  <c:v>64.855000000000004</c:v>
                </c:pt>
                <c:pt idx="44426">
                  <c:v>64.858000000000004</c:v>
                </c:pt>
                <c:pt idx="44427">
                  <c:v>64.861999999999995</c:v>
                </c:pt>
                <c:pt idx="44428">
                  <c:v>64.864999999999995</c:v>
                </c:pt>
                <c:pt idx="44429">
                  <c:v>64.869</c:v>
                </c:pt>
                <c:pt idx="44430">
                  <c:v>64.872</c:v>
                </c:pt>
                <c:pt idx="44431">
                  <c:v>64.876000000000005</c:v>
                </c:pt>
                <c:pt idx="44432">
                  <c:v>64.879000000000005</c:v>
                </c:pt>
                <c:pt idx="44433">
                  <c:v>64.882999999999996</c:v>
                </c:pt>
                <c:pt idx="44434">
                  <c:v>64.885999999999996</c:v>
                </c:pt>
                <c:pt idx="44435">
                  <c:v>64.89</c:v>
                </c:pt>
                <c:pt idx="44436">
                  <c:v>64.894000000000005</c:v>
                </c:pt>
                <c:pt idx="44437">
                  <c:v>64.897000000000006</c:v>
                </c:pt>
                <c:pt idx="44438">
                  <c:v>64.900999999999996</c:v>
                </c:pt>
                <c:pt idx="44439">
                  <c:v>64.903999999999996</c:v>
                </c:pt>
                <c:pt idx="44440">
                  <c:v>64.908000000000001</c:v>
                </c:pt>
                <c:pt idx="44441">
                  <c:v>64.911000000000001</c:v>
                </c:pt>
                <c:pt idx="44442">
                  <c:v>64.915000000000006</c:v>
                </c:pt>
                <c:pt idx="44443">
                  <c:v>64.918000000000006</c:v>
                </c:pt>
                <c:pt idx="44444">
                  <c:v>64.921999999999997</c:v>
                </c:pt>
                <c:pt idx="44445">
                  <c:v>64.924999999999997</c:v>
                </c:pt>
                <c:pt idx="44446">
                  <c:v>64.929000000000002</c:v>
                </c:pt>
                <c:pt idx="44447">
                  <c:v>64.932000000000002</c:v>
                </c:pt>
                <c:pt idx="44448">
                  <c:v>64.936000000000007</c:v>
                </c:pt>
                <c:pt idx="44449">
                  <c:v>64.939000000000007</c:v>
                </c:pt>
                <c:pt idx="44450">
                  <c:v>64.942999999999998</c:v>
                </c:pt>
                <c:pt idx="44451">
                  <c:v>64.945999999999998</c:v>
                </c:pt>
                <c:pt idx="44452">
                  <c:v>64.95</c:v>
                </c:pt>
                <c:pt idx="44453">
                  <c:v>64.953000000000003</c:v>
                </c:pt>
                <c:pt idx="44454">
                  <c:v>64.956000000000003</c:v>
                </c:pt>
                <c:pt idx="44455">
                  <c:v>64.960000000000008</c:v>
                </c:pt>
                <c:pt idx="44456">
                  <c:v>64.963000000000008</c:v>
                </c:pt>
                <c:pt idx="44457">
                  <c:v>64.966999999999999</c:v>
                </c:pt>
                <c:pt idx="44458">
                  <c:v>64.97</c:v>
                </c:pt>
                <c:pt idx="44459">
                  <c:v>64.974000000000004</c:v>
                </c:pt>
                <c:pt idx="44460">
                  <c:v>64.977000000000004</c:v>
                </c:pt>
                <c:pt idx="44461">
                  <c:v>64.980999999999995</c:v>
                </c:pt>
                <c:pt idx="44462">
                  <c:v>64.983999999999995</c:v>
                </c:pt>
                <c:pt idx="44463">
                  <c:v>64.986999999999995</c:v>
                </c:pt>
                <c:pt idx="44464">
                  <c:v>64.991</c:v>
                </c:pt>
                <c:pt idx="44465">
                  <c:v>64.994</c:v>
                </c:pt>
                <c:pt idx="44466">
                  <c:v>64.998000000000005</c:v>
                </c:pt>
                <c:pt idx="44467">
                  <c:v>65.001000000000005</c:v>
                </c:pt>
                <c:pt idx="44468">
                  <c:v>65.004999999999995</c:v>
                </c:pt>
                <c:pt idx="44469">
                  <c:v>65.007999999999996</c:v>
                </c:pt>
                <c:pt idx="44470">
                  <c:v>65.010999999999996</c:v>
                </c:pt>
                <c:pt idx="44471">
                  <c:v>65.015000000000001</c:v>
                </c:pt>
                <c:pt idx="44472">
                  <c:v>65.018000000000001</c:v>
                </c:pt>
                <c:pt idx="44473">
                  <c:v>65.022000000000006</c:v>
                </c:pt>
                <c:pt idx="44474">
                  <c:v>65.025000000000006</c:v>
                </c:pt>
                <c:pt idx="44475">
                  <c:v>65.028000000000006</c:v>
                </c:pt>
                <c:pt idx="44476">
                  <c:v>65.031999999999996</c:v>
                </c:pt>
                <c:pt idx="44477">
                  <c:v>65.034999999999997</c:v>
                </c:pt>
                <c:pt idx="44478">
                  <c:v>65.037999999999997</c:v>
                </c:pt>
                <c:pt idx="44479">
                  <c:v>65.042000000000002</c:v>
                </c:pt>
                <c:pt idx="44480">
                  <c:v>65.045000000000002</c:v>
                </c:pt>
                <c:pt idx="44481">
                  <c:v>65.048000000000002</c:v>
                </c:pt>
                <c:pt idx="44482">
                  <c:v>65.052000000000007</c:v>
                </c:pt>
                <c:pt idx="44483">
                  <c:v>65.055000000000007</c:v>
                </c:pt>
                <c:pt idx="44484">
                  <c:v>65.058000000000007</c:v>
                </c:pt>
                <c:pt idx="44485">
                  <c:v>65.061999999999998</c:v>
                </c:pt>
                <c:pt idx="44486">
                  <c:v>65.064999999999998</c:v>
                </c:pt>
                <c:pt idx="44487">
                  <c:v>65.067999999999998</c:v>
                </c:pt>
                <c:pt idx="44488">
                  <c:v>65.072000000000003</c:v>
                </c:pt>
                <c:pt idx="44489">
                  <c:v>65.075000000000003</c:v>
                </c:pt>
                <c:pt idx="44490">
                  <c:v>65.078000000000003</c:v>
                </c:pt>
                <c:pt idx="44491">
                  <c:v>65.082000000000008</c:v>
                </c:pt>
                <c:pt idx="44492">
                  <c:v>65.085000000000008</c:v>
                </c:pt>
                <c:pt idx="44493">
                  <c:v>65.088000000000008</c:v>
                </c:pt>
                <c:pt idx="44494">
                  <c:v>65.091999999999999</c:v>
                </c:pt>
                <c:pt idx="44495">
                  <c:v>65.094999999999999</c:v>
                </c:pt>
                <c:pt idx="44496">
                  <c:v>65.097999999999999</c:v>
                </c:pt>
                <c:pt idx="44497">
                  <c:v>65.102000000000004</c:v>
                </c:pt>
                <c:pt idx="44498">
                  <c:v>65.105000000000004</c:v>
                </c:pt>
                <c:pt idx="44499">
                  <c:v>65.108000000000004</c:v>
                </c:pt>
                <c:pt idx="44500">
                  <c:v>65.111000000000004</c:v>
                </c:pt>
                <c:pt idx="44501">
                  <c:v>65.114000000000004</c:v>
                </c:pt>
                <c:pt idx="44502">
                  <c:v>65.117000000000004</c:v>
                </c:pt>
                <c:pt idx="44503">
                  <c:v>65.120999999999995</c:v>
                </c:pt>
                <c:pt idx="44504">
                  <c:v>65.123999999999995</c:v>
                </c:pt>
                <c:pt idx="44505">
                  <c:v>65.126999999999995</c:v>
                </c:pt>
                <c:pt idx="44506">
                  <c:v>65.13</c:v>
                </c:pt>
                <c:pt idx="44507">
                  <c:v>65.132999999999996</c:v>
                </c:pt>
                <c:pt idx="44508">
                  <c:v>65.135999999999996</c:v>
                </c:pt>
                <c:pt idx="44509">
                  <c:v>65.138999999999996</c:v>
                </c:pt>
                <c:pt idx="44510">
                  <c:v>65.141999999999996</c:v>
                </c:pt>
                <c:pt idx="44511">
                  <c:v>65.146000000000001</c:v>
                </c:pt>
                <c:pt idx="44512">
                  <c:v>65.149000000000001</c:v>
                </c:pt>
                <c:pt idx="44513">
                  <c:v>65.152000000000001</c:v>
                </c:pt>
                <c:pt idx="44514">
                  <c:v>65.155000000000001</c:v>
                </c:pt>
                <c:pt idx="44515">
                  <c:v>65.158000000000001</c:v>
                </c:pt>
                <c:pt idx="44516">
                  <c:v>65.161000000000001</c:v>
                </c:pt>
                <c:pt idx="44517">
                  <c:v>65.164000000000001</c:v>
                </c:pt>
                <c:pt idx="44518">
                  <c:v>65.168000000000006</c:v>
                </c:pt>
                <c:pt idx="44519">
                  <c:v>65.171000000000006</c:v>
                </c:pt>
                <c:pt idx="44520">
                  <c:v>65.174000000000007</c:v>
                </c:pt>
                <c:pt idx="44521">
                  <c:v>65.177000000000007</c:v>
                </c:pt>
                <c:pt idx="44522">
                  <c:v>65.180000000000007</c:v>
                </c:pt>
                <c:pt idx="44523">
                  <c:v>65.183000000000007</c:v>
                </c:pt>
                <c:pt idx="44524">
                  <c:v>65.186999999999998</c:v>
                </c:pt>
                <c:pt idx="44525">
                  <c:v>65.19</c:v>
                </c:pt>
                <c:pt idx="44526">
                  <c:v>65.192999999999998</c:v>
                </c:pt>
                <c:pt idx="44527">
                  <c:v>65.195999999999998</c:v>
                </c:pt>
                <c:pt idx="44528">
                  <c:v>65.198999999999998</c:v>
                </c:pt>
                <c:pt idx="44529">
                  <c:v>65.203000000000003</c:v>
                </c:pt>
                <c:pt idx="44530">
                  <c:v>65.206000000000003</c:v>
                </c:pt>
                <c:pt idx="44531">
                  <c:v>65.209000000000003</c:v>
                </c:pt>
                <c:pt idx="44532">
                  <c:v>65.212000000000003</c:v>
                </c:pt>
                <c:pt idx="44533">
                  <c:v>65.215000000000003</c:v>
                </c:pt>
                <c:pt idx="44534">
                  <c:v>65.219000000000008</c:v>
                </c:pt>
                <c:pt idx="44535">
                  <c:v>65.222000000000008</c:v>
                </c:pt>
                <c:pt idx="44536">
                  <c:v>65.224999999999994</c:v>
                </c:pt>
                <c:pt idx="44537">
                  <c:v>65.227999999999994</c:v>
                </c:pt>
                <c:pt idx="44538">
                  <c:v>65.231999999999999</c:v>
                </c:pt>
                <c:pt idx="44539">
                  <c:v>65.234999999999999</c:v>
                </c:pt>
                <c:pt idx="44540">
                  <c:v>65.238</c:v>
                </c:pt>
                <c:pt idx="44541">
                  <c:v>65.242000000000004</c:v>
                </c:pt>
                <c:pt idx="44542">
                  <c:v>65.245000000000005</c:v>
                </c:pt>
                <c:pt idx="44543">
                  <c:v>65.248000000000005</c:v>
                </c:pt>
                <c:pt idx="44544">
                  <c:v>65.251999999999995</c:v>
                </c:pt>
                <c:pt idx="44545">
                  <c:v>65.254999999999995</c:v>
                </c:pt>
                <c:pt idx="44546">
                  <c:v>65.257999999999996</c:v>
                </c:pt>
                <c:pt idx="44547">
                  <c:v>65.262</c:v>
                </c:pt>
                <c:pt idx="44548">
                  <c:v>65.265000000000001</c:v>
                </c:pt>
                <c:pt idx="44549">
                  <c:v>65.269000000000005</c:v>
                </c:pt>
                <c:pt idx="44550">
                  <c:v>65.272000000000006</c:v>
                </c:pt>
                <c:pt idx="44551">
                  <c:v>65.275000000000006</c:v>
                </c:pt>
                <c:pt idx="44552">
                  <c:v>65.278999999999996</c:v>
                </c:pt>
                <c:pt idx="44553">
                  <c:v>65.281999999999996</c:v>
                </c:pt>
                <c:pt idx="44554">
                  <c:v>65.286000000000001</c:v>
                </c:pt>
                <c:pt idx="44555">
                  <c:v>65.289000000000001</c:v>
                </c:pt>
                <c:pt idx="44556">
                  <c:v>65.293000000000006</c:v>
                </c:pt>
                <c:pt idx="44557">
                  <c:v>65.296000000000006</c:v>
                </c:pt>
                <c:pt idx="44558">
                  <c:v>65.299000000000007</c:v>
                </c:pt>
                <c:pt idx="44559">
                  <c:v>65.302999999999997</c:v>
                </c:pt>
                <c:pt idx="44560">
                  <c:v>65.305999999999997</c:v>
                </c:pt>
                <c:pt idx="44561">
                  <c:v>65.31</c:v>
                </c:pt>
                <c:pt idx="44562">
                  <c:v>65.313000000000002</c:v>
                </c:pt>
                <c:pt idx="44563">
                  <c:v>65.317000000000007</c:v>
                </c:pt>
                <c:pt idx="44564">
                  <c:v>65.320000000000007</c:v>
                </c:pt>
                <c:pt idx="44565">
                  <c:v>65.323999999999998</c:v>
                </c:pt>
                <c:pt idx="44566">
                  <c:v>65.328000000000003</c:v>
                </c:pt>
                <c:pt idx="44567">
                  <c:v>65.331000000000003</c:v>
                </c:pt>
                <c:pt idx="44568">
                  <c:v>65.335000000000008</c:v>
                </c:pt>
                <c:pt idx="44569">
                  <c:v>65.338000000000008</c:v>
                </c:pt>
                <c:pt idx="44570">
                  <c:v>65.341999999999999</c:v>
                </c:pt>
                <c:pt idx="44571">
                  <c:v>65.344999999999999</c:v>
                </c:pt>
                <c:pt idx="44572">
                  <c:v>65.349000000000004</c:v>
                </c:pt>
                <c:pt idx="44573">
                  <c:v>65.352999999999994</c:v>
                </c:pt>
                <c:pt idx="44574">
                  <c:v>65.355999999999995</c:v>
                </c:pt>
                <c:pt idx="44575">
                  <c:v>65.36</c:v>
                </c:pt>
                <c:pt idx="44576">
                  <c:v>65.363</c:v>
                </c:pt>
                <c:pt idx="44577">
                  <c:v>65.367000000000004</c:v>
                </c:pt>
                <c:pt idx="44578">
                  <c:v>65.370999999999995</c:v>
                </c:pt>
                <c:pt idx="44579">
                  <c:v>65.373999999999995</c:v>
                </c:pt>
                <c:pt idx="44580">
                  <c:v>65.379000000000005</c:v>
                </c:pt>
                <c:pt idx="44581">
                  <c:v>65.382999999999996</c:v>
                </c:pt>
                <c:pt idx="44582">
                  <c:v>65.385999999999996</c:v>
                </c:pt>
                <c:pt idx="44583">
                  <c:v>65.39</c:v>
                </c:pt>
                <c:pt idx="44584">
                  <c:v>65.394000000000005</c:v>
                </c:pt>
                <c:pt idx="44585">
                  <c:v>65.397999999999996</c:v>
                </c:pt>
                <c:pt idx="44586">
                  <c:v>65.400999999999996</c:v>
                </c:pt>
                <c:pt idx="44587">
                  <c:v>65.405000000000001</c:v>
                </c:pt>
                <c:pt idx="44588">
                  <c:v>65.409000000000006</c:v>
                </c:pt>
                <c:pt idx="44589">
                  <c:v>65.412999999999997</c:v>
                </c:pt>
                <c:pt idx="44590">
                  <c:v>65.417000000000002</c:v>
                </c:pt>
                <c:pt idx="44591">
                  <c:v>65.42</c:v>
                </c:pt>
                <c:pt idx="44592">
                  <c:v>65.424000000000007</c:v>
                </c:pt>
                <c:pt idx="44593">
                  <c:v>65.427999999999997</c:v>
                </c:pt>
                <c:pt idx="44594">
                  <c:v>65.432000000000002</c:v>
                </c:pt>
                <c:pt idx="44595">
                  <c:v>65.435000000000002</c:v>
                </c:pt>
                <c:pt idx="44596">
                  <c:v>65.439000000000007</c:v>
                </c:pt>
                <c:pt idx="44597">
                  <c:v>65.442999999999998</c:v>
                </c:pt>
                <c:pt idx="44598">
                  <c:v>65.447000000000003</c:v>
                </c:pt>
                <c:pt idx="44599">
                  <c:v>65.45</c:v>
                </c:pt>
                <c:pt idx="44600">
                  <c:v>65.454000000000008</c:v>
                </c:pt>
                <c:pt idx="44601">
                  <c:v>65.457999999999998</c:v>
                </c:pt>
                <c:pt idx="44602">
                  <c:v>65.462000000000003</c:v>
                </c:pt>
                <c:pt idx="44603">
                  <c:v>65.465000000000003</c:v>
                </c:pt>
                <c:pt idx="44604">
                  <c:v>65.469000000000008</c:v>
                </c:pt>
                <c:pt idx="44605">
                  <c:v>65.472999999999999</c:v>
                </c:pt>
                <c:pt idx="44606">
                  <c:v>65.477000000000004</c:v>
                </c:pt>
                <c:pt idx="44607">
                  <c:v>65.48</c:v>
                </c:pt>
                <c:pt idx="44608">
                  <c:v>65.483999999999995</c:v>
                </c:pt>
                <c:pt idx="44609">
                  <c:v>65.488</c:v>
                </c:pt>
                <c:pt idx="44610">
                  <c:v>65.492000000000004</c:v>
                </c:pt>
                <c:pt idx="44611">
                  <c:v>65.495000000000005</c:v>
                </c:pt>
                <c:pt idx="44612">
                  <c:v>65.498999999999995</c:v>
                </c:pt>
                <c:pt idx="44613">
                  <c:v>65.503</c:v>
                </c:pt>
                <c:pt idx="44614">
                  <c:v>65.507000000000005</c:v>
                </c:pt>
                <c:pt idx="44615">
                  <c:v>65.510000000000005</c:v>
                </c:pt>
                <c:pt idx="44616">
                  <c:v>65.513999999999996</c:v>
                </c:pt>
                <c:pt idx="44617">
                  <c:v>65.518000000000001</c:v>
                </c:pt>
                <c:pt idx="44618">
                  <c:v>65.522000000000006</c:v>
                </c:pt>
                <c:pt idx="44619">
                  <c:v>65.525000000000006</c:v>
                </c:pt>
                <c:pt idx="44620">
                  <c:v>65.528999999999996</c:v>
                </c:pt>
                <c:pt idx="44621">
                  <c:v>65.533000000000001</c:v>
                </c:pt>
                <c:pt idx="44622">
                  <c:v>65.537000000000006</c:v>
                </c:pt>
                <c:pt idx="44623">
                  <c:v>65.540999999999997</c:v>
                </c:pt>
                <c:pt idx="44624">
                  <c:v>65.543999999999997</c:v>
                </c:pt>
                <c:pt idx="44625">
                  <c:v>65.548000000000002</c:v>
                </c:pt>
                <c:pt idx="44626">
                  <c:v>65.552000000000007</c:v>
                </c:pt>
                <c:pt idx="44627">
                  <c:v>65.555999999999997</c:v>
                </c:pt>
                <c:pt idx="44628">
                  <c:v>65.558999999999997</c:v>
                </c:pt>
                <c:pt idx="44629">
                  <c:v>65.563000000000002</c:v>
                </c:pt>
                <c:pt idx="44630">
                  <c:v>65.567000000000007</c:v>
                </c:pt>
                <c:pt idx="44631">
                  <c:v>65.570999999999998</c:v>
                </c:pt>
                <c:pt idx="44632">
                  <c:v>65.573999999999998</c:v>
                </c:pt>
                <c:pt idx="44633">
                  <c:v>65.578000000000003</c:v>
                </c:pt>
                <c:pt idx="44634">
                  <c:v>65.582000000000008</c:v>
                </c:pt>
                <c:pt idx="44635">
                  <c:v>65.585000000000008</c:v>
                </c:pt>
                <c:pt idx="44636">
                  <c:v>65.588999999999999</c:v>
                </c:pt>
                <c:pt idx="44637">
                  <c:v>65.593000000000004</c:v>
                </c:pt>
                <c:pt idx="44638">
                  <c:v>65.597000000000008</c:v>
                </c:pt>
                <c:pt idx="44639">
                  <c:v>65.599999999999994</c:v>
                </c:pt>
                <c:pt idx="44640">
                  <c:v>65.603999999999999</c:v>
                </c:pt>
                <c:pt idx="44641">
                  <c:v>65.608000000000004</c:v>
                </c:pt>
                <c:pt idx="44642">
                  <c:v>65.611000000000004</c:v>
                </c:pt>
                <c:pt idx="44643">
                  <c:v>65.614999999999995</c:v>
                </c:pt>
                <c:pt idx="44644">
                  <c:v>65.619</c:v>
                </c:pt>
                <c:pt idx="44645">
                  <c:v>65.622</c:v>
                </c:pt>
                <c:pt idx="44646">
                  <c:v>65.626000000000005</c:v>
                </c:pt>
                <c:pt idx="44647">
                  <c:v>65.629000000000005</c:v>
                </c:pt>
                <c:pt idx="44648">
                  <c:v>65.632999999999996</c:v>
                </c:pt>
                <c:pt idx="44649">
                  <c:v>65.637</c:v>
                </c:pt>
                <c:pt idx="44650">
                  <c:v>65.64</c:v>
                </c:pt>
                <c:pt idx="44651">
                  <c:v>65.644000000000005</c:v>
                </c:pt>
                <c:pt idx="44652">
                  <c:v>65.647000000000006</c:v>
                </c:pt>
                <c:pt idx="44653">
                  <c:v>65.650000000000006</c:v>
                </c:pt>
                <c:pt idx="44654">
                  <c:v>65.653999999999996</c:v>
                </c:pt>
                <c:pt idx="44655">
                  <c:v>65.656999999999996</c:v>
                </c:pt>
                <c:pt idx="44656">
                  <c:v>65.66</c:v>
                </c:pt>
                <c:pt idx="44657">
                  <c:v>65.662999999999997</c:v>
                </c:pt>
                <c:pt idx="44658">
                  <c:v>65.665999999999997</c:v>
                </c:pt>
                <c:pt idx="44659">
                  <c:v>65.668999999999997</c:v>
                </c:pt>
                <c:pt idx="44660">
                  <c:v>65.671999999999997</c:v>
                </c:pt>
                <c:pt idx="44661">
                  <c:v>65.674999999999997</c:v>
                </c:pt>
                <c:pt idx="44662">
                  <c:v>65.677999999999997</c:v>
                </c:pt>
                <c:pt idx="44663">
                  <c:v>65.679000000000002</c:v>
                </c:pt>
                <c:pt idx="44664">
                  <c:v>65.680000000000007</c:v>
                </c:pt>
                <c:pt idx="44665">
                  <c:v>65.680000000000007</c:v>
                </c:pt>
                <c:pt idx="44666">
                  <c:v>65.680000000000007</c:v>
                </c:pt>
                <c:pt idx="44667">
                  <c:v>65.680999999999997</c:v>
                </c:pt>
                <c:pt idx="44668">
                  <c:v>65.680999999999997</c:v>
                </c:pt>
                <c:pt idx="44669">
                  <c:v>65.680999999999997</c:v>
                </c:pt>
                <c:pt idx="44670">
                  <c:v>65.680999999999997</c:v>
                </c:pt>
                <c:pt idx="44671">
                  <c:v>65.682000000000002</c:v>
                </c:pt>
                <c:pt idx="44672">
                  <c:v>65.682000000000002</c:v>
                </c:pt>
                <c:pt idx="44673">
                  <c:v>65.682000000000002</c:v>
                </c:pt>
                <c:pt idx="44674">
                  <c:v>65.683000000000007</c:v>
                </c:pt>
                <c:pt idx="44675">
                  <c:v>65.683000000000007</c:v>
                </c:pt>
                <c:pt idx="44676">
                  <c:v>65.683000000000007</c:v>
                </c:pt>
                <c:pt idx="44677">
                  <c:v>65.683000000000007</c:v>
                </c:pt>
                <c:pt idx="44678">
                  <c:v>65.683999999999997</c:v>
                </c:pt>
                <c:pt idx="44679">
                  <c:v>65.683999999999997</c:v>
                </c:pt>
                <c:pt idx="44680">
                  <c:v>65.683999999999997</c:v>
                </c:pt>
                <c:pt idx="44681">
                  <c:v>65.683999999999997</c:v>
                </c:pt>
                <c:pt idx="44682">
                  <c:v>65.685000000000002</c:v>
                </c:pt>
                <c:pt idx="44683">
                  <c:v>65.685000000000002</c:v>
                </c:pt>
                <c:pt idx="44684">
                  <c:v>65.685000000000002</c:v>
                </c:pt>
                <c:pt idx="44685">
                  <c:v>65.686000000000007</c:v>
                </c:pt>
                <c:pt idx="44686">
                  <c:v>65.686000000000007</c:v>
                </c:pt>
                <c:pt idx="44687">
                  <c:v>65.686000000000007</c:v>
                </c:pt>
                <c:pt idx="44688">
                  <c:v>65.686000000000007</c:v>
                </c:pt>
                <c:pt idx="44689">
                  <c:v>65.686999999999998</c:v>
                </c:pt>
                <c:pt idx="44690">
                  <c:v>65.686999999999998</c:v>
                </c:pt>
                <c:pt idx="44691">
                  <c:v>65.686999999999998</c:v>
                </c:pt>
                <c:pt idx="44692">
                  <c:v>65.688000000000002</c:v>
                </c:pt>
                <c:pt idx="44693">
                  <c:v>65.688000000000002</c:v>
                </c:pt>
                <c:pt idx="44694">
                  <c:v>65.688000000000002</c:v>
                </c:pt>
                <c:pt idx="44695">
                  <c:v>65.688000000000002</c:v>
                </c:pt>
                <c:pt idx="44696">
                  <c:v>65.689000000000007</c:v>
                </c:pt>
                <c:pt idx="44697">
                  <c:v>65.689000000000007</c:v>
                </c:pt>
                <c:pt idx="44698">
                  <c:v>65.689000000000007</c:v>
                </c:pt>
                <c:pt idx="44699">
                  <c:v>65.69</c:v>
                </c:pt>
                <c:pt idx="44700">
                  <c:v>65.69</c:v>
                </c:pt>
                <c:pt idx="44701">
                  <c:v>65.69</c:v>
                </c:pt>
                <c:pt idx="44702">
                  <c:v>65.69</c:v>
                </c:pt>
                <c:pt idx="44703">
                  <c:v>65.691000000000003</c:v>
                </c:pt>
                <c:pt idx="44704">
                  <c:v>65.691000000000003</c:v>
                </c:pt>
                <c:pt idx="44705">
                  <c:v>65.691000000000003</c:v>
                </c:pt>
                <c:pt idx="44706">
                  <c:v>65.692000000000007</c:v>
                </c:pt>
                <c:pt idx="44707">
                  <c:v>65.692000000000007</c:v>
                </c:pt>
                <c:pt idx="44708">
                  <c:v>65.692000000000007</c:v>
                </c:pt>
                <c:pt idx="44709">
                  <c:v>65.692000000000007</c:v>
                </c:pt>
                <c:pt idx="44710">
                  <c:v>65.692999999999998</c:v>
                </c:pt>
                <c:pt idx="44711">
                  <c:v>65.692999999999998</c:v>
                </c:pt>
                <c:pt idx="44712">
                  <c:v>65.692999999999998</c:v>
                </c:pt>
                <c:pt idx="44713">
                  <c:v>65.694000000000003</c:v>
                </c:pt>
                <c:pt idx="44714">
                  <c:v>65.694000000000003</c:v>
                </c:pt>
                <c:pt idx="44715">
                  <c:v>65.694000000000003</c:v>
                </c:pt>
                <c:pt idx="44716">
                  <c:v>65.694000000000003</c:v>
                </c:pt>
                <c:pt idx="44717">
                  <c:v>65.695000000000007</c:v>
                </c:pt>
                <c:pt idx="44718">
                  <c:v>65.695000000000007</c:v>
                </c:pt>
                <c:pt idx="44719">
                  <c:v>65.695000000000007</c:v>
                </c:pt>
                <c:pt idx="44720">
                  <c:v>65.695999999999998</c:v>
                </c:pt>
                <c:pt idx="44721">
                  <c:v>65.695999999999998</c:v>
                </c:pt>
                <c:pt idx="44722">
                  <c:v>65.695999999999998</c:v>
                </c:pt>
                <c:pt idx="44723">
                  <c:v>65.695999999999998</c:v>
                </c:pt>
                <c:pt idx="44724">
                  <c:v>65.697000000000003</c:v>
                </c:pt>
                <c:pt idx="44725">
                  <c:v>65.697000000000003</c:v>
                </c:pt>
                <c:pt idx="44726">
                  <c:v>65.697000000000003</c:v>
                </c:pt>
                <c:pt idx="44727">
                  <c:v>65.698000000000008</c:v>
                </c:pt>
                <c:pt idx="44728">
                  <c:v>65.698000000000008</c:v>
                </c:pt>
                <c:pt idx="44729">
                  <c:v>65.698000000000008</c:v>
                </c:pt>
                <c:pt idx="44730">
                  <c:v>65.698000000000008</c:v>
                </c:pt>
                <c:pt idx="44731">
                  <c:v>65.698999999999998</c:v>
                </c:pt>
                <c:pt idx="44732">
                  <c:v>65.698999999999998</c:v>
                </c:pt>
                <c:pt idx="44733">
                  <c:v>65.698999999999998</c:v>
                </c:pt>
                <c:pt idx="44734">
                  <c:v>65.7</c:v>
                </c:pt>
                <c:pt idx="44735">
                  <c:v>65.7</c:v>
                </c:pt>
                <c:pt idx="44736">
                  <c:v>65.7</c:v>
                </c:pt>
                <c:pt idx="44737">
                  <c:v>65.7</c:v>
                </c:pt>
                <c:pt idx="44738">
                  <c:v>65.701000000000008</c:v>
                </c:pt>
                <c:pt idx="44739">
                  <c:v>65.701000000000008</c:v>
                </c:pt>
                <c:pt idx="44740">
                  <c:v>65.701000000000008</c:v>
                </c:pt>
                <c:pt idx="44741">
                  <c:v>65.701000000000008</c:v>
                </c:pt>
                <c:pt idx="44742">
                  <c:v>65.701999999999998</c:v>
                </c:pt>
                <c:pt idx="44743">
                  <c:v>65.701999999999998</c:v>
                </c:pt>
                <c:pt idx="44744">
                  <c:v>65.701999999999998</c:v>
                </c:pt>
                <c:pt idx="44745">
                  <c:v>65.703000000000003</c:v>
                </c:pt>
                <c:pt idx="44746">
                  <c:v>65.703000000000003</c:v>
                </c:pt>
                <c:pt idx="44747">
                  <c:v>65.703000000000003</c:v>
                </c:pt>
                <c:pt idx="44748">
                  <c:v>65.703000000000003</c:v>
                </c:pt>
                <c:pt idx="44749">
                  <c:v>65.704000000000008</c:v>
                </c:pt>
                <c:pt idx="44750">
                  <c:v>65.704000000000008</c:v>
                </c:pt>
                <c:pt idx="44751">
                  <c:v>65.704000000000008</c:v>
                </c:pt>
                <c:pt idx="44752">
                  <c:v>65.704999999999998</c:v>
                </c:pt>
                <c:pt idx="44753">
                  <c:v>65.704999999999998</c:v>
                </c:pt>
                <c:pt idx="44754">
                  <c:v>65.704999999999998</c:v>
                </c:pt>
                <c:pt idx="44755">
                  <c:v>65.704999999999998</c:v>
                </c:pt>
                <c:pt idx="44756">
                  <c:v>65.706000000000003</c:v>
                </c:pt>
                <c:pt idx="44757">
                  <c:v>65.706000000000003</c:v>
                </c:pt>
                <c:pt idx="44758">
                  <c:v>65.706000000000003</c:v>
                </c:pt>
                <c:pt idx="44759">
                  <c:v>65.707000000000008</c:v>
                </c:pt>
                <c:pt idx="44760">
                  <c:v>65.707000000000008</c:v>
                </c:pt>
                <c:pt idx="44761">
                  <c:v>65.707000000000008</c:v>
                </c:pt>
                <c:pt idx="44762">
                  <c:v>65.707000000000008</c:v>
                </c:pt>
                <c:pt idx="44763">
                  <c:v>65.707999999999998</c:v>
                </c:pt>
                <c:pt idx="44764">
                  <c:v>65.707999999999998</c:v>
                </c:pt>
                <c:pt idx="44765">
                  <c:v>65.707999999999998</c:v>
                </c:pt>
                <c:pt idx="44766">
                  <c:v>65.709000000000003</c:v>
                </c:pt>
                <c:pt idx="44767">
                  <c:v>65.709000000000003</c:v>
                </c:pt>
                <c:pt idx="44768">
                  <c:v>65.709000000000003</c:v>
                </c:pt>
                <c:pt idx="44769">
                  <c:v>65.709000000000003</c:v>
                </c:pt>
                <c:pt idx="44770">
                  <c:v>65.710000000000008</c:v>
                </c:pt>
                <c:pt idx="44771">
                  <c:v>65.710000000000008</c:v>
                </c:pt>
                <c:pt idx="44772">
                  <c:v>65.710000000000008</c:v>
                </c:pt>
                <c:pt idx="44773">
                  <c:v>65.710999999999999</c:v>
                </c:pt>
                <c:pt idx="44774">
                  <c:v>65.710999999999999</c:v>
                </c:pt>
                <c:pt idx="44775">
                  <c:v>65.710999999999999</c:v>
                </c:pt>
                <c:pt idx="44776">
                  <c:v>65.710999999999999</c:v>
                </c:pt>
                <c:pt idx="44777">
                  <c:v>65.712000000000003</c:v>
                </c:pt>
                <c:pt idx="44778">
                  <c:v>65.712000000000003</c:v>
                </c:pt>
                <c:pt idx="44779">
                  <c:v>65.712000000000003</c:v>
                </c:pt>
                <c:pt idx="44780">
                  <c:v>65.713000000000008</c:v>
                </c:pt>
                <c:pt idx="44781">
                  <c:v>65.713000000000008</c:v>
                </c:pt>
                <c:pt idx="44782">
                  <c:v>65.713000000000008</c:v>
                </c:pt>
                <c:pt idx="44783">
                  <c:v>65.713000000000008</c:v>
                </c:pt>
                <c:pt idx="44784">
                  <c:v>65.713999999999999</c:v>
                </c:pt>
                <c:pt idx="44785">
                  <c:v>65.713999999999999</c:v>
                </c:pt>
                <c:pt idx="44786">
                  <c:v>65.713999999999999</c:v>
                </c:pt>
                <c:pt idx="44787">
                  <c:v>65.715000000000003</c:v>
                </c:pt>
                <c:pt idx="44788">
                  <c:v>65.715000000000003</c:v>
                </c:pt>
                <c:pt idx="44789">
                  <c:v>65.715000000000003</c:v>
                </c:pt>
                <c:pt idx="44790">
                  <c:v>65.715000000000003</c:v>
                </c:pt>
                <c:pt idx="44791">
                  <c:v>65.716000000000008</c:v>
                </c:pt>
                <c:pt idx="44792">
                  <c:v>65.716000000000008</c:v>
                </c:pt>
                <c:pt idx="44793">
                  <c:v>65.716000000000008</c:v>
                </c:pt>
                <c:pt idx="44794">
                  <c:v>65.716999999999999</c:v>
                </c:pt>
                <c:pt idx="44795">
                  <c:v>65.716999999999999</c:v>
                </c:pt>
                <c:pt idx="44796">
                  <c:v>65.716999999999999</c:v>
                </c:pt>
                <c:pt idx="44797">
                  <c:v>65.716999999999999</c:v>
                </c:pt>
                <c:pt idx="44798">
                  <c:v>65.718000000000004</c:v>
                </c:pt>
                <c:pt idx="44799">
                  <c:v>65.718000000000004</c:v>
                </c:pt>
                <c:pt idx="44800">
                  <c:v>65.718000000000004</c:v>
                </c:pt>
                <c:pt idx="44801">
                  <c:v>65.718000000000004</c:v>
                </c:pt>
                <c:pt idx="44802">
                  <c:v>65.719000000000008</c:v>
                </c:pt>
                <c:pt idx="44803">
                  <c:v>65.719000000000008</c:v>
                </c:pt>
                <c:pt idx="44804">
                  <c:v>65.719000000000008</c:v>
                </c:pt>
                <c:pt idx="44805">
                  <c:v>65.72</c:v>
                </c:pt>
                <c:pt idx="44806">
                  <c:v>65.72</c:v>
                </c:pt>
                <c:pt idx="44807">
                  <c:v>65.72</c:v>
                </c:pt>
                <c:pt idx="44808">
                  <c:v>65.72</c:v>
                </c:pt>
                <c:pt idx="44809">
                  <c:v>65.721000000000004</c:v>
                </c:pt>
                <c:pt idx="44810">
                  <c:v>65.721000000000004</c:v>
                </c:pt>
                <c:pt idx="44811">
                  <c:v>65.721000000000004</c:v>
                </c:pt>
                <c:pt idx="44812">
                  <c:v>65.722000000000008</c:v>
                </c:pt>
                <c:pt idx="44813">
                  <c:v>65.722000000000008</c:v>
                </c:pt>
                <c:pt idx="44814">
                  <c:v>65.722000000000008</c:v>
                </c:pt>
                <c:pt idx="44815">
                  <c:v>65.722000000000008</c:v>
                </c:pt>
                <c:pt idx="44816">
                  <c:v>65.722999999999999</c:v>
                </c:pt>
                <c:pt idx="44817">
                  <c:v>65.722999999999999</c:v>
                </c:pt>
                <c:pt idx="44818">
                  <c:v>65.722999999999999</c:v>
                </c:pt>
                <c:pt idx="44819">
                  <c:v>65.724000000000004</c:v>
                </c:pt>
                <c:pt idx="44820">
                  <c:v>65.724000000000004</c:v>
                </c:pt>
                <c:pt idx="44821">
                  <c:v>65.724000000000004</c:v>
                </c:pt>
                <c:pt idx="44822">
                  <c:v>65.724000000000004</c:v>
                </c:pt>
                <c:pt idx="44823">
                  <c:v>65.724999999999994</c:v>
                </c:pt>
                <c:pt idx="44824">
                  <c:v>65.724999999999994</c:v>
                </c:pt>
                <c:pt idx="44825">
                  <c:v>65.724999999999994</c:v>
                </c:pt>
                <c:pt idx="44826">
                  <c:v>65.725999999999999</c:v>
                </c:pt>
                <c:pt idx="44827">
                  <c:v>65.725999999999999</c:v>
                </c:pt>
                <c:pt idx="44828">
                  <c:v>65.725999999999999</c:v>
                </c:pt>
                <c:pt idx="44829">
                  <c:v>65.725999999999999</c:v>
                </c:pt>
                <c:pt idx="44830">
                  <c:v>65.727000000000004</c:v>
                </c:pt>
                <c:pt idx="44831">
                  <c:v>65.727000000000004</c:v>
                </c:pt>
                <c:pt idx="44832">
                  <c:v>65.727000000000004</c:v>
                </c:pt>
                <c:pt idx="44833">
                  <c:v>65.727999999999994</c:v>
                </c:pt>
                <c:pt idx="44834">
                  <c:v>65.727999999999994</c:v>
                </c:pt>
                <c:pt idx="44835">
                  <c:v>65.727999999999994</c:v>
                </c:pt>
                <c:pt idx="44836">
                  <c:v>65.727999999999994</c:v>
                </c:pt>
                <c:pt idx="44837">
                  <c:v>65.728999999999999</c:v>
                </c:pt>
                <c:pt idx="44838">
                  <c:v>65.728999999999999</c:v>
                </c:pt>
                <c:pt idx="44839">
                  <c:v>65.728999999999999</c:v>
                </c:pt>
                <c:pt idx="44840">
                  <c:v>65.73</c:v>
                </c:pt>
                <c:pt idx="44841">
                  <c:v>65.73</c:v>
                </c:pt>
                <c:pt idx="44842">
                  <c:v>65.73</c:v>
                </c:pt>
                <c:pt idx="44843">
                  <c:v>65.73</c:v>
                </c:pt>
                <c:pt idx="44844">
                  <c:v>65.730999999999995</c:v>
                </c:pt>
                <c:pt idx="44845">
                  <c:v>65.730999999999995</c:v>
                </c:pt>
                <c:pt idx="44846">
                  <c:v>65.730999999999995</c:v>
                </c:pt>
                <c:pt idx="44847">
                  <c:v>65.731999999999999</c:v>
                </c:pt>
                <c:pt idx="44848">
                  <c:v>65.731999999999999</c:v>
                </c:pt>
                <c:pt idx="44849">
                  <c:v>65.731999999999999</c:v>
                </c:pt>
                <c:pt idx="44850">
                  <c:v>65.731999999999999</c:v>
                </c:pt>
                <c:pt idx="44851">
                  <c:v>65.733000000000004</c:v>
                </c:pt>
                <c:pt idx="44852">
                  <c:v>65.733000000000004</c:v>
                </c:pt>
                <c:pt idx="44853">
                  <c:v>65.733000000000004</c:v>
                </c:pt>
                <c:pt idx="44854">
                  <c:v>65.733000000000004</c:v>
                </c:pt>
                <c:pt idx="44855">
                  <c:v>65.733999999999995</c:v>
                </c:pt>
                <c:pt idx="44856">
                  <c:v>65.733999999999995</c:v>
                </c:pt>
                <c:pt idx="44857">
                  <c:v>65.733999999999995</c:v>
                </c:pt>
                <c:pt idx="44858">
                  <c:v>65.734999999999999</c:v>
                </c:pt>
                <c:pt idx="44859">
                  <c:v>65.734999999999999</c:v>
                </c:pt>
                <c:pt idx="44860">
                  <c:v>65.734999999999999</c:v>
                </c:pt>
                <c:pt idx="44861">
                  <c:v>65.734999999999999</c:v>
                </c:pt>
                <c:pt idx="44862">
                  <c:v>65.736000000000004</c:v>
                </c:pt>
                <c:pt idx="44863">
                  <c:v>65.736000000000004</c:v>
                </c:pt>
                <c:pt idx="44864">
                  <c:v>65.736000000000004</c:v>
                </c:pt>
                <c:pt idx="44865">
                  <c:v>65.736999999999995</c:v>
                </c:pt>
                <c:pt idx="44866">
                  <c:v>65.736999999999995</c:v>
                </c:pt>
                <c:pt idx="44867">
                  <c:v>65.736999999999995</c:v>
                </c:pt>
                <c:pt idx="44868">
                  <c:v>65.736999999999995</c:v>
                </c:pt>
                <c:pt idx="44869">
                  <c:v>65.738</c:v>
                </c:pt>
                <c:pt idx="44870">
                  <c:v>65.738</c:v>
                </c:pt>
                <c:pt idx="44871">
                  <c:v>65.738</c:v>
                </c:pt>
                <c:pt idx="44872">
                  <c:v>65.739000000000004</c:v>
                </c:pt>
                <c:pt idx="44873">
                  <c:v>65.739000000000004</c:v>
                </c:pt>
                <c:pt idx="44874">
                  <c:v>65.739000000000004</c:v>
                </c:pt>
                <c:pt idx="44875">
                  <c:v>65.739000000000004</c:v>
                </c:pt>
                <c:pt idx="44876">
                  <c:v>65.739999999999995</c:v>
                </c:pt>
                <c:pt idx="44877">
                  <c:v>65.739999999999995</c:v>
                </c:pt>
                <c:pt idx="44878">
                  <c:v>65.739999999999995</c:v>
                </c:pt>
                <c:pt idx="44879">
                  <c:v>65.741</c:v>
                </c:pt>
                <c:pt idx="44880">
                  <c:v>65.741</c:v>
                </c:pt>
                <c:pt idx="44881">
                  <c:v>65.741</c:v>
                </c:pt>
                <c:pt idx="44882">
                  <c:v>65.741</c:v>
                </c:pt>
                <c:pt idx="44883">
                  <c:v>65.742000000000004</c:v>
                </c:pt>
                <c:pt idx="44884">
                  <c:v>65.742000000000004</c:v>
                </c:pt>
                <c:pt idx="44885">
                  <c:v>65.742000000000004</c:v>
                </c:pt>
                <c:pt idx="44886">
                  <c:v>65.742999999999995</c:v>
                </c:pt>
                <c:pt idx="44887">
                  <c:v>65.742999999999995</c:v>
                </c:pt>
                <c:pt idx="44888">
                  <c:v>65.742999999999995</c:v>
                </c:pt>
                <c:pt idx="44889">
                  <c:v>65.742999999999995</c:v>
                </c:pt>
                <c:pt idx="44890">
                  <c:v>65.744</c:v>
                </c:pt>
                <c:pt idx="44891">
                  <c:v>65.744</c:v>
                </c:pt>
                <c:pt idx="44892">
                  <c:v>65.744</c:v>
                </c:pt>
                <c:pt idx="44893">
                  <c:v>65.745000000000005</c:v>
                </c:pt>
                <c:pt idx="44894">
                  <c:v>65.745000000000005</c:v>
                </c:pt>
                <c:pt idx="44895">
                  <c:v>65.745000000000005</c:v>
                </c:pt>
                <c:pt idx="44896">
                  <c:v>65.745000000000005</c:v>
                </c:pt>
                <c:pt idx="44897">
                  <c:v>65.745999999999995</c:v>
                </c:pt>
                <c:pt idx="44898">
                  <c:v>65.745999999999995</c:v>
                </c:pt>
                <c:pt idx="44899">
                  <c:v>65.745999999999995</c:v>
                </c:pt>
                <c:pt idx="44900">
                  <c:v>65.745999999999995</c:v>
                </c:pt>
                <c:pt idx="44901">
                  <c:v>65.747</c:v>
                </c:pt>
                <c:pt idx="44902">
                  <c:v>65.747</c:v>
                </c:pt>
                <c:pt idx="44903">
                  <c:v>65.747</c:v>
                </c:pt>
                <c:pt idx="44904">
                  <c:v>65.748000000000005</c:v>
                </c:pt>
                <c:pt idx="44905">
                  <c:v>65.748000000000005</c:v>
                </c:pt>
                <c:pt idx="44906">
                  <c:v>65.748000000000005</c:v>
                </c:pt>
                <c:pt idx="44907">
                  <c:v>65.748000000000005</c:v>
                </c:pt>
                <c:pt idx="44908">
                  <c:v>65.748999999999995</c:v>
                </c:pt>
                <c:pt idx="44909">
                  <c:v>65.748999999999995</c:v>
                </c:pt>
                <c:pt idx="44910">
                  <c:v>65.748999999999995</c:v>
                </c:pt>
                <c:pt idx="44911">
                  <c:v>65.75</c:v>
                </c:pt>
                <c:pt idx="44912">
                  <c:v>65.75</c:v>
                </c:pt>
                <c:pt idx="44913">
                  <c:v>65.75</c:v>
                </c:pt>
                <c:pt idx="44914">
                  <c:v>65.75</c:v>
                </c:pt>
                <c:pt idx="44915">
                  <c:v>65.751000000000005</c:v>
                </c:pt>
                <c:pt idx="44916">
                  <c:v>65.751000000000005</c:v>
                </c:pt>
                <c:pt idx="44917">
                  <c:v>65.751000000000005</c:v>
                </c:pt>
                <c:pt idx="44918">
                  <c:v>65.751999999999995</c:v>
                </c:pt>
                <c:pt idx="44919">
                  <c:v>65.751999999999995</c:v>
                </c:pt>
                <c:pt idx="44920">
                  <c:v>65.751999999999995</c:v>
                </c:pt>
                <c:pt idx="44921">
                  <c:v>65.751999999999995</c:v>
                </c:pt>
                <c:pt idx="44922">
                  <c:v>65.753</c:v>
                </c:pt>
                <c:pt idx="44923">
                  <c:v>65.753</c:v>
                </c:pt>
                <c:pt idx="44924">
                  <c:v>65.753</c:v>
                </c:pt>
                <c:pt idx="44925">
                  <c:v>65.754000000000005</c:v>
                </c:pt>
                <c:pt idx="44926">
                  <c:v>65.754000000000005</c:v>
                </c:pt>
                <c:pt idx="44927">
                  <c:v>65.754000000000005</c:v>
                </c:pt>
                <c:pt idx="44928">
                  <c:v>65.754000000000005</c:v>
                </c:pt>
                <c:pt idx="44929">
                  <c:v>65.754999999999995</c:v>
                </c:pt>
                <c:pt idx="44930">
                  <c:v>65.754999999999995</c:v>
                </c:pt>
                <c:pt idx="44931">
                  <c:v>65.754999999999995</c:v>
                </c:pt>
                <c:pt idx="44932">
                  <c:v>65.756</c:v>
                </c:pt>
                <c:pt idx="44933">
                  <c:v>65.756</c:v>
                </c:pt>
                <c:pt idx="44934">
                  <c:v>65.756</c:v>
                </c:pt>
                <c:pt idx="44935">
                  <c:v>65.756</c:v>
                </c:pt>
                <c:pt idx="44936">
                  <c:v>65.757000000000005</c:v>
                </c:pt>
                <c:pt idx="44937">
                  <c:v>65.757000000000005</c:v>
                </c:pt>
                <c:pt idx="44938">
                  <c:v>65.757000000000005</c:v>
                </c:pt>
                <c:pt idx="44939">
                  <c:v>65.757999999999996</c:v>
                </c:pt>
                <c:pt idx="44940">
                  <c:v>65.757999999999996</c:v>
                </c:pt>
                <c:pt idx="44941">
                  <c:v>65.757999999999996</c:v>
                </c:pt>
                <c:pt idx="44942">
                  <c:v>65.757999999999996</c:v>
                </c:pt>
                <c:pt idx="44943">
                  <c:v>65.759</c:v>
                </c:pt>
                <c:pt idx="44944">
                  <c:v>65.759</c:v>
                </c:pt>
                <c:pt idx="44945">
                  <c:v>65.759</c:v>
                </c:pt>
                <c:pt idx="44946">
                  <c:v>65.760000000000005</c:v>
                </c:pt>
                <c:pt idx="44947">
                  <c:v>65.760000000000005</c:v>
                </c:pt>
                <c:pt idx="44948">
                  <c:v>65.760000000000005</c:v>
                </c:pt>
                <c:pt idx="44949">
                  <c:v>65.760000000000005</c:v>
                </c:pt>
                <c:pt idx="44950">
                  <c:v>65.760999999999996</c:v>
                </c:pt>
                <c:pt idx="44951">
                  <c:v>65.760999999999996</c:v>
                </c:pt>
                <c:pt idx="44952">
                  <c:v>65.760999999999996</c:v>
                </c:pt>
                <c:pt idx="44953">
                  <c:v>65.760999999999996</c:v>
                </c:pt>
                <c:pt idx="44954">
                  <c:v>65.762</c:v>
                </c:pt>
                <c:pt idx="44955">
                  <c:v>65.762</c:v>
                </c:pt>
                <c:pt idx="44956">
                  <c:v>65.762</c:v>
                </c:pt>
                <c:pt idx="44957">
                  <c:v>65.763000000000005</c:v>
                </c:pt>
                <c:pt idx="44958">
                  <c:v>65.763000000000005</c:v>
                </c:pt>
                <c:pt idx="44959">
                  <c:v>65.763000000000005</c:v>
                </c:pt>
                <c:pt idx="44960">
                  <c:v>65.763000000000005</c:v>
                </c:pt>
                <c:pt idx="44961">
                  <c:v>65.763999999999996</c:v>
                </c:pt>
                <c:pt idx="44962">
                  <c:v>65.763999999999996</c:v>
                </c:pt>
                <c:pt idx="44963">
                  <c:v>65.763999999999996</c:v>
                </c:pt>
                <c:pt idx="44964">
                  <c:v>65.765000000000001</c:v>
                </c:pt>
                <c:pt idx="44965">
                  <c:v>65.765000000000001</c:v>
                </c:pt>
                <c:pt idx="44966">
                  <c:v>65.765000000000001</c:v>
                </c:pt>
                <c:pt idx="44967">
                  <c:v>65.765000000000001</c:v>
                </c:pt>
                <c:pt idx="44968">
                  <c:v>65.766000000000005</c:v>
                </c:pt>
                <c:pt idx="44969">
                  <c:v>65.766000000000005</c:v>
                </c:pt>
                <c:pt idx="44970">
                  <c:v>65.766000000000005</c:v>
                </c:pt>
                <c:pt idx="44971">
                  <c:v>65.766999999999996</c:v>
                </c:pt>
                <c:pt idx="44972">
                  <c:v>65.766999999999996</c:v>
                </c:pt>
                <c:pt idx="44973">
                  <c:v>65.766999999999996</c:v>
                </c:pt>
                <c:pt idx="44974">
                  <c:v>65.766999999999996</c:v>
                </c:pt>
                <c:pt idx="44975">
                  <c:v>65.768000000000001</c:v>
                </c:pt>
                <c:pt idx="44976">
                  <c:v>65.768000000000001</c:v>
                </c:pt>
                <c:pt idx="44977">
                  <c:v>65.768000000000001</c:v>
                </c:pt>
                <c:pt idx="44978">
                  <c:v>65.769000000000005</c:v>
                </c:pt>
                <c:pt idx="44979">
                  <c:v>65.769000000000005</c:v>
                </c:pt>
                <c:pt idx="44980">
                  <c:v>65.769000000000005</c:v>
                </c:pt>
                <c:pt idx="44981">
                  <c:v>65.769000000000005</c:v>
                </c:pt>
                <c:pt idx="44982">
                  <c:v>65.77</c:v>
                </c:pt>
                <c:pt idx="44983">
                  <c:v>65.77</c:v>
                </c:pt>
                <c:pt idx="44984">
                  <c:v>65.77</c:v>
                </c:pt>
                <c:pt idx="44985">
                  <c:v>65.771000000000001</c:v>
                </c:pt>
                <c:pt idx="44986">
                  <c:v>65.771000000000001</c:v>
                </c:pt>
                <c:pt idx="44987">
                  <c:v>65.771000000000001</c:v>
                </c:pt>
                <c:pt idx="44988">
                  <c:v>65.771000000000001</c:v>
                </c:pt>
                <c:pt idx="44989">
                  <c:v>65.772000000000006</c:v>
                </c:pt>
                <c:pt idx="44990">
                  <c:v>65.772000000000006</c:v>
                </c:pt>
                <c:pt idx="44991">
                  <c:v>65.772000000000006</c:v>
                </c:pt>
                <c:pt idx="44992">
                  <c:v>65.772999999999996</c:v>
                </c:pt>
                <c:pt idx="44993">
                  <c:v>65.772999999999996</c:v>
                </c:pt>
                <c:pt idx="44994">
                  <c:v>65.772999999999996</c:v>
                </c:pt>
                <c:pt idx="44995">
                  <c:v>65.772999999999996</c:v>
                </c:pt>
                <c:pt idx="44996">
                  <c:v>65.774000000000001</c:v>
                </c:pt>
                <c:pt idx="44997">
                  <c:v>65.774000000000001</c:v>
                </c:pt>
                <c:pt idx="44998">
                  <c:v>65.774000000000001</c:v>
                </c:pt>
                <c:pt idx="44999">
                  <c:v>65.774000000000001</c:v>
                </c:pt>
                <c:pt idx="45000">
                  <c:v>65.775000000000006</c:v>
                </c:pt>
                <c:pt idx="45001">
                  <c:v>65.775000000000006</c:v>
                </c:pt>
                <c:pt idx="45002">
                  <c:v>65.775000000000006</c:v>
                </c:pt>
                <c:pt idx="45003">
                  <c:v>65.775999999999996</c:v>
                </c:pt>
                <c:pt idx="45004">
                  <c:v>65.775999999999996</c:v>
                </c:pt>
                <c:pt idx="45005">
                  <c:v>65.775999999999996</c:v>
                </c:pt>
                <c:pt idx="45006">
                  <c:v>65.775999999999996</c:v>
                </c:pt>
                <c:pt idx="45007">
                  <c:v>65.777000000000001</c:v>
                </c:pt>
                <c:pt idx="45008">
                  <c:v>65.777000000000001</c:v>
                </c:pt>
                <c:pt idx="45009">
                  <c:v>65.777000000000001</c:v>
                </c:pt>
                <c:pt idx="45010">
                  <c:v>65.778000000000006</c:v>
                </c:pt>
                <c:pt idx="45011">
                  <c:v>65.778000000000006</c:v>
                </c:pt>
                <c:pt idx="45012">
                  <c:v>65.778000000000006</c:v>
                </c:pt>
                <c:pt idx="45013">
                  <c:v>65.778000000000006</c:v>
                </c:pt>
                <c:pt idx="45014">
                  <c:v>65.778999999999996</c:v>
                </c:pt>
                <c:pt idx="45015">
                  <c:v>65.778999999999996</c:v>
                </c:pt>
                <c:pt idx="45016">
                  <c:v>65.778999999999996</c:v>
                </c:pt>
                <c:pt idx="45017">
                  <c:v>65.78</c:v>
                </c:pt>
                <c:pt idx="45018">
                  <c:v>65.78</c:v>
                </c:pt>
                <c:pt idx="45019">
                  <c:v>65.78</c:v>
                </c:pt>
                <c:pt idx="45020">
                  <c:v>65.78</c:v>
                </c:pt>
                <c:pt idx="45021">
                  <c:v>65.781000000000006</c:v>
                </c:pt>
                <c:pt idx="45022">
                  <c:v>65.781000000000006</c:v>
                </c:pt>
                <c:pt idx="45023">
                  <c:v>65.781000000000006</c:v>
                </c:pt>
                <c:pt idx="45024">
                  <c:v>65.781999999999996</c:v>
                </c:pt>
                <c:pt idx="45025">
                  <c:v>65.781999999999996</c:v>
                </c:pt>
                <c:pt idx="45026">
                  <c:v>65.781999999999996</c:v>
                </c:pt>
                <c:pt idx="45027">
                  <c:v>65.781999999999996</c:v>
                </c:pt>
                <c:pt idx="45028">
                  <c:v>65.783000000000001</c:v>
                </c:pt>
                <c:pt idx="45029">
                  <c:v>65.783000000000001</c:v>
                </c:pt>
                <c:pt idx="45030">
                  <c:v>65.783000000000001</c:v>
                </c:pt>
                <c:pt idx="45031">
                  <c:v>65.784000000000006</c:v>
                </c:pt>
                <c:pt idx="45032">
                  <c:v>65.784000000000006</c:v>
                </c:pt>
                <c:pt idx="45033">
                  <c:v>65.784000000000006</c:v>
                </c:pt>
                <c:pt idx="45034">
                  <c:v>65.784000000000006</c:v>
                </c:pt>
                <c:pt idx="45035">
                  <c:v>65.784999999999997</c:v>
                </c:pt>
                <c:pt idx="45036">
                  <c:v>65.784999999999997</c:v>
                </c:pt>
                <c:pt idx="45037">
                  <c:v>65.784999999999997</c:v>
                </c:pt>
                <c:pt idx="45038">
                  <c:v>65.784999999999997</c:v>
                </c:pt>
                <c:pt idx="45039">
                  <c:v>65.786000000000001</c:v>
                </c:pt>
                <c:pt idx="45040">
                  <c:v>65.786000000000001</c:v>
                </c:pt>
                <c:pt idx="45041">
                  <c:v>65.786000000000001</c:v>
                </c:pt>
                <c:pt idx="45042">
                  <c:v>65.787000000000006</c:v>
                </c:pt>
                <c:pt idx="45043">
                  <c:v>65.787000000000006</c:v>
                </c:pt>
                <c:pt idx="45044">
                  <c:v>65.787000000000006</c:v>
                </c:pt>
                <c:pt idx="45045">
                  <c:v>65.787000000000006</c:v>
                </c:pt>
                <c:pt idx="45046">
                  <c:v>65.787999999999997</c:v>
                </c:pt>
                <c:pt idx="45047">
                  <c:v>65.787999999999997</c:v>
                </c:pt>
                <c:pt idx="45048">
                  <c:v>65.787999999999997</c:v>
                </c:pt>
                <c:pt idx="45049">
                  <c:v>65.789000000000001</c:v>
                </c:pt>
                <c:pt idx="45050">
                  <c:v>65.789000000000001</c:v>
                </c:pt>
                <c:pt idx="45051">
                  <c:v>65.789000000000001</c:v>
                </c:pt>
                <c:pt idx="45052">
                  <c:v>65.789000000000001</c:v>
                </c:pt>
                <c:pt idx="45053">
                  <c:v>65.790000000000006</c:v>
                </c:pt>
                <c:pt idx="45054">
                  <c:v>65.790000000000006</c:v>
                </c:pt>
                <c:pt idx="45055">
                  <c:v>65.790000000000006</c:v>
                </c:pt>
                <c:pt idx="45056">
                  <c:v>65.790999999999997</c:v>
                </c:pt>
                <c:pt idx="45057">
                  <c:v>65.790999999999997</c:v>
                </c:pt>
                <c:pt idx="45058">
                  <c:v>65.790999999999997</c:v>
                </c:pt>
                <c:pt idx="45059">
                  <c:v>65.790999999999997</c:v>
                </c:pt>
                <c:pt idx="45060">
                  <c:v>65.792000000000002</c:v>
                </c:pt>
                <c:pt idx="45061">
                  <c:v>65.792000000000002</c:v>
                </c:pt>
                <c:pt idx="45062">
                  <c:v>65.792000000000002</c:v>
                </c:pt>
                <c:pt idx="45063">
                  <c:v>65.793000000000006</c:v>
                </c:pt>
                <c:pt idx="45064">
                  <c:v>65.793000000000006</c:v>
                </c:pt>
                <c:pt idx="45065">
                  <c:v>65.793000000000006</c:v>
                </c:pt>
                <c:pt idx="45066">
                  <c:v>65.793000000000006</c:v>
                </c:pt>
                <c:pt idx="45067">
                  <c:v>65.793999999999997</c:v>
                </c:pt>
                <c:pt idx="45068">
                  <c:v>65.793999999999997</c:v>
                </c:pt>
                <c:pt idx="45069">
                  <c:v>65.793999999999997</c:v>
                </c:pt>
                <c:pt idx="45070">
                  <c:v>65.795000000000002</c:v>
                </c:pt>
                <c:pt idx="45071">
                  <c:v>65.795000000000002</c:v>
                </c:pt>
                <c:pt idx="45072">
                  <c:v>65.795000000000002</c:v>
                </c:pt>
                <c:pt idx="45073">
                  <c:v>65.795000000000002</c:v>
                </c:pt>
                <c:pt idx="45074">
                  <c:v>65.796000000000006</c:v>
                </c:pt>
                <c:pt idx="45075">
                  <c:v>65.796000000000006</c:v>
                </c:pt>
                <c:pt idx="45076">
                  <c:v>65.796000000000006</c:v>
                </c:pt>
                <c:pt idx="45077">
                  <c:v>65.796999999999997</c:v>
                </c:pt>
                <c:pt idx="45078">
                  <c:v>65.796999999999997</c:v>
                </c:pt>
                <c:pt idx="45079">
                  <c:v>65.796999999999997</c:v>
                </c:pt>
                <c:pt idx="45080">
                  <c:v>65.796999999999997</c:v>
                </c:pt>
                <c:pt idx="45081">
                  <c:v>65.798000000000002</c:v>
                </c:pt>
                <c:pt idx="45082">
                  <c:v>65.798000000000002</c:v>
                </c:pt>
                <c:pt idx="45083">
                  <c:v>65.798000000000002</c:v>
                </c:pt>
                <c:pt idx="45084">
                  <c:v>65.798000000000002</c:v>
                </c:pt>
                <c:pt idx="45085">
                  <c:v>65.799000000000007</c:v>
                </c:pt>
                <c:pt idx="45086">
                  <c:v>65.799000000000007</c:v>
                </c:pt>
                <c:pt idx="45087">
                  <c:v>65.799000000000007</c:v>
                </c:pt>
                <c:pt idx="45088">
                  <c:v>65.8</c:v>
                </c:pt>
                <c:pt idx="45089">
                  <c:v>65.8</c:v>
                </c:pt>
                <c:pt idx="45090">
                  <c:v>65.8</c:v>
                </c:pt>
                <c:pt idx="45091">
                  <c:v>65.8</c:v>
                </c:pt>
                <c:pt idx="45092">
                  <c:v>65.801000000000002</c:v>
                </c:pt>
                <c:pt idx="45093">
                  <c:v>65.801000000000002</c:v>
                </c:pt>
                <c:pt idx="45094">
                  <c:v>65.801000000000002</c:v>
                </c:pt>
                <c:pt idx="45095">
                  <c:v>65.802000000000007</c:v>
                </c:pt>
                <c:pt idx="45096">
                  <c:v>65.802000000000007</c:v>
                </c:pt>
                <c:pt idx="45097">
                  <c:v>65.802000000000007</c:v>
                </c:pt>
                <c:pt idx="45098">
                  <c:v>65.802000000000007</c:v>
                </c:pt>
                <c:pt idx="45099">
                  <c:v>65.802999999999997</c:v>
                </c:pt>
                <c:pt idx="45100">
                  <c:v>65.802999999999997</c:v>
                </c:pt>
                <c:pt idx="45101">
                  <c:v>65.802999999999997</c:v>
                </c:pt>
                <c:pt idx="45102">
                  <c:v>65.804000000000002</c:v>
                </c:pt>
                <c:pt idx="45103">
                  <c:v>65.804000000000002</c:v>
                </c:pt>
                <c:pt idx="45104">
                  <c:v>65.804000000000002</c:v>
                </c:pt>
                <c:pt idx="45105">
                  <c:v>65.804000000000002</c:v>
                </c:pt>
                <c:pt idx="45106">
                  <c:v>65.805000000000007</c:v>
                </c:pt>
                <c:pt idx="45107">
                  <c:v>65.805000000000007</c:v>
                </c:pt>
                <c:pt idx="45108">
                  <c:v>65.805000000000007</c:v>
                </c:pt>
                <c:pt idx="45109">
                  <c:v>65.805999999999997</c:v>
                </c:pt>
                <c:pt idx="45110">
                  <c:v>65.805999999999997</c:v>
                </c:pt>
                <c:pt idx="45111">
                  <c:v>65.805999999999997</c:v>
                </c:pt>
                <c:pt idx="45112">
                  <c:v>65.805999999999997</c:v>
                </c:pt>
                <c:pt idx="45113">
                  <c:v>65.807000000000002</c:v>
                </c:pt>
                <c:pt idx="45114">
                  <c:v>65.807000000000002</c:v>
                </c:pt>
                <c:pt idx="45115">
                  <c:v>65.807000000000002</c:v>
                </c:pt>
                <c:pt idx="45116">
                  <c:v>65.808000000000007</c:v>
                </c:pt>
                <c:pt idx="45117">
                  <c:v>65.808000000000007</c:v>
                </c:pt>
                <c:pt idx="45118">
                  <c:v>65.808000000000007</c:v>
                </c:pt>
                <c:pt idx="45119">
                  <c:v>65.808000000000007</c:v>
                </c:pt>
                <c:pt idx="45120">
                  <c:v>65.808999999999997</c:v>
                </c:pt>
                <c:pt idx="45121">
                  <c:v>65.808999999999997</c:v>
                </c:pt>
                <c:pt idx="45122">
                  <c:v>65.808999999999997</c:v>
                </c:pt>
                <c:pt idx="45123">
                  <c:v>65.81</c:v>
                </c:pt>
                <c:pt idx="45124">
                  <c:v>65.81</c:v>
                </c:pt>
                <c:pt idx="45125">
                  <c:v>65.81</c:v>
                </c:pt>
                <c:pt idx="45126">
                  <c:v>65.81</c:v>
                </c:pt>
                <c:pt idx="45127">
                  <c:v>65.811000000000007</c:v>
                </c:pt>
                <c:pt idx="45128">
                  <c:v>65.811000000000007</c:v>
                </c:pt>
                <c:pt idx="45129">
                  <c:v>65.811000000000007</c:v>
                </c:pt>
                <c:pt idx="45130">
                  <c:v>65.811000000000007</c:v>
                </c:pt>
                <c:pt idx="45131">
                  <c:v>65.811999999999998</c:v>
                </c:pt>
                <c:pt idx="45132">
                  <c:v>65.811999999999998</c:v>
                </c:pt>
                <c:pt idx="45133">
                  <c:v>65.811999999999998</c:v>
                </c:pt>
                <c:pt idx="45134">
                  <c:v>65.813000000000002</c:v>
                </c:pt>
                <c:pt idx="45135">
                  <c:v>65.813000000000002</c:v>
                </c:pt>
                <c:pt idx="45136">
                  <c:v>65.813000000000002</c:v>
                </c:pt>
                <c:pt idx="45137">
                  <c:v>65.813000000000002</c:v>
                </c:pt>
                <c:pt idx="45138">
                  <c:v>65.814000000000007</c:v>
                </c:pt>
                <c:pt idx="45139">
                  <c:v>65.814000000000007</c:v>
                </c:pt>
                <c:pt idx="45140">
                  <c:v>65.814000000000007</c:v>
                </c:pt>
                <c:pt idx="45141">
                  <c:v>65.814999999999998</c:v>
                </c:pt>
                <c:pt idx="45142">
                  <c:v>65.814999999999998</c:v>
                </c:pt>
                <c:pt idx="45143">
                  <c:v>65.814999999999998</c:v>
                </c:pt>
                <c:pt idx="45144">
                  <c:v>65.814999999999998</c:v>
                </c:pt>
                <c:pt idx="45145">
                  <c:v>65.816000000000003</c:v>
                </c:pt>
                <c:pt idx="45146">
                  <c:v>65.816000000000003</c:v>
                </c:pt>
                <c:pt idx="45147">
                  <c:v>65.816000000000003</c:v>
                </c:pt>
                <c:pt idx="45148">
                  <c:v>65.817000000000007</c:v>
                </c:pt>
                <c:pt idx="45149">
                  <c:v>65.817000000000007</c:v>
                </c:pt>
                <c:pt idx="45150">
                  <c:v>65.817000000000007</c:v>
                </c:pt>
                <c:pt idx="45151">
                  <c:v>65.817000000000007</c:v>
                </c:pt>
                <c:pt idx="45152">
                  <c:v>65.817999999999998</c:v>
                </c:pt>
                <c:pt idx="45153">
                  <c:v>65.817999999999998</c:v>
                </c:pt>
                <c:pt idx="45154">
                  <c:v>65.817999999999998</c:v>
                </c:pt>
                <c:pt idx="45155">
                  <c:v>65.819000000000003</c:v>
                </c:pt>
                <c:pt idx="45156">
                  <c:v>65.819000000000003</c:v>
                </c:pt>
                <c:pt idx="45157">
                  <c:v>65.819000000000003</c:v>
                </c:pt>
                <c:pt idx="45158">
                  <c:v>65.819000000000003</c:v>
                </c:pt>
                <c:pt idx="45159">
                  <c:v>65.820000000000007</c:v>
                </c:pt>
                <c:pt idx="45160">
                  <c:v>65.820000000000007</c:v>
                </c:pt>
                <c:pt idx="45161">
                  <c:v>65.820000000000007</c:v>
                </c:pt>
                <c:pt idx="45162">
                  <c:v>65.820999999999998</c:v>
                </c:pt>
                <c:pt idx="45163">
                  <c:v>65.820999999999998</c:v>
                </c:pt>
                <c:pt idx="45164">
                  <c:v>65.820999999999998</c:v>
                </c:pt>
                <c:pt idx="45165">
                  <c:v>65.820999999999998</c:v>
                </c:pt>
                <c:pt idx="45166">
                  <c:v>65.822000000000003</c:v>
                </c:pt>
                <c:pt idx="45167">
                  <c:v>65.822000000000003</c:v>
                </c:pt>
                <c:pt idx="45168">
                  <c:v>65.822000000000003</c:v>
                </c:pt>
                <c:pt idx="45169">
                  <c:v>65.823000000000008</c:v>
                </c:pt>
                <c:pt idx="45170">
                  <c:v>65.823000000000008</c:v>
                </c:pt>
                <c:pt idx="45171">
                  <c:v>65.823000000000008</c:v>
                </c:pt>
                <c:pt idx="45172">
                  <c:v>65.823000000000008</c:v>
                </c:pt>
                <c:pt idx="45173">
                  <c:v>65.823999999999998</c:v>
                </c:pt>
                <c:pt idx="45174">
                  <c:v>65.823999999999998</c:v>
                </c:pt>
                <c:pt idx="45175">
                  <c:v>65.823999999999998</c:v>
                </c:pt>
                <c:pt idx="45176">
                  <c:v>65.823999999999998</c:v>
                </c:pt>
                <c:pt idx="45177">
                  <c:v>65.825000000000003</c:v>
                </c:pt>
                <c:pt idx="45178">
                  <c:v>65.825000000000003</c:v>
                </c:pt>
                <c:pt idx="45179">
                  <c:v>65.825000000000003</c:v>
                </c:pt>
                <c:pt idx="45180">
                  <c:v>65.826000000000008</c:v>
                </c:pt>
                <c:pt idx="45181">
                  <c:v>65.826000000000008</c:v>
                </c:pt>
                <c:pt idx="45182">
                  <c:v>65.826000000000008</c:v>
                </c:pt>
                <c:pt idx="45183">
                  <c:v>65.826000000000008</c:v>
                </c:pt>
                <c:pt idx="45184">
                  <c:v>65.826999999999998</c:v>
                </c:pt>
                <c:pt idx="45185">
                  <c:v>65.826999999999998</c:v>
                </c:pt>
                <c:pt idx="45186">
                  <c:v>65.826999999999998</c:v>
                </c:pt>
                <c:pt idx="45187">
                  <c:v>65.828000000000003</c:v>
                </c:pt>
                <c:pt idx="45188">
                  <c:v>65.828000000000003</c:v>
                </c:pt>
                <c:pt idx="45189">
                  <c:v>65.828000000000003</c:v>
                </c:pt>
                <c:pt idx="45190">
                  <c:v>65.828000000000003</c:v>
                </c:pt>
                <c:pt idx="45191">
                  <c:v>65.829000000000008</c:v>
                </c:pt>
                <c:pt idx="45192">
                  <c:v>65.829000000000008</c:v>
                </c:pt>
                <c:pt idx="45193">
                  <c:v>65.829000000000008</c:v>
                </c:pt>
                <c:pt idx="45194">
                  <c:v>65.83</c:v>
                </c:pt>
                <c:pt idx="45195">
                  <c:v>65.83</c:v>
                </c:pt>
                <c:pt idx="45196">
                  <c:v>65.83</c:v>
                </c:pt>
                <c:pt idx="45197">
                  <c:v>65.83</c:v>
                </c:pt>
                <c:pt idx="45198">
                  <c:v>65.831000000000003</c:v>
                </c:pt>
                <c:pt idx="45199">
                  <c:v>65.831000000000003</c:v>
                </c:pt>
                <c:pt idx="45200">
                  <c:v>65.831000000000003</c:v>
                </c:pt>
                <c:pt idx="45201">
                  <c:v>65.832000000000008</c:v>
                </c:pt>
                <c:pt idx="45202">
                  <c:v>65.832000000000008</c:v>
                </c:pt>
                <c:pt idx="45203">
                  <c:v>65.832000000000008</c:v>
                </c:pt>
                <c:pt idx="45204">
                  <c:v>65.832000000000008</c:v>
                </c:pt>
                <c:pt idx="45205">
                  <c:v>65.832999999999998</c:v>
                </c:pt>
                <c:pt idx="45206">
                  <c:v>65.832999999999998</c:v>
                </c:pt>
                <c:pt idx="45207">
                  <c:v>65.832999999999998</c:v>
                </c:pt>
                <c:pt idx="45208">
                  <c:v>65.834000000000003</c:v>
                </c:pt>
                <c:pt idx="45209">
                  <c:v>65.834000000000003</c:v>
                </c:pt>
                <c:pt idx="45210">
                  <c:v>65.834000000000003</c:v>
                </c:pt>
                <c:pt idx="45211">
                  <c:v>65.834000000000003</c:v>
                </c:pt>
                <c:pt idx="45212">
                  <c:v>65.835000000000008</c:v>
                </c:pt>
                <c:pt idx="45213">
                  <c:v>65.835000000000008</c:v>
                </c:pt>
                <c:pt idx="45214">
                  <c:v>65.835000000000008</c:v>
                </c:pt>
                <c:pt idx="45215">
                  <c:v>65.835000000000008</c:v>
                </c:pt>
                <c:pt idx="45216">
                  <c:v>65.835999999999999</c:v>
                </c:pt>
                <c:pt idx="45217">
                  <c:v>65.835999999999999</c:v>
                </c:pt>
                <c:pt idx="45218">
                  <c:v>65.835999999999999</c:v>
                </c:pt>
                <c:pt idx="45219">
                  <c:v>65.837000000000003</c:v>
                </c:pt>
                <c:pt idx="45220">
                  <c:v>65.837000000000003</c:v>
                </c:pt>
                <c:pt idx="45221">
                  <c:v>65.837000000000003</c:v>
                </c:pt>
                <c:pt idx="45222">
                  <c:v>65.837000000000003</c:v>
                </c:pt>
                <c:pt idx="45223">
                  <c:v>65.838000000000008</c:v>
                </c:pt>
                <c:pt idx="45224">
                  <c:v>65.838000000000008</c:v>
                </c:pt>
                <c:pt idx="45225">
                  <c:v>65.838000000000008</c:v>
                </c:pt>
                <c:pt idx="45226">
                  <c:v>65.838999999999999</c:v>
                </c:pt>
                <c:pt idx="45227">
                  <c:v>65.838999999999999</c:v>
                </c:pt>
                <c:pt idx="45228">
                  <c:v>65.838999999999999</c:v>
                </c:pt>
                <c:pt idx="45229">
                  <c:v>65.838999999999999</c:v>
                </c:pt>
                <c:pt idx="45230">
                  <c:v>65.84</c:v>
                </c:pt>
                <c:pt idx="45231">
                  <c:v>65.84</c:v>
                </c:pt>
                <c:pt idx="45232">
                  <c:v>65.84</c:v>
                </c:pt>
                <c:pt idx="45233">
                  <c:v>65.841000000000008</c:v>
                </c:pt>
                <c:pt idx="45234">
                  <c:v>65.841000000000008</c:v>
                </c:pt>
                <c:pt idx="45235">
                  <c:v>65.841000000000008</c:v>
                </c:pt>
                <c:pt idx="45236">
                  <c:v>65.841000000000008</c:v>
                </c:pt>
                <c:pt idx="45237">
                  <c:v>65.841999999999999</c:v>
                </c:pt>
                <c:pt idx="45238">
                  <c:v>65.841999999999999</c:v>
                </c:pt>
                <c:pt idx="45239">
                  <c:v>65.841999999999999</c:v>
                </c:pt>
                <c:pt idx="45240">
                  <c:v>65.843000000000004</c:v>
                </c:pt>
                <c:pt idx="45241">
                  <c:v>65.843000000000004</c:v>
                </c:pt>
                <c:pt idx="45242">
                  <c:v>65.843000000000004</c:v>
                </c:pt>
                <c:pt idx="45243">
                  <c:v>65.843000000000004</c:v>
                </c:pt>
                <c:pt idx="45244">
                  <c:v>65.844000000000008</c:v>
                </c:pt>
                <c:pt idx="45245">
                  <c:v>65.844000000000008</c:v>
                </c:pt>
                <c:pt idx="45246">
                  <c:v>65.844000000000008</c:v>
                </c:pt>
                <c:pt idx="45247">
                  <c:v>65.844999999999999</c:v>
                </c:pt>
                <c:pt idx="45248">
                  <c:v>65.844999999999999</c:v>
                </c:pt>
                <c:pt idx="45249">
                  <c:v>65.844999999999999</c:v>
                </c:pt>
                <c:pt idx="45250">
                  <c:v>65.844999999999999</c:v>
                </c:pt>
                <c:pt idx="45251">
                  <c:v>65.846000000000004</c:v>
                </c:pt>
                <c:pt idx="45252">
                  <c:v>65.846000000000004</c:v>
                </c:pt>
                <c:pt idx="45253">
                  <c:v>65.846000000000004</c:v>
                </c:pt>
                <c:pt idx="45254">
                  <c:v>65.847000000000008</c:v>
                </c:pt>
                <c:pt idx="45255">
                  <c:v>65.847000000000008</c:v>
                </c:pt>
                <c:pt idx="45256">
                  <c:v>65.847000000000008</c:v>
                </c:pt>
                <c:pt idx="45257">
                  <c:v>65.847000000000008</c:v>
                </c:pt>
                <c:pt idx="45258">
                  <c:v>65.847999999999999</c:v>
                </c:pt>
                <c:pt idx="45259">
                  <c:v>65.847999999999999</c:v>
                </c:pt>
                <c:pt idx="45260">
                  <c:v>65.847999999999999</c:v>
                </c:pt>
                <c:pt idx="45261">
                  <c:v>65.847999999999999</c:v>
                </c:pt>
                <c:pt idx="45262">
                  <c:v>65.849000000000004</c:v>
                </c:pt>
                <c:pt idx="45263">
                  <c:v>65.849000000000004</c:v>
                </c:pt>
                <c:pt idx="45264">
                  <c:v>65.849000000000004</c:v>
                </c:pt>
                <c:pt idx="45265">
                  <c:v>65.849999999999994</c:v>
                </c:pt>
                <c:pt idx="45266">
                  <c:v>65.849999999999994</c:v>
                </c:pt>
                <c:pt idx="45267">
                  <c:v>65.849999999999994</c:v>
                </c:pt>
                <c:pt idx="45268">
                  <c:v>65.849999999999994</c:v>
                </c:pt>
                <c:pt idx="45269">
                  <c:v>65.850999999999999</c:v>
                </c:pt>
                <c:pt idx="45270">
                  <c:v>65.850999999999999</c:v>
                </c:pt>
                <c:pt idx="45271">
                  <c:v>65.850999999999999</c:v>
                </c:pt>
                <c:pt idx="45272">
                  <c:v>65.852000000000004</c:v>
                </c:pt>
                <c:pt idx="45273">
                  <c:v>65.852000000000004</c:v>
                </c:pt>
                <c:pt idx="45274">
                  <c:v>65.852000000000004</c:v>
                </c:pt>
                <c:pt idx="45275">
                  <c:v>65.852000000000004</c:v>
                </c:pt>
                <c:pt idx="45276">
                  <c:v>65.852999999999994</c:v>
                </c:pt>
                <c:pt idx="45277">
                  <c:v>65.852999999999994</c:v>
                </c:pt>
                <c:pt idx="45278">
                  <c:v>65.852999999999994</c:v>
                </c:pt>
                <c:pt idx="45279">
                  <c:v>65.853999999999999</c:v>
                </c:pt>
                <c:pt idx="45280">
                  <c:v>65.853999999999999</c:v>
                </c:pt>
                <c:pt idx="45281">
                  <c:v>65.853999999999999</c:v>
                </c:pt>
                <c:pt idx="45282">
                  <c:v>65.853999999999999</c:v>
                </c:pt>
                <c:pt idx="45283">
                  <c:v>65.855000000000004</c:v>
                </c:pt>
                <c:pt idx="45284">
                  <c:v>65.855000000000004</c:v>
                </c:pt>
                <c:pt idx="45285">
                  <c:v>65.855000000000004</c:v>
                </c:pt>
                <c:pt idx="45286">
                  <c:v>65.855999999999995</c:v>
                </c:pt>
                <c:pt idx="45287">
                  <c:v>65.855999999999995</c:v>
                </c:pt>
                <c:pt idx="45288">
                  <c:v>65.855999999999995</c:v>
                </c:pt>
                <c:pt idx="45289">
                  <c:v>65.855999999999995</c:v>
                </c:pt>
                <c:pt idx="45290">
                  <c:v>65.856999999999999</c:v>
                </c:pt>
                <c:pt idx="45291">
                  <c:v>65.856999999999999</c:v>
                </c:pt>
                <c:pt idx="45292">
                  <c:v>65.856999999999999</c:v>
                </c:pt>
                <c:pt idx="45293">
                  <c:v>65.858000000000004</c:v>
                </c:pt>
                <c:pt idx="45294">
                  <c:v>65.858000000000004</c:v>
                </c:pt>
                <c:pt idx="45295">
                  <c:v>65.858000000000004</c:v>
                </c:pt>
                <c:pt idx="45296">
                  <c:v>65.858000000000004</c:v>
                </c:pt>
                <c:pt idx="45297">
                  <c:v>65.858999999999995</c:v>
                </c:pt>
                <c:pt idx="45298">
                  <c:v>65.858999999999995</c:v>
                </c:pt>
                <c:pt idx="45299">
                  <c:v>65.858999999999995</c:v>
                </c:pt>
                <c:pt idx="45300">
                  <c:v>65.86</c:v>
                </c:pt>
                <c:pt idx="45301">
                  <c:v>65.86</c:v>
                </c:pt>
                <c:pt idx="45302">
                  <c:v>65.86</c:v>
                </c:pt>
                <c:pt idx="45303">
                  <c:v>65.86</c:v>
                </c:pt>
                <c:pt idx="45304">
                  <c:v>65.861000000000004</c:v>
                </c:pt>
                <c:pt idx="45305">
                  <c:v>65.861000000000004</c:v>
                </c:pt>
                <c:pt idx="45306">
                  <c:v>65.861000000000004</c:v>
                </c:pt>
                <c:pt idx="45307">
                  <c:v>65.861000000000004</c:v>
                </c:pt>
                <c:pt idx="45308">
                  <c:v>65.861999999999995</c:v>
                </c:pt>
                <c:pt idx="45309">
                  <c:v>65.861999999999995</c:v>
                </c:pt>
                <c:pt idx="45310">
                  <c:v>65.861999999999995</c:v>
                </c:pt>
                <c:pt idx="45311">
                  <c:v>65.863</c:v>
                </c:pt>
                <c:pt idx="45312">
                  <c:v>65.863</c:v>
                </c:pt>
                <c:pt idx="45313">
                  <c:v>65.863</c:v>
                </c:pt>
                <c:pt idx="45314">
                  <c:v>65.863</c:v>
                </c:pt>
                <c:pt idx="45315">
                  <c:v>65.864000000000004</c:v>
                </c:pt>
                <c:pt idx="45316">
                  <c:v>65.864000000000004</c:v>
                </c:pt>
                <c:pt idx="45317">
                  <c:v>65.864000000000004</c:v>
                </c:pt>
                <c:pt idx="45318">
                  <c:v>65.864999999999995</c:v>
                </c:pt>
                <c:pt idx="45319">
                  <c:v>65.864999999999995</c:v>
                </c:pt>
                <c:pt idx="45320">
                  <c:v>65.864999999999995</c:v>
                </c:pt>
                <c:pt idx="45321">
                  <c:v>65.864999999999995</c:v>
                </c:pt>
                <c:pt idx="45322">
                  <c:v>65.866</c:v>
                </c:pt>
                <c:pt idx="45323">
                  <c:v>65.866</c:v>
                </c:pt>
                <c:pt idx="45324">
                  <c:v>65.866</c:v>
                </c:pt>
                <c:pt idx="45325">
                  <c:v>65.867000000000004</c:v>
                </c:pt>
                <c:pt idx="45326">
                  <c:v>65.867000000000004</c:v>
                </c:pt>
                <c:pt idx="45327">
                  <c:v>65.867000000000004</c:v>
                </c:pt>
                <c:pt idx="45328">
                  <c:v>65.867000000000004</c:v>
                </c:pt>
                <c:pt idx="45329">
                  <c:v>65.867999999999995</c:v>
                </c:pt>
                <c:pt idx="45330">
                  <c:v>65.867999999999995</c:v>
                </c:pt>
                <c:pt idx="45331">
                  <c:v>65.867999999999995</c:v>
                </c:pt>
                <c:pt idx="45332">
                  <c:v>65.869</c:v>
                </c:pt>
                <c:pt idx="45333">
                  <c:v>65.869</c:v>
                </c:pt>
                <c:pt idx="45334">
                  <c:v>65.869</c:v>
                </c:pt>
                <c:pt idx="45335">
                  <c:v>65.869</c:v>
                </c:pt>
                <c:pt idx="45336">
                  <c:v>65.87</c:v>
                </c:pt>
                <c:pt idx="45337">
                  <c:v>65.87</c:v>
                </c:pt>
                <c:pt idx="45338">
                  <c:v>65.87</c:v>
                </c:pt>
                <c:pt idx="45339">
                  <c:v>65.870999999999995</c:v>
                </c:pt>
                <c:pt idx="45340">
                  <c:v>65.870999999999995</c:v>
                </c:pt>
                <c:pt idx="45341">
                  <c:v>65.870999999999995</c:v>
                </c:pt>
                <c:pt idx="45342">
                  <c:v>65.870999999999995</c:v>
                </c:pt>
                <c:pt idx="45343">
                  <c:v>65.872</c:v>
                </c:pt>
                <c:pt idx="45344">
                  <c:v>65.872</c:v>
                </c:pt>
                <c:pt idx="45345">
                  <c:v>65.872</c:v>
                </c:pt>
                <c:pt idx="45346">
                  <c:v>65.873000000000005</c:v>
                </c:pt>
                <c:pt idx="45347">
                  <c:v>65.873000000000005</c:v>
                </c:pt>
                <c:pt idx="45348">
                  <c:v>65.873000000000005</c:v>
                </c:pt>
                <c:pt idx="45349">
                  <c:v>65.873000000000005</c:v>
                </c:pt>
                <c:pt idx="45350">
                  <c:v>65.873999999999995</c:v>
                </c:pt>
                <c:pt idx="45351">
                  <c:v>65.873999999999995</c:v>
                </c:pt>
                <c:pt idx="45352">
                  <c:v>65.873999999999995</c:v>
                </c:pt>
                <c:pt idx="45353">
                  <c:v>65.873999999999995</c:v>
                </c:pt>
                <c:pt idx="45354">
                  <c:v>65.875</c:v>
                </c:pt>
                <c:pt idx="45355">
                  <c:v>65.875</c:v>
                </c:pt>
                <c:pt idx="45356">
                  <c:v>65.875</c:v>
                </c:pt>
                <c:pt idx="45357">
                  <c:v>65.876000000000005</c:v>
                </c:pt>
                <c:pt idx="45358">
                  <c:v>65.876000000000005</c:v>
                </c:pt>
                <c:pt idx="45359">
                  <c:v>65.876000000000005</c:v>
                </c:pt>
                <c:pt idx="45360">
                  <c:v>65.876000000000005</c:v>
                </c:pt>
                <c:pt idx="45361">
                  <c:v>65.876999999999995</c:v>
                </c:pt>
                <c:pt idx="45362">
                  <c:v>65.876999999999995</c:v>
                </c:pt>
                <c:pt idx="45363">
                  <c:v>65.876999999999995</c:v>
                </c:pt>
                <c:pt idx="45364">
                  <c:v>65.878</c:v>
                </c:pt>
                <c:pt idx="45365">
                  <c:v>65.878</c:v>
                </c:pt>
                <c:pt idx="45366">
                  <c:v>65.878</c:v>
                </c:pt>
                <c:pt idx="45367">
                  <c:v>65.878</c:v>
                </c:pt>
                <c:pt idx="45368">
                  <c:v>65.879000000000005</c:v>
                </c:pt>
                <c:pt idx="45369">
                  <c:v>65.879000000000005</c:v>
                </c:pt>
                <c:pt idx="45370">
                  <c:v>65.879000000000005</c:v>
                </c:pt>
                <c:pt idx="45371">
                  <c:v>65.88</c:v>
                </c:pt>
                <c:pt idx="45372">
                  <c:v>65.88</c:v>
                </c:pt>
                <c:pt idx="45373">
                  <c:v>65.88</c:v>
                </c:pt>
                <c:pt idx="45374">
                  <c:v>65.88</c:v>
                </c:pt>
                <c:pt idx="45375">
                  <c:v>65.881</c:v>
                </c:pt>
                <c:pt idx="45376">
                  <c:v>65.881</c:v>
                </c:pt>
                <c:pt idx="45377">
                  <c:v>65.881</c:v>
                </c:pt>
                <c:pt idx="45378">
                  <c:v>65.882000000000005</c:v>
                </c:pt>
                <c:pt idx="45379">
                  <c:v>65.882000000000005</c:v>
                </c:pt>
                <c:pt idx="45380">
                  <c:v>65.882000000000005</c:v>
                </c:pt>
                <c:pt idx="45381">
                  <c:v>65.882000000000005</c:v>
                </c:pt>
                <c:pt idx="45382">
                  <c:v>65.882999999999996</c:v>
                </c:pt>
                <c:pt idx="45383">
                  <c:v>65.882999999999996</c:v>
                </c:pt>
                <c:pt idx="45384">
                  <c:v>65.882999999999996</c:v>
                </c:pt>
                <c:pt idx="45385">
                  <c:v>65.884</c:v>
                </c:pt>
                <c:pt idx="45386">
                  <c:v>65.884</c:v>
                </c:pt>
                <c:pt idx="45387">
                  <c:v>65.884</c:v>
                </c:pt>
                <c:pt idx="45388">
                  <c:v>65.884</c:v>
                </c:pt>
                <c:pt idx="45389">
                  <c:v>65.885000000000005</c:v>
                </c:pt>
                <c:pt idx="45390">
                  <c:v>65.885000000000005</c:v>
                </c:pt>
                <c:pt idx="45391">
                  <c:v>65.885000000000005</c:v>
                </c:pt>
                <c:pt idx="45392">
                  <c:v>65.885000000000005</c:v>
                </c:pt>
                <c:pt idx="45393">
                  <c:v>65.885999999999996</c:v>
                </c:pt>
                <c:pt idx="45394">
                  <c:v>65.885999999999996</c:v>
                </c:pt>
                <c:pt idx="45395">
                  <c:v>65.885999999999996</c:v>
                </c:pt>
                <c:pt idx="45396">
                  <c:v>65.887</c:v>
                </c:pt>
                <c:pt idx="45397">
                  <c:v>65.887</c:v>
                </c:pt>
                <c:pt idx="45398">
                  <c:v>65.887</c:v>
                </c:pt>
                <c:pt idx="45399">
                  <c:v>65.887</c:v>
                </c:pt>
                <c:pt idx="45400">
                  <c:v>65.888000000000005</c:v>
                </c:pt>
                <c:pt idx="45401">
                  <c:v>65.888000000000005</c:v>
                </c:pt>
                <c:pt idx="45402">
                  <c:v>65.888000000000005</c:v>
                </c:pt>
                <c:pt idx="45403">
                  <c:v>65.888999999999996</c:v>
                </c:pt>
                <c:pt idx="45404">
                  <c:v>65.888999999999996</c:v>
                </c:pt>
                <c:pt idx="45405">
                  <c:v>65.888999999999996</c:v>
                </c:pt>
                <c:pt idx="45406">
                  <c:v>65.888999999999996</c:v>
                </c:pt>
                <c:pt idx="45407">
                  <c:v>65.89</c:v>
                </c:pt>
                <c:pt idx="45408">
                  <c:v>65.89</c:v>
                </c:pt>
                <c:pt idx="45409">
                  <c:v>65.89</c:v>
                </c:pt>
                <c:pt idx="45410">
                  <c:v>65.891000000000005</c:v>
                </c:pt>
                <c:pt idx="45411">
                  <c:v>65.891000000000005</c:v>
                </c:pt>
                <c:pt idx="45412">
                  <c:v>65.891000000000005</c:v>
                </c:pt>
                <c:pt idx="45413">
                  <c:v>65.891000000000005</c:v>
                </c:pt>
                <c:pt idx="45414">
                  <c:v>65.891999999999996</c:v>
                </c:pt>
                <c:pt idx="45415">
                  <c:v>65.891999999999996</c:v>
                </c:pt>
                <c:pt idx="45416">
                  <c:v>65.891999999999996</c:v>
                </c:pt>
                <c:pt idx="45417">
                  <c:v>65.893000000000001</c:v>
                </c:pt>
                <c:pt idx="45418">
                  <c:v>65.893000000000001</c:v>
                </c:pt>
                <c:pt idx="45419">
                  <c:v>65.893000000000001</c:v>
                </c:pt>
                <c:pt idx="45420">
                  <c:v>65.893000000000001</c:v>
                </c:pt>
                <c:pt idx="45421">
                  <c:v>65.894000000000005</c:v>
                </c:pt>
                <c:pt idx="45422">
                  <c:v>65.894000000000005</c:v>
                </c:pt>
                <c:pt idx="45423">
                  <c:v>65.894000000000005</c:v>
                </c:pt>
                <c:pt idx="45424">
                  <c:v>65.894999999999996</c:v>
                </c:pt>
                <c:pt idx="45425">
                  <c:v>65.894999999999996</c:v>
                </c:pt>
                <c:pt idx="45426">
                  <c:v>65.894999999999996</c:v>
                </c:pt>
                <c:pt idx="45427">
                  <c:v>65.894999999999996</c:v>
                </c:pt>
                <c:pt idx="45428">
                  <c:v>65.896000000000001</c:v>
                </c:pt>
                <c:pt idx="45429">
                  <c:v>65.896000000000001</c:v>
                </c:pt>
                <c:pt idx="45430">
                  <c:v>65.896000000000001</c:v>
                </c:pt>
                <c:pt idx="45431">
                  <c:v>65.897000000000006</c:v>
                </c:pt>
                <c:pt idx="45432">
                  <c:v>65.897000000000006</c:v>
                </c:pt>
                <c:pt idx="45433">
                  <c:v>65.897000000000006</c:v>
                </c:pt>
                <c:pt idx="45434">
                  <c:v>65.897000000000006</c:v>
                </c:pt>
                <c:pt idx="45435">
                  <c:v>65.897999999999996</c:v>
                </c:pt>
                <c:pt idx="45436">
                  <c:v>65.897999999999996</c:v>
                </c:pt>
                <c:pt idx="45437">
                  <c:v>65.897999999999996</c:v>
                </c:pt>
                <c:pt idx="45438">
                  <c:v>65.897999999999996</c:v>
                </c:pt>
                <c:pt idx="45439">
                  <c:v>65.899000000000001</c:v>
                </c:pt>
                <c:pt idx="45440">
                  <c:v>65.899000000000001</c:v>
                </c:pt>
                <c:pt idx="45441">
                  <c:v>65.899000000000001</c:v>
                </c:pt>
                <c:pt idx="45442">
                  <c:v>65.900000000000006</c:v>
                </c:pt>
                <c:pt idx="45443">
                  <c:v>65.900000000000006</c:v>
                </c:pt>
                <c:pt idx="45444">
                  <c:v>65.900000000000006</c:v>
                </c:pt>
                <c:pt idx="45445">
                  <c:v>65.900000000000006</c:v>
                </c:pt>
                <c:pt idx="45446">
                  <c:v>65.900999999999996</c:v>
                </c:pt>
                <c:pt idx="45447">
                  <c:v>65.900999999999996</c:v>
                </c:pt>
                <c:pt idx="45448">
                  <c:v>65.900999999999996</c:v>
                </c:pt>
                <c:pt idx="45449">
                  <c:v>65.902000000000001</c:v>
                </c:pt>
                <c:pt idx="45450">
                  <c:v>65.902000000000001</c:v>
                </c:pt>
                <c:pt idx="45451">
                  <c:v>65.902000000000001</c:v>
                </c:pt>
                <c:pt idx="45452">
                  <c:v>65.902000000000001</c:v>
                </c:pt>
                <c:pt idx="45453">
                  <c:v>65.903000000000006</c:v>
                </c:pt>
                <c:pt idx="45454">
                  <c:v>65.903000000000006</c:v>
                </c:pt>
                <c:pt idx="45455">
                  <c:v>65.903000000000006</c:v>
                </c:pt>
                <c:pt idx="45456">
                  <c:v>65.903999999999996</c:v>
                </c:pt>
                <c:pt idx="45457">
                  <c:v>65.903999999999996</c:v>
                </c:pt>
                <c:pt idx="45458">
                  <c:v>65.903999999999996</c:v>
                </c:pt>
                <c:pt idx="45459">
                  <c:v>65.903999999999996</c:v>
                </c:pt>
                <c:pt idx="45460">
                  <c:v>65.905000000000001</c:v>
                </c:pt>
                <c:pt idx="45461">
                  <c:v>65.905000000000001</c:v>
                </c:pt>
                <c:pt idx="45462">
                  <c:v>65.905000000000001</c:v>
                </c:pt>
                <c:pt idx="45463">
                  <c:v>65.906000000000006</c:v>
                </c:pt>
                <c:pt idx="45464">
                  <c:v>65.906000000000006</c:v>
                </c:pt>
                <c:pt idx="45465">
                  <c:v>65.906000000000006</c:v>
                </c:pt>
                <c:pt idx="45466">
                  <c:v>65.906000000000006</c:v>
                </c:pt>
                <c:pt idx="45467">
                  <c:v>65.906999999999996</c:v>
                </c:pt>
                <c:pt idx="45468">
                  <c:v>65.906999999999996</c:v>
                </c:pt>
                <c:pt idx="45469">
                  <c:v>65.906999999999996</c:v>
                </c:pt>
                <c:pt idx="45470">
                  <c:v>65.908000000000001</c:v>
                </c:pt>
                <c:pt idx="45471">
                  <c:v>65.908000000000001</c:v>
                </c:pt>
                <c:pt idx="45472">
                  <c:v>65.908000000000001</c:v>
                </c:pt>
                <c:pt idx="45473">
                  <c:v>65.908000000000001</c:v>
                </c:pt>
                <c:pt idx="45474">
                  <c:v>65.909000000000006</c:v>
                </c:pt>
                <c:pt idx="45475">
                  <c:v>65.909000000000006</c:v>
                </c:pt>
                <c:pt idx="45476">
                  <c:v>65.909000000000006</c:v>
                </c:pt>
                <c:pt idx="45477">
                  <c:v>65.909000000000006</c:v>
                </c:pt>
                <c:pt idx="45478">
                  <c:v>65.91</c:v>
                </c:pt>
                <c:pt idx="45479">
                  <c:v>65.91</c:v>
                </c:pt>
                <c:pt idx="45480">
                  <c:v>65.91</c:v>
                </c:pt>
                <c:pt idx="45481">
                  <c:v>65.911000000000001</c:v>
                </c:pt>
                <c:pt idx="45482">
                  <c:v>65.911000000000001</c:v>
                </c:pt>
                <c:pt idx="45483">
                  <c:v>65.911000000000001</c:v>
                </c:pt>
                <c:pt idx="45484">
                  <c:v>65.911000000000001</c:v>
                </c:pt>
                <c:pt idx="45485">
                  <c:v>65.912000000000006</c:v>
                </c:pt>
                <c:pt idx="45486">
                  <c:v>65.912000000000006</c:v>
                </c:pt>
                <c:pt idx="45487">
                  <c:v>65.912000000000006</c:v>
                </c:pt>
                <c:pt idx="45488">
                  <c:v>65.912999999999997</c:v>
                </c:pt>
                <c:pt idx="45489">
                  <c:v>65.912999999999997</c:v>
                </c:pt>
                <c:pt idx="45490">
                  <c:v>65.912999999999997</c:v>
                </c:pt>
                <c:pt idx="45491">
                  <c:v>65.912999999999997</c:v>
                </c:pt>
                <c:pt idx="45492">
                  <c:v>65.914000000000001</c:v>
                </c:pt>
                <c:pt idx="45493">
                  <c:v>65.914000000000001</c:v>
                </c:pt>
                <c:pt idx="45494">
                  <c:v>65.914000000000001</c:v>
                </c:pt>
                <c:pt idx="45495">
                  <c:v>65.915000000000006</c:v>
                </c:pt>
                <c:pt idx="45496">
                  <c:v>65.915000000000006</c:v>
                </c:pt>
                <c:pt idx="45497">
                  <c:v>65.915000000000006</c:v>
                </c:pt>
                <c:pt idx="45498">
                  <c:v>65.915000000000006</c:v>
                </c:pt>
                <c:pt idx="45499">
                  <c:v>65.915999999999997</c:v>
                </c:pt>
                <c:pt idx="45500">
                  <c:v>65.915999999999997</c:v>
                </c:pt>
                <c:pt idx="45501">
                  <c:v>65.915999999999997</c:v>
                </c:pt>
                <c:pt idx="45502">
                  <c:v>65.917000000000002</c:v>
                </c:pt>
                <c:pt idx="45503">
                  <c:v>65.917000000000002</c:v>
                </c:pt>
                <c:pt idx="45504">
                  <c:v>65.917000000000002</c:v>
                </c:pt>
                <c:pt idx="45505">
                  <c:v>65.917000000000002</c:v>
                </c:pt>
                <c:pt idx="45506">
                  <c:v>65.918000000000006</c:v>
                </c:pt>
                <c:pt idx="45507">
                  <c:v>65.918000000000006</c:v>
                </c:pt>
                <c:pt idx="45508">
                  <c:v>65.918000000000006</c:v>
                </c:pt>
                <c:pt idx="45509">
                  <c:v>65.918999999999997</c:v>
                </c:pt>
                <c:pt idx="45510">
                  <c:v>65.918999999999997</c:v>
                </c:pt>
                <c:pt idx="45511">
                  <c:v>65.918999999999997</c:v>
                </c:pt>
                <c:pt idx="45512">
                  <c:v>65.918999999999997</c:v>
                </c:pt>
                <c:pt idx="45513">
                  <c:v>65.92</c:v>
                </c:pt>
                <c:pt idx="45514">
                  <c:v>65.92</c:v>
                </c:pt>
                <c:pt idx="45515">
                  <c:v>65.92</c:v>
                </c:pt>
                <c:pt idx="45516">
                  <c:v>65.92</c:v>
                </c:pt>
                <c:pt idx="45517">
                  <c:v>65.921000000000006</c:v>
                </c:pt>
                <c:pt idx="45518">
                  <c:v>65.921000000000006</c:v>
                </c:pt>
                <c:pt idx="45519">
                  <c:v>65.921000000000006</c:v>
                </c:pt>
                <c:pt idx="45520">
                  <c:v>65.921999999999997</c:v>
                </c:pt>
                <c:pt idx="45521">
                  <c:v>65.921999999999997</c:v>
                </c:pt>
                <c:pt idx="45522">
                  <c:v>65.921999999999997</c:v>
                </c:pt>
                <c:pt idx="45523">
                  <c:v>65.921999999999997</c:v>
                </c:pt>
                <c:pt idx="45524">
                  <c:v>65.923000000000002</c:v>
                </c:pt>
                <c:pt idx="45525">
                  <c:v>65.923000000000002</c:v>
                </c:pt>
                <c:pt idx="45526">
                  <c:v>65.923000000000002</c:v>
                </c:pt>
                <c:pt idx="45527">
                  <c:v>65.924000000000007</c:v>
                </c:pt>
                <c:pt idx="45528">
                  <c:v>65.924000000000007</c:v>
                </c:pt>
                <c:pt idx="45529">
                  <c:v>65.924000000000007</c:v>
                </c:pt>
                <c:pt idx="45530">
                  <c:v>65.924000000000007</c:v>
                </c:pt>
                <c:pt idx="45531">
                  <c:v>65.924999999999997</c:v>
                </c:pt>
                <c:pt idx="45532">
                  <c:v>65.924999999999997</c:v>
                </c:pt>
                <c:pt idx="45533">
                  <c:v>65.924999999999997</c:v>
                </c:pt>
                <c:pt idx="45534">
                  <c:v>65.926000000000002</c:v>
                </c:pt>
                <c:pt idx="45535">
                  <c:v>65.926000000000002</c:v>
                </c:pt>
                <c:pt idx="45536">
                  <c:v>65.926000000000002</c:v>
                </c:pt>
                <c:pt idx="45537">
                  <c:v>65.926000000000002</c:v>
                </c:pt>
                <c:pt idx="45538">
                  <c:v>65.927000000000007</c:v>
                </c:pt>
                <c:pt idx="45539">
                  <c:v>65.927000000000007</c:v>
                </c:pt>
                <c:pt idx="45540">
                  <c:v>65.927000000000007</c:v>
                </c:pt>
                <c:pt idx="45541">
                  <c:v>65.927999999999997</c:v>
                </c:pt>
                <c:pt idx="45542">
                  <c:v>65.927999999999997</c:v>
                </c:pt>
                <c:pt idx="45543">
                  <c:v>65.927999999999997</c:v>
                </c:pt>
                <c:pt idx="45544">
                  <c:v>65.927999999999997</c:v>
                </c:pt>
                <c:pt idx="45545">
                  <c:v>65.929000000000002</c:v>
                </c:pt>
                <c:pt idx="45546">
                  <c:v>65.929000000000002</c:v>
                </c:pt>
                <c:pt idx="45547">
                  <c:v>65.929000000000002</c:v>
                </c:pt>
                <c:pt idx="45548">
                  <c:v>65.930000000000007</c:v>
                </c:pt>
                <c:pt idx="45549">
                  <c:v>65.930000000000007</c:v>
                </c:pt>
                <c:pt idx="45550">
                  <c:v>65.930000000000007</c:v>
                </c:pt>
                <c:pt idx="45551">
                  <c:v>65.930000000000007</c:v>
                </c:pt>
                <c:pt idx="45552">
                  <c:v>65.930999999999997</c:v>
                </c:pt>
                <c:pt idx="45553">
                  <c:v>65.930999999999997</c:v>
                </c:pt>
                <c:pt idx="45554">
                  <c:v>65.930999999999997</c:v>
                </c:pt>
                <c:pt idx="45555">
                  <c:v>65.932000000000002</c:v>
                </c:pt>
                <c:pt idx="45556">
                  <c:v>65.932000000000002</c:v>
                </c:pt>
                <c:pt idx="45557">
                  <c:v>65.932000000000002</c:v>
                </c:pt>
                <c:pt idx="45558">
                  <c:v>65.932000000000002</c:v>
                </c:pt>
                <c:pt idx="45559">
                  <c:v>65.933000000000007</c:v>
                </c:pt>
                <c:pt idx="45560">
                  <c:v>65.933000000000007</c:v>
                </c:pt>
                <c:pt idx="45561">
                  <c:v>65.933000000000007</c:v>
                </c:pt>
                <c:pt idx="45562">
                  <c:v>65.933999999999997</c:v>
                </c:pt>
                <c:pt idx="45563">
                  <c:v>65.933999999999997</c:v>
                </c:pt>
                <c:pt idx="45564">
                  <c:v>65.933999999999997</c:v>
                </c:pt>
                <c:pt idx="45565">
                  <c:v>65.933999999999997</c:v>
                </c:pt>
                <c:pt idx="45566">
                  <c:v>65.935000000000002</c:v>
                </c:pt>
                <c:pt idx="45567">
                  <c:v>65.935000000000002</c:v>
                </c:pt>
                <c:pt idx="45568">
                  <c:v>65.935000000000002</c:v>
                </c:pt>
                <c:pt idx="45569">
                  <c:v>65.935000000000002</c:v>
                </c:pt>
                <c:pt idx="45570">
                  <c:v>65.936000000000007</c:v>
                </c:pt>
                <c:pt idx="45571">
                  <c:v>65.936000000000007</c:v>
                </c:pt>
                <c:pt idx="45572">
                  <c:v>65.936000000000007</c:v>
                </c:pt>
                <c:pt idx="45573">
                  <c:v>65.936999999999998</c:v>
                </c:pt>
                <c:pt idx="45574">
                  <c:v>65.936999999999998</c:v>
                </c:pt>
                <c:pt idx="45575">
                  <c:v>65.936999999999998</c:v>
                </c:pt>
                <c:pt idx="45576">
                  <c:v>65.936999999999998</c:v>
                </c:pt>
                <c:pt idx="45577">
                  <c:v>65.938000000000002</c:v>
                </c:pt>
                <c:pt idx="45578">
                  <c:v>65.938000000000002</c:v>
                </c:pt>
                <c:pt idx="45579">
                  <c:v>65.938000000000002</c:v>
                </c:pt>
                <c:pt idx="45580">
                  <c:v>65.939000000000007</c:v>
                </c:pt>
                <c:pt idx="45581">
                  <c:v>65.939000000000007</c:v>
                </c:pt>
                <c:pt idx="45582">
                  <c:v>65.939000000000007</c:v>
                </c:pt>
                <c:pt idx="45583">
                  <c:v>65.939000000000007</c:v>
                </c:pt>
                <c:pt idx="45584">
                  <c:v>65.94</c:v>
                </c:pt>
                <c:pt idx="45585">
                  <c:v>65.94</c:v>
                </c:pt>
                <c:pt idx="45586">
                  <c:v>65.94</c:v>
                </c:pt>
                <c:pt idx="45587">
                  <c:v>65.941000000000003</c:v>
                </c:pt>
                <c:pt idx="45588">
                  <c:v>65.941000000000003</c:v>
                </c:pt>
                <c:pt idx="45589">
                  <c:v>65.941000000000003</c:v>
                </c:pt>
                <c:pt idx="45590">
                  <c:v>65.941000000000003</c:v>
                </c:pt>
                <c:pt idx="45591">
                  <c:v>65.942000000000007</c:v>
                </c:pt>
                <c:pt idx="45592">
                  <c:v>65.942000000000007</c:v>
                </c:pt>
                <c:pt idx="45593">
                  <c:v>65.942000000000007</c:v>
                </c:pt>
                <c:pt idx="45594">
                  <c:v>65.942999999999998</c:v>
                </c:pt>
                <c:pt idx="45595">
                  <c:v>65.942999999999998</c:v>
                </c:pt>
                <c:pt idx="45596">
                  <c:v>65.942999999999998</c:v>
                </c:pt>
                <c:pt idx="45597">
                  <c:v>65.942999999999998</c:v>
                </c:pt>
                <c:pt idx="45598">
                  <c:v>65.944000000000003</c:v>
                </c:pt>
                <c:pt idx="45599">
                  <c:v>65.944000000000003</c:v>
                </c:pt>
                <c:pt idx="45600">
                  <c:v>65.944000000000003</c:v>
                </c:pt>
                <c:pt idx="45601">
                  <c:v>65.945000000000007</c:v>
                </c:pt>
                <c:pt idx="45602">
                  <c:v>65.945000000000007</c:v>
                </c:pt>
                <c:pt idx="45603">
                  <c:v>65.945000000000007</c:v>
                </c:pt>
                <c:pt idx="45604">
                  <c:v>65.945000000000007</c:v>
                </c:pt>
                <c:pt idx="45605">
                  <c:v>65.945999999999998</c:v>
                </c:pt>
                <c:pt idx="45606">
                  <c:v>65.945999999999998</c:v>
                </c:pt>
                <c:pt idx="45607">
                  <c:v>65.945999999999998</c:v>
                </c:pt>
                <c:pt idx="45608">
                  <c:v>65.947000000000003</c:v>
                </c:pt>
                <c:pt idx="45609">
                  <c:v>65.947000000000003</c:v>
                </c:pt>
                <c:pt idx="45610">
                  <c:v>65.947000000000003</c:v>
                </c:pt>
                <c:pt idx="45611">
                  <c:v>65.947000000000003</c:v>
                </c:pt>
                <c:pt idx="45612">
                  <c:v>65.948000000000008</c:v>
                </c:pt>
                <c:pt idx="45613">
                  <c:v>65.948000000000008</c:v>
                </c:pt>
                <c:pt idx="45614">
                  <c:v>65.948000000000008</c:v>
                </c:pt>
                <c:pt idx="45615">
                  <c:v>65.948999999999998</c:v>
                </c:pt>
                <c:pt idx="45616">
                  <c:v>65.948999999999998</c:v>
                </c:pt>
                <c:pt idx="45617">
                  <c:v>65.948999999999998</c:v>
                </c:pt>
                <c:pt idx="45618">
                  <c:v>65.948999999999998</c:v>
                </c:pt>
                <c:pt idx="45619">
                  <c:v>65.95</c:v>
                </c:pt>
                <c:pt idx="45620">
                  <c:v>65.95</c:v>
                </c:pt>
                <c:pt idx="45621">
                  <c:v>65.95</c:v>
                </c:pt>
                <c:pt idx="45622">
                  <c:v>65.95</c:v>
                </c:pt>
                <c:pt idx="45623">
                  <c:v>65.951000000000008</c:v>
                </c:pt>
                <c:pt idx="45624">
                  <c:v>65.951000000000008</c:v>
                </c:pt>
                <c:pt idx="45625">
                  <c:v>65.951000000000008</c:v>
                </c:pt>
                <c:pt idx="45626">
                  <c:v>65.951999999999998</c:v>
                </c:pt>
                <c:pt idx="45627">
                  <c:v>65.951999999999998</c:v>
                </c:pt>
                <c:pt idx="45628">
                  <c:v>65.951999999999998</c:v>
                </c:pt>
                <c:pt idx="45629">
                  <c:v>65.951999999999998</c:v>
                </c:pt>
                <c:pt idx="45630">
                  <c:v>65.953000000000003</c:v>
                </c:pt>
                <c:pt idx="45631">
                  <c:v>65.953000000000003</c:v>
                </c:pt>
                <c:pt idx="45632">
                  <c:v>65.953000000000003</c:v>
                </c:pt>
                <c:pt idx="45633">
                  <c:v>65.954000000000008</c:v>
                </c:pt>
                <c:pt idx="45634">
                  <c:v>65.954000000000008</c:v>
                </c:pt>
                <c:pt idx="45635">
                  <c:v>65.954000000000008</c:v>
                </c:pt>
                <c:pt idx="45636">
                  <c:v>65.954000000000008</c:v>
                </c:pt>
                <c:pt idx="45637">
                  <c:v>65.954999999999998</c:v>
                </c:pt>
                <c:pt idx="45638">
                  <c:v>65.954999999999998</c:v>
                </c:pt>
                <c:pt idx="45639">
                  <c:v>65.954999999999998</c:v>
                </c:pt>
                <c:pt idx="45640">
                  <c:v>65.956000000000003</c:v>
                </c:pt>
                <c:pt idx="45641">
                  <c:v>65.956000000000003</c:v>
                </c:pt>
                <c:pt idx="45642">
                  <c:v>65.956000000000003</c:v>
                </c:pt>
                <c:pt idx="45643">
                  <c:v>65.956000000000003</c:v>
                </c:pt>
                <c:pt idx="45644">
                  <c:v>65.957000000000008</c:v>
                </c:pt>
                <c:pt idx="45645">
                  <c:v>65.957000000000008</c:v>
                </c:pt>
                <c:pt idx="45646">
                  <c:v>65.957000000000008</c:v>
                </c:pt>
                <c:pt idx="45647">
                  <c:v>65.957999999999998</c:v>
                </c:pt>
                <c:pt idx="45648">
                  <c:v>65.957999999999998</c:v>
                </c:pt>
                <c:pt idx="45649">
                  <c:v>65.957999999999998</c:v>
                </c:pt>
                <c:pt idx="45650">
                  <c:v>65.957999999999998</c:v>
                </c:pt>
                <c:pt idx="45651">
                  <c:v>65.959000000000003</c:v>
                </c:pt>
                <c:pt idx="45652">
                  <c:v>65.959000000000003</c:v>
                </c:pt>
                <c:pt idx="45653">
                  <c:v>65.959000000000003</c:v>
                </c:pt>
                <c:pt idx="45654">
                  <c:v>65.960000000000008</c:v>
                </c:pt>
                <c:pt idx="45655">
                  <c:v>65.960000000000008</c:v>
                </c:pt>
                <c:pt idx="45656">
                  <c:v>65.960000000000008</c:v>
                </c:pt>
                <c:pt idx="45657">
                  <c:v>65.960000000000008</c:v>
                </c:pt>
                <c:pt idx="45658">
                  <c:v>65.960999999999999</c:v>
                </c:pt>
                <c:pt idx="45659">
                  <c:v>65.960999999999999</c:v>
                </c:pt>
                <c:pt idx="45660">
                  <c:v>65.960999999999999</c:v>
                </c:pt>
                <c:pt idx="45661">
                  <c:v>65.962000000000003</c:v>
                </c:pt>
                <c:pt idx="45662">
                  <c:v>65.962000000000003</c:v>
                </c:pt>
                <c:pt idx="45663">
                  <c:v>65.962000000000003</c:v>
                </c:pt>
                <c:pt idx="45664">
                  <c:v>65.962000000000003</c:v>
                </c:pt>
                <c:pt idx="45665">
                  <c:v>65.963000000000008</c:v>
                </c:pt>
                <c:pt idx="45666">
                  <c:v>65.963000000000008</c:v>
                </c:pt>
                <c:pt idx="45667">
                  <c:v>65.963000000000008</c:v>
                </c:pt>
                <c:pt idx="45668">
                  <c:v>65.963999999999999</c:v>
                </c:pt>
                <c:pt idx="45669">
                  <c:v>65.963999999999999</c:v>
                </c:pt>
                <c:pt idx="45670">
                  <c:v>65.963999999999999</c:v>
                </c:pt>
                <c:pt idx="45671">
                  <c:v>65.963999999999999</c:v>
                </c:pt>
                <c:pt idx="45672">
                  <c:v>65.965000000000003</c:v>
                </c:pt>
                <c:pt idx="45673">
                  <c:v>65.965000000000003</c:v>
                </c:pt>
                <c:pt idx="45674">
                  <c:v>65.965000000000003</c:v>
                </c:pt>
                <c:pt idx="45675">
                  <c:v>65.965000000000003</c:v>
                </c:pt>
                <c:pt idx="45676">
                  <c:v>65.966000000000008</c:v>
                </c:pt>
                <c:pt idx="45677">
                  <c:v>65.966000000000008</c:v>
                </c:pt>
                <c:pt idx="45678">
                  <c:v>65.966000000000008</c:v>
                </c:pt>
                <c:pt idx="45679">
                  <c:v>65.966999999999999</c:v>
                </c:pt>
                <c:pt idx="45680">
                  <c:v>65.966999999999999</c:v>
                </c:pt>
                <c:pt idx="45681">
                  <c:v>65.966999999999999</c:v>
                </c:pt>
                <c:pt idx="45682">
                  <c:v>65.966999999999999</c:v>
                </c:pt>
                <c:pt idx="45683">
                  <c:v>65.968000000000004</c:v>
                </c:pt>
                <c:pt idx="45684">
                  <c:v>65.968000000000004</c:v>
                </c:pt>
                <c:pt idx="45685">
                  <c:v>65.968000000000004</c:v>
                </c:pt>
                <c:pt idx="45686">
                  <c:v>65.969000000000008</c:v>
                </c:pt>
                <c:pt idx="45687">
                  <c:v>65.969000000000008</c:v>
                </c:pt>
                <c:pt idx="45688">
                  <c:v>65.969000000000008</c:v>
                </c:pt>
                <c:pt idx="45689">
                  <c:v>65.969000000000008</c:v>
                </c:pt>
                <c:pt idx="45690">
                  <c:v>65.97</c:v>
                </c:pt>
                <c:pt idx="45691">
                  <c:v>65.97</c:v>
                </c:pt>
                <c:pt idx="45692">
                  <c:v>65.97</c:v>
                </c:pt>
                <c:pt idx="45693">
                  <c:v>65.971000000000004</c:v>
                </c:pt>
                <c:pt idx="45694">
                  <c:v>65.971000000000004</c:v>
                </c:pt>
                <c:pt idx="45695">
                  <c:v>65.971000000000004</c:v>
                </c:pt>
                <c:pt idx="45696">
                  <c:v>65.971000000000004</c:v>
                </c:pt>
                <c:pt idx="45697">
                  <c:v>65.972000000000008</c:v>
                </c:pt>
                <c:pt idx="45698">
                  <c:v>65.972000000000008</c:v>
                </c:pt>
                <c:pt idx="45699">
                  <c:v>65.972000000000008</c:v>
                </c:pt>
                <c:pt idx="45700">
                  <c:v>65.972999999999999</c:v>
                </c:pt>
                <c:pt idx="45701">
                  <c:v>65.972999999999999</c:v>
                </c:pt>
                <c:pt idx="45702">
                  <c:v>65.972999999999999</c:v>
                </c:pt>
                <c:pt idx="45703">
                  <c:v>65.972999999999999</c:v>
                </c:pt>
                <c:pt idx="45704">
                  <c:v>65.974000000000004</c:v>
                </c:pt>
                <c:pt idx="45705">
                  <c:v>65.974000000000004</c:v>
                </c:pt>
                <c:pt idx="45706">
                  <c:v>65.974000000000004</c:v>
                </c:pt>
                <c:pt idx="45707">
                  <c:v>65.974999999999994</c:v>
                </c:pt>
                <c:pt idx="45708">
                  <c:v>65.974999999999994</c:v>
                </c:pt>
                <c:pt idx="45709">
                  <c:v>65.974999999999994</c:v>
                </c:pt>
                <c:pt idx="45710">
                  <c:v>65.974999999999994</c:v>
                </c:pt>
                <c:pt idx="45711">
                  <c:v>65.975999999999999</c:v>
                </c:pt>
                <c:pt idx="45712">
                  <c:v>65.975999999999999</c:v>
                </c:pt>
                <c:pt idx="45713">
                  <c:v>65.975999999999999</c:v>
                </c:pt>
                <c:pt idx="45714">
                  <c:v>65.977000000000004</c:v>
                </c:pt>
                <c:pt idx="45715">
                  <c:v>65.977000000000004</c:v>
                </c:pt>
                <c:pt idx="45716">
                  <c:v>65.977000000000004</c:v>
                </c:pt>
                <c:pt idx="45717">
                  <c:v>65.977000000000004</c:v>
                </c:pt>
                <c:pt idx="45718">
                  <c:v>65.977999999999994</c:v>
                </c:pt>
                <c:pt idx="45719">
                  <c:v>65.977999999999994</c:v>
                </c:pt>
                <c:pt idx="45720">
                  <c:v>65.977999999999994</c:v>
                </c:pt>
                <c:pt idx="45721">
                  <c:v>65.978999999999999</c:v>
                </c:pt>
                <c:pt idx="45722">
                  <c:v>65.978999999999999</c:v>
                </c:pt>
                <c:pt idx="45723">
                  <c:v>65.978999999999999</c:v>
                </c:pt>
                <c:pt idx="45724">
                  <c:v>65.978999999999999</c:v>
                </c:pt>
                <c:pt idx="45725">
                  <c:v>65.98</c:v>
                </c:pt>
                <c:pt idx="45726">
                  <c:v>65.98</c:v>
                </c:pt>
                <c:pt idx="45727">
                  <c:v>65.98</c:v>
                </c:pt>
                <c:pt idx="45728">
                  <c:v>65.980999999999995</c:v>
                </c:pt>
                <c:pt idx="45729">
                  <c:v>65.980999999999995</c:v>
                </c:pt>
                <c:pt idx="45730">
                  <c:v>65.980999999999995</c:v>
                </c:pt>
                <c:pt idx="45731">
                  <c:v>65.980999999999995</c:v>
                </c:pt>
                <c:pt idx="45732">
                  <c:v>65.981999999999999</c:v>
                </c:pt>
                <c:pt idx="45733">
                  <c:v>65.981999999999999</c:v>
                </c:pt>
                <c:pt idx="45734">
                  <c:v>65.981999999999999</c:v>
                </c:pt>
                <c:pt idx="45735">
                  <c:v>65.981999999999999</c:v>
                </c:pt>
                <c:pt idx="45736">
                  <c:v>65.983000000000004</c:v>
                </c:pt>
                <c:pt idx="45737">
                  <c:v>65.983000000000004</c:v>
                </c:pt>
                <c:pt idx="45738">
                  <c:v>65.983000000000004</c:v>
                </c:pt>
                <c:pt idx="45739">
                  <c:v>65.983999999999995</c:v>
                </c:pt>
                <c:pt idx="45740">
                  <c:v>65.983999999999995</c:v>
                </c:pt>
                <c:pt idx="45741">
                  <c:v>65.983999999999995</c:v>
                </c:pt>
                <c:pt idx="45742">
                  <c:v>65.983999999999995</c:v>
                </c:pt>
                <c:pt idx="45743">
                  <c:v>65.984999999999999</c:v>
                </c:pt>
                <c:pt idx="45744">
                  <c:v>65.984999999999999</c:v>
                </c:pt>
                <c:pt idx="45745">
                  <c:v>65.984999999999999</c:v>
                </c:pt>
                <c:pt idx="45746">
                  <c:v>65.986000000000004</c:v>
                </c:pt>
                <c:pt idx="45747">
                  <c:v>65.986000000000004</c:v>
                </c:pt>
                <c:pt idx="45748">
                  <c:v>65.986000000000004</c:v>
                </c:pt>
                <c:pt idx="45749">
                  <c:v>65.986000000000004</c:v>
                </c:pt>
                <c:pt idx="45750">
                  <c:v>65.986999999999995</c:v>
                </c:pt>
                <c:pt idx="45751">
                  <c:v>65.986999999999995</c:v>
                </c:pt>
                <c:pt idx="45752">
                  <c:v>65.986999999999995</c:v>
                </c:pt>
                <c:pt idx="45753">
                  <c:v>65.988</c:v>
                </c:pt>
                <c:pt idx="45754">
                  <c:v>65.988</c:v>
                </c:pt>
                <c:pt idx="45755">
                  <c:v>65.988</c:v>
                </c:pt>
                <c:pt idx="45756">
                  <c:v>65.988</c:v>
                </c:pt>
                <c:pt idx="45757">
                  <c:v>65.989000000000004</c:v>
                </c:pt>
                <c:pt idx="45758">
                  <c:v>65.989000000000004</c:v>
                </c:pt>
                <c:pt idx="45759">
                  <c:v>65.989000000000004</c:v>
                </c:pt>
                <c:pt idx="45760">
                  <c:v>65.989999999999995</c:v>
                </c:pt>
                <c:pt idx="45761">
                  <c:v>65.989999999999995</c:v>
                </c:pt>
                <c:pt idx="45762">
                  <c:v>65.989999999999995</c:v>
                </c:pt>
                <c:pt idx="45763">
                  <c:v>65.989999999999995</c:v>
                </c:pt>
                <c:pt idx="45764">
                  <c:v>65.991</c:v>
                </c:pt>
                <c:pt idx="45765">
                  <c:v>65.991</c:v>
                </c:pt>
                <c:pt idx="45766">
                  <c:v>65.991</c:v>
                </c:pt>
                <c:pt idx="45767">
                  <c:v>65.992000000000004</c:v>
                </c:pt>
                <c:pt idx="45768">
                  <c:v>65.992000000000004</c:v>
                </c:pt>
                <c:pt idx="45769">
                  <c:v>65.992000000000004</c:v>
                </c:pt>
                <c:pt idx="45770">
                  <c:v>65.992000000000004</c:v>
                </c:pt>
                <c:pt idx="45771">
                  <c:v>65.992999999999995</c:v>
                </c:pt>
                <c:pt idx="45772">
                  <c:v>65.992999999999995</c:v>
                </c:pt>
                <c:pt idx="45773">
                  <c:v>65.992999999999995</c:v>
                </c:pt>
                <c:pt idx="45774">
                  <c:v>65.994</c:v>
                </c:pt>
                <c:pt idx="45775">
                  <c:v>65.994</c:v>
                </c:pt>
                <c:pt idx="45776">
                  <c:v>65.994</c:v>
                </c:pt>
                <c:pt idx="45777">
                  <c:v>65.994</c:v>
                </c:pt>
                <c:pt idx="45778">
                  <c:v>65.995000000000005</c:v>
                </c:pt>
                <c:pt idx="45779">
                  <c:v>65.995000000000005</c:v>
                </c:pt>
                <c:pt idx="45780">
                  <c:v>65.995000000000005</c:v>
                </c:pt>
                <c:pt idx="45781">
                  <c:v>65.995999999999995</c:v>
                </c:pt>
                <c:pt idx="45782">
                  <c:v>65.995999999999995</c:v>
                </c:pt>
                <c:pt idx="45783">
                  <c:v>65.995999999999995</c:v>
                </c:pt>
                <c:pt idx="45784">
                  <c:v>65.995999999999995</c:v>
                </c:pt>
                <c:pt idx="45785">
                  <c:v>65.997</c:v>
                </c:pt>
                <c:pt idx="45786">
                  <c:v>65.997</c:v>
                </c:pt>
                <c:pt idx="45787">
                  <c:v>65.997</c:v>
                </c:pt>
                <c:pt idx="45788">
                  <c:v>65.998000000000005</c:v>
                </c:pt>
                <c:pt idx="45789">
                  <c:v>65.998000000000005</c:v>
                </c:pt>
                <c:pt idx="45790">
                  <c:v>65.998000000000005</c:v>
                </c:pt>
                <c:pt idx="45791">
                  <c:v>65.998000000000005</c:v>
                </c:pt>
                <c:pt idx="45792">
                  <c:v>65.998999999999995</c:v>
                </c:pt>
                <c:pt idx="45793">
                  <c:v>65.998999999999995</c:v>
                </c:pt>
                <c:pt idx="45794">
                  <c:v>65.998999999999995</c:v>
                </c:pt>
                <c:pt idx="45795">
                  <c:v>65.998999999999995</c:v>
                </c:pt>
                <c:pt idx="45796">
                  <c:v>66</c:v>
                </c:pt>
                <c:pt idx="45797">
                  <c:v>66</c:v>
                </c:pt>
                <c:pt idx="45798">
                  <c:v>66</c:v>
                </c:pt>
                <c:pt idx="45799">
                  <c:v>66.001000000000005</c:v>
                </c:pt>
                <c:pt idx="45800">
                  <c:v>66.001000000000005</c:v>
                </c:pt>
                <c:pt idx="45801">
                  <c:v>66.001000000000005</c:v>
                </c:pt>
                <c:pt idx="45802">
                  <c:v>66.001000000000005</c:v>
                </c:pt>
                <c:pt idx="45803">
                  <c:v>66.001999999999995</c:v>
                </c:pt>
                <c:pt idx="45804">
                  <c:v>66.001999999999995</c:v>
                </c:pt>
                <c:pt idx="45805">
                  <c:v>66.001999999999995</c:v>
                </c:pt>
                <c:pt idx="45806">
                  <c:v>66.003</c:v>
                </c:pt>
                <c:pt idx="45807">
                  <c:v>66.003</c:v>
                </c:pt>
                <c:pt idx="45808">
                  <c:v>66.003</c:v>
                </c:pt>
                <c:pt idx="45809">
                  <c:v>66.003</c:v>
                </c:pt>
                <c:pt idx="45810">
                  <c:v>66.004000000000005</c:v>
                </c:pt>
                <c:pt idx="45811">
                  <c:v>66.004000000000005</c:v>
                </c:pt>
                <c:pt idx="45812">
                  <c:v>66.004000000000005</c:v>
                </c:pt>
                <c:pt idx="45813">
                  <c:v>66.004999999999995</c:v>
                </c:pt>
                <c:pt idx="45814">
                  <c:v>66.004999999999995</c:v>
                </c:pt>
                <c:pt idx="45815">
                  <c:v>66.004999999999995</c:v>
                </c:pt>
                <c:pt idx="45816">
                  <c:v>66.004999999999995</c:v>
                </c:pt>
                <c:pt idx="45817">
                  <c:v>66.006</c:v>
                </c:pt>
                <c:pt idx="45818">
                  <c:v>66.006</c:v>
                </c:pt>
                <c:pt idx="45819">
                  <c:v>66.006</c:v>
                </c:pt>
                <c:pt idx="45820">
                  <c:v>66.007000000000005</c:v>
                </c:pt>
                <c:pt idx="45821">
                  <c:v>66.007000000000005</c:v>
                </c:pt>
                <c:pt idx="45822">
                  <c:v>66.007000000000005</c:v>
                </c:pt>
                <c:pt idx="45823">
                  <c:v>66.007000000000005</c:v>
                </c:pt>
                <c:pt idx="45824">
                  <c:v>66.007999999999996</c:v>
                </c:pt>
                <c:pt idx="45825">
                  <c:v>66.007999999999996</c:v>
                </c:pt>
                <c:pt idx="45826">
                  <c:v>66.007999999999996</c:v>
                </c:pt>
                <c:pt idx="45827">
                  <c:v>66.009</c:v>
                </c:pt>
                <c:pt idx="45828">
                  <c:v>66.009</c:v>
                </c:pt>
                <c:pt idx="45829">
                  <c:v>66.009</c:v>
                </c:pt>
                <c:pt idx="45830">
                  <c:v>66.009</c:v>
                </c:pt>
                <c:pt idx="45831">
                  <c:v>66.010000000000005</c:v>
                </c:pt>
                <c:pt idx="45832">
                  <c:v>66.010000000000005</c:v>
                </c:pt>
                <c:pt idx="45833">
                  <c:v>66.010000000000005</c:v>
                </c:pt>
                <c:pt idx="45834">
                  <c:v>66.010999999999996</c:v>
                </c:pt>
                <c:pt idx="45835">
                  <c:v>66.010999999999996</c:v>
                </c:pt>
                <c:pt idx="45836">
                  <c:v>66.010999999999996</c:v>
                </c:pt>
                <c:pt idx="45837">
                  <c:v>66.010999999999996</c:v>
                </c:pt>
                <c:pt idx="45838">
                  <c:v>66.012</c:v>
                </c:pt>
                <c:pt idx="45839">
                  <c:v>66.012</c:v>
                </c:pt>
                <c:pt idx="45840">
                  <c:v>66.012</c:v>
                </c:pt>
                <c:pt idx="45841">
                  <c:v>66.012</c:v>
                </c:pt>
                <c:pt idx="45842">
                  <c:v>66.013000000000005</c:v>
                </c:pt>
                <c:pt idx="45843">
                  <c:v>66.013000000000005</c:v>
                </c:pt>
                <c:pt idx="45844">
                  <c:v>66.013000000000005</c:v>
                </c:pt>
                <c:pt idx="45845">
                  <c:v>66.013999999999996</c:v>
                </c:pt>
                <c:pt idx="45846">
                  <c:v>66.013999999999996</c:v>
                </c:pt>
                <c:pt idx="45847">
                  <c:v>66.013999999999996</c:v>
                </c:pt>
                <c:pt idx="45848">
                  <c:v>66.013999999999996</c:v>
                </c:pt>
                <c:pt idx="45849">
                  <c:v>66.015000000000001</c:v>
                </c:pt>
                <c:pt idx="45850">
                  <c:v>66.015000000000001</c:v>
                </c:pt>
                <c:pt idx="45851">
                  <c:v>66.015000000000001</c:v>
                </c:pt>
                <c:pt idx="45852">
                  <c:v>66.016000000000005</c:v>
                </c:pt>
                <c:pt idx="45853">
                  <c:v>66.016000000000005</c:v>
                </c:pt>
                <c:pt idx="45854">
                  <c:v>66.016000000000005</c:v>
                </c:pt>
                <c:pt idx="45855">
                  <c:v>66.016000000000005</c:v>
                </c:pt>
                <c:pt idx="45856">
                  <c:v>66.016999999999996</c:v>
                </c:pt>
                <c:pt idx="45857">
                  <c:v>66.016999999999996</c:v>
                </c:pt>
                <c:pt idx="45858">
                  <c:v>66.016999999999996</c:v>
                </c:pt>
                <c:pt idx="45859">
                  <c:v>66.018000000000001</c:v>
                </c:pt>
                <c:pt idx="45860">
                  <c:v>66.018000000000001</c:v>
                </c:pt>
                <c:pt idx="45861">
                  <c:v>66.018000000000001</c:v>
                </c:pt>
                <c:pt idx="45862">
                  <c:v>66.018000000000001</c:v>
                </c:pt>
                <c:pt idx="45863">
                  <c:v>66.019000000000005</c:v>
                </c:pt>
                <c:pt idx="45864">
                  <c:v>66.019000000000005</c:v>
                </c:pt>
                <c:pt idx="45865">
                  <c:v>66.019000000000005</c:v>
                </c:pt>
                <c:pt idx="45866">
                  <c:v>66.02</c:v>
                </c:pt>
                <c:pt idx="45867">
                  <c:v>66.02</c:v>
                </c:pt>
                <c:pt idx="45868">
                  <c:v>66.02</c:v>
                </c:pt>
                <c:pt idx="45869">
                  <c:v>66.02</c:v>
                </c:pt>
                <c:pt idx="45870">
                  <c:v>66.021000000000001</c:v>
                </c:pt>
                <c:pt idx="45871">
                  <c:v>66.021000000000001</c:v>
                </c:pt>
                <c:pt idx="45872">
                  <c:v>66.021000000000001</c:v>
                </c:pt>
                <c:pt idx="45873">
                  <c:v>66.022000000000006</c:v>
                </c:pt>
                <c:pt idx="45874">
                  <c:v>66.022000000000006</c:v>
                </c:pt>
                <c:pt idx="45875">
                  <c:v>66.022000000000006</c:v>
                </c:pt>
                <c:pt idx="45876">
                  <c:v>66.022000000000006</c:v>
                </c:pt>
                <c:pt idx="45877">
                  <c:v>66.022999999999996</c:v>
                </c:pt>
                <c:pt idx="45878">
                  <c:v>66.022999999999996</c:v>
                </c:pt>
                <c:pt idx="45879">
                  <c:v>66.022999999999996</c:v>
                </c:pt>
                <c:pt idx="45880">
                  <c:v>66.024000000000001</c:v>
                </c:pt>
                <c:pt idx="45881">
                  <c:v>66.024000000000001</c:v>
                </c:pt>
                <c:pt idx="45882">
                  <c:v>66.024000000000001</c:v>
                </c:pt>
                <c:pt idx="45883">
                  <c:v>66.024000000000001</c:v>
                </c:pt>
                <c:pt idx="45884">
                  <c:v>66.025000000000006</c:v>
                </c:pt>
                <c:pt idx="45885">
                  <c:v>66.025000000000006</c:v>
                </c:pt>
                <c:pt idx="45886">
                  <c:v>66.025000000000006</c:v>
                </c:pt>
                <c:pt idx="45887">
                  <c:v>66.025000000000006</c:v>
                </c:pt>
                <c:pt idx="45888">
                  <c:v>66.025999999999996</c:v>
                </c:pt>
                <c:pt idx="45889">
                  <c:v>66.025999999999996</c:v>
                </c:pt>
                <c:pt idx="45890">
                  <c:v>66.025999999999996</c:v>
                </c:pt>
                <c:pt idx="45891">
                  <c:v>66.027000000000001</c:v>
                </c:pt>
                <c:pt idx="45892">
                  <c:v>66.027000000000001</c:v>
                </c:pt>
                <c:pt idx="45893">
                  <c:v>66.027000000000001</c:v>
                </c:pt>
                <c:pt idx="45894">
                  <c:v>66.027000000000001</c:v>
                </c:pt>
                <c:pt idx="45895">
                  <c:v>66.028000000000006</c:v>
                </c:pt>
                <c:pt idx="45896">
                  <c:v>66.028000000000006</c:v>
                </c:pt>
                <c:pt idx="45897">
                  <c:v>66.028000000000006</c:v>
                </c:pt>
                <c:pt idx="45898">
                  <c:v>66.028999999999996</c:v>
                </c:pt>
                <c:pt idx="45899">
                  <c:v>66.028999999999996</c:v>
                </c:pt>
                <c:pt idx="45900">
                  <c:v>66.028999999999996</c:v>
                </c:pt>
                <c:pt idx="45901">
                  <c:v>66.028999999999996</c:v>
                </c:pt>
                <c:pt idx="45902">
                  <c:v>66.03</c:v>
                </c:pt>
                <c:pt idx="45903">
                  <c:v>66.03</c:v>
                </c:pt>
                <c:pt idx="45904">
                  <c:v>66.03</c:v>
                </c:pt>
                <c:pt idx="45905">
                  <c:v>66.031000000000006</c:v>
                </c:pt>
                <c:pt idx="45906">
                  <c:v>66.031000000000006</c:v>
                </c:pt>
                <c:pt idx="45907">
                  <c:v>66.031000000000006</c:v>
                </c:pt>
                <c:pt idx="45908">
                  <c:v>66.031000000000006</c:v>
                </c:pt>
                <c:pt idx="45909">
                  <c:v>66.031999999999996</c:v>
                </c:pt>
                <c:pt idx="45910">
                  <c:v>66.031999999999996</c:v>
                </c:pt>
                <c:pt idx="45911">
                  <c:v>66.031999999999996</c:v>
                </c:pt>
                <c:pt idx="45912">
                  <c:v>66.033000000000001</c:v>
                </c:pt>
                <c:pt idx="45913">
                  <c:v>66.033000000000001</c:v>
                </c:pt>
                <c:pt idx="45914">
                  <c:v>66.033000000000001</c:v>
                </c:pt>
                <c:pt idx="45915">
                  <c:v>66.033000000000001</c:v>
                </c:pt>
                <c:pt idx="45916">
                  <c:v>66.034000000000006</c:v>
                </c:pt>
                <c:pt idx="45917">
                  <c:v>66.034000000000006</c:v>
                </c:pt>
                <c:pt idx="45918">
                  <c:v>66.034000000000006</c:v>
                </c:pt>
                <c:pt idx="45919">
                  <c:v>66.034999999999997</c:v>
                </c:pt>
                <c:pt idx="45920">
                  <c:v>66.034999999999997</c:v>
                </c:pt>
                <c:pt idx="45921">
                  <c:v>66.034999999999997</c:v>
                </c:pt>
                <c:pt idx="45922">
                  <c:v>66.034999999999997</c:v>
                </c:pt>
                <c:pt idx="45923">
                  <c:v>66.036000000000001</c:v>
                </c:pt>
                <c:pt idx="45924">
                  <c:v>66.036000000000001</c:v>
                </c:pt>
                <c:pt idx="45925">
                  <c:v>66.036000000000001</c:v>
                </c:pt>
                <c:pt idx="45926">
                  <c:v>66.037000000000006</c:v>
                </c:pt>
                <c:pt idx="45927">
                  <c:v>66.037000000000006</c:v>
                </c:pt>
                <c:pt idx="45928">
                  <c:v>66.037000000000006</c:v>
                </c:pt>
                <c:pt idx="45929">
                  <c:v>66.037000000000006</c:v>
                </c:pt>
                <c:pt idx="45930">
                  <c:v>66.037999999999997</c:v>
                </c:pt>
                <c:pt idx="45931">
                  <c:v>66.037999999999997</c:v>
                </c:pt>
                <c:pt idx="45932">
                  <c:v>66.037999999999997</c:v>
                </c:pt>
                <c:pt idx="45933">
                  <c:v>66.039000000000001</c:v>
                </c:pt>
                <c:pt idx="45934">
                  <c:v>66.039000000000001</c:v>
                </c:pt>
                <c:pt idx="45935">
                  <c:v>66.039000000000001</c:v>
                </c:pt>
                <c:pt idx="45936">
                  <c:v>66.039000000000001</c:v>
                </c:pt>
                <c:pt idx="45937">
                  <c:v>66.040000000000006</c:v>
                </c:pt>
                <c:pt idx="45938">
                  <c:v>66.040000000000006</c:v>
                </c:pt>
                <c:pt idx="45939">
                  <c:v>66.040000000000006</c:v>
                </c:pt>
                <c:pt idx="45940">
                  <c:v>66.040000000000006</c:v>
                </c:pt>
                <c:pt idx="45941">
                  <c:v>66.040999999999997</c:v>
                </c:pt>
                <c:pt idx="45942">
                  <c:v>66.040999999999997</c:v>
                </c:pt>
                <c:pt idx="45943">
                  <c:v>66.040999999999997</c:v>
                </c:pt>
                <c:pt idx="45944">
                  <c:v>66.042000000000002</c:v>
                </c:pt>
                <c:pt idx="45945">
                  <c:v>66.042000000000002</c:v>
                </c:pt>
                <c:pt idx="45946">
                  <c:v>66.042000000000002</c:v>
                </c:pt>
                <c:pt idx="45947">
                  <c:v>66.042000000000002</c:v>
                </c:pt>
                <c:pt idx="45948">
                  <c:v>66.043000000000006</c:v>
                </c:pt>
                <c:pt idx="45949">
                  <c:v>66.043000000000006</c:v>
                </c:pt>
                <c:pt idx="45950">
                  <c:v>66.043000000000006</c:v>
                </c:pt>
                <c:pt idx="45951">
                  <c:v>66.043999999999997</c:v>
                </c:pt>
                <c:pt idx="45952">
                  <c:v>66.043999999999997</c:v>
                </c:pt>
                <c:pt idx="45953">
                  <c:v>66.043999999999997</c:v>
                </c:pt>
                <c:pt idx="45954">
                  <c:v>66.043999999999997</c:v>
                </c:pt>
                <c:pt idx="45955">
                  <c:v>66.045000000000002</c:v>
                </c:pt>
                <c:pt idx="45956">
                  <c:v>66.045000000000002</c:v>
                </c:pt>
                <c:pt idx="45957">
                  <c:v>66.045000000000002</c:v>
                </c:pt>
                <c:pt idx="45958">
                  <c:v>66.046000000000006</c:v>
                </c:pt>
                <c:pt idx="45959">
                  <c:v>66.046000000000006</c:v>
                </c:pt>
                <c:pt idx="45960">
                  <c:v>66.046000000000006</c:v>
                </c:pt>
                <c:pt idx="45961">
                  <c:v>66.046000000000006</c:v>
                </c:pt>
                <c:pt idx="45962">
                  <c:v>66.046999999999997</c:v>
                </c:pt>
                <c:pt idx="45963">
                  <c:v>66.046999999999997</c:v>
                </c:pt>
                <c:pt idx="45964">
                  <c:v>66.046999999999997</c:v>
                </c:pt>
                <c:pt idx="45965">
                  <c:v>66.048000000000002</c:v>
                </c:pt>
                <c:pt idx="45966">
                  <c:v>66.048000000000002</c:v>
                </c:pt>
                <c:pt idx="45967">
                  <c:v>66.048000000000002</c:v>
                </c:pt>
                <c:pt idx="45968">
                  <c:v>66.048000000000002</c:v>
                </c:pt>
                <c:pt idx="45969">
                  <c:v>66.049000000000007</c:v>
                </c:pt>
                <c:pt idx="45970">
                  <c:v>66.049000000000007</c:v>
                </c:pt>
                <c:pt idx="45971">
                  <c:v>66.049000000000007</c:v>
                </c:pt>
                <c:pt idx="45972">
                  <c:v>66.05</c:v>
                </c:pt>
                <c:pt idx="45973">
                  <c:v>66.05</c:v>
                </c:pt>
                <c:pt idx="45974">
                  <c:v>66.05</c:v>
                </c:pt>
                <c:pt idx="45975">
                  <c:v>66.05</c:v>
                </c:pt>
                <c:pt idx="45976">
                  <c:v>66.051000000000002</c:v>
                </c:pt>
                <c:pt idx="45977">
                  <c:v>66.051000000000002</c:v>
                </c:pt>
                <c:pt idx="45978">
                  <c:v>66.051000000000002</c:v>
                </c:pt>
                <c:pt idx="45979">
                  <c:v>66.052000000000007</c:v>
                </c:pt>
                <c:pt idx="45980">
                  <c:v>66.052000000000007</c:v>
                </c:pt>
                <c:pt idx="45981">
                  <c:v>66.052000000000007</c:v>
                </c:pt>
                <c:pt idx="45982">
                  <c:v>66.052000000000007</c:v>
                </c:pt>
                <c:pt idx="45983">
                  <c:v>66.052999999999997</c:v>
                </c:pt>
                <c:pt idx="45984">
                  <c:v>66.052999999999997</c:v>
                </c:pt>
                <c:pt idx="45985">
                  <c:v>66.052999999999997</c:v>
                </c:pt>
                <c:pt idx="45986">
                  <c:v>66.054000000000002</c:v>
                </c:pt>
                <c:pt idx="45987">
                  <c:v>66.054000000000002</c:v>
                </c:pt>
                <c:pt idx="45988">
                  <c:v>66.054000000000002</c:v>
                </c:pt>
                <c:pt idx="45989">
                  <c:v>66.054000000000002</c:v>
                </c:pt>
                <c:pt idx="45990">
                  <c:v>66.055000000000007</c:v>
                </c:pt>
                <c:pt idx="45991">
                  <c:v>66.055000000000007</c:v>
                </c:pt>
                <c:pt idx="45992">
                  <c:v>66.055000000000007</c:v>
                </c:pt>
                <c:pt idx="45993">
                  <c:v>66.055000000000007</c:v>
                </c:pt>
                <c:pt idx="45994">
                  <c:v>66.055999999999997</c:v>
                </c:pt>
                <c:pt idx="45995">
                  <c:v>66.055999999999997</c:v>
                </c:pt>
                <c:pt idx="45996">
                  <c:v>66.055999999999997</c:v>
                </c:pt>
                <c:pt idx="45997">
                  <c:v>66.057000000000002</c:v>
                </c:pt>
                <c:pt idx="45998">
                  <c:v>66.057000000000002</c:v>
                </c:pt>
                <c:pt idx="45999">
                  <c:v>66.057000000000002</c:v>
                </c:pt>
                <c:pt idx="46000">
                  <c:v>66.057000000000002</c:v>
                </c:pt>
                <c:pt idx="46001">
                  <c:v>66.058000000000007</c:v>
                </c:pt>
                <c:pt idx="46002">
                  <c:v>66.058000000000007</c:v>
                </c:pt>
                <c:pt idx="46003">
                  <c:v>66.058000000000007</c:v>
                </c:pt>
                <c:pt idx="46004">
                  <c:v>66.058999999999997</c:v>
                </c:pt>
                <c:pt idx="46005">
                  <c:v>66.058999999999997</c:v>
                </c:pt>
                <c:pt idx="46006">
                  <c:v>66.058999999999997</c:v>
                </c:pt>
                <c:pt idx="46007">
                  <c:v>66.058999999999997</c:v>
                </c:pt>
                <c:pt idx="46008">
                  <c:v>66.06</c:v>
                </c:pt>
                <c:pt idx="46009">
                  <c:v>66.06</c:v>
                </c:pt>
                <c:pt idx="46010">
                  <c:v>66.06</c:v>
                </c:pt>
                <c:pt idx="46011">
                  <c:v>66.061000000000007</c:v>
                </c:pt>
                <c:pt idx="46012">
                  <c:v>66.061000000000007</c:v>
                </c:pt>
                <c:pt idx="46013">
                  <c:v>66.061000000000007</c:v>
                </c:pt>
                <c:pt idx="46014">
                  <c:v>66.061000000000007</c:v>
                </c:pt>
                <c:pt idx="46015">
                  <c:v>66.061999999999998</c:v>
                </c:pt>
                <c:pt idx="46016">
                  <c:v>66.061999999999998</c:v>
                </c:pt>
                <c:pt idx="46017">
                  <c:v>66.061999999999998</c:v>
                </c:pt>
                <c:pt idx="46018">
                  <c:v>66.063000000000002</c:v>
                </c:pt>
                <c:pt idx="46019">
                  <c:v>66.063000000000002</c:v>
                </c:pt>
                <c:pt idx="46020">
                  <c:v>66.063000000000002</c:v>
                </c:pt>
                <c:pt idx="46021">
                  <c:v>66.063000000000002</c:v>
                </c:pt>
                <c:pt idx="46022">
                  <c:v>66.064000000000007</c:v>
                </c:pt>
                <c:pt idx="46023">
                  <c:v>66.064000000000007</c:v>
                </c:pt>
                <c:pt idx="46024">
                  <c:v>66.064000000000007</c:v>
                </c:pt>
                <c:pt idx="46025">
                  <c:v>66.064999999999998</c:v>
                </c:pt>
                <c:pt idx="46026">
                  <c:v>66.064999999999998</c:v>
                </c:pt>
                <c:pt idx="46027">
                  <c:v>66.064999999999998</c:v>
                </c:pt>
                <c:pt idx="46028">
                  <c:v>66.064999999999998</c:v>
                </c:pt>
                <c:pt idx="46029">
                  <c:v>66.066000000000003</c:v>
                </c:pt>
                <c:pt idx="46030">
                  <c:v>66.066000000000003</c:v>
                </c:pt>
                <c:pt idx="46031">
                  <c:v>66.066000000000003</c:v>
                </c:pt>
                <c:pt idx="46032">
                  <c:v>66.067000000000007</c:v>
                </c:pt>
                <c:pt idx="46033">
                  <c:v>66.067000000000007</c:v>
                </c:pt>
                <c:pt idx="46034">
                  <c:v>66.067000000000007</c:v>
                </c:pt>
                <c:pt idx="46035">
                  <c:v>66.067000000000007</c:v>
                </c:pt>
                <c:pt idx="46036">
                  <c:v>66.067999999999998</c:v>
                </c:pt>
                <c:pt idx="46037">
                  <c:v>66.067999999999998</c:v>
                </c:pt>
                <c:pt idx="46038">
                  <c:v>66.067999999999998</c:v>
                </c:pt>
                <c:pt idx="46039">
                  <c:v>66.067999999999998</c:v>
                </c:pt>
                <c:pt idx="46040">
                  <c:v>66.069000000000003</c:v>
                </c:pt>
                <c:pt idx="46041">
                  <c:v>66.069000000000003</c:v>
                </c:pt>
                <c:pt idx="46042">
                  <c:v>66.069000000000003</c:v>
                </c:pt>
                <c:pt idx="46043">
                  <c:v>66.070000000000007</c:v>
                </c:pt>
                <c:pt idx="46044">
                  <c:v>66.070000000000007</c:v>
                </c:pt>
                <c:pt idx="46045">
                  <c:v>66.070000000000007</c:v>
                </c:pt>
                <c:pt idx="46046">
                  <c:v>66.070000000000007</c:v>
                </c:pt>
                <c:pt idx="46047">
                  <c:v>66.070999999999998</c:v>
                </c:pt>
                <c:pt idx="46048">
                  <c:v>66.070999999999998</c:v>
                </c:pt>
                <c:pt idx="46049">
                  <c:v>66.070999999999998</c:v>
                </c:pt>
                <c:pt idx="46050">
                  <c:v>66.072000000000003</c:v>
                </c:pt>
                <c:pt idx="46051">
                  <c:v>66.072000000000003</c:v>
                </c:pt>
                <c:pt idx="46052">
                  <c:v>66.072000000000003</c:v>
                </c:pt>
                <c:pt idx="46053">
                  <c:v>66.072000000000003</c:v>
                </c:pt>
                <c:pt idx="46054">
                  <c:v>66.073000000000008</c:v>
                </c:pt>
                <c:pt idx="46055">
                  <c:v>66.073000000000008</c:v>
                </c:pt>
                <c:pt idx="46056">
                  <c:v>66.073000000000008</c:v>
                </c:pt>
                <c:pt idx="46057">
                  <c:v>66.073999999999998</c:v>
                </c:pt>
                <c:pt idx="46058">
                  <c:v>66.073999999999998</c:v>
                </c:pt>
                <c:pt idx="46059">
                  <c:v>66.073999999999998</c:v>
                </c:pt>
                <c:pt idx="46060">
                  <c:v>66.073999999999998</c:v>
                </c:pt>
                <c:pt idx="46061">
                  <c:v>66.075000000000003</c:v>
                </c:pt>
                <c:pt idx="46062">
                  <c:v>66.075000000000003</c:v>
                </c:pt>
                <c:pt idx="46063">
                  <c:v>66.075000000000003</c:v>
                </c:pt>
                <c:pt idx="46064">
                  <c:v>66.076000000000008</c:v>
                </c:pt>
                <c:pt idx="46065">
                  <c:v>66.076000000000008</c:v>
                </c:pt>
                <c:pt idx="46066">
                  <c:v>66.076000000000008</c:v>
                </c:pt>
                <c:pt idx="46067">
                  <c:v>66.076000000000008</c:v>
                </c:pt>
                <c:pt idx="46068">
                  <c:v>66.076999999999998</c:v>
                </c:pt>
                <c:pt idx="46069">
                  <c:v>66.076999999999998</c:v>
                </c:pt>
                <c:pt idx="46070">
                  <c:v>66.076999999999998</c:v>
                </c:pt>
                <c:pt idx="46071">
                  <c:v>66.078000000000003</c:v>
                </c:pt>
                <c:pt idx="46072">
                  <c:v>66.078000000000003</c:v>
                </c:pt>
                <c:pt idx="46073">
                  <c:v>66.078000000000003</c:v>
                </c:pt>
                <c:pt idx="46074">
                  <c:v>66.078000000000003</c:v>
                </c:pt>
                <c:pt idx="46075">
                  <c:v>66.079000000000008</c:v>
                </c:pt>
                <c:pt idx="46076">
                  <c:v>66.079000000000008</c:v>
                </c:pt>
                <c:pt idx="46077">
                  <c:v>66.079000000000008</c:v>
                </c:pt>
                <c:pt idx="46078">
                  <c:v>66.08</c:v>
                </c:pt>
                <c:pt idx="46079">
                  <c:v>66.08</c:v>
                </c:pt>
                <c:pt idx="46080">
                  <c:v>66.08</c:v>
                </c:pt>
                <c:pt idx="46081">
                  <c:v>66.08</c:v>
                </c:pt>
                <c:pt idx="46082">
                  <c:v>66.081000000000003</c:v>
                </c:pt>
                <c:pt idx="46083">
                  <c:v>66.081000000000003</c:v>
                </c:pt>
                <c:pt idx="46084">
                  <c:v>66.081000000000003</c:v>
                </c:pt>
                <c:pt idx="46085">
                  <c:v>66.082000000000008</c:v>
                </c:pt>
                <c:pt idx="46086">
                  <c:v>66.082000000000008</c:v>
                </c:pt>
                <c:pt idx="46087">
                  <c:v>66.082000000000008</c:v>
                </c:pt>
                <c:pt idx="46088">
                  <c:v>66.082000000000008</c:v>
                </c:pt>
                <c:pt idx="46089">
                  <c:v>66.082999999999998</c:v>
                </c:pt>
                <c:pt idx="46090">
                  <c:v>66.082999999999998</c:v>
                </c:pt>
                <c:pt idx="46091">
                  <c:v>66.082999999999998</c:v>
                </c:pt>
                <c:pt idx="46092">
                  <c:v>66.082999999999998</c:v>
                </c:pt>
                <c:pt idx="46093">
                  <c:v>66.084000000000003</c:v>
                </c:pt>
                <c:pt idx="46094">
                  <c:v>66.084000000000003</c:v>
                </c:pt>
                <c:pt idx="46095">
                  <c:v>66.084000000000003</c:v>
                </c:pt>
                <c:pt idx="46096">
                  <c:v>66.085000000000008</c:v>
                </c:pt>
                <c:pt idx="46097">
                  <c:v>66.085000000000008</c:v>
                </c:pt>
                <c:pt idx="46098">
                  <c:v>66.085000000000008</c:v>
                </c:pt>
                <c:pt idx="46099">
                  <c:v>66.085000000000008</c:v>
                </c:pt>
                <c:pt idx="46100">
                  <c:v>66.085999999999999</c:v>
                </c:pt>
                <c:pt idx="46101">
                  <c:v>66.085999999999999</c:v>
                </c:pt>
                <c:pt idx="46102">
                  <c:v>66.085999999999999</c:v>
                </c:pt>
                <c:pt idx="46103">
                  <c:v>66.087000000000003</c:v>
                </c:pt>
                <c:pt idx="46104">
                  <c:v>66.087000000000003</c:v>
                </c:pt>
                <c:pt idx="46105">
                  <c:v>66.087000000000003</c:v>
                </c:pt>
                <c:pt idx="46106">
                  <c:v>66.087000000000003</c:v>
                </c:pt>
                <c:pt idx="46107">
                  <c:v>66.088000000000008</c:v>
                </c:pt>
                <c:pt idx="46108">
                  <c:v>66.088000000000008</c:v>
                </c:pt>
                <c:pt idx="46109">
                  <c:v>66.088000000000008</c:v>
                </c:pt>
                <c:pt idx="46110">
                  <c:v>66.088999999999999</c:v>
                </c:pt>
                <c:pt idx="46111">
                  <c:v>66.088999999999999</c:v>
                </c:pt>
                <c:pt idx="46112">
                  <c:v>66.088999999999999</c:v>
                </c:pt>
                <c:pt idx="46113">
                  <c:v>66.088999999999999</c:v>
                </c:pt>
                <c:pt idx="46114">
                  <c:v>66.09</c:v>
                </c:pt>
                <c:pt idx="46115">
                  <c:v>66.09</c:v>
                </c:pt>
                <c:pt idx="46116">
                  <c:v>66.09</c:v>
                </c:pt>
                <c:pt idx="46117">
                  <c:v>66.091000000000008</c:v>
                </c:pt>
                <c:pt idx="46118">
                  <c:v>66.091000000000008</c:v>
                </c:pt>
                <c:pt idx="46119">
                  <c:v>66.091000000000008</c:v>
                </c:pt>
                <c:pt idx="46120">
                  <c:v>66.091000000000008</c:v>
                </c:pt>
                <c:pt idx="46121">
                  <c:v>66.091999999999999</c:v>
                </c:pt>
                <c:pt idx="46122">
                  <c:v>66.091999999999999</c:v>
                </c:pt>
                <c:pt idx="46123">
                  <c:v>66.091999999999999</c:v>
                </c:pt>
                <c:pt idx="46124">
                  <c:v>66.093000000000004</c:v>
                </c:pt>
                <c:pt idx="46125">
                  <c:v>66.093000000000004</c:v>
                </c:pt>
                <c:pt idx="46126">
                  <c:v>66.093000000000004</c:v>
                </c:pt>
                <c:pt idx="46127">
                  <c:v>66.093000000000004</c:v>
                </c:pt>
                <c:pt idx="46128">
                  <c:v>66.094000000000008</c:v>
                </c:pt>
                <c:pt idx="46129">
                  <c:v>66.094000000000008</c:v>
                </c:pt>
                <c:pt idx="46130">
                  <c:v>66.094000000000008</c:v>
                </c:pt>
                <c:pt idx="46131">
                  <c:v>66.094000000000008</c:v>
                </c:pt>
                <c:pt idx="46132">
                  <c:v>66.094999999999999</c:v>
                </c:pt>
                <c:pt idx="46133">
                  <c:v>66.094999999999999</c:v>
                </c:pt>
                <c:pt idx="46134">
                  <c:v>66.094999999999999</c:v>
                </c:pt>
                <c:pt idx="46135">
                  <c:v>66.096000000000004</c:v>
                </c:pt>
                <c:pt idx="46136">
                  <c:v>66.096000000000004</c:v>
                </c:pt>
                <c:pt idx="46137">
                  <c:v>66.096000000000004</c:v>
                </c:pt>
                <c:pt idx="46138">
                  <c:v>66.096000000000004</c:v>
                </c:pt>
                <c:pt idx="46139">
                  <c:v>66.097000000000008</c:v>
                </c:pt>
                <c:pt idx="46140">
                  <c:v>66.097000000000008</c:v>
                </c:pt>
                <c:pt idx="46141">
                  <c:v>66.097000000000008</c:v>
                </c:pt>
                <c:pt idx="46142">
                  <c:v>66.097999999999999</c:v>
                </c:pt>
                <c:pt idx="46143">
                  <c:v>66.097999999999999</c:v>
                </c:pt>
                <c:pt idx="46144">
                  <c:v>66.097999999999999</c:v>
                </c:pt>
                <c:pt idx="46145">
                  <c:v>66.097999999999999</c:v>
                </c:pt>
                <c:pt idx="46146">
                  <c:v>66.099000000000004</c:v>
                </c:pt>
                <c:pt idx="46147">
                  <c:v>66.099000000000004</c:v>
                </c:pt>
                <c:pt idx="46148">
                  <c:v>66.099000000000004</c:v>
                </c:pt>
                <c:pt idx="46149">
                  <c:v>66.099999999999994</c:v>
                </c:pt>
                <c:pt idx="46150">
                  <c:v>66.099999999999994</c:v>
                </c:pt>
                <c:pt idx="46151">
                  <c:v>66.099999999999994</c:v>
                </c:pt>
                <c:pt idx="46152">
                  <c:v>66.099999999999994</c:v>
                </c:pt>
                <c:pt idx="46153">
                  <c:v>66.100999999999999</c:v>
                </c:pt>
                <c:pt idx="46154">
                  <c:v>66.100999999999999</c:v>
                </c:pt>
                <c:pt idx="46155">
                  <c:v>66.100999999999999</c:v>
                </c:pt>
                <c:pt idx="46156">
                  <c:v>66.102000000000004</c:v>
                </c:pt>
                <c:pt idx="46157">
                  <c:v>66.102000000000004</c:v>
                </c:pt>
                <c:pt idx="46158">
                  <c:v>66.102000000000004</c:v>
                </c:pt>
                <c:pt idx="46159">
                  <c:v>66.102000000000004</c:v>
                </c:pt>
                <c:pt idx="46160">
                  <c:v>66.102999999999994</c:v>
                </c:pt>
                <c:pt idx="46161">
                  <c:v>66.102999999999994</c:v>
                </c:pt>
                <c:pt idx="46162">
                  <c:v>66.102999999999994</c:v>
                </c:pt>
                <c:pt idx="46163">
                  <c:v>66.103999999999999</c:v>
                </c:pt>
                <c:pt idx="46164">
                  <c:v>66.103999999999999</c:v>
                </c:pt>
                <c:pt idx="46165">
                  <c:v>66.103999999999999</c:v>
                </c:pt>
                <c:pt idx="46166">
                  <c:v>66.103999999999999</c:v>
                </c:pt>
                <c:pt idx="46167">
                  <c:v>66.105000000000004</c:v>
                </c:pt>
                <c:pt idx="46168">
                  <c:v>66.105000000000004</c:v>
                </c:pt>
                <c:pt idx="46169">
                  <c:v>66.105000000000004</c:v>
                </c:pt>
                <c:pt idx="46170">
                  <c:v>66.105999999999995</c:v>
                </c:pt>
                <c:pt idx="46171">
                  <c:v>66.105999999999995</c:v>
                </c:pt>
                <c:pt idx="46172">
                  <c:v>66.105999999999995</c:v>
                </c:pt>
                <c:pt idx="46173">
                  <c:v>66.105999999999995</c:v>
                </c:pt>
                <c:pt idx="46174">
                  <c:v>66.106999999999999</c:v>
                </c:pt>
                <c:pt idx="46175">
                  <c:v>66.106999999999999</c:v>
                </c:pt>
                <c:pt idx="46176">
                  <c:v>66.106999999999999</c:v>
                </c:pt>
                <c:pt idx="46177">
                  <c:v>66.106999999999999</c:v>
                </c:pt>
                <c:pt idx="46178">
                  <c:v>66.108000000000004</c:v>
                </c:pt>
                <c:pt idx="46179">
                  <c:v>66.108000000000004</c:v>
                </c:pt>
                <c:pt idx="46180">
                  <c:v>66.108000000000004</c:v>
                </c:pt>
                <c:pt idx="46181">
                  <c:v>66.108999999999995</c:v>
                </c:pt>
                <c:pt idx="46182">
                  <c:v>66.108999999999995</c:v>
                </c:pt>
                <c:pt idx="46183">
                  <c:v>66.108999999999995</c:v>
                </c:pt>
                <c:pt idx="46184">
                  <c:v>66.108999999999995</c:v>
                </c:pt>
                <c:pt idx="46185">
                  <c:v>66.11</c:v>
                </c:pt>
                <c:pt idx="46186">
                  <c:v>66.11</c:v>
                </c:pt>
                <c:pt idx="46187">
                  <c:v>66.11</c:v>
                </c:pt>
                <c:pt idx="46188">
                  <c:v>66.111000000000004</c:v>
                </c:pt>
                <c:pt idx="46189">
                  <c:v>66.111000000000004</c:v>
                </c:pt>
                <c:pt idx="46190">
                  <c:v>66.111000000000004</c:v>
                </c:pt>
                <c:pt idx="46191">
                  <c:v>66.111000000000004</c:v>
                </c:pt>
                <c:pt idx="46192">
                  <c:v>66.111999999999995</c:v>
                </c:pt>
                <c:pt idx="46193">
                  <c:v>66.111999999999995</c:v>
                </c:pt>
                <c:pt idx="46194">
                  <c:v>66.111999999999995</c:v>
                </c:pt>
                <c:pt idx="46195">
                  <c:v>66.113</c:v>
                </c:pt>
                <c:pt idx="46196">
                  <c:v>66.113</c:v>
                </c:pt>
                <c:pt idx="46197">
                  <c:v>66.113</c:v>
                </c:pt>
                <c:pt idx="46198">
                  <c:v>66.113</c:v>
                </c:pt>
                <c:pt idx="46199">
                  <c:v>66.114000000000004</c:v>
                </c:pt>
                <c:pt idx="46200">
                  <c:v>66.114000000000004</c:v>
                </c:pt>
                <c:pt idx="46201">
                  <c:v>66.114000000000004</c:v>
                </c:pt>
                <c:pt idx="46202">
                  <c:v>66.114999999999995</c:v>
                </c:pt>
                <c:pt idx="46203">
                  <c:v>66.114999999999995</c:v>
                </c:pt>
                <c:pt idx="46204">
                  <c:v>66.114999999999995</c:v>
                </c:pt>
                <c:pt idx="46205">
                  <c:v>66.114999999999995</c:v>
                </c:pt>
                <c:pt idx="46206">
                  <c:v>66.116</c:v>
                </c:pt>
                <c:pt idx="46207">
                  <c:v>66.116</c:v>
                </c:pt>
                <c:pt idx="46208">
                  <c:v>66.116</c:v>
                </c:pt>
                <c:pt idx="46209">
                  <c:v>66.117000000000004</c:v>
                </c:pt>
                <c:pt idx="46210">
                  <c:v>66.117000000000004</c:v>
                </c:pt>
                <c:pt idx="46211">
                  <c:v>66.117000000000004</c:v>
                </c:pt>
                <c:pt idx="46212">
                  <c:v>66.117000000000004</c:v>
                </c:pt>
                <c:pt idx="46213">
                  <c:v>66.117999999999995</c:v>
                </c:pt>
                <c:pt idx="46214">
                  <c:v>66.117999999999995</c:v>
                </c:pt>
                <c:pt idx="46215">
                  <c:v>66.117999999999995</c:v>
                </c:pt>
                <c:pt idx="46216">
                  <c:v>66.119</c:v>
                </c:pt>
                <c:pt idx="46217">
                  <c:v>66.119</c:v>
                </c:pt>
                <c:pt idx="46218">
                  <c:v>66.119</c:v>
                </c:pt>
                <c:pt idx="46219">
                  <c:v>66.119</c:v>
                </c:pt>
                <c:pt idx="46220">
                  <c:v>66.12</c:v>
                </c:pt>
                <c:pt idx="46221">
                  <c:v>66.12</c:v>
                </c:pt>
                <c:pt idx="46222">
                  <c:v>66.12</c:v>
                </c:pt>
                <c:pt idx="46223">
                  <c:v>66.12</c:v>
                </c:pt>
                <c:pt idx="46224">
                  <c:v>66.120999999999995</c:v>
                </c:pt>
                <c:pt idx="46225">
                  <c:v>66.120999999999995</c:v>
                </c:pt>
                <c:pt idx="46226">
                  <c:v>66.120999999999995</c:v>
                </c:pt>
                <c:pt idx="46227">
                  <c:v>66.122</c:v>
                </c:pt>
                <c:pt idx="46228">
                  <c:v>66.122</c:v>
                </c:pt>
                <c:pt idx="46229">
                  <c:v>66.122</c:v>
                </c:pt>
                <c:pt idx="46230">
                  <c:v>66.122</c:v>
                </c:pt>
                <c:pt idx="46231">
                  <c:v>66.123000000000005</c:v>
                </c:pt>
                <c:pt idx="46232">
                  <c:v>66.123000000000005</c:v>
                </c:pt>
                <c:pt idx="46233">
                  <c:v>66.123000000000005</c:v>
                </c:pt>
                <c:pt idx="46234">
                  <c:v>66.123999999999995</c:v>
                </c:pt>
                <c:pt idx="46235">
                  <c:v>66.123999999999995</c:v>
                </c:pt>
                <c:pt idx="46236">
                  <c:v>66.123999999999995</c:v>
                </c:pt>
                <c:pt idx="46237">
                  <c:v>66.123999999999995</c:v>
                </c:pt>
                <c:pt idx="46238">
                  <c:v>66.125</c:v>
                </c:pt>
                <c:pt idx="46239">
                  <c:v>66.125</c:v>
                </c:pt>
                <c:pt idx="46240">
                  <c:v>66.125</c:v>
                </c:pt>
                <c:pt idx="46241">
                  <c:v>66.126000000000005</c:v>
                </c:pt>
                <c:pt idx="46242">
                  <c:v>66.126000000000005</c:v>
                </c:pt>
                <c:pt idx="46243">
                  <c:v>66.126000000000005</c:v>
                </c:pt>
                <c:pt idx="46244">
                  <c:v>66.126000000000005</c:v>
                </c:pt>
                <c:pt idx="46245">
                  <c:v>66.126999999999995</c:v>
                </c:pt>
                <c:pt idx="46246">
                  <c:v>66.126999999999995</c:v>
                </c:pt>
                <c:pt idx="46247">
                  <c:v>66.126999999999995</c:v>
                </c:pt>
                <c:pt idx="46248">
                  <c:v>66.128</c:v>
                </c:pt>
                <c:pt idx="46249">
                  <c:v>66.128</c:v>
                </c:pt>
                <c:pt idx="46250">
                  <c:v>66.128</c:v>
                </c:pt>
                <c:pt idx="46251">
                  <c:v>66.128</c:v>
                </c:pt>
                <c:pt idx="46252">
                  <c:v>66.129000000000005</c:v>
                </c:pt>
                <c:pt idx="46253">
                  <c:v>66.129000000000005</c:v>
                </c:pt>
                <c:pt idx="46254">
                  <c:v>66.129000000000005</c:v>
                </c:pt>
                <c:pt idx="46255">
                  <c:v>66.13</c:v>
                </c:pt>
                <c:pt idx="46256">
                  <c:v>66.13</c:v>
                </c:pt>
                <c:pt idx="46257">
                  <c:v>66.13</c:v>
                </c:pt>
                <c:pt idx="46258">
                  <c:v>66.13</c:v>
                </c:pt>
                <c:pt idx="46259">
                  <c:v>66.131</c:v>
                </c:pt>
                <c:pt idx="46260">
                  <c:v>66.131</c:v>
                </c:pt>
                <c:pt idx="46261">
                  <c:v>66.131</c:v>
                </c:pt>
                <c:pt idx="46262">
                  <c:v>66.131</c:v>
                </c:pt>
                <c:pt idx="46263">
                  <c:v>66.132000000000005</c:v>
                </c:pt>
                <c:pt idx="46264">
                  <c:v>66.132000000000005</c:v>
                </c:pt>
                <c:pt idx="46265">
                  <c:v>66.132000000000005</c:v>
                </c:pt>
                <c:pt idx="46266">
                  <c:v>66.132999999999996</c:v>
                </c:pt>
                <c:pt idx="46267">
                  <c:v>66.132999999999996</c:v>
                </c:pt>
                <c:pt idx="46268">
                  <c:v>66.132999999999996</c:v>
                </c:pt>
                <c:pt idx="46269">
                  <c:v>66.132999999999996</c:v>
                </c:pt>
                <c:pt idx="46270">
                  <c:v>66.134</c:v>
                </c:pt>
                <c:pt idx="46271">
                  <c:v>66.134</c:v>
                </c:pt>
                <c:pt idx="46272">
                  <c:v>66.134</c:v>
                </c:pt>
                <c:pt idx="46273">
                  <c:v>66.135000000000005</c:v>
                </c:pt>
                <c:pt idx="46274">
                  <c:v>66.135000000000005</c:v>
                </c:pt>
                <c:pt idx="46275">
                  <c:v>66.135000000000005</c:v>
                </c:pt>
                <c:pt idx="46276">
                  <c:v>66.135000000000005</c:v>
                </c:pt>
                <c:pt idx="46277">
                  <c:v>66.135999999999996</c:v>
                </c:pt>
                <c:pt idx="46278">
                  <c:v>66.135999999999996</c:v>
                </c:pt>
                <c:pt idx="46279">
                  <c:v>66.135999999999996</c:v>
                </c:pt>
                <c:pt idx="46280">
                  <c:v>66.137</c:v>
                </c:pt>
                <c:pt idx="46281">
                  <c:v>66.137</c:v>
                </c:pt>
                <c:pt idx="46282">
                  <c:v>66.137</c:v>
                </c:pt>
                <c:pt idx="46283">
                  <c:v>66.137</c:v>
                </c:pt>
                <c:pt idx="46284">
                  <c:v>66.138000000000005</c:v>
                </c:pt>
                <c:pt idx="46285">
                  <c:v>66.138000000000005</c:v>
                </c:pt>
                <c:pt idx="46286">
                  <c:v>66.138000000000005</c:v>
                </c:pt>
                <c:pt idx="46287">
                  <c:v>66.138999999999996</c:v>
                </c:pt>
                <c:pt idx="46288">
                  <c:v>66.138999999999996</c:v>
                </c:pt>
                <c:pt idx="46289">
                  <c:v>66.138999999999996</c:v>
                </c:pt>
                <c:pt idx="46290">
                  <c:v>66.138999999999996</c:v>
                </c:pt>
                <c:pt idx="46291">
                  <c:v>66.14</c:v>
                </c:pt>
                <c:pt idx="46292">
                  <c:v>66.14</c:v>
                </c:pt>
                <c:pt idx="46293">
                  <c:v>66.14</c:v>
                </c:pt>
                <c:pt idx="46294">
                  <c:v>66.141000000000005</c:v>
                </c:pt>
                <c:pt idx="46295">
                  <c:v>66.141000000000005</c:v>
                </c:pt>
                <c:pt idx="46296">
                  <c:v>66.141000000000005</c:v>
                </c:pt>
                <c:pt idx="46297">
                  <c:v>66.141000000000005</c:v>
                </c:pt>
                <c:pt idx="46298">
                  <c:v>66.141999999999996</c:v>
                </c:pt>
                <c:pt idx="46299">
                  <c:v>66.141999999999996</c:v>
                </c:pt>
                <c:pt idx="46300">
                  <c:v>66.141999999999996</c:v>
                </c:pt>
                <c:pt idx="46301">
                  <c:v>66.143000000000001</c:v>
                </c:pt>
                <c:pt idx="46302">
                  <c:v>66.143000000000001</c:v>
                </c:pt>
                <c:pt idx="46303">
                  <c:v>66.143000000000001</c:v>
                </c:pt>
                <c:pt idx="46304">
                  <c:v>66.143000000000001</c:v>
                </c:pt>
                <c:pt idx="46305">
                  <c:v>66.144000000000005</c:v>
                </c:pt>
                <c:pt idx="46306">
                  <c:v>66.144000000000005</c:v>
                </c:pt>
                <c:pt idx="46307">
                  <c:v>66.144000000000005</c:v>
                </c:pt>
                <c:pt idx="46308">
                  <c:v>66.144000000000005</c:v>
                </c:pt>
                <c:pt idx="46309">
                  <c:v>66.144999999999996</c:v>
                </c:pt>
                <c:pt idx="46310">
                  <c:v>66.144999999999996</c:v>
                </c:pt>
                <c:pt idx="46311">
                  <c:v>66.144999999999996</c:v>
                </c:pt>
                <c:pt idx="46312">
                  <c:v>66.146000000000001</c:v>
                </c:pt>
                <c:pt idx="46313">
                  <c:v>66.146000000000001</c:v>
                </c:pt>
                <c:pt idx="46314">
                  <c:v>66.146000000000001</c:v>
                </c:pt>
                <c:pt idx="46315">
                  <c:v>66.146000000000001</c:v>
                </c:pt>
                <c:pt idx="46316">
                  <c:v>66.147000000000006</c:v>
                </c:pt>
                <c:pt idx="46317">
                  <c:v>66.147000000000006</c:v>
                </c:pt>
                <c:pt idx="46318">
                  <c:v>66.147000000000006</c:v>
                </c:pt>
                <c:pt idx="46319">
                  <c:v>66.147999999999996</c:v>
                </c:pt>
                <c:pt idx="46320">
                  <c:v>66.147999999999996</c:v>
                </c:pt>
                <c:pt idx="46321">
                  <c:v>66.147999999999996</c:v>
                </c:pt>
                <c:pt idx="46322">
                  <c:v>66.147999999999996</c:v>
                </c:pt>
                <c:pt idx="46323">
                  <c:v>66.149000000000001</c:v>
                </c:pt>
                <c:pt idx="46324">
                  <c:v>66.149000000000001</c:v>
                </c:pt>
                <c:pt idx="46325">
                  <c:v>66.149000000000001</c:v>
                </c:pt>
                <c:pt idx="46326">
                  <c:v>66.150000000000006</c:v>
                </c:pt>
                <c:pt idx="46327">
                  <c:v>66.150000000000006</c:v>
                </c:pt>
                <c:pt idx="46328">
                  <c:v>66.150000000000006</c:v>
                </c:pt>
                <c:pt idx="46329">
                  <c:v>66.150000000000006</c:v>
                </c:pt>
                <c:pt idx="46330">
                  <c:v>66.150999999999996</c:v>
                </c:pt>
                <c:pt idx="46331">
                  <c:v>66.150999999999996</c:v>
                </c:pt>
                <c:pt idx="46332">
                  <c:v>66.150999999999996</c:v>
                </c:pt>
                <c:pt idx="46333">
                  <c:v>66.152000000000001</c:v>
                </c:pt>
                <c:pt idx="46334">
                  <c:v>66.152000000000001</c:v>
                </c:pt>
                <c:pt idx="46335">
                  <c:v>66.152000000000001</c:v>
                </c:pt>
                <c:pt idx="46336">
                  <c:v>66.152000000000001</c:v>
                </c:pt>
                <c:pt idx="46337">
                  <c:v>66.153000000000006</c:v>
                </c:pt>
                <c:pt idx="46338">
                  <c:v>66.153000000000006</c:v>
                </c:pt>
                <c:pt idx="46339">
                  <c:v>66.153000000000006</c:v>
                </c:pt>
                <c:pt idx="46340">
                  <c:v>66.153999999999996</c:v>
                </c:pt>
                <c:pt idx="46341">
                  <c:v>66.153999999999996</c:v>
                </c:pt>
                <c:pt idx="46342">
                  <c:v>66.153999999999996</c:v>
                </c:pt>
                <c:pt idx="46343">
                  <c:v>66.153999999999996</c:v>
                </c:pt>
                <c:pt idx="46344">
                  <c:v>66.155000000000001</c:v>
                </c:pt>
                <c:pt idx="46345">
                  <c:v>66.155000000000001</c:v>
                </c:pt>
                <c:pt idx="46346">
                  <c:v>66.155000000000001</c:v>
                </c:pt>
                <c:pt idx="46347">
                  <c:v>66.156000000000006</c:v>
                </c:pt>
                <c:pt idx="46348">
                  <c:v>66.156000000000006</c:v>
                </c:pt>
                <c:pt idx="46349">
                  <c:v>66.156000000000006</c:v>
                </c:pt>
                <c:pt idx="46350">
                  <c:v>66.156000000000006</c:v>
                </c:pt>
                <c:pt idx="46351">
                  <c:v>66.156999999999996</c:v>
                </c:pt>
                <c:pt idx="46352">
                  <c:v>66.156999999999996</c:v>
                </c:pt>
                <c:pt idx="46353">
                  <c:v>66.156999999999996</c:v>
                </c:pt>
                <c:pt idx="46354">
                  <c:v>66.156999999999996</c:v>
                </c:pt>
                <c:pt idx="46355">
                  <c:v>66.158000000000001</c:v>
                </c:pt>
                <c:pt idx="46356">
                  <c:v>66.158000000000001</c:v>
                </c:pt>
                <c:pt idx="46357">
                  <c:v>66.158000000000001</c:v>
                </c:pt>
                <c:pt idx="46358">
                  <c:v>66.159000000000006</c:v>
                </c:pt>
                <c:pt idx="46359">
                  <c:v>66.159000000000006</c:v>
                </c:pt>
                <c:pt idx="46360">
                  <c:v>66.159000000000006</c:v>
                </c:pt>
                <c:pt idx="46361">
                  <c:v>66.159000000000006</c:v>
                </c:pt>
                <c:pt idx="46362">
                  <c:v>66.16</c:v>
                </c:pt>
                <c:pt idx="46363">
                  <c:v>66.16</c:v>
                </c:pt>
                <c:pt idx="46364">
                  <c:v>66.16</c:v>
                </c:pt>
                <c:pt idx="46365">
                  <c:v>66.161000000000001</c:v>
                </c:pt>
                <c:pt idx="46366">
                  <c:v>66.161000000000001</c:v>
                </c:pt>
                <c:pt idx="46367">
                  <c:v>66.161000000000001</c:v>
                </c:pt>
                <c:pt idx="46368">
                  <c:v>66.161000000000001</c:v>
                </c:pt>
                <c:pt idx="46369">
                  <c:v>66.162000000000006</c:v>
                </c:pt>
                <c:pt idx="46370">
                  <c:v>66.162000000000006</c:v>
                </c:pt>
                <c:pt idx="46371">
                  <c:v>66.162000000000006</c:v>
                </c:pt>
                <c:pt idx="46372">
                  <c:v>66.162999999999997</c:v>
                </c:pt>
                <c:pt idx="46373">
                  <c:v>66.162999999999997</c:v>
                </c:pt>
                <c:pt idx="46374">
                  <c:v>66.162999999999997</c:v>
                </c:pt>
                <c:pt idx="46375">
                  <c:v>66.162999999999997</c:v>
                </c:pt>
                <c:pt idx="46376">
                  <c:v>66.164000000000001</c:v>
                </c:pt>
                <c:pt idx="46377">
                  <c:v>66.164000000000001</c:v>
                </c:pt>
                <c:pt idx="46378">
                  <c:v>66.164000000000001</c:v>
                </c:pt>
                <c:pt idx="46379">
                  <c:v>66.165000000000006</c:v>
                </c:pt>
                <c:pt idx="46380">
                  <c:v>66.165000000000006</c:v>
                </c:pt>
                <c:pt idx="46381">
                  <c:v>66.165000000000006</c:v>
                </c:pt>
                <c:pt idx="46382">
                  <c:v>66.165000000000006</c:v>
                </c:pt>
                <c:pt idx="46383">
                  <c:v>66.165999999999997</c:v>
                </c:pt>
                <c:pt idx="46384">
                  <c:v>66.165999999999997</c:v>
                </c:pt>
                <c:pt idx="46385">
                  <c:v>66.165999999999997</c:v>
                </c:pt>
                <c:pt idx="46386">
                  <c:v>66.167000000000002</c:v>
                </c:pt>
                <c:pt idx="46387">
                  <c:v>66.167000000000002</c:v>
                </c:pt>
                <c:pt idx="46388">
                  <c:v>66.167000000000002</c:v>
                </c:pt>
                <c:pt idx="46389">
                  <c:v>66.167000000000002</c:v>
                </c:pt>
                <c:pt idx="46390">
                  <c:v>66.168000000000006</c:v>
                </c:pt>
                <c:pt idx="46391">
                  <c:v>66.168000000000006</c:v>
                </c:pt>
                <c:pt idx="46392">
                  <c:v>66.168000000000006</c:v>
                </c:pt>
                <c:pt idx="46393">
                  <c:v>66.168999999999997</c:v>
                </c:pt>
                <c:pt idx="46394">
                  <c:v>66.168999999999997</c:v>
                </c:pt>
                <c:pt idx="46395">
                  <c:v>66.168999999999997</c:v>
                </c:pt>
                <c:pt idx="46396">
                  <c:v>66.168999999999997</c:v>
                </c:pt>
                <c:pt idx="46397">
                  <c:v>66.17</c:v>
                </c:pt>
                <c:pt idx="46398">
                  <c:v>66.17</c:v>
                </c:pt>
                <c:pt idx="46399">
                  <c:v>66.17</c:v>
                </c:pt>
                <c:pt idx="46400">
                  <c:v>66.17</c:v>
                </c:pt>
                <c:pt idx="46401">
                  <c:v>66.171000000000006</c:v>
                </c:pt>
                <c:pt idx="46402">
                  <c:v>66.171000000000006</c:v>
                </c:pt>
                <c:pt idx="46403">
                  <c:v>66.171000000000006</c:v>
                </c:pt>
                <c:pt idx="46404">
                  <c:v>66.171999999999997</c:v>
                </c:pt>
                <c:pt idx="46405">
                  <c:v>66.171999999999997</c:v>
                </c:pt>
                <c:pt idx="46406">
                  <c:v>66.171999999999997</c:v>
                </c:pt>
                <c:pt idx="46407">
                  <c:v>66.171999999999997</c:v>
                </c:pt>
                <c:pt idx="46408">
                  <c:v>66.173000000000002</c:v>
                </c:pt>
                <c:pt idx="46409">
                  <c:v>66.173000000000002</c:v>
                </c:pt>
                <c:pt idx="46410">
                  <c:v>66.173000000000002</c:v>
                </c:pt>
                <c:pt idx="46411">
                  <c:v>66.174000000000007</c:v>
                </c:pt>
                <c:pt idx="46412">
                  <c:v>66.174000000000007</c:v>
                </c:pt>
                <c:pt idx="46413">
                  <c:v>66.174000000000007</c:v>
                </c:pt>
                <c:pt idx="46414">
                  <c:v>66.174000000000007</c:v>
                </c:pt>
                <c:pt idx="46415">
                  <c:v>66.174999999999997</c:v>
                </c:pt>
                <c:pt idx="46416">
                  <c:v>66.174999999999997</c:v>
                </c:pt>
                <c:pt idx="46417">
                  <c:v>66.174999999999997</c:v>
                </c:pt>
                <c:pt idx="46418">
                  <c:v>66.176000000000002</c:v>
                </c:pt>
                <c:pt idx="46419">
                  <c:v>66.176000000000002</c:v>
                </c:pt>
                <c:pt idx="46420">
                  <c:v>66.176000000000002</c:v>
                </c:pt>
                <c:pt idx="46421">
                  <c:v>66.176000000000002</c:v>
                </c:pt>
                <c:pt idx="46422">
                  <c:v>66.177000000000007</c:v>
                </c:pt>
                <c:pt idx="46423">
                  <c:v>66.177000000000007</c:v>
                </c:pt>
                <c:pt idx="46424">
                  <c:v>66.177000000000007</c:v>
                </c:pt>
                <c:pt idx="46425">
                  <c:v>66.177999999999997</c:v>
                </c:pt>
                <c:pt idx="46426">
                  <c:v>66.177999999999997</c:v>
                </c:pt>
                <c:pt idx="46427">
                  <c:v>66.177999999999997</c:v>
                </c:pt>
                <c:pt idx="46428">
                  <c:v>66.177999999999997</c:v>
                </c:pt>
                <c:pt idx="46429">
                  <c:v>66.179000000000002</c:v>
                </c:pt>
                <c:pt idx="46430">
                  <c:v>66.179000000000002</c:v>
                </c:pt>
                <c:pt idx="46431">
                  <c:v>66.179000000000002</c:v>
                </c:pt>
                <c:pt idx="46432">
                  <c:v>66.180000000000007</c:v>
                </c:pt>
                <c:pt idx="46433">
                  <c:v>66.180000000000007</c:v>
                </c:pt>
                <c:pt idx="46434">
                  <c:v>66.180000000000007</c:v>
                </c:pt>
                <c:pt idx="46435">
                  <c:v>66.180000000000007</c:v>
                </c:pt>
                <c:pt idx="46436">
                  <c:v>66.180999999999997</c:v>
                </c:pt>
                <c:pt idx="46437">
                  <c:v>66.180999999999997</c:v>
                </c:pt>
                <c:pt idx="46438">
                  <c:v>66.180999999999997</c:v>
                </c:pt>
                <c:pt idx="46439">
                  <c:v>66.180999999999997</c:v>
                </c:pt>
                <c:pt idx="46440">
                  <c:v>66.182000000000002</c:v>
                </c:pt>
                <c:pt idx="46441">
                  <c:v>66.182000000000002</c:v>
                </c:pt>
                <c:pt idx="46442">
                  <c:v>66.182000000000002</c:v>
                </c:pt>
                <c:pt idx="46443">
                  <c:v>66.183000000000007</c:v>
                </c:pt>
                <c:pt idx="46444">
                  <c:v>66.183000000000007</c:v>
                </c:pt>
                <c:pt idx="46445">
                  <c:v>66.183000000000007</c:v>
                </c:pt>
                <c:pt idx="46446">
                  <c:v>66.183000000000007</c:v>
                </c:pt>
                <c:pt idx="46447">
                  <c:v>66.183999999999997</c:v>
                </c:pt>
                <c:pt idx="46448">
                  <c:v>66.183999999999997</c:v>
                </c:pt>
                <c:pt idx="46449">
                  <c:v>66.183999999999997</c:v>
                </c:pt>
                <c:pt idx="46450">
                  <c:v>66.185000000000002</c:v>
                </c:pt>
                <c:pt idx="46451">
                  <c:v>66.185000000000002</c:v>
                </c:pt>
                <c:pt idx="46452">
                  <c:v>66.185000000000002</c:v>
                </c:pt>
                <c:pt idx="46453">
                  <c:v>66.185000000000002</c:v>
                </c:pt>
                <c:pt idx="46454">
                  <c:v>66.186000000000007</c:v>
                </c:pt>
                <c:pt idx="46455">
                  <c:v>66.186000000000007</c:v>
                </c:pt>
                <c:pt idx="46456">
                  <c:v>66.186000000000007</c:v>
                </c:pt>
                <c:pt idx="46457">
                  <c:v>66.186999999999998</c:v>
                </c:pt>
                <c:pt idx="46458">
                  <c:v>66.186999999999998</c:v>
                </c:pt>
                <c:pt idx="46459">
                  <c:v>66.186999999999998</c:v>
                </c:pt>
                <c:pt idx="46460">
                  <c:v>66.186999999999998</c:v>
                </c:pt>
                <c:pt idx="46461">
                  <c:v>66.188000000000002</c:v>
                </c:pt>
                <c:pt idx="46462">
                  <c:v>66.188000000000002</c:v>
                </c:pt>
                <c:pt idx="46463">
                  <c:v>66.188000000000002</c:v>
                </c:pt>
                <c:pt idx="46464">
                  <c:v>66.189000000000007</c:v>
                </c:pt>
                <c:pt idx="46465">
                  <c:v>66.189000000000007</c:v>
                </c:pt>
                <c:pt idx="46466">
                  <c:v>66.189000000000007</c:v>
                </c:pt>
                <c:pt idx="46467">
                  <c:v>66.189000000000007</c:v>
                </c:pt>
                <c:pt idx="46468">
                  <c:v>66.19</c:v>
                </c:pt>
                <c:pt idx="46469">
                  <c:v>66.19</c:v>
                </c:pt>
                <c:pt idx="46470">
                  <c:v>66.19</c:v>
                </c:pt>
                <c:pt idx="46471">
                  <c:v>66.191000000000003</c:v>
                </c:pt>
                <c:pt idx="46472">
                  <c:v>66.191000000000003</c:v>
                </c:pt>
                <c:pt idx="46473">
                  <c:v>66.191000000000003</c:v>
                </c:pt>
                <c:pt idx="46474">
                  <c:v>66.191000000000003</c:v>
                </c:pt>
                <c:pt idx="46475">
                  <c:v>66.192000000000007</c:v>
                </c:pt>
                <c:pt idx="46476">
                  <c:v>66.192000000000007</c:v>
                </c:pt>
                <c:pt idx="46477">
                  <c:v>66.192000000000007</c:v>
                </c:pt>
                <c:pt idx="46478">
                  <c:v>66.192999999999998</c:v>
                </c:pt>
                <c:pt idx="46479">
                  <c:v>66.192999999999998</c:v>
                </c:pt>
                <c:pt idx="46480">
                  <c:v>66.192999999999998</c:v>
                </c:pt>
                <c:pt idx="46481">
                  <c:v>66.192999999999998</c:v>
                </c:pt>
                <c:pt idx="46482">
                  <c:v>66.194000000000003</c:v>
                </c:pt>
                <c:pt idx="46483">
                  <c:v>66.194000000000003</c:v>
                </c:pt>
                <c:pt idx="46484">
                  <c:v>66.194000000000003</c:v>
                </c:pt>
                <c:pt idx="46485">
                  <c:v>66.194000000000003</c:v>
                </c:pt>
                <c:pt idx="46486">
                  <c:v>66.195000000000007</c:v>
                </c:pt>
                <c:pt idx="46487">
                  <c:v>66.195000000000007</c:v>
                </c:pt>
                <c:pt idx="46488">
                  <c:v>66.195000000000007</c:v>
                </c:pt>
                <c:pt idx="46489">
                  <c:v>66.195999999999998</c:v>
                </c:pt>
                <c:pt idx="46490">
                  <c:v>66.195999999999998</c:v>
                </c:pt>
                <c:pt idx="46491">
                  <c:v>66.195999999999998</c:v>
                </c:pt>
                <c:pt idx="46492">
                  <c:v>66.195999999999998</c:v>
                </c:pt>
                <c:pt idx="46493">
                  <c:v>66.197000000000003</c:v>
                </c:pt>
                <c:pt idx="46494">
                  <c:v>66.197000000000003</c:v>
                </c:pt>
                <c:pt idx="46495">
                  <c:v>66.197000000000003</c:v>
                </c:pt>
                <c:pt idx="46496">
                  <c:v>66.198000000000008</c:v>
                </c:pt>
                <c:pt idx="46497">
                  <c:v>66.198000000000008</c:v>
                </c:pt>
                <c:pt idx="46498">
                  <c:v>66.198000000000008</c:v>
                </c:pt>
                <c:pt idx="46499">
                  <c:v>66.198000000000008</c:v>
                </c:pt>
                <c:pt idx="46500">
                  <c:v>66.198999999999998</c:v>
                </c:pt>
                <c:pt idx="46501">
                  <c:v>66.198999999999998</c:v>
                </c:pt>
                <c:pt idx="46502">
                  <c:v>66.198999999999998</c:v>
                </c:pt>
                <c:pt idx="46503">
                  <c:v>66.2</c:v>
                </c:pt>
                <c:pt idx="46504">
                  <c:v>66.2</c:v>
                </c:pt>
                <c:pt idx="46505">
                  <c:v>66.2</c:v>
                </c:pt>
                <c:pt idx="46506">
                  <c:v>66.2</c:v>
                </c:pt>
                <c:pt idx="46507">
                  <c:v>66.201000000000008</c:v>
                </c:pt>
                <c:pt idx="46508">
                  <c:v>66.201000000000008</c:v>
                </c:pt>
                <c:pt idx="46509">
                  <c:v>66.201000000000008</c:v>
                </c:pt>
                <c:pt idx="46510">
                  <c:v>66.201999999999998</c:v>
                </c:pt>
                <c:pt idx="46511">
                  <c:v>66.201999999999998</c:v>
                </c:pt>
                <c:pt idx="46512">
                  <c:v>66.201999999999998</c:v>
                </c:pt>
                <c:pt idx="46513">
                  <c:v>66.201999999999998</c:v>
                </c:pt>
                <c:pt idx="46514">
                  <c:v>66.203000000000003</c:v>
                </c:pt>
                <c:pt idx="46515">
                  <c:v>66.203000000000003</c:v>
                </c:pt>
                <c:pt idx="46516">
                  <c:v>66.203000000000003</c:v>
                </c:pt>
                <c:pt idx="46517">
                  <c:v>66.204000000000008</c:v>
                </c:pt>
                <c:pt idx="46518">
                  <c:v>66.204000000000008</c:v>
                </c:pt>
                <c:pt idx="46519">
                  <c:v>66.204000000000008</c:v>
                </c:pt>
                <c:pt idx="46520">
                  <c:v>66.204000000000008</c:v>
                </c:pt>
                <c:pt idx="46521">
                  <c:v>66.204999999999998</c:v>
                </c:pt>
                <c:pt idx="46522">
                  <c:v>66.204999999999998</c:v>
                </c:pt>
                <c:pt idx="46523">
                  <c:v>66.204999999999998</c:v>
                </c:pt>
                <c:pt idx="46524">
                  <c:v>66.206000000000003</c:v>
                </c:pt>
                <c:pt idx="46525">
                  <c:v>66.206000000000003</c:v>
                </c:pt>
                <c:pt idx="46526">
                  <c:v>66.206000000000003</c:v>
                </c:pt>
                <c:pt idx="46527">
                  <c:v>66.206000000000003</c:v>
                </c:pt>
                <c:pt idx="46528">
                  <c:v>66.207000000000008</c:v>
                </c:pt>
                <c:pt idx="46529">
                  <c:v>66.207000000000008</c:v>
                </c:pt>
                <c:pt idx="46530">
                  <c:v>66.207000000000008</c:v>
                </c:pt>
                <c:pt idx="46531">
                  <c:v>66.207000000000008</c:v>
                </c:pt>
                <c:pt idx="46532">
                  <c:v>66.207999999999998</c:v>
                </c:pt>
                <c:pt idx="46533">
                  <c:v>66.207999999999998</c:v>
                </c:pt>
                <c:pt idx="46534">
                  <c:v>66.207999999999998</c:v>
                </c:pt>
                <c:pt idx="46535">
                  <c:v>66.209000000000003</c:v>
                </c:pt>
                <c:pt idx="46536">
                  <c:v>66.209000000000003</c:v>
                </c:pt>
                <c:pt idx="46537">
                  <c:v>66.209000000000003</c:v>
                </c:pt>
                <c:pt idx="46538">
                  <c:v>66.209000000000003</c:v>
                </c:pt>
                <c:pt idx="46539">
                  <c:v>66.210000000000008</c:v>
                </c:pt>
                <c:pt idx="46540">
                  <c:v>66.210000000000008</c:v>
                </c:pt>
                <c:pt idx="46541">
                  <c:v>66.210000000000008</c:v>
                </c:pt>
                <c:pt idx="46542">
                  <c:v>66.210999999999999</c:v>
                </c:pt>
                <c:pt idx="46543">
                  <c:v>66.210999999999999</c:v>
                </c:pt>
                <c:pt idx="46544">
                  <c:v>66.210999999999999</c:v>
                </c:pt>
                <c:pt idx="46545">
                  <c:v>66.210999999999999</c:v>
                </c:pt>
                <c:pt idx="46546">
                  <c:v>66.212000000000003</c:v>
                </c:pt>
                <c:pt idx="46547">
                  <c:v>66.212000000000003</c:v>
                </c:pt>
                <c:pt idx="46548">
                  <c:v>66.212000000000003</c:v>
                </c:pt>
                <c:pt idx="46549">
                  <c:v>66.213000000000008</c:v>
                </c:pt>
                <c:pt idx="46550">
                  <c:v>66.213000000000008</c:v>
                </c:pt>
                <c:pt idx="46551">
                  <c:v>66.213000000000008</c:v>
                </c:pt>
                <c:pt idx="46552">
                  <c:v>66.213000000000008</c:v>
                </c:pt>
                <c:pt idx="46553">
                  <c:v>66.213999999999999</c:v>
                </c:pt>
                <c:pt idx="46554">
                  <c:v>66.213999999999999</c:v>
                </c:pt>
                <c:pt idx="46555">
                  <c:v>66.213999999999999</c:v>
                </c:pt>
                <c:pt idx="46556">
                  <c:v>66.215000000000003</c:v>
                </c:pt>
                <c:pt idx="46557">
                  <c:v>66.215000000000003</c:v>
                </c:pt>
                <c:pt idx="46558">
                  <c:v>66.215000000000003</c:v>
                </c:pt>
                <c:pt idx="46559">
                  <c:v>66.215000000000003</c:v>
                </c:pt>
                <c:pt idx="46560">
                  <c:v>66.216000000000008</c:v>
                </c:pt>
                <c:pt idx="46561">
                  <c:v>66.216000000000008</c:v>
                </c:pt>
                <c:pt idx="46562">
                  <c:v>66.216000000000008</c:v>
                </c:pt>
                <c:pt idx="46563">
                  <c:v>66.216999999999999</c:v>
                </c:pt>
                <c:pt idx="46564">
                  <c:v>66.216999999999999</c:v>
                </c:pt>
                <c:pt idx="46565">
                  <c:v>66.216999999999999</c:v>
                </c:pt>
                <c:pt idx="46566">
                  <c:v>66.216999999999999</c:v>
                </c:pt>
                <c:pt idx="46567">
                  <c:v>66.218000000000004</c:v>
                </c:pt>
                <c:pt idx="46568">
                  <c:v>66.218000000000004</c:v>
                </c:pt>
                <c:pt idx="46569">
                  <c:v>66.218000000000004</c:v>
                </c:pt>
                <c:pt idx="46570">
                  <c:v>66.219000000000008</c:v>
                </c:pt>
                <c:pt idx="46571">
                  <c:v>66.219000000000008</c:v>
                </c:pt>
                <c:pt idx="46572">
                  <c:v>66.219000000000008</c:v>
                </c:pt>
                <c:pt idx="46573">
                  <c:v>66.219000000000008</c:v>
                </c:pt>
                <c:pt idx="46574">
                  <c:v>66.22</c:v>
                </c:pt>
                <c:pt idx="46575">
                  <c:v>66.22</c:v>
                </c:pt>
                <c:pt idx="46576">
                  <c:v>66.22</c:v>
                </c:pt>
                <c:pt idx="46577">
                  <c:v>66.22</c:v>
                </c:pt>
                <c:pt idx="46578">
                  <c:v>66.221000000000004</c:v>
                </c:pt>
                <c:pt idx="46579">
                  <c:v>66.221000000000004</c:v>
                </c:pt>
                <c:pt idx="46580">
                  <c:v>66.221000000000004</c:v>
                </c:pt>
                <c:pt idx="46581">
                  <c:v>66.222000000000008</c:v>
                </c:pt>
                <c:pt idx="46582">
                  <c:v>66.222000000000008</c:v>
                </c:pt>
                <c:pt idx="46583">
                  <c:v>66.222000000000008</c:v>
                </c:pt>
                <c:pt idx="46584">
                  <c:v>66.222000000000008</c:v>
                </c:pt>
                <c:pt idx="46585">
                  <c:v>66.222999999999999</c:v>
                </c:pt>
                <c:pt idx="46586">
                  <c:v>66.222999999999999</c:v>
                </c:pt>
                <c:pt idx="46587">
                  <c:v>66.222999999999999</c:v>
                </c:pt>
                <c:pt idx="46588">
                  <c:v>66.224000000000004</c:v>
                </c:pt>
                <c:pt idx="46589">
                  <c:v>66.224000000000004</c:v>
                </c:pt>
                <c:pt idx="46590">
                  <c:v>66.224000000000004</c:v>
                </c:pt>
                <c:pt idx="46591">
                  <c:v>66.224000000000004</c:v>
                </c:pt>
                <c:pt idx="46592">
                  <c:v>66.224999999999994</c:v>
                </c:pt>
                <c:pt idx="46593">
                  <c:v>66.224999999999994</c:v>
                </c:pt>
                <c:pt idx="46594">
                  <c:v>66.224999999999994</c:v>
                </c:pt>
                <c:pt idx="46595">
                  <c:v>66.225999999999999</c:v>
                </c:pt>
                <c:pt idx="46596">
                  <c:v>66.225999999999999</c:v>
                </c:pt>
                <c:pt idx="46597">
                  <c:v>66.225999999999999</c:v>
                </c:pt>
                <c:pt idx="46598">
                  <c:v>66.225999999999999</c:v>
                </c:pt>
                <c:pt idx="46599">
                  <c:v>66.227000000000004</c:v>
                </c:pt>
                <c:pt idx="46600">
                  <c:v>66.227000000000004</c:v>
                </c:pt>
                <c:pt idx="46601">
                  <c:v>66.227000000000004</c:v>
                </c:pt>
                <c:pt idx="46602">
                  <c:v>66.227999999999994</c:v>
                </c:pt>
                <c:pt idx="46603">
                  <c:v>66.227999999999994</c:v>
                </c:pt>
                <c:pt idx="46604">
                  <c:v>66.227999999999994</c:v>
                </c:pt>
                <c:pt idx="46605">
                  <c:v>66.227999999999994</c:v>
                </c:pt>
                <c:pt idx="46606">
                  <c:v>66.228999999999999</c:v>
                </c:pt>
                <c:pt idx="46607">
                  <c:v>66.228999999999999</c:v>
                </c:pt>
                <c:pt idx="46608">
                  <c:v>66.228999999999999</c:v>
                </c:pt>
                <c:pt idx="46609">
                  <c:v>66.23</c:v>
                </c:pt>
                <c:pt idx="46610">
                  <c:v>66.23</c:v>
                </c:pt>
                <c:pt idx="46611">
                  <c:v>66.23</c:v>
                </c:pt>
                <c:pt idx="46612">
                  <c:v>66.23</c:v>
                </c:pt>
                <c:pt idx="46613">
                  <c:v>66.230999999999995</c:v>
                </c:pt>
                <c:pt idx="46614">
                  <c:v>66.230999999999995</c:v>
                </c:pt>
                <c:pt idx="46615">
                  <c:v>66.230999999999995</c:v>
                </c:pt>
                <c:pt idx="46616">
                  <c:v>66.231999999999999</c:v>
                </c:pt>
                <c:pt idx="46617">
                  <c:v>66.231999999999999</c:v>
                </c:pt>
                <c:pt idx="46618">
                  <c:v>66.231999999999999</c:v>
                </c:pt>
                <c:pt idx="46619">
                  <c:v>66.231999999999999</c:v>
                </c:pt>
                <c:pt idx="46620">
                  <c:v>66.233000000000004</c:v>
                </c:pt>
                <c:pt idx="46621">
                  <c:v>66.233000000000004</c:v>
                </c:pt>
                <c:pt idx="46622">
                  <c:v>66.233000000000004</c:v>
                </c:pt>
                <c:pt idx="46623">
                  <c:v>66.233000000000004</c:v>
                </c:pt>
                <c:pt idx="46624">
                  <c:v>66.233999999999995</c:v>
                </c:pt>
                <c:pt idx="46625">
                  <c:v>66.233999999999995</c:v>
                </c:pt>
                <c:pt idx="46626">
                  <c:v>66.233999999999995</c:v>
                </c:pt>
                <c:pt idx="46627">
                  <c:v>66.234999999999999</c:v>
                </c:pt>
                <c:pt idx="46628">
                  <c:v>66.234999999999999</c:v>
                </c:pt>
                <c:pt idx="46629">
                  <c:v>66.234999999999999</c:v>
                </c:pt>
                <c:pt idx="46630">
                  <c:v>66.234999999999999</c:v>
                </c:pt>
                <c:pt idx="46631">
                  <c:v>66.236000000000004</c:v>
                </c:pt>
                <c:pt idx="46632">
                  <c:v>66.236000000000004</c:v>
                </c:pt>
                <c:pt idx="46633">
                  <c:v>66.236000000000004</c:v>
                </c:pt>
                <c:pt idx="46634">
                  <c:v>66.236999999999995</c:v>
                </c:pt>
                <c:pt idx="46635">
                  <c:v>66.236999999999995</c:v>
                </c:pt>
                <c:pt idx="46636">
                  <c:v>66.236999999999995</c:v>
                </c:pt>
                <c:pt idx="46637">
                  <c:v>66.236999999999995</c:v>
                </c:pt>
                <c:pt idx="46638">
                  <c:v>66.238</c:v>
                </c:pt>
                <c:pt idx="46639">
                  <c:v>66.238</c:v>
                </c:pt>
                <c:pt idx="46640">
                  <c:v>66.238</c:v>
                </c:pt>
                <c:pt idx="46641">
                  <c:v>66.239000000000004</c:v>
                </c:pt>
                <c:pt idx="46642">
                  <c:v>66.239000000000004</c:v>
                </c:pt>
                <c:pt idx="46643">
                  <c:v>66.239000000000004</c:v>
                </c:pt>
                <c:pt idx="46644">
                  <c:v>66.239000000000004</c:v>
                </c:pt>
                <c:pt idx="46645">
                  <c:v>66.239999999999995</c:v>
                </c:pt>
                <c:pt idx="46646">
                  <c:v>66.239999999999995</c:v>
                </c:pt>
                <c:pt idx="46647">
                  <c:v>66.239999999999995</c:v>
                </c:pt>
                <c:pt idx="46648">
                  <c:v>66.241</c:v>
                </c:pt>
                <c:pt idx="46649">
                  <c:v>66.241</c:v>
                </c:pt>
                <c:pt idx="46650">
                  <c:v>66.241</c:v>
                </c:pt>
                <c:pt idx="46651">
                  <c:v>66.241</c:v>
                </c:pt>
                <c:pt idx="46652">
                  <c:v>66.242000000000004</c:v>
                </c:pt>
                <c:pt idx="46653">
                  <c:v>66.242000000000004</c:v>
                </c:pt>
                <c:pt idx="46654">
                  <c:v>66.242000000000004</c:v>
                </c:pt>
                <c:pt idx="46655">
                  <c:v>66.242999999999995</c:v>
                </c:pt>
                <c:pt idx="46656">
                  <c:v>66.242999999999995</c:v>
                </c:pt>
                <c:pt idx="46657">
                  <c:v>66.242999999999995</c:v>
                </c:pt>
                <c:pt idx="46658">
                  <c:v>66.242999999999995</c:v>
                </c:pt>
                <c:pt idx="46659">
                  <c:v>66.244</c:v>
                </c:pt>
                <c:pt idx="46660">
                  <c:v>66.244</c:v>
                </c:pt>
                <c:pt idx="46661">
                  <c:v>66.244</c:v>
                </c:pt>
                <c:pt idx="46662">
                  <c:v>66.245000000000005</c:v>
                </c:pt>
                <c:pt idx="46663">
                  <c:v>66.245000000000005</c:v>
                </c:pt>
                <c:pt idx="46664">
                  <c:v>66.245000000000005</c:v>
                </c:pt>
                <c:pt idx="46665">
                  <c:v>66.245000000000005</c:v>
                </c:pt>
                <c:pt idx="46666">
                  <c:v>66.245999999999995</c:v>
                </c:pt>
                <c:pt idx="46667">
                  <c:v>66.245999999999995</c:v>
                </c:pt>
                <c:pt idx="46668">
                  <c:v>66.245999999999995</c:v>
                </c:pt>
                <c:pt idx="46669">
                  <c:v>66.247</c:v>
                </c:pt>
                <c:pt idx="46670">
                  <c:v>66.247</c:v>
                </c:pt>
                <c:pt idx="46671">
                  <c:v>66.247</c:v>
                </c:pt>
                <c:pt idx="46672">
                  <c:v>66.247</c:v>
                </c:pt>
                <c:pt idx="46673">
                  <c:v>66.248000000000005</c:v>
                </c:pt>
                <c:pt idx="46674">
                  <c:v>66.248000000000005</c:v>
                </c:pt>
                <c:pt idx="46675">
                  <c:v>66.248000000000005</c:v>
                </c:pt>
                <c:pt idx="46676">
                  <c:v>66.248000000000005</c:v>
                </c:pt>
                <c:pt idx="46677">
                  <c:v>66.248999999999995</c:v>
                </c:pt>
                <c:pt idx="46678">
                  <c:v>66.248999999999995</c:v>
                </c:pt>
                <c:pt idx="46679">
                  <c:v>66.248999999999995</c:v>
                </c:pt>
                <c:pt idx="46680">
                  <c:v>66.25</c:v>
                </c:pt>
                <c:pt idx="46681">
                  <c:v>66.25</c:v>
                </c:pt>
                <c:pt idx="46682">
                  <c:v>66.25</c:v>
                </c:pt>
                <c:pt idx="46683">
                  <c:v>66.25</c:v>
                </c:pt>
                <c:pt idx="46684">
                  <c:v>66.251000000000005</c:v>
                </c:pt>
                <c:pt idx="46685">
                  <c:v>66.251000000000005</c:v>
                </c:pt>
                <c:pt idx="46686">
                  <c:v>66.251000000000005</c:v>
                </c:pt>
                <c:pt idx="46687">
                  <c:v>66.251999999999995</c:v>
                </c:pt>
                <c:pt idx="46688">
                  <c:v>66.251999999999995</c:v>
                </c:pt>
                <c:pt idx="46689">
                  <c:v>66.251999999999995</c:v>
                </c:pt>
                <c:pt idx="46690">
                  <c:v>66.251999999999995</c:v>
                </c:pt>
                <c:pt idx="46691">
                  <c:v>66.253</c:v>
                </c:pt>
                <c:pt idx="46692">
                  <c:v>66.253</c:v>
                </c:pt>
                <c:pt idx="46693">
                  <c:v>66.253</c:v>
                </c:pt>
                <c:pt idx="46694">
                  <c:v>66.254000000000005</c:v>
                </c:pt>
                <c:pt idx="46695">
                  <c:v>66.254000000000005</c:v>
                </c:pt>
                <c:pt idx="46696">
                  <c:v>66.254000000000005</c:v>
                </c:pt>
                <c:pt idx="46697">
                  <c:v>66.254000000000005</c:v>
                </c:pt>
                <c:pt idx="46698">
                  <c:v>66.254999999999995</c:v>
                </c:pt>
                <c:pt idx="46699">
                  <c:v>66.254999999999995</c:v>
                </c:pt>
                <c:pt idx="46700">
                  <c:v>66.254999999999995</c:v>
                </c:pt>
                <c:pt idx="46701">
                  <c:v>66.256</c:v>
                </c:pt>
                <c:pt idx="46702">
                  <c:v>66.256</c:v>
                </c:pt>
                <c:pt idx="46703">
                  <c:v>66.256</c:v>
                </c:pt>
                <c:pt idx="46704">
                  <c:v>66.256</c:v>
                </c:pt>
                <c:pt idx="46705">
                  <c:v>66.257000000000005</c:v>
                </c:pt>
                <c:pt idx="46706">
                  <c:v>66.257000000000005</c:v>
                </c:pt>
                <c:pt idx="46707">
                  <c:v>66.257000000000005</c:v>
                </c:pt>
                <c:pt idx="46708">
                  <c:v>66.257999999999996</c:v>
                </c:pt>
                <c:pt idx="46709">
                  <c:v>66.257999999999996</c:v>
                </c:pt>
                <c:pt idx="46710">
                  <c:v>66.257999999999996</c:v>
                </c:pt>
                <c:pt idx="46711">
                  <c:v>66.257999999999996</c:v>
                </c:pt>
                <c:pt idx="46712">
                  <c:v>66.259</c:v>
                </c:pt>
                <c:pt idx="46713">
                  <c:v>66.259</c:v>
                </c:pt>
                <c:pt idx="46714">
                  <c:v>66.259</c:v>
                </c:pt>
                <c:pt idx="46715">
                  <c:v>66.259</c:v>
                </c:pt>
                <c:pt idx="46716">
                  <c:v>66.260000000000005</c:v>
                </c:pt>
                <c:pt idx="46717">
                  <c:v>66.260000000000005</c:v>
                </c:pt>
                <c:pt idx="46718">
                  <c:v>66.260000000000005</c:v>
                </c:pt>
                <c:pt idx="46719">
                  <c:v>66.260999999999996</c:v>
                </c:pt>
                <c:pt idx="46720">
                  <c:v>66.260999999999996</c:v>
                </c:pt>
                <c:pt idx="46721">
                  <c:v>66.260999999999996</c:v>
                </c:pt>
                <c:pt idx="46722">
                  <c:v>66.260999999999996</c:v>
                </c:pt>
                <c:pt idx="46723">
                  <c:v>66.262</c:v>
                </c:pt>
                <c:pt idx="46724">
                  <c:v>66.262</c:v>
                </c:pt>
                <c:pt idx="46725">
                  <c:v>66.262</c:v>
                </c:pt>
                <c:pt idx="46726">
                  <c:v>66.263000000000005</c:v>
                </c:pt>
                <c:pt idx="46727">
                  <c:v>66.263000000000005</c:v>
                </c:pt>
                <c:pt idx="46728">
                  <c:v>66.263000000000005</c:v>
                </c:pt>
                <c:pt idx="46729">
                  <c:v>66.263000000000005</c:v>
                </c:pt>
                <c:pt idx="46730">
                  <c:v>66.263999999999996</c:v>
                </c:pt>
                <c:pt idx="46731">
                  <c:v>66.263999999999996</c:v>
                </c:pt>
                <c:pt idx="46732">
                  <c:v>66.263999999999996</c:v>
                </c:pt>
                <c:pt idx="46733">
                  <c:v>66.265000000000001</c:v>
                </c:pt>
                <c:pt idx="46734">
                  <c:v>66.265000000000001</c:v>
                </c:pt>
                <c:pt idx="46735">
                  <c:v>66.265000000000001</c:v>
                </c:pt>
                <c:pt idx="46736">
                  <c:v>66.265000000000001</c:v>
                </c:pt>
                <c:pt idx="46737">
                  <c:v>66.266000000000005</c:v>
                </c:pt>
                <c:pt idx="46738">
                  <c:v>66.266000000000005</c:v>
                </c:pt>
                <c:pt idx="46739">
                  <c:v>66.266000000000005</c:v>
                </c:pt>
                <c:pt idx="46740">
                  <c:v>66.266999999999996</c:v>
                </c:pt>
                <c:pt idx="46741">
                  <c:v>66.266999999999996</c:v>
                </c:pt>
                <c:pt idx="46742">
                  <c:v>66.266999999999996</c:v>
                </c:pt>
                <c:pt idx="46743">
                  <c:v>66.266999999999996</c:v>
                </c:pt>
                <c:pt idx="46744">
                  <c:v>66.268000000000001</c:v>
                </c:pt>
                <c:pt idx="46745">
                  <c:v>66.268000000000001</c:v>
                </c:pt>
                <c:pt idx="46746">
                  <c:v>66.268000000000001</c:v>
                </c:pt>
                <c:pt idx="46747">
                  <c:v>66.269000000000005</c:v>
                </c:pt>
                <c:pt idx="46748">
                  <c:v>66.269000000000005</c:v>
                </c:pt>
                <c:pt idx="46749">
                  <c:v>66.269000000000005</c:v>
                </c:pt>
                <c:pt idx="46750">
                  <c:v>66.269000000000005</c:v>
                </c:pt>
                <c:pt idx="46751">
                  <c:v>66.27</c:v>
                </c:pt>
                <c:pt idx="46752">
                  <c:v>66.27</c:v>
                </c:pt>
                <c:pt idx="46753">
                  <c:v>66.27</c:v>
                </c:pt>
                <c:pt idx="46754">
                  <c:v>66.271000000000001</c:v>
                </c:pt>
                <c:pt idx="46755">
                  <c:v>66.271000000000001</c:v>
                </c:pt>
                <c:pt idx="46756">
                  <c:v>66.271000000000001</c:v>
                </c:pt>
                <c:pt idx="46757">
                  <c:v>66.271000000000001</c:v>
                </c:pt>
                <c:pt idx="46758">
                  <c:v>66.272000000000006</c:v>
                </c:pt>
                <c:pt idx="46759">
                  <c:v>66.272000000000006</c:v>
                </c:pt>
                <c:pt idx="46760">
                  <c:v>66.272000000000006</c:v>
                </c:pt>
                <c:pt idx="46761">
                  <c:v>66.272000000000006</c:v>
                </c:pt>
                <c:pt idx="46762">
                  <c:v>66.272999999999996</c:v>
                </c:pt>
                <c:pt idx="46763">
                  <c:v>66.272999999999996</c:v>
                </c:pt>
                <c:pt idx="46764">
                  <c:v>66.272999999999996</c:v>
                </c:pt>
                <c:pt idx="46765">
                  <c:v>66.274000000000001</c:v>
                </c:pt>
                <c:pt idx="46766">
                  <c:v>66.274000000000001</c:v>
                </c:pt>
                <c:pt idx="46767">
                  <c:v>66.274000000000001</c:v>
                </c:pt>
                <c:pt idx="46768">
                  <c:v>66.274000000000001</c:v>
                </c:pt>
                <c:pt idx="46769">
                  <c:v>66.275000000000006</c:v>
                </c:pt>
                <c:pt idx="46770">
                  <c:v>66.275000000000006</c:v>
                </c:pt>
                <c:pt idx="46771">
                  <c:v>66.275000000000006</c:v>
                </c:pt>
                <c:pt idx="46772">
                  <c:v>66.275999999999996</c:v>
                </c:pt>
                <c:pt idx="46773">
                  <c:v>66.275999999999996</c:v>
                </c:pt>
                <c:pt idx="46774">
                  <c:v>66.275999999999996</c:v>
                </c:pt>
                <c:pt idx="46775">
                  <c:v>66.275999999999996</c:v>
                </c:pt>
                <c:pt idx="46776">
                  <c:v>66.277000000000001</c:v>
                </c:pt>
                <c:pt idx="46777">
                  <c:v>66.277000000000001</c:v>
                </c:pt>
                <c:pt idx="46778">
                  <c:v>66.277000000000001</c:v>
                </c:pt>
                <c:pt idx="46779">
                  <c:v>66.278000000000006</c:v>
                </c:pt>
                <c:pt idx="46780">
                  <c:v>66.278000000000006</c:v>
                </c:pt>
                <c:pt idx="46781">
                  <c:v>66.278000000000006</c:v>
                </c:pt>
                <c:pt idx="46782">
                  <c:v>66.278000000000006</c:v>
                </c:pt>
                <c:pt idx="46783">
                  <c:v>66.278999999999996</c:v>
                </c:pt>
                <c:pt idx="46784">
                  <c:v>66.278999999999996</c:v>
                </c:pt>
                <c:pt idx="46785">
                  <c:v>66.278999999999996</c:v>
                </c:pt>
                <c:pt idx="46786">
                  <c:v>66.28</c:v>
                </c:pt>
                <c:pt idx="46787">
                  <c:v>66.28</c:v>
                </c:pt>
                <c:pt idx="46788">
                  <c:v>66.28</c:v>
                </c:pt>
                <c:pt idx="46789">
                  <c:v>66.28</c:v>
                </c:pt>
                <c:pt idx="46790">
                  <c:v>66.281000000000006</c:v>
                </c:pt>
                <c:pt idx="46791">
                  <c:v>66.281000000000006</c:v>
                </c:pt>
                <c:pt idx="46792">
                  <c:v>66.281000000000006</c:v>
                </c:pt>
                <c:pt idx="46793">
                  <c:v>66.281999999999996</c:v>
                </c:pt>
                <c:pt idx="46794">
                  <c:v>66.281999999999996</c:v>
                </c:pt>
                <c:pt idx="46795">
                  <c:v>66.281999999999996</c:v>
                </c:pt>
                <c:pt idx="46796">
                  <c:v>66.281999999999996</c:v>
                </c:pt>
                <c:pt idx="46797">
                  <c:v>66.283000000000001</c:v>
                </c:pt>
                <c:pt idx="46798">
                  <c:v>66.283000000000001</c:v>
                </c:pt>
                <c:pt idx="46799">
                  <c:v>66.283000000000001</c:v>
                </c:pt>
                <c:pt idx="46800">
                  <c:v>66.284000000000006</c:v>
                </c:pt>
                <c:pt idx="46801">
                  <c:v>66.284000000000006</c:v>
                </c:pt>
                <c:pt idx="46802">
                  <c:v>66.284000000000006</c:v>
                </c:pt>
                <c:pt idx="46803">
                  <c:v>66.284000000000006</c:v>
                </c:pt>
                <c:pt idx="46804">
                  <c:v>66.284999999999997</c:v>
                </c:pt>
                <c:pt idx="46805">
                  <c:v>66.287000000000006</c:v>
                </c:pt>
                <c:pt idx="46806">
                  <c:v>66.290000000000006</c:v>
                </c:pt>
                <c:pt idx="46807">
                  <c:v>66.293000000000006</c:v>
                </c:pt>
                <c:pt idx="46808">
                  <c:v>66.296000000000006</c:v>
                </c:pt>
                <c:pt idx="46809">
                  <c:v>66.299000000000007</c:v>
                </c:pt>
                <c:pt idx="46810">
                  <c:v>66.302000000000007</c:v>
                </c:pt>
                <c:pt idx="46811">
                  <c:v>66.305000000000007</c:v>
                </c:pt>
                <c:pt idx="46812">
                  <c:v>66.308000000000007</c:v>
                </c:pt>
                <c:pt idx="46813">
                  <c:v>66.311000000000007</c:v>
                </c:pt>
                <c:pt idx="46814">
                  <c:v>66.314000000000007</c:v>
                </c:pt>
                <c:pt idx="46815">
                  <c:v>66.317999999999998</c:v>
                </c:pt>
                <c:pt idx="46816">
                  <c:v>66.320999999999998</c:v>
                </c:pt>
                <c:pt idx="46817">
                  <c:v>66.323999999999998</c:v>
                </c:pt>
                <c:pt idx="46818">
                  <c:v>66.326999999999998</c:v>
                </c:pt>
                <c:pt idx="46819">
                  <c:v>66.33</c:v>
                </c:pt>
                <c:pt idx="46820">
                  <c:v>66.332999999999998</c:v>
                </c:pt>
                <c:pt idx="46821">
                  <c:v>66.335999999999999</c:v>
                </c:pt>
                <c:pt idx="46822">
                  <c:v>66.338999999999999</c:v>
                </c:pt>
                <c:pt idx="46823">
                  <c:v>66.341999999999999</c:v>
                </c:pt>
                <c:pt idx="46824">
                  <c:v>66.346000000000004</c:v>
                </c:pt>
                <c:pt idx="46825">
                  <c:v>66.349000000000004</c:v>
                </c:pt>
                <c:pt idx="46826">
                  <c:v>66.352000000000004</c:v>
                </c:pt>
                <c:pt idx="46827">
                  <c:v>66.355000000000004</c:v>
                </c:pt>
                <c:pt idx="46828">
                  <c:v>66.358000000000004</c:v>
                </c:pt>
                <c:pt idx="46829">
                  <c:v>66.361000000000004</c:v>
                </c:pt>
                <c:pt idx="46830">
                  <c:v>66.364999999999995</c:v>
                </c:pt>
                <c:pt idx="46831">
                  <c:v>66.367999999999995</c:v>
                </c:pt>
                <c:pt idx="46832">
                  <c:v>66.370999999999995</c:v>
                </c:pt>
                <c:pt idx="46833">
                  <c:v>66.373999999999995</c:v>
                </c:pt>
                <c:pt idx="46834">
                  <c:v>66.378</c:v>
                </c:pt>
                <c:pt idx="46835">
                  <c:v>66.381</c:v>
                </c:pt>
                <c:pt idx="46836">
                  <c:v>66.384</c:v>
                </c:pt>
                <c:pt idx="46837">
                  <c:v>66.388000000000005</c:v>
                </c:pt>
                <c:pt idx="46838">
                  <c:v>66.391000000000005</c:v>
                </c:pt>
                <c:pt idx="46839">
                  <c:v>66.394000000000005</c:v>
                </c:pt>
                <c:pt idx="46840">
                  <c:v>66.397999999999996</c:v>
                </c:pt>
                <c:pt idx="46841">
                  <c:v>66.400999999999996</c:v>
                </c:pt>
                <c:pt idx="46842">
                  <c:v>66.403999999999996</c:v>
                </c:pt>
                <c:pt idx="46843">
                  <c:v>66.408000000000001</c:v>
                </c:pt>
                <c:pt idx="46844">
                  <c:v>66.411000000000001</c:v>
                </c:pt>
                <c:pt idx="46845">
                  <c:v>66.415000000000006</c:v>
                </c:pt>
                <c:pt idx="46846">
                  <c:v>66.418000000000006</c:v>
                </c:pt>
                <c:pt idx="46847">
                  <c:v>66.421000000000006</c:v>
                </c:pt>
                <c:pt idx="46848">
                  <c:v>66.424999999999997</c:v>
                </c:pt>
                <c:pt idx="46849">
                  <c:v>66.427999999999997</c:v>
                </c:pt>
                <c:pt idx="46850">
                  <c:v>66.432000000000002</c:v>
                </c:pt>
                <c:pt idx="46851">
                  <c:v>66.435000000000002</c:v>
                </c:pt>
                <c:pt idx="46852">
                  <c:v>66.439000000000007</c:v>
                </c:pt>
                <c:pt idx="46853">
                  <c:v>66.442000000000007</c:v>
                </c:pt>
                <c:pt idx="46854">
                  <c:v>66.445999999999998</c:v>
                </c:pt>
                <c:pt idx="46855">
                  <c:v>66.448999999999998</c:v>
                </c:pt>
                <c:pt idx="46856">
                  <c:v>66.453000000000003</c:v>
                </c:pt>
                <c:pt idx="46857">
                  <c:v>66.456000000000003</c:v>
                </c:pt>
                <c:pt idx="46858">
                  <c:v>66.460000000000008</c:v>
                </c:pt>
                <c:pt idx="46859">
                  <c:v>66.463000000000008</c:v>
                </c:pt>
                <c:pt idx="46860">
                  <c:v>66.466999999999999</c:v>
                </c:pt>
                <c:pt idx="46861">
                  <c:v>66.471000000000004</c:v>
                </c:pt>
                <c:pt idx="46862">
                  <c:v>66.474000000000004</c:v>
                </c:pt>
                <c:pt idx="46863">
                  <c:v>66.477999999999994</c:v>
                </c:pt>
                <c:pt idx="46864">
                  <c:v>66.480999999999995</c:v>
                </c:pt>
                <c:pt idx="46865">
                  <c:v>66.484999999999999</c:v>
                </c:pt>
                <c:pt idx="46866">
                  <c:v>66.488</c:v>
                </c:pt>
                <c:pt idx="46867">
                  <c:v>66.492000000000004</c:v>
                </c:pt>
                <c:pt idx="46868">
                  <c:v>66.495999999999995</c:v>
                </c:pt>
                <c:pt idx="46869">
                  <c:v>66.498999999999995</c:v>
                </c:pt>
                <c:pt idx="46870">
                  <c:v>66.503</c:v>
                </c:pt>
                <c:pt idx="46871">
                  <c:v>66.507000000000005</c:v>
                </c:pt>
                <c:pt idx="46872">
                  <c:v>66.510000000000005</c:v>
                </c:pt>
                <c:pt idx="46873">
                  <c:v>66.513999999999996</c:v>
                </c:pt>
                <c:pt idx="46874">
                  <c:v>66.516999999999996</c:v>
                </c:pt>
                <c:pt idx="46875">
                  <c:v>66.521000000000001</c:v>
                </c:pt>
                <c:pt idx="46876">
                  <c:v>66.525000000000006</c:v>
                </c:pt>
                <c:pt idx="46877">
                  <c:v>66.528000000000006</c:v>
                </c:pt>
                <c:pt idx="46878">
                  <c:v>66.531999999999996</c:v>
                </c:pt>
                <c:pt idx="46879">
                  <c:v>66.536000000000001</c:v>
                </c:pt>
                <c:pt idx="46880">
                  <c:v>66.540000000000006</c:v>
                </c:pt>
                <c:pt idx="46881">
                  <c:v>66.543999999999997</c:v>
                </c:pt>
                <c:pt idx="46882">
                  <c:v>66.548000000000002</c:v>
                </c:pt>
                <c:pt idx="46883">
                  <c:v>66.552000000000007</c:v>
                </c:pt>
                <c:pt idx="46884">
                  <c:v>66.555999999999997</c:v>
                </c:pt>
                <c:pt idx="46885">
                  <c:v>66.558999999999997</c:v>
                </c:pt>
                <c:pt idx="46886">
                  <c:v>66.563000000000002</c:v>
                </c:pt>
                <c:pt idx="46887">
                  <c:v>66.567000000000007</c:v>
                </c:pt>
                <c:pt idx="46888">
                  <c:v>66.570999999999998</c:v>
                </c:pt>
                <c:pt idx="46889">
                  <c:v>66.575000000000003</c:v>
                </c:pt>
                <c:pt idx="46890">
                  <c:v>66.578000000000003</c:v>
                </c:pt>
                <c:pt idx="46891">
                  <c:v>66.582000000000008</c:v>
                </c:pt>
                <c:pt idx="46892">
                  <c:v>66.585999999999999</c:v>
                </c:pt>
                <c:pt idx="46893">
                  <c:v>66.59</c:v>
                </c:pt>
                <c:pt idx="46894">
                  <c:v>66.594000000000008</c:v>
                </c:pt>
                <c:pt idx="46895">
                  <c:v>66.597000000000008</c:v>
                </c:pt>
                <c:pt idx="46896">
                  <c:v>66.600999999999999</c:v>
                </c:pt>
                <c:pt idx="46897">
                  <c:v>66.605000000000004</c:v>
                </c:pt>
                <c:pt idx="46898">
                  <c:v>66.608999999999995</c:v>
                </c:pt>
                <c:pt idx="46899">
                  <c:v>66.613</c:v>
                </c:pt>
                <c:pt idx="46900">
                  <c:v>66.616</c:v>
                </c:pt>
                <c:pt idx="46901">
                  <c:v>66.62</c:v>
                </c:pt>
                <c:pt idx="46902">
                  <c:v>66.623999999999995</c:v>
                </c:pt>
                <c:pt idx="46903">
                  <c:v>66.628</c:v>
                </c:pt>
                <c:pt idx="46904">
                  <c:v>66.632000000000005</c:v>
                </c:pt>
                <c:pt idx="46905">
                  <c:v>66.635999999999996</c:v>
                </c:pt>
                <c:pt idx="46906">
                  <c:v>66.638999999999996</c:v>
                </c:pt>
                <c:pt idx="46907">
                  <c:v>66.643000000000001</c:v>
                </c:pt>
                <c:pt idx="46908">
                  <c:v>66.647000000000006</c:v>
                </c:pt>
                <c:pt idx="46909">
                  <c:v>66.650999999999996</c:v>
                </c:pt>
                <c:pt idx="46910">
                  <c:v>66.655000000000001</c:v>
                </c:pt>
                <c:pt idx="46911">
                  <c:v>66.659000000000006</c:v>
                </c:pt>
                <c:pt idx="46912">
                  <c:v>66.662999999999997</c:v>
                </c:pt>
                <c:pt idx="46913">
                  <c:v>66.667000000000002</c:v>
                </c:pt>
                <c:pt idx="46914">
                  <c:v>66.67</c:v>
                </c:pt>
                <c:pt idx="46915">
                  <c:v>66.674000000000007</c:v>
                </c:pt>
                <c:pt idx="46916">
                  <c:v>66.677999999999997</c:v>
                </c:pt>
                <c:pt idx="46917">
                  <c:v>66.682000000000002</c:v>
                </c:pt>
                <c:pt idx="46918">
                  <c:v>66.686000000000007</c:v>
                </c:pt>
                <c:pt idx="46919">
                  <c:v>66.69</c:v>
                </c:pt>
                <c:pt idx="46920">
                  <c:v>66.694000000000003</c:v>
                </c:pt>
                <c:pt idx="46921">
                  <c:v>66.698000000000008</c:v>
                </c:pt>
                <c:pt idx="46922">
                  <c:v>66.701999999999998</c:v>
                </c:pt>
                <c:pt idx="46923">
                  <c:v>66.704999999999998</c:v>
                </c:pt>
                <c:pt idx="46924">
                  <c:v>66.709000000000003</c:v>
                </c:pt>
                <c:pt idx="46925">
                  <c:v>66.713000000000008</c:v>
                </c:pt>
                <c:pt idx="46926">
                  <c:v>66.716999999999999</c:v>
                </c:pt>
                <c:pt idx="46927">
                  <c:v>66.721000000000004</c:v>
                </c:pt>
                <c:pt idx="46928">
                  <c:v>66.724999999999994</c:v>
                </c:pt>
                <c:pt idx="46929">
                  <c:v>66.728999999999999</c:v>
                </c:pt>
                <c:pt idx="46930">
                  <c:v>66.731999999999999</c:v>
                </c:pt>
                <c:pt idx="46931">
                  <c:v>66.736000000000004</c:v>
                </c:pt>
                <c:pt idx="46932">
                  <c:v>66.739999999999995</c:v>
                </c:pt>
                <c:pt idx="46933">
                  <c:v>66.744</c:v>
                </c:pt>
                <c:pt idx="46934">
                  <c:v>66.748000000000005</c:v>
                </c:pt>
                <c:pt idx="46935">
                  <c:v>66.751999999999995</c:v>
                </c:pt>
                <c:pt idx="46936">
                  <c:v>66.754999999999995</c:v>
                </c:pt>
                <c:pt idx="46937">
                  <c:v>66.759</c:v>
                </c:pt>
                <c:pt idx="46938">
                  <c:v>66.763000000000005</c:v>
                </c:pt>
                <c:pt idx="46939">
                  <c:v>66.766999999999996</c:v>
                </c:pt>
                <c:pt idx="46940">
                  <c:v>66.77</c:v>
                </c:pt>
                <c:pt idx="46941">
                  <c:v>66.774000000000001</c:v>
                </c:pt>
                <c:pt idx="46942">
                  <c:v>66.778000000000006</c:v>
                </c:pt>
                <c:pt idx="46943">
                  <c:v>66.781999999999996</c:v>
                </c:pt>
                <c:pt idx="46944">
                  <c:v>66.784999999999997</c:v>
                </c:pt>
                <c:pt idx="46945">
                  <c:v>66.789000000000001</c:v>
                </c:pt>
                <c:pt idx="46946">
                  <c:v>66.793000000000006</c:v>
                </c:pt>
                <c:pt idx="46947">
                  <c:v>66.796999999999997</c:v>
                </c:pt>
                <c:pt idx="46948">
                  <c:v>66.8</c:v>
                </c:pt>
                <c:pt idx="46949">
                  <c:v>66.804000000000002</c:v>
                </c:pt>
                <c:pt idx="46950">
                  <c:v>66.808000000000007</c:v>
                </c:pt>
                <c:pt idx="46951">
                  <c:v>66.811000000000007</c:v>
                </c:pt>
                <c:pt idx="46952">
                  <c:v>66.814999999999998</c:v>
                </c:pt>
                <c:pt idx="46953">
                  <c:v>66.819000000000003</c:v>
                </c:pt>
                <c:pt idx="46954">
                  <c:v>66.822000000000003</c:v>
                </c:pt>
                <c:pt idx="46955">
                  <c:v>66.826000000000008</c:v>
                </c:pt>
                <c:pt idx="46956">
                  <c:v>66.83</c:v>
                </c:pt>
                <c:pt idx="46957">
                  <c:v>66.832999999999998</c:v>
                </c:pt>
                <c:pt idx="46958">
                  <c:v>66.837000000000003</c:v>
                </c:pt>
                <c:pt idx="46959">
                  <c:v>66.841000000000008</c:v>
                </c:pt>
                <c:pt idx="46960">
                  <c:v>66.844000000000008</c:v>
                </c:pt>
                <c:pt idx="46961">
                  <c:v>66.847999999999999</c:v>
                </c:pt>
                <c:pt idx="46962">
                  <c:v>66.852000000000004</c:v>
                </c:pt>
                <c:pt idx="46963">
                  <c:v>66.855000000000004</c:v>
                </c:pt>
                <c:pt idx="46964">
                  <c:v>66.858999999999995</c:v>
                </c:pt>
                <c:pt idx="46965">
                  <c:v>66.863</c:v>
                </c:pt>
                <c:pt idx="46966">
                  <c:v>66.866</c:v>
                </c:pt>
                <c:pt idx="46967">
                  <c:v>66.87</c:v>
                </c:pt>
                <c:pt idx="46968">
                  <c:v>66.873000000000005</c:v>
                </c:pt>
                <c:pt idx="46969">
                  <c:v>66.876999999999995</c:v>
                </c:pt>
                <c:pt idx="46970">
                  <c:v>66.881</c:v>
                </c:pt>
                <c:pt idx="46971">
                  <c:v>66.884</c:v>
                </c:pt>
                <c:pt idx="46972">
                  <c:v>66.888000000000005</c:v>
                </c:pt>
                <c:pt idx="46973">
                  <c:v>66.891000000000005</c:v>
                </c:pt>
                <c:pt idx="46974">
                  <c:v>66.894999999999996</c:v>
                </c:pt>
                <c:pt idx="46975">
                  <c:v>66.899000000000001</c:v>
                </c:pt>
                <c:pt idx="46976">
                  <c:v>66.902000000000001</c:v>
                </c:pt>
                <c:pt idx="46977">
                  <c:v>66.906000000000006</c:v>
                </c:pt>
                <c:pt idx="46978">
                  <c:v>66.909000000000006</c:v>
                </c:pt>
                <c:pt idx="46979">
                  <c:v>66.912999999999997</c:v>
                </c:pt>
                <c:pt idx="46980">
                  <c:v>66.915999999999997</c:v>
                </c:pt>
                <c:pt idx="46981">
                  <c:v>66.92</c:v>
                </c:pt>
                <c:pt idx="46982">
                  <c:v>66.923000000000002</c:v>
                </c:pt>
                <c:pt idx="46983">
                  <c:v>66.927000000000007</c:v>
                </c:pt>
                <c:pt idx="46984">
                  <c:v>66.930999999999997</c:v>
                </c:pt>
                <c:pt idx="46985">
                  <c:v>66.933999999999997</c:v>
                </c:pt>
                <c:pt idx="46986">
                  <c:v>66.938000000000002</c:v>
                </c:pt>
                <c:pt idx="46987">
                  <c:v>66.941000000000003</c:v>
                </c:pt>
                <c:pt idx="46988">
                  <c:v>66.945000000000007</c:v>
                </c:pt>
                <c:pt idx="46989">
                  <c:v>66.948000000000008</c:v>
                </c:pt>
                <c:pt idx="46990">
                  <c:v>66.951999999999998</c:v>
                </c:pt>
                <c:pt idx="46991">
                  <c:v>66.954999999999998</c:v>
                </c:pt>
                <c:pt idx="46992">
                  <c:v>66.959000000000003</c:v>
                </c:pt>
                <c:pt idx="46993">
                  <c:v>66.962000000000003</c:v>
                </c:pt>
                <c:pt idx="46994">
                  <c:v>66.966000000000008</c:v>
                </c:pt>
                <c:pt idx="46995">
                  <c:v>66.969000000000008</c:v>
                </c:pt>
                <c:pt idx="46996">
                  <c:v>66.972999999999999</c:v>
                </c:pt>
                <c:pt idx="46997">
                  <c:v>66.975999999999999</c:v>
                </c:pt>
                <c:pt idx="46998">
                  <c:v>66.978999999999999</c:v>
                </c:pt>
                <c:pt idx="46999">
                  <c:v>66.983000000000004</c:v>
                </c:pt>
                <c:pt idx="47000">
                  <c:v>66.986000000000004</c:v>
                </c:pt>
                <c:pt idx="47001">
                  <c:v>66.989999999999995</c:v>
                </c:pt>
                <c:pt idx="47002">
                  <c:v>66.992999999999995</c:v>
                </c:pt>
                <c:pt idx="47003">
                  <c:v>66.997</c:v>
                </c:pt>
                <c:pt idx="47004">
                  <c:v>67</c:v>
                </c:pt>
                <c:pt idx="47005">
                  <c:v>67.004000000000005</c:v>
                </c:pt>
                <c:pt idx="47006">
                  <c:v>67.007000000000005</c:v>
                </c:pt>
                <c:pt idx="47007">
                  <c:v>67.010999999999996</c:v>
                </c:pt>
                <c:pt idx="47008">
                  <c:v>67.013999999999996</c:v>
                </c:pt>
                <c:pt idx="47009">
                  <c:v>67.016999999999996</c:v>
                </c:pt>
                <c:pt idx="47010">
                  <c:v>67.021000000000001</c:v>
                </c:pt>
                <c:pt idx="47011">
                  <c:v>67.024000000000001</c:v>
                </c:pt>
                <c:pt idx="47012">
                  <c:v>67.028000000000006</c:v>
                </c:pt>
                <c:pt idx="47013">
                  <c:v>67.031000000000006</c:v>
                </c:pt>
                <c:pt idx="47014">
                  <c:v>67.034999999999997</c:v>
                </c:pt>
                <c:pt idx="47015">
                  <c:v>67.037999999999997</c:v>
                </c:pt>
                <c:pt idx="47016">
                  <c:v>67.040999999999997</c:v>
                </c:pt>
                <c:pt idx="47017">
                  <c:v>67.045000000000002</c:v>
                </c:pt>
                <c:pt idx="47018">
                  <c:v>67.048000000000002</c:v>
                </c:pt>
                <c:pt idx="47019">
                  <c:v>67.052000000000007</c:v>
                </c:pt>
                <c:pt idx="47020">
                  <c:v>67.055000000000007</c:v>
                </c:pt>
                <c:pt idx="47021">
                  <c:v>67.058000000000007</c:v>
                </c:pt>
                <c:pt idx="47022">
                  <c:v>67.061999999999998</c:v>
                </c:pt>
                <c:pt idx="47023">
                  <c:v>67.064999999999998</c:v>
                </c:pt>
                <c:pt idx="47024">
                  <c:v>67.067999999999998</c:v>
                </c:pt>
                <c:pt idx="47025">
                  <c:v>67.072000000000003</c:v>
                </c:pt>
                <c:pt idx="47026">
                  <c:v>67.075000000000003</c:v>
                </c:pt>
                <c:pt idx="47027">
                  <c:v>67.078000000000003</c:v>
                </c:pt>
                <c:pt idx="47028">
                  <c:v>67.081000000000003</c:v>
                </c:pt>
                <c:pt idx="47029">
                  <c:v>67.085000000000008</c:v>
                </c:pt>
                <c:pt idx="47030">
                  <c:v>67.088000000000008</c:v>
                </c:pt>
                <c:pt idx="47031">
                  <c:v>67.091000000000008</c:v>
                </c:pt>
                <c:pt idx="47032">
                  <c:v>67.094000000000008</c:v>
                </c:pt>
                <c:pt idx="47033">
                  <c:v>67.097000000000008</c:v>
                </c:pt>
                <c:pt idx="47034">
                  <c:v>67.099999999999994</c:v>
                </c:pt>
                <c:pt idx="47035">
                  <c:v>67.102999999999994</c:v>
                </c:pt>
                <c:pt idx="47036">
                  <c:v>67.105999999999995</c:v>
                </c:pt>
                <c:pt idx="47037">
                  <c:v>67.108999999999995</c:v>
                </c:pt>
                <c:pt idx="47038">
                  <c:v>67.113</c:v>
                </c:pt>
                <c:pt idx="47039">
                  <c:v>67.116</c:v>
                </c:pt>
                <c:pt idx="47040">
                  <c:v>67.119</c:v>
                </c:pt>
                <c:pt idx="47041">
                  <c:v>67.122</c:v>
                </c:pt>
                <c:pt idx="47042">
                  <c:v>67.125</c:v>
                </c:pt>
                <c:pt idx="47043">
                  <c:v>67.128</c:v>
                </c:pt>
                <c:pt idx="47044">
                  <c:v>67.131</c:v>
                </c:pt>
                <c:pt idx="47045">
                  <c:v>67.134</c:v>
                </c:pt>
                <c:pt idx="47046">
                  <c:v>67.137</c:v>
                </c:pt>
                <c:pt idx="47047">
                  <c:v>67.14</c:v>
                </c:pt>
                <c:pt idx="47048">
                  <c:v>67.144000000000005</c:v>
                </c:pt>
                <c:pt idx="47049">
                  <c:v>67.147000000000006</c:v>
                </c:pt>
                <c:pt idx="47050">
                  <c:v>67.150000000000006</c:v>
                </c:pt>
                <c:pt idx="47051">
                  <c:v>67.153000000000006</c:v>
                </c:pt>
                <c:pt idx="47052">
                  <c:v>67.156000000000006</c:v>
                </c:pt>
                <c:pt idx="47053">
                  <c:v>67.159000000000006</c:v>
                </c:pt>
                <c:pt idx="47054">
                  <c:v>67.162000000000006</c:v>
                </c:pt>
                <c:pt idx="47055">
                  <c:v>67.165999999999997</c:v>
                </c:pt>
                <c:pt idx="47056">
                  <c:v>67.168999999999997</c:v>
                </c:pt>
                <c:pt idx="47057">
                  <c:v>67.171999999999997</c:v>
                </c:pt>
                <c:pt idx="47058">
                  <c:v>67.174999999999997</c:v>
                </c:pt>
                <c:pt idx="47059">
                  <c:v>67.177999999999997</c:v>
                </c:pt>
                <c:pt idx="47060">
                  <c:v>67.180999999999997</c:v>
                </c:pt>
                <c:pt idx="47061">
                  <c:v>67.185000000000002</c:v>
                </c:pt>
                <c:pt idx="47062">
                  <c:v>67.188000000000002</c:v>
                </c:pt>
                <c:pt idx="47063">
                  <c:v>67.191000000000003</c:v>
                </c:pt>
                <c:pt idx="47064">
                  <c:v>67.194000000000003</c:v>
                </c:pt>
                <c:pt idx="47065">
                  <c:v>67.197000000000003</c:v>
                </c:pt>
                <c:pt idx="47066">
                  <c:v>67.201000000000008</c:v>
                </c:pt>
                <c:pt idx="47067">
                  <c:v>67.204000000000008</c:v>
                </c:pt>
                <c:pt idx="47068">
                  <c:v>67.207000000000008</c:v>
                </c:pt>
                <c:pt idx="47069">
                  <c:v>67.210000000000008</c:v>
                </c:pt>
                <c:pt idx="47070">
                  <c:v>67.213999999999999</c:v>
                </c:pt>
                <c:pt idx="47071">
                  <c:v>67.216999999999999</c:v>
                </c:pt>
                <c:pt idx="47072">
                  <c:v>67.22</c:v>
                </c:pt>
                <c:pt idx="47073">
                  <c:v>67.224000000000004</c:v>
                </c:pt>
                <c:pt idx="47074">
                  <c:v>67.227000000000004</c:v>
                </c:pt>
                <c:pt idx="47075">
                  <c:v>67.23</c:v>
                </c:pt>
                <c:pt idx="47076">
                  <c:v>67.233999999999995</c:v>
                </c:pt>
                <c:pt idx="47077">
                  <c:v>67.236999999999995</c:v>
                </c:pt>
                <c:pt idx="47078">
                  <c:v>67.239999999999995</c:v>
                </c:pt>
                <c:pt idx="47079">
                  <c:v>67.244</c:v>
                </c:pt>
                <c:pt idx="47080">
                  <c:v>67.247</c:v>
                </c:pt>
                <c:pt idx="47081">
                  <c:v>67.25</c:v>
                </c:pt>
                <c:pt idx="47082">
                  <c:v>67.254000000000005</c:v>
                </c:pt>
                <c:pt idx="47083">
                  <c:v>67.257000000000005</c:v>
                </c:pt>
                <c:pt idx="47084">
                  <c:v>67.260999999999996</c:v>
                </c:pt>
                <c:pt idx="47085">
                  <c:v>67.263999999999996</c:v>
                </c:pt>
                <c:pt idx="47086">
                  <c:v>67.266999999999996</c:v>
                </c:pt>
                <c:pt idx="47087">
                  <c:v>67.271000000000001</c:v>
                </c:pt>
                <c:pt idx="47088">
                  <c:v>67.274000000000001</c:v>
                </c:pt>
                <c:pt idx="47089">
                  <c:v>67.278000000000006</c:v>
                </c:pt>
                <c:pt idx="47090">
                  <c:v>67.281000000000006</c:v>
                </c:pt>
                <c:pt idx="47091">
                  <c:v>67.284999999999997</c:v>
                </c:pt>
                <c:pt idx="47092">
                  <c:v>67.287999999999997</c:v>
                </c:pt>
                <c:pt idx="47093">
                  <c:v>67.292000000000002</c:v>
                </c:pt>
                <c:pt idx="47094">
                  <c:v>67.295000000000002</c:v>
                </c:pt>
                <c:pt idx="47095">
                  <c:v>67.299000000000007</c:v>
                </c:pt>
                <c:pt idx="47096">
                  <c:v>67.302000000000007</c:v>
                </c:pt>
                <c:pt idx="47097">
                  <c:v>67.305999999999997</c:v>
                </c:pt>
                <c:pt idx="47098">
                  <c:v>67.308999999999997</c:v>
                </c:pt>
                <c:pt idx="47099">
                  <c:v>67.313000000000002</c:v>
                </c:pt>
                <c:pt idx="47100">
                  <c:v>67.316000000000003</c:v>
                </c:pt>
                <c:pt idx="47101">
                  <c:v>67.320000000000007</c:v>
                </c:pt>
                <c:pt idx="47102">
                  <c:v>67.323000000000008</c:v>
                </c:pt>
                <c:pt idx="47103">
                  <c:v>67.326999999999998</c:v>
                </c:pt>
                <c:pt idx="47104">
                  <c:v>67.33</c:v>
                </c:pt>
                <c:pt idx="47105">
                  <c:v>67.334000000000003</c:v>
                </c:pt>
                <c:pt idx="47106">
                  <c:v>67.337000000000003</c:v>
                </c:pt>
                <c:pt idx="47107">
                  <c:v>67.341000000000008</c:v>
                </c:pt>
                <c:pt idx="47108">
                  <c:v>67.344999999999999</c:v>
                </c:pt>
                <c:pt idx="47109">
                  <c:v>67.347999999999999</c:v>
                </c:pt>
                <c:pt idx="47110">
                  <c:v>67.352000000000004</c:v>
                </c:pt>
                <c:pt idx="47111">
                  <c:v>67.355000000000004</c:v>
                </c:pt>
                <c:pt idx="47112">
                  <c:v>67.358999999999995</c:v>
                </c:pt>
                <c:pt idx="47113">
                  <c:v>67.363</c:v>
                </c:pt>
                <c:pt idx="47114">
                  <c:v>67.366</c:v>
                </c:pt>
                <c:pt idx="47115">
                  <c:v>67.37</c:v>
                </c:pt>
                <c:pt idx="47116">
                  <c:v>67.373999999999995</c:v>
                </c:pt>
                <c:pt idx="47117">
                  <c:v>67.376999999999995</c:v>
                </c:pt>
                <c:pt idx="47118">
                  <c:v>67.382000000000005</c:v>
                </c:pt>
                <c:pt idx="47119">
                  <c:v>67.385000000000005</c:v>
                </c:pt>
                <c:pt idx="47120">
                  <c:v>67.388999999999996</c:v>
                </c:pt>
                <c:pt idx="47121">
                  <c:v>67.393000000000001</c:v>
                </c:pt>
                <c:pt idx="47122">
                  <c:v>67.397000000000006</c:v>
                </c:pt>
                <c:pt idx="47123">
                  <c:v>67.400999999999996</c:v>
                </c:pt>
                <c:pt idx="47124">
                  <c:v>67.403999999999996</c:v>
                </c:pt>
                <c:pt idx="47125">
                  <c:v>67.408000000000001</c:v>
                </c:pt>
                <c:pt idx="47126">
                  <c:v>67.412000000000006</c:v>
                </c:pt>
                <c:pt idx="47127">
                  <c:v>67.415999999999997</c:v>
                </c:pt>
                <c:pt idx="47128">
                  <c:v>67.42</c:v>
                </c:pt>
                <c:pt idx="47129">
                  <c:v>67.423000000000002</c:v>
                </c:pt>
                <c:pt idx="47130">
                  <c:v>67.427000000000007</c:v>
                </c:pt>
                <c:pt idx="47131">
                  <c:v>67.430999999999997</c:v>
                </c:pt>
                <c:pt idx="47132">
                  <c:v>67.435000000000002</c:v>
                </c:pt>
                <c:pt idx="47133">
                  <c:v>67.438000000000002</c:v>
                </c:pt>
                <c:pt idx="47134">
                  <c:v>67.442000000000007</c:v>
                </c:pt>
                <c:pt idx="47135">
                  <c:v>67.445999999999998</c:v>
                </c:pt>
                <c:pt idx="47136">
                  <c:v>67.45</c:v>
                </c:pt>
                <c:pt idx="47137">
                  <c:v>67.453000000000003</c:v>
                </c:pt>
                <c:pt idx="47138">
                  <c:v>67.457000000000008</c:v>
                </c:pt>
                <c:pt idx="47139">
                  <c:v>67.460999999999999</c:v>
                </c:pt>
                <c:pt idx="47140">
                  <c:v>67.465000000000003</c:v>
                </c:pt>
                <c:pt idx="47141">
                  <c:v>67.468000000000004</c:v>
                </c:pt>
                <c:pt idx="47142">
                  <c:v>67.472000000000008</c:v>
                </c:pt>
                <c:pt idx="47143">
                  <c:v>67.475999999999999</c:v>
                </c:pt>
                <c:pt idx="47144">
                  <c:v>67.478999999999999</c:v>
                </c:pt>
                <c:pt idx="47145">
                  <c:v>67.483000000000004</c:v>
                </c:pt>
                <c:pt idx="47146">
                  <c:v>67.486999999999995</c:v>
                </c:pt>
                <c:pt idx="47147">
                  <c:v>67.491</c:v>
                </c:pt>
                <c:pt idx="47148">
                  <c:v>67.495000000000005</c:v>
                </c:pt>
                <c:pt idx="47149">
                  <c:v>67.498000000000005</c:v>
                </c:pt>
                <c:pt idx="47150">
                  <c:v>67.501999999999995</c:v>
                </c:pt>
                <c:pt idx="47151">
                  <c:v>67.506</c:v>
                </c:pt>
                <c:pt idx="47152">
                  <c:v>67.510000000000005</c:v>
                </c:pt>
                <c:pt idx="47153">
                  <c:v>67.513000000000005</c:v>
                </c:pt>
                <c:pt idx="47154">
                  <c:v>67.516999999999996</c:v>
                </c:pt>
                <c:pt idx="47155">
                  <c:v>67.521000000000001</c:v>
                </c:pt>
                <c:pt idx="47156">
                  <c:v>67.525000000000006</c:v>
                </c:pt>
                <c:pt idx="47157">
                  <c:v>67.528999999999996</c:v>
                </c:pt>
                <c:pt idx="47158">
                  <c:v>67.531999999999996</c:v>
                </c:pt>
                <c:pt idx="47159">
                  <c:v>67.536000000000001</c:v>
                </c:pt>
                <c:pt idx="47160">
                  <c:v>67.540000000000006</c:v>
                </c:pt>
                <c:pt idx="47161">
                  <c:v>67.543999999999997</c:v>
                </c:pt>
                <c:pt idx="47162">
                  <c:v>67.546999999999997</c:v>
                </c:pt>
                <c:pt idx="47163">
                  <c:v>67.551000000000002</c:v>
                </c:pt>
                <c:pt idx="47164">
                  <c:v>67.555000000000007</c:v>
                </c:pt>
                <c:pt idx="47165">
                  <c:v>67.558999999999997</c:v>
                </c:pt>
                <c:pt idx="47166">
                  <c:v>67.561999999999998</c:v>
                </c:pt>
                <c:pt idx="47167">
                  <c:v>67.566000000000003</c:v>
                </c:pt>
                <c:pt idx="47168">
                  <c:v>67.570000000000007</c:v>
                </c:pt>
                <c:pt idx="47169">
                  <c:v>67.573999999999998</c:v>
                </c:pt>
                <c:pt idx="47170">
                  <c:v>67.576999999999998</c:v>
                </c:pt>
                <c:pt idx="47171">
                  <c:v>67.581000000000003</c:v>
                </c:pt>
                <c:pt idx="47172">
                  <c:v>67.585000000000008</c:v>
                </c:pt>
                <c:pt idx="47173">
                  <c:v>67.588999999999999</c:v>
                </c:pt>
                <c:pt idx="47174">
                  <c:v>67.591999999999999</c:v>
                </c:pt>
                <c:pt idx="47175">
                  <c:v>67.596000000000004</c:v>
                </c:pt>
                <c:pt idx="47176">
                  <c:v>67.599999999999994</c:v>
                </c:pt>
                <c:pt idx="47177">
                  <c:v>67.602999999999994</c:v>
                </c:pt>
                <c:pt idx="47178">
                  <c:v>67.606999999999999</c:v>
                </c:pt>
                <c:pt idx="47179">
                  <c:v>67.611000000000004</c:v>
                </c:pt>
                <c:pt idx="47180">
                  <c:v>67.614000000000004</c:v>
                </c:pt>
                <c:pt idx="47181">
                  <c:v>67.617999999999995</c:v>
                </c:pt>
                <c:pt idx="47182">
                  <c:v>67.622</c:v>
                </c:pt>
                <c:pt idx="47183">
                  <c:v>67.625</c:v>
                </c:pt>
                <c:pt idx="47184">
                  <c:v>67.629000000000005</c:v>
                </c:pt>
                <c:pt idx="47185">
                  <c:v>67.632999999999996</c:v>
                </c:pt>
                <c:pt idx="47186">
                  <c:v>67.635999999999996</c:v>
                </c:pt>
                <c:pt idx="47187">
                  <c:v>67.64</c:v>
                </c:pt>
                <c:pt idx="47188">
                  <c:v>67.643000000000001</c:v>
                </c:pt>
                <c:pt idx="47189">
                  <c:v>67.647000000000006</c:v>
                </c:pt>
                <c:pt idx="47190">
                  <c:v>67.650000000000006</c:v>
                </c:pt>
                <c:pt idx="47191">
                  <c:v>67.653999999999996</c:v>
                </c:pt>
                <c:pt idx="47192">
                  <c:v>67.656999999999996</c:v>
                </c:pt>
                <c:pt idx="47193">
                  <c:v>67.661000000000001</c:v>
                </c:pt>
                <c:pt idx="47194">
                  <c:v>67.664000000000001</c:v>
                </c:pt>
                <c:pt idx="47195">
                  <c:v>67.667000000000002</c:v>
                </c:pt>
                <c:pt idx="47196">
                  <c:v>67.671000000000006</c:v>
                </c:pt>
                <c:pt idx="47197">
                  <c:v>67.674000000000007</c:v>
                </c:pt>
                <c:pt idx="47198">
                  <c:v>67.677000000000007</c:v>
                </c:pt>
                <c:pt idx="47199">
                  <c:v>67.680000000000007</c:v>
                </c:pt>
                <c:pt idx="47200">
                  <c:v>67.683000000000007</c:v>
                </c:pt>
                <c:pt idx="47201">
                  <c:v>67.686000000000007</c:v>
                </c:pt>
                <c:pt idx="47202">
                  <c:v>67.689000000000007</c:v>
                </c:pt>
                <c:pt idx="47203">
                  <c:v>67.692000000000007</c:v>
                </c:pt>
                <c:pt idx="47204">
                  <c:v>67.694000000000003</c:v>
                </c:pt>
                <c:pt idx="47205">
                  <c:v>67.694000000000003</c:v>
                </c:pt>
                <c:pt idx="47206">
                  <c:v>67.695000000000007</c:v>
                </c:pt>
                <c:pt idx="47207">
                  <c:v>67.695000000000007</c:v>
                </c:pt>
                <c:pt idx="47208">
                  <c:v>67.695000000000007</c:v>
                </c:pt>
                <c:pt idx="47209">
                  <c:v>67.695000000000007</c:v>
                </c:pt>
                <c:pt idx="47210">
                  <c:v>67.695999999999998</c:v>
                </c:pt>
                <c:pt idx="47211">
                  <c:v>67.695999999999998</c:v>
                </c:pt>
                <c:pt idx="47212">
                  <c:v>67.695999999999998</c:v>
                </c:pt>
                <c:pt idx="47213">
                  <c:v>67.695999999999998</c:v>
                </c:pt>
                <c:pt idx="47214">
                  <c:v>67.697000000000003</c:v>
                </c:pt>
                <c:pt idx="47215">
                  <c:v>67.697000000000003</c:v>
                </c:pt>
                <c:pt idx="47216">
                  <c:v>67.697000000000003</c:v>
                </c:pt>
                <c:pt idx="47217">
                  <c:v>67.698000000000008</c:v>
                </c:pt>
                <c:pt idx="47218">
                  <c:v>67.698000000000008</c:v>
                </c:pt>
                <c:pt idx="47219">
                  <c:v>67.698000000000008</c:v>
                </c:pt>
                <c:pt idx="47220">
                  <c:v>67.698000000000008</c:v>
                </c:pt>
                <c:pt idx="47221">
                  <c:v>67.698999999999998</c:v>
                </c:pt>
                <c:pt idx="47222">
                  <c:v>67.698999999999998</c:v>
                </c:pt>
                <c:pt idx="47223">
                  <c:v>67.698999999999998</c:v>
                </c:pt>
                <c:pt idx="47224">
                  <c:v>67.7</c:v>
                </c:pt>
                <c:pt idx="47225">
                  <c:v>67.7</c:v>
                </c:pt>
                <c:pt idx="47226">
                  <c:v>67.7</c:v>
                </c:pt>
                <c:pt idx="47227">
                  <c:v>67.7</c:v>
                </c:pt>
                <c:pt idx="47228">
                  <c:v>67.701000000000008</c:v>
                </c:pt>
                <c:pt idx="47229">
                  <c:v>67.701000000000008</c:v>
                </c:pt>
                <c:pt idx="47230">
                  <c:v>67.701000000000008</c:v>
                </c:pt>
                <c:pt idx="47231">
                  <c:v>67.701999999999998</c:v>
                </c:pt>
                <c:pt idx="47232">
                  <c:v>67.701999999999998</c:v>
                </c:pt>
                <c:pt idx="47233">
                  <c:v>67.701999999999998</c:v>
                </c:pt>
                <c:pt idx="47234">
                  <c:v>67.701999999999998</c:v>
                </c:pt>
                <c:pt idx="47235">
                  <c:v>67.703000000000003</c:v>
                </c:pt>
                <c:pt idx="47236">
                  <c:v>67.703000000000003</c:v>
                </c:pt>
                <c:pt idx="47237">
                  <c:v>67.703000000000003</c:v>
                </c:pt>
                <c:pt idx="47238">
                  <c:v>67.704000000000008</c:v>
                </c:pt>
                <c:pt idx="47239">
                  <c:v>67.704000000000008</c:v>
                </c:pt>
                <c:pt idx="47240">
                  <c:v>67.704000000000008</c:v>
                </c:pt>
                <c:pt idx="47241">
                  <c:v>67.704000000000008</c:v>
                </c:pt>
                <c:pt idx="47242">
                  <c:v>67.704999999999998</c:v>
                </c:pt>
                <c:pt idx="47243">
                  <c:v>67.704999999999998</c:v>
                </c:pt>
                <c:pt idx="47244">
                  <c:v>67.704999999999998</c:v>
                </c:pt>
                <c:pt idx="47245">
                  <c:v>67.706000000000003</c:v>
                </c:pt>
                <c:pt idx="47246">
                  <c:v>67.706000000000003</c:v>
                </c:pt>
                <c:pt idx="47247">
                  <c:v>67.706000000000003</c:v>
                </c:pt>
                <c:pt idx="47248">
                  <c:v>67.706000000000003</c:v>
                </c:pt>
                <c:pt idx="47249">
                  <c:v>67.707000000000008</c:v>
                </c:pt>
                <c:pt idx="47250">
                  <c:v>67.707000000000008</c:v>
                </c:pt>
                <c:pt idx="47251">
                  <c:v>67.707000000000008</c:v>
                </c:pt>
                <c:pt idx="47252">
                  <c:v>67.707999999999998</c:v>
                </c:pt>
                <c:pt idx="47253">
                  <c:v>67.707999999999998</c:v>
                </c:pt>
                <c:pt idx="47254">
                  <c:v>67.707999999999998</c:v>
                </c:pt>
                <c:pt idx="47255">
                  <c:v>67.707999999999998</c:v>
                </c:pt>
                <c:pt idx="47256">
                  <c:v>67.709000000000003</c:v>
                </c:pt>
                <c:pt idx="47257">
                  <c:v>67.709000000000003</c:v>
                </c:pt>
                <c:pt idx="47258">
                  <c:v>67.709000000000003</c:v>
                </c:pt>
                <c:pt idx="47259">
                  <c:v>67.710000000000008</c:v>
                </c:pt>
                <c:pt idx="47260">
                  <c:v>67.710000000000008</c:v>
                </c:pt>
                <c:pt idx="47261">
                  <c:v>67.710000000000008</c:v>
                </c:pt>
                <c:pt idx="47262">
                  <c:v>67.710000000000008</c:v>
                </c:pt>
                <c:pt idx="47263">
                  <c:v>67.710999999999999</c:v>
                </c:pt>
                <c:pt idx="47264">
                  <c:v>67.710999999999999</c:v>
                </c:pt>
                <c:pt idx="47265">
                  <c:v>67.710999999999999</c:v>
                </c:pt>
                <c:pt idx="47266">
                  <c:v>67.712000000000003</c:v>
                </c:pt>
                <c:pt idx="47267">
                  <c:v>67.712000000000003</c:v>
                </c:pt>
                <c:pt idx="47268">
                  <c:v>67.712000000000003</c:v>
                </c:pt>
                <c:pt idx="47269">
                  <c:v>67.712000000000003</c:v>
                </c:pt>
                <c:pt idx="47270">
                  <c:v>67.713000000000008</c:v>
                </c:pt>
                <c:pt idx="47271">
                  <c:v>67.713000000000008</c:v>
                </c:pt>
                <c:pt idx="47272">
                  <c:v>67.713000000000008</c:v>
                </c:pt>
                <c:pt idx="47273">
                  <c:v>67.713999999999999</c:v>
                </c:pt>
                <c:pt idx="47274">
                  <c:v>67.713999999999999</c:v>
                </c:pt>
                <c:pt idx="47275">
                  <c:v>67.713999999999999</c:v>
                </c:pt>
                <c:pt idx="47276">
                  <c:v>67.713999999999999</c:v>
                </c:pt>
                <c:pt idx="47277">
                  <c:v>67.715000000000003</c:v>
                </c:pt>
                <c:pt idx="47278">
                  <c:v>67.715000000000003</c:v>
                </c:pt>
                <c:pt idx="47279">
                  <c:v>67.715000000000003</c:v>
                </c:pt>
                <c:pt idx="47280">
                  <c:v>67.716000000000008</c:v>
                </c:pt>
                <c:pt idx="47281">
                  <c:v>67.716000000000008</c:v>
                </c:pt>
                <c:pt idx="47282">
                  <c:v>67.716000000000008</c:v>
                </c:pt>
                <c:pt idx="47283">
                  <c:v>67.716000000000008</c:v>
                </c:pt>
                <c:pt idx="47284">
                  <c:v>67.716999999999999</c:v>
                </c:pt>
                <c:pt idx="47285">
                  <c:v>67.716999999999999</c:v>
                </c:pt>
                <c:pt idx="47286">
                  <c:v>67.716999999999999</c:v>
                </c:pt>
                <c:pt idx="47287">
                  <c:v>67.718000000000004</c:v>
                </c:pt>
                <c:pt idx="47288">
                  <c:v>67.718000000000004</c:v>
                </c:pt>
                <c:pt idx="47289">
                  <c:v>67.718000000000004</c:v>
                </c:pt>
                <c:pt idx="47290">
                  <c:v>67.718000000000004</c:v>
                </c:pt>
                <c:pt idx="47291">
                  <c:v>67.719000000000008</c:v>
                </c:pt>
                <c:pt idx="47292">
                  <c:v>67.719000000000008</c:v>
                </c:pt>
                <c:pt idx="47293">
                  <c:v>67.719000000000008</c:v>
                </c:pt>
                <c:pt idx="47294">
                  <c:v>67.72</c:v>
                </c:pt>
                <c:pt idx="47295">
                  <c:v>67.72</c:v>
                </c:pt>
                <c:pt idx="47296">
                  <c:v>67.72</c:v>
                </c:pt>
                <c:pt idx="47297">
                  <c:v>67.72</c:v>
                </c:pt>
                <c:pt idx="47298">
                  <c:v>67.721000000000004</c:v>
                </c:pt>
                <c:pt idx="47299">
                  <c:v>67.721000000000004</c:v>
                </c:pt>
                <c:pt idx="47300">
                  <c:v>67.721000000000004</c:v>
                </c:pt>
                <c:pt idx="47301">
                  <c:v>67.721000000000004</c:v>
                </c:pt>
                <c:pt idx="47302">
                  <c:v>67.722000000000008</c:v>
                </c:pt>
                <c:pt idx="47303">
                  <c:v>67.722000000000008</c:v>
                </c:pt>
                <c:pt idx="47304">
                  <c:v>67.722000000000008</c:v>
                </c:pt>
                <c:pt idx="47305">
                  <c:v>67.722999999999999</c:v>
                </c:pt>
                <c:pt idx="47306">
                  <c:v>67.722999999999999</c:v>
                </c:pt>
                <c:pt idx="47307">
                  <c:v>67.722999999999999</c:v>
                </c:pt>
                <c:pt idx="47308">
                  <c:v>67.722999999999999</c:v>
                </c:pt>
                <c:pt idx="47309">
                  <c:v>67.724000000000004</c:v>
                </c:pt>
                <c:pt idx="47310">
                  <c:v>67.724000000000004</c:v>
                </c:pt>
                <c:pt idx="47311">
                  <c:v>67.724000000000004</c:v>
                </c:pt>
                <c:pt idx="47312">
                  <c:v>67.724999999999994</c:v>
                </c:pt>
                <c:pt idx="47313">
                  <c:v>67.724999999999994</c:v>
                </c:pt>
                <c:pt idx="47314">
                  <c:v>67.724999999999994</c:v>
                </c:pt>
                <c:pt idx="47315">
                  <c:v>67.724999999999994</c:v>
                </c:pt>
                <c:pt idx="47316">
                  <c:v>67.725999999999999</c:v>
                </c:pt>
                <c:pt idx="47317">
                  <c:v>67.725999999999999</c:v>
                </c:pt>
                <c:pt idx="47318">
                  <c:v>67.725999999999999</c:v>
                </c:pt>
                <c:pt idx="47319">
                  <c:v>67.727000000000004</c:v>
                </c:pt>
                <c:pt idx="47320">
                  <c:v>67.727000000000004</c:v>
                </c:pt>
                <c:pt idx="47321">
                  <c:v>67.727000000000004</c:v>
                </c:pt>
                <c:pt idx="47322">
                  <c:v>67.727000000000004</c:v>
                </c:pt>
                <c:pt idx="47323">
                  <c:v>67.727999999999994</c:v>
                </c:pt>
                <c:pt idx="47324">
                  <c:v>67.727999999999994</c:v>
                </c:pt>
                <c:pt idx="47325">
                  <c:v>67.727999999999994</c:v>
                </c:pt>
                <c:pt idx="47326">
                  <c:v>67.728999999999999</c:v>
                </c:pt>
                <c:pt idx="47327">
                  <c:v>67.728999999999999</c:v>
                </c:pt>
                <c:pt idx="47328">
                  <c:v>67.728999999999999</c:v>
                </c:pt>
                <c:pt idx="47329">
                  <c:v>67.728999999999999</c:v>
                </c:pt>
                <c:pt idx="47330">
                  <c:v>67.73</c:v>
                </c:pt>
                <c:pt idx="47331">
                  <c:v>67.73</c:v>
                </c:pt>
                <c:pt idx="47332">
                  <c:v>67.73</c:v>
                </c:pt>
                <c:pt idx="47333">
                  <c:v>67.730999999999995</c:v>
                </c:pt>
                <c:pt idx="47334">
                  <c:v>67.730999999999995</c:v>
                </c:pt>
                <c:pt idx="47335">
                  <c:v>67.730999999999995</c:v>
                </c:pt>
                <c:pt idx="47336">
                  <c:v>67.730999999999995</c:v>
                </c:pt>
                <c:pt idx="47337">
                  <c:v>67.731999999999999</c:v>
                </c:pt>
                <c:pt idx="47338">
                  <c:v>67.731999999999999</c:v>
                </c:pt>
                <c:pt idx="47339">
                  <c:v>67.731999999999999</c:v>
                </c:pt>
                <c:pt idx="47340">
                  <c:v>67.733000000000004</c:v>
                </c:pt>
                <c:pt idx="47341">
                  <c:v>67.733000000000004</c:v>
                </c:pt>
                <c:pt idx="47342">
                  <c:v>67.733000000000004</c:v>
                </c:pt>
                <c:pt idx="47343">
                  <c:v>67.733000000000004</c:v>
                </c:pt>
                <c:pt idx="47344">
                  <c:v>67.733999999999995</c:v>
                </c:pt>
                <c:pt idx="47345">
                  <c:v>67.733999999999995</c:v>
                </c:pt>
                <c:pt idx="47346">
                  <c:v>67.733999999999995</c:v>
                </c:pt>
                <c:pt idx="47347">
                  <c:v>67.734999999999999</c:v>
                </c:pt>
                <c:pt idx="47348">
                  <c:v>67.734999999999999</c:v>
                </c:pt>
                <c:pt idx="47349">
                  <c:v>67.734999999999999</c:v>
                </c:pt>
                <c:pt idx="47350">
                  <c:v>67.734999999999999</c:v>
                </c:pt>
                <c:pt idx="47351">
                  <c:v>67.736000000000004</c:v>
                </c:pt>
                <c:pt idx="47352">
                  <c:v>67.736000000000004</c:v>
                </c:pt>
                <c:pt idx="47353">
                  <c:v>67.736000000000004</c:v>
                </c:pt>
                <c:pt idx="47354">
                  <c:v>67.736999999999995</c:v>
                </c:pt>
                <c:pt idx="47355">
                  <c:v>67.736999999999995</c:v>
                </c:pt>
                <c:pt idx="47356">
                  <c:v>67.736999999999995</c:v>
                </c:pt>
                <c:pt idx="47357">
                  <c:v>67.736999999999995</c:v>
                </c:pt>
                <c:pt idx="47358">
                  <c:v>67.738</c:v>
                </c:pt>
                <c:pt idx="47359">
                  <c:v>67.738</c:v>
                </c:pt>
                <c:pt idx="47360">
                  <c:v>67.738</c:v>
                </c:pt>
                <c:pt idx="47361">
                  <c:v>67.739000000000004</c:v>
                </c:pt>
                <c:pt idx="47362">
                  <c:v>67.739000000000004</c:v>
                </c:pt>
                <c:pt idx="47363">
                  <c:v>67.739000000000004</c:v>
                </c:pt>
                <c:pt idx="47364">
                  <c:v>67.739000000000004</c:v>
                </c:pt>
                <c:pt idx="47365">
                  <c:v>67.739999999999995</c:v>
                </c:pt>
                <c:pt idx="47366">
                  <c:v>67.739999999999995</c:v>
                </c:pt>
                <c:pt idx="47367">
                  <c:v>67.739999999999995</c:v>
                </c:pt>
                <c:pt idx="47368">
                  <c:v>67.741</c:v>
                </c:pt>
                <c:pt idx="47369">
                  <c:v>67.741</c:v>
                </c:pt>
                <c:pt idx="47370">
                  <c:v>67.741</c:v>
                </c:pt>
                <c:pt idx="47371">
                  <c:v>67.741</c:v>
                </c:pt>
                <c:pt idx="47372">
                  <c:v>67.742000000000004</c:v>
                </c:pt>
                <c:pt idx="47373">
                  <c:v>67.742000000000004</c:v>
                </c:pt>
                <c:pt idx="47374">
                  <c:v>67.742000000000004</c:v>
                </c:pt>
                <c:pt idx="47375">
                  <c:v>67.742000000000004</c:v>
                </c:pt>
                <c:pt idx="47376">
                  <c:v>67.742999999999995</c:v>
                </c:pt>
                <c:pt idx="47377">
                  <c:v>67.742999999999995</c:v>
                </c:pt>
                <c:pt idx="47378">
                  <c:v>67.742999999999995</c:v>
                </c:pt>
                <c:pt idx="47379">
                  <c:v>67.744</c:v>
                </c:pt>
                <c:pt idx="47380">
                  <c:v>67.744</c:v>
                </c:pt>
                <c:pt idx="47381">
                  <c:v>67.744</c:v>
                </c:pt>
                <c:pt idx="47382">
                  <c:v>67.744</c:v>
                </c:pt>
                <c:pt idx="47383">
                  <c:v>67.745000000000005</c:v>
                </c:pt>
                <c:pt idx="47384">
                  <c:v>67.745000000000005</c:v>
                </c:pt>
                <c:pt idx="47385">
                  <c:v>67.745000000000005</c:v>
                </c:pt>
                <c:pt idx="47386">
                  <c:v>67.745999999999995</c:v>
                </c:pt>
                <c:pt idx="47387">
                  <c:v>67.745999999999995</c:v>
                </c:pt>
                <c:pt idx="47388">
                  <c:v>67.745999999999995</c:v>
                </c:pt>
                <c:pt idx="47389">
                  <c:v>67.745999999999995</c:v>
                </c:pt>
                <c:pt idx="47390">
                  <c:v>67.747</c:v>
                </c:pt>
                <c:pt idx="47391">
                  <c:v>67.747</c:v>
                </c:pt>
                <c:pt idx="47392">
                  <c:v>67.747</c:v>
                </c:pt>
                <c:pt idx="47393">
                  <c:v>67.748000000000005</c:v>
                </c:pt>
                <c:pt idx="47394">
                  <c:v>67.748000000000005</c:v>
                </c:pt>
                <c:pt idx="47395">
                  <c:v>67.748000000000005</c:v>
                </c:pt>
                <c:pt idx="47396">
                  <c:v>67.748000000000005</c:v>
                </c:pt>
                <c:pt idx="47397">
                  <c:v>67.748999999999995</c:v>
                </c:pt>
                <c:pt idx="47398">
                  <c:v>67.748999999999995</c:v>
                </c:pt>
                <c:pt idx="47399">
                  <c:v>67.748999999999995</c:v>
                </c:pt>
                <c:pt idx="47400">
                  <c:v>67.75</c:v>
                </c:pt>
                <c:pt idx="47401">
                  <c:v>67.75</c:v>
                </c:pt>
                <c:pt idx="47402">
                  <c:v>67.75</c:v>
                </c:pt>
                <c:pt idx="47403">
                  <c:v>67.75</c:v>
                </c:pt>
                <c:pt idx="47404">
                  <c:v>67.751000000000005</c:v>
                </c:pt>
                <c:pt idx="47405">
                  <c:v>67.751000000000005</c:v>
                </c:pt>
                <c:pt idx="47406">
                  <c:v>67.751000000000005</c:v>
                </c:pt>
                <c:pt idx="47407">
                  <c:v>67.751999999999995</c:v>
                </c:pt>
                <c:pt idx="47408">
                  <c:v>67.751999999999995</c:v>
                </c:pt>
                <c:pt idx="47409">
                  <c:v>67.751999999999995</c:v>
                </c:pt>
                <c:pt idx="47410">
                  <c:v>67.751999999999995</c:v>
                </c:pt>
                <c:pt idx="47411">
                  <c:v>67.753</c:v>
                </c:pt>
                <c:pt idx="47412">
                  <c:v>67.753</c:v>
                </c:pt>
                <c:pt idx="47413">
                  <c:v>67.753</c:v>
                </c:pt>
                <c:pt idx="47414">
                  <c:v>67.754000000000005</c:v>
                </c:pt>
                <c:pt idx="47415">
                  <c:v>67.754000000000005</c:v>
                </c:pt>
                <c:pt idx="47416">
                  <c:v>67.754000000000005</c:v>
                </c:pt>
                <c:pt idx="47417">
                  <c:v>67.754000000000005</c:v>
                </c:pt>
                <c:pt idx="47418">
                  <c:v>67.754999999999995</c:v>
                </c:pt>
                <c:pt idx="47419">
                  <c:v>67.754999999999995</c:v>
                </c:pt>
                <c:pt idx="47420">
                  <c:v>67.754999999999995</c:v>
                </c:pt>
                <c:pt idx="47421">
                  <c:v>67.756</c:v>
                </c:pt>
                <c:pt idx="47422">
                  <c:v>67.756</c:v>
                </c:pt>
                <c:pt idx="47423">
                  <c:v>67.756</c:v>
                </c:pt>
                <c:pt idx="47424">
                  <c:v>67.756</c:v>
                </c:pt>
                <c:pt idx="47425">
                  <c:v>67.757000000000005</c:v>
                </c:pt>
                <c:pt idx="47426">
                  <c:v>67.757000000000005</c:v>
                </c:pt>
                <c:pt idx="47427">
                  <c:v>67.757000000000005</c:v>
                </c:pt>
                <c:pt idx="47428">
                  <c:v>67.757999999999996</c:v>
                </c:pt>
                <c:pt idx="47429">
                  <c:v>67.757999999999996</c:v>
                </c:pt>
                <c:pt idx="47430">
                  <c:v>67.757999999999996</c:v>
                </c:pt>
                <c:pt idx="47431">
                  <c:v>67.757999999999996</c:v>
                </c:pt>
                <c:pt idx="47432">
                  <c:v>67.759</c:v>
                </c:pt>
                <c:pt idx="47433">
                  <c:v>67.759</c:v>
                </c:pt>
                <c:pt idx="47434">
                  <c:v>67.759</c:v>
                </c:pt>
                <c:pt idx="47435">
                  <c:v>67.760000000000005</c:v>
                </c:pt>
                <c:pt idx="47436">
                  <c:v>67.760000000000005</c:v>
                </c:pt>
                <c:pt idx="47437">
                  <c:v>67.760000000000005</c:v>
                </c:pt>
                <c:pt idx="47438">
                  <c:v>67.760000000000005</c:v>
                </c:pt>
                <c:pt idx="47439">
                  <c:v>67.760999999999996</c:v>
                </c:pt>
                <c:pt idx="47440">
                  <c:v>67.760999999999996</c:v>
                </c:pt>
                <c:pt idx="47441">
                  <c:v>67.760999999999996</c:v>
                </c:pt>
                <c:pt idx="47442">
                  <c:v>67.760999999999996</c:v>
                </c:pt>
                <c:pt idx="47443">
                  <c:v>67.762</c:v>
                </c:pt>
                <c:pt idx="47444">
                  <c:v>67.762</c:v>
                </c:pt>
                <c:pt idx="47445">
                  <c:v>67.762</c:v>
                </c:pt>
                <c:pt idx="47446">
                  <c:v>67.763000000000005</c:v>
                </c:pt>
                <c:pt idx="47447">
                  <c:v>67.763000000000005</c:v>
                </c:pt>
                <c:pt idx="47448">
                  <c:v>67.763000000000005</c:v>
                </c:pt>
                <c:pt idx="47449">
                  <c:v>67.763000000000005</c:v>
                </c:pt>
                <c:pt idx="47450">
                  <c:v>67.763999999999996</c:v>
                </c:pt>
                <c:pt idx="47451">
                  <c:v>67.763999999999996</c:v>
                </c:pt>
                <c:pt idx="47452">
                  <c:v>67.763999999999996</c:v>
                </c:pt>
                <c:pt idx="47453">
                  <c:v>67.765000000000001</c:v>
                </c:pt>
                <c:pt idx="47454">
                  <c:v>67.765000000000001</c:v>
                </c:pt>
                <c:pt idx="47455">
                  <c:v>67.765000000000001</c:v>
                </c:pt>
                <c:pt idx="47456">
                  <c:v>67.765000000000001</c:v>
                </c:pt>
                <c:pt idx="47457">
                  <c:v>67.766000000000005</c:v>
                </c:pt>
                <c:pt idx="47458">
                  <c:v>67.766000000000005</c:v>
                </c:pt>
                <c:pt idx="47459">
                  <c:v>67.766000000000005</c:v>
                </c:pt>
                <c:pt idx="47460">
                  <c:v>67.766999999999996</c:v>
                </c:pt>
                <c:pt idx="47461">
                  <c:v>67.766999999999996</c:v>
                </c:pt>
                <c:pt idx="47462">
                  <c:v>67.766999999999996</c:v>
                </c:pt>
                <c:pt idx="47463">
                  <c:v>67.766999999999996</c:v>
                </c:pt>
                <c:pt idx="47464">
                  <c:v>67.768000000000001</c:v>
                </c:pt>
                <c:pt idx="47465">
                  <c:v>67.768000000000001</c:v>
                </c:pt>
                <c:pt idx="47466">
                  <c:v>67.768000000000001</c:v>
                </c:pt>
                <c:pt idx="47467">
                  <c:v>67.769000000000005</c:v>
                </c:pt>
                <c:pt idx="47468">
                  <c:v>67.769000000000005</c:v>
                </c:pt>
                <c:pt idx="47469">
                  <c:v>67.769000000000005</c:v>
                </c:pt>
                <c:pt idx="47470">
                  <c:v>67.769000000000005</c:v>
                </c:pt>
                <c:pt idx="47471">
                  <c:v>67.77</c:v>
                </c:pt>
                <c:pt idx="47472">
                  <c:v>67.77</c:v>
                </c:pt>
                <c:pt idx="47473">
                  <c:v>67.77</c:v>
                </c:pt>
                <c:pt idx="47474">
                  <c:v>67.771000000000001</c:v>
                </c:pt>
                <c:pt idx="47475">
                  <c:v>67.771000000000001</c:v>
                </c:pt>
                <c:pt idx="47476">
                  <c:v>67.771000000000001</c:v>
                </c:pt>
                <c:pt idx="47477">
                  <c:v>67.771000000000001</c:v>
                </c:pt>
                <c:pt idx="47478">
                  <c:v>67.772000000000006</c:v>
                </c:pt>
                <c:pt idx="47479">
                  <c:v>67.772000000000006</c:v>
                </c:pt>
                <c:pt idx="47480">
                  <c:v>67.772000000000006</c:v>
                </c:pt>
                <c:pt idx="47481">
                  <c:v>67.772999999999996</c:v>
                </c:pt>
                <c:pt idx="47482">
                  <c:v>67.772999999999996</c:v>
                </c:pt>
                <c:pt idx="47483">
                  <c:v>67.772999999999996</c:v>
                </c:pt>
                <c:pt idx="47484">
                  <c:v>67.772999999999996</c:v>
                </c:pt>
                <c:pt idx="47485">
                  <c:v>67.774000000000001</c:v>
                </c:pt>
                <c:pt idx="47486">
                  <c:v>67.774000000000001</c:v>
                </c:pt>
                <c:pt idx="47487">
                  <c:v>67.774000000000001</c:v>
                </c:pt>
                <c:pt idx="47488">
                  <c:v>67.775000000000006</c:v>
                </c:pt>
                <c:pt idx="47489">
                  <c:v>67.775000000000006</c:v>
                </c:pt>
                <c:pt idx="47490">
                  <c:v>67.775000000000006</c:v>
                </c:pt>
                <c:pt idx="47491">
                  <c:v>67.775000000000006</c:v>
                </c:pt>
                <c:pt idx="47492">
                  <c:v>67.775999999999996</c:v>
                </c:pt>
                <c:pt idx="47493">
                  <c:v>67.775999999999996</c:v>
                </c:pt>
                <c:pt idx="47494">
                  <c:v>67.775999999999996</c:v>
                </c:pt>
                <c:pt idx="47495">
                  <c:v>67.777000000000001</c:v>
                </c:pt>
                <c:pt idx="47496">
                  <c:v>67.777000000000001</c:v>
                </c:pt>
                <c:pt idx="47497">
                  <c:v>67.777000000000001</c:v>
                </c:pt>
                <c:pt idx="47498">
                  <c:v>67.777000000000001</c:v>
                </c:pt>
                <c:pt idx="47499">
                  <c:v>67.778000000000006</c:v>
                </c:pt>
                <c:pt idx="47500">
                  <c:v>67.778000000000006</c:v>
                </c:pt>
                <c:pt idx="47501">
                  <c:v>67.778000000000006</c:v>
                </c:pt>
                <c:pt idx="47502">
                  <c:v>67.778999999999996</c:v>
                </c:pt>
                <c:pt idx="47503">
                  <c:v>67.778999999999996</c:v>
                </c:pt>
                <c:pt idx="47504">
                  <c:v>67.778999999999996</c:v>
                </c:pt>
                <c:pt idx="47505">
                  <c:v>67.778999999999996</c:v>
                </c:pt>
                <c:pt idx="47506">
                  <c:v>67.78</c:v>
                </c:pt>
                <c:pt idx="47507">
                  <c:v>67.78</c:v>
                </c:pt>
                <c:pt idx="47508">
                  <c:v>67.78</c:v>
                </c:pt>
                <c:pt idx="47509">
                  <c:v>67.78</c:v>
                </c:pt>
                <c:pt idx="47510">
                  <c:v>67.781000000000006</c:v>
                </c:pt>
                <c:pt idx="47511">
                  <c:v>67.781000000000006</c:v>
                </c:pt>
                <c:pt idx="47512">
                  <c:v>67.781000000000006</c:v>
                </c:pt>
                <c:pt idx="47513">
                  <c:v>67.781999999999996</c:v>
                </c:pt>
                <c:pt idx="47514">
                  <c:v>67.781999999999996</c:v>
                </c:pt>
                <c:pt idx="47515">
                  <c:v>67.781999999999996</c:v>
                </c:pt>
                <c:pt idx="47516">
                  <c:v>67.781999999999996</c:v>
                </c:pt>
                <c:pt idx="47517">
                  <c:v>67.783000000000001</c:v>
                </c:pt>
                <c:pt idx="47518">
                  <c:v>67.783000000000001</c:v>
                </c:pt>
                <c:pt idx="47519">
                  <c:v>67.783000000000001</c:v>
                </c:pt>
                <c:pt idx="47520">
                  <c:v>67.784000000000006</c:v>
                </c:pt>
                <c:pt idx="47521">
                  <c:v>67.784000000000006</c:v>
                </c:pt>
                <c:pt idx="47522">
                  <c:v>67.784000000000006</c:v>
                </c:pt>
                <c:pt idx="47523">
                  <c:v>67.784000000000006</c:v>
                </c:pt>
                <c:pt idx="47524">
                  <c:v>67.784999999999997</c:v>
                </c:pt>
                <c:pt idx="47525">
                  <c:v>67.784999999999997</c:v>
                </c:pt>
                <c:pt idx="47526">
                  <c:v>67.784999999999997</c:v>
                </c:pt>
                <c:pt idx="47527">
                  <c:v>67.786000000000001</c:v>
                </c:pt>
                <c:pt idx="47528">
                  <c:v>67.786000000000001</c:v>
                </c:pt>
                <c:pt idx="47529">
                  <c:v>67.786000000000001</c:v>
                </c:pt>
                <c:pt idx="47530">
                  <c:v>67.786000000000001</c:v>
                </c:pt>
                <c:pt idx="47531">
                  <c:v>67.787000000000006</c:v>
                </c:pt>
                <c:pt idx="47532">
                  <c:v>67.787000000000006</c:v>
                </c:pt>
                <c:pt idx="47533">
                  <c:v>67.787000000000006</c:v>
                </c:pt>
                <c:pt idx="47534">
                  <c:v>67.787999999999997</c:v>
                </c:pt>
                <c:pt idx="47535">
                  <c:v>67.787999999999997</c:v>
                </c:pt>
                <c:pt idx="47536">
                  <c:v>67.787999999999997</c:v>
                </c:pt>
                <c:pt idx="47537">
                  <c:v>67.787999999999997</c:v>
                </c:pt>
                <c:pt idx="47538">
                  <c:v>67.789000000000001</c:v>
                </c:pt>
                <c:pt idx="47539">
                  <c:v>67.789000000000001</c:v>
                </c:pt>
                <c:pt idx="47540">
                  <c:v>67.789000000000001</c:v>
                </c:pt>
                <c:pt idx="47541">
                  <c:v>67.790000000000006</c:v>
                </c:pt>
                <c:pt idx="47542">
                  <c:v>67.790000000000006</c:v>
                </c:pt>
                <c:pt idx="47543">
                  <c:v>67.790000000000006</c:v>
                </c:pt>
                <c:pt idx="47544">
                  <c:v>67.790000000000006</c:v>
                </c:pt>
                <c:pt idx="47545">
                  <c:v>67.790999999999997</c:v>
                </c:pt>
                <c:pt idx="47546">
                  <c:v>67.790999999999997</c:v>
                </c:pt>
                <c:pt idx="47547">
                  <c:v>67.790999999999997</c:v>
                </c:pt>
                <c:pt idx="47548">
                  <c:v>67.792000000000002</c:v>
                </c:pt>
                <c:pt idx="47549">
                  <c:v>67.792000000000002</c:v>
                </c:pt>
                <c:pt idx="47550">
                  <c:v>67.792000000000002</c:v>
                </c:pt>
                <c:pt idx="47551">
                  <c:v>67.792000000000002</c:v>
                </c:pt>
                <c:pt idx="47552">
                  <c:v>67.793000000000006</c:v>
                </c:pt>
                <c:pt idx="47553">
                  <c:v>67.793000000000006</c:v>
                </c:pt>
                <c:pt idx="47554">
                  <c:v>67.793000000000006</c:v>
                </c:pt>
                <c:pt idx="47555">
                  <c:v>67.793999999999997</c:v>
                </c:pt>
                <c:pt idx="47556">
                  <c:v>67.793999999999997</c:v>
                </c:pt>
                <c:pt idx="47557">
                  <c:v>67.793999999999997</c:v>
                </c:pt>
                <c:pt idx="47558">
                  <c:v>67.793999999999997</c:v>
                </c:pt>
                <c:pt idx="47559">
                  <c:v>67.795000000000002</c:v>
                </c:pt>
                <c:pt idx="47560">
                  <c:v>67.795000000000002</c:v>
                </c:pt>
                <c:pt idx="47561">
                  <c:v>67.795000000000002</c:v>
                </c:pt>
                <c:pt idx="47562">
                  <c:v>67.796000000000006</c:v>
                </c:pt>
                <c:pt idx="47563">
                  <c:v>67.796000000000006</c:v>
                </c:pt>
                <c:pt idx="47564">
                  <c:v>67.796000000000006</c:v>
                </c:pt>
                <c:pt idx="47565">
                  <c:v>67.796000000000006</c:v>
                </c:pt>
                <c:pt idx="47566">
                  <c:v>67.796999999999997</c:v>
                </c:pt>
                <c:pt idx="47567">
                  <c:v>67.796999999999997</c:v>
                </c:pt>
                <c:pt idx="47568">
                  <c:v>67.796999999999997</c:v>
                </c:pt>
                <c:pt idx="47569">
                  <c:v>67.798000000000002</c:v>
                </c:pt>
                <c:pt idx="47570">
                  <c:v>67.798000000000002</c:v>
                </c:pt>
                <c:pt idx="47571">
                  <c:v>67.798000000000002</c:v>
                </c:pt>
                <c:pt idx="47572">
                  <c:v>67.798000000000002</c:v>
                </c:pt>
                <c:pt idx="47573">
                  <c:v>67.799000000000007</c:v>
                </c:pt>
                <c:pt idx="47574">
                  <c:v>67.799000000000007</c:v>
                </c:pt>
                <c:pt idx="47575">
                  <c:v>67.799000000000007</c:v>
                </c:pt>
                <c:pt idx="47576">
                  <c:v>67.799000000000007</c:v>
                </c:pt>
                <c:pt idx="47577">
                  <c:v>67.8</c:v>
                </c:pt>
                <c:pt idx="47578">
                  <c:v>67.8</c:v>
                </c:pt>
                <c:pt idx="47579">
                  <c:v>67.8</c:v>
                </c:pt>
                <c:pt idx="47580">
                  <c:v>67.801000000000002</c:v>
                </c:pt>
                <c:pt idx="47581">
                  <c:v>67.801000000000002</c:v>
                </c:pt>
                <c:pt idx="47582">
                  <c:v>67.801000000000002</c:v>
                </c:pt>
                <c:pt idx="47583">
                  <c:v>67.801000000000002</c:v>
                </c:pt>
                <c:pt idx="47584">
                  <c:v>67.802000000000007</c:v>
                </c:pt>
                <c:pt idx="47585">
                  <c:v>67.802000000000007</c:v>
                </c:pt>
                <c:pt idx="47586">
                  <c:v>67.802000000000007</c:v>
                </c:pt>
                <c:pt idx="47587">
                  <c:v>67.802999999999997</c:v>
                </c:pt>
                <c:pt idx="47588">
                  <c:v>67.802999999999997</c:v>
                </c:pt>
                <c:pt idx="47589">
                  <c:v>67.802999999999997</c:v>
                </c:pt>
                <c:pt idx="47590">
                  <c:v>67.802999999999997</c:v>
                </c:pt>
                <c:pt idx="47591">
                  <c:v>67.804000000000002</c:v>
                </c:pt>
                <c:pt idx="47592">
                  <c:v>67.804000000000002</c:v>
                </c:pt>
                <c:pt idx="47593">
                  <c:v>67.804000000000002</c:v>
                </c:pt>
                <c:pt idx="47594">
                  <c:v>67.805000000000007</c:v>
                </c:pt>
                <c:pt idx="47595">
                  <c:v>67.805000000000007</c:v>
                </c:pt>
                <c:pt idx="47596">
                  <c:v>67.805000000000007</c:v>
                </c:pt>
                <c:pt idx="47597">
                  <c:v>67.805000000000007</c:v>
                </c:pt>
                <c:pt idx="47598">
                  <c:v>67.805999999999997</c:v>
                </c:pt>
                <c:pt idx="47599">
                  <c:v>67.805999999999997</c:v>
                </c:pt>
                <c:pt idx="47600">
                  <c:v>67.805999999999997</c:v>
                </c:pt>
                <c:pt idx="47601">
                  <c:v>67.807000000000002</c:v>
                </c:pt>
                <c:pt idx="47602">
                  <c:v>67.807000000000002</c:v>
                </c:pt>
                <c:pt idx="47603">
                  <c:v>67.807000000000002</c:v>
                </c:pt>
                <c:pt idx="47604">
                  <c:v>67.807000000000002</c:v>
                </c:pt>
                <c:pt idx="47605">
                  <c:v>67.808000000000007</c:v>
                </c:pt>
                <c:pt idx="47606">
                  <c:v>67.808000000000007</c:v>
                </c:pt>
                <c:pt idx="47607">
                  <c:v>67.808000000000007</c:v>
                </c:pt>
                <c:pt idx="47608">
                  <c:v>67.808999999999997</c:v>
                </c:pt>
                <c:pt idx="47609">
                  <c:v>67.808999999999997</c:v>
                </c:pt>
                <c:pt idx="47610">
                  <c:v>67.808999999999997</c:v>
                </c:pt>
                <c:pt idx="47611">
                  <c:v>67.808999999999997</c:v>
                </c:pt>
                <c:pt idx="47612">
                  <c:v>67.81</c:v>
                </c:pt>
                <c:pt idx="47613">
                  <c:v>67.81</c:v>
                </c:pt>
                <c:pt idx="47614">
                  <c:v>67.81</c:v>
                </c:pt>
                <c:pt idx="47615">
                  <c:v>67.811000000000007</c:v>
                </c:pt>
                <c:pt idx="47616">
                  <c:v>67.811000000000007</c:v>
                </c:pt>
                <c:pt idx="47617">
                  <c:v>67.811000000000007</c:v>
                </c:pt>
                <c:pt idx="47618">
                  <c:v>67.811000000000007</c:v>
                </c:pt>
                <c:pt idx="47619">
                  <c:v>67.811999999999998</c:v>
                </c:pt>
                <c:pt idx="47620">
                  <c:v>67.811999999999998</c:v>
                </c:pt>
                <c:pt idx="47621">
                  <c:v>67.811999999999998</c:v>
                </c:pt>
                <c:pt idx="47622">
                  <c:v>67.813000000000002</c:v>
                </c:pt>
                <c:pt idx="47623">
                  <c:v>67.813000000000002</c:v>
                </c:pt>
                <c:pt idx="47624">
                  <c:v>67.813000000000002</c:v>
                </c:pt>
                <c:pt idx="47625">
                  <c:v>67.813000000000002</c:v>
                </c:pt>
                <c:pt idx="47626">
                  <c:v>67.814000000000007</c:v>
                </c:pt>
                <c:pt idx="47627">
                  <c:v>67.814000000000007</c:v>
                </c:pt>
                <c:pt idx="47628">
                  <c:v>67.814000000000007</c:v>
                </c:pt>
                <c:pt idx="47629">
                  <c:v>67.814999999999998</c:v>
                </c:pt>
                <c:pt idx="47630">
                  <c:v>67.814999999999998</c:v>
                </c:pt>
                <c:pt idx="47631">
                  <c:v>67.814999999999998</c:v>
                </c:pt>
                <c:pt idx="47632">
                  <c:v>67.814999999999998</c:v>
                </c:pt>
                <c:pt idx="47633">
                  <c:v>67.816000000000003</c:v>
                </c:pt>
                <c:pt idx="47634">
                  <c:v>67.816000000000003</c:v>
                </c:pt>
                <c:pt idx="47635">
                  <c:v>67.816000000000003</c:v>
                </c:pt>
                <c:pt idx="47636">
                  <c:v>67.816000000000003</c:v>
                </c:pt>
                <c:pt idx="47637">
                  <c:v>67.817000000000007</c:v>
                </c:pt>
                <c:pt idx="47638">
                  <c:v>67.817000000000007</c:v>
                </c:pt>
                <c:pt idx="47639">
                  <c:v>67.817000000000007</c:v>
                </c:pt>
                <c:pt idx="47640">
                  <c:v>67.817999999999998</c:v>
                </c:pt>
                <c:pt idx="47641">
                  <c:v>67.817999999999998</c:v>
                </c:pt>
                <c:pt idx="47642">
                  <c:v>67.817999999999998</c:v>
                </c:pt>
                <c:pt idx="47643">
                  <c:v>67.817999999999998</c:v>
                </c:pt>
                <c:pt idx="47644">
                  <c:v>67.819000000000003</c:v>
                </c:pt>
                <c:pt idx="47645">
                  <c:v>67.819000000000003</c:v>
                </c:pt>
                <c:pt idx="47646">
                  <c:v>67.819000000000003</c:v>
                </c:pt>
                <c:pt idx="47647">
                  <c:v>67.820000000000007</c:v>
                </c:pt>
                <c:pt idx="47648">
                  <c:v>67.820000000000007</c:v>
                </c:pt>
                <c:pt idx="47649">
                  <c:v>67.820000000000007</c:v>
                </c:pt>
                <c:pt idx="47650">
                  <c:v>67.820000000000007</c:v>
                </c:pt>
                <c:pt idx="47651">
                  <c:v>67.820999999999998</c:v>
                </c:pt>
                <c:pt idx="47652">
                  <c:v>67.820999999999998</c:v>
                </c:pt>
                <c:pt idx="47653">
                  <c:v>67.820999999999998</c:v>
                </c:pt>
                <c:pt idx="47654">
                  <c:v>67.822000000000003</c:v>
                </c:pt>
                <c:pt idx="47655">
                  <c:v>67.822000000000003</c:v>
                </c:pt>
                <c:pt idx="47656">
                  <c:v>67.822000000000003</c:v>
                </c:pt>
                <c:pt idx="47657">
                  <c:v>67.822000000000003</c:v>
                </c:pt>
                <c:pt idx="47658">
                  <c:v>67.823000000000008</c:v>
                </c:pt>
                <c:pt idx="47659">
                  <c:v>67.823000000000008</c:v>
                </c:pt>
                <c:pt idx="47660">
                  <c:v>67.823000000000008</c:v>
                </c:pt>
                <c:pt idx="47661">
                  <c:v>67.823999999999998</c:v>
                </c:pt>
                <c:pt idx="47662">
                  <c:v>67.823999999999998</c:v>
                </c:pt>
                <c:pt idx="47663">
                  <c:v>67.823999999999998</c:v>
                </c:pt>
                <c:pt idx="47664">
                  <c:v>67.823999999999998</c:v>
                </c:pt>
                <c:pt idx="47665">
                  <c:v>67.825000000000003</c:v>
                </c:pt>
                <c:pt idx="47666">
                  <c:v>67.825000000000003</c:v>
                </c:pt>
                <c:pt idx="47667">
                  <c:v>67.825000000000003</c:v>
                </c:pt>
                <c:pt idx="47668">
                  <c:v>67.826000000000008</c:v>
                </c:pt>
                <c:pt idx="47669">
                  <c:v>67.826000000000008</c:v>
                </c:pt>
                <c:pt idx="47670">
                  <c:v>67.826000000000008</c:v>
                </c:pt>
                <c:pt idx="47671">
                  <c:v>67.826000000000008</c:v>
                </c:pt>
                <c:pt idx="47672">
                  <c:v>67.826999999999998</c:v>
                </c:pt>
                <c:pt idx="47673">
                  <c:v>67.826999999999998</c:v>
                </c:pt>
                <c:pt idx="47674">
                  <c:v>67.826999999999998</c:v>
                </c:pt>
                <c:pt idx="47675">
                  <c:v>67.828000000000003</c:v>
                </c:pt>
                <c:pt idx="47676">
                  <c:v>67.828000000000003</c:v>
                </c:pt>
                <c:pt idx="47677">
                  <c:v>67.828000000000003</c:v>
                </c:pt>
                <c:pt idx="47678">
                  <c:v>67.828000000000003</c:v>
                </c:pt>
                <c:pt idx="47679">
                  <c:v>67.829000000000008</c:v>
                </c:pt>
                <c:pt idx="47680">
                  <c:v>67.829000000000008</c:v>
                </c:pt>
                <c:pt idx="47681">
                  <c:v>67.829000000000008</c:v>
                </c:pt>
                <c:pt idx="47682">
                  <c:v>67.83</c:v>
                </c:pt>
                <c:pt idx="47683">
                  <c:v>67.83</c:v>
                </c:pt>
                <c:pt idx="47684">
                  <c:v>67.83</c:v>
                </c:pt>
                <c:pt idx="47685">
                  <c:v>67.83</c:v>
                </c:pt>
                <c:pt idx="47686">
                  <c:v>67.831000000000003</c:v>
                </c:pt>
                <c:pt idx="47687">
                  <c:v>67.831000000000003</c:v>
                </c:pt>
                <c:pt idx="47688">
                  <c:v>67.831000000000003</c:v>
                </c:pt>
                <c:pt idx="47689">
                  <c:v>67.832000000000008</c:v>
                </c:pt>
                <c:pt idx="47690">
                  <c:v>67.832000000000008</c:v>
                </c:pt>
                <c:pt idx="47691">
                  <c:v>67.832000000000008</c:v>
                </c:pt>
                <c:pt idx="47692">
                  <c:v>67.832000000000008</c:v>
                </c:pt>
                <c:pt idx="47693">
                  <c:v>67.832999999999998</c:v>
                </c:pt>
                <c:pt idx="47694">
                  <c:v>67.832999999999998</c:v>
                </c:pt>
                <c:pt idx="47695">
                  <c:v>67.832999999999998</c:v>
                </c:pt>
                <c:pt idx="47696">
                  <c:v>67.832999999999998</c:v>
                </c:pt>
                <c:pt idx="47697">
                  <c:v>67.834000000000003</c:v>
                </c:pt>
                <c:pt idx="47698">
                  <c:v>67.834000000000003</c:v>
                </c:pt>
                <c:pt idx="47699">
                  <c:v>67.834000000000003</c:v>
                </c:pt>
                <c:pt idx="47700">
                  <c:v>67.835000000000008</c:v>
                </c:pt>
                <c:pt idx="47701">
                  <c:v>67.835000000000008</c:v>
                </c:pt>
                <c:pt idx="47702">
                  <c:v>67.835000000000008</c:v>
                </c:pt>
                <c:pt idx="47703">
                  <c:v>67.835000000000008</c:v>
                </c:pt>
                <c:pt idx="47704">
                  <c:v>67.835999999999999</c:v>
                </c:pt>
                <c:pt idx="47705">
                  <c:v>67.835999999999999</c:v>
                </c:pt>
                <c:pt idx="47706">
                  <c:v>67.835999999999999</c:v>
                </c:pt>
                <c:pt idx="47707">
                  <c:v>67.837000000000003</c:v>
                </c:pt>
                <c:pt idx="47708">
                  <c:v>67.837000000000003</c:v>
                </c:pt>
                <c:pt idx="47709">
                  <c:v>67.837000000000003</c:v>
                </c:pt>
                <c:pt idx="47710">
                  <c:v>67.837000000000003</c:v>
                </c:pt>
                <c:pt idx="47711">
                  <c:v>67.838000000000008</c:v>
                </c:pt>
                <c:pt idx="47712">
                  <c:v>67.838000000000008</c:v>
                </c:pt>
                <c:pt idx="47713">
                  <c:v>67.838000000000008</c:v>
                </c:pt>
                <c:pt idx="47714">
                  <c:v>67.838999999999999</c:v>
                </c:pt>
                <c:pt idx="47715">
                  <c:v>67.838999999999999</c:v>
                </c:pt>
                <c:pt idx="47716">
                  <c:v>67.838999999999999</c:v>
                </c:pt>
                <c:pt idx="47717">
                  <c:v>67.838999999999999</c:v>
                </c:pt>
                <c:pt idx="47718">
                  <c:v>67.84</c:v>
                </c:pt>
                <c:pt idx="47719">
                  <c:v>67.84</c:v>
                </c:pt>
                <c:pt idx="47720">
                  <c:v>67.84</c:v>
                </c:pt>
                <c:pt idx="47721">
                  <c:v>67.841000000000008</c:v>
                </c:pt>
                <c:pt idx="47722">
                  <c:v>67.841000000000008</c:v>
                </c:pt>
                <c:pt idx="47723">
                  <c:v>67.841000000000008</c:v>
                </c:pt>
                <c:pt idx="47724">
                  <c:v>67.841000000000008</c:v>
                </c:pt>
                <c:pt idx="47725">
                  <c:v>67.841999999999999</c:v>
                </c:pt>
                <c:pt idx="47726">
                  <c:v>67.841999999999999</c:v>
                </c:pt>
                <c:pt idx="47727">
                  <c:v>67.841999999999999</c:v>
                </c:pt>
                <c:pt idx="47728">
                  <c:v>67.843000000000004</c:v>
                </c:pt>
                <c:pt idx="47729">
                  <c:v>67.843000000000004</c:v>
                </c:pt>
                <c:pt idx="47730">
                  <c:v>67.843000000000004</c:v>
                </c:pt>
                <c:pt idx="47731">
                  <c:v>67.843000000000004</c:v>
                </c:pt>
                <c:pt idx="47732">
                  <c:v>67.844000000000008</c:v>
                </c:pt>
                <c:pt idx="47733">
                  <c:v>67.844000000000008</c:v>
                </c:pt>
                <c:pt idx="47734">
                  <c:v>67.844000000000008</c:v>
                </c:pt>
                <c:pt idx="47735">
                  <c:v>67.844999999999999</c:v>
                </c:pt>
                <c:pt idx="47736">
                  <c:v>67.844999999999999</c:v>
                </c:pt>
                <c:pt idx="47737">
                  <c:v>67.844999999999999</c:v>
                </c:pt>
                <c:pt idx="47738">
                  <c:v>67.844999999999999</c:v>
                </c:pt>
                <c:pt idx="47739">
                  <c:v>67.846000000000004</c:v>
                </c:pt>
                <c:pt idx="47740">
                  <c:v>67.846000000000004</c:v>
                </c:pt>
                <c:pt idx="47741">
                  <c:v>67.846000000000004</c:v>
                </c:pt>
                <c:pt idx="47742">
                  <c:v>67.847000000000008</c:v>
                </c:pt>
                <c:pt idx="47743">
                  <c:v>67.847000000000008</c:v>
                </c:pt>
                <c:pt idx="47744">
                  <c:v>67.847000000000008</c:v>
                </c:pt>
                <c:pt idx="47745">
                  <c:v>67.847000000000008</c:v>
                </c:pt>
                <c:pt idx="47746">
                  <c:v>67.847999999999999</c:v>
                </c:pt>
                <c:pt idx="47747">
                  <c:v>67.847999999999999</c:v>
                </c:pt>
                <c:pt idx="47748">
                  <c:v>67.847999999999999</c:v>
                </c:pt>
                <c:pt idx="47749">
                  <c:v>67.849000000000004</c:v>
                </c:pt>
                <c:pt idx="47750">
                  <c:v>67.849000000000004</c:v>
                </c:pt>
                <c:pt idx="47751">
                  <c:v>67.849000000000004</c:v>
                </c:pt>
                <c:pt idx="47752">
                  <c:v>67.849000000000004</c:v>
                </c:pt>
                <c:pt idx="47753">
                  <c:v>67.849999999999994</c:v>
                </c:pt>
                <c:pt idx="47754">
                  <c:v>67.849999999999994</c:v>
                </c:pt>
                <c:pt idx="47755">
                  <c:v>67.849999999999994</c:v>
                </c:pt>
                <c:pt idx="47756">
                  <c:v>67.849999999999994</c:v>
                </c:pt>
                <c:pt idx="47757">
                  <c:v>67.850999999999999</c:v>
                </c:pt>
                <c:pt idx="47758">
                  <c:v>67.850999999999999</c:v>
                </c:pt>
                <c:pt idx="47759">
                  <c:v>67.850999999999999</c:v>
                </c:pt>
                <c:pt idx="47760">
                  <c:v>67.852000000000004</c:v>
                </c:pt>
                <c:pt idx="47761">
                  <c:v>67.852000000000004</c:v>
                </c:pt>
                <c:pt idx="47762">
                  <c:v>67.852000000000004</c:v>
                </c:pt>
                <c:pt idx="47763">
                  <c:v>67.852000000000004</c:v>
                </c:pt>
                <c:pt idx="47764">
                  <c:v>67.852999999999994</c:v>
                </c:pt>
                <c:pt idx="47765">
                  <c:v>67.852999999999994</c:v>
                </c:pt>
                <c:pt idx="47766">
                  <c:v>67.852999999999994</c:v>
                </c:pt>
                <c:pt idx="47767">
                  <c:v>67.853999999999999</c:v>
                </c:pt>
                <c:pt idx="47768">
                  <c:v>67.853999999999999</c:v>
                </c:pt>
                <c:pt idx="47769">
                  <c:v>67.853999999999999</c:v>
                </c:pt>
                <c:pt idx="47770">
                  <c:v>67.853999999999999</c:v>
                </c:pt>
                <c:pt idx="47771">
                  <c:v>67.855000000000004</c:v>
                </c:pt>
                <c:pt idx="47772">
                  <c:v>67.855000000000004</c:v>
                </c:pt>
                <c:pt idx="47773">
                  <c:v>67.855000000000004</c:v>
                </c:pt>
                <c:pt idx="47774">
                  <c:v>67.855999999999995</c:v>
                </c:pt>
                <c:pt idx="47775">
                  <c:v>67.855999999999995</c:v>
                </c:pt>
                <c:pt idx="47776">
                  <c:v>67.855999999999995</c:v>
                </c:pt>
                <c:pt idx="47777">
                  <c:v>67.855999999999995</c:v>
                </c:pt>
                <c:pt idx="47778">
                  <c:v>67.856999999999999</c:v>
                </c:pt>
                <c:pt idx="47779">
                  <c:v>67.856999999999999</c:v>
                </c:pt>
                <c:pt idx="47780">
                  <c:v>67.856999999999999</c:v>
                </c:pt>
                <c:pt idx="47781">
                  <c:v>67.858000000000004</c:v>
                </c:pt>
                <c:pt idx="47782">
                  <c:v>67.858000000000004</c:v>
                </c:pt>
                <c:pt idx="47783">
                  <c:v>67.858000000000004</c:v>
                </c:pt>
                <c:pt idx="47784">
                  <c:v>67.858000000000004</c:v>
                </c:pt>
                <c:pt idx="47785">
                  <c:v>67.858999999999995</c:v>
                </c:pt>
                <c:pt idx="47786">
                  <c:v>67.858999999999995</c:v>
                </c:pt>
                <c:pt idx="47787">
                  <c:v>67.858999999999995</c:v>
                </c:pt>
                <c:pt idx="47788">
                  <c:v>67.86</c:v>
                </c:pt>
                <c:pt idx="47789">
                  <c:v>67.86</c:v>
                </c:pt>
                <c:pt idx="47790">
                  <c:v>67.86</c:v>
                </c:pt>
                <c:pt idx="47791">
                  <c:v>67.86</c:v>
                </c:pt>
                <c:pt idx="47792">
                  <c:v>67.861000000000004</c:v>
                </c:pt>
                <c:pt idx="47793">
                  <c:v>67.861000000000004</c:v>
                </c:pt>
                <c:pt idx="47794">
                  <c:v>67.861000000000004</c:v>
                </c:pt>
                <c:pt idx="47795">
                  <c:v>67.861999999999995</c:v>
                </c:pt>
                <c:pt idx="47796">
                  <c:v>67.861999999999995</c:v>
                </c:pt>
                <c:pt idx="47797">
                  <c:v>67.861999999999995</c:v>
                </c:pt>
                <c:pt idx="47798">
                  <c:v>67.861999999999995</c:v>
                </c:pt>
                <c:pt idx="47799">
                  <c:v>67.863</c:v>
                </c:pt>
                <c:pt idx="47800">
                  <c:v>67.863</c:v>
                </c:pt>
                <c:pt idx="47801">
                  <c:v>67.863</c:v>
                </c:pt>
                <c:pt idx="47802">
                  <c:v>67.864000000000004</c:v>
                </c:pt>
                <c:pt idx="47803">
                  <c:v>67.864000000000004</c:v>
                </c:pt>
                <c:pt idx="47804">
                  <c:v>67.864000000000004</c:v>
                </c:pt>
                <c:pt idx="47805">
                  <c:v>67.864000000000004</c:v>
                </c:pt>
                <c:pt idx="47806">
                  <c:v>67.864999999999995</c:v>
                </c:pt>
                <c:pt idx="47807">
                  <c:v>67.864999999999995</c:v>
                </c:pt>
                <c:pt idx="47808">
                  <c:v>67.864999999999995</c:v>
                </c:pt>
                <c:pt idx="47809">
                  <c:v>67.864999999999995</c:v>
                </c:pt>
                <c:pt idx="47810">
                  <c:v>67.866</c:v>
                </c:pt>
                <c:pt idx="47811">
                  <c:v>67.866</c:v>
                </c:pt>
                <c:pt idx="47812">
                  <c:v>67.866</c:v>
                </c:pt>
                <c:pt idx="47813">
                  <c:v>67.867000000000004</c:v>
                </c:pt>
                <c:pt idx="47814">
                  <c:v>67.867000000000004</c:v>
                </c:pt>
                <c:pt idx="47815">
                  <c:v>67.867000000000004</c:v>
                </c:pt>
                <c:pt idx="47816">
                  <c:v>67.867000000000004</c:v>
                </c:pt>
                <c:pt idx="47817">
                  <c:v>67.867999999999995</c:v>
                </c:pt>
                <c:pt idx="47818">
                  <c:v>67.867999999999995</c:v>
                </c:pt>
                <c:pt idx="47819">
                  <c:v>67.867999999999995</c:v>
                </c:pt>
                <c:pt idx="47820">
                  <c:v>67.869</c:v>
                </c:pt>
                <c:pt idx="47821">
                  <c:v>67.869</c:v>
                </c:pt>
                <c:pt idx="47822">
                  <c:v>67.869</c:v>
                </c:pt>
                <c:pt idx="47823">
                  <c:v>67.869</c:v>
                </c:pt>
                <c:pt idx="47824">
                  <c:v>67.87</c:v>
                </c:pt>
                <c:pt idx="47825">
                  <c:v>67.87</c:v>
                </c:pt>
                <c:pt idx="47826">
                  <c:v>67.87</c:v>
                </c:pt>
                <c:pt idx="47827">
                  <c:v>67.870999999999995</c:v>
                </c:pt>
                <c:pt idx="47828">
                  <c:v>67.870999999999995</c:v>
                </c:pt>
                <c:pt idx="47829">
                  <c:v>67.870999999999995</c:v>
                </c:pt>
                <c:pt idx="47830">
                  <c:v>67.870999999999995</c:v>
                </c:pt>
                <c:pt idx="47831">
                  <c:v>67.872</c:v>
                </c:pt>
                <c:pt idx="47832">
                  <c:v>67.872</c:v>
                </c:pt>
                <c:pt idx="47833">
                  <c:v>67.872</c:v>
                </c:pt>
                <c:pt idx="47834">
                  <c:v>67.873000000000005</c:v>
                </c:pt>
                <c:pt idx="47835">
                  <c:v>67.873000000000005</c:v>
                </c:pt>
                <c:pt idx="47836">
                  <c:v>67.873000000000005</c:v>
                </c:pt>
                <c:pt idx="47837">
                  <c:v>67.873000000000005</c:v>
                </c:pt>
                <c:pt idx="47838">
                  <c:v>67.873999999999995</c:v>
                </c:pt>
                <c:pt idx="47839">
                  <c:v>67.873999999999995</c:v>
                </c:pt>
                <c:pt idx="47840">
                  <c:v>67.873999999999995</c:v>
                </c:pt>
                <c:pt idx="47841">
                  <c:v>67.875</c:v>
                </c:pt>
                <c:pt idx="47842">
                  <c:v>67.875</c:v>
                </c:pt>
                <c:pt idx="47843">
                  <c:v>67.875</c:v>
                </c:pt>
                <c:pt idx="47844">
                  <c:v>67.875</c:v>
                </c:pt>
                <c:pt idx="47845">
                  <c:v>67.876000000000005</c:v>
                </c:pt>
                <c:pt idx="47846">
                  <c:v>67.876000000000005</c:v>
                </c:pt>
                <c:pt idx="47847">
                  <c:v>67.876000000000005</c:v>
                </c:pt>
                <c:pt idx="47848">
                  <c:v>67.876999999999995</c:v>
                </c:pt>
                <c:pt idx="47849">
                  <c:v>67.876999999999995</c:v>
                </c:pt>
                <c:pt idx="47850">
                  <c:v>67.876999999999995</c:v>
                </c:pt>
                <c:pt idx="47851">
                  <c:v>67.876999999999995</c:v>
                </c:pt>
                <c:pt idx="47852">
                  <c:v>67.878</c:v>
                </c:pt>
                <c:pt idx="47853">
                  <c:v>67.878</c:v>
                </c:pt>
                <c:pt idx="47854">
                  <c:v>67.878</c:v>
                </c:pt>
                <c:pt idx="47855">
                  <c:v>67.879000000000005</c:v>
                </c:pt>
                <c:pt idx="47856">
                  <c:v>67.879000000000005</c:v>
                </c:pt>
                <c:pt idx="47857">
                  <c:v>67.879000000000005</c:v>
                </c:pt>
                <c:pt idx="47858">
                  <c:v>67.879000000000005</c:v>
                </c:pt>
                <c:pt idx="47859">
                  <c:v>67.88</c:v>
                </c:pt>
                <c:pt idx="47860">
                  <c:v>67.88</c:v>
                </c:pt>
                <c:pt idx="47861">
                  <c:v>67.88</c:v>
                </c:pt>
                <c:pt idx="47862">
                  <c:v>67.88</c:v>
                </c:pt>
                <c:pt idx="47863">
                  <c:v>67.881</c:v>
                </c:pt>
                <c:pt idx="47864">
                  <c:v>67.881</c:v>
                </c:pt>
                <c:pt idx="47865">
                  <c:v>67.881</c:v>
                </c:pt>
                <c:pt idx="47866">
                  <c:v>67.882000000000005</c:v>
                </c:pt>
                <c:pt idx="47867">
                  <c:v>67.882000000000005</c:v>
                </c:pt>
                <c:pt idx="47868">
                  <c:v>67.882000000000005</c:v>
                </c:pt>
                <c:pt idx="47869">
                  <c:v>67.882000000000005</c:v>
                </c:pt>
                <c:pt idx="47870">
                  <c:v>67.882999999999996</c:v>
                </c:pt>
                <c:pt idx="47871">
                  <c:v>67.882999999999996</c:v>
                </c:pt>
                <c:pt idx="47872">
                  <c:v>67.882999999999996</c:v>
                </c:pt>
                <c:pt idx="47873">
                  <c:v>67.884</c:v>
                </c:pt>
                <c:pt idx="47874">
                  <c:v>67.884</c:v>
                </c:pt>
                <c:pt idx="47875">
                  <c:v>67.884</c:v>
                </c:pt>
                <c:pt idx="47876">
                  <c:v>67.884</c:v>
                </c:pt>
                <c:pt idx="47877">
                  <c:v>67.885000000000005</c:v>
                </c:pt>
                <c:pt idx="47878">
                  <c:v>67.885000000000005</c:v>
                </c:pt>
                <c:pt idx="47879">
                  <c:v>67.885000000000005</c:v>
                </c:pt>
                <c:pt idx="47880">
                  <c:v>67.885999999999996</c:v>
                </c:pt>
                <c:pt idx="47881">
                  <c:v>67.885999999999996</c:v>
                </c:pt>
                <c:pt idx="47882">
                  <c:v>67.885999999999996</c:v>
                </c:pt>
                <c:pt idx="47883">
                  <c:v>67.885999999999996</c:v>
                </c:pt>
                <c:pt idx="47884">
                  <c:v>67.887</c:v>
                </c:pt>
                <c:pt idx="47885">
                  <c:v>67.887</c:v>
                </c:pt>
                <c:pt idx="47886">
                  <c:v>67.887</c:v>
                </c:pt>
                <c:pt idx="47887">
                  <c:v>67.888000000000005</c:v>
                </c:pt>
                <c:pt idx="47888">
                  <c:v>67.888000000000005</c:v>
                </c:pt>
                <c:pt idx="47889">
                  <c:v>67.888000000000005</c:v>
                </c:pt>
                <c:pt idx="47890">
                  <c:v>67.888000000000005</c:v>
                </c:pt>
                <c:pt idx="47891">
                  <c:v>67.888999999999996</c:v>
                </c:pt>
                <c:pt idx="47892">
                  <c:v>67.888999999999996</c:v>
                </c:pt>
                <c:pt idx="47893">
                  <c:v>67.888999999999996</c:v>
                </c:pt>
                <c:pt idx="47894">
                  <c:v>67.89</c:v>
                </c:pt>
                <c:pt idx="47895">
                  <c:v>67.89</c:v>
                </c:pt>
                <c:pt idx="47896">
                  <c:v>67.89</c:v>
                </c:pt>
                <c:pt idx="47897">
                  <c:v>67.89</c:v>
                </c:pt>
                <c:pt idx="47898">
                  <c:v>67.891000000000005</c:v>
                </c:pt>
                <c:pt idx="47899">
                  <c:v>67.891000000000005</c:v>
                </c:pt>
                <c:pt idx="47900">
                  <c:v>67.891000000000005</c:v>
                </c:pt>
                <c:pt idx="47901">
                  <c:v>67.891999999999996</c:v>
                </c:pt>
                <c:pt idx="47902">
                  <c:v>67.891999999999996</c:v>
                </c:pt>
                <c:pt idx="47903">
                  <c:v>67.891999999999996</c:v>
                </c:pt>
                <c:pt idx="47904">
                  <c:v>67.891999999999996</c:v>
                </c:pt>
                <c:pt idx="47905">
                  <c:v>67.893000000000001</c:v>
                </c:pt>
                <c:pt idx="47906">
                  <c:v>67.893000000000001</c:v>
                </c:pt>
                <c:pt idx="47907">
                  <c:v>67.893000000000001</c:v>
                </c:pt>
                <c:pt idx="47908">
                  <c:v>67.894000000000005</c:v>
                </c:pt>
                <c:pt idx="47909">
                  <c:v>67.894000000000005</c:v>
                </c:pt>
                <c:pt idx="47910">
                  <c:v>67.894000000000005</c:v>
                </c:pt>
                <c:pt idx="47911">
                  <c:v>67.894000000000005</c:v>
                </c:pt>
                <c:pt idx="47912">
                  <c:v>67.894999999999996</c:v>
                </c:pt>
                <c:pt idx="47913">
                  <c:v>67.894999999999996</c:v>
                </c:pt>
                <c:pt idx="47914">
                  <c:v>67.894999999999996</c:v>
                </c:pt>
                <c:pt idx="47915">
                  <c:v>67.894999999999996</c:v>
                </c:pt>
                <c:pt idx="47916">
                  <c:v>67.896000000000001</c:v>
                </c:pt>
                <c:pt idx="47917">
                  <c:v>67.896000000000001</c:v>
                </c:pt>
                <c:pt idx="47918">
                  <c:v>67.896000000000001</c:v>
                </c:pt>
                <c:pt idx="47919">
                  <c:v>67.897000000000006</c:v>
                </c:pt>
                <c:pt idx="47920">
                  <c:v>67.897000000000006</c:v>
                </c:pt>
                <c:pt idx="47921">
                  <c:v>67.897000000000006</c:v>
                </c:pt>
                <c:pt idx="47922">
                  <c:v>67.897000000000006</c:v>
                </c:pt>
                <c:pt idx="47923">
                  <c:v>67.897999999999996</c:v>
                </c:pt>
                <c:pt idx="47924">
                  <c:v>67.897999999999996</c:v>
                </c:pt>
                <c:pt idx="47925">
                  <c:v>67.897999999999996</c:v>
                </c:pt>
                <c:pt idx="47926">
                  <c:v>67.899000000000001</c:v>
                </c:pt>
                <c:pt idx="47927">
                  <c:v>67.899000000000001</c:v>
                </c:pt>
                <c:pt idx="47928">
                  <c:v>67.899000000000001</c:v>
                </c:pt>
                <c:pt idx="47929">
                  <c:v>67.899000000000001</c:v>
                </c:pt>
                <c:pt idx="47930">
                  <c:v>67.900000000000006</c:v>
                </c:pt>
                <c:pt idx="47931">
                  <c:v>67.900000000000006</c:v>
                </c:pt>
                <c:pt idx="47932">
                  <c:v>67.900000000000006</c:v>
                </c:pt>
                <c:pt idx="47933">
                  <c:v>67.900999999999996</c:v>
                </c:pt>
                <c:pt idx="47934">
                  <c:v>67.900999999999996</c:v>
                </c:pt>
                <c:pt idx="47935">
                  <c:v>67.900999999999996</c:v>
                </c:pt>
                <c:pt idx="47936">
                  <c:v>67.900999999999996</c:v>
                </c:pt>
                <c:pt idx="47937">
                  <c:v>67.902000000000001</c:v>
                </c:pt>
                <c:pt idx="47938">
                  <c:v>67.902000000000001</c:v>
                </c:pt>
                <c:pt idx="47939">
                  <c:v>67.902000000000001</c:v>
                </c:pt>
                <c:pt idx="47940">
                  <c:v>67.903000000000006</c:v>
                </c:pt>
                <c:pt idx="47941">
                  <c:v>67.903000000000006</c:v>
                </c:pt>
                <c:pt idx="47942">
                  <c:v>67.903000000000006</c:v>
                </c:pt>
                <c:pt idx="47943">
                  <c:v>67.903000000000006</c:v>
                </c:pt>
                <c:pt idx="47944">
                  <c:v>67.903999999999996</c:v>
                </c:pt>
                <c:pt idx="47945">
                  <c:v>67.903999999999996</c:v>
                </c:pt>
                <c:pt idx="47946">
                  <c:v>67.903999999999996</c:v>
                </c:pt>
                <c:pt idx="47947">
                  <c:v>67.905000000000001</c:v>
                </c:pt>
                <c:pt idx="47948">
                  <c:v>67.905000000000001</c:v>
                </c:pt>
                <c:pt idx="47949">
                  <c:v>67.905000000000001</c:v>
                </c:pt>
                <c:pt idx="47950">
                  <c:v>67.905000000000001</c:v>
                </c:pt>
                <c:pt idx="47951">
                  <c:v>67.906000000000006</c:v>
                </c:pt>
                <c:pt idx="47952">
                  <c:v>67.906000000000006</c:v>
                </c:pt>
                <c:pt idx="47953">
                  <c:v>67.906000000000006</c:v>
                </c:pt>
                <c:pt idx="47954">
                  <c:v>67.906999999999996</c:v>
                </c:pt>
                <c:pt idx="47955">
                  <c:v>67.906999999999996</c:v>
                </c:pt>
                <c:pt idx="47956">
                  <c:v>67.906999999999996</c:v>
                </c:pt>
                <c:pt idx="47957">
                  <c:v>67.906999999999996</c:v>
                </c:pt>
                <c:pt idx="47958">
                  <c:v>67.908000000000001</c:v>
                </c:pt>
                <c:pt idx="47959">
                  <c:v>67.908000000000001</c:v>
                </c:pt>
                <c:pt idx="47960">
                  <c:v>67.908000000000001</c:v>
                </c:pt>
                <c:pt idx="47961">
                  <c:v>67.908000000000001</c:v>
                </c:pt>
                <c:pt idx="47962">
                  <c:v>67.909000000000006</c:v>
                </c:pt>
                <c:pt idx="47963">
                  <c:v>67.909000000000006</c:v>
                </c:pt>
                <c:pt idx="47964">
                  <c:v>67.909000000000006</c:v>
                </c:pt>
                <c:pt idx="47965">
                  <c:v>67.91</c:v>
                </c:pt>
                <c:pt idx="47966">
                  <c:v>67.91</c:v>
                </c:pt>
                <c:pt idx="47967">
                  <c:v>67.91</c:v>
                </c:pt>
                <c:pt idx="47968">
                  <c:v>67.91</c:v>
                </c:pt>
                <c:pt idx="47969">
                  <c:v>67.911000000000001</c:v>
                </c:pt>
                <c:pt idx="47970">
                  <c:v>67.911000000000001</c:v>
                </c:pt>
                <c:pt idx="47971">
                  <c:v>67.911000000000001</c:v>
                </c:pt>
                <c:pt idx="47972">
                  <c:v>67.912000000000006</c:v>
                </c:pt>
                <c:pt idx="47973">
                  <c:v>67.912000000000006</c:v>
                </c:pt>
                <c:pt idx="47974">
                  <c:v>67.912000000000006</c:v>
                </c:pt>
                <c:pt idx="47975">
                  <c:v>67.912000000000006</c:v>
                </c:pt>
                <c:pt idx="47976">
                  <c:v>67.912999999999997</c:v>
                </c:pt>
                <c:pt idx="47977">
                  <c:v>67.912999999999997</c:v>
                </c:pt>
                <c:pt idx="47978">
                  <c:v>67.912999999999997</c:v>
                </c:pt>
                <c:pt idx="47979">
                  <c:v>67.914000000000001</c:v>
                </c:pt>
                <c:pt idx="47980">
                  <c:v>67.914000000000001</c:v>
                </c:pt>
                <c:pt idx="47981">
                  <c:v>67.914000000000001</c:v>
                </c:pt>
                <c:pt idx="47982">
                  <c:v>67.914000000000001</c:v>
                </c:pt>
                <c:pt idx="47983">
                  <c:v>67.915000000000006</c:v>
                </c:pt>
                <c:pt idx="47984">
                  <c:v>67.915000000000006</c:v>
                </c:pt>
                <c:pt idx="47985">
                  <c:v>67.915000000000006</c:v>
                </c:pt>
                <c:pt idx="47986">
                  <c:v>67.915999999999997</c:v>
                </c:pt>
                <c:pt idx="47987">
                  <c:v>67.915999999999997</c:v>
                </c:pt>
                <c:pt idx="47988">
                  <c:v>67.915999999999997</c:v>
                </c:pt>
                <c:pt idx="47989">
                  <c:v>67.915999999999997</c:v>
                </c:pt>
                <c:pt idx="47990">
                  <c:v>67.917000000000002</c:v>
                </c:pt>
                <c:pt idx="47991">
                  <c:v>67.917000000000002</c:v>
                </c:pt>
                <c:pt idx="47992">
                  <c:v>67.917000000000002</c:v>
                </c:pt>
                <c:pt idx="47993">
                  <c:v>67.918000000000006</c:v>
                </c:pt>
                <c:pt idx="47994">
                  <c:v>67.918000000000006</c:v>
                </c:pt>
                <c:pt idx="47995">
                  <c:v>67.918000000000006</c:v>
                </c:pt>
                <c:pt idx="47996">
                  <c:v>67.918000000000006</c:v>
                </c:pt>
                <c:pt idx="47997">
                  <c:v>67.918999999999997</c:v>
                </c:pt>
                <c:pt idx="47998">
                  <c:v>67.918999999999997</c:v>
                </c:pt>
                <c:pt idx="47999">
                  <c:v>67.918999999999997</c:v>
                </c:pt>
                <c:pt idx="48000">
                  <c:v>67.92</c:v>
                </c:pt>
                <c:pt idx="48001">
                  <c:v>67.92</c:v>
                </c:pt>
                <c:pt idx="48002">
                  <c:v>67.92</c:v>
                </c:pt>
                <c:pt idx="48003">
                  <c:v>67.92</c:v>
                </c:pt>
                <c:pt idx="48004">
                  <c:v>67.921000000000006</c:v>
                </c:pt>
                <c:pt idx="48005">
                  <c:v>67.921000000000006</c:v>
                </c:pt>
                <c:pt idx="48006">
                  <c:v>67.921000000000006</c:v>
                </c:pt>
                <c:pt idx="48007">
                  <c:v>67.921000000000006</c:v>
                </c:pt>
                <c:pt idx="48008">
                  <c:v>67.921999999999997</c:v>
                </c:pt>
                <c:pt idx="48009">
                  <c:v>67.921999999999997</c:v>
                </c:pt>
                <c:pt idx="48010">
                  <c:v>67.921999999999997</c:v>
                </c:pt>
                <c:pt idx="48011">
                  <c:v>67.923000000000002</c:v>
                </c:pt>
                <c:pt idx="48012">
                  <c:v>67.923000000000002</c:v>
                </c:pt>
                <c:pt idx="48013">
                  <c:v>67.923000000000002</c:v>
                </c:pt>
                <c:pt idx="48014">
                  <c:v>67.923000000000002</c:v>
                </c:pt>
                <c:pt idx="48015">
                  <c:v>67.924000000000007</c:v>
                </c:pt>
                <c:pt idx="48016">
                  <c:v>67.924000000000007</c:v>
                </c:pt>
                <c:pt idx="48017">
                  <c:v>67.924000000000007</c:v>
                </c:pt>
                <c:pt idx="48018">
                  <c:v>67.924999999999997</c:v>
                </c:pt>
                <c:pt idx="48019">
                  <c:v>67.924999999999997</c:v>
                </c:pt>
                <c:pt idx="48020">
                  <c:v>67.924999999999997</c:v>
                </c:pt>
                <c:pt idx="48021">
                  <c:v>67.924999999999997</c:v>
                </c:pt>
                <c:pt idx="48022">
                  <c:v>67.926000000000002</c:v>
                </c:pt>
                <c:pt idx="48023">
                  <c:v>67.926000000000002</c:v>
                </c:pt>
                <c:pt idx="48024">
                  <c:v>67.926000000000002</c:v>
                </c:pt>
                <c:pt idx="48025">
                  <c:v>67.927000000000007</c:v>
                </c:pt>
                <c:pt idx="48026">
                  <c:v>67.927000000000007</c:v>
                </c:pt>
                <c:pt idx="48027">
                  <c:v>67.927000000000007</c:v>
                </c:pt>
                <c:pt idx="48028">
                  <c:v>67.927000000000007</c:v>
                </c:pt>
                <c:pt idx="48029">
                  <c:v>67.927999999999997</c:v>
                </c:pt>
                <c:pt idx="48030">
                  <c:v>67.927999999999997</c:v>
                </c:pt>
                <c:pt idx="48031">
                  <c:v>67.927999999999997</c:v>
                </c:pt>
                <c:pt idx="48032">
                  <c:v>67.929000000000002</c:v>
                </c:pt>
                <c:pt idx="48033">
                  <c:v>67.929000000000002</c:v>
                </c:pt>
                <c:pt idx="48034">
                  <c:v>67.929000000000002</c:v>
                </c:pt>
                <c:pt idx="48035">
                  <c:v>67.929000000000002</c:v>
                </c:pt>
                <c:pt idx="48036">
                  <c:v>67.930000000000007</c:v>
                </c:pt>
                <c:pt idx="48037">
                  <c:v>67.930000000000007</c:v>
                </c:pt>
                <c:pt idx="48038">
                  <c:v>67.930000000000007</c:v>
                </c:pt>
                <c:pt idx="48039">
                  <c:v>67.930999999999997</c:v>
                </c:pt>
                <c:pt idx="48040">
                  <c:v>67.930999999999997</c:v>
                </c:pt>
                <c:pt idx="48041">
                  <c:v>67.930999999999997</c:v>
                </c:pt>
                <c:pt idx="48042">
                  <c:v>67.930999999999997</c:v>
                </c:pt>
                <c:pt idx="48043">
                  <c:v>67.932000000000002</c:v>
                </c:pt>
                <c:pt idx="48044">
                  <c:v>67.932000000000002</c:v>
                </c:pt>
                <c:pt idx="48045">
                  <c:v>67.932000000000002</c:v>
                </c:pt>
                <c:pt idx="48046">
                  <c:v>67.933000000000007</c:v>
                </c:pt>
                <c:pt idx="48047">
                  <c:v>67.933000000000007</c:v>
                </c:pt>
                <c:pt idx="48048">
                  <c:v>67.933000000000007</c:v>
                </c:pt>
                <c:pt idx="48049">
                  <c:v>67.933000000000007</c:v>
                </c:pt>
                <c:pt idx="48050">
                  <c:v>67.933999999999997</c:v>
                </c:pt>
                <c:pt idx="48051">
                  <c:v>67.933999999999997</c:v>
                </c:pt>
                <c:pt idx="48052">
                  <c:v>67.933999999999997</c:v>
                </c:pt>
                <c:pt idx="48053">
                  <c:v>67.935000000000002</c:v>
                </c:pt>
                <c:pt idx="48054">
                  <c:v>67.935000000000002</c:v>
                </c:pt>
                <c:pt idx="48055">
                  <c:v>67.935000000000002</c:v>
                </c:pt>
                <c:pt idx="48056">
                  <c:v>67.935000000000002</c:v>
                </c:pt>
                <c:pt idx="48057">
                  <c:v>67.936000000000007</c:v>
                </c:pt>
                <c:pt idx="48058">
                  <c:v>67.936000000000007</c:v>
                </c:pt>
                <c:pt idx="48059">
                  <c:v>67.936000000000007</c:v>
                </c:pt>
                <c:pt idx="48060">
                  <c:v>67.936000000000007</c:v>
                </c:pt>
                <c:pt idx="48061">
                  <c:v>67.936999999999998</c:v>
                </c:pt>
                <c:pt idx="48062">
                  <c:v>67.936999999999998</c:v>
                </c:pt>
                <c:pt idx="48063">
                  <c:v>67.936999999999998</c:v>
                </c:pt>
                <c:pt idx="48064">
                  <c:v>67.938000000000002</c:v>
                </c:pt>
                <c:pt idx="48065">
                  <c:v>67.938000000000002</c:v>
                </c:pt>
                <c:pt idx="48066">
                  <c:v>67.938000000000002</c:v>
                </c:pt>
                <c:pt idx="48067">
                  <c:v>67.938000000000002</c:v>
                </c:pt>
                <c:pt idx="48068">
                  <c:v>67.939000000000007</c:v>
                </c:pt>
                <c:pt idx="48069">
                  <c:v>67.939000000000007</c:v>
                </c:pt>
                <c:pt idx="48070">
                  <c:v>67.939000000000007</c:v>
                </c:pt>
                <c:pt idx="48071">
                  <c:v>67.94</c:v>
                </c:pt>
                <c:pt idx="48072">
                  <c:v>67.94</c:v>
                </c:pt>
                <c:pt idx="48073">
                  <c:v>67.94</c:v>
                </c:pt>
                <c:pt idx="48074">
                  <c:v>67.94</c:v>
                </c:pt>
                <c:pt idx="48075">
                  <c:v>67.941000000000003</c:v>
                </c:pt>
                <c:pt idx="48076">
                  <c:v>67.941000000000003</c:v>
                </c:pt>
                <c:pt idx="48077">
                  <c:v>67.941000000000003</c:v>
                </c:pt>
                <c:pt idx="48078">
                  <c:v>67.942000000000007</c:v>
                </c:pt>
                <c:pt idx="48079">
                  <c:v>67.942000000000007</c:v>
                </c:pt>
                <c:pt idx="48080">
                  <c:v>67.942000000000007</c:v>
                </c:pt>
                <c:pt idx="48081">
                  <c:v>67.942000000000007</c:v>
                </c:pt>
                <c:pt idx="48082">
                  <c:v>67.942999999999998</c:v>
                </c:pt>
                <c:pt idx="48083">
                  <c:v>67.942999999999998</c:v>
                </c:pt>
                <c:pt idx="48084">
                  <c:v>67.942999999999998</c:v>
                </c:pt>
                <c:pt idx="48085">
                  <c:v>67.944000000000003</c:v>
                </c:pt>
                <c:pt idx="48086">
                  <c:v>67.944000000000003</c:v>
                </c:pt>
                <c:pt idx="48087">
                  <c:v>67.944000000000003</c:v>
                </c:pt>
                <c:pt idx="48088">
                  <c:v>67.944000000000003</c:v>
                </c:pt>
                <c:pt idx="48089">
                  <c:v>67.945000000000007</c:v>
                </c:pt>
                <c:pt idx="48090">
                  <c:v>67.945000000000007</c:v>
                </c:pt>
                <c:pt idx="48091">
                  <c:v>67.945000000000007</c:v>
                </c:pt>
                <c:pt idx="48092">
                  <c:v>67.945999999999998</c:v>
                </c:pt>
                <c:pt idx="48093">
                  <c:v>67.945999999999998</c:v>
                </c:pt>
                <c:pt idx="48094">
                  <c:v>67.945999999999998</c:v>
                </c:pt>
                <c:pt idx="48095">
                  <c:v>67.945999999999998</c:v>
                </c:pt>
                <c:pt idx="48096">
                  <c:v>67.947000000000003</c:v>
                </c:pt>
                <c:pt idx="48097">
                  <c:v>67.947000000000003</c:v>
                </c:pt>
                <c:pt idx="48098">
                  <c:v>67.947000000000003</c:v>
                </c:pt>
                <c:pt idx="48099">
                  <c:v>67.948000000000008</c:v>
                </c:pt>
                <c:pt idx="48100">
                  <c:v>67.948000000000008</c:v>
                </c:pt>
                <c:pt idx="48101">
                  <c:v>67.948000000000008</c:v>
                </c:pt>
                <c:pt idx="48102">
                  <c:v>67.948000000000008</c:v>
                </c:pt>
                <c:pt idx="48103">
                  <c:v>67.948999999999998</c:v>
                </c:pt>
                <c:pt idx="48104">
                  <c:v>67.948999999999998</c:v>
                </c:pt>
                <c:pt idx="48105">
                  <c:v>67.948999999999998</c:v>
                </c:pt>
                <c:pt idx="48106">
                  <c:v>67.95</c:v>
                </c:pt>
                <c:pt idx="48107">
                  <c:v>67.95</c:v>
                </c:pt>
                <c:pt idx="48108">
                  <c:v>67.95</c:v>
                </c:pt>
                <c:pt idx="48109">
                  <c:v>67.95</c:v>
                </c:pt>
                <c:pt idx="48110">
                  <c:v>67.951000000000008</c:v>
                </c:pt>
                <c:pt idx="48111">
                  <c:v>67.951000000000008</c:v>
                </c:pt>
                <c:pt idx="48112">
                  <c:v>67.951000000000008</c:v>
                </c:pt>
                <c:pt idx="48113">
                  <c:v>67.951000000000008</c:v>
                </c:pt>
                <c:pt idx="48114">
                  <c:v>67.951999999999998</c:v>
                </c:pt>
                <c:pt idx="48115">
                  <c:v>67.951999999999998</c:v>
                </c:pt>
                <c:pt idx="48116">
                  <c:v>67.951999999999998</c:v>
                </c:pt>
                <c:pt idx="48117">
                  <c:v>67.953000000000003</c:v>
                </c:pt>
                <c:pt idx="48118">
                  <c:v>67.953000000000003</c:v>
                </c:pt>
                <c:pt idx="48119">
                  <c:v>67.953000000000003</c:v>
                </c:pt>
                <c:pt idx="48120">
                  <c:v>67.953000000000003</c:v>
                </c:pt>
                <c:pt idx="48121">
                  <c:v>67.954000000000008</c:v>
                </c:pt>
                <c:pt idx="48122">
                  <c:v>67.954000000000008</c:v>
                </c:pt>
                <c:pt idx="48123">
                  <c:v>67.954000000000008</c:v>
                </c:pt>
                <c:pt idx="48124">
                  <c:v>67.954999999999998</c:v>
                </c:pt>
                <c:pt idx="48125">
                  <c:v>67.954999999999998</c:v>
                </c:pt>
                <c:pt idx="48126">
                  <c:v>67.954999999999998</c:v>
                </c:pt>
                <c:pt idx="48127">
                  <c:v>67.954999999999998</c:v>
                </c:pt>
                <c:pt idx="48128">
                  <c:v>67.956000000000003</c:v>
                </c:pt>
                <c:pt idx="48129">
                  <c:v>67.956000000000003</c:v>
                </c:pt>
                <c:pt idx="48130">
                  <c:v>67.956000000000003</c:v>
                </c:pt>
                <c:pt idx="48131">
                  <c:v>67.957000000000008</c:v>
                </c:pt>
                <c:pt idx="48132">
                  <c:v>67.957000000000008</c:v>
                </c:pt>
                <c:pt idx="48133">
                  <c:v>67.957000000000008</c:v>
                </c:pt>
                <c:pt idx="48134">
                  <c:v>67.957000000000008</c:v>
                </c:pt>
                <c:pt idx="48135">
                  <c:v>67.957999999999998</c:v>
                </c:pt>
                <c:pt idx="48136">
                  <c:v>67.957999999999998</c:v>
                </c:pt>
                <c:pt idx="48137">
                  <c:v>67.957999999999998</c:v>
                </c:pt>
                <c:pt idx="48138">
                  <c:v>67.959000000000003</c:v>
                </c:pt>
                <c:pt idx="48139">
                  <c:v>67.959000000000003</c:v>
                </c:pt>
                <c:pt idx="48140">
                  <c:v>67.959000000000003</c:v>
                </c:pt>
                <c:pt idx="48141">
                  <c:v>67.959000000000003</c:v>
                </c:pt>
                <c:pt idx="48142">
                  <c:v>67.960000000000008</c:v>
                </c:pt>
                <c:pt idx="48143">
                  <c:v>67.960000000000008</c:v>
                </c:pt>
                <c:pt idx="48144">
                  <c:v>67.960000000000008</c:v>
                </c:pt>
                <c:pt idx="48145">
                  <c:v>67.960999999999999</c:v>
                </c:pt>
                <c:pt idx="48146">
                  <c:v>67.960999999999999</c:v>
                </c:pt>
                <c:pt idx="48147">
                  <c:v>67.960999999999999</c:v>
                </c:pt>
                <c:pt idx="48148">
                  <c:v>67.960999999999999</c:v>
                </c:pt>
                <c:pt idx="48149">
                  <c:v>67.962000000000003</c:v>
                </c:pt>
                <c:pt idx="48150">
                  <c:v>67.962000000000003</c:v>
                </c:pt>
                <c:pt idx="48151">
                  <c:v>67.962000000000003</c:v>
                </c:pt>
                <c:pt idx="48152">
                  <c:v>67.963000000000008</c:v>
                </c:pt>
                <c:pt idx="48153">
                  <c:v>67.963000000000008</c:v>
                </c:pt>
                <c:pt idx="48154">
                  <c:v>67.963000000000008</c:v>
                </c:pt>
                <c:pt idx="48155">
                  <c:v>67.963000000000008</c:v>
                </c:pt>
                <c:pt idx="48156">
                  <c:v>67.963999999999999</c:v>
                </c:pt>
                <c:pt idx="48157">
                  <c:v>67.963999999999999</c:v>
                </c:pt>
                <c:pt idx="48158">
                  <c:v>67.963999999999999</c:v>
                </c:pt>
                <c:pt idx="48159">
                  <c:v>67.965000000000003</c:v>
                </c:pt>
                <c:pt idx="48160">
                  <c:v>67.965000000000003</c:v>
                </c:pt>
                <c:pt idx="48161">
                  <c:v>67.965000000000003</c:v>
                </c:pt>
                <c:pt idx="48162">
                  <c:v>67.965000000000003</c:v>
                </c:pt>
                <c:pt idx="48163">
                  <c:v>67.966000000000008</c:v>
                </c:pt>
                <c:pt idx="48164">
                  <c:v>67.966000000000008</c:v>
                </c:pt>
                <c:pt idx="48165">
                  <c:v>67.966000000000008</c:v>
                </c:pt>
                <c:pt idx="48166">
                  <c:v>67.966999999999999</c:v>
                </c:pt>
                <c:pt idx="48167">
                  <c:v>67.966999999999999</c:v>
                </c:pt>
                <c:pt idx="48168">
                  <c:v>67.966999999999999</c:v>
                </c:pt>
                <c:pt idx="48169">
                  <c:v>67.966999999999999</c:v>
                </c:pt>
                <c:pt idx="48170">
                  <c:v>67.968000000000004</c:v>
                </c:pt>
                <c:pt idx="48171">
                  <c:v>67.968000000000004</c:v>
                </c:pt>
                <c:pt idx="48172">
                  <c:v>67.968000000000004</c:v>
                </c:pt>
                <c:pt idx="48173">
                  <c:v>67.968000000000004</c:v>
                </c:pt>
                <c:pt idx="48174">
                  <c:v>67.969000000000008</c:v>
                </c:pt>
                <c:pt idx="48175">
                  <c:v>67.969000000000008</c:v>
                </c:pt>
                <c:pt idx="48176">
                  <c:v>67.969000000000008</c:v>
                </c:pt>
                <c:pt idx="48177">
                  <c:v>67.97</c:v>
                </c:pt>
                <c:pt idx="48178">
                  <c:v>67.97</c:v>
                </c:pt>
                <c:pt idx="48179">
                  <c:v>67.97</c:v>
                </c:pt>
                <c:pt idx="48180">
                  <c:v>67.97</c:v>
                </c:pt>
                <c:pt idx="48181">
                  <c:v>67.971000000000004</c:v>
                </c:pt>
                <c:pt idx="48182">
                  <c:v>67.971000000000004</c:v>
                </c:pt>
                <c:pt idx="48183">
                  <c:v>67.971000000000004</c:v>
                </c:pt>
                <c:pt idx="48184">
                  <c:v>67.972000000000008</c:v>
                </c:pt>
                <c:pt idx="48185">
                  <c:v>67.972000000000008</c:v>
                </c:pt>
                <c:pt idx="48186">
                  <c:v>67.972000000000008</c:v>
                </c:pt>
                <c:pt idx="48187">
                  <c:v>67.972000000000008</c:v>
                </c:pt>
                <c:pt idx="48188">
                  <c:v>67.972999999999999</c:v>
                </c:pt>
                <c:pt idx="48189">
                  <c:v>67.972999999999999</c:v>
                </c:pt>
                <c:pt idx="48190">
                  <c:v>67.972999999999999</c:v>
                </c:pt>
                <c:pt idx="48191">
                  <c:v>67.974000000000004</c:v>
                </c:pt>
                <c:pt idx="48192">
                  <c:v>67.974000000000004</c:v>
                </c:pt>
                <c:pt idx="48193">
                  <c:v>67.974000000000004</c:v>
                </c:pt>
                <c:pt idx="48194">
                  <c:v>67.974000000000004</c:v>
                </c:pt>
                <c:pt idx="48195">
                  <c:v>67.974999999999994</c:v>
                </c:pt>
                <c:pt idx="48196">
                  <c:v>67.974999999999994</c:v>
                </c:pt>
                <c:pt idx="48197">
                  <c:v>67.974999999999994</c:v>
                </c:pt>
                <c:pt idx="48198">
                  <c:v>67.975999999999999</c:v>
                </c:pt>
                <c:pt idx="48199">
                  <c:v>67.975999999999999</c:v>
                </c:pt>
                <c:pt idx="48200">
                  <c:v>67.975999999999999</c:v>
                </c:pt>
                <c:pt idx="48201">
                  <c:v>67.975999999999999</c:v>
                </c:pt>
                <c:pt idx="48202">
                  <c:v>67.977000000000004</c:v>
                </c:pt>
                <c:pt idx="48203">
                  <c:v>67.977000000000004</c:v>
                </c:pt>
                <c:pt idx="48204">
                  <c:v>67.977000000000004</c:v>
                </c:pt>
                <c:pt idx="48205">
                  <c:v>67.977999999999994</c:v>
                </c:pt>
                <c:pt idx="48206">
                  <c:v>67.977999999999994</c:v>
                </c:pt>
                <c:pt idx="48207">
                  <c:v>67.977999999999994</c:v>
                </c:pt>
                <c:pt idx="48208">
                  <c:v>67.977999999999994</c:v>
                </c:pt>
                <c:pt idx="48209">
                  <c:v>67.978999999999999</c:v>
                </c:pt>
                <c:pt idx="48210">
                  <c:v>67.978999999999999</c:v>
                </c:pt>
                <c:pt idx="48211">
                  <c:v>67.978999999999999</c:v>
                </c:pt>
                <c:pt idx="48212">
                  <c:v>67.98</c:v>
                </c:pt>
                <c:pt idx="48213">
                  <c:v>67.98</c:v>
                </c:pt>
                <c:pt idx="48214">
                  <c:v>67.98</c:v>
                </c:pt>
                <c:pt idx="48215">
                  <c:v>67.98</c:v>
                </c:pt>
                <c:pt idx="48216">
                  <c:v>67.980999999999995</c:v>
                </c:pt>
                <c:pt idx="48217">
                  <c:v>67.980999999999995</c:v>
                </c:pt>
                <c:pt idx="48218">
                  <c:v>67.980999999999995</c:v>
                </c:pt>
                <c:pt idx="48219">
                  <c:v>67.981999999999999</c:v>
                </c:pt>
                <c:pt idx="48220">
                  <c:v>67.981999999999999</c:v>
                </c:pt>
                <c:pt idx="48221">
                  <c:v>67.981999999999999</c:v>
                </c:pt>
                <c:pt idx="48222">
                  <c:v>67.981999999999999</c:v>
                </c:pt>
                <c:pt idx="48223">
                  <c:v>67.983000000000004</c:v>
                </c:pt>
                <c:pt idx="48224">
                  <c:v>67.983000000000004</c:v>
                </c:pt>
                <c:pt idx="48225">
                  <c:v>67.983000000000004</c:v>
                </c:pt>
                <c:pt idx="48226">
                  <c:v>67.983999999999995</c:v>
                </c:pt>
                <c:pt idx="48227">
                  <c:v>67.983999999999995</c:v>
                </c:pt>
                <c:pt idx="48228">
                  <c:v>67.983999999999995</c:v>
                </c:pt>
                <c:pt idx="48229">
                  <c:v>67.983999999999995</c:v>
                </c:pt>
                <c:pt idx="48230">
                  <c:v>67.984999999999999</c:v>
                </c:pt>
                <c:pt idx="48231">
                  <c:v>67.984999999999999</c:v>
                </c:pt>
                <c:pt idx="48232">
                  <c:v>67.984999999999999</c:v>
                </c:pt>
                <c:pt idx="48233">
                  <c:v>67.984999999999999</c:v>
                </c:pt>
                <c:pt idx="48234">
                  <c:v>67.986000000000004</c:v>
                </c:pt>
                <c:pt idx="48235">
                  <c:v>67.986000000000004</c:v>
                </c:pt>
                <c:pt idx="48236">
                  <c:v>67.986000000000004</c:v>
                </c:pt>
                <c:pt idx="48237">
                  <c:v>67.986999999999995</c:v>
                </c:pt>
                <c:pt idx="48238">
                  <c:v>67.986999999999995</c:v>
                </c:pt>
                <c:pt idx="48239">
                  <c:v>67.986999999999995</c:v>
                </c:pt>
                <c:pt idx="48240">
                  <c:v>67.986999999999995</c:v>
                </c:pt>
                <c:pt idx="48241">
                  <c:v>67.988</c:v>
                </c:pt>
                <c:pt idx="48242">
                  <c:v>67.988</c:v>
                </c:pt>
                <c:pt idx="48243">
                  <c:v>67.988</c:v>
                </c:pt>
                <c:pt idx="48244">
                  <c:v>67.989000000000004</c:v>
                </c:pt>
                <c:pt idx="48245">
                  <c:v>67.989000000000004</c:v>
                </c:pt>
                <c:pt idx="48246">
                  <c:v>67.989000000000004</c:v>
                </c:pt>
                <c:pt idx="48247">
                  <c:v>67.989000000000004</c:v>
                </c:pt>
                <c:pt idx="48248">
                  <c:v>67.989999999999995</c:v>
                </c:pt>
                <c:pt idx="48249">
                  <c:v>67.989999999999995</c:v>
                </c:pt>
                <c:pt idx="48250">
                  <c:v>67.989999999999995</c:v>
                </c:pt>
                <c:pt idx="48251">
                  <c:v>67.991</c:v>
                </c:pt>
                <c:pt idx="48252">
                  <c:v>67.991</c:v>
                </c:pt>
                <c:pt idx="48253">
                  <c:v>67.991</c:v>
                </c:pt>
                <c:pt idx="48254">
                  <c:v>67.991</c:v>
                </c:pt>
                <c:pt idx="48255">
                  <c:v>67.992000000000004</c:v>
                </c:pt>
                <c:pt idx="48256">
                  <c:v>67.992000000000004</c:v>
                </c:pt>
                <c:pt idx="48257">
                  <c:v>67.992000000000004</c:v>
                </c:pt>
                <c:pt idx="48258">
                  <c:v>67.992999999999995</c:v>
                </c:pt>
                <c:pt idx="48259">
                  <c:v>67.992999999999995</c:v>
                </c:pt>
                <c:pt idx="48260">
                  <c:v>67.992999999999995</c:v>
                </c:pt>
                <c:pt idx="48261">
                  <c:v>67.992999999999995</c:v>
                </c:pt>
                <c:pt idx="48262">
                  <c:v>67.994</c:v>
                </c:pt>
                <c:pt idx="48263">
                  <c:v>67.994</c:v>
                </c:pt>
                <c:pt idx="48264">
                  <c:v>67.994</c:v>
                </c:pt>
                <c:pt idx="48265">
                  <c:v>67.995000000000005</c:v>
                </c:pt>
                <c:pt idx="48266">
                  <c:v>67.995000000000005</c:v>
                </c:pt>
                <c:pt idx="48267">
                  <c:v>67.995000000000005</c:v>
                </c:pt>
                <c:pt idx="48268">
                  <c:v>67.995000000000005</c:v>
                </c:pt>
                <c:pt idx="48269">
                  <c:v>67.995999999999995</c:v>
                </c:pt>
                <c:pt idx="48270">
                  <c:v>67.995999999999995</c:v>
                </c:pt>
                <c:pt idx="48271">
                  <c:v>67.995999999999995</c:v>
                </c:pt>
                <c:pt idx="48272">
                  <c:v>67.997</c:v>
                </c:pt>
                <c:pt idx="48273">
                  <c:v>67.997</c:v>
                </c:pt>
                <c:pt idx="48274">
                  <c:v>67.997</c:v>
                </c:pt>
                <c:pt idx="48275">
                  <c:v>67.997</c:v>
                </c:pt>
                <c:pt idx="48276">
                  <c:v>67.998000000000005</c:v>
                </c:pt>
                <c:pt idx="48277">
                  <c:v>67.998000000000005</c:v>
                </c:pt>
                <c:pt idx="48278">
                  <c:v>67.998000000000005</c:v>
                </c:pt>
                <c:pt idx="48279">
                  <c:v>67.998999999999995</c:v>
                </c:pt>
                <c:pt idx="48280">
                  <c:v>67.998999999999995</c:v>
                </c:pt>
                <c:pt idx="48281">
                  <c:v>67.998999999999995</c:v>
                </c:pt>
                <c:pt idx="48282">
                  <c:v>67.998999999999995</c:v>
                </c:pt>
                <c:pt idx="48283">
                  <c:v>68</c:v>
                </c:pt>
                <c:pt idx="48284">
                  <c:v>68</c:v>
                </c:pt>
                <c:pt idx="48285">
                  <c:v>68</c:v>
                </c:pt>
                <c:pt idx="48286">
                  <c:v>68.001000000000005</c:v>
                </c:pt>
                <c:pt idx="48287">
                  <c:v>68.001000000000005</c:v>
                </c:pt>
                <c:pt idx="48288">
                  <c:v>68.001000000000005</c:v>
                </c:pt>
                <c:pt idx="48289">
                  <c:v>68.001000000000005</c:v>
                </c:pt>
                <c:pt idx="48290">
                  <c:v>68.001999999999995</c:v>
                </c:pt>
                <c:pt idx="48291">
                  <c:v>68.001999999999995</c:v>
                </c:pt>
                <c:pt idx="48292">
                  <c:v>68.001999999999995</c:v>
                </c:pt>
                <c:pt idx="48293">
                  <c:v>68.003</c:v>
                </c:pt>
                <c:pt idx="48294">
                  <c:v>68.003</c:v>
                </c:pt>
                <c:pt idx="48295">
                  <c:v>68.003</c:v>
                </c:pt>
                <c:pt idx="48296">
                  <c:v>68.003</c:v>
                </c:pt>
                <c:pt idx="48297">
                  <c:v>68.004000000000005</c:v>
                </c:pt>
                <c:pt idx="48298">
                  <c:v>68.004000000000005</c:v>
                </c:pt>
                <c:pt idx="48299">
                  <c:v>68.004000000000005</c:v>
                </c:pt>
                <c:pt idx="48300">
                  <c:v>68.004000000000005</c:v>
                </c:pt>
                <c:pt idx="48301">
                  <c:v>68.004999999999995</c:v>
                </c:pt>
                <c:pt idx="48302">
                  <c:v>68.004999999999995</c:v>
                </c:pt>
                <c:pt idx="48303">
                  <c:v>68.004999999999995</c:v>
                </c:pt>
                <c:pt idx="48304">
                  <c:v>68.006</c:v>
                </c:pt>
                <c:pt idx="48305">
                  <c:v>68.006</c:v>
                </c:pt>
                <c:pt idx="48306">
                  <c:v>68.006</c:v>
                </c:pt>
                <c:pt idx="48307">
                  <c:v>68.006</c:v>
                </c:pt>
                <c:pt idx="48308">
                  <c:v>68.007000000000005</c:v>
                </c:pt>
                <c:pt idx="48309">
                  <c:v>68.007000000000005</c:v>
                </c:pt>
                <c:pt idx="48310">
                  <c:v>68.007000000000005</c:v>
                </c:pt>
                <c:pt idx="48311">
                  <c:v>68.007999999999996</c:v>
                </c:pt>
                <c:pt idx="48312">
                  <c:v>68.007999999999996</c:v>
                </c:pt>
                <c:pt idx="48313">
                  <c:v>68.007999999999996</c:v>
                </c:pt>
                <c:pt idx="48314">
                  <c:v>68.007999999999996</c:v>
                </c:pt>
                <c:pt idx="48315">
                  <c:v>68.009</c:v>
                </c:pt>
                <c:pt idx="48316">
                  <c:v>68.009</c:v>
                </c:pt>
                <c:pt idx="48317">
                  <c:v>68.009</c:v>
                </c:pt>
                <c:pt idx="48318">
                  <c:v>68.010000000000005</c:v>
                </c:pt>
                <c:pt idx="48319">
                  <c:v>68.010000000000005</c:v>
                </c:pt>
                <c:pt idx="48320">
                  <c:v>68.010000000000005</c:v>
                </c:pt>
                <c:pt idx="48321">
                  <c:v>68.010000000000005</c:v>
                </c:pt>
                <c:pt idx="48322">
                  <c:v>68.010999999999996</c:v>
                </c:pt>
                <c:pt idx="48323">
                  <c:v>68.010999999999996</c:v>
                </c:pt>
                <c:pt idx="48324">
                  <c:v>68.010999999999996</c:v>
                </c:pt>
                <c:pt idx="48325">
                  <c:v>68.012</c:v>
                </c:pt>
                <c:pt idx="48326">
                  <c:v>68.012</c:v>
                </c:pt>
                <c:pt idx="48327">
                  <c:v>68.012</c:v>
                </c:pt>
                <c:pt idx="48328">
                  <c:v>68.012</c:v>
                </c:pt>
                <c:pt idx="48329">
                  <c:v>68.013000000000005</c:v>
                </c:pt>
                <c:pt idx="48330">
                  <c:v>68.013000000000005</c:v>
                </c:pt>
                <c:pt idx="48331">
                  <c:v>68.013000000000005</c:v>
                </c:pt>
                <c:pt idx="48332">
                  <c:v>68.013999999999996</c:v>
                </c:pt>
                <c:pt idx="48333">
                  <c:v>68.013999999999996</c:v>
                </c:pt>
                <c:pt idx="48334">
                  <c:v>68.013999999999996</c:v>
                </c:pt>
                <c:pt idx="48335">
                  <c:v>68.013999999999996</c:v>
                </c:pt>
                <c:pt idx="48336">
                  <c:v>68.015000000000001</c:v>
                </c:pt>
                <c:pt idx="48337">
                  <c:v>68.015000000000001</c:v>
                </c:pt>
                <c:pt idx="48338">
                  <c:v>68.015000000000001</c:v>
                </c:pt>
                <c:pt idx="48339">
                  <c:v>68.016000000000005</c:v>
                </c:pt>
                <c:pt idx="48340">
                  <c:v>68.016000000000005</c:v>
                </c:pt>
                <c:pt idx="48341">
                  <c:v>68.016000000000005</c:v>
                </c:pt>
                <c:pt idx="48342">
                  <c:v>68.016000000000005</c:v>
                </c:pt>
                <c:pt idx="48343">
                  <c:v>68.016999999999996</c:v>
                </c:pt>
                <c:pt idx="48344">
                  <c:v>68.016999999999996</c:v>
                </c:pt>
                <c:pt idx="48345">
                  <c:v>68.016999999999996</c:v>
                </c:pt>
                <c:pt idx="48346">
                  <c:v>68.018000000000001</c:v>
                </c:pt>
                <c:pt idx="48347">
                  <c:v>68.018000000000001</c:v>
                </c:pt>
                <c:pt idx="48348">
                  <c:v>68.018000000000001</c:v>
                </c:pt>
                <c:pt idx="48349">
                  <c:v>68.018000000000001</c:v>
                </c:pt>
                <c:pt idx="48350">
                  <c:v>68.019000000000005</c:v>
                </c:pt>
                <c:pt idx="48351">
                  <c:v>68.019000000000005</c:v>
                </c:pt>
                <c:pt idx="48352">
                  <c:v>68.019000000000005</c:v>
                </c:pt>
                <c:pt idx="48353">
                  <c:v>68.019000000000005</c:v>
                </c:pt>
                <c:pt idx="48354">
                  <c:v>68.02</c:v>
                </c:pt>
                <c:pt idx="48355">
                  <c:v>68.02</c:v>
                </c:pt>
                <c:pt idx="48356">
                  <c:v>68.02</c:v>
                </c:pt>
                <c:pt idx="48357">
                  <c:v>68.021000000000001</c:v>
                </c:pt>
                <c:pt idx="48358">
                  <c:v>68.021000000000001</c:v>
                </c:pt>
                <c:pt idx="48359">
                  <c:v>68.021000000000001</c:v>
                </c:pt>
                <c:pt idx="48360">
                  <c:v>68.021000000000001</c:v>
                </c:pt>
                <c:pt idx="48361">
                  <c:v>68.022000000000006</c:v>
                </c:pt>
                <c:pt idx="48362">
                  <c:v>68.022000000000006</c:v>
                </c:pt>
                <c:pt idx="48363">
                  <c:v>68.022000000000006</c:v>
                </c:pt>
                <c:pt idx="48364">
                  <c:v>68.022999999999996</c:v>
                </c:pt>
                <c:pt idx="48365">
                  <c:v>68.022999999999996</c:v>
                </c:pt>
                <c:pt idx="48366">
                  <c:v>68.022999999999996</c:v>
                </c:pt>
                <c:pt idx="48367">
                  <c:v>68.022999999999996</c:v>
                </c:pt>
                <c:pt idx="48368">
                  <c:v>68.024000000000001</c:v>
                </c:pt>
                <c:pt idx="48369">
                  <c:v>68.024000000000001</c:v>
                </c:pt>
                <c:pt idx="48370">
                  <c:v>68.024000000000001</c:v>
                </c:pt>
                <c:pt idx="48371">
                  <c:v>68.025000000000006</c:v>
                </c:pt>
                <c:pt idx="48372">
                  <c:v>68.025000000000006</c:v>
                </c:pt>
                <c:pt idx="48373">
                  <c:v>68.025000000000006</c:v>
                </c:pt>
                <c:pt idx="48374">
                  <c:v>68.025000000000006</c:v>
                </c:pt>
                <c:pt idx="48375">
                  <c:v>68.025999999999996</c:v>
                </c:pt>
                <c:pt idx="48376">
                  <c:v>68.025999999999996</c:v>
                </c:pt>
                <c:pt idx="48377">
                  <c:v>68.025999999999996</c:v>
                </c:pt>
                <c:pt idx="48378">
                  <c:v>68.027000000000001</c:v>
                </c:pt>
                <c:pt idx="48379">
                  <c:v>68.027000000000001</c:v>
                </c:pt>
                <c:pt idx="48380">
                  <c:v>68.027000000000001</c:v>
                </c:pt>
                <c:pt idx="48381">
                  <c:v>68.027000000000001</c:v>
                </c:pt>
                <c:pt idx="48382">
                  <c:v>68.028000000000006</c:v>
                </c:pt>
                <c:pt idx="48383">
                  <c:v>68.028000000000006</c:v>
                </c:pt>
                <c:pt idx="48384">
                  <c:v>68.028000000000006</c:v>
                </c:pt>
                <c:pt idx="48385">
                  <c:v>68.028999999999996</c:v>
                </c:pt>
                <c:pt idx="48386">
                  <c:v>68.028999999999996</c:v>
                </c:pt>
                <c:pt idx="48387">
                  <c:v>68.028999999999996</c:v>
                </c:pt>
                <c:pt idx="48388">
                  <c:v>68.028999999999996</c:v>
                </c:pt>
                <c:pt idx="48389">
                  <c:v>68.03</c:v>
                </c:pt>
                <c:pt idx="48390">
                  <c:v>68.03</c:v>
                </c:pt>
                <c:pt idx="48391">
                  <c:v>68.03</c:v>
                </c:pt>
                <c:pt idx="48392">
                  <c:v>68.031000000000006</c:v>
                </c:pt>
                <c:pt idx="48393">
                  <c:v>68.031000000000006</c:v>
                </c:pt>
                <c:pt idx="48394">
                  <c:v>68.031000000000006</c:v>
                </c:pt>
                <c:pt idx="48395">
                  <c:v>68.031000000000006</c:v>
                </c:pt>
                <c:pt idx="48396">
                  <c:v>68.031999999999996</c:v>
                </c:pt>
                <c:pt idx="48397">
                  <c:v>68.031999999999996</c:v>
                </c:pt>
                <c:pt idx="48398">
                  <c:v>68.031999999999996</c:v>
                </c:pt>
                <c:pt idx="48399">
                  <c:v>68.033000000000001</c:v>
                </c:pt>
                <c:pt idx="48400">
                  <c:v>68.033000000000001</c:v>
                </c:pt>
                <c:pt idx="48401">
                  <c:v>68.033000000000001</c:v>
                </c:pt>
                <c:pt idx="48402">
                  <c:v>68.033000000000001</c:v>
                </c:pt>
                <c:pt idx="48403">
                  <c:v>68.034000000000006</c:v>
                </c:pt>
                <c:pt idx="48404">
                  <c:v>68.034000000000006</c:v>
                </c:pt>
                <c:pt idx="48405">
                  <c:v>68.034000000000006</c:v>
                </c:pt>
                <c:pt idx="48406">
                  <c:v>68.034999999999997</c:v>
                </c:pt>
                <c:pt idx="48407">
                  <c:v>68.034999999999997</c:v>
                </c:pt>
                <c:pt idx="48408">
                  <c:v>68.034999999999997</c:v>
                </c:pt>
                <c:pt idx="48409">
                  <c:v>68.034999999999997</c:v>
                </c:pt>
                <c:pt idx="48410">
                  <c:v>68.036000000000001</c:v>
                </c:pt>
                <c:pt idx="48411">
                  <c:v>68.036000000000001</c:v>
                </c:pt>
                <c:pt idx="48412">
                  <c:v>68.036000000000001</c:v>
                </c:pt>
                <c:pt idx="48413">
                  <c:v>68.036000000000001</c:v>
                </c:pt>
                <c:pt idx="48414">
                  <c:v>68.037000000000006</c:v>
                </c:pt>
                <c:pt idx="48415">
                  <c:v>68.037000000000006</c:v>
                </c:pt>
                <c:pt idx="48416">
                  <c:v>68.037000000000006</c:v>
                </c:pt>
                <c:pt idx="48417">
                  <c:v>68.037999999999997</c:v>
                </c:pt>
                <c:pt idx="48418">
                  <c:v>68.037999999999997</c:v>
                </c:pt>
                <c:pt idx="48419">
                  <c:v>68.037999999999997</c:v>
                </c:pt>
                <c:pt idx="48420">
                  <c:v>68.037999999999997</c:v>
                </c:pt>
                <c:pt idx="48421">
                  <c:v>68.039000000000001</c:v>
                </c:pt>
                <c:pt idx="48422">
                  <c:v>68.039000000000001</c:v>
                </c:pt>
                <c:pt idx="48423">
                  <c:v>68.039000000000001</c:v>
                </c:pt>
                <c:pt idx="48424">
                  <c:v>68.040000000000006</c:v>
                </c:pt>
                <c:pt idx="48425">
                  <c:v>68.040000000000006</c:v>
                </c:pt>
                <c:pt idx="48426">
                  <c:v>68.040000000000006</c:v>
                </c:pt>
                <c:pt idx="48427">
                  <c:v>68.040000000000006</c:v>
                </c:pt>
                <c:pt idx="48428">
                  <c:v>68.040999999999997</c:v>
                </c:pt>
                <c:pt idx="48429">
                  <c:v>68.040999999999997</c:v>
                </c:pt>
                <c:pt idx="48430">
                  <c:v>68.040999999999997</c:v>
                </c:pt>
                <c:pt idx="48431">
                  <c:v>68.042000000000002</c:v>
                </c:pt>
                <c:pt idx="48432">
                  <c:v>68.042000000000002</c:v>
                </c:pt>
                <c:pt idx="48433">
                  <c:v>68.042000000000002</c:v>
                </c:pt>
                <c:pt idx="48434">
                  <c:v>68.042000000000002</c:v>
                </c:pt>
                <c:pt idx="48435">
                  <c:v>68.043000000000006</c:v>
                </c:pt>
                <c:pt idx="48436">
                  <c:v>68.043000000000006</c:v>
                </c:pt>
                <c:pt idx="48437">
                  <c:v>68.043000000000006</c:v>
                </c:pt>
                <c:pt idx="48438">
                  <c:v>68.043999999999997</c:v>
                </c:pt>
                <c:pt idx="48439">
                  <c:v>68.043999999999997</c:v>
                </c:pt>
                <c:pt idx="48440">
                  <c:v>68.043999999999997</c:v>
                </c:pt>
                <c:pt idx="48441">
                  <c:v>68.043999999999997</c:v>
                </c:pt>
                <c:pt idx="48442">
                  <c:v>68.045000000000002</c:v>
                </c:pt>
                <c:pt idx="48443">
                  <c:v>68.045000000000002</c:v>
                </c:pt>
                <c:pt idx="48444">
                  <c:v>68.045000000000002</c:v>
                </c:pt>
                <c:pt idx="48445">
                  <c:v>68.046000000000006</c:v>
                </c:pt>
                <c:pt idx="48446">
                  <c:v>68.046000000000006</c:v>
                </c:pt>
                <c:pt idx="48447">
                  <c:v>68.046000000000006</c:v>
                </c:pt>
                <c:pt idx="48448">
                  <c:v>68.046000000000006</c:v>
                </c:pt>
                <c:pt idx="48449">
                  <c:v>68.046999999999997</c:v>
                </c:pt>
                <c:pt idx="48450">
                  <c:v>68.046999999999997</c:v>
                </c:pt>
                <c:pt idx="48451">
                  <c:v>68.046999999999997</c:v>
                </c:pt>
                <c:pt idx="48452">
                  <c:v>68.048000000000002</c:v>
                </c:pt>
                <c:pt idx="48453">
                  <c:v>68.048000000000002</c:v>
                </c:pt>
                <c:pt idx="48454">
                  <c:v>68.048000000000002</c:v>
                </c:pt>
                <c:pt idx="48455">
                  <c:v>68.048000000000002</c:v>
                </c:pt>
                <c:pt idx="48456">
                  <c:v>68.049000000000007</c:v>
                </c:pt>
                <c:pt idx="48457">
                  <c:v>68.049000000000007</c:v>
                </c:pt>
                <c:pt idx="48458">
                  <c:v>68.049000000000007</c:v>
                </c:pt>
                <c:pt idx="48459">
                  <c:v>68.05</c:v>
                </c:pt>
                <c:pt idx="48460">
                  <c:v>68.05</c:v>
                </c:pt>
                <c:pt idx="48461">
                  <c:v>68.05</c:v>
                </c:pt>
                <c:pt idx="48462">
                  <c:v>68.05</c:v>
                </c:pt>
                <c:pt idx="48463">
                  <c:v>68.051000000000002</c:v>
                </c:pt>
                <c:pt idx="48464">
                  <c:v>68.051000000000002</c:v>
                </c:pt>
                <c:pt idx="48465">
                  <c:v>68.051000000000002</c:v>
                </c:pt>
                <c:pt idx="48466">
                  <c:v>68.052000000000007</c:v>
                </c:pt>
                <c:pt idx="48467">
                  <c:v>68.052000000000007</c:v>
                </c:pt>
                <c:pt idx="48468">
                  <c:v>68.052000000000007</c:v>
                </c:pt>
                <c:pt idx="48469">
                  <c:v>68.052000000000007</c:v>
                </c:pt>
                <c:pt idx="48470">
                  <c:v>68.052999999999997</c:v>
                </c:pt>
                <c:pt idx="48471">
                  <c:v>68.052999999999997</c:v>
                </c:pt>
                <c:pt idx="48472">
                  <c:v>68.052999999999997</c:v>
                </c:pt>
                <c:pt idx="48473">
                  <c:v>68.052999999999997</c:v>
                </c:pt>
                <c:pt idx="48474">
                  <c:v>68.054000000000002</c:v>
                </c:pt>
                <c:pt idx="48475">
                  <c:v>68.054000000000002</c:v>
                </c:pt>
                <c:pt idx="48476">
                  <c:v>68.054000000000002</c:v>
                </c:pt>
                <c:pt idx="48477">
                  <c:v>68.055000000000007</c:v>
                </c:pt>
                <c:pt idx="48478">
                  <c:v>68.055000000000007</c:v>
                </c:pt>
                <c:pt idx="48479">
                  <c:v>68.055000000000007</c:v>
                </c:pt>
                <c:pt idx="48480">
                  <c:v>68.055000000000007</c:v>
                </c:pt>
                <c:pt idx="48481">
                  <c:v>68.055999999999997</c:v>
                </c:pt>
                <c:pt idx="48482">
                  <c:v>68.055999999999997</c:v>
                </c:pt>
                <c:pt idx="48483">
                  <c:v>68.055999999999997</c:v>
                </c:pt>
                <c:pt idx="48484">
                  <c:v>68.057000000000002</c:v>
                </c:pt>
                <c:pt idx="48485">
                  <c:v>68.057000000000002</c:v>
                </c:pt>
                <c:pt idx="48486">
                  <c:v>68.057000000000002</c:v>
                </c:pt>
                <c:pt idx="48487">
                  <c:v>68.057000000000002</c:v>
                </c:pt>
                <c:pt idx="48488">
                  <c:v>68.058000000000007</c:v>
                </c:pt>
                <c:pt idx="48489">
                  <c:v>68.058000000000007</c:v>
                </c:pt>
                <c:pt idx="48490">
                  <c:v>68.058000000000007</c:v>
                </c:pt>
                <c:pt idx="48491">
                  <c:v>68.058999999999997</c:v>
                </c:pt>
                <c:pt idx="48492">
                  <c:v>68.058999999999997</c:v>
                </c:pt>
                <c:pt idx="48493">
                  <c:v>68.058999999999997</c:v>
                </c:pt>
                <c:pt idx="48494">
                  <c:v>68.058999999999997</c:v>
                </c:pt>
                <c:pt idx="48495">
                  <c:v>68.06</c:v>
                </c:pt>
                <c:pt idx="48496">
                  <c:v>68.06</c:v>
                </c:pt>
                <c:pt idx="48497">
                  <c:v>68.06</c:v>
                </c:pt>
                <c:pt idx="48498">
                  <c:v>68.061000000000007</c:v>
                </c:pt>
                <c:pt idx="48499">
                  <c:v>68.061000000000007</c:v>
                </c:pt>
                <c:pt idx="48500">
                  <c:v>68.061000000000007</c:v>
                </c:pt>
                <c:pt idx="48501">
                  <c:v>68.061000000000007</c:v>
                </c:pt>
                <c:pt idx="48502">
                  <c:v>68.061999999999998</c:v>
                </c:pt>
                <c:pt idx="48503">
                  <c:v>68.061999999999998</c:v>
                </c:pt>
                <c:pt idx="48504">
                  <c:v>68.061999999999998</c:v>
                </c:pt>
                <c:pt idx="48505">
                  <c:v>68.063000000000002</c:v>
                </c:pt>
                <c:pt idx="48506">
                  <c:v>68.063000000000002</c:v>
                </c:pt>
                <c:pt idx="48507">
                  <c:v>68.063000000000002</c:v>
                </c:pt>
                <c:pt idx="48508">
                  <c:v>68.063000000000002</c:v>
                </c:pt>
                <c:pt idx="48509">
                  <c:v>68.064000000000007</c:v>
                </c:pt>
                <c:pt idx="48510">
                  <c:v>68.064000000000007</c:v>
                </c:pt>
                <c:pt idx="48511">
                  <c:v>68.064000000000007</c:v>
                </c:pt>
                <c:pt idx="48512">
                  <c:v>68.064999999999998</c:v>
                </c:pt>
                <c:pt idx="48513">
                  <c:v>68.064999999999998</c:v>
                </c:pt>
                <c:pt idx="48514">
                  <c:v>68.064999999999998</c:v>
                </c:pt>
                <c:pt idx="48515">
                  <c:v>68.064999999999998</c:v>
                </c:pt>
                <c:pt idx="48516">
                  <c:v>68.066000000000003</c:v>
                </c:pt>
                <c:pt idx="48517">
                  <c:v>68.066000000000003</c:v>
                </c:pt>
                <c:pt idx="48518">
                  <c:v>68.066000000000003</c:v>
                </c:pt>
                <c:pt idx="48519">
                  <c:v>68.067000000000007</c:v>
                </c:pt>
                <c:pt idx="48520">
                  <c:v>68.067000000000007</c:v>
                </c:pt>
                <c:pt idx="48521">
                  <c:v>68.067000000000007</c:v>
                </c:pt>
                <c:pt idx="48522">
                  <c:v>68.067000000000007</c:v>
                </c:pt>
                <c:pt idx="48523">
                  <c:v>68.067999999999998</c:v>
                </c:pt>
                <c:pt idx="48524">
                  <c:v>68.067999999999998</c:v>
                </c:pt>
                <c:pt idx="48525">
                  <c:v>68.067999999999998</c:v>
                </c:pt>
                <c:pt idx="48526">
                  <c:v>68.069000000000003</c:v>
                </c:pt>
                <c:pt idx="48527">
                  <c:v>68.069000000000003</c:v>
                </c:pt>
                <c:pt idx="48528">
                  <c:v>68.069000000000003</c:v>
                </c:pt>
                <c:pt idx="48529">
                  <c:v>68.069000000000003</c:v>
                </c:pt>
                <c:pt idx="48530">
                  <c:v>68.070000000000007</c:v>
                </c:pt>
                <c:pt idx="48531">
                  <c:v>68.070000000000007</c:v>
                </c:pt>
                <c:pt idx="48532">
                  <c:v>68.070000000000007</c:v>
                </c:pt>
                <c:pt idx="48533">
                  <c:v>68.070999999999998</c:v>
                </c:pt>
                <c:pt idx="48534">
                  <c:v>68.070999999999998</c:v>
                </c:pt>
                <c:pt idx="48535">
                  <c:v>68.070999999999998</c:v>
                </c:pt>
                <c:pt idx="48536">
                  <c:v>68.070999999999998</c:v>
                </c:pt>
                <c:pt idx="48537">
                  <c:v>68.072000000000003</c:v>
                </c:pt>
                <c:pt idx="48538">
                  <c:v>68.072000000000003</c:v>
                </c:pt>
                <c:pt idx="48539">
                  <c:v>68.072000000000003</c:v>
                </c:pt>
                <c:pt idx="48540">
                  <c:v>68.073000000000008</c:v>
                </c:pt>
                <c:pt idx="48541">
                  <c:v>68.073000000000008</c:v>
                </c:pt>
                <c:pt idx="48542">
                  <c:v>68.073000000000008</c:v>
                </c:pt>
                <c:pt idx="48543">
                  <c:v>68.073000000000008</c:v>
                </c:pt>
                <c:pt idx="48544">
                  <c:v>68.073999999999998</c:v>
                </c:pt>
                <c:pt idx="48545">
                  <c:v>68.073999999999998</c:v>
                </c:pt>
                <c:pt idx="48546">
                  <c:v>68.073999999999998</c:v>
                </c:pt>
                <c:pt idx="48547">
                  <c:v>68.075000000000003</c:v>
                </c:pt>
                <c:pt idx="48548">
                  <c:v>68.075000000000003</c:v>
                </c:pt>
                <c:pt idx="48549">
                  <c:v>68.075000000000003</c:v>
                </c:pt>
                <c:pt idx="48550">
                  <c:v>68.075000000000003</c:v>
                </c:pt>
                <c:pt idx="48551">
                  <c:v>68.076000000000008</c:v>
                </c:pt>
                <c:pt idx="48552">
                  <c:v>68.076000000000008</c:v>
                </c:pt>
                <c:pt idx="48553">
                  <c:v>68.076000000000008</c:v>
                </c:pt>
                <c:pt idx="48554">
                  <c:v>68.076999999999998</c:v>
                </c:pt>
                <c:pt idx="48555">
                  <c:v>68.076999999999998</c:v>
                </c:pt>
                <c:pt idx="48556">
                  <c:v>68.076999999999998</c:v>
                </c:pt>
                <c:pt idx="48557">
                  <c:v>68.076999999999998</c:v>
                </c:pt>
                <c:pt idx="48558">
                  <c:v>68.078000000000003</c:v>
                </c:pt>
                <c:pt idx="48559">
                  <c:v>68.078000000000003</c:v>
                </c:pt>
                <c:pt idx="48560">
                  <c:v>68.078000000000003</c:v>
                </c:pt>
                <c:pt idx="48561">
                  <c:v>68.078000000000003</c:v>
                </c:pt>
                <c:pt idx="48562">
                  <c:v>68.079000000000008</c:v>
                </c:pt>
                <c:pt idx="48563">
                  <c:v>68.079000000000008</c:v>
                </c:pt>
                <c:pt idx="48564">
                  <c:v>68.079000000000008</c:v>
                </c:pt>
                <c:pt idx="48565">
                  <c:v>68.08</c:v>
                </c:pt>
                <c:pt idx="48566">
                  <c:v>68.08</c:v>
                </c:pt>
                <c:pt idx="48567">
                  <c:v>68.08</c:v>
                </c:pt>
                <c:pt idx="48568">
                  <c:v>68.08</c:v>
                </c:pt>
                <c:pt idx="48569">
                  <c:v>68.081000000000003</c:v>
                </c:pt>
                <c:pt idx="48570">
                  <c:v>68.081000000000003</c:v>
                </c:pt>
                <c:pt idx="48571">
                  <c:v>68.081000000000003</c:v>
                </c:pt>
                <c:pt idx="48572">
                  <c:v>68.082000000000008</c:v>
                </c:pt>
                <c:pt idx="48573">
                  <c:v>68.082000000000008</c:v>
                </c:pt>
                <c:pt idx="48574">
                  <c:v>68.082000000000008</c:v>
                </c:pt>
                <c:pt idx="48575">
                  <c:v>68.082000000000008</c:v>
                </c:pt>
                <c:pt idx="48576">
                  <c:v>68.082999999999998</c:v>
                </c:pt>
                <c:pt idx="48577">
                  <c:v>68.082999999999998</c:v>
                </c:pt>
                <c:pt idx="48578">
                  <c:v>68.082999999999998</c:v>
                </c:pt>
                <c:pt idx="48579">
                  <c:v>68.084000000000003</c:v>
                </c:pt>
                <c:pt idx="48580">
                  <c:v>68.084000000000003</c:v>
                </c:pt>
                <c:pt idx="48581">
                  <c:v>68.084000000000003</c:v>
                </c:pt>
                <c:pt idx="48582">
                  <c:v>68.084000000000003</c:v>
                </c:pt>
                <c:pt idx="48583">
                  <c:v>68.085000000000008</c:v>
                </c:pt>
                <c:pt idx="48584">
                  <c:v>68.085000000000008</c:v>
                </c:pt>
                <c:pt idx="48585">
                  <c:v>68.085000000000008</c:v>
                </c:pt>
                <c:pt idx="48586">
                  <c:v>68.085999999999999</c:v>
                </c:pt>
                <c:pt idx="48587">
                  <c:v>68.085999999999999</c:v>
                </c:pt>
                <c:pt idx="48588">
                  <c:v>68.085999999999999</c:v>
                </c:pt>
                <c:pt idx="48589">
                  <c:v>68.085999999999999</c:v>
                </c:pt>
                <c:pt idx="48590">
                  <c:v>68.087000000000003</c:v>
                </c:pt>
                <c:pt idx="48591">
                  <c:v>68.087000000000003</c:v>
                </c:pt>
                <c:pt idx="48592">
                  <c:v>68.087000000000003</c:v>
                </c:pt>
                <c:pt idx="48593">
                  <c:v>68.088000000000008</c:v>
                </c:pt>
                <c:pt idx="48594">
                  <c:v>68.088000000000008</c:v>
                </c:pt>
                <c:pt idx="48595">
                  <c:v>68.088000000000008</c:v>
                </c:pt>
                <c:pt idx="48596">
                  <c:v>68.088000000000008</c:v>
                </c:pt>
                <c:pt idx="48597">
                  <c:v>68.088999999999999</c:v>
                </c:pt>
                <c:pt idx="48598">
                  <c:v>68.088999999999999</c:v>
                </c:pt>
                <c:pt idx="48599">
                  <c:v>68.088999999999999</c:v>
                </c:pt>
                <c:pt idx="48600">
                  <c:v>68.09</c:v>
                </c:pt>
                <c:pt idx="48601">
                  <c:v>68.09</c:v>
                </c:pt>
                <c:pt idx="48602">
                  <c:v>68.09</c:v>
                </c:pt>
                <c:pt idx="48603">
                  <c:v>68.09</c:v>
                </c:pt>
                <c:pt idx="48604">
                  <c:v>68.091000000000008</c:v>
                </c:pt>
                <c:pt idx="48605">
                  <c:v>68.091000000000008</c:v>
                </c:pt>
                <c:pt idx="48606">
                  <c:v>68.091000000000008</c:v>
                </c:pt>
                <c:pt idx="48607">
                  <c:v>68.091999999999999</c:v>
                </c:pt>
                <c:pt idx="48608">
                  <c:v>68.091999999999999</c:v>
                </c:pt>
                <c:pt idx="48609">
                  <c:v>68.091999999999999</c:v>
                </c:pt>
                <c:pt idx="48610">
                  <c:v>68.091999999999999</c:v>
                </c:pt>
                <c:pt idx="48611">
                  <c:v>68.093000000000004</c:v>
                </c:pt>
                <c:pt idx="48612">
                  <c:v>68.093000000000004</c:v>
                </c:pt>
                <c:pt idx="48613">
                  <c:v>68.093000000000004</c:v>
                </c:pt>
                <c:pt idx="48614">
                  <c:v>68.094000000000008</c:v>
                </c:pt>
                <c:pt idx="48615">
                  <c:v>68.094000000000008</c:v>
                </c:pt>
                <c:pt idx="48616">
                  <c:v>68.094000000000008</c:v>
                </c:pt>
                <c:pt idx="48617">
                  <c:v>68.094000000000008</c:v>
                </c:pt>
                <c:pt idx="48618">
                  <c:v>68.094999999999999</c:v>
                </c:pt>
                <c:pt idx="48619">
                  <c:v>68.094999999999999</c:v>
                </c:pt>
                <c:pt idx="48620">
                  <c:v>68.094999999999999</c:v>
                </c:pt>
                <c:pt idx="48621">
                  <c:v>68.096000000000004</c:v>
                </c:pt>
                <c:pt idx="48622">
                  <c:v>68.096000000000004</c:v>
                </c:pt>
                <c:pt idx="48623">
                  <c:v>68.096000000000004</c:v>
                </c:pt>
                <c:pt idx="48624">
                  <c:v>68.096000000000004</c:v>
                </c:pt>
                <c:pt idx="48625">
                  <c:v>68.097000000000008</c:v>
                </c:pt>
                <c:pt idx="48626">
                  <c:v>68.097000000000008</c:v>
                </c:pt>
                <c:pt idx="48627">
                  <c:v>68.097000000000008</c:v>
                </c:pt>
                <c:pt idx="48628">
                  <c:v>68.097000000000008</c:v>
                </c:pt>
                <c:pt idx="48629">
                  <c:v>68.097999999999999</c:v>
                </c:pt>
                <c:pt idx="48630">
                  <c:v>68.097999999999999</c:v>
                </c:pt>
                <c:pt idx="48631">
                  <c:v>68.097999999999999</c:v>
                </c:pt>
                <c:pt idx="48632">
                  <c:v>68.099000000000004</c:v>
                </c:pt>
                <c:pt idx="48633">
                  <c:v>68.099000000000004</c:v>
                </c:pt>
                <c:pt idx="48634">
                  <c:v>68.099000000000004</c:v>
                </c:pt>
                <c:pt idx="48635">
                  <c:v>68.099000000000004</c:v>
                </c:pt>
                <c:pt idx="48636">
                  <c:v>68.099999999999994</c:v>
                </c:pt>
                <c:pt idx="48637">
                  <c:v>68.099999999999994</c:v>
                </c:pt>
                <c:pt idx="48638">
                  <c:v>68.099999999999994</c:v>
                </c:pt>
                <c:pt idx="48639">
                  <c:v>68.100999999999999</c:v>
                </c:pt>
                <c:pt idx="48640">
                  <c:v>68.100999999999999</c:v>
                </c:pt>
                <c:pt idx="48641">
                  <c:v>68.100999999999999</c:v>
                </c:pt>
                <c:pt idx="48642">
                  <c:v>68.100999999999999</c:v>
                </c:pt>
                <c:pt idx="48643">
                  <c:v>68.102000000000004</c:v>
                </c:pt>
                <c:pt idx="48644">
                  <c:v>68.102000000000004</c:v>
                </c:pt>
                <c:pt idx="48645">
                  <c:v>68.102000000000004</c:v>
                </c:pt>
                <c:pt idx="48646">
                  <c:v>68.102999999999994</c:v>
                </c:pt>
                <c:pt idx="48647">
                  <c:v>68.102999999999994</c:v>
                </c:pt>
                <c:pt idx="48648">
                  <c:v>68.102999999999994</c:v>
                </c:pt>
                <c:pt idx="48649">
                  <c:v>68.102999999999994</c:v>
                </c:pt>
                <c:pt idx="48650">
                  <c:v>68.103999999999999</c:v>
                </c:pt>
                <c:pt idx="48651">
                  <c:v>68.103999999999999</c:v>
                </c:pt>
                <c:pt idx="48652">
                  <c:v>68.103999999999999</c:v>
                </c:pt>
                <c:pt idx="48653">
                  <c:v>68.105000000000004</c:v>
                </c:pt>
                <c:pt idx="48654">
                  <c:v>68.105000000000004</c:v>
                </c:pt>
                <c:pt idx="48655">
                  <c:v>68.105000000000004</c:v>
                </c:pt>
                <c:pt idx="48656">
                  <c:v>68.105000000000004</c:v>
                </c:pt>
                <c:pt idx="48657">
                  <c:v>68.105999999999995</c:v>
                </c:pt>
                <c:pt idx="48658">
                  <c:v>68.105999999999995</c:v>
                </c:pt>
                <c:pt idx="48659">
                  <c:v>68.105999999999995</c:v>
                </c:pt>
                <c:pt idx="48660">
                  <c:v>68.106999999999999</c:v>
                </c:pt>
                <c:pt idx="48661">
                  <c:v>68.106999999999999</c:v>
                </c:pt>
                <c:pt idx="48662">
                  <c:v>68.106999999999999</c:v>
                </c:pt>
                <c:pt idx="48663">
                  <c:v>68.106999999999999</c:v>
                </c:pt>
                <c:pt idx="48664">
                  <c:v>68.108000000000004</c:v>
                </c:pt>
                <c:pt idx="48665">
                  <c:v>68.108000000000004</c:v>
                </c:pt>
                <c:pt idx="48666">
                  <c:v>68.108000000000004</c:v>
                </c:pt>
                <c:pt idx="48667">
                  <c:v>68.108999999999995</c:v>
                </c:pt>
                <c:pt idx="48668">
                  <c:v>68.108999999999995</c:v>
                </c:pt>
                <c:pt idx="48669">
                  <c:v>68.108999999999995</c:v>
                </c:pt>
                <c:pt idx="48670">
                  <c:v>68.108999999999995</c:v>
                </c:pt>
                <c:pt idx="48671">
                  <c:v>68.11</c:v>
                </c:pt>
                <c:pt idx="48672">
                  <c:v>68.11</c:v>
                </c:pt>
                <c:pt idx="48673">
                  <c:v>68.11</c:v>
                </c:pt>
                <c:pt idx="48674">
                  <c:v>68.111000000000004</c:v>
                </c:pt>
                <c:pt idx="48675">
                  <c:v>68.111000000000004</c:v>
                </c:pt>
                <c:pt idx="48676">
                  <c:v>68.111000000000004</c:v>
                </c:pt>
                <c:pt idx="48677">
                  <c:v>68.111000000000004</c:v>
                </c:pt>
                <c:pt idx="48678">
                  <c:v>68.111999999999995</c:v>
                </c:pt>
                <c:pt idx="48679">
                  <c:v>68.111999999999995</c:v>
                </c:pt>
                <c:pt idx="48680">
                  <c:v>68.111999999999995</c:v>
                </c:pt>
                <c:pt idx="48681">
                  <c:v>68.113</c:v>
                </c:pt>
                <c:pt idx="48682">
                  <c:v>68.113</c:v>
                </c:pt>
                <c:pt idx="48683">
                  <c:v>68.113</c:v>
                </c:pt>
                <c:pt idx="48684">
                  <c:v>68.113</c:v>
                </c:pt>
                <c:pt idx="48685">
                  <c:v>68.114000000000004</c:v>
                </c:pt>
                <c:pt idx="48686">
                  <c:v>68.114000000000004</c:v>
                </c:pt>
                <c:pt idx="48687">
                  <c:v>68.114000000000004</c:v>
                </c:pt>
                <c:pt idx="48688">
                  <c:v>68.114999999999995</c:v>
                </c:pt>
                <c:pt idx="48689">
                  <c:v>68.114999999999995</c:v>
                </c:pt>
                <c:pt idx="48690">
                  <c:v>68.114999999999995</c:v>
                </c:pt>
                <c:pt idx="48691">
                  <c:v>68.114999999999995</c:v>
                </c:pt>
                <c:pt idx="48692">
                  <c:v>68.116</c:v>
                </c:pt>
                <c:pt idx="48693">
                  <c:v>68.116</c:v>
                </c:pt>
                <c:pt idx="48694">
                  <c:v>68.116</c:v>
                </c:pt>
                <c:pt idx="48695">
                  <c:v>68.117000000000004</c:v>
                </c:pt>
                <c:pt idx="48696">
                  <c:v>68.117000000000004</c:v>
                </c:pt>
                <c:pt idx="48697">
                  <c:v>68.117000000000004</c:v>
                </c:pt>
                <c:pt idx="48698">
                  <c:v>68.117000000000004</c:v>
                </c:pt>
                <c:pt idx="48699">
                  <c:v>68.117999999999995</c:v>
                </c:pt>
                <c:pt idx="48700">
                  <c:v>68.117999999999995</c:v>
                </c:pt>
                <c:pt idx="48701">
                  <c:v>68.117999999999995</c:v>
                </c:pt>
                <c:pt idx="48702">
                  <c:v>68.119</c:v>
                </c:pt>
                <c:pt idx="48703">
                  <c:v>68.119</c:v>
                </c:pt>
                <c:pt idx="48704">
                  <c:v>68.119</c:v>
                </c:pt>
                <c:pt idx="48705">
                  <c:v>68.119</c:v>
                </c:pt>
                <c:pt idx="48706">
                  <c:v>68.12</c:v>
                </c:pt>
                <c:pt idx="48707">
                  <c:v>68.12</c:v>
                </c:pt>
                <c:pt idx="48708">
                  <c:v>68.12</c:v>
                </c:pt>
                <c:pt idx="48709">
                  <c:v>68.12</c:v>
                </c:pt>
                <c:pt idx="48710">
                  <c:v>68.120999999999995</c:v>
                </c:pt>
                <c:pt idx="48711">
                  <c:v>68.120999999999995</c:v>
                </c:pt>
                <c:pt idx="48712">
                  <c:v>68.120999999999995</c:v>
                </c:pt>
                <c:pt idx="48713">
                  <c:v>68.122</c:v>
                </c:pt>
                <c:pt idx="48714">
                  <c:v>68.122</c:v>
                </c:pt>
                <c:pt idx="48715">
                  <c:v>68.122</c:v>
                </c:pt>
                <c:pt idx="48716">
                  <c:v>68.122</c:v>
                </c:pt>
                <c:pt idx="48717">
                  <c:v>68.123000000000005</c:v>
                </c:pt>
                <c:pt idx="48718">
                  <c:v>68.123000000000005</c:v>
                </c:pt>
                <c:pt idx="48719">
                  <c:v>68.123000000000005</c:v>
                </c:pt>
                <c:pt idx="48720">
                  <c:v>68.123999999999995</c:v>
                </c:pt>
                <c:pt idx="48721">
                  <c:v>68.123999999999995</c:v>
                </c:pt>
                <c:pt idx="48722">
                  <c:v>68.123999999999995</c:v>
                </c:pt>
                <c:pt idx="48723">
                  <c:v>68.123999999999995</c:v>
                </c:pt>
                <c:pt idx="48724">
                  <c:v>68.125</c:v>
                </c:pt>
                <c:pt idx="48725">
                  <c:v>68.125</c:v>
                </c:pt>
                <c:pt idx="48726">
                  <c:v>68.125</c:v>
                </c:pt>
                <c:pt idx="48727">
                  <c:v>68.126000000000005</c:v>
                </c:pt>
                <c:pt idx="48728">
                  <c:v>68.126000000000005</c:v>
                </c:pt>
                <c:pt idx="48729">
                  <c:v>68.126000000000005</c:v>
                </c:pt>
                <c:pt idx="48730">
                  <c:v>68.126000000000005</c:v>
                </c:pt>
                <c:pt idx="48731">
                  <c:v>68.126999999999995</c:v>
                </c:pt>
                <c:pt idx="48732">
                  <c:v>68.126999999999995</c:v>
                </c:pt>
                <c:pt idx="48733">
                  <c:v>68.126999999999995</c:v>
                </c:pt>
                <c:pt idx="48734">
                  <c:v>68.128</c:v>
                </c:pt>
                <c:pt idx="48735">
                  <c:v>68.128</c:v>
                </c:pt>
                <c:pt idx="48736">
                  <c:v>68.128</c:v>
                </c:pt>
                <c:pt idx="48737">
                  <c:v>68.128</c:v>
                </c:pt>
                <c:pt idx="48738">
                  <c:v>68.129000000000005</c:v>
                </c:pt>
                <c:pt idx="48739">
                  <c:v>68.129000000000005</c:v>
                </c:pt>
                <c:pt idx="48740">
                  <c:v>68.129000000000005</c:v>
                </c:pt>
                <c:pt idx="48741">
                  <c:v>68.13</c:v>
                </c:pt>
                <c:pt idx="48742">
                  <c:v>68.13</c:v>
                </c:pt>
                <c:pt idx="48743">
                  <c:v>68.13</c:v>
                </c:pt>
                <c:pt idx="48744">
                  <c:v>68.13</c:v>
                </c:pt>
                <c:pt idx="48745">
                  <c:v>68.131</c:v>
                </c:pt>
                <c:pt idx="48746">
                  <c:v>68.131</c:v>
                </c:pt>
                <c:pt idx="48747">
                  <c:v>68.131</c:v>
                </c:pt>
                <c:pt idx="48748">
                  <c:v>68.132000000000005</c:v>
                </c:pt>
                <c:pt idx="48749">
                  <c:v>68.132000000000005</c:v>
                </c:pt>
                <c:pt idx="48750">
                  <c:v>68.132000000000005</c:v>
                </c:pt>
                <c:pt idx="48751">
                  <c:v>68.132000000000005</c:v>
                </c:pt>
                <c:pt idx="48752">
                  <c:v>68.132999999999996</c:v>
                </c:pt>
                <c:pt idx="48753">
                  <c:v>68.132999999999996</c:v>
                </c:pt>
                <c:pt idx="48754">
                  <c:v>68.132999999999996</c:v>
                </c:pt>
                <c:pt idx="48755">
                  <c:v>68.134</c:v>
                </c:pt>
                <c:pt idx="48756">
                  <c:v>68.134</c:v>
                </c:pt>
                <c:pt idx="48757">
                  <c:v>68.134</c:v>
                </c:pt>
                <c:pt idx="48758">
                  <c:v>68.134</c:v>
                </c:pt>
                <c:pt idx="48759">
                  <c:v>68.135000000000005</c:v>
                </c:pt>
                <c:pt idx="48760">
                  <c:v>68.135000000000005</c:v>
                </c:pt>
                <c:pt idx="48761">
                  <c:v>68.135000000000005</c:v>
                </c:pt>
                <c:pt idx="48762">
                  <c:v>68.135999999999996</c:v>
                </c:pt>
                <c:pt idx="48763">
                  <c:v>68.135999999999996</c:v>
                </c:pt>
                <c:pt idx="48764">
                  <c:v>68.135999999999996</c:v>
                </c:pt>
                <c:pt idx="48765">
                  <c:v>68.135999999999996</c:v>
                </c:pt>
                <c:pt idx="48766">
                  <c:v>68.137</c:v>
                </c:pt>
                <c:pt idx="48767">
                  <c:v>68.137</c:v>
                </c:pt>
                <c:pt idx="48768">
                  <c:v>68.137</c:v>
                </c:pt>
                <c:pt idx="48769">
                  <c:v>68.137</c:v>
                </c:pt>
                <c:pt idx="48770">
                  <c:v>68.138000000000005</c:v>
                </c:pt>
                <c:pt idx="48771">
                  <c:v>68.138000000000005</c:v>
                </c:pt>
                <c:pt idx="48772">
                  <c:v>68.138000000000005</c:v>
                </c:pt>
                <c:pt idx="48773">
                  <c:v>68.138999999999996</c:v>
                </c:pt>
                <c:pt idx="48774">
                  <c:v>68.138999999999996</c:v>
                </c:pt>
                <c:pt idx="48775">
                  <c:v>68.138999999999996</c:v>
                </c:pt>
                <c:pt idx="48776">
                  <c:v>68.138999999999996</c:v>
                </c:pt>
                <c:pt idx="48777">
                  <c:v>68.14</c:v>
                </c:pt>
                <c:pt idx="48778">
                  <c:v>68.14</c:v>
                </c:pt>
                <c:pt idx="48779">
                  <c:v>68.14</c:v>
                </c:pt>
                <c:pt idx="48780">
                  <c:v>68.141000000000005</c:v>
                </c:pt>
                <c:pt idx="48781">
                  <c:v>68.141000000000005</c:v>
                </c:pt>
                <c:pt idx="48782">
                  <c:v>68.141000000000005</c:v>
                </c:pt>
                <c:pt idx="48783">
                  <c:v>68.141000000000005</c:v>
                </c:pt>
                <c:pt idx="48784">
                  <c:v>68.141999999999996</c:v>
                </c:pt>
                <c:pt idx="48785">
                  <c:v>68.141999999999996</c:v>
                </c:pt>
                <c:pt idx="48786">
                  <c:v>68.141999999999996</c:v>
                </c:pt>
                <c:pt idx="48787">
                  <c:v>68.143000000000001</c:v>
                </c:pt>
                <c:pt idx="48788">
                  <c:v>68.143000000000001</c:v>
                </c:pt>
                <c:pt idx="48789">
                  <c:v>68.143000000000001</c:v>
                </c:pt>
                <c:pt idx="48790">
                  <c:v>68.143000000000001</c:v>
                </c:pt>
                <c:pt idx="48791">
                  <c:v>68.144000000000005</c:v>
                </c:pt>
                <c:pt idx="48792">
                  <c:v>68.144000000000005</c:v>
                </c:pt>
                <c:pt idx="48793">
                  <c:v>68.144000000000005</c:v>
                </c:pt>
                <c:pt idx="48794">
                  <c:v>68.144999999999996</c:v>
                </c:pt>
                <c:pt idx="48795">
                  <c:v>68.144999999999996</c:v>
                </c:pt>
                <c:pt idx="48796">
                  <c:v>68.144999999999996</c:v>
                </c:pt>
                <c:pt idx="48797">
                  <c:v>68.144999999999996</c:v>
                </c:pt>
                <c:pt idx="48798">
                  <c:v>68.146000000000001</c:v>
                </c:pt>
                <c:pt idx="48799">
                  <c:v>68.146000000000001</c:v>
                </c:pt>
                <c:pt idx="48800">
                  <c:v>68.146000000000001</c:v>
                </c:pt>
                <c:pt idx="48801">
                  <c:v>68.147000000000006</c:v>
                </c:pt>
                <c:pt idx="48802">
                  <c:v>68.147000000000006</c:v>
                </c:pt>
                <c:pt idx="48803">
                  <c:v>68.147000000000006</c:v>
                </c:pt>
                <c:pt idx="48804">
                  <c:v>68.147000000000006</c:v>
                </c:pt>
                <c:pt idx="48805">
                  <c:v>68.147999999999996</c:v>
                </c:pt>
                <c:pt idx="48806">
                  <c:v>68.147999999999996</c:v>
                </c:pt>
                <c:pt idx="48807">
                  <c:v>68.147999999999996</c:v>
                </c:pt>
                <c:pt idx="48808">
                  <c:v>68.149000000000001</c:v>
                </c:pt>
                <c:pt idx="48809">
                  <c:v>68.149000000000001</c:v>
                </c:pt>
                <c:pt idx="48810">
                  <c:v>68.149000000000001</c:v>
                </c:pt>
                <c:pt idx="48811">
                  <c:v>68.149000000000001</c:v>
                </c:pt>
                <c:pt idx="48812">
                  <c:v>68.150000000000006</c:v>
                </c:pt>
                <c:pt idx="48813">
                  <c:v>68.150000000000006</c:v>
                </c:pt>
                <c:pt idx="48814">
                  <c:v>68.150000000000006</c:v>
                </c:pt>
                <c:pt idx="48815">
                  <c:v>68.150999999999996</c:v>
                </c:pt>
                <c:pt idx="48816">
                  <c:v>68.150999999999996</c:v>
                </c:pt>
                <c:pt idx="48817">
                  <c:v>68.150999999999996</c:v>
                </c:pt>
                <c:pt idx="48818">
                  <c:v>68.150999999999996</c:v>
                </c:pt>
                <c:pt idx="48819">
                  <c:v>68.152000000000001</c:v>
                </c:pt>
                <c:pt idx="48820">
                  <c:v>68.152000000000001</c:v>
                </c:pt>
                <c:pt idx="48821">
                  <c:v>68.152000000000001</c:v>
                </c:pt>
                <c:pt idx="48822">
                  <c:v>68.152000000000001</c:v>
                </c:pt>
                <c:pt idx="48823">
                  <c:v>68.153000000000006</c:v>
                </c:pt>
                <c:pt idx="48824">
                  <c:v>68.153000000000006</c:v>
                </c:pt>
                <c:pt idx="48825">
                  <c:v>68.153000000000006</c:v>
                </c:pt>
                <c:pt idx="48826">
                  <c:v>68.153999999999996</c:v>
                </c:pt>
                <c:pt idx="48827">
                  <c:v>68.153999999999996</c:v>
                </c:pt>
                <c:pt idx="48828">
                  <c:v>68.153999999999996</c:v>
                </c:pt>
                <c:pt idx="48829">
                  <c:v>68.153999999999996</c:v>
                </c:pt>
                <c:pt idx="48830">
                  <c:v>68.155000000000001</c:v>
                </c:pt>
                <c:pt idx="48831">
                  <c:v>68.155000000000001</c:v>
                </c:pt>
                <c:pt idx="48832">
                  <c:v>68.155000000000001</c:v>
                </c:pt>
                <c:pt idx="48833">
                  <c:v>68.156000000000006</c:v>
                </c:pt>
                <c:pt idx="48834">
                  <c:v>68.156000000000006</c:v>
                </c:pt>
                <c:pt idx="48835">
                  <c:v>68.156000000000006</c:v>
                </c:pt>
                <c:pt idx="48836">
                  <c:v>68.156000000000006</c:v>
                </c:pt>
                <c:pt idx="48837">
                  <c:v>68.156999999999996</c:v>
                </c:pt>
                <c:pt idx="48838">
                  <c:v>68.156999999999996</c:v>
                </c:pt>
                <c:pt idx="48839">
                  <c:v>68.156999999999996</c:v>
                </c:pt>
                <c:pt idx="48840">
                  <c:v>68.158000000000001</c:v>
                </c:pt>
                <c:pt idx="48841">
                  <c:v>68.158000000000001</c:v>
                </c:pt>
                <c:pt idx="48842">
                  <c:v>68.158000000000001</c:v>
                </c:pt>
                <c:pt idx="48843">
                  <c:v>68.158000000000001</c:v>
                </c:pt>
                <c:pt idx="48844">
                  <c:v>68.159000000000006</c:v>
                </c:pt>
                <c:pt idx="48845">
                  <c:v>68.159000000000006</c:v>
                </c:pt>
                <c:pt idx="48846">
                  <c:v>68.159000000000006</c:v>
                </c:pt>
                <c:pt idx="48847">
                  <c:v>68.16</c:v>
                </c:pt>
                <c:pt idx="48848">
                  <c:v>68.16</c:v>
                </c:pt>
                <c:pt idx="48849">
                  <c:v>68.16</c:v>
                </c:pt>
                <c:pt idx="48850">
                  <c:v>68.16</c:v>
                </c:pt>
                <c:pt idx="48851">
                  <c:v>68.161000000000001</c:v>
                </c:pt>
                <c:pt idx="48852">
                  <c:v>68.161000000000001</c:v>
                </c:pt>
                <c:pt idx="48853">
                  <c:v>68.161000000000001</c:v>
                </c:pt>
                <c:pt idx="48854">
                  <c:v>68.162000000000006</c:v>
                </c:pt>
                <c:pt idx="48855">
                  <c:v>68.162000000000006</c:v>
                </c:pt>
                <c:pt idx="48856">
                  <c:v>68.162000000000006</c:v>
                </c:pt>
                <c:pt idx="48857">
                  <c:v>68.162000000000006</c:v>
                </c:pt>
                <c:pt idx="48858">
                  <c:v>68.162999999999997</c:v>
                </c:pt>
                <c:pt idx="48859">
                  <c:v>68.162999999999997</c:v>
                </c:pt>
                <c:pt idx="48860">
                  <c:v>68.162999999999997</c:v>
                </c:pt>
                <c:pt idx="48861">
                  <c:v>68.164000000000001</c:v>
                </c:pt>
                <c:pt idx="48862">
                  <c:v>68.164000000000001</c:v>
                </c:pt>
                <c:pt idx="48863">
                  <c:v>68.164000000000001</c:v>
                </c:pt>
                <c:pt idx="48864">
                  <c:v>68.164000000000001</c:v>
                </c:pt>
                <c:pt idx="48865">
                  <c:v>68.165000000000006</c:v>
                </c:pt>
                <c:pt idx="48866">
                  <c:v>68.165000000000006</c:v>
                </c:pt>
                <c:pt idx="48867">
                  <c:v>68.165000000000006</c:v>
                </c:pt>
                <c:pt idx="48868">
                  <c:v>68.165999999999997</c:v>
                </c:pt>
                <c:pt idx="48869">
                  <c:v>68.165999999999997</c:v>
                </c:pt>
                <c:pt idx="48870">
                  <c:v>68.165999999999997</c:v>
                </c:pt>
                <c:pt idx="48871">
                  <c:v>68.165999999999997</c:v>
                </c:pt>
                <c:pt idx="48872">
                  <c:v>68.167000000000002</c:v>
                </c:pt>
                <c:pt idx="48873">
                  <c:v>68.167000000000002</c:v>
                </c:pt>
                <c:pt idx="48874">
                  <c:v>68.167000000000002</c:v>
                </c:pt>
                <c:pt idx="48875">
                  <c:v>68.167000000000002</c:v>
                </c:pt>
                <c:pt idx="48876">
                  <c:v>68.168000000000006</c:v>
                </c:pt>
                <c:pt idx="48877">
                  <c:v>68.168000000000006</c:v>
                </c:pt>
                <c:pt idx="48878">
                  <c:v>68.168000000000006</c:v>
                </c:pt>
                <c:pt idx="48879">
                  <c:v>68.168999999999997</c:v>
                </c:pt>
                <c:pt idx="48880">
                  <c:v>68.168999999999997</c:v>
                </c:pt>
                <c:pt idx="48881">
                  <c:v>68.168999999999997</c:v>
                </c:pt>
                <c:pt idx="48882">
                  <c:v>68.168999999999997</c:v>
                </c:pt>
                <c:pt idx="48883">
                  <c:v>68.17</c:v>
                </c:pt>
                <c:pt idx="48884">
                  <c:v>68.17</c:v>
                </c:pt>
                <c:pt idx="48885">
                  <c:v>68.17</c:v>
                </c:pt>
                <c:pt idx="48886">
                  <c:v>68.171000000000006</c:v>
                </c:pt>
                <c:pt idx="48887">
                  <c:v>68.171000000000006</c:v>
                </c:pt>
                <c:pt idx="48888">
                  <c:v>68.171000000000006</c:v>
                </c:pt>
                <c:pt idx="48889">
                  <c:v>68.171000000000006</c:v>
                </c:pt>
                <c:pt idx="48890">
                  <c:v>68.171999999999997</c:v>
                </c:pt>
                <c:pt idx="48891">
                  <c:v>68.171999999999997</c:v>
                </c:pt>
                <c:pt idx="48892">
                  <c:v>68.171999999999997</c:v>
                </c:pt>
                <c:pt idx="48893">
                  <c:v>68.173000000000002</c:v>
                </c:pt>
                <c:pt idx="48894">
                  <c:v>68.173000000000002</c:v>
                </c:pt>
                <c:pt idx="48895">
                  <c:v>68.173000000000002</c:v>
                </c:pt>
                <c:pt idx="48896">
                  <c:v>68.173000000000002</c:v>
                </c:pt>
                <c:pt idx="48897">
                  <c:v>68.174000000000007</c:v>
                </c:pt>
                <c:pt idx="48898">
                  <c:v>68.174000000000007</c:v>
                </c:pt>
                <c:pt idx="48899">
                  <c:v>68.174000000000007</c:v>
                </c:pt>
                <c:pt idx="48900">
                  <c:v>68.174999999999997</c:v>
                </c:pt>
                <c:pt idx="48901">
                  <c:v>68.174999999999997</c:v>
                </c:pt>
                <c:pt idx="48902">
                  <c:v>68.174999999999997</c:v>
                </c:pt>
                <c:pt idx="48903">
                  <c:v>68.174999999999997</c:v>
                </c:pt>
                <c:pt idx="48904">
                  <c:v>68.176000000000002</c:v>
                </c:pt>
                <c:pt idx="48905">
                  <c:v>68.176000000000002</c:v>
                </c:pt>
                <c:pt idx="48906">
                  <c:v>68.176000000000002</c:v>
                </c:pt>
                <c:pt idx="48907">
                  <c:v>68.177000000000007</c:v>
                </c:pt>
                <c:pt idx="48908">
                  <c:v>68.177000000000007</c:v>
                </c:pt>
                <c:pt idx="48909">
                  <c:v>68.177000000000007</c:v>
                </c:pt>
                <c:pt idx="48910">
                  <c:v>68.177000000000007</c:v>
                </c:pt>
                <c:pt idx="48911">
                  <c:v>68.177999999999997</c:v>
                </c:pt>
                <c:pt idx="48912">
                  <c:v>68.177999999999997</c:v>
                </c:pt>
                <c:pt idx="48913">
                  <c:v>68.177999999999997</c:v>
                </c:pt>
                <c:pt idx="48914">
                  <c:v>68.179000000000002</c:v>
                </c:pt>
                <c:pt idx="48915">
                  <c:v>68.179000000000002</c:v>
                </c:pt>
                <c:pt idx="48916">
                  <c:v>68.179000000000002</c:v>
                </c:pt>
                <c:pt idx="48917">
                  <c:v>68.179000000000002</c:v>
                </c:pt>
                <c:pt idx="48918">
                  <c:v>68.180000000000007</c:v>
                </c:pt>
                <c:pt idx="48919">
                  <c:v>68.180000000000007</c:v>
                </c:pt>
                <c:pt idx="48920">
                  <c:v>68.180000000000007</c:v>
                </c:pt>
                <c:pt idx="48921">
                  <c:v>68.180999999999997</c:v>
                </c:pt>
                <c:pt idx="48922">
                  <c:v>68.180999999999997</c:v>
                </c:pt>
                <c:pt idx="48923">
                  <c:v>68.180999999999997</c:v>
                </c:pt>
                <c:pt idx="48924">
                  <c:v>68.180999999999997</c:v>
                </c:pt>
                <c:pt idx="48925">
                  <c:v>68.182000000000002</c:v>
                </c:pt>
                <c:pt idx="48926">
                  <c:v>68.182000000000002</c:v>
                </c:pt>
                <c:pt idx="48927">
                  <c:v>68.182000000000002</c:v>
                </c:pt>
                <c:pt idx="48928">
                  <c:v>68.183000000000007</c:v>
                </c:pt>
                <c:pt idx="48929">
                  <c:v>68.183000000000007</c:v>
                </c:pt>
                <c:pt idx="48930">
                  <c:v>68.183000000000007</c:v>
                </c:pt>
                <c:pt idx="48931">
                  <c:v>68.183000000000007</c:v>
                </c:pt>
                <c:pt idx="48932">
                  <c:v>68.183999999999997</c:v>
                </c:pt>
                <c:pt idx="48933">
                  <c:v>68.183999999999997</c:v>
                </c:pt>
                <c:pt idx="48934">
                  <c:v>68.183999999999997</c:v>
                </c:pt>
                <c:pt idx="48935">
                  <c:v>68.183999999999997</c:v>
                </c:pt>
                <c:pt idx="48936">
                  <c:v>68.185000000000002</c:v>
                </c:pt>
                <c:pt idx="48937">
                  <c:v>68.185000000000002</c:v>
                </c:pt>
                <c:pt idx="48938">
                  <c:v>68.185000000000002</c:v>
                </c:pt>
                <c:pt idx="48939">
                  <c:v>68.186000000000007</c:v>
                </c:pt>
                <c:pt idx="48940">
                  <c:v>68.186000000000007</c:v>
                </c:pt>
                <c:pt idx="48941">
                  <c:v>68.186000000000007</c:v>
                </c:pt>
                <c:pt idx="48942">
                  <c:v>68.186000000000007</c:v>
                </c:pt>
                <c:pt idx="48943">
                  <c:v>68.186999999999998</c:v>
                </c:pt>
                <c:pt idx="48944">
                  <c:v>68.186999999999998</c:v>
                </c:pt>
                <c:pt idx="48945">
                  <c:v>68.186999999999998</c:v>
                </c:pt>
                <c:pt idx="48946">
                  <c:v>68.188000000000002</c:v>
                </c:pt>
                <c:pt idx="48947">
                  <c:v>68.188000000000002</c:v>
                </c:pt>
                <c:pt idx="48948">
                  <c:v>68.188000000000002</c:v>
                </c:pt>
                <c:pt idx="48949">
                  <c:v>68.188000000000002</c:v>
                </c:pt>
                <c:pt idx="48950">
                  <c:v>68.189000000000007</c:v>
                </c:pt>
                <c:pt idx="48951">
                  <c:v>68.189000000000007</c:v>
                </c:pt>
                <c:pt idx="48952">
                  <c:v>68.189000000000007</c:v>
                </c:pt>
                <c:pt idx="48953">
                  <c:v>68.19</c:v>
                </c:pt>
                <c:pt idx="48954">
                  <c:v>68.19</c:v>
                </c:pt>
                <c:pt idx="48955">
                  <c:v>68.19</c:v>
                </c:pt>
                <c:pt idx="48956">
                  <c:v>68.19</c:v>
                </c:pt>
                <c:pt idx="48957">
                  <c:v>68.191000000000003</c:v>
                </c:pt>
                <c:pt idx="48958">
                  <c:v>68.191000000000003</c:v>
                </c:pt>
                <c:pt idx="48959">
                  <c:v>68.191000000000003</c:v>
                </c:pt>
                <c:pt idx="48960">
                  <c:v>68.192000000000007</c:v>
                </c:pt>
                <c:pt idx="48961">
                  <c:v>68.192000000000007</c:v>
                </c:pt>
                <c:pt idx="48962">
                  <c:v>68.192000000000007</c:v>
                </c:pt>
                <c:pt idx="48963">
                  <c:v>68.192000000000007</c:v>
                </c:pt>
                <c:pt idx="48964">
                  <c:v>68.192999999999998</c:v>
                </c:pt>
                <c:pt idx="48965">
                  <c:v>68.192999999999998</c:v>
                </c:pt>
                <c:pt idx="48966">
                  <c:v>68.192999999999998</c:v>
                </c:pt>
                <c:pt idx="48967">
                  <c:v>68.194000000000003</c:v>
                </c:pt>
                <c:pt idx="48968">
                  <c:v>68.194000000000003</c:v>
                </c:pt>
                <c:pt idx="48969">
                  <c:v>68.194000000000003</c:v>
                </c:pt>
                <c:pt idx="48970">
                  <c:v>68.194000000000003</c:v>
                </c:pt>
                <c:pt idx="48971">
                  <c:v>68.195000000000007</c:v>
                </c:pt>
                <c:pt idx="48972">
                  <c:v>68.195000000000007</c:v>
                </c:pt>
                <c:pt idx="48973">
                  <c:v>68.195000000000007</c:v>
                </c:pt>
                <c:pt idx="48974">
                  <c:v>68.195999999999998</c:v>
                </c:pt>
                <c:pt idx="48975">
                  <c:v>68.195999999999998</c:v>
                </c:pt>
                <c:pt idx="48976">
                  <c:v>68.195999999999998</c:v>
                </c:pt>
                <c:pt idx="48977">
                  <c:v>68.195999999999998</c:v>
                </c:pt>
                <c:pt idx="48978">
                  <c:v>68.197000000000003</c:v>
                </c:pt>
                <c:pt idx="48979">
                  <c:v>68.197000000000003</c:v>
                </c:pt>
                <c:pt idx="48980">
                  <c:v>68.197000000000003</c:v>
                </c:pt>
                <c:pt idx="48981">
                  <c:v>68.198000000000008</c:v>
                </c:pt>
                <c:pt idx="48982">
                  <c:v>68.198000000000008</c:v>
                </c:pt>
                <c:pt idx="48983">
                  <c:v>68.198000000000008</c:v>
                </c:pt>
                <c:pt idx="48984">
                  <c:v>68.198000000000008</c:v>
                </c:pt>
                <c:pt idx="48985">
                  <c:v>68.198999999999998</c:v>
                </c:pt>
                <c:pt idx="48986">
                  <c:v>68.198999999999998</c:v>
                </c:pt>
                <c:pt idx="48987">
                  <c:v>68.198999999999998</c:v>
                </c:pt>
                <c:pt idx="48988">
                  <c:v>68.2</c:v>
                </c:pt>
                <c:pt idx="48989">
                  <c:v>68.2</c:v>
                </c:pt>
                <c:pt idx="48990">
                  <c:v>68.2</c:v>
                </c:pt>
                <c:pt idx="48991">
                  <c:v>68.2</c:v>
                </c:pt>
                <c:pt idx="48992">
                  <c:v>68.201000000000008</c:v>
                </c:pt>
                <c:pt idx="48993">
                  <c:v>68.201000000000008</c:v>
                </c:pt>
                <c:pt idx="48994">
                  <c:v>68.201000000000008</c:v>
                </c:pt>
                <c:pt idx="48995">
                  <c:v>68.201000000000008</c:v>
                </c:pt>
                <c:pt idx="48996">
                  <c:v>68.201999999999998</c:v>
                </c:pt>
                <c:pt idx="48997">
                  <c:v>68.201999999999998</c:v>
                </c:pt>
                <c:pt idx="48998">
                  <c:v>68.201999999999998</c:v>
                </c:pt>
                <c:pt idx="48999">
                  <c:v>68.203000000000003</c:v>
                </c:pt>
                <c:pt idx="49000">
                  <c:v>68.203000000000003</c:v>
                </c:pt>
                <c:pt idx="49001">
                  <c:v>68.203000000000003</c:v>
                </c:pt>
                <c:pt idx="49002">
                  <c:v>68.203000000000003</c:v>
                </c:pt>
                <c:pt idx="49003">
                  <c:v>68.204000000000008</c:v>
                </c:pt>
                <c:pt idx="49004">
                  <c:v>68.204000000000008</c:v>
                </c:pt>
                <c:pt idx="49005">
                  <c:v>68.204000000000008</c:v>
                </c:pt>
                <c:pt idx="49006">
                  <c:v>68.204999999999998</c:v>
                </c:pt>
                <c:pt idx="49007">
                  <c:v>68.204999999999998</c:v>
                </c:pt>
                <c:pt idx="49008">
                  <c:v>68.204999999999998</c:v>
                </c:pt>
                <c:pt idx="49009">
                  <c:v>68.204999999999998</c:v>
                </c:pt>
                <c:pt idx="49010">
                  <c:v>68.206000000000003</c:v>
                </c:pt>
                <c:pt idx="49011">
                  <c:v>68.206000000000003</c:v>
                </c:pt>
                <c:pt idx="49012">
                  <c:v>68.206000000000003</c:v>
                </c:pt>
                <c:pt idx="49013">
                  <c:v>68.207000000000008</c:v>
                </c:pt>
                <c:pt idx="49014">
                  <c:v>68.207000000000008</c:v>
                </c:pt>
                <c:pt idx="49015">
                  <c:v>68.207000000000008</c:v>
                </c:pt>
                <c:pt idx="49016">
                  <c:v>68.207000000000008</c:v>
                </c:pt>
                <c:pt idx="49017">
                  <c:v>68.207999999999998</c:v>
                </c:pt>
                <c:pt idx="49018">
                  <c:v>68.207999999999998</c:v>
                </c:pt>
                <c:pt idx="49019">
                  <c:v>68.207999999999998</c:v>
                </c:pt>
                <c:pt idx="49020">
                  <c:v>68.209000000000003</c:v>
                </c:pt>
                <c:pt idx="49021">
                  <c:v>68.209000000000003</c:v>
                </c:pt>
                <c:pt idx="49022">
                  <c:v>68.209000000000003</c:v>
                </c:pt>
                <c:pt idx="49023">
                  <c:v>68.209000000000003</c:v>
                </c:pt>
                <c:pt idx="49024">
                  <c:v>68.210000000000008</c:v>
                </c:pt>
                <c:pt idx="49025">
                  <c:v>68.210000000000008</c:v>
                </c:pt>
                <c:pt idx="49026">
                  <c:v>68.210000000000008</c:v>
                </c:pt>
                <c:pt idx="49027">
                  <c:v>68.210999999999999</c:v>
                </c:pt>
                <c:pt idx="49028">
                  <c:v>68.210999999999999</c:v>
                </c:pt>
                <c:pt idx="49029">
                  <c:v>68.210999999999999</c:v>
                </c:pt>
                <c:pt idx="49030">
                  <c:v>68.210999999999999</c:v>
                </c:pt>
                <c:pt idx="49031">
                  <c:v>68.212000000000003</c:v>
                </c:pt>
                <c:pt idx="49032">
                  <c:v>68.212000000000003</c:v>
                </c:pt>
                <c:pt idx="49033">
                  <c:v>68.212000000000003</c:v>
                </c:pt>
                <c:pt idx="49034">
                  <c:v>68.213000000000008</c:v>
                </c:pt>
                <c:pt idx="49035">
                  <c:v>68.213000000000008</c:v>
                </c:pt>
                <c:pt idx="49036">
                  <c:v>68.213000000000008</c:v>
                </c:pt>
                <c:pt idx="49037">
                  <c:v>68.213000000000008</c:v>
                </c:pt>
                <c:pt idx="49038">
                  <c:v>68.213999999999999</c:v>
                </c:pt>
                <c:pt idx="49039">
                  <c:v>68.213999999999999</c:v>
                </c:pt>
                <c:pt idx="49040">
                  <c:v>68.213999999999999</c:v>
                </c:pt>
                <c:pt idx="49041">
                  <c:v>68.215000000000003</c:v>
                </c:pt>
                <c:pt idx="49042">
                  <c:v>68.215000000000003</c:v>
                </c:pt>
                <c:pt idx="49043">
                  <c:v>68.215000000000003</c:v>
                </c:pt>
                <c:pt idx="49044">
                  <c:v>68.215000000000003</c:v>
                </c:pt>
                <c:pt idx="49045">
                  <c:v>68.216000000000008</c:v>
                </c:pt>
                <c:pt idx="49046">
                  <c:v>68.216000000000008</c:v>
                </c:pt>
                <c:pt idx="49047">
                  <c:v>68.216000000000008</c:v>
                </c:pt>
                <c:pt idx="49048">
                  <c:v>68.216999999999999</c:v>
                </c:pt>
                <c:pt idx="49049">
                  <c:v>68.216999999999999</c:v>
                </c:pt>
                <c:pt idx="49050">
                  <c:v>68.216999999999999</c:v>
                </c:pt>
                <c:pt idx="49051">
                  <c:v>68.216999999999999</c:v>
                </c:pt>
                <c:pt idx="49052">
                  <c:v>68.218000000000004</c:v>
                </c:pt>
                <c:pt idx="49053">
                  <c:v>68.218000000000004</c:v>
                </c:pt>
                <c:pt idx="49054">
                  <c:v>68.218000000000004</c:v>
                </c:pt>
                <c:pt idx="49055">
                  <c:v>68.218000000000004</c:v>
                </c:pt>
                <c:pt idx="49056">
                  <c:v>68.219000000000008</c:v>
                </c:pt>
                <c:pt idx="49057">
                  <c:v>68.219000000000008</c:v>
                </c:pt>
                <c:pt idx="49058">
                  <c:v>68.219000000000008</c:v>
                </c:pt>
                <c:pt idx="49059">
                  <c:v>68.22</c:v>
                </c:pt>
                <c:pt idx="49060">
                  <c:v>68.22</c:v>
                </c:pt>
                <c:pt idx="49061">
                  <c:v>68.22</c:v>
                </c:pt>
                <c:pt idx="49062">
                  <c:v>68.22</c:v>
                </c:pt>
                <c:pt idx="49063">
                  <c:v>68.221000000000004</c:v>
                </c:pt>
                <c:pt idx="49064">
                  <c:v>68.221000000000004</c:v>
                </c:pt>
                <c:pt idx="49065">
                  <c:v>68.221000000000004</c:v>
                </c:pt>
                <c:pt idx="49066">
                  <c:v>68.222000000000008</c:v>
                </c:pt>
                <c:pt idx="49067">
                  <c:v>68.222000000000008</c:v>
                </c:pt>
                <c:pt idx="49068">
                  <c:v>68.222000000000008</c:v>
                </c:pt>
                <c:pt idx="49069">
                  <c:v>68.222000000000008</c:v>
                </c:pt>
                <c:pt idx="49070">
                  <c:v>68.222999999999999</c:v>
                </c:pt>
                <c:pt idx="49071">
                  <c:v>68.222999999999999</c:v>
                </c:pt>
                <c:pt idx="49072">
                  <c:v>68.222999999999999</c:v>
                </c:pt>
                <c:pt idx="49073">
                  <c:v>68.224000000000004</c:v>
                </c:pt>
                <c:pt idx="49074">
                  <c:v>68.224000000000004</c:v>
                </c:pt>
                <c:pt idx="49075">
                  <c:v>68.224000000000004</c:v>
                </c:pt>
                <c:pt idx="49076">
                  <c:v>68.224000000000004</c:v>
                </c:pt>
                <c:pt idx="49077">
                  <c:v>68.224999999999994</c:v>
                </c:pt>
                <c:pt idx="49078">
                  <c:v>68.224999999999994</c:v>
                </c:pt>
                <c:pt idx="49079">
                  <c:v>68.224999999999994</c:v>
                </c:pt>
                <c:pt idx="49080">
                  <c:v>68.225999999999999</c:v>
                </c:pt>
                <c:pt idx="49081">
                  <c:v>68.225999999999999</c:v>
                </c:pt>
                <c:pt idx="49082">
                  <c:v>68.225999999999999</c:v>
                </c:pt>
                <c:pt idx="49083">
                  <c:v>68.225999999999999</c:v>
                </c:pt>
                <c:pt idx="49084">
                  <c:v>68.227000000000004</c:v>
                </c:pt>
                <c:pt idx="49085">
                  <c:v>68.227000000000004</c:v>
                </c:pt>
                <c:pt idx="49086">
                  <c:v>68.227000000000004</c:v>
                </c:pt>
                <c:pt idx="49087">
                  <c:v>68.227999999999994</c:v>
                </c:pt>
                <c:pt idx="49088">
                  <c:v>68.227999999999994</c:v>
                </c:pt>
                <c:pt idx="49089">
                  <c:v>68.227999999999994</c:v>
                </c:pt>
                <c:pt idx="49090">
                  <c:v>68.227999999999994</c:v>
                </c:pt>
                <c:pt idx="49091">
                  <c:v>68.228999999999999</c:v>
                </c:pt>
                <c:pt idx="49092">
                  <c:v>68.228999999999999</c:v>
                </c:pt>
                <c:pt idx="49093">
                  <c:v>68.228999999999999</c:v>
                </c:pt>
                <c:pt idx="49094">
                  <c:v>68.23</c:v>
                </c:pt>
                <c:pt idx="49095">
                  <c:v>68.23</c:v>
                </c:pt>
                <c:pt idx="49096">
                  <c:v>68.23</c:v>
                </c:pt>
                <c:pt idx="49097">
                  <c:v>68.23</c:v>
                </c:pt>
                <c:pt idx="49098">
                  <c:v>68.230999999999995</c:v>
                </c:pt>
                <c:pt idx="49099">
                  <c:v>68.230999999999995</c:v>
                </c:pt>
                <c:pt idx="49100">
                  <c:v>68.230999999999995</c:v>
                </c:pt>
                <c:pt idx="49101">
                  <c:v>68.231999999999999</c:v>
                </c:pt>
                <c:pt idx="49102">
                  <c:v>68.231999999999999</c:v>
                </c:pt>
                <c:pt idx="49103">
                  <c:v>68.231999999999999</c:v>
                </c:pt>
                <c:pt idx="49104">
                  <c:v>68.231999999999999</c:v>
                </c:pt>
                <c:pt idx="49105">
                  <c:v>68.233000000000004</c:v>
                </c:pt>
                <c:pt idx="49106">
                  <c:v>68.233000000000004</c:v>
                </c:pt>
                <c:pt idx="49107">
                  <c:v>68.233000000000004</c:v>
                </c:pt>
                <c:pt idx="49108">
                  <c:v>68.233999999999995</c:v>
                </c:pt>
                <c:pt idx="49109">
                  <c:v>68.233999999999995</c:v>
                </c:pt>
                <c:pt idx="49110">
                  <c:v>68.233999999999995</c:v>
                </c:pt>
                <c:pt idx="49111">
                  <c:v>68.233999999999995</c:v>
                </c:pt>
                <c:pt idx="49112">
                  <c:v>68.234999999999999</c:v>
                </c:pt>
                <c:pt idx="49113">
                  <c:v>68.234999999999999</c:v>
                </c:pt>
                <c:pt idx="49114">
                  <c:v>68.234999999999999</c:v>
                </c:pt>
                <c:pt idx="49115">
                  <c:v>68.236000000000004</c:v>
                </c:pt>
                <c:pt idx="49116">
                  <c:v>68.236000000000004</c:v>
                </c:pt>
                <c:pt idx="49117">
                  <c:v>68.236000000000004</c:v>
                </c:pt>
                <c:pt idx="49118">
                  <c:v>68.236000000000004</c:v>
                </c:pt>
                <c:pt idx="49119">
                  <c:v>68.236999999999995</c:v>
                </c:pt>
                <c:pt idx="49120">
                  <c:v>68.236999999999995</c:v>
                </c:pt>
                <c:pt idx="49121">
                  <c:v>68.236999999999995</c:v>
                </c:pt>
                <c:pt idx="49122">
                  <c:v>68.236999999999995</c:v>
                </c:pt>
                <c:pt idx="49123">
                  <c:v>68.238</c:v>
                </c:pt>
                <c:pt idx="49124">
                  <c:v>68.238</c:v>
                </c:pt>
                <c:pt idx="49125">
                  <c:v>68.238</c:v>
                </c:pt>
                <c:pt idx="49126">
                  <c:v>68.239000000000004</c:v>
                </c:pt>
                <c:pt idx="49127">
                  <c:v>68.239000000000004</c:v>
                </c:pt>
                <c:pt idx="49128">
                  <c:v>68.239000000000004</c:v>
                </c:pt>
                <c:pt idx="49129">
                  <c:v>68.239000000000004</c:v>
                </c:pt>
                <c:pt idx="49130">
                  <c:v>68.239999999999995</c:v>
                </c:pt>
                <c:pt idx="49131">
                  <c:v>68.239999999999995</c:v>
                </c:pt>
                <c:pt idx="49132">
                  <c:v>68.239999999999995</c:v>
                </c:pt>
                <c:pt idx="49133">
                  <c:v>68.241</c:v>
                </c:pt>
                <c:pt idx="49134">
                  <c:v>68.241</c:v>
                </c:pt>
                <c:pt idx="49135">
                  <c:v>68.241</c:v>
                </c:pt>
                <c:pt idx="49136">
                  <c:v>68.241</c:v>
                </c:pt>
                <c:pt idx="49137">
                  <c:v>68.242000000000004</c:v>
                </c:pt>
                <c:pt idx="49138">
                  <c:v>68.242000000000004</c:v>
                </c:pt>
                <c:pt idx="49139">
                  <c:v>68.242000000000004</c:v>
                </c:pt>
                <c:pt idx="49140">
                  <c:v>68.242999999999995</c:v>
                </c:pt>
                <c:pt idx="49141">
                  <c:v>68.242999999999995</c:v>
                </c:pt>
                <c:pt idx="49142">
                  <c:v>68.242999999999995</c:v>
                </c:pt>
                <c:pt idx="49143">
                  <c:v>68.242999999999995</c:v>
                </c:pt>
                <c:pt idx="49144">
                  <c:v>68.244</c:v>
                </c:pt>
                <c:pt idx="49145">
                  <c:v>68.244</c:v>
                </c:pt>
                <c:pt idx="49146">
                  <c:v>68.244</c:v>
                </c:pt>
                <c:pt idx="49147">
                  <c:v>68.245000000000005</c:v>
                </c:pt>
                <c:pt idx="49148">
                  <c:v>68.245000000000005</c:v>
                </c:pt>
                <c:pt idx="49149">
                  <c:v>68.245000000000005</c:v>
                </c:pt>
                <c:pt idx="49150">
                  <c:v>68.245000000000005</c:v>
                </c:pt>
                <c:pt idx="49151">
                  <c:v>68.245999999999995</c:v>
                </c:pt>
                <c:pt idx="49152">
                  <c:v>68.245999999999995</c:v>
                </c:pt>
                <c:pt idx="49153">
                  <c:v>68.245999999999995</c:v>
                </c:pt>
                <c:pt idx="49154">
                  <c:v>68.247</c:v>
                </c:pt>
                <c:pt idx="49155">
                  <c:v>68.247</c:v>
                </c:pt>
                <c:pt idx="49156">
                  <c:v>68.247</c:v>
                </c:pt>
                <c:pt idx="49157">
                  <c:v>68.247</c:v>
                </c:pt>
                <c:pt idx="49158">
                  <c:v>68.248000000000005</c:v>
                </c:pt>
                <c:pt idx="49159">
                  <c:v>68.248000000000005</c:v>
                </c:pt>
                <c:pt idx="49160">
                  <c:v>68.248000000000005</c:v>
                </c:pt>
                <c:pt idx="49161">
                  <c:v>68.248999999999995</c:v>
                </c:pt>
                <c:pt idx="49162">
                  <c:v>68.248999999999995</c:v>
                </c:pt>
                <c:pt idx="49163">
                  <c:v>68.248999999999995</c:v>
                </c:pt>
                <c:pt idx="49164">
                  <c:v>68.248999999999995</c:v>
                </c:pt>
                <c:pt idx="49165">
                  <c:v>68.25</c:v>
                </c:pt>
                <c:pt idx="49166">
                  <c:v>68.25</c:v>
                </c:pt>
                <c:pt idx="49167">
                  <c:v>68.25</c:v>
                </c:pt>
                <c:pt idx="49168">
                  <c:v>68.251000000000005</c:v>
                </c:pt>
                <c:pt idx="49169">
                  <c:v>68.251000000000005</c:v>
                </c:pt>
                <c:pt idx="49170">
                  <c:v>68.251000000000005</c:v>
                </c:pt>
                <c:pt idx="49171">
                  <c:v>68.251000000000005</c:v>
                </c:pt>
                <c:pt idx="49172">
                  <c:v>68.251999999999995</c:v>
                </c:pt>
                <c:pt idx="49173">
                  <c:v>68.251999999999995</c:v>
                </c:pt>
                <c:pt idx="49174">
                  <c:v>68.251999999999995</c:v>
                </c:pt>
                <c:pt idx="49175">
                  <c:v>68.253</c:v>
                </c:pt>
                <c:pt idx="49176">
                  <c:v>68.253</c:v>
                </c:pt>
                <c:pt idx="49177">
                  <c:v>68.253</c:v>
                </c:pt>
                <c:pt idx="49178">
                  <c:v>68.253</c:v>
                </c:pt>
                <c:pt idx="49179">
                  <c:v>68.254000000000005</c:v>
                </c:pt>
                <c:pt idx="49180">
                  <c:v>68.254000000000005</c:v>
                </c:pt>
                <c:pt idx="49181">
                  <c:v>68.254000000000005</c:v>
                </c:pt>
                <c:pt idx="49182">
                  <c:v>68.254000000000005</c:v>
                </c:pt>
                <c:pt idx="49183">
                  <c:v>68.254999999999995</c:v>
                </c:pt>
                <c:pt idx="49184">
                  <c:v>68.254999999999995</c:v>
                </c:pt>
                <c:pt idx="49185">
                  <c:v>68.254999999999995</c:v>
                </c:pt>
                <c:pt idx="49186">
                  <c:v>68.256</c:v>
                </c:pt>
                <c:pt idx="49187">
                  <c:v>68.256</c:v>
                </c:pt>
                <c:pt idx="49188">
                  <c:v>68.256</c:v>
                </c:pt>
                <c:pt idx="49189">
                  <c:v>68.256</c:v>
                </c:pt>
                <c:pt idx="49190">
                  <c:v>68.257000000000005</c:v>
                </c:pt>
                <c:pt idx="49191">
                  <c:v>68.257000000000005</c:v>
                </c:pt>
                <c:pt idx="49192">
                  <c:v>68.257000000000005</c:v>
                </c:pt>
                <c:pt idx="49193">
                  <c:v>68.257999999999996</c:v>
                </c:pt>
                <c:pt idx="49194">
                  <c:v>68.257999999999996</c:v>
                </c:pt>
                <c:pt idx="49195">
                  <c:v>68.257999999999996</c:v>
                </c:pt>
                <c:pt idx="49196">
                  <c:v>68.257999999999996</c:v>
                </c:pt>
                <c:pt idx="49197">
                  <c:v>68.259</c:v>
                </c:pt>
                <c:pt idx="49198">
                  <c:v>68.259</c:v>
                </c:pt>
                <c:pt idx="49199">
                  <c:v>68.259</c:v>
                </c:pt>
                <c:pt idx="49200">
                  <c:v>68.260000000000005</c:v>
                </c:pt>
                <c:pt idx="49201">
                  <c:v>68.260000000000005</c:v>
                </c:pt>
                <c:pt idx="49202">
                  <c:v>68.260000000000005</c:v>
                </c:pt>
                <c:pt idx="49203">
                  <c:v>68.260000000000005</c:v>
                </c:pt>
                <c:pt idx="49204">
                  <c:v>68.260999999999996</c:v>
                </c:pt>
                <c:pt idx="49205">
                  <c:v>68.260999999999996</c:v>
                </c:pt>
                <c:pt idx="49206">
                  <c:v>68.260999999999996</c:v>
                </c:pt>
                <c:pt idx="49207">
                  <c:v>68.262</c:v>
                </c:pt>
                <c:pt idx="49208">
                  <c:v>68.262</c:v>
                </c:pt>
                <c:pt idx="49209">
                  <c:v>68.262</c:v>
                </c:pt>
                <c:pt idx="49210">
                  <c:v>68.262</c:v>
                </c:pt>
                <c:pt idx="49211">
                  <c:v>68.263000000000005</c:v>
                </c:pt>
                <c:pt idx="49212">
                  <c:v>68.263000000000005</c:v>
                </c:pt>
                <c:pt idx="49213">
                  <c:v>68.263000000000005</c:v>
                </c:pt>
                <c:pt idx="49214">
                  <c:v>68.263999999999996</c:v>
                </c:pt>
                <c:pt idx="49215">
                  <c:v>68.263999999999996</c:v>
                </c:pt>
                <c:pt idx="49216">
                  <c:v>68.263999999999996</c:v>
                </c:pt>
                <c:pt idx="49217">
                  <c:v>68.263999999999996</c:v>
                </c:pt>
                <c:pt idx="49218">
                  <c:v>68.265000000000001</c:v>
                </c:pt>
                <c:pt idx="49219">
                  <c:v>68.265000000000001</c:v>
                </c:pt>
                <c:pt idx="49220">
                  <c:v>68.265000000000001</c:v>
                </c:pt>
                <c:pt idx="49221">
                  <c:v>68.266000000000005</c:v>
                </c:pt>
                <c:pt idx="49222">
                  <c:v>68.266000000000005</c:v>
                </c:pt>
                <c:pt idx="49223">
                  <c:v>68.266000000000005</c:v>
                </c:pt>
                <c:pt idx="49224">
                  <c:v>68.266000000000005</c:v>
                </c:pt>
                <c:pt idx="49225">
                  <c:v>68.266999999999996</c:v>
                </c:pt>
                <c:pt idx="49226">
                  <c:v>68.266999999999996</c:v>
                </c:pt>
                <c:pt idx="49227">
                  <c:v>68.266999999999996</c:v>
                </c:pt>
                <c:pt idx="49228">
                  <c:v>68.268000000000001</c:v>
                </c:pt>
                <c:pt idx="49229">
                  <c:v>68.268000000000001</c:v>
                </c:pt>
                <c:pt idx="49230">
                  <c:v>68.268000000000001</c:v>
                </c:pt>
                <c:pt idx="49231">
                  <c:v>68.268000000000001</c:v>
                </c:pt>
                <c:pt idx="49232">
                  <c:v>68.269000000000005</c:v>
                </c:pt>
                <c:pt idx="49233">
                  <c:v>68.269000000000005</c:v>
                </c:pt>
                <c:pt idx="49234">
                  <c:v>68.269000000000005</c:v>
                </c:pt>
                <c:pt idx="49235">
                  <c:v>68.27</c:v>
                </c:pt>
                <c:pt idx="49236">
                  <c:v>68.27</c:v>
                </c:pt>
                <c:pt idx="49237">
                  <c:v>68.27</c:v>
                </c:pt>
                <c:pt idx="49238">
                  <c:v>68.27</c:v>
                </c:pt>
                <c:pt idx="49239">
                  <c:v>68.271000000000001</c:v>
                </c:pt>
                <c:pt idx="49240">
                  <c:v>68.271000000000001</c:v>
                </c:pt>
                <c:pt idx="49241">
                  <c:v>68.271000000000001</c:v>
                </c:pt>
                <c:pt idx="49242">
                  <c:v>68.272000000000006</c:v>
                </c:pt>
                <c:pt idx="49243">
                  <c:v>68.272000000000006</c:v>
                </c:pt>
                <c:pt idx="49244">
                  <c:v>68.272000000000006</c:v>
                </c:pt>
                <c:pt idx="49245">
                  <c:v>68.272000000000006</c:v>
                </c:pt>
                <c:pt idx="49246">
                  <c:v>68.272999999999996</c:v>
                </c:pt>
                <c:pt idx="49247">
                  <c:v>68.272999999999996</c:v>
                </c:pt>
                <c:pt idx="49248">
                  <c:v>68.272999999999996</c:v>
                </c:pt>
                <c:pt idx="49249">
                  <c:v>68.274000000000001</c:v>
                </c:pt>
                <c:pt idx="49250">
                  <c:v>68.274000000000001</c:v>
                </c:pt>
                <c:pt idx="49251">
                  <c:v>68.274000000000001</c:v>
                </c:pt>
                <c:pt idx="49252">
                  <c:v>68.274000000000001</c:v>
                </c:pt>
                <c:pt idx="49253">
                  <c:v>68.275000000000006</c:v>
                </c:pt>
                <c:pt idx="49254">
                  <c:v>68.275000000000006</c:v>
                </c:pt>
                <c:pt idx="49255">
                  <c:v>68.275000000000006</c:v>
                </c:pt>
                <c:pt idx="49256">
                  <c:v>68.275000000000006</c:v>
                </c:pt>
                <c:pt idx="49257">
                  <c:v>68.275999999999996</c:v>
                </c:pt>
                <c:pt idx="49258">
                  <c:v>68.275999999999996</c:v>
                </c:pt>
                <c:pt idx="49259">
                  <c:v>68.275999999999996</c:v>
                </c:pt>
                <c:pt idx="49260">
                  <c:v>68.277000000000001</c:v>
                </c:pt>
                <c:pt idx="49261">
                  <c:v>68.277000000000001</c:v>
                </c:pt>
                <c:pt idx="49262">
                  <c:v>68.277000000000001</c:v>
                </c:pt>
                <c:pt idx="49263">
                  <c:v>68.277000000000001</c:v>
                </c:pt>
                <c:pt idx="49264">
                  <c:v>68.278000000000006</c:v>
                </c:pt>
                <c:pt idx="49265">
                  <c:v>68.278000000000006</c:v>
                </c:pt>
                <c:pt idx="49266">
                  <c:v>68.278000000000006</c:v>
                </c:pt>
                <c:pt idx="49267">
                  <c:v>68.278999999999996</c:v>
                </c:pt>
                <c:pt idx="49268">
                  <c:v>68.278999999999996</c:v>
                </c:pt>
                <c:pt idx="49269">
                  <c:v>68.278999999999996</c:v>
                </c:pt>
                <c:pt idx="49270">
                  <c:v>68.278999999999996</c:v>
                </c:pt>
                <c:pt idx="49271">
                  <c:v>68.28</c:v>
                </c:pt>
                <c:pt idx="49272">
                  <c:v>68.28</c:v>
                </c:pt>
                <c:pt idx="49273">
                  <c:v>68.28</c:v>
                </c:pt>
                <c:pt idx="49274">
                  <c:v>68.281000000000006</c:v>
                </c:pt>
                <c:pt idx="49275">
                  <c:v>68.281000000000006</c:v>
                </c:pt>
                <c:pt idx="49276">
                  <c:v>68.281000000000006</c:v>
                </c:pt>
                <c:pt idx="49277">
                  <c:v>68.281000000000006</c:v>
                </c:pt>
                <c:pt idx="49278">
                  <c:v>68.281999999999996</c:v>
                </c:pt>
                <c:pt idx="49279">
                  <c:v>68.281999999999996</c:v>
                </c:pt>
                <c:pt idx="49280">
                  <c:v>68.281999999999996</c:v>
                </c:pt>
                <c:pt idx="49281">
                  <c:v>68.283000000000001</c:v>
                </c:pt>
                <c:pt idx="49282">
                  <c:v>68.283000000000001</c:v>
                </c:pt>
                <c:pt idx="49283">
                  <c:v>68.283000000000001</c:v>
                </c:pt>
                <c:pt idx="49284">
                  <c:v>68.283000000000001</c:v>
                </c:pt>
                <c:pt idx="49285">
                  <c:v>68.284000000000006</c:v>
                </c:pt>
                <c:pt idx="49286">
                  <c:v>68.284000000000006</c:v>
                </c:pt>
                <c:pt idx="49287">
                  <c:v>68.284000000000006</c:v>
                </c:pt>
                <c:pt idx="49288">
                  <c:v>68.284999999999997</c:v>
                </c:pt>
                <c:pt idx="49289">
                  <c:v>68.284999999999997</c:v>
                </c:pt>
                <c:pt idx="49290">
                  <c:v>68.284999999999997</c:v>
                </c:pt>
                <c:pt idx="49291">
                  <c:v>68.284999999999997</c:v>
                </c:pt>
                <c:pt idx="49292">
                  <c:v>68.286000000000001</c:v>
                </c:pt>
                <c:pt idx="49293">
                  <c:v>68.286000000000001</c:v>
                </c:pt>
                <c:pt idx="49294">
                  <c:v>68.286000000000001</c:v>
                </c:pt>
                <c:pt idx="49295">
                  <c:v>68.287000000000006</c:v>
                </c:pt>
                <c:pt idx="49296">
                  <c:v>68.287000000000006</c:v>
                </c:pt>
                <c:pt idx="49297">
                  <c:v>68.287000000000006</c:v>
                </c:pt>
                <c:pt idx="49298">
                  <c:v>68.287000000000006</c:v>
                </c:pt>
                <c:pt idx="49299">
                  <c:v>68.287999999999997</c:v>
                </c:pt>
                <c:pt idx="49300">
                  <c:v>68.287999999999997</c:v>
                </c:pt>
                <c:pt idx="49301">
                  <c:v>68.287999999999997</c:v>
                </c:pt>
                <c:pt idx="49302">
                  <c:v>68.289000000000001</c:v>
                </c:pt>
                <c:pt idx="49303">
                  <c:v>68.289000000000001</c:v>
                </c:pt>
                <c:pt idx="49304">
                  <c:v>68.289000000000001</c:v>
                </c:pt>
                <c:pt idx="49305">
                  <c:v>68.289000000000001</c:v>
                </c:pt>
                <c:pt idx="49306">
                  <c:v>68.290000000000006</c:v>
                </c:pt>
                <c:pt idx="49307">
                  <c:v>68.290000000000006</c:v>
                </c:pt>
                <c:pt idx="49308">
                  <c:v>68.290000000000006</c:v>
                </c:pt>
                <c:pt idx="49309">
                  <c:v>68.290999999999997</c:v>
                </c:pt>
                <c:pt idx="49310">
                  <c:v>68.290999999999997</c:v>
                </c:pt>
                <c:pt idx="49311">
                  <c:v>68.290999999999997</c:v>
                </c:pt>
                <c:pt idx="49312">
                  <c:v>68.290999999999997</c:v>
                </c:pt>
                <c:pt idx="49313">
                  <c:v>68.292000000000002</c:v>
                </c:pt>
                <c:pt idx="49314">
                  <c:v>68.292000000000002</c:v>
                </c:pt>
                <c:pt idx="49315">
                  <c:v>68.292000000000002</c:v>
                </c:pt>
                <c:pt idx="49316">
                  <c:v>68.293000000000006</c:v>
                </c:pt>
                <c:pt idx="49317">
                  <c:v>68.293000000000006</c:v>
                </c:pt>
                <c:pt idx="49318">
                  <c:v>68.293000000000006</c:v>
                </c:pt>
                <c:pt idx="49319">
                  <c:v>68.293000000000006</c:v>
                </c:pt>
                <c:pt idx="49320">
                  <c:v>68.293999999999997</c:v>
                </c:pt>
                <c:pt idx="49321">
                  <c:v>68.293999999999997</c:v>
                </c:pt>
                <c:pt idx="49322">
                  <c:v>68.293999999999997</c:v>
                </c:pt>
                <c:pt idx="49323">
                  <c:v>68.295000000000002</c:v>
                </c:pt>
                <c:pt idx="49324">
                  <c:v>68.295000000000002</c:v>
                </c:pt>
                <c:pt idx="49325">
                  <c:v>68.295000000000002</c:v>
                </c:pt>
                <c:pt idx="49326">
                  <c:v>68.295000000000002</c:v>
                </c:pt>
                <c:pt idx="49327">
                  <c:v>68.296000000000006</c:v>
                </c:pt>
                <c:pt idx="49328">
                  <c:v>68.296000000000006</c:v>
                </c:pt>
                <c:pt idx="49329">
                  <c:v>68.296000000000006</c:v>
                </c:pt>
                <c:pt idx="49330">
                  <c:v>68.296000000000006</c:v>
                </c:pt>
                <c:pt idx="49331">
                  <c:v>68.296999999999997</c:v>
                </c:pt>
                <c:pt idx="49332">
                  <c:v>68.296999999999997</c:v>
                </c:pt>
                <c:pt idx="49333">
                  <c:v>68.296999999999997</c:v>
                </c:pt>
                <c:pt idx="49334">
                  <c:v>68.298000000000002</c:v>
                </c:pt>
                <c:pt idx="49335">
                  <c:v>68.298000000000002</c:v>
                </c:pt>
                <c:pt idx="49336">
                  <c:v>68.298000000000002</c:v>
                </c:pt>
                <c:pt idx="49337">
                  <c:v>68.298000000000002</c:v>
                </c:pt>
                <c:pt idx="49338">
                  <c:v>68.299000000000007</c:v>
                </c:pt>
                <c:pt idx="49339">
                  <c:v>68.299000000000007</c:v>
                </c:pt>
                <c:pt idx="49340">
                  <c:v>68.299000000000007</c:v>
                </c:pt>
                <c:pt idx="49341">
                  <c:v>68.3</c:v>
                </c:pt>
                <c:pt idx="49342">
                  <c:v>68.3</c:v>
                </c:pt>
                <c:pt idx="49343">
                  <c:v>68.3</c:v>
                </c:pt>
                <c:pt idx="49344">
                  <c:v>68.3</c:v>
                </c:pt>
                <c:pt idx="49345">
                  <c:v>68.301000000000002</c:v>
                </c:pt>
                <c:pt idx="49346">
                  <c:v>68.301000000000002</c:v>
                </c:pt>
                <c:pt idx="49347">
                  <c:v>68.301000000000002</c:v>
                </c:pt>
                <c:pt idx="49348">
                  <c:v>68.302000000000007</c:v>
                </c:pt>
                <c:pt idx="49349">
                  <c:v>68.302000000000007</c:v>
                </c:pt>
                <c:pt idx="49350">
                  <c:v>68.302000000000007</c:v>
                </c:pt>
                <c:pt idx="49351">
                  <c:v>68.302000000000007</c:v>
                </c:pt>
                <c:pt idx="49352">
                  <c:v>68.302999999999997</c:v>
                </c:pt>
                <c:pt idx="49353">
                  <c:v>68.302999999999997</c:v>
                </c:pt>
                <c:pt idx="49354">
                  <c:v>68.302999999999997</c:v>
                </c:pt>
                <c:pt idx="49355">
                  <c:v>68.304000000000002</c:v>
                </c:pt>
                <c:pt idx="49356">
                  <c:v>68.304000000000002</c:v>
                </c:pt>
                <c:pt idx="49357">
                  <c:v>68.304000000000002</c:v>
                </c:pt>
                <c:pt idx="49358">
                  <c:v>68.304000000000002</c:v>
                </c:pt>
                <c:pt idx="49359">
                  <c:v>68.305000000000007</c:v>
                </c:pt>
                <c:pt idx="49360">
                  <c:v>68.305000000000007</c:v>
                </c:pt>
                <c:pt idx="49361">
                  <c:v>68.305000000000007</c:v>
                </c:pt>
                <c:pt idx="49362">
                  <c:v>68.305999999999997</c:v>
                </c:pt>
                <c:pt idx="49363">
                  <c:v>68.305999999999997</c:v>
                </c:pt>
                <c:pt idx="49364">
                  <c:v>68.305999999999997</c:v>
                </c:pt>
                <c:pt idx="49365">
                  <c:v>68.305999999999997</c:v>
                </c:pt>
                <c:pt idx="49366">
                  <c:v>68.307000000000002</c:v>
                </c:pt>
                <c:pt idx="49367">
                  <c:v>68.307000000000002</c:v>
                </c:pt>
                <c:pt idx="49368">
                  <c:v>68.307000000000002</c:v>
                </c:pt>
                <c:pt idx="49369">
                  <c:v>68.308000000000007</c:v>
                </c:pt>
                <c:pt idx="49370">
                  <c:v>68.308000000000007</c:v>
                </c:pt>
                <c:pt idx="49371">
                  <c:v>68.308000000000007</c:v>
                </c:pt>
                <c:pt idx="49372">
                  <c:v>68.308000000000007</c:v>
                </c:pt>
                <c:pt idx="49373">
                  <c:v>68.308999999999997</c:v>
                </c:pt>
                <c:pt idx="49374">
                  <c:v>68.308999999999997</c:v>
                </c:pt>
                <c:pt idx="49375">
                  <c:v>68.308999999999997</c:v>
                </c:pt>
                <c:pt idx="49376">
                  <c:v>68.31</c:v>
                </c:pt>
                <c:pt idx="49377">
                  <c:v>68.31</c:v>
                </c:pt>
                <c:pt idx="49378">
                  <c:v>68.31</c:v>
                </c:pt>
                <c:pt idx="49379">
                  <c:v>68.31</c:v>
                </c:pt>
                <c:pt idx="49380">
                  <c:v>68.311000000000007</c:v>
                </c:pt>
                <c:pt idx="49381">
                  <c:v>68.311000000000007</c:v>
                </c:pt>
                <c:pt idx="49382">
                  <c:v>68.311000000000007</c:v>
                </c:pt>
                <c:pt idx="49383">
                  <c:v>68.311999999999998</c:v>
                </c:pt>
                <c:pt idx="49384">
                  <c:v>68.311999999999998</c:v>
                </c:pt>
                <c:pt idx="49385">
                  <c:v>68.311999999999998</c:v>
                </c:pt>
                <c:pt idx="49386">
                  <c:v>68.311999999999998</c:v>
                </c:pt>
                <c:pt idx="49387">
                  <c:v>68.313000000000002</c:v>
                </c:pt>
                <c:pt idx="49388">
                  <c:v>68.313000000000002</c:v>
                </c:pt>
                <c:pt idx="49389">
                  <c:v>68.313000000000002</c:v>
                </c:pt>
                <c:pt idx="49390">
                  <c:v>68.313000000000002</c:v>
                </c:pt>
                <c:pt idx="49391">
                  <c:v>68.314000000000007</c:v>
                </c:pt>
                <c:pt idx="49392">
                  <c:v>68.314000000000007</c:v>
                </c:pt>
                <c:pt idx="49393">
                  <c:v>68.314000000000007</c:v>
                </c:pt>
                <c:pt idx="49394">
                  <c:v>68.314999999999998</c:v>
                </c:pt>
                <c:pt idx="49395">
                  <c:v>68.314999999999998</c:v>
                </c:pt>
                <c:pt idx="49396">
                  <c:v>68.314999999999998</c:v>
                </c:pt>
                <c:pt idx="49397">
                  <c:v>68.314999999999998</c:v>
                </c:pt>
                <c:pt idx="49398">
                  <c:v>68.316000000000003</c:v>
                </c:pt>
                <c:pt idx="49399">
                  <c:v>68.316000000000003</c:v>
                </c:pt>
                <c:pt idx="49400">
                  <c:v>68.316000000000003</c:v>
                </c:pt>
                <c:pt idx="49401">
                  <c:v>68.317000000000007</c:v>
                </c:pt>
                <c:pt idx="49402">
                  <c:v>68.317000000000007</c:v>
                </c:pt>
                <c:pt idx="49403">
                  <c:v>68.317000000000007</c:v>
                </c:pt>
                <c:pt idx="49404">
                  <c:v>68.317000000000007</c:v>
                </c:pt>
                <c:pt idx="49405">
                  <c:v>68.317999999999998</c:v>
                </c:pt>
                <c:pt idx="49406">
                  <c:v>68.317999999999998</c:v>
                </c:pt>
                <c:pt idx="49407">
                  <c:v>68.317999999999998</c:v>
                </c:pt>
                <c:pt idx="49408">
                  <c:v>68.319000000000003</c:v>
                </c:pt>
                <c:pt idx="49409">
                  <c:v>68.319000000000003</c:v>
                </c:pt>
                <c:pt idx="49410">
                  <c:v>68.319000000000003</c:v>
                </c:pt>
                <c:pt idx="49411">
                  <c:v>68.319000000000003</c:v>
                </c:pt>
                <c:pt idx="49412">
                  <c:v>68.320000000000007</c:v>
                </c:pt>
                <c:pt idx="49413">
                  <c:v>68.320000000000007</c:v>
                </c:pt>
                <c:pt idx="49414">
                  <c:v>68.320000000000007</c:v>
                </c:pt>
                <c:pt idx="49415">
                  <c:v>68.320999999999998</c:v>
                </c:pt>
                <c:pt idx="49416">
                  <c:v>68.320999999999998</c:v>
                </c:pt>
                <c:pt idx="49417">
                  <c:v>68.320999999999998</c:v>
                </c:pt>
                <c:pt idx="49418">
                  <c:v>68.320999999999998</c:v>
                </c:pt>
                <c:pt idx="49419">
                  <c:v>68.322000000000003</c:v>
                </c:pt>
                <c:pt idx="49420">
                  <c:v>68.322000000000003</c:v>
                </c:pt>
                <c:pt idx="49421">
                  <c:v>68.322000000000003</c:v>
                </c:pt>
                <c:pt idx="49422">
                  <c:v>68.323000000000008</c:v>
                </c:pt>
                <c:pt idx="49423">
                  <c:v>68.323000000000008</c:v>
                </c:pt>
                <c:pt idx="49424">
                  <c:v>68.323000000000008</c:v>
                </c:pt>
                <c:pt idx="49425">
                  <c:v>68.323000000000008</c:v>
                </c:pt>
                <c:pt idx="49426">
                  <c:v>68.323999999999998</c:v>
                </c:pt>
                <c:pt idx="49427">
                  <c:v>68.323999999999998</c:v>
                </c:pt>
                <c:pt idx="49428">
                  <c:v>68.323999999999998</c:v>
                </c:pt>
                <c:pt idx="49429">
                  <c:v>68.325000000000003</c:v>
                </c:pt>
                <c:pt idx="49430">
                  <c:v>68.325000000000003</c:v>
                </c:pt>
                <c:pt idx="49431">
                  <c:v>68.325000000000003</c:v>
                </c:pt>
                <c:pt idx="49432">
                  <c:v>68.325000000000003</c:v>
                </c:pt>
                <c:pt idx="49433">
                  <c:v>68.326000000000008</c:v>
                </c:pt>
                <c:pt idx="49434">
                  <c:v>68.326000000000008</c:v>
                </c:pt>
                <c:pt idx="49435">
                  <c:v>68.326000000000008</c:v>
                </c:pt>
                <c:pt idx="49436">
                  <c:v>68.326999999999998</c:v>
                </c:pt>
                <c:pt idx="49437">
                  <c:v>68.326999999999998</c:v>
                </c:pt>
                <c:pt idx="49438">
                  <c:v>68.326999999999998</c:v>
                </c:pt>
                <c:pt idx="49439">
                  <c:v>68.326999999999998</c:v>
                </c:pt>
                <c:pt idx="49440">
                  <c:v>68.328000000000003</c:v>
                </c:pt>
                <c:pt idx="49441">
                  <c:v>68.328000000000003</c:v>
                </c:pt>
                <c:pt idx="49442">
                  <c:v>68.328000000000003</c:v>
                </c:pt>
                <c:pt idx="49443">
                  <c:v>68.329000000000008</c:v>
                </c:pt>
                <c:pt idx="49444">
                  <c:v>68.329000000000008</c:v>
                </c:pt>
                <c:pt idx="49445">
                  <c:v>68.329000000000008</c:v>
                </c:pt>
                <c:pt idx="49446">
                  <c:v>68.329000000000008</c:v>
                </c:pt>
                <c:pt idx="49447">
                  <c:v>68.33</c:v>
                </c:pt>
                <c:pt idx="49448">
                  <c:v>68.331000000000003</c:v>
                </c:pt>
                <c:pt idx="49449">
                  <c:v>68.334000000000003</c:v>
                </c:pt>
                <c:pt idx="49450">
                  <c:v>68.337000000000003</c:v>
                </c:pt>
                <c:pt idx="49451">
                  <c:v>68.34</c:v>
                </c:pt>
                <c:pt idx="49452">
                  <c:v>68.343000000000004</c:v>
                </c:pt>
                <c:pt idx="49453">
                  <c:v>68.346000000000004</c:v>
                </c:pt>
                <c:pt idx="49454">
                  <c:v>68.349999999999994</c:v>
                </c:pt>
                <c:pt idx="49455">
                  <c:v>68.352999999999994</c:v>
                </c:pt>
                <c:pt idx="49456">
                  <c:v>68.355999999999995</c:v>
                </c:pt>
                <c:pt idx="49457">
                  <c:v>68.358999999999995</c:v>
                </c:pt>
                <c:pt idx="49458">
                  <c:v>68.361999999999995</c:v>
                </c:pt>
                <c:pt idx="49459">
                  <c:v>68.364999999999995</c:v>
                </c:pt>
                <c:pt idx="49460">
                  <c:v>68.367999999999995</c:v>
                </c:pt>
                <c:pt idx="49461">
                  <c:v>68.370999999999995</c:v>
                </c:pt>
                <c:pt idx="49462">
                  <c:v>68.373999999999995</c:v>
                </c:pt>
                <c:pt idx="49463">
                  <c:v>68.376999999999995</c:v>
                </c:pt>
                <c:pt idx="49464">
                  <c:v>68.38</c:v>
                </c:pt>
                <c:pt idx="49465">
                  <c:v>68.382999999999996</c:v>
                </c:pt>
                <c:pt idx="49466">
                  <c:v>68.385999999999996</c:v>
                </c:pt>
                <c:pt idx="49467">
                  <c:v>68.388999999999996</c:v>
                </c:pt>
                <c:pt idx="49468">
                  <c:v>68.391999999999996</c:v>
                </c:pt>
                <c:pt idx="49469">
                  <c:v>68.394999999999996</c:v>
                </c:pt>
                <c:pt idx="49470">
                  <c:v>68.399000000000001</c:v>
                </c:pt>
                <c:pt idx="49471">
                  <c:v>68.402000000000001</c:v>
                </c:pt>
                <c:pt idx="49472">
                  <c:v>68.405000000000001</c:v>
                </c:pt>
                <c:pt idx="49473">
                  <c:v>68.408000000000001</c:v>
                </c:pt>
                <c:pt idx="49474">
                  <c:v>68.411000000000001</c:v>
                </c:pt>
                <c:pt idx="49475">
                  <c:v>68.414000000000001</c:v>
                </c:pt>
                <c:pt idx="49476">
                  <c:v>68.418000000000006</c:v>
                </c:pt>
                <c:pt idx="49477">
                  <c:v>68.421000000000006</c:v>
                </c:pt>
                <c:pt idx="49478">
                  <c:v>68.424000000000007</c:v>
                </c:pt>
                <c:pt idx="49479">
                  <c:v>68.427000000000007</c:v>
                </c:pt>
                <c:pt idx="49480">
                  <c:v>68.430999999999997</c:v>
                </c:pt>
                <c:pt idx="49481">
                  <c:v>68.433999999999997</c:v>
                </c:pt>
                <c:pt idx="49482">
                  <c:v>68.436999999999998</c:v>
                </c:pt>
                <c:pt idx="49483">
                  <c:v>68.44</c:v>
                </c:pt>
                <c:pt idx="49484">
                  <c:v>68.444000000000003</c:v>
                </c:pt>
                <c:pt idx="49485">
                  <c:v>68.447000000000003</c:v>
                </c:pt>
                <c:pt idx="49486">
                  <c:v>68.45</c:v>
                </c:pt>
                <c:pt idx="49487">
                  <c:v>68.454000000000008</c:v>
                </c:pt>
                <c:pt idx="49488">
                  <c:v>68.457000000000008</c:v>
                </c:pt>
                <c:pt idx="49489">
                  <c:v>68.460000000000008</c:v>
                </c:pt>
                <c:pt idx="49490">
                  <c:v>68.463999999999999</c:v>
                </c:pt>
                <c:pt idx="49491">
                  <c:v>68.466999999999999</c:v>
                </c:pt>
                <c:pt idx="49492">
                  <c:v>68.47</c:v>
                </c:pt>
                <c:pt idx="49493">
                  <c:v>68.474000000000004</c:v>
                </c:pt>
                <c:pt idx="49494">
                  <c:v>68.477000000000004</c:v>
                </c:pt>
                <c:pt idx="49495">
                  <c:v>68.480999999999995</c:v>
                </c:pt>
                <c:pt idx="49496">
                  <c:v>68.483999999999995</c:v>
                </c:pt>
                <c:pt idx="49497">
                  <c:v>68.486999999999995</c:v>
                </c:pt>
                <c:pt idx="49498">
                  <c:v>68.491</c:v>
                </c:pt>
                <c:pt idx="49499">
                  <c:v>68.494</c:v>
                </c:pt>
                <c:pt idx="49500">
                  <c:v>68.498000000000005</c:v>
                </c:pt>
                <c:pt idx="49501">
                  <c:v>68.501000000000005</c:v>
                </c:pt>
                <c:pt idx="49502">
                  <c:v>68.504999999999995</c:v>
                </c:pt>
                <c:pt idx="49503">
                  <c:v>68.507999999999996</c:v>
                </c:pt>
                <c:pt idx="49504">
                  <c:v>68.512</c:v>
                </c:pt>
                <c:pt idx="49505">
                  <c:v>68.515000000000001</c:v>
                </c:pt>
                <c:pt idx="49506">
                  <c:v>68.519000000000005</c:v>
                </c:pt>
                <c:pt idx="49507">
                  <c:v>68.522000000000006</c:v>
                </c:pt>
                <c:pt idx="49508">
                  <c:v>68.525999999999996</c:v>
                </c:pt>
                <c:pt idx="49509">
                  <c:v>68.528999999999996</c:v>
                </c:pt>
                <c:pt idx="49510">
                  <c:v>68.533000000000001</c:v>
                </c:pt>
                <c:pt idx="49511">
                  <c:v>68.536000000000001</c:v>
                </c:pt>
                <c:pt idx="49512">
                  <c:v>68.540000000000006</c:v>
                </c:pt>
                <c:pt idx="49513">
                  <c:v>68.543000000000006</c:v>
                </c:pt>
                <c:pt idx="49514">
                  <c:v>68.546999999999997</c:v>
                </c:pt>
                <c:pt idx="49515">
                  <c:v>68.551000000000002</c:v>
                </c:pt>
                <c:pt idx="49516">
                  <c:v>68.554000000000002</c:v>
                </c:pt>
                <c:pt idx="49517">
                  <c:v>68.558000000000007</c:v>
                </c:pt>
                <c:pt idx="49518">
                  <c:v>68.561000000000007</c:v>
                </c:pt>
                <c:pt idx="49519">
                  <c:v>68.564999999999998</c:v>
                </c:pt>
                <c:pt idx="49520">
                  <c:v>68.567999999999998</c:v>
                </c:pt>
                <c:pt idx="49521">
                  <c:v>68.572000000000003</c:v>
                </c:pt>
                <c:pt idx="49522">
                  <c:v>68.576000000000008</c:v>
                </c:pt>
                <c:pt idx="49523">
                  <c:v>68.579000000000008</c:v>
                </c:pt>
                <c:pt idx="49524">
                  <c:v>68.582999999999998</c:v>
                </c:pt>
                <c:pt idx="49525">
                  <c:v>68.587000000000003</c:v>
                </c:pt>
                <c:pt idx="49526">
                  <c:v>68.59</c:v>
                </c:pt>
                <c:pt idx="49527">
                  <c:v>68.594000000000008</c:v>
                </c:pt>
                <c:pt idx="49528">
                  <c:v>68.597000000000008</c:v>
                </c:pt>
                <c:pt idx="49529">
                  <c:v>68.600999999999999</c:v>
                </c:pt>
                <c:pt idx="49530">
                  <c:v>68.605000000000004</c:v>
                </c:pt>
                <c:pt idx="49531">
                  <c:v>68.608000000000004</c:v>
                </c:pt>
                <c:pt idx="49532">
                  <c:v>68.611999999999995</c:v>
                </c:pt>
                <c:pt idx="49533">
                  <c:v>68.616</c:v>
                </c:pt>
                <c:pt idx="49534">
                  <c:v>68.619</c:v>
                </c:pt>
                <c:pt idx="49535">
                  <c:v>68.623000000000005</c:v>
                </c:pt>
                <c:pt idx="49536">
                  <c:v>68.626999999999995</c:v>
                </c:pt>
                <c:pt idx="49537">
                  <c:v>68.63</c:v>
                </c:pt>
                <c:pt idx="49538">
                  <c:v>68.634</c:v>
                </c:pt>
                <c:pt idx="49539">
                  <c:v>68.638000000000005</c:v>
                </c:pt>
                <c:pt idx="49540">
                  <c:v>68.641000000000005</c:v>
                </c:pt>
                <c:pt idx="49541">
                  <c:v>68.644999999999996</c:v>
                </c:pt>
                <c:pt idx="49542">
                  <c:v>68.649000000000001</c:v>
                </c:pt>
                <c:pt idx="49543">
                  <c:v>68.653000000000006</c:v>
                </c:pt>
                <c:pt idx="49544">
                  <c:v>68.656999999999996</c:v>
                </c:pt>
                <c:pt idx="49545">
                  <c:v>68.661000000000001</c:v>
                </c:pt>
                <c:pt idx="49546">
                  <c:v>68.665000000000006</c:v>
                </c:pt>
                <c:pt idx="49547">
                  <c:v>68.668999999999997</c:v>
                </c:pt>
                <c:pt idx="49548">
                  <c:v>68.671999999999997</c:v>
                </c:pt>
                <c:pt idx="49549">
                  <c:v>68.676000000000002</c:v>
                </c:pt>
                <c:pt idx="49550">
                  <c:v>68.680000000000007</c:v>
                </c:pt>
                <c:pt idx="49551">
                  <c:v>68.683999999999997</c:v>
                </c:pt>
                <c:pt idx="49552">
                  <c:v>68.688000000000002</c:v>
                </c:pt>
                <c:pt idx="49553">
                  <c:v>68.691000000000003</c:v>
                </c:pt>
                <c:pt idx="49554">
                  <c:v>68.695000000000007</c:v>
                </c:pt>
                <c:pt idx="49555">
                  <c:v>68.698999999999998</c:v>
                </c:pt>
                <c:pt idx="49556">
                  <c:v>68.703000000000003</c:v>
                </c:pt>
                <c:pt idx="49557">
                  <c:v>68.707000000000008</c:v>
                </c:pt>
                <c:pt idx="49558">
                  <c:v>68.710999999999999</c:v>
                </c:pt>
                <c:pt idx="49559">
                  <c:v>68.715000000000003</c:v>
                </c:pt>
                <c:pt idx="49560">
                  <c:v>68.719000000000008</c:v>
                </c:pt>
                <c:pt idx="49561">
                  <c:v>68.722999999999999</c:v>
                </c:pt>
                <c:pt idx="49562">
                  <c:v>68.725999999999999</c:v>
                </c:pt>
                <c:pt idx="49563">
                  <c:v>68.73</c:v>
                </c:pt>
                <c:pt idx="49564">
                  <c:v>68.733999999999995</c:v>
                </c:pt>
                <c:pt idx="49565">
                  <c:v>68.738</c:v>
                </c:pt>
                <c:pt idx="49566">
                  <c:v>68.742000000000004</c:v>
                </c:pt>
                <c:pt idx="49567">
                  <c:v>68.745999999999995</c:v>
                </c:pt>
                <c:pt idx="49568">
                  <c:v>68.75</c:v>
                </c:pt>
                <c:pt idx="49569">
                  <c:v>68.754000000000005</c:v>
                </c:pt>
                <c:pt idx="49570">
                  <c:v>68.757000000000005</c:v>
                </c:pt>
                <c:pt idx="49571">
                  <c:v>68.760999999999996</c:v>
                </c:pt>
                <c:pt idx="49572">
                  <c:v>68.765000000000001</c:v>
                </c:pt>
                <c:pt idx="49573">
                  <c:v>68.769000000000005</c:v>
                </c:pt>
                <c:pt idx="49574">
                  <c:v>68.772999999999996</c:v>
                </c:pt>
                <c:pt idx="49575">
                  <c:v>68.777000000000001</c:v>
                </c:pt>
                <c:pt idx="49576">
                  <c:v>68.781000000000006</c:v>
                </c:pt>
                <c:pt idx="49577">
                  <c:v>68.784000000000006</c:v>
                </c:pt>
                <c:pt idx="49578">
                  <c:v>68.787999999999997</c:v>
                </c:pt>
                <c:pt idx="49579">
                  <c:v>68.792000000000002</c:v>
                </c:pt>
                <c:pt idx="49580">
                  <c:v>68.796000000000006</c:v>
                </c:pt>
                <c:pt idx="49581">
                  <c:v>68.8</c:v>
                </c:pt>
                <c:pt idx="49582">
                  <c:v>68.804000000000002</c:v>
                </c:pt>
                <c:pt idx="49583">
                  <c:v>68.808000000000007</c:v>
                </c:pt>
                <c:pt idx="49584">
                  <c:v>68.811000000000007</c:v>
                </c:pt>
                <c:pt idx="49585">
                  <c:v>68.814999999999998</c:v>
                </c:pt>
                <c:pt idx="49586">
                  <c:v>68.819000000000003</c:v>
                </c:pt>
                <c:pt idx="49587">
                  <c:v>68.823000000000008</c:v>
                </c:pt>
                <c:pt idx="49588">
                  <c:v>68.826999999999998</c:v>
                </c:pt>
                <c:pt idx="49589">
                  <c:v>68.83</c:v>
                </c:pt>
                <c:pt idx="49590">
                  <c:v>68.834000000000003</c:v>
                </c:pt>
                <c:pt idx="49591">
                  <c:v>68.838000000000008</c:v>
                </c:pt>
                <c:pt idx="49592">
                  <c:v>68.841999999999999</c:v>
                </c:pt>
                <c:pt idx="49593">
                  <c:v>68.846000000000004</c:v>
                </c:pt>
                <c:pt idx="49594">
                  <c:v>68.849000000000004</c:v>
                </c:pt>
                <c:pt idx="49595">
                  <c:v>68.852999999999994</c:v>
                </c:pt>
                <c:pt idx="49596">
                  <c:v>68.856999999999999</c:v>
                </c:pt>
                <c:pt idx="49597">
                  <c:v>68.86</c:v>
                </c:pt>
                <c:pt idx="49598">
                  <c:v>68.864000000000004</c:v>
                </c:pt>
                <c:pt idx="49599">
                  <c:v>68.867999999999995</c:v>
                </c:pt>
                <c:pt idx="49600">
                  <c:v>68.872</c:v>
                </c:pt>
                <c:pt idx="49601">
                  <c:v>68.875</c:v>
                </c:pt>
                <c:pt idx="49602">
                  <c:v>68.879000000000005</c:v>
                </c:pt>
                <c:pt idx="49603">
                  <c:v>68.882999999999996</c:v>
                </c:pt>
                <c:pt idx="49604">
                  <c:v>68.885999999999996</c:v>
                </c:pt>
                <c:pt idx="49605">
                  <c:v>68.89</c:v>
                </c:pt>
                <c:pt idx="49606">
                  <c:v>68.894000000000005</c:v>
                </c:pt>
                <c:pt idx="49607">
                  <c:v>68.897000000000006</c:v>
                </c:pt>
                <c:pt idx="49608">
                  <c:v>68.900999999999996</c:v>
                </c:pt>
                <c:pt idx="49609">
                  <c:v>68.905000000000001</c:v>
                </c:pt>
                <c:pt idx="49610">
                  <c:v>68.908000000000001</c:v>
                </c:pt>
                <c:pt idx="49611">
                  <c:v>68.912000000000006</c:v>
                </c:pt>
                <c:pt idx="49612">
                  <c:v>68.915000000000006</c:v>
                </c:pt>
                <c:pt idx="49613">
                  <c:v>68.918999999999997</c:v>
                </c:pt>
                <c:pt idx="49614">
                  <c:v>68.923000000000002</c:v>
                </c:pt>
                <c:pt idx="49615">
                  <c:v>68.926000000000002</c:v>
                </c:pt>
                <c:pt idx="49616">
                  <c:v>68.930000000000007</c:v>
                </c:pt>
                <c:pt idx="49617">
                  <c:v>68.933000000000007</c:v>
                </c:pt>
                <c:pt idx="49618">
                  <c:v>68.936999999999998</c:v>
                </c:pt>
                <c:pt idx="49619">
                  <c:v>68.941000000000003</c:v>
                </c:pt>
                <c:pt idx="49620">
                  <c:v>68.944000000000003</c:v>
                </c:pt>
                <c:pt idx="49621">
                  <c:v>68.948000000000008</c:v>
                </c:pt>
                <c:pt idx="49622">
                  <c:v>68.951000000000008</c:v>
                </c:pt>
                <c:pt idx="49623">
                  <c:v>68.954999999999998</c:v>
                </c:pt>
                <c:pt idx="49624">
                  <c:v>68.957999999999998</c:v>
                </c:pt>
                <c:pt idx="49625">
                  <c:v>68.962000000000003</c:v>
                </c:pt>
                <c:pt idx="49626">
                  <c:v>68.965000000000003</c:v>
                </c:pt>
                <c:pt idx="49627">
                  <c:v>68.969000000000008</c:v>
                </c:pt>
                <c:pt idx="49628">
                  <c:v>68.972000000000008</c:v>
                </c:pt>
                <c:pt idx="49629">
                  <c:v>68.975999999999999</c:v>
                </c:pt>
                <c:pt idx="49630">
                  <c:v>68.978999999999999</c:v>
                </c:pt>
                <c:pt idx="49631">
                  <c:v>68.983000000000004</c:v>
                </c:pt>
                <c:pt idx="49632">
                  <c:v>68.986000000000004</c:v>
                </c:pt>
                <c:pt idx="49633">
                  <c:v>68.989999999999995</c:v>
                </c:pt>
                <c:pt idx="49634">
                  <c:v>68.992999999999995</c:v>
                </c:pt>
                <c:pt idx="49635">
                  <c:v>68.997</c:v>
                </c:pt>
                <c:pt idx="49636">
                  <c:v>69</c:v>
                </c:pt>
                <c:pt idx="49637">
                  <c:v>69.004000000000005</c:v>
                </c:pt>
                <c:pt idx="49638">
                  <c:v>69.007000000000005</c:v>
                </c:pt>
                <c:pt idx="49639">
                  <c:v>69.010999999999996</c:v>
                </c:pt>
                <c:pt idx="49640">
                  <c:v>69.013999999999996</c:v>
                </c:pt>
                <c:pt idx="49641">
                  <c:v>69.018000000000001</c:v>
                </c:pt>
                <c:pt idx="49642">
                  <c:v>69.021000000000001</c:v>
                </c:pt>
                <c:pt idx="49643">
                  <c:v>69.025000000000006</c:v>
                </c:pt>
                <c:pt idx="49644">
                  <c:v>69.028000000000006</c:v>
                </c:pt>
                <c:pt idx="49645">
                  <c:v>69.031999999999996</c:v>
                </c:pt>
                <c:pt idx="49646">
                  <c:v>69.034999999999997</c:v>
                </c:pt>
                <c:pt idx="49647">
                  <c:v>69.037999999999997</c:v>
                </c:pt>
                <c:pt idx="49648">
                  <c:v>69.042000000000002</c:v>
                </c:pt>
                <c:pt idx="49649">
                  <c:v>69.045000000000002</c:v>
                </c:pt>
                <c:pt idx="49650">
                  <c:v>69.049000000000007</c:v>
                </c:pt>
                <c:pt idx="49651">
                  <c:v>69.052000000000007</c:v>
                </c:pt>
                <c:pt idx="49652">
                  <c:v>69.055000000000007</c:v>
                </c:pt>
                <c:pt idx="49653">
                  <c:v>69.058000000000007</c:v>
                </c:pt>
                <c:pt idx="49654">
                  <c:v>69.061000000000007</c:v>
                </c:pt>
                <c:pt idx="49655">
                  <c:v>69.064999999999998</c:v>
                </c:pt>
                <c:pt idx="49656">
                  <c:v>69.067999999999998</c:v>
                </c:pt>
                <c:pt idx="49657">
                  <c:v>69.070999999999998</c:v>
                </c:pt>
                <c:pt idx="49658">
                  <c:v>69.073999999999998</c:v>
                </c:pt>
                <c:pt idx="49659">
                  <c:v>69.076999999999998</c:v>
                </c:pt>
                <c:pt idx="49660">
                  <c:v>69.08</c:v>
                </c:pt>
                <c:pt idx="49661">
                  <c:v>69.084000000000003</c:v>
                </c:pt>
                <c:pt idx="49662">
                  <c:v>69.087000000000003</c:v>
                </c:pt>
                <c:pt idx="49663">
                  <c:v>69.09</c:v>
                </c:pt>
                <c:pt idx="49664">
                  <c:v>69.093000000000004</c:v>
                </c:pt>
                <c:pt idx="49665">
                  <c:v>69.096000000000004</c:v>
                </c:pt>
                <c:pt idx="49666">
                  <c:v>69.099000000000004</c:v>
                </c:pt>
                <c:pt idx="49667">
                  <c:v>69.102000000000004</c:v>
                </c:pt>
                <c:pt idx="49668">
                  <c:v>69.105999999999995</c:v>
                </c:pt>
                <c:pt idx="49669">
                  <c:v>69.108999999999995</c:v>
                </c:pt>
                <c:pt idx="49670">
                  <c:v>69.111999999999995</c:v>
                </c:pt>
                <c:pt idx="49671">
                  <c:v>69.114999999999995</c:v>
                </c:pt>
                <c:pt idx="49672">
                  <c:v>69.117999999999995</c:v>
                </c:pt>
                <c:pt idx="49673">
                  <c:v>69.120999999999995</c:v>
                </c:pt>
                <c:pt idx="49674">
                  <c:v>69.125</c:v>
                </c:pt>
                <c:pt idx="49675">
                  <c:v>69.128</c:v>
                </c:pt>
                <c:pt idx="49676">
                  <c:v>69.131</c:v>
                </c:pt>
                <c:pt idx="49677">
                  <c:v>69.134</c:v>
                </c:pt>
                <c:pt idx="49678">
                  <c:v>69.137</c:v>
                </c:pt>
                <c:pt idx="49679">
                  <c:v>69.14</c:v>
                </c:pt>
                <c:pt idx="49680">
                  <c:v>69.143000000000001</c:v>
                </c:pt>
                <c:pt idx="49681">
                  <c:v>69.146000000000001</c:v>
                </c:pt>
                <c:pt idx="49682">
                  <c:v>69.150000000000006</c:v>
                </c:pt>
                <c:pt idx="49683">
                  <c:v>69.153000000000006</c:v>
                </c:pt>
                <c:pt idx="49684">
                  <c:v>69.156000000000006</c:v>
                </c:pt>
                <c:pt idx="49685">
                  <c:v>69.159000000000006</c:v>
                </c:pt>
                <c:pt idx="49686">
                  <c:v>69.162000000000006</c:v>
                </c:pt>
                <c:pt idx="49687">
                  <c:v>69.165000000000006</c:v>
                </c:pt>
                <c:pt idx="49688">
                  <c:v>69.168000000000006</c:v>
                </c:pt>
                <c:pt idx="49689">
                  <c:v>69.171000000000006</c:v>
                </c:pt>
                <c:pt idx="49690">
                  <c:v>69.174000000000007</c:v>
                </c:pt>
                <c:pt idx="49691">
                  <c:v>69.177999999999997</c:v>
                </c:pt>
                <c:pt idx="49692">
                  <c:v>69.180999999999997</c:v>
                </c:pt>
                <c:pt idx="49693">
                  <c:v>69.183999999999997</c:v>
                </c:pt>
                <c:pt idx="49694">
                  <c:v>69.186999999999998</c:v>
                </c:pt>
                <c:pt idx="49695">
                  <c:v>69.19</c:v>
                </c:pt>
                <c:pt idx="49696">
                  <c:v>69.192999999999998</c:v>
                </c:pt>
                <c:pt idx="49697">
                  <c:v>69.197000000000003</c:v>
                </c:pt>
                <c:pt idx="49698">
                  <c:v>69.2</c:v>
                </c:pt>
                <c:pt idx="49699">
                  <c:v>69.203000000000003</c:v>
                </c:pt>
                <c:pt idx="49700">
                  <c:v>69.206000000000003</c:v>
                </c:pt>
                <c:pt idx="49701">
                  <c:v>69.210000000000008</c:v>
                </c:pt>
                <c:pt idx="49702">
                  <c:v>69.213000000000008</c:v>
                </c:pt>
                <c:pt idx="49703">
                  <c:v>69.216000000000008</c:v>
                </c:pt>
                <c:pt idx="49704">
                  <c:v>69.219000000000008</c:v>
                </c:pt>
                <c:pt idx="49705">
                  <c:v>69.222000000000008</c:v>
                </c:pt>
                <c:pt idx="49706">
                  <c:v>69.225999999999999</c:v>
                </c:pt>
                <c:pt idx="49707">
                  <c:v>69.228999999999999</c:v>
                </c:pt>
                <c:pt idx="49708">
                  <c:v>69.231999999999999</c:v>
                </c:pt>
                <c:pt idx="49709">
                  <c:v>69.234999999999999</c:v>
                </c:pt>
                <c:pt idx="49710">
                  <c:v>69.239000000000004</c:v>
                </c:pt>
                <c:pt idx="49711">
                  <c:v>69.242000000000004</c:v>
                </c:pt>
                <c:pt idx="49712">
                  <c:v>69.245000000000005</c:v>
                </c:pt>
                <c:pt idx="49713">
                  <c:v>69.248999999999995</c:v>
                </c:pt>
                <c:pt idx="49714">
                  <c:v>69.251999999999995</c:v>
                </c:pt>
                <c:pt idx="49715">
                  <c:v>69.254999999999995</c:v>
                </c:pt>
                <c:pt idx="49716">
                  <c:v>69.257999999999996</c:v>
                </c:pt>
                <c:pt idx="49717">
                  <c:v>69.262</c:v>
                </c:pt>
                <c:pt idx="49718">
                  <c:v>69.265000000000001</c:v>
                </c:pt>
                <c:pt idx="49719">
                  <c:v>69.268000000000001</c:v>
                </c:pt>
                <c:pt idx="49720">
                  <c:v>69.272000000000006</c:v>
                </c:pt>
                <c:pt idx="49721">
                  <c:v>69.275000000000006</c:v>
                </c:pt>
                <c:pt idx="49722">
                  <c:v>69.278000000000006</c:v>
                </c:pt>
                <c:pt idx="49723">
                  <c:v>69.281999999999996</c:v>
                </c:pt>
                <c:pt idx="49724">
                  <c:v>69.284999999999997</c:v>
                </c:pt>
                <c:pt idx="49725">
                  <c:v>69.287999999999997</c:v>
                </c:pt>
                <c:pt idx="49726">
                  <c:v>69.292000000000002</c:v>
                </c:pt>
                <c:pt idx="49727">
                  <c:v>69.295000000000002</c:v>
                </c:pt>
                <c:pt idx="49728">
                  <c:v>69.298000000000002</c:v>
                </c:pt>
                <c:pt idx="49729">
                  <c:v>69.302000000000007</c:v>
                </c:pt>
                <c:pt idx="49730">
                  <c:v>69.305000000000007</c:v>
                </c:pt>
                <c:pt idx="49731">
                  <c:v>69.308000000000007</c:v>
                </c:pt>
                <c:pt idx="49732">
                  <c:v>69.311999999999998</c:v>
                </c:pt>
                <c:pt idx="49733">
                  <c:v>69.314999999999998</c:v>
                </c:pt>
                <c:pt idx="49734">
                  <c:v>69.317999999999998</c:v>
                </c:pt>
                <c:pt idx="49735">
                  <c:v>69.322000000000003</c:v>
                </c:pt>
                <c:pt idx="49736">
                  <c:v>69.325000000000003</c:v>
                </c:pt>
                <c:pt idx="49737">
                  <c:v>69.329000000000008</c:v>
                </c:pt>
                <c:pt idx="49738">
                  <c:v>69.332000000000008</c:v>
                </c:pt>
                <c:pt idx="49739">
                  <c:v>69.335999999999999</c:v>
                </c:pt>
                <c:pt idx="49740">
                  <c:v>69.338999999999999</c:v>
                </c:pt>
                <c:pt idx="49741">
                  <c:v>69.341999999999999</c:v>
                </c:pt>
                <c:pt idx="49742">
                  <c:v>69.346000000000004</c:v>
                </c:pt>
                <c:pt idx="49743">
                  <c:v>69.349000000000004</c:v>
                </c:pt>
                <c:pt idx="49744">
                  <c:v>69.352999999999994</c:v>
                </c:pt>
                <c:pt idx="49745">
                  <c:v>69.355999999999995</c:v>
                </c:pt>
                <c:pt idx="49746">
                  <c:v>69.36</c:v>
                </c:pt>
                <c:pt idx="49747">
                  <c:v>69.363</c:v>
                </c:pt>
                <c:pt idx="49748">
                  <c:v>69.367000000000004</c:v>
                </c:pt>
                <c:pt idx="49749">
                  <c:v>69.37</c:v>
                </c:pt>
                <c:pt idx="49750">
                  <c:v>69.373999999999995</c:v>
                </c:pt>
                <c:pt idx="49751">
                  <c:v>69.376999999999995</c:v>
                </c:pt>
                <c:pt idx="49752">
                  <c:v>69.381</c:v>
                </c:pt>
                <c:pt idx="49753">
                  <c:v>69.384</c:v>
                </c:pt>
                <c:pt idx="49754">
                  <c:v>69.388000000000005</c:v>
                </c:pt>
                <c:pt idx="49755">
                  <c:v>69.391000000000005</c:v>
                </c:pt>
                <c:pt idx="49756">
                  <c:v>69.394999999999996</c:v>
                </c:pt>
                <c:pt idx="49757">
                  <c:v>69.397999999999996</c:v>
                </c:pt>
                <c:pt idx="49758">
                  <c:v>69.402000000000001</c:v>
                </c:pt>
                <c:pt idx="49759">
                  <c:v>69.405000000000001</c:v>
                </c:pt>
                <c:pt idx="49760">
                  <c:v>69.409000000000006</c:v>
                </c:pt>
                <c:pt idx="49761">
                  <c:v>69.412000000000006</c:v>
                </c:pt>
                <c:pt idx="49762">
                  <c:v>69.415999999999997</c:v>
                </c:pt>
                <c:pt idx="49763">
                  <c:v>69.418999999999997</c:v>
                </c:pt>
                <c:pt idx="49764">
                  <c:v>69.423000000000002</c:v>
                </c:pt>
                <c:pt idx="49765">
                  <c:v>69.427000000000007</c:v>
                </c:pt>
                <c:pt idx="49766">
                  <c:v>69.430000000000007</c:v>
                </c:pt>
                <c:pt idx="49767">
                  <c:v>69.433999999999997</c:v>
                </c:pt>
                <c:pt idx="49768">
                  <c:v>69.436999999999998</c:v>
                </c:pt>
                <c:pt idx="49769">
                  <c:v>69.441000000000003</c:v>
                </c:pt>
                <c:pt idx="49770">
                  <c:v>69.444000000000003</c:v>
                </c:pt>
                <c:pt idx="49771">
                  <c:v>69.448000000000008</c:v>
                </c:pt>
                <c:pt idx="49772">
                  <c:v>69.451999999999998</c:v>
                </c:pt>
                <c:pt idx="49773">
                  <c:v>69.454999999999998</c:v>
                </c:pt>
                <c:pt idx="49774">
                  <c:v>69.459000000000003</c:v>
                </c:pt>
                <c:pt idx="49775">
                  <c:v>69.462000000000003</c:v>
                </c:pt>
                <c:pt idx="49776">
                  <c:v>69.466000000000008</c:v>
                </c:pt>
                <c:pt idx="49777">
                  <c:v>69.47</c:v>
                </c:pt>
                <c:pt idx="49778">
                  <c:v>69.472999999999999</c:v>
                </c:pt>
                <c:pt idx="49779">
                  <c:v>69.477000000000004</c:v>
                </c:pt>
                <c:pt idx="49780">
                  <c:v>69.480999999999995</c:v>
                </c:pt>
                <c:pt idx="49781">
                  <c:v>69.483999999999995</c:v>
                </c:pt>
                <c:pt idx="49782">
                  <c:v>69.488</c:v>
                </c:pt>
                <c:pt idx="49783">
                  <c:v>69.492000000000004</c:v>
                </c:pt>
                <c:pt idx="49784">
                  <c:v>69.495999999999995</c:v>
                </c:pt>
                <c:pt idx="49785">
                  <c:v>69.5</c:v>
                </c:pt>
                <c:pt idx="49786">
                  <c:v>69.504000000000005</c:v>
                </c:pt>
                <c:pt idx="49787">
                  <c:v>69.507000000000005</c:v>
                </c:pt>
                <c:pt idx="49788">
                  <c:v>69.510999999999996</c:v>
                </c:pt>
                <c:pt idx="49789">
                  <c:v>69.515000000000001</c:v>
                </c:pt>
                <c:pt idx="49790">
                  <c:v>69.519000000000005</c:v>
                </c:pt>
                <c:pt idx="49791">
                  <c:v>69.522000000000006</c:v>
                </c:pt>
                <c:pt idx="49792">
                  <c:v>69.525999999999996</c:v>
                </c:pt>
                <c:pt idx="49793">
                  <c:v>69.53</c:v>
                </c:pt>
                <c:pt idx="49794">
                  <c:v>69.534000000000006</c:v>
                </c:pt>
                <c:pt idx="49795">
                  <c:v>69.537000000000006</c:v>
                </c:pt>
                <c:pt idx="49796">
                  <c:v>69.540999999999997</c:v>
                </c:pt>
                <c:pt idx="49797">
                  <c:v>69.545000000000002</c:v>
                </c:pt>
                <c:pt idx="49798">
                  <c:v>69.549000000000007</c:v>
                </c:pt>
                <c:pt idx="49799">
                  <c:v>69.552000000000007</c:v>
                </c:pt>
                <c:pt idx="49800">
                  <c:v>69.555999999999997</c:v>
                </c:pt>
                <c:pt idx="49801">
                  <c:v>69.56</c:v>
                </c:pt>
                <c:pt idx="49802">
                  <c:v>69.564000000000007</c:v>
                </c:pt>
                <c:pt idx="49803">
                  <c:v>69.567000000000007</c:v>
                </c:pt>
                <c:pt idx="49804">
                  <c:v>69.570999999999998</c:v>
                </c:pt>
                <c:pt idx="49805">
                  <c:v>69.575000000000003</c:v>
                </c:pt>
                <c:pt idx="49806">
                  <c:v>69.579000000000008</c:v>
                </c:pt>
                <c:pt idx="49807">
                  <c:v>69.582000000000008</c:v>
                </c:pt>
                <c:pt idx="49808">
                  <c:v>69.585999999999999</c:v>
                </c:pt>
                <c:pt idx="49809">
                  <c:v>69.59</c:v>
                </c:pt>
                <c:pt idx="49810">
                  <c:v>69.594000000000008</c:v>
                </c:pt>
                <c:pt idx="49811">
                  <c:v>69.597999999999999</c:v>
                </c:pt>
                <c:pt idx="49812">
                  <c:v>69.600999999999999</c:v>
                </c:pt>
                <c:pt idx="49813">
                  <c:v>69.605000000000004</c:v>
                </c:pt>
                <c:pt idx="49814">
                  <c:v>69.608999999999995</c:v>
                </c:pt>
                <c:pt idx="49815">
                  <c:v>69.613</c:v>
                </c:pt>
                <c:pt idx="49816">
                  <c:v>69.617000000000004</c:v>
                </c:pt>
                <c:pt idx="49817">
                  <c:v>69.62</c:v>
                </c:pt>
                <c:pt idx="49818">
                  <c:v>69.623999999999995</c:v>
                </c:pt>
                <c:pt idx="49819">
                  <c:v>69.628</c:v>
                </c:pt>
                <c:pt idx="49820">
                  <c:v>69.632000000000005</c:v>
                </c:pt>
                <c:pt idx="49821">
                  <c:v>69.635000000000005</c:v>
                </c:pt>
                <c:pt idx="49822">
                  <c:v>69.638999999999996</c:v>
                </c:pt>
                <c:pt idx="49823">
                  <c:v>69.643000000000001</c:v>
                </c:pt>
                <c:pt idx="49824">
                  <c:v>69.647000000000006</c:v>
                </c:pt>
                <c:pt idx="49825">
                  <c:v>69.650000000000006</c:v>
                </c:pt>
                <c:pt idx="49826">
                  <c:v>69.653999999999996</c:v>
                </c:pt>
                <c:pt idx="49827">
                  <c:v>69.658000000000001</c:v>
                </c:pt>
                <c:pt idx="49828">
                  <c:v>69.662000000000006</c:v>
                </c:pt>
                <c:pt idx="49829">
                  <c:v>69.665000000000006</c:v>
                </c:pt>
                <c:pt idx="49830">
                  <c:v>69.668999999999997</c:v>
                </c:pt>
                <c:pt idx="49831">
                  <c:v>69.671999999999997</c:v>
                </c:pt>
                <c:pt idx="49832">
                  <c:v>69.676000000000002</c:v>
                </c:pt>
                <c:pt idx="49833">
                  <c:v>69.680000000000007</c:v>
                </c:pt>
                <c:pt idx="49834">
                  <c:v>69.683000000000007</c:v>
                </c:pt>
                <c:pt idx="49835">
                  <c:v>69.686999999999998</c:v>
                </c:pt>
                <c:pt idx="49836">
                  <c:v>69.69</c:v>
                </c:pt>
                <c:pt idx="49837">
                  <c:v>69.694000000000003</c:v>
                </c:pt>
                <c:pt idx="49838">
                  <c:v>69.697000000000003</c:v>
                </c:pt>
                <c:pt idx="49839">
                  <c:v>69.701000000000008</c:v>
                </c:pt>
                <c:pt idx="49840">
                  <c:v>69.704000000000008</c:v>
                </c:pt>
                <c:pt idx="49841">
                  <c:v>69.707000000000008</c:v>
                </c:pt>
                <c:pt idx="49842">
                  <c:v>69.710000000000008</c:v>
                </c:pt>
                <c:pt idx="49843">
                  <c:v>69.713000000000008</c:v>
                </c:pt>
                <c:pt idx="49844">
                  <c:v>69.716000000000008</c:v>
                </c:pt>
                <c:pt idx="49845">
                  <c:v>69.719000000000008</c:v>
                </c:pt>
                <c:pt idx="49846">
                  <c:v>69.722000000000008</c:v>
                </c:pt>
                <c:pt idx="49847">
                  <c:v>69.724000000000004</c:v>
                </c:pt>
                <c:pt idx="49848">
                  <c:v>69.727000000000004</c:v>
                </c:pt>
                <c:pt idx="49849">
                  <c:v>69.728999999999999</c:v>
                </c:pt>
                <c:pt idx="49850">
                  <c:v>69.728999999999999</c:v>
                </c:pt>
                <c:pt idx="49851">
                  <c:v>69.728999999999999</c:v>
                </c:pt>
                <c:pt idx="49852">
                  <c:v>69.73</c:v>
                </c:pt>
                <c:pt idx="49853">
                  <c:v>69.73</c:v>
                </c:pt>
                <c:pt idx="49854">
                  <c:v>69.73</c:v>
                </c:pt>
                <c:pt idx="49855">
                  <c:v>69.73</c:v>
                </c:pt>
                <c:pt idx="49856">
                  <c:v>69.730999999999995</c:v>
                </c:pt>
                <c:pt idx="49857">
                  <c:v>69.730999999999995</c:v>
                </c:pt>
                <c:pt idx="49858">
                  <c:v>69.730999999999995</c:v>
                </c:pt>
                <c:pt idx="49859">
                  <c:v>69.731999999999999</c:v>
                </c:pt>
                <c:pt idx="49860">
                  <c:v>69.731999999999999</c:v>
                </c:pt>
                <c:pt idx="49861">
                  <c:v>69.731999999999999</c:v>
                </c:pt>
                <c:pt idx="49862">
                  <c:v>69.731999999999999</c:v>
                </c:pt>
                <c:pt idx="49863">
                  <c:v>69.733000000000004</c:v>
                </c:pt>
                <c:pt idx="49864">
                  <c:v>69.733000000000004</c:v>
                </c:pt>
                <c:pt idx="49865">
                  <c:v>69.733000000000004</c:v>
                </c:pt>
                <c:pt idx="49866">
                  <c:v>69.733999999999995</c:v>
                </c:pt>
                <c:pt idx="49867">
                  <c:v>69.733999999999995</c:v>
                </c:pt>
                <c:pt idx="49868">
                  <c:v>69.733999999999995</c:v>
                </c:pt>
                <c:pt idx="49869">
                  <c:v>69.733999999999995</c:v>
                </c:pt>
                <c:pt idx="49870">
                  <c:v>69.734999999999999</c:v>
                </c:pt>
                <c:pt idx="49871">
                  <c:v>69.734999999999999</c:v>
                </c:pt>
                <c:pt idx="49872">
                  <c:v>69.734999999999999</c:v>
                </c:pt>
                <c:pt idx="49873">
                  <c:v>69.736000000000004</c:v>
                </c:pt>
                <c:pt idx="49874">
                  <c:v>69.736000000000004</c:v>
                </c:pt>
                <c:pt idx="49875">
                  <c:v>69.736000000000004</c:v>
                </c:pt>
                <c:pt idx="49876">
                  <c:v>69.736000000000004</c:v>
                </c:pt>
                <c:pt idx="49877">
                  <c:v>69.736999999999995</c:v>
                </c:pt>
                <c:pt idx="49878">
                  <c:v>69.736999999999995</c:v>
                </c:pt>
                <c:pt idx="49879">
                  <c:v>69.736999999999995</c:v>
                </c:pt>
                <c:pt idx="49880">
                  <c:v>69.738</c:v>
                </c:pt>
                <c:pt idx="49881">
                  <c:v>69.738</c:v>
                </c:pt>
                <c:pt idx="49882">
                  <c:v>69.738</c:v>
                </c:pt>
                <c:pt idx="49883">
                  <c:v>69.738</c:v>
                </c:pt>
                <c:pt idx="49884">
                  <c:v>69.739000000000004</c:v>
                </c:pt>
                <c:pt idx="49885">
                  <c:v>69.739000000000004</c:v>
                </c:pt>
                <c:pt idx="49886">
                  <c:v>69.739000000000004</c:v>
                </c:pt>
                <c:pt idx="49887">
                  <c:v>69.739999999999995</c:v>
                </c:pt>
                <c:pt idx="49888">
                  <c:v>69.739999999999995</c:v>
                </c:pt>
                <c:pt idx="49889">
                  <c:v>69.739999999999995</c:v>
                </c:pt>
                <c:pt idx="49890">
                  <c:v>69.739999999999995</c:v>
                </c:pt>
                <c:pt idx="49891">
                  <c:v>69.741</c:v>
                </c:pt>
                <c:pt idx="49892">
                  <c:v>69.741</c:v>
                </c:pt>
                <c:pt idx="49893">
                  <c:v>69.741</c:v>
                </c:pt>
                <c:pt idx="49894">
                  <c:v>69.742000000000004</c:v>
                </c:pt>
                <c:pt idx="49895">
                  <c:v>69.742000000000004</c:v>
                </c:pt>
                <c:pt idx="49896">
                  <c:v>69.742000000000004</c:v>
                </c:pt>
                <c:pt idx="49897">
                  <c:v>69.742000000000004</c:v>
                </c:pt>
                <c:pt idx="49898">
                  <c:v>69.742999999999995</c:v>
                </c:pt>
                <c:pt idx="49899">
                  <c:v>69.742999999999995</c:v>
                </c:pt>
                <c:pt idx="49900">
                  <c:v>69.742999999999995</c:v>
                </c:pt>
                <c:pt idx="49901">
                  <c:v>69.744</c:v>
                </c:pt>
                <c:pt idx="49902">
                  <c:v>69.744</c:v>
                </c:pt>
                <c:pt idx="49903">
                  <c:v>69.744</c:v>
                </c:pt>
                <c:pt idx="49904">
                  <c:v>69.744</c:v>
                </c:pt>
                <c:pt idx="49905">
                  <c:v>69.745000000000005</c:v>
                </c:pt>
                <c:pt idx="49906">
                  <c:v>69.745000000000005</c:v>
                </c:pt>
                <c:pt idx="49907">
                  <c:v>69.745000000000005</c:v>
                </c:pt>
                <c:pt idx="49908">
                  <c:v>69.745999999999995</c:v>
                </c:pt>
                <c:pt idx="49909">
                  <c:v>69.745999999999995</c:v>
                </c:pt>
                <c:pt idx="49910">
                  <c:v>69.745999999999995</c:v>
                </c:pt>
                <c:pt idx="49911">
                  <c:v>69.745999999999995</c:v>
                </c:pt>
                <c:pt idx="49912">
                  <c:v>69.747</c:v>
                </c:pt>
                <c:pt idx="49913">
                  <c:v>69.747</c:v>
                </c:pt>
                <c:pt idx="49914">
                  <c:v>69.747</c:v>
                </c:pt>
                <c:pt idx="49915">
                  <c:v>69.748000000000005</c:v>
                </c:pt>
                <c:pt idx="49916">
                  <c:v>69.748000000000005</c:v>
                </c:pt>
                <c:pt idx="49917">
                  <c:v>69.748000000000005</c:v>
                </c:pt>
                <c:pt idx="49918">
                  <c:v>69.748000000000005</c:v>
                </c:pt>
                <c:pt idx="49919">
                  <c:v>69.748999999999995</c:v>
                </c:pt>
                <c:pt idx="49920">
                  <c:v>69.748999999999995</c:v>
                </c:pt>
                <c:pt idx="49921">
                  <c:v>69.748999999999995</c:v>
                </c:pt>
                <c:pt idx="49922">
                  <c:v>69.75</c:v>
                </c:pt>
                <c:pt idx="49923">
                  <c:v>69.75</c:v>
                </c:pt>
                <c:pt idx="49924">
                  <c:v>69.75</c:v>
                </c:pt>
                <c:pt idx="49925">
                  <c:v>69.75</c:v>
                </c:pt>
                <c:pt idx="49926">
                  <c:v>69.751000000000005</c:v>
                </c:pt>
                <c:pt idx="49927">
                  <c:v>69.751000000000005</c:v>
                </c:pt>
                <c:pt idx="49928">
                  <c:v>69.751000000000005</c:v>
                </c:pt>
                <c:pt idx="49929">
                  <c:v>69.751999999999995</c:v>
                </c:pt>
                <c:pt idx="49930">
                  <c:v>69.751999999999995</c:v>
                </c:pt>
                <c:pt idx="49931">
                  <c:v>69.751999999999995</c:v>
                </c:pt>
                <c:pt idx="49932">
                  <c:v>69.751999999999995</c:v>
                </c:pt>
                <c:pt idx="49933">
                  <c:v>69.753</c:v>
                </c:pt>
                <c:pt idx="49934">
                  <c:v>69.753</c:v>
                </c:pt>
                <c:pt idx="49935">
                  <c:v>69.753</c:v>
                </c:pt>
                <c:pt idx="49936">
                  <c:v>69.754000000000005</c:v>
                </c:pt>
                <c:pt idx="49937">
                  <c:v>69.754000000000005</c:v>
                </c:pt>
                <c:pt idx="49938">
                  <c:v>69.754000000000005</c:v>
                </c:pt>
                <c:pt idx="49939">
                  <c:v>69.754000000000005</c:v>
                </c:pt>
                <c:pt idx="49940">
                  <c:v>69.754999999999995</c:v>
                </c:pt>
                <c:pt idx="49941">
                  <c:v>69.754999999999995</c:v>
                </c:pt>
                <c:pt idx="49942">
                  <c:v>69.754999999999995</c:v>
                </c:pt>
                <c:pt idx="49943">
                  <c:v>69.756</c:v>
                </c:pt>
                <c:pt idx="49944">
                  <c:v>69.756</c:v>
                </c:pt>
                <c:pt idx="49945">
                  <c:v>69.756</c:v>
                </c:pt>
                <c:pt idx="49946">
                  <c:v>69.756</c:v>
                </c:pt>
                <c:pt idx="49947">
                  <c:v>69.757000000000005</c:v>
                </c:pt>
                <c:pt idx="49948">
                  <c:v>69.757000000000005</c:v>
                </c:pt>
                <c:pt idx="49949">
                  <c:v>69.757000000000005</c:v>
                </c:pt>
                <c:pt idx="49950">
                  <c:v>69.757999999999996</c:v>
                </c:pt>
                <c:pt idx="49951">
                  <c:v>69.757999999999996</c:v>
                </c:pt>
                <c:pt idx="49952">
                  <c:v>69.757999999999996</c:v>
                </c:pt>
                <c:pt idx="49953">
                  <c:v>69.757999999999996</c:v>
                </c:pt>
                <c:pt idx="49954">
                  <c:v>69.759</c:v>
                </c:pt>
                <c:pt idx="49955">
                  <c:v>69.759</c:v>
                </c:pt>
                <c:pt idx="49956">
                  <c:v>69.759</c:v>
                </c:pt>
                <c:pt idx="49957">
                  <c:v>69.759</c:v>
                </c:pt>
                <c:pt idx="49958">
                  <c:v>69.760000000000005</c:v>
                </c:pt>
                <c:pt idx="49959">
                  <c:v>69.760000000000005</c:v>
                </c:pt>
                <c:pt idx="49960">
                  <c:v>69.760000000000005</c:v>
                </c:pt>
                <c:pt idx="49961">
                  <c:v>69.760999999999996</c:v>
                </c:pt>
                <c:pt idx="49962">
                  <c:v>69.760999999999996</c:v>
                </c:pt>
                <c:pt idx="49963">
                  <c:v>69.760999999999996</c:v>
                </c:pt>
                <c:pt idx="49964">
                  <c:v>69.760999999999996</c:v>
                </c:pt>
                <c:pt idx="49965">
                  <c:v>69.762</c:v>
                </c:pt>
                <c:pt idx="49966">
                  <c:v>69.762</c:v>
                </c:pt>
                <c:pt idx="49967">
                  <c:v>69.762</c:v>
                </c:pt>
                <c:pt idx="49968">
                  <c:v>69.763000000000005</c:v>
                </c:pt>
                <c:pt idx="49969">
                  <c:v>69.763000000000005</c:v>
                </c:pt>
                <c:pt idx="49970">
                  <c:v>69.763000000000005</c:v>
                </c:pt>
                <c:pt idx="49971">
                  <c:v>69.763000000000005</c:v>
                </c:pt>
                <c:pt idx="49972">
                  <c:v>69.763999999999996</c:v>
                </c:pt>
                <c:pt idx="49973">
                  <c:v>69.763999999999996</c:v>
                </c:pt>
                <c:pt idx="49974">
                  <c:v>69.763999999999996</c:v>
                </c:pt>
                <c:pt idx="49975">
                  <c:v>69.765000000000001</c:v>
                </c:pt>
                <c:pt idx="49976">
                  <c:v>69.765000000000001</c:v>
                </c:pt>
                <c:pt idx="49977">
                  <c:v>69.765000000000001</c:v>
                </c:pt>
                <c:pt idx="49978">
                  <c:v>69.765000000000001</c:v>
                </c:pt>
                <c:pt idx="49979">
                  <c:v>69.766000000000005</c:v>
                </c:pt>
                <c:pt idx="49980">
                  <c:v>69.766000000000005</c:v>
                </c:pt>
                <c:pt idx="49981">
                  <c:v>69.766000000000005</c:v>
                </c:pt>
                <c:pt idx="49982">
                  <c:v>69.766999999999996</c:v>
                </c:pt>
                <c:pt idx="49983">
                  <c:v>69.766999999999996</c:v>
                </c:pt>
                <c:pt idx="49984">
                  <c:v>69.766999999999996</c:v>
                </c:pt>
                <c:pt idx="49985">
                  <c:v>69.766999999999996</c:v>
                </c:pt>
                <c:pt idx="49986">
                  <c:v>69.768000000000001</c:v>
                </c:pt>
                <c:pt idx="49987">
                  <c:v>69.768000000000001</c:v>
                </c:pt>
                <c:pt idx="49988">
                  <c:v>69.768000000000001</c:v>
                </c:pt>
                <c:pt idx="49989">
                  <c:v>69.769000000000005</c:v>
                </c:pt>
                <c:pt idx="49990">
                  <c:v>69.769000000000005</c:v>
                </c:pt>
                <c:pt idx="49991">
                  <c:v>69.769000000000005</c:v>
                </c:pt>
                <c:pt idx="49992">
                  <c:v>69.769000000000005</c:v>
                </c:pt>
                <c:pt idx="49993">
                  <c:v>69.77</c:v>
                </c:pt>
                <c:pt idx="49994">
                  <c:v>69.77</c:v>
                </c:pt>
                <c:pt idx="49995">
                  <c:v>69.77</c:v>
                </c:pt>
                <c:pt idx="49996">
                  <c:v>69.771000000000001</c:v>
                </c:pt>
                <c:pt idx="49997">
                  <c:v>69.771000000000001</c:v>
                </c:pt>
                <c:pt idx="49998">
                  <c:v>69.771000000000001</c:v>
                </c:pt>
                <c:pt idx="49999">
                  <c:v>69.771000000000001</c:v>
                </c:pt>
                <c:pt idx="50000">
                  <c:v>69.772000000000006</c:v>
                </c:pt>
                <c:pt idx="50001">
                  <c:v>69.772000000000006</c:v>
                </c:pt>
                <c:pt idx="50002">
                  <c:v>69.772000000000006</c:v>
                </c:pt>
                <c:pt idx="50003">
                  <c:v>69.772999999999996</c:v>
                </c:pt>
                <c:pt idx="50004">
                  <c:v>69.772999999999996</c:v>
                </c:pt>
                <c:pt idx="50005">
                  <c:v>69.772999999999996</c:v>
                </c:pt>
                <c:pt idx="50006">
                  <c:v>69.772999999999996</c:v>
                </c:pt>
                <c:pt idx="50007">
                  <c:v>69.774000000000001</c:v>
                </c:pt>
                <c:pt idx="50008">
                  <c:v>69.774000000000001</c:v>
                </c:pt>
                <c:pt idx="50009">
                  <c:v>69.774000000000001</c:v>
                </c:pt>
                <c:pt idx="50010">
                  <c:v>69.775000000000006</c:v>
                </c:pt>
                <c:pt idx="50011">
                  <c:v>69.775000000000006</c:v>
                </c:pt>
                <c:pt idx="50012">
                  <c:v>69.775000000000006</c:v>
                </c:pt>
                <c:pt idx="50013">
                  <c:v>69.775000000000006</c:v>
                </c:pt>
                <c:pt idx="50014">
                  <c:v>69.775999999999996</c:v>
                </c:pt>
                <c:pt idx="50015">
                  <c:v>69.775999999999996</c:v>
                </c:pt>
                <c:pt idx="50016">
                  <c:v>69.775999999999996</c:v>
                </c:pt>
                <c:pt idx="50017">
                  <c:v>69.777000000000001</c:v>
                </c:pt>
                <c:pt idx="50018">
                  <c:v>69.777000000000001</c:v>
                </c:pt>
                <c:pt idx="50019">
                  <c:v>69.777000000000001</c:v>
                </c:pt>
                <c:pt idx="50020">
                  <c:v>69.777000000000001</c:v>
                </c:pt>
                <c:pt idx="50021">
                  <c:v>69.778000000000006</c:v>
                </c:pt>
                <c:pt idx="50022">
                  <c:v>69.778000000000006</c:v>
                </c:pt>
                <c:pt idx="50023">
                  <c:v>69.778000000000006</c:v>
                </c:pt>
                <c:pt idx="50024">
                  <c:v>69.778999999999996</c:v>
                </c:pt>
                <c:pt idx="50025">
                  <c:v>69.778999999999996</c:v>
                </c:pt>
                <c:pt idx="50026">
                  <c:v>69.778999999999996</c:v>
                </c:pt>
                <c:pt idx="50027">
                  <c:v>69.778999999999996</c:v>
                </c:pt>
                <c:pt idx="50028">
                  <c:v>69.78</c:v>
                </c:pt>
                <c:pt idx="50029">
                  <c:v>69.78</c:v>
                </c:pt>
                <c:pt idx="50030">
                  <c:v>69.78</c:v>
                </c:pt>
                <c:pt idx="50031">
                  <c:v>69.781000000000006</c:v>
                </c:pt>
                <c:pt idx="50032">
                  <c:v>69.781000000000006</c:v>
                </c:pt>
                <c:pt idx="50033">
                  <c:v>69.781000000000006</c:v>
                </c:pt>
                <c:pt idx="50034">
                  <c:v>69.781000000000006</c:v>
                </c:pt>
                <c:pt idx="50035">
                  <c:v>69.781999999999996</c:v>
                </c:pt>
                <c:pt idx="50036">
                  <c:v>69.781999999999996</c:v>
                </c:pt>
                <c:pt idx="50037">
                  <c:v>69.781999999999996</c:v>
                </c:pt>
                <c:pt idx="50038">
                  <c:v>69.783000000000001</c:v>
                </c:pt>
                <c:pt idx="50039">
                  <c:v>69.783000000000001</c:v>
                </c:pt>
                <c:pt idx="50040">
                  <c:v>69.783000000000001</c:v>
                </c:pt>
                <c:pt idx="50041">
                  <c:v>69.783000000000001</c:v>
                </c:pt>
                <c:pt idx="50042">
                  <c:v>69.784000000000006</c:v>
                </c:pt>
                <c:pt idx="50043">
                  <c:v>69.784000000000006</c:v>
                </c:pt>
                <c:pt idx="50044">
                  <c:v>69.784000000000006</c:v>
                </c:pt>
                <c:pt idx="50045">
                  <c:v>69.784000000000006</c:v>
                </c:pt>
                <c:pt idx="50046">
                  <c:v>69.784999999999997</c:v>
                </c:pt>
                <c:pt idx="50047">
                  <c:v>69.784999999999997</c:v>
                </c:pt>
                <c:pt idx="50048">
                  <c:v>69.784999999999997</c:v>
                </c:pt>
                <c:pt idx="50049">
                  <c:v>69.786000000000001</c:v>
                </c:pt>
                <c:pt idx="50050">
                  <c:v>69.786000000000001</c:v>
                </c:pt>
                <c:pt idx="50051">
                  <c:v>69.786000000000001</c:v>
                </c:pt>
                <c:pt idx="50052">
                  <c:v>69.786000000000001</c:v>
                </c:pt>
                <c:pt idx="50053">
                  <c:v>69.787000000000006</c:v>
                </c:pt>
                <c:pt idx="50054">
                  <c:v>69.787000000000006</c:v>
                </c:pt>
                <c:pt idx="50055">
                  <c:v>69.787000000000006</c:v>
                </c:pt>
                <c:pt idx="50056">
                  <c:v>69.787999999999997</c:v>
                </c:pt>
                <c:pt idx="50057">
                  <c:v>69.787999999999997</c:v>
                </c:pt>
                <c:pt idx="50058">
                  <c:v>69.787999999999997</c:v>
                </c:pt>
                <c:pt idx="50059">
                  <c:v>69.787999999999997</c:v>
                </c:pt>
                <c:pt idx="50060">
                  <c:v>69.789000000000001</c:v>
                </c:pt>
                <c:pt idx="50061">
                  <c:v>69.789000000000001</c:v>
                </c:pt>
                <c:pt idx="50062">
                  <c:v>69.789000000000001</c:v>
                </c:pt>
                <c:pt idx="50063">
                  <c:v>69.790000000000006</c:v>
                </c:pt>
                <c:pt idx="50064">
                  <c:v>69.790000000000006</c:v>
                </c:pt>
                <c:pt idx="50065">
                  <c:v>69.790000000000006</c:v>
                </c:pt>
                <c:pt idx="50066">
                  <c:v>69.790000000000006</c:v>
                </c:pt>
                <c:pt idx="50067">
                  <c:v>69.790999999999997</c:v>
                </c:pt>
                <c:pt idx="50068">
                  <c:v>69.790999999999997</c:v>
                </c:pt>
                <c:pt idx="50069">
                  <c:v>69.790999999999997</c:v>
                </c:pt>
                <c:pt idx="50070">
                  <c:v>69.792000000000002</c:v>
                </c:pt>
                <c:pt idx="50071">
                  <c:v>69.792000000000002</c:v>
                </c:pt>
                <c:pt idx="50072">
                  <c:v>69.792000000000002</c:v>
                </c:pt>
                <c:pt idx="50073">
                  <c:v>69.792000000000002</c:v>
                </c:pt>
                <c:pt idx="50074">
                  <c:v>69.793000000000006</c:v>
                </c:pt>
                <c:pt idx="50075">
                  <c:v>69.793000000000006</c:v>
                </c:pt>
                <c:pt idx="50076">
                  <c:v>69.793000000000006</c:v>
                </c:pt>
                <c:pt idx="50077">
                  <c:v>69.793999999999997</c:v>
                </c:pt>
                <c:pt idx="50078">
                  <c:v>69.793999999999997</c:v>
                </c:pt>
                <c:pt idx="50079">
                  <c:v>69.793999999999997</c:v>
                </c:pt>
                <c:pt idx="50080">
                  <c:v>69.793999999999997</c:v>
                </c:pt>
                <c:pt idx="50081">
                  <c:v>69.795000000000002</c:v>
                </c:pt>
                <c:pt idx="50082">
                  <c:v>69.795000000000002</c:v>
                </c:pt>
                <c:pt idx="50083">
                  <c:v>69.795000000000002</c:v>
                </c:pt>
                <c:pt idx="50084">
                  <c:v>69.796000000000006</c:v>
                </c:pt>
                <c:pt idx="50085">
                  <c:v>69.796000000000006</c:v>
                </c:pt>
                <c:pt idx="50086">
                  <c:v>69.796000000000006</c:v>
                </c:pt>
                <c:pt idx="50087">
                  <c:v>69.796000000000006</c:v>
                </c:pt>
                <c:pt idx="50088">
                  <c:v>69.796999999999997</c:v>
                </c:pt>
                <c:pt idx="50089">
                  <c:v>69.796999999999997</c:v>
                </c:pt>
                <c:pt idx="50090">
                  <c:v>69.796999999999997</c:v>
                </c:pt>
                <c:pt idx="50091">
                  <c:v>69.798000000000002</c:v>
                </c:pt>
                <c:pt idx="50092">
                  <c:v>69.798000000000002</c:v>
                </c:pt>
                <c:pt idx="50093">
                  <c:v>69.798000000000002</c:v>
                </c:pt>
                <c:pt idx="50094">
                  <c:v>69.798000000000002</c:v>
                </c:pt>
                <c:pt idx="50095">
                  <c:v>69.799000000000007</c:v>
                </c:pt>
                <c:pt idx="50096">
                  <c:v>69.799000000000007</c:v>
                </c:pt>
                <c:pt idx="50097">
                  <c:v>69.799000000000007</c:v>
                </c:pt>
                <c:pt idx="50098">
                  <c:v>69.8</c:v>
                </c:pt>
                <c:pt idx="50099">
                  <c:v>69.8</c:v>
                </c:pt>
                <c:pt idx="50100">
                  <c:v>69.8</c:v>
                </c:pt>
                <c:pt idx="50101">
                  <c:v>69.8</c:v>
                </c:pt>
                <c:pt idx="50102">
                  <c:v>69.801000000000002</c:v>
                </c:pt>
                <c:pt idx="50103">
                  <c:v>69.801000000000002</c:v>
                </c:pt>
                <c:pt idx="50104">
                  <c:v>69.801000000000002</c:v>
                </c:pt>
                <c:pt idx="50105">
                  <c:v>69.802000000000007</c:v>
                </c:pt>
                <c:pt idx="50106">
                  <c:v>69.802000000000007</c:v>
                </c:pt>
                <c:pt idx="50107">
                  <c:v>69.802000000000007</c:v>
                </c:pt>
                <c:pt idx="50108">
                  <c:v>69.802000000000007</c:v>
                </c:pt>
                <c:pt idx="50109">
                  <c:v>69.802999999999997</c:v>
                </c:pt>
                <c:pt idx="50110">
                  <c:v>69.802999999999997</c:v>
                </c:pt>
                <c:pt idx="50111">
                  <c:v>69.802999999999997</c:v>
                </c:pt>
                <c:pt idx="50112">
                  <c:v>69.804000000000002</c:v>
                </c:pt>
                <c:pt idx="50113">
                  <c:v>69.804000000000002</c:v>
                </c:pt>
                <c:pt idx="50114">
                  <c:v>69.804000000000002</c:v>
                </c:pt>
                <c:pt idx="50115">
                  <c:v>69.804000000000002</c:v>
                </c:pt>
                <c:pt idx="50116">
                  <c:v>69.805000000000007</c:v>
                </c:pt>
                <c:pt idx="50117">
                  <c:v>69.805000000000007</c:v>
                </c:pt>
                <c:pt idx="50118">
                  <c:v>69.805000000000007</c:v>
                </c:pt>
                <c:pt idx="50119">
                  <c:v>69.805999999999997</c:v>
                </c:pt>
                <c:pt idx="50120">
                  <c:v>69.805999999999997</c:v>
                </c:pt>
                <c:pt idx="50121">
                  <c:v>69.805999999999997</c:v>
                </c:pt>
                <c:pt idx="50122">
                  <c:v>69.805999999999997</c:v>
                </c:pt>
                <c:pt idx="50123">
                  <c:v>69.807000000000002</c:v>
                </c:pt>
                <c:pt idx="50124">
                  <c:v>69.807000000000002</c:v>
                </c:pt>
                <c:pt idx="50125">
                  <c:v>69.807000000000002</c:v>
                </c:pt>
                <c:pt idx="50126">
                  <c:v>69.808000000000007</c:v>
                </c:pt>
                <c:pt idx="50127">
                  <c:v>69.808000000000007</c:v>
                </c:pt>
                <c:pt idx="50128">
                  <c:v>69.808000000000007</c:v>
                </c:pt>
                <c:pt idx="50129">
                  <c:v>69.808000000000007</c:v>
                </c:pt>
                <c:pt idx="50130">
                  <c:v>69.808999999999997</c:v>
                </c:pt>
                <c:pt idx="50131">
                  <c:v>69.808999999999997</c:v>
                </c:pt>
                <c:pt idx="50132">
                  <c:v>69.808999999999997</c:v>
                </c:pt>
                <c:pt idx="50133">
                  <c:v>69.808999999999997</c:v>
                </c:pt>
                <c:pt idx="50134">
                  <c:v>69.81</c:v>
                </c:pt>
                <c:pt idx="50135">
                  <c:v>69.81</c:v>
                </c:pt>
                <c:pt idx="50136">
                  <c:v>69.81</c:v>
                </c:pt>
                <c:pt idx="50137">
                  <c:v>69.811000000000007</c:v>
                </c:pt>
                <c:pt idx="50138">
                  <c:v>69.811000000000007</c:v>
                </c:pt>
                <c:pt idx="50139">
                  <c:v>69.811000000000007</c:v>
                </c:pt>
                <c:pt idx="50140">
                  <c:v>69.811000000000007</c:v>
                </c:pt>
                <c:pt idx="50141">
                  <c:v>69.811999999999998</c:v>
                </c:pt>
                <c:pt idx="50142">
                  <c:v>69.811999999999998</c:v>
                </c:pt>
                <c:pt idx="50143">
                  <c:v>69.811999999999998</c:v>
                </c:pt>
                <c:pt idx="50144">
                  <c:v>69.813000000000002</c:v>
                </c:pt>
                <c:pt idx="50145">
                  <c:v>69.813000000000002</c:v>
                </c:pt>
                <c:pt idx="50146">
                  <c:v>69.813000000000002</c:v>
                </c:pt>
                <c:pt idx="50147">
                  <c:v>69.813000000000002</c:v>
                </c:pt>
                <c:pt idx="50148">
                  <c:v>69.814000000000007</c:v>
                </c:pt>
                <c:pt idx="50149">
                  <c:v>69.814000000000007</c:v>
                </c:pt>
                <c:pt idx="50150">
                  <c:v>69.814000000000007</c:v>
                </c:pt>
                <c:pt idx="50151">
                  <c:v>69.814999999999998</c:v>
                </c:pt>
                <c:pt idx="50152">
                  <c:v>69.814999999999998</c:v>
                </c:pt>
                <c:pt idx="50153">
                  <c:v>69.814999999999998</c:v>
                </c:pt>
                <c:pt idx="50154">
                  <c:v>69.814999999999998</c:v>
                </c:pt>
                <c:pt idx="50155">
                  <c:v>69.816000000000003</c:v>
                </c:pt>
                <c:pt idx="50156">
                  <c:v>69.816000000000003</c:v>
                </c:pt>
                <c:pt idx="50157">
                  <c:v>69.816000000000003</c:v>
                </c:pt>
                <c:pt idx="50158">
                  <c:v>69.817000000000007</c:v>
                </c:pt>
                <c:pt idx="50159">
                  <c:v>69.817000000000007</c:v>
                </c:pt>
                <c:pt idx="50160">
                  <c:v>69.817000000000007</c:v>
                </c:pt>
                <c:pt idx="50161">
                  <c:v>69.817000000000007</c:v>
                </c:pt>
                <c:pt idx="50162">
                  <c:v>69.817999999999998</c:v>
                </c:pt>
                <c:pt idx="50163">
                  <c:v>69.817999999999998</c:v>
                </c:pt>
                <c:pt idx="50164">
                  <c:v>69.817999999999998</c:v>
                </c:pt>
                <c:pt idx="50165">
                  <c:v>69.819000000000003</c:v>
                </c:pt>
                <c:pt idx="50166">
                  <c:v>69.819000000000003</c:v>
                </c:pt>
                <c:pt idx="50167">
                  <c:v>69.819000000000003</c:v>
                </c:pt>
                <c:pt idx="50168">
                  <c:v>69.819000000000003</c:v>
                </c:pt>
                <c:pt idx="50169">
                  <c:v>69.820000000000007</c:v>
                </c:pt>
                <c:pt idx="50170">
                  <c:v>69.820000000000007</c:v>
                </c:pt>
                <c:pt idx="50171">
                  <c:v>69.820000000000007</c:v>
                </c:pt>
                <c:pt idx="50172">
                  <c:v>69.820999999999998</c:v>
                </c:pt>
                <c:pt idx="50173">
                  <c:v>69.820999999999998</c:v>
                </c:pt>
                <c:pt idx="50174">
                  <c:v>69.820999999999998</c:v>
                </c:pt>
                <c:pt idx="50175">
                  <c:v>69.820999999999998</c:v>
                </c:pt>
                <c:pt idx="50176">
                  <c:v>69.822000000000003</c:v>
                </c:pt>
                <c:pt idx="50177">
                  <c:v>69.822000000000003</c:v>
                </c:pt>
                <c:pt idx="50178">
                  <c:v>69.822000000000003</c:v>
                </c:pt>
                <c:pt idx="50179">
                  <c:v>69.823000000000008</c:v>
                </c:pt>
                <c:pt idx="50180">
                  <c:v>69.823000000000008</c:v>
                </c:pt>
                <c:pt idx="50181">
                  <c:v>69.823000000000008</c:v>
                </c:pt>
                <c:pt idx="50182">
                  <c:v>69.823000000000008</c:v>
                </c:pt>
                <c:pt idx="50183">
                  <c:v>69.823999999999998</c:v>
                </c:pt>
                <c:pt idx="50184">
                  <c:v>69.823999999999998</c:v>
                </c:pt>
                <c:pt idx="50185">
                  <c:v>69.823999999999998</c:v>
                </c:pt>
                <c:pt idx="50186">
                  <c:v>69.825000000000003</c:v>
                </c:pt>
                <c:pt idx="50187">
                  <c:v>69.825000000000003</c:v>
                </c:pt>
                <c:pt idx="50188">
                  <c:v>69.825000000000003</c:v>
                </c:pt>
                <c:pt idx="50189">
                  <c:v>69.825000000000003</c:v>
                </c:pt>
                <c:pt idx="50190">
                  <c:v>69.826000000000008</c:v>
                </c:pt>
                <c:pt idx="50191">
                  <c:v>69.826000000000008</c:v>
                </c:pt>
                <c:pt idx="50192">
                  <c:v>69.826000000000008</c:v>
                </c:pt>
                <c:pt idx="50193">
                  <c:v>69.826999999999998</c:v>
                </c:pt>
                <c:pt idx="50194">
                  <c:v>69.826999999999998</c:v>
                </c:pt>
                <c:pt idx="50195">
                  <c:v>69.826999999999998</c:v>
                </c:pt>
                <c:pt idx="50196">
                  <c:v>69.826999999999998</c:v>
                </c:pt>
                <c:pt idx="50197">
                  <c:v>69.828000000000003</c:v>
                </c:pt>
                <c:pt idx="50198">
                  <c:v>69.828000000000003</c:v>
                </c:pt>
                <c:pt idx="50199">
                  <c:v>69.828000000000003</c:v>
                </c:pt>
                <c:pt idx="50200">
                  <c:v>69.829000000000008</c:v>
                </c:pt>
                <c:pt idx="50201">
                  <c:v>69.829000000000008</c:v>
                </c:pt>
                <c:pt idx="50202">
                  <c:v>69.829000000000008</c:v>
                </c:pt>
                <c:pt idx="50203">
                  <c:v>69.829000000000008</c:v>
                </c:pt>
                <c:pt idx="50204">
                  <c:v>69.83</c:v>
                </c:pt>
                <c:pt idx="50205">
                  <c:v>69.83</c:v>
                </c:pt>
                <c:pt idx="50206">
                  <c:v>69.83</c:v>
                </c:pt>
                <c:pt idx="50207">
                  <c:v>69.831000000000003</c:v>
                </c:pt>
                <c:pt idx="50208">
                  <c:v>69.831000000000003</c:v>
                </c:pt>
                <c:pt idx="50209">
                  <c:v>69.831000000000003</c:v>
                </c:pt>
                <c:pt idx="50210">
                  <c:v>69.831000000000003</c:v>
                </c:pt>
                <c:pt idx="50211">
                  <c:v>69.832000000000008</c:v>
                </c:pt>
                <c:pt idx="50212">
                  <c:v>69.832000000000008</c:v>
                </c:pt>
                <c:pt idx="50213">
                  <c:v>69.832000000000008</c:v>
                </c:pt>
                <c:pt idx="50214">
                  <c:v>69.832999999999998</c:v>
                </c:pt>
                <c:pt idx="50215">
                  <c:v>69.832999999999998</c:v>
                </c:pt>
                <c:pt idx="50216">
                  <c:v>69.832999999999998</c:v>
                </c:pt>
                <c:pt idx="50217">
                  <c:v>69.832999999999998</c:v>
                </c:pt>
                <c:pt idx="50218">
                  <c:v>69.834000000000003</c:v>
                </c:pt>
                <c:pt idx="50219">
                  <c:v>69.834000000000003</c:v>
                </c:pt>
                <c:pt idx="50220">
                  <c:v>69.834000000000003</c:v>
                </c:pt>
                <c:pt idx="50221">
                  <c:v>69.834000000000003</c:v>
                </c:pt>
                <c:pt idx="50222">
                  <c:v>69.835000000000008</c:v>
                </c:pt>
                <c:pt idx="50223">
                  <c:v>69.835000000000008</c:v>
                </c:pt>
                <c:pt idx="50224">
                  <c:v>69.835000000000008</c:v>
                </c:pt>
                <c:pt idx="50225">
                  <c:v>69.835999999999999</c:v>
                </c:pt>
                <c:pt idx="50226">
                  <c:v>69.835999999999999</c:v>
                </c:pt>
                <c:pt idx="50227">
                  <c:v>69.835999999999999</c:v>
                </c:pt>
                <c:pt idx="50228">
                  <c:v>69.835999999999999</c:v>
                </c:pt>
                <c:pt idx="50229">
                  <c:v>69.837000000000003</c:v>
                </c:pt>
                <c:pt idx="50230">
                  <c:v>69.837000000000003</c:v>
                </c:pt>
                <c:pt idx="50231">
                  <c:v>69.837000000000003</c:v>
                </c:pt>
                <c:pt idx="50232">
                  <c:v>69.838000000000008</c:v>
                </c:pt>
                <c:pt idx="50233">
                  <c:v>69.838000000000008</c:v>
                </c:pt>
                <c:pt idx="50234">
                  <c:v>69.838000000000008</c:v>
                </c:pt>
                <c:pt idx="50235">
                  <c:v>69.838000000000008</c:v>
                </c:pt>
                <c:pt idx="50236">
                  <c:v>69.838999999999999</c:v>
                </c:pt>
                <c:pt idx="50237">
                  <c:v>69.838999999999999</c:v>
                </c:pt>
                <c:pt idx="50238">
                  <c:v>69.838999999999999</c:v>
                </c:pt>
                <c:pt idx="50239">
                  <c:v>69.84</c:v>
                </c:pt>
                <c:pt idx="50240">
                  <c:v>69.84</c:v>
                </c:pt>
                <c:pt idx="50241">
                  <c:v>69.84</c:v>
                </c:pt>
                <c:pt idx="50242">
                  <c:v>69.84</c:v>
                </c:pt>
                <c:pt idx="50243">
                  <c:v>69.841000000000008</c:v>
                </c:pt>
                <c:pt idx="50244">
                  <c:v>69.841000000000008</c:v>
                </c:pt>
                <c:pt idx="50245">
                  <c:v>69.841000000000008</c:v>
                </c:pt>
                <c:pt idx="50246">
                  <c:v>69.841999999999999</c:v>
                </c:pt>
                <c:pt idx="50247">
                  <c:v>69.841999999999999</c:v>
                </c:pt>
                <c:pt idx="50248">
                  <c:v>69.841999999999999</c:v>
                </c:pt>
                <c:pt idx="50249">
                  <c:v>69.841999999999999</c:v>
                </c:pt>
                <c:pt idx="50250">
                  <c:v>69.843000000000004</c:v>
                </c:pt>
                <c:pt idx="50251">
                  <c:v>69.843000000000004</c:v>
                </c:pt>
                <c:pt idx="50252">
                  <c:v>69.843000000000004</c:v>
                </c:pt>
                <c:pt idx="50253">
                  <c:v>69.844000000000008</c:v>
                </c:pt>
                <c:pt idx="50254">
                  <c:v>69.844000000000008</c:v>
                </c:pt>
                <c:pt idx="50255">
                  <c:v>69.844000000000008</c:v>
                </c:pt>
                <c:pt idx="50256">
                  <c:v>69.844000000000008</c:v>
                </c:pt>
                <c:pt idx="50257">
                  <c:v>69.844999999999999</c:v>
                </c:pt>
                <c:pt idx="50258">
                  <c:v>69.844999999999999</c:v>
                </c:pt>
                <c:pt idx="50259">
                  <c:v>69.844999999999999</c:v>
                </c:pt>
                <c:pt idx="50260">
                  <c:v>69.846000000000004</c:v>
                </c:pt>
                <c:pt idx="50261">
                  <c:v>69.846000000000004</c:v>
                </c:pt>
                <c:pt idx="50262">
                  <c:v>69.846000000000004</c:v>
                </c:pt>
                <c:pt idx="50263">
                  <c:v>69.846000000000004</c:v>
                </c:pt>
                <c:pt idx="50264">
                  <c:v>69.847000000000008</c:v>
                </c:pt>
                <c:pt idx="50265">
                  <c:v>69.847000000000008</c:v>
                </c:pt>
                <c:pt idx="50266">
                  <c:v>69.847000000000008</c:v>
                </c:pt>
                <c:pt idx="50267">
                  <c:v>69.847999999999999</c:v>
                </c:pt>
                <c:pt idx="50268">
                  <c:v>69.847999999999999</c:v>
                </c:pt>
                <c:pt idx="50269">
                  <c:v>69.847999999999999</c:v>
                </c:pt>
                <c:pt idx="50270">
                  <c:v>69.847999999999999</c:v>
                </c:pt>
                <c:pt idx="50271">
                  <c:v>69.849000000000004</c:v>
                </c:pt>
                <c:pt idx="50272">
                  <c:v>69.849000000000004</c:v>
                </c:pt>
                <c:pt idx="50273">
                  <c:v>69.849000000000004</c:v>
                </c:pt>
                <c:pt idx="50274">
                  <c:v>69.850000000000009</c:v>
                </c:pt>
                <c:pt idx="50275">
                  <c:v>69.850000000000009</c:v>
                </c:pt>
                <c:pt idx="50276">
                  <c:v>69.850000000000009</c:v>
                </c:pt>
                <c:pt idx="50277">
                  <c:v>69.850000000000009</c:v>
                </c:pt>
                <c:pt idx="50278">
                  <c:v>69.850999999999999</c:v>
                </c:pt>
                <c:pt idx="50279">
                  <c:v>69.850999999999999</c:v>
                </c:pt>
                <c:pt idx="50280">
                  <c:v>69.850999999999999</c:v>
                </c:pt>
                <c:pt idx="50281">
                  <c:v>69.850999999999999</c:v>
                </c:pt>
                <c:pt idx="50282">
                  <c:v>69.852000000000004</c:v>
                </c:pt>
                <c:pt idx="50283">
                  <c:v>69.852000000000004</c:v>
                </c:pt>
                <c:pt idx="50284">
                  <c:v>69.852000000000004</c:v>
                </c:pt>
                <c:pt idx="50285">
                  <c:v>69.852999999999994</c:v>
                </c:pt>
                <c:pt idx="50286">
                  <c:v>69.852999999999994</c:v>
                </c:pt>
                <c:pt idx="50287">
                  <c:v>69.852999999999994</c:v>
                </c:pt>
                <c:pt idx="50288">
                  <c:v>69.852999999999994</c:v>
                </c:pt>
                <c:pt idx="50289">
                  <c:v>69.853999999999999</c:v>
                </c:pt>
                <c:pt idx="50290">
                  <c:v>69.853999999999999</c:v>
                </c:pt>
                <c:pt idx="50291">
                  <c:v>69.853999999999999</c:v>
                </c:pt>
                <c:pt idx="50292">
                  <c:v>69.855000000000004</c:v>
                </c:pt>
                <c:pt idx="50293">
                  <c:v>69.855000000000004</c:v>
                </c:pt>
                <c:pt idx="50294">
                  <c:v>69.855000000000004</c:v>
                </c:pt>
                <c:pt idx="50295">
                  <c:v>69.855000000000004</c:v>
                </c:pt>
                <c:pt idx="50296">
                  <c:v>69.855999999999995</c:v>
                </c:pt>
                <c:pt idx="50297">
                  <c:v>69.855999999999995</c:v>
                </c:pt>
                <c:pt idx="50298">
                  <c:v>69.855999999999995</c:v>
                </c:pt>
                <c:pt idx="50299">
                  <c:v>69.856999999999999</c:v>
                </c:pt>
                <c:pt idx="50300">
                  <c:v>69.856999999999999</c:v>
                </c:pt>
                <c:pt idx="50301">
                  <c:v>69.856999999999999</c:v>
                </c:pt>
                <c:pt idx="50302">
                  <c:v>69.856999999999999</c:v>
                </c:pt>
                <c:pt idx="50303">
                  <c:v>69.858000000000004</c:v>
                </c:pt>
                <c:pt idx="50304">
                  <c:v>69.858000000000004</c:v>
                </c:pt>
                <c:pt idx="50305">
                  <c:v>69.858000000000004</c:v>
                </c:pt>
                <c:pt idx="50306">
                  <c:v>69.858999999999995</c:v>
                </c:pt>
                <c:pt idx="50307">
                  <c:v>69.858999999999995</c:v>
                </c:pt>
                <c:pt idx="50308">
                  <c:v>69.858999999999995</c:v>
                </c:pt>
                <c:pt idx="50309">
                  <c:v>69.858999999999995</c:v>
                </c:pt>
                <c:pt idx="50310">
                  <c:v>69.86</c:v>
                </c:pt>
                <c:pt idx="50311">
                  <c:v>69.86</c:v>
                </c:pt>
                <c:pt idx="50312">
                  <c:v>69.86</c:v>
                </c:pt>
                <c:pt idx="50313">
                  <c:v>69.861000000000004</c:v>
                </c:pt>
                <c:pt idx="50314">
                  <c:v>69.861000000000004</c:v>
                </c:pt>
                <c:pt idx="50315">
                  <c:v>69.861000000000004</c:v>
                </c:pt>
                <c:pt idx="50316">
                  <c:v>69.861000000000004</c:v>
                </c:pt>
                <c:pt idx="50317">
                  <c:v>69.861999999999995</c:v>
                </c:pt>
                <c:pt idx="50318">
                  <c:v>69.861999999999995</c:v>
                </c:pt>
                <c:pt idx="50319">
                  <c:v>69.861999999999995</c:v>
                </c:pt>
                <c:pt idx="50320">
                  <c:v>69.863</c:v>
                </c:pt>
                <c:pt idx="50321">
                  <c:v>69.863</c:v>
                </c:pt>
                <c:pt idx="50322">
                  <c:v>69.863</c:v>
                </c:pt>
                <c:pt idx="50323">
                  <c:v>69.863</c:v>
                </c:pt>
                <c:pt idx="50324">
                  <c:v>69.864000000000004</c:v>
                </c:pt>
                <c:pt idx="50325">
                  <c:v>69.864000000000004</c:v>
                </c:pt>
                <c:pt idx="50326">
                  <c:v>69.864000000000004</c:v>
                </c:pt>
                <c:pt idx="50327">
                  <c:v>69.864999999999995</c:v>
                </c:pt>
                <c:pt idx="50328">
                  <c:v>69.864999999999995</c:v>
                </c:pt>
                <c:pt idx="50329">
                  <c:v>69.864999999999995</c:v>
                </c:pt>
                <c:pt idx="50330">
                  <c:v>69.864999999999995</c:v>
                </c:pt>
                <c:pt idx="50331">
                  <c:v>69.866</c:v>
                </c:pt>
                <c:pt idx="50332">
                  <c:v>69.866</c:v>
                </c:pt>
                <c:pt idx="50333">
                  <c:v>69.866</c:v>
                </c:pt>
                <c:pt idx="50334">
                  <c:v>69.867000000000004</c:v>
                </c:pt>
                <c:pt idx="50335">
                  <c:v>69.867000000000004</c:v>
                </c:pt>
                <c:pt idx="50336">
                  <c:v>69.867000000000004</c:v>
                </c:pt>
                <c:pt idx="50337">
                  <c:v>69.867000000000004</c:v>
                </c:pt>
                <c:pt idx="50338">
                  <c:v>69.867999999999995</c:v>
                </c:pt>
                <c:pt idx="50339">
                  <c:v>69.867999999999995</c:v>
                </c:pt>
                <c:pt idx="50340">
                  <c:v>69.867999999999995</c:v>
                </c:pt>
                <c:pt idx="50341">
                  <c:v>69.869</c:v>
                </c:pt>
                <c:pt idx="50342">
                  <c:v>69.869</c:v>
                </c:pt>
                <c:pt idx="50343">
                  <c:v>69.869</c:v>
                </c:pt>
                <c:pt idx="50344">
                  <c:v>69.869</c:v>
                </c:pt>
                <c:pt idx="50345">
                  <c:v>69.87</c:v>
                </c:pt>
                <c:pt idx="50346">
                  <c:v>69.87</c:v>
                </c:pt>
                <c:pt idx="50347">
                  <c:v>69.87</c:v>
                </c:pt>
                <c:pt idx="50348">
                  <c:v>69.870999999999995</c:v>
                </c:pt>
                <c:pt idx="50349">
                  <c:v>69.870999999999995</c:v>
                </c:pt>
                <c:pt idx="50350">
                  <c:v>69.870999999999995</c:v>
                </c:pt>
                <c:pt idx="50351">
                  <c:v>69.870999999999995</c:v>
                </c:pt>
                <c:pt idx="50352">
                  <c:v>69.872</c:v>
                </c:pt>
                <c:pt idx="50353">
                  <c:v>69.872</c:v>
                </c:pt>
                <c:pt idx="50354">
                  <c:v>69.872</c:v>
                </c:pt>
                <c:pt idx="50355">
                  <c:v>69.872</c:v>
                </c:pt>
                <c:pt idx="50356">
                  <c:v>69.873000000000005</c:v>
                </c:pt>
                <c:pt idx="50357">
                  <c:v>69.873000000000005</c:v>
                </c:pt>
                <c:pt idx="50358">
                  <c:v>69.873000000000005</c:v>
                </c:pt>
                <c:pt idx="50359">
                  <c:v>69.873999999999995</c:v>
                </c:pt>
                <c:pt idx="50360">
                  <c:v>69.873999999999995</c:v>
                </c:pt>
                <c:pt idx="50361">
                  <c:v>69.873999999999995</c:v>
                </c:pt>
                <c:pt idx="50362">
                  <c:v>69.873999999999995</c:v>
                </c:pt>
                <c:pt idx="50363">
                  <c:v>69.875</c:v>
                </c:pt>
                <c:pt idx="50364">
                  <c:v>69.875</c:v>
                </c:pt>
                <c:pt idx="50365">
                  <c:v>69.875</c:v>
                </c:pt>
                <c:pt idx="50366">
                  <c:v>69.876000000000005</c:v>
                </c:pt>
                <c:pt idx="50367">
                  <c:v>69.876000000000005</c:v>
                </c:pt>
                <c:pt idx="50368">
                  <c:v>69.876000000000005</c:v>
                </c:pt>
                <c:pt idx="50369">
                  <c:v>69.876000000000005</c:v>
                </c:pt>
                <c:pt idx="50370">
                  <c:v>69.876999999999995</c:v>
                </c:pt>
                <c:pt idx="50371">
                  <c:v>69.876999999999995</c:v>
                </c:pt>
                <c:pt idx="50372">
                  <c:v>69.876999999999995</c:v>
                </c:pt>
                <c:pt idx="50373">
                  <c:v>69.878</c:v>
                </c:pt>
                <c:pt idx="50374">
                  <c:v>69.878</c:v>
                </c:pt>
                <c:pt idx="50375">
                  <c:v>69.878</c:v>
                </c:pt>
                <c:pt idx="50376">
                  <c:v>69.878</c:v>
                </c:pt>
                <c:pt idx="50377">
                  <c:v>69.879000000000005</c:v>
                </c:pt>
                <c:pt idx="50378">
                  <c:v>69.879000000000005</c:v>
                </c:pt>
                <c:pt idx="50379">
                  <c:v>69.879000000000005</c:v>
                </c:pt>
                <c:pt idx="50380">
                  <c:v>69.88</c:v>
                </c:pt>
                <c:pt idx="50381">
                  <c:v>69.88</c:v>
                </c:pt>
                <c:pt idx="50382">
                  <c:v>69.88</c:v>
                </c:pt>
                <c:pt idx="50383">
                  <c:v>69.88</c:v>
                </c:pt>
                <c:pt idx="50384">
                  <c:v>69.881</c:v>
                </c:pt>
                <c:pt idx="50385">
                  <c:v>69.881</c:v>
                </c:pt>
                <c:pt idx="50386">
                  <c:v>69.881</c:v>
                </c:pt>
                <c:pt idx="50387">
                  <c:v>69.882000000000005</c:v>
                </c:pt>
                <c:pt idx="50388">
                  <c:v>69.882000000000005</c:v>
                </c:pt>
                <c:pt idx="50389">
                  <c:v>69.882000000000005</c:v>
                </c:pt>
                <c:pt idx="50390">
                  <c:v>69.882000000000005</c:v>
                </c:pt>
                <c:pt idx="50391">
                  <c:v>69.882999999999996</c:v>
                </c:pt>
                <c:pt idx="50392">
                  <c:v>69.882999999999996</c:v>
                </c:pt>
                <c:pt idx="50393">
                  <c:v>69.882999999999996</c:v>
                </c:pt>
                <c:pt idx="50394">
                  <c:v>69.884</c:v>
                </c:pt>
                <c:pt idx="50395">
                  <c:v>69.884</c:v>
                </c:pt>
                <c:pt idx="50396">
                  <c:v>69.884</c:v>
                </c:pt>
                <c:pt idx="50397">
                  <c:v>69.884</c:v>
                </c:pt>
                <c:pt idx="50398">
                  <c:v>69.885000000000005</c:v>
                </c:pt>
                <c:pt idx="50399">
                  <c:v>69.885000000000005</c:v>
                </c:pt>
                <c:pt idx="50400">
                  <c:v>69.885000000000005</c:v>
                </c:pt>
                <c:pt idx="50401">
                  <c:v>69.885999999999996</c:v>
                </c:pt>
                <c:pt idx="50402">
                  <c:v>69.885999999999996</c:v>
                </c:pt>
                <c:pt idx="50403">
                  <c:v>69.885999999999996</c:v>
                </c:pt>
                <c:pt idx="50404">
                  <c:v>69.885999999999996</c:v>
                </c:pt>
                <c:pt idx="50405">
                  <c:v>69.887</c:v>
                </c:pt>
                <c:pt idx="50406">
                  <c:v>69.887</c:v>
                </c:pt>
                <c:pt idx="50407">
                  <c:v>69.887</c:v>
                </c:pt>
                <c:pt idx="50408">
                  <c:v>69.888000000000005</c:v>
                </c:pt>
                <c:pt idx="50409">
                  <c:v>69.888000000000005</c:v>
                </c:pt>
                <c:pt idx="50410">
                  <c:v>69.888000000000005</c:v>
                </c:pt>
                <c:pt idx="50411">
                  <c:v>69.888000000000005</c:v>
                </c:pt>
                <c:pt idx="50412">
                  <c:v>69.888999999999996</c:v>
                </c:pt>
                <c:pt idx="50413">
                  <c:v>69.888999999999996</c:v>
                </c:pt>
                <c:pt idx="50414">
                  <c:v>69.888999999999996</c:v>
                </c:pt>
                <c:pt idx="50415">
                  <c:v>69.89</c:v>
                </c:pt>
                <c:pt idx="50416">
                  <c:v>69.89</c:v>
                </c:pt>
                <c:pt idx="50417">
                  <c:v>69.89</c:v>
                </c:pt>
                <c:pt idx="50418">
                  <c:v>69.89</c:v>
                </c:pt>
                <c:pt idx="50419">
                  <c:v>69.891000000000005</c:v>
                </c:pt>
                <c:pt idx="50420">
                  <c:v>69.891000000000005</c:v>
                </c:pt>
                <c:pt idx="50421">
                  <c:v>69.891000000000005</c:v>
                </c:pt>
                <c:pt idx="50422">
                  <c:v>69.891000000000005</c:v>
                </c:pt>
                <c:pt idx="50423">
                  <c:v>69.891999999999996</c:v>
                </c:pt>
                <c:pt idx="50424">
                  <c:v>69.891999999999996</c:v>
                </c:pt>
                <c:pt idx="50425">
                  <c:v>69.891999999999996</c:v>
                </c:pt>
                <c:pt idx="50426">
                  <c:v>69.893000000000001</c:v>
                </c:pt>
                <c:pt idx="50427">
                  <c:v>69.893000000000001</c:v>
                </c:pt>
                <c:pt idx="50428">
                  <c:v>69.893000000000001</c:v>
                </c:pt>
                <c:pt idx="50429">
                  <c:v>69.893000000000001</c:v>
                </c:pt>
                <c:pt idx="50430">
                  <c:v>69.894000000000005</c:v>
                </c:pt>
                <c:pt idx="50431">
                  <c:v>69.894000000000005</c:v>
                </c:pt>
                <c:pt idx="50432">
                  <c:v>69.894000000000005</c:v>
                </c:pt>
                <c:pt idx="50433">
                  <c:v>69.894999999999996</c:v>
                </c:pt>
                <c:pt idx="50434">
                  <c:v>69.894999999999996</c:v>
                </c:pt>
                <c:pt idx="50435">
                  <c:v>69.894999999999996</c:v>
                </c:pt>
                <c:pt idx="50436">
                  <c:v>69.894999999999996</c:v>
                </c:pt>
                <c:pt idx="50437">
                  <c:v>69.896000000000001</c:v>
                </c:pt>
                <c:pt idx="50438">
                  <c:v>69.896000000000001</c:v>
                </c:pt>
                <c:pt idx="50439">
                  <c:v>69.896000000000001</c:v>
                </c:pt>
                <c:pt idx="50440">
                  <c:v>69.897000000000006</c:v>
                </c:pt>
                <c:pt idx="50441">
                  <c:v>69.897000000000006</c:v>
                </c:pt>
                <c:pt idx="50442">
                  <c:v>69.897000000000006</c:v>
                </c:pt>
                <c:pt idx="50443">
                  <c:v>69.897000000000006</c:v>
                </c:pt>
                <c:pt idx="50444">
                  <c:v>69.897999999999996</c:v>
                </c:pt>
                <c:pt idx="50445">
                  <c:v>69.897999999999996</c:v>
                </c:pt>
                <c:pt idx="50446">
                  <c:v>69.897999999999996</c:v>
                </c:pt>
                <c:pt idx="50447">
                  <c:v>69.899000000000001</c:v>
                </c:pt>
                <c:pt idx="50448">
                  <c:v>69.899000000000001</c:v>
                </c:pt>
                <c:pt idx="50449">
                  <c:v>69.899000000000001</c:v>
                </c:pt>
                <c:pt idx="50450">
                  <c:v>69.899000000000001</c:v>
                </c:pt>
                <c:pt idx="50451">
                  <c:v>69.900000000000006</c:v>
                </c:pt>
                <c:pt idx="50452">
                  <c:v>69.900000000000006</c:v>
                </c:pt>
                <c:pt idx="50453">
                  <c:v>69.900000000000006</c:v>
                </c:pt>
                <c:pt idx="50454">
                  <c:v>69.900999999999996</c:v>
                </c:pt>
                <c:pt idx="50455">
                  <c:v>69.900999999999996</c:v>
                </c:pt>
                <c:pt idx="50456">
                  <c:v>69.900999999999996</c:v>
                </c:pt>
                <c:pt idx="50457">
                  <c:v>69.900999999999996</c:v>
                </c:pt>
                <c:pt idx="50458">
                  <c:v>69.902000000000001</c:v>
                </c:pt>
                <c:pt idx="50459">
                  <c:v>69.902000000000001</c:v>
                </c:pt>
                <c:pt idx="50460">
                  <c:v>69.902000000000001</c:v>
                </c:pt>
                <c:pt idx="50461">
                  <c:v>69.903000000000006</c:v>
                </c:pt>
                <c:pt idx="50462">
                  <c:v>69.903000000000006</c:v>
                </c:pt>
                <c:pt idx="50463">
                  <c:v>69.903000000000006</c:v>
                </c:pt>
                <c:pt idx="50464">
                  <c:v>69.903000000000006</c:v>
                </c:pt>
                <c:pt idx="50465">
                  <c:v>69.903999999999996</c:v>
                </c:pt>
                <c:pt idx="50466">
                  <c:v>69.903999999999996</c:v>
                </c:pt>
                <c:pt idx="50467">
                  <c:v>69.903999999999996</c:v>
                </c:pt>
                <c:pt idx="50468">
                  <c:v>69.905000000000001</c:v>
                </c:pt>
                <c:pt idx="50469">
                  <c:v>69.905000000000001</c:v>
                </c:pt>
                <c:pt idx="50470">
                  <c:v>69.905000000000001</c:v>
                </c:pt>
                <c:pt idx="50471">
                  <c:v>69.905000000000001</c:v>
                </c:pt>
                <c:pt idx="50472">
                  <c:v>69.906000000000006</c:v>
                </c:pt>
                <c:pt idx="50473">
                  <c:v>69.906000000000006</c:v>
                </c:pt>
                <c:pt idx="50474">
                  <c:v>69.906000000000006</c:v>
                </c:pt>
                <c:pt idx="50475">
                  <c:v>69.906999999999996</c:v>
                </c:pt>
                <c:pt idx="50476">
                  <c:v>69.906999999999996</c:v>
                </c:pt>
                <c:pt idx="50477">
                  <c:v>69.906999999999996</c:v>
                </c:pt>
                <c:pt idx="50478">
                  <c:v>69.906999999999996</c:v>
                </c:pt>
                <c:pt idx="50479">
                  <c:v>69.908000000000001</c:v>
                </c:pt>
                <c:pt idx="50480">
                  <c:v>69.908000000000001</c:v>
                </c:pt>
                <c:pt idx="50481">
                  <c:v>69.908000000000001</c:v>
                </c:pt>
                <c:pt idx="50482">
                  <c:v>69.909000000000006</c:v>
                </c:pt>
                <c:pt idx="50483">
                  <c:v>69.909000000000006</c:v>
                </c:pt>
                <c:pt idx="50484">
                  <c:v>69.909000000000006</c:v>
                </c:pt>
                <c:pt idx="50485">
                  <c:v>69.909000000000006</c:v>
                </c:pt>
                <c:pt idx="50486">
                  <c:v>69.91</c:v>
                </c:pt>
                <c:pt idx="50487">
                  <c:v>69.91</c:v>
                </c:pt>
                <c:pt idx="50488">
                  <c:v>69.91</c:v>
                </c:pt>
                <c:pt idx="50489">
                  <c:v>69.911000000000001</c:v>
                </c:pt>
                <c:pt idx="50490">
                  <c:v>69.911000000000001</c:v>
                </c:pt>
                <c:pt idx="50491">
                  <c:v>69.911000000000001</c:v>
                </c:pt>
                <c:pt idx="50492">
                  <c:v>69.911000000000001</c:v>
                </c:pt>
                <c:pt idx="50493">
                  <c:v>69.912000000000006</c:v>
                </c:pt>
                <c:pt idx="50494">
                  <c:v>69.912000000000006</c:v>
                </c:pt>
                <c:pt idx="50495">
                  <c:v>69.912000000000006</c:v>
                </c:pt>
                <c:pt idx="50496">
                  <c:v>69.912999999999997</c:v>
                </c:pt>
                <c:pt idx="50497">
                  <c:v>69.912999999999997</c:v>
                </c:pt>
                <c:pt idx="50498">
                  <c:v>69.912999999999997</c:v>
                </c:pt>
                <c:pt idx="50499">
                  <c:v>69.912999999999997</c:v>
                </c:pt>
                <c:pt idx="50500">
                  <c:v>69.914000000000001</c:v>
                </c:pt>
                <c:pt idx="50501">
                  <c:v>69.914000000000001</c:v>
                </c:pt>
                <c:pt idx="50502">
                  <c:v>69.914000000000001</c:v>
                </c:pt>
                <c:pt idx="50503">
                  <c:v>69.914000000000001</c:v>
                </c:pt>
                <c:pt idx="50504">
                  <c:v>69.915000000000006</c:v>
                </c:pt>
                <c:pt idx="50505">
                  <c:v>69.915000000000006</c:v>
                </c:pt>
                <c:pt idx="50506">
                  <c:v>69.915000000000006</c:v>
                </c:pt>
                <c:pt idx="50507">
                  <c:v>69.915999999999997</c:v>
                </c:pt>
                <c:pt idx="50508">
                  <c:v>69.915999999999997</c:v>
                </c:pt>
                <c:pt idx="50509">
                  <c:v>69.915999999999997</c:v>
                </c:pt>
                <c:pt idx="50510">
                  <c:v>69.915999999999997</c:v>
                </c:pt>
                <c:pt idx="50511">
                  <c:v>69.917000000000002</c:v>
                </c:pt>
                <c:pt idx="50512">
                  <c:v>69.917000000000002</c:v>
                </c:pt>
                <c:pt idx="50513">
                  <c:v>69.917000000000002</c:v>
                </c:pt>
                <c:pt idx="50514">
                  <c:v>69.918000000000006</c:v>
                </c:pt>
                <c:pt idx="50515">
                  <c:v>69.918000000000006</c:v>
                </c:pt>
                <c:pt idx="50516">
                  <c:v>69.918000000000006</c:v>
                </c:pt>
                <c:pt idx="50517">
                  <c:v>69.918000000000006</c:v>
                </c:pt>
                <c:pt idx="50518">
                  <c:v>69.918999999999997</c:v>
                </c:pt>
                <c:pt idx="50519">
                  <c:v>69.918999999999997</c:v>
                </c:pt>
                <c:pt idx="50520">
                  <c:v>69.918999999999997</c:v>
                </c:pt>
                <c:pt idx="50521">
                  <c:v>69.92</c:v>
                </c:pt>
                <c:pt idx="50522">
                  <c:v>69.92</c:v>
                </c:pt>
                <c:pt idx="50523">
                  <c:v>69.92</c:v>
                </c:pt>
                <c:pt idx="50524">
                  <c:v>69.92</c:v>
                </c:pt>
                <c:pt idx="50525">
                  <c:v>69.921000000000006</c:v>
                </c:pt>
                <c:pt idx="50526">
                  <c:v>69.921000000000006</c:v>
                </c:pt>
                <c:pt idx="50527">
                  <c:v>69.921000000000006</c:v>
                </c:pt>
                <c:pt idx="50528">
                  <c:v>69.921999999999997</c:v>
                </c:pt>
                <c:pt idx="50529">
                  <c:v>69.921999999999997</c:v>
                </c:pt>
                <c:pt idx="50530">
                  <c:v>69.921999999999997</c:v>
                </c:pt>
                <c:pt idx="50531">
                  <c:v>69.921999999999997</c:v>
                </c:pt>
                <c:pt idx="50532">
                  <c:v>69.923000000000002</c:v>
                </c:pt>
                <c:pt idx="50533">
                  <c:v>69.923000000000002</c:v>
                </c:pt>
                <c:pt idx="50534">
                  <c:v>69.923000000000002</c:v>
                </c:pt>
                <c:pt idx="50535">
                  <c:v>69.924000000000007</c:v>
                </c:pt>
                <c:pt idx="50536">
                  <c:v>69.924000000000007</c:v>
                </c:pt>
                <c:pt idx="50537">
                  <c:v>69.924000000000007</c:v>
                </c:pt>
                <c:pt idx="50538">
                  <c:v>69.924000000000007</c:v>
                </c:pt>
                <c:pt idx="50539">
                  <c:v>69.924999999999997</c:v>
                </c:pt>
                <c:pt idx="50540">
                  <c:v>69.924999999999997</c:v>
                </c:pt>
                <c:pt idx="50541">
                  <c:v>69.924999999999997</c:v>
                </c:pt>
                <c:pt idx="50542">
                  <c:v>69.926000000000002</c:v>
                </c:pt>
                <c:pt idx="50543">
                  <c:v>69.926000000000002</c:v>
                </c:pt>
                <c:pt idx="50544">
                  <c:v>69.926000000000002</c:v>
                </c:pt>
                <c:pt idx="50545">
                  <c:v>69.926000000000002</c:v>
                </c:pt>
                <c:pt idx="50546">
                  <c:v>69.927000000000007</c:v>
                </c:pt>
                <c:pt idx="50547">
                  <c:v>69.927000000000007</c:v>
                </c:pt>
                <c:pt idx="50548">
                  <c:v>69.927000000000007</c:v>
                </c:pt>
                <c:pt idx="50549">
                  <c:v>69.927999999999997</c:v>
                </c:pt>
                <c:pt idx="50550">
                  <c:v>69.927999999999997</c:v>
                </c:pt>
                <c:pt idx="50551">
                  <c:v>69.927999999999997</c:v>
                </c:pt>
                <c:pt idx="50552">
                  <c:v>69.927999999999997</c:v>
                </c:pt>
                <c:pt idx="50553">
                  <c:v>69.929000000000002</c:v>
                </c:pt>
                <c:pt idx="50554">
                  <c:v>69.929000000000002</c:v>
                </c:pt>
                <c:pt idx="50555">
                  <c:v>69.929000000000002</c:v>
                </c:pt>
                <c:pt idx="50556">
                  <c:v>69.930000000000007</c:v>
                </c:pt>
                <c:pt idx="50557">
                  <c:v>69.930000000000007</c:v>
                </c:pt>
                <c:pt idx="50558">
                  <c:v>69.930000000000007</c:v>
                </c:pt>
                <c:pt idx="50559">
                  <c:v>69.930000000000007</c:v>
                </c:pt>
                <c:pt idx="50560">
                  <c:v>69.930999999999997</c:v>
                </c:pt>
                <c:pt idx="50561">
                  <c:v>69.930999999999997</c:v>
                </c:pt>
                <c:pt idx="50562">
                  <c:v>69.930999999999997</c:v>
                </c:pt>
                <c:pt idx="50563">
                  <c:v>69.932000000000002</c:v>
                </c:pt>
                <c:pt idx="50564">
                  <c:v>69.932000000000002</c:v>
                </c:pt>
                <c:pt idx="50565">
                  <c:v>69.932000000000002</c:v>
                </c:pt>
                <c:pt idx="50566">
                  <c:v>69.932000000000002</c:v>
                </c:pt>
                <c:pt idx="50567">
                  <c:v>69.933000000000007</c:v>
                </c:pt>
                <c:pt idx="50568">
                  <c:v>69.933000000000007</c:v>
                </c:pt>
                <c:pt idx="50569">
                  <c:v>69.933000000000007</c:v>
                </c:pt>
                <c:pt idx="50570">
                  <c:v>69.933999999999997</c:v>
                </c:pt>
                <c:pt idx="50571">
                  <c:v>69.933999999999997</c:v>
                </c:pt>
                <c:pt idx="50572">
                  <c:v>69.933999999999997</c:v>
                </c:pt>
                <c:pt idx="50573">
                  <c:v>69.933999999999997</c:v>
                </c:pt>
                <c:pt idx="50574">
                  <c:v>69.935000000000002</c:v>
                </c:pt>
                <c:pt idx="50575">
                  <c:v>69.935000000000002</c:v>
                </c:pt>
                <c:pt idx="50576">
                  <c:v>69.935000000000002</c:v>
                </c:pt>
                <c:pt idx="50577">
                  <c:v>69.936000000000007</c:v>
                </c:pt>
                <c:pt idx="50578">
                  <c:v>69.936000000000007</c:v>
                </c:pt>
                <c:pt idx="50579">
                  <c:v>69.936000000000007</c:v>
                </c:pt>
                <c:pt idx="50580">
                  <c:v>69.936000000000007</c:v>
                </c:pt>
                <c:pt idx="50581">
                  <c:v>69.936999999999998</c:v>
                </c:pt>
                <c:pt idx="50582">
                  <c:v>69.936999999999998</c:v>
                </c:pt>
                <c:pt idx="50583">
                  <c:v>69.936999999999998</c:v>
                </c:pt>
                <c:pt idx="50584">
                  <c:v>69.936999999999998</c:v>
                </c:pt>
                <c:pt idx="50585">
                  <c:v>69.938000000000002</c:v>
                </c:pt>
                <c:pt idx="50586">
                  <c:v>69.938000000000002</c:v>
                </c:pt>
                <c:pt idx="50587">
                  <c:v>69.938000000000002</c:v>
                </c:pt>
                <c:pt idx="50588">
                  <c:v>69.939000000000007</c:v>
                </c:pt>
                <c:pt idx="50589">
                  <c:v>69.939000000000007</c:v>
                </c:pt>
                <c:pt idx="50590">
                  <c:v>69.939000000000007</c:v>
                </c:pt>
                <c:pt idx="50591">
                  <c:v>69.939000000000007</c:v>
                </c:pt>
                <c:pt idx="50592">
                  <c:v>69.94</c:v>
                </c:pt>
                <c:pt idx="50593">
                  <c:v>69.94</c:v>
                </c:pt>
                <c:pt idx="50594">
                  <c:v>69.94</c:v>
                </c:pt>
                <c:pt idx="50595">
                  <c:v>69.941000000000003</c:v>
                </c:pt>
                <c:pt idx="50596">
                  <c:v>69.941000000000003</c:v>
                </c:pt>
                <c:pt idx="50597">
                  <c:v>69.941000000000003</c:v>
                </c:pt>
                <c:pt idx="50598">
                  <c:v>69.941000000000003</c:v>
                </c:pt>
                <c:pt idx="50599">
                  <c:v>69.942000000000007</c:v>
                </c:pt>
                <c:pt idx="50600">
                  <c:v>69.942000000000007</c:v>
                </c:pt>
                <c:pt idx="50601">
                  <c:v>69.942000000000007</c:v>
                </c:pt>
                <c:pt idx="50602">
                  <c:v>69.942999999999998</c:v>
                </c:pt>
                <c:pt idx="50603">
                  <c:v>69.942999999999998</c:v>
                </c:pt>
                <c:pt idx="50604">
                  <c:v>69.942999999999998</c:v>
                </c:pt>
                <c:pt idx="50605">
                  <c:v>69.942999999999998</c:v>
                </c:pt>
                <c:pt idx="50606">
                  <c:v>69.944000000000003</c:v>
                </c:pt>
                <c:pt idx="50607">
                  <c:v>69.944000000000003</c:v>
                </c:pt>
                <c:pt idx="50608">
                  <c:v>69.944000000000003</c:v>
                </c:pt>
                <c:pt idx="50609">
                  <c:v>69.945000000000007</c:v>
                </c:pt>
                <c:pt idx="50610">
                  <c:v>69.945000000000007</c:v>
                </c:pt>
                <c:pt idx="50611">
                  <c:v>69.945000000000007</c:v>
                </c:pt>
                <c:pt idx="50612">
                  <c:v>69.945000000000007</c:v>
                </c:pt>
                <c:pt idx="50613">
                  <c:v>69.945999999999998</c:v>
                </c:pt>
                <c:pt idx="50614">
                  <c:v>69.945999999999998</c:v>
                </c:pt>
                <c:pt idx="50615">
                  <c:v>69.945999999999998</c:v>
                </c:pt>
                <c:pt idx="50616">
                  <c:v>69.947000000000003</c:v>
                </c:pt>
                <c:pt idx="50617">
                  <c:v>69.947000000000003</c:v>
                </c:pt>
                <c:pt idx="50618">
                  <c:v>69.947000000000003</c:v>
                </c:pt>
                <c:pt idx="50619">
                  <c:v>69.947000000000003</c:v>
                </c:pt>
                <c:pt idx="50620">
                  <c:v>69.948000000000008</c:v>
                </c:pt>
                <c:pt idx="50621">
                  <c:v>69.948000000000008</c:v>
                </c:pt>
                <c:pt idx="50622">
                  <c:v>69.948000000000008</c:v>
                </c:pt>
                <c:pt idx="50623">
                  <c:v>69.948999999999998</c:v>
                </c:pt>
                <c:pt idx="50624">
                  <c:v>69.948999999999998</c:v>
                </c:pt>
                <c:pt idx="50625">
                  <c:v>69.948999999999998</c:v>
                </c:pt>
                <c:pt idx="50626">
                  <c:v>69.948999999999998</c:v>
                </c:pt>
                <c:pt idx="50627">
                  <c:v>69.95</c:v>
                </c:pt>
                <c:pt idx="50628">
                  <c:v>69.95</c:v>
                </c:pt>
                <c:pt idx="50629">
                  <c:v>69.95</c:v>
                </c:pt>
                <c:pt idx="50630">
                  <c:v>69.951000000000008</c:v>
                </c:pt>
                <c:pt idx="50631">
                  <c:v>69.951000000000008</c:v>
                </c:pt>
                <c:pt idx="50632">
                  <c:v>69.951000000000008</c:v>
                </c:pt>
                <c:pt idx="50633">
                  <c:v>69.951000000000008</c:v>
                </c:pt>
                <c:pt idx="50634">
                  <c:v>69.951999999999998</c:v>
                </c:pt>
                <c:pt idx="50635">
                  <c:v>69.951999999999998</c:v>
                </c:pt>
                <c:pt idx="50636">
                  <c:v>69.951999999999998</c:v>
                </c:pt>
                <c:pt idx="50637">
                  <c:v>69.953000000000003</c:v>
                </c:pt>
                <c:pt idx="50638">
                  <c:v>69.953000000000003</c:v>
                </c:pt>
                <c:pt idx="50639">
                  <c:v>69.953000000000003</c:v>
                </c:pt>
                <c:pt idx="50640">
                  <c:v>69.953000000000003</c:v>
                </c:pt>
                <c:pt idx="50641">
                  <c:v>69.954000000000008</c:v>
                </c:pt>
                <c:pt idx="50642">
                  <c:v>69.954000000000008</c:v>
                </c:pt>
                <c:pt idx="50643">
                  <c:v>69.954000000000008</c:v>
                </c:pt>
                <c:pt idx="50644">
                  <c:v>69.954999999999998</c:v>
                </c:pt>
                <c:pt idx="50645">
                  <c:v>69.954999999999998</c:v>
                </c:pt>
                <c:pt idx="50646">
                  <c:v>69.954999999999998</c:v>
                </c:pt>
                <c:pt idx="50647">
                  <c:v>69.954999999999998</c:v>
                </c:pt>
                <c:pt idx="50648">
                  <c:v>69.956000000000003</c:v>
                </c:pt>
                <c:pt idx="50649">
                  <c:v>69.956000000000003</c:v>
                </c:pt>
                <c:pt idx="50650">
                  <c:v>69.956000000000003</c:v>
                </c:pt>
                <c:pt idx="50651">
                  <c:v>69.957000000000008</c:v>
                </c:pt>
                <c:pt idx="50652">
                  <c:v>69.957000000000008</c:v>
                </c:pt>
                <c:pt idx="50653">
                  <c:v>69.957000000000008</c:v>
                </c:pt>
                <c:pt idx="50654">
                  <c:v>69.957000000000008</c:v>
                </c:pt>
                <c:pt idx="50655">
                  <c:v>69.957999999999998</c:v>
                </c:pt>
                <c:pt idx="50656">
                  <c:v>69.957999999999998</c:v>
                </c:pt>
                <c:pt idx="50657">
                  <c:v>69.957999999999998</c:v>
                </c:pt>
                <c:pt idx="50658">
                  <c:v>69.959000000000003</c:v>
                </c:pt>
                <c:pt idx="50659">
                  <c:v>69.959000000000003</c:v>
                </c:pt>
                <c:pt idx="50660">
                  <c:v>69.959000000000003</c:v>
                </c:pt>
                <c:pt idx="50661">
                  <c:v>69.959000000000003</c:v>
                </c:pt>
                <c:pt idx="50662">
                  <c:v>69.960000000000008</c:v>
                </c:pt>
                <c:pt idx="50663">
                  <c:v>69.960000000000008</c:v>
                </c:pt>
                <c:pt idx="50664">
                  <c:v>69.960000000000008</c:v>
                </c:pt>
                <c:pt idx="50665">
                  <c:v>69.960999999999999</c:v>
                </c:pt>
                <c:pt idx="50666">
                  <c:v>69.960999999999999</c:v>
                </c:pt>
                <c:pt idx="50667">
                  <c:v>69.960999999999999</c:v>
                </c:pt>
                <c:pt idx="50668">
                  <c:v>69.960999999999999</c:v>
                </c:pt>
                <c:pt idx="50669">
                  <c:v>69.962000000000003</c:v>
                </c:pt>
                <c:pt idx="50670">
                  <c:v>69.962000000000003</c:v>
                </c:pt>
                <c:pt idx="50671">
                  <c:v>69.962000000000003</c:v>
                </c:pt>
                <c:pt idx="50672">
                  <c:v>69.963000000000008</c:v>
                </c:pt>
                <c:pt idx="50673">
                  <c:v>69.963000000000008</c:v>
                </c:pt>
                <c:pt idx="50674">
                  <c:v>69.963000000000008</c:v>
                </c:pt>
                <c:pt idx="50675">
                  <c:v>69.963000000000008</c:v>
                </c:pt>
                <c:pt idx="50676">
                  <c:v>69.963999999999999</c:v>
                </c:pt>
                <c:pt idx="50677">
                  <c:v>69.963999999999999</c:v>
                </c:pt>
                <c:pt idx="50678">
                  <c:v>69.963999999999999</c:v>
                </c:pt>
                <c:pt idx="50679">
                  <c:v>69.965000000000003</c:v>
                </c:pt>
                <c:pt idx="50680">
                  <c:v>69.965000000000003</c:v>
                </c:pt>
                <c:pt idx="50681">
                  <c:v>69.965000000000003</c:v>
                </c:pt>
                <c:pt idx="50682">
                  <c:v>69.965000000000003</c:v>
                </c:pt>
                <c:pt idx="50683">
                  <c:v>69.966000000000008</c:v>
                </c:pt>
                <c:pt idx="50684">
                  <c:v>69.966000000000008</c:v>
                </c:pt>
                <c:pt idx="50685">
                  <c:v>69.966000000000008</c:v>
                </c:pt>
                <c:pt idx="50686">
                  <c:v>69.966999999999999</c:v>
                </c:pt>
                <c:pt idx="50687">
                  <c:v>69.966999999999999</c:v>
                </c:pt>
                <c:pt idx="50688">
                  <c:v>69.966999999999999</c:v>
                </c:pt>
                <c:pt idx="50689">
                  <c:v>69.966999999999999</c:v>
                </c:pt>
                <c:pt idx="50690">
                  <c:v>69.968000000000004</c:v>
                </c:pt>
                <c:pt idx="50691">
                  <c:v>69.968000000000004</c:v>
                </c:pt>
                <c:pt idx="50692">
                  <c:v>69.968000000000004</c:v>
                </c:pt>
                <c:pt idx="50693">
                  <c:v>69.968000000000004</c:v>
                </c:pt>
                <c:pt idx="50694">
                  <c:v>69.969000000000008</c:v>
                </c:pt>
                <c:pt idx="50695">
                  <c:v>69.969000000000008</c:v>
                </c:pt>
                <c:pt idx="50696">
                  <c:v>69.969000000000008</c:v>
                </c:pt>
                <c:pt idx="50697">
                  <c:v>69.97</c:v>
                </c:pt>
                <c:pt idx="50698">
                  <c:v>69.97</c:v>
                </c:pt>
                <c:pt idx="50699">
                  <c:v>69.97</c:v>
                </c:pt>
                <c:pt idx="50700">
                  <c:v>69.97</c:v>
                </c:pt>
                <c:pt idx="50701">
                  <c:v>69.971000000000004</c:v>
                </c:pt>
                <c:pt idx="50702">
                  <c:v>69.971000000000004</c:v>
                </c:pt>
                <c:pt idx="50703">
                  <c:v>69.971000000000004</c:v>
                </c:pt>
                <c:pt idx="50704">
                  <c:v>69.972000000000008</c:v>
                </c:pt>
                <c:pt idx="50705">
                  <c:v>69.972000000000008</c:v>
                </c:pt>
                <c:pt idx="50706">
                  <c:v>69.972000000000008</c:v>
                </c:pt>
                <c:pt idx="50707">
                  <c:v>69.972000000000008</c:v>
                </c:pt>
                <c:pt idx="50708">
                  <c:v>69.972999999999999</c:v>
                </c:pt>
                <c:pt idx="50709">
                  <c:v>69.972999999999999</c:v>
                </c:pt>
                <c:pt idx="50710">
                  <c:v>69.972999999999999</c:v>
                </c:pt>
                <c:pt idx="50711">
                  <c:v>69.974000000000004</c:v>
                </c:pt>
                <c:pt idx="50712">
                  <c:v>69.974000000000004</c:v>
                </c:pt>
                <c:pt idx="50713">
                  <c:v>69.974000000000004</c:v>
                </c:pt>
                <c:pt idx="50714">
                  <c:v>69.974000000000004</c:v>
                </c:pt>
                <c:pt idx="50715">
                  <c:v>69.975000000000009</c:v>
                </c:pt>
                <c:pt idx="50716">
                  <c:v>69.975000000000009</c:v>
                </c:pt>
                <c:pt idx="50717">
                  <c:v>69.975000000000009</c:v>
                </c:pt>
                <c:pt idx="50718">
                  <c:v>69.975999999999999</c:v>
                </c:pt>
                <c:pt idx="50719">
                  <c:v>69.975999999999999</c:v>
                </c:pt>
                <c:pt idx="50720">
                  <c:v>69.975999999999999</c:v>
                </c:pt>
                <c:pt idx="50721">
                  <c:v>69.975999999999999</c:v>
                </c:pt>
                <c:pt idx="50722">
                  <c:v>69.977000000000004</c:v>
                </c:pt>
                <c:pt idx="50723">
                  <c:v>69.977000000000004</c:v>
                </c:pt>
                <c:pt idx="50724">
                  <c:v>69.977000000000004</c:v>
                </c:pt>
                <c:pt idx="50725">
                  <c:v>69.977999999999994</c:v>
                </c:pt>
                <c:pt idx="50726">
                  <c:v>69.977999999999994</c:v>
                </c:pt>
                <c:pt idx="50727">
                  <c:v>69.977999999999994</c:v>
                </c:pt>
                <c:pt idx="50728">
                  <c:v>69.977999999999994</c:v>
                </c:pt>
                <c:pt idx="50729">
                  <c:v>69.978999999999999</c:v>
                </c:pt>
                <c:pt idx="50730">
                  <c:v>69.978999999999999</c:v>
                </c:pt>
                <c:pt idx="50731">
                  <c:v>69.978999999999999</c:v>
                </c:pt>
                <c:pt idx="50732">
                  <c:v>69.98</c:v>
                </c:pt>
                <c:pt idx="50733">
                  <c:v>69.98</c:v>
                </c:pt>
                <c:pt idx="50734">
                  <c:v>69.98</c:v>
                </c:pt>
                <c:pt idx="50735">
                  <c:v>69.98</c:v>
                </c:pt>
                <c:pt idx="50736">
                  <c:v>69.980999999999995</c:v>
                </c:pt>
                <c:pt idx="50737">
                  <c:v>69.980999999999995</c:v>
                </c:pt>
                <c:pt idx="50738">
                  <c:v>69.980999999999995</c:v>
                </c:pt>
                <c:pt idx="50739">
                  <c:v>69.981999999999999</c:v>
                </c:pt>
                <c:pt idx="50740">
                  <c:v>69.981999999999999</c:v>
                </c:pt>
                <c:pt idx="50741">
                  <c:v>69.981999999999999</c:v>
                </c:pt>
                <c:pt idx="50742">
                  <c:v>69.981999999999999</c:v>
                </c:pt>
                <c:pt idx="50743">
                  <c:v>69.983000000000004</c:v>
                </c:pt>
                <c:pt idx="50744">
                  <c:v>69.983000000000004</c:v>
                </c:pt>
                <c:pt idx="50745">
                  <c:v>69.983000000000004</c:v>
                </c:pt>
                <c:pt idx="50746">
                  <c:v>69.983999999999995</c:v>
                </c:pt>
                <c:pt idx="50747">
                  <c:v>69.983999999999995</c:v>
                </c:pt>
                <c:pt idx="50748">
                  <c:v>69.983999999999995</c:v>
                </c:pt>
                <c:pt idx="50749">
                  <c:v>69.983999999999995</c:v>
                </c:pt>
                <c:pt idx="50750">
                  <c:v>69.984999999999999</c:v>
                </c:pt>
                <c:pt idx="50751">
                  <c:v>69.984999999999999</c:v>
                </c:pt>
                <c:pt idx="50752">
                  <c:v>69.984999999999999</c:v>
                </c:pt>
                <c:pt idx="50753">
                  <c:v>69.986000000000004</c:v>
                </c:pt>
                <c:pt idx="50754">
                  <c:v>69.986000000000004</c:v>
                </c:pt>
                <c:pt idx="50755">
                  <c:v>69.986000000000004</c:v>
                </c:pt>
                <c:pt idx="50756">
                  <c:v>69.986000000000004</c:v>
                </c:pt>
                <c:pt idx="50757">
                  <c:v>69.986999999999995</c:v>
                </c:pt>
                <c:pt idx="50758">
                  <c:v>69.986999999999995</c:v>
                </c:pt>
                <c:pt idx="50759">
                  <c:v>69.986999999999995</c:v>
                </c:pt>
                <c:pt idx="50760">
                  <c:v>69.988</c:v>
                </c:pt>
                <c:pt idx="50761">
                  <c:v>69.988</c:v>
                </c:pt>
                <c:pt idx="50762">
                  <c:v>69.988</c:v>
                </c:pt>
                <c:pt idx="50763">
                  <c:v>69.988</c:v>
                </c:pt>
                <c:pt idx="50764">
                  <c:v>69.989000000000004</c:v>
                </c:pt>
                <c:pt idx="50765">
                  <c:v>69.989000000000004</c:v>
                </c:pt>
                <c:pt idx="50766">
                  <c:v>69.989000000000004</c:v>
                </c:pt>
                <c:pt idx="50767">
                  <c:v>69.989999999999995</c:v>
                </c:pt>
                <c:pt idx="50768">
                  <c:v>69.989999999999995</c:v>
                </c:pt>
                <c:pt idx="50769">
                  <c:v>69.989999999999995</c:v>
                </c:pt>
                <c:pt idx="50770">
                  <c:v>69.989999999999995</c:v>
                </c:pt>
                <c:pt idx="50771">
                  <c:v>69.991</c:v>
                </c:pt>
                <c:pt idx="50772">
                  <c:v>69.991</c:v>
                </c:pt>
                <c:pt idx="50773">
                  <c:v>69.991</c:v>
                </c:pt>
                <c:pt idx="50774">
                  <c:v>69.991</c:v>
                </c:pt>
                <c:pt idx="50775">
                  <c:v>69.992000000000004</c:v>
                </c:pt>
                <c:pt idx="50776">
                  <c:v>69.992000000000004</c:v>
                </c:pt>
                <c:pt idx="50777">
                  <c:v>69.992000000000004</c:v>
                </c:pt>
                <c:pt idx="50778">
                  <c:v>69.992999999999995</c:v>
                </c:pt>
                <c:pt idx="50779">
                  <c:v>69.992999999999995</c:v>
                </c:pt>
                <c:pt idx="50780">
                  <c:v>69.992999999999995</c:v>
                </c:pt>
                <c:pt idx="50781">
                  <c:v>69.992999999999995</c:v>
                </c:pt>
                <c:pt idx="50782">
                  <c:v>69.994</c:v>
                </c:pt>
                <c:pt idx="50783">
                  <c:v>69.994</c:v>
                </c:pt>
                <c:pt idx="50784">
                  <c:v>69.994</c:v>
                </c:pt>
                <c:pt idx="50785">
                  <c:v>69.995000000000005</c:v>
                </c:pt>
                <c:pt idx="50786">
                  <c:v>69.995000000000005</c:v>
                </c:pt>
                <c:pt idx="50787">
                  <c:v>69.995000000000005</c:v>
                </c:pt>
                <c:pt idx="50788">
                  <c:v>69.995000000000005</c:v>
                </c:pt>
                <c:pt idx="50789">
                  <c:v>69.995999999999995</c:v>
                </c:pt>
                <c:pt idx="50790">
                  <c:v>69.995999999999995</c:v>
                </c:pt>
                <c:pt idx="50791">
                  <c:v>69.995999999999995</c:v>
                </c:pt>
                <c:pt idx="50792">
                  <c:v>69.997</c:v>
                </c:pt>
                <c:pt idx="50793">
                  <c:v>69.997</c:v>
                </c:pt>
                <c:pt idx="50794">
                  <c:v>69.997</c:v>
                </c:pt>
                <c:pt idx="50795">
                  <c:v>69.997</c:v>
                </c:pt>
                <c:pt idx="50796">
                  <c:v>69.998000000000005</c:v>
                </c:pt>
                <c:pt idx="50797">
                  <c:v>69.998000000000005</c:v>
                </c:pt>
                <c:pt idx="50798">
                  <c:v>69.998000000000005</c:v>
                </c:pt>
                <c:pt idx="50799">
                  <c:v>69.998999999999995</c:v>
                </c:pt>
                <c:pt idx="50800">
                  <c:v>69.998999999999995</c:v>
                </c:pt>
                <c:pt idx="50801">
                  <c:v>69.998999999999995</c:v>
                </c:pt>
                <c:pt idx="50802">
                  <c:v>69.998999999999995</c:v>
                </c:pt>
                <c:pt idx="50803">
                  <c:v>70</c:v>
                </c:pt>
                <c:pt idx="50804">
                  <c:v>70</c:v>
                </c:pt>
                <c:pt idx="50805">
                  <c:v>70</c:v>
                </c:pt>
                <c:pt idx="50806">
                  <c:v>70.001000000000005</c:v>
                </c:pt>
                <c:pt idx="50807">
                  <c:v>70.001000000000005</c:v>
                </c:pt>
                <c:pt idx="50808">
                  <c:v>70.001000000000005</c:v>
                </c:pt>
                <c:pt idx="50809">
                  <c:v>70.001000000000005</c:v>
                </c:pt>
                <c:pt idx="50810">
                  <c:v>70.001999999999995</c:v>
                </c:pt>
                <c:pt idx="50811">
                  <c:v>70.001999999999995</c:v>
                </c:pt>
                <c:pt idx="50812">
                  <c:v>70.001999999999995</c:v>
                </c:pt>
                <c:pt idx="50813">
                  <c:v>70.003</c:v>
                </c:pt>
                <c:pt idx="50814">
                  <c:v>70.003</c:v>
                </c:pt>
                <c:pt idx="50815">
                  <c:v>70.003</c:v>
                </c:pt>
                <c:pt idx="50816">
                  <c:v>70.003</c:v>
                </c:pt>
                <c:pt idx="50817">
                  <c:v>70.004000000000005</c:v>
                </c:pt>
                <c:pt idx="50818">
                  <c:v>70.004000000000005</c:v>
                </c:pt>
                <c:pt idx="50819">
                  <c:v>70.004000000000005</c:v>
                </c:pt>
                <c:pt idx="50820">
                  <c:v>70.004999999999995</c:v>
                </c:pt>
                <c:pt idx="50821">
                  <c:v>70.004999999999995</c:v>
                </c:pt>
                <c:pt idx="50822">
                  <c:v>70.004999999999995</c:v>
                </c:pt>
                <c:pt idx="50823">
                  <c:v>70.004999999999995</c:v>
                </c:pt>
                <c:pt idx="50824">
                  <c:v>70.006</c:v>
                </c:pt>
                <c:pt idx="50825">
                  <c:v>70.006</c:v>
                </c:pt>
                <c:pt idx="50826">
                  <c:v>70.006</c:v>
                </c:pt>
                <c:pt idx="50827">
                  <c:v>70.007000000000005</c:v>
                </c:pt>
                <c:pt idx="50828">
                  <c:v>70.007000000000005</c:v>
                </c:pt>
                <c:pt idx="50829">
                  <c:v>70.007000000000005</c:v>
                </c:pt>
                <c:pt idx="50830">
                  <c:v>70.007000000000005</c:v>
                </c:pt>
                <c:pt idx="50831">
                  <c:v>70.007999999999996</c:v>
                </c:pt>
                <c:pt idx="50832">
                  <c:v>70.007999999999996</c:v>
                </c:pt>
                <c:pt idx="50833">
                  <c:v>70.007999999999996</c:v>
                </c:pt>
                <c:pt idx="50834">
                  <c:v>70.009</c:v>
                </c:pt>
                <c:pt idx="50835">
                  <c:v>70.009</c:v>
                </c:pt>
                <c:pt idx="50836">
                  <c:v>70.009</c:v>
                </c:pt>
                <c:pt idx="50837">
                  <c:v>70.009</c:v>
                </c:pt>
                <c:pt idx="50838">
                  <c:v>70.010000000000005</c:v>
                </c:pt>
                <c:pt idx="50839">
                  <c:v>70.010000000000005</c:v>
                </c:pt>
                <c:pt idx="50840">
                  <c:v>70.010000000000005</c:v>
                </c:pt>
                <c:pt idx="50841">
                  <c:v>70.010999999999996</c:v>
                </c:pt>
                <c:pt idx="50842">
                  <c:v>70.010999999999996</c:v>
                </c:pt>
                <c:pt idx="50843">
                  <c:v>70.010999999999996</c:v>
                </c:pt>
                <c:pt idx="50844">
                  <c:v>70.010999999999996</c:v>
                </c:pt>
                <c:pt idx="50845">
                  <c:v>70.012</c:v>
                </c:pt>
                <c:pt idx="50846">
                  <c:v>70.012</c:v>
                </c:pt>
                <c:pt idx="50847">
                  <c:v>70.012</c:v>
                </c:pt>
                <c:pt idx="50848">
                  <c:v>70.012</c:v>
                </c:pt>
                <c:pt idx="50849">
                  <c:v>70.013000000000005</c:v>
                </c:pt>
                <c:pt idx="50850">
                  <c:v>70.013000000000005</c:v>
                </c:pt>
                <c:pt idx="50851">
                  <c:v>70.013000000000005</c:v>
                </c:pt>
                <c:pt idx="50852">
                  <c:v>70.013999999999996</c:v>
                </c:pt>
                <c:pt idx="50853">
                  <c:v>70.013999999999996</c:v>
                </c:pt>
                <c:pt idx="50854">
                  <c:v>70.013999999999996</c:v>
                </c:pt>
                <c:pt idx="50855">
                  <c:v>70.013999999999996</c:v>
                </c:pt>
                <c:pt idx="50856">
                  <c:v>70.015000000000001</c:v>
                </c:pt>
                <c:pt idx="50857">
                  <c:v>70.015000000000001</c:v>
                </c:pt>
                <c:pt idx="50858">
                  <c:v>70.015000000000001</c:v>
                </c:pt>
                <c:pt idx="50859">
                  <c:v>70.016000000000005</c:v>
                </c:pt>
                <c:pt idx="50860">
                  <c:v>70.016000000000005</c:v>
                </c:pt>
                <c:pt idx="50861">
                  <c:v>70.016000000000005</c:v>
                </c:pt>
                <c:pt idx="50862">
                  <c:v>70.016000000000005</c:v>
                </c:pt>
                <c:pt idx="50863">
                  <c:v>70.016999999999996</c:v>
                </c:pt>
                <c:pt idx="50864">
                  <c:v>70.016999999999996</c:v>
                </c:pt>
                <c:pt idx="50865">
                  <c:v>70.016999999999996</c:v>
                </c:pt>
                <c:pt idx="50866">
                  <c:v>70.018000000000001</c:v>
                </c:pt>
                <c:pt idx="50867">
                  <c:v>70.018000000000001</c:v>
                </c:pt>
                <c:pt idx="50868">
                  <c:v>70.018000000000001</c:v>
                </c:pt>
                <c:pt idx="50869">
                  <c:v>70.018000000000001</c:v>
                </c:pt>
                <c:pt idx="50870">
                  <c:v>70.019000000000005</c:v>
                </c:pt>
                <c:pt idx="50871">
                  <c:v>70.019000000000005</c:v>
                </c:pt>
                <c:pt idx="50872">
                  <c:v>70.019000000000005</c:v>
                </c:pt>
                <c:pt idx="50873">
                  <c:v>70.02</c:v>
                </c:pt>
                <c:pt idx="50874">
                  <c:v>70.02</c:v>
                </c:pt>
                <c:pt idx="50875">
                  <c:v>70.02</c:v>
                </c:pt>
                <c:pt idx="50876">
                  <c:v>70.02</c:v>
                </c:pt>
                <c:pt idx="50877">
                  <c:v>70.021000000000001</c:v>
                </c:pt>
                <c:pt idx="50878">
                  <c:v>70.021000000000001</c:v>
                </c:pt>
                <c:pt idx="50879">
                  <c:v>70.021000000000001</c:v>
                </c:pt>
                <c:pt idx="50880">
                  <c:v>70.022000000000006</c:v>
                </c:pt>
                <c:pt idx="50881">
                  <c:v>70.022000000000006</c:v>
                </c:pt>
                <c:pt idx="50882">
                  <c:v>70.022000000000006</c:v>
                </c:pt>
                <c:pt idx="50883">
                  <c:v>70.022000000000006</c:v>
                </c:pt>
                <c:pt idx="50884">
                  <c:v>70.022999999999996</c:v>
                </c:pt>
                <c:pt idx="50885">
                  <c:v>70.022999999999996</c:v>
                </c:pt>
                <c:pt idx="50886">
                  <c:v>70.022999999999996</c:v>
                </c:pt>
                <c:pt idx="50887">
                  <c:v>70.024000000000001</c:v>
                </c:pt>
                <c:pt idx="50888">
                  <c:v>70.024000000000001</c:v>
                </c:pt>
                <c:pt idx="50889">
                  <c:v>70.024000000000001</c:v>
                </c:pt>
                <c:pt idx="50890">
                  <c:v>70.024000000000001</c:v>
                </c:pt>
                <c:pt idx="50891">
                  <c:v>70.025000000000006</c:v>
                </c:pt>
                <c:pt idx="50892">
                  <c:v>70.025000000000006</c:v>
                </c:pt>
                <c:pt idx="50893">
                  <c:v>70.025000000000006</c:v>
                </c:pt>
                <c:pt idx="50894">
                  <c:v>70.025999999999996</c:v>
                </c:pt>
                <c:pt idx="50895">
                  <c:v>70.025999999999996</c:v>
                </c:pt>
                <c:pt idx="50896">
                  <c:v>70.025999999999996</c:v>
                </c:pt>
                <c:pt idx="50897">
                  <c:v>70.025999999999996</c:v>
                </c:pt>
                <c:pt idx="50898">
                  <c:v>70.027000000000001</c:v>
                </c:pt>
                <c:pt idx="50899">
                  <c:v>70.027000000000001</c:v>
                </c:pt>
                <c:pt idx="50900">
                  <c:v>70.027000000000001</c:v>
                </c:pt>
                <c:pt idx="50901">
                  <c:v>70.028000000000006</c:v>
                </c:pt>
                <c:pt idx="50902">
                  <c:v>70.028000000000006</c:v>
                </c:pt>
                <c:pt idx="50903">
                  <c:v>70.028000000000006</c:v>
                </c:pt>
                <c:pt idx="50904">
                  <c:v>70.028000000000006</c:v>
                </c:pt>
                <c:pt idx="50905">
                  <c:v>70.028999999999996</c:v>
                </c:pt>
                <c:pt idx="50906">
                  <c:v>70.028999999999996</c:v>
                </c:pt>
                <c:pt idx="50907">
                  <c:v>70.028999999999996</c:v>
                </c:pt>
                <c:pt idx="50908">
                  <c:v>70.03</c:v>
                </c:pt>
                <c:pt idx="50909">
                  <c:v>70.03</c:v>
                </c:pt>
                <c:pt idx="50910">
                  <c:v>70.03</c:v>
                </c:pt>
                <c:pt idx="50911">
                  <c:v>70.03</c:v>
                </c:pt>
                <c:pt idx="50912">
                  <c:v>70.031000000000006</c:v>
                </c:pt>
                <c:pt idx="50913">
                  <c:v>70.031000000000006</c:v>
                </c:pt>
                <c:pt idx="50914">
                  <c:v>70.031000000000006</c:v>
                </c:pt>
                <c:pt idx="50915">
                  <c:v>70.031999999999996</c:v>
                </c:pt>
                <c:pt idx="50916">
                  <c:v>70.031999999999996</c:v>
                </c:pt>
                <c:pt idx="50917">
                  <c:v>70.031999999999996</c:v>
                </c:pt>
                <c:pt idx="50918">
                  <c:v>70.031999999999996</c:v>
                </c:pt>
                <c:pt idx="50919">
                  <c:v>70.033000000000001</c:v>
                </c:pt>
                <c:pt idx="50920">
                  <c:v>70.033000000000001</c:v>
                </c:pt>
                <c:pt idx="50921">
                  <c:v>70.033000000000001</c:v>
                </c:pt>
                <c:pt idx="50922">
                  <c:v>70.034000000000006</c:v>
                </c:pt>
                <c:pt idx="50923">
                  <c:v>70.034000000000006</c:v>
                </c:pt>
                <c:pt idx="50924">
                  <c:v>70.034000000000006</c:v>
                </c:pt>
                <c:pt idx="50925">
                  <c:v>70.034000000000006</c:v>
                </c:pt>
                <c:pt idx="50926">
                  <c:v>70.034999999999997</c:v>
                </c:pt>
                <c:pt idx="50927">
                  <c:v>70.034999999999997</c:v>
                </c:pt>
                <c:pt idx="50928">
                  <c:v>70.034999999999997</c:v>
                </c:pt>
                <c:pt idx="50929">
                  <c:v>70.034999999999997</c:v>
                </c:pt>
                <c:pt idx="50930">
                  <c:v>70.036000000000001</c:v>
                </c:pt>
                <c:pt idx="50931">
                  <c:v>70.036000000000001</c:v>
                </c:pt>
                <c:pt idx="50932">
                  <c:v>70.036000000000001</c:v>
                </c:pt>
                <c:pt idx="50933">
                  <c:v>70.037000000000006</c:v>
                </c:pt>
                <c:pt idx="50934">
                  <c:v>70.037000000000006</c:v>
                </c:pt>
                <c:pt idx="50935">
                  <c:v>70.037000000000006</c:v>
                </c:pt>
                <c:pt idx="50936">
                  <c:v>70.037000000000006</c:v>
                </c:pt>
                <c:pt idx="50937">
                  <c:v>70.037999999999997</c:v>
                </c:pt>
                <c:pt idx="50938">
                  <c:v>70.037999999999997</c:v>
                </c:pt>
                <c:pt idx="50939">
                  <c:v>70.037999999999997</c:v>
                </c:pt>
                <c:pt idx="50940">
                  <c:v>70.039000000000001</c:v>
                </c:pt>
                <c:pt idx="50941">
                  <c:v>70.039000000000001</c:v>
                </c:pt>
                <c:pt idx="50942">
                  <c:v>70.039000000000001</c:v>
                </c:pt>
                <c:pt idx="50943">
                  <c:v>70.039000000000001</c:v>
                </c:pt>
                <c:pt idx="50944">
                  <c:v>70.040000000000006</c:v>
                </c:pt>
                <c:pt idx="50945">
                  <c:v>70.040000000000006</c:v>
                </c:pt>
                <c:pt idx="50946">
                  <c:v>70.040000000000006</c:v>
                </c:pt>
                <c:pt idx="50947">
                  <c:v>70.040999999999997</c:v>
                </c:pt>
                <c:pt idx="50948">
                  <c:v>70.040999999999997</c:v>
                </c:pt>
                <c:pt idx="50949">
                  <c:v>70.040999999999997</c:v>
                </c:pt>
                <c:pt idx="50950">
                  <c:v>70.040999999999997</c:v>
                </c:pt>
                <c:pt idx="50951">
                  <c:v>70.042000000000002</c:v>
                </c:pt>
                <c:pt idx="50952">
                  <c:v>70.042000000000002</c:v>
                </c:pt>
                <c:pt idx="50953">
                  <c:v>70.042000000000002</c:v>
                </c:pt>
                <c:pt idx="50954">
                  <c:v>70.043000000000006</c:v>
                </c:pt>
                <c:pt idx="50955">
                  <c:v>70.043000000000006</c:v>
                </c:pt>
                <c:pt idx="50956">
                  <c:v>70.043000000000006</c:v>
                </c:pt>
                <c:pt idx="50957">
                  <c:v>70.043000000000006</c:v>
                </c:pt>
                <c:pt idx="50958">
                  <c:v>70.043999999999997</c:v>
                </c:pt>
                <c:pt idx="50959">
                  <c:v>70.043999999999997</c:v>
                </c:pt>
                <c:pt idx="50960">
                  <c:v>70.043999999999997</c:v>
                </c:pt>
                <c:pt idx="50961">
                  <c:v>70.045000000000002</c:v>
                </c:pt>
                <c:pt idx="50962">
                  <c:v>70.045000000000002</c:v>
                </c:pt>
                <c:pt idx="50963">
                  <c:v>70.045000000000002</c:v>
                </c:pt>
                <c:pt idx="50964">
                  <c:v>70.045000000000002</c:v>
                </c:pt>
                <c:pt idx="50965">
                  <c:v>70.046000000000006</c:v>
                </c:pt>
                <c:pt idx="50966">
                  <c:v>70.046000000000006</c:v>
                </c:pt>
                <c:pt idx="50967">
                  <c:v>70.046000000000006</c:v>
                </c:pt>
                <c:pt idx="50968">
                  <c:v>70.046999999999997</c:v>
                </c:pt>
                <c:pt idx="50969">
                  <c:v>70.046999999999997</c:v>
                </c:pt>
                <c:pt idx="50970">
                  <c:v>70.046999999999997</c:v>
                </c:pt>
                <c:pt idx="50971">
                  <c:v>70.046999999999997</c:v>
                </c:pt>
                <c:pt idx="50972">
                  <c:v>70.048000000000002</c:v>
                </c:pt>
                <c:pt idx="50973">
                  <c:v>70.048000000000002</c:v>
                </c:pt>
                <c:pt idx="50974">
                  <c:v>70.048000000000002</c:v>
                </c:pt>
                <c:pt idx="50975">
                  <c:v>70.049000000000007</c:v>
                </c:pt>
                <c:pt idx="50976">
                  <c:v>70.049000000000007</c:v>
                </c:pt>
                <c:pt idx="50977">
                  <c:v>70.049000000000007</c:v>
                </c:pt>
                <c:pt idx="50978">
                  <c:v>70.049000000000007</c:v>
                </c:pt>
                <c:pt idx="50979">
                  <c:v>70.05</c:v>
                </c:pt>
                <c:pt idx="50980">
                  <c:v>70.05</c:v>
                </c:pt>
                <c:pt idx="50981">
                  <c:v>70.05</c:v>
                </c:pt>
                <c:pt idx="50982">
                  <c:v>70.051000000000002</c:v>
                </c:pt>
                <c:pt idx="50983">
                  <c:v>70.051000000000002</c:v>
                </c:pt>
                <c:pt idx="50984">
                  <c:v>70.051000000000002</c:v>
                </c:pt>
                <c:pt idx="50985">
                  <c:v>70.051000000000002</c:v>
                </c:pt>
                <c:pt idx="50986">
                  <c:v>70.052000000000007</c:v>
                </c:pt>
                <c:pt idx="50987">
                  <c:v>70.052000000000007</c:v>
                </c:pt>
                <c:pt idx="50988">
                  <c:v>70.052000000000007</c:v>
                </c:pt>
                <c:pt idx="50989">
                  <c:v>70.052999999999997</c:v>
                </c:pt>
                <c:pt idx="50990">
                  <c:v>70.052999999999997</c:v>
                </c:pt>
                <c:pt idx="50991">
                  <c:v>70.052999999999997</c:v>
                </c:pt>
                <c:pt idx="50992">
                  <c:v>70.052999999999997</c:v>
                </c:pt>
                <c:pt idx="50993">
                  <c:v>70.054000000000002</c:v>
                </c:pt>
                <c:pt idx="50994">
                  <c:v>70.054000000000002</c:v>
                </c:pt>
                <c:pt idx="50995">
                  <c:v>70.054000000000002</c:v>
                </c:pt>
                <c:pt idx="50996">
                  <c:v>70.055000000000007</c:v>
                </c:pt>
                <c:pt idx="50997">
                  <c:v>70.055000000000007</c:v>
                </c:pt>
                <c:pt idx="50998">
                  <c:v>70.055000000000007</c:v>
                </c:pt>
                <c:pt idx="50999">
                  <c:v>70.055000000000007</c:v>
                </c:pt>
                <c:pt idx="51000">
                  <c:v>70.055999999999997</c:v>
                </c:pt>
                <c:pt idx="51001">
                  <c:v>70.055999999999997</c:v>
                </c:pt>
                <c:pt idx="51002">
                  <c:v>70.055999999999997</c:v>
                </c:pt>
                <c:pt idx="51003">
                  <c:v>70.057000000000002</c:v>
                </c:pt>
                <c:pt idx="51004">
                  <c:v>70.057000000000002</c:v>
                </c:pt>
                <c:pt idx="51005">
                  <c:v>70.057000000000002</c:v>
                </c:pt>
                <c:pt idx="51006">
                  <c:v>70.057000000000002</c:v>
                </c:pt>
                <c:pt idx="51007">
                  <c:v>70.058000000000007</c:v>
                </c:pt>
                <c:pt idx="51008">
                  <c:v>70.058000000000007</c:v>
                </c:pt>
                <c:pt idx="51009">
                  <c:v>70.058000000000007</c:v>
                </c:pt>
                <c:pt idx="51010">
                  <c:v>70.058000000000007</c:v>
                </c:pt>
                <c:pt idx="51011">
                  <c:v>70.058999999999997</c:v>
                </c:pt>
                <c:pt idx="51012">
                  <c:v>70.058999999999997</c:v>
                </c:pt>
                <c:pt idx="51013">
                  <c:v>70.058999999999997</c:v>
                </c:pt>
                <c:pt idx="51014">
                  <c:v>70.06</c:v>
                </c:pt>
                <c:pt idx="51015">
                  <c:v>70.06</c:v>
                </c:pt>
                <c:pt idx="51016">
                  <c:v>70.06</c:v>
                </c:pt>
                <c:pt idx="51017">
                  <c:v>70.06</c:v>
                </c:pt>
                <c:pt idx="51018">
                  <c:v>70.061000000000007</c:v>
                </c:pt>
                <c:pt idx="51019">
                  <c:v>70.061000000000007</c:v>
                </c:pt>
                <c:pt idx="51020">
                  <c:v>70.061000000000007</c:v>
                </c:pt>
                <c:pt idx="51021">
                  <c:v>70.061999999999998</c:v>
                </c:pt>
                <c:pt idx="51022">
                  <c:v>70.061999999999998</c:v>
                </c:pt>
                <c:pt idx="51023">
                  <c:v>70.061999999999998</c:v>
                </c:pt>
                <c:pt idx="51024">
                  <c:v>70.061999999999998</c:v>
                </c:pt>
                <c:pt idx="51025">
                  <c:v>70.063000000000002</c:v>
                </c:pt>
                <c:pt idx="51026">
                  <c:v>70.063000000000002</c:v>
                </c:pt>
                <c:pt idx="51027">
                  <c:v>70.063000000000002</c:v>
                </c:pt>
                <c:pt idx="51028">
                  <c:v>70.064000000000007</c:v>
                </c:pt>
                <c:pt idx="51029">
                  <c:v>70.064000000000007</c:v>
                </c:pt>
                <c:pt idx="51030">
                  <c:v>70.064000000000007</c:v>
                </c:pt>
                <c:pt idx="51031">
                  <c:v>70.064000000000007</c:v>
                </c:pt>
                <c:pt idx="51032">
                  <c:v>70.064999999999998</c:v>
                </c:pt>
                <c:pt idx="51033">
                  <c:v>70.064999999999998</c:v>
                </c:pt>
                <c:pt idx="51034">
                  <c:v>70.064999999999998</c:v>
                </c:pt>
                <c:pt idx="51035">
                  <c:v>70.066000000000003</c:v>
                </c:pt>
                <c:pt idx="51036">
                  <c:v>70.066000000000003</c:v>
                </c:pt>
                <c:pt idx="51037">
                  <c:v>70.066000000000003</c:v>
                </c:pt>
                <c:pt idx="51038">
                  <c:v>70.066000000000003</c:v>
                </c:pt>
                <c:pt idx="51039">
                  <c:v>70.067000000000007</c:v>
                </c:pt>
                <c:pt idx="51040">
                  <c:v>70.067000000000007</c:v>
                </c:pt>
                <c:pt idx="51041">
                  <c:v>70.067000000000007</c:v>
                </c:pt>
                <c:pt idx="51042">
                  <c:v>70.067999999999998</c:v>
                </c:pt>
                <c:pt idx="51043">
                  <c:v>70.067999999999998</c:v>
                </c:pt>
                <c:pt idx="51044">
                  <c:v>70.067999999999998</c:v>
                </c:pt>
                <c:pt idx="51045">
                  <c:v>70.067999999999998</c:v>
                </c:pt>
                <c:pt idx="51046">
                  <c:v>70.069000000000003</c:v>
                </c:pt>
                <c:pt idx="51047">
                  <c:v>70.069000000000003</c:v>
                </c:pt>
                <c:pt idx="51048">
                  <c:v>70.069000000000003</c:v>
                </c:pt>
                <c:pt idx="51049">
                  <c:v>70.070000000000007</c:v>
                </c:pt>
                <c:pt idx="51050">
                  <c:v>70.070000000000007</c:v>
                </c:pt>
                <c:pt idx="51051">
                  <c:v>70.070000000000007</c:v>
                </c:pt>
                <c:pt idx="51052">
                  <c:v>70.070000000000007</c:v>
                </c:pt>
                <c:pt idx="51053">
                  <c:v>70.070999999999998</c:v>
                </c:pt>
                <c:pt idx="51054">
                  <c:v>70.070999999999998</c:v>
                </c:pt>
                <c:pt idx="51055">
                  <c:v>70.070999999999998</c:v>
                </c:pt>
                <c:pt idx="51056">
                  <c:v>70.072000000000003</c:v>
                </c:pt>
                <c:pt idx="51057">
                  <c:v>70.072000000000003</c:v>
                </c:pt>
                <c:pt idx="51058">
                  <c:v>70.072000000000003</c:v>
                </c:pt>
                <c:pt idx="51059">
                  <c:v>70.072000000000003</c:v>
                </c:pt>
                <c:pt idx="51060">
                  <c:v>70.073000000000008</c:v>
                </c:pt>
                <c:pt idx="51061">
                  <c:v>70.073000000000008</c:v>
                </c:pt>
                <c:pt idx="51062">
                  <c:v>70.073000000000008</c:v>
                </c:pt>
                <c:pt idx="51063">
                  <c:v>70.073999999999998</c:v>
                </c:pt>
                <c:pt idx="51064">
                  <c:v>70.073999999999998</c:v>
                </c:pt>
                <c:pt idx="51065">
                  <c:v>70.073999999999998</c:v>
                </c:pt>
                <c:pt idx="51066">
                  <c:v>70.073999999999998</c:v>
                </c:pt>
                <c:pt idx="51067">
                  <c:v>70.075000000000003</c:v>
                </c:pt>
                <c:pt idx="51068">
                  <c:v>70.075000000000003</c:v>
                </c:pt>
                <c:pt idx="51069">
                  <c:v>70.075000000000003</c:v>
                </c:pt>
                <c:pt idx="51070">
                  <c:v>70.076000000000008</c:v>
                </c:pt>
                <c:pt idx="51071">
                  <c:v>70.076000000000008</c:v>
                </c:pt>
                <c:pt idx="51072">
                  <c:v>70.076000000000008</c:v>
                </c:pt>
                <c:pt idx="51073">
                  <c:v>70.076000000000008</c:v>
                </c:pt>
                <c:pt idx="51074">
                  <c:v>70.076999999999998</c:v>
                </c:pt>
                <c:pt idx="51075">
                  <c:v>70.076999999999998</c:v>
                </c:pt>
                <c:pt idx="51076">
                  <c:v>70.076999999999998</c:v>
                </c:pt>
                <c:pt idx="51077">
                  <c:v>70.078000000000003</c:v>
                </c:pt>
                <c:pt idx="51078">
                  <c:v>70.078000000000003</c:v>
                </c:pt>
                <c:pt idx="51079">
                  <c:v>70.078000000000003</c:v>
                </c:pt>
                <c:pt idx="51080">
                  <c:v>70.078000000000003</c:v>
                </c:pt>
                <c:pt idx="51081">
                  <c:v>70.079000000000008</c:v>
                </c:pt>
                <c:pt idx="51082">
                  <c:v>70.079000000000008</c:v>
                </c:pt>
                <c:pt idx="51083">
                  <c:v>70.079000000000008</c:v>
                </c:pt>
                <c:pt idx="51084">
                  <c:v>70.079000000000008</c:v>
                </c:pt>
                <c:pt idx="51085">
                  <c:v>70.08</c:v>
                </c:pt>
                <c:pt idx="51086">
                  <c:v>70.08</c:v>
                </c:pt>
                <c:pt idx="51087">
                  <c:v>70.08</c:v>
                </c:pt>
                <c:pt idx="51088">
                  <c:v>70.081000000000003</c:v>
                </c:pt>
                <c:pt idx="51089">
                  <c:v>70.081000000000003</c:v>
                </c:pt>
                <c:pt idx="51090">
                  <c:v>70.081000000000003</c:v>
                </c:pt>
                <c:pt idx="51091">
                  <c:v>70.081000000000003</c:v>
                </c:pt>
                <c:pt idx="51092">
                  <c:v>70.082000000000008</c:v>
                </c:pt>
                <c:pt idx="51093">
                  <c:v>70.082000000000008</c:v>
                </c:pt>
                <c:pt idx="51094">
                  <c:v>70.082000000000008</c:v>
                </c:pt>
                <c:pt idx="51095">
                  <c:v>70.082999999999998</c:v>
                </c:pt>
                <c:pt idx="51096">
                  <c:v>70.082999999999998</c:v>
                </c:pt>
                <c:pt idx="51097">
                  <c:v>70.082999999999998</c:v>
                </c:pt>
                <c:pt idx="51098">
                  <c:v>70.082999999999998</c:v>
                </c:pt>
                <c:pt idx="51099">
                  <c:v>70.084000000000003</c:v>
                </c:pt>
                <c:pt idx="51100">
                  <c:v>70.084000000000003</c:v>
                </c:pt>
                <c:pt idx="51101">
                  <c:v>70.084000000000003</c:v>
                </c:pt>
                <c:pt idx="51102">
                  <c:v>70.085000000000008</c:v>
                </c:pt>
                <c:pt idx="51103">
                  <c:v>70.085000000000008</c:v>
                </c:pt>
                <c:pt idx="51104">
                  <c:v>70.085000000000008</c:v>
                </c:pt>
                <c:pt idx="51105">
                  <c:v>70.085000000000008</c:v>
                </c:pt>
                <c:pt idx="51106">
                  <c:v>70.085999999999999</c:v>
                </c:pt>
                <c:pt idx="51107">
                  <c:v>70.085999999999999</c:v>
                </c:pt>
                <c:pt idx="51108">
                  <c:v>70.085999999999999</c:v>
                </c:pt>
                <c:pt idx="51109">
                  <c:v>70.087000000000003</c:v>
                </c:pt>
                <c:pt idx="51110">
                  <c:v>70.087000000000003</c:v>
                </c:pt>
                <c:pt idx="51111">
                  <c:v>70.087000000000003</c:v>
                </c:pt>
                <c:pt idx="51112">
                  <c:v>70.087000000000003</c:v>
                </c:pt>
                <c:pt idx="51113">
                  <c:v>70.088000000000008</c:v>
                </c:pt>
                <c:pt idx="51114">
                  <c:v>70.088000000000008</c:v>
                </c:pt>
                <c:pt idx="51115">
                  <c:v>70.088000000000008</c:v>
                </c:pt>
                <c:pt idx="51116">
                  <c:v>70.088999999999999</c:v>
                </c:pt>
                <c:pt idx="51117">
                  <c:v>70.088999999999999</c:v>
                </c:pt>
                <c:pt idx="51118">
                  <c:v>70.088999999999999</c:v>
                </c:pt>
                <c:pt idx="51119">
                  <c:v>70.088999999999999</c:v>
                </c:pt>
                <c:pt idx="51120">
                  <c:v>70.09</c:v>
                </c:pt>
                <c:pt idx="51121">
                  <c:v>70.09</c:v>
                </c:pt>
                <c:pt idx="51122">
                  <c:v>70.09</c:v>
                </c:pt>
                <c:pt idx="51123">
                  <c:v>70.091000000000008</c:v>
                </c:pt>
                <c:pt idx="51124">
                  <c:v>70.091000000000008</c:v>
                </c:pt>
                <c:pt idx="51125">
                  <c:v>70.091000000000008</c:v>
                </c:pt>
                <c:pt idx="51126">
                  <c:v>70.091000000000008</c:v>
                </c:pt>
                <c:pt idx="51127">
                  <c:v>70.091999999999999</c:v>
                </c:pt>
                <c:pt idx="51128">
                  <c:v>70.091999999999999</c:v>
                </c:pt>
                <c:pt idx="51129">
                  <c:v>70.091999999999999</c:v>
                </c:pt>
                <c:pt idx="51130">
                  <c:v>70.093000000000004</c:v>
                </c:pt>
                <c:pt idx="51131">
                  <c:v>70.093000000000004</c:v>
                </c:pt>
                <c:pt idx="51132">
                  <c:v>70.093000000000004</c:v>
                </c:pt>
                <c:pt idx="51133">
                  <c:v>70.093000000000004</c:v>
                </c:pt>
                <c:pt idx="51134">
                  <c:v>70.094000000000008</c:v>
                </c:pt>
                <c:pt idx="51135">
                  <c:v>70.094000000000008</c:v>
                </c:pt>
                <c:pt idx="51136">
                  <c:v>70.094000000000008</c:v>
                </c:pt>
                <c:pt idx="51137">
                  <c:v>70.094999999999999</c:v>
                </c:pt>
                <c:pt idx="51138">
                  <c:v>70.094999999999999</c:v>
                </c:pt>
                <c:pt idx="51139">
                  <c:v>70.094999999999999</c:v>
                </c:pt>
                <c:pt idx="51140">
                  <c:v>70.094999999999999</c:v>
                </c:pt>
                <c:pt idx="51141">
                  <c:v>70.096000000000004</c:v>
                </c:pt>
                <c:pt idx="51142">
                  <c:v>70.096000000000004</c:v>
                </c:pt>
                <c:pt idx="51143">
                  <c:v>70.096000000000004</c:v>
                </c:pt>
                <c:pt idx="51144">
                  <c:v>70.096000000000004</c:v>
                </c:pt>
                <c:pt idx="51145">
                  <c:v>70.097000000000008</c:v>
                </c:pt>
                <c:pt idx="51146">
                  <c:v>70.097000000000008</c:v>
                </c:pt>
                <c:pt idx="51147">
                  <c:v>70.097000000000008</c:v>
                </c:pt>
                <c:pt idx="51148">
                  <c:v>70.097999999999999</c:v>
                </c:pt>
                <c:pt idx="51149">
                  <c:v>70.097999999999999</c:v>
                </c:pt>
                <c:pt idx="51150">
                  <c:v>70.097999999999999</c:v>
                </c:pt>
                <c:pt idx="51151">
                  <c:v>70.097999999999999</c:v>
                </c:pt>
                <c:pt idx="51152">
                  <c:v>70.099000000000004</c:v>
                </c:pt>
                <c:pt idx="51153">
                  <c:v>70.099000000000004</c:v>
                </c:pt>
                <c:pt idx="51154">
                  <c:v>70.099000000000004</c:v>
                </c:pt>
                <c:pt idx="51155">
                  <c:v>70.100000000000009</c:v>
                </c:pt>
                <c:pt idx="51156">
                  <c:v>70.100000000000009</c:v>
                </c:pt>
                <c:pt idx="51157">
                  <c:v>70.100000000000009</c:v>
                </c:pt>
                <c:pt idx="51158">
                  <c:v>70.100000000000009</c:v>
                </c:pt>
                <c:pt idx="51159">
                  <c:v>70.100999999999999</c:v>
                </c:pt>
                <c:pt idx="51160">
                  <c:v>70.100999999999999</c:v>
                </c:pt>
                <c:pt idx="51161">
                  <c:v>70.100999999999999</c:v>
                </c:pt>
                <c:pt idx="51162">
                  <c:v>70.102000000000004</c:v>
                </c:pt>
                <c:pt idx="51163">
                  <c:v>70.102000000000004</c:v>
                </c:pt>
                <c:pt idx="51164">
                  <c:v>70.102000000000004</c:v>
                </c:pt>
                <c:pt idx="51165">
                  <c:v>70.102000000000004</c:v>
                </c:pt>
                <c:pt idx="51166">
                  <c:v>70.102999999999994</c:v>
                </c:pt>
                <c:pt idx="51167">
                  <c:v>70.102999999999994</c:v>
                </c:pt>
                <c:pt idx="51168">
                  <c:v>70.102999999999994</c:v>
                </c:pt>
                <c:pt idx="51169">
                  <c:v>70.103999999999999</c:v>
                </c:pt>
                <c:pt idx="51170">
                  <c:v>70.103999999999999</c:v>
                </c:pt>
                <c:pt idx="51171">
                  <c:v>70.103999999999999</c:v>
                </c:pt>
                <c:pt idx="51172">
                  <c:v>70.103999999999999</c:v>
                </c:pt>
                <c:pt idx="51173">
                  <c:v>70.105000000000004</c:v>
                </c:pt>
                <c:pt idx="51174">
                  <c:v>70.105000000000004</c:v>
                </c:pt>
                <c:pt idx="51175">
                  <c:v>70.105000000000004</c:v>
                </c:pt>
                <c:pt idx="51176">
                  <c:v>70.105999999999995</c:v>
                </c:pt>
                <c:pt idx="51177">
                  <c:v>70.105999999999995</c:v>
                </c:pt>
                <c:pt idx="51178">
                  <c:v>70.105999999999995</c:v>
                </c:pt>
                <c:pt idx="51179">
                  <c:v>70.105999999999995</c:v>
                </c:pt>
                <c:pt idx="51180">
                  <c:v>70.106999999999999</c:v>
                </c:pt>
                <c:pt idx="51181">
                  <c:v>70.106999999999999</c:v>
                </c:pt>
                <c:pt idx="51182">
                  <c:v>70.106999999999999</c:v>
                </c:pt>
                <c:pt idx="51183">
                  <c:v>70.108000000000004</c:v>
                </c:pt>
                <c:pt idx="51184">
                  <c:v>70.108000000000004</c:v>
                </c:pt>
                <c:pt idx="51185">
                  <c:v>70.108000000000004</c:v>
                </c:pt>
                <c:pt idx="51186">
                  <c:v>70.108000000000004</c:v>
                </c:pt>
                <c:pt idx="51187">
                  <c:v>70.108999999999995</c:v>
                </c:pt>
                <c:pt idx="51188">
                  <c:v>70.108999999999995</c:v>
                </c:pt>
                <c:pt idx="51189">
                  <c:v>70.108999999999995</c:v>
                </c:pt>
                <c:pt idx="51190">
                  <c:v>70.11</c:v>
                </c:pt>
                <c:pt idx="51191">
                  <c:v>70.11</c:v>
                </c:pt>
                <c:pt idx="51192">
                  <c:v>70.11</c:v>
                </c:pt>
                <c:pt idx="51193">
                  <c:v>70.11</c:v>
                </c:pt>
                <c:pt idx="51194">
                  <c:v>70.111000000000004</c:v>
                </c:pt>
                <c:pt idx="51195">
                  <c:v>70.111000000000004</c:v>
                </c:pt>
                <c:pt idx="51196">
                  <c:v>70.111000000000004</c:v>
                </c:pt>
                <c:pt idx="51197">
                  <c:v>70.111000000000004</c:v>
                </c:pt>
                <c:pt idx="51198">
                  <c:v>70.111999999999995</c:v>
                </c:pt>
                <c:pt idx="51199">
                  <c:v>70.111999999999995</c:v>
                </c:pt>
                <c:pt idx="51200">
                  <c:v>70.111999999999995</c:v>
                </c:pt>
                <c:pt idx="51201">
                  <c:v>70.113</c:v>
                </c:pt>
                <c:pt idx="51202">
                  <c:v>70.113</c:v>
                </c:pt>
                <c:pt idx="51203">
                  <c:v>70.113</c:v>
                </c:pt>
                <c:pt idx="51204">
                  <c:v>70.113</c:v>
                </c:pt>
                <c:pt idx="51205">
                  <c:v>70.114000000000004</c:v>
                </c:pt>
                <c:pt idx="51206">
                  <c:v>70.114000000000004</c:v>
                </c:pt>
                <c:pt idx="51207">
                  <c:v>70.114000000000004</c:v>
                </c:pt>
                <c:pt idx="51208">
                  <c:v>70.114999999999995</c:v>
                </c:pt>
                <c:pt idx="51209">
                  <c:v>70.114999999999995</c:v>
                </c:pt>
                <c:pt idx="51210">
                  <c:v>70.114999999999995</c:v>
                </c:pt>
                <c:pt idx="51211">
                  <c:v>70.114999999999995</c:v>
                </c:pt>
                <c:pt idx="51212">
                  <c:v>70.116</c:v>
                </c:pt>
                <c:pt idx="51213">
                  <c:v>70.116</c:v>
                </c:pt>
                <c:pt idx="51214">
                  <c:v>70.116</c:v>
                </c:pt>
                <c:pt idx="51215">
                  <c:v>70.117000000000004</c:v>
                </c:pt>
                <c:pt idx="51216">
                  <c:v>70.117000000000004</c:v>
                </c:pt>
                <c:pt idx="51217">
                  <c:v>70.117000000000004</c:v>
                </c:pt>
                <c:pt idx="51218">
                  <c:v>70.117000000000004</c:v>
                </c:pt>
                <c:pt idx="51219">
                  <c:v>70.117999999999995</c:v>
                </c:pt>
                <c:pt idx="51220">
                  <c:v>70.117999999999995</c:v>
                </c:pt>
                <c:pt idx="51221">
                  <c:v>70.117999999999995</c:v>
                </c:pt>
                <c:pt idx="51222">
                  <c:v>70.119</c:v>
                </c:pt>
                <c:pt idx="51223">
                  <c:v>70.119</c:v>
                </c:pt>
                <c:pt idx="51224">
                  <c:v>70.119</c:v>
                </c:pt>
                <c:pt idx="51225">
                  <c:v>70.119</c:v>
                </c:pt>
                <c:pt idx="51226">
                  <c:v>70.12</c:v>
                </c:pt>
                <c:pt idx="51227">
                  <c:v>70.12</c:v>
                </c:pt>
                <c:pt idx="51228">
                  <c:v>70.12</c:v>
                </c:pt>
                <c:pt idx="51229">
                  <c:v>70.120999999999995</c:v>
                </c:pt>
                <c:pt idx="51230">
                  <c:v>70.120999999999995</c:v>
                </c:pt>
                <c:pt idx="51231">
                  <c:v>70.120999999999995</c:v>
                </c:pt>
                <c:pt idx="51232">
                  <c:v>70.120999999999995</c:v>
                </c:pt>
                <c:pt idx="51233">
                  <c:v>70.122</c:v>
                </c:pt>
                <c:pt idx="51234">
                  <c:v>70.122</c:v>
                </c:pt>
                <c:pt idx="51235">
                  <c:v>70.122</c:v>
                </c:pt>
                <c:pt idx="51236">
                  <c:v>70.123000000000005</c:v>
                </c:pt>
                <c:pt idx="51237">
                  <c:v>70.123000000000005</c:v>
                </c:pt>
                <c:pt idx="51238">
                  <c:v>70.123000000000005</c:v>
                </c:pt>
                <c:pt idx="51239">
                  <c:v>70.123000000000005</c:v>
                </c:pt>
                <c:pt idx="51240">
                  <c:v>70.123999999999995</c:v>
                </c:pt>
                <c:pt idx="51241">
                  <c:v>70.123999999999995</c:v>
                </c:pt>
                <c:pt idx="51242">
                  <c:v>70.123999999999995</c:v>
                </c:pt>
                <c:pt idx="51243">
                  <c:v>70.125</c:v>
                </c:pt>
                <c:pt idx="51244">
                  <c:v>70.125</c:v>
                </c:pt>
                <c:pt idx="51245">
                  <c:v>70.125</c:v>
                </c:pt>
                <c:pt idx="51246">
                  <c:v>70.125</c:v>
                </c:pt>
                <c:pt idx="51247">
                  <c:v>70.126000000000005</c:v>
                </c:pt>
                <c:pt idx="51248">
                  <c:v>70.126000000000005</c:v>
                </c:pt>
                <c:pt idx="51249">
                  <c:v>70.126000000000005</c:v>
                </c:pt>
                <c:pt idx="51250">
                  <c:v>70.126999999999995</c:v>
                </c:pt>
                <c:pt idx="51251">
                  <c:v>70.126999999999995</c:v>
                </c:pt>
                <c:pt idx="51252">
                  <c:v>70.126999999999995</c:v>
                </c:pt>
                <c:pt idx="51253">
                  <c:v>70.126999999999995</c:v>
                </c:pt>
                <c:pt idx="51254">
                  <c:v>70.128</c:v>
                </c:pt>
                <c:pt idx="51255">
                  <c:v>70.128</c:v>
                </c:pt>
                <c:pt idx="51256">
                  <c:v>70.128</c:v>
                </c:pt>
                <c:pt idx="51257">
                  <c:v>70.128</c:v>
                </c:pt>
                <c:pt idx="51258">
                  <c:v>70.129000000000005</c:v>
                </c:pt>
                <c:pt idx="51259">
                  <c:v>70.129000000000005</c:v>
                </c:pt>
                <c:pt idx="51260">
                  <c:v>70.129000000000005</c:v>
                </c:pt>
                <c:pt idx="51261">
                  <c:v>70.13</c:v>
                </c:pt>
                <c:pt idx="51262">
                  <c:v>70.13</c:v>
                </c:pt>
                <c:pt idx="51263">
                  <c:v>70.13</c:v>
                </c:pt>
                <c:pt idx="51264">
                  <c:v>70.13</c:v>
                </c:pt>
                <c:pt idx="51265">
                  <c:v>70.131</c:v>
                </c:pt>
                <c:pt idx="51266">
                  <c:v>70.131</c:v>
                </c:pt>
                <c:pt idx="51267">
                  <c:v>70.131</c:v>
                </c:pt>
                <c:pt idx="51268">
                  <c:v>70.132000000000005</c:v>
                </c:pt>
                <c:pt idx="51269">
                  <c:v>70.132000000000005</c:v>
                </c:pt>
                <c:pt idx="51270">
                  <c:v>70.132000000000005</c:v>
                </c:pt>
                <c:pt idx="51271">
                  <c:v>70.134</c:v>
                </c:pt>
                <c:pt idx="51272">
                  <c:v>70.137</c:v>
                </c:pt>
                <c:pt idx="51273">
                  <c:v>70.14</c:v>
                </c:pt>
                <c:pt idx="51274">
                  <c:v>70.143000000000001</c:v>
                </c:pt>
                <c:pt idx="51275">
                  <c:v>70.146000000000001</c:v>
                </c:pt>
                <c:pt idx="51276">
                  <c:v>70.149000000000001</c:v>
                </c:pt>
                <c:pt idx="51277">
                  <c:v>70.152000000000001</c:v>
                </c:pt>
                <c:pt idx="51278">
                  <c:v>70.156000000000006</c:v>
                </c:pt>
                <c:pt idx="51279">
                  <c:v>70.159000000000006</c:v>
                </c:pt>
                <c:pt idx="51280">
                  <c:v>70.162000000000006</c:v>
                </c:pt>
                <c:pt idx="51281">
                  <c:v>70.165000000000006</c:v>
                </c:pt>
                <c:pt idx="51282">
                  <c:v>70.168000000000006</c:v>
                </c:pt>
                <c:pt idx="51283">
                  <c:v>70.171000000000006</c:v>
                </c:pt>
                <c:pt idx="51284">
                  <c:v>70.174000000000007</c:v>
                </c:pt>
                <c:pt idx="51285">
                  <c:v>70.177000000000007</c:v>
                </c:pt>
                <c:pt idx="51286">
                  <c:v>70.180000000000007</c:v>
                </c:pt>
                <c:pt idx="51287">
                  <c:v>70.183000000000007</c:v>
                </c:pt>
                <c:pt idx="51288">
                  <c:v>70.186999999999998</c:v>
                </c:pt>
                <c:pt idx="51289">
                  <c:v>70.19</c:v>
                </c:pt>
                <c:pt idx="51290">
                  <c:v>70.192999999999998</c:v>
                </c:pt>
                <c:pt idx="51291">
                  <c:v>70.195999999999998</c:v>
                </c:pt>
                <c:pt idx="51292">
                  <c:v>70.198999999999998</c:v>
                </c:pt>
                <c:pt idx="51293">
                  <c:v>70.201999999999998</c:v>
                </c:pt>
                <c:pt idx="51294">
                  <c:v>70.204999999999998</c:v>
                </c:pt>
                <c:pt idx="51295">
                  <c:v>70.209000000000003</c:v>
                </c:pt>
                <c:pt idx="51296">
                  <c:v>70.212000000000003</c:v>
                </c:pt>
                <c:pt idx="51297">
                  <c:v>70.215000000000003</c:v>
                </c:pt>
                <c:pt idx="51298">
                  <c:v>70.218000000000004</c:v>
                </c:pt>
                <c:pt idx="51299">
                  <c:v>70.222000000000008</c:v>
                </c:pt>
                <c:pt idx="51300">
                  <c:v>70.225000000000009</c:v>
                </c:pt>
                <c:pt idx="51301">
                  <c:v>70.227999999999994</c:v>
                </c:pt>
                <c:pt idx="51302">
                  <c:v>70.230999999999995</c:v>
                </c:pt>
                <c:pt idx="51303">
                  <c:v>70.234999999999999</c:v>
                </c:pt>
                <c:pt idx="51304">
                  <c:v>70.238</c:v>
                </c:pt>
                <c:pt idx="51305">
                  <c:v>70.241</c:v>
                </c:pt>
                <c:pt idx="51306">
                  <c:v>70.245000000000005</c:v>
                </c:pt>
                <c:pt idx="51307">
                  <c:v>70.248000000000005</c:v>
                </c:pt>
                <c:pt idx="51308">
                  <c:v>70.251000000000005</c:v>
                </c:pt>
                <c:pt idx="51309">
                  <c:v>70.254999999999995</c:v>
                </c:pt>
                <c:pt idx="51310">
                  <c:v>70.257999999999996</c:v>
                </c:pt>
                <c:pt idx="51311">
                  <c:v>70.260999999999996</c:v>
                </c:pt>
                <c:pt idx="51312">
                  <c:v>70.265000000000001</c:v>
                </c:pt>
                <c:pt idx="51313">
                  <c:v>70.268000000000001</c:v>
                </c:pt>
                <c:pt idx="51314">
                  <c:v>70.271000000000001</c:v>
                </c:pt>
                <c:pt idx="51315">
                  <c:v>70.275000000000006</c:v>
                </c:pt>
                <c:pt idx="51316">
                  <c:v>70.278000000000006</c:v>
                </c:pt>
                <c:pt idx="51317">
                  <c:v>70.281999999999996</c:v>
                </c:pt>
                <c:pt idx="51318">
                  <c:v>70.284999999999997</c:v>
                </c:pt>
                <c:pt idx="51319">
                  <c:v>70.289000000000001</c:v>
                </c:pt>
                <c:pt idx="51320">
                  <c:v>70.292000000000002</c:v>
                </c:pt>
                <c:pt idx="51321">
                  <c:v>70.295000000000002</c:v>
                </c:pt>
                <c:pt idx="51322">
                  <c:v>70.299000000000007</c:v>
                </c:pt>
                <c:pt idx="51323">
                  <c:v>70.302000000000007</c:v>
                </c:pt>
                <c:pt idx="51324">
                  <c:v>70.305999999999997</c:v>
                </c:pt>
                <c:pt idx="51325">
                  <c:v>70.308999999999997</c:v>
                </c:pt>
                <c:pt idx="51326">
                  <c:v>70.313000000000002</c:v>
                </c:pt>
                <c:pt idx="51327">
                  <c:v>70.316000000000003</c:v>
                </c:pt>
                <c:pt idx="51328">
                  <c:v>70.320000000000007</c:v>
                </c:pt>
                <c:pt idx="51329">
                  <c:v>70.323000000000008</c:v>
                </c:pt>
                <c:pt idx="51330">
                  <c:v>70.326999999999998</c:v>
                </c:pt>
                <c:pt idx="51331">
                  <c:v>70.33</c:v>
                </c:pt>
                <c:pt idx="51332">
                  <c:v>70.334000000000003</c:v>
                </c:pt>
                <c:pt idx="51333">
                  <c:v>70.337000000000003</c:v>
                </c:pt>
                <c:pt idx="51334">
                  <c:v>70.341000000000008</c:v>
                </c:pt>
                <c:pt idx="51335">
                  <c:v>70.344000000000008</c:v>
                </c:pt>
                <c:pt idx="51336">
                  <c:v>70.347999999999999</c:v>
                </c:pt>
                <c:pt idx="51337">
                  <c:v>70.352000000000004</c:v>
                </c:pt>
                <c:pt idx="51338">
                  <c:v>70.355000000000004</c:v>
                </c:pt>
                <c:pt idx="51339">
                  <c:v>70.358999999999995</c:v>
                </c:pt>
                <c:pt idx="51340">
                  <c:v>70.361999999999995</c:v>
                </c:pt>
                <c:pt idx="51341">
                  <c:v>70.366</c:v>
                </c:pt>
                <c:pt idx="51342">
                  <c:v>70.369</c:v>
                </c:pt>
                <c:pt idx="51343">
                  <c:v>70.373000000000005</c:v>
                </c:pt>
                <c:pt idx="51344">
                  <c:v>70.376999999999995</c:v>
                </c:pt>
                <c:pt idx="51345">
                  <c:v>70.38</c:v>
                </c:pt>
                <c:pt idx="51346">
                  <c:v>70.384</c:v>
                </c:pt>
                <c:pt idx="51347">
                  <c:v>70.387</c:v>
                </c:pt>
                <c:pt idx="51348">
                  <c:v>70.391000000000005</c:v>
                </c:pt>
                <c:pt idx="51349">
                  <c:v>70.394999999999996</c:v>
                </c:pt>
                <c:pt idx="51350">
                  <c:v>70.397999999999996</c:v>
                </c:pt>
                <c:pt idx="51351">
                  <c:v>70.402000000000001</c:v>
                </c:pt>
                <c:pt idx="51352">
                  <c:v>70.406000000000006</c:v>
                </c:pt>
                <c:pt idx="51353">
                  <c:v>70.409000000000006</c:v>
                </c:pt>
                <c:pt idx="51354">
                  <c:v>70.412999999999997</c:v>
                </c:pt>
                <c:pt idx="51355">
                  <c:v>70.415999999999997</c:v>
                </c:pt>
                <c:pt idx="51356">
                  <c:v>70.42</c:v>
                </c:pt>
                <c:pt idx="51357">
                  <c:v>70.424000000000007</c:v>
                </c:pt>
                <c:pt idx="51358">
                  <c:v>70.427000000000007</c:v>
                </c:pt>
                <c:pt idx="51359">
                  <c:v>70.430999999999997</c:v>
                </c:pt>
                <c:pt idx="51360">
                  <c:v>70.435000000000002</c:v>
                </c:pt>
                <c:pt idx="51361">
                  <c:v>70.438000000000002</c:v>
                </c:pt>
                <c:pt idx="51362">
                  <c:v>70.442000000000007</c:v>
                </c:pt>
                <c:pt idx="51363">
                  <c:v>70.445999999999998</c:v>
                </c:pt>
                <c:pt idx="51364">
                  <c:v>70.448999999999998</c:v>
                </c:pt>
                <c:pt idx="51365">
                  <c:v>70.453000000000003</c:v>
                </c:pt>
                <c:pt idx="51366">
                  <c:v>70.457000000000008</c:v>
                </c:pt>
                <c:pt idx="51367">
                  <c:v>70.460000000000008</c:v>
                </c:pt>
                <c:pt idx="51368">
                  <c:v>70.463999999999999</c:v>
                </c:pt>
                <c:pt idx="51369">
                  <c:v>70.468000000000004</c:v>
                </c:pt>
                <c:pt idx="51370">
                  <c:v>70.471000000000004</c:v>
                </c:pt>
                <c:pt idx="51371">
                  <c:v>70.475000000000009</c:v>
                </c:pt>
                <c:pt idx="51372">
                  <c:v>70.478999999999999</c:v>
                </c:pt>
                <c:pt idx="51373">
                  <c:v>70.483000000000004</c:v>
                </c:pt>
                <c:pt idx="51374">
                  <c:v>70.486999999999995</c:v>
                </c:pt>
                <c:pt idx="51375">
                  <c:v>70.491</c:v>
                </c:pt>
                <c:pt idx="51376">
                  <c:v>70.495000000000005</c:v>
                </c:pt>
                <c:pt idx="51377">
                  <c:v>70.498000000000005</c:v>
                </c:pt>
                <c:pt idx="51378">
                  <c:v>70.501999999999995</c:v>
                </c:pt>
                <c:pt idx="51379">
                  <c:v>70.506</c:v>
                </c:pt>
                <c:pt idx="51380">
                  <c:v>70.510000000000005</c:v>
                </c:pt>
                <c:pt idx="51381">
                  <c:v>70.513999999999996</c:v>
                </c:pt>
                <c:pt idx="51382">
                  <c:v>70.518000000000001</c:v>
                </c:pt>
                <c:pt idx="51383">
                  <c:v>70.522000000000006</c:v>
                </c:pt>
                <c:pt idx="51384">
                  <c:v>70.525999999999996</c:v>
                </c:pt>
                <c:pt idx="51385">
                  <c:v>70.53</c:v>
                </c:pt>
                <c:pt idx="51386">
                  <c:v>70.534000000000006</c:v>
                </c:pt>
                <c:pt idx="51387">
                  <c:v>70.537000000000006</c:v>
                </c:pt>
                <c:pt idx="51388">
                  <c:v>70.540999999999997</c:v>
                </c:pt>
                <c:pt idx="51389">
                  <c:v>70.545000000000002</c:v>
                </c:pt>
                <c:pt idx="51390">
                  <c:v>70.549000000000007</c:v>
                </c:pt>
                <c:pt idx="51391">
                  <c:v>70.552999999999997</c:v>
                </c:pt>
                <c:pt idx="51392">
                  <c:v>70.557000000000002</c:v>
                </c:pt>
                <c:pt idx="51393">
                  <c:v>70.561000000000007</c:v>
                </c:pt>
                <c:pt idx="51394">
                  <c:v>70.564999999999998</c:v>
                </c:pt>
                <c:pt idx="51395">
                  <c:v>70.567999999999998</c:v>
                </c:pt>
                <c:pt idx="51396">
                  <c:v>70.572000000000003</c:v>
                </c:pt>
                <c:pt idx="51397">
                  <c:v>70.576000000000008</c:v>
                </c:pt>
                <c:pt idx="51398">
                  <c:v>70.58</c:v>
                </c:pt>
                <c:pt idx="51399">
                  <c:v>70.584000000000003</c:v>
                </c:pt>
                <c:pt idx="51400">
                  <c:v>70.588000000000008</c:v>
                </c:pt>
                <c:pt idx="51401">
                  <c:v>70.591999999999999</c:v>
                </c:pt>
                <c:pt idx="51402">
                  <c:v>70.594999999999999</c:v>
                </c:pt>
                <c:pt idx="51403">
                  <c:v>70.599000000000004</c:v>
                </c:pt>
                <c:pt idx="51404">
                  <c:v>70.602999999999994</c:v>
                </c:pt>
                <c:pt idx="51405">
                  <c:v>70.606999999999999</c:v>
                </c:pt>
                <c:pt idx="51406">
                  <c:v>70.611000000000004</c:v>
                </c:pt>
                <c:pt idx="51407">
                  <c:v>70.614999999999995</c:v>
                </c:pt>
                <c:pt idx="51408">
                  <c:v>70.617999999999995</c:v>
                </c:pt>
                <c:pt idx="51409">
                  <c:v>70.622</c:v>
                </c:pt>
                <c:pt idx="51410">
                  <c:v>70.626000000000005</c:v>
                </c:pt>
                <c:pt idx="51411">
                  <c:v>70.63</c:v>
                </c:pt>
                <c:pt idx="51412">
                  <c:v>70.634</c:v>
                </c:pt>
                <c:pt idx="51413">
                  <c:v>70.638000000000005</c:v>
                </c:pt>
                <c:pt idx="51414">
                  <c:v>70.641000000000005</c:v>
                </c:pt>
                <c:pt idx="51415">
                  <c:v>70.644999999999996</c:v>
                </c:pt>
                <c:pt idx="51416">
                  <c:v>70.649000000000001</c:v>
                </c:pt>
                <c:pt idx="51417">
                  <c:v>70.653000000000006</c:v>
                </c:pt>
                <c:pt idx="51418">
                  <c:v>70.656999999999996</c:v>
                </c:pt>
                <c:pt idx="51419">
                  <c:v>70.66</c:v>
                </c:pt>
                <c:pt idx="51420">
                  <c:v>70.664000000000001</c:v>
                </c:pt>
                <c:pt idx="51421">
                  <c:v>70.668000000000006</c:v>
                </c:pt>
                <c:pt idx="51422">
                  <c:v>70.671999999999997</c:v>
                </c:pt>
                <c:pt idx="51423">
                  <c:v>70.674999999999997</c:v>
                </c:pt>
                <c:pt idx="51424">
                  <c:v>70.679000000000002</c:v>
                </c:pt>
                <c:pt idx="51425">
                  <c:v>70.683000000000007</c:v>
                </c:pt>
                <c:pt idx="51426">
                  <c:v>70.686000000000007</c:v>
                </c:pt>
                <c:pt idx="51427">
                  <c:v>70.69</c:v>
                </c:pt>
                <c:pt idx="51428">
                  <c:v>70.694000000000003</c:v>
                </c:pt>
                <c:pt idx="51429">
                  <c:v>70.697000000000003</c:v>
                </c:pt>
                <c:pt idx="51430">
                  <c:v>70.701000000000008</c:v>
                </c:pt>
                <c:pt idx="51431">
                  <c:v>70.704999999999998</c:v>
                </c:pt>
                <c:pt idx="51432">
                  <c:v>70.709000000000003</c:v>
                </c:pt>
                <c:pt idx="51433">
                  <c:v>70.712000000000003</c:v>
                </c:pt>
                <c:pt idx="51434">
                  <c:v>70.716000000000008</c:v>
                </c:pt>
                <c:pt idx="51435">
                  <c:v>70.719000000000008</c:v>
                </c:pt>
                <c:pt idx="51436">
                  <c:v>70.722999999999999</c:v>
                </c:pt>
                <c:pt idx="51437">
                  <c:v>70.727000000000004</c:v>
                </c:pt>
                <c:pt idx="51438">
                  <c:v>70.73</c:v>
                </c:pt>
                <c:pt idx="51439">
                  <c:v>70.733999999999995</c:v>
                </c:pt>
                <c:pt idx="51440">
                  <c:v>70.738</c:v>
                </c:pt>
                <c:pt idx="51441">
                  <c:v>70.741</c:v>
                </c:pt>
                <c:pt idx="51442">
                  <c:v>70.745000000000005</c:v>
                </c:pt>
                <c:pt idx="51443">
                  <c:v>70.748000000000005</c:v>
                </c:pt>
                <c:pt idx="51444">
                  <c:v>70.751999999999995</c:v>
                </c:pt>
                <c:pt idx="51445">
                  <c:v>70.754999999999995</c:v>
                </c:pt>
                <c:pt idx="51446">
                  <c:v>70.759</c:v>
                </c:pt>
                <c:pt idx="51447">
                  <c:v>70.763000000000005</c:v>
                </c:pt>
                <c:pt idx="51448">
                  <c:v>70.766000000000005</c:v>
                </c:pt>
                <c:pt idx="51449">
                  <c:v>70.77</c:v>
                </c:pt>
                <c:pt idx="51450">
                  <c:v>70.772999999999996</c:v>
                </c:pt>
                <c:pt idx="51451">
                  <c:v>70.777000000000001</c:v>
                </c:pt>
                <c:pt idx="51452">
                  <c:v>70.78</c:v>
                </c:pt>
                <c:pt idx="51453">
                  <c:v>70.784000000000006</c:v>
                </c:pt>
                <c:pt idx="51454">
                  <c:v>70.787000000000006</c:v>
                </c:pt>
                <c:pt idx="51455">
                  <c:v>70.790999999999997</c:v>
                </c:pt>
                <c:pt idx="51456">
                  <c:v>70.793999999999997</c:v>
                </c:pt>
                <c:pt idx="51457">
                  <c:v>70.798000000000002</c:v>
                </c:pt>
                <c:pt idx="51458">
                  <c:v>70.801000000000002</c:v>
                </c:pt>
                <c:pt idx="51459">
                  <c:v>70.805000000000007</c:v>
                </c:pt>
                <c:pt idx="51460">
                  <c:v>70.808000000000007</c:v>
                </c:pt>
                <c:pt idx="51461">
                  <c:v>70.811999999999998</c:v>
                </c:pt>
                <c:pt idx="51462">
                  <c:v>70.814999999999998</c:v>
                </c:pt>
                <c:pt idx="51463">
                  <c:v>70.819000000000003</c:v>
                </c:pt>
                <c:pt idx="51464">
                  <c:v>70.822000000000003</c:v>
                </c:pt>
                <c:pt idx="51465">
                  <c:v>70.826000000000008</c:v>
                </c:pt>
                <c:pt idx="51466">
                  <c:v>70.829000000000008</c:v>
                </c:pt>
                <c:pt idx="51467">
                  <c:v>70.832999999999998</c:v>
                </c:pt>
                <c:pt idx="51468">
                  <c:v>70.835999999999999</c:v>
                </c:pt>
                <c:pt idx="51469">
                  <c:v>70.84</c:v>
                </c:pt>
                <c:pt idx="51470">
                  <c:v>70.843000000000004</c:v>
                </c:pt>
                <c:pt idx="51471">
                  <c:v>70.847000000000008</c:v>
                </c:pt>
                <c:pt idx="51472">
                  <c:v>70.850000000000009</c:v>
                </c:pt>
                <c:pt idx="51473">
                  <c:v>70.852999999999994</c:v>
                </c:pt>
                <c:pt idx="51474">
                  <c:v>70.856999999999999</c:v>
                </c:pt>
                <c:pt idx="51475">
                  <c:v>70.86</c:v>
                </c:pt>
                <c:pt idx="51476">
                  <c:v>70.864000000000004</c:v>
                </c:pt>
                <c:pt idx="51477">
                  <c:v>70.867000000000004</c:v>
                </c:pt>
                <c:pt idx="51478">
                  <c:v>70.87</c:v>
                </c:pt>
                <c:pt idx="51479">
                  <c:v>70.873999999999995</c:v>
                </c:pt>
                <c:pt idx="51480">
                  <c:v>70.876999999999995</c:v>
                </c:pt>
                <c:pt idx="51481">
                  <c:v>70.88</c:v>
                </c:pt>
                <c:pt idx="51482">
                  <c:v>70.884</c:v>
                </c:pt>
                <c:pt idx="51483">
                  <c:v>70.887</c:v>
                </c:pt>
                <c:pt idx="51484">
                  <c:v>70.89</c:v>
                </c:pt>
                <c:pt idx="51485">
                  <c:v>70.893000000000001</c:v>
                </c:pt>
                <c:pt idx="51486">
                  <c:v>70.896000000000001</c:v>
                </c:pt>
                <c:pt idx="51487">
                  <c:v>70.899000000000001</c:v>
                </c:pt>
                <c:pt idx="51488">
                  <c:v>70.902000000000001</c:v>
                </c:pt>
                <c:pt idx="51489">
                  <c:v>70.906000000000006</c:v>
                </c:pt>
                <c:pt idx="51490">
                  <c:v>70.909000000000006</c:v>
                </c:pt>
                <c:pt idx="51491">
                  <c:v>70.912000000000006</c:v>
                </c:pt>
                <c:pt idx="51492">
                  <c:v>70.915000000000006</c:v>
                </c:pt>
                <c:pt idx="51493">
                  <c:v>70.918000000000006</c:v>
                </c:pt>
                <c:pt idx="51494">
                  <c:v>70.921000000000006</c:v>
                </c:pt>
                <c:pt idx="51495">
                  <c:v>70.924000000000007</c:v>
                </c:pt>
                <c:pt idx="51496">
                  <c:v>70.927999999999997</c:v>
                </c:pt>
                <c:pt idx="51497">
                  <c:v>70.930999999999997</c:v>
                </c:pt>
                <c:pt idx="51498">
                  <c:v>70.933999999999997</c:v>
                </c:pt>
                <c:pt idx="51499">
                  <c:v>70.936999999999998</c:v>
                </c:pt>
                <c:pt idx="51500">
                  <c:v>70.94</c:v>
                </c:pt>
                <c:pt idx="51501">
                  <c:v>70.942999999999998</c:v>
                </c:pt>
                <c:pt idx="51502">
                  <c:v>70.945999999999998</c:v>
                </c:pt>
                <c:pt idx="51503">
                  <c:v>70.95</c:v>
                </c:pt>
                <c:pt idx="51504">
                  <c:v>70.953000000000003</c:v>
                </c:pt>
                <c:pt idx="51505">
                  <c:v>70.956000000000003</c:v>
                </c:pt>
                <c:pt idx="51506">
                  <c:v>70.959000000000003</c:v>
                </c:pt>
                <c:pt idx="51507">
                  <c:v>70.962000000000003</c:v>
                </c:pt>
                <c:pt idx="51508">
                  <c:v>70.965000000000003</c:v>
                </c:pt>
                <c:pt idx="51509">
                  <c:v>70.968000000000004</c:v>
                </c:pt>
                <c:pt idx="51510">
                  <c:v>70.971000000000004</c:v>
                </c:pt>
                <c:pt idx="51511">
                  <c:v>70.974000000000004</c:v>
                </c:pt>
                <c:pt idx="51512">
                  <c:v>70.977000000000004</c:v>
                </c:pt>
                <c:pt idx="51513">
                  <c:v>70.98</c:v>
                </c:pt>
                <c:pt idx="51514">
                  <c:v>70.983000000000004</c:v>
                </c:pt>
                <c:pt idx="51515">
                  <c:v>70.986999999999995</c:v>
                </c:pt>
                <c:pt idx="51516">
                  <c:v>70.989999999999995</c:v>
                </c:pt>
                <c:pt idx="51517">
                  <c:v>70.992999999999995</c:v>
                </c:pt>
                <c:pt idx="51518">
                  <c:v>70.995999999999995</c:v>
                </c:pt>
                <c:pt idx="51519">
                  <c:v>70.998999999999995</c:v>
                </c:pt>
                <c:pt idx="51520">
                  <c:v>71.001999999999995</c:v>
                </c:pt>
                <c:pt idx="51521">
                  <c:v>71.004999999999995</c:v>
                </c:pt>
                <c:pt idx="51522">
                  <c:v>71.007999999999996</c:v>
                </c:pt>
                <c:pt idx="51523">
                  <c:v>71.012</c:v>
                </c:pt>
                <c:pt idx="51524">
                  <c:v>71.015000000000001</c:v>
                </c:pt>
                <c:pt idx="51525">
                  <c:v>71.018000000000001</c:v>
                </c:pt>
                <c:pt idx="51526">
                  <c:v>71.021000000000001</c:v>
                </c:pt>
                <c:pt idx="51527">
                  <c:v>71.024000000000001</c:v>
                </c:pt>
                <c:pt idx="51528">
                  <c:v>71.028000000000006</c:v>
                </c:pt>
                <c:pt idx="51529">
                  <c:v>71.031000000000006</c:v>
                </c:pt>
                <c:pt idx="51530">
                  <c:v>71.034000000000006</c:v>
                </c:pt>
                <c:pt idx="51531">
                  <c:v>71.037000000000006</c:v>
                </c:pt>
                <c:pt idx="51532">
                  <c:v>71.040000000000006</c:v>
                </c:pt>
                <c:pt idx="51533">
                  <c:v>71.043999999999997</c:v>
                </c:pt>
                <c:pt idx="51534">
                  <c:v>71.046999999999997</c:v>
                </c:pt>
                <c:pt idx="51535">
                  <c:v>71.05</c:v>
                </c:pt>
                <c:pt idx="51536">
                  <c:v>71.052999999999997</c:v>
                </c:pt>
                <c:pt idx="51537">
                  <c:v>71.057000000000002</c:v>
                </c:pt>
                <c:pt idx="51538">
                  <c:v>71.06</c:v>
                </c:pt>
                <c:pt idx="51539">
                  <c:v>71.063000000000002</c:v>
                </c:pt>
                <c:pt idx="51540">
                  <c:v>71.066000000000003</c:v>
                </c:pt>
                <c:pt idx="51541">
                  <c:v>71.070000000000007</c:v>
                </c:pt>
                <c:pt idx="51542">
                  <c:v>71.073000000000008</c:v>
                </c:pt>
                <c:pt idx="51543">
                  <c:v>71.076000000000008</c:v>
                </c:pt>
                <c:pt idx="51544">
                  <c:v>71.08</c:v>
                </c:pt>
                <c:pt idx="51545">
                  <c:v>71.082999999999998</c:v>
                </c:pt>
                <c:pt idx="51546">
                  <c:v>71.085999999999999</c:v>
                </c:pt>
                <c:pt idx="51547">
                  <c:v>71.088999999999999</c:v>
                </c:pt>
                <c:pt idx="51548">
                  <c:v>71.093000000000004</c:v>
                </c:pt>
                <c:pt idx="51549">
                  <c:v>71.096000000000004</c:v>
                </c:pt>
                <c:pt idx="51550">
                  <c:v>71.099000000000004</c:v>
                </c:pt>
                <c:pt idx="51551">
                  <c:v>71.102999999999994</c:v>
                </c:pt>
                <c:pt idx="51552">
                  <c:v>71.105999999999995</c:v>
                </c:pt>
                <c:pt idx="51553">
                  <c:v>71.108999999999995</c:v>
                </c:pt>
                <c:pt idx="51554">
                  <c:v>71.113</c:v>
                </c:pt>
                <c:pt idx="51555">
                  <c:v>71.116</c:v>
                </c:pt>
                <c:pt idx="51556">
                  <c:v>71.119</c:v>
                </c:pt>
                <c:pt idx="51557">
                  <c:v>71.123000000000005</c:v>
                </c:pt>
                <c:pt idx="51558">
                  <c:v>71.126000000000005</c:v>
                </c:pt>
                <c:pt idx="51559">
                  <c:v>71.13</c:v>
                </c:pt>
                <c:pt idx="51560">
                  <c:v>71.132999999999996</c:v>
                </c:pt>
                <c:pt idx="51561">
                  <c:v>71.135999999999996</c:v>
                </c:pt>
                <c:pt idx="51562">
                  <c:v>71.14</c:v>
                </c:pt>
                <c:pt idx="51563">
                  <c:v>71.143000000000001</c:v>
                </c:pt>
                <c:pt idx="51564">
                  <c:v>71.147000000000006</c:v>
                </c:pt>
                <c:pt idx="51565">
                  <c:v>71.150000000000006</c:v>
                </c:pt>
                <c:pt idx="51566">
                  <c:v>71.153000000000006</c:v>
                </c:pt>
                <c:pt idx="51567">
                  <c:v>71.156999999999996</c:v>
                </c:pt>
                <c:pt idx="51568">
                  <c:v>71.16</c:v>
                </c:pt>
                <c:pt idx="51569">
                  <c:v>71.164000000000001</c:v>
                </c:pt>
                <c:pt idx="51570">
                  <c:v>71.167000000000002</c:v>
                </c:pt>
                <c:pt idx="51571">
                  <c:v>71.171000000000006</c:v>
                </c:pt>
                <c:pt idx="51572">
                  <c:v>71.174000000000007</c:v>
                </c:pt>
                <c:pt idx="51573">
                  <c:v>71.177999999999997</c:v>
                </c:pt>
                <c:pt idx="51574">
                  <c:v>71.180999999999997</c:v>
                </c:pt>
                <c:pt idx="51575">
                  <c:v>71.185000000000002</c:v>
                </c:pt>
                <c:pt idx="51576">
                  <c:v>71.188000000000002</c:v>
                </c:pt>
                <c:pt idx="51577">
                  <c:v>71.192000000000007</c:v>
                </c:pt>
                <c:pt idx="51578">
                  <c:v>71.195000000000007</c:v>
                </c:pt>
                <c:pt idx="51579">
                  <c:v>71.198999999999998</c:v>
                </c:pt>
                <c:pt idx="51580">
                  <c:v>71.201999999999998</c:v>
                </c:pt>
                <c:pt idx="51581">
                  <c:v>71.206000000000003</c:v>
                </c:pt>
                <c:pt idx="51582">
                  <c:v>71.209000000000003</c:v>
                </c:pt>
                <c:pt idx="51583">
                  <c:v>71.213000000000008</c:v>
                </c:pt>
                <c:pt idx="51584">
                  <c:v>71.216000000000008</c:v>
                </c:pt>
                <c:pt idx="51585">
                  <c:v>71.22</c:v>
                </c:pt>
                <c:pt idx="51586">
                  <c:v>71.222999999999999</c:v>
                </c:pt>
                <c:pt idx="51587">
                  <c:v>71.227000000000004</c:v>
                </c:pt>
                <c:pt idx="51588">
                  <c:v>71.23</c:v>
                </c:pt>
                <c:pt idx="51589">
                  <c:v>71.233999999999995</c:v>
                </c:pt>
                <c:pt idx="51590">
                  <c:v>71.236999999999995</c:v>
                </c:pt>
                <c:pt idx="51591">
                  <c:v>71.241</c:v>
                </c:pt>
                <c:pt idx="51592">
                  <c:v>71.245000000000005</c:v>
                </c:pt>
                <c:pt idx="51593">
                  <c:v>71.248000000000005</c:v>
                </c:pt>
                <c:pt idx="51594">
                  <c:v>71.251999999999995</c:v>
                </c:pt>
                <c:pt idx="51595">
                  <c:v>71.254999999999995</c:v>
                </c:pt>
                <c:pt idx="51596">
                  <c:v>71.259</c:v>
                </c:pt>
                <c:pt idx="51597">
                  <c:v>71.262</c:v>
                </c:pt>
                <c:pt idx="51598">
                  <c:v>71.266000000000005</c:v>
                </c:pt>
                <c:pt idx="51599">
                  <c:v>71.27</c:v>
                </c:pt>
                <c:pt idx="51600">
                  <c:v>71.272999999999996</c:v>
                </c:pt>
                <c:pt idx="51601">
                  <c:v>71.277000000000001</c:v>
                </c:pt>
                <c:pt idx="51602">
                  <c:v>71.28</c:v>
                </c:pt>
                <c:pt idx="51603">
                  <c:v>71.284000000000006</c:v>
                </c:pt>
                <c:pt idx="51604">
                  <c:v>71.287999999999997</c:v>
                </c:pt>
                <c:pt idx="51605">
                  <c:v>71.290999999999997</c:v>
                </c:pt>
                <c:pt idx="51606">
                  <c:v>71.295000000000002</c:v>
                </c:pt>
                <c:pt idx="51607">
                  <c:v>71.299000000000007</c:v>
                </c:pt>
                <c:pt idx="51608">
                  <c:v>71.302000000000007</c:v>
                </c:pt>
                <c:pt idx="51609">
                  <c:v>71.305999999999997</c:v>
                </c:pt>
                <c:pt idx="51610">
                  <c:v>71.308999999999997</c:v>
                </c:pt>
                <c:pt idx="51611">
                  <c:v>71.313000000000002</c:v>
                </c:pt>
                <c:pt idx="51612">
                  <c:v>71.317000000000007</c:v>
                </c:pt>
                <c:pt idx="51613">
                  <c:v>71.320000000000007</c:v>
                </c:pt>
                <c:pt idx="51614">
                  <c:v>71.323999999999998</c:v>
                </c:pt>
                <c:pt idx="51615">
                  <c:v>71.328000000000003</c:v>
                </c:pt>
                <c:pt idx="51616">
                  <c:v>71.332000000000008</c:v>
                </c:pt>
                <c:pt idx="51617">
                  <c:v>71.335999999999999</c:v>
                </c:pt>
                <c:pt idx="51618">
                  <c:v>71.34</c:v>
                </c:pt>
                <c:pt idx="51619">
                  <c:v>71.343000000000004</c:v>
                </c:pt>
                <c:pt idx="51620">
                  <c:v>71.347000000000008</c:v>
                </c:pt>
                <c:pt idx="51621">
                  <c:v>71.350999999999999</c:v>
                </c:pt>
                <c:pt idx="51622">
                  <c:v>71.355000000000004</c:v>
                </c:pt>
                <c:pt idx="51623">
                  <c:v>71.358000000000004</c:v>
                </c:pt>
                <c:pt idx="51624">
                  <c:v>71.361999999999995</c:v>
                </c:pt>
                <c:pt idx="51625">
                  <c:v>71.366</c:v>
                </c:pt>
                <c:pt idx="51626">
                  <c:v>71.37</c:v>
                </c:pt>
                <c:pt idx="51627">
                  <c:v>71.373000000000005</c:v>
                </c:pt>
                <c:pt idx="51628">
                  <c:v>71.376999999999995</c:v>
                </c:pt>
                <c:pt idx="51629">
                  <c:v>71.381</c:v>
                </c:pt>
                <c:pt idx="51630">
                  <c:v>71.385000000000005</c:v>
                </c:pt>
                <c:pt idx="51631">
                  <c:v>71.388999999999996</c:v>
                </c:pt>
                <c:pt idx="51632">
                  <c:v>71.391999999999996</c:v>
                </c:pt>
                <c:pt idx="51633">
                  <c:v>71.396000000000001</c:v>
                </c:pt>
                <c:pt idx="51634">
                  <c:v>71.400000000000006</c:v>
                </c:pt>
                <c:pt idx="51635">
                  <c:v>71.403999999999996</c:v>
                </c:pt>
                <c:pt idx="51636">
                  <c:v>71.408000000000001</c:v>
                </c:pt>
                <c:pt idx="51637">
                  <c:v>71.411000000000001</c:v>
                </c:pt>
                <c:pt idx="51638">
                  <c:v>71.415000000000006</c:v>
                </c:pt>
                <c:pt idx="51639">
                  <c:v>71.418999999999997</c:v>
                </c:pt>
                <c:pt idx="51640">
                  <c:v>71.423000000000002</c:v>
                </c:pt>
                <c:pt idx="51641">
                  <c:v>71.427000000000007</c:v>
                </c:pt>
                <c:pt idx="51642">
                  <c:v>71.430000000000007</c:v>
                </c:pt>
                <c:pt idx="51643">
                  <c:v>71.433999999999997</c:v>
                </c:pt>
                <c:pt idx="51644">
                  <c:v>71.438000000000002</c:v>
                </c:pt>
                <c:pt idx="51645">
                  <c:v>71.442000000000007</c:v>
                </c:pt>
                <c:pt idx="51646">
                  <c:v>71.445999999999998</c:v>
                </c:pt>
                <c:pt idx="51647">
                  <c:v>71.448999999999998</c:v>
                </c:pt>
                <c:pt idx="51648">
                  <c:v>71.453000000000003</c:v>
                </c:pt>
                <c:pt idx="51649">
                  <c:v>71.457000000000008</c:v>
                </c:pt>
                <c:pt idx="51650">
                  <c:v>71.460999999999999</c:v>
                </c:pt>
                <c:pt idx="51651">
                  <c:v>71.463999999999999</c:v>
                </c:pt>
                <c:pt idx="51652">
                  <c:v>71.468000000000004</c:v>
                </c:pt>
                <c:pt idx="51653">
                  <c:v>71.472000000000008</c:v>
                </c:pt>
                <c:pt idx="51654">
                  <c:v>71.475999999999999</c:v>
                </c:pt>
                <c:pt idx="51655">
                  <c:v>71.478999999999999</c:v>
                </c:pt>
                <c:pt idx="51656">
                  <c:v>71.483000000000004</c:v>
                </c:pt>
                <c:pt idx="51657">
                  <c:v>71.486999999999995</c:v>
                </c:pt>
                <c:pt idx="51658">
                  <c:v>71.489999999999995</c:v>
                </c:pt>
                <c:pt idx="51659">
                  <c:v>71.494</c:v>
                </c:pt>
                <c:pt idx="51660">
                  <c:v>71.498000000000005</c:v>
                </c:pt>
                <c:pt idx="51661">
                  <c:v>71.501999999999995</c:v>
                </c:pt>
                <c:pt idx="51662">
                  <c:v>71.504999999999995</c:v>
                </c:pt>
                <c:pt idx="51663">
                  <c:v>71.509</c:v>
                </c:pt>
                <c:pt idx="51664">
                  <c:v>71.513000000000005</c:v>
                </c:pt>
                <c:pt idx="51665">
                  <c:v>71.516000000000005</c:v>
                </c:pt>
                <c:pt idx="51666">
                  <c:v>71.52</c:v>
                </c:pt>
                <c:pt idx="51667">
                  <c:v>71.524000000000001</c:v>
                </c:pt>
                <c:pt idx="51668">
                  <c:v>71.527000000000001</c:v>
                </c:pt>
                <c:pt idx="51669">
                  <c:v>71.531000000000006</c:v>
                </c:pt>
                <c:pt idx="51670">
                  <c:v>71.534000000000006</c:v>
                </c:pt>
                <c:pt idx="51671">
                  <c:v>71.537999999999997</c:v>
                </c:pt>
                <c:pt idx="51672">
                  <c:v>71.542000000000002</c:v>
                </c:pt>
                <c:pt idx="51673">
                  <c:v>71.545000000000002</c:v>
                </c:pt>
                <c:pt idx="51674">
                  <c:v>71.549000000000007</c:v>
                </c:pt>
                <c:pt idx="51675">
                  <c:v>71.552000000000007</c:v>
                </c:pt>
                <c:pt idx="51676">
                  <c:v>71.555999999999997</c:v>
                </c:pt>
                <c:pt idx="51677">
                  <c:v>71.56</c:v>
                </c:pt>
                <c:pt idx="51678">
                  <c:v>71.563000000000002</c:v>
                </c:pt>
                <c:pt idx="51679">
                  <c:v>71.567000000000007</c:v>
                </c:pt>
                <c:pt idx="51680">
                  <c:v>71.570000000000007</c:v>
                </c:pt>
                <c:pt idx="51681">
                  <c:v>71.573999999999998</c:v>
                </c:pt>
                <c:pt idx="51682">
                  <c:v>71.576999999999998</c:v>
                </c:pt>
                <c:pt idx="51683">
                  <c:v>71.581000000000003</c:v>
                </c:pt>
                <c:pt idx="51684">
                  <c:v>71.584000000000003</c:v>
                </c:pt>
                <c:pt idx="51685">
                  <c:v>71.588000000000008</c:v>
                </c:pt>
                <c:pt idx="51686">
                  <c:v>71.591000000000008</c:v>
                </c:pt>
                <c:pt idx="51687">
                  <c:v>71.594999999999999</c:v>
                </c:pt>
                <c:pt idx="51688">
                  <c:v>71.597999999999999</c:v>
                </c:pt>
                <c:pt idx="51689">
                  <c:v>71.600999999999999</c:v>
                </c:pt>
                <c:pt idx="51690">
                  <c:v>71.605000000000004</c:v>
                </c:pt>
                <c:pt idx="51691">
                  <c:v>71.608000000000004</c:v>
                </c:pt>
                <c:pt idx="51692">
                  <c:v>71.611000000000004</c:v>
                </c:pt>
                <c:pt idx="51693">
                  <c:v>71.614000000000004</c:v>
                </c:pt>
                <c:pt idx="51694">
                  <c:v>71.617000000000004</c:v>
                </c:pt>
                <c:pt idx="51695">
                  <c:v>71.62</c:v>
                </c:pt>
                <c:pt idx="51696">
                  <c:v>71.623000000000005</c:v>
                </c:pt>
                <c:pt idx="51697">
                  <c:v>71.626000000000005</c:v>
                </c:pt>
                <c:pt idx="51698">
                  <c:v>71.629000000000005</c:v>
                </c:pt>
                <c:pt idx="51699">
                  <c:v>71.631</c:v>
                </c:pt>
                <c:pt idx="51700">
                  <c:v>71.632000000000005</c:v>
                </c:pt>
                <c:pt idx="51701">
                  <c:v>71.632999999999996</c:v>
                </c:pt>
                <c:pt idx="51702">
                  <c:v>71.632999999999996</c:v>
                </c:pt>
                <c:pt idx="51703">
                  <c:v>71.632999999999996</c:v>
                </c:pt>
                <c:pt idx="51704">
                  <c:v>71.632999999999996</c:v>
                </c:pt>
                <c:pt idx="51705">
                  <c:v>71.634</c:v>
                </c:pt>
                <c:pt idx="51706">
                  <c:v>71.634</c:v>
                </c:pt>
                <c:pt idx="51707">
                  <c:v>71.634</c:v>
                </c:pt>
                <c:pt idx="51708">
                  <c:v>71.635000000000005</c:v>
                </c:pt>
                <c:pt idx="51709">
                  <c:v>71.635000000000005</c:v>
                </c:pt>
                <c:pt idx="51710">
                  <c:v>71.635000000000005</c:v>
                </c:pt>
                <c:pt idx="51711">
                  <c:v>71.635000000000005</c:v>
                </c:pt>
                <c:pt idx="51712">
                  <c:v>71.635999999999996</c:v>
                </c:pt>
                <c:pt idx="51713">
                  <c:v>71.635999999999996</c:v>
                </c:pt>
                <c:pt idx="51714">
                  <c:v>71.635999999999996</c:v>
                </c:pt>
                <c:pt idx="51715">
                  <c:v>71.637</c:v>
                </c:pt>
                <c:pt idx="51716">
                  <c:v>71.637</c:v>
                </c:pt>
                <c:pt idx="51717">
                  <c:v>71.637</c:v>
                </c:pt>
                <c:pt idx="51718">
                  <c:v>71.637</c:v>
                </c:pt>
                <c:pt idx="51719">
                  <c:v>71.638000000000005</c:v>
                </c:pt>
                <c:pt idx="51720">
                  <c:v>71.638000000000005</c:v>
                </c:pt>
                <c:pt idx="51721">
                  <c:v>71.638000000000005</c:v>
                </c:pt>
                <c:pt idx="51722">
                  <c:v>71.638999999999996</c:v>
                </c:pt>
                <c:pt idx="51723">
                  <c:v>71.638999999999996</c:v>
                </c:pt>
                <c:pt idx="51724">
                  <c:v>71.638999999999996</c:v>
                </c:pt>
                <c:pt idx="51725">
                  <c:v>71.638999999999996</c:v>
                </c:pt>
                <c:pt idx="51726">
                  <c:v>71.64</c:v>
                </c:pt>
                <c:pt idx="51727">
                  <c:v>71.64</c:v>
                </c:pt>
                <c:pt idx="51728">
                  <c:v>71.64</c:v>
                </c:pt>
                <c:pt idx="51729">
                  <c:v>71.641000000000005</c:v>
                </c:pt>
                <c:pt idx="51730">
                  <c:v>71.641000000000005</c:v>
                </c:pt>
                <c:pt idx="51731">
                  <c:v>71.641000000000005</c:v>
                </c:pt>
                <c:pt idx="51732">
                  <c:v>71.641000000000005</c:v>
                </c:pt>
                <c:pt idx="51733">
                  <c:v>71.641999999999996</c:v>
                </c:pt>
                <c:pt idx="51734">
                  <c:v>71.641999999999996</c:v>
                </c:pt>
                <c:pt idx="51735">
                  <c:v>71.641999999999996</c:v>
                </c:pt>
                <c:pt idx="51736">
                  <c:v>71.643000000000001</c:v>
                </c:pt>
                <c:pt idx="51737">
                  <c:v>71.643000000000001</c:v>
                </c:pt>
                <c:pt idx="51738">
                  <c:v>71.643000000000001</c:v>
                </c:pt>
                <c:pt idx="51739">
                  <c:v>71.643000000000001</c:v>
                </c:pt>
                <c:pt idx="51740">
                  <c:v>71.644000000000005</c:v>
                </c:pt>
                <c:pt idx="51741">
                  <c:v>71.644000000000005</c:v>
                </c:pt>
                <c:pt idx="51742">
                  <c:v>71.644000000000005</c:v>
                </c:pt>
                <c:pt idx="51743">
                  <c:v>71.644999999999996</c:v>
                </c:pt>
                <c:pt idx="51744">
                  <c:v>71.644999999999996</c:v>
                </c:pt>
                <c:pt idx="51745">
                  <c:v>71.644999999999996</c:v>
                </c:pt>
                <c:pt idx="51746">
                  <c:v>71.644999999999996</c:v>
                </c:pt>
                <c:pt idx="51747">
                  <c:v>71.646000000000001</c:v>
                </c:pt>
                <c:pt idx="51748">
                  <c:v>71.646000000000001</c:v>
                </c:pt>
                <c:pt idx="51749">
                  <c:v>71.646000000000001</c:v>
                </c:pt>
                <c:pt idx="51750">
                  <c:v>71.647000000000006</c:v>
                </c:pt>
                <c:pt idx="51751">
                  <c:v>71.647000000000006</c:v>
                </c:pt>
                <c:pt idx="51752">
                  <c:v>71.647000000000006</c:v>
                </c:pt>
                <c:pt idx="51753">
                  <c:v>71.647000000000006</c:v>
                </c:pt>
                <c:pt idx="51754">
                  <c:v>71.647999999999996</c:v>
                </c:pt>
                <c:pt idx="51755">
                  <c:v>71.647999999999996</c:v>
                </c:pt>
                <c:pt idx="51756">
                  <c:v>71.647999999999996</c:v>
                </c:pt>
                <c:pt idx="51757">
                  <c:v>71.649000000000001</c:v>
                </c:pt>
                <c:pt idx="51758">
                  <c:v>71.649000000000001</c:v>
                </c:pt>
                <c:pt idx="51759">
                  <c:v>71.649000000000001</c:v>
                </c:pt>
                <c:pt idx="51760">
                  <c:v>71.649000000000001</c:v>
                </c:pt>
                <c:pt idx="51761">
                  <c:v>71.650000000000006</c:v>
                </c:pt>
                <c:pt idx="51762">
                  <c:v>71.650000000000006</c:v>
                </c:pt>
                <c:pt idx="51763">
                  <c:v>71.650000000000006</c:v>
                </c:pt>
                <c:pt idx="51764">
                  <c:v>71.650999999999996</c:v>
                </c:pt>
                <c:pt idx="51765">
                  <c:v>71.650999999999996</c:v>
                </c:pt>
                <c:pt idx="51766">
                  <c:v>71.650999999999996</c:v>
                </c:pt>
                <c:pt idx="51767">
                  <c:v>71.650999999999996</c:v>
                </c:pt>
                <c:pt idx="51768">
                  <c:v>71.652000000000001</c:v>
                </c:pt>
                <c:pt idx="51769">
                  <c:v>71.652000000000001</c:v>
                </c:pt>
                <c:pt idx="51770">
                  <c:v>71.652000000000001</c:v>
                </c:pt>
                <c:pt idx="51771">
                  <c:v>71.653000000000006</c:v>
                </c:pt>
                <c:pt idx="51772">
                  <c:v>71.653000000000006</c:v>
                </c:pt>
                <c:pt idx="51773">
                  <c:v>71.653000000000006</c:v>
                </c:pt>
                <c:pt idx="51774">
                  <c:v>71.653000000000006</c:v>
                </c:pt>
                <c:pt idx="51775">
                  <c:v>71.653999999999996</c:v>
                </c:pt>
                <c:pt idx="51776">
                  <c:v>71.653999999999996</c:v>
                </c:pt>
                <c:pt idx="51777">
                  <c:v>71.653999999999996</c:v>
                </c:pt>
                <c:pt idx="51778">
                  <c:v>71.655000000000001</c:v>
                </c:pt>
                <c:pt idx="51779">
                  <c:v>71.655000000000001</c:v>
                </c:pt>
                <c:pt idx="51780">
                  <c:v>71.655000000000001</c:v>
                </c:pt>
                <c:pt idx="51781">
                  <c:v>71.655000000000001</c:v>
                </c:pt>
                <c:pt idx="51782">
                  <c:v>71.656000000000006</c:v>
                </c:pt>
                <c:pt idx="51783">
                  <c:v>71.656000000000006</c:v>
                </c:pt>
                <c:pt idx="51784">
                  <c:v>71.656000000000006</c:v>
                </c:pt>
                <c:pt idx="51785">
                  <c:v>71.656000000000006</c:v>
                </c:pt>
                <c:pt idx="51786">
                  <c:v>71.656999999999996</c:v>
                </c:pt>
                <c:pt idx="51787">
                  <c:v>71.656999999999996</c:v>
                </c:pt>
                <c:pt idx="51788">
                  <c:v>71.656999999999996</c:v>
                </c:pt>
                <c:pt idx="51789">
                  <c:v>71.658000000000001</c:v>
                </c:pt>
                <c:pt idx="51790">
                  <c:v>71.658000000000001</c:v>
                </c:pt>
                <c:pt idx="51791">
                  <c:v>71.658000000000001</c:v>
                </c:pt>
                <c:pt idx="51792">
                  <c:v>71.658000000000001</c:v>
                </c:pt>
                <c:pt idx="51793">
                  <c:v>71.659000000000006</c:v>
                </c:pt>
                <c:pt idx="51794">
                  <c:v>71.659000000000006</c:v>
                </c:pt>
                <c:pt idx="51795">
                  <c:v>71.659000000000006</c:v>
                </c:pt>
                <c:pt idx="51796">
                  <c:v>71.66</c:v>
                </c:pt>
                <c:pt idx="51797">
                  <c:v>71.66</c:v>
                </c:pt>
                <c:pt idx="51798">
                  <c:v>71.66</c:v>
                </c:pt>
                <c:pt idx="51799">
                  <c:v>71.66</c:v>
                </c:pt>
                <c:pt idx="51800">
                  <c:v>71.661000000000001</c:v>
                </c:pt>
                <c:pt idx="51801">
                  <c:v>71.661000000000001</c:v>
                </c:pt>
                <c:pt idx="51802">
                  <c:v>71.661000000000001</c:v>
                </c:pt>
                <c:pt idx="51803">
                  <c:v>71.662000000000006</c:v>
                </c:pt>
                <c:pt idx="51804">
                  <c:v>71.662000000000006</c:v>
                </c:pt>
                <c:pt idx="51805">
                  <c:v>71.662000000000006</c:v>
                </c:pt>
                <c:pt idx="51806">
                  <c:v>71.662000000000006</c:v>
                </c:pt>
                <c:pt idx="51807">
                  <c:v>71.662999999999997</c:v>
                </c:pt>
                <c:pt idx="51808">
                  <c:v>71.662999999999997</c:v>
                </c:pt>
                <c:pt idx="51809">
                  <c:v>71.662999999999997</c:v>
                </c:pt>
                <c:pt idx="51810">
                  <c:v>71.664000000000001</c:v>
                </c:pt>
                <c:pt idx="51811">
                  <c:v>71.664000000000001</c:v>
                </c:pt>
                <c:pt idx="51812">
                  <c:v>71.664000000000001</c:v>
                </c:pt>
                <c:pt idx="51813">
                  <c:v>71.664000000000001</c:v>
                </c:pt>
                <c:pt idx="51814">
                  <c:v>71.665000000000006</c:v>
                </c:pt>
                <c:pt idx="51815">
                  <c:v>71.665000000000006</c:v>
                </c:pt>
                <c:pt idx="51816">
                  <c:v>71.665000000000006</c:v>
                </c:pt>
                <c:pt idx="51817">
                  <c:v>71.665999999999997</c:v>
                </c:pt>
                <c:pt idx="51818">
                  <c:v>71.665999999999997</c:v>
                </c:pt>
                <c:pt idx="51819">
                  <c:v>71.665999999999997</c:v>
                </c:pt>
                <c:pt idx="51820">
                  <c:v>71.665999999999997</c:v>
                </c:pt>
                <c:pt idx="51821">
                  <c:v>71.667000000000002</c:v>
                </c:pt>
                <c:pt idx="51822">
                  <c:v>71.667000000000002</c:v>
                </c:pt>
                <c:pt idx="51823">
                  <c:v>71.667000000000002</c:v>
                </c:pt>
                <c:pt idx="51824">
                  <c:v>71.668000000000006</c:v>
                </c:pt>
                <c:pt idx="51825">
                  <c:v>71.668000000000006</c:v>
                </c:pt>
                <c:pt idx="51826">
                  <c:v>71.668000000000006</c:v>
                </c:pt>
                <c:pt idx="51827">
                  <c:v>71.668000000000006</c:v>
                </c:pt>
                <c:pt idx="51828">
                  <c:v>71.668999999999997</c:v>
                </c:pt>
                <c:pt idx="51829">
                  <c:v>71.668999999999997</c:v>
                </c:pt>
                <c:pt idx="51830">
                  <c:v>71.668999999999997</c:v>
                </c:pt>
                <c:pt idx="51831">
                  <c:v>71.67</c:v>
                </c:pt>
                <c:pt idx="51832">
                  <c:v>71.67</c:v>
                </c:pt>
                <c:pt idx="51833">
                  <c:v>71.67</c:v>
                </c:pt>
                <c:pt idx="51834">
                  <c:v>71.67</c:v>
                </c:pt>
                <c:pt idx="51835">
                  <c:v>71.671000000000006</c:v>
                </c:pt>
                <c:pt idx="51836">
                  <c:v>71.671000000000006</c:v>
                </c:pt>
                <c:pt idx="51837">
                  <c:v>71.671000000000006</c:v>
                </c:pt>
                <c:pt idx="51838">
                  <c:v>71.671999999999997</c:v>
                </c:pt>
                <c:pt idx="51839">
                  <c:v>71.671999999999997</c:v>
                </c:pt>
                <c:pt idx="51840">
                  <c:v>71.671999999999997</c:v>
                </c:pt>
                <c:pt idx="51841">
                  <c:v>71.671999999999997</c:v>
                </c:pt>
                <c:pt idx="51842">
                  <c:v>71.673000000000002</c:v>
                </c:pt>
                <c:pt idx="51843">
                  <c:v>71.673000000000002</c:v>
                </c:pt>
                <c:pt idx="51844">
                  <c:v>71.673000000000002</c:v>
                </c:pt>
                <c:pt idx="51845">
                  <c:v>71.674000000000007</c:v>
                </c:pt>
                <c:pt idx="51846">
                  <c:v>71.674000000000007</c:v>
                </c:pt>
                <c:pt idx="51847">
                  <c:v>71.674000000000007</c:v>
                </c:pt>
                <c:pt idx="51848">
                  <c:v>71.674000000000007</c:v>
                </c:pt>
                <c:pt idx="51849">
                  <c:v>71.674999999999997</c:v>
                </c:pt>
                <c:pt idx="51850">
                  <c:v>71.674999999999997</c:v>
                </c:pt>
                <c:pt idx="51851">
                  <c:v>71.674999999999997</c:v>
                </c:pt>
                <c:pt idx="51852">
                  <c:v>71.676000000000002</c:v>
                </c:pt>
                <c:pt idx="51853">
                  <c:v>71.676000000000002</c:v>
                </c:pt>
                <c:pt idx="51854">
                  <c:v>71.676000000000002</c:v>
                </c:pt>
                <c:pt idx="51855">
                  <c:v>71.676000000000002</c:v>
                </c:pt>
                <c:pt idx="51856">
                  <c:v>71.677000000000007</c:v>
                </c:pt>
                <c:pt idx="51857">
                  <c:v>71.677000000000007</c:v>
                </c:pt>
                <c:pt idx="51858">
                  <c:v>71.677000000000007</c:v>
                </c:pt>
                <c:pt idx="51859">
                  <c:v>71.677999999999997</c:v>
                </c:pt>
                <c:pt idx="51860">
                  <c:v>71.677999999999997</c:v>
                </c:pt>
                <c:pt idx="51861">
                  <c:v>71.677999999999997</c:v>
                </c:pt>
                <c:pt idx="51862">
                  <c:v>71.677999999999997</c:v>
                </c:pt>
                <c:pt idx="51863">
                  <c:v>71.679000000000002</c:v>
                </c:pt>
                <c:pt idx="51864">
                  <c:v>71.679000000000002</c:v>
                </c:pt>
                <c:pt idx="51865">
                  <c:v>71.679000000000002</c:v>
                </c:pt>
                <c:pt idx="51866">
                  <c:v>71.679000000000002</c:v>
                </c:pt>
                <c:pt idx="51867">
                  <c:v>71.680000000000007</c:v>
                </c:pt>
                <c:pt idx="51868">
                  <c:v>71.680000000000007</c:v>
                </c:pt>
                <c:pt idx="51869">
                  <c:v>71.680000000000007</c:v>
                </c:pt>
                <c:pt idx="51870">
                  <c:v>71.680999999999997</c:v>
                </c:pt>
                <c:pt idx="51871">
                  <c:v>71.680999999999997</c:v>
                </c:pt>
                <c:pt idx="51872">
                  <c:v>71.680999999999997</c:v>
                </c:pt>
                <c:pt idx="51873">
                  <c:v>71.680999999999997</c:v>
                </c:pt>
                <c:pt idx="51874">
                  <c:v>71.682000000000002</c:v>
                </c:pt>
                <c:pt idx="51875">
                  <c:v>71.682000000000002</c:v>
                </c:pt>
                <c:pt idx="51876">
                  <c:v>71.682000000000002</c:v>
                </c:pt>
                <c:pt idx="51877">
                  <c:v>71.683000000000007</c:v>
                </c:pt>
                <c:pt idx="51878">
                  <c:v>71.683000000000007</c:v>
                </c:pt>
                <c:pt idx="51879">
                  <c:v>71.683000000000007</c:v>
                </c:pt>
                <c:pt idx="51880">
                  <c:v>71.683000000000007</c:v>
                </c:pt>
                <c:pt idx="51881">
                  <c:v>71.683999999999997</c:v>
                </c:pt>
                <c:pt idx="51882">
                  <c:v>71.683999999999997</c:v>
                </c:pt>
                <c:pt idx="51883">
                  <c:v>71.683999999999997</c:v>
                </c:pt>
                <c:pt idx="51884">
                  <c:v>71.685000000000002</c:v>
                </c:pt>
                <c:pt idx="51885">
                  <c:v>71.685000000000002</c:v>
                </c:pt>
                <c:pt idx="51886">
                  <c:v>71.685000000000002</c:v>
                </c:pt>
                <c:pt idx="51887">
                  <c:v>71.685000000000002</c:v>
                </c:pt>
                <c:pt idx="51888">
                  <c:v>71.686000000000007</c:v>
                </c:pt>
                <c:pt idx="51889">
                  <c:v>71.686000000000007</c:v>
                </c:pt>
                <c:pt idx="51890">
                  <c:v>71.686000000000007</c:v>
                </c:pt>
                <c:pt idx="51891">
                  <c:v>71.686999999999998</c:v>
                </c:pt>
                <c:pt idx="51892">
                  <c:v>71.686999999999998</c:v>
                </c:pt>
                <c:pt idx="51893">
                  <c:v>71.686999999999998</c:v>
                </c:pt>
                <c:pt idx="51894">
                  <c:v>71.686999999999998</c:v>
                </c:pt>
                <c:pt idx="51895">
                  <c:v>71.688000000000002</c:v>
                </c:pt>
                <c:pt idx="51896">
                  <c:v>71.688000000000002</c:v>
                </c:pt>
                <c:pt idx="51897">
                  <c:v>71.688000000000002</c:v>
                </c:pt>
                <c:pt idx="51898">
                  <c:v>71.689000000000007</c:v>
                </c:pt>
                <c:pt idx="51899">
                  <c:v>71.689000000000007</c:v>
                </c:pt>
                <c:pt idx="51900">
                  <c:v>71.689000000000007</c:v>
                </c:pt>
                <c:pt idx="51901">
                  <c:v>71.689000000000007</c:v>
                </c:pt>
                <c:pt idx="51902">
                  <c:v>71.69</c:v>
                </c:pt>
                <c:pt idx="51903">
                  <c:v>71.69</c:v>
                </c:pt>
                <c:pt idx="51904">
                  <c:v>71.69</c:v>
                </c:pt>
                <c:pt idx="51905">
                  <c:v>71.691000000000003</c:v>
                </c:pt>
                <c:pt idx="51906">
                  <c:v>71.691000000000003</c:v>
                </c:pt>
                <c:pt idx="51907">
                  <c:v>71.691000000000003</c:v>
                </c:pt>
                <c:pt idx="51908">
                  <c:v>71.691000000000003</c:v>
                </c:pt>
                <c:pt idx="51909">
                  <c:v>71.692000000000007</c:v>
                </c:pt>
                <c:pt idx="51910">
                  <c:v>71.692000000000007</c:v>
                </c:pt>
                <c:pt idx="51911">
                  <c:v>71.692000000000007</c:v>
                </c:pt>
                <c:pt idx="51912">
                  <c:v>71.692999999999998</c:v>
                </c:pt>
                <c:pt idx="51913">
                  <c:v>71.692999999999998</c:v>
                </c:pt>
                <c:pt idx="51914">
                  <c:v>71.692999999999998</c:v>
                </c:pt>
                <c:pt idx="51915">
                  <c:v>71.692999999999998</c:v>
                </c:pt>
                <c:pt idx="51916">
                  <c:v>71.694000000000003</c:v>
                </c:pt>
                <c:pt idx="51917">
                  <c:v>71.694000000000003</c:v>
                </c:pt>
                <c:pt idx="51918">
                  <c:v>71.694000000000003</c:v>
                </c:pt>
                <c:pt idx="51919">
                  <c:v>71.695000000000007</c:v>
                </c:pt>
                <c:pt idx="51920">
                  <c:v>71.695000000000007</c:v>
                </c:pt>
                <c:pt idx="51921">
                  <c:v>71.695000000000007</c:v>
                </c:pt>
                <c:pt idx="51922">
                  <c:v>71.695000000000007</c:v>
                </c:pt>
                <c:pt idx="51923">
                  <c:v>71.695999999999998</c:v>
                </c:pt>
                <c:pt idx="51924">
                  <c:v>71.695999999999998</c:v>
                </c:pt>
                <c:pt idx="51925">
                  <c:v>71.695999999999998</c:v>
                </c:pt>
                <c:pt idx="51926">
                  <c:v>71.697000000000003</c:v>
                </c:pt>
                <c:pt idx="51927">
                  <c:v>71.697000000000003</c:v>
                </c:pt>
                <c:pt idx="51928">
                  <c:v>71.697000000000003</c:v>
                </c:pt>
                <c:pt idx="51929">
                  <c:v>71.697000000000003</c:v>
                </c:pt>
                <c:pt idx="51930">
                  <c:v>71.698000000000008</c:v>
                </c:pt>
                <c:pt idx="51931">
                  <c:v>71.698000000000008</c:v>
                </c:pt>
                <c:pt idx="51932">
                  <c:v>71.698000000000008</c:v>
                </c:pt>
                <c:pt idx="51933">
                  <c:v>71.698999999999998</c:v>
                </c:pt>
                <c:pt idx="51934">
                  <c:v>71.698999999999998</c:v>
                </c:pt>
                <c:pt idx="51935">
                  <c:v>71.698999999999998</c:v>
                </c:pt>
                <c:pt idx="51936">
                  <c:v>71.698999999999998</c:v>
                </c:pt>
                <c:pt idx="51937">
                  <c:v>71.7</c:v>
                </c:pt>
                <c:pt idx="51938">
                  <c:v>71.7</c:v>
                </c:pt>
                <c:pt idx="51939">
                  <c:v>71.7</c:v>
                </c:pt>
                <c:pt idx="51940">
                  <c:v>71.701000000000008</c:v>
                </c:pt>
                <c:pt idx="51941">
                  <c:v>71.701000000000008</c:v>
                </c:pt>
                <c:pt idx="51942">
                  <c:v>71.701000000000008</c:v>
                </c:pt>
                <c:pt idx="51943">
                  <c:v>71.701000000000008</c:v>
                </c:pt>
                <c:pt idx="51944">
                  <c:v>71.701999999999998</c:v>
                </c:pt>
                <c:pt idx="51945">
                  <c:v>71.701999999999998</c:v>
                </c:pt>
                <c:pt idx="51946">
                  <c:v>71.701999999999998</c:v>
                </c:pt>
                <c:pt idx="51947">
                  <c:v>71.701999999999998</c:v>
                </c:pt>
                <c:pt idx="51948">
                  <c:v>71.703000000000003</c:v>
                </c:pt>
                <c:pt idx="51949">
                  <c:v>71.703000000000003</c:v>
                </c:pt>
                <c:pt idx="51950">
                  <c:v>71.703000000000003</c:v>
                </c:pt>
                <c:pt idx="51951">
                  <c:v>71.704000000000008</c:v>
                </c:pt>
                <c:pt idx="51952">
                  <c:v>71.704000000000008</c:v>
                </c:pt>
                <c:pt idx="51953">
                  <c:v>71.704000000000008</c:v>
                </c:pt>
                <c:pt idx="51954">
                  <c:v>71.704000000000008</c:v>
                </c:pt>
                <c:pt idx="51955">
                  <c:v>71.704999999999998</c:v>
                </c:pt>
                <c:pt idx="51956">
                  <c:v>71.704999999999998</c:v>
                </c:pt>
                <c:pt idx="51957">
                  <c:v>71.704999999999998</c:v>
                </c:pt>
                <c:pt idx="51958">
                  <c:v>71.706000000000003</c:v>
                </c:pt>
                <c:pt idx="51959">
                  <c:v>71.706000000000003</c:v>
                </c:pt>
                <c:pt idx="51960">
                  <c:v>71.706000000000003</c:v>
                </c:pt>
                <c:pt idx="51961">
                  <c:v>71.706000000000003</c:v>
                </c:pt>
                <c:pt idx="51962">
                  <c:v>71.707000000000008</c:v>
                </c:pt>
                <c:pt idx="51963">
                  <c:v>71.707000000000008</c:v>
                </c:pt>
                <c:pt idx="51964">
                  <c:v>71.707000000000008</c:v>
                </c:pt>
                <c:pt idx="51965">
                  <c:v>71.707999999999998</c:v>
                </c:pt>
                <c:pt idx="51966">
                  <c:v>71.707999999999998</c:v>
                </c:pt>
                <c:pt idx="51967">
                  <c:v>71.707999999999998</c:v>
                </c:pt>
                <c:pt idx="51968">
                  <c:v>71.707999999999998</c:v>
                </c:pt>
                <c:pt idx="51969">
                  <c:v>71.709000000000003</c:v>
                </c:pt>
                <c:pt idx="51970">
                  <c:v>71.709000000000003</c:v>
                </c:pt>
                <c:pt idx="51971">
                  <c:v>71.709000000000003</c:v>
                </c:pt>
                <c:pt idx="51972">
                  <c:v>71.710000000000008</c:v>
                </c:pt>
                <c:pt idx="51973">
                  <c:v>71.710000000000008</c:v>
                </c:pt>
                <c:pt idx="51974">
                  <c:v>71.710000000000008</c:v>
                </c:pt>
                <c:pt idx="51975">
                  <c:v>71.710000000000008</c:v>
                </c:pt>
                <c:pt idx="51976">
                  <c:v>71.710999999999999</c:v>
                </c:pt>
                <c:pt idx="51977">
                  <c:v>71.710999999999999</c:v>
                </c:pt>
                <c:pt idx="51978">
                  <c:v>71.710999999999999</c:v>
                </c:pt>
                <c:pt idx="51979">
                  <c:v>71.712000000000003</c:v>
                </c:pt>
                <c:pt idx="51980">
                  <c:v>71.712000000000003</c:v>
                </c:pt>
                <c:pt idx="51981">
                  <c:v>71.712000000000003</c:v>
                </c:pt>
                <c:pt idx="51982">
                  <c:v>71.712000000000003</c:v>
                </c:pt>
                <c:pt idx="51983">
                  <c:v>71.713000000000008</c:v>
                </c:pt>
                <c:pt idx="51984">
                  <c:v>71.713000000000008</c:v>
                </c:pt>
                <c:pt idx="51985">
                  <c:v>71.713000000000008</c:v>
                </c:pt>
                <c:pt idx="51986">
                  <c:v>71.713999999999999</c:v>
                </c:pt>
                <c:pt idx="51987">
                  <c:v>71.713999999999999</c:v>
                </c:pt>
                <c:pt idx="51988">
                  <c:v>71.713999999999999</c:v>
                </c:pt>
                <c:pt idx="51989">
                  <c:v>71.713999999999999</c:v>
                </c:pt>
                <c:pt idx="51990">
                  <c:v>71.715000000000003</c:v>
                </c:pt>
                <c:pt idx="51991">
                  <c:v>71.715000000000003</c:v>
                </c:pt>
                <c:pt idx="51992">
                  <c:v>71.715000000000003</c:v>
                </c:pt>
                <c:pt idx="51993">
                  <c:v>71.716000000000008</c:v>
                </c:pt>
                <c:pt idx="51994">
                  <c:v>71.716000000000008</c:v>
                </c:pt>
                <c:pt idx="51995">
                  <c:v>71.716000000000008</c:v>
                </c:pt>
                <c:pt idx="51996">
                  <c:v>71.716000000000008</c:v>
                </c:pt>
                <c:pt idx="51997">
                  <c:v>71.716999999999999</c:v>
                </c:pt>
                <c:pt idx="51998">
                  <c:v>71.716999999999999</c:v>
                </c:pt>
                <c:pt idx="51999">
                  <c:v>71.716999999999999</c:v>
                </c:pt>
                <c:pt idx="52000">
                  <c:v>71.718000000000004</c:v>
                </c:pt>
                <c:pt idx="52001">
                  <c:v>71.718000000000004</c:v>
                </c:pt>
                <c:pt idx="52002">
                  <c:v>71.718000000000004</c:v>
                </c:pt>
                <c:pt idx="52003">
                  <c:v>71.718000000000004</c:v>
                </c:pt>
                <c:pt idx="52004">
                  <c:v>71.719000000000008</c:v>
                </c:pt>
                <c:pt idx="52005">
                  <c:v>71.719000000000008</c:v>
                </c:pt>
                <c:pt idx="52006">
                  <c:v>71.719000000000008</c:v>
                </c:pt>
                <c:pt idx="52007">
                  <c:v>71.72</c:v>
                </c:pt>
                <c:pt idx="52008">
                  <c:v>71.72</c:v>
                </c:pt>
                <c:pt idx="52009">
                  <c:v>71.72</c:v>
                </c:pt>
                <c:pt idx="52010">
                  <c:v>71.72</c:v>
                </c:pt>
                <c:pt idx="52011">
                  <c:v>71.721000000000004</c:v>
                </c:pt>
                <c:pt idx="52012">
                  <c:v>71.721000000000004</c:v>
                </c:pt>
                <c:pt idx="52013">
                  <c:v>71.721000000000004</c:v>
                </c:pt>
                <c:pt idx="52014">
                  <c:v>71.722000000000008</c:v>
                </c:pt>
                <c:pt idx="52015">
                  <c:v>71.722000000000008</c:v>
                </c:pt>
                <c:pt idx="52016">
                  <c:v>71.722000000000008</c:v>
                </c:pt>
                <c:pt idx="52017">
                  <c:v>71.722000000000008</c:v>
                </c:pt>
                <c:pt idx="52018">
                  <c:v>71.722999999999999</c:v>
                </c:pt>
                <c:pt idx="52019">
                  <c:v>71.722999999999999</c:v>
                </c:pt>
                <c:pt idx="52020">
                  <c:v>71.722999999999999</c:v>
                </c:pt>
                <c:pt idx="52021">
                  <c:v>71.724000000000004</c:v>
                </c:pt>
                <c:pt idx="52022">
                  <c:v>71.724000000000004</c:v>
                </c:pt>
                <c:pt idx="52023">
                  <c:v>71.724000000000004</c:v>
                </c:pt>
                <c:pt idx="52024">
                  <c:v>71.724000000000004</c:v>
                </c:pt>
                <c:pt idx="52025">
                  <c:v>71.725000000000009</c:v>
                </c:pt>
                <c:pt idx="52026">
                  <c:v>71.725000000000009</c:v>
                </c:pt>
                <c:pt idx="52027">
                  <c:v>71.725000000000009</c:v>
                </c:pt>
                <c:pt idx="52028">
                  <c:v>71.725000000000009</c:v>
                </c:pt>
                <c:pt idx="52029">
                  <c:v>71.725999999999999</c:v>
                </c:pt>
                <c:pt idx="52030">
                  <c:v>71.725999999999999</c:v>
                </c:pt>
                <c:pt idx="52031">
                  <c:v>71.725999999999999</c:v>
                </c:pt>
                <c:pt idx="52032">
                  <c:v>71.727000000000004</c:v>
                </c:pt>
                <c:pt idx="52033">
                  <c:v>71.727000000000004</c:v>
                </c:pt>
                <c:pt idx="52034">
                  <c:v>71.727000000000004</c:v>
                </c:pt>
                <c:pt idx="52035">
                  <c:v>71.727000000000004</c:v>
                </c:pt>
                <c:pt idx="52036">
                  <c:v>71.727999999999994</c:v>
                </c:pt>
                <c:pt idx="52037">
                  <c:v>71.727999999999994</c:v>
                </c:pt>
                <c:pt idx="52038">
                  <c:v>71.727999999999994</c:v>
                </c:pt>
                <c:pt idx="52039">
                  <c:v>71.728999999999999</c:v>
                </c:pt>
                <c:pt idx="52040">
                  <c:v>71.728999999999999</c:v>
                </c:pt>
                <c:pt idx="52041">
                  <c:v>71.728999999999999</c:v>
                </c:pt>
                <c:pt idx="52042">
                  <c:v>71.728999999999999</c:v>
                </c:pt>
                <c:pt idx="52043">
                  <c:v>71.73</c:v>
                </c:pt>
                <c:pt idx="52044">
                  <c:v>71.73</c:v>
                </c:pt>
                <c:pt idx="52045">
                  <c:v>71.73</c:v>
                </c:pt>
                <c:pt idx="52046">
                  <c:v>71.730999999999995</c:v>
                </c:pt>
                <c:pt idx="52047">
                  <c:v>71.730999999999995</c:v>
                </c:pt>
                <c:pt idx="52048">
                  <c:v>71.730999999999995</c:v>
                </c:pt>
                <c:pt idx="52049">
                  <c:v>71.730999999999995</c:v>
                </c:pt>
                <c:pt idx="52050">
                  <c:v>71.731999999999999</c:v>
                </c:pt>
                <c:pt idx="52051">
                  <c:v>71.731999999999999</c:v>
                </c:pt>
                <c:pt idx="52052">
                  <c:v>71.731999999999999</c:v>
                </c:pt>
                <c:pt idx="52053">
                  <c:v>71.733000000000004</c:v>
                </c:pt>
                <c:pt idx="52054">
                  <c:v>71.733000000000004</c:v>
                </c:pt>
                <c:pt idx="52055">
                  <c:v>71.733000000000004</c:v>
                </c:pt>
                <c:pt idx="52056">
                  <c:v>71.733000000000004</c:v>
                </c:pt>
                <c:pt idx="52057">
                  <c:v>71.733999999999995</c:v>
                </c:pt>
                <c:pt idx="52058">
                  <c:v>71.733999999999995</c:v>
                </c:pt>
                <c:pt idx="52059">
                  <c:v>71.733999999999995</c:v>
                </c:pt>
                <c:pt idx="52060">
                  <c:v>71.734999999999999</c:v>
                </c:pt>
                <c:pt idx="52061">
                  <c:v>71.734999999999999</c:v>
                </c:pt>
                <c:pt idx="52062">
                  <c:v>71.734999999999999</c:v>
                </c:pt>
                <c:pt idx="52063">
                  <c:v>71.734999999999999</c:v>
                </c:pt>
                <c:pt idx="52064">
                  <c:v>71.736000000000004</c:v>
                </c:pt>
                <c:pt idx="52065">
                  <c:v>71.736000000000004</c:v>
                </c:pt>
                <c:pt idx="52066">
                  <c:v>71.736000000000004</c:v>
                </c:pt>
                <c:pt idx="52067">
                  <c:v>71.736999999999995</c:v>
                </c:pt>
                <c:pt idx="52068">
                  <c:v>71.736999999999995</c:v>
                </c:pt>
                <c:pt idx="52069">
                  <c:v>71.736999999999995</c:v>
                </c:pt>
                <c:pt idx="52070">
                  <c:v>71.736999999999995</c:v>
                </c:pt>
                <c:pt idx="52071">
                  <c:v>71.738</c:v>
                </c:pt>
                <c:pt idx="52072">
                  <c:v>71.738</c:v>
                </c:pt>
                <c:pt idx="52073">
                  <c:v>71.738</c:v>
                </c:pt>
                <c:pt idx="52074">
                  <c:v>71.739000000000004</c:v>
                </c:pt>
                <c:pt idx="52075">
                  <c:v>71.739000000000004</c:v>
                </c:pt>
                <c:pt idx="52076">
                  <c:v>71.739000000000004</c:v>
                </c:pt>
                <c:pt idx="52077">
                  <c:v>71.739000000000004</c:v>
                </c:pt>
                <c:pt idx="52078">
                  <c:v>71.739999999999995</c:v>
                </c:pt>
                <c:pt idx="52079">
                  <c:v>71.739999999999995</c:v>
                </c:pt>
                <c:pt idx="52080">
                  <c:v>71.739999999999995</c:v>
                </c:pt>
                <c:pt idx="52081">
                  <c:v>71.741</c:v>
                </c:pt>
                <c:pt idx="52082">
                  <c:v>71.741</c:v>
                </c:pt>
                <c:pt idx="52083">
                  <c:v>71.741</c:v>
                </c:pt>
                <c:pt idx="52084">
                  <c:v>71.741</c:v>
                </c:pt>
                <c:pt idx="52085">
                  <c:v>71.742000000000004</c:v>
                </c:pt>
                <c:pt idx="52086">
                  <c:v>71.742000000000004</c:v>
                </c:pt>
                <c:pt idx="52087">
                  <c:v>71.742000000000004</c:v>
                </c:pt>
                <c:pt idx="52088">
                  <c:v>71.742999999999995</c:v>
                </c:pt>
                <c:pt idx="52089">
                  <c:v>71.742999999999995</c:v>
                </c:pt>
                <c:pt idx="52090">
                  <c:v>71.742999999999995</c:v>
                </c:pt>
                <c:pt idx="52091">
                  <c:v>71.742999999999995</c:v>
                </c:pt>
                <c:pt idx="52092">
                  <c:v>71.744</c:v>
                </c:pt>
                <c:pt idx="52093">
                  <c:v>71.744</c:v>
                </c:pt>
                <c:pt idx="52094">
                  <c:v>71.744</c:v>
                </c:pt>
                <c:pt idx="52095">
                  <c:v>71.745000000000005</c:v>
                </c:pt>
                <c:pt idx="52096">
                  <c:v>71.745000000000005</c:v>
                </c:pt>
                <c:pt idx="52097">
                  <c:v>71.745000000000005</c:v>
                </c:pt>
                <c:pt idx="52098">
                  <c:v>71.745000000000005</c:v>
                </c:pt>
                <c:pt idx="52099">
                  <c:v>71.745999999999995</c:v>
                </c:pt>
                <c:pt idx="52100">
                  <c:v>71.745999999999995</c:v>
                </c:pt>
                <c:pt idx="52101">
                  <c:v>71.745999999999995</c:v>
                </c:pt>
                <c:pt idx="52102">
                  <c:v>71.747</c:v>
                </c:pt>
                <c:pt idx="52103">
                  <c:v>71.747</c:v>
                </c:pt>
                <c:pt idx="52104">
                  <c:v>71.747</c:v>
                </c:pt>
                <c:pt idx="52105">
                  <c:v>71.747</c:v>
                </c:pt>
                <c:pt idx="52106">
                  <c:v>71.748000000000005</c:v>
                </c:pt>
                <c:pt idx="52107">
                  <c:v>71.748000000000005</c:v>
                </c:pt>
                <c:pt idx="52108">
                  <c:v>71.748000000000005</c:v>
                </c:pt>
                <c:pt idx="52109">
                  <c:v>71.748999999999995</c:v>
                </c:pt>
                <c:pt idx="52110">
                  <c:v>71.748999999999995</c:v>
                </c:pt>
                <c:pt idx="52111">
                  <c:v>71.748999999999995</c:v>
                </c:pt>
                <c:pt idx="52112">
                  <c:v>71.748999999999995</c:v>
                </c:pt>
                <c:pt idx="52113">
                  <c:v>71.75</c:v>
                </c:pt>
                <c:pt idx="52114">
                  <c:v>71.75</c:v>
                </c:pt>
                <c:pt idx="52115">
                  <c:v>71.75</c:v>
                </c:pt>
                <c:pt idx="52116">
                  <c:v>71.751000000000005</c:v>
                </c:pt>
                <c:pt idx="52117">
                  <c:v>71.751000000000005</c:v>
                </c:pt>
                <c:pt idx="52118">
                  <c:v>71.751000000000005</c:v>
                </c:pt>
                <c:pt idx="52119">
                  <c:v>71.751000000000005</c:v>
                </c:pt>
                <c:pt idx="52120">
                  <c:v>71.751999999999995</c:v>
                </c:pt>
                <c:pt idx="52121">
                  <c:v>71.751999999999995</c:v>
                </c:pt>
                <c:pt idx="52122">
                  <c:v>71.751999999999995</c:v>
                </c:pt>
                <c:pt idx="52123">
                  <c:v>71.753</c:v>
                </c:pt>
                <c:pt idx="52124">
                  <c:v>71.753</c:v>
                </c:pt>
                <c:pt idx="52125">
                  <c:v>71.753</c:v>
                </c:pt>
                <c:pt idx="52126">
                  <c:v>71.753</c:v>
                </c:pt>
                <c:pt idx="52127">
                  <c:v>71.754000000000005</c:v>
                </c:pt>
                <c:pt idx="52128">
                  <c:v>71.754000000000005</c:v>
                </c:pt>
                <c:pt idx="52129">
                  <c:v>71.754000000000005</c:v>
                </c:pt>
                <c:pt idx="52130">
                  <c:v>71.754000000000005</c:v>
                </c:pt>
                <c:pt idx="52131">
                  <c:v>71.754999999999995</c:v>
                </c:pt>
                <c:pt idx="52132">
                  <c:v>71.754999999999995</c:v>
                </c:pt>
                <c:pt idx="52133">
                  <c:v>71.754999999999995</c:v>
                </c:pt>
                <c:pt idx="52134">
                  <c:v>71.756</c:v>
                </c:pt>
                <c:pt idx="52135">
                  <c:v>71.756</c:v>
                </c:pt>
                <c:pt idx="52136">
                  <c:v>71.756</c:v>
                </c:pt>
                <c:pt idx="52137">
                  <c:v>71.756</c:v>
                </c:pt>
                <c:pt idx="52138">
                  <c:v>71.757000000000005</c:v>
                </c:pt>
                <c:pt idx="52139">
                  <c:v>71.757000000000005</c:v>
                </c:pt>
                <c:pt idx="52140">
                  <c:v>71.757000000000005</c:v>
                </c:pt>
                <c:pt idx="52141">
                  <c:v>71.757999999999996</c:v>
                </c:pt>
                <c:pt idx="52142">
                  <c:v>71.757999999999996</c:v>
                </c:pt>
                <c:pt idx="52143">
                  <c:v>71.757999999999996</c:v>
                </c:pt>
                <c:pt idx="52144">
                  <c:v>71.757999999999996</c:v>
                </c:pt>
                <c:pt idx="52145">
                  <c:v>71.759</c:v>
                </c:pt>
                <c:pt idx="52146">
                  <c:v>71.759</c:v>
                </c:pt>
                <c:pt idx="52147">
                  <c:v>71.759</c:v>
                </c:pt>
                <c:pt idx="52148">
                  <c:v>71.760000000000005</c:v>
                </c:pt>
                <c:pt idx="52149">
                  <c:v>71.760000000000005</c:v>
                </c:pt>
                <c:pt idx="52150">
                  <c:v>71.760000000000005</c:v>
                </c:pt>
                <c:pt idx="52151">
                  <c:v>71.760000000000005</c:v>
                </c:pt>
                <c:pt idx="52152">
                  <c:v>71.760999999999996</c:v>
                </c:pt>
                <c:pt idx="52153">
                  <c:v>71.760999999999996</c:v>
                </c:pt>
                <c:pt idx="52154">
                  <c:v>71.760999999999996</c:v>
                </c:pt>
                <c:pt idx="52155">
                  <c:v>71.762</c:v>
                </c:pt>
                <c:pt idx="52156">
                  <c:v>71.762</c:v>
                </c:pt>
                <c:pt idx="52157">
                  <c:v>71.762</c:v>
                </c:pt>
                <c:pt idx="52158">
                  <c:v>71.762</c:v>
                </c:pt>
                <c:pt idx="52159">
                  <c:v>71.763000000000005</c:v>
                </c:pt>
                <c:pt idx="52160">
                  <c:v>71.763000000000005</c:v>
                </c:pt>
                <c:pt idx="52161">
                  <c:v>71.763000000000005</c:v>
                </c:pt>
                <c:pt idx="52162">
                  <c:v>71.763999999999996</c:v>
                </c:pt>
                <c:pt idx="52163">
                  <c:v>71.763999999999996</c:v>
                </c:pt>
                <c:pt idx="52164">
                  <c:v>71.763999999999996</c:v>
                </c:pt>
                <c:pt idx="52165">
                  <c:v>71.763999999999996</c:v>
                </c:pt>
                <c:pt idx="52166">
                  <c:v>71.765000000000001</c:v>
                </c:pt>
                <c:pt idx="52167">
                  <c:v>71.765000000000001</c:v>
                </c:pt>
                <c:pt idx="52168">
                  <c:v>71.765000000000001</c:v>
                </c:pt>
                <c:pt idx="52169">
                  <c:v>71.766000000000005</c:v>
                </c:pt>
                <c:pt idx="52170">
                  <c:v>71.766000000000005</c:v>
                </c:pt>
                <c:pt idx="52171">
                  <c:v>71.766000000000005</c:v>
                </c:pt>
                <c:pt idx="52172">
                  <c:v>71.766000000000005</c:v>
                </c:pt>
                <c:pt idx="52173">
                  <c:v>71.766999999999996</c:v>
                </c:pt>
                <c:pt idx="52174">
                  <c:v>71.766999999999996</c:v>
                </c:pt>
                <c:pt idx="52175">
                  <c:v>71.766999999999996</c:v>
                </c:pt>
                <c:pt idx="52176">
                  <c:v>71.768000000000001</c:v>
                </c:pt>
                <c:pt idx="52177">
                  <c:v>71.768000000000001</c:v>
                </c:pt>
                <c:pt idx="52178">
                  <c:v>71.768000000000001</c:v>
                </c:pt>
                <c:pt idx="52179">
                  <c:v>71.768000000000001</c:v>
                </c:pt>
                <c:pt idx="52180">
                  <c:v>71.769000000000005</c:v>
                </c:pt>
                <c:pt idx="52181">
                  <c:v>71.769000000000005</c:v>
                </c:pt>
                <c:pt idx="52182">
                  <c:v>71.769000000000005</c:v>
                </c:pt>
                <c:pt idx="52183">
                  <c:v>71.77</c:v>
                </c:pt>
                <c:pt idx="52184">
                  <c:v>71.77</c:v>
                </c:pt>
                <c:pt idx="52185">
                  <c:v>71.77</c:v>
                </c:pt>
                <c:pt idx="52186">
                  <c:v>71.77</c:v>
                </c:pt>
                <c:pt idx="52187">
                  <c:v>71.771000000000001</c:v>
                </c:pt>
                <c:pt idx="52188">
                  <c:v>71.771000000000001</c:v>
                </c:pt>
                <c:pt idx="52189">
                  <c:v>71.771000000000001</c:v>
                </c:pt>
                <c:pt idx="52190">
                  <c:v>71.772000000000006</c:v>
                </c:pt>
                <c:pt idx="52191">
                  <c:v>71.772000000000006</c:v>
                </c:pt>
                <c:pt idx="52192">
                  <c:v>71.772000000000006</c:v>
                </c:pt>
                <c:pt idx="52193">
                  <c:v>71.772000000000006</c:v>
                </c:pt>
                <c:pt idx="52194">
                  <c:v>71.772999999999996</c:v>
                </c:pt>
                <c:pt idx="52195">
                  <c:v>71.772999999999996</c:v>
                </c:pt>
                <c:pt idx="52196">
                  <c:v>71.772999999999996</c:v>
                </c:pt>
                <c:pt idx="52197">
                  <c:v>71.774000000000001</c:v>
                </c:pt>
                <c:pt idx="52198">
                  <c:v>71.774000000000001</c:v>
                </c:pt>
                <c:pt idx="52199">
                  <c:v>71.774000000000001</c:v>
                </c:pt>
                <c:pt idx="52200">
                  <c:v>71.774000000000001</c:v>
                </c:pt>
                <c:pt idx="52201">
                  <c:v>71.775000000000006</c:v>
                </c:pt>
                <c:pt idx="52202">
                  <c:v>71.775000000000006</c:v>
                </c:pt>
                <c:pt idx="52203">
                  <c:v>71.775000000000006</c:v>
                </c:pt>
                <c:pt idx="52204">
                  <c:v>71.775999999999996</c:v>
                </c:pt>
                <c:pt idx="52205">
                  <c:v>71.775999999999996</c:v>
                </c:pt>
                <c:pt idx="52206">
                  <c:v>71.775999999999996</c:v>
                </c:pt>
                <c:pt idx="52207">
                  <c:v>71.775999999999996</c:v>
                </c:pt>
                <c:pt idx="52208">
                  <c:v>71.777000000000001</c:v>
                </c:pt>
                <c:pt idx="52209">
                  <c:v>71.777000000000001</c:v>
                </c:pt>
                <c:pt idx="52210">
                  <c:v>71.777000000000001</c:v>
                </c:pt>
                <c:pt idx="52211">
                  <c:v>71.778000000000006</c:v>
                </c:pt>
                <c:pt idx="52212">
                  <c:v>71.778000000000006</c:v>
                </c:pt>
                <c:pt idx="52213">
                  <c:v>71.778000000000006</c:v>
                </c:pt>
                <c:pt idx="52214">
                  <c:v>71.778000000000006</c:v>
                </c:pt>
                <c:pt idx="52215">
                  <c:v>71.778999999999996</c:v>
                </c:pt>
                <c:pt idx="52216">
                  <c:v>71.778999999999996</c:v>
                </c:pt>
                <c:pt idx="52217">
                  <c:v>71.778999999999996</c:v>
                </c:pt>
                <c:pt idx="52218">
                  <c:v>71.78</c:v>
                </c:pt>
                <c:pt idx="52219">
                  <c:v>71.78</c:v>
                </c:pt>
                <c:pt idx="52220">
                  <c:v>71.78</c:v>
                </c:pt>
                <c:pt idx="52221">
                  <c:v>71.78</c:v>
                </c:pt>
                <c:pt idx="52222">
                  <c:v>71.781000000000006</c:v>
                </c:pt>
                <c:pt idx="52223">
                  <c:v>71.781000000000006</c:v>
                </c:pt>
                <c:pt idx="52224">
                  <c:v>71.781000000000006</c:v>
                </c:pt>
                <c:pt idx="52225">
                  <c:v>71.781999999999996</c:v>
                </c:pt>
                <c:pt idx="52226">
                  <c:v>71.781999999999996</c:v>
                </c:pt>
                <c:pt idx="52227">
                  <c:v>71.781999999999996</c:v>
                </c:pt>
                <c:pt idx="52228">
                  <c:v>71.781999999999996</c:v>
                </c:pt>
                <c:pt idx="52229">
                  <c:v>71.783000000000001</c:v>
                </c:pt>
                <c:pt idx="52230">
                  <c:v>71.783000000000001</c:v>
                </c:pt>
                <c:pt idx="52231">
                  <c:v>71.783000000000001</c:v>
                </c:pt>
                <c:pt idx="52232">
                  <c:v>71.783000000000001</c:v>
                </c:pt>
                <c:pt idx="52233">
                  <c:v>71.784000000000006</c:v>
                </c:pt>
                <c:pt idx="52234">
                  <c:v>71.784000000000006</c:v>
                </c:pt>
                <c:pt idx="52235">
                  <c:v>71.784000000000006</c:v>
                </c:pt>
                <c:pt idx="52236">
                  <c:v>71.784999999999997</c:v>
                </c:pt>
                <c:pt idx="52237">
                  <c:v>71.784999999999997</c:v>
                </c:pt>
                <c:pt idx="52238">
                  <c:v>71.784999999999997</c:v>
                </c:pt>
                <c:pt idx="52239">
                  <c:v>71.784999999999997</c:v>
                </c:pt>
                <c:pt idx="52240">
                  <c:v>71.786000000000001</c:v>
                </c:pt>
                <c:pt idx="52241">
                  <c:v>71.786000000000001</c:v>
                </c:pt>
                <c:pt idx="52242">
                  <c:v>71.786000000000001</c:v>
                </c:pt>
                <c:pt idx="52243">
                  <c:v>71.787000000000006</c:v>
                </c:pt>
                <c:pt idx="52244">
                  <c:v>71.787000000000006</c:v>
                </c:pt>
                <c:pt idx="52245">
                  <c:v>71.787000000000006</c:v>
                </c:pt>
                <c:pt idx="52246">
                  <c:v>71.787000000000006</c:v>
                </c:pt>
                <c:pt idx="52247">
                  <c:v>71.787999999999997</c:v>
                </c:pt>
                <c:pt idx="52248">
                  <c:v>71.787999999999997</c:v>
                </c:pt>
                <c:pt idx="52249">
                  <c:v>71.787999999999997</c:v>
                </c:pt>
                <c:pt idx="52250">
                  <c:v>71.789000000000001</c:v>
                </c:pt>
                <c:pt idx="52251">
                  <c:v>71.789000000000001</c:v>
                </c:pt>
                <c:pt idx="52252">
                  <c:v>71.789000000000001</c:v>
                </c:pt>
                <c:pt idx="52253">
                  <c:v>71.789000000000001</c:v>
                </c:pt>
                <c:pt idx="52254">
                  <c:v>71.790000000000006</c:v>
                </c:pt>
                <c:pt idx="52255">
                  <c:v>71.790000000000006</c:v>
                </c:pt>
                <c:pt idx="52256">
                  <c:v>71.790000000000006</c:v>
                </c:pt>
                <c:pt idx="52257">
                  <c:v>71.790999999999997</c:v>
                </c:pt>
                <c:pt idx="52258">
                  <c:v>71.790999999999997</c:v>
                </c:pt>
                <c:pt idx="52259">
                  <c:v>71.790999999999997</c:v>
                </c:pt>
                <c:pt idx="52260">
                  <c:v>71.790999999999997</c:v>
                </c:pt>
                <c:pt idx="52261">
                  <c:v>71.792000000000002</c:v>
                </c:pt>
                <c:pt idx="52262">
                  <c:v>71.792000000000002</c:v>
                </c:pt>
                <c:pt idx="52263">
                  <c:v>71.792000000000002</c:v>
                </c:pt>
                <c:pt idx="52264">
                  <c:v>71.793000000000006</c:v>
                </c:pt>
                <c:pt idx="52265">
                  <c:v>71.793000000000006</c:v>
                </c:pt>
                <c:pt idx="52266">
                  <c:v>71.793000000000006</c:v>
                </c:pt>
                <c:pt idx="52267">
                  <c:v>71.793000000000006</c:v>
                </c:pt>
                <c:pt idx="52268">
                  <c:v>71.793999999999997</c:v>
                </c:pt>
                <c:pt idx="52269">
                  <c:v>71.793999999999997</c:v>
                </c:pt>
                <c:pt idx="52270">
                  <c:v>71.793999999999997</c:v>
                </c:pt>
                <c:pt idx="52271">
                  <c:v>71.795000000000002</c:v>
                </c:pt>
                <c:pt idx="52272">
                  <c:v>71.795000000000002</c:v>
                </c:pt>
                <c:pt idx="52273">
                  <c:v>71.795000000000002</c:v>
                </c:pt>
                <c:pt idx="52274">
                  <c:v>71.795000000000002</c:v>
                </c:pt>
                <c:pt idx="52275">
                  <c:v>71.796000000000006</c:v>
                </c:pt>
                <c:pt idx="52276">
                  <c:v>71.796000000000006</c:v>
                </c:pt>
                <c:pt idx="52277">
                  <c:v>71.796000000000006</c:v>
                </c:pt>
                <c:pt idx="52278">
                  <c:v>71.796999999999997</c:v>
                </c:pt>
                <c:pt idx="52279">
                  <c:v>71.796999999999997</c:v>
                </c:pt>
                <c:pt idx="52280">
                  <c:v>71.796999999999997</c:v>
                </c:pt>
                <c:pt idx="52281">
                  <c:v>71.796999999999997</c:v>
                </c:pt>
                <c:pt idx="52282">
                  <c:v>71.798000000000002</c:v>
                </c:pt>
                <c:pt idx="52283">
                  <c:v>71.798000000000002</c:v>
                </c:pt>
                <c:pt idx="52284">
                  <c:v>71.798000000000002</c:v>
                </c:pt>
                <c:pt idx="52285">
                  <c:v>71.799000000000007</c:v>
                </c:pt>
                <c:pt idx="52286">
                  <c:v>71.799000000000007</c:v>
                </c:pt>
                <c:pt idx="52287">
                  <c:v>71.799000000000007</c:v>
                </c:pt>
                <c:pt idx="52288">
                  <c:v>71.799000000000007</c:v>
                </c:pt>
                <c:pt idx="52289">
                  <c:v>71.8</c:v>
                </c:pt>
                <c:pt idx="52290">
                  <c:v>71.8</c:v>
                </c:pt>
                <c:pt idx="52291">
                  <c:v>71.8</c:v>
                </c:pt>
                <c:pt idx="52292">
                  <c:v>71.801000000000002</c:v>
                </c:pt>
                <c:pt idx="52293">
                  <c:v>71.801000000000002</c:v>
                </c:pt>
                <c:pt idx="52294">
                  <c:v>71.801000000000002</c:v>
                </c:pt>
                <c:pt idx="52295">
                  <c:v>71.801000000000002</c:v>
                </c:pt>
                <c:pt idx="52296">
                  <c:v>71.802000000000007</c:v>
                </c:pt>
                <c:pt idx="52297">
                  <c:v>71.802000000000007</c:v>
                </c:pt>
                <c:pt idx="52298">
                  <c:v>71.802000000000007</c:v>
                </c:pt>
                <c:pt idx="52299">
                  <c:v>71.802999999999997</c:v>
                </c:pt>
                <c:pt idx="52300">
                  <c:v>71.802999999999997</c:v>
                </c:pt>
                <c:pt idx="52301">
                  <c:v>71.802999999999997</c:v>
                </c:pt>
                <c:pt idx="52302">
                  <c:v>71.802999999999997</c:v>
                </c:pt>
                <c:pt idx="52303">
                  <c:v>71.804000000000002</c:v>
                </c:pt>
                <c:pt idx="52304">
                  <c:v>71.804000000000002</c:v>
                </c:pt>
                <c:pt idx="52305">
                  <c:v>71.804000000000002</c:v>
                </c:pt>
                <c:pt idx="52306">
                  <c:v>71.805000000000007</c:v>
                </c:pt>
                <c:pt idx="52307">
                  <c:v>71.805000000000007</c:v>
                </c:pt>
                <c:pt idx="52308">
                  <c:v>71.805000000000007</c:v>
                </c:pt>
                <c:pt idx="52309">
                  <c:v>71.805000000000007</c:v>
                </c:pt>
                <c:pt idx="52310">
                  <c:v>71.805999999999997</c:v>
                </c:pt>
                <c:pt idx="52311">
                  <c:v>71.805999999999997</c:v>
                </c:pt>
                <c:pt idx="52312">
                  <c:v>71.805999999999997</c:v>
                </c:pt>
                <c:pt idx="52313">
                  <c:v>71.805999999999997</c:v>
                </c:pt>
                <c:pt idx="52314">
                  <c:v>71.807000000000002</c:v>
                </c:pt>
                <c:pt idx="52315">
                  <c:v>71.807000000000002</c:v>
                </c:pt>
                <c:pt idx="52316">
                  <c:v>71.807000000000002</c:v>
                </c:pt>
                <c:pt idx="52317">
                  <c:v>71.808000000000007</c:v>
                </c:pt>
                <c:pt idx="52318">
                  <c:v>71.808000000000007</c:v>
                </c:pt>
                <c:pt idx="52319">
                  <c:v>71.808000000000007</c:v>
                </c:pt>
                <c:pt idx="52320">
                  <c:v>71.808000000000007</c:v>
                </c:pt>
                <c:pt idx="52321">
                  <c:v>71.808999999999997</c:v>
                </c:pt>
                <c:pt idx="52322">
                  <c:v>71.808999999999997</c:v>
                </c:pt>
                <c:pt idx="52323">
                  <c:v>71.808999999999997</c:v>
                </c:pt>
                <c:pt idx="52324">
                  <c:v>71.81</c:v>
                </c:pt>
                <c:pt idx="52325">
                  <c:v>71.81</c:v>
                </c:pt>
                <c:pt idx="52326">
                  <c:v>71.81</c:v>
                </c:pt>
                <c:pt idx="52327">
                  <c:v>71.81</c:v>
                </c:pt>
                <c:pt idx="52328">
                  <c:v>71.811000000000007</c:v>
                </c:pt>
                <c:pt idx="52329">
                  <c:v>71.811000000000007</c:v>
                </c:pt>
                <c:pt idx="52330">
                  <c:v>71.811000000000007</c:v>
                </c:pt>
                <c:pt idx="52331">
                  <c:v>71.811999999999998</c:v>
                </c:pt>
                <c:pt idx="52332">
                  <c:v>71.811999999999998</c:v>
                </c:pt>
                <c:pt idx="52333">
                  <c:v>71.811999999999998</c:v>
                </c:pt>
                <c:pt idx="52334">
                  <c:v>71.811999999999998</c:v>
                </c:pt>
                <c:pt idx="52335">
                  <c:v>71.813000000000002</c:v>
                </c:pt>
                <c:pt idx="52336">
                  <c:v>71.813000000000002</c:v>
                </c:pt>
                <c:pt idx="52337">
                  <c:v>71.813000000000002</c:v>
                </c:pt>
                <c:pt idx="52338">
                  <c:v>71.814000000000007</c:v>
                </c:pt>
                <c:pt idx="52339">
                  <c:v>71.814000000000007</c:v>
                </c:pt>
                <c:pt idx="52340">
                  <c:v>71.814000000000007</c:v>
                </c:pt>
                <c:pt idx="52341">
                  <c:v>71.814000000000007</c:v>
                </c:pt>
                <c:pt idx="52342">
                  <c:v>71.814999999999998</c:v>
                </c:pt>
                <c:pt idx="52343">
                  <c:v>71.814999999999998</c:v>
                </c:pt>
                <c:pt idx="52344">
                  <c:v>71.814999999999998</c:v>
                </c:pt>
                <c:pt idx="52345">
                  <c:v>71.816000000000003</c:v>
                </c:pt>
                <c:pt idx="52346">
                  <c:v>71.816000000000003</c:v>
                </c:pt>
                <c:pt idx="52347">
                  <c:v>71.816000000000003</c:v>
                </c:pt>
                <c:pt idx="52348">
                  <c:v>71.816000000000003</c:v>
                </c:pt>
                <c:pt idx="52349">
                  <c:v>71.817000000000007</c:v>
                </c:pt>
                <c:pt idx="52350">
                  <c:v>71.817000000000007</c:v>
                </c:pt>
                <c:pt idx="52351">
                  <c:v>71.817000000000007</c:v>
                </c:pt>
                <c:pt idx="52352">
                  <c:v>71.817999999999998</c:v>
                </c:pt>
                <c:pt idx="52353">
                  <c:v>71.817999999999998</c:v>
                </c:pt>
                <c:pt idx="52354">
                  <c:v>71.817999999999998</c:v>
                </c:pt>
                <c:pt idx="52355">
                  <c:v>71.817999999999998</c:v>
                </c:pt>
                <c:pt idx="52356">
                  <c:v>71.819000000000003</c:v>
                </c:pt>
                <c:pt idx="52357">
                  <c:v>71.819000000000003</c:v>
                </c:pt>
                <c:pt idx="52358">
                  <c:v>71.819000000000003</c:v>
                </c:pt>
                <c:pt idx="52359">
                  <c:v>71.820000000000007</c:v>
                </c:pt>
                <c:pt idx="52360">
                  <c:v>71.820000000000007</c:v>
                </c:pt>
                <c:pt idx="52361">
                  <c:v>71.820000000000007</c:v>
                </c:pt>
                <c:pt idx="52362">
                  <c:v>71.820000000000007</c:v>
                </c:pt>
                <c:pt idx="52363">
                  <c:v>71.820999999999998</c:v>
                </c:pt>
                <c:pt idx="52364">
                  <c:v>71.820999999999998</c:v>
                </c:pt>
                <c:pt idx="52365">
                  <c:v>71.820999999999998</c:v>
                </c:pt>
                <c:pt idx="52366">
                  <c:v>71.822000000000003</c:v>
                </c:pt>
                <c:pt idx="52367">
                  <c:v>71.822000000000003</c:v>
                </c:pt>
                <c:pt idx="52368">
                  <c:v>71.822000000000003</c:v>
                </c:pt>
                <c:pt idx="52369">
                  <c:v>71.822000000000003</c:v>
                </c:pt>
                <c:pt idx="52370">
                  <c:v>71.823000000000008</c:v>
                </c:pt>
                <c:pt idx="52371">
                  <c:v>71.823000000000008</c:v>
                </c:pt>
                <c:pt idx="52372">
                  <c:v>71.823000000000008</c:v>
                </c:pt>
                <c:pt idx="52373">
                  <c:v>71.823999999999998</c:v>
                </c:pt>
                <c:pt idx="52374">
                  <c:v>71.823999999999998</c:v>
                </c:pt>
                <c:pt idx="52375">
                  <c:v>71.823999999999998</c:v>
                </c:pt>
                <c:pt idx="52376">
                  <c:v>71.823999999999998</c:v>
                </c:pt>
                <c:pt idx="52377">
                  <c:v>71.825000000000003</c:v>
                </c:pt>
                <c:pt idx="52378">
                  <c:v>71.825000000000003</c:v>
                </c:pt>
                <c:pt idx="52379">
                  <c:v>71.825000000000003</c:v>
                </c:pt>
                <c:pt idx="52380">
                  <c:v>71.826000000000008</c:v>
                </c:pt>
                <c:pt idx="52381">
                  <c:v>71.826000000000008</c:v>
                </c:pt>
                <c:pt idx="52382">
                  <c:v>71.826000000000008</c:v>
                </c:pt>
                <c:pt idx="52383">
                  <c:v>71.826000000000008</c:v>
                </c:pt>
                <c:pt idx="52384">
                  <c:v>71.826999999999998</c:v>
                </c:pt>
                <c:pt idx="52385">
                  <c:v>71.826999999999998</c:v>
                </c:pt>
                <c:pt idx="52386">
                  <c:v>71.826999999999998</c:v>
                </c:pt>
                <c:pt idx="52387">
                  <c:v>71.826999999999998</c:v>
                </c:pt>
                <c:pt idx="52388">
                  <c:v>71.828000000000003</c:v>
                </c:pt>
                <c:pt idx="52389">
                  <c:v>71.828000000000003</c:v>
                </c:pt>
                <c:pt idx="52390">
                  <c:v>71.828000000000003</c:v>
                </c:pt>
                <c:pt idx="52391">
                  <c:v>71.829000000000008</c:v>
                </c:pt>
                <c:pt idx="52392">
                  <c:v>71.829000000000008</c:v>
                </c:pt>
                <c:pt idx="52393">
                  <c:v>71.829000000000008</c:v>
                </c:pt>
                <c:pt idx="52394">
                  <c:v>71.829000000000008</c:v>
                </c:pt>
                <c:pt idx="52395">
                  <c:v>71.83</c:v>
                </c:pt>
                <c:pt idx="52396">
                  <c:v>71.83</c:v>
                </c:pt>
                <c:pt idx="52397">
                  <c:v>71.83</c:v>
                </c:pt>
                <c:pt idx="52398">
                  <c:v>71.831000000000003</c:v>
                </c:pt>
                <c:pt idx="52399">
                  <c:v>71.831000000000003</c:v>
                </c:pt>
                <c:pt idx="52400">
                  <c:v>71.831000000000003</c:v>
                </c:pt>
                <c:pt idx="52401">
                  <c:v>71.831000000000003</c:v>
                </c:pt>
                <c:pt idx="52402">
                  <c:v>71.832000000000008</c:v>
                </c:pt>
                <c:pt idx="52403">
                  <c:v>71.832000000000008</c:v>
                </c:pt>
                <c:pt idx="52404">
                  <c:v>71.832000000000008</c:v>
                </c:pt>
                <c:pt idx="52405">
                  <c:v>71.832999999999998</c:v>
                </c:pt>
                <c:pt idx="52406">
                  <c:v>71.832999999999998</c:v>
                </c:pt>
                <c:pt idx="52407">
                  <c:v>71.832999999999998</c:v>
                </c:pt>
                <c:pt idx="52408">
                  <c:v>71.832999999999998</c:v>
                </c:pt>
                <c:pt idx="52409">
                  <c:v>71.834000000000003</c:v>
                </c:pt>
                <c:pt idx="52410">
                  <c:v>71.834000000000003</c:v>
                </c:pt>
                <c:pt idx="52411">
                  <c:v>71.834000000000003</c:v>
                </c:pt>
                <c:pt idx="52412">
                  <c:v>71.835000000000008</c:v>
                </c:pt>
                <c:pt idx="52413">
                  <c:v>71.835000000000008</c:v>
                </c:pt>
                <c:pt idx="52414">
                  <c:v>71.835000000000008</c:v>
                </c:pt>
                <c:pt idx="52415">
                  <c:v>71.835000000000008</c:v>
                </c:pt>
                <c:pt idx="52416">
                  <c:v>71.835999999999999</c:v>
                </c:pt>
                <c:pt idx="52417">
                  <c:v>71.835999999999999</c:v>
                </c:pt>
                <c:pt idx="52418">
                  <c:v>71.835999999999999</c:v>
                </c:pt>
                <c:pt idx="52419">
                  <c:v>71.837000000000003</c:v>
                </c:pt>
                <c:pt idx="52420">
                  <c:v>71.837000000000003</c:v>
                </c:pt>
                <c:pt idx="52421">
                  <c:v>71.837000000000003</c:v>
                </c:pt>
                <c:pt idx="52422">
                  <c:v>71.837000000000003</c:v>
                </c:pt>
                <c:pt idx="52423">
                  <c:v>71.838000000000008</c:v>
                </c:pt>
                <c:pt idx="52424">
                  <c:v>71.838000000000008</c:v>
                </c:pt>
                <c:pt idx="52425">
                  <c:v>71.838000000000008</c:v>
                </c:pt>
                <c:pt idx="52426">
                  <c:v>71.838999999999999</c:v>
                </c:pt>
                <c:pt idx="52427">
                  <c:v>71.838999999999999</c:v>
                </c:pt>
                <c:pt idx="52428">
                  <c:v>71.838999999999999</c:v>
                </c:pt>
                <c:pt idx="52429">
                  <c:v>71.838999999999999</c:v>
                </c:pt>
                <c:pt idx="52430">
                  <c:v>71.84</c:v>
                </c:pt>
                <c:pt idx="52431">
                  <c:v>71.84</c:v>
                </c:pt>
                <c:pt idx="52432">
                  <c:v>71.84</c:v>
                </c:pt>
                <c:pt idx="52433">
                  <c:v>71.841000000000008</c:v>
                </c:pt>
                <c:pt idx="52434">
                  <c:v>71.841000000000008</c:v>
                </c:pt>
                <c:pt idx="52435">
                  <c:v>71.841000000000008</c:v>
                </c:pt>
                <c:pt idx="52436">
                  <c:v>71.841000000000008</c:v>
                </c:pt>
                <c:pt idx="52437">
                  <c:v>71.841999999999999</c:v>
                </c:pt>
                <c:pt idx="52438">
                  <c:v>71.841999999999999</c:v>
                </c:pt>
                <c:pt idx="52439">
                  <c:v>71.841999999999999</c:v>
                </c:pt>
                <c:pt idx="52440">
                  <c:v>71.843000000000004</c:v>
                </c:pt>
                <c:pt idx="52441">
                  <c:v>71.843000000000004</c:v>
                </c:pt>
                <c:pt idx="52442">
                  <c:v>71.843000000000004</c:v>
                </c:pt>
                <c:pt idx="52443">
                  <c:v>71.843000000000004</c:v>
                </c:pt>
                <c:pt idx="52444">
                  <c:v>71.844000000000008</c:v>
                </c:pt>
                <c:pt idx="52445">
                  <c:v>71.844000000000008</c:v>
                </c:pt>
                <c:pt idx="52446">
                  <c:v>71.844000000000008</c:v>
                </c:pt>
                <c:pt idx="52447">
                  <c:v>71.844000000000008</c:v>
                </c:pt>
                <c:pt idx="52448">
                  <c:v>71.844999999999999</c:v>
                </c:pt>
                <c:pt idx="52449">
                  <c:v>71.844999999999999</c:v>
                </c:pt>
                <c:pt idx="52450">
                  <c:v>71.844999999999999</c:v>
                </c:pt>
                <c:pt idx="52451">
                  <c:v>71.846000000000004</c:v>
                </c:pt>
                <c:pt idx="52452">
                  <c:v>71.846000000000004</c:v>
                </c:pt>
                <c:pt idx="52453">
                  <c:v>71.846000000000004</c:v>
                </c:pt>
                <c:pt idx="52454">
                  <c:v>71.846000000000004</c:v>
                </c:pt>
                <c:pt idx="52455">
                  <c:v>71.847000000000008</c:v>
                </c:pt>
                <c:pt idx="52456">
                  <c:v>71.847000000000008</c:v>
                </c:pt>
                <c:pt idx="52457">
                  <c:v>71.847000000000008</c:v>
                </c:pt>
                <c:pt idx="52458">
                  <c:v>71.847999999999999</c:v>
                </c:pt>
                <c:pt idx="52459">
                  <c:v>71.847999999999999</c:v>
                </c:pt>
                <c:pt idx="52460">
                  <c:v>71.847999999999999</c:v>
                </c:pt>
                <c:pt idx="52461">
                  <c:v>71.847999999999999</c:v>
                </c:pt>
                <c:pt idx="52462">
                  <c:v>71.849000000000004</c:v>
                </c:pt>
                <c:pt idx="52463">
                  <c:v>71.849000000000004</c:v>
                </c:pt>
                <c:pt idx="52464">
                  <c:v>71.849000000000004</c:v>
                </c:pt>
                <c:pt idx="52465">
                  <c:v>71.850000000000009</c:v>
                </c:pt>
                <c:pt idx="52466">
                  <c:v>71.850000000000009</c:v>
                </c:pt>
                <c:pt idx="52467">
                  <c:v>71.850000000000009</c:v>
                </c:pt>
                <c:pt idx="52468">
                  <c:v>71.850000000000009</c:v>
                </c:pt>
                <c:pt idx="52469">
                  <c:v>71.850999999999999</c:v>
                </c:pt>
                <c:pt idx="52470">
                  <c:v>71.850999999999999</c:v>
                </c:pt>
                <c:pt idx="52471">
                  <c:v>71.850999999999999</c:v>
                </c:pt>
                <c:pt idx="52472">
                  <c:v>71.852000000000004</c:v>
                </c:pt>
                <c:pt idx="52473">
                  <c:v>71.852000000000004</c:v>
                </c:pt>
                <c:pt idx="52474">
                  <c:v>71.852000000000004</c:v>
                </c:pt>
                <c:pt idx="52475">
                  <c:v>71.852000000000004</c:v>
                </c:pt>
                <c:pt idx="52476">
                  <c:v>71.852999999999994</c:v>
                </c:pt>
                <c:pt idx="52477">
                  <c:v>71.852999999999994</c:v>
                </c:pt>
                <c:pt idx="52478">
                  <c:v>71.852999999999994</c:v>
                </c:pt>
                <c:pt idx="52479">
                  <c:v>71.853999999999999</c:v>
                </c:pt>
                <c:pt idx="52480">
                  <c:v>71.853999999999999</c:v>
                </c:pt>
                <c:pt idx="52481">
                  <c:v>71.853999999999999</c:v>
                </c:pt>
                <c:pt idx="52482">
                  <c:v>71.853999999999999</c:v>
                </c:pt>
                <c:pt idx="52483">
                  <c:v>71.855000000000004</c:v>
                </c:pt>
                <c:pt idx="52484">
                  <c:v>71.855000000000004</c:v>
                </c:pt>
                <c:pt idx="52485">
                  <c:v>71.855000000000004</c:v>
                </c:pt>
                <c:pt idx="52486">
                  <c:v>71.855999999999995</c:v>
                </c:pt>
                <c:pt idx="52487">
                  <c:v>71.855999999999995</c:v>
                </c:pt>
                <c:pt idx="52488">
                  <c:v>71.855999999999995</c:v>
                </c:pt>
                <c:pt idx="52489">
                  <c:v>71.855999999999995</c:v>
                </c:pt>
                <c:pt idx="52490">
                  <c:v>71.856999999999999</c:v>
                </c:pt>
                <c:pt idx="52491">
                  <c:v>71.856999999999999</c:v>
                </c:pt>
                <c:pt idx="52492">
                  <c:v>71.856999999999999</c:v>
                </c:pt>
                <c:pt idx="52493">
                  <c:v>71.858000000000004</c:v>
                </c:pt>
                <c:pt idx="52494">
                  <c:v>71.858000000000004</c:v>
                </c:pt>
                <c:pt idx="52495">
                  <c:v>71.858000000000004</c:v>
                </c:pt>
                <c:pt idx="52496">
                  <c:v>71.858000000000004</c:v>
                </c:pt>
                <c:pt idx="52497">
                  <c:v>71.858999999999995</c:v>
                </c:pt>
                <c:pt idx="52498">
                  <c:v>71.858999999999995</c:v>
                </c:pt>
                <c:pt idx="52499">
                  <c:v>71.858999999999995</c:v>
                </c:pt>
                <c:pt idx="52500">
                  <c:v>71.86</c:v>
                </c:pt>
                <c:pt idx="52501">
                  <c:v>71.86</c:v>
                </c:pt>
                <c:pt idx="52502">
                  <c:v>71.86</c:v>
                </c:pt>
                <c:pt idx="52503">
                  <c:v>71.86</c:v>
                </c:pt>
                <c:pt idx="52504">
                  <c:v>71.861000000000004</c:v>
                </c:pt>
                <c:pt idx="52505">
                  <c:v>71.861000000000004</c:v>
                </c:pt>
                <c:pt idx="52506">
                  <c:v>71.861000000000004</c:v>
                </c:pt>
                <c:pt idx="52507">
                  <c:v>71.861000000000004</c:v>
                </c:pt>
                <c:pt idx="52508">
                  <c:v>71.861999999999995</c:v>
                </c:pt>
                <c:pt idx="52509">
                  <c:v>71.861999999999995</c:v>
                </c:pt>
                <c:pt idx="52510">
                  <c:v>71.861999999999995</c:v>
                </c:pt>
                <c:pt idx="52511">
                  <c:v>71.863</c:v>
                </c:pt>
                <c:pt idx="52512">
                  <c:v>71.863</c:v>
                </c:pt>
                <c:pt idx="52513">
                  <c:v>71.863</c:v>
                </c:pt>
                <c:pt idx="52514">
                  <c:v>71.863</c:v>
                </c:pt>
                <c:pt idx="52515">
                  <c:v>71.864000000000004</c:v>
                </c:pt>
                <c:pt idx="52516">
                  <c:v>71.864000000000004</c:v>
                </c:pt>
                <c:pt idx="52517">
                  <c:v>71.864000000000004</c:v>
                </c:pt>
                <c:pt idx="52518">
                  <c:v>71.864999999999995</c:v>
                </c:pt>
                <c:pt idx="52519">
                  <c:v>71.864999999999995</c:v>
                </c:pt>
                <c:pt idx="52520">
                  <c:v>71.864999999999995</c:v>
                </c:pt>
                <c:pt idx="52521">
                  <c:v>71.864999999999995</c:v>
                </c:pt>
                <c:pt idx="52522">
                  <c:v>71.866</c:v>
                </c:pt>
                <c:pt idx="52523">
                  <c:v>71.866</c:v>
                </c:pt>
                <c:pt idx="52524">
                  <c:v>71.866</c:v>
                </c:pt>
                <c:pt idx="52525">
                  <c:v>71.867000000000004</c:v>
                </c:pt>
                <c:pt idx="52526">
                  <c:v>71.867000000000004</c:v>
                </c:pt>
                <c:pt idx="52527">
                  <c:v>71.867000000000004</c:v>
                </c:pt>
                <c:pt idx="52528">
                  <c:v>71.867000000000004</c:v>
                </c:pt>
                <c:pt idx="52529">
                  <c:v>71.867999999999995</c:v>
                </c:pt>
                <c:pt idx="52530">
                  <c:v>71.867999999999995</c:v>
                </c:pt>
                <c:pt idx="52531">
                  <c:v>71.867999999999995</c:v>
                </c:pt>
                <c:pt idx="52532">
                  <c:v>71.869</c:v>
                </c:pt>
                <c:pt idx="52533">
                  <c:v>71.869</c:v>
                </c:pt>
                <c:pt idx="52534">
                  <c:v>71.869</c:v>
                </c:pt>
                <c:pt idx="52535">
                  <c:v>71.869</c:v>
                </c:pt>
                <c:pt idx="52536">
                  <c:v>71.87</c:v>
                </c:pt>
                <c:pt idx="52537">
                  <c:v>71.87</c:v>
                </c:pt>
                <c:pt idx="52538">
                  <c:v>71.87</c:v>
                </c:pt>
                <c:pt idx="52539">
                  <c:v>71.870999999999995</c:v>
                </c:pt>
                <c:pt idx="52540">
                  <c:v>71.870999999999995</c:v>
                </c:pt>
                <c:pt idx="52541">
                  <c:v>71.870999999999995</c:v>
                </c:pt>
                <c:pt idx="52542">
                  <c:v>71.870999999999995</c:v>
                </c:pt>
                <c:pt idx="52543">
                  <c:v>71.872</c:v>
                </c:pt>
                <c:pt idx="52544">
                  <c:v>71.872</c:v>
                </c:pt>
                <c:pt idx="52545">
                  <c:v>71.872</c:v>
                </c:pt>
                <c:pt idx="52546">
                  <c:v>71.873000000000005</c:v>
                </c:pt>
                <c:pt idx="52547">
                  <c:v>71.873000000000005</c:v>
                </c:pt>
                <c:pt idx="52548">
                  <c:v>71.873000000000005</c:v>
                </c:pt>
                <c:pt idx="52549">
                  <c:v>71.873000000000005</c:v>
                </c:pt>
                <c:pt idx="52550">
                  <c:v>71.873999999999995</c:v>
                </c:pt>
                <c:pt idx="52551">
                  <c:v>71.873999999999995</c:v>
                </c:pt>
                <c:pt idx="52552">
                  <c:v>71.873999999999995</c:v>
                </c:pt>
                <c:pt idx="52553">
                  <c:v>71.875</c:v>
                </c:pt>
                <c:pt idx="52554">
                  <c:v>71.875</c:v>
                </c:pt>
                <c:pt idx="52555">
                  <c:v>71.875</c:v>
                </c:pt>
                <c:pt idx="52556">
                  <c:v>71.875</c:v>
                </c:pt>
                <c:pt idx="52557">
                  <c:v>71.876000000000005</c:v>
                </c:pt>
                <c:pt idx="52558">
                  <c:v>71.876000000000005</c:v>
                </c:pt>
                <c:pt idx="52559">
                  <c:v>71.876000000000005</c:v>
                </c:pt>
                <c:pt idx="52560">
                  <c:v>71.876000000000005</c:v>
                </c:pt>
                <c:pt idx="52561">
                  <c:v>71.876999999999995</c:v>
                </c:pt>
                <c:pt idx="52562">
                  <c:v>71.876999999999995</c:v>
                </c:pt>
                <c:pt idx="52563">
                  <c:v>71.876999999999995</c:v>
                </c:pt>
                <c:pt idx="52564">
                  <c:v>71.878</c:v>
                </c:pt>
                <c:pt idx="52565">
                  <c:v>71.878</c:v>
                </c:pt>
                <c:pt idx="52566">
                  <c:v>71.878</c:v>
                </c:pt>
                <c:pt idx="52567">
                  <c:v>71.878</c:v>
                </c:pt>
                <c:pt idx="52568">
                  <c:v>71.879000000000005</c:v>
                </c:pt>
                <c:pt idx="52569">
                  <c:v>71.879000000000005</c:v>
                </c:pt>
                <c:pt idx="52570">
                  <c:v>71.879000000000005</c:v>
                </c:pt>
                <c:pt idx="52571">
                  <c:v>71.88</c:v>
                </c:pt>
                <c:pt idx="52572">
                  <c:v>71.88</c:v>
                </c:pt>
                <c:pt idx="52573">
                  <c:v>71.88</c:v>
                </c:pt>
                <c:pt idx="52574">
                  <c:v>71.88</c:v>
                </c:pt>
                <c:pt idx="52575">
                  <c:v>71.881</c:v>
                </c:pt>
                <c:pt idx="52576">
                  <c:v>71.881</c:v>
                </c:pt>
                <c:pt idx="52577">
                  <c:v>71.881</c:v>
                </c:pt>
                <c:pt idx="52578">
                  <c:v>71.882000000000005</c:v>
                </c:pt>
                <c:pt idx="52579">
                  <c:v>71.882000000000005</c:v>
                </c:pt>
                <c:pt idx="52580">
                  <c:v>71.882000000000005</c:v>
                </c:pt>
                <c:pt idx="52581">
                  <c:v>71.882000000000005</c:v>
                </c:pt>
                <c:pt idx="52582">
                  <c:v>71.882999999999996</c:v>
                </c:pt>
                <c:pt idx="52583">
                  <c:v>71.882999999999996</c:v>
                </c:pt>
                <c:pt idx="52584">
                  <c:v>71.882999999999996</c:v>
                </c:pt>
                <c:pt idx="52585">
                  <c:v>71.884</c:v>
                </c:pt>
                <c:pt idx="52586">
                  <c:v>71.884</c:v>
                </c:pt>
                <c:pt idx="52587">
                  <c:v>71.884</c:v>
                </c:pt>
                <c:pt idx="52588">
                  <c:v>71.884</c:v>
                </c:pt>
                <c:pt idx="52589">
                  <c:v>71.885000000000005</c:v>
                </c:pt>
                <c:pt idx="52590">
                  <c:v>71.885000000000005</c:v>
                </c:pt>
                <c:pt idx="52591">
                  <c:v>71.885000000000005</c:v>
                </c:pt>
                <c:pt idx="52592">
                  <c:v>71.885999999999996</c:v>
                </c:pt>
                <c:pt idx="52593">
                  <c:v>71.885999999999996</c:v>
                </c:pt>
                <c:pt idx="52594">
                  <c:v>71.885999999999996</c:v>
                </c:pt>
                <c:pt idx="52595">
                  <c:v>71.885999999999996</c:v>
                </c:pt>
                <c:pt idx="52596">
                  <c:v>71.887</c:v>
                </c:pt>
                <c:pt idx="52597">
                  <c:v>71.887</c:v>
                </c:pt>
                <c:pt idx="52598">
                  <c:v>71.887</c:v>
                </c:pt>
                <c:pt idx="52599">
                  <c:v>71.888000000000005</c:v>
                </c:pt>
                <c:pt idx="52600">
                  <c:v>71.888000000000005</c:v>
                </c:pt>
                <c:pt idx="52601">
                  <c:v>71.888000000000005</c:v>
                </c:pt>
                <c:pt idx="52602">
                  <c:v>71.888000000000005</c:v>
                </c:pt>
                <c:pt idx="52603">
                  <c:v>71.888999999999996</c:v>
                </c:pt>
                <c:pt idx="52604">
                  <c:v>71.888999999999996</c:v>
                </c:pt>
                <c:pt idx="52605">
                  <c:v>71.888999999999996</c:v>
                </c:pt>
                <c:pt idx="52606">
                  <c:v>71.89</c:v>
                </c:pt>
                <c:pt idx="52607">
                  <c:v>71.89</c:v>
                </c:pt>
                <c:pt idx="52608">
                  <c:v>71.89</c:v>
                </c:pt>
                <c:pt idx="52609">
                  <c:v>71.89</c:v>
                </c:pt>
                <c:pt idx="52610">
                  <c:v>71.891000000000005</c:v>
                </c:pt>
                <c:pt idx="52611">
                  <c:v>71.891000000000005</c:v>
                </c:pt>
                <c:pt idx="52612">
                  <c:v>71.891000000000005</c:v>
                </c:pt>
                <c:pt idx="52613">
                  <c:v>71.891000000000005</c:v>
                </c:pt>
                <c:pt idx="52614">
                  <c:v>71.891999999999996</c:v>
                </c:pt>
                <c:pt idx="52615">
                  <c:v>71.891999999999996</c:v>
                </c:pt>
                <c:pt idx="52616">
                  <c:v>71.891999999999996</c:v>
                </c:pt>
                <c:pt idx="52617">
                  <c:v>71.893000000000001</c:v>
                </c:pt>
                <c:pt idx="52618">
                  <c:v>71.893000000000001</c:v>
                </c:pt>
                <c:pt idx="52619">
                  <c:v>71.893000000000001</c:v>
                </c:pt>
                <c:pt idx="52620">
                  <c:v>71.894000000000005</c:v>
                </c:pt>
                <c:pt idx="52621">
                  <c:v>71.894000000000005</c:v>
                </c:pt>
                <c:pt idx="52622">
                  <c:v>71.896000000000001</c:v>
                </c:pt>
                <c:pt idx="52623">
                  <c:v>71.899000000000001</c:v>
                </c:pt>
                <c:pt idx="52624">
                  <c:v>71.902000000000001</c:v>
                </c:pt>
                <c:pt idx="52625">
                  <c:v>71.905000000000001</c:v>
                </c:pt>
                <c:pt idx="52626">
                  <c:v>71.909000000000006</c:v>
                </c:pt>
                <c:pt idx="52627">
                  <c:v>71.912000000000006</c:v>
                </c:pt>
                <c:pt idx="52628">
                  <c:v>71.915000000000006</c:v>
                </c:pt>
                <c:pt idx="52629">
                  <c:v>71.918000000000006</c:v>
                </c:pt>
                <c:pt idx="52630">
                  <c:v>71.921000000000006</c:v>
                </c:pt>
                <c:pt idx="52631">
                  <c:v>71.924000000000007</c:v>
                </c:pt>
                <c:pt idx="52632">
                  <c:v>71.927000000000007</c:v>
                </c:pt>
                <c:pt idx="52633">
                  <c:v>71.930000000000007</c:v>
                </c:pt>
                <c:pt idx="52634">
                  <c:v>71.933000000000007</c:v>
                </c:pt>
                <c:pt idx="52635">
                  <c:v>71.936000000000007</c:v>
                </c:pt>
                <c:pt idx="52636">
                  <c:v>71.939000000000007</c:v>
                </c:pt>
                <c:pt idx="52637">
                  <c:v>71.942999999999998</c:v>
                </c:pt>
                <c:pt idx="52638">
                  <c:v>71.945999999999998</c:v>
                </c:pt>
                <c:pt idx="52639">
                  <c:v>71.948999999999998</c:v>
                </c:pt>
                <c:pt idx="52640">
                  <c:v>71.951999999999998</c:v>
                </c:pt>
                <c:pt idx="52641">
                  <c:v>71.954999999999998</c:v>
                </c:pt>
                <c:pt idx="52642">
                  <c:v>71.957999999999998</c:v>
                </c:pt>
                <c:pt idx="52643">
                  <c:v>71.960999999999999</c:v>
                </c:pt>
                <c:pt idx="52644">
                  <c:v>71.963999999999999</c:v>
                </c:pt>
                <c:pt idx="52645">
                  <c:v>71.968000000000004</c:v>
                </c:pt>
                <c:pt idx="52646">
                  <c:v>71.971000000000004</c:v>
                </c:pt>
                <c:pt idx="52647">
                  <c:v>71.974000000000004</c:v>
                </c:pt>
                <c:pt idx="52648">
                  <c:v>71.977000000000004</c:v>
                </c:pt>
                <c:pt idx="52649">
                  <c:v>71.98</c:v>
                </c:pt>
                <c:pt idx="52650">
                  <c:v>71.983999999999995</c:v>
                </c:pt>
                <c:pt idx="52651">
                  <c:v>71.986999999999995</c:v>
                </c:pt>
                <c:pt idx="52652">
                  <c:v>71.989999999999995</c:v>
                </c:pt>
                <c:pt idx="52653">
                  <c:v>71.992999999999995</c:v>
                </c:pt>
                <c:pt idx="52654">
                  <c:v>71.997</c:v>
                </c:pt>
                <c:pt idx="52655">
                  <c:v>72</c:v>
                </c:pt>
                <c:pt idx="52656">
                  <c:v>72.003</c:v>
                </c:pt>
                <c:pt idx="52657">
                  <c:v>72.006</c:v>
                </c:pt>
                <c:pt idx="52658">
                  <c:v>72.010000000000005</c:v>
                </c:pt>
                <c:pt idx="52659">
                  <c:v>72.013000000000005</c:v>
                </c:pt>
                <c:pt idx="52660">
                  <c:v>72.016000000000005</c:v>
                </c:pt>
                <c:pt idx="52661">
                  <c:v>72.02</c:v>
                </c:pt>
                <c:pt idx="52662">
                  <c:v>72.022999999999996</c:v>
                </c:pt>
                <c:pt idx="52663">
                  <c:v>72.027000000000001</c:v>
                </c:pt>
                <c:pt idx="52664">
                  <c:v>72.03</c:v>
                </c:pt>
                <c:pt idx="52665">
                  <c:v>72.033000000000001</c:v>
                </c:pt>
                <c:pt idx="52666">
                  <c:v>72.037000000000006</c:v>
                </c:pt>
                <c:pt idx="52667">
                  <c:v>72.040000000000006</c:v>
                </c:pt>
                <c:pt idx="52668">
                  <c:v>72.043000000000006</c:v>
                </c:pt>
                <c:pt idx="52669">
                  <c:v>72.046999999999997</c:v>
                </c:pt>
                <c:pt idx="52670">
                  <c:v>72.05</c:v>
                </c:pt>
                <c:pt idx="52671">
                  <c:v>72.054000000000002</c:v>
                </c:pt>
                <c:pt idx="52672">
                  <c:v>72.057000000000002</c:v>
                </c:pt>
                <c:pt idx="52673">
                  <c:v>72.061000000000007</c:v>
                </c:pt>
                <c:pt idx="52674">
                  <c:v>72.064000000000007</c:v>
                </c:pt>
                <c:pt idx="52675">
                  <c:v>72.067999999999998</c:v>
                </c:pt>
                <c:pt idx="52676">
                  <c:v>72.070999999999998</c:v>
                </c:pt>
                <c:pt idx="52677">
                  <c:v>72.075000000000003</c:v>
                </c:pt>
                <c:pt idx="52678">
                  <c:v>72.078000000000003</c:v>
                </c:pt>
                <c:pt idx="52679">
                  <c:v>72.081000000000003</c:v>
                </c:pt>
                <c:pt idx="52680">
                  <c:v>72.085000000000008</c:v>
                </c:pt>
                <c:pt idx="52681">
                  <c:v>72.088000000000008</c:v>
                </c:pt>
                <c:pt idx="52682">
                  <c:v>72.091999999999999</c:v>
                </c:pt>
                <c:pt idx="52683">
                  <c:v>72.096000000000004</c:v>
                </c:pt>
                <c:pt idx="52684">
                  <c:v>72.099000000000004</c:v>
                </c:pt>
                <c:pt idx="52685">
                  <c:v>72.102999999999994</c:v>
                </c:pt>
                <c:pt idx="52686">
                  <c:v>72.105999999999995</c:v>
                </c:pt>
                <c:pt idx="52687">
                  <c:v>72.11</c:v>
                </c:pt>
                <c:pt idx="52688">
                  <c:v>72.113</c:v>
                </c:pt>
                <c:pt idx="52689">
                  <c:v>72.117000000000004</c:v>
                </c:pt>
                <c:pt idx="52690">
                  <c:v>72.12</c:v>
                </c:pt>
                <c:pt idx="52691">
                  <c:v>72.123999999999995</c:v>
                </c:pt>
                <c:pt idx="52692">
                  <c:v>72.126999999999995</c:v>
                </c:pt>
                <c:pt idx="52693">
                  <c:v>72.131</c:v>
                </c:pt>
                <c:pt idx="52694">
                  <c:v>72.135000000000005</c:v>
                </c:pt>
                <c:pt idx="52695">
                  <c:v>72.138000000000005</c:v>
                </c:pt>
                <c:pt idx="52696">
                  <c:v>72.141999999999996</c:v>
                </c:pt>
                <c:pt idx="52697">
                  <c:v>72.144999999999996</c:v>
                </c:pt>
                <c:pt idx="52698">
                  <c:v>72.149000000000001</c:v>
                </c:pt>
                <c:pt idx="52699">
                  <c:v>72.153000000000006</c:v>
                </c:pt>
                <c:pt idx="52700">
                  <c:v>72.156000000000006</c:v>
                </c:pt>
                <c:pt idx="52701">
                  <c:v>72.16</c:v>
                </c:pt>
                <c:pt idx="52702">
                  <c:v>72.162999999999997</c:v>
                </c:pt>
                <c:pt idx="52703">
                  <c:v>72.167000000000002</c:v>
                </c:pt>
                <c:pt idx="52704">
                  <c:v>72.171000000000006</c:v>
                </c:pt>
                <c:pt idx="52705">
                  <c:v>72.174000000000007</c:v>
                </c:pt>
                <c:pt idx="52706">
                  <c:v>72.177999999999997</c:v>
                </c:pt>
                <c:pt idx="52707">
                  <c:v>72.182000000000002</c:v>
                </c:pt>
                <c:pt idx="52708">
                  <c:v>72.185000000000002</c:v>
                </c:pt>
                <c:pt idx="52709">
                  <c:v>72.189000000000007</c:v>
                </c:pt>
                <c:pt idx="52710">
                  <c:v>72.192999999999998</c:v>
                </c:pt>
                <c:pt idx="52711">
                  <c:v>72.195999999999998</c:v>
                </c:pt>
                <c:pt idx="52712">
                  <c:v>72.2</c:v>
                </c:pt>
                <c:pt idx="52713">
                  <c:v>72.204000000000008</c:v>
                </c:pt>
                <c:pt idx="52714">
                  <c:v>72.207000000000008</c:v>
                </c:pt>
                <c:pt idx="52715">
                  <c:v>72.210999999999999</c:v>
                </c:pt>
                <c:pt idx="52716">
                  <c:v>72.215000000000003</c:v>
                </c:pt>
                <c:pt idx="52717">
                  <c:v>72.219000000000008</c:v>
                </c:pt>
                <c:pt idx="52718">
                  <c:v>72.222999999999999</c:v>
                </c:pt>
                <c:pt idx="52719">
                  <c:v>72.227000000000004</c:v>
                </c:pt>
                <c:pt idx="52720">
                  <c:v>72.230999999999995</c:v>
                </c:pt>
                <c:pt idx="52721">
                  <c:v>72.234999999999999</c:v>
                </c:pt>
                <c:pt idx="52722">
                  <c:v>72.238</c:v>
                </c:pt>
                <c:pt idx="52723">
                  <c:v>72.242000000000004</c:v>
                </c:pt>
                <c:pt idx="52724">
                  <c:v>72.245999999999995</c:v>
                </c:pt>
                <c:pt idx="52725">
                  <c:v>72.25</c:v>
                </c:pt>
                <c:pt idx="52726">
                  <c:v>72.253</c:v>
                </c:pt>
                <c:pt idx="52727">
                  <c:v>72.257000000000005</c:v>
                </c:pt>
                <c:pt idx="52728">
                  <c:v>72.260999999999996</c:v>
                </c:pt>
                <c:pt idx="52729">
                  <c:v>72.265000000000001</c:v>
                </c:pt>
                <c:pt idx="52730">
                  <c:v>72.269000000000005</c:v>
                </c:pt>
                <c:pt idx="52731">
                  <c:v>72.272999999999996</c:v>
                </c:pt>
                <c:pt idx="52732">
                  <c:v>72.277000000000001</c:v>
                </c:pt>
                <c:pt idx="52733">
                  <c:v>72.28</c:v>
                </c:pt>
                <c:pt idx="52734">
                  <c:v>72.284000000000006</c:v>
                </c:pt>
                <c:pt idx="52735">
                  <c:v>72.287999999999997</c:v>
                </c:pt>
                <c:pt idx="52736">
                  <c:v>72.292000000000002</c:v>
                </c:pt>
                <c:pt idx="52737">
                  <c:v>72.296000000000006</c:v>
                </c:pt>
                <c:pt idx="52738">
                  <c:v>72.3</c:v>
                </c:pt>
                <c:pt idx="52739">
                  <c:v>72.304000000000002</c:v>
                </c:pt>
                <c:pt idx="52740">
                  <c:v>72.307000000000002</c:v>
                </c:pt>
                <c:pt idx="52741">
                  <c:v>72.311000000000007</c:v>
                </c:pt>
                <c:pt idx="52742">
                  <c:v>72.314999999999998</c:v>
                </c:pt>
                <c:pt idx="52743">
                  <c:v>72.319000000000003</c:v>
                </c:pt>
                <c:pt idx="52744">
                  <c:v>72.323000000000008</c:v>
                </c:pt>
                <c:pt idx="52745">
                  <c:v>72.326999999999998</c:v>
                </c:pt>
                <c:pt idx="52746">
                  <c:v>72.331000000000003</c:v>
                </c:pt>
                <c:pt idx="52747">
                  <c:v>72.334000000000003</c:v>
                </c:pt>
                <c:pt idx="52748">
                  <c:v>72.338000000000008</c:v>
                </c:pt>
                <c:pt idx="52749">
                  <c:v>72.341999999999999</c:v>
                </c:pt>
                <c:pt idx="52750">
                  <c:v>72.346000000000004</c:v>
                </c:pt>
                <c:pt idx="52751">
                  <c:v>72.350000000000009</c:v>
                </c:pt>
                <c:pt idx="52752">
                  <c:v>72.353999999999999</c:v>
                </c:pt>
                <c:pt idx="52753">
                  <c:v>72.356999999999999</c:v>
                </c:pt>
                <c:pt idx="52754">
                  <c:v>72.361000000000004</c:v>
                </c:pt>
                <c:pt idx="52755">
                  <c:v>72.364999999999995</c:v>
                </c:pt>
                <c:pt idx="52756">
                  <c:v>72.369</c:v>
                </c:pt>
                <c:pt idx="52757">
                  <c:v>72.373000000000005</c:v>
                </c:pt>
                <c:pt idx="52758">
                  <c:v>72.376000000000005</c:v>
                </c:pt>
                <c:pt idx="52759">
                  <c:v>72.38</c:v>
                </c:pt>
                <c:pt idx="52760">
                  <c:v>72.384</c:v>
                </c:pt>
                <c:pt idx="52761">
                  <c:v>72.388000000000005</c:v>
                </c:pt>
                <c:pt idx="52762">
                  <c:v>72.391999999999996</c:v>
                </c:pt>
                <c:pt idx="52763">
                  <c:v>72.394999999999996</c:v>
                </c:pt>
                <c:pt idx="52764">
                  <c:v>72.399000000000001</c:v>
                </c:pt>
                <c:pt idx="52765">
                  <c:v>72.403000000000006</c:v>
                </c:pt>
                <c:pt idx="52766">
                  <c:v>72.406999999999996</c:v>
                </c:pt>
                <c:pt idx="52767">
                  <c:v>72.41</c:v>
                </c:pt>
                <c:pt idx="52768">
                  <c:v>72.414000000000001</c:v>
                </c:pt>
                <c:pt idx="52769">
                  <c:v>72.418000000000006</c:v>
                </c:pt>
                <c:pt idx="52770">
                  <c:v>72.421999999999997</c:v>
                </c:pt>
                <c:pt idx="52771">
                  <c:v>72.424999999999997</c:v>
                </c:pt>
                <c:pt idx="52772">
                  <c:v>72.429000000000002</c:v>
                </c:pt>
                <c:pt idx="52773">
                  <c:v>72.433000000000007</c:v>
                </c:pt>
                <c:pt idx="52774">
                  <c:v>72.436000000000007</c:v>
                </c:pt>
                <c:pt idx="52775">
                  <c:v>72.44</c:v>
                </c:pt>
                <c:pt idx="52776">
                  <c:v>72.444000000000003</c:v>
                </c:pt>
                <c:pt idx="52777">
                  <c:v>72.447000000000003</c:v>
                </c:pt>
                <c:pt idx="52778">
                  <c:v>72.451000000000008</c:v>
                </c:pt>
                <c:pt idx="52779">
                  <c:v>72.454999999999998</c:v>
                </c:pt>
                <c:pt idx="52780">
                  <c:v>72.457999999999998</c:v>
                </c:pt>
                <c:pt idx="52781">
                  <c:v>72.462000000000003</c:v>
                </c:pt>
                <c:pt idx="52782">
                  <c:v>72.466000000000008</c:v>
                </c:pt>
                <c:pt idx="52783">
                  <c:v>72.469000000000008</c:v>
                </c:pt>
                <c:pt idx="52784">
                  <c:v>72.472999999999999</c:v>
                </c:pt>
                <c:pt idx="52785">
                  <c:v>72.477000000000004</c:v>
                </c:pt>
                <c:pt idx="52786">
                  <c:v>72.48</c:v>
                </c:pt>
                <c:pt idx="52787">
                  <c:v>72.483999999999995</c:v>
                </c:pt>
                <c:pt idx="52788">
                  <c:v>72.486999999999995</c:v>
                </c:pt>
                <c:pt idx="52789">
                  <c:v>72.491</c:v>
                </c:pt>
                <c:pt idx="52790">
                  <c:v>72.495000000000005</c:v>
                </c:pt>
                <c:pt idx="52791">
                  <c:v>72.498000000000005</c:v>
                </c:pt>
                <c:pt idx="52792">
                  <c:v>72.501999999999995</c:v>
                </c:pt>
                <c:pt idx="52793">
                  <c:v>72.504999999999995</c:v>
                </c:pt>
                <c:pt idx="52794">
                  <c:v>72.509</c:v>
                </c:pt>
                <c:pt idx="52795">
                  <c:v>72.512</c:v>
                </c:pt>
                <c:pt idx="52796">
                  <c:v>72.516000000000005</c:v>
                </c:pt>
                <c:pt idx="52797">
                  <c:v>72.519000000000005</c:v>
                </c:pt>
                <c:pt idx="52798">
                  <c:v>72.522999999999996</c:v>
                </c:pt>
                <c:pt idx="52799">
                  <c:v>72.525999999999996</c:v>
                </c:pt>
                <c:pt idx="52800">
                  <c:v>72.53</c:v>
                </c:pt>
                <c:pt idx="52801">
                  <c:v>72.534000000000006</c:v>
                </c:pt>
                <c:pt idx="52802">
                  <c:v>72.537000000000006</c:v>
                </c:pt>
                <c:pt idx="52803">
                  <c:v>72.540999999999997</c:v>
                </c:pt>
                <c:pt idx="52804">
                  <c:v>72.543999999999997</c:v>
                </c:pt>
                <c:pt idx="52805">
                  <c:v>72.548000000000002</c:v>
                </c:pt>
                <c:pt idx="52806">
                  <c:v>72.551000000000002</c:v>
                </c:pt>
                <c:pt idx="52807">
                  <c:v>72.555000000000007</c:v>
                </c:pt>
                <c:pt idx="52808">
                  <c:v>72.558000000000007</c:v>
                </c:pt>
                <c:pt idx="52809">
                  <c:v>72.561999999999998</c:v>
                </c:pt>
                <c:pt idx="52810">
                  <c:v>72.564999999999998</c:v>
                </c:pt>
                <c:pt idx="52811">
                  <c:v>72.569000000000003</c:v>
                </c:pt>
                <c:pt idx="52812">
                  <c:v>72.572000000000003</c:v>
                </c:pt>
                <c:pt idx="52813">
                  <c:v>72.576000000000008</c:v>
                </c:pt>
                <c:pt idx="52814">
                  <c:v>72.579000000000008</c:v>
                </c:pt>
                <c:pt idx="52815">
                  <c:v>72.582999999999998</c:v>
                </c:pt>
                <c:pt idx="52816">
                  <c:v>72.585999999999999</c:v>
                </c:pt>
                <c:pt idx="52817">
                  <c:v>72.588999999999999</c:v>
                </c:pt>
                <c:pt idx="52818">
                  <c:v>72.593000000000004</c:v>
                </c:pt>
                <c:pt idx="52819">
                  <c:v>72.596000000000004</c:v>
                </c:pt>
                <c:pt idx="52820">
                  <c:v>72.600000000000009</c:v>
                </c:pt>
                <c:pt idx="52821">
                  <c:v>72.602999999999994</c:v>
                </c:pt>
                <c:pt idx="52822">
                  <c:v>72.605999999999995</c:v>
                </c:pt>
                <c:pt idx="52823">
                  <c:v>72.61</c:v>
                </c:pt>
                <c:pt idx="52824">
                  <c:v>72.613</c:v>
                </c:pt>
                <c:pt idx="52825">
                  <c:v>72.616</c:v>
                </c:pt>
                <c:pt idx="52826">
                  <c:v>72.62</c:v>
                </c:pt>
                <c:pt idx="52827">
                  <c:v>72.623000000000005</c:v>
                </c:pt>
                <c:pt idx="52828">
                  <c:v>72.626000000000005</c:v>
                </c:pt>
                <c:pt idx="52829">
                  <c:v>72.629000000000005</c:v>
                </c:pt>
                <c:pt idx="52830">
                  <c:v>72.632000000000005</c:v>
                </c:pt>
                <c:pt idx="52831">
                  <c:v>72.635999999999996</c:v>
                </c:pt>
                <c:pt idx="52832">
                  <c:v>72.638999999999996</c:v>
                </c:pt>
                <c:pt idx="52833">
                  <c:v>72.641999999999996</c:v>
                </c:pt>
                <c:pt idx="52834">
                  <c:v>72.644999999999996</c:v>
                </c:pt>
                <c:pt idx="52835">
                  <c:v>72.647999999999996</c:v>
                </c:pt>
                <c:pt idx="52836">
                  <c:v>72.650999999999996</c:v>
                </c:pt>
                <c:pt idx="52837">
                  <c:v>72.655000000000001</c:v>
                </c:pt>
                <c:pt idx="52838">
                  <c:v>72.658000000000001</c:v>
                </c:pt>
                <c:pt idx="52839">
                  <c:v>72.661000000000001</c:v>
                </c:pt>
                <c:pt idx="52840">
                  <c:v>72.664000000000001</c:v>
                </c:pt>
                <c:pt idx="52841">
                  <c:v>72.667000000000002</c:v>
                </c:pt>
                <c:pt idx="52842">
                  <c:v>72.671000000000006</c:v>
                </c:pt>
                <c:pt idx="52843">
                  <c:v>72.674000000000007</c:v>
                </c:pt>
                <c:pt idx="52844">
                  <c:v>72.677000000000007</c:v>
                </c:pt>
                <c:pt idx="52845">
                  <c:v>72.680000000000007</c:v>
                </c:pt>
                <c:pt idx="52846">
                  <c:v>72.683000000000007</c:v>
                </c:pt>
                <c:pt idx="52847">
                  <c:v>72.686000000000007</c:v>
                </c:pt>
                <c:pt idx="52848">
                  <c:v>72.689000000000007</c:v>
                </c:pt>
                <c:pt idx="52849">
                  <c:v>72.692000000000007</c:v>
                </c:pt>
                <c:pt idx="52850">
                  <c:v>72.695999999999998</c:v>
                </c:pt>
                <c:pt idx="52851">
                  <c:v>72.698999999999998</c:v>
                </c:pt>
                <c:pt idx="52852">
                  <c:v>72.701999999999998</c:v>
                </c:pt>
                <c:pt idx="52853">
                  <c:v>72.704999999999998</c:v>
                </c:pt>
                <c:pt idx="52854">
                  <c:v>72.707999999999998</c:v>
                </c:pt>
                <c:pt idx="52855">
                  <c:v>72.710999999999999</c:v>
                </c:pt>
                <c:pt idx="52856">
                  <c:v>72.713999999999999</c:v>
                </c:pt>
                <c:pt idx="52857">
                  <c:v>72.716999999999999</c:v>
                </c:pt>
                <c:pt idx="52858">
                  <c:v>72.72</c:v>
                </c:pt>
                <c:pt idx="52859">
                  <c:v>72.722999999999999</c:v>
                </c:pt>
                <c:pt idx="52860">
                  <c:v>72.727000000000004</c:v>
                </c:pt>
                <c:pt idx="52861">
                  <c:v>72.73</c:v>
                </c:pt>
                <c:pt idx="52862">
                  <c:v>72.733000000000004</c:v>
                </c:pt>
                <c:pt idx="52863">
                  <c:v>72.736000000000004</c:v>
                </c:pt>
                <c:pt idx="52864">
                  <c:v>72.739000000000004</c:v>
                </c:pt>
                <c:pt idx="52865">
                  <c:v>72.742000000000004</c:v>
                </c:pt>
                <c:pt idx="52866">
                  <c:v>72.745000000000005</c:v>
                </c:pt>
                <c:pt idx="52867">
                  <c:v>72.748999999999995</c:v>
                </c:pt>
                <c:pt idx="52868">
                  <c:v>72.751999999999995</c:v>
                </c:pt>
                <c:pt idx="52869">
                  <c:v>72.754999999999995</c:v>
                </c:pt>
                <c:pt idx="52870">
                  <c:v>72.757999999999996</c:v>
                </c:pt>
                <c:pt idx="52871">
                  <c:v>72.760999999999996</c:v>
                </c:pt>
                <c:pt idx="52872">
                  <c:v>72.763999999999996</c:v>
                </c:pt>
                <c:pt idx="52873">
                  <c:v>72.768000000000001</c:v>
                </c:pt>
                <c:pt idx="52874">
                  <c:v>72.771000000000001</c:v>
                </c:pt>
                <c:pt idx="52875">
                  <c:v>72.774000000000001</c:v>
                </c:pt>
                <c:pt idx="52876">
                  <c:v>72.777000000000001</c:v>
                </c:pt>
                <c:pt idx="52877">
                  <c:v>72.78</c:v>
                </c:pt>
                <c:pt idx="52878">
                  <c:v>72.784000000000006</c:v>
                </c:pt>
                <c:pt idx="52879">
                  <c:v>72.787000000000006</c:v>
                </c:pt>
                <c:pt idx="52880">
                  <c:v>72.790000000000006</c:v>
                </c:pt>
                <c:pt idx="52881">
                  <c:v>72.793000000000006</c:v>
                </c:pt>
                <c:pt idx="52882">
                  <c:v>72.796999999999997</c:v>
                </c:pt>
                <c:pt idx="52883">
                  <c:v>72.8</c:v>
                </c:pt>
                <c:pt idx="52884">
                  <c:v>72.802999999999997</c:v>
                </c:pt>
                <c:pt idx="52885">
                  <c:v>72.805999999999997</c:v>
                </c:pt>
                <c:pt idx="52886">
                  <c:v>72.81</c:v>
                </c:pt>
                <c:pt idx="52887">
                  <c:v>72.813000000000002</c:v>
                </c:pt>
                <c:pt idx="52888">
                  <c:v>72.816000000000003</c:v>
                </c:pt>
                <c:pt idx="52889">
                  <c:v>72.819000000000003</c:v>
                </c:pt>
                <c:pt idx="52890">
                  <c:v>72.823000000000008</c:v>
                </c:pt>
                <c:pt idx="52891">
                  <c:v>72.826000000000008</c:v>
                </c:pt>
                <c:pt idx="52892">
                  <c:v>72.829000000000008</c:v>
                </c:pt>
                <c:pt idx="52893">
                  <c:v>72.832999999999998</c:v>
                </c:pt>
                <c:pt idx="52894">
                  <c:v>72.835999999999999</c:v>
                </c:pt>
                <c:pt idx="52895">
                  <c:v>72.838999999999999</c:v>
                </c:pt>
                <c:pt idx="52896">
                  <c:v>72.841999999999999</c:v>
                </c:pt>
                <c:pt idx="52897">
                  <c:v>72.846000000000004</c:v>
                </c:pt>
                <c:pt idx="52898">
                  <c:v>72.849000000000004</c:v>
                </c:pt>
                <c:pt idx="52899">
                  <c:v>72.852000000000004</c:v>
                </c:pt>
                <c:pt idx="52900">
                  <c:v>72.855999999999995</c:v>
                </c:pt>
                <c:pt idx="52901">
                  <c:v>72.858999999999995</c:v>
                </c:pt>
                <c:pt idx="52902">
                  <c:v>72.861999999999995</c:v>
                </c:pt>
                <c:pt idx="52903">
                  <c:v>72.866</c:v>
                </c:pt>
                <c:pt idx="52904">
                  <c:v>72.869</c:v>
                </c:pt>
                <c:pt idx="52905">
                  <c:v>72.872</c:v>
                </c:pt>
                <c:pt idx="52906">
                  <c:v>72.876000000000005</c:v>
                </c:pt>
                <c:pt idx="52907">
                  <c:v>72.879000000000005</c:v>
                </c:pt>
                <c:pt idx="52908">
                  <c:v>72.882000000000005</c:v>
                </c:pt>
                <c:pt idx="52909">
                  <c:v>72.885999999999996</c:v>
                </c:pt>
                <c:pt idx="52910">
                  <c:v>72.888999999999996</c:v>
                </c:pt>
                <c:pt idx="52911">
                  <c:v>72.893000000000001</c:v>
                </c:pt>
                <c:pt idx="52912">
                  <c:v>72.896000000000001</c:v>
                </c:pt>
                <c:pt idx="52913">
                  <c:v>72.899000000000001</c:v>
                </c:pt>
                <c:pt idx="52914">
                  <c:v>72.903000000000006</c:v>
                </c:pt>
                <c:pt idx="52915">
                  <c:v>72.906000000000006</c:v>
                </c:pt>
                <c:pt idx="52916">
                  <c:v>72.91</c:v>
                </c:pt>
                <c:pt idx="52917">
                  <c:v>72.912999999999997</c:v>
                </c:pt>
                <c:pt idx="52918">
                  <c:v>72.917000000000002</c:v>
                </c:pt>
                <c:pt idx="52919">
                  <c:v>72.92</c:v>
                </c:pt>
                <c:pt idx="52920">
                  <c:v>72.924000000000007</c:v>
                </c:pt>
                <c:pt idx="52921">
                  <c:v>72.927000000000007</c:v>
                </c:pt>
                <c:pt idx="52922">
                  <c:v>72.930000000000007</c:v>
                </c:pt>
                <c:pt idx="52923">
                  <c:v>72.933999999999997</c:v>
                </c:pt>
                <c:pt idx="52924">
                  <c:v>72.936999999999998</c:v>
                </c:pt>
                <c:pt idx="52925">
                  <c:v>72.941000000000003</c:v>
                </c:pt>
                <c:pt idx="52926">
                  <c:v>72.944000000000003</c:v>
                </c:pt>
                <c:pt idx="52927">
                  <c:v>72.948000000000008</c:v>
                </c:pt>
                <c:pt idx="52928">
                  <c:v>72.951000000000008</c:v>
                </c:pt>
                <c:pt idx="52929">
                  <c:v>72.954999999999998</c:v>
                </c:pt>
                <c:pt idx="52930">
                  <c:v>72.957999999999998</c:v>
                </c:pt>
                <c:pt idx="52931">
                  <c:v>72.962000000000003</c:v>
                </c:pt>
                <c:pt idx="52932">
                  <c:v>72.966000000000008</c:v>
                </c:pt>
                <c:pt idx="52933">
                  <c:v>72.969000000000008</c:v>
                </c:pt>
                <c:pt idx="52934">
                  <c:v>72.972999999999999</c:v>
                </c:pt>
                <c:pt idx="52935">
                  <c:v>72.975999999999999</c:v>
                </c:pt>
                <c:pt idx="52936">
                  <c:v>72.98</c:v>
                </c:pt>
                <c:pt idx="52937">
                  <c:v>72.983000000000004</c:v>
                </c:pt>
                <c:pt idx="52938">
                  <c:v>72.986999999999995</c:v>
                </c:pt>
                <c:pt idx="52939">
                  <c:v>72.989999999999995</c:v>
                </c:pt>
                <c:pt idx="52940">
                  <c:v>72.994</c:v>
                </c:pt>
                <c:pt idx="52941">
                  <c:v>72.998000000000005</c:v>
                </c:pt>
                <c:pt idx="52942">
                  <c:v>73.001000000000005</c:v>
                </c:pt>
                <c:pt idx="52943">
                  <c:v>73.004999999999995</c:v>
                </c:pt>
                <c:pt idx="52944">
                  <c:v>73.007999999999996</c:v>
                </c:pt>
                <c:pt idx="52945">
                  <c:v>73.012</c:v>
                </c:pt>
                <c:pt idx="52946">
                  <c:v>73.015000000000001</c:v>
                </c:pt>
                <c:pt idx="52947">
                  <c:v>73.019000000000005</c:v>
                </c:pt>
                <c:pt idx="52948">
                  <c:v>73.022999999999996</c:v>
                </c:pt>
                <c:pt idx="52949">
                  <c:v>73.025999999999996</c:v>
                </c:pt>
                <c:pt idx="52950">
                  <c:v>73.03</c:v>
                </c:pt>
                <c:pt idx="52951">
                  <c:v>73.033000000000001</c:v>
                </c:pt>
                <c:pt idx="52952">
                  <c:v>73.037000000000006</c:v>
                </c:pt>
                <c:pt idx="52953">
                  <c:v>73.040999999999997</c:v>
                </c:pt>
                <c:pt idx="52954">
                  <c:v>73.043999999999997</c:v>
                </c:pt>
                <c:pt idx="52955">
                  <c:v>73.048000000000002</c:v>
                </c:pt>
                <c:pt idx="52956">
                  <c:v>73.052000000000007</c:v>
                </c:pt>
                <c:pt idx="52957">
                  <c:v>73.055999999999997</c:v>
                </c:pt>
                <c:pt idx="52958">
                  <c:v>73.06</c:v>
                </c:pt>
                <c:pt idx="52959">
                  <c:v>73.064000000000007</c:v>
                </c:pt>
                <c:pt idx="52960">
                  <c:v>73.067000000000007</c:v>
                </c:pt>
                <c:pt idx="52961">
                  <c:v>73.070999999999998</c:v>
                </c:pt>
                <c:pt idx="52962">
                  <c:v>73.075000000000003</c:v>
                </c:pt>
                <c:pt idx="52963">
                  <c:v>73.079000000000008</c:v>
                </c:pt>
                <c:pt idx="52964">
                  <c:v>73.082000000000008</c:v>
                </c:pt>
                <c:pt idx="52965">
                  <c:v>73.085999999999999</c:v>
                </c:pt>
                <c:pt idx="52966">
                  <c:v>73.09</c:v>
                </c:pt>
                <c:pt idx="52967">
                  <c:v>73.094000000000008</c:v>
                </c:pt>
                <c:pt idx="52968">
                  <c:v>73.097000000000008</c:v>
                </c:pt>
                <c:pt idx="52969">
                  <c:v>73.100999999999999</c:v>
                </c:pt>
                <c:pt idx="52970">
                  <c:v>73.105000000000004</c:v>
                </c:pt>
                <c:pt idx="52971">
                  <c:v>73.108999999999995</c:v>
                </c:pt>
                <c:pt idx="52972">
                  <c:v>73.111999999999995</c:v>
                </c:pt>
                <c:pt idx="52973">
                  <c:v>73.116</c:v>
                </c:pt>
                <c:pt idx="52974">
                  <c:v>73.12</c:v>
                </c:pt>
                <c:pt idx="52975">
                  <c:v>73.123999999999995</c:v>
                </c:pt>
                <c:pt idx="52976">
                  <c:v>73.126999999999995</c:v>
                </c:pt>
                <c:pt idx="52977">
                  <c:v>73.131</c:v>
                </c:pt>
                <c:pt idx="52978">
                  <c:v>73.135000000000005</c:v>
                </c:pt>
                <c:pt idx="52979">
                  <c:v>73.138999999999996</c:v>
                </c:pt>
                <c:pt idx="52980">
                  <c:v>73.143000000000001</c:v>
                </c:pt>
                <c:pt idx="52981">
                  <c:v>73.146000000000001</c:v>
                </c:pt>
                <c:pt idx="52982">
                  <c:v>73.150000000000006</c:v>
                </c:pt>
                <c:pt idx="52983">
                  <c:v>73.153999999999996</c:v>
                </c:pt>
                <c:pt idx="52984">
                  <c:v>73.158000000000001</c:v>
                </c:pt>
                <c:pt idx="52985">
                  <c:v>73.162000000000006</c:v>
                </c:pt>
                <c:pt idx="52986">
                  <c:v>73.165000000000006</c:v>
                </c:pt>
                <c:pt idx="52987">
                  <c:v>73.168999999999997</c:v>
                </c:pt>
                <c:pt idx="52988">
                  <c:v>73.173000000000002</c:v>
                </c:pt>
                <c:pt idx="52989">
                  <c:v>73.177000000000007</c:v>
                </c:pt>
                <c:pt idx="52990">
                  <c:v>73.180000000000007</c:v>
                </c:pt>
                <c:pt idx="52991">
                  <c:v>73.183999999999997</c:v>
                </c:pt>
                <c:pt idx="52992">
                  <c:v>73.188000000000002</c:v>
                </c:pt>
                <c:pt idx="52993">
                  <c:v>73.192000000000007</c:v>
                </c:pt>
                <c:pt idx="52994">
                  <c:v>73.195000000000007</c:v>
                </c:pt>
                <c:pt idx="52995">
                  <c:v>73.198999999999998</c:v>
                </c:pt>
                <c:pt idx="52996">
                  <c:v>73.203000000000003</c:v>
                </c:pt>
                <c:pt idx="52997">
                  <c:v>73.207000000000008</c:v>
                </c:pt>
                <c:pt idx="52998">
                  <c:v>73.210000000000008</c:v>
                </c:pt>
                <c:pt idx="52999">
                  <c:v>73.213999999999999</c:v>
                </c:pt>
                <c:pt idx="53000">
                  <c:v>73.218000000000004</c:v>
                </c:pt>
                <c:pt idx="53001">
                  <c:v>73.222000000000008</c:v>
                </c:pt>
                <c:pt idx="53002">
                  <c:v>73.225000000000009</c:v>
                </c:pt>
                <c:pt idx="53003">
                  <c:v>73.228999999999999</c:v>
                </c:pt>
                <c:pt idx="53004">
                  <c:v>73.233000000000004</c:v>
                </c:pt>
                <c:pt idx="53005">
                  <c:v>73.236000000000004</c:v>
                </c:pt>
                <c:pt idx="53006">
                  <c:v>73.239999999999995</c:v>
                </c:pt>
                <c:pt idx="53007">
                  <c:v>73.244</c:v>
                </c:pt>
                <c:pt idx="53008">
                  <c:v>73.247</c:v>
                </c:pt>
                <c:pt idx="53009">
                  <c:v>73.251000000000005</c:v>
                </c:pt>
                <c:pt idx="53010">
                  <c:v>73.254999999999995</c:v>
                </c:pt>
                <c:pt idx="53011">
                  <c:v>73.257999999999996</c:v>
                </c:pt>
                <c:pt idx="53012">
                  <c:v>73.262</c:v>
                </c:pt>
                <c:pt idx="53013">
                  <c:v>73.265000000000001</c:v>
                </c:pt>
                <c:pt idx="53014">
                  <c:v>73.269000000000005</c:v>
                </c:pt>
                <c:pt idx="53015">
                  <c:v>73.272000000000006</c:v>
                </c:pt>
                <c:pt idx="53016">
                  <c:v>73.275999999999996</c:v>
                </c:pt>
                <c:pt idx="53017">
                  <c:v>73.278999999999996</c:v>
                </c:pt>
                <c:pt idx="53018">
                  <c:v>73.283000000000001</c:v>
                </c:pt>
                <c:pt idx="53019">
                  <c:v>73.286000000000001</c:v>
                </c:pt>
                <c:pt idx="53020">
                  <c:v>73.290000000000006</c:v>
                </c:pt>
                <c:pt idx="53021">
                  <c:v>73.293000000000006</c:v>
                </c:pt>
                <c:pt idx="53022">
                  <c:v>73.296000000000006</c:v>
                </c:pt>
                <c:pt idx="53023">
                  <c:v>73.3</c:v>
                </c:pt>
                <c:pt idx="53024">
                  <c:v>73.302999999999997</c:v>
                </c:pt>
                <c:pt idx="53025">
                  <c:v>73.305999999999997</c:v>
                </c:pt>
                <c:pt idx="53026">
                  <c:v>73.308999999999997</c:v>
                </c:pt>
                <c:pt idx="53027">
                  <c:v>73.311999999999998</c:v>
                </c:pt>
                <c:pt idx="53028">
                  <c:v>73.314999999999998</c:v>
                </c:pt>
                <c:pt idx="53029">
                  <c:v>73.317999999999998</c:v>
                </c:pt>
                <c:pt idx="53030">
                  <c:v>73.320999999999998</c:v>
                </c:pt>
                <c:pt idx="53031">
                  <c:v>73.323000000000008</c:v>
                </c:pt>
                <c:pt idx="53032">
                  <c:v>73.326000000000008</c:v>
                </c:pt>
                <c:pt idx="53033">
                  <c:v>73.326000000000008</c:v>
                </c:pt>
                <c:pt idx="53034">
                  <c:v>73.326000000000008</c:v>
                </c:pt>
                <c:pt idx="53035">
                  <c:v>73.326000000000008</c:v>
                </c:pt>
                <c:pt idx="53036">
                  <c:v>73.326999999999998</c:v>
                </c:pt>
                <c:pt idx="53037">
                  <c:v>73.326999999999998</c:v>
                </c:pt>
                <c:pt idx="53038">
                  <c:v>73.326999999999998</c:v>
                </c:pt>
                <c:pt idx="53039">
                  <c:v>73.328000000000003</c:v>
                </c:pt>
                <c:pt idx="53040">
                  <c:v>73.328000000000003</c:v>
                </c:pt>
                <c:pt idx="53041">
                  <c:v>73.328000000000003</c:v>
                </c:pt>
                <c:pt idx="53042">
                  <c:v>73.328000000000003</c:v>
                </c:pt>
                <c:pt idx="53043">
                  <c:v>73.329000000000008</c:v>
                </c:pt>
                <c:pt idx="53044">
                  <c:v>73.329000000000008</c:v>
                </c:pt>
                <c:pt idx="53045">
                  <c:v>73.329000000000008</c:v>
                </c:pt>
                <c:pt idx="53046">
                  <c:v>73.33</c:v>
                </c:pt>
                <c:pt idx="53047">
                  <c:v>73.33</c:v>
                </c:pt>
                <c:pt idx="53048">
                  <c:v>73.33</c:v>
                </c:pt>
                <c:pt idx="53049">
                  <c:v>73.33</c:v>
                </c:pt>
                <c:pt idx="53050">
                  <c:v>73.331000000000003</c:v>
                </c:pt>
                <c:pt idx="53051">
                  <c:v>73.331000000000003</c:v>
                </c:pt>
                <c:pt idx="53052">
                  <c:v>73.331000000000003</c:v>
                </c:pt>
                <c:pt idx="53053">
                  <c:v>73.332000000000008</c:v>
                </c:pt>
                <c:pt idx="53054">
                  <c:v>73.332000000000008</c:v>
                </c:pt>
                <c:pt idx="53055">
                  <c:v>73.332000000000008</c:v>
                </c:pt>
                <c:pt idx="53056">
                  <c:v>73.332000000000008</c:v>
                </c:pt>
                <c:pt idx="53057">
                  <c:v>73.332999999999998</c:v>
                </c:pt>
                <c:pt idx="53058">
                  <c:v>73.332999999999998</c:v>
                </c:pt>
                <c:pt idx="53059">
                  <c:v>73.332999999999998</c:v>
                </c:pt>
                <c:pt idx="53060">
                  <c:v>73.334000000000003</c:v>
                </c:pt>
                <c:pt idx="53061">
                  <c:v>73.334000000000003</c:v>
                </c:pt>
                <c:pt idx="53062">
                  <c:v>73.334000000000003</c:v>
                </c:pt>
                <c:pt idx="53063">
                  <c:v>73.334000000000003</c:v>
                </c:pt>
                <c:pt idx="53064">
                  <c:v>73.335000000000008</c:v>
                </c:pt>
                <c:pt idx="53065">
                  <c:v>73.335000000000008</c:v>
                </c:pt>
                <c:pt idx="53066">
                  <c:v>73.335000000000008</c:v>
                </c:pt>
                <c:pt idx="53067">
                  <c:v>73.335999999999999</c:v>
                </c:pt>
                <c:pt idx="53068">
                  <c:v>73.335999999999999</c:v>
                </c:pt>
                <c:pt idx="53069">
                  <c:v>73.335999999999999</c:v>
                </c:pt>
                <c:pt idx="53070">
                  <c:v>73.335999999999999</c:v>
                </c:pt>
                <c:pt idx="53071">
                  <c:v>73.337000000000003</c:v>
                </c:pt>
                <c:pt idx="53072">
                  <c:v>73.337000000000003</c:v>
                </c:pt>
                <c:pt idx="53073">
                  <c:v>73.337000000000003</c:v>
                </c:pt>
                <c:pt idx="53074">
                  <c:v>73.338000000000008</c:v>
                </c:pt>
                <c:pt idx="53075">
                  <c:v>73.338000000000008</c:v>
                </c:pt>
                <c:pt idx="53076">
                  <c:v>73.338000000000008</c:v>
                </c:pt>
                <c:pt idx="53077">
                  <c:v>73.338000000000008</c:v>
                </c:pt>
                <c:pt idx="53078">
                  <c:v>73.338999999999999</c:v>
                </c:pt>
                <c:pt idx="53079">
                  <c:v>73.338999999999999</c:v>
                </c:pt>
                <c:pt idx="53080">
                  <c:v>73.338999999999999</c:v>
                </c:pt>
                <c:pt idx="53081">
                  <c:v>73.338999999999999</c:v>
                </c:pt>
                <c:pt idx="53082">
                  <c:v>73.34</c:v>
                </c:pt>
                <c:pt idx="53083">
                  <c:v>73.34</c:v>
                </c:pt>
                <c:pt idx="53084">
                  <c:v>73.34</c:v>
                </c:pt>
                <c:pt idx="53085">
                  <c:v>73.341000000000008</c:v>
                </c:pt>
                <c:pt idx="53086">
                  <c:v>73.341000000000008</c:v>
                </c:pt>
                <c:pt idx="53087">
                  <c:v>73.341000000000008</c:v>
                </c:pt>
                <c:pt idx="53088">
                  <c:v>73.341000000000008</c:v>
                </c:pt>
                <c:pt idx="53089">
                  <c:v>73.341999999999999</c:v>
                </c:pt>
                <c:pt idx="53090">
                  <c:v>73.341999999999999</c:v>
                </c:pt>
                <c:pt idx="53091">
                  <c:v>73.341999999999999</c:v>
                </c:pt>
                <c:pt idx="53092">
                  <c:v>73.343000000000004</c:v>
                </c:pt>
                <c:pt idx="53093">
                  <c:v>73.343000000000004</c:v>
                </c:pt>
                <c:pt idx="53094">
                  <c:v>73.343000000000004</c:v>
                </c:pt>
                <c:pt idx="53095">
                  <c:v>73.343000000000004</c:v>
                </c:pt>
                <c:pt idx="53096">
                  <c:v>73.344000000000008</c:v>
                </c:pt>
                <c:pt idx="53097">
                  <c:v>73.344000000000008</c:v>
                </c:pt>
                <c:pt idx="53098">
                  <c:v>73.344000000000008</c:v>
                </c:pt>
                <c:pt idx="53099">
                  <c:v>73.344999999999999</c:v>
                </c:pt>
                <c:pt idx="53100">
                  <c:v>73.344999999999999</c:v>
                </c:pt>
                <c:pt idx="53101">
                  <c:v>73.344999999999999</c:v>
                </c:pt>
                <c:pt idx="53102">
                  <c:v>73.344999999999999</c:v>
                </c:pt>
                <c:pt idx="53103">
                  <c:v>73.346000000000004</c:v>
                </c:pt>
                <c:pt idx="53104">
                  <c:v>73.346000000000004</c:v>
                </c:pt>
                <c:pt idx="53105">
                  <c:v>73.346000000000004</c:v>
                </c:pt>
                <c:pt idx="53106">
                  <c:v>73.347000000000008</c:v>
                </c:pt>
                <c:pt idx="53107">
                  <c:v>73.347000000000008</c:v>
                </c:pt>
                <c:pt idx="53108">
                  <c:v>73.347000000000008</c:v>
                </c:pt>
                <c:pt idx="53109">
                  <c:v>73.347000000000008</c:v>
                </c:pt>
                <c:pt idx="53110">
                  <c:v>73.347999999999999</c:v>
                </c:pt>
                <c:pt idx="53111">
                  <c:v>73.347999999999999</c:v>
                </c:pt>
                <c:pt idx="53112">
                  <c:v>73.347999999999999</c:v>
                </c:pt>
                <c:pt idx="53113">
                  <c:v>73.349000000000004</c:v>
                </c:pt>
                <c:pt idx="53114">
                  <c:v>73.349000000000004</c:v>
                </c:pt>
                <c:pt idx="53115">
                  <c:v>73.349000000000004</c:v>
                </c:pt>
                <c:pt idx="53116">
                  <c:v>73.349000000000004</c:v>
                </c:pt>
                <c:pt idx="53117">
                  <c:v>73.350000000000009</c:v>
                </c:pt>
                <c:pt idx="53118">
                  <c:v>73.350000000000009</c:v>
                </c:pt>
                <c:pt idx="53119">
                  <c:v>73.350000000000009</c:v>
                </c:pt>
                <c:pt idx="53120">
                  <c:v>73.350999999999999</c:v>
                </c:pt>
                <c:pt idx="53121">
                  <c:v>73.350999999999999</c:v>
                </c:pt>
                <c:pt idx="53122">
                  <c:v>73.350999999999999</c:v>
                </c:pt>
                <c:pt idx="53123">
                  <c:v>73.350999999999999</c:v>
                </c:pt>
                <c:pt idx="53124">
                  <c:v>73.352000000000004</c:v>
                </c:pt>
                <c:pt idx="53125">
                  <c:v>73.352000000000004</c:v>
                </c:pt>
                <c:pt idx="53126">
                  <c:v>73.352000000000004</c:v>
                </c:pt>
                <c:pt idx="53127">
                  <c:v>73.352999999999994</c:v>
                </c:pt>
                <c:pt idx="53128">
                  <c:v>73.352999999999994</c:v>
                </c:pt>
                <c:pt idx="53129">
                  <c:v>73.352999999999994</c:v>
                </c:pt>
                <c:pt idx="53130">
                  <c:v>73.352999999999994</c:v>
                </c:pt>
                <c:pt idx="53131">
                  <c:v>73.353999999999999</c:v>
                </c:pt>
                <c:pt idx="53132">
                  <c:v>73.353999999999999</c:v>
                </c:pt>
                <c:pt idx="53133">
                  <c:v>73.353999999999999</c:v>
                </c:pt>
                <c:pt idx="53134">
                  <c:v>73.355000000000004</c:v>
                </c:pt>
                <c:pt idx="53135">
                  <c:v>73.355000000000004</c:v>
                </c:pt>
                <c:pt idx="53136">
                  <c:v>73.355000000000004</c:v>
                </c:pt>
                <c:pt idx="53137">
                  <c:v>73.355000000000004</c:v>
                </c:pt>
                <c:pt idx="53138">
                  <c:v>73.355999999999995</c:v>
                </c:pt>
                <c:pt idx="53139">
                  <c:v>73.355999999999995</c:v>
                </c:pt>
                <c:pt idx="53140">
                  <c:v>73.355999999999995</c:v>
                </c:pt>
                <c:pt idx="53141">
                  <c:v>73.355999999999995</c:v>
                </c:pt>
                <c:pt idx="53142">
                  <c:v>73.356999999999999</c:v>
                </c:pt>
                <c:pt idx="53143">
                  <c:v>73.356999999999999</c:v>
                </c:pt>
                <c:pt idx="53144">
                  <c:v>73.356999999999999</c:v>
                </c:pt>
                <c:pt idx="53145">
                  <c:v>73.358000000000004</c:v>
                </c:pt>
                <c:pt idx="53146">
                  <c:v>73.358000000000004</c:v>
                </c:pt>
                <c:pt idx="53147">
                  <c:v>73.358000000000004</c:v>
                </c:pt>
                <c:pt idx="53148">
                  <c:v>73.358000000000004</c:v>
                </c:pt>
                <c:pt idx="53149">
                  <c:v>73.358999999999995</c:v>
                </c:pt>
                <c:pt idx="53150">
                  <c:v>73.358999999999995</c:v>
                </c:pt>
                <c:pt idx="53151">
                  <c:v>73.358999999999995</c:v>
                </c:pt>
                <c:pt idx="53152">
                  <c:v>73.36</c:v>
                </c:pt>
                <c:pt idx="53153">
                  <c:v>73.36</c:v>
                </c:pt>
                <c:pt idx="53154">
                  <c:v>73.36</c:v>
                </c:pt>
                <c:pt idx="53155">
                  <c:v>73.36</c:v>
                </c:pt>
                <c:pt idx="53156">
                  <c:v>73.361000000000004</c:v>
                </c:pt>
                <c:pt idx="53157">
                  <c:v>73.361000000000004</c:v>
                </c:pt>
                <c:pt idx="53158">
                  <c:v>73.361000000000004</c:v>
                </c:pt>
                <c:pt idx="53159">
                  <c:v>73.361999999999995</c:v>
                </c:pt>
                <c:pt idx="53160">
                  <c:v>73.361999999999995</c:v>
                </c:pt>
                <c:pt idx="53161">
                  <c:v>73.361999999999995</c:v>
                </c:pt>
                <c:pt idx="53162">
                  <c:v>73.361999999999995</c:v>
                </c:pt>
                <c:pt idx="53163">
                  <c:v>73.363</c:v>
                </c:pt>
                <c:pt idx="53164">
                  <c:v>73.363</c:v>
                </c:pt>
                <c:pt idx="53165">
                  <c:v>73.363</c:v>
                </c:pt>
                <c:pt idx="53166">
                  <c:v>73.364000000000004</c:v>
                </c:pt>
                <c:pt idx="53167">
                  <c:v>73.364000000000004</c:v>
                </c:pt>
                <c:pt idx="53168">
                  <c:v>73.364000000000004</c:v>
                </c:pt>
                <c:pt idx="53169">
                  <c:v>73.364000000000004</c:v>
                </c:pt>
                <c:pt idx="53170">
                  <c:v>73.364999999999995</c:v>
                </c:pt>
                <c:pt idx="53171">
                  <c:v>73.364999999999995</c:v>
                </c:pt>
                <c:pt idx="53172">
                  <c:v>73.364999999999995</c:v>
                </c:pt>
                <c:pt idx="53173">
                  <c:v>73.366</c:v>
                </c:pt>
                <c:pt idx="53174">
                  <c:v>73.366</c:v>
                </c:pt>
                <c:pt idx="53175">
                  <c:v>73.366</c:v>
                </c:pt>
                <c:pt idx="53176">
                  <c:v>73.366</c:v>
                </c:pt>
                <c:pt idx="53177">
                  <c:v>73.367000000000004</c:v>
                </c:pt>
                <c:pt idx="53178">
                  <c:v>73.367000000000004</c:v>
                </c:pt>
                <c:pt idx="53179">
                  <c:v>73.367000000000004</c:v>
                </c:pt>
                <c:pt idx="53180">
                  <c:v>73.367999999999995</c:v>
                </c:pt>
                <c:pt idx="53181">
                  <c:v>73.367999999999995</c:v>
                </c:pt>
                <c:pt idx="53182">
                  <c:v>73.367999999999995</c:v>
                </c:pt>
                <c:pt idx="53183">
                  <c:v>73.367999999999995</c:v>
                </c:pt>
                <c:pt idx="53184">
                  <c:v>73.369</c:v>
                </c:pt>
                <c:pt idx="53185">
                  <c:v>73.369</c:v>
                </c:pt>
                <c:pt idx="53186">
                  <c:v>73.369</c:v>
                </c:pt>
                <c:pt idx="53187">
                  <c:v>73.369</c:v>
                </c:pt>
                <c:pt idx="53188">
                  <c:v>73.37</c:v>
                </c:pt>
                <c:pt idx="53189">
                  <c:v>73.37</c:v>
                </c:pt>
                <c:pt idx="53190">
                  <c:v>73.37</c:v>
                </c:pt>
                <c:pt idx="53191">
                  <c:v>73.370999999999995</c:v>
                </c:pt>
                <c:pt idx="53192">
                  <c:v>73.370999999999995</c:v>
                </c:pt>
                <c:pt idx="53193">
                  <c:v>73.370999999999995</c:v>
                </c:pt>
                <c:pt idx="53194">
                  <c:v>73.370999999999995</c:v>
                </c:pt>
                <c:pt idx="53195">
                  <c:v>73.372</c:v>
                </c:pt>
                <c:pt idx="53196">
                  <c:v>73.372</c:v>
                </c:pt>
                <c:pt idx="53197">
                  <c:v>73.372</c:v>
                </c:pt>
                <c:pt idx="53198">
                  <c:v>73.373000000000005</c:v>
                </c:pt>
                <c:pt idx="53199">
                  <c:v>73.373000000000005</c:v>
                </c:pt>
                <c:pt idx="53200">
                  <c:v>73.373000000000005</c:v>
                </c:pt>
                <c:pt idx="53201">
                  <c:v>73.373000000000005</c:v>
                </c:pt>
                <c:pt idx="53202">
                  <c:v>73.373999999999995</c:v>
                </c:pt>
                <c:pt idx="53203">
                  <c:v>73.373999999999995</c:v>
                </c:pt>
                <c:pt idx="53204">
                  <c:v>73.373999999999995</c:v>
                </c:pt>
                <c:pt idx="53205">
                  <c:v>73.375</c:v>
                </c:pt>
                <c:pt idx="53206">
                  <c:v>73.375</c:v>
                </c:pt>
                <c:pt idx="53207">
                  <c:v>73.375</c:v>
                </c:pt>
                <c:pt idx="53208">
                  <c:v>73.375</c:v>
                </c:pt>
                <c:pt idx="53209">
                  <c:v>73.376000000000005</c:v>
                </c:pt>
                <c:pt idx="53210">
                  <c:v>73.376000000000005</c:v>
                </c:pt>
                <c:pt idx="53211">
                  <c:v>73.376000000000005</c:v>
                </c:pt>
                <c:pt idx="53212">
                  <c:v>73.376999999999995</c:v>
                </c:pt>
                <c:pt idx="53213">
                  <c:v>73.376999999999995</c:v>
                </c:pt>
                <c:pt idx="53214">
                  <c:v>73.376999999999995</c:v>
                </c:pt>
                <c:pt idx="53215">
                  <c:v>73.376999999999995</c:v>
                </c:pt>
                <c:pt idx="53216">
                  <c:v>73.378</c:v>
                </c:pt>
                <c:pt idx="53217">
                  <c:v>73.378</c:v>
                </c:pt>
                <c:pt idx="53218">
                  <c:v>73.378</c:v>
                </c:pt>
                <c:pt idx="53219">
                  <c:v>73.379000000000005</c:v>
                </c:pt>
                <c:pt idx="53220">
                  <c:v>73.379000000000005</c:v>
                </c:pt>
                <c:pt idx="53221">
                  <c:v>73.379000000000005</c:v>
                </c:pt>
                <c:pt idx="53222">
                  <c:v>73.379000000000005</c:v>
                </c:pt>
                <c:pt idx="53223">
                  <c:v>73.38</c:v>
                </c:pt>
                <c:pt idx="53224">
                  <c:v>73.38</c:v>
                </c:pt>
                <c:pt idx="53225">
                  <c:v>73.38</c:v>
                </c:pt>
                <c:pt idx="53226">
                  <c:v>73.381</c:v>
                </c:pt>
                <c:pt idx="53227">
                  <c:v>73.381</c:v>
                </c:pt>
                <c:pt idx="53228">
                  <c:v>73.381</c:v>
                </c:pt>
                <c:pt idx="53229">
                  <c:v>73.381</c:v>
                </c:pt>
                <c:pt idx="53230">
                  <c:v>73.382000000000005</c:v>
                </c:pt>
                <c:pt idx="53231">
                  <c:v>73.382000000000005</c:v>
                </c:pt>
                <c:pt idx="53232">
                  <c:v>73.382000000000005</c:v>
                </c:pt>
                <c:pt idx="53233">
                  <c:v>73.382999999999996</c:v>
                </c:pt>
                <c:pt idx="53234">
                  <c:v>73.382999999999996</c:v>
                </c:pt>
                <c:pt idx="53235">
                  <c:v>73.382999999999996</c:v>
                </c:pt>
                <c:pt idx="53236">
                  <c:v>73.382999999999996</c:v>
                </c:pt>
                <c:pt idx="53237">
                  <c:v>73.384</c:v>
                </c:pt>
                <c:pt idx="53238">
                  <c:v>73.384</c:v>
                </c:pt>
                <c:pt idx="53239">
                  <c:v>73.384</c:v>
                </c:pt>
                <c:pt idx="53240">
                  <c:v>73.384</c:v>
                </c:pt>
                <c:pt idx="53241">
                  <c:v>73.385000000000005</c:v>
                </c:pt>
                <c:pt idx="53242">
                  <c:v>73.385000000000005</c:v>
                </c:pt>
                <c:pt idx="53243">
                  <c:v>73.385000000000005</c:v>
                </c:pt>
                <c:pt idx="53244">
                  <c:v>73.385999999999996</c:v>
                </c:pt>
                <c:pt idx="53245">
                  <c:v>73.385999999999996</c:v>
                </c:pt>
                <c:pt idx="53246">
                  <c:v>73.385999999999996</c:v>
                </c:pt>
                <c:pt idx="53247">
                  <c:v>73.385999999999996</c:v>
                </c:pt>
                <c:pt idx="53248">
                  <c:v>73.387</c:v>
                </c:pt>
                <c:pt idx="53249">
                  <c:v>73.387</c:v>
                </c:pt>
                <c:pt idx="53250">
                  <c:v>73.387</c:v>
                </c:pt>
                <c:pt idx="53251">
                  <c:v>73.388000000000005</c:v>
                </c:pt>
                <c:pt idx="53252">
                  <c:v>73.388000000000005</c:v>
                </c:pt>
                <c:pt idx="53253">
                  <c:v>73.388000000000005</c:v>
                </c:pt>
                <c:pt idx="53254">
                  <c:v>73.388000000000005</c:v>
                </c:pt>
                <c:pt idx="53255">
                  <c:v>73.388999999999996</c:v>
                </c:pt>
                <c:pt idx="53256">
                  <c:v>73.388999999999996</c:v>
                </c:pt>
                <c:pt idx="53257">
                  <c:v>73.388999999999996</c:v>
                </c:pt>
                <c:pt idx="53258">
                  <c:v>73.39</c:v>
                </c:pt>
                <c:pt idx="53259">
                  <c:v>73.39</c:v>
                </c:pt>
                <c:pt idx="53260">
                  <c:v>73.39</c:v>
                </c:pt>
                <c:pt idx="53261">
                  <c:v>73.39</c:v>
                </c:pt>
                <c:pt idx="53262">
                  <c:v>73.391000000000005</c:v>
                </c:pt>
                <c:pt idx="53263">
                  <c:v>73.391000000000005</c:v>
                </c:pt>
                <c:pt idx="53264">
                  <c:v>73.391000000000005</c:v>
                </c:pt>
                <c:pt idx="53265">
                  <c:v>73.391999999999996</c:v>
                </c:pt>
                <c:pt idx="53266">
                  <c:v>73.391999999999996</c:v>
                </c:pt>
                <c:pt idx="53267">
                  <c:v>73.391999999999996</c:v>
                </c:pt>
                <c:pt idx="53268">
                  <c:v>73.391999999999996</c:v>
                </c:pt>
                <c:pt idx="53269">
                  <c:v>73.393000000000001</c:v>
                </c:pt>
                <c:pt idx="53270">
                  <c:v>73.393000000000001</c:v>
                </c:pt>
                <c:pt idx="53271">
                  <c:v>73.393000000000001</c:v>
                </c:pt>
                <c:pt idx="53272">
                  <c:v>73.394000000000005</c:v>
                </c:pt>
                <c:pt idx="53273">
                  <c:v>73.394000000000005</c:v>
                </c:pt>
                <c:pt idx="53274">
                  <c:v>73.394000000000005</c:v>
                </c:pt>
                <c:pt idx="53275">
                  <c:v>73.394000000000005</c:v>
                </c:pt>
                <c:pt idx="53276">
                  <c:v>73.394999999999996</c:v>
                </c:pt>
                <c:pt idx="53277">
                  <c:v>73.394999999999996</c:v>
                </c:pt>
                <c:pt idx="53278">
                  <c:v>73.394999999999996</c:v>
                </c:pt>
                <c:pt idx="53279">
                  <c:v>73.396000000000001</c:v>
                </c:pt>
                <c:pt idx="53280">
                  <c:v>73.396000000000001</c:v>
                </c:pt>
                <c:pt idx="53281">
                  <c:v>73.396000000000001</c:v>
                </c:pt>
                <c:pt idx="53282">
                  <c:v>73.396000000000001</c:v>
                </c:pt>
                <c:pt idx="53283">
                  <c:v>73.397000000000006</c:v>
                </c:pt>
                <c:pt idx="53284">
                  <c:v>73.397000000000006</c:v>
                </c:pt>
                <c:pt idx="53285">
                  <c:v>73.397000000000006</c:v>
                </c:pt>
                <c:pt idx="53286">
                  <c:v>73.397000000000006</c:v>
                </c:pt>
                <c:pt idx="53287">
                  <c:v>73.397999999999996</c:v>
                </c:pt>
                <c:pt idx="53288">
                  <c:v>73.397999999999996</c:v>
                </c:pt>
                <c:pt idx="53289">
                  <c:v>73.397999999999996</c:v>
                </c:pt>
                <c:pt idx="53290">
                  <c:v>73.399000000000001</c:v>
                </c:pt>
                <c:pt idx="53291">
                  <c:v>73.399000000000001</c:v>
                </c:pt>
                <c:pt idx="53292">
                  <c:v>73.399000000000001</c:v>
                </c:pt>
                <c:pt idx="53293">
                  <c:v>73.399000000000001</c:v>
                </c:pt>
                <c:pt idx="53294">
                  <c:v>73.400000000000006</c:v>
                </c:pt>
                <c:pt idx="53295">
                  <c:v>73.400000000000006</c:v>
                </c:pt>
                <c:pt idx="53296">
                  <c:v>73.400000000000006</c:v>
                </c:pt>
                <c:pt idx="53297">
                  <c:v>73.400999999999996</c:v>
                </c:pt>
                <c:pt idx="53298">
                  <c:v>73.400999999999996</c:v>
                </c:pt>
                <c:pt idx="53299">
                  <c:v>73.400999999999996</c:v>
                </c:pt>
                <c:pt idx="53300">
                  <c:v>73.400999999999996</c:v>
                </c:pt>
                <c:pt idx="53301">
                  <c:v>73.402000000000001</c:v>
                </c:pt>
                <c:pt idx="53302">
                  <c:v>73.402000000000001</c:v>
                </c:pt>
                <c:pt idx="53303">
                  <c:v>73.402000000000001</c:v>
                </c:pt>
                <c:pt idx="53304">
                  <c:v>73.403000000000006</c:v>
                </c:pt>
                <c:pt idx="53305">
                  <c:v>73.403000000000006</c:v>
                </c:pt>
                <c:pt idx="53306">
                  <c:v>73.403000000000006</c:v>
                </c:pt>
                <c:pt idx="53307">
                  <c:v>73.403000000000006</c:v>
                </c:pt>
                <c:pt idx="53308">
                  <c:v>73.403999999999996</c:v>
                </c:pt>
                <c:pt idx="53309">
                  <c:v>73.403999999999996</c:v>
                </c:pt>
                <c:pt idx="53310">
                  <c:v>73.403999999999996</c:v>
                </c:pt>
                <c:pt idx="53311">
                  <c:v>73.405000000000001</c:v>
                </c:pt>
                <c:pt idx="53312">
                  <c:v>73.405000000000001</c:v>
                </c:pt>
                <c:pt idx="53313">
                  <c:v>73.405000000000001</c:v>
                </c:pt>
                <c:pt idx="53314">
                  <c:v>73.405000000000001</c:v>
                </c:pt>
                <c:pt idx="53315">
                  <c:v>73.406000000000006</c:v>
                </c:pt>
                <c:pt idx="53316">
                  <c:v>73.406000000000006</c:v>
                </c:pt>
                <c:pt idx="53317">
                  <c:v>73.406000000000006</c:v>
                </c:pt>
                <c:pt idx="53318">
                  <c:v>73.406999999999996</c:v>
                </c:pt>
                <c:pt idx="53319">
                  <c:v>73.406999999999996</c:v>
                </c:pt>
                <c:pt idx="53320">
                  <c:v>73.406999999999996</c:v>
                </c:pt>
                <c:pt idx="53321">
                  <c:v>73.406999999999996</c:v>
                </c:pt>
                <c:pt idx="53322">
                  <c:v>73.408000000000001</c:v>
                </c:pt>
                <c:pt idx="53323">
                  <c:v>73.408000000000001</c:v>
                </c:pt>
                <c:pt idx="53324">
                  <c:v>73.408000000000001</c:v>
                </c:pt>
                <c:pt idx="53325">
                  <c:v>73.409000000000006</c:v>
                </c:pt>
                <c:pt idx="53326">
                  <c:v>73.409000000000006</c:v>
                </c:pt>
                <c:pt idx="53327">
                  <c:v>73.409000000000006</c:v>
                </c:pt>
                <c:pt idx="53328">
                  <c:v>73.409000000000006</c:v>
                </c:pt>
                <c:pt idx="53329">
                  <c:v>73.41</c:v>
                </c:pt>
                <c:pt idx="53330">
                  <c:v>73.41</c:v>
                </c:pt>
                <c:pt idx="53331">
                  <c:v>73.41</c:v>
                </c:pt>
                <c:pt idx="53332">
                  <c:v>73.411000000000001</c:v>
                </c:pt>
                <c:pt idx="53333">
                  <c:v>73.411000000000001</c:v>
                </c:pt>
                <c:pt idx="53334">
                  <c:v>73.411000000000001</c:v>
                </c:pt>
                <c:pt idx="53335">
                  <c:v>73.411000000000001</c:v>
                </c:pt>
                <c:pt idx="53336">
                  <c:v>73.412000000000006</c:v>
                </c:pt>
                <c:pt idx="53337">
                  <c:v>73.412000000000006</c:v>
                </c:pt>
                <c:pt idx="53338">
                  <c:v>73.412000000000006</c:v>
                </c:pt>
                <c:pt idx="53339">
                  <c:v>73.412000000000006</c:v>
                </c:pt>
                <c:pt idx="53340">
                  <c:v>73.412999999999997</c:v>
                </c:pt>
                <c:pt idx="53341">
                  <c:v>73.412999999999997</c:v>
                </c:pt>
                <c:pt idx="53342">
                  <c:v>73.412999999999997</c:v>
                </c:pt>
                <c:pt idx="53343">
                  <c:v>73.414000000000001</c:v>
                </c:pt>
                <c:pt idx="53344">
                  <c:v>73.414000000000001</c:v>
                </c:pt>
                <c:pt idx="53345">
                  <c:v>73.414000000000001</c:v>
                </c:pt>
                <c:pt idx="53346">
                  <c:v>73.414000000000001</c:v>
                </c:pt>
                <c:pt idx="53347">
                  <c:v>73.415000000000006</c:v>
                </c:pt>
                <c:pt idx="53348">
                  <c:v>73.415000000000006</c:v>
                </c:pt>
                <c:pt idx="53349">
                  <c:v>73.415000000000006</c:v>
                </c:pt>
                <c:pt idx="53350">
                  <c:v>73.415999999999997</c:v>
                </c:pt>
                <c:pt idx="53351">
                  <c:v>73.415999999999997</c:v>
                </c:pt>
                <c:pt idx="53352">
                  <c:v>73.415999999999997</c:v>
                </c:pt>
                <c:pt idx="53353">
                  <c:v>73.415999999999997</c:v>
                </c:pt>
                <c:pt idx="53354">
                  <c:v>73.417000000000002</c:v>
                </c:pt>
                <c:pt idx="53355">
                  <c:v>73.417000000000002</c:v>
                </c:pt>
                <c:pt idx="53356">
                  <c:v>73.417000000000002</c:v>
                </c:pt>
                <c:pt idx="53357">
                  <c:v>73.418000000000006</c:v>
                </c:pt>
                <c:pt idx="53358">
                  <c:v>73.418000000000006</c:v>
                </c:pt>
                <c:pt idx="53359">
                  <c:v>73.418000000000006</c:v>
                </c:pt>
                <c:pt idx="53360">
                  <c:v>73.418000000000006</c:v>
                </c:pt>
                <c:pt idx="53361">
                  <c:v>73.418999999999997</c:v>
                </c:pt>
                <c:pt idx="53362">
                  <c:v>73.418999999999997</c:v>
                </c:pt>
                <c:pt idx="53363">
                  <c:v>73.418999999999997</c:v>
                </c:pt>
                <c:pt idx="53364">
                  <c:v>73.42</c:v>
                </c:pt>
                <c:pt idx="53365">
                  <c:v>73.42</c:v>
                </c:pt>
                <c:pt idx="53366">
                  <c:v>73.42</c:v>
                </c:pt>
                <c:pt idx="53367">
                  <c:v>73.42</c:v>
                </c:pt>
                <c:pt idx="53368">
                  <c:v>73.421000000000006</c:v>
                </c:pt>
                <c:pt idx="53369">
                  <c:v>73.421000000000006</c:v>
                </c:pt>
                <c:pt idx="53370">
                  <c:v>73.421000000000006</c:v>
                </c:pt>
                <c:pt idx="53371">
                  <c:v>73.421999999999997</c:v>
                </c:pt>
                <c:pt idx="53372">
                  <c:v>73.421999999999997</c:v>
                </c:pt>
                <c:pt idx="53373">
                  <c:v>73.421999999999997</c:v>
                </c:pt>
                <c:pt idx="53374">
                  <c:v>73.421999999999997</c:v>
                </c:pt>
                <c:pt idx="53375">
                  <c:v>73.423000000000002</c:v>
                </c:pt>
                <c:pt idx="53376">
                  <c:v>73.423000000000002</c:v>
                </c:pt>
                <c:pt idx="53377">
                  <c:v>73.423000000000002</c:v>
                </c:pt>
                <c:pt idx="53378">
                  <c:v>73.424000000000007</c:v>
                </c:pt>
                <c:pt idx="53379">
                  <c:v>73.424000000000007</c:v>
                </c:pt>
                <c:pt idx="53380">
                  <c:v>73.424000000000007</c:v>
                </c:pt>
                <c:pt idx="53381">
                  <c:v>73.424000000000007</c:v>
                </c:pt>
                <c:pt idx="53382">
                  <c:v>73.424999999999997</c:v>
                </c:pt>
                <c:pt idx="53383">
                  <c:v>73.424999999999997</c:v>
                </c:pt>
                <c:pt idx="53384">
                  <c:v>73.424999999999997</c:v>
                </c:pt>
                <c:pt idx="53385">
                  <c:v>73.424999999999997</c:v>
                </c:pt>
                <c:pt idx="53386">
                  <c:v>73.426000000000002</c:v>
                </c:pt>
                <c:pt idx="53387">
                  <c:v>73.426000000000002</c:v>
                </c:pt>
                <c:pt idx="53388">
                  <c:v>73.426000000000002</c:v>
                </c:pt>
                <c:pt idx="53389">
                  <c:v>73.427000000000007</c:v>
                </c:pt>
                <c:pt idx="53390">
                  <c:v>73.427000000000007</c:v>
                </c:pt>
                <c:pt idx="53391">
                  <c:v>73.427000000000007</c:v>
                </c:pt>
                <c:pt idx="53392">
                  <c:v>73.427000000000007</c:v>
                </c:pt>
                <c:pt idx="53393">
                  <c:v>73.427999999999997</c:v>
                </c:pt>
                <c:pt idx="53394">
                  <c:v>73.427999999999997</c:v>
                </c:pt>
                <c:pt idx="53395">
                  <c:v>73.427999999999997</c:v>
                </c:pt>
                <c:pt idx="53396">
                  <c:v>73.429000000000002</c:v>
                </c:pt>
                <c:pt idx="53397">
                  <c:v>73.429000000000002</c:v>
                </c:pt>
                <c:pt idx="53398">
                  <c:v>73.429000000000002</c:v>
                </c:pt>
                <c:pt idx="53399">
                  <c:v>73.429000000000002</c:v>
                </c:pt>
                <c:pt idx="53400">
                  <c:v>73.430000000000007</c:v>
                </c:pt>
                <c:pt idx="53401">
                  <c:v>73.430000000000007</c:v>
                </c:pt>
                <c:pt idx="53402">
                  <c:v>73.430000000000007</c:v>
                </c:pt>
                <c:pt idx="53403">
                  <c:v>73.430999999999997</c:v>
                </c:pt>
                <c:pt idx="53404">
                  <c:v>73.430999999999997</c:v>
                </c:pt>
                <c:pt idx="53405">
                  <c:v>73.430999999999997</c:v>
                </c:pt>
                <c:pt idx="53406">
                  <c:v>73.430999999999997</c:v>
                </c:pt>
                <c:pt idx="53407">
                  <c:v>73.432000000000002</c:v>
                </c:pt>
                <c:pt idx="53408">
                  <c:v>73.432000000000002</c:v>
                </c:pt>
                <c:pt idx="53409">
                  <c:v>73.432000000000002</c:v>
                </c:pt>
                <c:pt idx="53410">
                  <c:v>73.433000000000007</c:v>
                </c:pt>
                <c:pt idx="53411">
                  <c:v>73.433000000000007</c:v>
                </c:pt>
                <c:pt idx="53412">
                  <c:v>73.433000000000007</c:v>
                </c:pt>
                <c:pt idx="53413">
                  <c:v>73.433000000000007</c:v>
                </c:pt>
                <c:pt idx="53414">
                  <c:v>73.433999999999997</c:v>
                </c:pt>
                <c:pt idx="53415">
                  <c:v>73.433999999999997</c:v>
                </c:pt>
                <c:pt idx="53416">
                  <c:v>73.433999999999997</c:v>
                </c:pt>
                <c:pt idx="53417">
                  <c:v>73.435000000000002</c:v>
                </c:pt>
                <c:pt idx="53418">
                  <c:v>73.435000000000002</c:v>
                </c:pt>
                <c:pt idx="53419">
                  <c:v>73.435000000000002</c:v>
                </c:pt>
                <c:pt idx="53420">
                  <c:v>73.435000000000002</c:v>
                </c:pt>
                <c:pt idx="53421">
                  <c:v>73.436000000000007</c:v>
                </c:pt>
                <c:pt idx="53422">
                  <c:v>73.436000000000007</c:v>
                </c:pt>
                <c:pt idx="53423">
                  <c:v>73.436000000000007</c:v>
                </c:pt>
                <c:pt idx="53424">
                  <c:v>73.436999999999998</c:v>
                </c:pt>
                <c:pt idx="53425">
                  <c:v>73.436999999999998</c:v>
                </c:pt>
                <c:pt idx="53426">
                  <c:v>73.436999999999998</c:v>
                </c:pt>
                <c:pt idx="53427">
                  <c:v>73.436999999999998</c:v>
                </c:pt>
                <c:pt idx="53428">
                  <c:v>73.438000000000002</c:v>
                </c:pt>
                <c:pt idx="53429">
                  <c:v>73.438000000000002</c:v>
                </c:pt>
                <c:pt idx="53430">
                  <c:v>73.438000000000002</c:v>
                </c:pt>
                <c:pt idx="53431">
                  <c:v>73.438000000000002</c:v>
                </c:pt>
                <c:pt idx="53432">
                  <c:v>73.439000000000007</c:v>
                </c:pt>
                <c:pt idx="53433">
                  <c:v>73.439000000000007</c:v>
                </c:pt>
                <c:pt idx="53434">
                  <c:v>73.439000000000007</c:v>
                </c:pt>
                <c:pt idx="53435">
                  <c:v>73.44</c:v>
                </c:pt>
                <c:pt idx="53436">
                  <c:v>73.44</c:v>
                </c:pt>
                <c:pt idx="53437">
                  <c:v>73.44</c:v>
                </c:pt>
                <c:pt idx="53438">
                  <c:v>73.44</c:v>
                </c:pt>
                <c:pt idx="53439">
                  <c:v>73.441000000000003</c:v>
                </c:pt>
                <c:pt idx="53440">
                  <c:v>73.441000000000003</c:v>
                </c:pt>
                <c:pt idx="53441">
                  <c:v>73.441000000000003</c:v>
                </c:pt>
                <c:pt idx="53442">
                  <c:v>73.442000000000007</c:v>
                </c:pt>
                <c:pt idx="53443">
                  <c:v>73.442000000000007</c:v>
                </c:pt>
                <c:pt idx="53444">
                  <c:v>73.442000000000007</c:v>
                </c:pt>
                <c:pt idx="53445">
                  <c:v>73.442000000000007</c:v>
                </c:pt>
                <c:pt idx="53446">
                  <c:v>73.442999999999998</c:v>
                </c:pt>
                <c:pt idx="53447">
                  <c:v>73.442999999999998</c:v>
                </c:pt>
                <c:pt idx="53448">
                  <c:v>73.442999999999998</c:v>
                </c:pt>
                <c:pt idx="53449">
                  <c:v>73.444000000000003</c:v>
                </c:pt>
                <c:pt idx="53450">
                  <c:v>73.444000000000003</c:v>
                </c:pt>
                <c:pt idx="53451">
                  <c:v>73.444000000000003</c:v>
                </c:pt>
                <c:pt idx="53452">
                  <c:v>73.444000000000003</c:v>
                </c:pt>
                <c:pt idx="53453">
                  <c:v>73.445000000000007</c:v>
                </c:pt>
                <c:pt idx="53454">
                  <c:v>73.445000000000007</c:v>
                </c:pt>
                <c:pt idx="53455">
                  <c:v>73.445000000000007</c:v>
                </c:pt>
                <c:pt idx="53456">
                  <c:v>73.445999999999998</c:v>
                </c:pt>
                <c:pt idx="53457">
                  <c:v>73.445999999999998</c:v>
                </c:pt>
                <c:pt idx="53458">
                  <c:v>73.445999999999998</c:v>
                </c:pt>
                <c:pt idx="53459">
                  <c:v>73.445999999999998</c:v>
                </c:pt>
                <c:pt idx="53460">
                  <c:v>73.447000000000003</c:v>
                </c:pt>
                <c:pt idx="53461">
                  <c:v>73.447000000000003</c:v>
                </c:pt>
                <c:pt idx="53462">
                  <c:v>73.447000000000003</c:v>
                </c:pt>
                <c:pt idx="53463">
                  <c:v>73.448000000000008</c:v>
                </c:pt>
                <c:pt idx="53464">
                  <c:v>73.448000000000008</c:v>
                </c:pt>
                <c:pt idx="53465">
                  <c:v>73.448000000000008</c:v>
                </c:pt>
                <c:pt idx="53466">
                  <c:v>73.448000000000008</c:v>
                </c:pt>
                <c:pt idx="53467">
                  <c:v>73.448999999999998</c:v>
                </c:pt>
                <c:pt idx="53468">
                  <c:v>73.448999999999998</c:v>
                </c:pt>
                <c:pt idx="53469">
                  <c:v>73.448999999999998</c:v>
                </c:pt>
                <c:pt idx="53470">
                  <c:v>73.45</c:v>
                </c:pt>
                <c:pt idx="53471">
                  <c:v>73.45</c:v>
                </c:pt>
                <c:pt idx="53472">
                  <c:v>73.45</c:v>
                </c:pt>
                <c:pt idx="53473">
                  <c:v>73.45</c:v>
                </c:pt>
                <c:pt idx="53474">
                  <c:v>73.451000000000008</c:v>
                </c:pt>
                <c:pt idx="53475">
                  <c:v>73.451000000000008</c:v>
                </c:pt>
                <c:pt idx="53476">
                  <c:v>73.451000000000008</c:v>
                </c:pt>
                <c:pt idx="53477">
                  <c:v>73.451999999999998</c:v>
                </c:pt>
                <c:pt idx="53478">
                  <c:v>73.451999999999998</c:v>
                </c:pt>
                <c:pt idx="53479">
                  <c:v>73.451999999999998</c:v>
                </c:pt>
                <c:pt idx="53480">
                  <c:v>73.451999999999998</c:v>
                </c:pt>
                <c:pt idx="53481">
                  <c:v>73.453000000000003</c:v>
                </c:pt>
                <c:pt idx="53482">
                  <c:v>73.453000000000003</c:v>
                </c:pt>
                <c:pt idx="53483">
                  <c:v>73.453000000000003</c:v>
                </c:pt>
                <c:pt idx="53484">
                  <c:v>73.454000000000008</c:v>
                </c:pt>
                <c:pt idx="53485">
                  <c:v>73.454000000000008</c:v>
                </c:pt>
                <c:pt idx="53486">
                  <c:v>73.454000000000008</c:v>
                </c:pt>
                <c:pt idx="53487">
                  <c:v>73.454000000000008</c:v>
                </c:pt>
                <c:pt idx="53488">
                  <c:v>73.454999999999998</c:v>
                </c:pt>
                <c:pt idx="53489">
                  <c:v>73.454999999999998</c:v>
                </c:pt>
                <c:pt idx="53490">
                  <c:v>73.454999999999998</c:v>
                </c:pt>
                <c:pt idx="53491">
                  <c:v>73.454999999999998</c:v>
                </c:pt>
                <c:pt idx="53492">
                  <c:v>73.456000000000003</c:v>
                </c:pt>
                <c:pt idx="53493">
                  <c:v>73.456000000000003</c:v>
                </c:pt>
                <c:pt idx="53494">
                  <c:v>73.456000000000003</c:v>
                </c:pt>
                <c:pt idx="53495">
                  <c:v>73.457000000000008</c:v>
                </c:pt>
                <c:pt idx="53496">
                  <c:v>73.457000000000008</c:v>
                </c:pt>
                <c:pt idx="53497">
                  <c:v>73.457000000000008</c:v>
                </c:pt>
                <c:pt idx="53498">
                  <c:v>73.457000000000008</c:v>
                </c:pt>
                <c:pt idx="53499">
                  <c:v>73.457999999999998</c:v>
                </c:pt>
                <c:pt idx="53500">
                  <c:v>73.457999999999998</c:v>
                </c:pt>
                <c:pt idx="53501">
                  <c:v>73.457999999999998</c:v>
                </c:pt>
                <c:pt idx="53502">
                  <c:v>73.459000000000003</c:v>
                </c:pt>
                <c:pt idx="53503">
                  <c:v>73.459000000000003</c:v>
                </c:pt>
                <c:pt idx="53504">
                  <c:v>73.459000000000003</c:v>
                </c:pt>
                <c:pt idx="53505">
                  <c:v>73.459000000000003</c:v>
                </c:pt>
                <c:pt idx="53506">
                  <c:v>73.460000000000008</c:v>
                </c:pt>
                <c:pt idx="53507">
                  <c:v>73.460000000000008</c:v>
                </c:pt>
                <c:pt idx="53508">
                  <c:v>73.460000000000008</c:v>
                </c:pt>
                <c:pt idx="53509">
                  <c:v>73.460999999999999</c:v>
                </c:pt>
                <c:pt idx="53510">
                  <c:v>73.460999999999999</c:v>
                </c:pt>
                <c:pt idx="53511">
                  <c:v>73.460999999999999</c:v>
                </c:pt>
                <c:pt idx="53512">
                  <c:v>73.460999999999999</c:v>
                </c:pt>
                <c:pt idx="53513">
                  <c:v>73.462000000000003</c:v>
                </c:pt>
                <c:pt idx="53514">
                  <c:v>73.462000000000003</c:v>
                </c:pt>
                <c:pt idx="53515">
                  <c:v>73.462000000000003</c:v>
                </c:pt>
                <c:pt idx="53516">
                  <c:v>73.463000000000008</c:v>
                </c:pt>
                <c:pt idx="53517">
                  <c:v>73.463000000000008</c:v>
                </c:pt>
                <c:pt idx="53518">
                  <c:v>73.463000000000008</c:v>
                </c:pt>
                <c:pt idx="53519">
                  <c:v>73.463000000000008</c:v>
                </c:pt>
                <c:pt idx="53520">
                  <c:v>73.463999999999999</c:v>
                </c:pt>
                <c:pt idx="53521">
                  <c:v>73.463999999999999</c:v>
                </c:pt>
                <c:pt idx="53522">
                  <c:v>73.463999999999999</c:v>
                </c:pt>
                <c:pt idx="53523">
                  <c:v>73.465000000000003</c:v>
                </c:pt>
                <c:pt idx="53524">
                  <c:v>73.465000000000003</c:v>
                </c:pt>
                <c:pt idx="53525">
                  <c:v>73.465000000000003</c:v>
                </c:pt>
                <c:pt idx="53526">
                  <c:v>73.465000000000003</c:v>
                </c:pt>
                <c:pt idx="53527">
                  <c:v>73.466000000000008</c:v>
                </c:pt>
                <c:pt idx="53528">
                  <c:v>73.466000000000008</c:v>
                </c:pt>
                <c:pt idx="53529">
                  <c:v>73.466000000000008</c:v>
                </c:pt>
                <c:pt idx="53530">
                  <c:v>73.466999999999999</c:v>
                </c:pt>
                <c:pt idx="53531">
                  <c:v>73.466999999999999</c:v>
                </c:pt>
                <c:pt idx="53532">
                  <c:v>73.466999999999999</c:v>
                </c:pt>
                <c:pt idx="53533">
                  <c:v>73.466999999999999</c:v>
                </c:pt>
                <c:pt idx="53534">
                  <c:v>73.468000000000004</c:v>
                </c:pt>
                <c:pt idx="53535">
                  <c:v>73.468000000000004</c:v>
                </c:pt>
                <c:pt idx="53536">
                  <c:v>73.468000000000004</c:v>
                </c:pt>
                <c:pt idx="53537">
                  <c:v>73.468000000000004</c:v>
                </c:pt>
                <c:pt idx="53538">
                  <c:v>73.469000000000008</c:v>
                </c:pt>
                <c:pt idx="53539">
                  <c:v>73.469000000000008</c:v>
                </c:pt>
                <c:pt idx="53540">
                  <c:v>73.469000000000008</c:v>
                </c:pt>
                <c:pt idx="53541">
                  <c:v>73.47</c:v>
                </c:pt>
                <c:pt idx="53542">
                  <c:v>73.47</c:v>
                </c:pt>
                <c:pt idx="53543">
                  <c:v>73.47</c:v>
                </c:pt>
                <c:pt idx="53544">
                  <c:v>73.47</c:v>
                </c:pt>
                <c:pt idx="53545">
                  <c:v>73.471000000000004</c:v>
                </c:pt>
                <c:pt idx="53546">
                  <c:v>73.471000000000004</c:v>
                </c:pt>
                <c:pt idx="53547">
                  <c:v>73.471000000000004</c:v>
                </c:pt>
                <c:pt idx="53548">
                  <c:v>73.472000000000008</c:v>
                </c:pt>
                <c:pt idx="53549">
                  <c:v>73.472000000000008</c:v>
                </c:pt>
                <c:pt idx="53550">
                  <c:v>73.472000000000008</c:v>
                </c:pt>
                <c:pt idx="53551">
                  <c:v>73.472000000000008</c:v>
                </c:pt>
                <c:pt idx="53552">
                  <c:v>73.472999999999999</c:v>
                </c:pt>
                <c:pt idx="53553">
                  <c:v>73.472999999999999</c:v>
                </c:pt>
                <c:pt idx="53554">
                  <c:v>73.472999999999999</c:v>
                </c:pt>
                <c:pt idx="53555">
                  <c:v>73.474000000000004</c:v>
                </c:pt>
                <c:pt idx="53556">
                  <c:v>73.474000000000004</c:v>
                </c:pt>
                <c:pt idx="53557">
                  <c:v>73.474000000000004</c:v>
                </c:pt>
                <c:pt idx="53558">
                  <c:v>73.474000000000004</c:v>
                </c:pt>
                <c:pt idx="53559">
                  <c:v>73.475000000000009</c:v>
                </c:pt>
                <c:pt idx="53560">
                  <c:v>73.475000000000009</c:v>
                </c:pt>
                <c:pt idx="53561">
                  <c:v>73.475000000000009</c:v>
                </c:pt>
                <c:pt idx="53562">
                  <c:v>73.475999999999999</c:v>
                </c:pt>
                <c:pt idx="53563">
                  <c:v>73.475999999999999</c:v>
                </c:pt>
                <c:pt idx="53564">
                  <c:v>73.475999999999999</c:v>
                </c:pt>
                <c:pt idx="53565">
                  <c:v>73.475999999999999</c:v>
                </c:pt>
                <c:pt idx="53566">
                  <c:v>73.477000000000004</c:v>
                </c:pt>
                <c:pt idx="53567">
                  <c:v>73.477000000000004</c:v>
                </c:pt>
                <c:pt idx="53568">
                  <c:v>73.477000000000004</c:v>
                </c:pt>
                <c:pt idx="53569">
                  <c:v>73.477999999999994</c:v>
                </c:pt>
                <c:pt idx="53570">
                  <c:v>73.477999999999994</c:v>
                </c:pt>
                <c:pt idx="53571">
                  <c:v>73.477999999999994</c:v>
                </c:pt>
                <c:pt idx="53572">
                  <c:v>73.477999999999994</c:v>
                </c:pt>
                <c:pt idx="53573">
                  <c:v>73.478999999999999</c:v>
                </c:pt>
                <c:pt idx="53574">
                  <c:v>73.478999999999999</c:v>
                </c:pt>
                <c:pt idx="53575">
                  <c:v>73.478999999999999</c:v>
                </c:pt>
                <c:pt idx="53576">
                  <c:v>73.48</c:v>
                </c:pt>
                <c:pt idx="53577">
                  <c:v>73.48</c:v>
                </c:pt>
                <c:pt idx="53578">
                  <c:v>73.48</c:v>
                </c:pt>
                <c:pt idx="53579">
                  <c:v>73.48</c:v>
                </c:pt>
                <c:pt idx="53580">
                  <c:v>73.480999999999995</c:v>
                </c:pt>
                <c:pt idx="53581">
                  <c:v>73.480999999999995</c:v>
                </c:pt>
                <c:pt idx="53582">
                  <c:v>73.480999999999995</c:v>
                </c:pt>
                <c:pt idx="53583">
                  <c:v>73.480999999999995</c:v>
                </c:pt>
                <c:pt idx="53584">
                  <c:v>73.481999999999999</c:v>
                </c:pt>
                <c:pt idx="53585">
                  <c:v>73.481999999999999</c:v>
                </c:pt>
                <c:pt idx="53586">
                  <c:v>73.481999999999999</c:v>
                </c:pt>
                <c:pt idx="53587">
                  <c:v>73.483000000000004</c:v>
                </c:pt>
                <c:pt idx="53588">
                  <c:v>73.483000000000004</c:v>
                </c:pt>
                <c:pt idx="53589">
                  <c:v>73.483000000000004</c:v>
                </c:pt>
                <c:pt idx="53590">
                  <c:v>73.483000000000004</c:v>
                </c:pt>
                <c:pt idx="53591">
                  <c:v>73.483999999999995</c:v>
                </c:pt>
                <c:pt idx="53592">
                  <c:v>73.483999999999995</c:v>
                </c:pt>
                <c:pt idx="53593">
                  <c:v>73.483999999999995</c:v>
                </c:pt>
                <c:pt idx="53594">
                  <c:v>73.484999999999999</c:v>
                </c:pt>
                <c:pt idx="53595">
                  <c:v>73.484999999999999</c:v>
                </c:pt>
                <c:pt idx="53596">
                  <c:v>73.484999999999999</c:v>
                </c:pt>
                <c:pt idx="53597">
                  <c:v>73.484999999999999</c:v>
                </c:pt>
                <c:pt idx="53598">
                  <c:v>73.486000000000004</c:v>
                </c:pt>
                <c:pt idx="53599">
                  <c:v>73.486000000000004</c:v>
                </c:pt>
                <c:pt idx="53600">
                  <c:v>73.486000000000004</c:v>
                </c:pt>
                <c:pt idx="53601">
                  <c:v>73.486999999999995</c:v>
                </c:pt>
                <c:pt idx="53602">
                  <c:v>73.486999999999995</c:v>
                </c:pt>
                <c:pt idx="53603">
                  <c:v>73.486999999999995</c:v>
                </c:pt>
                <c:pt idx="53604">
                  <c:v>73.486999999999995</c:v>
                </c:pt>
                <c:pt idx="53605">
                  <c:v>73.488</c:v>
                </c:pt>
                <c:pt idx="53606">
                  <c:v>73.488</c:v>
                </c:pt>
                <c:pt idx="53607">
                  <c:v>73.488</c:v>
                </c:pt>
                <c:pt idx="53608">
                  <c:v>73.489000000000004</c:v>
                </c:pt>
                <c:pt idx="53609">
                  <c:v>73.489000000000004</c:v>
                </c:pt>
                <c:pt idx="53610">
                  <c:v>73.489000000000004</c:v>
                </c:pt>
                <c:pt idx="53611">
                  <c:v>73.489000000000004</c:v>
                </c:pt>
                <c:pt idx="53612">
                  <c:v>73.489999999999995</c:v>
                </c:pt>
                <c:pt idx="53613">
                  <c:v>73.489999999999995</c:v>
                </c:pt>
                <c:pt idx="53614">
                  <c:v>73.489999999999995</c:v>
                </c:pt>
                <c:pt idx="53615">
                  <c:v>73.491</c:v>
                </c:pt>
                <c:pt idx="53616">
                  <c:v>73.491</c:v>
                </c:pt>
                <c:pt idx="53617">
                  <c:v>73.491</c:v>
                </c:pt>
                <c:pt idx="53618">
                  <c:v>73.491</c:v>
                </c:pt>
                <c:pt idx="53619">
                  <c:v>73.492000000000004</c:v>
                </c:pt>
                <c:pt idx="53620">
                  <c:v>73.492000000000004</c:v>
                </c:pt>
                <c:pt idx="53621">
                  <c:v>73.492000000000004</c:v>
                </c:pt>
                <c:pt idx="53622">
                  <c:v>73.492999999999995</c:v>
                </c:pt>
                <c:pt idx="53623">
                  <c:v>73.492999999999995</c:v>
                </c:pt>
                <c:pt idx="53624">
                  <c:v>73.492999999999995</c:v>
                </c:pt>
                <c:pt idx="53625">
                  <c:v>73.492999999999995</c:v>
                </c:pt>
                <c:pt idx="53626">
                  <c:v>73.494</c:v>
                </c:pt>
                <c:pt idx="53627">
                  <c:v>73.494</c:v>
                </c:pt>
                <c:pt idx="53628">
                  <c:v>73.494</c:v>
                </c:pt>
                <c:pt idx="53629">
                  <c:v>73.494</c:v>
                </c:pt>
                <c:pt idx="53630">
                  <c:v>73.495000000000005</c:v>
                </c:pt>
                <c:pt idx="53631">
                  <c:v>73.495000000000005</c:v>
                </c:pt>
                <c:pt idx="53632">
                  <c:v>73.495000000000005</c:v>
                </c:pt>
                <c:pt idx="53633">
                  <c:v>73.495999999999995</c:v>
                </c:pt>
                <c:pt idx="53634">
                  <c:v>73.495999999999995</c:v>
                </c:pt>
                <c:pt idx="53635">
                  <c:v>73.495999999999995</c:v>
                </c:pt>
                <c:pt idx="53636">
                  <c:v>73.495999999999995</c:v>
                </c:pt>
                <c:pt idx="53637">
                  <c:v>73.497</c:v>
                </c:pt>
                <c:pt idx="53638">
                  <c:v>73.497</c:v>
                </c:pt>
                <c:pt idx="53639">
                  <c:v>73.497</c:v>
                </c:pt>
                <c:pt idx="53640">
                  <c:v>73.498000000000005</c:v>
                </c:pt>
                <c:pt idx="53641">
                  <c:v>73.498000000000005</c:v>
                </c:pt>
                <c:pt idx="53642">
                  <c:v>73.498000000000005</c:v>
                </c:pt>
                <c:pt idx="53643">
                  <c:v>73.498000000000005</c:v>
                </c:pt>
                <c:pt idx="53644">
                  <c:v>73.498999999999995</c:v>
                </c:pt>
                <c:pt idx="53645">
                  <c:v>73.498999999999995</c:v>
                </c:pt>
                <c:pt idx="53646">
                  <c:v>73.498999999999995</c:v>
                </c:pt>
                <c:pt idx="53647">
                  <c:v>73.5</c:v>
                </c:pt>
                <c:pt idx="53648">
                  <c:v>73.5</c:v>
                </c:pt>
                <c:pt idx="53649">
                  <c:v>73.5</c:v>
                </c:pt>
                <c:pt idx="53650">
                  <c:v>73.5</c:v>
                </c:pt>
                <c:pt idx="53651">
                  <c:v>73.501000000000005</c:v>
                </c:pt>
                <c:pt idx="53652">
                  <c:v>73.501000000000005</c:v>
                </c:pt>
                <c:pt idx="53653">
                  <c:v>73.501000000000005</c:v>
                </c:pt>
                <c:pt idx="53654">
                  <c:v>73.501999999999995</c:v>
                </c:pt>
                <c:pt idx="53655">
                  <c:v>73.501999999999995</c:v>
                </c:pt>
                <c:pt idx="53656">
                  <c:v>73.501999999999995</c:v>
                </c:pt>
                <c:pt idx="53657">
                  <c:v>73.501999999999995</c:v>
                </c:pt>
                <c:pt idx="53658">
                  <c:v>73.503</c:v>
                </c:pt>
                <c:pt idx="53659">
                  <c:v>73.503</c:v>
                </c:pt>
                <c:pt idx="53660">
                  <c:v>73.503</c:v>
                </c:pt>
                <c:pt idx="53661">
                  <c:v>73.504000000000005</c:v>
                </c:pt>
                <c:pt idx="53662">
                  <c:v>73.504000000000005</c:v>
                </c:pt>
                <c:pt idx="53663">
                  <c:v>73.504000000000005</c:v>
                </c:pt>
                <c:pt idx="53664">
                  <c:v>73.504000000000005</c:v>
                </c:pt>
                <c:pt idx="53665">
                  <c:v>73.504999999999995</c:v>
                </c:pt>
                <c:pt idx="53666">
                  <c:v>73.504999999999995</c:v>
                </c:pt>
                <c:pt idx="53667">
                  <c:v>73.504999999999995</c:v>
                </c:pt>
                <c:pt idx="53668">
                  <c:v>73.506</c:v>
                </c:pt>
                <c:pt idx="53669">
                  <c:v>73.506</c:v>
                </c:pt>
                <c:pt idx="53670">
                  <c:v>73.506</c:v>
                </c:pt>
                <c:pt idx="53671">
                  <c:v>73.506</c:v>
                </c:pt>
                <c:pt idx="53672">
                  <c:v>73.507000000000005</c:v>
                </c:pt>
                <c:pt idx="53673">
                  <c:v>73.507000000000005</c:v>
                </c:pt>
                <c:pt idx="53674">
                  <c:v>73.507000000000005</c:v>
                </c:pt>
                <c:pt idx="53675">
                  <c:v>73.507000000000005</c:v>
                </c:pt>
                <c:pt idx="53676">
                  <c:v>73.507999999999996</c:v>
                </c:pt>
                <c:pt idx="53677">
                  <c:v>73.507999999999996</c:v>
                </c:pt>
                <c:pt idx="53678">
                  <c:v>73.507999999999996</c:v>
                </c:pt>
                <c:pt idx="53679">
                  <c:v>73.509</c:v>
                </c:pt>
                <c:pt idx="53680">
                  <c:v>73.509</c:v>
                </c:pt>
                <c:pt idx="53681">
                  <c:v>73.509</c:v>
                </c:pt>
                <c:pt idx="53682">
                  <c:v>73.509</c:v>
                </c:pt>
                <c:pt idx="53683">
                  <c:v>73.510000000000005</c:v>
                </c:pt>
                <c:pt idx="53684">
                  <c:v>73.510000000000005</c:v>
                </c:pt>
                <c:pt idx="53685">
                  <c:v>73.510000000000005</c:v>
                </c:pt>
                <c:pt idx="53686">
                  <c:v>73.510999999999996</c:v>
                </c:pt>
                <c:pt idx="53687">
                  <c:v>73.510999999999996</c:v>
                </c:pt>
                <c:pt idx="53688">
                  <c:v>73.510999999999996</c:v>
                </c:pt>
                <c:pt idx="53689">
                  <c:v>73.510999999999996</c:v>
                </c:pt>
                <c:pt idx="53690">
                  <c:v>73.512</c:v>
                </c:pt>
                <c:pt idx="53691">
                  <c:v>73.512</c:v>
                </c:pt>
                <c:pt idx="53692">
                  <c:v>73.512</c:v>
                </c:pt>
                <c:pt idx="53693">
                  <c:v>73.513000000000005</c:v>
                </c:pt>
                <c:pt idx="53694">
                  <c:v>73.513000000000005</c:v>
                </c:pt>
                <c:pt idx="53695">
                  <c:v>73.513000000000005</c:v>
                </c:pt>
                <c:pt idx="53696">
                  <c:v>73.513000000000005</c:v>
                </c:pt>
                <c:pt idx="53697">
                  <c:v>73.513999999999996</c:v>
                </c:pt>
                <c:pt idx="53698">
                  <c:v>73.513999999999996</c:v>
                </c:pt>
                <c:pt idx="53699">
                  <c:v>73.513999999999996</c:v>
                </c:pt>
                <c:pt idx="53700">
                  <c:v>73.515000000000001</c:v>
                </c:pt>
                <c:pt idx="53701">
                  <c:v>73.515000000000001</c:v>
                </c:pt>
                <c:pt idx="53702">
                  <c:v>73.515000000000001</c:v>
                </c:pt>
                <c:pt idx="53703">
                  <c:v>73.515000000000001</c:v>
                </c:pt>
                <c:pt idx="53704">
                  <c:v>73.516000000000005</c:v>
                </c:pt>
                <c:pt idx="53705">
                  <c:v>73.516000000000005</c:v>
                </c:pt>
                <c:pt idx="53706">
                  <c:v>73.516000000000005</c:v>
                </c:pt>
                <c:pt idx="53707">
                  <c:v>73.516999999999996</c:v>
                </c:pt>
                <c:pt idx="53708">
                  <c:v>73.516999999999996</c:v>
                </c:pt>
                <c:pt idx="53709">
                  <c:v>73.516999999999996</c:v>
                </c:pt>
                <c:pt idx="53710">
                  <c:v>73.516999999999996</c:v>
                </c:pt>
                <c:pt idx="53711">
                  <c:v>73.518000000000001</c:v>
                </c:pt>
                <c:pt idx="53712">
                  <c:v>73.518000000000001</c:v>
                </c:pt>
                <c:pt idx="53713">
                  <c:v>73.518000000000001</c:v>
                </c:pt>
                <c:pt idx="53714">
                  <c:v>73.518000000000001</c:v>
                </c:pt>
                <c:pt idx="53715">
                  <c:v>73.519000000000005</c:v>
                </c:pt>
                <c:pt idx="53716">
                  <c:v>73.519000000000005</c:v>
                </c:pt>
                <c:pt idx="53717">
                  <c:v>73.519000000000005</c:v>
                </c:pt>
                <c:pt idx="53718">
                  <c:v>73.52</c:v>
                </c:pt>
                <c:pt idx="53719">
                  <c:v>73.52</c:v>
                </c:pt>
                <c:pt idx="53720">
                  <c:v>73.52</c:v>
                </c:pt>
                <c:pt idx="53721">
                  <c:v>73.52</c:v>
                </c:pt>
                <c:pt idx="53722">
                  <c:v>73.521000000000001</c:v>
                </c:pt>
                <c:pt idx="53723">
                  <c:v>73.521000000000001</c:v>
                </c:pt>
                <c:pt idx="53724">
                  <c:v>73.521000000000001</c:v>
                </c:pt>
                <c:pt idx="53725">
                  <c:v>73.522000000000006</c:v>
                </c:pt>
                <c:pt idx="53726">
                  <c:v>73.522000000000006</c:v>
                </c:pt>
                <c:pt idx="53727">
                  <c:v>73.522000000000006</c:v>
                </c:pt>
                <c:pt idx="53728">
                  <c:v>73.522000000000006</c:v>
                </c:pt>
                <c:pt idx="53729">
                  <c:v>73.522999999999996</c:v>
                </c:pt>
                <c:pt idx="53730">
                  <c:v>73.522999999999996</c:v>
                </c:pt>
                <c:pt idx="53731">
                  <c:v>73.522999999999996</c:v>
                </c:pt>
                <c:pt idx="53732">
                  <c:v>73.524000000000001</c:v>
                </c:pt>
                <c:pt idx="53733">
                  <c:v>73.524000000000001</c:v>
                </c:pt>
                <c:pt idx="53734">
                  <c:v>73.524000000000001</c:v>
                </c:pt>
                <c:pt idx="53735">
                  <c:v>73.524000000000001</c:v>
                </c:pt>
                <c:pt idx="53736">
                  <c:v>73.525000000000006</c:v>
                </c:pt>
                <c:pt idx="53737">
                  <c:v>73.525000000000006</c:v>
                </c:pt>
                <c:pt idx="53738">
                  <c:v>73.525000000000006</c:v>
                </c:pt>
                <c:pt idx="53739">
                  <c:v>73.525999999999996</c:v>
                </c:pt>
                <c:pt idx="53740">
                  <c:v>73.525999999999996</c:v>
                </c:pt>
                <c:pt idx="53741">
                  <c:v>73.525999999999996</c:v>
                </c:pt>
                <c:pt idx="53742">
                  <c:v>73.525999999999996</c:v>
                </c:pt>
                <c:pt idx="53743">
                  <c:v>73.527000000000001</c:v>
                </c:pt>
                <c:pt idx="53744">
                  <c:v>73.527000000000001</c:v>
                </c:pt>
                <c:pt idx="53745">
                  <c:v>73.527000000000001</c:v>
                </c:pt>
                <c:pt idx="53746">
                  <c:v>73.528000000000006</c:v>
                </c:pt>
                <c:pt idx="53747">
                  <c:v>73.528000000000006</c:v>
                </c:pt>
                <c:pt idx="53748">
                  <c:v>73.528000000000006</c:v>
                </c:pt>
                <c:pt idx="53749">
                  <c:v>73.528000000000006</c:v>
                </c:pt>
                <c:pt idx="53750">
                  <c:v>73.528999999999996</c:v>
                </c:pt>
                <c:pt idx="53751">
                  <c:v>73.528999999999996</c:v>
                </c:pt>
                <c:pt idx="53752">
                  <c:v>73.528999999999996</c:v>
                </c:pt>
                <c:pt idx="53753">
                  <c:v>73.528999999999996</c:v>
                </c:pt>
                <c:pt idx="53754">
                  <c:v>73.53</c:v>
                </c:pt>
                <c:pt idx="53755">
                  <c:v>73.53</c:v>
                </c:pt>
                <c:pt idx="53756">
                  <c:v>73.53</c:v>
                </c:pt>
                <c:pt idx="53757">
                  <c:v>73.531000000000006</c:v>
                </c:pt>
                <c:pt idx="53758">
                  <c:v>73.531000000000006</c:v>
                </c:pt>
                <c:pt idx="53759">
                  <c:v>73.531000000000006</c:v>
                </c:pt>
                <c:pt idx="53760">
                  <c:v>73.531000000000006</c:v>
                </c:pt>
                <c:pt idx="53761">
                  <c:v>73.531999999999996</c:v>
                </c:pt>
                <c:pt idx="53762">
                  <c:v>73.531999999999996</c:v>
                </c:pt>
                <c:pt idx="53763">
                  <c:v>73.531999999999996</c:v>
                </c:pt>
                <c:pt idx="53764">
                  <c:v>73.533000000000001</c:v>
                </c:pt>
                <c:pt idx="53765">
                  <c:v>73.533000000000001</c:v>
                </c:pt>
                <c:pt idx="53766">
                  <c:v>73.533000000000001</c:v>
                </c:pt>
                <c:pt idx="53767">
                  <c:v>73.533000000000001</c:v>
                </c:pt>
                <c:pt idx="53768">
                  <c:v>73.534000000000006</c:v>
                </c:pt>
                <c:pt idx="53769">
                  <c:v>73.534000000000006</c:v>
                </c:pt>
                <c:pt idx="53770">
                  <c:v>73.534000000000006</c:v>
                </c:pt>
                <c:pt idx="53771">
                  <c:v>73.534999999999997</c:v>
                </c:pt>
                <c:pt idx="53772">
                  <c:v>73.534999999999997</c:v>
                </c:pt>
                <c:pt idx="53773">
                  <c:v>73.534999999999997</c:v>
                </c:pt>
                <c:pt idx="53774">
                  <c:v>73.534999999999997</c:v>
                </c:pt>
                <c:pt idx="53775">
                  <c:v>73.536000000000001</c:v>
                </c:pt>
                <c:pt idx="53776">
                  <c:v>73.536000000000001</c:v>
                </c:pt>
                <c:pt idx="53777">
                  <c:v>73.536000000000001</c:v>
                </c:pt>
                <c:pt idx="53778">
                  <c:v>73.537000000000006</c:v>
                </c:pt>
                <c:pt idx="53779">
                  <c:v>73.537000000000006</c:v>
                </c:pt>
                <c:pt idx="53780">
                  <c:v>73.537000000000006</c:v>
                </c:pt>
                <c:pt idx="53781">
                  <c:v>73.537000000000006</c:v>
                </c:pt>
                <c:pt idx="53782">
                  <c:v>73.537999999999997</c:v>
                </c:pt>
                <c:pt idx="53783">
                  <c:v>73.537999999999997</c:v>
                </c:pt>
                <c:pt idx="53784">
                  <c:v>73.537999999999997</c:v>
                </c:pt>
                <c:pt idx="53785">
                  <c:v>73.539000000000001</c:v>
                </c:pt>
                <c:pt idx="53786">
                  <c:v>73.539000000000001</c:v>
                </c:pt>
                <c:pt idx="53787">
                  <c:v>73.539000000000001</c:v>
                </c:pt>
                <c:pt idx="53788">
                  <c:v>73.539000000000001</c:v>
                </c:pt>
                <c:pt idx="53789">
                  <c:v>73.540000000000006</c:v>
                </c:pt>
                <c:pt idx="53790">
                  <c:v>73.540000000000006</c:v>
                </c:pt>
                <c:pt idx="53791">
                  <c:v>73.540000000000006</c:v>
                </c:pt>
                <c:pt idx="53792">
                  <c:v>73.540999999999997</c:v>
                </c:pt>
                <c:pt idx="53793">
                  <c:v>73.540999999999997</c:v>
                </c:pt>
                <c:pt idx="53794">
                  <c:v>73.540999999999997</c:v>
                </c:pt>
                <c:pt idx="53795">
                  <c:v>73.540999999999997</c:v>
                </c:pt>
                <c:pt idx="53796">
                  <c:v>73.542000000000002</c:v>
                </c:pt>
                <c:pt idx="53797">
                  <c:v>73.542000000000002</c:v>
                </c:pt>
                <c:pt idx="53798">
                  <c:v>73.542000000000002</c:v>
                </c:pt>
                <c:pt idx="53799">
                  <c:v>73.542000000000002</c:v>
                </c:pt>
                <c:pt idx="53800">
                  <c:v>73.543000000000006</c:v>
                </c:pt>
                <c:pt idx="53801">
                  <c:v>73.543000000000006</c:v>
                </c:pt>
                <c:pt idx="53802">
                  <c:v>73.543000000000006</c:v>
                </c:pt>
                <c:pt idx="53803">
                  <c:v>73.543999999999997</c:v>
                </c:pt>
                <c:pt idx="53804">
                  <c:v>73.543999999999997</c:v>
                </c:pt>
                <c:pt idx="53805">
                  <c:v>73.543999999999997</c:v>
                </c:pt>
                <c:pt idx="53806">
                  <c:v>73.543999999999997</c:v>
                </c:pt>
                <c:pt idx="53807">
                  <c:v>73.545000000000002</c:v>
                </c:pt>
                <c:pt idx="53808">
                  <c:v>73.545000000000002</c:v>
                </c:pt>
                <c:pt idx="53809">
                  <c:v>73.545000000000002</c:v>
                </c:pt>
                <c:pt idx="53810">
                  <c:v>73.546000000000006</c:v>
                </c:pt>
                <c:pt idx="53811">
                  <c:v>73.546000000000006</c:v>
                </c:pt>
                <c:pt idx="53812">
                  <c:v>73.546000000000006</c:v>
                </c:pt>
                <c:pt idx="53813">
                  <c:v>73.546000000000006</c:v>
                </c:pt>
                <c:pt idx="53814">
                  <c:v>73.546999999999997</c:v>
                </c:pt>
                <c:pt idx="53815">
                  <c:v>73.546999999999997</c:v>
                </c:pt>
                <c:pt idx="53816">
                  <c:v>73.546999999999997</c:v>
                </c:pt>
                <c:pt idx="53817">
                  <c:v>73.548000000000002</c:v>
                </c:pt>
                <c:pt idx="53818">
                  <c:v>73.548000000000002</c:v>
                </c:pt>
                <c:pt idx="53819">
                  <c:v>73.548000000000002</c:v>
                </c:pt>
                <c:pt idx="53820">
                  <c:v>73.548000000000002</c:v>
                </c:pt>
                <c:pt idx="53821">
                  <c:v>73.549000000000007</c:v>
                </c:pt>
                <c:pt idx="53822">
                  <c:v>73.549000000000007</c:v>
                </c:pt>
                <c:pt idx="53823">
                  <c:v>73.549000000000007</c:v>
                </c:pt>
                <c:pt idx="53824">
                  <c:v>73.55</c:v>
                </c:pt>
                <c:pt idx="53825">
                  <c:v>73.55</c:v>
                </c:pt>
                <c:pt idx="53826">
                  <c:v>73.55</c:v>
                </c:pt>
                <c:pt idx="53827">
                  <c:v>73.55</c:v>
                </c:pt>
                <c:pt idx="53828">
                  <c:v>73.551000000000002</c:v>
                </c:pt>
                <c:pt idx="53829">
                  <c:v>73.551000000000002</c:v>
                </c:pt>
                <c:pt idx="53830">
                  <c:v>73.551000000000002</c:v>
                </c:pt>
                <c:pt idx="53831">
                  <c:v>73.552000000000007</c:v>
                </c:pt>
                <c:pt idx="53832">
                  <c:v>73.552000000000007</c:v>
                </c:pt>
                <c:pt idx="53833">
                  <c:v>73.552000000000007</c:v>
                </c:pt>
                <c:pt idx="53834">
                  <c:v>73.552000000000007</c:v>
                </c:pt>
                <c:pt idx="53835">
                  <c:v>73.552999999999997</c:v>
                </c:pt>
                <c:pt idx="53836">
                  <c:v>73.552999999999997</c:v>
                </c:pt>
                <c:pt idx="53837">
                  <c:v>73.552999999999997</c:v>
                </c:pt>
                <c:pt idx="53838">
                  <c:v>73.554000000000002</c:v>
                </c:pt>
                <c:pt idx="53839">
                  <c:v>73.554000000000002</c:v>
                </c:pt>
                <c:pt idx="53840">
                  <c:v>73.554000000000002</c:v>
                </c:pt>
                <c:pt idx="53841">
                  <c:v>73.554000000000002</c:v>
                </c:pt>
                <c:pt idx="53842">
                  <c:v>73.555000000000007</c:v>
                </c:pt>
                <c:pt idx="53843">
                  <c:v>73.555000000000007</c:v>
                </c:pt>
                <c:pt idx="53844">
                  <c:v>73.555000000000007</c:v>
                </c:pt>
                <c:pt idx="53845">
                  <c:v>73.555000000000007</c:v>
                </c:pt>
                <c:pt idx="53846">
                  <c:v>73.555999999999997</c:v>
                </c:pt>
                <c:pt idx="53847">
                  <c:v>73.555999999999997</c:v>
                </c:pt>
                <c:pt idx="53848">
                  <c:v>73.555999999999997</c:v>
                </c:pt>
                <c:pt idx="53849">
                  <c:v>73.557000000000002</c:v>
                </c:pt>
                <c:pt idx="53850">
                  <c:v>73.557000000000002</c:v>
                </c:pt>
                <c:pt idx="53851">
                  <c:v>73.557000000000002</c:v>
                </c:pt>
                <c:pt idx="53852">
                  <c:v>73.557000000000002</c:v>
                </c:pt>
                <c:pt idx="53853">
                  <c:v>73.558000000000007</c:v>
                </c:pt>
                <c:pt idx="53854">
                  <c:v>73.558000000000007</c:v>
                </c:pt>
                <c:pt idx="53855">
                  <c:v>73.558000000000007</c:v>
                </c:pt>
                <c:pt idx="53856">
                  <c:v>73.558999999999997</c:v>
                </c:pt>
                <c:pt idx="53857">
                  <c:v>73.558999999999997</c:v>
                </c:pt>
                <c:pt idx="53858">
                  <c:v>73.558999999999997</c:v>
                </c:pt>
                <c:pt idx="53859">
                  <c:v>73.558999999999997</c:v>
                </c:pt>
                <c:pt idx="53860">
                  <c:v>73.56</c:v>
                </c:pt>
                <c:pt idx="53861">
                  <c:v>73.56</c:v>
                </c:pt>
                <c:pt idx="53862">
                  <c:v>73.56</c:v>
                </c:pt>
                <c:pt idx="53863">
                  <c:v>73.561000000000007</c:v>
                </c:pt>
                <c:pt idx="53864">
                  <c:v>73.561000000000007</c:v>
                </c:pt>
                <c:pt idx="53865">
                  <c:v>73.561000000000007</c:v>
                </c:pt>
                <c:pt idx="53866">
                  <c:v>73.561000000000007</c:v>
                </c:pt>
                <c:pt idx="53867">
                  <c:v>73.561999999999998</c:v>
                </c:pt>
                <c:pt idx="53868">
                  <c:v>73.561999999999998</c:v>
                </c:pt>
                <c:pt idx="53869">
                  <c:v>73.561999999999998</c:v>
                </c:pt>
                <c:pt idx="53870">
                  <c:v>73.563000000000002</c:v>
                </c:pt>
                <c:pt idx="53871">
                  <c:v>73.563000000000002</c:v>
                </c:pt>
                <c:pt idx="53872">
                  <c:v>73.563000000000002</c:v>
                </c:pt>
                <c:pt idx="53873">
                  <c:v>73.563000000000002</c:v>
                </c:pt>
                <c:pt idx="53874">
                  <c:v>73.564000000000007</c:v>
                </c:pt>
                <c:pt idx="53875">
                  <c:v>73.564000000000007</c:v>
                </c:pt>
                <c:pt idx="53876">
                  <c:v>73.564000000000007</c:v>
                </c:pt>
                <c:pt idx="53877">
                  <c:v>73.564999999999998</c:v>
                </c:pt>
                <c:pt idx="53878">
                  <c:v>73.564999999999998</c:v>
                </c:pt>
                <c:pt idx="53879">
                  <c:v>73.564999999999998</c:v>
                </c:pt>
                <c:pt idx="53880">
                  <c:v>73.564999999999998</c:v>
                </c:pt>
                <c:pt idx="53881">
                  <c:v>73.566000000000003</c:v>
                </c:pt>
                <c:pt idx="53882">
                  <c:v>73.566000000000003</c:v>
                </c:pt>
                <c:pt idx="53883">
                  <c:v>73.566000000000003</c:v>
                </c:pt>
                <c:pt idx="53884">
                  <c:v>73.566000000000003</c:v>
                </c:pt>
                <c:pt idx="53885">
                  <c:v>73.567000000000007</c:v>
                </c:pt>
                <c:pt idx="53886">
                  <c:v>73.567000000000007</c:v>
                </c:pt>
                <c:pt idx="53887">
                  <c:v>73.567000000000007</c:v>
                </c:pt>
                <c:pt idx="53888">
                  <c:v>73.567999999999998</c:v>
                </c:pt>
                <c:pt idx="53889">
                  <c:v>73.567999999999998</c:v>
                </c:pt>
                <c:pt idx="53890">
                  <c:v>73.567999999999998</c:v>
                </c:pt>
                <c:pt idx="53891">
                  <c:v>73.567999999999998</c:v>
                </c:pt>
                <c:pt idx="53892">
                  <c:v>73.569000000000003</c:v>
                </c:pt>
                <c:pt idx="53893">
                  <c:v>73.569000000000003</c:v>
                </c:pt>
                <c:pt idx="53894">
                  <c:v>73.569000000000003</c:v>
                </c:pt>
                <c:pt idx="53895">
                  <c:v>73.570000000000007</c:v>
                </c:pt>
                <c:pt idx="53896">
                  <c:v>73.570000000000007</c:v>
                </c:pt>
                <c:pt idx="53897">
                  <c:v>73.570000000000007</c:v>
                </c:pt>
                <c:pt idx="53898">
                  <c:v>73.570000000000007</c:v>
                </c:pt>
                <c:pt idx="53899">
                  <c:v>73.570999999999998</c:v>
                </c:pt>
                <c:pt idx="53900">
                  <c:v>73.570999999999998</c:v>
                </c:pt>
                <c:pt idx="53901">
                  <c:v>73.570999999999998</c:v>
                </c:pt>
                <c:pt idx="53902">
                  <c:v>73.572000000000003</c:v>
                </c:pt>
                <c:pt idx="53903">
                  <c:v>73.572000000000003</c:v>
                </c:pt>
                <c:pt idx="53904">
                  <c:v>73.572000000000003</c:v>
                </c:pt>
                <c:pt idx="53905">
                  <c:v>73.572000000000003</c:v>
                </c:pt>
                <c:pt idx="53906">
                  <c:v>73.573000000000008</c:v>
                </c:pt>
                <c:pt idx="53907">
                  <c:v>73.573000000000008</c:v>
                </c:pt>
                <c:pt idx="53908">
                  <c:v>73.573000000000008</c:v>
                </c:pt>
                <c:pt idx="53909">
                  <c:v>73.573999999999998</c:v>
                </c:pt>
                <c:pt idx="53910">
                  <c:v>73.573999999999998</c:v>
                </c:pt>
                <c:pt idx="53911">
                  <c:v>73.573999999999998</c:v>
                </c:pt>
                <c:pt idx="53912">
                  <c:v>73.573999999999998</c:v>
                </c:pt>
                <c:pt idx="53913">
                  <c:v>73.575000000000003</c:v>
                </c:pt>
                <c:pt idx="53914">
                  <c:v>73.575000000000003</c:v>
                </c:pt>
                <c:pt idx="53915">
                  <c:v>73.575000000000003</c:v>
                </c:pt>
                <c:pt idx="53916">
                  <c:v>73.576000000000008</c:v>
                </c:pt>
                <c:pt idx="53917">
                  <c:v>73.576000000000008</c:v>
                </c:pt>
                <c:pt idx="53918">
                  <c:v>73.576000000000008</c:v>
                </c:pt>
                <c:pt idx="53919">
                  <c:v>73.576000000000008</c:v>
                </c:pt>
                <c:pt idx="53920">
                  <c:v>73.576999999999998</c:v>
                </c:pt>
                <c:pt idx="53921">
                  <c:v>73.576999999999998</c:v>
                </c:pt>
                <c:pt idx="53922">
                  <c:v>73.576999999999998</c:v>
                </c:pt>
                <c:pt idx="53923">
                  <c:v>73.578000000000003</c:v>
                </c:pt>
                <c:pt idx="53924">
                  <c:v>73.578000000000003</c:v>
                </c:pt>
                <c:pt idx="53925">
                  <c:v>73.578000000000003</c:v>
                </c:pt>
                <c:pt idx="53926">
                  <c:v>73.578000000000003</c:v>
                </c:pt>
                <c:pt idx="53927">
                  <c:v>73.579000000000008</c:v>
                </c:pt>
                <c:pt idx="53928">
                  <c:v>73.579000000000008</c:v>
                </c:pt>
                <c:pt idx="53929">
                  <c:v>73.579000000000008</c:v>
                </c:pt>
                <c:pt idx="53930">
                  <c:v>73.579000000000008</c:v>
                </c:pt>
                <c:pt idx="53931">
                  <c:v>73.58</c:v>
                </c:pt>
                <c:pt idx="53932">
                  <c:v>73.58</c:v>
                </c:pt>
                <c:pt idx="53933">
                  <c:v>73.58</c:v>
                </c:pt>
                <c:pt idx="53934">
                  <c:v>73.581000000000003</c:v>
                </c:pt>
                <c:pt idx="53935">
                  <c:v>73.581000000000003</c:v>
                </c:pt>
                <c:pt idx="53936">
                  <c:v>73.581000000000003</c:v>
                </c:pt>
                <c:pt idx="53937">
                  <c:v>73.581000000000003</c:v>
                </c:pt>
                <c:pt idx="53938">
                  <c:v>73.582000000000008</c:v>
                </c:pt>
                <c:pt idx="53939">
                  <c:v>73.582000000000008</c:v>
                </c:pt>
                <c:pt idx="53940">
                  <c:v>73.582000000000008</c:v>
                </c:pt>
                <c:pt idx="53941">
                  <c:v>73.582999999999998</c:v>
                </c:pt>
                <c:pt idx="53942">
                  <c:v>73.582999999999998</c:v>
                </c:pt>
                <c:pt idx="53943">
                  <c:v>73.582999999999998</c:v>
                </c:pt>
                <c:pt idx="53944">
                  <c:v>73.582999999999998</c:v>
                </c:pt>
                <c:pt idx="53945">
                  <c:v>73.584000000000003</c:v>
                </c:pt>
                <c:pt idx="53946">
                  <c:v>73.584000000000003</c:v>
                </c:pt>
                <c:pt idx="53947">
                  <c:v>73.584000000000003</c:v>
                </c:pt>
                <c:pt idx="53948">
                  <c:v>73.585000000000008</c:v>
                </c:pt>
                <c:pt idx="53949">
                  <c:v>73.585000000000008</c:v>
                </c:pt>
                <c:pt idx="53950">
                  <c:v>73.585000000000008</c:v>
                </c:pt>
                <c:pt idx="53951">
                  <c:v>73.585000000000008</c:v>
                </c:pt>
                <c:pt idx="53952">
                  <c:v>73.585999999999999</c:v>
                </c:pt>
                <c:pt idx="53953">
                  <c:v>73.585999999999999</c:v>
                </c:pt>
                <c:pt idx="53954">
                  <c:v>73.585999999999999</c:v>
                </c:pt>
                <c:pt idx="53955">
                  <c:v>73.587000000000003</c:v>
                </c:pt>
                <c:pt idx="53956">
                  <c:v>73.587000000000003</c:v>
                </c:pt>
                <c:pt idx="53957">
                  <c:v>73.587000000000003</c:v>
                </c:pt>
                <c:pt idx="53958">
                  <c:v>73.587000000000003</c:v>
                </c:pt>
                <c:pt idx="53959">
                  <c:v>73.588000000000008</c:v>
                </c:pt>
                <c:pt idx="53960">
                  <c:v>73.588000000000008</c:v>
                </c:pt>
                <c:pt idx="53961">
                  <c:v>73.588000000000008</c:v>
                </c:pt>
                <c:pt idx="53962">
                  <c:v>73.588999999999999</c:v>
                </c:pt>
                <c:pt idx="53963">
                  <c:v>73.588999999999999</c:v>
                </c:pt>
                <c:pt idx="53964">
                  <c:v>73.588999999999999</c:v>
                </c:pt>
                <c:pt idx="53965">
                  <c:v>73.588999999999999</c:v>
                </c:pt>
                <c:pt idx="53966">
                  <c:v>73.59</c:v>
                </c:pt>
                <c:pt idx="53967">
                  <c:v>73.59</c:v>
                </c:pt>
                <c:pt idx="53968">
                  <c:v>73.59</c:v>
                </c:pt>
                <c:pt idx="53969">
                  <c:v>73.591000000000008</c:v>
                </c:pt>
                <c:pt idx="53970">
                  <c:v>73.591000000000008</c:v>
                </c:pt>
                <c:pt idx="53971">
                  <c:v>73.591000000000008</c:v>
                </c:pt>
                <c:pt idx="53972">
                  <c:v>73.591000000000008</c:v>
                </c:pt>
                <c:pt idx="53973">
                  <c:v>73.591999999999999</c:v>
                </c:pt>
                <c:pt idx="53974">
                  <c:v>73.591999999999999</c:v>
                </c:pt>
                <c:pt idx="53975">
                  <c:v>73.591999999999999</c:v>
                </c:pt>
                <c:pt idx="53976">
                  <c:v>73.591999999999999</c:v>
                </c:pt>
                <c:pt idx="53977">
                  <c:v>73.593000000000004</c:v>
                </c:pt>
                <c:pt idx="53978">
                  <c:v>73.593000000000004</c:v>
                </c:pt>
                <c:pt idx="53979">
                  <c:v>73.593000000000004</c:v>
                </c:pt>
                <c:pt idx="53980">
                  <c:v>73.594000000000008</c:v>
                </c:pt>
                <c:pt idx="53981">
                  <c:v>73.594000000000008</c:v>
                </c:pt>
                <c:pt idx="53982">
                  <c:v>73.594000000000008</c:v>
                </c:pt>
                <c:pt idx="53983">
                  <c:v>73.594000000000008</c:v>
                </c:pt>
                <c:pt idx="53984">
                  <c:v>73.594999999999999</c:v>
                </c:pt>
                <c:pt idx="53985">
                  <c:v>73.594999999999999</c:v>
                </c:pt>
                <c:pt idx="53986">
                  <c:v>73.594999999999999</c:v>
                </c:pt>
                <c:pt idx="53987">
                  <c:v>73.596000000000004</c:v>
                </c:pt>
                <c:pt idx="53988">
                  <c:v>73.596000000000004</c:v>
                </c:pt>
                <c:pt idx="53989">
                  <c:v>73.596000000000004</c:v>
                </c:pt>
                <c:pt idx="53990">
                  <c:v>73.596000000000004</c:v>
                </c:pt>
                <c:pt idx="53991">
                  <c:v>73.597000000000008</c:v>
                </c:pt>
                <c:pt idx="53992">
                  <c:v>73.597000000000008</c:v>
                </c:pt>
                <c:pt idx="53993">
                  <c:v>73.597000000000008</c:v>
                </c:pt>
                <c:pt idx="53994">
                  <c:v>73.597999999999999</c:v>
                </c:pt>
                <c:pt idx="53995">
                  <c:v>73.597999999999999</c:v>
                </c:pt>
                <c:pt idx="53996">
                  <c:v>73.597999999999999</c:v>
                </c:pt>
                <c:pt idx="53997">
                  <c:v>73.597999999999999</c:v>
                </c:pt>
                <c:pt idx="53998">
                  <c:v>73.599000000000004</c:v>
                </c:pt>
                <c:pt idx="53999">
                  <c:v>73.599000000000004</c:v>
                </c:pt>
                <c:pt idx="54000">
                  <c:v>73.599000000000004</c:v>
                </c:pt>
                <c:pt idx="54001">
                  <c:v>73.600000000000009</c:v>
                </c:pt>
                <c:pt idx="54002">
                  <c:v>73.600000000000009</c:v>
                </c:pt>
                <c:pt idx="54003">
                  <c:v>73.600000000000009</c:v>
                </c:pt>
                <c:pt idx="54004">
                  <c:v>73.600000000000009</c:v>
                </c:pt>
                <c:pt idx="54005">
                  <c:v>73.600999999999999</c:v>
                </c:pt>
                <c:pt idx="54006">
                  <c:v>73.600999999999999</c:v>
                </c:pt>
                <c:pt idx="54007">
                  <c:v>73.600999999999999</c:v>
                </c:pt>
                <c:pt idx="54008">
                  <c:v>73.602000000000004</c:v>
                </c:pt>
                <c:pt idx="54009">
                  <c:v>73.602000000000004</c:v>
                </c:pt>
                <c:pt idx="54010">
                  <c:v>73.602000000000004</c:v>
                </c:pt>
                <c:pt idx="54011">
                  <c:v>73.602000000000004</c:v>
                </c:pt>
                <c:pt idx="54012">
                  <c:v>73.603000000000009</c:v>
                </c:pt>
                <c:pt idx="54013">
                  <c:v>73.603000000000009</c:v>
                </c:pt>
                <c:pt idx="54014">
                  <c:v>73.603000000000009</c:v>
                </c:pt>
                <c:pt idx="54015">
                  <c:v>73.603999999999999</c:v>
                </c:pt>
                <c:pt idx="54016">
                  <c:v>73.603999999999999</c:v>
                </c:pt>
                <c:pt idx="54017">
                  <c:v>73.603999999999999</c:v>
                </c:pt>
                <c:pt idx="54018">
                  <c:v>73.603999999999999</c:v>
                </c:pt>
                <c:pt idx="54019">
                  <c:v>73.605000000000004</c:v>
                </c:pt>
                <c:pt idx="54020">
                  <c:v>73.605000000000004</c:v>
                </c:pt>
                <c:pt idx="54021">
                  <c:v>73.605000000000004</c:v>
                </c:pt>
                <c:pt idx="54022">
                  <c:v>73.605000000000004</c:v>
                </c:pt>
                <c:pt idx="54023">
                  <c:v>73.605999999999995</c:v>
                </c:pt>
                <c:pt idx="54024">
                  <c:v>73.605999999999995</c:v>
                </c:pt>
                <c:pt idx="54025">
                  <c:v>73.605999999999995</c:v>
                </c:pt>
                <c:pt idx="54026">
                  <c:v>73.606999999999999</c:v>
                </c:pt>
                <c:pt idx="54027">
                  <c:v>73.606999999999999</c:v>
                </c:pt>
                <c:pt idx="54028">
                  <c:v>73.606999999999999</c:v>
                </c:pt>
                <c:pt idx="54029">
                  <c:v>73.606999999999999</c:v>
                </c:pt>
                <c:pt idx="54030">
                  <c:v>73.608000000000004</c:v>
                </c:pt>
                <c:pt idx="54031">
                  <c:v>73.608000000000004</c:v>
                </c:pt>
                <c:pt idx="54032">
                  <c:v>73.608000000000004</c:v>
                </c:pt>
                <c:pt idx="54033">
                  <c:v>73.608999999999995</c:v>
                </c:pt>
                <c:pt idx="54034">
                  <c:v>73.608999999999995</c:v>
                </c:pt>
                <c:pt idx="54035">
                  <c:v>73.608999999999995</c:v>
                </c:pt>
                <c:pt idx="54036">
                  <c:v>73.608999999999995</c:v>
                </c:pt>
                <c:pt idx="54037">
                  <c:v>73.61</c:v>
                </c:pt>
                <c:pt idx="54038">
                  <c:v>73.61</c:v>
                </c:pt>
                <c:pt idx="54039">
                  <c:v>73.61</c:v>
                </c:pt>
                <c:pt idx="54040">
                  <c:v>73.611000000000004</c:v>
                </c:pt>
                <c:pt idx="54041">
                  <c:v>73.611000000000004</c:v>
                </c:pt>
                <c:pt idx="54042">
                  <c:v>73.611000000000004</c:v>
                </c:pt>
                <c:pt idx="54043">
                  <c:v>73.611000000000004</c:v>
                </c:pt>
                <c:pt idx="54044">
                  <c:v>73.611999999999995</c:v>
                </c:pt>
                <c:pt idx="54045">
                  <c:v>73.611999999999995</c:v>
                </c:pt>
                <c:pt idx="54046">
                  <c:v>73.611999999999995</c:v>
                </c:pt>
                <c:pt idx="54047">
                  <c:v>73.613</c:v>
                </c:pt>
                <c:pt idx="54048">
                  <c:v>73.613</c:v>
                </c:pt>
                <c:pt idx="54049">
                  <c:v>73.613</c:v>
                </c:pt>
                <c:pt idx="54050">
                  <c:v>73.613</c:v>
                </c:pt>
                <c:pt idx="54051">
                  <c:v>73.614000000000004</c:v>
                </c:pt>
                <c:pt idx="54052">
                  <c:v>73.614000000000004</c:v>
                </c:pt>
                <c:pt idx="54053">
                  <c:v>73.614000000000004</c:v>
                </c:pt>
                <c:pt idx="54054">
                  <c:v>73.614999999999995</c:v>
                </c:pt>
                <c:pt idx="54055">
                  <c:v>73.614999999999995</c:v>
                </c:pt>
                <c:pt idx="54056">
                  <c:v>73.614999999999995</c:v>
                </c:pt>
                <c:pt idx="54057">
                  <c:v>73.614999999999995</c:v>
                </c:pt>
                <c:pt idx="54058">
                  <c:v>73.616</c:v>
                </c:pt>
                <c:pt idx="54059">
                  <c:v>73.616</c:v>
                </c:pt>
                <c:pt idx="54060">
                  <c:v>73.616</c:v>
                </c:pt>
                <c:pt idx="54061">
                  <c:v>73.616</c:v>
                </c:pt>
                <c:pt idx="54062">
                  <c:v>73.617000000000004</c:v>
                </c:pt>
                <c:pt idx="54063">
                  <c:v>73.617000000000004</c:v>
                </c:pt>
                <c:pt idx="54064">
                  <c:v>73.617000000000004</c:v>
                </c:pt>
                <c:pt idx="54065">
                  <c:v>73.617999999999995</c:v>
                </c:pt>
                <c:pt idx="54066">
                  <c:v>73.617999999999995</c:v>
                </c:pt>
                <c:pt idx="54067">
                  <c:v>73.617999999999995</c:v>
                </c:pt>
                <c:pt idx="54068">
                  <c:v>73.617999999999995</c:v>
                </c:pt>
                <c:pt idx="54069">
                  <c:v>73.619</c:v>
                </c:pt>
                <c:pt idx="54070">
                  <c:v>73.619</c:v>
                </c:pt>
                <c:pt idx="54071">
                  <c:v>73.619</c:v>
                </c:pt>
                <c:pt idx="54072">
                  <c:v>73.62</c:v>
                </c:pt>
                <c:pt idx="54073">
                  <c:v>73.62</c:v>
                </c:pt>
                <c:pt idx="54074">
                  <c:v>73.62</c:v>
                </c:pt>
                <c:pt idx="54075">
                  <c:v>73.62</c:v>
                </c:pt>
                <c:pt idx="54076">
                  <c:v>73.620999999999995</c:v>
                </c:pt>
                <c:pt idx="54077">
                  <c:v>73.620999999999995</c:v>
                </c:pt>
                <c:pt idx="54078">
                  <c:v>73.620999999999995</c:v>
                </c:pt>
                <c:pt idx="54079">
                  <c:v>73.622</c:v>
                </c:pt>
                <c:pt idx="54080">
                  <c:v>73.622</c:v>
                </c:pt>
                <c:pt idx="54081">
                  <c:v>73.622</c:v>
                </c:pt>
                <c:pt idx="54082">
                  <c:v>73.622</c:v>
                </c:pt>
                <c:pt idx="54083">
                  <c:v>73.623000000000005</c:v>
                </c:pt>
                <c:pt idx="54084">
                  <c:v>73.623000000000005</c:v>
                </c:pt>
                <c:pt idx="54085">
                  <c:v>73.623000000000005</c:v>
                </c:pt>
                <c:pt idx="54086">
                  <c:v>73.623999999999995</c:v>
                </c:pt>
                <c:pt idx="54087">
                  <c:v>73.623999999999995</c:v>
                </c:pt>
                <c:pt idx="54088">
                  <c:v>73.623999999999995</c:v>
                </c:pt>
                <c:pt idx="54089">
                  <c:v>73.623999999999995</c:v>
                </c:pt>
                <c:pt idx="54090">
                  <c:v>73.625</c:v>
                </c:pt>
                <c:pt idx="54091">
                  <c:v>73.625</c:v>
                </c:pt>
                <c:pt idx="54092">
                  <c:v>73.625</c:v>
                </c:pt>
                <c:pt idx="54093">
                  <c:v>73.626000000000005</c:v>
                </c:pt>
                <c:pt idx="54094">
                  <c:v>73.626000000000005</c:v>
                </c:pt>
                <c:pt idx="54095">
                  <c:v>73.626000000000005</c:v>
                </c:pt>
                <c:pt idx="54096">
                  <c:v>73.626000000000005</c:v>
                </c:pt>
                <c:pt idx="54097">
                  <c:v>73.626999999999995</c:v>
                </c:pt>
                <c:pt idx="54098">
                  <c:v>73.626999999999995</c:v>
                </c:pt>
                <c:pt idx="54099">
                  <c:v>73.626999999999995</c:v>
                </c:pt>
                <c:pt idx="54100">
                  <c:v>73.628</c:v>
                </c:pt>
                <c:pt idx="54101">
                  <c:v>73.628</c:v>
                </c:pt>
                <c:pt idx="54102">
                  <c:v>73.628</c:v>
                </c:pt>
                <c:pt idx="54103">
                  <c:v>73.628</c:v>
                </c:pt>
                <c:pt idx="54104">
                  <c:v>73.629000000000005</c:v>
                </c:pt>
                <c:pt idx="54105">
                  <c:v>73.629000000000005</c:v>
                </c:pt>
                <c:pt idx="54106">
                  <c:v>73.629000000000005</c:v>
                </c:pt>
                <c:pt idx="54107">
                  <c:v>73.63</c:v>
                </c:pt>
                <c:pt idx="54108">
                  <c:v>73.63</c:v>
                </c:pt>
                <c:pt idx="54109">
                  <c:v>73.63</c:v>
                </c:pt>
                <c:pt idx="54110">
                  <c:v>73.63</c:v>
                </c:pt>
                <c:pt idx="54111">
                  <c:v>73.631</c:v>
                </c:pt>
                <c:pt idx="54112">
                  <c:v>73.631</c:v>
                </c:pt>
                <c:pt idx="54113">
                  <c:v>73.631</c:v>
                </c:pt>
                <c:pt idx="54114">
                  <c:v>73.631</c:v>
                </c:pt>
                <c:pt idx="54115">
                  <c:v>73.632000000000005</c:v>
                </c:pt>
                <c:pt idx="54116">
                  <c:v>73.632000000000005</c:v>
                </c:pt>
                <c:pt idx="54117">
                  <c:v>73.632000000000005</c:v>
                </c:pt>
                <c:pt idx="54118">
                  <c:v>73.632999999999996</c:v>
                </c:pt>
                <c:pt idx="54119">
                  <c:v>73.632999999999996</c:v>
                </c:pt>
                <c:pt idx="54120">
                  <c:v>73.632999999999996</c:v>
                </c:pt>
                <c:pt idx="54121">
                  <c:v>73.632999999999996</c:v>
                </c:pt>
                <c:pt idx="54122">
                  <c:v>73.634</c:v>
                </c:pt>
                <c:pt idx="54123">
                  <c:v>73.634</c:v>
                </c:pt>
                <c:pt idx="54124">
                  <c:v>73.634</c:v>
                </c:pt>
                <c:pt idx="54125">
                  <c:v>73.635000000000005</c:v>
                </c:pt>
                <c:pt idx="54126">
                  <c:v>73.635000000000005</c:v>
                </c:pt>
                <c:pt idx="54127">
                  <c:v>73.635000000000005</c:v>
                </c:pt>
                <c:pt idx="54128">
                  <c:v>73.635000000000005</c:v>
                </c:pt>
                <c:pt idx="54129">
                  <c:v>73.635999999999996</c:v>
                </c:pt>
                <c:pt idx="54130">
                  <c:v>73.635999999999996</c:v>
                </c:pt>
                <c:pt idx="54131">
                  <c:v>73.635999999999996</c:v>
                </c:pt>
                <c:pt idx="54132">
                  <c:v>73.637</c:v>
                </c:pt>
                <c:pt idx="54133">
                  <c:v>73.637</c:v>
                </c:pt>
                <c:pt idx="54134">
                  <c:v>73.637</c:v>
                </c:pt>
                <c:pt idx="54135">
                  <c:v>73.637</c:v>
                </c:pt>
                <c:pt idx="54136">
                  <c:v>73.638000000000005</c:v>
                </c:pt>
                <c:pt idx="54137">
                  <c:v>73.638000000000005</c:v>
                </c:pt>
                <c:pt idx="54138">
                  <c:v>73.638999999999996</c:v>
                </c:pt>
                <c:pt idx="54139">
                  <c:v>73.641999999999996</c:v>
                </c:pt>
                <c:pt idx="54140">
                  <c:v>73.646000000000001</c:v>
                </c:pt>
                <c:pt idx="54141">
                  <c:v>73.649000000000001</c:v>
                </c:pt>
                <c:pt idx="54142">
                  <c:v>73.652000000000001</c:v>
                </c:pt>
                <c:pt idx="54143">
                  <c:v>73.655000000000001</c:v>
                </c:pt>
                <c:pt idx="54144">
                  <c:v>73.658000000000001</c:v>
                </c:pt>
                <c:pt idx="54145">
                  <c:v>73.661000000000001</c:v>
                </c:pt>
                <c:pt idx="54146">
                  <c:v>73.664000000000001</c:v>
                </c:pt>
                <c:pt idx="54147">
                  <c:v>73.667000000000002</c:v>
                </c:pt>
                <c:pt idx="54148">
                  <c:v>73.67</c:v>
                </c:pt>
                <c:pt idx="54149">
                  <c:v>73.673000000000002</c:v>
                </c:pt>
                <c:pt idx="54150">
                  <c:v>73.677000000000007</c:v>
                </c:pt>
                <c:pt idx="54151">
                  <c:v>73.680000000000007</c:v>
                </c:pt>
                <c:pt idx="54152">
                  <c:v>73.683000000000007</c:v>
                </c:pt>
                <c:pt idx="54153">
                  <c:v>73.686000000000007</c:v>
                </c:pt>
                <c:pt idx="54154">
                  <c:v>73.689000000000007</c:v>
                </c:pt>
                <c:pt idx="54155">
                  <c:v>73.692000000000007</c:v>
                </c:pt>
                <c:pt idx="54156">
                  <c:v>73.695000000000007</c:v>
                </c:pt>
                <c:pt idx="54157">
                  <c:v>73.698000000000008</c:v>
                </c:pt>
                <c:pt idx="54158">
                  <c:v>73.701999999999998</c:v>
                </c:pt>
                <c:pt idx="54159">
                  <c:v>73.704999999999998</c:v>
                </c:pt>
                <c:pt idx="54160">
                  <c:v>73.707999999999998</c:v>
                </c:pt>
                <c:pt idx="54161">
                  <c:v>73.710999999999999</c:v>
                </c:pt>
                <c:pt idx="54162">
                  <c:v>73.713999999999999</c:v>
                </c:pt>
                <c:pt idx="54163">
                  <c:v>73.718000000000004</c:v>
                </c:pt>
                <c:pt idx="54164">
                  <c:v>73.721000000000004</c:v>
                </c:pt>
                <c:pt idx="54165">
                  <c:v>73.724000000000004</c:v>
                </c:pt>
                <c:pt idx="54166">
                  <c:v>73.727000000000004</c:v>
                </c:pt>
                <c:pt idx="54167">
                  <c:v>73.730999999999995</c:v>
                </c:pt>
                <c:pt idx="54168">
                  <c:v>73.733999999999995</c:v>
                </c:pt>
                <c:pt idx="54169">
                  <c:v>73.736999999999995</c:v>
                </c:pt>
                <c:pt idx="54170">
                  <c:v>73.741</c:v>
                </c:pt>
                <c:pt idx="54171">
                  <c:v>73.744</c:v>
                </c:pt>
                <c:pt idx="54172">
                  <c:v>73.747</c:v>
                </c:pt>
                <c:pt idx="54173">
                  <c:v>73.75</c:v>
                </c:pt>
                <c:pt idx="54174">
                  <c:v>73.754000000000005</c:v>
                </c:pt>
                <c:pt idx="54175">
                  <c:v>73.757000000000005</c:v>
                </c:pt>
                <c:pt idx="54176">
                  <c:v>73.760999999999996</c:v>
                </c:pt>
                <c:pt idx="54177">
                  <c:v>73.763999999999996</c:v>
                </c:pt>
                <c:pt idx="54178">
                  <c:v>73.766999999999996</c:v>
                </c:pt>
                <c:pt idx="54179">
                  <c:v>73.771000000000001</c:v>
                </c:pt>
                <c:pt idx="54180">
                  <c:v>73.774000000000001</c:v>
                </c:pt>
                <c:pt idx="54181">
                  <c:v>73.777000000000001</c:v>
                </c:pt>
                <c:pt idx="54182">
                  <c:v>73.781000000000006</c:v>
                </c:pt>
                <c:pt idx="54183">
                  <c:v>73.784000000000006</c:v>
                </c:pt>
                <c:pt idx="54184">
                  <c:v>73.787999999999997</c:v>
                </c:pt>
                <c:pt idx="54185">
                  <c:v>73.790999999999997</c:v>
                </c:pt>
                <c:pt idx="54186">
                  <c:v>73.795000000000002</c:v>
                </c:pt>
                <c:pt idx="54187">
                  <c:v>73.798000000000002</c:v>
                </c:pt>
                <c:pt idx="54188">
                  <c:v>73.802000000000007</c:v>
                </c:pt>
                <c:pt idx="54189">
                  <c:v>73.805000000000007</c:v>
                </c:pt>
                <c:pt idx="54190">
                  <c:v>73.808000000000007</c:v>
                </c:pt>
                <c:pt idx="54191">
                  <c:v>73.811999999999998</c:v>
                </c:pt>
                <c:pt idx="54192">
                  <c:v>73.814999999999998</c:v>
                </c:pt>
                <c:pt idx="54193">
                  <c:v>73.819000000000003</c:v>
                </c:pt>
                <c:pt idx="54194">
                  <c:v>73.822000000000003</c:v>
                </c:pt>
                <c:pt idx="54195">
                  <c:v>73.826000000000008</c:v>
                </c:pt>
                <c:pt idx="54196">
                  <c:v>73.83</c:v>
                </c:pt>
                <c:pt idx="54197">
                  <c:v>73.832999999999998</c:v>
                </c:pt>
                <c:pt idx="54198">
                  <c:v>73.837000000000003</c:v>
                </c:pt>
                <c:pt idx="54199">
                  <c:v>73.84</c:v>
                </c:pt>
                <c:pt idx="54200">
                  <c:v>73.844000000000008</c:v>
                </c:pt>
                <c:pt idx="54201">
                  <c:v>73.847000000000008</c:v>
                </c:pt>
                <c:pt idx="54202">
                  <c:v>73.850999999999999</c:v>
                </c:pt>
                <c:pt idx="54203">
                  <c:v>73.853999999999999</c:v>
                </c:pt>
                <c:pt idx="54204">
                  <c:v>73.858000000000004</c:v>
                </c:pt>
                <c:pt idx="54205">
                  <c:v>73.861000000000004</c:v>
                </c:pt>
                <c:pt idx="54206">
                  <c:v>73.864999999999995</c:v>
                </c:pt>
                <c:pt idx="54207">
                  <c:v>73.869</c:v>
                </c:pt>
                <c:pt idx="54208">
                  <c:v>73.872</c:v>
                </c:pt>
                <c:pt idx="54209">
                  <c:v>73.876000000000005</c:v>
                </c:pt>
                <c:pt idx="54210">
                  <c:v>73.879000000000005</c:v>
                </c:pt>
                <c:pt idx="54211">
                  <c:v>73.882999999999996</c:v>
                </c:pt>
                <c:pt idx="54212">
                  <c:v>73.887</c:v>
                </c:pt>
                <c:pt idx="54213">
                  <c:v>73.89</c:v>
                </c:pt>
                <c:pt idx="54214">
                  <c:v>73.894000000000005</c:v>
                </c:pt>
                <c:pt idx="54215">
                  <c:v>73.897999999999996</c:v>
                </c:pt>
                <c:pt idx="54216">
                  <c:v>73.900999999999996</c:v>
                </c:pt>
                <c:pt idx="54217">
                  <c:v>73.905000000000001</c:v>
                </c:pt>
                <c:pt idx="54218">
                  <c:v>73.908000000000001</c:v>
                </c:pt>
                <c:pt idx="54219">
                  <c:v>73.912000000000006</c:v>
                </c:pt>
                <c:pt idx="54220">
                  <c:v>73.915999999999997</c:v>
                </c:pt>
                <c:pt idx="54221">
                  <c:v>73.918999999999997</c:v>
                </c:pt>
                <c:pt idx="54222">
                  <c:v>73.923000000000002</c:v>
                </c:pt>
                <c:pt idx="54223">
                  <c:v>73.927000000000007</c:v>
                </c:pt>
                <c:pt idx="54224">
                  <c:v>73.930000000000007</c:v>
                </c:pt>
                <c:pt idx="54225">
                  <c:v>73.933999999999997</c:v>
                </c:pt>
                <c:pt idx="54226">
                  <c:v>73.938000000000002</c:v>
                </c:pt>
                <c:pt idx="54227">
                  <c:v>73.942000000000007</c:v>
                </c:pt>
                <c:pt idx="54228">
                  <c:v>73.945999999999998</c:v>
                </c:pt>
                <c:pt idx="54229">
                  <c:v>73.95</c:v>
                </c:pt>
                <c:pt idx="54230">
                  <c:v>73.954000000000008</c:v>
                </c:pt>
                <c:pt idx="54231">
                  <c:v>73.957999999999998</c:v>
                </c:pt>
                <c:pt idx="54232">
                  <c:v>73.960999999999999</c:v>
                </c:pt>
                <c:pt idx="54233">
                  <c:v>73.965000000000003</c:v>
                </c:pt>
                <c:pt idx="54234">
                  <c:v>73.969000000000008</c:v>
                </c:pt>
                <c:pt idx="54235">
                  <c:v>73.972999999999999</c:v>
                </c:pt>
                <c:pt idx="54236">
                  <c:v>73.975999999999999</c:v>
                </c:pt>
                <c:pt idx="54237">
                  <c:v>73.98</c:v>
                </c:pt>
                <c:pt idx="54238">
                  <c:v>73.983999999999995</c:v>
                </c:pt>
                <c:pt idx="54239">
                  <c:v>73.988</c:v>
                </c:pt>
                <c:pt idx="54240">
                  <c:v>73.992000000000004</c:v>
                </c:pt>
                <c:pt idx="54241">
                  <c:v>73.995000000000005</c:v>
                </c:pt>
                <c:pt idx="54242">
                  <c:v>73.998999999999995</c:v>
                </c:pt>
                <c:pt idx="54243">
                  <c:v>74.003</c:v>
                </c:pt>
                <c:pt idx="54244">
                  <c:v>74.007000000000005</c:v>
                </c:pt>
                <c:pt idx="54245">
                  <c:v>74.010999999999996</c:v>
                </c:pt>
                <c:pt idx="54246">
                  <c:v>74.015000000000001</c:v>
                </c:pt>
                <c:pt idx="54247">
                  <c:v>74.018000000000001</c:v>
                </c:pt>
                <c:pt idx="54248">
                  <c:v>74.022000000000006</c:v>
                </c:pt>
                <c:pt idx="54249">
                  <c:v>74.025999999999996</c:v>
                </c:pt>
                <c:pt idx="54250">
                  <c:v>74.03</c:v>
                </c:pt>
                <c:pt idx="54251">
                  <c:v>74.034000000000006</c:v>
                </c:pt>
                <c:pt idx="54252">
                  <c:v>74.037999999999997</c:v>
                </c:pt>
                <c:pt idx="54253">
                  <c:v>74.042000000000002</c:v>
                </c:pt>
                <c:pt idx="54254">
                  <c:v>74.045000000000002</c:v>
                </c:pt>
                <c:pt idx="54255">
                  <c:v>74.049000000000007</c:v>
                </c:pt>
                <c:pt idx="54256">
                  <c:v>74.052999999999997</c:v>
                </c:pt>
                <c:pt idx="54257">
                  <c:v>74.057000000000002</c:v>
                </c:pt>
                <c:pt idx="54258">
                  <c:v>74.061000000000007</c:v>
                </c:pt>
                <c:pt idx="54259">
                  <c:v>74.064999999999998</c:v>
                </c:pt>
                <c:pt idx="54260">
                  <c:v>74.067999999999998</c:v>
                </c:pt>
                <c:pt idx="54261">
                  <c:v>74.072000000000003</c:v>
                </c:pt>
                <c:pt idx="54262">
                  <c:v>74.076000000000008</c:v>
                </c:pt>
                <c:pt idx="54263">
                  <c:v>74.08</c:v>
                </c:pt>
                <c:pt idx="54264">
                  <c:v>74.084000000000003</c:v>
                </c:pt>
                <c:pt idx="54265">
                  <c:v>74.088000000000008</c:v>
                </c:pt>
                <c:pt idx="54266">
                  <c:v>74.091000000000008</c:v>
                </c:pt>
                <c:pt idx="54267">
                  <c:v>74.094999999999999</c:v>
                </c:pt>
                <c:pt idx="54268">
                  <c:v>74.099000000000004</c:v>
                </c:pt>
                <c:pt idx="54269">
                  <c:v>74.103000000000009</c:v>
                </c:pt>
                <c:pt idx="54270">
                  <c:v>74.106999999999999</c:v>
                </c:pt>
                <c:pt idx="54271">
                  <c:v>74.11</c:v>
                </c:pt>
                <c:pt idx="54272">
                  <c:v>74.114000000000004</c:v>
                </c:pt>
                <c:pt idx="54273">
                  <c:v>74.117999999999995</c:v>
                </c:pt>
                <c:pt idx="54274">
                  <c:v>74.122</c:v>
                </c:pt>
                <c:pt idx="54275">
                  <c:v>74.126000000000005</c:v>
                </c:pt>
                <c:pt idx="54276">
                  <c:v>74.129000000000005</c:v>
                </c:pt>
                <c:pt idx="54277">
                  <c:v>74.132999999999996</c:v>
                </c:pt>
                <c:pt idx="54278">
                  <c:v>74.137</c:v>
                </c:pt>
                <c:pt idx="54279">
                  <c:v>74.141000000000005</c:v>
                </c:pt>
                <c:pt idx="54280">
                  <c:v>74.144000000000005</c:v>
                </c:pt>
                <c:pt idx="54281">
                  <c:v>74.147999999999996</c:v>
                </c:pt>
                <c:pt idx="54282">
                  <c:v>74.152000000000001</c:v>
                </c:pt>
                <c:pt idx="54283">
                  <c:v>74.155000000000001</c:v>
                </c:pt>
                <c:pt idx="54284">
                  <c:v>74.159000000000006</c:v>
                </c:pt>
                <c:pt idx="54285">
                  <c:v>74.162999999999997</c:v>
                </c:pt>
                <c:pt idx="54286">
                  <c:v>74.165999999999997</c:v>
                </c:pt>
                <c:pt idx="54287">
                  <c:v>74.17</c:v>
                </c:pt>
                <c:pt idx="54288">
                  <c:v>74.174000000000007</c:v>
                </c:pt>
                <c:pt idx="54289">
                  <c:v>74.177000000000007</c:v>
                </c:pt>
                <c:pt idx="54290">
                  <c:v>74.180999999999997</c:v>
                </c:pt>
                <c:pt idx="54291">
                  <c:v>74.185000000000002</c:v>
                </c:pt>
                <c:pt idx="54292">
                  <c:v>74.188000000000002</c:v>
                </c:pt>
                <c:pt idx="54293">
                  <c:v>74.192000000000007</c:v>
                </c:pt>
                <c:pt idx="54294">
                  <c:v>74.195999999999998</c:v>
                </c:pt>
                <c:pt idx="54295">
                  <c:v>74.198999999999998</c:v>
                </c:pt>
                <c:pt idx="54296">
                  <c:v>74.203000000000003</c:v>
                </c:pt>
                <c:pt idx="54297">
                  <c:v>74.207000000000008</c:v>
                </c:pt>
                <c:pt idx="54298">
                  <c:v>74.210000000000008</c:v>
                </c:pt>
                <c:pt idx="54299">
                  <c:v>74.213999999999999</c:v>
                </c:pt>
                <c:pt idx="54300">
                  <c:v>74.216999999999999</c:v>
                </c:pt>
                <c:pt idx="54301">
                  <c:v>74.221000000000004</c:v>
                </c:pt>
                <c:pt idx="54302">
                  <c:v>74.224000000000004</c:v>
                </c:pt>
                <c:pt idx="54303">
                  <c:v>74.228000000000009</c:v>
                </c:pt>
                <c:pt idx="54304">
                  <c:v>74.231999999999999</c:v>
                </c:pt>
                <c:pt idx="54305">
                  <c:v>74.234999999999999</c:v>
                </c:pt>
                <c:pt idx="54306">
                  <c:v>74.239000000000004</c:v>
                </c:pt>
                <c:pt idx="54307">
                  <c:v>74.242000000000004</c:v>
                </c:pt>
                <c:pt idx="54308">
                  <c:v>74.245999999999995</c:v>
                </c:pt>
                <c:pt idx="54309">
                  <c:v>74.248999999999995</c:v>
                </c:pt>
                <c:pt idx="54310">
                  <c:v>74.253</c:v>
                </c:pt>
                <c:pt idx="54311">
                  <c:v>74.256</c:v>
                </c:pt>
                <c:pt idx="54312">
                  <c:v>74.260000000000005</c:v>
                </c:pt>
                <c:pt idx="54313">
                  <c:v>74.263000000000005</c:v>
                </c:pt>
                <c:pt idx="54314">
                  <c:v>74.266999999999996</c:v>
                </c:pt>
                <c:pt idx="54315">
                  <c:v>74.27</c:v>
                </c:pt>
                <c:pt idx="54316">
                  <c:v>74.274000000000001</c:v>
                </c:pt>
                <c:pt idx="54317">
                  <c:v>74.277000000000001</c:v>
                </c:pt>
                <c:pt idx="54318">
                  <c:v>74.281000000000006</c:v>
                </c:pt>
                <c:pt idx="54319">
                  <c:v>74.284000000000006</c:v>
                </c:pt>
                <c:pt idx="54320">
                  <c:v>74.287999999999997</c:v>
                </c:pt>
                <c:pt idx="54321">
                  <c:v>74.290999999999997</c:v>
                </c:pt>
                <c:pt idx="54322">
                  <c:v>74.295000000000002</c:v>
                </c:pt>
                <c:pt idx="54323">
                  <c:v>74.298000000000002</c:v>
                </c:pt>
                <c:pt idx="54324">
                  <c:v>74.302000000000007</c:v>
                </c:pt>
                <c:pt idx="54325">
                  <c:v>74.305000000000007</c:v>
                </c:pt>
                <c:pt idx="54326">
                  <c:v>74.308999999999997</c:v>
                </c:pt>
                <c:pt idx="54327">
                  <c:v>74.311999999999998</c:v>
                </c:pt>
                <c:pt idx="54328">
                  <c:v>74.316000000000003</c:v>
                </c:pt>
                <c:pt idx="54329">
                  <c:v>74.319000000000003</c:v>
                </c:pt>
                <c:pt idx="54330">
                  <c:v>74.322000000000003</c:v>
                </c:pt>
                <c:pt idx="54331">
                  <c:v>74.326000000000008</c:v>
                </c:pt>
                <c:pt idx="54332">
                  <c:v>74.329000000000008</c:v>
                </c:pt>
                <c:pt idx="54333">
                  <c:v>74.332999999999998</c:v>
                </c:pt>
                <c:pt idx="54334">
                  <c:v>74.335999999999999</c:v>
                </c:pt>
                <c:pt idx="54335">
                  <c:v>74.338999999999999</c:v>
                </c:pt>
                <c:pt idx="54336">
                  <c:v>74.343000000000004</c:v>
                </c:pt>
                <c:pt idx="54337">
                  <c:v>74.346000000000004</c:v>
                </c:pt>
                <c:pt idx="54338">
                  <c:v>74.349000000000004</c:v>
                </c:pt>
                <c:pt idx="54339">
                  <c:v>74.352000000000004</c:v>
                </c:pt>
                <c:pt idx="54340">
                  <c:v>74.355000000000004</c:v>
                </c:pt>
                <c:pt idx="54341">
                  <c:v>74.358999999999995</c:v>
                </c:pt>
                <c:pt idx="54342">
                  <c:v>74.361999999999995</c:v>
                </c:pt>
                <c:pt idx="54343">
                  <c:v>74.364999999999995</c:v>
                </c:pt>
                <c:pt idx="54344">
                  <c:v>74.367999999999995</c:v>
                </c:pt>
                <c:pt idx="54345">
                  <c:v>74.370999999999995</c:v>
                </c:pt>
                <c:pt idx="54346">
                  <c:v>74.375</c:v>
                </c:pt>
                <c:pt idx="54347">
                  <c:v>74.378</c:v>
                </c:pt>
                <c:pt idx="54348">
                  <c:v>74.381</c:v>
                </c:pt>
                <c:pt idx="54349">
                  <c:v>74.384</c:v>
                </c:pt>
                <c:pt idx="54350">
                  <c:v>74.387</c:v>
                </c:pt>
                <c:pt idx="54351">
                  <c:v>74.39</c:v>
                </c:pt>
                <c:pt idx="54352">
                  <c:v>74.394000000000005</c:v>
                </c:pt>
                <c:pt idx="54353">
                  <c:v>74.397000000000006</c:v>
                </c:pt>
                <c:pt idx="54354">
                  <c:v>74.400000000000006</c:v>
                </c:pt>
                <c:pt idx="54355">
                  <c:v>74.403000000000006</c:v>
                </c:pt>
                <c:pt idx="54356">
                  <c:v>74.406000000000006</c:v>
                </c:pt>
                <c:pt idx="54357">
                  <c:v>74.409000000000006</c:v>
                </c:pt>
                <c:pt idx="54358">
                  <c:v>74.412999999999997</c:v>
                </c:pt>
                <c:pt idx="54359">
                  <c:v>74.415999999999997</c:v>
                </c:pt>
                <c:pt idx="54360">
                  <c:v>74.418999999999997</c:v>
                </c:pt>
                <c:pt idx="54361">
                  <c:v>74.421999999999997</c:v>
                </c:pt>
                <c:pt idx="54362">
                  <c:v>74.424999999999997</c:v>
                </c:pt>
                <c:pt idx="54363">
                  <c:v>74.427999999999997</c:v>
                </c:pt>
                <c:pt idx="54364">
                  <c:v>74.432000000000002</c:v>
                </c:pt>
                <c:pt idx="54365">
                  <c:v>74.435000000000002</c:v>
                </c:pt>
                <c:pt idx="54366">
                  <c:v>74.438000000000002</c:v>
                </c:pt>
                <c:pt idx="54367">
                  <c:v>74.441000000000003</c:v>
                </c:pt>
                <c:pt idx="54368">
                  <c:v>74.444000000000003</c:v>
                </c:pt>
                <c:pt idx="54369">
                  <c:v>74.447000000000003</c:v>
                </c:pt>
                <c:pt idx="54370">
                  <c:v>74.45</c:v>
                </c:pt>
                <c:pt idx="54371">
                  <c:v>74.454000000000008</c:v>
                </c:pt>
                <c:pt idx="54372">
                  <c:v>74.457000000000008</c:v>
                </c:pt>
                <c:pt idx="54373">
                  <c:v>74.460000000000008</c:v>
                </c:pt>
                <c:pt idx="54374">
                  <c:v>74.463000000000008</c:v>
                </c:pt>
                <c:pt idx="54375">
                  <c:v>74.466000000000008</c:v>
                </c:pt>
                <c:pt idx="54376">
                  <c:v>74.469000000000008</c:v>
                </c:pt>
                <c:pt idx="54377">
                  <c:v>74.472000000000008</c:v>
                </c:pt>
                <c:pt idx="54378">
                  <c:v>74.475999999999999</c:v>
                </c:pt>
                <c:pt idx="54379">
                  <c:v>74.478999999999999</c:v>
                </c:pt>
                <c:pt idx="54380">
                  <c:v>74.481999999999999</c:v>
                </c:pt>
                <c:pt idx="54381">
                  <c:v>74.484999999999999</c:v>
                </c:pt>
                <c:pt idx="54382">
                  <c:v>74.488</c:v>
                </c:pt>
                <c:pt idx="54383">
                  <c:v>74.492000000000004</c:v>
                </c:pt>
                <c:pt idx="54384">
                  <c:v>74.495000000000005</c:v>
                </c:pt>
                <c:pt idx="54385">
                  <c:v>74.498000000000005</c:v>
                </c:pt>
                <c:pt idx="54386">
                  <c:v>74.501000000000005</c:v>
                </c:pt>
                <c:pt idx="54387">
                  <c:v>74.504999999999995</c:v>
                </c:pt>
                <c:pt idx="54388">
                  <c:v>74.507999999999996</c:v>
                </c:pt>
                <c:pt idx="54389">
                  <c:v>74.510999999999996</c:v>
                </c:pt>
                <c:pt idx="54390">
                  <c:v>74.513999999999996</c:v>
                </c:pt>
                <c:pt idx="54391">
                  <c:v>74.518000000000001</c:v>
                </c:pt>
                <c:pt idx="54392">
                  <c:v>74.521000000000001</c:v>
                </c:pt>
                <c:pt idx="54393">
                  <c:v>74.524000000000001</c:v>
                </c:pt>
                <c:pt idx="54394">
                  <c:v>74.527000000000001</c:v>
                </c:pt>
                <c:pt idx="54395">
                  <c:v>74.531000000000006</c:v>
                </c:pt>
                <c:pt idx="54396">
                  <c:v>74.534000000000006</c:v>
                </c:pt>
                <c:pt idx="54397">
                  <c:v>74.537000000000006</c:v>
                </c:pt>
                <c:pt idx="54398">
                  <c:v>74.540999999999997</c:v>
                </c:pt>
                <c:pt idx="54399">
                  <c:v>74.543999999999997</c:v>
                </c:pt>
                <c:pt idx="54400">
                  <c:v>74.546999999999997</c:v>
                </c:pt>
                <c:pt idx="54401">
                  <c:v>74.55</c:v>
                </c:pt>
                <c:pt idx="54402">
                  <c:v>74.554000000000002</c:v>
                </c:pt>
                <c:pt idx="54403">
                  <c:v>74.557000000000002</c:v>
                </c:pt>
                <c:pt idx="54404">
                  <c:v>74.56</c:v>
                </c:pt>
                <c:pt idx="54405">
                  <c:v>74.564000000000007</c:v>
                </c:pt>
                <c:pt idx="54406">
                  <c:v>74.567000000000007</c:v>
                </c:pt>
                <c:pt idx="54407">
                  <c:v>74.570000000000007</c:v>
                </c:pt>
                <c:pt idx="54408">
                  <c:v>74.573999999999998</c:v>
                </c:pt>
                <c:pt idx="54409">
                  <c:v>74.576999999999998</c:v>
                </c:pt>
                <c:pt idx="54410">
                  <c:v>74.58</c:v>
                </c:pt>
                <c:pt idx="54411">
                  <c:v>74.584000000000003</c:v>
                </c:pt>
                <c:pt idx="54412">
                  <c:v>74.587000000000003</c:v>
                </c:pt>
                <c:pt idx="54413">
                  <c:v>74.59</c:v>
                </c:pt>
                <c:pt idx="54414">
                  <c:v>74.594000000000008</c:v>
                </c:pt>
                <c:pt idx="54415">
                  <c:v>74.597000000000008</c:v>
                </c:pt>
                <c:pt idx="54416">
                  <c:v>74.600000000000009</c:v>
                </c:pt>
                <c:pt idx="54417">
                  <c:v>74.603999999999999</c:v>
                </c:pt>
                <c:pt idx="54418">
                  <c:v>74.606999999999999</c:v>
                </c:pt>
                <c:pt idx="54419">
                  <c:v>74.611000000000004</c:v>
                </c:pt>
                <c:pt idx="54420">
                  <c:v>74.614000000000004</c:v>
                </c:pt>
                <c:pt idx="54421">
                  <c:v>74.617000000000004</c:v>
                </c:pt>
                <c:pt idx="54422">
                  <c:v>74.620999999999995</c:v>
                </c:pt>
                <c:pt idx="54423">
                  <c:v>74.623999999999995</c:v>
                </c:pt>
                <c:pt idx="54424">
                  <c:v>74.628</c:v>
                </c:pt>
                <c:pt idx="54425">
                  <c:v>74.631</c:v>
                </c:pt>
                <c:pt idx="54426">
                  <c:v>74.635000000000005</c:v>
                </c:pt>
                <c:pt idx="54427">
                  <c:v>74.638000000000005</c:v>
                </c:pt>
                <c:pt idx="54428">
                  <c:v>74.641999999999996</c:v>
                </c:pt>
                <c:pt idx="54429">
                  <c:v>74.644999999999996</c:v>
                </c:pt>
                <c:pt idx="54430">
                  <c:v>74.647999999999996</c:v>
                </c:pt>
                <c:pt idx="54431">
                  <c:v>74.652000000000001</c:v>
                </c:pt>
                <c:pt idx="54432">
                  <c:v>74.655000000000001</c:v>
                </c:pt>
                <c:pt idx="54433">
                  <c:v>74.659000000000006</c:v>
                </c:pt>
                <c:pt idx="54434">
                  <c:v>74.662000000000006</c:v>
                </c:pt>
                <c:pt idx="54435">
                  <c:v>74.665999999999997</c:v>
                </c:pt>
                <c:pt idx="54436">
                  <c:v>74.668999999999997</c:v>
                </c:pt>
                <c:pt idx="54437">
                  <c:v>74.673000000000002</c:v>
                </c:pt>
                <c:pt idx="54438">
                  <c:v>74.676000000000002</c:v>
                </c:pt>
                <c:pt idx="54439">
                  <c:v>74.680000000000007</c:v>
                </c:pt>
                <c:pt idx="54440">
                  <c:v>74.683000000000007</c:v>
                </c:pt>
                <c:pt idx="54441">
                  <c:v>74.686999999999998</c:v>
                </c:pt>
                <c:pt idx="54442">
                  <c:v>74.69</c:v>
                </c:pt>
                <c:pt idx="54443">
                  <c:v>74.694000000000003</c:v>
                </c:pt>
                <c:pt idx="54444">
                  <c:v>74.698000000000008</c:v>
                </c:pt>
                <c:pt idx="54445">
                  <c:v>74.701000000000008</c:v>
                </c:pt>
                <c:pt idx="54446">
                  <c:v>74.704999999999998</c:v>
                </c:pt>
                <c:pt idx="54447">
                  <c:v>74.707999999999998</c:v>
                </c:pt>
                <c:pt idx="54448">
                  <c:v>74.712000000000003</c:v>
                </c:pt>
                <c:pt idx="54449">
                  <c:v>74.715000000000003</c:v>
                </c:pt>
                <c:pt idx="54450">
                  <c:v>74.719000000000008</c:v>
                </c:pt>
                <c:pt idx="54451">
                  <c:v>74.722000000000008</c:v>
                </c:pt>
                <c:pt idx="54452">
                  <c:v>74.725999999999999</c:v>
                </c:pt>
                <c:pt idx="54453">
                  <c:v>74.73</c:v>
                </c:pt>
                <c:pt idx="54454">
                  <c:v>74.733000000000004</c:v>
                </c:pt>
                <c:pt idx="54455">
                  <c:v>74.736999999999995</c:v>
                </c:pt>
                <c:pt idx="54456">
                  <c:v>74.739999999999995</c:v>
                </c:pt>
                <c:pt idx="54457">
                  <c:v>74.744</c:v>
                </c:pt>
                <c:pt idx="54458">
                  <c:v>74.748000000000005</c:v>
                </c:pt>
                <c:pt idx="54459">
                  <c:v>74.751000000000005</c:v>
                </c:pt>
                <c:pt idx="54460">
                  <c:v>74.754999999999995</c:v>
                </c:pt>
                <c:pt idx="54461">
                  <c:v>74.757999999999996</c:v>
                </c:pt>
                <c:pt idx="54462">
                  <c:v>74.762</c:v>
                </c:pt>
                <c:pt idx="54463">
                  <c:v>74.766000000000005</c:v>
                </c:pt>
                <c:pt idx="54464">
                  <c:v>74.769000000000005</c:v>
                </c:pt>
                <c:pt idx="54465">
                  <c:v>74.772999999999996</c:v>
                </c:pt>
                <c:pt idx="54466">
                  <c:v>74.777000000000001</c:v>
                </c:pt>
                <c:pt idx="54467">
                  <c:v>74.781000000000006</c:v>
                </c:pt>
                <c:pt idx="54468">
                  <c:v>74.784999999999997</c:v>
                </c:pt>
                <c:pt idx="54469">
                  <c:v>74.789000000000001</c:v>
                </c:pt>
                <c:pt idx="54470">
                  <c:v>74.792000000000002</c:v>
                </c:pt>
                <c:pt idx="54471">
                  <c:v>74.796000000000006</c:v>
                </c:pt>
                <c:pt idx="54472">
                  <c:v>74.8</c:v>
                </c:pt>
                <c:pt idx="54473">
                  <c:v>74.804000000000002</c:v>
                </c:pt>
                <c:pt idx="54474">
                  <c:v>74.807000000000002</c:v>
                </c:pt>
                <c:pt idx="54475">
                  <c:v>74.811000000000007</c:v>
                </c:pt>
                <c:pt idx="54476">
                  <c:v>74.814999999999998</c:v>
                </c:pt>
                <c:pt idx="54477">
                  <c:v>74.819000000000003</c:v>
                </c:pt>
                <c:pt idx="54478">
                  <c:v>74.822000000000003</c:v>
                </c:pt>
                <c:pt idx="54479">
                  <c:v>74.826000000000008</c:v>
                </c:pt>
                <c:pt idx="54480">
                  <c:v>74.83</c:v>
                </c:pt>
                <c:pt idx="54481">
                  <c:v>74.832999999999998</c:v>
                </c:pt>
                <c:pt idx="54482">
                  <c:v>74.837000000000003</c:v>
                </c:pt>
                <c:pt idx="54483">
                  <c:v>74.841000000000008</c:v>
                </c:pt>
                <c:pt idx="54484">
                  <c:v>74.844999999999999</c:v>
                </c:pt>
                <c:pt idx="54485">
                  <c:v>74.847999999999999</c:v>
                </c:pt>
                <c:pt idx="54486">
                  <c:v>74.852000000000004</c:v>
                </c:pt>
                <c:pt idx="54487">
                  <c:v>74.855999999999995</c:v>
                </c:pt>
                <c:pt idx="54488">
                  <c:v>74.86</c:v>
                </c:pt>
                <c:pt idx="54489">
                  <c:v>74.863</c:v>
                </c:pt>
                <c:pt idx="54490">
                  <c:v>74.867000000000004</c:v>
                </c:pt>
                <c:pt idx="54491">
                  <c:v>74.870999999999995</c:v>
                </c:pt>
                <c:pt idx="54492">
                  <c:v>74.875</c:v>
                </c:pt>
                <c:pt idx="54493">
                  <c:v>74.879000000000005</c:v>
                </c:pt>
                <c:pt idx="54494">
                  <c:v>74.882000000000005</c:v>
                </c:pt>
                <c:pt idx="54495">
                  <c:v>74.885999999999996</c:v>
                </c:pt>
                <c:pt idx="54496">
                  <c:v>74.89</c:v>
                </c:pt>
                <c:pt idx="54497">
                  <c:v>74.894000000000005</c:v>
                </c:pt>
                <c:pt idx="54498">
                  <c:v>74.897999999999996</c:v>
                </c:pt>
                <c:pt idx="54499">
                  <c:v>74.900999999999996</c:v>
                </c:pt>
                <c:pt idx="54500">
                  <c:v>74.905000000000001</c:v>
                </c:pt>
                <c:pt idx="54501">
                  <c:v>74.909000000000006</c:v>
                </c:pt>
                <c:pt idx="54502">
                  <c:v>74.912999999999997</c:v>
                </c:pt>
                <c:pt idx="54503">
                  <c:v>74.915999999999997</c:v>
                </c:pt>
                <c:pt idx="54504">
                  <c:v>74.92</c:v>
                </c:pt>
                <c:pt idx="54505">
                  <c:v>74.924000000000007</c:v>
                </c:pt>
                <c:pt idx="54506">
                  <c:v>74.927999999999997</c:v>
                </c:pt>
                <c:pt idx="54507">
                  <c:v>74.930999999999997</c:v>
                </c:pt>
                <c:pt idx="54508">
                  <c:v>74.935000000000002</c:v>
                </c:pt>
                <c:pt idx="54509">
                  <c:v>74.939000000000007</c:v>
                </c:pt>
                <c:pt idx="54510">
                  <c:v>74.942999999999998</c:v>
                </c:pt>
                <c:pt idx="54511">
                  <c:v>74.945999999999998</c:v>
                </c:pt>
                <c:pt idx="54512">
                  <c:v>74.95</c:v>
                </c:pt>
                <c:pt idx="54513">
                  <c:v>74.954000000000008</c:v>
                </c:pt>
                <c:pt idx="54514">
                  <c:v>74.957000000000008</c:v>
                </c:pt>
                <c:pt idx="54515">
                  <c:v>74.960999999999999</c:v>
                </c:pt>
                <c:pt idx="54516">
                  <c:v>74.965000000000003</c:v>
                </c:pt>
                <c:pt idx="54517">
                  <c:v>74.968000000000004</c:v>
                </c:pt>
                <c:pt idx="54518">
                  <c:v>74.972000000000008</c:v>
                </c:pt>
                <c:pt idx="54519">
                  <c:v>74.975000000000009</c:v>
                </c:pt>
                <c:pt idx="54520">
                  <c:v>74.978999999999999</c:v>
                </c:pt>
                <c:pt idx="54521">
                  <c:v>74.981999999999999</c:v>
                </c:pt>
                <c:pt idx="54522">
                  <c:v>74.986000000000004</c:v>
                </c:pt>
                <c:pt idx="54523">
                  <c:v>74.989000000000004</c:v>
                </c:pt>
                <c:pt idx="54524">
                  <c:v>74.992999999999995</c:v>
                </c:pt>
                <c:pt idx="54525">
                  <c:v>74.995999999999995</c:v>
                </c:pt>
                <c:pt idx="54526">
                  <c:v>74.998999999999995</c:v>
                </c:pt>
                <c:pt idx="54527">
                  <c:v>75.001999999999995</c:v>
                </c:pt>
                <c:pt idx="54528">
                  <c:v>75.006</c:v>
                </c:pt>
                <c:pt idx="54529">
                  <c:v>75.009</c:v>
                </c:pt>
                <c:pt idx="54530">
                  <c:v>75.012</c:v>
                </c:pt>
                <c:pt idx="54531">
                  <c:v>75.015000000000001</c:v>
                </c:pt>
                <c:pt idx="54532">
                  <c:v>75.018000000000001</c:v>
                </c:pt>
                <c:pt idx="54533">
                  <c:v>75.02</c:v>
                </c:pt>
                <c:pt idx="54534">
                  <c:v>75.022999999999996</c:v>
                </c:pt>
                <c:pt idx="54535">
                  <c:v>75.025000000000006</c:v>
                </c:pt>
                <c:pt idx="54536">
                  <c:v>75.025999999999996</c:v>
                </c:pt>
                <c:pt idx="54537">
                  <c:v>75.025999999999996</c:v>
                </c:pt>
                <c:pt idx="54538">
                  <c:v>75.025999999999996</c:v>
                </c:pt>
                <c:pt idx="54539">
                  <c:v>75.027000000000001</c:v>
                </c:pt>
                <c:pt idx="54540">
                  <c:v>75.027000000000001</c:v>
                </c:pt>
                <c:pt idx="54541">
                  <c:v>75.027000000000001</c:v>
                </c:pt>
                <c:pt idx="54542">
                  <c:v>75.027000000000001</c:v>
                </c:pt>
                <c:pt idx="54543">
                  <c:v>75.028000000000006</c:v>
                </c:pt>
                <c:pt idx="54544">
                  <c:v>75.028000000000006</c:v>
                </c:pt>
                <c:pt idx="54545">
                  <c:v>75.028000000000006</c:v>
                </c:pt>
                <c:pt idx="54546">
                  <c:v>75.028999999999996</c:v>
                </c:pt>
                <c:pt idx="54547">
                  <c:v>75.028999999999996</c:v>
                </c:pt>
                <c:pt idx="54548">
                  <c:v>75.028999999999996</c:v>
                </c:pt>
                <c:pt idx="54549">
                  <c:v>75.028999999999996</c:v>
                </c:pt>
                <c:pt idx="54550">
                  <c:v>75.03</c:v>
                </c:pt>
                <c:pt idx="54551">
                  <c:v>75.03</c:v>
                </c:pt>
                <c:pt idx="54552">
                  <c:v>75.03</c:v>
                </c:pt>
                <c:pt idx="54553">
                  <c:v>75.031000000000006</c:v>
                </c:pt>
                <c:pt idx="54554">
                  <c:v>75.031000000000006</c:v>
                </c:pt>
                <c:pt idx="54555">
                  <c:v>75.031000000000006</c:v>
                </c:pt>
                <c:pt idx="54556">
                  <c:v>75.031000000000006</c:v>
                </c:pt>
                <c:pt idx="54557">
                  <c:v>75.031999999999996</c:v>
                </c:pt>
                <c:pt idx="54558">
                  <c:v>75.031999999999996</c:v>
                </c:pt>
                <c:pt idx="54559">
                  <c:v>75.031999999999996</c:v>
                </c:pt>
                <c:pt idx="54560">
                  <c:v>75.033000000000001</c:v>
                </c:pt>
                <c:pt idx="54561">
                  <c:v>75.033000000000001</c:v>
                </c:pt>
                <c:pt idx="54562">
                  <c:v>75.033000000000001</c:v>
                </c:pt>
                <c:pt idx="54563">
                  <c:v>75.033000000000001</c:v>
                </c:pt>
                <c:pt idx="54564">
                  <c:v>75.034000000000006</c:v>
                </c:pt>
                <c:pt idx="54565">
                  <c:v>75.034000000000006</c:v>
                </c:pt>
                <c:pt idx="54566">
                  <c:v>75.034000000000006</c:v>
                </c:pt>
                <c:pt idx="54567">
                  <c:v>75.034999999999997</c:v>
                </c:pt>
                <c:pt idx="54568">
                  <c:v>75.034999999999997</c:v>
                </c:pt>
                <c:pt idx="54569">
                  <c:v>75.034999999999997</c:v>
                </c:pt>
                <c:pt idx="54570">
                  <c:v>75.034999999999997</c:v>
                </c:pt>
                <c:pt idx="54571">
                  <c:v>75.036000000000001</c:v>
                </c:pt>
                <c:pt idx="54572">
                  <c:v>75.036000000000001</c:v>
                </c:pt>
                <c:pt idx="54573">
                  <c:v>75.036000000000001</c:v>
                </c:pt>
                <c:pt idx="54574">
                  <c:v>75.037000000000006</c:v>
                </c:pt>
                <c:pt idx="54575">
                  <c:v>75.037000000000006</c:v>
                </c:pt>
                <c:pt idx="54576">
                  <c:v>75.037000000000006</c:v>
                </c:pt>
                <c:pt idx="54577">
                  <c:v>75.037000000000006</c:v>
                </c:pt>
                <c:pt idx="54578">
                  <c:v>75.037999999999997</c:v>
                </c:pt>
                <c:pt idx="54579">
                  <c:v>75.037999999999997</c:v>
                </c:pt>
                <c:pt idx="54580">
                  <c:v>75.037999999999997</c:v>
                </c:pt>
                <c:pt idx="54581">
                  <c:v>75.039000000000001</c:v>
                </c:pt>
                <c:pt idx="54582">
                  <c:v>75.039000000000001</c:v>
                </c:pt>
                <c:pt idx="54583">
                  <c:v>75.039000000000001</c:v>
                </c:pt>
                <c:pt idx="54584">
                  <c:v>75.039000000000001</c:v>
                </c:pt>
                <c:pt idx="54585">
                  <c:v>75.040000000000006</c:v>
                </c:pt>
                <c:pt idx="54586">
                  <c:v>75.040000000000006</c:v>
                </c:pt>
                <c:pt idx="54587">
                  <c:v>75.040000000000006</c:v>
                </c:pt>
                <c:pt idx="54588">
                  <c:v>75.040999999999997</c:v>
                </c:pt>
                <c:pt idx="54589">
                  <c:v>75.040999999999997</c:v>
                </c:pt>
                <c:pt idx="54590">
                  <c:v>75.040999999999997</c:v>
                </c:pt>
                <c:pt idx="54591">
                  <c:v>75.040999999999997</c:v>
                </c:pt>
                <c:pt idx="54592">
                  <c:v>75.042000000000002</c:v>
                </c:pt>
                <c:pt idx="54593">
                  <c:v>75.042000000000002</c:v>
                </c:pt>
                <c:pt idx="54594">
                  <c:v>75.042000000000002</c:v>
                </c:pt>
                <c:pt idx="54595">
                  <c:v>75.043000000000006</c:v>
                </c:pt>
                <c:pt idx="54596">
                  <c:v>75.043000000000006</c:v>
                </c:pt>
                <c:pt idx="54597">
                  <c:v>75.043000000000006</c:v>
                </c:pt>
                <c:pt idx="54598">
                  <c:v>75.043000000000006</c:v>
                </c:pt>
                <c:pt idx="54599">
                  <c:v>75.043999999999997</c:v>
                </c:pt>
                <c:pt idx="54600">
                  <c:v>75.043999999999997</c:v>
                </c:pt>
                <c:pt idx="54601">
                  <c:v>75.043999999999997</c:v>
                </c:pt>
                <c:pt idx="54602">
                  <c:v>75.045000000000002</c:v>
                </c:pt>
                <c:pt idx="54603">
                  <c:v>75.045000000000002</c:v>
                </c:pt>
                <c:pt idx="54604">
                  <c:v>75.045000000000002</c:v>
                </c:pt>
                <c:pt idx="54605">
                  <c:v>75.045000000000002</c:v>
                </c:pt>
                <c:pt idx="54606">
                  <c:v>75.046000000000006</c:v>
                </c:pt>
                <c:pt idx="54607">
                  <c:v>75.046000000000006</c:v>
                </c:pt>
                <c:pt idx="54608">
                  <c:v>75.046000000000006</c:v>
                </c:pt>
                <c:pt idx="54609">
                  <c:v>75.046000000000006</c:v>
                </c:pt>
                <c:pt idx="54610">
                  <c:v>75.046999999999997</c:v>
                </c:pt>
                <c:pt idx="54611">
                  <c:v>75.046999999999997</c:v>
                </c:pt>
                <c:pt idx="54612">
                  <c:v>75.046999999999997</c:v>
                </c:pt>
                <c:pt idx="54613">
                  <c:v>75.048000000000002</c:v>
                </c:pt>
                <c:pt idx="54614">
                  <c:v>75.048000000000002</c:v>
                </c:pt>
                <c:pt idx="54615">
                  <c:v>75.048000000000002</c:v>
                </c:pt>
                <c:pt idx="54616">
                  <c:v>75.048000000000002</c:v>
                </c:pt>
                <c:pt idx="54617">
                  <c:v>75.049000000000007</c:v>
                </c:pt>
                <c:pt idx="54618">
                  <c:v>75.049000000000007</c:v>
                </c:pt>
                <c:pt idx="54619">
                  <c:v>75.049000000000007</c:v>
                </c:pt>
                <c:pt idx="54620">
                  <c:v>75.05</c:v>
                </c:pt>
                <c:pt idx="54621">
                  <c:v>75.05</c:v>
                </c:pt>
                <c:pt idx="54622">
                  <c:v>75.05</c:v>
                </c:pt>
                <c:pt idx="54623">
                  <c:v>75.05</c:v>
                </c:pt>
                <c:pt idx="54624">
                  <c:v>75.051000000000002</c:v>
                </c:pt>
                <c:pt idx="54625">
                  <c:v>75.051000000000002</c:v>
                </c:pt>
                <c:pt idx="54626">
                  <c:v>75.051000000000002</c:v>
                </c:pt>
                <c:pt idx="54627">
                  <c:v>75.052000000000007</c:v>
                </c:pt>
                <c:pt idx="54628">
                  <c:v>75.052000000000007</c:v>
                </c:pt>
                <c:pt idx="54629">
                  <c:v>75.052000000000007</c:v>
                </c:pt>
                <c:pt idx="54630">
                  <c:v>75.052000000000007</c:v>
                </c:pt>
                <c:pt idx="54631">
                  <c:v>75.052999999999997</c:v>
                </c:pt>
                <c:pt idx="54632">
                  <c:v>75.052999999999997</c:v>
                </c:pt>
                <c:pt idx="54633">
                  <c:v>75.052999999999997</c:v>
                </c:pt>
                <c:pt idx="54634">
                  <c:v>75.054000000000002</c:v>
                </c:pt>
                <c:pt idx="54635">
                  <c:v>75.054000000000002</c:v>
                </c:pt>
                <c:pt idx="54636">
                  <c:v>75.054000000000002</c:v>
                </c:pt>
                <c:pt idx="54637">
                  <c:v>75.054000000000002</c:v>
                </c:pt>
                <c:pt idx="54638">
                  <c:v>75.055000000000007</c:v>
                </c:pt>
                <c:pt idx="54639">
                  <c:v>75.055000000000007</c:v>
                </c:pt>
                <c:pt idx="54640">
                  <c:v>75.055000000000007</c:v>
                </c:pt>
                <c:pt idx="54641">
                  <c:v>75.055999999999997</c:v>
                </c:pt>
                <c:pt idx="54642">
                  <c:v>75.055999999999997</c:v>
                </c:pt>
                <c:pt idx="54643">
                  <c:v>75.055999999999997</c:v>
                </c:pt>
                <c:pt idx="54644">
                  <c:v>75.055999999999997</c:v>
                </c:pt>
                <c:pt idx="54645">
                  <c:v>75.057000000000002</c:v>
                </c:pt>
                <c:pt idx="54646">
                  <c:v>75.057000000000002</c:v>
                </c:pt>
                <c:pt idx="54647">
                  <c:v>75.057000000000002</c:v>
                </c:pt>
                <c:pt idx="54648">
                  <c:v>75.058000000000007</c:v>
                </c:pt>
                <c:pt idx="54649">
                  <c:v>75.058000000000007</c:v>
                </c:pt>
                <c:pt idx="54650">
                  <c:v>75.058000000000007</c:v>
                </c:pt>
                <c:pt idx="54651">
                  <c:v>75.058000000000007</c:v>
                </c:pt>
                <c:pt idx="54652">
                  <c:v>75.058999999999997</c:v>
                </c:pt>
                <c:pt idx="54653">
                  <c:v>75.058999999999997</c:v>
                </c:pt>
                <c:pt idx="54654">
                  <c:v>75.058999999999997</c:v>
                </c:pt>
                <c:pt idx="54655">
                  <c:v>75.06</c:v>
                </c:pt>
                <c:pt idx="54656">
                  <c:v>75.06</c:v>
                </c:pt>
                <c:pt idx="54657">
                  <c:v>75.06</c:v>
                </c:pt>
                <c:pt idx="54658">
                  <c:v>75.06</c:v>
                </c:pt>
                <c:pt idx="54659">
                  <c:v>75.061000000000007</c:v>
                </c:pt>
                <c:pt idx="54660">
                  <c:v>75.061000000000007</c:v>
                </c:pt>
                <c:pt idx="54661">
                  <c:v>75.061000000000007</c:v>
                </c:pt>
                <c:pt idx="54662">
                  <c:v>75.061999999999998</c:v>
                </c:pt>
                <c:pt idx="54663">
                  <c:v>75.061999999999998</c:v>
                </c:pt>
                <c:pt idx="54664">
                  <c:v>75.061999999999998</c:v>
                </c:pt>
                <c:pt idx="54665">
                  <c:v>75.061999999999998</c:v>
                </c:pt>
                <c:pt idx="54666">
                  <c:v>75.063000000000002</c:v>
                </c:pt>
                <c:pt idx="54667">
                  <c:v>75.063000000000002</c:v>
                </c:pt>
                <c:pt idx="54668">
                  <c:v>75.063000000000002</c:v>
                </c:pt>
                <c:pt idx="54669">
                  <c:v>75.064000000000007</c:v>
                </c:pt>
                <c:pt idx="54670">
                  <c:v>75.064000000000007</c:v>
                </c:pt>
                <c:pt idx="54671">
                  <c:v>75.064000000000007</c:v>
                </c:pt>
                <c:pt idx="54672">
                  <c:v>75.064000000000007</c:v>
                </c:pt>
                <c:pt idx="54673">
                  <c:v>75.064999999999998</c:v>
                </c:pt>
                <c:pt idx="54674">
                  <c:v>75.064999999999998</c:v>
                </c:pt>
                <c:pt idx="54675">
                  <c:v>75.064999999999998</c:v>
                </c:pt>
                <c:pt idx="54676">
                  <c:v>75.066000000000003</c:v>
                </c:pt>
                <c:pt idx="54677">
                  <c:v>75.066000000000003</c:v>
                </c:pt>
                <c:pt idx="54678">
                  <c:v>75.066000000000003</c:v>
                </c:pt>
                <c:pt idx="54679">
                  <c:v>75.066000000000003</c:v>
                </c:pt>
                <c:pt idx="54680">
                  <c:v>75.067000000000007</c:v>
                </c:pt>
                <c:pt idx="54681">
                  <c:v>75.067000000000007</c:v>
                </c:pt>
                <c:pt idx="54682">
                  <c:v>75.067000000000007</c:v>
                </c:pt>
                <c:pt idx="54683">
                  <c:v>75.067999999999998</c:v>
                </c:pt>
                <c:pt idx="54684">
                  <c:v>75.067999999999998</c:v>
                </c:pt>
                <c:pt idx="54685">
                  <c:v>75.067999999999998</c:v>
                </c:pt>
                <c:pt idx="54686">
                  <c:v>75.067999999999998</c:v>
                </c:pt>
                <c:pt idx="54687">
                  <c:v>75.069000000000003</c:v>
                </c:pt>
                <c:pt idx="54688">
                  <c:v>75.069000000000003</c:v>
                </c:pt>
                <c:pt idx="54689">
                  <c:v>75.069000000000003</c:v>
                </c:pt>
                <c:pt idx="54690">
                  <c:v>75.070000000000007</c:v>
                </c:pt>
                <c:pt idx="54691">
                  <c:v>75.070000000000007</c:v>
                </c:pt>
                <c:pt idx="54692">
                  <c:v>75.070000000000007</c:v>
                </c:pt>
                <c:pt idx="54693">
                  <c:v>75.070000000000007</c:v>
                </c:pt>
                <c:pt idx="54694">
                  <c:v>75.070999999999998</c:v>
                </c:pt>
                <c:pt idx="54695">
                  <c:v>75.070999999999998</c:v>
                </c:pt>
                <c:pt idx="54696">
                  <c:v>75.070999999999998</c:v>
                </c:pt>
                <c:pt idx="54697">
                  <c:v>75.072000000000003</c:v>
                </c:pt>
                <c:pt idx="54698">
                  <c:v>75.072000000000003</c:v>
                </c:pt>
                <c:pt idx="54699">
                  <c:v>75.072000000000003</c:v>
                </c:pt>
                <c:pt idx="54700">
                  <c:v>75.072000000000003</c:v>
                </c:pt>
                <c:pt idx="54701">
                  <c:v>75.073000000000008</c:v>
                </c:pt>
                <c:pt idx="54702">
                  <c:v>75.073000000000008</c:v>
                </c:pt>
                <c:pt idx="54703">
                  <c:v>75.073000000000008</c:v>
                </c:pt>
                <c:pt idx="54704">
                  <c:v>75.073999999999998</c:v>
                </c:pt>
                <c:pt idx="54705">
                  <c:v>75.073999999999998</c:v>
                </c:pt>
                <c:pt idx="54706">
                  <c:v>75.073999999999998</c:v>
                </c:pt>
                <c:pt idx="54707">
                  <c:v>75.073999999999998</c:v>
                </c:pt>
                <c:pt idx="54708">
                  <c:v>75.075000000000003</c:v>
                </c:pt>
                <c:pt idx="54709">
                  <c:v>75.075000000000003</c:v>
                </c:pt>
                <c:pt idx="54710">
                  <c:v>75.075000000000003</c:v>
                </c:pt>
                <c:pt idx="54711">
                  <c:v>75.076000000000008</c:v>
                </c:pt>
                <c:pt idx="54712">
                  <c:v>75.076000000000008</c:v>
                </c:pt>
                <c:pt idx="54713">
                  <c:v>75.076000000000008</c:v>
                </c:pt>
                <c:pt idx="54714">
                  <c:v>75.076000000000008</c:v>
                </c:pt>
                <c:pt idx="54715">
                  <c:v>75.076999999999998</c:v>
                </c:pt>
                <c:pt idx="54716">
                  <c:v>75.076999999999998</c:v>
                </c:pt>
                <c:pt idx="54717">
                  <c:v>75.076999999999998</c:v>
                </c:pt>
                <c:pt idx="54718">
                  <c:v>75.078000000000003</c:v>
                </c:pt>
                <c:pt idx="54719">
                  <c:v>75.078000000000003</c:v>
                </c:pt>
                <c:pt idx="54720">
                  <c:v>75.078000000000003</c:v>
                </c:pt>
                <c:pt idx="54721">
                  <c:v>75.078000000000003</c:v>
                </c:pt>
                <c:pt idx="54722">
                  <c:v>75.079000000000008</c:v>
                </c:pt>
                <c:pt idx="54723">
                  <c:v>75.079000000000008</c:v>
                </c:pt>
                <c:pt idx="54724">
                  <c:v>75.079000000000008</c:v>
                </c:pt>
                <c:pt idx="54725">
                  <c:v>75.08</c:v>
                </c:pt>
                <c:pt idx="54726">
                  <c:v>75.08</c:v>
                </c:pt>
                <c:pt idx="54727">
                  <c:v>75.08</c:v>
                </c:pt>
                <c:pt idx="54728">
                  <c:v>75.08</c:v>
                </c:pt>
                <c:pt idx="54729">
                  <c:v>75.081000000000003</c:v>
                </c:pt>
                <c:pt idx="54730">
                  <c:v>75.081000000000003</c:v>
                </c:pt>
                <c:pt idx="54731">
                  <c:v>75.081000000000003</c:v>
                </c:pt>
                <c:pt idx="54732">
                  <c:v>75.082000000000008</c:v>
                </c:pt>
                <c:pt idx="54733">
                  <c:v>75.082000000000008</c:v>
                </c:pt>
                <c:pt idx="54734">
                  <c:v>75.082000000000008</c:v>
                </c:pt>
                <c:pt idx="54735">
                  <c:v>75.082000000000008</c:v>
                </c:pt>
                <c:pt idx="54736">
                  <c:v>75.082999999999998</c:v>
                </c:pt>
                <c:pt idx="54737">
                  <c:v>75.082999999999998</c:v>
                </c:pt>
                <c:pt idx="54738">
                  <c:v>75.082999999999998</c:v>
                </c:pt>
                <c:pt idx="54739">
                  <c:v>75.084000000000003</c:v>
                </c:pt>
                <c:pt idx="54740">
                  <c:v>75.084000000000003</c:v>
                </c:pt>
                <c:pt idx="54741">
                  <c:v>75.084000000000003</c:v>
                </c:pt>
                <c:pt idx="54742">
                  <c:v>75.084000000000003</c:v>
                </c:pt>
                <c:pt idx="54743">
                  <c:v>75.085000000000008</c:v>
                </c:pt>
                <c:pt idx="54744">
                  <c:v>75.085000000000008</c:v>
                </c:pt>
                <c:pt idx="54745">
                  <c:v>75.085000000000008</c:v>
                </c:pt>
                <c:pt idx="54746">
                  <c:v>75.085999999999999</c:v>
                </c:pt>
                <c:pt idx="54747">
                  <c:v>75.085999999999999</c:v>
                </c:pt>
                <c:pt idx="54748">
                  <c:v>75.085999999999999</c:v>
                </c:pt>
                <c:pt idx="54749">
                  <c:v>75.085999999999999</c:v>
                </c:pt>
                <c:pt idx="54750">
                  <c:v>75.087000000000003</c:v>
                </c:pt>
                <c:pt idx="54751">
                  <c:v>75.087000000000003</c:v>
                </c:pt>
                <c:pt idx="54752">
                  <c:v>75.087000000000003</c:v>
                </c:pt>
                <c:pt idx="54753">
                  <c:v>75.087000000000003</c:v>
                </c:pt>
                <c:pt idx="54754">
                  <c:v>75.088000000000008</c:v>
                </c:pt>
                <c:pt idx="54755">
                  <c:v>75.088000000000008</c:v>
                </c:pt>
                <c:pt idx="54756">
                  <c:v>75.088000000000008</c:v>
                </c:pt>
                <c:pt idx="54757">
                  <c:v>75.088999999999999</c:v>
                </c:pt>
                <c:pt idx="54758">
                  <c:v>75.088999999999999</c:v>
                </c:pt>
                <c:pt idx="54759">
                  <c:v>75.088999999999999</c:v>
                </c:pt>
                <c:pt idx="54760">
                  <c:v>75.088999999999999</c:v>
                </c:pt>
                <c:pt idx="54761">
                  <c:v>75.09</c:v>
                </c:pt>
                <c:pt idx="54762">
                  <c:v>75.09</c:v>
                </c:pt>
                <c:pt idx="54763">
                  <c:v>75.09</c:v>
                </c:pt>
                <c:pt idx="54764">
                  <c:v>75.091000000000008</c:v>
                </c:pt>
                <c:pt idx="54765">
                  <c:v>75.091000000000008</c:v>
                </c:pt>
                <c:pt idx="54766">
                  <c:v>75.091000000000008</c:v>
                </c:pt>
                <c:pt idx="54767">
                  <c:v>75.091000000000008</c:v>
                </c:pt>
                <c:pt idx="54768">
                  <c:v>75.091999999999999</c:v>
                </c:pt>
                <c:pt idx="54769">
                  <c:v>75.091999999999999</c:v>
                </c:pt>
                <c:pt idx="54770">
                  <c:v>75.091999999999999</c:v>
                </c:pt>
                <c:pt idx="54771">
                  <c:v>75.093000000000004</c:v>
                </c:pt>
                <c:pt idx="54772">
                  <c:v>75.093000000000004</c:v>
                </c:pt>
                <c:pt idx="54773">
                  <c:v>75.093000000000004</c:v>
                </c:pt>
                <c:pt idx="54774">
                  <c:v>75.093000000000004</c:v>
                </c:pt>
                <c:pt idx="54775">
                  <c:v>75.094000000000008</c:v>
                </c:pt>
                <c:pt idx="54776">
                  <c:v>75.094000000000008</c:v>
                </c:pt>
                <c:pt idx="54777">
                  <c:v>75.094000000000008</c:v>
                </c:pt>
                <c:pt idx="54778">
                  <c:v>75.094999999999999</c:v>
                </c:pt>
                <c:pt idx="54779">
                  <c:v>75.094999999999999</c:v>
                </c:pt>
                <c:pt idx="54780">
                  <c:v>75.094999999999999</c:v>
                </c:pt>
                <c:pt idx="54781">
                  <c:v>75.094999999999999</c:v>
                </c:pt>
                <c:pt idx="54782">
                  <c:v>75.096000000000004</c:v>
                </c:pt>
                <c:pt idx="54783">
                  <c:v>75.096000000000004</c:v>
                </c:pt>
                <c:pt idx="54784">
                  <c:v>75.096000000000004</c:v>
                </c:pt>
                <c:pt idx="54785">
                  <c:v>75.097000000000008</c:v>
                </c:pt>
                <c:pt idx="54786">
                  <c:v>75.097000000000008</c:v>
                </c:pt>
                <c:pt idx="54787">
                  <c:v>75.097000000000008</c:v>
                </c:pt>
                <c:pt idx="54788">
                  <c:v>75.097000000000008</c:v>
                </c:pt>
                <c:pt idx="54789">
                  <c:v>75.097999999999999</c:v>
                </c:pt>
                <c:pt idx="54790">
                  <c:v>75.097999999999999</c:v>
                </c:pt>
                <c:pt idx="54791">
                  <c:v>75.097999999999999</c:v>
                </c:pt>
                <c:pt idx="54792">
                  <c:v>75.099000000000004</c:v>
                </c:pt>
                <c:pt idx="54793">
                  <c:v>75.099000000000004</c:v>
                </c:pt>
                <c:pt idx="54794">
                  <c:v>75.099000000000004</c:v>
                </c:pt>
                <c:pt idx="54795">
                  <c:v>75.099000000000004</c:v>
                </c:pt>
                <c:pt idx="54796">
                  <c:v>75.100000000000009</c:v>
                </c:pt>
                <c:pt idx="54797">
                  <c:v>75.100000000000009</c:v>
                </c:pt>
                <c:pt idx="54798">
                  <c:v>75.100000000000009</c:v>
                </c:pt>
                <c:pt idx="54799">
                  <c:v>75.100999999999999</c:v>
                </c:pt>
                <c:pt idx="54800">
                  <c:v>75.100999999999999</c:v>
                </c:pt>
                <c:pt idx="54801">
                  <c:v>75.100999999999999</c:v>
                </c:pt>
                <c:pt idx="54802">
                  <c:v>75.100999999999999</c:v>
                </c:pt>
                <c:pt idx="54803">
                  <c:v>75.102000000000004</c:v>
                </c:pt>
                <c:pt idx="54804">
                  <c:v>75.102000000000004</c:v>
                </c:pt>
                <c:pt idx="54805">
                  <c:v>75.102000000000004</c:v>
                </c:pt>
                <c:pt idx="54806">
                  <c:v>75.103000000000009</c:v>
                </c:pt>
                <c:pt idx="54807">
                  <c:v>75.103000000000009</c:v>
                </c:pt>
                <c:pt idx="54808">
                  <c:v>75.103000000000009</c:v>
                </c:pt>
                <c:pt idx="54809">
                  <c:v>75.103000000000009</c:v>
                </c:pt>
                <c:pt idx="54810">
                  <c:v>75.103999999999999</c:v>
                </c:pt>
                <c:pt idx="54811">
                  <c:v>75.103999999999999</c:v>
                </c:pt>
                <c:pt idx="54812">
                  <c:v>75.103999999999999</c:v>
                </c:pt>
                <c:pt idx="54813">
                  <c:v>75.105000000000004</c:v>
                </c:pt>
                <c:pt idx="54814">
                  <c:v>75.105000000000004</c:v>
                </c:pt>
                <c:pt idx="54815">
                  <c:v>75.105000000000004</c:v>
                </c:pt>
                <c:pt idx="54816">
                  <c:v>75.105000000000004</c:v>
                </c:pt>
                <c:pt idx="54817">
                  <c:v>75.105999999999995</c:v>
                </c:pt>
                <c:pt idx="54818">
                  <c:v>75.105999999999995</c:v>
                </c:pt>
                <c:pt idx="54819">
                  <c:v>75.105999999999995</c:v>
                </c:pt>
                <c:pt idx="54820">
                  <c:v>75.106999999999999</c:v>
                </c:pt>
                <c:pt idx="54821">
                  <c:v>75.106999999999999</c:v>
                </c:pt>
                <c:pt idx="54822">
                  <c:v>75.106999999999999</c:v>
                </c:pt>
                <c:pt idx="54823">
                  <c:v>75.106999999999999</c:v>
                </c:pt>
                <c:pt idx="54824">
                  <c:v>75.108000000000004</c:v>
                </c:pt>
                <c:pt idx="54825">
                  <c:v>75.108000000000004</c:v>
                </c:pt>
                <c:pt idx="54826">
                  <c:v>75.108000000000004</c:v>
                </c:pt>
                <c:pt idx="54827">
                  <c:v>75.108999999999995</c:v>
                </c:pt>
                <c:pt idx="54828">
                  <c:v>75.108999999999995</c:v>
                </c:pt>
                <c:pt idx="54829">
                  <c:v>75.108999999999995</c:v>
                </c:pt>
                <c:pt idx="54830">
                  <c:v>75.108999999999995</c:v>
                </c:pt>
                <c:pt idx="54831">
                  <c:v>75.11</c:v>
                </c:pt>
                <c:pt idx="54832">
                  <c:v>75.11</c:v>
                </c:pt>
                <c:pt idx="54833">
                  <c:v>75.11</c:v>
                </c:pt>
                <c:pt idx="54834">
                  <c:v>75.111000000000004</c:v>
                </c:pt>
                <c:pt idx="54835">
                  <c:v>75.111000000000004</c:v>
                </c:pt>
                <c:pt idx="54836">
                  <c:v>75.111000000000004</c:v>
                </c:pt>
                <c:pt idx="54837">
                  <c:v>75.111000000000004</c:v>
                </c:pt>
                <c:pt idx="54838">
                  <c:v>75.111999999999995</c:v>
                </c:pt>
                <c:pt idx="54839">
                  <c:v>75.111999999999995</c:v>
                </c:pt>
                <c:pt idx="54840">
                  <c:v>75.111999999999995</c:v>
                </c:pt>
                <c:pt idx="54841">
                  <c:v>75.113</c:v>
                </c:pt>
                <c:pt idx="54842">
                  <c:v>75.113</c:v>
                </c:pt>
                <c:pt idx="54843">
                  <c:v>75.113</c:v>
                </c:pt>
                <c:pt idx="54844">
                  <c:v>75.113</c:v>
                </c:pt>
                <c:pt idx="54845">
                  <c:v>75.114000000000004</c:v>
                </c:pt>
                <c:pt idx="54846">
                  <c:v>75.114000000000004</c:v>
                </c:pt>
                <c:pt idx="54847">
                  <c:v>75.114000000000004</c:v>
                </c:pt>
                <c:pt idx="54848">
                  <c:v>75.114999999999995</c:v>
                </c:pt>
                <c:pt idx="54849">
                  <c:v>75.114999999999995</c:v>
                </c:pt>
                <c:pt idx="54850">
                  <c:v>75.114999999999995</c:v>
                </c:pt>
                <c:pt idx="54851">
                  <c:v>75.114999999999995</c:v>
                </c:pt>
                <c:pt idx="54852">
                  <c:v>75.116</c:v>
                </c:pt>
                <c:pt idx="54853">
                  <c:v>75.116</c:v>
                </c:pt>
                <c:pt idx="54854">
                  <c:v>75.116</c:v>
                </c:pt>
                <c:pt idx="54855">
                  <c:v>75.117000000000004</c:v>
                </c:pt>
                <c:pt idx="54856">
                  <c:v>75.117000000000004</c:v>
                </c:pt>
                <c:pt idx="54857">
                  <c:v>75.117000000000004</c:v>
                </c:pt>
                <c:pt idx="54858">
                  <c:v>75.117000000000004</c:v>
                </c:pt>
                <c:pt idx="54859">
                  <c:v>75.117999999999995</c:v>
                </c:pt>
                <c:pt idx="54860">
                  <c:v>75.117999999999995</c:v>
                </c:pt>
                <c:pt idx="54861">
                  <c:v>75.117999999999995</c:v>
                </c:pt>
                <c:pt idx="54862">
                  <c:v>75.119</c:v>
                </c:pt>
                <c:pt idx="54863">
                  <c:v>75.119</c:v>
                </c:pt>
                <c:pt idx="54864">
                  <c:v>75.119</c:v>
                </c:pt>
                <c:pt idx="54865">
                  <c:v>75.119</c:v>
                </c:pt>
                <c:pt idx="54866">
                  <c:v>75.12</c:v>
                </c:pt>
                <c:pt idx="54867">
                  <c:v>75.12</c:v>
                </c:pt>
                <c:pt idx="54868">
                  <c:v>75.12</c:v>
                </c:pt>
                <c:pt idx="54869">
                  <c:v>75.120999999999995</c:v>
                </c:pt>
                <c:pt idx="54870">
                  <c:v>75.120999999999995</c:v>
                </c:pt>
                <c:pt idx="54871">
                  <c:v>75.120999999999995</c:v>
                </c:pt>
                <c:pt idx="54872">
                  <c:v>75.120999999999995</c:v>
                </c:pt>
                <c:pt idx="54873">
                  <c:v>75.122</c:v>
                </c:pt>
                <c:pt idx="54874">
                  <c:v>75.122</c:v>
                </c:pt>
                <c:pt idx="54875">
                  <c:v>75.122</c:v>
                </c:pt>
                <c:pt idx="54876">
                  <c:v>75.123000000000005</c:v>
                </c:pt>
                <c:pt idx="54877">
                  <c:v>75.123000000000005</c:v>
                </c:pt>
                <c:pt idx="54878">
                  <c:v>75.123000000000005</c:v>
                </c:pt>
                <c:pt idx="54879">
                  <c:v>75.123000000000005</c:v>
                </c:pt>
                <c:pt idx="54880">
                  <c:v>75.123999999999995</c:v>
                </c:pt>
                <c:pt idx="54881">
                  <c:v>75.123999999999995</c:v>
                </c:pt>
                <c:pt idx="54882">
                  <c:v>75.123999999999995</c:v>
                </c:pt>
                <c:pt idx="54883">
                  <c:v>75.125</c:v>
                </c:pt>
                <c:pt idx="54884">
                  <c:v>75.125</c:v>
                </c:pt>
                <c:pt idx="54885">
                  <c:v>75.125</c:v>
                </c:pt>
                <c:pt idx="54886">
                  <c:v>75.125</c:v>
                </c:pt>
                <c:pt idx="54887">
                  <c:v>75.126000000000005</c:v>
                </c:pt>
                <c:pt idx="54888">
                  <c:v>75.126000000000005</c:v>
                </c:pt>
                <c:pt idx="54889">
                  <c:v>75.126000000000005</c:v>
                </c:pt>
                <c:pt idx="54890">
                  <c:v>75.126999999999995</c:v>
                </c:pt>
                <c:pt idx="54891">
                  <c:v>75.126999999999995</c:v>
                </c:pt>
                <c:pt idx="54892">
                  <c:v>75.126999999999995</c:v>
                </c:pt>
                <c:pt idx="54893">
                  <c:v>75.126999999999995</c:v>
                </c:pt>
                <c:pt idx="54894">
                  <c:v>75.128</c:v>
                </c:pt>
                <c:pt idx="54895">
                  <c:v>75.128</c:v>
                </c:pt>
                <c:pt idx="54896">
                  <c:v>75.128</c:v>
                </c:pt>
                <c:pt idx="54897">
                  <c:v>75.129000000000005</c:v>
                </c:pt>
                <c:pt idx="54898">
                  <c:v>75.129000000000005</c:v>
                </c:pt>
                <c:pt idx="54899">
                  <c:v>75.129000000000005</c:v>
                </c:pt>
                <c:pt idx="54900">
                  <c:v>75.129000000000005</c:v>
                </c:pt>
                <c:pt idx="54901">
                  <c:v>75.13</c:v>
                </c:pt>
                <c:pt idx="54902">
                  <c:v>75.13</c:v>
                </c:pt>
                <c:pt idx="54903">
                  <c:v>75.13</c:v>
                </c:pt>
                <c:pt idx="54904">
                  <c:v>75.13</c:v>
                </c:pt>
                <c:pt idx="54905">
                  <c:v>75.131</c:v>
                </c:pt>
                <c:pt idx="54906">
                  <c:v>75.131</c:v>
                </c:pt>
                <c:pt idx="54907">
                  <c:v>75.131</c:v>
                </c:pt>
                <c:pt idx="54908">
                  <c:v>75.132000000000005</c:v>
                </c:pt>
                <c:pt idx="54909">
                  <c:v>75.132000000000005</c:v>
                </c:pt>
                <c:pt idx="54910">
                  <c:v>75.132000000000005</c:v>
                </c:pt>
                <c:pt idx="54911">
                  <c:v>75.132000000000005</c:v>
                </c:pt>
                <c:pt idx="54912">
                  <c:v>75.132999999999996</c:v>
                </c:pt>
                <c:pt idx="54913">
                  <c:v>75.132999999999996</c:v>
                </c:pt>
                <c:pt idx="54914">
                  <c:v>75.132999999999996</c:v>
                </c:pt>
                <c:pt idx="54915">
                  <c:v>75.134</c:v>
                </c:pt>
                <c:pt idx="54916">
                  <c:v>75.134</c:v>
                </c:pt>
                <c:pt idx="54917">
                  <c:v>75.134</c:v>
                </c:pt>
                <c:pt idx="54918">
                  <c:v>75.134</c:v>
                </c:pt>
                <c:pt idx="54919">
                  <c:v>75.135000000000005</c:v>
                </c:pt>
                <c:pt idx="54920">
                  <c:v>75.135000000000005</c:v>
                </c:pt>
                <c:pt idx="54921">
                  <c:v>75.135000000000005</c:v>
                </c:pt>
                <c:pt idx="54922">
                  <c:v>75.135999999999996</c:v>
                </c:pt>
                <c:pt idx="54923">
                  <c:v>75.135999999999996</c:v>
                </c:pt>
                <c:pt idx="54924">
                  <c:v>75.135999999999996</c:v>
                </c:pt>
                <c:pt idx="54925">
                  <c:v>75.135999999999996</c:v>
                </c:pt>
                <c:pt idx="54926">
                  <c:v>75.137</c:v>
                </c:pt>
                <c:pt idx="54927">
                  <c:v>75.137</c:v>
                </c:pt>
                <c:pt idx="54928">
                  <c:v>75.137</c:v>
                </c:pt>
                <c:pt idx="54929">
                  <c:v>75.138000000000005</c:v>
                </c:pt>
                <c:pt idx="54930">
                  <c:v>75.138000000000005</c:v>
                </c:pt>
                <c:pt idx="54931">
                  <c:v>75.138000000000005</c:v>
                </c:pt>
                <c:pt idx="54932">
                  <c:v>75.138000000000005</c:v>
                </c:pt>
                <c:pt idx="54933">
                  <c:v>75.138999999999996</c:v>
                </c:pt>
                <c:pt idx="54934">
                  <c:v>75.138999999999996</c:v>
                </c:pt>
                <c:pt idx="54935">
                  <c:v>75.138999999999996</c:v>
                </c:pt>
                <c:pt idx="54936">
                  <c:v>75.14</c:v>
                </c:pt>
                <c:pt idx="54937">
                  <c:v>75.14</c:v>
                </c:pt>
                <c:pt idx="54938">
                  <c:v>75.14</c:v>
                </c:pt>
                <c:pt idx="54939">
                  <c:v>75.14</c:v>
                </c:pt>
                <c:pt idx="54940">
                  <c:v>75.141000000000005</c:v>
                </c:pt>
                <c:pt idx="54941">
                  <c:v>75.141000000000005</c:v>
                </c:pt>
                <c:pt idx="54942">
                  <c:v>75.141000000000005</c:v>
                </c:pt>
                <c:pt idx="54943">
                  <c:v>75.141999999999996</c:v>
                </c:pt>
                <c:pt idx="54944">
                  <c:v>75.141999999999996</c:v>
                </c:pt>
                <c:pt idx="54945">
                  <c:v>75.141999999999996</c:v>
                </c:pt>
                <c:pt idx="54946">
                  <c:v>75.141999999999996</c:v>
                </c:pt>
                <c:pt idx="54947">
                  <c:v>75.143000000000001</c:v>
                </c:pt>
                <c:pt idx="54948">
                  <c:v>75.143000000000001</c:v>
                </c:pt>
                <c:pt idx="54949">
                  <c:v>75.143000000000001</c:v>
                </c:pt>
                <c:pt idx="54950">
                  <c:v>75.144000000000005</c:v>
                </c:pt>
                <c:pt idx="54951">
                  <c:v>75.144000000000005</c:v>
                </c:pt>
                <c:pt idx="54952">
                  <c:v>75.144000000000005</c:v>
                </c:pt>
                <c:pt idx="54953">
                  <c:v>75.144000000000005</c:v>
                </c:pt>
                <c:pt idx="54954">
                  <c:v>75.144999999999996</c:v>
                </c:pt>
                <c:pt idx="54955">
                  <c:v>75.144999999999996</c:v>
                </c:pt>
                <c:pt idx="54956">
                  <c:v>75.144999999999996</c:v>
                </c:pt>
                <c:pt idx="54957">
                  <c:v>75.146000000000001</c:v>
                </c:pt>
                <c:pt idx="54958">
                  <c:v>75.146000000000001</c:v>
                </c:pt>
                <c:pt idx="54959">
                  <c:v>75.146000000000001</c:v>
                </c:pt>
                <c:pt idx="54960">
                  <c:v>75.146000000000001</c:v>
                </c:pt>
                <c:pt idx="54961">
                  <c:v>75.147000000000006</c:v>
                </c:pt>
                <c:pt idx="54962">
                  <c:v>75.147000000000006</c:v>
                </c:pt>
                <c:pt idx="54963">
                  <c:v>75.147000000000006</c:v>
                </c:pt>
                <c:pt idx="54964">
                  <c:v>75.147999999999996</c:v>
                </c:pt>
                <c:pt idx="54965">
                  <c:v>75.147999999999996</c:v>
                </c:pt>
                <c:pt idx="54966">
                  <c:v>75.147999999999996</c:v>
                </c:pt>
                <c:pt idx="54967">
                  <c:v>75.147999999999996</c:v>
                </c:pt>
                <c:pt idx="54968">
                  <c:v>75.149000000000001</c:v>
                </c:pt>
                <c:pt idx="54969">
                  <c:v>75.149000000000001</c:v>
                </c:pt>
                <c:pt idx="54970">
                  <c:v>75.149000000000001</c:v>
                </c:pt>
                <c:pt idx="54971">
                  <c:v>75.150000000000006</c:v>
                </c:pt>
                <c:pt idx="54972">
                  <c:v>75.150000000000006</c:v>
                </c:pt>
                <c:pt idx="54973">
                  <c:v>75.150000000000006</c:v>
                </c:pt>
                <c:pt idx="54974">
                  <c:v>75.150000000000006</c:v>
                </c:pt>
                <c:pt idx="54975">
                  <c:v>75.150999999999996</c:v>
                </c:pt>
                <c:pt idx="54976">
                  <c:v>75.150999999999996</c:v>
                </c:pt>
                <c:pt idx="54977">
                  <c:v>75.150999999999996</c:v>
                </c:pt>
                <c:pt idx="54978">
                  <c:v>75.152000000000001</c:v>
                </c:pt>
                <c:pt idx="54979">
                  <c:v>75.152000000000001</c:v>
                </c:pt>
                <c:pt idx="54980">
                  <c:v>75.152000000000001</c:v>
                </c:pt>
                <c:pt idx="54981">
                  <c:v>75.152000000000001</c:v>
                </c:pt>
                <c:pt idx="54982">
                  <c:v>75.153000000000006</c:v>
                </c:pt>
                <c:pt idx="54983">
                  <c:v>75.153000000000006</c:v>
                </c:pt>
                <c:pt idx="54984">
                  <c:v>75.153000000000006</c:v>
                </c:pt>
                <c:pt idx="54985">
                  <c:v>75.153999999999996</c:v>
                </c:pt>
                <c:pt idx="54986">
                  <c:v>75.153999999999996</c:v>
                </c:pt>
                <c:pt idx="54987">
                  <c:v>75.153999999999996</c:v>
                </c:pt>
                <c:pt idx="54988">
                  <c:v>75.153999999999996</c:v>
                </c:pt>
                <c:pt idx="54989">
                  <c:v>75.155000000000001</c:v>
                </c:pt>
                <c:pt idx="54990">
                  <c:v>75.155000000000001</c:v>
                </c:pt>
                <c:pt idx="54991">
                  <c:v>75.155000000000001</c:v>
                </c:pt>
                <c:pt idx="54992">
                  <c:v>75.156000000000006</c:v>
                </c:pt>
                <c:pt idx="54993">
                  <c:v>75.156000000000006</c:v>
                </c:pt>
                <c:pt idx="54994">
                  <c:v>75.156000000000006</c:v>
                </c:pt>
                <c:pt idx="54995">
                  <c:v>75.156000000000006</c:v>
                </c:pt>
                <c:pt idx="54996">
                  <c:v>75.156999999999996</c:v>
                </c:pt>
                <c:pt idx="54997">
                  <c:v>75.156999999999996</c:v>
                </c:pt>
                <c:pt idx="54998">
                  <c:v>75.156999999999996</c:v>
                </c:pt>
                <c:pt idx="54999">
                  <c:v>75.158000000000001</c:v>
                </c:pt>
                <c:pt idx="55000">
                  <c:v>75.158000000000001</c:v>
                </c:pt>
                <c:pt idx="55001">
                  <c:v>75.158000000000001</c:v>
                </c:pt>
                <c:pt idx="55002">
                  <c:v>75.158000000000001</c:v>
                </c:pt>
                <c:pt idx="55003">
                  <c:v>75.159000000000006</c:v>
                </c:pt>
                <c:pt idx="55004">
                  <c:v>75.159000000000006</c:v>
                </c:pt>
                <c:pt idx="55005">
                  <c:v>75.159000000000006</c:v>
                </c:pt>
                <c:pt idx="55006">
                  <c:v>75.16</c:v>
                </c:pt>
                <c:pt idx="55007">
                  <c:v>75.16</c:v>
                </c:pt>
                <c:pt idx="55008">
                  <c:v>75.16</c:v>
                </c:pt>
                <c:pt idx="55009">
                  <c:v>75.16</c:v>
                </c:pt>
                <c:pt idx="55010">
                  <c:v>75.161000000000001</c:v>
                </c:pt>
                <c:pt idx="55011">
                  <c:v>75.161000000000001</c:v>
                </c:pt>
                <c:pt idx="55012">
                  <c:v>75.161000000000001</c:v>
                </c:pt>
                <c:pt idx="55013">
                  <c:v>75.162000000000006</c:v>
                </c:pt>
                <c:pt idx="55014">
                  <c:v>75.162000000000006</c:v>
                </c:pt>
                <c:pt idx="55015">
                  <c:v>75.162000000000006</c:v>
                </c:pt>
                <c:pt idx="55016">
                  <c:v>75.162000000000006</c:v>
                </c:pt>
                <c:pt idx="55017">
                  <c:v>75.162999999999997</c:v>
                </c:pt>
                <c:pt idx="55018">
                  <c:v>75.162999999999997</c:v>
                </c:pt>
                <c:pt idx="55019">
                  <c:v>75.162999999999997</c:v>
                </c:pt>
                <c:pt idx="55020">
                  <c:v>75.164000000000001</c:v>
                </c:pt>
                <c:pt idx="55021">
                  <c:v>75.164000000000001</c:v>
                </c:pt>
                <c:pt idx="55022">
                  <c:v>75.164000000000001</c:v>
                </c:pt>
                <c:pt idx="55023">
                  <c:v>75.164000000000001</c:v>
                </c:pt>
                <c:pt idx="55024">
                  <c:v>75.165000000000006</c:v>
                </c:pt>
                <c:pt idx="55025">
                  <c:v>75.165000000000006</c:v>
                </c:pt>
                <c:pt idx="55026">
                  <c:v>75.165000000000006</c:v>
                </c:pt>
                <c:pt idx="55027">
                  <c:v>75.165999999999997</c:v>
                </c:pt>
                <c:pt idx="55028">
                  <c:v>75.165999999999997</c:v>
                </c:pt>
                <c:pt idx="55029">
                  <c:v>75.165999999999997</c:v>
                </c:pt>
                <c:pt idx="55030">
                  <c:v>75.165999999999997</c:v>
                </c:pt>
                <c:pt idx="55031">
                  <c:v>75.167000000000002</c:v>
                </c:pt>
                <c:pt idx="55032">
                  <c:v>75.167000000000002</c:v>
                </c:pt>
                <c:pt idx="55033">
                  <c:v>75.167000000000002</c:v>
                </c:pt>
                <c:pt idx="55034">
                  <c:v>75.168000000000006</c:v>
                </c:pt>
                <c:pt idx="55035">
                  <c:v>75.168000000000006</c:v>
                </c:pt>
                <c:pt idx="55036">
                  <c:v>75.168000000000006</c:v>
                </c:pt>
                <c:pt idx="55037">
                  <c:v>75.168000000000006</c:v>
                </c:pt>
                <c:pt idx="55038">
                  <c:v>75.168999999999997</c:v>
                </c:pt>
                <c:pt idx="55039">
                  <c:v>75.168999999999997</c:v>
                </c:pt>
                <c:pt idx="55040">
                  <c:v>75.168999999999997</c:v>
                </c:pt>
                <c:pt idx="55041">
                  <c:v>75.17</c:v>
                </c:pt>
                <c:pt idx="55042">
                  <c:v>75.17</c:v>
                </c:pt>
                <c:pt idx="55043">
                  <c:v>75.17</c:v>
                </c:pt>
                <c:pt idx="55044">
                  <c:v>75.17</c:v>
                </c:pt>
                <c:pt idx="55045">
                  <c:v>75.171000000000006</c:v>
                </c:pt>
                <c:pt idx="55046">
                  <c:v>75.171000000000006</c:v>
                </c:pt>
                <c:pt idx="55047">
                  <c:v>75.171000000000006</c:v>
                </c:pt>
                <c:pt idx="55048">
                  <c:v>75.171999999999997</c:v>
                </c:pt>
                <c:pt idx="55049">
                  <c:v>75.171999999999997</c:v>
                </c:pt>
                <c:pt idx="55050">
                  <c:v>75.171999999999997</c:v>
                </c:pt>
                <c:pt idx="55051">
                  <c:v>75.171999999999997</c:v>
                </c:pt>
                <c:pt idx="55052">
                  <c:v>75.173000000000002</c:v>
                </c:pt>
                <c:pt idx="55053">
                  <c:v>75.173000000000002</c:v>
                </c:pt>
                <c:pt idx="55054">
                  <c:v>75.173000000000002</c:v>
                </c:pt>
                <c:pt idx="55055">
                  <c:v>75.174000000000007</c:v>
                </c:pt>
                <c:pt idx="55056">
                  <c:v>75.174000000000007</c:v>
                </c:pt>
                <c:pt idx="55057">
                  <c:v>75.174000000000007</c:v>
                </c:pt>
                <c:pt idx="55058">
                  <c:v>75.174000000000007</c:v>
                </c:pt>
                <c:pt idx="55059">
                  <c:v>75.174999999999997</c:v>
                </c:pt>
                <c:pt idx="55060">
                  <c:v>75.174999999999997</c:v>
                </c:pt>
                <c:pt idx="55061">
                  <c:v>75.174999999999997</c:v>
                </c:pt>
                <c:pt idx="55062">
                  <c:v>75.176000000000002</c:v>
                </c:pt>
                <c:pt idx="55063">
                  <c:v>75.176000000000002</c:v>
                </c:pt>
                <c:pt idx="55064">
                  <c:v>75.176000000000002</c:v>
                </c:pt>
                <c:pt idx="55065">
                  <c:v>75.176000000000002</c:v>
                </c:pt>
                <c:pt idx="55066">
                  <c:v>75.177000000000007</c:v>
                </c:pt>
                <c:pt idx="55067">
                  <c:v>75.177000000000007</c:v>
                </c:pt>
                <c:pt idx="55068">
                  <c:v>75.177000000000007</c:v>
                </c:pt>
                <c:pt idx="55069">
                  <c:v>75.177999999999997</c:v>
                </c:pt>
                <c:pt idx="55070">
                  <c:v>75.177999999999997</c:v>
                </c:pt>
                <c:pt idx="55071">
                  <c:v>75.177999999999997</c:v>
                </c:pt>
                <c:pt idx="55072">
                  <c:v>75.177999999999997</c:v>
                </c:pt>
                <c:pt idx="55073">
                  <c:v>75.179000000000002</c:v>
                </c:pt>
                <c:pt idx="55074">
                  <c:v>75.179000000000002</c:v>
                </c:pt>
                <c:pt idx="55075">
                  <c:v>75.179000000000002</c:v>
                </c:pt>
                <c:pt idx="55076">
                  <c:v>75.179000000000002</c:v>
                </c:pt>
                <c:pt idx="55077">
                  <c:v>75.180000000000007</c:v>
                </c:pt>
                <c:pt idx="55078">
                  <c:v>75.180000000000007</c:v>
                </c:pt>
                <c:pt idx="55079">
                  <c:v>75.180000000000007</c:v>
                </c:pt>
                <c:pt idx="55080">
                  <c:v>75.180999999999997</c:v>
                </c:pt>
                <c:pt idx="55081">
                  <c:v>75.180999999999997</c:v>
                </c:pt>
                <c:pt idx="55082">
                  <c:v>75.180999999999997</c:v>
                </c:pt>
                <c:pt idx="55083">
                  <c:v>75.180999999999997</c:v>
                </c:pt>
                <c:pt idx="55084">
                  <c:v>75.182000000000002</c:v>
                </c:pt>
                <c:pt idx="55085">
                  <c:v>75.182000000000002</c:v>
                </c:pt>
                <c:pt idx="55086">
                  <c:v>75.182000000000002</c:v>
                </c:pt>
                <c:pt idx="55087">
                  <c:v>75.183000000000007</c:v>
                </c:pt>
                <c:pt idx="55088">
                  <c:v>75.183000000000007</c:v>
                </c:pt>
                <c:pt idx="55089">
                  <c:v>75.183000000000007</c:v>
                </c:pt>
                <c:pt idx="55090">
                  <c:v>75.183000000000007</c:v>
                </c:pt>
                <c:pt idx="55091">
                  <c:v>75.183999999999997</c:v>
                </c:pt>
                <c:pt idx="55092">
                  <c:v>75.183999999999997</c:v>
                </c:pt>
                <c:pt idx="55093">
                  <c:v>75.183999999999997</c:v>
                </c:pt>
                <c:pt idx="55094">
                  <c:v>75.185000000000002</c:v>
                </c:pt>
                <c:pt idx="55095">
                  <c:v>75.185000000000002</c:v>
                </c:pt>
                <c:pt idx="55096">
                  <c:v>75.185000000000002</c:v>
                </c:pt>
                <c:pt idx="55097">
                  <c:v>75.185000000000002</c:v>
                </c:pt>
                <c:pt idx="55098">
                  <c:v>75.186000000000007</c:v>
                </c:pt>
                <c:pt idx="55099">
                  <c:v>75.186000000000007</c:v>
                </c:pt>
                <c:pt idx="55100">
                  <c:v>75.186000000000007</c:v>
                </c:pt>
                <c:pt idx="55101">
                  <c:v>75.186999999999998</c:v>
                </c:pt>
                <c:pt idx="55102">
                  <c:v>75.186999999999998</c:v>
                </c:pt>
                <c:pt idx="55103">
                  <c:v>75.186999999999998</c:v>
                </c:pt>
                <c:pt idx="55104">
                  <c:v>75.186999999999998</c:v>
                </c:pt>
                <c:pt idx="55105">
                  <c:v>75.188000000000002</c:v>
                </c:pt>
                <c:pt idx="55106">
                  <c:v>75.188000000000002</c:v>
                </c:pt>
                <c:pt idx="55107">
                  <c:v>75.188000000000002</c:v>
                </c:pt>
                <c:pt idx="55108">
                  <c:v>75.189000000000007</c:v>
                </c:pt>
                <c:pt idx="55109">
                  <c:v>75.189000000000007</c:v>
                </c:pt>
                <c:pt idx="55110">
                  <c:v>75.189000000000007</c:v>
                </c:pt>
                <c:pt idx="55111">
                  <c:v>75.189000000000007</c:v>
                </c:pt>
                <c:pt idx="55112">
                  <c:v>75.19</c:v>
                </c:pt>
                <c:pt idx="55113">
                  <c:v>75.19</c:v>
                </c:pt>
                <c:pt idx="55114">
                  <c:v>75.19</c:v>
                </c:pt>
                <c:pt idx="55115">
                  <c:v>75.191000000000003</c:v>
                </c:pt>
                <c:pt idx="55116">
                  <c:v>75.191000000000003</c:v>
                </c:pt>
                <c:pt idx="55117">
                  <c:v>75.191000000000003</c:v>
                </c:pt>
                <c:pt idx="55118">
                  <c:v>75.191000000000003</c:v>
                </c:pt>
                <c:pt idx="55119">
                  <c:v>75.192000000000007</c:v>
                </c:pt>
                <c:pt idx="55120">
                  <c:v>75.192000000000007</c:v>
                </c:pt>
                <c:pt idx="55121">
                  <c:v>75.192000000000007</c:v>
                </c:pt>
                <c:pt idx="55122">
                  <c:v>75.192999999999998</c:v>
                </c:pt>
                <c:pt idx="55123">
                  <c:v>75.192999999999998</c:v>
                </c:pt>
                <c:pt idx="55124">
                  <c:v>75.192999999999998</c:v>
                </c:pt>
                <c:pt idx="55125">
                  <c:v>75.192999999999998</c:v>
                </c:pt>
                <c:pt idx="55126">
                  <c:v>75.194000000000003</c:v>
                </c:pt>
                <c:pt idx="55127">
                  <c:v>75.194000000000003</c:v>
                </c:pt>
                <c:pt idx="55128">
                  <c:v>75.194000000000003</c:v>
                </c:pt>
                <c:pt idx="55129">
                  <c:v>75.195000000000007</c:v>
                </c:pt>
                <c:pt idx="55130">
                  <c:v>75.195000000000007</c:v>
                </c:pt>
                <c:pt idx="55131">
                  <c:v>75.195000000000007</c:v>
                </c:pt>
                <c:pt idx="55132">
                  <c:v>75.195000000000007</c:v>
                </c:pt>
                <c:pt idx="55133">
                  <c:v>75.195999999999998</c:v>
                </c:pt>
                <c:pt idx="55134">
                  <c:v>75.195999999999998</c:v>
                </c:pt>
                <c:pt idx="55135">
                  <c:v>75.195999999999998</c:v>
                </c:pt>
                <c:pt idx="55136">
                  <c:v>75.197000000000003</c:v>
                </c:pt>
                <c:pt idx="55137">
                  <c:v>75.197000000000003</c:v>
                </c:pt>
                <c:pt idx="55138">
                  <c:v>75.197000000000003</c:v>
                </c:pt>
                <c:pt idx="55139">
                  <c:v>75.197000000000003</c:v>
                </c:pt>
                <c:pt idx="55140">
                  <c:v>75.198000000000008</c:v>
                </c:pt>
                <c:pt idx="55141">
                  <c:v>75.198000000000008</c:v>
                </c:pt>
                <c:pt idx="55142">
                  <c:v>75.198000000000008</c:v>
                </c:pt>
                <c:pt idx="55143">
                  <c:v>75.198999999999998</c:v>
                </c:pt>
                <c:pt idx="55144">
                  <c:v>75.198999999999998</c:v>
                </c:pt>
                <c:pt idx="55145">
                  <c:v>75.198999999999998</c:v>
                </c:pt>
                <c:pt idx="55146">
                  <c:v>75.198999999999998</c:v>
                </c:pt>
                <c:pt idx="55147">
                  <c:v>75.2</c:v>
                </c:pt>
                <c:pt idx="55148">
                  <c:v>75.2</c:v>
                </c:pt>
                <c:pt idx="55149">
                  <c:v>75.2</c:v>
                </c:pt>
                <c:pt idx="55150">
                  <c:v>75.201000000000008</c:v>
                </c:pt>
                <c:pt idx="55151">
                  <c:v>75.201000000000008</c:v>
                </c:pt>
                <c:pt idx="55152">
                  <c:v>75.201000000000008</c:v>
                </c:pt>
                <c:pt idx="55153">
                  <c:v>75.201000000000008</c:v>
                </c:pt>
                <c:pt idx="55154">
                  <c:v>75.201999999999998</c:v>
                </c:pt>
                <c:pt idx="55155">
                  <c:v>75.201999999999998</c:v>
                </c:pt>
                <c:pt idx="55156">
                  <c:v>75.201999999999998</c:v>
                </c:pt>
                <c:pt idx="55157">
                  <c:v>75.203000000000003</c:v>
                </c:pt>
                <c:pt idx="55158">
                  <c:v>75.203000000000003</c:v>
                </c:pt>
                <c:pt idx="55159">
                  <c:v>75.203000000000003</c:v>
                </c:pt>
                <c:pt idx="55160">
                  <c:v>75.203000000000003</c:v>
                </c:pt>
                <c:pt idx="55161">
                  <c:v>75.204000000000008</c:v>
                </c:pt>
                <c:pt idx="55162">
                  <c:v>75.204000000000008</c:v>
                </c:pt>
                <c:pt idx="55163">
                  <c:v>75.204000000000008</c:v>
                </c:pt>
                <c:pt idx="55164">
                  <c:v>75.204999999999998</c:v>
                </c:pt>
                <c:pt idx="55165">
                  <c:v>75.204999999999998</c:v>
                </c:pt>
                <c:pt idx="55166">
                  <c:v>75.204999999999998</c:v>
                </c:pt>
                <c:pt idx="55167">
                  <c:v>75.204999999999998</c:v>
                </c:pt>
                <c:pt idx="55168">
                  <c:v>75.206000000000003</c:v>
                </c:pt>
                <c:pt idx="55169">
                  <c:v>75.206000000000003</c:v>
                </c:pt>
                <c:pt idx="55170">
                  <c:v>75.206000000000003</c:v>
                </c:pt>
                <c:pt idx="55171">
                  <c:v>75.207000000000008</c:v>
                </c:pt>
                <c:pt idx="55172">
                  <c:v>75.207000000000008</c:v>
                </c:pt>
                <c:pt idx="55173">
                  <c:v>75.207000000000008</c:v>
                </c:pt>
                <c:pt idx="55174">
                  <c:v>75.207000000000008</c:v>
                </c:pt>
                <c:pt idx="55175">
                  <c:v>75.207999999999998</c:v>
                </c:pt>
                <c:pt idx="55176">
                  <c:v>75.207999999999998</c:v>
                </c:pt>
                <c:pt idx="55177">
                  <c:v>75.207999999999998</c:v>
                </c:pt>
                <c:pt idx="55178">
                  <c:v>75.209000000000003</c:v>
                </c:pt>
                <c:pt idx="55179">
                  <c:v>75.209000000000003</c:v>
                </c:pt>
                <c:pt idx="55180">
                  <c:v>75.209000000000003</c:v>
                </c:pt>
                <c:pt idx="55181">
                  <c:v>75.209000000000003</c:v>
                </c:pt>
                <c:pt idx="55182">
                  <c:v>75.210000000000008</c:v>
                </c:pt>
                <c:pt idx="55183">
                  <c:v>75.210000000000008</c:v>
                </c:pt>
                <c:pt idx="55184">
                  <c:v>75.210000000000008</c:v>
                </c:pt>
                <c:pt idx="55185">
                  <c:v>75.210999999999999</c:v>
                </c:pt>
                <c:pt idx="55186">
                  <c:v>75.210999999999999</c:v>
                </c:pt>
                <c:pt idx="55187">
                  <c:v>75.210999999999999</c:v>
                </c:pt>
                <c:pt idx="55188">
                  <c:v>75.210999999999999</c:v>
                </c:pt>
                <c:pt idx="55189">
                  <c:v>75.212000000000003</c:v>
                </c:pt>
                <c:pt idx="55190">
                  <c:v>75.212000000000003</c:v>
                </c:pt>
                <c:pt idx="55191">
                  <c:v>75.212000000000003</c:v>
                </c:pt>
                <c:pt idx="55192">
                  <c:v>75.213000000000008</c:v>
                </c:pt>
                <c:pt idx="55193">
                  <c:v>75.213000000000008</c:v>
                </c:pt>
                <c:pt idx="55194">
                  <c:v>75.213000000000008</c:v>
                </c:pt>
                <c:pt idx="55195">
                  <c:v>75.213000000000008</c:v>
                </c:pt>
                <c:pt idx="55196">
                  <c:v>75.213999999999999</c:v>
                </c:pt>
                <c:pt idx="55197">
                  <c:v>75.213999999999999</c:v>
                </c:pt>
                <c:pt idx="55198">
                  <c:v>75.213999999999999</c:v>
                </c:pt>
                <c:pt idx="55199">
                  <c:v>75.215000000000003</c:v>
                </c:pt>
                <c:pt idx="55200">
                  <c:v>75.215000000000003</c:v>
                </c:pt>
                <c:pt idx="55201">
                  <c:v>75.215000000000003</c:v>
                </c:pt>
                <c:pt idx="55202">
                  <c:v>75.215000000000003</c:v>
                </c:pt>
                <c:pt idx="55203">
                  <c:v>75.216000000000008</c:v>
                </c:pt>
                <c:pt idx="55204">
                  <c:v>75.216000000000008</c:v>
                </c:pt>
                <c:pt idx="55205">
                  <c:v>75.216000000000008</c:v>
                </c:pt>
                <c:pt idx="55206">
                  <c:v>75.216999999999999</c:v>
                </c:pt>
                <c:pt idx="55207">
                  <c:v>75.216999999999999</c:v>
                </c:pt>
                <c:pt idx="55208">
                  <c:v>75.216999999999999</c:v>
                </c:pt>
                <c:pt idx="55209">
                  <c:v>75.216999999999999</c:v>
                </c:pt>
                <c:pt idx="55210">
                  <c:v>75.218000000000004</c:v>
                </c:pt>
                <c:pt idx="55211">
                  <c:v>75.218000000000004</c:v>
                </c:pt>
                <c:pt idx="55212">
                  <c:v>75.218000000000004</c:v>
                </c:pt>
                <c:pt idx="55213">
                  <c:v>75.219000000000008</c:v>
                </c:pt>
                <c:pt idx="55214">
                  <c:v>75.219000000000008</c:v>
                </c:pt>
                <c:pt idx="55215">
                  <c:v>75.219000000000008</c:v>
                </c:pt>
                <c:pt idx="55216">
                  <c:v>75.219000000000008</c:v>
                </c:pt>
                <c:pt idx="55217">
                  <c:v>75.22</c:v>
                </c:pt>
                <c:pt idx="55218">
                  <c:v>75.22</c:v>
                </c:pt>
                <c:pt idx="55219">
                  <c:v>75.22</c:v>
                </c:pt>
                <c:pt idx="55220">
                  <c:v>75.221000000000004</c:v>
                </c:pt>
                <c:pt idx="55221">
                  <c:v>75.221000000000004</c:v>
                </c:pt>
                <c:pt idx="55222">
                  <c:v>75.221000000000004</c:v>
                </c:pt>
                <c:pt idx="55223">
                  <c:v>75.221000000000004</c:v>
                </c:pt>
                <c:pt idx="55224">
                  <c:v>75.222000000000008</c:v>
                </c:pt>
                <c:pt idx="55225">
                  <c:v>75.222000000000008</c:v>
                </c:pt>
                <c:pt idx="55226">
                  <c:v>75.222000000000008</c:v>
                </c:pt>
                <c:pt idx="55227">
                  <c:v>75.222999999999999</c:v>
                </c:pt>
                <c:pt idx="55228">
                  <c:v>75.222999999999999</c:v>
                </c:pt>
                <c:pt idx="55229">
                  <c:v>75.222999999999999</c:v>
                </c:pt>
                <c:pt idx="55230">
                  <c:v>75.222999999999999</c:v>
                </c:pt>
                <c:pt idx="55231">
                  <c:v>75.224000000000004</c:v>
                </c:pt>
                <c:pt idx="55232">
                  <c:v>75.224000000000004</c:v>
                </c:pt>
                <c:pt idx="55233">
                  <c:v>75.224000000000004</c:v>
                </c:pt>
                <c:pt idx="55234">
                  <c:v>75.225000000000009</c:v>
                </c:pt>
                <c:pt idx="55235">
                  <c:v>75.225000000000009</c:v>
                </c:pt>
                <c:pt idx="55236">
                  <c:v>75.225000000000009</c:v>
                </c:pt>
                <c:pt idx="55237">
                  <c:v>75.225000000000009</c:v>
                </c:pt>
                <c:pt idx="55238">
                  <c:v>75.225999999999999</c:v>
                </c:pt>
                <c:pt idx="55239">
                  <c:v>75.225999999999999</c:v>
                </c:pt>
                <c:pt idx="55240">
                  <c:v>75.225999999999999</c:v>
                </c:pt>
                <c:pt idx="55241">
                  <c:v>75.227000000000004</c:v>
                </c:pt>
                <c:pt idx="55242">
                  <c:v>75.227000000000004</c:v>
                </c:pt>
                <c:pt idx="55243">
                  <c:v>75.227000000000004</c:v>
                </c:pt>
                <c:pt idx="55244">
                  <c:v>75.227000000000004</c:v>
                </c:pt>
                <c:pt idx="55245">
                  <c:v>75.228000000000009</c:v>
                </c:pt>
                <c:pt idx="55246">
                  <c:v>75.228000000000009</c:v>
                </c:pt>
                <c:pt idx="55247">
                  <c:v>75.228000000000009</c:v>
                </c:pt>
                <c:pt idx="55248">
                  <c:v>75.228999999999999</c:v>
                </c:pt>
                <c:pt idx="55249">
                  <c:v>75.228999999999999</c:v>
                </c:pt>
                <c:pt idx="55250">
                  <c:v>75.228999999999999</c:v>
                </c:pt>
                <c:pt idx="55251">
                  <c:v>75.228999999999999</c:v>
                </c:pt>
                <c:pt idx="55252">
                  <c:v>75.23</c:v>
                </c:pt>
                <c:pt idx="55253">
                  <c:v>75.23</c:v>
                </c:pt>
                <c:pt idx="55254">
                  <c:v>75.23</c:v>
                </c:pt>
                <c:pt idx="55255">
                  <c:v>75.230999999999995</c:v>
                </c:pt>
                <c:pt idx="55256">
                  <c:v>75.230999999999995</c:v>
                </c:pt>
                <c:pt idx="55257">
                  <c:v>75.230999999999995</c:v>
                </c:pt>
                <c:pt idx="55258">
                  <c:v>75.230999999999995</c:v>
                </c:pt>
                <c:pt idx="55259">
                  <c:v>75.231999999999999</c:v>
                </c:pt>
                <c:pt idx="55260">
                  <c:v>75.231999999999999</c:v>
                </c:pt>
                <c:pt idx="55261">
                  <c:v>75.231999999999999</c:v>
                </c:pt>
                <c:pt idx="55262">
                  <c:v>75.233000000000004</c:v>
                </c:pt>
                <c:pt idx="55263">
                  <c:v>75.233000000000004</c:v>
                </c:pt>
                <c:pt idx="55264">
                  <c:v>75.233000000000004</c:v>
                </c:pt>
                <c:pt idx="55265">
                  <c:v>75.233000000000004</c:v>
                </c:pt>
                <c:pt idx="55266">
                  <c:v>75.233999999999995</c:v>
                </c:pt>
                <c:pt idx="55267">
                  <c:v>75.233999999999995</c:v>
                </c:pt>
                <c:pt idx="55268">
                  <c:v>75.233999999999995</c:v>
                </c:pt>
                <c:pt idx="55269">
                  <c:v>75.234999999999999</c:v>
                </c:pt>
                <c:pt idx="55270">
                  <c:v>75.234999999999999</c:v>
                </c:pt>
                <c:pt idx="55271">
                  <c:v>75.234999999999999</c:v>
                </c:pt>
                <c:pt idx="55272">
                  <c:v>75.234999999999999</c:v>
                </c:pt>
                <c:pt idx="55273">
                  <c:v>75.236000000000004</c:v>
                </c:pt>
                <c:pt idx="55274">
                  <c:v>75.236000000000004</c:v>
                </c:pt>
                <c:pt idx="55275">
                  <c:v>75.236000000000004</c:v>
                </c:pt>
                <c:pt idx="55276">
                  <c:v>75.236999999999995</c:v>
                </c:pt>
                <c:pt idx="55277">
                  <c:v>75.236999999999995</c:v>
                </c:pt>
                <c:pt idx="55278">
                  <c:v>75.236999999999995</c:v>
                </c:pt>
                <c:pt idx="55279">
                  <c:v>75.236999999999995</c:v>
                </c:pt>
                <c:pt idx="55280">
                  <c:v>75.238</c:v>
                </c:pt>
                <c:pt idx="55281">
                  <c:v>75.238</c:v>
                </c:pt>
                <c:pt idx="55282">
                  <c:v>75.238</c:v>
                </c:pt>
                <c:pt idx="55283">
                  <c:v>75.239000000000004</c:v>
                </c:pt>
                <c:pt idx="55284">
                  <c:v>75.239000000000004</c:v>
                </c:pt>
                <c:pt idx="55285">
                  <c:v>75.239000000000004</c:v>
                </c:pt>
                <c:pt idx="55286">
                  <c:v>75.239000000000004</c:v>
                </c:pt>
                <c:pt idx="55287">
                  <c:v>75.239999999999995</c:v>
                </c:pt>
                <c:pt idx="55288">
                  <c:v>75.239999999999995</c:v>
                </c:pt>
                <c:pt idx="55289">
                  <c:v>75.239999999999995</c:v>
                </c:pt>
                <c:pt idx="55290">
                  <c:v>75.241</c:v>
                </c:pt>
                <c:pt idx="55291">
                  <c:v>75.241</c:v>
                </c:pt>
                <c:pt idx="55292">
                  <c:v>75.241</c:v>
                </c:pt>
                <c:pt idx="55293">
                  <c:v>75.241</c:v>
                </c:pt>
                <c:pt idx="55294">
                  <c:v>75.242000000000004</c:v>
                </c:pt>
                <c:pt idx="55295">
                  <c:v>75.242000000000004</c:v>
                </c:pt>
                <c:pt idx="55296">
                  <c:v>75.242000000000004</c:v>
                </c:pt>
                <c:pt idx="55297">
                  <c:v>75.242999999999995</c:v>
                </c:pt>
                <c:pt idx="55298">
                  <c:v>75.242999999999995</c:v>
                </c:pt>
                <c:pt idx="55299">
                  <c:v>75.242999999999995</c:v>
                </c:pt>
                <c:pt idx="55300">
                  <c:v>75.242999999999995</c:v>
                </c:pt>
                <c:pt idx="55301">
                  <c:v>75.244</c:v>
                </c:pt>
                <c:pt idx="55302">
                  <c:v>75.244</c:v>
                </c:pt>
                <c:pt idx="55303">
                  <c:v>75.244</c:v>
                </c:pt>
                <c:pt idx="55304">
                  <c:v>75.244</c:v>
                </c:pt>
                <c:pt idx="55305">
                  <c:v>75.245000000000005</c:v>
                </c:pt>
                <c:pt idx="55306">
                  <c:v>75.245000000000005</c:v>
                </c:pt>
                <c:pt idx="55307">
                  <c:v>75.245000000000005</c:v>
                </c:pt>
                <c:pt idx="55308">
                  <c:v>75.245999999999995</c:v>
                </c:pt>
                <c:pt idx="55309">
                  <c:v>75.245999999999995</c:v>
                </c:pt>
                <c:pt idx="55310">
                  <c:v>75.245999999999995</c:v>
                </c:pt>
                <c:pt idx="55311">
                  <c:v>75.245999999999995</c:v>
                </c:pt>
                <c:pt idx="55312">
                  <c:v>75.247</c:v>
                </c:pt>
                <c:pt idx="55313">
                  <c:v>75.247</c:v>
                </c:pt>
                <c:pt idx="55314">
                  <c:v>75.247</c:v>
                </c:pt>
                <c:pt idx="55315">
                  <c:v>75.248000000000005</c:v>
                </c:pt>
                <c:pt idx="55316">
                  <c:v>75.248000000000005</c:v>
                </c:pt>
                <c:pt idx="55317">
                  <c:v>75.248000000000005</c:v>
                </c:pt>
                <c:pt idx="55318">
                  <c:v>75.248000000000005</c:v>
                </c:pt>
                <c:pt idx="55319">
                  <c:v>75.248999999999995</c:v>
                </c:pt>
                <c:pt idx="55320">
                  <c:v>75.248999999999995</c:v>
                </c:pt>
                <c:pt idx="55321">
                  <c:v>75.248999999999995</c:v>
                </c:pt>
                <c:pt idx="55322">
                  <c:v>75.25</c:v>
                </c:pt>
                <c:pt idx="55323">
                  <c:v>75.25</c:v>
                </c:pt>
                <c:pt idx="55324">
                  <c:v>75.25</c:v>
                </c:pt>
                <c:pt idx="55325">
                  <c:v>75.25</c:v>
                </c:pt>
                <c:pt idx="55326">
                  <c:v>75.251000000000005</c:v>
                </c:pt>
                <c:pt idx="55327">
                  <c:v>75.251000000000005</c:v>
                </c:pt>
                <c:pt idx="55328">
                  <c:v>75.251000000000005</c:v>
                </c:pt>
                <c:pt idx="55329">
                  <c:v>75.251999999999995</c:v>
                </c:pt>
                <c:pt idx="55330">
                  <c:v>75.251999999999995</c:v>
                </c:pt>
                <c:pt idx="55331">
                  <c:v>75.251999999999995</c:v>
                </c:pt>
                <c:pt idx="55332">
                  <c:v>75.251999999999995</c:v>
                </c:pt>
                <c:pt idx="55333">
                  <c:v>75.253</c:v>
                </c:pt>
                <c:pt idx="55334">
                  <c:v>75.253</c:v>
                </c:pt>
                <c:pt idx="55335">
                  <c:v>75.253</c:v>
                </c:pt>
                <c:pt idx="55336">
                  <c:v>75.254000000000005</c:v>
                </c:pt>
                <c:pt idx="55337">
                  <c:v>75.254000000000005</c:v>
                </c:pt>
                <c:pt idx="55338">
                  <c:v>75.254000000000005</c:v>
                </c:pt>
                <c:pt idx="55339">
                  <c:v>75.254000000000005</c:v>
                </c:pt>
                <c:pt idx="55340">
                  <c:v>75.254999999999995</c:v>
                </c:pt>
                <c:pt idx="55341">
                  <c:v>75.254999999999995</c:v>
                </c:pt>
                <c:pt idx="55342">
                  <c:v>75.254999999999995</c:v>
                </c:pt>
                <c:pt idx="55343">
                  <c:v>75.256</c:v>
                </c:pt>
                <c:pt idx="55344">
                  <c:v>75.256</c:v>
                </c:pt>
                <c:pt idx="55345">
                  <c:v>75.256</c:v>
                </c:pt>
                <c:pt idx="55346">
                  <c:v>75.256</c:v>
                </c:pt>
                <c:pt idx="55347">
                  <c:v>75.257000000000005</c:v>
                </c:pt>
                <c:pt idx="55348">
                  <c:v>75.257000000000005</c:v>
                </c:pt>
                <c:pt idx="55349">
                  <c:v>75.257000000000005</c:v>
                </c:pt>
                <c:pt idx="55350">
                  <c:v>75.257999999999996</c:v>
                </c:pt>
                <c:pt idx="55351">
                  <c:v>75.257999999999996</c:v>
                </c:pt>
                <c:pt idx="55352">
                  <c:v>75.257999999999996</c:v>
                </c:pt>
                <c:pt idx="55353">
                  <c:v>75.257999999999996</c:v>
                </c:pt>
                <c:pt idx="55354">
                  <c:v>75.259</c:v>
                </c:pt>
                <c:pt idx="55355">
                  <c:v>75.259</c:v>
                </c:pt>
                <c:pt idx="55356">
                  <c:v>75.259</c:v>
                </c:pt>
                <c:pt idx="55357">
                  <c:v>75.260000000000005</c:v>
                </c:pt>
                <c:pt idx="55358">
                  <c:v>75.260000000000005</c:v>
                </c:pt>
                <c:pt idx="55359">
                  <c:v>75.260000000000005</c:v>
                </c:pt>
                <c:pt idx="55360">
                  <c:v>75.260000000000005</c:v>
                </c:pt>
                <c:pt idx="55361">
                  <c:v>75.260999999999996</c:v>
                </c:pt>
                <c:pt idx="55362">
                  <c:v>75.260999999999996</c:v>
                </c:pt>
                <c:pt idx="55363">
                  <c:v>75.260999999999996</c:v>
                </c:pt>
                <c:pt idx="55364">
                  <c:v>75.262</c:v>
                </c:pt>
                <c:pt idx="55365">
                  <c:v>75.262</c:v>
                </c:pt>
                <c:pt idx="55366">
                  <c:v>75.262</c:v>
                </c:pt>
                <c:pt idx="55367">
                  <c:v>75.262</c:v>
                </c:pt>
                <c:pt idx="55368">
                  <c:v>75.263000000000005</c:v>
                </c:pt>
                <c:pt idx="55369">
                  <c:v>75.263000000000005</c:v>
                </c:pt>
                <c:pt idx="55370">
                  <c:v>75.263000000000005</c:v>
                </c:pt>
                <c:pt idx="55371">
                  <c:v>75.263999999999996</c:v>
                </c:pt>
                <c:pt idx="55372">
                  <c:v>75.263999999999996</c:v>
                </c:pt>
                <c:pt idx="55373">
                  <c:v>75.263999999999996</c:v>
                </c:pt>
                <c:pt idx="55374">
                  <c:v>75.263999999999996</c:v>
                </c:pt>
                <c:pt idx="55375">
                  <c:v>75.265000000000001</c:v>
                </c:pt>
                <c:pt idx="55376">
                  <c:v>75.265000000000001</c:v>
                </c:pt>
                <c:pt idx="55377">
                  <c:v>75.265000000000001</c:v>
                </c:pt>
                <c:pt idx="55378">
                  <c:v>75.266000000000005</c:v>
                </c:pt>
                <c:pt idx="55379">
                  <c:v>75.266000000000005</c:v>
                </c:pt>
                <c:pt idx="55380">
                  <c:v>75.266000000000005</c:v>
                </c:pt>
                <c:pt idx="55381">
                  <c:v>75.266000000000005</c:v>
                </c:pt>
                <c:pt idx="55382">
                  <c:v>75.266999999999996</c:v>
                </c:pt>
                <c:pt idx="55383">
                  <c:v>75.266999999999996</c:v>
                </c:pt>
                <c:pt idx="55384">
                  <c:v>75.266999999999996</c:v>
                </c:pt>
                <c:pt idx="55385">
                  <c:v>75.268000000000001</c:v>
                </c:pt>
                <c:pt idx="55386">
                  <c:v>75.268000000000001</c:v>
                </c:pt>
                <c:pt idx="55387">
                  <c:v>75.268000000000001</c:v>
                </c:pt>
                <c:pt idx="55388">
                  <c:v>75.268000000000001</c:v>
                </c:pt>
                <c:pt idx="55389">
                  <c:v>75.269000000000005</c:v>
                </c:pt>
                <c:pt idx="55390">
                  <c:v>75.269000000000005</c:v>
                </c:pt>
                <c:pt idx="55391">
                  <c:v>75.269000000000005</c:v>
                </c:pt>
                <c:pt idx="55392">
                  <c:v>75.27</c:v>
                </c:pt>
                <c:pt idx="55393">
                  <c:v>75.27</c:v>
                </c:pt>
                <c:pt idx="55394">
                  <c:v>75.27</c:v>
                </c:pt>
                <c:pt idx="55395">
                  <c:v>75.27</c:v>
                </c:pt>
                <c:pt idx="55396">
                  <c:v>75.271000000000001</c:v>
                </c:pt>
                <c:pt idx="55397">
                  <c:v>75.271000000000001</c:v>
                </c:pt>
                <c:pt idx="55398">
                  <c:v>75.271000000000001</c:v>
                </c:pt>
                <c:pt idx="55399">
                  <c:v>75.272000000000006</c:v>
                </c:pt>
                <c:pt idx="55400">
                  <c:v>75.272000000000006</c:v>
                </c:pt>
                <c:pt idx="55401">
                  <c:v>75.272000000000006</c:v>
                </c:pt>
                <c:pt idx="55402">
                  <c:v>75.272000000000006</c:v>
                </c:pt>
                <c:pt idx="55403">
                  <c:v>75.272999999999996</c:v>
                </c:pt>
                <c:pt idx="55404">
                  <c:v>75.272999999999996</c:v>
                </c:pt>
                <c:pt idx="55405">
                  <c:v>75.272999999999996</c:v>
                </c:pt>
                <c:pt idx="55406">
                  <c:v>75.274000000000001</c:v>
                </c:pt>
                <c:pt idx="55407">
                  <c:v>75.274000000000001</c:v>
                </c:pt>
                <c:pt idx="55408">
                  <c:v>75.274000000000001</c:v>
                </c:pt>
                <c:pt idx="55409">
                  <c:v>75.274000000000001</c:v>
                </c:pt>
                <c:pt idx="55410">
                  <c:v>75.275000000000006</c:v>
                </c:pt>
                <c:pt idx="55411">
                  <c:v>75.275000000000006</c:v>
                </c:pt>
                <c:pt idx="55412">
                  <c:v>75.275000000000006</c:v>
                </c:pt>
                <c:pt idx="55413">
                  <c:v>75.275999999999996</c:v>
                </c:pt>
                <c:pt idx="55414">
                  <c:v>75.275999999999996</c:v>
                </c:pt>
                <c:pt idx="55415">
                  <c:v>75.275999999999996</c:v>
                </c:pt>
                <c:pt idx="55416">
                  <c:v>75.275999999999996</c:v>
                </c:pt>
                <c:pt idx="55417">
                  <c:v>75.277000000000001</c:v>
                </c:pt>
                <c:pt idx="55418">
                  <c:v>75.277000000000001</c:v>
                </c:pt>
                <c:pt idx="55419">
                  <c:v>75.277000000000001</c:v>
                </c:pt>
                <c:pt idx="55420">
                  <c:v>75.278000000000006</c:v>
                </c:pt>
                <c:pt idx="55421">
                  <c:v>75.278000000000006</c:v>
                </c:pt>
                <c:pt idx="55422">
                  <c:v>75.278000000000006</c:v>
                </c:pt>
                <c:pt idx="55423">
                  <c:v>75.278000000000006</c:v>
                </c:pt>
                <c:pt idx="55424">
                  <c:v>75.278999999999996</c:v>
                </c:pt>
                <c:pt idx="55425">
                  <c:v>75.278999999999996</c:v>
                </c:pt>
                <c:pt idx="55426">
                  <c:v>75.278999999999996</c:v>
                </c:pt>
                <c:pt idx="55427">
                  <c:v>75.28</c:v>
                </c:pt>
                <c:pt idx="55428">
                  <c:v>75.28</c:v>
                </c:pt>
                <c:pt idx="55429">
                  <c:v>75.28</c:v>
                </c:pt>
                <c:pt idx="55430">
                  <c:v>75.28</c:v>
                </c:pt>
                <c:pt idx="55431">
                  <c:v>75.281000000000006</c:v>
                </c:pt>
                <c:pt idx="55432">
                  <c:v>75.281000000000006</c:v>
                </c:pt>
                <c:pt idx="55433">
                  <c:v>75.281000000000006</c:v>
                </c:pt>
                <c:pt idx="55434">
                  <c:v>75.281999999999996</c:v>
                </c:pt>
                <c:pt idx="55435">
                  <c:v>75.281999999999996</c:v>
                </c:pt>
                <c:pt idx="55436">
                  <c:v>75.281999999999996</c:v>
                </c:pt>
                <c:pt idx="55437">
                  <c:v>75.281999999999996</c:v>
                </c:pt>
                <c:pt idx="55438">
                  <c:v>75.283000000000001</c:v>
                </c:pt>
                <c:pt idx="55439">
                  <c:v>75.283000000000001</c:v>
                </c:pt>
                <c:pt idx="55440">
                  <c:v>75.283000000000001</c:v>
                </c:pt>
                <c:pt idx="55441">
                  <c:v>75.284000000000006</c:v>
                </c:pt>
                <c:pt idx="55442">
                  <c:v>75.284000000000006</c:v>
                </c:pt>
                <c:pt idx="55443">
                  <c:v>75.284000000000006</c:v>
                </c:pt>
                <c:pt idx="55444">
                  <c:v>75.284000000000006</c:v>
                </c:pt>
                <c:pt idx="55445">
                  <c:v>75.284999999999997</c:v>
                </c:pt>
                <c:pt idx="55446">
                  <c:v>75.284999999999997</c:v>
                </c:pt>
                <c:pt idx="55447">
                  <c:v>75.284999999999997</c:v>
                </c:pt>
                <c:pt idx="55448">
                  <c:v>75.286000000000001</c:v>
                </c:pt>
                <c:pt idx="55449">
                  <c:v>75.286000000000001</c:v>
                </c:pt>
                <c:pt idx="55450">
                  <c:v>75.286000000000001</c:v>
                </c:pt>
                <c:pt idx="55451">
                  <c:v>75.286000000000001</c:v>
                </c:pt>
                <c:pt idx="55452">
                  <c:v>75.287000000000006</c:v>
                </c:pt>
                <c:pt idx="55453">
                  <c:v>75.287000000000006</c:v>
                </c:pt>
                <c:pt idx="55454">
                  <c:v>75.287000000000006</c:v>
                </c:pt>
                <c:pt idx="55455">
                  <c:v>75.287999999999997</c:v>
                </c:pt>
                <c:pt idx="55456">
                  <c:v>75.287999999999997</c:v>
                </c:pt>
                <c:pt idx="55457">
                  <c:v>75.287999999999997</c:v>
                </c:pt>
                <c:pt idx="55458">
                  <c:v>75.287999999999997</c:v>
                </c:pt>
                <c:pt idx="55459">
                  <c:v>75.289000000000001</c:v>
                </c:pt>
                <c:pt idx="55460">
                  <c:v>75.289000000000001</c:v>
                </c:pt>
                <c:pt idx="55461">
                  <c:v>75.289000000000001</c:v>
                </c:pt>
                <c:pt idx="55462">
                  <c:v>75.290000000000006</c:v>
                </c:pt>
                <c:pt idx="55463">
                  <c:v>75.290000000000006</c:v>
                </c:pt>
                <c:pt idx="55464">
                  <c:v>75.290000000000006</c:v>
                </c:pt>
                <c:pt idx="55465">
                  <c:v>75.290000000000006</c:v>
                </c:pt>
                <c:pt idx="55466">
                  <c:v>75.290999999999997</c:v>
                </c:pt>
                <c:pt idx="55467">
                  <c:v>75.290999999999997</c:v>
                </c:pt>
                <c:pt idx="55468">
                  <c:v>75.290999999999997</c:v>
                </c:pt>
                <c:pt idx="55469">
                  <c:v>75.292000000000002</c:v>
                </c:pt>
                <c:pt idx="55470">
                  <c:v>75.292000000000002</c:v>
                </c:pt>
                <c:pt idx="55471">
                  <c:v>75.292000000000002</c:v>
                </c:pt>
                <c:pt idx="55472">
                  <c:v>75.292000000000002</c:v>
                </c:pt>
                <c:pt idx="55473">
                  <c:v>75.293000000000006</c:v>
                </c:pt>
                <c:pt idx="55474">
                  <c:v>75.293000000000006</c:v>
                </c:pt>
                <c:pt idx="55475">
                  <c:v>75.293000000000006</c:v>
                </c:pt>
                <c:pt idx="55476">
                  <c:v>75.293999999999997</c:v>
                </c:pt>
                <c:pt idx="55477">
                  <c:v>75.293999999999997</c:v>
                </c:pt>
                <c:pt idx="55478">
                  <c:v>75.293999999999997</c:v>
                </c:pt>
                <c:pt idx="55479">
                  <c:v>75.293999999999997</c:v>
                </c:pt>
                <c:pt idx="55480">
                  <c:v>75.295000000000002</c:v>
                </c:pt>
                <c:pt idx="55481">
                  <c:v>75.295000000000002</c:v>
                </c:pt>
                <c:pt idx="55482">
                  <c:v>75.295000000000002</c:v>
                </c:pt>
                <c:pt idx="55483">
                  <c:v>75.296000000000006</c:v>
                </c:pt>
                <c:pt idx="55484">
                  <c:v>75.296000000000006</c:v>
                </c:pt>
                <c:pt idx="55485">
                  <c:v>75.296000000000006</c:v>
                </c:pt>
                <c:pt idx="55486">
                  <c:v>75.296000000000006</c:v>
                </c:pt>
                <c:pt idx="55487">
                  <c:v>75.296999999999997</c:v>
                </c:pt>
                <c:pt idx="55488">
                  <c:v>75.296999999999997</c:v>
                </c:pt>
                <c:pt idx="55489">
                  <c:v>75.296999999999997</c:v>
                </c:pt>
                <c:pt idx="55490">
                  <c:v>75.298000000000002</c:v>
                </c:pt>
                <c:pt idx="55491">
                  <c:v>75.298000000000002</c:v>
                </c:pt>
                <c:pt idx="55492">
                  <c:v>75.298000000000002</c:v>
                </c:pt>
                <c:pt idx="55493">
                  <c:v>75.298000000000002</c:v>
                </c:pt>
                <c:pt idx="55494">
                  <c:v>75.299000000000007</c:v>
                </c:pt>
                <c:pt idx="55495">
                  <c:v>75.299000000000007</c:v>
                </c:pt>
                <c:pt idx="55496">
                  <c:v>75.299000000000007</c:v>
                </c:pt>
                <c:pt idx="55497">
                  <c:v>75.3</c:v>
                </c:pt>
                <c:pt idx="55498">
                  <c:v>75.3</c:v>
                </c:pt>
                <c:pt idx="55499">
                  <c:v>75.3</c:v>
                </c:pt>
                <c:pt idx="55500">
                  <c:v>75.3</c:v>
                </c:pt>
                <c:pt idx="55501">
                  <c:v>75.301000000000002</c:v>
                </c:pt>
                <c:pt idx="55502">
                  <c:v>75.301000000000002</c:v>
                </c:pt>
                <c:pt idx="55503">
                  <c:v>75.301000000000002</c:v>
                </c:pt>
                <c:pt idx="55504">
                  <c:v>75.302000000000007</c:v>
                </c:pt>
                <c:pt idx="55505">
                  <c:v>75.302000000000007</c:v>
                </c:pt>
                <c:pt idx="55506">
                  <c:v>75.302000000000007</c:v>
                </c:pt>
                <c:pt idx="55507">
                  <c:v>75.302000000000007</c:v>
                </c:pt>
                <c:pt idx="55508">
                  <c:v>75.302999999999997</c:v>
                </c:pt>
                <c:pt idx="55509">
                  <c:v>75.302999999999997</c:v>
                </c:pt>
                <c:pt idx="55510">
                  <c:v>75.302999999999997</c:v>
                </c:pt>
                <c:pt idx="55511">
                  <c:v>75.304000000000002</c:v>
                </c:pt>
                <c:pt idx="55512">
                  <c:v>75.304000000000002</c:v>
                </c:pt>
                <c:pt idx="55513">
                  <c:v>75.304000000000002</c:v>
                </c:pt>
                <c:pt idx="55514">
                  <c:v>75.304000000000002</c:v>
                </c:pt>
                <c:pt idx="55515">
                  <c:v>75.305000000000007</c:v>
                </c:pt>
                <c:pt idx="55516">
                  <c:v>75.305000000000007</c:v>
                </c:pt>
                <c:pt idx="55517">
                  <c:v>75.305000000000007</c:v>
                </c:pt>
                <c:pt idx="55518">
                  <c:v>75.305999999999997</c:v>
                </c:pt>
                <c:pt idx="55519">
                  <c:v>75.305999999999997</c:v>
                </c:pt>
                <c:pt idx="55520">
                  <c:v>75.305999999999997</c:v>
                </c:pt>
                <c:pt idx="55521">
                  <c:v>75.305999999999997</c:v>
                </c:pt>
                <c:pt idx="55522">
                  <c:v>75.307000000000002</c:v>
                </c:pt>
                <c:pt idx="55523">
                  <c:v>75.307000000000002</c:v>
                </c:pt>
                <c:pt idx="55524">
                  <c:v>75.307000000000002</c:v>
                </c:pt>
                <c:pt idx="55525">
                  <c:v>75.308000000000007</c:v>
                </c:pt>
                <c:pt idx="55526">
                  <c:v>75.308000000000007</c:v>
                </c:pt>
                <c:pt idx="55527">
                  <c:v>75.308000000000007</c:v>
                </c:pt>
                <c:pt idx="55528">
                  <c:v>75.308000000000007</c:v>
                </c:pt>
                <c:pt idx="55529">
                  <c:v>75.308999999999997</c:v>
                </c:pt>
                <c:pt idx="55530">
                  <c:v>75.308999999999997</c:v>
                </c:pt>
                <c:pt idx="55531">
                  <c:v>75.308999999999997</c:v>
                </c:pt>
                <c:pt idx="55532">
                  <c:v>75.31</c:v>
                </c:pt>
                <c:pt idx="55533">
                  <c:v>75.31</c:v>
                </c:pt>
                <c:pt idx="55534">
                  <c:v>75.31</c:v>
                </c:pt>
                <c:pt idx="55535">
                  <c:v>75.31</c:v>
                </c:pt>
                <c:pt idx="55536">
                  <c:v>75.311000000000007</c:v>
                </c:pt>
                <c:pt idx="55537">
                  <c:v>75.311000000000007</c:v>
                </c:pt>
                <c:pt idx="55538">
                  <c:v>75.311000000000007</c:v>
                </c:pt>
                <c:pt idx="55539">
                  <c:v>75.311999999999998</c:v>
                </c:pt>
                <c:pt idx="55540">
                  <c:v>75.311999999999998</c:v>
                </c:pt>
                <c:pt idx="55541">
                  <c:v>75.311999999999998</c:v>
                </c:pt>
                <c:pt idx="55542">
                  <c:v>75.311999999999998</c:v>
                </c:pt>
                <c:pt idx="55543">
                  <c:v>75.313000000000002</c:v>
                </c:pt>
                <c:pt idx="55544">
                  <c:v>75.313000000000002</c:v>
                </c:pt>
                <c:pt idx="55545">
                  <c:v>75.313000000000002</c:v>
                </c:pt>
                <c:pt idx="55546">
                  <c:v>75.314000000000007</c:v>
                </c:pt>
                <c:pt idx="55547">
                  <c:v>75.314000000000007</c:v>
                </c:pt>
                <c:pt idx="55548">
                  <c:v>75.314000000000007</c:v>
                </c:pt>
                <c:pt idx="55549">
                  <c:v>75.314000000000007</c:v>
                </c:pt>
                <c:pt idx="55550">
                  <c:v>75.314999999999998</c:v>
                </c:pt>
                <c:pt idx="55551">
                  <c:v>75.314999999999998</c:v>
                </c:pt>
                <c:pt idx="55552">
                  <c:v>75.314999999999998</c:v>
                </c:pt>
                <c:pt idx="55553">
                  <c:v>75.316000000000003</c:v>
                </c:pt>
                <c:pt idx="55554">
                  <c:v>75.316000000000003</c:v>
                </c:pt>
                <c:pt idx="55555">
                  <c:v>75.316000000000003</c:v>
                </c:pt>
                <c:pt idx="55556">
                  <c:v>75.316000000000003</c:v>
                </c:pt>
                <c:pt idx="55557">
                  <c:v>75.317000000000007</c:v>
                </c:pt>
                <c:pt idx="55558">
                  <c:v>75.317000000000007</c:v>
                </c:pt>
                <c:pt idx="55559">
                  <c:v>75.317000000000007</c:v>
                </c:pt>
                <c:pt idx="55560">
                  <c:v>75.317999999999998</c:v>
                </c:pt>
                <c:pt idx="55561">
                  <c:v>75.317999999999998</c:v>
                </c:pt>
                <c:pt idx="55562">
                  <c:v>75.317999999999998</c:v>
                </c:pt>
                <c:pt idx="55563">
                  <c:v>75.317999999999998</c:v>
                </c:pt>
                <c:pt idx="55564">
                  <c:v>75.319000000000003</c:v>
                </c:pt>
                <c:pt idx="55565">
                  <c:v>75.319000000000003</c:v>
                </c:pt>
                <c:pt idx="55566">
                  <c:v>75.319000000000003</c:v>
                </c:pt>
                <c:pt idx="55567">
                  <c:v>75.320000000000007</c:v>
                </c:pt>
                <c:pt idx="55568">
                  <c:v>75.320000000000007</c:v>
                </c:pt>
                <c:pt idx="55569">
                  <c:v>75.320000000000007</c:v>
                </c:pt>
                <c:pt idx="55570">
                  <c:v>75.320000000000007</c:v>
                </c:pt>
                <c:pt idx="55571">
                  <c:v>75.320999999999998</c:v>
                </c:pt>
                <c:pt idx="55572">
                  <c:v>75.320999999999998</c:v>
                </c:pt>
                <c:pt idx="55573">
                  <c:v>75.320999999999998</c:v>
                </c:pt>
                <c:pt idx="55574">
                  <c:v>75.322000000000003</c:v>
                </c:pt>
                <c:pt idx="55575">
                  <c:v>75.322000000000003</c:v>
                </c:pt>
                <c:pt idx="55576">
                  <c:v>75.322000000000003</c:v>
                </c:pt>
                <c:pt idx="55577">
                  <c:v>75.322000000000003</c:v>
                </c:pt>
                <c:pt idx="55578">
                  <c:v>75.323000000000008</c:v>
                </c:pt>
                <c:pt idx="55579">
                  <c:v>75.323000000000008</c:v>
                </c:pt>
                <c:pt idx="55580">
                  <c:v>75.323000000000008</c:v>
                </c:pt>
                <c:pt idx="55581">
                  <c:v>75.323999999999998</c:v>
                </c:pt>
                <c:pt idx="55582">
                  <c:v>75.323999999999998</c:v>
                </c:pt>
                <c:pt idx="55583">
                  <c:v>75.323999999999998</c:v>
                </c:pt>
                <c:pt idx="55584">
                  <c:v>75.323999999999998</c:v>
                </c:pt>
                <c:pt idx="55585">
                  <c:v>75.325000000000003</c:v>
                </c:pt>
                <c:pt idx="55586">
                  <c:v>75.325000000000003</c:v>
                </c:pt>
                <c:pt idx="55587">
                  <c:v>75.325000000000003</c:v>
                </c:pt>
                <c:pt idx="55588">
                  <c:v>75.326000000000008</c:v>
                </c:pt>
                <c:pt idx="55589">
                  <c:v>75.326000000000008</c:v>
                </c:pt>
                <c:pt idx="55590">
                  <c:v>75.326000000000008</c:v>
                </c:pt>
                <c:pt idx="55591">
                  <c:v>75.326000000000008</c:v>
                </c:pt>
                <c:pt idx="55592">
                  <c:v>75.326999999999998</c:v>
                </c:pt>
                <c:pt idx="55593">
                  <c:v>75.326999999999998</c:v>
                </c:pt>
                <c:pt idx="55594">
                  <c:v>75.326999999999998</c:v>
                </c:pt>
                <c:pt idx="55595">
                  <c:v>75.328000000000003</c:v>
                </c:pt>
                <c:pt idx="55596">
                  <c:v>75.328000000000003</c:v>
                </c:pt>
                <c:pt idx="55597">
                  <c:v>75.328000000000003</c:v>
                </c:pt>
                <c:pt idx="55598">
                  <c:v>75.328000000000003</c:v>
                </c:pt>
                <c:pt idx="55599">
                  <c:v>75.329000000000008</c:v>
                </c:pt>
                <c:pt idx="55600">
                  <c:v>75.329000000000008</c:v>
                </c:pt>
                <c:pt idx="55601">
                  <c:v>75.329000000000008</c:v>
                </c:pt>
                <c:pt idx="55602">
                  <c:v>75.33</c:v>
                </c:pt>
                <c:pt idx="55603">
                  <c:v>75.33</c:v>
                </c:pt>
                <c:pt idx="55604">
                  <c:v>75.33</c:v>
                </c:pt>
                <c:pt idx="55605">
                  <c:v>75.33</c:v>
                </c:pt>
                <c:pt idx="55606">
                  <c:v>75.331000000000003</c:v>
                </c:pt>
                <c:pt idx="55607">
                  <c:v>75.331000000000003</c:v>
                </c:pt>
                <c:pt idx="55608">
                  <c:v>75.331000000000003</c:v>
                </c:pt>
                <c:pt idx="55609">
                  <c:v>75.332000000000008</c:v>
                </c:pt>
                <c:pt idx="55610">
                  <c:v>75.332000000000008</c:v>
                </c:pt>
                <c:pt idx="55611">
                  <c:v>75.332000000000008</c:v>
                </c:pt>
                <c:pt idx="55612">
                  <c:v>75.332000000000008</c:v>
                </c:pt>
                <c:pt idx="55613">
                  <c:v>75.332999999999998</c:v>
                </c:pt>
                <c:pt idx="55614">
                  <c:v>75.332999999999998</c:v>
                </c:pt>
                <c:pt idx="55615">
                  <c:v>75.332999999999998</c:v>
                </c:pt>
                <c:pt idx="55616">
                  <c:v>75.334000000000003</c:v>
                </c:pt>
                <c:pt idx="55617">
                  <c:v>75.334000000000003</c:v>
                </c:pt>
                <c:pt idx="55618">
                  <c:v>75.334000000000003</c:v>
                </c:pt>
                <c:pt idx="55619">
                  <c:v>75.334000000000003</c:v>
                </c:pt>
                <c:pt idx="55620">
                  <c:v>75.335000000000008</c:v>
                </c:pt>
                <c:pt idx="55621">
                  <c:v>75.335000000000008</c:v>
                </c:pt>
                <c:pt idx="55622">
                  <c:v>75.335000000000008</c:v>
                </c:pt>
                <c:pt idx="55623">
                  <c:v>75.335999999999999</c:v>
                </c:pt>
                <c:pt idx="55624">
                  <c:v>75.335999999999999</c:v>
                </c:pt>
                <c:pt idx="55625">
                  <c:v>75.335999999999999</c:v>
                </c:pt>
                <c:pt idx="55626">
                  <c:v>75.335999999999999</c:v>
                </c:pt>
                <c:pt idx="55627">
                  <c:v>75.337000000000003</c:v>
                </c:pt>
                <c:pt idx="55628">
                  <c:v>75.337000000000003</c:v>
                </c:pt>
                <c:pt idx="55629">
                  <c:v>75.337000000000003</c:v>
                </c:pt>
                <c:pt idx="55630">
                  <c:v>75.338000000000008</c:v>
                </c:pt>
                <c:pt idx="55631">
                  <c:v>75.338000000000008</c:v>
                </c:pt>
                <c:pt idx="55632">
                  <c:v>75.338000000000008</c:v>
                </c:pt>
                <c:pt idx="55633">
                  <c:v>75.338000000000008</c:v>
                </c:pt>
                <c:pt idx="55634">
                  <c:v>75.338999999999999</c:v>
                </c:pt>
                <c:pt idx="55635">
                  <c:v>75.338999999999999</c:v>
                </c:pt>
                <c:pt idx="55636">
                  <c:v>75.338999999999999</c:v>
                </c:pt>
                <c:pt idx="55637">
                  <c:v>75.34</c:v>
                </c:pt>
                <c:pt idx="55638">
                  <c:v>75.34</c:v>
                </c:pt>
                <c:pt idx="55639">
                  <c:v>75.34</c:v>
                </c:pt>
                <c:pt idx="55640">
                  <c:v>75.34</c:v>
                </c:pt>
                <c:pt idx="55641">
                  <c:v>75.341000000000008</c:v>
                </c:pt>
                <c:pt idx="55642">
                  <c:v>75.341000000000008</c:v>
                </c:pt>
                <c:pt idx="55643">
                  <c:v>75.341000000000008</c:v>
                </c:pt>
                <c:pt idx="55644">
                  <c:v>75.341999999999999</c:v>
                </c:pt>
                <c:pt idx="55645">
                  <c:v>75.341999999999999</c:v>
                </c:pt>
                <c:pt idx="55646">
                  <c:v>75.341999999999999</c:v>
                </c:pt>
                <c:pt idx="55647">
                  <c:v>75.341999999999999</c:v>
                </c:pt>
                <c:pt idx="55648">
                  <c:v>75.343000000000004</c:v>
                </c:pt>
                <c:pt idx="55649">
                  <c:v>75.343000000000004</c:v>
                </c:pt>
                <c:pt idx="55650">
                  <c:v>75.343000000000004</c:v>
                </c:pt>
                <c:pt idx="55651">
                  <c:v>75.344000000000008</c:v>
                </c:pt>
                <c:pt idx="55652">
                  <c:v>75.344000000000008</c:v>
                </c:pt>
                <c:pt idx="55653">
                  <c:v>75.344000000000008</c:v>
                </c:pt>
                <c:pt idx="55654">
                  <c:v>75.344000000000008</c:v>
                </c:pt>
                <c:pt idx="55655">
                  <c:v>75.344999999999999</c:v>
                </c:pt>
                <c:pt idx="55656">
                  <c:v>75.344999999999999</c:v>
                </c:pt>
                <c:pt idx="55657">
                  <c:v>75.344999999999999</c:v>
                </c:pt>
                <c:pt idx="55658">
                  <c:v>75.346000000000004</c:v>
                </c:pt>
                <c:pt idx="55659">
                  <c:v>75.346000000000004</c:v>
                </c:pt>
                <c:pt idx="55660">
                  <c:v>75.346000000000004</c:v>
                </c:pt>
                <c:pt idx="55661">
                  <c:v>75.346000000000004</c:v>
                </c:pt>
                <c:pt idx="55662">
                  <c:v>75.347000000000008</c:v>
                </c:pt>
                <c:pt idx="55663">
                  <c:v>75.347000000000008</c:v>
                </c:pt>
                <c:pt idx="55664">
                  <c:v>75.347000000000008</c:v>
                </c:pt>
                <c:pt idx="55665">
                  <c:v>75.347000000000008</c:v>
                </c:pt>
                <c:pt idx="55666">
                  <c:v>75.347999999999999</c:v>
                </c:pt>
                <c:pt idx="55667">
                  <c:v>75.347999999999999</c:v>
                </c:pt>
                <c:pt idx="55668">
                  <c:v>75.347999999999999</c:v>
                </c:pt>
                <c:pt idx="55669">
                  <c:v>75.349000000000004</c:v>
                </c:pt>
                <c:pt idx="55670">
                  <c:v>75.349000000000004</c:v>
                </c:pt>
                <c:pt idx="55671">
                  <c:v>75.349000000000004</c:v>
                </c:pt>
                <c:pt idx="55672">
                  <c:v>75.349000000000004</c:v>
                </c:pt>
                <c:pt idx="55673">
                  <c:v>75.350000000000009</c:v>
                </c:pt>
                <c:pt idx="55674">
                  <c:v>75.350000000000009</c:v>
                </c:pt>
                <c:pt idx="55675">
                  <c:v>75.350000000000009</c:v>
                </c:pt>
                <c:pt idx="55676">
                  <c:v>75.350999999999999</c:v>
                </c:pt>
                <c:pt idx="55677">
                  <c:v>75.350999999999999</c:v>
                </c:pt>
                <c:pt idx="55678">
                  <c:v>75.350999999999999</c:v>
                </c:pt>
                <c:pt idx="55679">
                  <c:v>75.350999999999999</c:v>
                </c:pt>
                <c:pt idx="55680">
                  <c:v>75.352000000000004</c:v>
                </c:pt>
                <c:pt idx="55681">
                  <c:v>75.352000000000004</c:v>
                </c:pt>
                <c:pt idx="55682">
                  <c:v>75.352000000000004</c:v>
                </c:pt>
                <c:pt idx="55683">
                  <c:v>75.353000000000009</c:v>
                </c:pt>
                <c:pt idx="55684">
                  <c:v>75.353000000000009</c:v>
                </c:pt>
                <c:pt idx="55685">
                  <c:v>75.353000000000009</c:v>
                </c:pt>
                <c:pt idx="55686">
                  <c:v>75.353000000000009</c:v>
                </c:pt>
                <c:pt idx="55687">
                  <c:v>75.353999999999999</c:v>
                </c:pt>
                <c:pt idx="55688">
                  <c:v>75.353999999999999</c:v>
                </c:pt>
                <c:pt idx="55689">
                  <c:v>75.353999999999999</c:v>
                </c:pt>
                <c:pt idx="55690">
                  <c:v>75.355000000000004</c:v>
                </c:pt>
                <c:pt idx="55691">
                  <c:v>75.355000000000004</c:v>
                </c:pt>
                <c:pt idx="55692">
                  <c:v>75.355000000000004</c:v>
                </c:pt>
                <c:pt idx="55693">
                  <c:v>75.355000000000004</c:v>
                </c:pt>
                <c:pt idx="55694">
                  <c:v>75.355999999999995</c:v>
                </c:pt>
                <c:pt idx="55695">
                  <c:v>75.355999999999995</c:v>
                </c:pt>
                <c:pt idx="55696">
                  <c:v>75.355999999999995</c:v>
                </c:pt>
                <c:pt idx="55697">
                  <c:v>75.356999999999999</c:v>
                </c:pt>
                <c:pt idx="55698">
                  <c:v>75.356999999999999</c:v>
                </c:pt>
                <c:pt idx="55699">
                  <c:v>75.356999999999999</c:v>
                </c:pt>
                <c:pt idx="55700">
                  <c:v>75.356999999999999</c:v>
                </c:pt>
                <c:pt idx="55701">
                  <c:v>75.358000000000004</c:v>
                </c:pt>
                <c:pt idx="55702">
                  <c:v>75.358000000000004</c:v>
                </c:pt>
                <c:pt idx="55703">
                  <c:v>75.358000000000004</c:v>
                </c:pt>
                <c:pt idx="55704">
                  <c:v>75.358999999999995</c:v>
                </c:pt>
                <c:pt idx="55705">
                  <c:v>75.358999999999995</c:v>
                </c:pt>
                <c:pt idx="55706">
                  <c:v>75.358999999999995</c:v>
                </c:pt>
                <c:pt idx="55707">
                  <c:v>75.358999999999995</c:v>
                </c:pt>
                <c:pt idx="55708">
                  <c:v>75.36</c:v>
                </c:pt>
                <c:pt idx="55709">
                  <c:v>75.36</c:v>
                </c:pt>
                <c:pt idx="55710">
                  <c:v>75.36</c:v>
                </c:pt>
                <c:pt idx="55711">
                  <c:v>75.361000000000004</c:v>
                </c:pt>
                <c:pt idx="55712">
                  <c:v>75.361000000000004</c:v>
                </c:pt>
                <c:pt idx="55713">
                  <c:v>75.361000000000004</c:v>
                </c:pt>
                <c:pt idx="55714">
                  <c:v>75.361000000000004</c:v>
                </c:pt>
                <c:pt idx="55715">
                  <c:v>75.361999999999995</c:v>
                </c:pt>
                <c:pt idx="55716">
                  <c:v>75.361999999999995</c:v>
                </c:pt>
                <c:pt idx="55717">
                  <c:v>75.361999999999995</c:v>
                </c:pt>
                <c:pt idx="55718">
                  <c:v>75.363</c:v>
                </c:pt>
                <c:pt idx="55719">
                  <c:v>75.363</c:v>
                </c:pt>
                <c:pt idx="55720">
                  <c:v>75.363</c:v>
                </c:pt>
                <c:pt idx="55721">
                  <c:v>75.363</c:v>
                </c:pt>
                <c:pt idx="55722">
                  <c:v>75.364000000000004</c:v>
                </c:pt>
                <c:pt idx="55723">
                  <c:v>75.364000000000004</c:v>
                </c:pt>
                <c:pt idx="55724">
                  <c:v>75.364000000000004</c:v>
                </c:pt>
                <c:pt idx="55725">
                  <c:v>75.364999999999995</c:v>
                </c:pt>
                <c:pt idx="55726">
                  <c:v>75.364999999999995</c:v>
                </c:pt>
                <c:pt idx="55727">
                  <c:v>75.364999999999995</c:v>
                </c:pt>
                <c:pt idx="55728">
                  <c:v>75.364999999999995</c:v>
                </c:pt>
                <c:pt idx="55729">
                  <c:v>75.366</c:v>
                </c:pt>
                <c:pt idx="55730">
                  <c:v>75.366</c:v>
                </c:pt>
                <c:pt idx="55731">
                  <c:v>75.366</c:v>
                </c:pt>
                <c:pt idx="55732">
                  <c:v>75.367000000000004</c:v>
                </c:pt>
                <c:pt idx="55733">
                  <c:v>75.367000000000004</c:v>
                </c:pt>
                <c:pt idx="55734">
                  <c:v>75.367000000000004</c:v>
                </c:pt>
                <c:pt idx="55735">
                  <c:v>75.367000000000004</c:v>
                </c:pt>
                <c:pt idx="55736">
                  <c:v>75.367999999999995</c:v>
                </c:pt>
                <c:pt idx="55737">
                  <c:v>75.367999999999995</c:v>
                </c:pt>
                <c:pt idx="55738">
                  <c:v>75.367999999999995</c:v>
                </c:pt>
                <c:pt idx="55739">
                  <c:v>75.369</c:v>
                </c:pt>
                <c:pt idx="55740">
                  <c:v>75.369</c:v>
                </c:pt>
                <c:pt idx="55741">
                  <c:v>75.369</c:v>
                </c:pt>
                <c:pt idx="55742">
                  <c:v>75.369</c:v>
                </c:pt>
                <c:pt idx="55743">
                  <c:v>75.37</c:v>
                </c:pt>
                <c:pt idx="55744">
                  <c:v>75.37</c:v>
                </c:pt>
                <c:pt idx="55745">
                  <c:v>75.37</c:v>
                </c:pt>
                <c:pt idx="55746">
                  <c:v>75.370999999999995</c:v>
                </c:pt>
                <c:pt idx="55747">
                  <c:v>75.370999999999995</c:v>
                </c:pt>
                <c:pt idx="55748">
                  <c:v>75.370999999999995</c:v>
                </c:pt>
                <c:pt idx="55749">
                  <c:v>75.370999999999995</c:v>
                </c:pt>
                <c:pt idx="55750">
                  <c:v>75.372</c:v>
                </c:pt>
                <c:pt idx="55751">
                  <c:v>75.372</c:v>
                </c:pt>
                <c:pt idx="55752">
                  <c:v>75.372</c:v>
                </c:pt>
                <c:pt idx="55753">
                  <c:v>75.373000000000005</c:v>
                </c:pt>
                <c:pt idx="55754">
                  <c:v>75.373000000000005</c:v>
                </c:pt>
                <c:pt idx="55755">
                  <c:v>75.373000000000005</c:v>
                </c:pt>
                <c:pt idx="55756">
                  <c:v>75.373000000000005</c:v>
                </c:pt>
                <c:pt idx="55757">
                  <c:v>75.373999999999995</c:v>
                </c:pt>
                <c:pt idx="55758">
                  <c:v>75.373999999999995</c:v>
                </c:pt>
                <c:pt idx="55759">
                  <c:v>75.373999999999995</c:v>
                </c:pt>
                <c:pt idx="55760">
                  <c:v>75.375</c:v>
                </c:pt>
                <c:pt idx="55761">
                  <c:v>75.375</c:v>
                </c:pt>
                <c:pt idx="55762">
                  <c:v>75.375</c:v>
                </c:pt>
                <c:pt idx="55763">
                  <c:v>75.375</c:v>
                </c:pt>
                <c:pt idx="55764">
                  <c:v>75.376000000000005</c:v>
                </c:pt>
                <c:pt idx="55765">
                  <c:v>75.376000000000005</c:v>
                </c:pt>
                <c:pt idx="55766">
                  <c:v>75.376000000000005</c:v>
                </c:pt>
                <c:pt idx="55767">
                  <c:v>75.376999999999995</c:v>
                </c:pt>
                <c:pt idx="55768">
                  <c:v>75.376999999999995</c:v>
                </c:pt>
                <c:pt idx="55769">
                  <c:v>75.376999999999995</c:v>
                </c:pt>
                <c:pt idx="55770">
                  <c:v>75.376999999999995</c:v>
                </c:pt>
                <c:pt idx="55771">
                  <c:v>75.378</c:v>
                </c:pt>
                <c:pt idx="55772">
                  <c:v>75.378</c:v>
                </c:pt>
                <c:pt idx="55773">
                  <c:v>75.378</c:v>
                </c:pt>
                <c:pt idx="55774">
                  <c:v>75.379000000000005</c:v>
                </c:pt>
                <c:pt idx="55775">
                  <c:v>75.379000000000005</c:v>
                </c:pt>
                <c:pt idx="55776">
                  <c:v>75.379000000000005</c:v>
                </c:pt>
                <c:pt idx="55777">
                  <c:v>75.379000000000005</c:v>
                </c:pt>
                <c:pt idx="55778">
                  <c:v>75.38</c:v>
                </c:pt>
                <c:pt idx="55779">
                  <c:v>75.38</c:v>
                </c:pt>
                <c:pt idx="55780">
                  <c:v>75.38</c:v>
                </c:pt>
                <c:pt idx="55781">
                  <c:v>75.381</c:v>
                </c:pt>
                <c:pt idx="55782">
                  <c:v>75.381</c:v>
                </c:pt>
                <c:pt idx="55783">
                  <c:v>75.381</c:v>
                </c:pt>
                <c:pt idx="55784">
                  <c:v>75.381</c:v>
                </c:pt>
                <c:pt idx="55785">
                  <c:v>75.382000000000005</c:v>
                </c:pt>
                <c:pt idx="55786">
                  <c:v>75.382000000000005</c:v>
                </c:pt>
                <c:pt idx="55787">
                  <c:v>75.382000000000005</c:v>
                </c:pt>
                <c:pt idx="55788">
                  <c:v>75.382999999999996</c:v>
                </c:pt>
                <c:pt idx="55789">
                  <c:v>75.382999999999996</c:v>
                </c:pt>
                <c:pt idx="55790">
                  <c:v>75.382999999999996</c:v>
                </c:pt>
                <c:pt idx="55791">
                  <c:v>75.382999999999996</c:v>
                </c:pt>
                <c:pt idx="55792">
                  <c:v>75.384</c:v>
                </c:pt>
                <c:pt idx="55793">
                  <c:v>75.384</c:v>
                </c:pt>
                <c:pt idx="55794">
                  <c:v>75.384</c:v>
                </c:pt>
                <c:pt idx="55795">
                  <c:v>75.385000000000005</c:v>
                </c:pt>
                <c:pt idx="55796">
                  <c:v>75.385000000000005</c:v>
                </c:pt>
                <c:pt idx="55797">
                  <c:v>75.385000000000005</c:v>
                </c:pt>
                <c:pt idx="55798">
                  <c:v>75.385000000000005</c:v>
                </c:pt>
                <c:pt idx="55799">
                  <c:v>75.385999999999996</c:v>
                </c:pt>
                <c:pt idx="55800">
                  <c:v>75.385999999999996</c:v>
                </c:pt>
                <c:pt idx="55801">
                  <c:v>75.385999999999996</c:v>
                </c:pt>
                <c:pt idx="55802">
                  <c:v>75.387</c:v>
                </c:pt>
                <c:pt idx="55803">
                  <c:v>75.387</c:v>
                </c:pt>
                <c:pt idx="55804">
                  <c:v>75.387</c:v>
                </c:pt>
                <c:pt idx="55805">
                  <c:v>75.387</c:v>
                </c:pt>
                <c:pt idx="55806">
                  <c:v>75.388000000000005</c:v>
                </c:pt>
                <c:pt idx="55807">
                  <c:v>75.388000000000005</c:v>
                </c:pt>
                <c:pt idx="55808">
                  <c:v>75.388000000000005</c:v>
                </c:pt>
                <c:pt idx="55809">
                  <c:v>75.388999999999996</c:v>
                </c:pt>
                <c:pt idx="55810">
                  <c:v>75.388999999999996</c:v>
                </c:pt>
                <c:pt idx="55811">
                  <c:v>75.388999999999996</c:v>
                </c:pt>
                <c:pt idx="55812">
                  <c:v>75.388999999999996</c:v>
                </c:pt>
                <c:pt idx="55813">
                  <c:v>75.39</c:v>
                </c:pt>
                <c:pt idx="55814">
                  <c:v>75.39</c:v>
                </c:pt>
                <c:pt idx="55815">
                  <c:v>75.39</c:v>
                </c:pt>
                <c:pt idx="55816">
                  <c:v>75.391000000000005</c:v>
                </c:pt>
                <c:pt idx="55817">
                  <c:v>75.391000000000005</c:v>
                </c:pt>
                <c:pt idx="55818">
                  <c:v>75.391000000000005</c:v>
                </c:pt>
                <c:pt idx="55819">
                  <c:v>75.391000000000005</c:v>
                </c:pt>
                <c:pt idx="55820">
                  <c:v>75.391999999999996</c:v>
                </c:pt>
                <c:pt idx="55821">
                  <c:v>75.391999999999996</c:v>
                </c:pt>
                <c:pt idx="55822">
                  <c:v>75.391999999999996</c:v>
                </c:pt>
                <c:pt idx="55823">
                  <c:v>75.393000000000001</c:v>
                </c:pt>
                <c:pt idx="55824">
                  <c:v>75.393000000000001</c:v>
                </c:pt>
                <c:pt idx="55825">
                  <c:v>75.393000000000001</c:v>
                </c:pt>
                <c:pt idx="55826">
                  <c:v>75.393000000000001</c:v>
                </c:pt>
                <c:pt idx="55827">
                  <c:v>75.394000000000005</c:v>
                </c:pt>
                <c:pt idx="55828">
                  <c:v>75.394000000000005</c:v>
                </c:pt>
                <c:pt idx="55829">
                  <c:v>75.394000000000005</c:v>
                </c:pt>
                <c:pt idx="55830">
                  <c:v>75.394999999999996</c:v>
                </c:pt>
                <c:pt idx="55831">
                  <c:v>75.394999999999996</c:v>
                </c:pt>
                <c:pt idx="55832">
                  <c:v>75.394999999999996</c:v>
                </c:pt>
                <c:pt idx="55833">
                  <c:v>75.394999999999996</c:v>
                </c:pt>
                <c:pt idx="55834">
                  <c:v>75.396000000000001</c:v>
                </c:pt>
                <c:pt idx="55835">
                  <c:v>75.396000000000001</c:v>
                </c:pt>
                <c:pt idx="55836">
                  <c:v>75.396000000000001</c:v>
                </c:pt>
                <c:pt idx="55837">
                  <c:v>75.397000000000006</c:v>
                </c:pt>
                <c:pt idx="55838">
                  <c:v>75.397000000000006</c:v>
                </c:pt>
                <c:pt idx="55839">
                  <c:v>75.397000000000006</c:v>
                </c:pt>
                <c:pt idx="55840">
                  <c:v>75.397000000000006</c:v>
                </c:pt>
                <c:pt idx="55841">
                  <c:v>75.397999999999996</c:v>
                </c:pt>
                <c:pt idx="55842">
                  <c:v>75.397999999999996</c:v>
                </c:pt>
                <c:pt idx="55843">
                  <c:v>75.397999999999996</c:v>
                </c:pt>
                <c:pt idx="55844">
                  <c:v>75.399000000000001</c:v>
                </c:pt>
                <c:pt idx="55845">
                  <c:v>75.399000000000001</c:v>
                </c:pt>
                <c:pt idx="55846">
                  <c:v>75.399000000000001</c:v>
                </c:pt>
                <c:pt idx="55847">
                  <c:v>75.400000000000006</c:v>
                </c:pt>
                <c:pt idx="55848">
                  <c:v>75.400000000000006</c:v>
                </c:pt>
                <c:pt idx="55849">
                  <c:v>75.400000000000006</c:v>
                </c:pt>
                <c:pt idx="55850">
                  <c:v>75.400000000000006</c:v>
                </c:pt>
                <c:pt idx="55851">
                  <c:v>75.400999999999996</c:v>
                </c:pt>
                <c:pt idx="55852">
                  <c:v>75.400999999999996</c:v>
                </c:pt>
                <c:pt idx="55853">
                  <c:v>75.400999999999996</c:v>
                </c:pt>
                <c:pt idx="55854">
                  <c:v>75.400999999999996</c:v>
                </c:pt>
                <c:pt idx="55855">
                  <c:v>75.402000000000001</c:v>
                </c:pt>
                <c:pt idx="55856">
                  <c:v>75.402000000000001</c:v>
                </c:pt>
                <c:pt idx="55857">
                  <c:v>75.402000000000001</c:v>
                </c:pt>
                <c:pt idx="55858">
                  <c:v>75.403000000000006</c:v>
                </c:pt>
                <c:pt idx="55859">
                  <c:v>75.403000000000006</c:v>
                </c:pt>
                <c:pt idx="55860">
                  <c:v>75.403000000000006</c:v>
                </c:pt>
                <c:pt idx="55861">
                  <c:v>75.403000000000006</c:v>
                </c:pt>
                <c:pt idx="55862">
                  <c:v>75.403999999999996</c:v>
                </c:pt>
                <c:pt idx="55863">
                  <c:v>75.403999999999996</c:v>
                </c:pt>
                <c:pt idx="55864">
                  <c:v>75.403999999999996</c:v>
                </c:pt>
                <c:pt idx="55865">
                  <c:v>75.405000000000001</c:v>
                </c:pt>
                <c:pt idx="55866">
                  <c:v>75.405000000000001</c:v>
                </c:pt>
                <c:pt idx="55867">
                  <c:v>75.405000000000001</c:v>
                </c:pt>
                <c:pt idx="55868">
                  <c:v>75.405000000000001</c:v>
                </c:pt>
                <c:pt idx="55869">
                  <c:v>75.406000000000006</c:v>
                </c:pt>
                <c:pt idx="55870">
                  <c:v>75.406000000000006</c:v>
                </c:pt>
                <c:pt idx="55871">
                  <c:v>75.406000000000006</c:v>
                </c:pt>
                <c:pt idx="55872">
                  <c:v>75.406999999999996</c:v>
                </c:pt>
                <c:pt idx="55873">
                  <c:v>75.406999999999996</c:v>
                </c:pt>
                <c:pt idx="55874">
                  <c:v>75.406999999999996</c:v>
                </c:pt>
                <c:pt idx="55875">
                  <c:v>75.406999999999996</c:v>
                </c:pt>
                <c:pt idx="55876">
                  <c:v>75.408000000000001</c:v>
                </c:pt>
                <c:pt idx="55877">
                  <c:v>75.408000000000001</c:v>
                </c:pt>
                <c:pt idx="55878">
                  <c:v>75.408000000000001</c:v>
                </c:pt>
                <c:pt idx="55879">
                  <c:v>75.409000000000006</c:v>
                </c:pt>
                <c:pt idx="55880">
                  <c:v>75.409000000000006</c:v>
                </c:pt>
                <c:pt idx="55881">
                  <c:v>75.409000000000006</c:v>
                </c:pt>
                <c:pt idx="55882">
                  <c:v>75.409000000000006</c:v>
                </c:pt>
                <c:pt idx="55883">
                  <c:v>75.41</c:v>
                </c:pt>
                <c:pt idx="55884">
                  <c:v>75.41</c:v>
                </c:pt>
                <c:pt idx="55885">
                  <c:v>75.41</c:v>
                </c:pt>
                <c:pt idx="55886">
                  <c:v>75.411000000000001</c:v>
                </c:pt>
                <c:pt idx="55887">
                  <c:v>75.411000000000001</c:v>
                </c:pt>
                <c:pt idx="55888">
                  <c:v>75.411000000000001</c:v>
                </c:pt>
                <c:pt idx="55889">
                  <c:v>75.411000000000001</c:v>
                </c:pt>
                <c:pt idx="55890">
                  <c:v>75.412000000000006</c:v>
                </c:pt>
                <c:pt idx="55891">
                  <c:v>75.412000000000006</c:v>
                </c:pt>
                <c:pt idx="55892">
                  <c:v>75.412000000000006</c:v>
                </c:pt>
                <c:pt idx="55893">
                  <c:v>75.412999999999997</c:v>
                </c:pt>
                <c:pt idx="55894">
                  <c:v>75.412999999999997</c:v>
                </c:pt>
                <c:pt idx="55895">
                  <c:v>75.412999999999997</c:v>
                </c:pt>
                <c:pt idx="55896">
                  <c:v>75.414000000000001</c:v>
                </c:pt>
                <c:pt idx="55897">
                  <c:v>75.414000000000001</c:v>
                </c:pt>
                <c:pt idx="55898">
                  <c:v>75.415999999999997</c:v>
                </c:pt>
                <c:pt idx="55899">
                  <c:v>75.418999999999997</c:v>
                </c:pt>
                <c:pt idx="55900">
                  <c:v>75.421999999999997</c:v>
                </c:pt>
                <c:pt idx="55901">
                  <c:v>75.426000000000002</c:v>
                </c:pt>
                <c:pt idx="55902">
                  <c:v>75.429000000000002</c:v>
                </c:pt>
                <c:pt idx="55903">
                  <c:v>75.432000000000002</c:v>
                </c:pt>
                <c:pt idx="55904">
                  <c:v>75.435000000000002</c:v>
                </c:pt>
                <c:pt idx="55905">
                  <c:v>75.438000000000002</c:v>
                </c:pt>
                <c:pt idx="55906">
                  <c:v>75.441000000000003</c:v>
                </c:pt>
                <c:pt idx="55907">
                  <c:v>75.444000000000003</c:v>
                </c:pt>
                <c:pt idx="55908">
                  <c:v>75.447000000000003</c:v>
                </c:pt>
                <c:pt idx="55909">
                  <c:v>75.45</c:v>
                </c:pt>
                <c:pt idx="55910">
                  <c:v>75.454000000000008</c:v>
                </c:pt>
                <c:pt idx="55911">
                  <c:v>75.457000000000008</c:v>
                </c:pt>
                <c:pt idx="55912">
                  <c:v>75.460000000000008</c:v>
                </c:pt>
                <c:pt idx="55913">
                  <c:v>75.463000000000008</c:v>
                </c:pt>
                <c:pt idx="55914">
                  <c:v>75.466000000000008</c:v>
                </c:pt>
                <c:pt idx="55915">
                  <c:v>75.469000000000008</c:v>
                </c:pt>
                <c:pt idx="55916">
                  <c:v>75.472000000000008</c:v>
                </c:pt>
                <c:pt idx="55917">
                  <c:v>75.475999999999999</c:v>
                </c:pt>
                <c:pt idx="55918">
                  <c:v>75.478999999999999</c:v>
                </c:pt>
                <c:pt idx="55919">
                  <c:v>75.481999999999999</c:v>
                </c:pt>
                <c:pt idx="55920">
                  <c:v>75.484999999999999</c:v>
                </c:pt>
                <c:pt idx="55921">
                  <c:v>75.488</c:v>
                </c:pt>
                <c:pt idx="55922">
                  <c:v>75.492000000000004</c:v>
                </c:pt>
                <c:pt idx="55923">
                  <c:v>75.495000000000005</c:v>
                </c:pt>
                <c:pt idx="55924">
                  <c:v>75.498000000000005</c:v>
                </c:pt>
                <c:pt idx="55925">
                  <c:v>75.501000000000005</c:v>
                </c:pt>
                <c:pt idx="55926">
                  <c:v>75.504999999999995</c:v>
                </c:pt>
                <c:pt idx="55927">
                  <c:v>75.507999999999996</c:v>
                </c:pt>
                <c:pt idx="55928">
                  <c:v>75.510999999999996</c:v>
                </c:pt>
                <c:pt idx="55929">
                  <c:v>75.515000000000001</c:v>
                </c:pt>
                <c:pt idx="55930">
                  <c:v>75.518000000000001</c:v>
                </c:pt>
                <c:pt idx="55931">
                  <c:v>75.521000000000001</c:v>
                </c:pt>
                <c:pt idx="55932">
                  <c:v>75.525000000000006</c:v>
                </c:pt>
                <c:pt idx="55933">
                  <c:v>75.528000000000006</c:v>
                </c:pt>
                <c:pt idx="55934">
                  <c:v>75.531000000000006</c:v>
                </c:pt>
                <c:pt idx="55935">
                  <c:v>75.534999999999997</c:v>
                </c:pt>
                <c:pt idx="55936">
                  <c:v>75.537999999999997</c:v>
                </c:pt>
                <c:pt idx="55937">
                  <c:v>75.540999999999997</c:v>
                </c:pt>
                <c:pt idx="55938">
                  <c:v>75.545000000000002</c:v>
                </c:pt>
                <c:pt idx="55939">
                  <c:v>75.548000000000002</c:v>
                </c:pt>
                <c:pt idx="55940">
                  <c:v>75.552000000000007</c:v>
                </c:pt>
                <c:pt idx="55941">
                  <c:v>75.555000000000007</c:v>
                </c:pt>
                <c:pt idx="55942">
                  <c:v>75.558000000000007</c:v>
                </c:pt>
                <c:pt idx="55943">
                  <c:v>75.561999999999998</c:v>
                </c:pt>
                <c:pt idx="55944">
                  <c:v>75.564999999999998</c:v>
                </c:pt>
                <c:pt idx="55945">
                  <c:v>75.569000000000003</c:v>
                </c:pt>
                <c:pt idx="55946">
                  <c:v>75.572000000000003</c:v>
                </c:pt>
                <c:pt idx="55947">
                  <c:v>75.576000000000008</c:v>
                </c:pt>
                <c:pt idx="55948">
                  <c:v>75.579000000000008</c:v>
                </c:pt>
                <c:pt idx="55949">
                  <c:v>75.582000000000008</c:v>
                </c:pt>
                <c:pt idx="55950">
                  <c:v>75.585999999999999</c:v>
                </c:pt>
                <c:pt idx="55951">
                  <c:v>75.588999999999999</c:v>
                </c:pt>
                <c:pt idx="55952">
                  <c:v>75.593000000000004</c:v>
                </c:pt>
                <c:pt idx="55953">
                  <c:v>75.596000000000004</c:v>
                </c:pt>
                <c:pt idx="55954">
                  <c:v>75.600000000000009</c:v>
                </c:pt>
                <c:pt idx="55955">
                  <c:v>75.603000000000009</c:v>
                </c:pt>
                <c:pt idx="55956">
                  <c:v>75.606999999999999</c:v>
                </c:pt>
                <c:pt idx="55957">
                  <c:v>75.61</c:v>
                </c:pt>
                <c:pt idx="55958">
                  <c:v>75.614000000000004</c:v>
                </c:pt>
                <c:pt idx="55959">
                  <c:v>75.617999999999995</c:v>
                </c:pt>
                <c:pt idx="55960">
                  <c:v>75.620999999999995</c:v>
                </c:pt>
                <c:pt idx="55961">
                  <c:v>75.625</c:v>
                </c:pt>
                <c:pt idx="55962">
                  <c:v>75.628</c:v>
                </c:pt>
                <c:pt idx="55963">
                  <c:v>75.632000000000005</c:v>
                </c:pt>
                <c:pt idx="55964">
                  <c:v>75.635000000000005</c:v>
                </c:pt>
                <c:pt idx="55965">
                  <c:v>75.638999999999996</c:v>
                </c:pt>
                <c:pt idx="55966">
                  <c:v>75.641999999999996</c:v>
                </c:pt>
                <c:pt idx="55967">
                  <c:v>75.646000000000001</c:v>
                </c:pt>
                <c:pt idx="55968">
                  <c:v>75.650000000000006</c:v>
                </c:pt>
                <c:pt idx="55969">
                  <c:v>75.653000000000006</c:v>
                </c:pt>
                <c:pt idx="55970">
                  <c:v>75.656999999999996</c:v>
                </c:pt>
                <c:pt idx="55971">
                  <c:v>75.66</c:v>
                </c:pt>
                <c:pt idx="55972">
                  <c:v>75.664000000000001</c:v>
                </c:pt>
                <c:pt idx="55973">
                  <c:v>75.668000000000006</c:v>
                </c:pt>
                <c:pt idx="55974">
                  <c:v>75.671000000000006</c:v>
                </c:pt>
                <c:pt idx="55975">
                  <c:v>75.674999999999997</c:v>
                </c:pt>
                <c:pt idx="55976">
                  <c:v>75.677999999999997</c:v>
                </c:pt>
                <c:pt idx="55977">
                  <c:v>75.682000000000002</c:v>
                </c:pt>
                <c:pt idx="55978">
                  <c:v>75.686000000000007</c:v>
                </c:pt>
                <c:pt idx="55979">
                  <c:v>75.689000000000007</c:v>
                </c:pt>
                <c:pt idx="55980">
                  <c:v>75.692999999999998</c:v>
                </c:pt>
                <c:pt idx="55981">
                  <c:v>75.697000000000003</c:v>
                </c:pt>
                <c:pt idx="55982">
                  <c:v>75.7</c:v>
                </c:pt>
                <c:pt idx="55983">
                  <c:v>75.704000000000008</c:v>
                </c:pt>
                <c:pt idx="55984">
                  <c:v>75.707000000000008</c:v>
                </c:pt>
                <c:pt idx="55985">
                  <c:v>75.710999999999999</c:v>
                </c:pt>
                <c:pt idx="55986">
                  <c:v>75.715000000000003</c:v>
                </c:pt>
                <c:pt idx="55987">
                  <c:v>75.718000000000004</c:v>
                </c:pt>
                <c:pt idx="55988">
                  <c:v>75.722000000000008</c:v>
                </c:pt>
                <c:pt idx="55989">
                  <c:v>75.725999999999999</c:v>
                </c:pt>
                <c:pt idx="55990">
                  <c:v>75.728999999999999</c:v>
                </c:pt>
                <c:pt idx="55991">
                  <c:v>75.733000000000004</c:v>
                </c:pt>
                <c:pt idx="55992">
                  <c:v>75.736999999999995</c:v>
                </c:pt>
                <c:pt idx="55993">
                  <c:v>75.739999999999995</c:v>
                </c:pt>
                <c:pt idx="55994">
                  <c:v>75.744</c:v>
                </c:pt>
                <c:pt idx="55995">
                  <c:v>75.748000000000005</c:v>
                </c:pt>
                <c:pt idx="55996">
                  <c:v>75.751000000000005</c:v>
                </c:pt>
                <c:pt idx="55997">
                  <c:v>75.754999999999995</c:v>
                </c:pt>
                <c:pt idx="55998">
                  <c:v>75.759</c:v>
                </c:pt>
                <c:pt idx="55999">
                  <c:v>75.762</c:v>
                </c:pt>
                <c:pt idx="56000">
                  <c:v>75.766000000000005</c:v>
                </c:pt>
                <c:pt idx="56001">
                  <c:v>75.77</c:v>
                </c:pt>
                <c:pt idx="56002">
                  <c:v>75.774000000000001</c:v>
                </c:pt>
                <c:pt idx="56003">
                  <c:v>75.778000000000006</c:v>
                </c:pt>
                <c:pt idx="56004">
                  <c:v>75.781999999999996</c:v>
                </c:pt>
                <c:pt idx="56005">
                  <c:v>75.786000000000001</c:v>
                </c:pt>
                <c:pt idx="56006">
                  <c:v>75.790000000000006</c:v>
                </c:pt>
                <c:pt idx="56007">
                  <c:v>75.793999999999997</c:v>
                </c:pt>
                <c:pt idx="56008">
                  <c:v>75.798000000000002</c:v>
                </c:pt>
                <c:pt idx="56009">
                  <c:v>75.802000000000007</c:v>
                </c:pt>
                <c:pt idx="56010">
                  <c:v>75.805000000000007</c:v>
                </c:pt>
                <c:pt idx="56011">
                  <c:v>75.808999999999997</c:v>
                </c:pt>
                <c:pt idx="56012">
                  <c:v>75.813000000000002</c:v>
                </c:pt>
                <c:pt idx="56013">
                  <c:v>75.817000000000007</c:v>
                </c:pt>
                <c:pt idx="56014">
                  <c:v>75.820999999999998</c:v>
                </c:pt>
                <c:pt idx="56015">
                  <c:v>75.825000000000003</c:v>
                </c:pt>
                <c:pt idx="56016">
                  <c:v>75.829000000000008</c:v>
                </c:pt>
                <c:pt idx="56017">
                  <c:v>75.832999999999998</c:v>
                </c:pt>
                <c:pt idx="56018">
                  <c:v>75.837000000000003</c:v>
                </c:pt>
                <c:pt idx="56019">
                  <c:v>75.84</c:v>
                </c:pt>
                <c:pt idx="56020">
                  <c:v>75.844000000000008</c:v>
                </c:pt>
                <c:pt idx="56021">
                  <c:v>75.847999999999999</c:v>
                </c:pt>
                <c:pt idx="56022">
                  <c:v>75.852000000000004</c:v>
                </c:pt>
                <c:pt idx="56023">
                  <c:v>75.855999999999995</c:v>
                </c:pt>
                <c:pt idx="56024">
                  <c:v>75.86</c:v>
                </c:pt>
                <c:pt idx="56025">
                  <c:v>75.863</c:v>
                </c:pt>
                <c:pt idx="56026">
                  <c:v>75.867000000000004</c:v>
                </c:pt>
                <c:pt idx="56027">
                  <c:v>75.870999999999995</c:v>
                </c:pt>
                <c:pt idx="56028">
                  <c:v>75.875</c:v>
                </c:pt>
                <c:pt idx="56029">
                  <c:v>75.879000000000005</c:v>
                </c:pt>
                <c:pt idx="56030">
                  <c:v>75.882999999999996</c:v>
                </c:pt>
                <c:pt idx="56031">
                  <c:v>75.885999999999996</c:v>
                </c:pt>
                <c:pt idx="56032">
                  <c:v>75.89</c:v>
                </c:pt>
                <c:pt idx="56033">
                  <c:v>75.894000000000005</c:v>
                </c:pt>
                <c:pt idx="56034">
                  <c:v>75.897999999999996</c:v>
                </c:pt>
                <c:pt idx="56035">
                  <c:v>75.902000000000001</c:v>
                </c:pt>
                <c:pt idx="56036">
                  <c:v>75.905000000000001</c:v>
                </c:pt>
                <c:pt idx="56037">
                  <c:v>75.909000000000006</c:v>
                </c:pt>
                <c:pt idx="56038">
                  <c:v>75.912999999999997</c:v>
                </c:pt>
                <c:pt idx="56039">
                  <c:v>75.917000000000002</c:v>
                </c:pt>
                <c:pt idx="56040">
                  <c:v>75.921000000000006</c:v>
                </c:pt>
                <c:pt idx="56041">
                  <c:v>75.924000000000007</c:v>
                </c:pt>
                <c:pt idx="56042">
                  <c:v>75.927999999999997</c:v>
                </c:pt>
                <c:pt idx="56043">
                  <c:v>75.932000000000002</c:v>
                </c:pt>
                <c:pt idx="56044">
                  <c:v>75.936000000000007</c:v>
                </c:pt>
                <c:pt idx="56045">
                  <c:v>75.939000000000007</c:v>
                </c:pt>
                <c:pt idx="56046">
                  <c:v>75.942999999999998</c:v>
                </c:pt>
                <c:pt idx="56047">
                  <c:v>75.947000000000003</c:v>
                </c:pt>
                <c:pt idx="56048">
                  <c:v>75.951000000000008</c:v>
                </c:pt>
                <c:pt idx="56049">
                  <c:v>75.954000000000008</c:v>
                </c:pt>
                <c:pt idx="56050">
                  <c:v>75.957999999999998</c:v>
                </c:pt>
                <c:pt idx="56051">
                  <c:v>75.962000000000003</c:v>
                </c:pt>
                <c:pt idx="56052">
                  <c:v>75.965000000000003</c:v>
                </c:pt>
                <c:pt idx="56053">
                  <c:v>75.969000000000008</c:v>
                </c:pt>
                <c:pt idx="56054">
                  <c:v>75.972999999999999</c:v>
                </c:pt>
                <c:pt idx="56055">
                  <c:v>75.975999999999999</c:v>
                </c:pt>
                <c:pt idx="56056">
                  <c:v>75.98</c:v>
                </c:pt>
                <c:pt idx="56057">
                  <c:v>75.983999999999995</c:v>
                </c:pt>
                <c:pt idx="56058">
                  <c:v>75.986999999999995</c:v>
                </c:pt>
                <c:pt idx="56059">
                  <c:v>75.991</c:v>
                </c:pt>
                <c:pt idx="56060">
                  <c:v>75.995000000000005</c:v>
                </c:pt>
                <c:pt idx="56061">
                  <c:v>75.998000000000005</c:v>
                </c:pt>
                <c:pt idx="56062">
                  <c:v>76.001999999999995</c:v>
                </c:pt>
                <c:pt idx="56063">
                  <c:v>76.004999999999995</c:v>
                </c:pt>
                <c:pt idx="56064">
                  <c:v>76.009</c:v>
                </c:pt>
                <c:pt idx="56065">
                  <c:v>76.013000000000005</c:v>
                </c:pt>
                <c:pt idx="56066">
                  <c:v>76.016000000000005</c:v>
                </c:pt>
                <c:pt idx="56067">
                  <c:v>76.02</c:v>
                </c:pt>
                <c:pt idx="56068">
                  <c:v>76.022999999999996</c:v>
                </c:pt>
                <c:pt idx="56069">
                  <c:v>76.027000000000001</c:v>
                </c:pt>
                <c:pt idx="56070">
                  <c:v>76.03</c:v>
                </c:pt>
                <c:pt idx="56071">
                  <c:v>76.034000000000006</c:v>
                </c:pt>
                <c:pt idx="56072">
                  <c:v>76.037000000000006</c:v>
                </c:pt>
                <c:pt idx="56073">
                  <c:v>76.040999999999997</c:v>
                </c:pt>
                <c:pt idx="56074">
                  <c:v>76.043999999999997</c:v>
                </c:pt>
                <c:pt idx="56075">
                  <c:v>76.048000000000002</c:v>
                </c:pt>
                <c:pt idx="56076">
                  <c:v>76.051000000000002</c:v>
                </c:pt>
                <c:pt idx="56077">
                  <c:v>76.055000000000007</c:v>
                </c:pt>
                <c:pt idx="56078">
                  <c:v>76.058000000000007</c:v>
                </c:pt>
                <c:pt idx="56079">
                  <c:v>76.061999999999998</c:v>
                </c:pt>
                <c:pt idx="56080">
                  <c:v>76.064999999999998</c:v>
                </c:pt>
                <c:pt idx="56081">
                  <c:v>76.069000000000003</c:v>
                </c:pt>
                <c:pt idx="56082">
                  <c:v>76.072000000000003</c:v>
                </c:pt>
                <c:pt idx="56083">
                  <c:v>76.076000000000008</c:v>
                </c:pt>
                <c:pt idx="56084">
                  <c:v>76.079000000000008</c:v>
                </c:pt>
                <c:pt idx="56085">
                  <c:v>76.082999999999998</c:v>
                </c:pt>
                <c:pt idx="56086">
                  <c:v>76.085999999999999</c:v>
                </c:pt>
                <c:pt idx="56087">
                  <c:v>76.088999999999999</c:v>
                </c:pt>
                <c:pt idx="56088">
                  <c:v>76.093000000000004</c:v>
                </c:pt>
                <c:pt idx="56089">
                  <c:v>76.096000000000004</c:v>
                </c:pt>
                <c:pt idx="56090">
                  <c:v>76.100000000000009</c:v>
                </c:pt>
                <c:pt idx="56091">
                  <c:v>76.103000000000009</c:v>
                </c:pt>
                <c:pt idx="56092">
                  <c:v>76.106999999999999</c:v>
                </c:pt>
                <c:pt idx="56093">
                  <c:v>76.11</c:v>
                </c:pt>
                <c:pt idx="56094">
                  <c:v>76.113</c:v>
                </c:pt>
                <c:pt idx="56095">
                  <c:v>76.117000000000004</c:v>
                </c:pt>
                <c:pt idx="56096">
                  <c:v>76.12</c:v>
                </c:pt>
                <c:pt idx="56097">
                  <c:v>76.123999999999995</c:v>
                </c:pt>
                <c:pt idx="56098">
                  <c:v>76.126999999999995</c:v>
                </c:pt>
                <c:pt idx="56099">
                  <c:v>76.13</c:v>
                </c:pt>
                <c:pt idx="56100">
                  <c:v>76.134</c:v>
                </c:pt>
                <c:pt idx="56101">
                  <c:v>76.137</c:v>
                </c:pt>
                <c:pt idx="56102">
                  <c:v>76.14</c:v>
                </c:pt>
                <c:pt idx="56103">
                  <c:v>76.143000000000001</c:v>
                </c:pt>
                <c:pt idx="56104">
                  <c:v>76.146000000000001</c:v>
                </c:pt>
                <c:pt idx="56105">
                  <c:v>76.149000000000001</c:v>
                </c:pt>
                <c:pt idx="56106">
                  <c:v>76.153000000000006</c:v>
                </c:pt>
                <c:pt idx="56107">
                  <c:v>76.156000000000006</c:v>
                </c:pt>
                <c:pt idx="56108">
                  <c:v>76.159000000000006</c:v>
                </c:pt>
                <c:pt idx="56109">
                  <c:v>76.162000000000006</c:v>
                </c:pt>
                <c:pt idx="56110">
                  <c:v>76.165000000000006</c:v>
                </c:pt>
                <c:pt idx="56111">
                  <c:v>76.168000000000006</c:v>
                </c:pt>
                <c:pt idx="56112">
                  <c:v>76.171000000000006</c:v>
                </c:pt>
                <c:pt idx="56113">
                  <c:v>76.174000000000007</c:v>
                </c:pt>
                <c:pt idx="56114">
                  <c:v>76.177999999999997</c:v>
                </c:pt>
                <c:pt idx="56115">
                  <c:v>76.180999999999997</c:v>
                </c:pt>
                <c:pt idx="56116">
                  <c:v>76.183999999999997</c:v>
                </c:pt>
                <c:pt idx="56117">
                  <c:v>76.186999999999998</c:v>
                </c:pt>
                <c:pt idx="56118">
                  <c:v>76.19</c:v>
                </c:pt>
                <c:pt idx="56119">
                  <c:v>76.192999999999998</c:v>
                </c:pt>
                <c:pt idx="56120">
                  <c:v>76.195999999999998</c:v>
                </c:pt>
                <c:pt idx="56121">
                  <c:v>76.198999999999998</c:v>
                </c:pt>
                <c:pt idx="56122">
                  <c:v>76.201999999999998</c:v>
                </c:pt>
                <c:pt idx="56123">
                  <c:v>76.204999999999998</c:v>
                </c:pt>
                <c:pt idx="56124">
                  <c:v>76.207999999999998</c:v>
                </c:pt>
                <c:pt idx="56125">
                  <c:v>76.212000000000003</c:v>
                </c:pt>
                <c:pt idx="56126">
                  <c:v>76.215000000000003</c:v>
                </c:pt>
                <c:pt idx="56127">
                  <c:v>76.218000000000004</c:v>
                </c:pt>
                <c:pt idx="56128">
                  <c:v>76.221000000000004</c:v>
                </c:pt>
                <c:pt idx="56129">
                  <c:v>76.224000000000004</c:v>
                </c:pt>
                <c:pt idx="56130">
                  <c:v>76.227000000000004</c:v>
                </c:pt>
                <c:pt idx="56131">
                  <c:v>76.23</c:v>
                </c:pt>
                <c:pt idx="56132">
                  <c:v>76.233000000000004</c:v>
                </c:pt>
                <c:pt idx="56133">
                  <c:v>76.236000000000004</c:v>
                </c:pt>
                <c:pt idx="56134">
                  <c:v>76.239000000000004</c:v>
                </c:pt>
                <c:pt idx="56135">
                  <c:v>76.242999999999995</c:v>
                </c:pt>
                <c:pt idx="56136">
                  <c:v>76.245999999999995</c:v>
                </c:pt>
                <c:pt idx="56137">
                  <c:v>76.248999999999995</c:v>
                </c:pt>
                <c:pt idx="56138">
                  <c:v>76.251999999999995</c:v>
                </c:pt>
                <c:pt idx="56139">
                  <c:v>76.254999999999995</c:v>
                </c:pt>
                <c:pt idx="56140">
                  <c:v>76.257999999999996</c:v>
                </c:pt>
                <c:pt idx="56141">
                  <c:v>76.260999999999996</c:v>
                </c:pt>
                <c:pt idx="56142">
                  <c:v>76.263999999999996</c:v>
                </c:pt>
                <c:pt idx="56143">
                  <c:v>76.266999999999996</c:v>
                </c:pt>
                <c:pt idx="56144">
                  <c:v>76.271000000000001</c:v>
                </c:pt>
                <c:pt idx="56145">
                  <c:v>76.274000000000001</c:v>
                </c:pt>
                <c:pt idx="56146">
                  <c:v>76.277000000000001</c:v>
                </c:pt>
                <c:pt idx="56147">
                  <c:v>76.28</c:v>
                </c:pt>
                <c:pt idx="56148">
                  <c:v>76.283000000000001</c:v>
                </c:pt>
                <c:pt idx="56149">
                  <c:v>76.286000000000001</c:v>
                </c:pt>
                <c:pt idx="56150">
                  <c:v>76.289000000000001</c:v>
                </c:pt>
                <c:pt idx="56151">
                  <c:v>76.293000000000006</c:v>
                </c:pt>
                <c:pt idx="56152">
                  <c:v>76.296000000000006</c:v>
                </c:pt>
                <c:pt idx="56153">
                  <c:v>76.299000000000007</c:v>
                </c:pt>
                <c:pt idx="56154">
                  <c:v>76.302000000000007</c:v>
                </c:pt>
                <c:pt idx="56155">
                  <c:v>76.305000000000007</c:v>
                </c:pt>
                <c:pt idx="56156">
                  <c:v>76.308000000000007</c:v>
                </c:pt>
                <c:pt idx="56157">
                  <c:v>76.311999999999998</c:v>
                </c:pt>
                <c:pt idx="56158">
                  <c:v>76.314999999999998</c:v>
                </c:pt>
                <c:pt idx="56159">
                  <c:v>76.317999999999998</c:v>
                </c:pt>
                <c:pt idx="56160">
                  <c:v>76.320999999999998</c:v>
                </c:pt>
                <c:pt idx="56161">
                  <c:v>76.323999999999998</c:v>
                </c:pt>
                <c:pt idx="56162">
                  <c:v>76.328000000000003</c:v>
                </c:pt>
                <c:pt idx="56163">
                  <c:v>76.331000000000003</c:v>
                </c:pt>
                <c:pt idx="56164">
                  <c:v>76.334000000000003</c:v>
                </c:pt>
                <c:pt idx="56165">
                  <c:v>76.337000000000003</c:v>
                </c:pt>
                <c:pt idx="56166">
                  <c:v>76.341000000000008</c:v>
                </c:pt>
                <c:pt idx="56167">
                  <c:v>76.344000000000008</c:v>
                </c:pt>
                <c:pt idx="56168">
                  <c:v>76.347000000000008</c:v>
                </c:pt>
                <c:pt idx="56169">
                  <c:v>76.350000000000009</c:v>
                </c:pt>
                <c:pt idx="56170">
                  <c:v>76.353000000000009</c:v>
                </c:pt>
                <c:pt idx="56171">
                  <c:v>76.356999999999999</c:v>
                </c:pt>
                <c:pt idx="56172">
                  <c:v>76.36</c:v>
                </c:pt>
                <c:pt idx="56173">
                  <c:v>76.363</c:v>
                </c:pt>
                <c:pt idx="56174">
                  <c:v>76.367000000000004</c:v>
                </c:pt>
                <c:pt idx="56175">
                  <c:v>76.37</c:v>
                </c:pt>
                <c:pt idx="56176">
                  <c:v>76.373000000000005</c:v>
                </c:pt>
                <c:pt idx="56177">
                  <c:v>76.376000000000005</c:v>
                </c:pt>
                <c:pt idx="56178">
                  <c:v>76.38</c:v>
                </c:pt>
                <c:pt idx="56179">
                  <c:v>76.382999999999996</c:v>
                </c:pt>
                <c:pt idx="56180">
                  <c:v>76.385999999999996</c:v>
                </c:pt>
                <c:pt idx="56181">
                  <c:v>76.39</c:v>
                </c:pt>
                <c:pt idx="56182">
                  <c:v>76.393000000000001</c:v>
                </c:pt>
                <c:pt idx="56183">
                  <c:v>76.396000000000001</c:v>
                </c:pt>
                <c:pt idx="56184">
                  <c:v>76.399000000000001</c:v>
                </c:pt>
                <c:pt idx="56185">
                  <c:v>76.403000000000006</c:v>
                </c:pt>
                <c:pt idx="56186">
                  <c:v>76.406000000000006</c:v>
                </c:pt>
                <c:pt idx="56187">
                  <c:v>76.409000000000006</c:v>
                </c:pt>
                <c:pt idx="56188">
                  <c:v>76.412999999999997</c:v>
                </c:pt>
                <c:pt idx="56189">
                  <c:v>76.415999999999997</c:v>
                </c:pt>
                <c:pt idx="56190">
                  <c:v>76.418999999999997</c:v>
                </c:pt>
                <c:pt idx="56191">
                  <c:v>76.423000000000002</c:v>
                </c:pt>
                <c:pt idx="56192">
                  <c:v>76.426000000000002</c:v>
                </c:pt>
                <c:pt idx="56193">
                  <c:v>76.430000000000007</c:v>
                </c:pt>
                <c:pt idx="56194">
                  <c:v>76.433000000000007</c:v>
                </c:pt>
                <c:pt idx="56195">
                  <c:v>76.436000000000007</c:v>
                </c:pt>
                <c:pt idx="56196">
                  <c:v>76.44</c:v>
                </c:pt>
                <c:pt idx="56197">
                  <c:v>76.442999999999998</c:v>
                </c:pt>
                <c:pt idx="56198">
                  <c:v>76.445999999999998</c:v>
                </c:pt>
                <c:pt idx="56199">
                  <c:v>76.45</c:v>
                </c:pt>
                <c:pt idx="56200">
                  <c:v>76.453000000000003</c:v>
                </c:pt>
                <c:pt idx="56201">
                  <c:v>76.457000000000008</c:v>
                </c:pt>
                <c:pt idx="56202">
                  <c:v>76.460000000000008</c:v>
                </c:pt>
                <c:pt idx="56203">
                  <c:v>76.463000000000008</c:v>
                </c:pt>
                <c:pt idx="56204">
                  <c:v>76.466999999999999</c:v>
                </c:pt>
                <c:pt idx="56205">
                  <c:v>76.47</c:v>
                </c:pt>
                <c:pt idx="56206">
                  <c:v>76.474000000000004</c:v>
                </c:pt>
                <c:pt idx="56207">
                  <c:v>76.477000000000004</c:v>
                </c:pt>
                <c:pt idx="56208">
                  <c:v>76.480999999999995</c:v>
                </c:pt>
                <c:pt idx="56209">
                  <c:v>76.483999999999995</c:v>
                </c:pt>
                <c:pt idx="56210">
                  <c:v>76.486999999999995</c:v>
                </c:pt>
                <c:pt idx="56211">
                  <c:v>76.491</c:v>
                </c:pt>
                <c:pt idx="56212">
                  <c:v>76.494</c:v>
                </c:pt>
                <c:pt idx="56213">
                  <c:v>76.498000000000005</c:v>
                </c:pt>
                <c:pt idx="56214">
                  <c:v>76.501000000000005</c:v>
                </c:pt>
                <c:pt idx="56215">
                  <c:v>76.504999999999995</c:v>
                </c:pt>
                <c:pt idx="56216">
                  <c:v>76.507999999999996</c:v>
                </c:pt>
                <c:pt idx="56217">
                  <c:v>76.512</c:v>
                </c:pt>
                <c:pt idx="56218">
                  <c:v>76.515000000000001</c:v>
                </c:pt>
                <c:pt idx="56219">
                  <c:v>76.519000000000005</c:v>
                </c:pt>
                <c:pt idx="56220">
                  <c:v>76.522000000000006</c:v>
                </c:pt>
                <c:pt idx="56221">
                  <c:v>76.525999999999996</c:v>
                </c:pt>
                <c:pt idx="56222">
                  <c:v>76.528999999999996</c:v>
                </c:pt>
                <c:pt idx="56223">
                  <c:v>76.533000000000001</c:v>
                </c:pt>
                <c:pt idx="56224">
                  <c:v>76.536000000000001</c:v>
                </c:pt>
                <c:pt idx="56225">
                  <c:v>76.540000000000006</c:v>
                </c:pt>
                <c:pt idx="56226">
                  <c:v>76.543000000000006</c:v>
                </c:pt>
                <c:pt idx="56227">
                  <c:v>76.546999999999997</c:v>
                </c:pt>
                <c:pt idx="56228">
                  <c:v>76.55</c:v>
                </c:pt>
                <c:pt idx="56229">
                  <c:v>76.554000000000002</c:v>
                </c:pt>
                <c:pt idx="56230">
                  <c:v>76.557000000000002</c:v>
                </c:pt>
                <c:pt idx="56231">
                  <c:v>76.561000000000007</c:v>
                </c:pt>
                <c:pt idx="56232">
                  <c:v>76.564999999999998</c:v>
                </c:pt>
                <c:pt idx="56233">
                  <c:v>76.567999999999998</c:v>
                </c:pt>
                <c:pt idx="56234">
                  <c:v>76.572000000000003</c:v>
                </c:pt>
                <c:pt idx="56235">
                  <c:v>76.575000000000003</c:v>
                </c:pt>
                <c:pt idx="56236">
                  <c:v>76.579000000000008</c:v>
                </c:pt>
                <c:pt idx="56237">
                  <c:v>76.582000000000008</c:v>
                </c:pt>
                <c:pt idx="56238">
                  <c:v>76.585999999999999</c:v>
                </c:pt>
                <c:pt idx="56239">
                  <c:v>76.59</c:v>
                </c:pt>
                <c:pt idx="56240">
                  <c:v>76.593000000000004</c:v>
                </c:pt>
                <c:pt idx="56241">
                  <c:v>76.597000000000008</c:v>
                </c:pt>
                <c:pt idx="56242">
                  <c:v>76.600000000000009</c:v>
                </c:pt>
                <c:pt idx="56243">
                  <c:v>76.603999999999999</c:v>
                </c:pt>
                <c:pt idx="56244">
                  <c:v>76.606999999999999</c:v>
                </c:pt>
                <c:pt idx="56245">
                  <c:v>76.611000000000004</c:v>
                </c:pt>
                <c:pt idx="56246">
                  <c:v>76.614999999999995</c:v>
                </c:pt>
                <c:pt idx="56247">
                  <c:v>76.617999999999995</c:v>
                </c:pt>
                <c:pt idx="56248">
                  <c:v>76.622</c:v>
                </c:pt>
                <c:pt idx="56249">
                  <c:v>76.625</c:v>
                </c:pt>
                <c:pt idx="56250">
                  <c:v>76.629000000000005</c:v>
                </c:pt>
                <c:pt idx="56251">
                  <c:v>76.632999999999996</c:v>
                </c:pt>
                <c:pt idx="56252">
                  <c:v>76.635999999999996</c:v>
                </c:pt>
                <c:pt idx="56253">
                  <c:v>76.64</c:v>
                </c:pt>
                <c:pt idx="56254">
                  <c:v>76.643000000000001</c:v>
                </c:pt>
                <c:pt idx="56255">
                  <c:v>76.647000000000006</c:v>
                </c:pt>
                <c:pt idx="56256">
                  <c:v>76.650000000000006</c:v>
                </c:pt>
                <c:pt idx="56257">
                  <c:v>76.653999999999996</c:v>
                </c:pt>
                <c:pt idx="56258">
                  <c:v>76.658000000000001</c:v>
                </c:pt>
                <c:pt idx="56259">
                  <c:v>76.661000000000001</c:v>
                </c:pt>
                <c:pt idx="56260">
                  <c:v>76.665000000000006</c:v>
                </c:pt>
                <c:pt idx="56261">
                  <c:v>76.668000000000006</c:v>
                </c:pt>
                <c:pt idx="56262">
                  <c:v>76.671999999999997</c:v>
                </c:pt>
                <c:pt idx="56263">
                  <c:v>76.676000000000002</c:v>
                </c:pt>
                <c:pt idx="56264">
                  <c:v>76.679000000000002</c:v>
                </c:pt>
                <c:pt idx="56265">
                  <c:v>76.683000000000007</c:v>
                </c:pt>
                <c:pt idx="56266">
                  <c:v>76.686999999999998</c:v>
                </c:pt>
                <c:pt idx="56267">
                  <c:v>76.691000000000003</c:v>
                </c:pt>
                <c:pt idx="56268">
                  <c:v>76.695000000000007</c:v>
                </c:pt>
                <c:pt idx="56269">
                  <c:v>76.698999999999998</c:v>
                </c:pt>
                <c:pt idx="56270">
                  <c:v>76.703000000000003</c:v>
                </c:pt>
                <c:pt idx="56271">
                  <c:v>76.707000000000008</c:v>
                </c:pt>
                <c:pt idx="56272">
                  <c:v>76.710000000000008</c:v>
                </c:pt>
                <c:pt idx="56273">
                  <c:v>76.713999999999999</c:v>
                </c:pt>
                <c:pt idx="56274">
                  <c:v>76.718000000000004</c:v>
                </c:pt>
                <c:pt idx="56275">
                  <c:v>76.722000000000008</c:v>
                </c:pt>
                <c:pt idx="56276">
                  <c:v>76.725999999999999</c:v>
                </c:pt>
                <c:pt idx="56277">
                  <c:v>76.73</c:v>
                </c:pt>
                <c:pt idx="56278">
                  <c:v>76.733000000000004</c:v>
                </c:pt>
                <c:pt idx="56279">
                  <c:v>76.736999999999995</c:v>
                </c:pt>
                <c:pt idx="56280">
                  <c:v>76.741</c:v>
                </c:pt>
                <c:pt idx="56281">
                  <c:v>76.745000000000005</c:v>
                </c:pt>
                <c:pt idx="56282">
                  <c:v>76.748999999999995</c:v>
                </c:pt>
                <c:pt idx="56283">
                  <c:v>76.751999999999995</c:v>
                </c:pt>
                <c:pt idx="56284">
                  <c:v>76.756</c:v>
                </c:pt>
                <c:pt idx="56285">
                  <c:v>76.760000000000005</c:v>
                </c:pt>
                <c:pt idx="56286">
                  <c:v>76.763999999999996</c:v>
                </c:pt>
                <c:pt idx="56287">
                  <c:v>76.768000000000001</c:v>
                </c:pt>
                <c:pt idx="56288">
                  <c:v>76.771000000000001</c:v>
                </c:pt>
                <c:pt idx="56289">
                  <c:v>76.775000000000006</c:v>
                </c:pt>
                <c:pt idx="56290">
                  <c:v>76.778999999999996</c:v>
                </c:pt>
                <c:pt idx="56291">
                  <c:v>76.783000000000001</c:v>
                </c:pt>
                <c:pt idx="56292">
                  <c:v>76.787000000000006</c:v>
                </c:pt>
                <c:pt idx="56293">
                  <c:v>76.790000000000006</c:v>
                </c:pt>
                <c:pt idx="56294">
                  <c:v>76.793999999999997</c:v>
                </c:pt>
                <c:pt idx="56295">
                  <c:v>76.798000000000002</c:v>
                </c:pt>
                <c:pt idx="56296">
                  <c:v>76.802000000000007</c:v>
                </c:pt>
                <c:pt idx="56297">
                  <c:v>76.805000000000007</c:v>
                </c:pt>
                <c:pt idx="56298">
                  <c:v>76.808999999999997</c:v>
                </c:pt>
                <c:pt idx="56299">
                  <c:v>76.813000000000002</c:v>
                </c:pt>
                <c:pt idx="56300">
                  <c:v>76.816000000000003</c:v>
                </c:pt>
                <c:pt idx="56301">
                  <c:v>76.820000000000007</c:v>
                </c:pt>
                <c:pt idx="56302">
                  <c:v>76.823999999999998</c:v>
                </c:pt>
                <c:pt idx="56303">
                  <c:v>76.828000000000003</c:v>
                </c:pt>
                <c:pt idx="56304">
                  <c:v>76.831000000000003</c:v>
                </c:pt>
                <c:pt idx="56305">
                  <c:v>76.835000000000008</c:v>
                </c:pt>
                <c:pt idx="56306">
                  <c:v>76.838999999999999</c:v>
                </c:pt>
                <c:pt idx="56307">
                  <c:v>76.841999999999999</c:v>
                </c:pt>
                <c:pt idx="56308">
                  <c:v>76.846000000000004</c:v>
                </c:pt>
                <c:pt idx="56309">
                  <c:v>76.849000000000004</c:v>
                </c:pt>
                <c:pt idx="56310">
                  <c:v>76.853000000000009</c:v>
                </c:pt>
                <c:pt idx="56311">
                  <c:v>76.855999999999995</c:v>
                </c:pt>
                <c:pt idx="56312">
                  <c:v>76.86</c:v>
                </c:pt>
                <c:pt idx="56313">
                  <c:v>76.863</c:v>
                </c:pt>
                <c:pt idx="56314">
                  <c:v>76.867000000000004</c:v>
                </c:pt>
                <c:pt idx="56315">
                  <c:v>76.87</c:v>
                </c:pt>
                <c:pt idx="56316">
                  <c:v>76.873000000000005</c:v>
                </c:pt>
                <c:pt idx="56317">
                  <c:v>76.876999999999995</c:v>
                </c:pt>
                <c:pt idx="56318">
                  <c:v>76.88</c:v>
                </c:pt>
                <c:pt idx="56319">
                  <c:v>76.882999999999996</c:v>
                </c:pt>
                <c:pt idx="56320">
                  <c:v>76.885999999999996</c:v>
                </c:pt>
                <c:pt idx="56321">
                  <c:v>76.888000000000005</c:v>
                </c:pt>
                <c:pt idx="56322">
                  <c:v>76.891000000000005</c:v>
                </c:pt>
                <c:pt idx="56323">
                  <c:v>76.894000000000005</c:v>
                </c:pt>
                <c:pt idx="56324">
                  <c:v>76.896000000000001</c:v>
                </c:pt>
                <c:pt idx="56325">
                  <c:v>76.896000000000001</c:v>
                </c:pt>
                <c:pt idx="56326">
                  <c:v>76.897000000000006</c:v>
                </c:pt>
                <c:pt idx="56327">
                  <c:v>76.897000000000006</c:v>
                </c:pt>
                <c:pt idx="56328">
                  <c:v>76.897000000000006</c:v>
                </c:pt>
                <c:pt idx="56329">
                  <c:v>76.897999999999996</c:v>
                </c:pt>
                <c:pt idx="56330">
                  <c:v>76.897999999999996</c:v>
                </c:pt>
                <c:pt idx="56331">
                  <c:v>76.897999999999996</c:v>
                </c:pt>
                <c:pt idx="56332">
                  <c:v>76.897999999999996</c:v>
                </c:pt>
                <c:pt idx="56333">
                  <c:v>76.899000000000001</c:v>
                </c:pt>
                <c:pt idx="56334">
                  <c:v>76.899000000000001</c:v>
                </c:pt>
                <c:pt idx="56335">
                  <c:v>76.899000000000001</c:v>
                </c:pt>
                <c:pt idx="56336">
                  <c:v>76.899000000000001</c:v>
                </c:pt>
                <c:pt idx="56337">
                  <c:v>76.900000000000006</c:v>
                </c:pt>
                <c:pt idx="56338">
                  <c:v>76.900000000000006</c:v>
                </c:pt>
                <c:pt idx="56339">
                  <c:v>76.900000000000006</c:v>
                </c:pt>
                <c:pt idx="56340">
                  <c:v>76.900999999999996</c:v>
                </c:pt>
                <c:pt idx="56341">
                  <c:v>76.900999999999996</c:v>
                </c:pt>
                <c:pt idx="56342">
                  <c:v>76.900999999999996</c:v>
                </c:pt>
                <c:pt idx="56343">
                  <c:v>76.900999999999996</c:v>
                </c:pt>
                <c:pt idx="56344">
                  <c:v>76.902000000000001</c:v>
                </c:pt>
                <c:pt idx="56345">
                  <c:v>76.902000000000001</c:v>
                </c:pt>
                <c:pt idx="56346">
                  <c:v>76.902000000000001</c:v>
                </c:pt>
                <c:pt idx="56347">
                  <c:v>76.903000000000006</c:v>
                </c:pt>
                <c:pt idx="56348">
                  <c:v>76.903000000000006</c:v>
                </c:pt>
                <c:pt idx="56349">
                  <c:v>76.903000000000006</c:v>
                </c:pt>
                <c:pt idx="56350">
                  <c:v>76.903000000000006</c:v>
                </c:pt>
                <c:pt idx="56351">
                  <c:v>76.903999999999996</c:v>
                </c:pt>
                <c:pt idx="56352">
                  <c:v>76.903999999999996</c:v>
                </c:pt>
                <c:pt idx="56353">
                  <c:v>76.903999999999996</c:v>
                </c:pt>
                <c:pt idx="56354">
                  <c:v>76.905000000000001</c:v>
                </c:pt>
                <c:pt idx="56355">
                  <c:v>76.905000000000001</c:v>
                </c:pt>
                <c:pt idx="56356">
                  <c:v>76.905000000000001</c:v>
                </c:pt>
                <c:pt idx="56357">
                  <c:v>76.905000000000001</c:v>
                </c:pt>
                <c:pt idx="56358">
                  <c:v>76.906000000000006</c:v>
                </c:pt>
                <c:pt idx="56359">
                  <c:v>76.906000000000006</c:v>
                </c:pt>
                <c:pt idx="56360">
                  <c:v>76.906000000000006</c:v>
                </c:pt>
                <c:pt idx="56361">
                  <c:v>76.906999999999996</c:v>
                </c:pt>
                <c:pt idx="56362">
                  <c:v>76.906999999999996</c:v>
                </c:pt>
                <c:pt idx="56363">
                  <c:v>76.906999999999996</c:v>
                </c:pt>
                <c:pt idx="56364">
                  <c:v>76.906999999999996</c:v>
                </c:pt>
                <c:pt idx="56365">
                  <c:v>76.908000000000001</c:v>
                </c:pt>
                <c:pt idx="56366">
                  <c:v>76.908000000000001</c:v>
                </c:pt>
                <c:pt idx="56367">
                  <c:v>76.908000000000001</c:v>
                </c:pt>
                <c:pt idx="56368">
                  <c:v>76.909000000000006</c:v>
                </c:pt>
                <c:pt idx="56369">
                  <c:v>76.909000000000006</c:v>
                </c:pt>
                <c:pt idx="56370">
                  <c:v>76.909000000000006</c:v>
                </c:pt>
                <c:pt idx="56371">
                  <c:v>76.909000000000006</c:v>
                </c:pt>
                <c:pt idx="56372">
                  <c:v>76.91</c:v>
                </c:pt>
                <c:pt idx="56373">
                  <c:v>76.91</c:v>
                </c:pt>
                <c:pt idx="56374">
                  <c:v>76.91</c:v>
                </c:pt>
                <c:pt idx="56375">
                  <c:v>76.911000000000001</c:v>
                </c:pt>
                <c:pt idx="56376">
                  <c:v>76.911000000000001</c:v>
                </c:pt>
                <c:pt idx="56377">
                  <c:v>76.911000000000001</c:v>
                </c:pt>
                <c:pt idx="56378">
                  <c:v>76.911000000000001</c:v>
                </c:pt>
                <c:pt idx="56379">
                  <c:v>76.912000000000006</c:v>
                </c:pt>
                <c:pt idx="56380">
                  <c:v>76.912000000000006</c:v>
                </c:pt>
                <c:pt idx="56381">
                  <c:v>76.912000000000006</c:v>
                </c:pt>
                <c:pt idx="56382">
                  <c:v>76.912999999999997</c:v>
                </c:pt>
                <c:pt idx="56383">
                  <c:v>76.912999999999997</c:v>
                </c:pt>
                <c:pt idx="56384">
                  <c:v>76.912999999999997</c:v>
                </c:pt>
                <c:pt idx="56385">
                  <c:v>76.912999999999997</c:v>
                </c:pt>
                <c:pt idx="56386">
                  <c:v>76.914000000000001</c:v>
                </c:pt>
                <c:pt idx="56387">
                  <c:v>76.914000000000001</c:v>
                </c:pt>
                <c:pt idx="56388">
                  <c:v>76.914000000000001</c:v>
                </c:pt>
                <c:pt idx="56389">
                  <c:v>76.915000000000006</c:v>
                </c:pt>
                <c:pt idx="56390">
                  <c:v>76.915000000000006</c:v>
                </c:pt>
                <c:pt idx="56391">
                  <c:v>76.915000000000006</c:v>
                </c:pt>
                <c:pt idx="56392">
                  <c:v>76.915000000000006</c:v>
                </c:pt>
                <c:pt idx="56393">
                  <c:v>76.915999999999997</c:v>
                </c:pt>
                <c:pt idx="56394">
                  <c:v>76.915999999999997</c:v>
                </c:pt>
                <c:pt idx="56395">
                  <c:v>76.915999999999997</c:v>
                </c:pt>
                <c:pt idx="56396">
                  <c:v>76.917000000000002</c:v>
                </c:pt>
                <c:pt idx="56397">
                  <c:v>76.917000000000002</c:v>
                </c:pt>
                <c:pt idx="56398">
                  <c:v>76.917000000000002</c:v>
                </c:pt>
                <c:pt idx="56399">
                  <c:v>76.917000000000002</c:v>
                </c:pt>
                <c:pt idx="56400">
                  <c:v>76.918000000000006</c:v>
                </c:pt>
                <c:pt idx="56401">
                  <c:v>76.918000000000006</c:v>
                </c:pt>
                <c:pt idx="56402">
                  <c:v>76.918000000000006</c:v>
                </c:pt>
                <c:pt idx="56403">
                  <c:v>76.918999999999997</c:v>
                </c:pt>
                <c:pt idx="56404">
                  <c:v>76.918999999999997</c:v>
                </c:pt>
                <c:pt idx="56405">
                  <c:v>76.918999999999997</c:v>
                </c:pt>
                <c:pt idx="56406">
                  <c:v>76.918999999999997</c:v>
                </c:pt>
                <c:pt idx="56407">
                  <c:v>76.92</c:v>
                </c:pt>
                <c:pt idx="56408">
                  <c:v>76.92</c:v>
                </c:pt>
                <c:pt idx="56409">
                  <c:v>76.92</c:v>
                </c:pt>
                <c:pt idx="56410">
                  <c:v>76.921000000000006</c:v>
                </c:pt>
                <c:pt idx="56411">
                  <c:v>76.921000000000006</c:v>
                </c:pt>
                <c:pt idx="56412">
                  <c:v>76.921000000000006</c:v>
                </c:pt>
                <c:pt idx="56413">
                  <c:v>76.921000000000006</c:v>
                </c:pt>
                <c:pt idx="56414">
                  <c:v>76.921999999999997</c:v>
                </c:pt>
                <c:pt idx="56415">
                  <c:v>76.921999999999997</c:v>
                </c:pt>
                <c:pt idx="56416">
                  <c:v>76.921999999999997</c:v>
                </c:pt>
                <c:pt idx="56417">
                  <c:v>76.923000000000002</c:v>
                </c:pt>
                <c:pt idx="56418">
                  <c:v>76.923000000000002</c:v>
                </c:pt>
                <c:pt idx="56419">
                  <c:v>76.923000000000002</c:v>
                </c:pt>
                <c:pt idx="56420">
                  <c:v>76.923000000000002</c:v>
                </c:pt>
                <c:pt idx="56421">
                  <c:v>76.924000000000007</c:v>
                </c:pt>
                <c:pt idx="56422">
                  <c:v>76.924000000000007</c:v>
                </c:pt>
                <c:pt idx="56423">
                  <c:v>76.924000000000007</c:v>
                </c:pt>
                <c:pt idx="56424">
                  <c:v>76.924999999999997</c:v>
                </c:pt>
                <c:pt idx="56425">
                  <c:v>76.924999999999997</c:v>
                </c:pt>
                <c:pt idx="56426">
                  <c:v>76.924999999999997</c:v>
                </c:pt>
                <c:pt idx="56427">
                  <c:v>76.924999999999997</c:v>
                </c:pt>
                <c:pt idx="56428">
                  <c:v>76.926000000000002</c:v>
                </c:pt>
                <c:pt idx="56429">
                  <c:v>76.926000000000002</c:v>
                </c:pt>
                <c:pt idx="56430">
                  <c:v>76.926000000000002</c:v>
                </c:pt>
                <c:pt idx="56431">
                  <c:v>76.927000000000007</c:v>
                </c:pt>
                <c:pt idx="56432">
                  <c:v>76.927000000000007</c:v>
                </c:pt>
                <c:pt idx="56433">
                  <c:v>76.927000000000007</c:v>
                </c:pt>
                <c:pt idx="56434">
                  <c:v>76.927000000000007</c:v>
                </c:pt>
                <c:pt idx="56435">
                  <c:v>76.927999999999997</c:v>
                </c:pt>
                <c:pt idx="56436">
                  <c:v>76.927999999999997</c:v>
                </c:pt>
                <c:pt idx="56437">
                  <c:v>76.927999999999997</c:v>
                </c:pt>
                <c:pt idx="56438">
                  <c:v>76.929000000000002</c:v>
                </c:pt>
                <c:pt idx="56439">
                  <c:v>76.929000000000002</c:v>
                </c:pt>
                <c:pt idx="56440">
                  <c:v>76.929000000000002</c:v>
                </c:pt>
                <c:pt idx="56441">
                  <c:v>76.929000000000002</c:v>
                </c:pt>
                <c:pt idx="56442">
                  <c:v>76.930000000000007</c:v>
                </c:pt>
                <c:pt idx="56443">
                  <c:v>76.930000000000007</c:v>
                </c:pt>
                <c:pt idx="56444">
                  <c:v>76.930000000000007</c:v>
                </c:pt>
                <c:pt idx="56445">
                  <c:v>76.930999999999997</c:v>
                </c:pt>
                <c:pt idx="56446">
                  <c:v>76.930999999999997</c:v>
                </c:pt>
                <c:pt idx="56447">
                  <c:v>76.930999999999997</c:v>
                </c:pt>
                <c:pt idx="56448">
                  <c:v>76.930999999999997</c:v>
                </c:pt>
                <c:pt idx="56449">
                  <c:v>76.932000000000002</c:v>
                </c:pt>
                <c:pt idx="56450">
                  <c:v>76.932000000000002</c:v>
                </c:pt>
                <c:pt idx="56451">
                  <c:v>76.932000000000002</c:v>
                </c:pt>
                <c:pt idx="56452">
                  <c:v>76.933000000000007</c:v>
                </c:pt>
                <c:pt idx="56453">
                  <c:v>76.933000000000007</c:v>
                </c:pt>
                <c:pt idx="56454">
                  <c:v>76.933000000000007</c:v>
                </c:pt>
                <c:pt idx="56455">
                  <c:v>76.933000000000007</c:v>
                </c:pt>
                <c:pt idx="56456">
                  <c:v>76.933999999999997</c:v>
                </c:pt>
                <c:pt idx="56457">
                  <c:v>76.933999999999997</c:v>
                </c:pt>
                <c:pt idx="56458">
                  <c:v>76.933999999999997</c:v>
                </c:pt>
                <c:pt idx="56459">
                  <c:v>76.935000000000002</c:v>
                </c:pt>
                <c:pt idx="56460">
                  <c:v>76.935000000000002</c:v>
                </c:pt>
                <c:pt idx="56461">
                  <c:v>76.935000000000002</c:v>
                </c:pt>
                <c:pt idx="56462">
                  <c:v>76.935000000000002</c:v>
                </c:pt>
                <c:pt idx="56463">
                  <c:v>76.936000000000007</c:v>
                </c:pt>
                <c:pt idx="56464">
                  <c:v>76.936000000000007</c:v>
                </c:pt>
                <c:pt idx="56465">
                  <c:v>76.936000000000007</c:v>
                </c:pt>
                <c:pt idx="56466">
                  <c:v>76.936999999999998</c:v>
                </c:pt>
                <c:pt idx="56467">
                  <c:v>76.936999999999998</c:v>
                </c:pt>
                <c:pt idx="56468">
                  <c:v>76.936999999999998</c:v>
                </c:pt>
                <c:pt idx="56469">
                  <c:v>76.936999999999998</c:v>
                </c:pt>
                <c:pt idx="56470">
                  <c:v>76.938000000000002</c:v>
                </c:pt>
                <c:pt idx="56471">
                  <c:v>76.938000000000002</c:v>
                </c:pt>
                <c:pt idx="56472">
                  <c:v>76.938000000000002</c:v>
                </c:pt>
                <c:pt idx="56473">
                  <c:v>76.939000000000007</c:v>
                </c:pt>
                <c:pt idx="56474">
                  <c:v>76.939000000000007</c:v>
                </c:pt>
                <c:pt idx="56475">
                  <c:v>76.939000000000007</c:v>
                </c:pt>
                <c:pt idx="56476">
                  <c:v>76.939000000000007</c:v>
                </c:pt>
                <c:pt idx="56477">
                  <c:v>76.94</c:v>
                </c:pt>
                <c:pt idx="56478">
                  <c:v>76.94</c:v>
                </c:pt>
                <c:pt idx="56479">
                  <c:v>76.94</c:v>
                </c:pt>
                <c:pt idx="56480">
                  <c:v>76.941000000000003</c:v>
                </c:pt>
                <c:pt idx="56481">
                  <c:v>76.941000000000003</c:v>
                </c:pt>
                <c:pt idx="56482">
                  <c:v>76.941000000000003</c:v>
                </c:pt>
                <c:pt idx="56483">
                  <c:v>76.941000000000003</c:v>
                </c:pt>
                <c:pt idx="56484">
                  <c:v>76.942000000000007</c:v>
                </c:pt>
                <c:pt idx="56485">
                  <c:v>76.942000000000007</c:v>
                </c:pt>
                <c:pt idx="56486">
                  <c:v>76.942000000000007</c:v>
                </c:pt>
                <c:pt idx="56487">
                  <c:v>76.942999999999998</c:v>
                </c:pt>
                <c:pt idx="56488">
                  <c:v>76.942999999999998</c:v>
                </c:pt>
                <c:pt idx="56489">
                  <c:v>76.942999999999998</c:v>
                </c:pt>
                <c:pt idx="56490">
                  <c:v>76.942999999999998</c:v>
                </c:pt>
                <c:pt idx="56491">
                  <c:v>76.944000000000003</c:v>
                </c:pt>
                <c:pt idx="56492">
                  <c:v>76.944000000000003</c:v>
                </c:pt>
                <c:pt idx="56493">
                  <c:v>76.944000000000003</c:v>
                </c:pt>
                <c:pt idx="56494">
                  <c:v>76.944000000000003</c:v>
                </c:pt>
                <c:pt idx="56495">
                  <c:v>76.945000000000007</c:v>
                </c:pt>
                <c:pt idx="56496">
                  <c:v>76.945000000000007</c:v>
                </c:pt>
                <c:pt idx="56497">
                  <c:v>76.945000000000007</c:v>
                </c:pt>
                <c:pt idx="56498">
                  <c:v>76.945999999999998</c:v>
                </c:pt>
                <c:pt idx="56499">
                  <c:v>76.945999999999998</c:v>
                </c:pt>
                <c:pt idx="56500">
                  <c:v>76.945999999999998</c:v>
                </c:pt>
                <c:pt idx="56501">
                  <c:v>76.945999999999998</c:v>
                </c:pt>
                <c:pt idx="56502">
                  <c:v>76.947000000000003</c:v>
                </c:pt>
                <c:pt idx="56503">
                  <c:v>76.947000000000003</c:v>
                </c:pt>
                <c:pt idx="56504">
                  <c:v>76.947000000000003</c:v>
                </c:pt>
                <c:pt idx="56505">
                  <c:v>76.948000000000008</c:v>
                </c:pt>
                <c:pt idx="56506">
                  <c:v>76.948000000000008</c:v>
                </c:pt>
                <c:pt idx="56507">
                  <c:v>76.948000000000008</c:v>
                </c:pt>
                <c:pt idx="56508">
                  <c:v>76.948000000000008</c:v>
                </c:pt>
                <c:pt idx="56509">
                  <c:v>76.948999999999998</c:v>
                </c:pt>
                <c:pt idx="56510">
                  <c:v>76.948999999999998</c:v>
                </c:pt>
                <c:pt idx="56511">
                  <c:v>76.948999999999998</c:v>
                </c:pt>
                <c:pt idx="56512">
                  <c:v>76.95</c:v>
                </c:pt>
                <c:pt idx="56513">
                  <c:v>76.95</c:v>
                </c:pt>
                <c:pt idx="56514">
                  <c:v>76.95</c:v>
                </c:pt>
                <c:pt idx="56515">
                  <c:v>76.95</c:v>
                </c:pt>
                <c:pt idx="56516">
                  <c:v>76.951000000000008</c:v>
                </c:pt>
                <c:pt idx="56517">
                  <c:v>76.951000000000008</c:v>
                </c:pt>
                <c:pt idx="56518">
                  <c:v>76.951000000000008</c:v>
                </c:pt>
                <c:pt idx="56519">
                  <c:v>76.951999999999998</c:v>
                </c:pt>
                <c:pt idx="56520">
                  <c:v>76.951999999999998</c:v>
                </c:pt>
                <c:pt idx="56521">
                  <c:v>76.951999999999998</c:v>
                </c:pt>
                <c:pt idx="56522">
                  <c:v>76.951999999999998</c:v>
                </c:pt>
                <c:pt idx="56523">
                  <c:v>76.953000000000003</c:v>
                </c:pt>
                <c:pt idx="56524">
                  <c:v>76.953000000000003</c:v>
                </c:pt>
                <c:pt idx="56525">
                  <c:v>76.953000000000003</c:v>
                </c:pt>
                <c:pt idx="56526">
                  <c:v>76.954000000000008</c:v>
                </c:pt>
                <c:pt idx="56527">
                  <c:v>76.954000000000008</c:v>
                </c:pt>
                <c:pt idx="56528">
                  <c:v>76.954000000000008</c:v>
                </c:pt>
                <c:pt idx="56529">
                  <c:v>76.954000000000008</c:v>
                </c:pt>
                <c:pt idx="56530">
                  <c:v>76.954999999999998</c:v>
                </c:pt>
                <c:pt idx="56531">
                  <c:v>76.954999999999998</c:v>
                </c:pt>
                <c:pt idx="56532">
                  <c:v>76.954999999999998</c:v>
                </c:pt>
                <c:pt idx="56533">
                  <c:v>76.956000000000003</c:v>
                </c:pt>
                <c:pt idx="56534">
                  <c:v>76.956000000000003</c:v>
                </c:pt>
                <c:pt idx="56535">
                  <c:v>76.956000000000003</c:v>
                </c:pt>
                <c:pt idx="56536">
                  <c:v>76.956000000000003</c:v>
                </c:pt>
                <c:pt idx="56537">
                  <c:v>76.957000000000008</c:v>
                </c:pt>
                <c:pt idx="56538">
                  <c:v>76.957000000000008</c:v>
                </c:pt>
                <c:pt idx="56539">
                  <c:v>76.957000000000008</c:v>
                </c:pt>
                <c:pt idx="56540">
                  <c:v>76.957999999999998</c:v>
                </c:pt>
                <c:pt idx="56541">
                  <c:v>76.957999999999998</c:v>
                </c:pt>
                <c:pt idx="56542">
                  <c:v>76.957999999999998</c:v>
                </c:pt>
                <c:pt idx="56543">
                  <c:v>76.957999999999998</c:v>
                </c:pt>
                <c:pt idx="56544">
                  <c:v>76.959000000000003</c:v>
                </c:pt>
                <c:pt idx="56545">
                  <c:v>76.959000000000003</c:v>
                </c:pt>
                <c:pt idx="56546">
                  <c:v>76.959000000000003</c:v>
                </c:pt>
                <c:pt idx="56547">
                  <c:v>76.960000000000008</c:v>
                </c:pt>
                <c:pt idx="56548">
                  <c:v>76.960000000000008</c:v>
                </c:pt>
                <c:pt idx="56549">
                  <c:v>76.960000000000008</c:v>
                </c:pt>
                <c:pt idx="56550">
                  <c:v>76.960000000000008</c:v>
                </c:pt>
                <c:pt idx="56551">
                  <c:v>76.960999999999999</c:v>
                </c:pt>
                <c:pt idx="56552">
                  <c:v>76.960999999999999</c:v>
                </c:pt>
                <c:pt idx="56553">
                  <c:v>76.960999999999999</c:v>
                </c:pt>
                <c:pt idx="56554">
                  <c:v>76.962000000000003</c:v>
                </c:pt>
                <c:pt idx="56555">
                  <c:v>76.962000000000003</c:v>
                </c:pt>
                <c:pt idx="56556">
                  <c:v>76.962000000000003</c:v>
                </c:pt>
                <c:pt idx="56557">
                  <c:v>76.962000000000003</c:v>
                </c:pt>
                <c:pt idx="56558">
                  <c:v>76.963000000000008</c:v>
                </c:pt>
                <c:pt idx="56559">
                  <c:v>76.963000000000008</c:v>
                </c:pt>
                <c:pt idx="56560">
                  <c:v>76.963000000000008</c:v>
                </c:pt>
                <c:pt idx="56561">
                  <c:v>76.963999999999999</c:v>
                </c:pt>
                <c:pt idx="56562">
                  <c:v>76.963999999999999</c:v>
                </c:pt>
                <c:pt idx="56563">
                  <c:v>76.963999999999999</c:v>
                </c:pt>
                <c:pt idx="56564">
                  <c:v>76.963999999999999</c:v>
                </c:pt>
                <c:pt idx="56565">
                  <c:v>76.965000000000003</c:v>
                </c:pt>
                <c:pt idx="56566">
                  <c:v>76.965000000000003</c:v>
                </c:pt>
                <c:pt idx="56567">
                  <c:v>76.965000000000003</c:v>
                </c:pt>
                <c:pt idx="56568">
                  <c:v>76.965000000000003</c:v>
                </c:pt>
                <c:pt idx="56569">
                  <c:v>76.966000000000008</c:v>
                </c:pt>
                <c:pt idx="56570">
                  <c:v>76.966000000000008</c:v>
                </c:pt>
                <c:pt idx="56571">
                  <c:v>76.966000000000008</c:v>
                </c:pt>
                <c:pt idx="56572">
                  <c:v>76.966999999999999</c:v>
                </c:pt>
                <c:pt idx="56573">
                  <c:v>76.966999999999999</c:v>
                </c:pt>
                <c:pt idx="56574">
                  <c:v>76.966999999999999</c:v>
                </c:pt>
                <c:pt idx="56575">
                  <c:v>76.966999999999999</c:v>
                </c:pt>
                <c:pt idx="56576">
                  <c:v>76.968000000000004</c:v>
                </c:pt>
                <c:pt idx="56577">
                  <c:v>76.968000000000004</c:v>
                </c:pt>
                <c:pt idx="56578">
                  <c:v>76.968000000000004</c:v>
                </c:pt>
                <c:pt idx="56579">
                  <c:v>76.969000000000008</c:v>
                </c:pt>
                <c:pt idx="56580">
                  <c:v>76.969000000000008</c:v>
                </c:pt>
                <c:pt idx="56581">
                  <c:v>76.969000000000008</c:v>
                </c:pt>
                <c:pt idx="56582">
                  <c:v>76.969000000000008</c:v>
                </c:pt>
                <c:pt idx="56583">
                  <c:v>76.97</c:v>
                </c:pt>
                <c:pt idx="56584">
                  <c:v>76.97</c:v>
                </c:pt>
                <c:pt idx="56585">
                  <c:v>76.97</c:v>
                </c:pt>
                <c:pt idx="56586">
                  <c:v>76.971000000000004</c:v>
                </c:pt>
                <c:pt idx="56587">
                  <c:v>76.971000000000004</c:v>
                </c:pt>
                <c:pt idx="56588">
                  <c:v>76.971000000000004</c:v>
                </c:pt>
                <c:pt idx="56589">
                  <c:v>76.971000000000004</c:v>
                </c:pt>
                <c:pt idx="56590">
                  <c:v>76.972000000000008</c:v>
                </c:pt>
                <c:pt idx="56591">
                  <c:v>76.972000000000008</c:v>
                </c:pt>
                <c:pt idx="56592">
                  <c:v>76.972000000000008</c:v>
                </c:pt>
                <c:pt idx="56593">
                  <c:v>76.972999999999999</c:v>
                </c:pt>
                <c:pt idx="56594">
                  <c:v>76.972999999999999</c:v>
                </c:pt>
                <c:pt idx="56595">
                  <c:v>76.972999999999999</c:v>
                </c:pt>
                <c:pt idx="56596">
                  <c:v>76.972999999999999</c:v>
                </c:pt>
                <c:pt idx="56597">
                  <c:v>76.974000000000004</c:v>
                </c:pt>
                <c:pt idx="56598">
                  <c:v>76.974000000000004</c:v>
                </c:pt>
                <c:pt idx="56599">
                  <c:v>76.974000000000004</c:v>
                </c:pt>
                <c:pt idx="56600">
                  <c:v>76.975000000000009</c:v>
                </c:pt>
                <c:pt idx="56601">
                  <c:v>76.975000000000009</c:v>
                </c:pt>
                <c:pt idx="56602">
                  <c:v>76.975000000000009</c:v>
                </c:pt>
                <c:pt idx="56603">
                  <c:v>76.975000000000009</c:v>
                </c:pt>
                <c:pt idx="56604">
                  <c:v>76.975999999999999</c:v>
                </c:pt>
                <c:pt idx="56605">
                  <c:v>76.975999999999999</c:v>
                </c:pt>
                <c:pt idx="56606">
                  <c:v>76.975999999999999</c:v>
                </c:pt>
                <c:pt idx="56607">
                  <c:v>76.977000000000004</c:v>
                </c:pt>
                <c:pt idx="56608">
                  <c:v>76.977000000000004</c:v>
                </c:pt>
                <c:pt idx="56609">
                  <c:v>76.977000000000004</c:v>
                </c:pt>
                <c:pt idx="56610">
                  <c:v>76.977000000000004</c:v>
                </c:pt>
                <c:pt idx="56611">
                  <c:v>76.978000000000009</c:v>
                </c:pt>
                <c:pt idx="56612">
                  <c:v>76.978000000000009</c:v>
                </c:pt>
                <c:pt idx="56613">
                  <c:v>76.978000000000009</c:v>
                </c:pt>
                <c:pt idx="56614">
                  <c:v>76.978999999999999</c:v>
                </c:pt>
                <c:pt idx="56615">
                  <c:v>76.978999999999999</c:v>
                </c:pt>
                <c:pt idx="56616">
                  <c:v>76.978999999999999</c:v>
                </c:pt>
                <c:pt idx="56617">
                  <c:v>76.978999999999999</c:v>
                </c:pt>
                <c:pt idx="56618">
                  <c:v>76.98</c:v>
                </c:pt>
                <c:pt idx="56619">
                  <c:v>76.98</c:v>
                </c:pt>
                <c:pt idx="56620">
                  <c:v>76.98</c:v>
                </c:pt>
                <c:pt idx="56621">
                  <c:v>76.980999999999995</c:v>
                </c:pt>
                <c:pt idx="56622">
                  <c:v>76.980999999999995</c:v>
                </c:pt>
                <c:pt idx="56623">
                  <c:v>76.980999999999995</c:v>
                </c:pt>
                <c:pt idx="56624">
                  <c:v>76.980999999999995</c:v>
                </c:pt>
                <c:pt idx="56625">
                  <c:v>76.981999999999999</c:v>
                </c:pt>
                <c:pt idx="56626">
                  <c:v>76.981999999999999</c:v>
                </c:pt>
                <c:pt idx="56627">
                  <c:v>76.981999999999999</c:v>
                </c:pt>
                <c:pt idx="56628">
                  <c:v>76.983000000000004</c:v>
                </c:pt>
                <c:pt idx="56629">
                  <c:v>76.983000000000004</c:v>
                </c:pt>
                <c:pt idx="56630">
                  <c:v>76.983000000000004</c:v>
                </c:pt>
                <c:pt idx="56631">
                  <c:v>76.983000000000004</c:v>
                </c:pt>
                <c:pt idx="56632">
                  <c:v>76.983999999999995</c:v>
                </c:pt>
                <c:pt idx="56633">
                  <c:v>76.983999999999995</c:v>
                </c:pt>
                <c:pt idx="56634">
                  <c:v>76.983999999999995</c:v>
                </c:pt>
                <c:pt idx="56635">
                  <c:v>76.984999999999999</c:v>
                </c:pt>
                <c:pt idx="56636">
                  <c:v>76.984999999999999</c:v>
                </c:pt>
                <c:pt idx="56637">
                  <c:v>76.984999999999999</c:v>
                </c:pt>
                <c:pt idx="56638">
                  <c:v>76.984999999999999</c:v>
                </c:pt>
                <c:pt idx="56639">
                  <c:v>76.986000000000004</c:v>
                </c:pt>
                <c:pt idx="56640">
                  <c:v>76.986000000000004</c:v>
                </c:pt>
                <c:pt idx="56641">
                  <c:v>76.986000000000004</c:v>
                </c:pt>
                <c:pt idx="56642">
                  <c:v>76.986999999999995</c:v>
                </c:pt>
                <c:pt idx="56643">
                  <c:v>76.986999999999995</c:v>
                </c:pt>
                <c:pt idx="56644">
                  <c:v>76.986999999999995</c:v>
                </c:pt>
                <c:pt idx="56645">
                  <c:v>76.986999999999995</c:v>
                </c:pt>
                <c:pt idx="56646">
                  <c:v>76.988</c:v>
                </c:pt>
                <c:pt idx="56647">
                  <c:v>76.988</c:v>
                </c:pt>
                <c:pt idx="56648">
                  <c:v>76.988</c:v>
                </c:pt>
                <c:pt idx="56649">
                  <c:v>76.988</c:v>
                </c:pt>
                <c:pt idx="56650">
                  <c:v>76.989000000000004</c:v>
                </c:pt>
                <c:pt idx="56651">
                  <c:v>76.989000000000004</c:v>
                </c:pt>
                <c:pt idx="56652">
                  <c:v>76.989000000000004</c:v>
                </c:pt>
                <c:pt idx="56653">
                  <c:v>76.989999999999995</c:v>
                </c:pt>
                <c:pt idx="56654">
                  <c:v>76.989999999999995</c:v>
                </c:pt>
                <c:pt idx="56655">
                  <c:v>76.989999999999995</c:v>
                </c:pt>
                <c:pt idx="56656">
                  <c:v>76.989999999999995</c:v>
                </c:pt>
                <c:pt idx="56657">
                  <c:v>76.991</c:v>
                </c:pt>
                <c:pt idx="56658">
                  <c:v>76.991</c:v>
                </c:pt>
                <c:pt idx="56659">
                  <c:v>76.991</c:v>
                </c:pt>
                <c:pt idx="56660">
                  <c:v>76.992000000000004</c:v>
                </c:pt>
                <c:pt idx="56661">
                  <c:v>76.992000000000004</c:v>
                </c:pt>
                <c:pt idx="56662">
                  <c:v>76.992000000000004</c:v>
                </c:pt>
                <c:pt idx="56663">
                  <c:v>76.992000000000004</c:v>
                </c:pt>
                <c:pt idx="56664">
                  <c:v>76.992999999999995</c:v>
                </c:pt>
                <c:pt idx="56665">
                  <c:v>76.992999999999995</c:v>
                </c:pt>
                <c:pt idx="56666">
                  <c:v>76.992999999999995</c:v>
                </c:pt>
                <c:pt idx="56667">
                  <c:v>76.994</c:v>
                </c:pt>
                <c:pt idx="56668">
                  <c:v>76.994</c:v>
                </c:pt>
                <c:pt idx="56669">
                  <c:v>76.994</c:v>
                </c:pt>
                <c:pt idx="56670">
                  <c:v>76.994</c:v>
                </c:pt>
                <c:pt idx="56671">
                  <c:v>76.995000000000005</c:v>
                </c:pt>
                <c:pt idx="56672">
                  <c:v>76.995000000000005</c:v>
                </c:pt>
                <c:pt idx="56673">
                  <c:v>76.995000000000005</c:v>
                </c:pt>
                <c:pt idx="56674">
                  <c:v>76.995999999999995</c:v>
                </c:pt>
                <c:pt idx="56675">
                  <c:v>76.995999999999995</c:v>
                </c:pt>
                <c:pt idx="56676">
                  <c:v>76.995999999999995</c:v>
                </c:pt>
                <c:pt idx="56677">
                  <c:v>76.995999999999995</c:v>
                </c:pt>
                <c:pt idx="56678">
                  <c:v>76.997</c:v>
                </c:pt>
                <c:pt idx="56679">
                  <c:v>76.997</c:v>
                </c:pt>
                <c:pt idx="56680">
                  <c:v>76.997</c:v>
                </c:pt>
                <c:pt idx="56681">
                  <c:v>76.998000000000005</c:v>
                </c:pt>
                <c:pt idx="56682">
                  <c:v>76.998000000000005</c:v>
                </c:pt>
                <c:pt idx="56683">
                  <c:v>76.998000000000005</c:v>
                </c:pt>
                <c:pt idx="56684">
                  <c:v>76.998000000000005</c:v>
                </c:pt>
                <c:pt idx="56685">
                  <c:v>76.998999999999995</c:v>
                </c:pt>
                <c:pt idx="56686">
                  <c:v>76.998999999999995</c:v>
                </c:pt>
                <c:pt idx="56687">
                  <c:v>76.998999999999995</c:v>
                </c:pt>
                <c:pt idx="56688">
                  <c:v>77</c:v>
                </c:pt>
                <c:pt idx="56689">
                  <c:v>77</c:v>
                </c:pt>
                <c:pt idx="56690">
                  <c:v>77</c:v>
                </c:pt>
                <c:pt idx="56691">
                  <c:v>77</c:v>
                </c:pt>
                <c:pt idx="56692">
                  <c:v>77.001000000000005</c:v>
                </c:pt>
                <c:pt idx="56693">
                  <c:v>77.001000000000005</c:v>
                </c:pt>
                <c:pt idx="56694">
                  <c:v>77.001000000000005</c:v>
                </c:pt>
                <c:pt idx="56695">
                  <c:v>77.001999999999995</c:v>
                </c:pt>
                <c:pt idx="56696">
                  <c:v>77.001999999999995</c:v>
                </c:pt>
                <c:pt idx="56697">
                  <c:v>77.001999999999995</c:v>
                </c:pt>
                <c:pt idx="56698">
                  <c:v>77.001999999999995</c:v>
                </c:pt>
                <c:pt idx="56699">
                  <c:v>77.003</c:v>
                </c:pt>
                <c:pt idx="56700">
                  <c:v>77.003</c:v>
                </c:pt>
                <c:pt idx="56701">
                  <c:v>77.003</c:v>
                </c:pt>
                <c:pt idx="56702">
                  <c:v>77.004000000000005</c:v>
                </c:pt>
                <c:pt idx="56703">
                  <c:v>77.004000000000005</c:v>
                </c:pt>
                <c:pt idx="56704">
                  <c:v>77.004000000000005</c:v>
                </c:pt>
                <c:pt idx="56705">
                  <c:v>77.004000000000005</c:v>
                </c:pt>
                <c:pt idx="56706">
                  <c:v>77.004999999999995</c:v>
                </c:pt>
                <c:pt idx="56707">
                  <c:v>77.004999999999995</c:v>
                </c:pt>
                <c:pt idx="56708">
                  <c:v>77.004999999999995</c:v>
                </c:pt>
                <c:pt idx="56709">
                  <c:v>77.006</c:v>
                </c:pt>
                <c:pt idx="56710">
                  <c:v>77.006</c:v>
                </c:pt>
                <c:pt idx="56711">
                  <c:v>77.006</c:v>
                </c:pt>
                <c:pt idx="56712">
                  <c:v>77.006</c:v>
                </c:pt>
                <c:pt idx="56713">
                  <c:v>77.007000000000005</c:v>
                </c:pt>
                <c:pt idx="56714">
                  <c:v>77.007000000000005</c:v>
                </c:pt>
                <c:pt idx="56715">
                  <c:v>77.007000000000005</c:v>
                </c:pt>
                <c:pt idx="56716">
                  <c:v>77.007999999999996</c:v>
                </c:pt>
                <c:pt idx="56717">
                  <c:v>77.007999999999996</c:v>
                </c:pt>
                <c:pt idx="56718">
                  <c:v>77.007999999999996</c:v>
                </c:pt>
                <c:pt idx="56719">
                  <c:v>77.007999999999996</c:v>
                </c:pt>
                <c:pt idx="56720">
                  <c:v>77.009</c:v>
                </c:pt>
                <c:pt idx="56721">
                  <c:v>77.009</c:v>
                </c:pt>
                <c:pt idx="56722">
                  <c:v>77.009</c:v>
                </c:pt>
                <c:pt idx="56723">
                  <c:v>77.010000000000005</c:v>
                </c:pt>
                <c:pt idx="56724">
                  <c:v>77.010000000000005</c:v>
                </c:pt>
                <c:pt idx="56725">
                  <c:v>77.010000000000005</c:v>
                </c:pt>
                <c:pt idx="56726">
                  <c:v>77.010000000000005</c:v>
                </c:pt>
                <c:pt idx="56727">
                  <c:v>77.010999999999996</c:v>
                </c:pt>
                <c:pt idx="56728">
                  <c:v>77.010999999999996</c:v>
                </c:pt>
                <c:pt idx="56729">
                  <c:v>77.010999999999996</c:v>
                </c:pt>
                <c:pt idx="56730">
                  <c:v>77.010999999999996</c:v>
                </c:pt>
                <c:pt idx="56731">
                  <c:v>77.012</c:v>
                </c:pt>
                <c:pt idx="56732">
                  <c:v>77.012</c:v>
                </c:pt>
                <c:pt idx="56733">
                  <c:v>77.012</c:v>
                </c:pt>
                <c:pt idx="56734">
                  <c:v>77.013000000000005</c:v>
                </c:pt>
                <c:pt idx="56735">
                  <c:v>77.013000000000005</c:v>
                </c:pt>
                <c:pt idx="56736">
                  <c:v>77.013000000000005</c:v>
                </c:pt>
                <c:pt idx="56737">
                  <c:v>77.013000000000005</c:v>
                </c:pt>
                <c:pt idx="56738">
                  <c:v>77.013999999999996</c:v>
                </c:pt>
                <c:pt idx="56739">
                  <c:v>77.013999999999996</c:v>
                </c:pt>
                <c:pt idx="56740">
                  <c:v>77.013999999999996</c:v>
                </c:pt>
                <c:pt idx="56741">
                  <c:v>77.015000000000001</c:v>
                </c:pt>
                <c:pt idx="56742">
                  <c:v>77.015000000000001</c:v>
                </c:pt>
                <c:pt idx="56743">
                  <c:v>77.015000000000001</c:v>
                </c:pt>
                <c:pt idx="56744">
                  <c:v>77.015000000000001</c:v>
                </c:pt>
                <c:pt idx="56745">
                  <c:v>77.016000000000005</c:v>
                </c:pt>
                <c:pt idx="56746">
                  <c:v>77.016000000000005</c:v>
                </c:pt>
                <c:pt idx="56747">
                  <c:v>77.016000000000005</c:v>
                </c:pt>
                <c:pt idx="56748">
                  <c:v>77.016999999999996</c:v>
                </c:pt>
                <c:pt idx="56749">
                  <c:v>77.016999999999996</c:v>
                </c:pt>
                <c:pt idx="56750">
                  <c:v>77.016999999999996</c:v>
                </c:pt>
                <c:pt idx="56751">
                  <c:v>77.016999999999996</c:v>
                </c:pt>
                <c:pt idx="56752">
                  <c:v>77.018000000000001</c:v>
                </c:pt>
                <c:pt idx="56753">
                  <c:v>77.018000000000001</c:v>
                </c:pt>
                <c:pt idx="56754">
                  <c:v>77.018000000000001</c:v>
                </c:pt>
                <c:pt idx="56755">
                  <c:v>77.019000000000005</c:v>
                </c:pt>
                <c:pt idx="56756">
                  <c:v>77.019000000000005</c:v>
                </c:pt>
                <c:pt idx="56757">
                  <c:v>77.019000000000005</c:v>
                </c:pt>
                <c:pt idx="56758">
                  <c:v>77.019000000000005</c:v>
                </c:pt>
                <c:pt idx="56759">
                  <c:v>77.02</c:v>
                </c:pt>
                <c:pt idx="56760">
                  <c:v>77.02</c:v>
                </c:pt>
                <c:pt idx="56761">
                  <c:v>77.02</c:v>
                </c:pt>
                <c:pt idx="56762">
                  <c:v>77.021000000000001</c:v>
                </c:pt>
                <c:pt idx="56763">
                  <c:v>77.021000000000001</c:v>
                </c:pt>
                <c:pt idx="56764">
                  <c:v>77.021000000000001</c:v>
                </c:pt>
                <c:pt idx="56765">
                  <c:v>77.021000000000001</c:v>
                </c:pt>
                <c:pt idx="56766">
                  <c:v>77.022000000000006</c:v>
                </c:pt>
                <c:pt idx="56767">
                  <c:v>77.022000000000006</c:v>
                </c:pt>
                <c:pt idx="56768">
                  <c:v>77.022000000000006</c:v>
                </c:pt>
                <c:pt idx="56769">
                  <c:v>77.022999999999996</c:v>
                </c:pt>
                <c:pt idx="56770">
                  <c:v>77.022999999999996</c:v>
                </c:pt>
                <c:pt idx="56771">
                  <c:v>77.022999999999996</c:v>
                </c:pt>
                <c:pt idx="56772">
                  <c:v>77.022999999999996</c:v>
                </c:pt>
                <c:pt idx="56773">
                  <c:v>77.024000000000001</c:v>
                </c:pt>
                <c:pt idx="56774">
                  <c:v>77.024000000000001</c:v>
                </c:pt>
                <c:pt idx="56775">
                  <c:v>77.024000000000001</c:v>
                </c:pt>
                <c:pt idx="56776">
                  <c:v>77.025000000000006</c:v>
                </c:pt>
                <c:pt idx="56777">
                  <c:v>77.025000000000006</c:v>
                </c:pt>
                <c:pt idx="56778">
                  <c:v>77.025000000000006</c:v>
                </c:pt>
                <c:pt idx="56779">
                  <c:v>77.025000000000006</c:v>
                </c:pt>
                <c:pt idx="56780">
                  <c:v>77.025999999999996</c:v>
                </c:pt>
                <c:pt idx="56781">
                  <c:v>77.025999999999996</c:v>
                </c:pt>
                <c:pt idx="56782">
                  <c:v>77.025999999999996</c:v>
                </c:pt>
                <c:pt idx="56783">
                  <c:v>77.027000000000001</c:v>
                </c:pt>
                <c:pt idx="56784">
                  <c:v>77.027000000000001</c:v>
                </c:pt>
                <c:pt idx="56785">
                  <c:v>77.027000000000001</c:v>
                </c:pt>
                <c:pt idx="56786">
                  <c:v>77.027000000000001</c:v>
                </c:pt>
                <c:pt idx="56787">
                  <c:v>77.028000000000006</c:v>
                </c:pt>
                <c:pt idx="56788">
                  <c:v>77.028000000000006</c:v>
                </c:pt>
                <c:pt idx="56789">
                  <c:v>77.028000000000006</c:v>
                </c:pt>
                <c:pt idx="56790">
                  <c:v>77.028999999999996</c:v>
                </c:pt>
                <c:pt idx="56791">
                  <c:v>77.028999999999996</c:v>
                </c:pt>
                <c:pt idx="56792">
                  <c:v>77.028999999999996</c:v>
                </c:pt>
                <c:pt idx="56793">
                  <c:v>77.028999999999996</c:v>
                </c:pt>
                <c:pt idx="56794">
                  <c:v>77.03</c:v>
                </c:pt>
                <c:pt idx="56795">
                  <c:v>77.03</c:v>
                </c:pt>
                <c:pt idx="56796">
                  <c:v>77.03</c:v>
                </c:pt>
                <c:pt idx="56797">
                  <c:v>77.031000000000006</c:v>
                </c:pt>
                <c:pt idx="56798">
                  <c:v>77.031000000000006</c:v>
                </c:pt>
                <c:pt idx="56799">
                  <c:v>77.031000000000006</c:v>
                </c:pt>
                <c:pt idx="56800">
                  <c:v>77.031000000000006</c:v>
                </c:pt>
                <c:pt idx="56801">
                  <c:v>77.031999999999996</c:v>
                </c:pt>
                <c:pt idx="56802">
                  <c:v>77.031999999999996</c:v>
                </c:pt>
                <c:pt idx="56803">
                  <c:v>77.031999999999996</c:v>
                </c:pt>
                <c:pt idx="56804">
                  <c:v>77.033000000000001</c:v>
                </c:pt>
                <c:pt idx="56805">
                  <c:v>77.033000000000001</c:v>
                </c:pt>
                <c:pt idx="56806">
                  <c:v>77.033000000000001</c:v>
                </c:pt>
                <c:pt idx="56807">
                  <c:v>77.033000000000001</c:v>
                </c:pt>
                <c:pt idx="56808">
                  <c:v>77.034000000000006</c:v>
                </c:pt>
                <c:pt idx="56809">
                  <c:v>77.034000000000006</c:v>
                </c:pt>
                <c:pt idx="56810">
                  <c:v>77.034000000000006</c:v>
                </c:pt>
                <c:pt idx="56811">
                  <c:v>77.034999999999997</c:v>
                </c:pt>
                <c:pt idx="56812">
                  <c:v>77.034999999999997</c:v>
                </c:pt>
                <c:pt idx="56813">
                  <c:v>77.034999999999997</c:v>
                </c:pt>
                <c:pt idx="56814">
                  <c:v>77.034999999999997</c:v>
                </c:pt>
                <c:pt idx="56815">
                  <c:v>77.036000000000001</c:v>
                </c:pt>
                <c:pt idx="56816">
                  <c:v>77.036000000000001</c:v>
                </c:pt>
                <c:pt idx="56817">
                  <c:v>77.036000000000001</c:v>
                </c:pt>
                <c:pt idx="56818">
                  <c:v>77.037000000000006</c:v>
                </c:pt>
                <c:pt idx="56819">
                  <c:v>77.037000000000006</c:v>
                </c:pt>
                <c:pt idx="56820">
                  <c:v>77.037000000000006</c:v>
                </c:pt>
                <c:pt idx="56821">
                  <c:v>77.037000000000006</c:v>
                </c:pt>
                <c:pt idx="56822">
                  <c:v>77.037999999999997</c:v>
                </c:pt>
                <c:pt idx="56823">
                  <c:v>77.037999999999997</c:v>
                </c:pt>
                <c:pt idx="56824">
                  <c:v>77.037999999999997</c:v>
                </c:pt>
                <c:pt idx="56825">
                  <c:v>77.039000000000001</c:v>
                </c:pt>
                <c:pt idx="56826">
                  <c:v>77.039000000000001</c:v>
                </c:pt>
                <c:pt idx="56827">
                  <c:v>77.039000000000001</c:v>
                </c:pt>
                <c:pt idx="56828">
                  <c:v>77.039000000000001</c:v>
                </c:pt>
                <c:pt idx="56829">
                  <c:v>77.040000000000006</c:v>
                </c:pt>
                <c:pt idx="56830">
                  <c:v>77.040000000000006</c:v>
                </c:pt>
                <c:pt idx="56831">
                  <c:v>77.040000000000006</c:v>
                </c:pt>
                <c:pt idx="56832">
                  <c:v>77.040000000000006</c:v>
                </c:pt>
                <c:pt idx="56833">
                  <c:v>77.040999999999997</c:v>
                </c:pt>
                <c:pt idx="56834">
                  <c:v>77.040999999999997</c:v>
                </c:pt>
                <c:pt idx="56835">
                  <c:v>77.040999999999997</c:v>
                </c:pt>
                <c:pt idx="56836">
                  <c:v>77.042000000000002</c:v>
                </c:pt>
                <c:pt idx="56837">
                  <c:v>77.042000000000002</c:v>
                </c:pt>
                <c:pt idx="56838">
                  <c:v>77.042000000000002</c:v>
                </c:pt>
                <c:pt idx="56839">
                  <c:v>77.042000000000002</c:v>
                </c:pt>
                <c:pt idx="56840">
                  <c:v>77.043000000000006</c:v>
                </c:pt>
                <c:pt idx="56841">
                  <c:v>77.043000000000006</c:v>
                </c:pt>
                <c:pt idx="56842">
                  <c:v>77.043000000000006</c:v>
                </c:pt>
                <c:pt idx="56843">
                  <c:v>77.043999999999997</c:v>
                </c:pt>
                <c:pt idx="56844">
                  <c:v>77.043999999999997</c:v>
                </c:pt>
                <c:pt idx="56845">
                  <c:v>77.043999999999997</c:v>
                </c:pt>
                <c:pt idx="56846">
                  <c:v>77.043999999999997</c:v>
                </c:pt>
                <c:pt idx="56847">
                  <c:v>77.045000000000002</c:v>
                </c:pt>
                <c:pt idx="56848">
                  <c:v>77.045000000000002</c:v>
                </c:pt>
                <c:pt idx="56849">
                  <c:v>77.045000000000002</c:v>
                </c:pt>
                <c:pt idx="56850">
                  <c:v>77.046000000000006</c:v>
                </c:pt>
                <c:pt idx="56851">
                  <c:v>77.046000000000006</c:v>
                </c:pt>
                <c:pt idx="56852">
                  <c:v>77.046000000000006</c:v>
                </c:pt>
                <c:pt idx="56853">
                  <c:v>77.046000000000006</c:v>
                </c:pt>
                <c:pt idx="56854">
                  <c:v>77.046999999999997</c:v>
                </c:pt>
                <c:pt idx="56855">
                  <c:v>77.046999999999997</c:v>
                </c:pt>
                <c:pt idx="56856">
                  <c:v>77.046999999999997</c:v>
                </c:pt>
                <c:pt idx="56857">
                  <c:v>77.048000000000002</c:v>
                </c:pt>
                <c:pt idx="56858">
                  <c:v>77.048000000000002</c:v>
                </c:pt>
                <c:pt idx="56859">
                  <c:v>77.048000000000002</c:v>
                </c:pt>
                <c:pt idx="56860">
                  <c:v>77.048000000000002</c:v>
                </c:pt>
                <c:pt idx="56861">
                  <c:v>77.049000000000007</c:v>
                </c:pt>
                <c:pt idx="56862">
                  <c:v>77.049000000000007</c:v>
                </c:pt>
                <c:pt idx="56863">
                  <c:v>77.049000000000007</c:v>
                </c:pt>
                <c:pt idx="56864">
                  <c:v>77.05</c:v>
                </c:pt>
                <c:pt idx="56865">
                  <c:v>77.05</c:v>
                </c:pt>
                <c:pt idx="56866">
                  <c:v>77.05</c:v>
                </c:pt>
                <c:pt idx="56867">
                  <c:v>77.05</c:v>
                </c:pt>
                <c:pt idx="56868">
                  <c:v>77.051000000000002</c:v>
                </c:pt>
                <c:pt idx="56869">
                  <c:v>77.051000000000002</c:v>
                </c:pt>
                <c:pt idx="56870">
                  <c:v>77.051000000000002</c:v>
                </c:pt>
                <c:pt idx="56871">
                  <c:v>77.052000000000007</c:v>
                </c:pt>
                <c:pt idx="56872">
                  <c:v>77.052000000000007</c:v>
                </c:pt>
                <c:pt idx="56873">
                  <c:v>77.052000000000007</c:v>
                </c:pt>
                <c:pt idx="56874">
                  <c:v>77.052000000000007</c:v>
                </c:pt>
                <c:pt idx="56875">
                  <c:v>77.052999999999997</c:v>
                </c:pt>
                <c:pt idx="56876">
                  <c:v>77.052999999999997</c:v>
                </c:pt>
                <c:pt idx="56877">
                  <c:v>77.052999999999997</c:v>
                </c:pt>
                <c:pt idx="56878">
                  <c:v>77.054000000000002</c:v>
                </c:pt>
                <c:pt idx="56879">
                  <c:v>77.054000000000002</c:v>
                </c:pt>
                <c:pt idx="56880">
                  <c:v>77.054000000000002</c:v>
                </c:pt>
                <c:pt idx="56881">
                  <c:v>77.054000000000002</c:v>
                </c:pt>
                <c:pt idx="56882">
                  <c:v>77.055000000000007</c:v>
                </c:pt>
                <c:pt idx="56883">
                  <c:v>77.055000000000007</c:v>
                </c:pt>
                <c:pt idx="56884">
                  <c:v>77.055000000000007</c:v>
                </c:pt>
                <c:pt idx="56885">
                  <c:v>77.055999999999997</c:v>
                </c:pt>
                <c:pt idx="56886">
                  <c:v>77.055999999999997</c:v>
                </c:pt>
                <c:pt idx="56887">
                  <c:v>77.055999999999997</c:v>
                </c:pt>
                <c:pt idx="56888">
                  <c:v>77.055999999999997</c:v>
                </c:pt>
                <c:pt idx="56889">
                  <c:v>77.057000000000002</c:v>
                </c:pt>
                <c:pt idx="56890">
                  <c:v>77.057000000000002</c:v>
                </c:pt>
                <c:pt idx="56891">
                  <c:v>77.057000000000002</c:v>
                </c:pt>
                <c:pt idx="56892">
                  <c:v>77.058000000000007</c:v>
                </c:pt>
                <c:pt idx="56893">
                  <c:v>77.058000000000007</c:v>
                </c:pt>
                <c:pt idx="56894">
                  <c:v>77.058000000000007</c:v>
                </c:pt>
                <c:pt idx="56895">
                  <c:v>77.058000000000007</c:v>
                </c:pt>
                <c:pt idx="56896">
                  <c:v>77.058999999999997</c:v>
                </c:pt>
                <c:pt idx="56897">
                  <c:v>77.058999999999997</c:v>
                </c:pt>
                <c:pt idx="56898">
                  <c:v>77.058999999999997</c:v>
                </c:pt>
                <c:pt idx="56899">
                  <c:v>77.06</c:v>
                </c:pt>
                <c:pt idx="56900">
                  <c:v>77.06</c:v>
                </c:pt>
                <c:pt idx="56901">
                  <c:v>77.06</c:v>
                </c:pt>
                <c:pt idx="56902">
                  <c:v>77.06</c:v>
                </c:pt>
                <c:pt idx="56903">
                  <c:v>77.061000000000007</c:v>
                </c:pt>
                <c:pt idx="56904">
                  <c:v>77.061000000000007</c:v>
                </c:pt>
                <c:pt idx="56905">
                  <c:v>77.061000000000007</c:v>
                </c:pt>
                <c:pt idx="56906">
                  <c:v>77.061999999999998</c:v>
                </c:pt>
                <c:pt idx="56907">
                  <c:v>77.061999999999998</c:v>
                </c:pt>
                <c:pt idx="56908">
                  <c:v>77.061999999999998</c:v>
                </c:pt>
                <c:pt idx="56909">
                  <c:v>77.061999999999998</c:v>
                </c:pt>
                <c:pt idx="56910">
                  <c:v>77.063000000000002</c:v>
                </c:pt>
                <c:pt idx="56911">
                  <c:v>77.063000000000002</c:v>
                </c:pt>
                <c:pt idx="56912">
                  <c:v>77.063000000000002</c:v>
                </c:pt>
                <c:pt idx="56913">
                  <c:v>77.064000000000007</c:v>
                </c:pt>
                <c:pt idx="56914">
                  <c:v>77.064000000000007</c:v>
                </c:pt>
                <c:pt idx="56915">
                  <c:v>77.064000000000007</c:v>
                </c:pt>
                <c:pt idx="56916">
                  <c:v>77.064000000000007</c:v>
                </c:pt>
                <c:pt idx="56917">
                  <c:v>77.064999999999998</c:v>
                </c:pt>
                <c:pt idx="56918">
                  <c:v>77.064999999999998</c:v>
                </c:pt>
                <c:pt idx="56919">
                  <c:v>77.064999999999998</c:v>
                </c:pt>
                <c:pt idx="56920">
                  <c:v>77.064999999999998</c:v>
                </c:pt>
                <c:pt idx="56921">
                  <c:v>77.066000000000003</c:v>
                </c:pt>
                <c:pt idx="56922">
                  <c:v>77.066000000000003</c:v>
                </c:pt>
                <c:pt idx="56923">
                  <c:v>77.066000000000003</c:v>
                </c:pt>
                <c:pt idx="56924">
                  <c:v>77.067000000000007</c:v>
                </c:pt>
                <c:pt idx="56925">
                  <c:v>77.067000000000007</c:v>
                </c:pt>
                <c:pt idx="56926">
                  <c:v>77.067000000000007</c:v>
                </c:pt>
                <c:pt idx="56927">
                  <c:v>77.067000000000007</c:v>
                </c:pt>
                <c:pt idx="56928">
                  <c:v>77.067999999999998</c:v>
                </c:pt>
                <c:pt idx="56929">
                  <c:v>77.067999999999998</c:v>
                </c:pt>
                <c:pt idx="56930">
                  <c:v>77.067999999999998</c:v>
                </c:pt>
                <c:pt idx="56931">
                  <c:v>77.069000000000003</c:v>
                </c:pt>
                <c:pt idx="56932">
                  <c:v>77.069000000000003</c:v>
                </c:pt>
                <c:pt idx="56933">
                  <c:v>77.069000000000003</c:v>
                </c:pt>
                <c:pt idx="56934">
                  <c:v>77.069000000000003</c:v>
                </c:pt>
                <c:pt idx="56935">
                  <c:v>77.070000000000007</c:v>
                </c:pt>
                <c:pt idx="56936">
                  <c:v>77.070000000000007</c:v>
                </c:pt>
                <c:pt idx="56937">
                  <c:v>77.070000000000007</c:v>
                </c:pt>
                <c:pt idx="56938">
                  <c:v>77.070999999999998</c:v>
                </c:pt>
                <c:pt idx="56939">
                  <c:v>77.070999999999998</c:v>
                </c:pt>
                <c:pt idx="56940">
                  <c:v>77.070999999999998</c:v>
                </c:pt>
                <c:pt idx="56941">
                  <c:v>77.070999999999998</c:v>
                </c:pt>
                <c:pt idx="56942">
                  <c:v>77.072000000000003</c:v>
                </c:pt>
                <c:pt idx="56943">
                  <c:v>77.072000000000003</c:v>
                </c:pt>
                <c:pt idx="56944">
                  <c:v>77.072000000000003</c:v>
                </c:pt>
                <c:pt idx="56945">
                  <c:v>77.073000000000008</c:v>
                </c:pt>
                <c:pt idx="56946">
                  <c:v>77.073000000000008</c:v>
                </c:pt>
                <c:pt idx="56947">
                  <c:v>77.073000000000008</c:v>
                </c:pt>
                <c:pt idx="56948">
                  <c:v>77.073000000000008</c:v>
                </c:pt>
                <c:pt idx="56949">
                  <c:v>77.073999999999998</c:v>
                </c:pt>
                <c:pt idx="56950">
                  <c:v>77.073999999999998</c:v>
                </c:pt>
                <c:pt idx="56951">
                  <c:v>77.073999999999998</c:v>
                </c:pt>
                <c:pt idx="56952">
                  <c:v>77.075000000000003</c:v>
                </c:pt>
                <c:pt idx="56953">
                  <c:v>77.075000000000003</c:v>
                </c:pt>
                <c:pt idx="56954">
                  <c:v>77.075000000000003</c:v>
                </c:pt>
                <c:pt idx="56955">
                  <c:v>77.075000000000003</c:v>
                </c:pt>
                <c:pt idx="56956">
                  <c:v>77.076000000000008</c:v>
                </c:pt>
                <c:pt idx="56957">
                  <c:v>77.076000000000008</c:v>
                </c:pt>
                <c:pt idx="56958">
                  <c:v>77.076000000000008</c:v>
                </c:pt>
                <c:pt idx="56959">
                  <c:v>77.076999999999998</c:v>
                </c:pt>
                <c:pt idx="56960">
                  <c:v>77.076999999999998</c:v>
                </c:pt>
                <c:pt idx="56961">
                  <c:v>77.076999999999998</c:v>
                </c:pt>
                <c:pt idx="56962">
                  <c:v>77.076999999999998</c:v>
                </c:pt>
                <c:pt idx="56963">
                  <c:v>77.078000000000003</c:v>
                </c:pt>
                <c:pt idx="56964">
                  <c:v>77.078000000000003</c:v>
                </c:pt>
                <c:pt idx="56965">
                  <c:v>77.078000000000003</c:v>
                </c:pt>
                <c:pt idx="56966">
                  <c:v>77.079000000000008</c:v>
                </c:pt>
                <c:pt idx="56967">
                  <c:v>77.079000000000008</c:v>
                </c:pt>
                <c:pt idx="56968">
                  <c:v>77.079000000000008</c:v>
                </c:pt>
                <c:pt idx="56969">
                  <c:v>77.079000000000008</c:v>
                </c:pt>
                <c:pt idx="56970">
                  <c:v>77.08</c:v>
                </c:pt>
                <c:pt idx="56971">
                  <c:v>77.08</c:v>
                </c:pt>
                <c:pt idx="56972">
                  <c:v>77.08</c:v>
                </c:pt>
                <c:pt idx="56973">
                  <c:v>77.081000000000003</c:v>
                </c:pt>
                <c:pt idx="56974">
                  <c:v>77.081000000000003</c:v>
                </c:pt>
                <c:pt idx="56975">
                  <c:v>77.081000000000003</c:v>
                </c:pt>
                <c:pt idx="56976">
                  <c:v>77.081000000000003</c:v>
                </c:pt>
                <c:pt idx="56977">
                  <c:v>77.082000000000008</c:v>
                </c:pt>
                <c:pt idx="56978">
                  <c:v>77.082000000000008</c:v>
                </c:pt>
                <c:pt idx="56979">
                  <c:v>77.082000000000008</c:v>
                </c:pt>
                <c:pt idx="56980">
                  <c:v>77.082999999999998</c:v>
                </c:pt>
                <c:pt idx="56981">
                  <c:v>77.082999999999998</c:v>
                </c:pt>
                <c:pt idx="56982">
                  <c:v>77.082999999999998</c:v>
                </c:pt>
                <c:pt idx="56983">
                  <c:v>77.082999999999998</c:v>
                </c:pt>
                <c:pt idx="56984">
                  <c:v>77.084000000000003</c:v>
                </c:pt>
                <c:pt idx="56985">
                  <c:v>77.084000000000003</c:v>
                </c:pt>
                <c:pt idx="56986">
                  <c:v>77.084000000000003</c:v>
                </c:pt>
                <c:pt idx="56987">
                  <c:v>77.085000000000008</c:v>
                </c:pt>
                <c:pt idx="56988">
                  <c:v>77.085000000000008</c:v>
                </c:pt>
                <c:pt idx="56989">
                  <c:v>77.085000000000008</c:v>
                </c:pt>
                <c:pt idx="56990">
                  <c:v>77.085000000000008</c:v>
                </c:pt>
                <c:pt idx="56991">
                  <c:v>77.085999999999999</c:v>
                </c:pt>
                <c:pt idx="56992">
                  <c:v>77.085999999999999</c:v>
                </c:pt>
                <c:pt idx="56993">
                  <c:v>77.085999999999999</c:v>
                </c:pt>
                <c:pt idx="56994">
                  <c:v>77.087000000000003</c:v>
                </c:pt>
                <c:pt idx="56995">
                  <c:v>77.087000000000003</c:v>
                </c:pt>
                <c:pt idx="56996">
                  <c:v>77.087000000000003</c:v>
                </c:pt>
                <c:pt idx="56997">
                  <c:v>77.087000000000003</c:v>
                </c:pt>
                <c:pt idx="56998">
                  <c:v>77.088000000000008</c:v>
                </c:pt>
                <c:pt idx="56999">
                  <c:v>77.088000000000008</c:v>
                </c:pt>
                <c:pt idx="57000">
                  <c:v>77.088000000000008</c:v>
                </c:pt>
                <c:pt idx="57001">
                  <c:v>77.088999999999999</c:v>
                </c:pt>
                <c:pt idx="57002">
                  <c:v>77.088999999999999</c:v>
                </c:pt>
                <c:pt idx="57003">
                  <c:v>77.088999999999999</c:v>
                </c:pt>
                <c:pt idx="57004">
                  <c:v>77.088999999999999</c:v>
                </c:pt>
                <c:pt idx="57005">
                  <c:v>77.09</c:v>
                </c:pt>
                <c:pt idx="57006">
                  <c:v>77.09</c:v>
                </c:pt>
                <c:pt idx="57007">
                  <c:v>77.09</c:v>
                </c:pt>
                <c:pt idx="57008">
                  <c:v>77.091000000000008</c:v>
                </c:pt>
                <c:pt idx="57009">
                  <c:v>77.091000000000008</c:v>
                </c:pt>
                <c:pt idx="57010">
                  <c:v>77.091000000000008</c:v>
                </c:pt>
                <c:pt idx="57011">
                  <c:v>77.091000000000008</c:v>
                </c:pt>
                <c:pt idx="57012">
                  <c:v>77.091999999999999</c:v>
                </c:pt>
                <c:pt idx="57013">
                  <c:v>77.091999999999999</c:v>
                </c:pt>
                <c:pt idx="57014">
                  <c:v>77.091999999999999</c:v>
                </c:pt>
                <c:pt idx="57015">
                  <c:v>77.091999999999999</c:v>
                </c:pt>
                <c:pt idx="57016">
                  <c:v>77.093000000000004</c:v>
                </c:pt>
                <c:pt idx="57017">
                  <c:v>77.093000000000004</c:v>
                </c:pt>
                <c:pt idx="57018">
                  <c:v>77.093000000000004</c:v>
                </c:pt>
                <c:pt idx="57019">
                  <c:v>77.094000000000008</c:v>
                </c:pt>
                <c:pt idx="57020">
                  <c:v>77.094000000000008</c:v>
                </c:pt>
                <c:pt idx="57021">
                  <c:v>77.094000000000008</c:v>
                </c:pt>
                <c:pt idx="57022">
                  <c:v>77.094000000000008</c:v>
                </c:pt>
                <c:pt idx="57023">
                  <c:v>77.094999999999999</c:v>
                </c:pt>
                <c:pt idx="57024">
                  <c:v>77.094999999999999</c:v>
                </c:pt>
                <c:pt idx="57025">
                  <c:v>77.094999999999999</c:v>
                </c:pt>
                <c:pt idx="57026">
                  <c:v>77.096000000000004</c:v>
                </c:pt>
                <c:pt idx="57027">
                  <c:v>77.096000000000004</c:v>
                </c:pt>
                <c:pt idx="57028">
                  <c:v>77.096000000000004</c:v>
                </c:pt>
                <c:pt idx="57029">
                  <c:v>77.096000000000004</c:v>
                </c:pt>
                <c:pt idx="57030">
                  <c:v>77.097000000000008</c:v>
                </c:pt>
                <c:pt idx="57031">
                  <c:v>77.097000000000008</c:v>
                </c:pt>
                <c:pt idx="57032">
                  <c:v>77.097000000000008</c:v>
                </c:pt>
                <c:pt idx="57033">
                  <c:v>77.097999999999999</c:v>
                </c:pt>
                <c:pt idx="57034">
                  <c:v>77.097999999999999</c:v>
                </c:pt>
                <c:pt idx="57035">
                  <c:v>77.097999999999999</c:v>
                </c:pt>
                <c:pt idx="57036">
                  <c:v>77.097999999999999</c:v>
                </c:pt>
                <c:pt idx="57037">
                  <c:v>77.099000000000004</c:v>
                </c:pt>
                <c:pt idx="57038">
                  <c:v>77.099000000000004</c:v>
                </c:pt>
                <c:pt idx="57039">
                  <c:v>77.099000000000004</c:v>
                </c:pt>
                <c:pt idx="57040">
                  <c:v>77.100000000000009</c:v>
                </c:pt>
                <c:pt idx="57041">
                  <c:v>77.100000000000009</c:v>
                </c:pt>
                <c:pt idx="57042">
                  <c:v>77.100000000000009</c:v>
                </c:pt>
                <c:pt idx="57043">
                  <c:v>77.100000000000009</c:v>
                </c:pt>
                <c:pt idx="57044">
                  <c:v>77.100999999999999</c:v>
                </c:pt>
                <c:pt idx="57045">
                  <c:v>77.100999999999999</c:v>
                </c:pt>
                <c:pt idx="57046">
                  <c:v>77.100999999999999</c:v>
                </c:pt>
                <c:pt idx="57047">
                  <c:v>77.102000000000004</c:v>
                </c:pt>
                <c:pt idx="57048">
                  <c:v>77.102000000000004</c:v>
                </c:pt>
                <c:pt idx="57049">
                  <c:v>77.102000000000004</c:v>
                </c:pt>
                <c:pt idx="57050">
                  <c:v>77.102000000000004</c:v>
                </c:pt>
                <c:pt idx="57051">
                  <c:v>77.103000000000009</c:v>
                </c:pt>
                <c:pt idx="57052">
                  <c:v>77.103000000000009</c:v>
                </c:pt>
                <c:pt idx="57053">
                  <c:v>77.103000000000009</c:v>
                </c:pt>
                <c:pt idx="57054">
                  <c:v>77.103999999999999</c:v>
                </c:pt>
                <c:pt idx="57055">
                  <c:v>77.103999999999999</c:v>
                </c:pt>
                <c:pt idx="57056">
                  <c:v>77.103999999999999</c:v>
                </c:pt>
                <c:pt idx="57057">
                  <c:v>77.103999999999999</c:v>
                </c:pt>
                <c:pt idx="57058">
                  <c:v>77.105000000000004</c:v>
                </c:pt>
                <c:pt idx="57059">
                  <c:v>77.105000000000004</c:v>
                </c:pt>
                <c:pt idx="57060">
                  <c:v>77.105000000000004</c:v>
                </c:pt>
                <c:pt idx="57061">
                  <c:v>77.105999999999995</c:v>
                </c:pt>
                <c:pt idx="57062">
                  <c:v>77.105999999999995</c:v>
                </c:pt>
                <c:pt idx="57063">
                  <c:v>77.105999999999995</c:v>
                </c:pt>
                <c:pt idx="57064">
                  <c:v>77.105999999999995</c:v>
                </c:pt>
                <c:pt idx="57065">
                  <c:v>77.106999999999999</c:v>
                </c:pt>
                <c:pt idx="57066">
                  <c:v>77.106999999999999</c:v>
                </c:pt>
                <c:pt idx="57067">
                  <c:v>77.106999999999999</c:v>
                </c:pt>
                <c:pt idx="57068">
                  <c:v>77.108000000000004</c:v>
                </c:pt>
                <c:pt idx="57069">
                  <c:v>77.108000000000004</c:v>
                </c:pt>
                <c:pt idx="57070">
                  <c:v>77.108000000000004</c:v>
                </c:pt>
                <c:pt idx="57071">
                  <c:v>77.108000000000004</c:v>
                </c:pt>
                <c:pt idx="57072">
                  <c:v>77.108999999999995</c:v>
                </c:pt>
                <c:pt idx="57073">
                  <c:v>77.108999999999995</c:v>
                </c:pt>
                <c:pt idx="57074">
                  <c:v>77.108999999999995</c:v>
                </c:pt>
                <c:pt idx="57075">
                  <c:v>77.11</c:v>
                </c:pt>
                <c:pt idx="57076">
                  <c:v>77.11</c:v>
                </c:pt>
                <c:pt idx="57077">
                  <c:v>77.11</c:v>
                </c:pt>
                <c:pt idx="57078">
                  <c:v>77.11</c:v>
                </c:pt>
                <c:pt idx="57079">
                  <c:v>77.111000000000004</c:v>
                </c:pt>
                <c:pt idx="57080">
                  <c:v>77.111000000000004</c:v>
                </c:pt>
                <c:pt idx="57081">
                  <c:v>77.111000000000004</c:v>
                </c:pt>
                <c:pt idx="57082">
                  <c:v>77.111999999999995</c:v>
                </c:pt>
                <c:pt idx="57083">
                  <c:v>77.111999999999995</c:v>
                </c:pt>
                <c:pt idx="57084">
                  <c:v>77.111999999999995</c:v>
                </c:pt>
                <c:pt idx="57085">
                  <c:v>77.111999999999995</c:v>
                </c:pt>
                <c:pt idx="57086">
                  <c:v>77.113</c:v>
                </c:pt>
                <c:pt idx="57087">
                  <c:v>77.113</c:v>
                </c:pt>
                <c:pt idx="57088">
                  <c:v>77.113</c:v>
                </c:pt>
                <c:pt idx="57089">
                  <c:v>77.114000000000004</c:v>
                </c:pt>
                <c:pt idx="57090">
                  <c:v>77.114000000000004</c:v>
                </c:pt>
                <c:pt idx="57091">
                  <c:v>77.114000000000004</c:v>
                </c:pt>
                <c:pt idx="57092">
                  <c:v>77.114000000000004</c:v>
                </c:pt>
                <c:pt idx="57093">
                  <c:v>77.114999999999995</c:v>
                </c:pt>
                <c:pt idx="57094">
                  <c:v>77.114999999999995</c:v>
                </c:pt>
                <c:pt idx="57095">
                  <c:v>77.114999999999995</c:v>
                </c:pt>
                <c:pt idx="57096">
                  <c:v>77.114999999999995</c:v>
                </c:pt>
                <c:pt idx="57097">
                  <c:v>77.116</c:v>
                </c:pt>
                <c:pt idx="57098">
                  <c:v>77.116</c:v>
                </c:pt>
                <c:pt idx="57099">
                  <c:v>77.116</c:v>
                </c:pt>
                <c:pt idx="57100">
                  <c:v>77.117000000000004</c:v>
                </c:pt>
                <c:pt idx="57101">
                  <c:v>77.117000000000004</c:v>
                </c:pt>
                <c:pt idx="57102">
                  <c:v>77.117000000000004</c:v>
                </c:pt>
                <c:pt idx="57103">
                  <c:v>77.117000000000004</c:v>
                </c:pt>
                <c:pt idx="57104">
                  <c:v>77.117999999999995</c:v>
                </c:pt>
                <c:pt idx="57105">
                  <c:v>77.117999999999995</c:v>
                </c:pt>
                <c:pt idx="57106">
                  <c:v>77.117999999999995</c:v>
                </c:pt>
                <c:pt idx="57107">
                  <c:v>77.119</c:v>
                </c:pt>
                <c:pt idx="57108">
                  <c:v>77.119</c:v>
                </c:pt>
                <c:pt idx="57109">
                  <c:v>77.119</c:v>
                </c:pt>
                <c:pt idx="57110">
                  <c:v>77.119</c:v>
                </c:pt>
                <c:pt idx="57111">
                  <c:v>77.12</c:v>
                </c:pt>
                <c:pt idx="57112">
                  <c:v>77.12</c:v>
                </c:pt>
                <c:pt idx="57113">
                  <c:v>77.12</c:v>
                </c:pt>
                <c:pt idx="57114">
                  <c:v>77.120999999999995</c:v>
                </c:pt>
                <c:pt idx="57115">
                  <c:v>77.120999999999995</c:v>
                </c:pt>
                <c:pt idx="57116">
                  <c:v>77.120999999999995</c:v>
                </c:pt>
                <c:pt idx="57117">
                  <c:v>77.120999999999995</c:v>
                </c:pt>
                <c:pt idx="57118">
                  <c:v>77.122</c:v>
                </c:pt>
                <c:pt idx="57119">
                  <c:v>77.122</c:v>
                </c:pt>
                <c:pt idx="57120">
                  <c:v>77.122</c:v>
                </c:pt>
                <c:pt idx="57121">
                  <c:v>77.123000000000005</c:v>
                </c:pt>
                <c:pt idx="57122">
                  <c:v>77.123000000000005</c:v>
                </c:pt>
                <c:pt idx="57123">
                  <c:v>77.123000000000005</c:v>
                </c:pt>
                <c:pt idx="57124">
                  <c:v>77.123000000000005</c:v>
                </c:pt>
                <c:pt idx="57125">
                  <c:v>77.123999999999995</c:v>
                </c:pt>
                <c:pt idx="57126">
                  <c:v>77.123999999999995</c:v>
                </c:pt>
                <c:pt idx="57127">
                  <c:v>77.123999999999995</c:v>
                </c:pt>
                <c:pt idx="57128">
                  <c:v>77.125</c:v>
                </c:pt>
                <c:pt idx="57129">
                  <c:v>77.125</c:v>
                </c:pt>
                <c:pt idx="57130">
                  <c:v>77.125</c:v>
                </c:pt>
                <c:pt idx="57131">
                  <c:v>77.125</c:v>
                </c:pt>
                <c:pt idx="57132">
                  <c:v>77.126000000000005</c:v>
                </c:pt>
                <c:pt idx="57133">
                  <c:v>77.126000000000005</c:v>
                </c:pt>
                <c:pt idx="57134">
                  <c:v>77.126000000000005</c:v>
                </c:pt>
                <c:pt idx="57135">
                  <c:v>77.126999999999995</c:v>
                </c:pt>
                <c:pt idx="57136">
                  <c:v>77.126999999999995</c:v>
                </c:pt>
                <c:pt idx="57137">
                  <c:v>77.126999999999995</c:v>
                </c:pt>
                <c:pt idx="57138">
                  <c:v>77.126999999999995</c:v>
                </c:pt>
                <c:pt idx="57139">
                  <c:v>77.128</c:v>
                </c:pt>
                <c:pt idx="57140">
                  <c:v>77.128</c:v>
                </c:pt>
                <c:pt idx="57141">
                  <c:v>77.128</c:v>
                </c:pt>
                <c:pt idx="57142">
                  <c:v>77.129000000000005</c:v>
                </c:pt>
                <c:pt idx="57143">
                  <c:v>77.129000000000005</c:v>
                </c:pt>
                <c:pt idx="57144">
                  <c:v>77.129000000000005</c:v>
                </c:pt>
                <c:pt idx="57145">
                  <c:v>77.129000000000005</c:v>
                </c:pt>
                <c:pt idx="57146">
                  <c:v>77.13</c:v>
                </c:pt>
                <c:pt idx="57147">
                  <c:v>77.13</c:v>
                </c:pt>
                <c:pt idx="57148">
                  <c:v>77.13</c:v>
                </c:pt>
                <c:pt idx="57149">
                  <c:v>77.131</c:v>
                </c:pt>
                <c:pt idx="57150">
                  <c:v>77.131</c:v>
                </c:pt>
                <c:pt idx="57151">
                  <c:v>77.131</c:v>
                </c:pt>
                <c:pt idx="57152">
                  <c:v>77.131</c:v>
                </c:pt>
                <c:pt idx="57153">
                  <c:v>77.132000000000005</c:v>
                </c:pt>
                <c:pt idx="57154">
                  <c:v>77.132000000000005</c:v>
                </c:pt>
                <c:pt idx="57155">
                  <c:v>77.132000000000005</c:v>
                </c:pt>
                <c:pt idx="57156">
                  <c:v>77.132999999999996</c:v>
                </c:pt>
                <c:pt idx="57157">
                  <c:v>77.132999999999996</c:v>
                </c:pt>
                <c:pt idx="57158">
                  <c:v>77.132999999999996</c:v>
                </c:pt>
                <c:pt idx="57159">
                  <c:v>77.132999999999996</c:v>
                </c:pt>
                <c:pt idx="57160">
                  <c:v>77.134</c:v>
                </c:pt>
                <c:pt idx="57161">
                  <c:v>77.134</c:v>
                </c:pt>
                <c:pt idx="57162">
                  <c:v>77.134</c:v>
                </c:pt>
                <c:pt idx="57163">
                  <c:v>77.134</c:v>
                </c:pt>
                <c:pt idx="57164">
                  <c:v>77.135000000000005</c:v>
                </c:pt>
                <c:pt idx="57165">
                  <c:v>77.135000000000005</c:v>
                </c:pt>
                <c:pt idx="57166">
                  <c:v>77.135000000000005</c:v>
                </c:pt>
                <c:pt idx="57167">
                  <c:v>77.135999999999996</c:v>
                </c:pt>
                <c:pt idx="57168">
                  <c:v>77.135999999999996</c:v>
                </c:pt>
                <c:pt idx="57169">
                  <c:v>77.135999999999996</c:v>
                </c:pt>
                <c:pt idx="57170">
                  <c:v>77.135999999999996</c:v>
                </c:pt>
                <c:pt idx="57171">
                  <c:v>77.137</c:v>
                </c:pt>
                <c:pt idx="57172">
                  <c:v>77.137</c:v>
                </c:pt>
                <c:pt idx="57173">
                  <c:v>77.137</c:v>
                </c:pt>
                <c:pt idx="57174">
                  <c:v>77.138000000000005</c:v>
                </c:pt>
                <c:pt idx="57175">
                  <c:v>77.138000000000005</c:v>
                </c:pt>
                <c:pt idx="57176">
                  <c:v>77.138000000000005</c:v>
                </c:pt>
                <c:pt idx="57177">
                  <c:v>77.138000000000005</c:v>
                </c:pt>
                <c:pt idx="57178">
                  <c:v>77.138999999999996</c:v>
                </c:pt>
                <c:pt idx="57179">
                  <c:v>77.138999999999996</c:v>
                </c:pt>
                <c:pt idx="57180">
                  <c:v>77.138999999999996</c:v>
                </c:pt>
                <c:pt idx="57181">
                  <c:v>77.14</c:v>
                </c:pt>
                <c:pt idx="57182">
                  <c:v>77.14</c:v>
                </c:pt>
                <c:pt idx="57183">
                  <c:v>77.14</c:v>
                </c:pt>
                <c:pt idx="57184">
                  <c:v>77.14</c:v>
                </c:pt>
                <c:pt idx="57185">
                  <c:v>77.141000000000005</c:v>
                </c:pt>
                <c:pt idx="57186">
                  <c:v>77.141000000000005</c:v>
                </c:pt>
                <c:pt idx="57187">
                  <c:v>77.141000000000005</c:v>
                </c:pt>
                <c:pt idx="57188">
                  <c:v>77.141999999999996</c:v>
                </c:pt>
                <c:pt idx="57189">
                  <c:v>77.141999999999996</c:v>
                </c:pt>
                <c:pt idx="57190">
                  <c:v>77.141999999999996</c:v>
                </c:pt>
                <c:pt idx="57191">
                  <c:v>77.141999999999996</c:v>
                </c:pt>
                <c:pt idx="57192">
                  <c:v>77.143000000000001</c:v>
                </c:pt>
                <c:pt idx="57193">
                  <c:v>77.143000000000001</c:v>
                </c:pt>
                <c:pt idx="57194">
                  <c:v>77.143000000000001</c:v>
                </c:pt>
                <c:pt idx="57195">
                  <c:v>77.144000000000005</c:v>
                </c:pt>
                <c:pt idx="57196">
                  <c:v>77.144000000000005</c:v>
                </c:pt>
                <c:pt idx="57197">
                  <c:v>77.144000000000005</c:v>
                </c:pt>
                <c:pt idx="57198">
                  <c:v>77.144000000000005</c:v>
                </c:pt>
                <c:pt idx="57199">
                  <c:v>77.144999999999996</c:v>
                </c:pt>
                <c:pt idx="57200">
                  <c:v>77.144999999999996</c:v>
                </c:pt>
                <c:pt idx="57201">
                  <c:v>77.144999999999996</c:v>
                </c:pt>
                <c:pt idx="57202">
                  <c:v>77.146000000000001</c:v>
                </c:pt>
                <c:pt idx="57203">
                  <c:v>77.146000000000001</c:v>
                </c:pt>
                <c:pt idx="57204">
                  <c:v>77.146000000000001</c:v>
                </c:pt>
                <c:pt idx="57205">
                  <c:v>77.146000000000001</c:v>
                </c:pt>
                <c:pt idx="57206">
                  <c:v>77.147000000000006</c:v>
                </c:pt>
                <c:pt idx="57207">
                  <c:v>77.147000000000006</c:v>
                </c:pt>
                <c:pt idx="57208">
                  <c:v>77.147000000000006</c:v>
                </c:pt>
                <c:pt idx="57209">
                  <c:v>77.147999999999996</c:v>
                </c:pt>
                <c:pt idx="57210">
                  <c:v>77.147999999999996</c:v>
                </c:pt>
                <c:pt idx="57211">
                  <c:v>77.147999999999996</c:v>
                </c:pt>
                <c:pt idx="57212">
                  <c:v>77.147999999999996</c:v>
                </c:pt>
                <c:pt idx="57213">
                  <c:v>77.149000000000001</c:v>
                </c:pt>
                <c:pt idx="57214">
                  <c:v>77.149000000000001</c:v>
                </c:pt>
                <c:pt idx="57215">
                  <c:v>77.149000000000001</c:v>
                </c:pt>
                <c:pt idx="57216">
                  <c:v>77.150000000000006</c:v>
                </c:pt>
                <c:pt idx="57217">
                  <c:v>77.150000000000006</c:v>
                </c:pt>
                <c:pt idx="57218">
                  <c:v>77.150000000000006</c:v>
                </c:pt>
                <c:pt idx="57219">
                  <c:v>77.150000000000006</c:v>
                </c:pt>
                <c:pt idx="57220">
                  <c:v>77.150999999999996</c:v>
                </c:pt>
                <c:pt idx="57221">
                  <c:v>77.150999999999996</c:v>
                </c:pt>
                <c:pt idx="57222">
                  <c:v>77.150999999999996</c:v>
                </c:pt>
                <c:pt idx="57223">
                  <c:v>77.152000000000001</c:v>
                </c:pt>
                <c:pt idx="57224">
                  <c:v>77.152000000000001</c:v>
                </c:pt>
                <c:pt idx="57225">
                  <c:v>77.152000000000001</c:v>
                </c:pt>
                <c:pt idx="57226">
                  <c:v>77.152000000000001</c:v>
                </c:pt>
                <c:pt idx="57227">
                  <c:v>77.153000000000006</c:v>
                </c:pt>
                <c:pt idx="57228">
                  <c:v>77.153000000000006</c:v>
                </c:pt>
                <c:pt idx="57229">
                  <c:v>77.153000000000006</c:v>
                </c:pt>
                <c:pt idx="57230">
                  <c:v>77.153000000000006</c:v>
                </c:pt>
                <c:pt idx="57231">
                  <c:v>77.153999999999996</c:v>
                </c:pt>
                <c:pt idx="57232">
                  <c:v>77.153999999999996</c:v>
                </c:pt>
                <c:pt idx="57233">
                  <c:v>77.153999999999996</c:v>
                </c:pt>
                <c:pt idx="57234">
                  <c:v>77.155000000000001</c:v>
                </c:pt>
                <c:pt idx="57235">
                  <c:v>77.155000000000001</c:v>
                </c:pt>
                <c:pt idx="57236">
                  <c:v>77.155000000000001</c:v>
                </c:pt>
                <c:pt idx="57237">
                  <c:v>77.155000000000001</c:v>
                </c:pt>
                <c:pt idx="57238">
                  <c:v>77.156000000000006</c:v>
                </c:pt>
                <c:pt idx="57239">
                  <c:v>77.156000000000006</c:v>
                </c:pt>
                <c:pt idx="57240">
                  <c:v>77.156000000000006</c:v>
                </c:pt>
                <c:pt idx="57241">
                  <c:v>77.156999999999996</c:v>
                </c:pt>
                <c:pt idx="57242">
                  <c:v>77.156999999999996</c:v>
                </c:pt>
                <c:pt idx="57243">
                  <c:v>77.156999999999996</c:v>
                </c:pt>
                <c:pt idx="57244">
                  <c:v>77.156999999999996</c:v>
                </c:pt>
                <c:pt idx="57245">
                  <c:v>77.158000000000001</c:v>
                </c:pt>
                <c:pt idx="57246">
                  <c:v>77.158000000000001</c:v>
                </c:pt>
                <c:pt idx="57247">
                  <c:v>77.158000000000001</c:v>
                </c:pt>
                <c:pt idx="57248">
                  <c:v>77.159000000000006</c:v>
                </c:pt>
                <c:pt idx="57249">
                  <c:v>77.159000000000006</c:v>
                </c:pt>
                <c:pt idx="57250">
                  <c:v>77.159000000000006</c:v>
                </c:pt>
                <c:pt idx="57251">
                  <c:v>77.159000000000006</c:v>
                </c:pt>
                <c:pt idx="57252">
                  <c:v>77.16</c:v>
                </c:pt>
                <c:pt idx="57253">
                  <c:v>77.16</c:v>
                </c:pt>
                <c:pt idx="57254">
                  <c:v>77.16</c:v>
                </c:pt>
                <c:pt idx="57255">
                  <c:v>77.161000000000001</c:v>
                </c:pt>
                <c:pt idx="57256">
                  <c:v>77.161000000000001</c:v>
                </c:pt>
                <c:pt idx="57257">
                  <c:v>77.161000000000001</c:v>
                </c:pt>
                <c:pt idx="57258">
                  <c:v>77.161000000000001</c:v>
                </c:pt>
                <c:pt idx="57259">
                  <c:v>77.162000000000006</c:v>
                </c:pt>
                <c:pt idx="57260">
                  <c:v>77.162000000000006</c:v>
                </c:pt>
                <c:pt idx="57261">
                  <c:v>77.162000000000006</c:v>
                </c:pt>
                <c:pt idx="57262">
                  <c:v>77.162999999999997</c:v>
                </c:pt>
                <c:pt idx="57263">
                  <c:v>77.162999999999997</c:v>
                </c:pt>
                <c:pt idx="57264">
                  <c:v>77.162999999999997</c:v>
                </c:pt>
                <c:pt idx="57265">
                  <c:v>77.162999999999997</c:v>
                </c:pt>
                <c:pt idx="57266">
                  <c:v>77.164000000000001</c:v>
                </c:pt>
                <c:pt idx="57267">
                  <c:v>77.164000000000001</c:v>
                </c:pt>
                <c:pt idx="57268">
                  <c:v>77.164000000000001</c:v>
                </c:pt>
                <c:pt idx="57269">
                  <c:v>77.165000000000006</c:v>
                </c:pt>
                <c:pt idx="57270">
                  <c:v>77.165000000000006</c:v>
                </c:pt>
                <c:pt idx="57271">
                  <c:v>77.165000000000006</c:v>
                </c:pt>
                <c:pt idx="57272">
                  <c:v>77.165000000000006</c:v>
                </c:pt>
                <c:pt idx="57273">
                  <c:v>77.165999999999997</c:v>
                </c:pt>
                <c:pt idx="57274">
                  <c:v>77.165999999999997</c:v>
                </c:pt>
                <c:pt idx="57275">
                  <c:v>77.165999999999997</c:v>
                </c:pt>
                <c:pt idx="57276">
                  <c:v>77.167000000000002</c:v>
                </c:pt>
                <c:pt idx="57277">
                  <c:v>77.167000000000002</c:v>
                </c:pt>
                <c:pt idx="57278">
                  <c:v>77.167000000000002</c:v>
                </c:pt>
                <c:pt idx="57279">
                  <c:v>77.167000000000002</c:v>
                </c:pt>
                <c:pt idx="57280">
                  <c:v>77.168000000000006</c:v>
                </c:pt>
                <c:pt idx="57281">
                  <c:v>77.168000000000006</c:v>
                </c:pt>
                <c:pt idx="57282">
                  <c:v>77.168000000000006</c:v>
                </c:pt>
                <c:pt idx="57283">
                  <c:v>77.168999999999997</c:v>
                </c:pt>
                <c:pt idx="57284">
                  <c:v>77.168999999999997</c:v>
                </c:pt>
                <c:pt idx="57285">
                  <c:v>77.168999999999997</c:v>
                </c:pt>
                <c:pt idx="57286">
                  <c:v>77.168999999999997</c:v>
                </c:pt>
                <c:pt idx="57287">
                  <c:v>77.17</c:v>
                </c:pt>
                <c:pt idx="57288">
                  <c:v>77.17</c:v>
                </c:pt>
                <c:pt idx="57289">
                  <c:v>77.17</c:v>
                </c:pt>
                <c:pt idx="57290">
                  <c:v>77.171000000000006</c:v>
                </c:pt>
                <c:pt idx="57291">
                  <c:v>77.171000000000006</c:v>
                </c:pt>
                <c:pt idx="57292">
                  <c:v>77.171000000000006</c:v>
                </c:pt>
                <c:pt idx="57293">
                  <c:v>77.171000000000006</c:v>
                </c:pt>
                <c:pt idx="57294">
                  <c:v>77.171999999999997</c:v>
                </c:pt>
                <c:pt idx="57295">
                  <c:v>77.171999999999997</c:v>
                </c:pt>
                <c:pt idx="57296">
                  <c:v>77.171999999999997</c:v>
                </c:pt>
                <c:pt idx="57297">
                  <c:v>77.173000000000002</c:v>
                </c:pt>
                <c:pt idx="57298">
                  <c:v>77.173000000000002</c:v>
                </c:pt>
                <c:pt idx="57299">
                  <c:v>77.173000000000002</c:v>
                </c:pt>
                <c:pt idx="57300">
                  <c:v>77.173000000000002</c:v>
                </c:pt>
                <c:pt idx="57301">
                  <c:v>77.174000000000007</c:v>
                </c:pt>
                <c:pt idx="57302">
                  <c:v>77.174000000000007</c:v>
                </c:pt>
                <c:pt idx="57303">
                  <c:v>77.174000000000007</c:v>
                </c:pt>
                <c:pt idx="57304">
                  <c:v>77.174999999999997</c:v>
                </c:pt>
                <c:pt idx="57305">
                  <c:v>77.174999999999997</c:v>
                </c:pt>
                <c:pt idx="57306">
                  <c:v>77.174999999999997</c:v>
                </c:pt>
                <c:pt idx="57307">
                  <c:v>77.174999999999997</c:v>
                </c:pt>
                <c:pt idx="57308">
                  <c:v>77.176000000000002</c:v>
                </c:pt>
                <c:pt idx="57309">
                  <c:v>77.176000000000002</c:v>
                </c:pt>
                <c:pt idx="57310">
                  <c:v>77.176000000000002</c:v>
                </c:pt>
                <c:pt idx="57311">
                  <c:v>77.176000000000002</c:v>
                </c:pt>
                <c:pt idx="57312">
                  <c:v>77.177000000000007</c:v>
                </c:pt>
                <c:pt idx="57313">
                  <c:v>77.177000000000007</c:v>
                </c:pt>
                <c:pt idx="57314">
                  <c:v>77.177000000000007</c:v>
                </c:pt>
                <c:pt idx="57315">
                  <c:v>77.177999999999997</c:v>
                </c:pt>
                <c:pt idx="57316">
                  <c:v>77.177999999999997</c:v>
                </c:pt>
                <c:pt idx="57317">
                  <c:v>77.177999999999997</c:v>
                </c:pt>
                <c:pt idx="57318">
                  <c:v>77.177999999999997</c:v>
                </c:pt>
                <c:pt idx="57319">
                  <c:v>77.179000000000002</c:v>
                </c:pt>
                <c:pt idx="57320">
                  <c:v>77.179000000000002</c:v>
                </c:pt>
                <c:pt idx="57321">
                  <c:v>77.179000000000002</c:v>
                </c:pt>
                <c:pt idx="57322">
                  <c:v>77.180000000000007</c:v>
                </c:pt>
                <c:pt idx="57323">
                  <c:v>77.180000000000007</c:v>
                </c:pt>
                <c:pt idx="57324">
                  <c:v>77.180000000000007</c:v>
                </c:pt>
                <c:pt idx="57325">
                  <c:v>77.180000000000007</c:v>
                </c:pt>
                <c:pt idx="57326">
                  <c:v>77.180999999999997</c:v>
                </c:pt>
                <c:pt idx="57327">
                  <c:v>77.180999999999997</c:v>
                </c:pt>
                <c:pt idx="57328">
                  <c:v>77.180999999999997</c:v>
                </c:pt>
                <c:pt idx="57329">
                  <c:v>77.182000000000002</c:v>
                </c:pt>
                <c:pt idx="57330">
                  <c:v>77.182000000000002</c:v>
                </c:pt>
                <c:pt idx="57331">
                  <c:v>77.182000000000002</c:v>
                </c:pt>
                <c:pt idx="57332">
                  <c:v>77.182000000000002</c:v>
                </c:pt>
                <c:pt idx="57333">
                  <c:v>77.183000000000007</c:v>
                </c:pt>
                <c:pt idx="57334">
                  <c:v>77.183000000000007</c:v>
                </c:pt>
                <c:pt idx="57335">
                  <c:v>77.183000000000007</c:v>
                </c:pt>
                <c:pt idx="57336">
                  <c:v>77.183999999999997</c:v>
                </c:pt>
                <c:pt idx="57337">
                  <c:v>77.183999999999997</c:v>
                </c:pt>
                <c:pt idx="57338">
                  <c:v>77.183999999999997</c:v>
                </c:pt>
                <c:pt idx="57339">
                  <c:v>77.183999999999997</c:v>
                </c:pt>
                <c:pt idx="57340">
                  <c:v>77.185000000000002</c:v>
                </c:pt>
                <c:pt idx="57341">
                  <c:v>77.185000000000002</c:v>
                </c:pt>
                <c:pt idx="57342">
                  <c:v>77.185000000000002</c:v>
                </c:pt>
                <c:pt idx="57343">
                  <c:v>77.186000000000007</c:v>
                </c:pt>
                <c:pt idx="57344">
                  <c:v>77.186000000000007</c:v>
                </c:pt>
                <c:pt idx="57345">
                  <c:v>77.186000000000007</c:v>
                </c:pt>
                <c:pt idx="57346">
                  <c:v>77.186000000000007</c:v>
                </c:pt>
                <c:pt idx="57347">
                  <c:v>77.186999999999998</c:v>
                </c:pt>
                <c:pt idx="57348">
                  <c:v>77.186999999999998</c:v>
                </c:pt>
                <c:pt idx="57349">
                  <c:v>77.186999999999998</c:v>
                </c:pt>
                <c:pt idx="57350">
                  <c:v>77.188000000000002</c:v>
                </c:pt>
                <c:pt idx="57351">
                  <c:v>77.188000000000002</c:v>
                </c:pt>
                <c:pt idx="57352">
                  <c:v>77.188000000000002</c:v>
                </c:pt>
                <c:pt idx="57353">
                  <c:v>77.188000000000002</c:v>
                </c:pt>
                <c:pt idx="57354">
                  <c:v>77.189000000000007</c:v>
                </c:pt>
                <c:pt idx="57355">
                  <c:v>77.189000000000007</c:v>
                </c:pt>
                <c:pt idx="57356">
                  <c:v>77.189000000000007</c:v>
                </c:pt>
                <c:pt idx="57357">
                  <c:v>77.19</c:v>
                </c:pt>
                <c:pt idx="57358">
                  <c:v>77.19</c:v>
                </c:pt>
                <c:pt idx="57359">
                  <c:v>77.19</c:v>
                </c:pt>
                <c:pt idx="57360">
                  <c:v>77.19</c:v>
                </c:pt>
                <c:pt idx="57361">
                  <c:v>77.191000000000003</c:v>
                </c:pt>
                <c:pt idx="57362">
                  <c:v>77.191000000000003</c:v>
                </c:pt>
                <c:pt idx="57363">
                  <c:v>77.191000000000003</c:v>
                </c:pt>
                <c:pt idx="57364">
                  <c:v>77.192000000000007</c:v>
                </c:pt>
                <c:pt idx="57365">
                  <c:v>77.192000000000007</c:v>
                </c:pt>
                <c:pt idx="57366">
                  <c:v>77.192000000000007</c:v>
                </c:pt>
                <c:pt idx="57367">
                  <c:v>77.192000000000007</c:v>
                </c:pt>
                <c:pt idx="57368">
                  <c:v>77.192999999999998</c:v>
                </c:pt>
                <c:pt idx="57369">
                  <c:v>77.192999999999998</c:v>
                </c:pt>
                <c:pt idx="57370">
                  <c:v>77.192999999999998</c:v>
                </c:pt>
                <c:pt idx="57371">
                  <c:v>77.194000000000003</c:v>
                </c:pt>
                <c:pt idx="57372">
                  <c:v>77.194000000000003</c:v>
                </c:pt>
                <c:pt idx="57373">
                  <c:v>77.194000000000003</c:v>
                </c:pt>
                <c:pt idx="57374">
                  <c:v>77.194000000000003</c:v>
                </c:pt>
                <c:pt idx="57375">
                  <c:v>77.195000000000007</c:v>
                </c:pt>
                <c:pt idx="57376">
                  <c:v>77.195000000000007</c:v>
                </c:pt>
                <c:pt idx="57377">
                  <c:v>77.195000000000007</c:v>
                </c:pt>
                <c:pt idx="57378">
                  <c:v>77.195000000000007</c:v>
                </c:pt>
                <c:pt idx="57379">
                  <c:v>77.195999999999998</c:v>
                </c:pt>
                <c:pt idx="57380">
                  <c:v>77.195999999999998</c:v>
                </c:pt>
                <c:pt idx="57381">
                  <c:v>77.195999999999998</c:v>
                </c:pt>
                <c:pt idx="57382">
                  <c:v>77.197000000000003</c:v>
                </c:pt>
                <c:pt idx="57383">
                  <c:v>77.197000000000003</c:v>
                </c:pt>
                <c:pt idx="57384">
                  <c:v>77.197000000000003</c:v>
                </c:pt>
                <c:pt idx="57385">
                  <c:v>77.197000000000003</c:v>
                </c:pt>
                <c:pt idx="57386">
                  <c:v>77.198000000000008</c:v>
                </c:pt>
                <c:pt idx="57387">
                  <c:v>77.198000000000008</c:v>
                </c:pt>
                <c:pt idx="57388">
                  <c:v>77.198000000000008</c:v>
                </c:pt>
                <c:pt idx="57389">
                  <c:v>77.198999999999998</c:v>
                </c:pt>
                <c:pt idx="57390">
                  <c:v>77.198999999999998</c:v>
                </c:pt>
                <c:pt idx="57391">
                  <c:v>77.198999999999998</c:v>
                </c:pt>
                <c:pt idx="57392">
                  <c:v>77.198999999999998</c:v>
                </c:pt>
                <c:pt idx="57393">
                  <c:v>77.2</c:v>
                </c:pt>
                <c:pt idx="57394">
                  <c:v>77.2</c:v>
                </c:pt>
                <c:pt idx="57395">
                  <c:v>77.2</c:v>
                </c:pt>
                <c:pt idx="57396">
                  <c:v>77.201000000000008</c:v>
                </c:pt>
                <c:pt idx="57397">
                  <c:v>77.201000000000008</c:v>
                </c:pt>
                <c:pt idx="57398">
                  <c:v>77.201000000000008</c:v>
                </c:pt>
                <c:pt idx="57399">
                  <c:v>77.201000000000008</c:v>
                </c:pt>
                <c:pt idx="57400">
                  <c:v>77.201999999999998</c:v>
                </c:pt>
                <c:pt idx="57401">
                  <c:v>77.201999999999998</c:v>
                </c:pt>
                <c:pt idx="57402">
                  <c:v>77.201999999999998</c:v>
                </c:pt>
                <c:pt idx="57403">
                  <c:v>77.203000000000003</c:v>
                </c:pt>
                <c:pt idx="57404">
                  <c:v>77.203000000000003</c:v>
                </c:pt>
                <c:pt idx="57405">
                  <c:v>77.203000000000003</c:v>
                </c:pt>
                <c:pt idx="57406">
                  <c:v>77.203000000000003</c:v>
                </c:pt>
                <c:pt idx="57407">
                  <c:v>77.204000000000008</c:v>
                </c:pt>
                <c:pt idx="57408">
                  <c:v>77.204000000000008</c:v>
                </c:pt>
                <c:pt idx="57409">
                  <c:v>77.204000000000008</c:v>
                </c:pt>
                <c:pt idx="57410">
                  <c:v>77.204999999999998</c:v>
                </c:pt>
                <c:pt idx="57411">
                  <c:v>77.204999999999998</c:v>
                </c:pt>
                <c:pt idx="57412">
                  <c:v>77.204999999999998</c:v>
                </c:pt>
                <c:pt idx="57413">
                  <c:v>77.204999999999998</c:v>
                </c:pt>
                <c:pt idx="57414">
                  <c:v>77.206000000000003</c:v>
                </c:pt>
                <c:pt idx="57415">
                  <c:v>77.206000000000003</c:v>
                </c:pt>
                <c:pt idx="57416">
                  <c:v>77.206000000000003</c:v>
                </c:pt>
                <c:pt idx="57417">
                  <c:v>77.207000000000008</c:v>
                </c:pt>
                <c:pt idx="57418">
                  <c:v>77.207000000000008</c:v>
                </c:pt>
                <c:pt idx="57419">
                  <c:v>77.207000000000008</c:v>
                </c:pt>
                <c:pt idx="57420">
                  <c:v>77.207000000000008</c:v>
                </c:pt>
                <c:pt idx="57421">
                  <c:v>77.207999999999998</c:v>
                </c:pt>
                <c:pt idx="57422">
                  <c:v>77.207999999999998</c:v>
                </c:pt>
                <c:pt idx="57423">
                  <c:v>77.207999999999998</c:v>
                </c:pt>
                <c:pt idx="57424">
                  <c:v>77.209000000000003</c:v>
                </c:pt>
                <c:pt idx="57425">
                  <c:v>77.209000000000003</c:v>
                </c:pt>
                <c:pt idx="57426">
                  <c:v>77.209000000000003</c:v>
                </c:pt>
                <c:pt idx="57427">
                  <c:v>77.209000000000003</c:v>
                </c:pt>
                <c:pt idx="57428">
                  <c:v>77.210000000000008</c:v>
                </c:pt>
                <c:pt idx="57429">
                  <c:v>77.210000000000008</c:v>
                </c:pt>
                <c:pt idx="57430">
                  <c:v>77.210000000000008</c:v>
                </c:pt>
                <c:pt idx="57431">
                  <c:v>77.210999999999999</c:v>
                </c:pt>
                <c:pt idx="57432">
                  <c:v>77.210999999999999</c:v>
                </c:pt>
                <c:pt idx="57433">
                  <c:v>77.210999999999999</c:v>
                </c:pt>
                <c:pt idx="57434">
                  <c:v>77.210999999999999</c:v>
                </c:pt>
                <c:pt idx="57435">
                  <c:v>77.212000000000003</c:v>
                </c:pt>
                <c:pt idx="57436">
                  <c:v>77.212000000000003</c:v>
                </c:pt>
                <c:pt idx="57437">
                  <c:v>77.212000000000003</c:v>
                </c:pt>
                <c:pt idx="57438">
                  <c:v>77.212000000000003</c:v>
                </c:pt>
                <c:pt idx="57439">
                  <c:v>77.213000000000008</c:v>
                </c:pt>
                <c:pt idx="57440">
                  <c:v>77.213000000000008</c:v>
                </c:pt>
                <c:pt idx="57441">
                  <c:v>77.213000000000008</c:v>
                </c:pt>
                <c:pt idx="57442">
                  <c:v>77.213999999999999</c:v>
                </c:pt>
                <c:pt idx="57443">
                  <c:v>77.213999999999999</c:v>
                </c:pt>
                <c:pt idx="57444">
                  <c:v>77.213999999999999</c:v>
                </c:pt>
                <c:pt idx="57445">
                  <c:v>77.213999999999999</c:v>
                </c:pt>
                <c:pt idx="57446">
                  <c:v>77.215000000000003</c:v>
                </c:pt>
                <c:pt idx="57447">
                  <c:v>77.215000000000003</c:v>
                </c:pt>
                <c:pt idx="57448">
                  <c:v>77.215000000000003</c:v>
                </c:pt>
                <c:pt idx="57449">
                  <c:v>77.216000000000008</c:v>
                </c:pt>
                <c:pt idx="57450">
                  <c:v>77.216000000000008</c:v>
                </c:pt>
                <c:pt idx="57451">
                  <c:v>77.216000000000008</c:v>
                </c:pt>
                <c:pt idx="57452">
                  <c:v>77.216000000000008</c:v>
                </c:pt>
                <c:pt idx="57453">
                  <c:v>77.216999999999999</c:v>
                </c:pt>
                <c:pt idx="57454">
                  <c:v>77.216999999999999</c:v>
                </c:pt>
                <c:pt idx="57455">
                  <c:v>77.216999999999999</c:v>
                </c:pt>
                <c:pt idx="57456">
                  <c:v>77.218000000000004</c:v>
                </c:pt>
                <c:pt idx="57457">
                  <c:v>77.218000000000004</c:v>
                </c:pt>
                <c:pt idx="57458">
                  <c:v>77.218000000000004</c:v>
                </c:pt>
                <c:pt idx="57459">
                  <c:v>77.218000000000004</c:v>
                </c:pt>
                <c:pt idx="57460">
                  <c:v>77.219000000000008</c:v>
                </c:pt>
                <c:pt idx="57461">
                  <c:v>77.219000000000008</c:v>
                </c:pt>
                <c:pt idx="57462">
                  <c:v>77.219000000000008</c:v>
                </c:pt>
                <c:pt idx="57463">
                  <c:v>77.22</c:v>
                </c:pt>
                <c:pt idx="57464">
                  <c:v>77.22</c:v>
                </c:pt>
                <c:pt idx="57465">
                  <c:v>77.22</c:v>
                </c:pt>
                <c:pt idx="57466">
                  <c:v>77.22</c:v>
                </c:pt>
                <c:pt idx="57467">
                  <c:v>77.221000000000004</c:v>
                </c:pt>
                <c:pt idx="57468">
                  <c:v>77.221000000000004</c:v>
                </c:pt>
                <c:pt idx="57469">
                  <c:v>77.221000000000004</c:v>
                </c:pt>
                <c:pt idx="57470">
                  <c:v>77.222000000000008</c:v>
                </c:pt>
                <c:pt idx="57471">
                  <c:v>77.222000000000008</c:v>
                </c:pt>
                <c:pt idx="57472">
                  <c:v>77.222000000000008</c:v>
                </c:pt>
                <c:pt idx="57473">
                  <c:v>77.222000000000008</c:v>
                </c:pt>
                <c:pt idx="57474">
                  <c:v>77.222999999999999</c:v>
                </c:pt>
                <c:pt idx="57475">
                  <c:v>77.222999999999999</c:v>
                </c:pt>
                <c:pt idx="57476">
                  <c:v>77.222999999999999</c:v>
                </c:pt>
                <c:pt idx="57477">
                  <c:v>77.224000000000004</c:v>
                </c:pt>
                <c:pt idx="57478">
                  <c:v>77.224000000000004</c:v>
                </c:pt>
                <c:pt idx="57479">
                  <c:v>77.224000000000004</c:v>
                </c:pt>
                <c:pt idx="57480">
                  <c:v>77.224000000000004</c:v>
                </c:pt>
                <c:pt idx="57481">
                  <c:v>77.225000000000009</c:v>
                </c:pt>
                <c:pt idx="57482">
                  <c:v>77.225000000000009</c:v>
                </c:pt>
                <c:pt idx="57483">
                  <c:v>77.225000000000009</c:v>
                </c:pt>
                <c:pt idx="57484">
                  <c:v>77.225999999999999</c:v>
                </c:pt>
                <c:pt idx="57485">
                  <c:v>77.225999999999999</c:v>
                </c:pt>
                <c:pt idx="57486">
                  <c:v>77.225999999999999</c:v>
                </c:pt>
                <c:pt idx="57487">
                  <c:v>77.225999999999999</c:v>
                </c:pt>
                <c:pt idx="57488">
                  <c:v>77.227000000000004</c:v>
                </c:pt>
                <c:pt idx="57489">
                  <c:v>77.227000000000004</c:v>
                </c:pt>
                <c:pt idx="57490">
                  <c:v>77.227000000000004</c:v>
                </c:pt>
                <c:pt idx="57491">
                  <c:v>77.228000000000009</c:v>
                </c:pt>
                <c:pt idx="57492">
                  <c:v>77.228000000000009</c:v>
                </c:pt>
                <c:pt idx="57493">
                  <c:v>77.228000000000009</c:v>
                </c:pt>
                <c:pt idx="57494">
                  <c:v>77.228000000000009</c:v>
                </c:pt>
                <c:pt idx="57495">
                  <c:v>77.228999999999999</c:v>
                </c:pt>
                <c:pt idx="57496">
                  <c:v>77.228999999999999</c:v>
                </c:pt>
                <c:pt idx="57497">
                  <c:v>77.228999999999999</c:v>
                </c:pt>
                <c:pt idx="57498">
                  <c:v>77.23</c:v>
                </c:pt>
                <c:pt idx="57499">
                  <c:v>77.23</c:v>
                </c:pt>
                <c:pt idx="57500">
                  <c:v>77.23</c:v>
                </c:pt>
                <c:pt idx="57501">
                  <c:v>77.23</c:v>
                </c:pt>
                <c:pt idx="57502">
                  <c:v>77.230999999999995</c:v>
                </c:pt>
                <c:pt idx="57503">
                  <c:v>77.230999999999995</c:v>
                </c:pt>
                <c:pt idx="57504">
                  <c:v>77.230999999999995</c:v>
                </c:pt>
                <c:pt idx="57505">
                  <c:v>77.231999999999999</c:v>
                </c:pt>
                <c:pt idx="57506">
                  <c:v>77.231999999999999</c:v>
                </c:pt>
                <c:pt idx="57507">
                  <c:v>77.231999999999999</c:v>
                </c:pt>
                <c:pt idx="57508">
                  <c:v>77.231999999999999</c:v>
                </c:pt>
                <c:pt idx="57509">
                  <c:v>77.233000000000004</c:v>
                </c:pt>
                <c:pt idx="57510">
                  <c:v>77.233000000000004</c:v>
                </c:pt>
                <c:pt idx="57511">
                  <c:v>77.233000000000004</c:v>
                </c:pt>
                <c:pt idx="57512">
                  <c:v>77.233000000000004</c:v>
                </c:pt>
                <c:pt idx="57513">
                  <c:v>77.233999999999995</c:v>
                </c:pt>
                <c:pt idx="57514">
                  <c:v>77.233999999999995</c:v>
                </c:pt>
                <c:pt idx="57515">
                  <c:v>77.233999999999995</c:v>
                </c:pt>
                <c:pt idx="57516">
                  <c:v>77.234999999999999</c:v>
                </c:pt>
                <c:pt idx="57517">
                  <c:v>77.234999999999999</c:v>
                </c:pt>
                <c:pt idx="57518">
                  <c:v>77.234999999999999</c:v>
                </c:pt>
                <c:pt idx="57519">
                  <c:v>77.234999999999999</c:v>
                </c:pt>
                <c:pt idx="57520">
                  <c:v>77.236000000000004</c:v>
                </c:pt>
                <c:pt idx="57521">
                  <c:v>77.236000000000004</c:v>
                </c:pt>
                <c:pt idx="57522">
                  <c:v>77.236000000000004</c:v>
                </c:pt>
                <c:pt idx="57523">
                  <c:v>77.236999999999995</c:v>
                </c:pt>
                <c:pt idx="57524">
                  <c:v>77.236999999999995</c:v>
                </c:pt>
                <c:pt idx="57525">
                  <c:v>77.236999999999995</c:v>
                </c:pt>
                <c:pt idx="57526">
                  <c:v>77.236999999999995</c:v>
                </c:pt>
                <c:pt idx="57527">
                  <c:v>77.238</c:v>
                </c:pt>
                <c:pt idx="57528">
                  <c:v>77.238</c:v>
                </c:pt>
                <c:pt idx="57529">
                  <c:v>77.238</c:v>
                </c:pt>
                <c:pt idx="57530">
                  <c:v>77.239000000000004</c:v>
                </c:pt>
                <c:pt idx="57531">
                  <c:v>77.239000000000004</c:v>
                </c:pt>
                <c:pt idx="57532">
                  <c:v>77.239000000000004</c:v>
                </c:pt>
                <c:pt idx="57533">
                  <c:v>77.239000000000004</c:v>
                </c:pt>
                <c:pt idx="57534">
                  <c:v>77.239999999999995</c:v>
                </c:pt>
                <c:pt idx="57535">
                  <c:v>77.239999999999995</c:v>
                </c:pt>
                <c:pt idx="57536">
                  <c:v>77.239999999999995</c:v>
                </c:pt>
                <c:pt idx="57537">
                  <c:v>77.241</c:v>
                </c:pt>
                <c:pt idx="57538">
                  <c:v>77.241</c:v>
                </c:pt>
                <c:pt idx="57539">
                  <c:v>77.241</c:v>
                </c:pt>
                <c:pt idx="57540">
                  <c:v>77.241</c:v>
                </c:pt>
                <c:pt idx="57541">
                  <c:v>77.242000000000004</c:v>
                </c:pt>
                <c:pt idx="57542">
                  <c:v>77.242000000000004</c:v>
                </c:pt>
                <c:pt idx="57543">
                  <c:v>77.242000000000004</c:v>
                </c:pt>
                <c:pt idx="57544">
                  <c:v>77.242999999999995</c:v>
                </c:pt>
                <c:pt idx="57545">
                  <c:v>77.242999999999995</c:v>
                </c:pt>
                <c:pt idx="57546">
                  <c:v>77.242999999999995</c:v>
                </c:pt>
                <c:pt idx="57547">
                  <c:v>77.242999999999995</c:v>
                </c:pt>
                <c:pt idx="57548">
                  <c:v>77.244</c:v>
                </c:pt>
                <c:pt idx="57549">
                  <c:v>77.244</c:v>
                </c:pt>
                <c:pt idx="57550">
                  <c:v>77.244</c:v>
                </c:pt>
                <c:pt idx="57551">
                  <c:v>77.245000000000005</c:v>
                </c:pt>
                <c:pt idx="57552">
                  <c:v>77.245000000000005</c:v>
                </c:pt>
                <c:pt idx="57553">
                  <c:v>77.245000000000005</c:v>
                </c:pt>
                <c:pt idx="57554">
                  <c:v>77.245000000000005</c:v>
                </c:pt>
                <c:pt idx="57555">
                  <c:v>77.245999999999995</c:v>
                </c:pt>
                <c:pt idx="57556">
                  <c:v>77.245999999999995</c:v>
                </c:pt>
                <c:pt idx="57557">
                  <c:v>77.245999999999995</c:v>
                </c:pt>
                <c:pt idx="57558">
                  <c:v>77.247</c:v>
                </c:pt>
                <c:pt idx="57559">
                  <c:v>77.247</c:v>
                </c:pt>
                <c:pt idx="57560">
                  <c:v>77.247</c:v>
                </c:pt>
                <c:pt idx="57561">
                  <c:v>77.247</c:v>
                </c:pt>
                <c:pt idx="57562">
                  <c:v>77.248000000000005</c:v>
                </c:pt>
                <c:pt idx="57563">
                  <c:v>77.248000000000005</c:v>
                </c:pt>
                <c:pt idx="57564">
                  <c:v>77.248000000000005</c:v>
                </c:pt>
                <c:pt idx="57565">
                  <c:v>77.248999999999995</c:v>
                </c:pt>
                <c:pt idx="57566">
                  <c:v>77.248999999999995</c:v>
                </c:pt>
                <c:pt idx="57567">
                  <c:v>77.248999999999995</c:v>
                </c:pt>
                <c:pt idx="57568">
                  <c:v>77.248999999999995</c:v>
                </c:pt>
                <c:pt idx="57569">
                  <c:v>77.25</c:v>
                </c:pt>
                <c:pt idx="57570">
                  <c:v>77.25</c:v>
                </c:pt>
                <c:pt idx="57571">
                  <c:v>77.25</c:v>
                </c:pt>
                <c:pt idx="57572">
                  <c:v>77.25</c:v>
                </c:pt>
                <c:pt idx="57573">
                  <c:v>77.251000000000005</c:v>
                </c:pt>
                <c:pt idx="57574">
                  <c:v>77.251000000000005</c:v>
                </c:pt>
                <c:pt idx="57575">
                  <c:v>77.251000000000005</c:v>
                </c:pt>
                <c:pt idx="57576">
                  <c:v>77.251999999999995</c:v>
                </c:pt>
                <c:pt idx="57577">
                  <c:v>77.251999999999995</c:v>
                </c:pt>
                <c:pt idx="57578">
                  <c:v>77.251999999999995</c:v>
                </c:pt>
                <c:pt idx="57579">
                  <c:v>77.251999999999995</c:v>
                </c:pt>
                <c:pt idx="57580">
                  <c:v>77.253</c:v>
                </c:pt>
                <c:pt idx="57581">
                  <c:v>77.253</c:v>
                </c:pt>
                <c:pt idx="57582">
                  <c:v>77.253</c:v>
                </c:pt>
                <c:pt idx="57583">
                  <c:v>77.254000000000005</c:v>
                </c:pt>
                <c:pt idx="57584">
                  <c:v>77.254000000000005</c:v>
                </c:pt>
                <c:pt idx="57585">
                  <c:v>77.254000000000005</c:v>
                </c:pt>
                <c:pt idx="57586">
                  <c:v>77.254000000000005</c:v>
                </c:pt>
                <c:pt idx="57587">
                  <c:v>77.254999999999995</c:v>
                </c:pt>
                <c:pt idx="57588">
                  <c:v>77.254999999999995</c:v>
                </c:pt>
                <c:pt idx="57589">
                  <c:v>77.254999999999995</c:v>
                </c:pt>
                <c:pt idx="57590">
                  <c:v>77.256</c:v>
                </c:pt>
                <c:pt idx="57591">
                  <c:v>77.256</c:v>
                </c:pt>
                <c:pt idx="57592">
                  <c:v>77.256</c:v>
                </c:pt>
                <c:pt idx="57593">
                  <c:v>77.256</c:v>
                </c:pt>
                <c:pt idx="57594">
                  <c:v>77.257000000000005</c:v>
                </c:pt>
                <c:pt idx="57595">
                  <c:v>77.257000000000005</c:v>
                </c:pt>
                <c:pt idx="57596">
                  <c:v>77.257000000000005</c:v>
                </c:pt>
                <c:pt idx="57597">
                  <c:v>77.257999999999996</c:v>
                </c:pt>
                <c:pt idx="57598">
                  <c:v>77.257999999999996</c:v>
                </c:pt>
                <c:pt idx="57599">
                  <c:v>77.257999999999996</c:v>
                </c:pt>
                <c:pt idx="57600">
                  <c:v>77.257999999999996</c:v>
                </c:pt>
                <c:pt idx="57601">
                  <c:v>77.259</c:v>
                </c:pt>
                <c:pt idx="57602">
                  <c:v>77.259</c:v>
                </c:pt>
                <c:pt idx="57603">
                  <c:v>77.259</c:v>
                </c:pt>
                <c:pt idx="57604">
                  <c:v>77.260000000000005</c:v>
                </c:pt>
                <c:pt idx="57605">
                  <c:v>77.260000000000005</c:v>
                </c:pt>
                <c:pt idx="57606">
                  <c:v>77.260000000000005</c:v>
                </c:pt>
                <c:pt idx="57607">
                  <c:v>77.260000000000005</c:v>
                </c:pt>
                <c:pt idx="57608">
                  <c:v>77.260999999999996</c:v>
                </c:pt>
                <c:pt idx="57609">
                  <c:v>77.260999999999996</c:v>
                </c:pt>
                <c:pt idx="57610">
                  <c:v>77.260999999999996</c:v>
                </c:pt>
                <c:pt idx="57611">
                  <c:v>77.262</c:v>
                </c:pt>
                <c:pt idx="57612">
                  <c:v>77.262</c:v>
                </c:pt>
                <c:pt idx="57613">
                  <c:v>77.262</c:v>
                </c:pt>
                <c:pt idx="57614">
                  <c:v>77.262</c:v>
                </c:pt>
                <c:pt idx="57615">
                  <c:v>77.263000000000005</c:v>
                </c:pt>
                <c:pt idx="57616">
                  <c:v>77.263000000000005</c:v>
                </c:pt>
                <c:pt idx="57617">
                  <c:v>77.263000000000005</c:v>
                </c:pt>
                <c:pt idx="57618">
                  <c:v>77.263999999999996</c:v>
                </c:pt>
                <c:pt idx="57619">
                  <c:v>77.263999999999996</c:v>
                </c:pt>
                <c:pt idx="57620">
                  <c:v>77.263999999999996</c:v>
                </c:pt>
                <c:pt idx="57621">
                  <c:v>77.263999999999996</c:v>
                </c:pt>
                <c:pt idx="57622">
                  <c:v>77.265000000000001</c:v>
                </c:pt>
                <c:pt idx="57623">
                  <c:v>77.265000000000001</c:v>
                </c:pt>
                <c:pt idx="57624">
                  <c:v>77.265000000000001</c:v>
                </c:pt>
                <c:pt idx="57625">
                  <c:v>77.265000000000001</c:v>
                </c:pt>
                <c:pt idx="57626">
                  <c:v>77.266000000000005</c:v>
                </c:pt>
                <c:pt idx="57627">
                  <c:v>77.266000000000005</c:v>
                </c:pt>
                <c:pt idx="57628">
                  <c:v>77.266000000000005</c:v>
                </c:pt>
                <c:pt idx="57629">
                  <c:v>77.266999999999996</c:v>
                </c:pt>
                <c:pt idx="57630">
                  <c:v>77.266999999999996</c:v>
                </c:pt>
                <c:pt idx="57631">
                  <c:v>77.266999999999996</c:v>
                </c:pt>
                <c:pt idx="57632">
                  <c:v>77.266999999999996</c:v>
                </c:pt>
                <c:pt idx="57633">
                  <c:v>77.268000000000001</c:v>
                </c:pt>
                <c:pt idx="57634">
                  <c:v>77.268000000000001</c:v>
                </c:pt>
                <c:pt idx="57635">
                  <c:v>77.268000000000001</c:v>
                </c:pt>
                <c:pt idx="57636">
                  <c:v>77.269000000000005</c:v>
                </c:pt>
                <c:pt idx="57637">
                  <c:v>77.269000000000005</c:v>
                </c:pt>
                <c:pt idx="57638">
                  <c:v>77.269000000000005</c:v>
                </c:pt>
                <c:pt idx="57639">
                  <c:v>77.269000000000005</c:v>
                </c:pt>
                <c:pt idx="57640">
                  <c:v>77.27</c:v>
                </c:pt>
                <c:pt idx="57641">
                  <c:v>77.27</c:v>
                </c:pt>
                <c:pt idx="57642">
                  <c:v>77.27</c:v>
                </c:pt>
                <c:pt idx="57643">
                  <c:v>77.271000000000001</c:v>
                </c:pt>
                <c:pt idx="57644">
                  <c:v>77.271000000000001</c:v>
                </c:pt>
                <c:pt idx="57645">
                  <c:v>77.271000000000001</c:v>
                </c:pt>
                <c:pt idx="57646">
                  <c:v>77.271000000000001</c:v>
                </c:pt>
                <c:pt idx="57647">
                  <c:v>77.272000000000006</c:v>
                </c:pt>
                <c:pt idx="57648">
                  <c:v>77.272000000000006</c:v>
                </c:pt>
                <c:pt idx="57649">
                  <c:v>77.272000000000006</c:v>
                </c:pt>
                <c:pt idx="57650">
                  <c:v>77.272999999999996</c:v>
                </c:pt>
                <c:pt idx="57651">
                  <c:v>77.272999999999996</c:v>
                </c:pt>
                <c:pt idx="57652">
                  <c:v>77.272999999999996</c:v>
                </c:pt>
                <c:pt idx="57653">
                  <c:v>77.272999999999996</c:v>
                </c:pt>
                <c:pt idx="57654">
                  <c:v>77.274000000000001</c:v>
                </c:pt>
                <c:pt idx="57655">
                  <c:v>77.274000000000001</c:v>
                </c:pt>
                <c:pt idx="57656">
                  <c:v>77.274000000000001</c:v>
                </c:pt>
                <c:pt idx="57657">
                  <c:v>77.275000000000006</c:v>
                </c:pt>
                <c:pt idx="57658">
                  <c:v>77.275000000000006</c:v>
                </c:pt>
                <c:pt idx="57659">
                  <c:v>77.275000000000006</c:v>
                </c:pt>
                <c:pt idx="57660">
                  <c:v>77.275000000000006</c:v>
                </c:pt>
                <c:pt idx="57661">
                  <c:v>77.275999999999996</c:v>
                </c:pt>
                <c:pt idx="57662">
                  <c:v>77.275999999999996</c:v>
                </c:pt>
                <c:pt idx="57663">
                  <c:v>77.275999999999996</c:v>
                </c:pt>
                <c:pt idx="57664">
                  <c:v>77.277000000000001</c:v>
                </c:pt>
                <c:pt idx="57665">
                  <c:v>77.277000000000001</c:v>
                </c:pt>
                <c:pt idx="57666">
                  <c:v>77.277000000000001</c:v>
                </c:pt>
                <c:pt idx="57667">
                  <c:v>77.277000000000001</c:v>
                </c:pt>
                <c:pt idx="57668">
                  <c:v>77.278000000000006</c:v>
                </c:pt>
                <c:pt idx="57669">
                  <c:v>77.278000000000006</c:v>
                </c:pt>
                <c:pt idx="57670">
                  <c:v>77.278000000000006</c:v>
                </c:pt>
                <c:pt idx="57671">
                  <c:v>77.278999999999996</c:v>
                </c:pt>
                <c:pt idx="57672">
                  <c:v>77.278999999999996</c:v>
                </c:pt>
                <c:pt idx="57673">
                  <c:v>77.278999999999996</c:v>
                </c:pt>
                <c:pt idx="57674">
                  <c:v>77.278999999999996</c:v>
                </c:pt>
                <c:pt idx="57675">
                  <c:v>77.28</c:v>
                </c:pt>
                <c:pt idx="57676">
                  <c:v>77.28</c:v>
                </c:pt>
                <c:pt idx="57677">
                  <c:v>77.28</c:v>
                </c:pt>
                <c:pt idx="57678">
                  <c:v>77.28</c:v>
                </c:pt>
                <c:pt idx="57679">
                  <c:v>77.281000000000006</c:v>
                </c:pt>
                <c:pt idx="57680">
                  <c:v>77.281000000000006</c:v>
                </c:pt>
                <c:pt idx="57681">
                  <c:v>77.281000000000006</c:v>
                </c:pt>
                <c:pt idx="57682">
                  <c:v>77.281999999999996</c:v>
                </c:pt>
                <c:pt idx="57683">
                  <c:v>77.281999999999996</c:v>
                </c:pt>
                <c:pt idx="57684">
                  <c:v>77.281999999999996</c:v>
                </c:pt>
                <c:pt idx="57685">
                  <c:v>77.281999999999996</c:v>
                </c:pt>
                <c:pt idx="57686">
                  <c:v>77.283000000000001</c:v>
                </c:pt>
                <c:pt idx="57687">
                  <c:v>77.283000000000001</c:v>
                </c:pt>
                <c:pt idx="57688">
                  <c:v>77.283000000000001</c:v>
                </c:pt>
                <c:pt idx="57689">
                  <c:v>77.284000000000006</c:v>
                </c:pt>
                <c:pt idx="57690">
                  <c:v>77.284000000000006</c:v>
                </c:pt>
                <c:pt idx="57691">
                  <c:v>77.284000000000006</c:v>
                </c:pt>
                <c:pt idx="57692">
                  <c:v>77.284000000000006</c:v>
                </c:pt>
                <c:pt idx="57693">
                  <c:v>77.284999999999997</c:v>
                </c:pt>
                <c:pt idx="57694">
                  <c:v>77.284999999999997</c:v>
                </c:pt>
                <c:pt idx="57695">
                  <c:v>77.284999999999997</c:v>
                </c:pt>
                <c:pt idx="57696">
                  <c:v>77.286000000000001</c:v>
                </c:pt>
                <c:pt idx="57697">
                  <c:v>77.286000000000001</c:v>
                </c:pt>
                <c:pt idx="57698">
                  <c:v>77.286000000000001</c:v>
                </c:pt>
                <c:pt idx="57699">
                  <c:v>77.286000000000001</c:v>
                </c:pt>
                <c:pt idx="57700">
                  <c:v>77.287000000000006</c:v>
                </c:pt>
                <c:pt idx="57701">
                  <c:v>77.287000000000006</c:v>
                </c:pt>
                <c:pt idx="57702">
                  <c:v>77.287000000000006</c:v>
                </c:pt>
                <c:pt idx="57703">
                  <c:v>77.287999999999997</c:v>
                </c:pt>
                <c:pt idx="57704">
                  <c:v>77.287999999999997</c:v>
                </c:pt>
                <c:pt idx="57705">
                  <c:v>77.287999999999997</c:v>
                </c:pt>
                <c:pt idx="57706">
                  <c:v>77.287999999999997</c:v>
                </c:pt>
                <c:pt idx="57707">
                  <c:v>77.289000000000001</c:v>
                </c:pt>
                <c:pt idx="57708">
                  <c:v>77.289000000000001</c:v>
                </c:pt>
                <c:pt idx="57709">
                  <c:v>77.289000000000001</c:v>
                </c:pt>
                <c:pt idx="57710">
                  <c:v>77.290000000000006</c:v>
                </c:pt>
                <c:pt idx="57711">
                  <c:v>77.290000000000006</c:v>
                </c:pt>
                <c:pt idx="57712">
                  <c:v>77.290000000000006</c:v>
                </c:pt>
                <c:pt idx="57713">
                  <c:v>77.290000000000006</c:v>
                </c:pt>
                <c:pt idx="57714">
                  <c:v>77.290999999999997</c:v>
                </c:pt>
                <c:pt idx="57715">
                  <c:v>77.290999999999997</c:v>
                </c:pt>
                <c:pt idx="57716">
                  <c:v>77.290999999999997</c:v>
                </c:pt>
                <c:pt idx="57717">
                  <c:v>77.292000000000002</c:v>
                </c:pt>
                <c:pt idx="57718">
                  <c:v>77.292000000000002</c:v>
                </c:pt>
                <c:pt idx="57719">
                  <c:v>77.292000000000002</c:v>
                </c:pt>
                <c:pt idx="57720">
                  <c:v>77.292000000000002</c:v>
                </c:pt>
                <c:pt idx="57721">
                  <c:v>77.293000000000006</c:v>
                </c:pt>
                <c:pt idx="57722">
                  <c:v>77.293000000000006</c:v>
                </c:pt>
                <c:pt idx="57723">
                  <c:v>77.293000000000006</c:v>
                </c:pt>
                <c:pt idx="57724">
                  <c:v>77.293999999999997</c:v>
                </c:pt>
                <c:pt idx="57725">
                  <c:v>77.293999999999997</c:v>
                </c:pt>
                <c:pt idx="57726">
                  <c:v>77.293999999999997</c:v>
                </c:pt>
                <c:pt idx="57727">
                  <c:v>77.293999999999997</c:v>
                </c:pt>
                <c:pt idx="57728">
                  <c:v>77.295000000000002</c:v>
                </c:pt>
                <c:pt idx="57729">
                  <c:v>77.295000000000002</c:v>
                </c:pt>
                <c:pt idx="57730">
                  <c:v>77.295000000000002</c:v>
                </c:pt>
                <c:pt idx="57731">
                  <c:v>77.296000000000006</c:v>
                </c:pt>
                <c:pt idx="57732">
                  <c:v>77.296000000000006</c:v>
                </c:pt>
                <c:pt idx="57733">
                  <c:v>77.296000000000006</c:v>
                </c:pt>
                <c:pt idx="57734">
                  <c:v>77.296000000000006</c:v>
                </c:pt>
                <c:pt idx="57735">
                  <c:v>77.296999999999997</c:v>
                </c:pt>
                <c:pt idx="57736">
                  <c:v>77.296999999999997</c:v>
                </c:pt>
                <c:pt idx="57737">
                  <c:v>77.296999999999997</c:v>
                </c:pt>
                <c:pt idx="57738">
                  <c:v>77.296999999999997</c:v>
                </c:pt>
                <c:pt idx="57739">
                  <c:v>77.298000000000002</c:v>
                </c:pt>
                <c:pt idx="57740">
                  <c:v>77.298000000000002</c:v>
                </c:pt>
                <c:pt idx="57741">
                  <c:v>77.298000000000002</c:v>
                </c:pt>
                <c:pt idx="57742">
                  <c:v>77.299000000000007</c:v>
                </c:pt>
                <c:pt idx="57743">
                  <c:v>77.299000000000007</c:v>
                </c:pt>
                <c:pt idx="57744">
                  <c:v>77.299000000000007</c:v>
                </c:pt>
                <c:pt idx="57745">
                  <c:v>77.299000000000007</c:v>
                </c:pt>
                <c:pt idx="57746">
                  <c:v>77.3</c:v>
                </c:pt>
                <c:pt idx="57747">
                  <c:v>77.3</c:v>
                </c:pt>
                <c:pt idx="57748">
                  <c:v>77.3</c:v>
                </c:pt>
                <c:pt idx="57749">
                  <c:v>77.301000000000002</c:v>
                </c:pt>
                <c:pt idx="57750">
                  <c:v>77.301000000000002</c:v>
                </c:pt>
                <c:pt idx="57751">
                  <c:v>77.301000000000002</c:v>
                </c:pt>
                <c:pt idx="57752">
                  <c:v>77.301000000000002</c:v>
                </c:pt>
                <c:pt idx="57753">
                  <c:v>77.302000000000007</c:v>
                </c:pt>
                <c:pt idx="57754">
                  <c:v>77.302000000000007</c:v>
                </c:pt>
                <c:pt idx="57755">
                  <c:v>77.302000000000007</c:v>
                </c:pt>
                <c:pt idx="57756">
                  <c:v>77.302999999999997</c:v>
                </c:pt>
                <c:pt idx="57757">
                  <c:v>77.302999999999997</c:v>
                </c:pt>
                <c:pt idx="57758">
                  <c:v>77.302999999999997</c:v>
                </c:pt>
                <c:pt idx="57759">
                  <c:v>77.302999999999997</c:v>
                </c:pt>
                <c:pt idx="57760">
                  <c:v>77.304000000000002</c:v>
                </c:pt>
                <c:pt idx="57761">
                  <c:v>77.304000000000002</c:v>
                </c:pt>
                <c:pt idx="57762">
                  <c:v>77.304000000000002</c:v>
                </c:pt>
                <c:pt idx="57763">
                  <c:v>77.305000000000007</c:v>
                </c:pt>
                <c:pt idx="57764">
                  <c:v>77.307000000000002</c:v>
                </c:pt>
                <c:pt idx="57765">
                  <c:v>77.31</c:v>
                </c:pt>
                <c:pt idx="57766">
                  <c:v>77.313000000000002</c:v>
                </c:pt>
                <c:pt idx="57767">
                  <c:v>77.316000000000003</c:v>
                </c:pt>
                <c:pt idx="57768">
                  <c:v>77.319000000000003</c:v>
                </c:pt>
                <c:pt idx="57769">
                  <c:v>77.322000000000003</c:v>
                </c:pt>
                <c:pt idx="57770">
                  <c:v>77.325000000000003</c:v>
                </c:pt>
                <c:pt idx="57771">
                  <c:v>77.328000000000003</c:v>
                </c:pt>
                <c:pt idx="57772">
                  <c:v>77.331000000000003</c:v>
                </c:pt>
                <c:pt idx="57773">
                  <c:v>77.335000000000008</c:v>
                </c:pt>
                <c:pt idx="57774">
                  <c:v>77.338000000000008</c:v>
                </c:pt>
                <c:pt idx="57775">
                  <c:v>77.341000000000008</c:v>
                </c:pt>
                <c:pt idx="57776">
                  <c:v>77.344000000000008</c:v>
                </c:pt>
                <c:pt idx="57777">
                  <c:v>77.347000000000008</c:v>
                </c:pt>
                <c:pt idx="57778">
                  <c:v>77.350000000000009</c:v>
                </c:pt>
                <c:pt idx="57779">
                  <c:v>77.353000000000009</c:v>
                </c:pt>
                <c:pt idx="57780">
                  <c:v>77.355999999999995</c:v>
                </c:pt>
                <c:pt idx="57781">
                  <c:v>77.358999999999995</c:v>
                </c:pt>
                <c:pt idx="57782">
                  <c:v>77.361999999999995</c:v>
                </c:pt>
                <c:pt idx="57783">
                  <c:v>77.366</c:v>
                </c:pt>
                <c:pt idx="57784">
                  <c:v>77.369</c:v>
                </c:pt>
                <c:pt idx="57785">
                  <c:v>77.372</c:v>
                </c:pt>
                <c:pt idx="57786">
                  <c:v>77.375</c:v>
                </c:pt>
                <c:pt idx="57787">
                  <c:v>77.378</c:v>
                </c:pt>
                <c:pt idx="57788">
                  <c:v>77.381</c:v>
                </c:pt>
                <c:pt idx="57789">
                  <c:v>77.385000000000005</c:v>
                </c:pt>
                <c:pt idx="57790">
                  <c:v>77.388000000000005</c:v>
                </c:pt>
                <c:pt idx="57791">
                  <c:v>77.391000000000005</c:v>
                </c:pt>
                <c:pt idx="57792">
                  <c:v>77.394000000000005</c:v>
                </c:pt>
                <c:pt idx="57793">
                  <c:v>77.397000000000006</c:v>
                </c:pt>
                <c:pt idx="57794">
                  <c:v>77.400999999999996</c:v>
                </c:pt>
                <c:pt idx="57795">
                  <c:v>77.403999999999996</c:v>
                </c:pt>
                <c:pt idx="57796">
                  <c:v>77.406999999999996</c:v>
                </c:pt>
                <c:pt idx="57797">
                  <c:v>77.411000000000001</c:v>
                </c:pt>
                <c:pt idx="57798">
                  <c:v>77.414000000000001</c:v>
                </c:pt>
                <c:pt idx="57799">
                  <c:v>77.417000000000002</c:v>
                </c:pt>
                <c:pt idx="57800">
                  <c:v>77.42</c:v>
                </c:pt>
                <c:pt idx="57801">
                  <c:v>77.424000000000007</c:v>
                </c:pt>
                <c:pt idx="57802">
                  <c:v>77.427000000000007</c:v>
                </c:pt>
                <c:pt idx="57803">
                  <c:v>77.430000000000007</c:v>
                </c:pt>
                <c:pt idx="57804">
                  <c:v>77.433999999999997</c:v>
                </c:pt>
                <c:pt idx="57805">
                  <c:v>77.436999999999998</c:v>
                </c:pt>
                <c:pt idx="57806">
                  <c:v>77.441000000000003</c:v>
                </c:pt>
                <c:pt idx="57807">
                  <c:v>77.444000000000003</c:v>
                </c:pt>
                <c:pt idx="57808">
                  <c:v>77.447000000000003</c:v>
                </c:pt>
                <c:pt idx="57809">
                  <c:v>77.451000000000008</c:v>
                </c:pt>
                <c:pt idx="57810">
                  <c:v>77.454000000000008</c:v>
                </c:pt>
                <c:pt idx="57811">
                  <c:v>77.457999999999998</c:v>
                </c:pt>
                <c:pt idx="57812">
                  <c:v>77.460999999999999</c:v>
                </c:pt>
                <c:pt idx="57813">
                  <c:v>77.463999999999999</c:v>
                </c:pt>
                <c:pt idx="57814">
                  <c:v>77.468000000000004</c:v>
                </c:pt>
                <c:pt idx="57815">
                  <c:v>77.471000000000004</c:v>
                </c:pt>
                <c:pt idx="57816">
                  <c:v>77.475000000000009</c:v>
                </c:pt>
                <c:pt idx="57817">
                  <c:v>77.478000000000009</c:v>
                </c:pt>
                <c:pt idx="57818">
                  <c:v>77.481999999999999</c:v>
                </c:pt>
                <c:pt idx="57819">
                  <c:v>77.484999999999999</c:v>
                </c:pt>
                <c:pt idx="57820">
                  <c:v>77.489000000000004</c:v>
                </c:pt>
                <c:pt idx="57821">
                  <c:v>77.492000000000004</c:v>
                </c:pt>
                <c:pt idx="57822">
                  <c:v>77.495999999999995</c:v>
                </c:pt>
                <c:pt idx="57823">
                  <c:v>77.498999999999995</c:v>
                </c:pt>
                <c:pt idx="57824">
                  <c:v>77.503</c:v>
                </c:pt>
                <c:pt idx="57825">
                  <c:v>77.506</c:v>
                </c:pt>
                <c:pt idx="57826">
                  <c:v>77.510000000000005</c:v>
                </c:pt>
                <c:pt idx="57827">
                  <c:v>77.513000000000005</c:v>
                </c:pt>
                <c:pt idx="57828">
                  <c:v>77.516999999999996</c:v>
                </c:pt>
                <c:pt idx="57829">
                  <c:v>77.52</c:v>
                </c:pt>
                <c:pt idx="57830">
                  <c:v>77.524000000000001</c:v>
                </c:pt>
                <c:pt idx="57831">
                  <c:v>77.527000000000001</c:v>
                </c:pt>
                <c:pt idx="57832">
                  <c:v>77.531000000000006</c:v>
                </c:pt>
                <c:pt idx="57833">
                  <c:v>77.534000000000006</c:v>
                </c:pt>
                <c:pt idx="57834">
                  <c:v>77.537999999999997</c:v>
                </c:pt>
                <c:pt idx="57835">
                  <c:v>77.542000000000002</c:v>
                </c:pt>
                <c:pt idx="57836">
                  <c:v>77.545000000000002</c:v>
                </c:pt>
                <c:pt idx="57837">
                  <c:v>77.549000000000007</c:v>
                </c:pt>
                <c:pt idx="57838">
                  <c:v>77.552000000000007</c:v>
                </c:pt>
                <c:pt idx="57839">
                  <c:v>77.555999999999997</c:v>
                </c:pt>
                <c:pt idx="57840">
                  <c:v>77.56</c:v>
                </c:pt>
                <c:pt idx="57841">
                  <c:v>77.563000000000002</c:v>
                </c:pt>
                <c:pt idx="57842">
                  <c:v>77.567000000000007</c:v>
                </c:pt>
                <c:pt idx="57843">
                  <c:v>77.570000000000007</c:v>
                </c:pt>
                <c:pt idx="57844">
                  <c:v>77.573999999999998</c:v>
                </c:pt>
                <c:pt idx="57845">
                  <c:v>77.578000000000003</c:v>
                </c:pt>
                <c:pt idx="57846">
                  <c:v>77.581000000000003</c:v>
                </c:pt>
                <c:pt idx="57847">
                  <c:v>77.585000000000008</c:v>
                </c:pt>
                <c:pt idx="57848">
                  <c:v>77.588000000000008</c:v>
                </c:pt>
                <c:pt idx="57849">
                  <c:v>77.591999999999999</c:v>
                </c:pt>
                <c:pt idx="57850">
                  <c:v>77.596000000000004</c:v>
                </c:pt>
                <c:pt idx="57851">
                  <c:v>77.599000000000004</c:v>
                </c:pt>
                <c:pt idx="57852">
                  <c:v>77.603000000000009</c:v>
                </c:pt>
                <c:pt idx="57853">
                  <c:v>77.606999999999999</c:v>
                </c:pt>
                <c:pt idx="57854">
                  <c:v>77.61</c:v>
                </c:pt>
                <c:pt idx="57855">
                  <c:v>77.614000000000004</c:v>
                </c:pt>
                <c:pt idx="57856">
                  <c:v>77.617000000000004</c:v>
                </c:pt>
                <c:pt idx="57857">
                  <c:v>77.620999999999995</c:v>
                </c:pt>
                <c:pt idx="57858">
                  <c:v>77.625</c:v>
                </c:pt>
                <c:pt idx="57859">
                  <c:v>77.628</c:v>
                </c:pt>
                <c:pt idx="57860">
                  <c:v>77.632000000000005</c:v>
                </c:pt>
                <c:pt idx="57861">
                  <c:v>77.635999999999996</c:v>
                </c:pt>
                <c:pt idx="57862">
                  <c:v>77.638999999999996</c:v>
                </c:pt>
                <c:pt idx="57863">
                  <c:v>77.643000000000001</c:v>
                </c:pt>
                <c:pt idx="57864">
                  <c:v>77.647000000000006</c:v>
                </c:pt>
                <c:pt idx="57865">
                  <c:v>77.650000000000006</c:v>
                </c:pt>
                <c:pt idx="57866">
                  <c:v>77.653999999999996</c:v>
                </c:pt>
                <c:pt idx="57867">
                  <c:v>77.658000000000001</c:v>
                </c:pt>
                <c:pt idx="57868">
                  <c:v>77.662000000000006</c:v>
                </c:pt>
                <c:pt idx="57869">
                  <c:v>77.665999999999997</c:v>
                </c:pt>
                <c:pt idx="57870">
                  <c:v>77.67</c:v>
                </c:pt>
                <c:pt idx="57871">
                  <c:v>77.674000000000007</c:v>
                </c:pt>
                <c:pt idx="57872">
                  <c:v>77.677999999999997</c:v>
                </c:pt>
                <c:pt idx="57873">
                  <c:v>77.680999999999997</c:v>
                </c:pt>
                <c:pt idx="57874">
                  <c:v>77.685000000000002</c:v>
                </c:pt>
                <c:pt idx="57875">
                  <c:v>77.689000000000007</c:v>
                </c:pt>
                <c:pt idx="57876">
                  <c:v>77.692999999999998</c:v>
                </c:pt>
                <c:pt idx="57877">
                  <c:v>77.697000000000003</c:v>
                </c:pt>
                <c:pt idx="57878">
                  <c:v>77.701000000000008</c:v>
                </c:pt>
                <c:pt idx="57879">
                  <c:v>77.704999999999998</c:v>
                </c:pt>
                <c:pt idx="57880">
                  <c:v>77.709000000000003</c:v>
                </c:pt>
                <c:pt idx="57881">
                  <c:v>77.713000000000008</c:v>
                </c:pt>
                <c:pt idx="57882">
                  <c:v>77.716000000000008</c:v>
                </c:pt>
                <c:pt idx="57883">
                  <c:v>77.72</c:v>
                </c:pt>
                <c:pt idx="57884">
                  <c:v>77.724000000000004</c:v>
                </c:pt>
                <c:pt idx="57885">
                  <c:v>77.728000000000009</c:v>
                </c:pt>
                <c:pt idx="57886">
                  <c:v>77.731999999999999</c:v>
                </c:pt>
                <c:pt idx="57887">
                  <c:v>77.736000000000004</c:v>
                </c:pt>
                <c:pt idx="57888">
                  <c:v>77.739000000000004</c:v>
                </c:pt>
                <c:pt idx="57889">
                  <c:v>77.742999999999995</c:v>
                </c:pt>
                <c:pt idx="57890">
                  <c:v>77.747</c:v>
                </c:pt>
                <c:pt idx="57891">
                  <c:v>77.751000000000005</c:v>
                </c:pt>
                <c:pt idx="57892">
                  <c:v>77.754999999999995</c:v>
                </c:pt>
                <c:pt idx="57893">
                  <c:v>77.759</c:v>
                </c:pt>
                <c:pt idx="57894">
                  <c:v>77.762</c:v>
                </c:pt>
                <c:pt idx="57895">
                  <c:v>77.766000000000005</c:v>
                </c:pt>
                <c:pt idx="57896">
                  <c:v>77.77</c:v>
                </c:pt>
                <c:pt idx="57897">
                  <c:v>77.774000000000001</c:v>
                </c:pt>
                <c:pt idx="57898">
                  <c:v>77.778000000000006</c:v>
                </c:pt>
                <c:pt idx="57899">
                  <c:v>77.781000000000006</c:v>
                </c:pt>
                <c:pt idx="57900">
                  <c:v>77.784999999999997</c:v>
                </c:pt>
                <c:pt idx="57901">
                  <c:v>77.789000000000001</c:v>
                </c:pt>
                <c:pt idx="57902">
                  <c:v>77.793000000000006</c:v>
                </c:pt>
                <c:pt idx="57903">
                  <c:v>77.796999999999997</c:v>
                </c:pt>
                <c:pt idx="57904">
                  <c:v>77.8</c:v>
                </c:pt>
                <c:pt idx="57905">
                  <c:v>77.804000000000002</c:v>
                </c:pt>
                <c:pt idx="57906">
                  <c:v>77.808000000000007</c:v>
                </c:pt>
                <c:pt idx="57907">
                  <c:v>77.811999999999998</c:v>
                </c:pt>
                <c:pt idx="57908">
                  <c:v>77.814999999999998</c:v>
                </c:pt>
                <c:pt idx="57909">
                  <c:v>77.819000000000003</c:v>
                </c:pt>
                <c:pt idx="57910">
                  <c:v>77.823000000000008</c:v>
                </c:pt>
                <c:pt idx="57911">
                  <c:v>77.826999999999998</c:v>
                </c:pt>
                <c:pt idx="57912">
                  <c:v>77.83</c:v>
                </c:pt>
                <c:pt idx="57913">
                  <c:v>77.834000000000003</c:v>
                </c:pt>
                <c:pt idx="57914">
                  <c:v>77.838000000000008</c:v>
                </c:pt>
                <c:pt idx="57915">
                  <c:v>77.841999999999999</c:v>
                </c:pt>
                <c:pt idx="57916">
                  <c:v>77.844999999999999</c:v>
                </c:pt>
                <c:pt idx="57917">
                  <c:v>77.849000000000004</c:v>
                </c:pt>
                <c:pt idx="57918">
                  <c:v>77.853000000000009</c:v>
                </c:pt>
                <c:pt idx="57919">
                  <c:v>77.855999999999995</c:v>
                </c:pt>
                <c:pt idx="57920">
                  <c:v>77.86</c:v>
                </c:pt>
                <c:pt idx="57921">
                  <c:v>77.864000000000004</c:v>
                </c:pt>
                <c:pt idx="57922">
                  <c:v>77.867000000000004</c:v>
                </c:pt>
                <c:pt idx="57923">
                  <c:v>77.870999999999995</c:v>
                </c:pt>
                <c:pt idx="57924">
                  <c:v>77.875</c:v>
                </c:pt>
                <c:pt idx="57925">
                  <c:v>77.878</c:v>
                </c:pt>
                <c:pt idx="57926">
                  <c:v>77.882000000000005</c:v>
                </c:pt>
                <c:pt idx="57927">
                  <c:v>77.885999999999996</c:v>
                </c:pt>
                <c:pt idx="57928">
                  <c:v>77.888999999999996</c:v>
                </c:pt>
                <c:pt idx="57929">
                  <c:v>77.893000000000001</c:v>
                </c:pt>
                <c:pt idx="57930">
                  <c:v>77.897000000000006</c:v>
                </c:pt>
                <c:pt idx="57931">
                  <c:v>77.900000000000006</c:v>
                </c:pt>
                <c:pt idx="57932">
                  <c:v>77.903999999999996</c:v>
                </c:pt>
                <c:pt idx="57933">
                  <c:v>77.906999999999996</c:v>
                </c:pt>
                <c:pt idx="57934">
                  <c:v>77.911000000000001</c:v>
                </c:pt>
                <c:pt idx="57935">
                  <c:v>77.914000000000001</c:v>
                </c:pt>
                <c:pt idx="57936">
                  <c:v>77.918000000000006</c:v>
                </c:pt>
                <c:pt idx="57937">
                  <c:v>77.921000000000006</c:v>
                </c:pt>
                <c:pt idx="57938">
                  <c:v>77.924999999999997</c:v>
                </c:pt>
                <c:pt idx="57939">
                  <c:v>77.929000000000002</c:v>
                </c:pt>
                <c:pt idx="57940">
                  <c:v>77.932000000000002</c:v>
                </c:pt>
                <c:pt idx="57941">
                  <c:v>77.936000000000007</c:v>
                </c:pt>
                <c:pt idx="57942">
                  <c:v>77.939000000000007</c:v>
                </c:pt>
                <c:pt idx="57943">
                  <c:v>77.942999999999998</c:v>
                </c:pt>
                <c:pt idx="57944">
                  <c:v>77.945999999999998</c:v>
                </c:pt>
                <c:pt idx="57945">
                  <c:v>77.95</c:v>
                </c:pt>
                <c:pt idx="57946">
                  <c:v>77.953000000000003</c:v>
                </c:pt>
                <c:pt idx="57947">
                  <c:v>77.956000000000003</c:v>
                </c:pt>
                <c:pt idx="57948">
                  <c:v>77.960000000000008</c:v>
                </c:pt>
                <c:pt idx="57949">
                  <c:v>77.963000000000008</c:v>
                </c:pt>
                <c:pt idx="57950">
                  <c:v>77.966999999999999</c:v>
                </c:pt>
                <c:pt idx="57951">
                  <c:v>77.97</c:v>
                </c:pt>
                <c:pt idx="57952">
                  <c:v>77.974000000000004</c:v>
                </c:pt>
                <c:pt idx="57953">
                  <c:v>77.977000000000004</c:v>
                </c:pt>
                <c:pt idx="57954">
                  <c:v>77.980999999999995</c:v>
                </c:pt>
                <c:pt idx="57955">
                  <c:v>77.983999999999995</c:v>
                </c:pt>
                <c:pt idx="57956">
                  <c:v>77.988</c:v>
                </c:pt>
                <c:pt idx="57957">
                  <c:v>77.991</c:v>
                </c:pt>
                <c:pt idx="57958">
                  <c:v>77.995000000000005</c:v>
                </c:pt>
                <c:pt idx="57959">
                  <c:v>77.998000000000005</c:v>
                </c:pt>
                <c:pt idx="57960">
                  <c:v>78.001000000000005</c:v>
                </c:pt>
                <c:pt idx="57961">
                  <c:v>78.004999999999995</c:v>
                </c:pt>
                <c:pt idx="57962">
                  <c:v>78.007999999999996</c:v>
                </c:pt>
                <c:pt idx="57963">
                  <c:v>78.012</c:v>
                </c:pt>
                <c:pt idx="57964">
                  <c:v>78.015000000000001</c:v>
                </c:pt>
                <c:pt idx="57965">
                  <c:v>78.019000000000005</c:v>
                </c:pt>
                <c:pt idx="57966">
                  <c:v>78.022000000000006</c:v>
                </c:pt>
                <c:pt idx="57967">
                  <c:v>78.025000000000006</c:v>
                </c:pt>
                <c:pt idx="57968">
                  <c:v>78.028999999999996</c:v>
                </c:pt>
                <c:pt idx="57969">
                  <c:v>78.031999999999996</c:v>
                </c:pt>
                <c:pt idx="57970">
                  <c:v>78.034999999999997</c:v>
                </c:pt>
                <c:pt idx="57971">
                  <c:v>78.039000000000001</c:v>
                </c:pt>
                <c:pt idx="57972">
                  <c:v>78.042000000000002</c:v>
                </c:pt>
                <c:pt idx="57973">
                  <c:v>78.045000000000002</c:v>
                </c:pt>
                <c:pt idx="57974">
                  <c:v>78.048000000000002</c:v>
                </c:pt>
                <c:pt idx="57975">
                  <c:v>78.051000000000002</c:v>
                </c:pt>
                <c:pt idx="57976">
                  <c:v>78.054000000000002</c:v>
                </c:pt>
                <c:pt idx="57977">
                  <c:v>78.057000000000002</c:v>
                </c:pt>
                <c:pt idx="57978">
                  <c:v>78.061000000000007</c:v>
                </c:pt>
                <c:pt idx="57979">
                  <c:v>78.064000000000007</c:v>
                </c:pt>
                <c:pt idx="57980">
                  <c:v>78.067000000000007</c:v>
                </c:pt>
                <c:pt idx="57981">
                  <c:v>78.070000000000007</c:v>
                </c:pt>
                <c:pt idx="57982">
                  <c:v>78.073000000000008</c:v>
                </c:pt>
                <c:pt idx="57983">
                  <c:v>78.076000000000008</c:v>
                </c:pt>
                <c:pt idx="57984">
                  <c:v>78.079000000000008</c:v>
                </c:pt>
                <c:pt idx="57985">
                  <c:v>78.082000000000008</c:v>
                </c:pt>
                <c:pt idx="57986">
                  <c:v>78.085999999999999</c:v>
                </c:pt>
                <c:pt idx="57987">
                  <c:v>78.088999999999999</c:v>
                </c:pt>
                <c:pt idx="57988">
                  <c:v>78.091999999999999</c:v>
                </c:pt>
                <c:pt idx="57989">
                  <c:v>78.094999999999999</c:v>
                </c:pt>
                <c:pt idx="57990">
                  <c:v>78.097999999999999</c:v>
                </c:pt>
                <c:pt idx="57991">
                  <c:v>78.100999999999999</c:v>
                </c:pt>
                <c:pt idx="57992">
                  <c:v>78.103999999999999</c:v>
                </c:pt>
                <c:pt idx="57993">
                  <c:v>78.106999999999999</c:v>
                </c:pt>
                <c:pt idx="57994">
                  <c:v>78.111000000000004</c:v>
                </c:pt>
                <c:pt idx="57995">
                  <c:v>78.114000000000004</c:v>
                </c:pt>
                <c:pt idx="57996">
                  <c:v>78.117000000000004</c:v>
                </c:pt>
                <c:pt idx="57997">
                  <c:v>78.12</c:v>
                </c:pt>
                <c:pt idx="57998">
                  <c:v>78.123000000000005</c:v>
                </c:pt>
                <c:pt idx="57999">
                  <c:v>78.126000000000005</c:v>
                </c:pt>
                <c:pt idx="58000">
                  <c:v>78.129000000000005</c:v>
                </c:pt>
                <c:pt idx="58001">
                  <c:v>78.132000000000005</c:v>
                </c:pt>
                <c:pt idx="58002">
                  <c:v>78.135000000000005</c:v>
                </c:pt>
                <c:pt idx="58003">
                  <c:v>78.138000000000005</c:v>
                </c:pt>
                <c:pt idx="58004">
                  <c:v>78.141999999999996</c:v>
                </c:pt>
                <c:pt idx="58005">
                  <c:v>78.144999999999996</c:v>
                </c:pt>
                <c:pt idx="58006">
                  <c:v>78.147999999999996</c:v>
                </c:pt>
                <c:pt idx="58007">
                  <c:v>78.150999999999996</c:v>
                </c:pt>
                <c:pt idx="58008">
                  <c:v>78.153999999999996</c:v>
                </c:pt>
                <c:pt idx="58009">
                  <c:v>78.156999999999996</c:v>
                </c:pt>
                <c:pt idx="58010">
                  <c:v>78.16</c:v>
                </c:pt>
                <c:pt idx="58011">
                  <c:v>78.162999999999997</c:v>
                </c:pt>
                <c:pt idx="58012">
                  <c:v>78.165999999999997</c:v>
                </c:pt>
                <c:pt idx="58013">
                  <c:v>78.17</c:v>
                </c:pt>
                <c:pt idx="58014">
                  <c:v>78.173000000000002</c:v>
                </c:pt>
                <c:pt idx="58015">
                  <c:v>78.176000000000002</c:v>
                </c:pt>
                <c:pt idx="58016">
                  <c:v>78.179000000000002</c:v>
                </c:pt>
                <c:pt idx="58017">
                  <c:v>78.182000000000002</c:v>
                </c:pt>
                <c:pt idx="58018">
                  <c:v>78.185000000000002</c:v>
                </c:pt>
                <c:pt idx="58019">
                  <c:v>78.189000000000007</c:v>
                </c:pt>
                <c:pt idx="58020">
                  <c:v>78.192000000000007</c:v>
                </c:pt>
                <c:pt idx="58021">
                  <c:v>78.195000000000007</c:v>
                </c:pt>
                <c:pt idx="58022">
                  <c:v>78.198000000000008</c:v>
                </c:pt>
                <c:pt idx="58023">
                  <c:v>78.201000000000008</c:v>
                </c:pt>
                <c:pt idx="58024">
                  <c:v>78.204999999999998</c:v>
                </c:pt>
                <c:pt idx="58025">
                  <c:v>78.207999999999998</c:v>
                </c:pt>
                <c:pt idx="58026">
                  <c:v>78.210999999999999</c:v>
                </c:pt>
                <c:pt idx="58027">
                  <c:v>78.213999999999999</c:v>
                </c:pt>
                <c:pt idx="58028">
                  <c:v>78.216999999999999</c:v>
                </c:pt>
                <c:pt idx="58029">
                  <c:v>78.221000000000004</c:v>
                </c:pt>
                <c:pt idx="58030">
                  <c:v>78.224000000000004</c:v>
                </c:pt>
                <c:pt idx="58031">
                  <c:v>78.227000000000004</c:v>
                </c:pt>
                <c:pt idx="58032">
                  <c:v>78.23</c:v>
                </c:pt>
                <c:pt idx="58033">
                  <c:v>78.233999999999995</c:v>
                </c:pt>
                <c:pt idx="58034">
                  <c:v>78.236999999999995</c:v>
                </c:pt>
                <c:pt idx="58035">
                  <c:v>78.239999999999995</c:v>
                </c:pt>
                <c:pt idx="58036">
                  <c:v>78.242999999999995</c:v>
                </c:pt>
                <c:pt idx="58037">
                  <c:v>78.247</c:v>
                </c:pt>
                <c:pt idx="58038">
                  <c:v>78.25</c:v>
                </c:pt>
                <c:pt idx="58039">
                  <c:v>78.253</c:v>
                </c:pt>
                <c:pt idx="58040">
                  <c:v>78.257000000000005</c:v>
                </c:pt>
                <c:pt idx="58041">
                  <c:v>78.260000000000005</c:v>
                </c:pt>
                <c:pt idx="58042">
                  <c:v>78.263000000000005</c:v>
                </c:pt>
                <c:pt idx="58043">
                  <c:v>78.266000000000005</c:v>
                </c:pt>
                <c:pt idx="58044">
                  <c:v>78.27</c:v>
                </c:pt>
                <c:pt idx="58045">
                  <c:v>78.272999999999996</c:v>
                </c:pt>
                <c:pt idx="58046">
                  <c:v>78.275999999999996</c:v>
                </c:pt>
                <c:pt idx="58047">
                  <c:v>78.28</c:v>
                </c:pt>
                <c:pt idx="58048">
                  <c:v>78.283000000000001</c:v>
                </c:pt>
                <c:pt idx="58049">
                  <c:v>78.286000000000001</c:v>
                </c:pt>
                <c:pt idx="58050">
                  <c:v>78.290000000000006</c:v>
                </c:pt>
                <c:pt idx="58051">
                  <c:v>78.293000000000006</c:v>
                </c:pt>
                <c:pt idx="58052">
                  <c:v>78.296000000000006</c:v>
                </c:pt>
                <c:pt idx="58053">
                  <c:v>78.3</c:v>
                </c:pt>
                <c:pt idx="58054">
                  <c:v>78.302999999999997</c:v>
                </c:pt>
                <c:pt idx="58055">
                  <c:v>78.307000000000002</c:v>
                </c:pt>
                <c:pt idx="58056">
                  <c:v>78.31</c:v>
                </c:pt>
                <c:pt idx="58057">
                  <c:v>78.313000000000002</c:v>
                </c:pt>
                <c:pt idx="58058">
                  <c:v>78.317000000000007</c:v>
                </c:pt>
                <c:pt idx="58059">
                  <c:v>78.320000000000007</c:v>
                </c:pt>
                <c:pt idx="58060">
                  <c:v>78.323999999999998</c:v>
                </c:pt>
                <c:pt idx="58061">
                  <c:v>78.326999999999998</c:v>
                </c:pt>
                <c:pt idx="58062">
                  <c:v>78.33</c:v>
                </c:pt>
                <c:pt idx="58063">
                  <c:v>78.334000000000003</c:v>
                </c:pt>
                <c:pt idx="58064">
                  <c:v>78.337000000000003</c:v>
                </c:pt>
                <c:pt idx="58065">
                  <c:v>78.341000000000008</c:v>
                </c:pt>
                <c:pt idx="58066">
                  <c:v>78.344000000000008</c:v>
                </c:pt>
                <c:pt idx="58067">
                  <c:v>78.347999999999999</c:v>
                </c:pt>
                <c:pt idx="58068">
                  <c:v>78.350999999999999</c:v>
                </c:pt>
                <c:pt idx="58069">
                  <c:v>78.355000000000004</c:v>
                </c:pt>
                <c:pt idx="58070">
                  <c:v>78.358000000000004</c:v>
                </c:pt>
                <c:pt idx="58071">
                  <c:v>78.361999999999995</c:v>
                </c:pt>
                <c:pt idx="58072">
                  <c:v>78.364999999999995</c:v>
                </c:pt>
                <c:pt idx="58073">
                  <c:v>78.369</c:v>
                </c:pt>
                <c:pt idx="58074">
                  <c:v>78.372</c:v>
                </c:pt>
                <c:pt idx="58075">
                  <c:v>78.376000000000005</c:v>
                </c:pt>
                <c:pt idx="58076">
                  <c:v>78.379000000000005</c:v>
                </c:pt>
                <c:pt idx="58077">
                  <c:v>78.382999999999996</c:v>
                </c:pt>
                <c:pt idx="58078">
                  <c:v>78.385999999999996</c:v>
                </c:pt>
                <c:pt idx="58079">
                  <c:v>78.39</c:v>
                </c:pt>
                <c:pt idx="58080">
                  <c:v>78.393000000000001</c:v>
                </c:pt>
                <c:pt idx="58081">
                  <c:v>78.397000000000006</c:v>
                </c:pt>
                <c:pt idx="58082">
                  <c:v>78.400000000000006</c:v>
                </c:pt>
                <c:pt idx="58083">
                  <c:v>78.403999999999996</c:v>
                </c:pt>
                <c:pt idx="58084">
                  <c:v>78.406999999999996</c:v>
                </c:pt>
                <c:pt idx="58085">
                  <c:v>78.411000000000001</c:v>
                </c:pt>
                <c:pt idx="58086">
                  <c:v>78.414000000000001</c:v>
                </c:pt>
                <c:pt idx="58087">
                  <c:v>78.418000000000006</c:v>
                </c:pt>
                <c:pt idx="58088">
                  <c:v>78.421000000000006</c:v>
                </c:pt>
                <c:pt idx="58089">
                  <c:v>78.424999999999997</c:v>
                </c:pt>
                <c:pt idx="58090">
                  <c:v>78.429000000000002</c:v>
                </c:pt>
                <c:pt idx="58091">
                  <c:v>78.432000000000002</c:v>
                </c:pt>
                <c:pt idx="58092">
                  <c:v>78.436000000000007</c:v>
                </c:pt>
                <c:pt idx="58093">
                  <c:v>78.439000000000007</c:v>
                </c:pt>
                <c:pt idx="58094">
                  <c:v>78.442999999999998</c:v>
                </c:pt>
                <c:pt idx="58095">
                  <c:v>78.447000000000003</c:v>
                </c:pt>
                <c:pt idx="58096">
                  <c:v>78.45</c:v>
                </c:pt>
                <c:pt idx="58097">
                  <c:v>78.454000000000008</c:v>
                </c:pt>
                <c:pt idx="58098">
                  <c:v>78.457000000000008</c:v>
                </c:pt>
                <c:pt idx="58099">
                  <c:v>78.460999999999999</c:v>
                </c:pt>
                <c:pt idx="58100">
                  <c:v>78.465000000000003</c:v>
                </c:pt>
                <c:pt idx="58101">
                  <c:v>78.468000000000004</c:v>
                </c:pt>
                <c:pt idx="58102">
                  <c:v>78.472000000000008</c:v>
                </c:pt>
                <c:pt idx="58103">
                  <c:v>78.475000000000009</c:v>
                </c:pt>
                <c:pt idx="58104">
                  <c:v>78.478999999999999</c:v>
                </c:pt>
                <c:pt idx="58105">
                  <c:v>78.483000000000004</c:v>
                </c:pt>
                <c:pt idx="58106">
                  <c:v>78.486000000000004</c:v>
                </c:pt>
                <c:pt idx="58107">
                  <c:v>78.489999999999995</c:v>
                </c:pt>
                <c:pt idx="58108">
                  <c:v>78.492999999999995</c:v>
                </c:pt>
                <c:pt idx="58109">
                  <c:v>78.497</c:v>
                </c:pt>
                <c:pt idx="58110">
                  <c:v>78.501000000000005</c:v>
                </c:pt>
                <c:pt idx="58111">
                  <c:v>78.504000000000005</c:v>
                </c:pt>
                <c:pt idx="58112">
                  <c:v>78.507999999999996</c:v>
                </c:pt>
                <c:pt idx="58113">
                  <c:v>78.510999999999996</c:v>
                </c:pt>
                <c:pt idx="58114">
                  <c:v>78.516000000000005</c:v>
                </c:pt>
                <c:pt idx="58115">
                  <c:v>78.52</c:v>
                </c:pt>
                <c:pt idx="58116">
                  <c:v>78.522999999999996</c:v>
                </c:pt>
                <c:pt idx="58117">
                  <c:v>78.527000000000001</c:v>
                </c:pt>
                <c:pt idx="58118">
                  <c:v>78.531000000000006</c:v>
                </c:pt>
                <c:pt idx="58119">
                  <c:v>78.534999999999997</c:v>
                </c:pt>
                <c:pt idx="58120">
                  <c:v>78.539000000000001</c:v>
                </c:pt>
                <c:pt idx="58121">
                  <c:v>78.542000000000002</c:v>
                </c:pt>
                <c:pt idx="58122">
                  <c:v>78.546000000000006</c:v>
                </c:pt>
                <c:pt idx="58123">
                  <c:v>78.55</c:v>
                </c:pt>
                <c:pt idx="58124">
                  <c:v>78.554000000000002</c:v>
                </c:pt>
                <c:pt idx="58125">
                  <c:v>78.558000000000007</c:v>
                </c:pt>
                <c:pt idx="58126">
                  <c:v>78.561000000000007</c:v>
                </c:pt>
                <c:pt idx="58127">
                  <c:v>78.564999999999998</c:v>
                </c:pt>
                <c:pt idx="58128">
                  <c:v>78.569000000000003</c:v>
                </c:pt>
                <c:pt idx="58129">
                  <c:v>78.573000000000008</c:v>
                </c:pt>
                <c:pt idx="58130">
                  <c:v>78.576999999999998</c:v>
                </c:pt>
                <c:pt idx="58131">
                  <c:v>78.58</c:v>
                </c:pt>
                <c:pt idx="58132">
                  <c:v>78.584000000000003</c:v>
                </c:pt>
                <c:pt idx="58133">
                  <c:v>78.588000000000008</c:v>
                </c:pt>
                <c:pt idx="58134">
                  <c:v>78.591999999999999</c:v>
                </c:pt>
                <c:pt idx="58135">
                  <c:v>78.596000000000004</c:v>
                </c:pt>
                <c:pt idx="58136">
                  <c:v>78.599000000000004</c:v>
                </c:pt>
                <c:pt idx="58137">
                  <c:v>78.603000000000009</c:v>
                </c:pt>
                <c:pt idx="58138">
                  <c:v>78.606999999999999</c:v>
                </c:pt>
                <c:pt idx="58139">
                  <c:v>78.611000000000004</c:v>
                </c:pt>
                <c:pt idx="58140">
                  <c:v>78.614999999999995</c:v>
                </c:pt>
                <c:pt idx="58141">
                  <c:v>78.617999999999995</c:v>
                </c:pt>
                <c:pt idx="58142">
                  <c:v>78.622</c:v>
                </c:pt>
                <c:pt idx="58143">
                  <c:v>78.626000000000005</c:v>
                </c:pt>
                <c:pt idx="58144">
                  <c:v>78.63</c:v>
                </c:pt>
                <c:pt idx="58145">
                  <c:v>78.632999999999996</c:v>
                </c:pt>
                <c:pt idx="58146">
                  <c:v>78.637</c:v>
                </c:pt>
                <c:pt idx="58147">
                  <c:v>78.641000000000005</c:v>
                </c:pt>
                <c:pt idx="58148">
                  <c:v>78.644999999999996</c:v>
                </c:pt>
                <c:pt idx="58149">
                  <c:v>78.647999999999996</c:v>
                </c:pt>
                <c:pt idx="58150">
                  <c:v>78.652000000000001</c:v>
                </c:pt>
                <c:pt idx="58151">
                  <c:v>78.656000000000006</c:v>
                </c:pt>
                <c:pt idx="58152">
                  <c:v>78.66</c:v>
                </c:pt>
                <c:pt idx="58153">
                  <c:v>78.662999999999997</c:v>
                </c:pt>
                <c:pt idx="58154">
                  <c:v>78.667000000000002</c:v>
                </c:pt>
                <c:pt idx="58155">
                  <c:v>78.671000000000006</c:v>
                </c:pt>
                <c:pt idx="58156">
                  <c:v>78.674000000000007</c:v>
                </c:pt>
                <c:pt idx="58157">
                  <c:v>78.677999999999997</c:v>
                </c:pt>
                <c:pt idx="58158">
                  <c:v>78.680999999999997</c:v>
                </c:pt>
                <c:pt idx="58159">
                  <c:v>78.685000000000002</c:v>
                </c:pt>
                <c:pt idx="58160">
                  <c:v>78.688000000000002</c:v>
                </c:pt>
                <c:pt idx="58161">
                  <c:v>78.692000000000007</c:v>
                </c:pt>
                <c:pt idx="58162">
                  <c:v>78.695000000000007</c:v>
                </c:pt>
                <c:pt idx="58163">
                  <c:v>78.698999999999998</c:v>
                </c:pt>
                <c:pt idx="58164">
                  <c:v>78.701999999999998</c:v>
                </c:pt>
                <c:pt idx="58165">
                  <c:v>78.704999999999998</c:v>
                </c:pt>
                <c:pt idx="58166">
                  <c:v>78.707999999999998</c:v>
                </c:pt>
                <c:pt idx="58167">
                  <c:v>78.710999999999999</c:v>
                </c:pt>
                <c:pt idx="58168">
                  <c:v>78.715000000000003</c:v>
                </c:pt>
                <c:pt idx="58169">
                  <c:v>78.716999999999999</c:v>
                </c:pt>
                <c:pt idx="58170">
                  <c:v>78.72</c:v>
                </c:pt>
                <c:pt idx="58171">
                  <c:v>78.722999999999999</c:v>
                </c:pt>
                <c:pt idx="58172">
                  <c:v>78.725000000000009</c:v>
                </c:pt>
                <c:pt idx="58173">
                  <c:v>78.728000000000009</c:v>
                </c:pt>
                <c:pt idx="58174">
                  <c:v>78.728000000000009</c:v>
                </c:pt>
                <c:pt idx="58175">
                  <c:v>78.728999999999999</c:v>
                </c:pt>
                <c:pt idx="58176">
                  <c:v>78.728999999999999</c:v>
                </c:pt>
                <c:pt idx="58177">
                  <c:v>78.728999999999999</c:v>
                </c:pt>
                <c:pt idx="58178">
                  <c:v>78.73</c:v>
                </c:pt>
                <c:pt idx="58179">
                  <c:v>78.73</c:v>
                </c:pt>
                <c:pt idx="58180">
                  <c:v>78.73</c:v>
                </c:pt>
                <c:pt idx="58181">
                  <c:v>78.73</c:v>
                </c:pt>
                <c:pt idx="58182">
                  <c:v>78.730999999999995</c:v>
                </c:pt>
                <c:pt idx="58183">
                  <c:v>78.730999999999995</c:v>
                </c:pt>
                <c:pt idx="58184">
                  <c:v>78.730999999999995</c:v>
                </c:pt>
                <c:pt idx="58185">
                  <c:v>78.731999999999999</c:v>
                </c:pt>
                <c:pt idx="58186">
                  <c:v>78.731999999999999</c:v>
                </c:pt>
                <c:pt idx="58187">
                  <c:v>78.731999999999999</c:v>
                </c:pt>
                <c:pt idx="58188">
                  <c:v>78.731999999999999</c:v>
                </c:pt>
                <c:pt idx="58189">
                  <c:v>78.733000000000004</c:v>
                </c:pt>
                <c:pt idx="58190">
                  <c:v>78.733000000000004</c:v>
                </c:pt>
                <c:pt idx="58191">
                  <c:v>78.733000000000004</c:v>
                </c:pt>
                <c:pt idx="58192">
                  <c:v>78.733999999999995</c:v>
                </c:pt>
                <c:pt idx="58193">
                  <c:v>78.733999999999995</c:v>
                </c:pt>
                <c:pt idx="58194">
                  <c:v>78.733999999999995</c:v>
                </c:pt>
                <c:pt idx="58195">
                  <c:v>78.733999999999995</c:v>
                </c:pt>
                <c:pt idx="58196">
                  <c:v>78.734999999999999</c:v>
                </c:pt>
                <c:pt idx="58197">
                  <c:v>78.734999999999999</c:v>
                </c:pt>
                <c:pt idx="58198">
                  <c:v>78.734999999999999</c:v>
                </c:pt>
                <c:pt idx="58199">
                  <c:v>78.736000000000004</c:v>
                </c:pt>
                <c:pt idx="58200">
                  <c:v>78.736000000000004</c:v>
                </c:pt>
                <c:pt idx="58201">
                  <c:v>78.736000000000004</c:v>
                </c:pt>
                <c:pt idx="58202">
                  <c:v>78.736000000000004</c:v>
                </c:pt>
                <c:pt idx="58203">
                  <c:v>78.736999999999995</c:v>
                </c:pt>
                <c:pt idx="58204">
                  <c:v>78.736999999999995</c:v>
                </c:pt>
                <c:pt idx="58205">
                  <c:v>78.736999999999995</c:v>
                </c:pt>
                <c:pt idx="58206">
                  <c:v>78.738</c:v>
                </c:pt>
                <c:pt idx="58207">
                  <c:v>78.738</c:v>
                </c:pt>
                <c:pt idx="58208">
                  <c:v>78.738</c:v>
                </c:pt>
                <c:pt idx="58209">
                  <c:v>78.738</c:v>
                </c:pt>
                <c:pt idx="58210">
                  <c:v>78.739000000000004</c:v>
                </c:pt>
                <c:pt idx="58211">
                  <c:v>78.739000000000004</c:v>
                </c:pt>
                <c:pt idx="58212">
                  <c:v>78.739000000000004</c:v>
                </c:pt>
                <c:pt idx="58213">
                  <c:v>78.739999999999995</c:v>
                </c:pt>
                <c:pt idx="58214">
                  <c:v>78.739999999999995</c:v>
                </c:pt>
                <c:pt idx="58215">
                  <c:v>78.739999999999995</c:v>
                </c:pt>
                <c:pt idx="58216">
                  <c:v>78.739999999999995</c:v>
                </c:pt>
                <c:pt idx="58217">
                  <c:v>78.741</c:v>
                </c:pt>
                <c:pt idx="58218">
                  <c:v>78.741</c:v>
                </c:pt>
                <c:pt idx="58219">
                  <c:v>78.741</c:v>
                </c:pt>
                <c:pt idx="58220">
                  <c:v>78.742000000000004</c:v>
                </c:pt>
                <c:pt idx="58221">
                  <c:v>78.742000000000004</c:v>
                </c:pt>
                <c:pt idx="58222">
                  <c:v>78.742000000000004</c:v>
                </c:pt>
                <c:pt idx="58223">
                  <c:v>78.742000000000004</c:v>
                </c:pt>
                <c:pt idx="58224">
                  <c:v>78.742999999999995</c:v>
                </c:pt>
                <c:pt idx="58225">
                  <c:v>78.742999999999995</c:v>
                </c:pt>
                <c:pt idx="58226">
                  <c:v>78.742999999999995</c:v>
                </c:pt>
                <c:pt idx="58227">
                  <c:v>78.744</c:v>
                </c:pt>
                <c:pt idx="58228">
                  <c:v>78.744</c:v>
                </c:pt>
                <c:pt idx="58229">
                  <c:v>78.744</c:v>
                </c:pt>
                <c:pt idx="58230">
                  <c:v>78.744</c:v>
                </c:pt>
                <c:pt idx="58231">
                  <c:v>78.745000000000005</c:v>
                </c:pt>
                <c:pt idx="58232">
                  <c:v>78.745000000000005</c:v>
                </c:pt>
                <c:pt idx="58233">
                  <c:v>78.745000000000005</c:v>
                </c:pt>
                <c:pt idx="58234">
                  <c:v>78.745999999999995</c:v>
                </c:pt>
                <c:pt idx="58235">
                  <c:v>78.745999999999995</c:v>
                </c:pt>
                <c:pt idx="58236">
                  <c:v>78.745999999999995</c:v>
                </c:pt>
                <c:pt idx="58237">
                  <c:v>78.745999999999995</c:v>
                </c:pt>
                <c:pt idx="58238">
                  <c:v>78.747</c:v>
                </c:pt>
                <c:pt idx="58239">
                  <c:v>78.747</c:v>
                </c:pt>
                <c:pt idx="58240">
                  <c:v>78.747</c:v>
                </c:pt>
                <c:pt idx="58241">
                  <c:v>78.747</c:v>
                </c:pt>
                <c:pt idx="58242">
                  <c:v>78.748000000000005</c:v>
                </c:pt>
                <c:pt idx="58243">
                  <c:v>78.748000000000005</c:v>
                </c:pt>
                <c:pt idx="58244">
                  <c:v>78.748000000000005</c:v>
                </c:pt>
                <c:pt idx="58245">
                  <c:v>78.748999999999995</c:v>
                </c:pt>
                <c:pt idx="58246">
                  <c:v>78.748999999999995</c:v>
                </c:pt>
                <c:pt idx="58247">
                  <c:v>78.748999999999995</c:v>
                </c:pt>
                <c:pt idx="58248">
                  <c:v>78.748999999999995</c:v>
                </c:pt>
                <c:pt idx="58249">
                  <c:v>78.75</c:v>
                </c:pt>
                <c:pt idx="58250">
                  <c:v>78.75</c:v>
                </c:pt>
                <c:pt idx="58251">
                  <c:v>78.75</c:v>
                </c:pt>
                <c:pt idx="58252">
                  <c:v>78.751000000000005</c:v>
                </c:pt>
                <c:pt idx="58253">
                  <c:v>78.751000000000005</c:v>
                </c:pt>
                <c:pt idx="58254">
                  <c:v>78.751000000000005</c:v>
                </c:pt>
                <c:pt idx="58255">
                  <c:v>78.751000000000005</c:v>
                </c:pt>
                <c:pt idx="58256">
                  <c:v>78.751999999999995</c:v>
                </c:pt>
                <c:pt idx="58257">
                  <c:v>78.751999999999995</c:v>
                </c:pt>
                <c:pt idx="58258">
                  <c:v>78.751999999999995</c:v>
                </c:pt>
                <c:pt idx="58259">
                  <c:v>78.753</c:v>
                </c:pt>
                <c:pt idx="58260">
                  <c:v>78.753</c:v>
                </c:pt>
                <c:pt idx="58261">
                  <c:v>78.753</c:v>
                </c:pt>
                <c:pt idx="58262">
                  <c:v>78.753</c:v>
                </c:pt>
                <c:pt idx="58263">
                  <c:v>78.754000000000005</c:v>
                </c:pt>
                <c:pt idx="58264">
                  <c:v>78.754000000000005</c:v>
                </c:pt>
                <c:pt idx="58265">
                  <c:v>78.754000000000005</c:v>
                </c:pt>
                <c:pt idx="58266">
                  <c:v>78.754999999999995</c:v>
                </c:pt>
                <c:pt idx="58267">
                  <c:v>78.754999999999995</c:v>
                </c:pt>
                <c:pt idx="58268">
                  <c:v>78.754999999999995</c:v>
                </c:pt>
                <c:pt idx="58269">
                  <c:v>78.754999999999995</c:v>
                </c:pt>
                <c:pt idx="58270">
                  <c:v>78.756</c:v>
                </c:pt>
                <c:pt idx="58271">
                  <c:v>78.756</c:v>
                </c:pt>
                <c:pt idx="58272">
                  <c:v>78.756</c:v>
                </c:pt>
                <c:pt idx="58273">
                  <c:v>78.757000000000005</c:v>
                </c:pt>
                <c:pt idx="58274">
                  <c:v>78.757000000000005</c:v>
                </c:pt>
                <c:pt idx="58275">
                  <c:v>78.757000000000005</c:v>
                </c:pt>
                <c:pt idx="58276">
                  <c:v>78.757000000000005</c:v>
                </c:pt>
                <c:pt idx="58277">
                  <c:v>78.757999999999996</c:v>
                </c:pt>
                <c:pt idx="58278">
                  <c:v>78.757999999999996</c:v>
                </c:pt>
                <c:pt idx="58279">
                  <c:v>78.757999999999996</c:v>
                </c:pt>
                <c:pt idx="58280">
                  <c:v>78.759</c:v>
                </c:pt>
                <c:pt idx="58281">
                  <c:v>78.759</c:v>
                </c:pt>
                <c:pt idx="58282">
                  <c:v>78.759</c:v>
                </c:pt>
                <c:pt idx="58283">
                  <c:v>78.759</c:v>
                </c:pt>
                <c:pt idx="58284">
                  <c:v>78.760000000000005</c:v>
                </c:pt>
                <c:pt idx="58285">
                  <c:v>78.760000000000005</c:v>
                </c:pt>
                <c:pt idx="58286">
                  <c:v>78.760000000000005</c:v>
                </c:pt>
                <c:pt idx="58287">
                  <c:v>78.760999999999996</c:v>
                </c:pt>
                <c:pt idx="58288">
                  <c:v>78.760999999999996</c:v>
                </c:pt>
                <c:pt idx="58289">
                  <c:v>78.760999999999996</c:v>
                </c:pt>
                <c:pt idx="58290">
                  <c:v>78.760999999999996</c:v>
                </c:pt>
                <c:pt idx="58291">
                  <c:v>78.762</c:v>
                </c:pt>
                <c:pt idx="58292">
                  <c:v>78.762</c:v>
                </c:pt>
                <c:pt idx="58293">
                  <c:v>78.762</c:v>
                </c:pt>
                <c:pt idx="58294">
                  <c:v>78.763000000000005</c:v>
                </c:pt>
                <c:pt idx="58295">
                  <c:v>78.763000000000005</c:v>
                </c:pt>
                <c:pt idx="58296">
                  <c:v>78.763000000000005</c:v>
                </c:pt>
                <c:pt idx="58297">
                  <c:v>78.763000000000005</c:v>
                </c:pt>
                <c:pt idx="58298">
                  <c:v>78.763999999999996</c:v>
                </c:pt>
                <c:pt idx="58299">
                  <c:v>78.763999999999996</c:v>
                </c:pt>
                <c:pt idx="58300">
                  <c:v>78.763999999999996</c:v>
                </c:pt>
                <c:pt idx="58301">
                  <c:v>78.765000000000001</c:v>
                </c:pt>
                <c:pt idx="58302">
                  <c:v>78.765000000000001</c:v>
                </c:pt>
                <c:pt idx="58303">
                  <c:v>78.765000000000001</c:v>
                </c:pt>
                <c:pt idx="58304">
                  <c:v>78.765000000000001</c:v>
                </c:pt>
                <c:pt idx="58305">
                  <c:v>78.766000000000005</c:v>
                </c:pt>
                <c:pt idx="58306">
                  <c:v>78.766000000000005</c:v>
                </c:pt>
                <c:pt idx="58307">
                  <c:v>78.766000000000005</c:v>
                </c:pt>
                <c:pt idx="58308">
                  <c:v>78.766999999999996</c:v>
                </c:pt>
                <c:pt idx="58309">
                  <c:v>78.766999999999996</c:v>
                </c:pt>
                <c:pt idx="58310">
                  <c:v>78.766999999999996</c:v>
                </c:pt>
                <c:pt idx="58311">
                  <c:v>78.766999999999996</c:v>
                </c:pt>
                <c:pt idx="58312">
                  <c:v>78.768000000000001</c:v>
                </c:pt>
                <c:pt idx="58313">
                  <c:v>78.768000000000001</c:v>
                </c:pt>
                <c:pt idx="58314">
                  <c:v>78.768000000000001</c:v>
                </c:pt>
                <c:pt idx="58315">
                  <c:v>78.768000000000001</c:v>
                </c:pt>
                <c:pt idx="58316">
                  <c:v>78.769000000000005</c:v>
                </c:pt>
                <c:pt idx="58317">
                  <c:v>78.769000000000005</c:v>
                </c:pt>
                <c:pt idx="58318">
                  <c:v>78.769000000000005</c:v>
                </c:pt>
                <c:pt idx="58319">
                  <c:v>78.77</c:v>
                </c:pt>
                <c:pt idx="58320">
                  <c:v>78.77</c:v>
                </c:pt>
                <c:pt idx="58321">
                  <c:v>78.77</c:v>
                </c:pt>
                <c:pt idx="58322">
                  <c:v>78.77</c:v>
                </c:pt>
                <c:pt idx="58323">
                  <c:v>78.771000000000001</c:v>
                </c:pt>
                <c:pt idx="58324">
                  <c:v>78.771000000000001</c:v>
                </c:pt>
                <c:pt idx="58325">
                  <c:v>78.771000000000001</c:v>
                </c:pt>
                <c:pt idx="58326">
                  <c:v>78.772000000000006</c:v>
                </c:pt>
                <c:pt idx="58327">
                  <c:v>78.772000000000006</c:v>
                </c:pt>
                <c:pt idx="58328">
                  <c:v>78.772000000000006</c:v>
                </c:pt>
                <c:pt idx="58329">
                  <c:v>78.772000000000006</c:v>
                </c:pt>
                <c:pt idx="58330">
                  <c:v>78.772999999999996</c:v>
                </c:pt>
                <c:pt idx="58331">
                  <c:v>78.772999999999996</c:v>
                </c:pt>
                <c:pt idx="58332">
                  <c:v>78.772999999999996</c:v>
                </c:pt>
                <c:pt idx="58333">
                  <c:v>78.774000000000001</c:v>
                </c:pt>
                <c:pt idx="58334">
                  <c:v>78.774000000000001</c:v>
                </c:pt>
                <c:pt idx="58335">
                  <c:v>78.774000000000001</c:v>
                </c:pt>
                <c:pt idx="58336">
                  <c:v>78.774000000000001</c:v>
                </c:pt>
                <c:pt idx="58337">
                  <c:v>78.775000000000006</c:v>
                </c:pt>
                <c:pt idx="58338">
                  <c:v>78.775000000000006</c:v>
                </c:pt>
                <c:pt idx="58339">
                  <c:v>78.775000000000006</c:v>
                </c:pt>
                <c:pt idx="58340">
                  <c:v>78.775999999999996</c:v>
                </c:pt>
                <c:pt idx="58341">
                  <c:v>78.775999999999996</c:v>
                </c:pt>
                <c:pt idx="58342">
                  <c:v>78.775999999999996</c:v>
                </c:pt>
                <c:pt idx="58343">
                  <c:v>78.775999999999996</c:v>
                </c:pt>
                <c:pt idx="58344">
                  <c:v>78.777000000000001</c:v>
                </c:pt>
                <c:pt idx="58345">
                  <c:v>78.777000000000001</c:v>
                </c:pt>
                <c:pt idx="58346">
                  <c:v>78.777000000000001</c:v>
                </c:pt>
                <c:pt idx="58347">
                  <c:v>78.778000000000006</c:v>
                </c:pt>
                <c:pt idx="58348">
                  <c:v>78.778000000000006</c:v>
                </c:pt>
                <c:pt idx="58349">
                  <c:v>78.778000000000006</c:v>
                </c:pt>
                <c:pt idx="58350">
                  <c:v>78.778000000000006</c:v>
                </c:pt>
                <c:pt idx="58351">
                  <c:v>78.778999999999996</c:v>
                </c:pt>
                <c:pt idx="58352">
                  <c:v>78.778999999999996</c:v>
                </c:pt>
                <c:pt idx="58353">
                  <c:v>78.778999999999996</c:v>
                </c:pt>
                <c:pt idx="58354">
                  <c:v>78.78</c:v>
                </c:pt>
                <c:pt idx="58355">
                  <c:v>78.78</c:v>
                </c:pt>
                <c:pt idx="58356">
                  <c:v>78.78</c:v>
                </c:pt>
                <c:pt idx="58357">
                  <c:v>78.78</c:v>
                </c:pt>
                <c:pt idx="58358">
                  <c:v>78.781000000000006</c:v>
                </c:pt>
                <c:pt idx="58359">
                  <c:v>78.781000000000006</c:v>
                </c:pt>
                <c:pt idx="58360">
                  <c:v>78.781000000000006</c:v>
                </c:pt>
                <c:pt idx="58361">
                  <c:v>78.781999999999996</c:v>
                </c:pt>
                <c:pt idx="58362">
                  <c:v>78.781999999999996</c:v>
                </c:pt>
                <c:pt idx="58363">
                  <c:v>78.781999999999996</c:v>
                </c:pt>
                <c:pt idx="58364">
                  <c:v>78.781999999999996</c:v>
                </c:pt>
                <c:pt idx="58365">
                  <c:v>78.783000000000001</c:v>
                </c:pt>
                <c:pt idx="58366">
                  <c:v>78.783000000000001</c:v>
                </c:pt>
                <c:pt idx="58367">
                  <c:v>78.783000000000001</c:v>
                </c:pt>
                <c:pt idx="58368">
                  <c:v>78.784000000000006</c:v>
                </c:pt>
                <c:pt idx="58369">
                  <c:v>78.784000000000006</c:v>
                </c:pt>
                <c:pt idx="58370">
                  <c:v>78.784000000000006</c:v>
                </c:pt>
                <c:pt idx="58371">
                  <c:v>78.784000000000006</c:v>
                </c:pt>
                <c:pt idx="58372">
                  <c:v>78.784999999999997</c:v>
                </c:pt>
                <c:pt idx="58373">
                  <c:v>78.784999999999997</c:v>
                </c:pt>
                <c:pt idx="58374">
                  <c:v>78.784999999999997</c:v>
                </c:pt>
                <c:pt idx="58375">
                  <c:v>78.784999999999997</c:v>
                </c:pt>
                <c:pt idx="58376">
                  <c:v>78.786000000000001</c:v>
                </c:pt>
                <c:pt idx="58377">
                  <c:v>78.786000000000001</c:v>
                </c:pt>
                <c:pt idx="58378">
                  <c:v>78.786000000000001</c:v>
                </c:pt>
                <c:pt idx="58379">
                  <c:v>78.787000000000006</c:v>
                </c:pt>
                <c:pt idx="58380">
                  <c:v>78.787000000000006</c:v>
                </c:pt>
                <c:pt idx="58381">
                  <c:v>78.787000000000006</c:v>
                </c:pt>
                <c:pt idx="58382">
                  <c:v>78.787000000000006</c:v>
                </c:pt>
                <c:pt idx="58383">
                  <c:v>78.787999999999997</c:v>
                </c:pt>
                <c:pt idx="58384">
                  <c:v>78.787999999999997</c:v>
                </c:pt>
                <c:pt idx="58385">
                  <c:v>78.787999999999997</c:v>
                </c:pt>
                <c:pt idx="58386">
                  <c:v>78.789000000000001</c:v>
                </c:pt>
                <c:pt idx="58387">
                  <c:v>78.789000000000001</c:v>
                </c:pt>
                <c:pt idx="58388">
                  <c:v>78.789000000000001</c:v>
                </c:pt>
                <c:pt idx="58389">
                  <c:v>78.789000000000001</c:v>
                </c:pt>
                <c:pt idx="58390">
                  <c:v>78.790000000000006</c:v>
                </c:pt>
                <c:pt idx="58391">
                  <c:v>78.790000000000006</c:v>
                </c:pt>
                <c:pt idx="58392">
                  <c:v>78.790000000000006</c:v>
                </c:pt>
                <c:pt idx="58393">
                  <c:v>78.790999999999997</c:v>
                </c:pt>
                <c:pt idx="58394">
                  <c:v>78.790999999999997</c:v>
                </c:pt>
                <c:pt idx="58395">
                  <c:v>78.790999999999997</c:v>
                </c:pt>
                <c:pt idx="58396">
                  <c:v>78.790999999999997</c:v>
                </c:pt>
                <c:pt idx="58397">
                  <c:v>78.792000000000002</c:v>
                </c:pt>
                <c:pt idx="58398">
                  <c:v>78.792000000000002</c:v>
                </c:pt>
                <c:pt idx="58399">
                  <c:v>78.792000000000002</c:v>
                </c:pt>
                <c:pt idx="58400">
                  <c:v>78.793000000000006</c:v>
                </c:pt>
                <c:pt idx="58401">
                  <c:v>78.793000000000006</c:v>
                </c:pt>
                <c:pt idx="58402">
                  <c:v>78.793000000000006</c:v>
                </c:pt>
                <c:pt idx="58403">
                  <c:v>78.793000000000006</c:v>
                </c:pt>
                <c:pt idx="58404">
                  <c:v>78.793999999999997</c:v>
                </c:pt>
                <c:pt idx="58405">
                  <c:v>78.793999999999997</c:v>
                </c:pt>
                <c:pt idx="58406">
                  <c:v>78.793999999999997</c:v>
                </c:pt>
                <c:pt idx="58407">
                  <c:v>78.795000000000002</c:v>
                </c:pt>
                <c:pt idx="58408">
                  <c:v>78.795000000000002</c:v>
                </c:pt>
                <c:pt idx="58409">
                  <c:v>78.795000000000002</c:v>
                </c:pt>
                <c:pt idx="58410">
                  <c:v>78.795000000000002</c:v>
                </c:pt>
                <c:pt idx="58411">
                  <c:v>78.796000000000006</c:v>
                </c:pt>
                <c:pt idx="58412">
                  <c:v>78.796000000000006</c:v>
                </c:pt>
                <c:pt idx="58413">
                  <c:v>78.796000000000006</c:v>
                </c:pt>
                <c:pt idx="58414">
                  <c:v>78.796999999999997</c:v>
                </c:pt>
                <c:pt idx="58415">
                  <c:v>78.796999999999997</c:v>
                </c:pt>
                <c:pt idx="58416">
                  <c:v>78.796999999999997</c:v>
                </c:pt>
                <c:pt idx="58417">
                  <c:v>78.796999999999997</c:v>
                </c:pt>
                <c:pt idx="58418">
                  <c:v>78.798000000000002</c:v>
                </c:pt>
                <c:pt idx="58419">
                  <c:v>78.798000000000002</c:v>
                </c:pt>
                <c:pt idx="58420">
                  <c:v>78.798000000000002</c:v>
                </c:pt>
                <c:pt idx="58421">
                  <c:v>78.798000000000002</c:v>
                </c:pt>
                <c:pt idx="58422">
                  <c:v>78.799000000000007</c:v>
                </c:pt>
                <c:pt idx="58423">
                  <c:v>78.799000000000007</c:v>
                </c:pt>
                <c:pt idx="58424">
                  <c:v>78.799000000000007</c:v>
                </c:pt>
                <c:pt idx="58425">
                  <c:v>78.8</c:v>
                </c:pt>
                <c:pt idx="58426">
                  <c:v>78.8</c:v>
                </c:pt>
                <c:pt idx="58427">
                  <c:v>78.8</c:v>
                </c:pt>
                <c:pt idx="58428">
                  <c:v>78.8</c:v>
                </c:pt>
                <c:pt idx="58429">
                  <c:v>78.801000000000002</c:v>
                </c:pt>
                <c:pt idx="58430">
                  <c:v>78.801000000000002</c:v>
                </c:pt>
                <c:pt idx="58431">
                  <c:v>78.801000000000002</c:v>
                </c:pt>
                <c:pt idx="58432">
                  <c:v>78.802000000000007</c:v>
                </c:pt>
                <c:pt idx="58433">
                  <c:v>78.802000000000007</c:v>
                </c:pt>
                <c:pt idx="58434">
                  <c:v>78.802000000000007</c:v>
                </c:pt>
                <c:pt idx="58435">
                  <c:v>78.802000000000007</c:v>
                </c:pt>
                <c:pt idx="58436">
                  <c:v>78.802999999999997</c:v>
                </c:pt>
                <c:pt idx="58437">
                  <c:v>78.802999999999997</c:v>
                </c:pt>
                <c:pt idx="58438">
                  <c:v>78.802999999999997</c:v>
                </c:pt>
                <c:pt idx="58439">
                  <c:v>78.804000000000002</c:v>
                </c:pt>
                <c:pt idx="58440">
                  <c:v>78.804000000000002</c:v>
                </c:pt>
                <c:pt idx="58441">
                  <c:v>78.804000000000002</c:v>
                </c:pt>
                <c:pt idx="58442">
                  <c:v>78.804000000000002</c:v>
                </c:pt>
                <c:pt idx="58443">
                  <c:v>78.805000000000007</c:v>
                </c:pt>
                <c:pt idx="58444">
                  <c:v>78.805000000000007</c:v>
                </c:pt>
                <c:pt idx="58445">
                  <c:v>78.805000000000007</c:v>
                </c:pt>
                <c:pt idx="58446">
                  <c:v>78.805999999999997</c:v>
                </c:pt>
                <c:pt idx="58447">
                  <c:v>78.805999999999997</c:v>
                </c:pt>
                <c:pt idx="58448">
                  <c:v>78.805999999999997</c:v>
                </c:pt>
                <c:pt idx="58449">
                  <c:v>78.805999999999997</c:v>
                </c:pt>
                <c:pt idx="58450">
                  <c:v>78.807000000000002</c:v>
                </c:pt>
                <c:pt idx="58451">
                  <c:v>78.807000000000002</c:v>
                </c:pt>
                <c:pt idx="58452">
                  <c:v>78.807000000000002</c:v>
                </c:pt>
                <c:pt idx="58453">
                  <c:v>78.808000000000007</c:v>
                </c:pt>
                <c:pt idx="58454">
                  <c:v>78.808000000000007</c:v>
                </c:pt>
                <c:pt idx="58455">
                  <c:v>78.808000000000007</c:v>
                </c:pt>
                <c:pt idx="58456">
                  <c:v>78.808000000000007</c:v>
                </c:pt>
                <c:pt idx="58457">
                  <c:v>78.808999999999997</c:v>
                </c:pt>
                <c:pt idx="58458">
                  <c:v>78.808999999999997</c:v>
                </c:pt>
                <c:pt idx="58459">
                  <c:v>78.808999999999997</c:v>
                </c:pt>
                <c:pt idx="58460">
                  <c:v>78.81</c:v>
                </c:pt>
                <c:pt idx="58461">
                  <c:v>78.81</c:v>
                </c:pt>
                <c:pt idx="58462">
                  <c:v>78.81</c:v>
                </c:pt>
                <c:pt idx="58463">
                  <c:v>78.81</c:v>
                </c:pt>
                <c:pt idx="58464">
                  <c:v>78.811000000000007</c:v>
                </c:pt>
                <c:pt idx="58465">
                  <c:v>78.811000000000007</c:v>
                </c:pt>
                <c:pt idx="58466">
                  <c:v>78.811000000000007</c:v>
                </c:pt>
                <c:pt idx="58467">
                  <c:v>78.811000000000007</c:v>
                </c:pt>
                <c:pt idx="58468">
                  <c:v>78.811999999999998</c:v>
                </c:pt>
                <c:pt idx="58469">
                  <c:v>78.811999999999998</c:v>
                </c:pt>
                <c:pt idx="58470">
                  <c:v>78.811999999999998</c:v>
                </c:pt>
                <c:pt idx="58471">
                  <c:v>78.813000000000002</c:v>
                </c:pt>
                <c:pt idx="58472">
                  <c:v>78.813000000000002</c:v>
                </c:pt>
                <c:pt idx="58473">
                  <c:v>78.813000000000002</c:v>
                </c:pt>
                <c:pt idx="58474">
                  <c:v>78.813000000000002</c:v>
                </c:pt>
                <c:pt idx="58475">
                  <c:v>78.814000000000007</c:v>
                </c:pt>
                <c:pt idx="58476">
                  <c:v>78.814000000000007</c:v>
                </c:pt>
                <c:pt idx="58477">
                  <c:v>78.814000000000007</c:v>
                </c:pt>
                <c:pt idx="58478">
                  <c:v>78.814999999999998</c:v>
                </c:pt>
                <c:pt idx="58479">
                  <c:v>78.814999999999998</c:v>
                </c:pt>
                <c:pt idx="58480">
                  <c:v>78.814999999999998</c:v>
                </c:pt>
                <c:pt idx="58481">
                  <c:v>78.814999999999998</c:v>
                </c:pt>
                <c:pt idx="58482">
                  <c:v>78.816000000000003</c:v>
                </c:pt>
                <c:pt idx="58483">
                  <c:v>78.816000000000003</c:v>
                </c:pt>
                <c:pt idx="58484">
                  <c:v>78.816000000000003</c:v>
                </c:pt>
                <c:pt idx="58485">
                  <c:v>78.817000000000007</c:v>
                </c:pt>
                <c:pt idx="58486">
                  <c:v>78.817000000000007</c:v>
                </c:pt>
                <c:pt idx="58487">
                  <c:v>78.817000000000007</c:v>
                </c:pt>
                <c:pt idx="58488">
                  <c:v>78.817000000000007</c:v>
                </c:pt>
                <c:pt idx="58489">
                  <c:v>78.817999999999998</c:v>
                </c:pt>
                <c:pt idx="58490">
                  <c:v>78.817999999999998</c:v>
                </c:pt>
                <c:pt idx="58491">
                  <c:v>78.817999999999998</c:v>
                </c:pt>
                <c:pt idx="58492">
                  <c:v>78.819000000000003</c:v>
                </c:pt>
                <c:pt idx="58493">
                  <c:v>78.819000000000003</c:v>
                </c:pt>
                <c:pt idx="58494">
                  <c:v>78.819000000000003</c:v>
                </c:pt>
                <c:pt idx="58495">
                  <c:v>78.819000000000003</c:v>
                </c:pt>
                <c:pt idx="58496">
                  <c:v>78.820000000000007</c:v>
                </c:pt>
                <c:pt idx="58497">
                  <c:v>78.820000000000007</c:v>
                </c:pt>
                <c:pt idx="58498">
                  <c:v>78.820000000000007</c:v>
                </c:pt>
                <c:pt idx="58499">
                  <c:v>78.820999999999998</c:v>
                </c:pt>
                <c:pt idx="58500">
                  <c:v>78.820999999999998</c:v>
                </c:pt>
                <c:pt idx="58501">
                  <c:v>78.820999999999998</c:v>
                </c:pt>
                <c:pt idx="58502">
                  <c:v>78.820999999999998</c:v>
                </c:pt>
                <c:pt idx="58503">
                  <c:v>78.822000000000003</c:v>
                </c:pt>
                <c:pt idx="58504">
                  <c:v>78.822000000000003</c:v>
                </c:pt>
                <c:pt idx="58505">
                  <c:v>78.822000000000003</c:v>
                </c:pt>
                <c:pt idx="58506">
                  <c:v>78.823000000000008</c:v>
                </c:pt>
                <c:pt idx="58507">
                  <c:v>78.823000000000008</c:v>
                </c:pt>
                <c:pt idx="58508">
                  <c:v>78.823000000000008</c:v>
                </c:pt>
                <c:pt idx="58509">
                  <c:v>78.823000000000008</c:v>
                </c:pt>
                <c:pt idx="58510">
                  <c:v>78.823999999999998</c:v>
                </c:pt>
                <c:pt idx="58511">
                  <c:v>78.823999999999998</c:v>
                </c:pt>
                <c:pt idx="58512">
                  <c:v>78.823999999999998</c:v>
                </c:pt>
                <c:pt idx="58513">
                  <c:v>78.823999999999998</c:v>
                </c:pt>
                <c:pt idx="58514">
                  <c:v>78.825000000000003</c:v>
                </c:pt>
                <c:pt idx="58515">
                  <c:v>78.825000000000003</c:v>
                </c:pt>
                <c:pt idx="58516">
                  <c:v>78.825000000000003</c:v>
                </c:pt>
                <c:pt idx="58517">
                  <c:v>78.826000000000008</c:v>
                </c:pt>
                <c:pt idx="58518">
                  <c:v>78.826000000000008</c:v>
                </c:pt>
                <c:pt idx="58519">
                  <c:v>78.826000000000008</c:v>
                </c:pt>
                <c:pt idx="58520">
                  <c:v>78.826000000000008</c:v>
                </c:pt>
                <c:pt idx="58521">
                  <c:v>78.826999999999998</c:v>
                </c:pt>
                <c:pt idx="58522">
                  <c:v>78.826999999999998</c:v>
                </c:pt>
                <c:pt idx="58523">
                  <c:v>78.826999999999998</c:v>
                </c:pt>
                <c:pt idx="58524">
                  <c:v>78.828000000000003</c:v>
                </c:pt>
                <c:pt idx="58525">
                  <c:v>78.828000000000003</c:v>
                </c:pt>
                <c:pt idx="58526">
                  <c:v>78.828000000000003</c:v>
                </c:pt>
                <c:pt idx="58527">
                  <c:v>78.828000000000003</c:v>
                </c:pt>
                <c:pt idx="58528">
                  <c:v>78.829000000000008</c:v>
                </c:pt>
                <c:pt idx="58529">
                  <c:v>78.829000000000008</c:v>
                </c:pt>
                <c:pt idx="58530">
                  <c:v>78.829000000000008</c:v>
                </c:pt>
                <c:pt idx="58531">
                  <c:v>78.83</c:v>
                </c:pt>
                <c:pt idx="58532">
                  <c:v>78.83</c:v>
                </c:pt>
                <c:pt idx="58533">
                  <c:v>78.83</c:v>
                </c:pt>
                <c:pt idx="58534">
                  <c:v>78.83</c:v>
                </c:pt>
                <c:pt idx="58535">
                  <c:v>78.831000000000003</c:v>
                </c:pt>
                <c:pt idx="58536">
                  <c:v>78.831000000000003</c:v>
                </c:pt>
                <c:pt idx="58537">
                  <c:v>78.831000000000003</c:v>
                </c:pt>
                <c:pt idx="58538">
                  <c:v>78.832000000000008</c:v>
                </c:pt>
                <c:pt idx="58539">
                  <c:v>78.832000000000008</c:v>
                </c:pt>
                <c:pt idx="58540">
                  <c:v>78.832000000000008</c:v>
                </c:pt>
                <c:pt idx="58541">
                  <c:v>78.832000000000008</c:v>
                </c:pt>
                <c:pt idx="58542">
                  <c:v>78.832999999999998</c:v>
                </c:pt>
                <c:pt idx="58543">
                  <c:v>78.832999999999998</c:v>
                </c:pt>
                <c:pt idx="58544">
                  <c:v>78.832999999999998</c:v>
                </c:pt>
                <c:pt idx="58545">
                  <c:v>78.834000000000003</c:v>
                </c:pt>
                <c:pt idx="58546">
                  <c:v>78.834000000000003</c:v>
                </c:pt>
                <c:pt idx="58547">
                  <c:v>78.834000000000003</c:v>
                </c:pt>
                <c:pt idx="58548">
                  <c:v>78.834000000000003</c:v>
                </c:pt>
                <c:pt idx="58549">
                  <c:v>78.835000000000008</c:v>
                </c:pt>
                <c:pt idx="58550">
                  <c:v>78.835000000000008</c:v>
                </c:pt>
                <c:pt idx="58551">
                  <c:v>78.835000000000008</c:v>
                </c:pt>
                <c:pt idx="58552">
                  <c:v>78.835999999999999</c:v>
                </c:pt>
                <c:pt idx="58553">
                  <c:v>78.835999999999999</c:v>
                </c:pt>
                <c:pt idx="58554">
                  <c:v>78.835999999999999</c:v>
                </c:pt>
                <c:pt idx="58555">
                  <c:v>78.835999999999999</c:v>
                </c:pt>
                <c:pt idx="58556">
                  <c:v>78.837000000000003</c:v>
                </c:pt>
                <c:pt idx="58557">
                  <c:v>78.837000000000003</c:v>
                </c:pt>
                <c:pt idx="58558">
                  <c:v>78.837000000000003</c:v>
                </c:pt>
                <c:pt idx="58559">
                  <c:v>78.837000000000003</c:v>
                </c:pt>
                <c:pt idx="58560">
                  <c:v>78.838000000000008</c:v>
                </c:pt>
                <c:pt idx="58561">
                  <c:v>78.838000000000008</c:v>
                </c:pt>
                <c:pt idx="58562">
                  <c:v>78.838000000000008</c:v>
                </c:pt>
                <c:pt idx="58563">
                  <c:v>78.838999999999999</c:v>
                </c:pt>
                <c:pt idx="58564">
                  <c:v>78.838999999999999</c:v>
                </c:pt>
                <c:pt idx="58565">
                  <c:v>78.838999999999999</c:v>
                </c:pt>
                <c:pt idx="58566">
                  <c:v>78.838999999999999</c:v>
                </c:pt>
                <c:pt idx="58567">
                  <c:v>78.84</c:v>
                </c:pt>
                <c:pt idx="58568">
                  <c:v>78.84</c:v>
                </c:pt>
                <c:pt idx="58569">
                  <c:v>78.84</c:v>
                </c:pt>
                <c:pt idx="58570">
                  <c:v>78.841000000000008</c:v>
                </c:pt>
                <c:pt idx="58571">
                  <c:v>78.841000000000008</c:v>
                </c:pt>
                <c:pt idx="58572">
                  <c:v>78.841000000000008</c:v>
                </c:pt>
                <c:pt idx="58573">
                  <c:v>78.841000000000008</c:v>
                </c:pt>
                <c:pt idx="58574">
                  <c:v>78.841999999999999</c:v>
                </c:pt>
                <c:pt idx="58575">
                  <c:v>78.841999999999999</c:v>
                </c:pt>
                <c:pt idx="58576">
                  <c:v>78.841999999999999</c:v>
                </c:pt>
                <c:pt idx="58577">
                  <c:v>78.843000000000004</c:v>
                </c:pt>
                <c:pt idx="58578">
                  <c:v>78.843000000000004</c:v>
                </c:pt>
                <c:pt idx="58579">
                  <c:v>78.843000000000004</c:v>
                </c:pt>
                <c:pt idx="58580">
                  <c:v>78.843000000000004</c:v>
                </c:pt>
                <c:pt idx="58581">
                  <c:v>78.844000000000008</c:v>
                </c:pt>
                <c:pt idx="58582">
                  <c:v>78.844000000000008</c:v>
                </c:pt>
                <c:pt idx="58583">
                  <c:v>78.844000000000008</c:v>
                </c:pt>
                <c:pt idx="58584">
                  <c:v>78.844999999999999</c:v>
                </c:pt>
                <c:pt idx="58585">
                  <c:v>78.844999999999999</c:v>
                </c:pt>
                <c:pt idx="58586">
                  <c:v>78.844999999999999</c:v>
                </c:pt>
                <c:pt idx="58587">
                  <c:v>78.844999999999999</c:v>
                </c:pt>
                <c:pt idx="58588">
                  <c:v>78.846000000000004</c:v>
                </c:pt>
                <c:pt idx="58589">
                  <c:v>78.846000000000004</c:v>
                </c:pt>
                <c:pt idx="58590">
                  <c:v>78.846000000000004</c:v>
                </c:pt>
                <c:pt idx="58591">
                  <c:v>78.847000000000008</c:v>
                </c:pt>
                <c:pt idx="58592">
                  <c:v>78.847000000000008</c:v>
                </c:pt>
                <c:pt idx="58593">
                  <c:v>78.847000000000008</c:v>
                </c:pt>
                <c:pt idx="58594">
                  <c:v>78.847000000000008</c:v>
                </c:pt>
                <c:pt idx="58595">
                  <c:v>78.847999999999999</c:v>
                </c:pt>
                <c:pt idx="58596">
                  <c:v>78.847999999999999</c:v>
                </c:pt>
                <c:pt idx="58597">
                  <c:v>78.847999999999999</c:v>
                </c:pt>
                <c:pt idx="58598">
                  <c:v>78.849000000000004</c:v>
                </c:pt>
                <c:pt idx="58599">
                  <c:v>78.849000000000004</c:v>
                </c:pt>
                <c:pt idx="58600">
                  <c:v>78.849000000000004</c:v>
                </c:pt>
                <c:pt idx="58601">
                  <c:v>78.849000000000004</c:v>
                </c:pt>
                <c:pt idx="58602">
                  <c:v>78.850000000000009</c:v>
                </c:pt>
                <c:pt idx="58603">
                  <c:v>78.850000000000009</c:v>
                </c:pt>
                <c:pt idx="58604">
                  <c:v>78.850000000000009</c:v>
                </c:pt>
                <c:pt idx="58605">
                  <c:v>78.850000000000009</c:v>
                </c:pt>
                <c:pt idx="58606">
                  <c:v>78.850999999999999</c:v>
                </c:pt>
                <c:pt idx="58607">
                  <c:v>78.850999999999999</c:v>
                </c:pt>
                <c:pt idx="58608">
                  <c:v>78.850999999999999</c:v>
                </c:pt>
                <c:pt idx="58609">
                  <c:v>78.852000000000004</c:v>
                </c:pt>
                <c:pt idx="58610">
                  <c:v>78.852000000000004</c:v>
                </c:pt>
                <c:pt idx="58611">
                  <c:v>78.852000000000004</c:v>
                </c:pt>
                <c:pt idx="58612">
                  <c:v>78.852000000000004</c:v>
                </c:pt>
                <c:pt idx="58613">
                  <c:v>78.853000000000009</c:v>
                </c:pt>
                <c:pt idx="58614">
                  <c:v>78.853000000000009</c:v>
                </c:pt>
                <c:pt idx="58615">
                  <c:v>78.853000000000009</c:v>
                </c:pt>
                <c:pt idx="58616">
                  <c:v>78.853999999999999</c:v>
                </c:pt>
                <c:pt idx="58617">
                  <c:v>78.853999999999999</c:v>
                </c:pt>
                <c:pt idx="58618">
                  <c:v>78.853999999999999</c:v>
                </c:pt>
                <c:pt idx="58619">
                  <c:v>78.853999999999999</c:v>
                </c:pt>
                <c:pt idx="58620">
                  <c:v>78.855000000000004</c:v>
                </c:pt>
                <c:pt idx="58621">
                  <c:v>78.855000000000004</c:v>
                </c:pt>
                <c:pt idx="58622">
                  <c:v>78.855000000000004</c:v>
                </c:pt>
                <c:pt idx="58623">
                  <c:v>78.855999999999995</c:v>
                </c:pt>
                <c:pt idx="58624">
                  <c:v>78.855999999999995</c:v>
                </c:pt>
                <c:pt idx="58625">
                  <c:v>78.855999999999995</c:v>
                </c:pt>
                <c:pt idx="58626">
                  <c:v>78.855999999999995</c:v>
                </c:pt>
                <c:pt idx="58627">
                  <c:v>78.856999999999999</c:v>
                </c:pt>
                <c:pt idx="58628">
                  <c:v>78.856999999999999</c:v>
                </c:pt>
                <c:pt idx="58629">
                  <c:v>78.856999999999999</c:v>
                </c:pt>
                <c:pt idx="58630">
                  <c:v>78.858000000000004</c:v>
                </c:pt>
                <c:pt idx="58631">
                  <c:v>78.858000000000004</c:v>
                </c:pt>
                <c:pt idx="58632">
                  <c:v>78.858000000000004</c:v>
                </c:pt>
                <c:pt idx="58633">
                  <c:v>78.858000000000004</c:v>
                </c:pt>
                <c:pt idx="58634">
                  <c:v>78.858999999999995</c:v>
                </c:pt>
                <c:pt idx="58635">
                  <c:v>78.858999999999995</c:v>
                </c:pt>
                <c:pt idx="58636">
                  <c:v>78.858999999999995</c:v>
                </c:pt>
                <c:pt idx="58637">
                  <c:v>78.86</c:v>
                </c:pt>
                <c:pt idx="58638">
                  <c:v>78.86</c:v>
                </c:pt>
                <c:pt idx="58639">
                  <c:v>78.86</c:v>
                </c:pt>
                <c:pt idx="58640">
                  <c:v>78.86</c:v>
                </c:pt>
                <c:pt idx="58641">
                  <c:v>78.861000000000004</c:v>
                </c:pt>
                <c:pt idx="58642">
                  <c:v>78.861000000000004</c:v>
                </c:pt>
                <c:pt idx="58643">
                  <c:v>78.861000000000004</c:v>
                </c:pt>
                <c:pt idx="58644">
                  <c:v>78.861999999999995</c:v>
                </c:pt>
                <c:pt idx="58645">
                  <c:v>78.861999999999995</c:v>
                </c:pt>
                <c:pt idx="58646">
                  <c:v>78.861999999999995</c:v>
                </c:pt>
                <c:pt idx="58647">
                  <c:v>78.861999999999995</c:v>
                </c:pt>
                <c:pt idx="58648">
                  <c:v>78.863</c:v>
                </c:pt>
                <c:pt idx="58649">
                  <c:v>78.863</c:v>
                </c:pt>
                <c:pt idx="58650">
                  <c:v>78.863</c:v>
                </c:pt>
                <c:pt idx="58651">
                  <c:v>78.864000000000004</c:v>
                </c:pt>
                <c:pt idx="58652">
                  <c:v>78.864000000000004</c:v>
                </c:pt>
                <c:pt idx="58653">
                  <c:v>78.864000000000004</c:v>
                </c:pt>
                <c:pt idx="58654">
                  <c:v>78.864000000000004</c:v>
                </c:pt>
                <c:pt idx="58655">
                  <c:v>78.864999999999995</c:v>
                </c:pt>
                <c:pt idx="58656">
                  <c:v>78.864999999999995</c:v>
                </c:pt>
                <c:pt idx="58657">
                  <c:v>78.864999999999995</c:v>
                </c:pt>
                <c:pt idx="58658">
                  <c:v>78.864999999999995</c:v>
                </c:pt>
                <c:pt idx="58659">
                  <c:v>78.866</c:v>
                </c:pt>
                <c:pt idx="58660">
                  <c:v>78.866</c:v>
                </c:pt>
                <c:pt idx="58661">
                  <c:v>78.866</c:v>
                </c:pt>
                <c:pt idx="58662">
                  <c:v>78.867000000000004</c:v>
                </c:pt>
                <c:pt idx="58663">
                  <c:v>78.867000000000004</c:v>
                </c:pt>
                <c:pt idx="58664">
                  <c:v>78.867000000000004</c:v>
                </c:pt>
                <c:pt idx="58665">
                  <c:v>78.867000000000004</c:v>
                </c:pt>
                <c:pt idx="58666">
                  <c:v>78.867999999999995</c:v>
                </c:pt>
                <c:pt idx="58667">
                  <c:v>78.867999999999995</c:v>
                </c:pt>
                <c:pt idx="58668">
                  <c:v>78.867999999999995</c:v>
                </c:pt>
                <c:pt idx="58669">
                  <c:v>78.869</c:v>
                </c:pt>
                <c:pt idx="58670">
                  <c:v>78.869</c:v>
                </c:pt>
                <c:pt idx="58671">
                  <c:v>78.869</c:v>
                </c:pt>
                <c:pt idx="58672">
                  <c:v>78.869</c:v>
                </c:pt>
                <c:pt idx="58673">
                  <c:v>78.87</c:v>
                </c:pt>
                <c:pt idx="58674">
                  <c:v>78.87</c:v>
                </c:pt>
                <c:pt idx="58675">
                  <c:v>78.87</c:v>
                </c:pt>
                <c:pt idx="58676">
                  <c:v>78.870999999999995</c:v>
                </c:pt>
                <c:pt idx="58677">
                  <c:v>78.870999999999995</c:v>
                </c:pt>
                <c:pt idx="58678">
                  <c:v>78.870999999999995</c:v>
                </c:pt>
                <c:pt idx="58679">
                  <c:v>78.870999999999995</c:v>
                </c:pt>
                <c:pt idx="58680">
                  <c:v>78.872</c:v>
                </c:pt>
                <c:pt idx="58681">
                  <c:v>78.872</c:v>
                </c:pt>
                <c:pt idx="58682">
                  <c:v>78.872</c:v>
                </c:pt>
                <c:pt idx="58683">
                  <c:v>78.873000000000005</c:v>
                </c:pt>
                <c:pt idx="58684">
                  <c:v>78.873000000000005</c:v>
                </c:pt>
                <c:pt idx="58685">
                  <c:v>78.873000000000005</c:v>
                </c:pt>
                <c:pt idx="58686">
                  <c:v>78.873000000000005</c:v>
                </c:pt>
                <c:pt idx="58687">
                  <c:v>78.873999999999995</c:v>
                </c:pt>
                <c:pt idx="58688">
                  <c:v>78.873999999999995</c:v>
                </c:pt>
                <c:pt idx="58689">
                  <c:v>78.873999999999995</c:v>
                </c:pt>
                <c:pt idx="58690">
                  <c:v>78.875</c:v>
                </c:pt>
                <c:pt idx="58691">
                  <c:v>78.875</c:v>
                </c:pt>
                <c:pt idx="58692">
                  <c:v>78.875</c:v>
                </c:pt>
                <c:pt idx="58693">
                  <c:v>78.875</c:v>
                </c:pt>
                <c:pt idx="58694">
                  <c:v>78.876000000000005</c:v>
                </c:pt>
                <c:pt idx="58695">
                  <c:v>78.876000000000005</c:v>
                </c:pt>
                <c:pt idx="58696">
                  <c:v>78.876000000000005</c:v>
                </c:pt>
                <c:pt idx="58697">
                  <c:v>78.876000000000005</c:v>
                </c:pt>
                <c:pt idx="58698">
                  <c:v>78.876999999999995</c:v>
                </c:pt>
                <c:pt idx="58699">
                  <c:v>78.876999999999995</c:v>
                </c:pt>
                <c:pt idx="58700">
                  <c:v>78.876999999999995</c:v>
                </c:pt>
                <c:pt idx="58701">
                  <c:v>78.878</c:v>
                </c:pt>
                <c:pt idx="58702">
                  <c:v>78.878</c:v>
                </c:pt>
                <c:pt idx="58703">
                  <c:v>78.878</c:v>
                </c:pt>
                <c:pt idx="58704">
                  <c:v>78.878</c:v>
                </c:pt>
                <c:pt idx="58705">
                  <c:v>78.879000000000005</c:v>
                </c:pt>
                <c:pt idx="58706">
                  <c:v>78.879000000000005</c:v>
                </c:pt>
                <c:pt idx="58707">
                  <c:v>78.879000000000005</c:v>
                </c:pt>
                <c:pt idx="58708">
                  <c:v>78.88</c:v>
                </c:pt>
                <c:pt idx="58709">
                  <c:v>78.88</c:v>
                </c:pt>
                <c:pt idx="58710">
                  <c:v>78.88</c:v>
                </c:pt>
                <c:pt idx="58711">
                  <c:v>78.88</c:v>
                </c:pt>
                <c:pt idx="58712">
                  <c:v>78.881</c:v>
                </c:pt>
                <c:pt idx="58713">
                  <c:v>78.881</c:v>
                </c:pt>
                <c:pt idx="58714">
                  <c:v>78.881</c:v>
                </c:pt>
                <c:pt idx="58715">
                  <c:v>78.882000000000005</c:v>
                </c:pt>
                <c:pt idx="58716">
                  <c:v>78.882000000000005</c:v>
                </c:pt>
                <c:pt idx="58717">
                  <c:v>78.882000000000005</c:v>
                </c:pt>
                <c:pt idx="58718">
                  <c:v>78.882000000000005</c:v>
                </c:pt>
                <c:pt idx="58719">
                  <c:v>78.882999999999996</c:v>
                </c:pt>
                <c:pt idx="58720">
                  <c:v>78.882999999999996</c:v>
                </c:pt>
                <c:pt idx="58721">
                  <c:v>78.882999999999996</c:v>
                </c:pt>
                <c:pt idx="58722">
                  <c:v>78.884</c:v>
                </c:pt>
                <c:pt idx="58723">
                  <c:v>78.884</c:v>
                </c:pt>
                <c:pt idx="58724">
                  <c:v>78.884</c:v>
                </c:pt>
                <c:pt idx="58725">
                  <c:v>78.884</c:v>
                </c:pt>
                <c:pt idx="58726">
                  <c:v>78.885000000000005</c:v>
                </c:pt>
                <c:pt idx="58727">
                  <c:v>78.885000000000005</c:v>
                </c:pt>
                <c:pt idx="58728">
                  <c:v>78.885000000000005</c:v>
                </c:pt>
                <c:pt idx="58729">
                  <c:v>78.885999999999996</c:v>
                </c:pt>
                <c:pt idx="58730">
                  <c:v>78.885999999999996</c:v>
                </c:pt>
                <c:pt idx="58731">
                  <c:v>78.885999999999996</c:v>
                </c:pt>
                <c:pt idx="58732">
                  <c:v>78.885999999999996</c:v>
                </c:pt>
                <c:pt idx="58733">
                  <c:v>78.887</c:v>
                </c:pt>
                <c:pt idx="58734">
                  <c:v>78.887</c:v>
                </c:pt>
                <c:pt idx="58735">
                  <c:v>78.887</c:v>
                </c:pt>
                <c:pt idx="58736">
                  <c:v>78.888000000000005</c:v>
                </c:pt>
                <c:pt idx="58737">
                  <c:v>78.888000000000005</c:v>
                </c:pt>
                <c:pt idx="58738">
                  <c:v>78.888000000000005</c:v>
                </c:pt>
                <c:pt idx="58739">
                  <c:v>78.888000000000005</c:v>
                </c:pt>
                <c:pt idx="58740">
                  <c:v>78.888999999999996</c:v>
                </c:pt>
                <c:pt idx="58741">
                  <c:v>78.888999999999996</c:v>
                </c:pt>
                <c:pt idx="58742">
                  <c:v>78.888999999999996</c:v>
                </c:pt>
                <c:pt idx="58743">
                  <c:v>78.888999999999996</c:v>
                </c:pt>
                <c:pt idx="58744">
                  <c:v>78.89</c:v>
                </c:pt>
                <c:pt idx="58745">
                  <c:v>78.89</c:v>
                </c:pt>
                <c:pt idx="58746">
                  <c:v>78.89</c:v>
                </c:pt>
                <c:pt idx="58747">
                  <c:v>78.891000000000005</c:v>
                </c:pt>
                <c:pt idx="58748">
                  <c:v>78.891000000000005</c:v>
                </c:pt>
                <c:pt idx="58749">
                  <c:v>78.891000000000005</c:v>
                </c:pt>
                <c:pt idx="58750">
                  <c:v>78.891000000000005</c:v>
                </c:pt>
                <c:pt idx="58751">
                  <c:v>78.891999999999996</c:v>
                </c:pt>
                <c:pt idx="58752">
                  <c:v>78.891999999999996</c:v>
                </c:pt>
                <c:pt idx="58753">
                  <c:v>78.891999999999996</c:v>
                </c:pt>
                <c:pt idx="58754">
                  <c:v>78.893000000000001</c:v>
                </c:pt>
                <c:pt idx="58755">
                  <c:v>78.893000000000001</c:v>
                </c:pt>
                <c:pt idx="58756">
                  <c:v>78.893000000000001</c:v>
                </c:pt>
                <c:pt idx="58757">
                  <c:v>78.893000000000001</c:v>
                </c:pt>
                <c:pt idx="58758">
                  <c:v>78.894000000000005</c:v>
                </c:pt>
                <c:pt idx="58759">
                  <c:v>78.894000000000005</c:v>
                </c:pt>
                <c:pt idx="58760">
                  <c:v>78.894000000000005</c:v>
                </c:pt>
                <c:pt idx="58761">
                  <c:v>78.894999999999996</c:v>
                </c:pt>
                <c:pt idx="58762">
                  <c:v>78.894999999999996</c:v>
                </c:pt>
                <c:pt idx="58763">
                  <c:v>78.894999999999996</c:v>
                </c:pt>
                <c:pt idx="58764">
                  <c:v>78.894999999999996</c:v>
                </c:pt>
                <c:pt idx="58765">
                  <c:v>78.896000000000001</c:v>
                </c:pt>
                <c:pt idx="58766">
                  <c:v>78.896000000000001</c:v>
                </c:pt>
                <c:pt idx="58767">
                  <c:v>78.896000000000001</c:v>
                </c:pt>
                <c:pt idx="58768">
                  <c:v>78.897000000000006</c:v>
                </c:pt>
                <c:pt idx="58769">
                  <c:v>78.897000000000006</c:v>
                </c:pt>
                <c:pt idx="58770">
                  <c:v>78.897000000000006</c:v>
                </c:pt>
                <c:pt idx="58771">
                  <c:v>78.897000000000006</c:v>
                </c:pt>
                <c:pt idx="58772">
                  <c:v>78.897999999999996</c:v>
                </c:pt>
                <c:pt idx="58773">
                  <c:v>78.897999999999996</c:v>
                </c:pt>
                <c:pt idx="58774">
                  <c:v>78.897999999999996</c:v>
                </c:pt>
                <c:pt idx="58775">
                  <c:v>78.897999999999996</c:v>
                </c:pt>
                <c:pt idx="58776">
                  <c:v>78.899000000000001</c:v>
                </c:pt>
                <c:pt idx="58777">
                  <c:v>78.899000000000001</c:v>
                </c:pt>
                <c:pt idx="58778">
                  <c:v>78.899000000000001</c:v>
                </c:pt>
                <c:pt idx="58779">
                  <c:v>78.900000000000006</c:v>
                </c:pt>
                <c:pt idx="58780">
                  <c:v>78.900000000000006</c:v>
                </c:pt>
                <c:pt idx="58781">
                  <c:v>78.900000000000006</c:v>
                </c:pt>
                <c:pt idx="58782">
                  <c:v>78.900000000000006</c:v>
                </c:pt>
                <c:pt idx="58783">
                  <c:v>78.900999999999996</c:v>
                </c:pt>
                <c:pt idx="58784">
                  <c:v>78.900999999999996</c:v>
                </c:pt>
                <c:pt idx="58785">
                  <c:v>78.900999999999996</c:v>
                </c:pt>
                <c:pt idx="58786">
                  <c:v>78.902000000000001</c:v>
                </c:pt>
                <c:pt idx="58787">
                  <c:v>78.902000000000001</c:v>
                </c:pt>
                <c:pt idx="58788">
                  <c:v>78.902000000000001</c:v>
                </c:pt>
                <c:pt idx="58789">
                  <c:v>78.902000000000001</c:v>
                </c:pt>
                <c:pt idx="58790">
                  <c:v>78.903000000000006</c:v>
                </c:pt>
                <c:pt idx="58791">
                  <c:v>78.903000000000006</c:v>
                </c:pt>
                <c:pt idx="58792">
                  <c:v>78.903000000000006</c:v>
                </c:pt>
                <c:pt idx="58793">
                  <c:v>78.903999999999996</c:v>
                </c:pt>
                <c:pt idx="58794">
                  <c:v>78.903999999999996</c:v>
                </c:pt>
                <c:pt idx="58795">
                  <c:v>78.903999999999996</c:v>
                </c:pt>
                <c:pt idx="58796">
                  <c:v>78.903999999999996</c:v>
                </c:pt>
                <c:pt idx="58797">
                  <c:v>78.905000000000001</c:v>
                </c:pt>
                <c:pt idx="58798">
                  <c:v>78.905000000000001</c:v>
                </c:pt>
                <c:pt idx="58799">
                  <c:v>78.905000000000001</c:v>
                </c:pt>
                <c:pt idx="58800">
                  <c:v>78.906000000000006</c:v>
                </c:pt>
                <c:pt idx="58801">
                  <c:v>78.906000000000006</c:v>
                </c:pt>
                <c:pt idx="58802">
                  <c:v>78.906000000000006</c:v>
                </c:pt>
                <c:pt idx="58803">
                  <c:v>78.906000000000006</c:v>
                </c:pt>
                <c:pt idx="58804">
                  <c:v>78.906999999999996</c:v>
                </c:pt>
                <c:pt idx="58805">
                  <c:v>78.906999999999996</c:v>
                </c:pt>
                <c:pt idx="58806">
                  <c:v>78.906999999999996</c:v>
                </c:pt>
                <c:pt idx="58807">
                  <c:v>78.908000000000001</c:v>
                </c:pt>
                <c:pt idx="58808">
                  <c:v>78.908000000000001</c:v>
                </c:pt>
                <c:pt idx="58809">
                  <c:v>78.908000000000001</c:v>
                </c:pt>
                <c:pt idx="58810">
                  <c:v>78.908000000000001</c:v>
                </c:pt>
                <c:pt idx="58811">
                  <c:v>78.909000000000006</c:v>
                </c:pt>
                <c:pt idx="58812">
                  <c:v>78.909000000000006</c:v>
                </c:pt>
                <c:pt idx="58813">
                  <c:v>78.909000000000006</c:v>
                </c:pt>
                <c:pt idx="58814">
                  <c:v>78.909000000000006</c:v>
                </c:pt>
                <c:pt idx="58815">
                  <c:v>78.91</c:v>
                </c:pt>
                <c:pt idx="58816">
                  <c:v>78.91</c:v>
                </c:pt>
                <c:pt idx="58817">
                  <c:v>78.91</c:v>
                </c:pt>
                <c:pt idx="58818">
                  <c:v>78.911000000000001</c:v>
                </c:pt>
                <c:pt idx="58819">
                  <c:v>78.911000000000001</c:v>
                </c:pt>
                <c:pt idx="58820">
                  <c:v>78.911000000000001</c:v>
                </c:pt>
                <c:pt idx="58821">
                  <c:v>78.911000000000001</c:v>
                </c:pt>
                <c:pt idx="58822">
                  <c:v>78.912000000000006</c:v>
                </c:pt>
                <c:pt idx="58823">
                  <c:v>78.912000000000006</c:v>
                </c:pt>
                <c:pt idx="58824">
                  <c:v>78.912000000000006</c:v>
                </c:pt>
                <c:pt idx="58825">
                  <c:v>78.912999999999997</c:v>
                </c:pt>
                <c:pt idx="58826">
                  <c:v>78.912999999999997</c:v>
                </c:pt>
                <c:pt idx="58827">
                  <c:v>78.912999999999997</c:v>
                </c:pt>
                <c:pt idx="58828">
                  <c:v>78.912999999999997</c:v>
                </c:pt>
                <c:pt idx="58829">
                  <c:v>78.914000000000001</c:v>
                </c:pt>
                <c:pt idx="58830">
                  <c:v>78.914000000000001</c:v>
                </c:pt>
                <c:pt idx="58831">
                  <c:v>78.914000000000001</c:v>
                </c:pt>
                <c:pt idx="58832">
                  <c:v>78.915000000000006</c:v>
                </c:pt>
                <c:pt idx="58833">
                  <c:v>78.915000000000006</c:v>
                </c:pt>
                <c:pt idx="58834">
                  <c:v>78.915000000000006</c:v>
                </c:pt>
                <c:pt idx="58835">
                  <c:v>78.915000000000006</c:v>
                </c:pt>
                <c:pt idx="58836">
                  <c:v>78.915999999999997</c:v>
                </c:pt>
                <c:pt idx="58837">
                  <c:v>78.915999999999997</c:v>
                </c:pt>
                <c:pt idx="58838">
                  <c:v>78.915999999999997</c:v>
                </c:pt>
                <c:pt idx="58839">
                  <c:v>78.917000000000002</c:v>
                </c:pt>
                <c:pt idx="58840">
                  <c:v>78.917000000000002</c:v>
                </c:pt>
                <c:pt idx="58841">
                  <c:v>78.917000000000002</c:v>
                </c:pt>
                <c:pt idx="58842">
                  <c:v>78.917000000000002</c:v>
                </c:pt>
                <c:pt idx="58843">
                  <c:v>78.918000000000006</c:v>
                </c:pt>
                <c:pt idx="58844">
                  <c:v>78.918000000000006</c:v>
                </c:pt>
                <c:pt idx="58845">
                  <c:v>78.918000000000006</c:v>
                </c:pt>
                <c:pt idx="58846">
                  <c:v>78.918999999999997</c:v>
                </c:pt>
                <c:pt idx="58847">
                  <c:v>78.918999999999997</c:v>
                </c:pt>
                <c:pt idx="58848">
                  <c:v>78.918999999999997</c:v>
                </c:pt>
                <c:pt idx="58849">
                  <c:v>78.918999999999997</c:v>
                </c:pt>
                <c:pt idx="58850">
                  <c:v>78.92</c:v>
                </c:pt>
                <c:pt idx="58851">
                  <c:v>78.92</c:v>
                </c:pt>
                <c:pt idx="58852">
                  <c:v>78.92</c:v>
                </c:pt>
                <c:pt idx="58853">
                  <c:v>78.92</c:v>
                </c:pt>
                <c:pt idx="58854">
                  <c:v>78.921000000000006</c:v>
                </c:pt>
                <c:pt idx="58855">
                  <c:v>78.921000000000006</c:v>
                </c:pt>
                <c:pt idx="58856">
                  <c:v>78.921000000000006</c:v>
                </c:pt>
                <c:pt idx="58857">
                  <c:v>78.921999999999997</c:v>
                </c:pt>
                <c:pt idx="58858">
                  <c:v>78.921999999999997</c:v>
                </c:pt>
                <c:pt idx="58859">
                  <c:v>78.921999999999997</c:v>
                </c:pt>
                <c:pt idx="58860">
                  <c:v>78.921999999999997</c:v>
                </c:pt>
                <c:pt idx="58861">
                  <c:v>78.923000000000002</c:v>
                </c:pt>
                <c:pt idx="58862">
                  <c:v>78.923000000000002</c:v>
                </c:pt>
                <c:pt idx="58863">
                  <c:v>78.923000000000002</c:v>
                </c:pt>
                <c:pt idx="58864">
                  <c:v>78.924000000000007</c:v>
                </c:pt>
                <c:pt idx="58865">
                  <c:v>78.924000000000007</c:v>
                </c:pt>
                <c:pt idx="58866">
                  <c:v>78.924000000000007</c:v>
                </c:pt>
                <c:pt idx="58867">
                  <c:v>78.924000000000007</c:v>
                </c:pt>
                <c:pt idx="58868">
                  <c:v>78.924999999999997</c:v>
                </c:pt>
                <c:pt idx="58869">
                  <c:v>78.924999999999997</c:v>
                </c:pt>
                <c:pt idx="58870">
                  <c:v>78.924999999999997</c:v>
                </c:pt>
                <c:pt idx="58871">
                  <c:v>78.926000000000002</c:v>
                </c:pt>
                <c:pt idx="58872">
                  <c:v>78.926000000000002</c:v>
                </c:pt>
                <c:pt idx="58873">
                  <c:v>78.926000000000002</c:v>
                </c:pt>
                <c:pt idx="58874">
                  <c:v>78.926000000000002</c:v>
                </c:pt>
                <c:pt idx="58875">
                  <c:v>78.927000000000007</c:v>
                </c:pt>
                <c:pt idx="58876">
                  <c:v>78.927000000000007</c:v>
                </c:pt>
                <c:pt idx="58877">
                  <c:v>78.927000000000007</c:v>
                </c:pt>
                <c:pt idx="58878">
                  <c:v>78.927999999999997</c:v>
                </c:pt>
                <c:pt idx="58879">
                  <c:v>78.927999999999997</c:v>
                </c:pt>
                <c:pt idx="58880">
                  <c:v>78.927999999999997</c:v>
                </c:pt>
                <c:pt idx="58881">
                  <c:v>78.927999999999997</c:v>
                </c:pt>
                <c:pt idx="58882">
                  <c:v>78.929000000000002</c:v>
                </c:pt>
                <c:pt idx="58883">
                  <c:v>78.929000000000002</c:v>
                </c:pt>
                <c:pt idx="58884">
                  <c:v>78.929000000000002</c:v>
                </c:pt>
                <c:pt idx="58885">
                  <c:v>78.930000000000007</c:v>
                </c:pt>
                <c:pt idx="58886">
                  <c:v>78.930000000000007</c:v>
                </c:pt>
                <c:pt idx="58887">
                  <c:v>78.930000000000007</c:v>
                </c:pt>
                <c:pt idx="58888">
                  <c:v>78.930000000000007</c:v>
                </c:pt>
                <c:pt idx="58889">
                  <c:v>78.930999999999997</c:v>
                </c:pt>
                <c:pt idx="58890">
                  <c:v>78.930999999999997</c:v>
                </c:pt>
                <c:pt idx="58891">
                  <c:v>78.930999999999997</c:v>
                </c:pt>
                <c:pt idx="58892">
                  <c:v>78.930999999999997</c:v>
                </c:pt>
                <c:pt idx="58893">
                  <c:v>78.932000000000002</c:v>
                </c:pt>
                <c:pt idx="58894">
                  <c:v>78.932000000000002</c:v>
                </c:pt>
                <c:pt idx="58895">
                  <c:v>78.932000000000002</c:v>
                </c:pt>
                <c:pt idx="58896">
                  <c:v>78.933000000000007</c:v>
                </c:pt>
                <c:pt idx="58897">
                  <c:v>78.933000000000007</c:v>
                </c:pt>
                <c:pt idx="58898">
                  <c:v>78.933000000000007</c:v>
                </c:pt>
                <c:pt idx="58899">
                  <c:v>78.933000000000007</c:v>
                </c:pt>
                <c:pt idx="58900">
                  <c:v>78.933999999999997</c:v>
                </c:pt>
                <c:pt idx="58901">
                  <c:v>78.933999999999997</c:v>
                </c:pt>
                <c:pt idx="58902">
                  <c:v>78.933999999999997</c:v>
                </c:pt>
                <c:pt idx="58903">
                  <c:v>78.935000000000002</c:v>
                </c:pt>
                <c:pt idx="58904">
                  <c:v>78.935000000000002</c:v>
                </c:pt>
                <c:pt idx="58905">
                  <c:v>78.935000000000002</c:v>
                </c:pt>
                <c:pt idx="58906">
                  <c:v>78.935000000000002</c:v>
                </c:pt>
                <c:pt idx="58907">
                  <c:v>78.936000000000007</c:v>
                </c:pt>
                <c:pt idx="58908">
                  <c:v>78.936000000000007</c:v>
                </c:pt>
                <c:pt idx="58909">
                  <c:v>78.936000000000007</c:v>
                </c:pt>
                <c:pt idx="58910">
                  <c:v>78.936999999999998</c:v>
                </c:pt>
                <c:pt idx="58911">
                  <c:v>78.936999999999998</c:v>
                </c:pt>
                <c:pt idx="58912">
                  <c:v>78.936999999999998</c:v>
                </c:pt>
                <c:pt idx="58913">
                  <c:v>78.936999999999998</c:v>
                </c:pt>
                <c:pt idx="58914">
                  <c:v>78.938000000000002</c:v>
                </c:pt>
                <c:pt idx="58915">
                  <c:v>78.938000000000002</c:v>
                </c:pt>
                <c:pt idx="58916">
                  <c:v>78.938000000000002</c:v>
                </c:pt>
                <c:pt idx="58917">
                  <c:v>78.939000000000007</c:v>
                </c:pt>
                <c:pt idx="58918">
                  <c:v>78.939000000000007</c:v>
                </c:pt>
                <c:pt idx="58919">
                  <c:v>78.939000000000007</c:v>
                </c:pt>
                <c:pt idx="58920">
                  <c:v>78.939000000000007</c:v>
                </c:pt>
                <c:pt idx="58921">
                  <c:v>78.94</c:v>
                </c:pt>
                <c:pt idx="58922">
                  <c:v>78.94</c:v>
                </c:pt>
                <c:pt idx="58923">
                  <c:v>78.94</c:v>
                </c:pt>
                <c:pt idx="58924">
                  <c:v>78.941000000000003</c:v>
                </c:pt>
                <c:pt idx="58925">
                  <c:v>78.941000000000003</c:v>
                </c:pt>
                <c:pt idx="58926">
                  <c:v>78.941000000000003</c:v>
                </c:pt>
                <c:pt idx="58927">
                  <c:v>78.941000000000003</c:v>
                </c:pt>
                <c:pt idx="58928">
                  <c:v>78.942000000000007</c:v>
                </c:pt>
                <c:pt idx="58929">
                  <c:v>78.942000000000007</c:v>
                </c:pt>
                <c:pt idx="58930">
                  <c:v>78.942000000000007</c:v>
                </c:pt>
                <c:pt idx="58931">
                  <c:v>78.942000000000007</c:v>
                </c:pt>
                <c:pt idx="58932">
                  <c:v>78.942999999999998</c:v>
                </c:pt>
                <c:pt idx="58933">
                  <c:v>78.942999999999998</c:v>
                </c:pt>
                <c:pt idx="58934">
                  <c:v>78.942999999999998</c:v>
                </c:pt>
                <c:pt idx="58935">
                  <c:v>78.944000000000003</c:v>
                </c:pt>
                <c:pt idx="58936">
                  <c:v>78.944000000000003</c:v>
                </c:pt>
                <c:pt idx="58937">
                  <c:v>78.944000000000003</c:v>
                </c:pt>
                <c:pt idx="58938">
                  <c:v>78.944000000000003</c:v>
                </c:pt>
                <c:pt idx="58939">
                  <c:v>78.945000000000007</c:v>
                </c:pt>
                <c:pt idx="58940">
                  <c:v>78.945000000000007</c:v>
                </c:pt>
                <c:pt idx="58941">
                  <c:v>78.945000000000007</c:v>
                </c:pt>
                <c:pt idx="58942">
                  <c:v>78.945999999999998</c:v>
                </c:pt>
                <c:pt idx="58943">
                  <c:v>78.945999999999998</c:v>
                </c:pt>
                <c:pt idx="58944">
                  <c:v>78.945999999999998</c:v>
                </c:pt>
                <c:pt idx="58945">
                  <c:v>78.945999999999998</c:v>
                </c:pt>
                <c:pt idx="58946">
                  <c:v>78.947000000000003</c:v>
                </c:pt>
                <c:pt idx="58947">
                  <c:v>78.947000000000003</c:v>
                </c:pt>
                <c:pt idx="58948">
                  <c:v>78.947000000000003</c:v>
                </c:pt>
                <c:pt idx="58949">
                  <c:v>78.948000000000008</c:v>
                </c:pt>
                <c:pt idx="58950">
                  <c:v>78.948000000000008</c:v>
                </c:pt>
                <c:pt idx="58951">
                  <c:v>78.948000000000008</c:v>
                </c:pt>
                <c:pt idx="58952">
                  <c:v>78.948000000000008</c:v>
                </c:pt>
                <c:pt idx="58953">
                  <c:v>78.948999999999998</c:v>
                </c:pt>
                <c:pt idx="58954">
                  <c:v>78.948999999999998</c:v>
                </c:pt>
                <c:pt idx="58955">
                  <c:v>78.948999999999998</c:v>
                </c:pt>
                <c:pt idx="58956">
                  <c:v>78.95</c:v>
                </c:pt>
                <c:pt idx="58957">
                  <c:v>78.95</c:v>
                </c:pt>
                <c:pt idx="58958">
                  <c:v>78.95</c:v>
                </c:pt>
                <c:pt idx="58959">
                  <c:v>78.95</c:v>
                </c:pt>
                <c:pt idx="58960">
                  <c:v>78.951000000000008</c:v>
                </c:pt>
                <c:pt idx="58961">
                  <c:v>78.951000000000008</c:v>
                </c:pt>
                <c:pt idx="58962">
                  <c:v>78.951000000000008</c:v>
                </c:pt>
                <c:pt idx="58963">
                  <c:v>78.951999999999998</c:v>
                </c:pt>
                <c:pt idx="58964">
                  <c:v>78.951999999999998</c:v>
                </c:pt>
                <c:pt idx="58965">
                  <c:v>78.951999999999998</c:v>
                </c:pt>
                <c:pt idx="58966">
                  <c:v>78.951999999999998</c:v>
                </c:pt>
                <c:pt idx="58967">
                  <c:v>78.953000000000003</c:v>
                </c:pt>
                <c:pt idx="58968">
                  <c:v>78.953000000000003</c:v>
                </c:pt>
                <c:pt idx="58969">
                  <c:v>78.953000000000003</c:v>
                </c:pt>
                <c:pt idx="58970">
                  <c:v>78.953000000000003</c:v>
                </c:pt>
                <c:pt idx="58971">
                  <c:v>78.954000000000008</c:v>
                </c:pt>
                <c:pt idx="58972">
                  <c:v>78.954000000000008</c:v>
                </c:pt>
                <c:pt idx="58973">
                  <c:v>78.954000000000008</c:v>
                </c:pt>
                <c:pt idx="58974">
                  <c:v>78.954999999999998</c:v>
                </c:pt>
                <c:pt idx="58975">
                  <c:v>78.954999999999998</c:v>
                </c:pt>
                <c:pt idx="58976">
                  <c:v>78.954999999999998</c:v>
                </c:pt>
                <c:pt idx="58977">
                  <c:v>78.954999999999998</c:v>
                </c:pt>
                <c:pt idx="58978">
                  <c:v>78.956000000000003</c:v>
                </c:pt>
                <c:pt idx="58979">
                  <c:v>78.956000000000003</c:v>
                </c:pt>
                <c:pt idx="58980">
                  <c:v>78.956000000000003</c:v>
                </c:pt>
                <c:pt idx="58981">
                  <c:v>78.957000000000008</c:v>
                </c:pt>
                <c:pt idx="58982">
                  <c:v>78.957000000000008</c:v>
                </c:pt>
                <c:pt idx="58983">
                  <c:v>78.957000000000008</c:v>
                </c:pt>
                <c:pt idx="58984">
                  <c:v>78.957000000000008</c:v>
                </c:pt>
                <c:pt idx="58985">
                  <c:v>78.957999999999998</c:v>
                </c:pt>
                <c:pt idx="58986">
                  <c:v>78.957999999999998</c:v>
                </c:pt>
                <c:pt idx="58987">
                  <c:v>78.957999999999998</c:v>
                </c:pt>
                <c:pt idx="58988">
                  <c:v>78.959000000000003</c:v>
                </c:pt>
                <c:pt idx="58989">
                  <c:v>78.959000000000003</c:v>
                </c:pt>
                <c:pt idx="58990">
                  <c:v>78.959000000000003</c:v>
                </c:pt>
                <c:pt idx="58991">
                  <c:v>78.959000000000003</c:v>
                </c:pt>
                <c:pt idx="58992">
                  <c:v>78.960000000000008</c:v>
                </c:pt>
                <c:pt idx="58993">
                  <c:v>78.960000000000008</c:v>
                </c:pt>
                <c:pt idx="58994">
                  <c:v>78.960000000000008</c:v>
                </c:pt>
                <c:pt idx="58995">
                  <c:v>78.960999999999999</c:v>
                </c:pt>
                <c:pt idx="58996">
                  <c:v>78.960999999999999</c:v>
                </c:pt>
                <c:pt idx="58997">
                  <c:v>78.960999999999999</c:v>
                </c:pt>
                <c:pt idx="58998">
                  <c:v>78.960999999999999</c:v>
                </c:pt>
                <c:pt idx="58999">
                  <c:v>78.962000000000003</c:v>
                </c:pt>
                <c:pt idx="59000">
                  <c:v>78.962000000000003</c:v>
                </c:pt>
                <c:pt idx="59001">
                  <c:v>78.962000000000003</c:v>
                </c:pt>
                <c:pt idx="59002">
                  <c:v>78.962000000000003</c:v>
                </c:pt>
                <c:pt idx="59003">
                  <c:v>78.963000000000008</c:v>
                </c:pt>
                <c:pt idx="59004">
                  <c:v>78.963000000000008</c:v>
                </c:pt>
                <c:pt idx="59005">
                  <c:v>78.963000000000008</c:v>
                </c:pt>
                <c:pt idx="59006">
                  <c:v>78.963999999999999</c:v>
                </c:pt>
                <c:pt idx="59007">
                  <c:v>78.963999999999999</c:v>
                </c:pt>
                <c:pt idx="59008">
                  <c:v>78.963999999999999</c:v>
                </c:pt>
                <c:pt idx="59009">
                  <c:v>78.963999999999999</c:v>
                </c:pt>
                <c:pt idx="59010">
                  <c:v>78.965000000000003</c:v>
                </c:pt>
                <c:pt idx="59011">
                  <c:v>78.965000000000003</c:v>
                </c:pt>
                <c:pt idx="59012">
                  <c:v>78.965000000000003</c:v>
                </c:pt>
                <c:pt idx="59013">
                  <c:v>78.966000000000008</c:v>
                </c:pt>
                <c:pt idx="59014">
                  <c:v>78.966000000000008</c:v>
                </c:pt>
                <c:pt idx="59015">
                  <c:v>78.966000000000008</c:v>
                </c:pt>
                <c:pt idx="59016">
                  <c:v>78.966000000000008</c:v>
                </c:pt>
                <c:pt idx="59017">
                  <c:v>78.966999999999999</c:v>
                </c:pt>
                <c:pt idx="59018">
                  <c:v>78.966999999999999</c:v>
                </c:pt>
                <c:pt idx="59019">
                  <c:v>78.966999999999999</c:v>
                </c:pt>
                <c:pt idx="59020">
                  <c:v>78.968000000000004</c:v>
                </c:pt>
                <c:pt idx="59021">
                  <c:v>78.968000000000004</c:v>
                </c:pt>
                <c:pt idx="59022">
                  <c:v>78.968000000000004</c:v>
                </c:pt>
                <c:pt idx="59023">
                  <c:v>78.968000000000004</c:v>
                </c:pt>
                <c:pt idx="59024">
                  <c:v>78.969000000000008</c:v>
                </c:pt>
                <c:pt idx="59025">
                  <c:v>78.969000000000008</c:v>
                </c:pt>
                <c:pt idx="59026">
                  <c:v>78.969000000000008</c:v>
                </c:pt>
                <c:pt idx="59027">
                  <c:v>78.97</c:v>
                </c:pt>
                <c:pt idx="59028">
                  <c:v>78.97</c:v>
                </c:pt>
                <c:pt idx="59029">
                  <c:v>78.97</c:v>
                </c:pt>
                <c:pt idx="59030">
                  <c:v>78.97</c:v>
                </c:pt>
                <c:pt idx="59031">
                  <c:v>78.971000000000004</c:v>
                </c:pt>
                <c:pt idx="59032">
                  <c:v>78.971000000000004</c:v>
                </c:pt>
                <c:pt idx="59033">
                  <c:v>78.971000000000004</c:v>
                </c:pt>
                <c:pt idx="59034">
                  <c:v>78.972000000000008</c:v>
                </c:pt>
                <c:pt idx="59035">
                  <c:v>78.972000000000008</c:v>
                </c:pt>
                <c:pt idx="59036">
                  <c:v>78.972000000000008</c:v>
                </c:pt>
                <c:pt idx="59037">
                  <c:v>78.972000000000008</c:v>
                </c:pt>
                <c:pt idx="59038">
                  <c:v>78.972999999999999</c:v>
                </c:pt>
                <c:pt idx="59039">
                  <c:v>78.972999999999999</c:v>
                </c:pt>
                <c:pt idx="59040">
                  <c:v>78.972999999999999</c:v>
                </c:pt>
                <c:pt idx="59041">
                  <c:v>78.972999999999999</c:v>
                </c:pt>
                <c:pt idx="59042">
                  <c:v>78.974000000000004</c:v>
                </c:pt>
                <c:pt idx="59043">
                  <c:v>78.974000000000004</c:v>
                </c:pt>
                <c:pt idx="59044">
                  <c:v>78.974000000000004</c:v>
                </c:pt>
                <c:pt idx="59045">
                  <c:v>78.975000000000009</c:v>
                </c:pt>
                <c:pt idx="59046">
                  <c:v>78.975000000000009</c:v>
                </c:pt>
                <c:pt idx="59047">
                  <c:v>78.975000000000009</c:v>
                </c:pt>
                <c:pt idx="59048">
                  <c:v>78.975000000000009</c:v>
                </c:pt>
                <c:pt idx="59049">
                  <c:v>78.975999999999999</c:v>
                </c:pt>
                <c:pt idx="59050">
                  <c:v>78.975999999999999</c:v>
                </c:pt>
                <c:pt idx="59051">
                  <c:v>78.975999999999999</c:v>
                </c:pt>
                <c:pt idx="59052">
                  <c:v>78.977000000000004</c:v>
                </c:pt>
                <c:pt idx="59053">
                  <c:v>78.977000000000004</c:v>
                </c:pt>
                <c:pt idx="59054">
                  <c:v>78.977000000000004</c:v>
                </c:pt>
                <c:pt idx="59055">
                  <c:v>78.977000000000004</c:v>
                </c:pt>
                <c:pt idx="59056">
                  <c:v>78.978000000000009</c:v>
                </c:pt>
                <c:pt idx="59057">
                  <c:v>78.978000000000009</c:v>
                </c:pt>
                <c:pt idx="59058">
                  <c:v>78.978000000000009</c:v>
                </c:pt>
                <c:pt idx="59059">
                  <c:v>78.978999999999999</c:v>
                </c:pt>
                <c:pt idx="59060">
                  <c:v>78.978999999999999</c:v>
                </c:pt>
                <c:pt idx="59061">
                  <c:v>78.978999999999999</c:v>
                </c:pt>
                <c:pt idx="59062">
                  <c:v>78.978999999999999</c:v>
                </c:pt>
                <c:pt idx="59063">
                  <c:v>78.98</c:v>
                </c:pt>
                <c:pt idx="59064">
                  <c:v>78.98</c:v>
                </c:pt>
                <c:pt idx="59065">
                  <c:v>78.98</c:v>
                </c:pt>
                <c:pt idx="59066">
                  <c:v>78.980999999999995</c:v>
                </c:pt>
                <c:pt idx="59067">
                  <c:v>78.980999999999995</c:v>
                </c:pt>
                <c:pt idx="59068">
                  <c:v>78.980999999999995</c:v>
                </c:pt>
                <c:pt idx="59069">
                  <c:v>78.980999999999995</c:v>
                </c:pt>
                <c:pt idx="59070">
                  <c:v>78.981999999999999</c:v>
                </c:pt>
                <c:pt idx="59071">
                  <c:v>78.981999999999999</c:v>
                </c:pt>
                <c:pt idx="59072">
                  <c:v>78.981999999999999</c:v>
                </c:pt>
                <c:pt idx="59073">
                  <c:v>78.983000000000004</c:v>
                </c:pt>
                <c:pt idx="59074">
                  <c:v>78.983000000000004</c:v>
                </c:pt>
                <c:pt idx="59075">
                  <c:v>78.983000000000004</c:v>
                </c:pt>
                <c:pt idx="59076">
                  <c:v>78.983000000000004</c:v>
                </c:pt>
                <c:pt idx="59077">
                  <c:v>78.983999999999995</c:v>
                </c:pt>
                <c:pt idx="59078">
                  <c:v>78.983999999999995</c:v>
                </c:pt>
                <c:pt idx="59079">
                  <c:v>78.983999999999995</c:v>
                </c:pt>
                <c:pt idx="59080">
                  <c:v>78.983999999999995</c:v>
                </c:pt>
                <c:pt idx="59081">
                  <c:v>78.984999999999999</c:v>
                </c:pt>
                <c:pt idx="59082">
                  <c:v>78.984999999999999</c:v>
                </c:pt>
                <c:pt idx="59083">
                  <c:v>78.984999999999999</c:v>
                </c:pt>
                <c:pt idx="59084">
                  <c:v>78.986000000000004</c:v>
                </c:pt>
                <c:pt idx="59085">
                  <c:v>78.986000000000004</c:v>
                </c:pt>
                <c:pt idx="59086">
                  <c:v>78.986000000000004</c:v>
                </c:pt>
                <c:pt idx="59087">
                  <c:v>78.986000000000004</c:v>
                </c:pt>
                <c:pt idx="59088">
                  <c:v>78.986999999999995</c:v>
                </c:pt>
                <c:pt idx="59089">
                  <c:v>78.986999999999995</c:v>
                </c:pt>
                <c:pt idx="59090">
                  <c:v>78.986999999999995</c:v>
                </c:pt>
                <c:pt idx="59091">
                  <c:v>78.988</c:v>
                </c:pt>
                <c:pt idx="59092">
                  <c:v>78.988</c:v>
                </c:pt>
                <c:pt idx="59093">
                  <c:v>78.988</c:v>
                </c:pt>
                <c:pt idx="59094">
                  <c:v>78.988</c:v>
                </c:pt>
                <c:pt idx="59095">
                  <c:v>78.989000000000004</c:v>
                </c:pt>
                <c:pt idx="59096">
                  <c:v>78.989000000000004</c:v>
                </c:pt>
                <c:pt idx="59097">
                  <c:v>78.989000000000004</c:v>
                </c:pt>
                <c:pt idx="59098">
                  <c:v>78.989999999999995</c:v>
                </c:pt>
                <c:pt idx="59099">
                  <c:v>78.989999999999995</c:v>
                </c:pt>
                <c:pt idx="59100">
                  <c:v>78.989999999999995</c:v>
                </c:pt>
                <c:pt idx="59101">
                  <c:v>78.989999999999995</c:v>
                </c:pt>
                <c:pt idx="59102">
                  <c:v>78.991</c:v>
                </c:pt>
                <c:pt idx="59103">
                  <c:v>78.991</c:v>
                </c:pt>
                <c:pt idx="59104">
                  <c:v>78.991</c:v>
                </c:pt>
                <c:pt idx="59105">
                  <c:v>78.992000000000004</c:v>
                </c:pt>
                <c:pt idx="59106">
                  <c:v>78.992000000000004</c:v>
                </c:pt>
                <c:pt idx="59107">
                  <c:v>78.992000000000004</c:v>
                </c:pt>
                <c:pt idx="59108">
                  <c:v>78.992000000000004</c:v>
                </c:pt>
                <c:pt idx="59109">
                  <c:v>78.992999999999995</c:v>
                </c:pt>
                <c:pt idx="59110">
                  <c:v>78.992999999999995</c:v>
                </c:pt>
                <c:pt idx="59111">
                  <c:v>78.992999999999995</c:v>
                </c:pt>
                <c:pt idx="59112">
                  <c:v>78.994</c:v>
                </c:pt>
                <c:pt idx="59113">
                  <c:v>78.994</c:v>
                </c:pt>
                <c:pt idx="59114">
                  <c:v>78.994</c:v>
                </c:pt>
                <c:pt idx="59115">
                  <c:v>78.994</c:v>
                </c:pt>
                <c:pt idx="59116">
                  <c:v>78.995000000000005</c:v>
                </c:pt>
                <c:pt idx="59117">
                  <c:v>78.995000000000005</c:v>
                </c:pt>
                <c:pt idx="59118">
                  <c:v>78.995000000000005</c:v>
                </c:pt>
                <c:pt idx="59119">
                  <c:v>78.995000000000005</c:v>
                </c:pt>
                <c:pt idx="59120">
                  <c:v>78.995999999999995</c:v>
                </c:pt>
                <c:pt idx="59121">
                  <c:v>78.995999999999995</c:v>
                </c:pt>
                <c:pt idx="59122">
                  <c:v>78.995999999999995</c:v>
                </c:pt>
                <c:pt idx="59123">
                  <c:v>78.997</c:v>
                </c:pt>
                <c:pt idx="59124">
                  <c:v>78.997</c:v>
                </c:pt>
                <c:pt idx="59125">
                  <c:v>78.997</c:v>
                </c:pt>
                <c:pt idx="59126">
                  <c:v>78.997</c:v>
                </c:pt>
                <c:pt idx="59127">
                  <c:v>78.998000000000005</c:v>
                </c:pt>
                <c:pt idx="59128">
                  <c:v>78.998000000000005</c:v>
                </c:pt>
                <c:pt idx="59129">
                  <c:v>78.998000000000005</c:v>
                </c:pt>
                <c:pt idx="59130">
                  <c:v>78.998999999999995</c:v>
                </c:pt>
                <c:pt idx="59131">
                  <c:v>78.998999999999995</c:v>
                </c:pt>
                <c:pt idx="59132">
                  <c:v>78.998999999999995</c:v>
                </c:pt>
                <c:pt idx="59133">
                  <c:v>78.998999999999995</c:v>
                </c:pt>
                <c:pt idx="59134">
                  <c:v>79</c:v>
                </c:pt>
                <c:pt idx="59135">
                  <c:v>79</c:v>
                </c:pt>
                <c:pt idx="59136">
                  <c:v>79</c:v>
                </c:pt>
                <c:pt idx="59137">
                  <c:v>79.001000000000005</c:v>
                </c:pt>
                <c:pt idx="59138">
                  <c:v>79.001000000000005</c:v>
                </c:pt>
                <c:pt idx="59139">
                  <c:v>79.001000000000005</c:v>
                </c:pt>
                <c:pt idx="59140">
                  <c:v>79.001000000000005</c:v>
                </c:pt>
                <c:pt idx="59141">
                  <c:v>79.001999999999995</c:v>
                </c:pt>
                <c:pt idx="59142">
                  <c:v>79.001999999999995</c:v>
                </c:pt>
                <c:pt idx="59143">
                  <c:v>79.001999999999995</c:v>
                </c:pt>
                <c:pt idx="59144">
                  <c:v>79.003</c:v>
                </c:pt>
                <c:pt idx="59145">
                  <c:v>79.003</c:v>
                </c:pt>
                <c:pt idx="59146">
                  <c:v>79.003</c:v>
                </c:pt>
                <c:pt idx="59147">
                  <c:v>79.003</c:v>
                </c:pt>
                <c:pt idx="59148">
                  <c:v>79.004000000000005</c:v>
                </c:pt>
                <c:pt idx="59149">
                  <c:v>79.004000000000005</c:v>
                </c:pt>
                <c:pt idx="59150">
                  <c:v>79.004000000000005</c:v>
                </c:pt>
                <c:pt idx="59151">
                  <c:v>79.004999999999995</c:v>
                </c:pt>
                <c:pt idx="59152">
                  <c:v>79.004999999999995</c:v>
                </c:pt>
                <c:pt idx="59153">
                  <c:v>79.004999999999995</c:v>
                </c:pt>
                <c:pt idx="59154">
                  <c:v>79.004999999999995</c:v>
                </c:pt>
                <c:pt idx="59155">
                  <c:v>79.006</c:v>
                </c:pt>
                <c:pt idx="59156">
                  <c:v>79.006</c:v>
                </c:pt>
                <c:pt idx="59157">
                  <c:v>79.006</c:v>
                </c:pt>
                <c:pt idx="59158">
                  <c:v>79.006</c:v>
                </c:pt>
                <c:pt idx="59159">
                  <c:v>79.007000000000005</c:v>
                </c:pt>
                <c:pt idx="59160">
                  <c:v>79.007000000000005</c:v>
                </c:pt>
                <c:pt idx="59161">
                  <c:v>79.007000000000005</c:v>
                </c:pt>
                <c:pt idx="59162">
                  <c:v>79.007999999999996</c:v>
                </c:pt>
                <c:pt idx="59163">
                  <c:v>79.007999999999996</c:v>
                </c:pt>
                <c:pt idx="59164">
                  <c:v>79.007999999999996</c:v>
                </c:pt>
                <c:pt idx="59165">
                  <c:v>79.007999999999996</c:v>
                </c:pt>
                <c:pt idx="59166">
                  <c:v>79.009</c:v>
                </c:pt>
                <c:pt idx="59167">
                  <c:v>79.009</c:v>
                </c:pt>
                <c:pt idx="59168">
                  <c:v>79.009</c:v>
                </c:pt>
                <c:pt idx="59169">
                  <c:v>79.010000000000005</c:v>
                </c:pt>
                <c:pt idx="59170">
                  <c:v>79.010000000000005</c:v>
                </c:pt>
                <c:pt idx="59171">
                  <c:v>79.010000000000005</c:v>
                </c:pt>
                <c:pt idx="59172">
                  <c:v>79.010000000000005</c:v>
                </c:pt>
                <c:pt idx="59173">
                  <c:v>79.010999999999996</c:v>
                </c:pt>
                <c:pt idx="59174">
                  <c:v>79.010999999999996</c:v>
                </c:pt>
                <c:pt idx="59175">
                  <c:v>79.010999999999996</c:v>
                </c:pt>
                <c:pt idx="59176">
                  <c:v>79.012</c:v>
                </c:pt>
                <c:pt idx="59177">
                  <c:v>79.012</c:v>
                </c:pt>
                <c:pt idx="59178">
                  <c:v>79.012</c:v>
                </c:pt>
                <c:pt idx="59179">
                  <c:v>79.012</c:v>
                </c:pt>
                <c:pt idx="59180">
                  <c:v>79.013000000000005</c:v>
                </c:pt>
                <c:pt idx="59181">
                  <c:v>79.013000000000005</c:v>
                </c:pt>
                <c:pt idx="59182">
                  <c:v>79.013000000000005</c:v>
                </c:pt>
                <c:pt idx="59183">
                  <c:v>79.013999999999996</c:v>
                </c:pt>
                <c:pt idx="59184">
                  <c:v>79.013999999999996</c:v>
                </c:pt>
                <c:pt idx="59185">
                  <c:v>79.013999999999996</c:v>
                </c:pt>
                <c:pt idx="59186">
                  <c:v>79.013999999999996</c:v>
                </c:pt>
                <c:pt idx="59187">
                  <c:v>79.015000000000001</c:v>
                </c:pt>
                <c:pt idx="59188">
                  <c:v>79.015000000000001</c:v>
                </c:pt>
                <c:pt idx="59189">
                  <c:v>79.015000000000001</c:v>
                </c:pt>
                <c:pt idx="59190">
                  <c:v>79.016000000000005</c:v>
                </c:pt>
                <c:pt idx="59191">
                  <c:v>79.016000000000005</c:v>
                </c:pt>
                <c:pt idx="59192">
                  <c:v>79.016000000000005</c:v>
                </c:pt>
                <c:pt idx="59193">
                  <c:v>79.016000000000005</c:v>
                </c:pt>
                <c:pt idx="59194">
                  <c:v>79.016999999999996</c:v>
                </c:pt>
                <c:pt idx="59195">
                  <c:v>79.016999999999996</c:v>
                </c:pt>
                <c:pt idx="59196">
                  <c:v>79.016999999999996</c:v>
                </c:pt>
                <c:pt idx="59197">
                  <c:v>79.016999999999996</c:v>
                </c:pt>
                <c:pt idx="59198">
                  <c:v>79.018000000000001</c:v>
                </c:pt>
                <c:pt idx="59199">
                  <c:v>79.018000000000001</c:v>
                </c:pt>
                <c:pt idx="59200">
                  <c:v>79.018000000000001</c:v>
                </c:pt>
                <c:pt idx="59201">
                  <c:v>79.019000000000005</c:v>
                </c:pt>
                <c:pt idx="59202">
                  <c:v>79.019000000000005</c:v>
                </c:pt>
                <c:pt idx="59203">
                  <c:v>79.019000000000005</c:v>
                </c:pt>
                <c:pt idx="59204">
                  <c:v>79.019000000000005</c:v>
                </c:pt>
                <c:pt idx="59205">
                  <c:v>79.02</c:v>
                </c:pt>
                <c:pt idx="59206">
                  <c:v>79.02</c:v>
                </c:pt>
                <c:pt idx="59207">
                  <c:v>79.02</c:v>
                </c:pt>
                <c:pt idx="59208">
                  <c:v>79.021000000000001</c:v>
                </c:pt>
                <c:pt idx="59209">
                  <c:v>79.021000000000001</c:v>
                </c:pt>
                <c:pt idx="59210">
                  <c:v>79.021000000000001</c:v>
                </c:pt>
                <c:pt idx="59211">
                  <c:v>79.021000000000001</c:v>
                </c:pt>
                <c:pt idx="59212">
                  <c:v>79.022000000000006</c:v>
                </c:pt>
                <c:pt idx="59213">
                  <c:v>79.022000000000006</c:v>
                </c:pt>
                <c:pt idx="59214">
                  <c:v>79.022000000000006</c:v>
                </c:pt>
                <c:pt idx="59215">
                  <c:v>79.022999999999996</c:v>
                </c:pt>
                <c:pt idx="59216">
                  <c:v>79.022999999999996</c:v>
                </c:pt>
                <c:pt idx="59217">
                  <c:v>79.022999999999996</c:v>
                </c:pt>
                <c:pt idx="59218">
                  <c:v>79.022999999999996</c:v>
                </c:pt>
                <c:pt idx="59219">
                  <c:v>79.024000000000001</c:v>
                </c:pt>
                <c:pt idx="59220">
                  <c:v>79.024000000000001</c:v>
                </c:pt>
                <c:pt idx="59221">
                  <c:v>79.024000000000001</c:v>
                </c:pt>
                <c:pt idx="59222">
                  <c:v>79.025000000000006</c:v>
                </c:pt>
                <c:pt idx="59223">
                  <c:v>79.025000000000006</c:v>
                </c:pt>
                <c:pt idx="59224">
                  <c:v>79.025000000000006</c:v>
                </c:pt>
                <c:pt idx="59225">
                  <c:v>79.025000000000006</c:v>
                </c:pt>
                <c:pt idx="59226">
                  <c:v>79.025999999999996</c:v>
                </c:pt>
                <c:pt idx="59227">
                  <c:v>79.025999999999996</c:v>
                </c:pt>
                <c:pt idx="59228">
                  <c:v>79.025999999999996</c:v>
                </c:pt>
                <c:pt idx="59229">
                  <c:v>79.027000000000001</c:v>
                </c:pt>
                <c:pt idx="59230">
                  <c:v>79.027000000000001</c:v>
                </c:pt>
                <c:pt idx="59231">
                  <c:v>79.027000000000001</c:v>
                </c:pt>
                <c:pt idx="59232">
                  <c:v>79.027000000000001</c:v>
                </c:pt>
                <c:pt idx="59233">
                  <c:v>79.028000000000006</c:v>
                </c:pt>
                <c:pt idx="59234">
                  <c:v>79.028000000000006</c:v>
                </c:pt>
                <c:pt idx="59235">
                  <c:v>79.028000000000006</c:v>
                </c:pt>
                <c:pt idx="59236">
                  <c:v>79.028000000000006</c:v>
                </c:pt>
                <c:pt idx="59237">
                  <c:v>79.028999999999996</c:v>
                </c:pt>
                <c:pt idx="59238">
                  <c:v>79.028999999999996</c:v>
                </c:pt>
                <c:pt idx="59239">
                  <c:v>79.028999999999996</c:v>
                </c:pt>
                <c:pt idx="59240">
                  <c:v>79.03</c:v>
                </c:pt>
                <c:pt idx="59241">
                  <c:v>79.03</c:v>
                </c:pt>
                <c:pt idx="59242">
                  <c:v>79.03</c:v>
                </c:pt>
                <c:pt idx="59243">
                  <c:v>79.03</c:v>
                </c:pt>
                <c:pt idx="59244">
                  <c:v>79.031000000000006</c:v>
                </c:pt>
                <c:pt idx="59245">
                  <c:v>79.031000000000006</c:v>
                </c:pt>
                <c:pt idx="59246">
                  <c:v>79.031000000000006</c:v>
                </c:pt>
                <c:pt idx="59247">
                  <c:v>79.031999999999996</c:v>
                </c:pt>
                <c:pt idx="59248">
                  <c:v>79.031999999999996</c:v>
                </c:pt>
                <c:pt idx="59249">
                  <c:v>79.031999999999996</c:v>
                </c:pt>
                <c:pt idx="59250">
                  <c:v>79.031999999999996</c:v>
                </c:pt>
                <c:pt idx="59251">
                  <c:v>79.033000000000001</c:v>
                </c:pt>
                <c:pt idx="59252">
                  <c:v>79.033000000000001</c:v>
                </c:pt>
                <c:pt idx="59253">
                  <c:v>79.033000000000001</c:v>
                </c:pt>
                <c:pt idx="59254">
                  <c:v>79.034000000000006</c:v>
                </c:pt>
                <c:pt idx="59255">
                  <c:v>79.034000000000006</c:v>
                </c:pt>
                <c:pt idx="59256">
                  <c:v>79.034000000000006</c:v>
                </c:pt>
                <c:pt idx="59257">
                  <c:v>79.034000000000006</c:v>
                </c:pt>
                <c:pt idx="59258">
                  <c:v>79.034999999999997</c:v>
                </c:pt>
                <c:pt idx="59259">
                  <c:v>79.034999999999997</c:v>
                </c:pt>
                <c:pt idx="59260">
                  <c:v>79.034999999999997</c:v>
                </c:pt>
                <c:pt idx="59261">
                  <c:v>79.036000000000001</c:v>
                </c:pt>
                <c:pt idx="59262">
                  <c:v>79.036000000000001</c:v>
                </c:pt>
                <c:pt idx="59263">
                  <c:v>79.036000000000001</c:v>
                </c:pt>
                <c:pt idx="59264">
                  <c:v>79.036000000000001</c:v>
                </c:pt>
                <c:pt idx="59265">
                  <c:v>79.037000000000006</c:v>
                </c:pt>
                <c:pt idx="59266">
                  <c:v>79.037000000000006</c:v>
                </c:pt>
                <c:pt idx="59267">
                  <c:v>79.037000000000006</c:v>
                </c:pt>
                <c:pt idx="59268">
                  <c:v>79.037000000000006</c:v>
                </c:pt>
                <c:pt idx="59269">
                  <c:v>79.037999999999997</c:v>
                </c:pt>
                <c:pt idx="59270">
                  <c:v>79.037999999999997</c:v>
                </c:pt>
                <c:pt idx="59271">
                  <c:v>79.037999999999997</c:v>
                </c:pt>
                <c:pt idx="59272">
                  <c:v>79.039000000000001</c:v>
                </c:pt>
                <c:pt idx="59273">
                  <c:v>79.039000000000001</c:v>
                </c:pt>
                <c:pt idx="59274">
                  <c:v>79.039000000000001</c:v>
                </c:pt>
                <c:pt idx="59275">
                  <c:v>79.039000000000001</c:v>
                </c:pt>
                <c:pt idx="59276">
                  <c:v>79.040000000000006</c:v>
                </c:pt>
                <c:pt idx="59277">
                  <c:v>79.040000000000006</c:v>
                </c:pt>
                <c:pt idx="59278">
                  <c:v>79.040000000000006</c:v>
                </c:pt>
                <c:pt idx="59279">
                  <c:v>79.040999999999997</c:v>
                </c:pt>
                <c:pt idx="59280">
                  <c:v>79.040999999999997</c:v>
                </c:pt>
                <c:pt idx="59281">
                  <c:v>79.040999999999997</c:v>
                </c:pt>
                <c:pt idx="59282">
                  <c:v>79.040999999999997</c:v>
                </c:pt>
                <c:pt idx="59283">
                  <c:v>79.042000000000002</c:v>
                </c:pt>
                <c:pt idx="59284">
                  <c:v>79.042000000000002</c:v>
                </c:pt>
                <c:pt idx="59285">
                  <c:v>79.042000000000002</c:v>
                </c:pt>
                <c:pt idx="59286">
                  <c:v>79.043000000000006</c:v>
                </c:pt>
                <c:pt idx="59287">
                  <c:v>79.043000000000006</c:v>
                </c:pt>
                <c:pt idx="59288">
                  <c:v>79.043000000000006</c:v>
                </c:pt>
                <c:pt idx="59289">
                  <c:v>79.043000000000006</c:v>
                </c:pt>
                <c:pt idx="59290">
                  <c:v>79.043999999999997</c:v>
                </c:pt>
                <c:pt idx="59291">
                  <c:v>79.043999999999997</c:v>
                </c:pt>
                <c:pt idx="59292">
                  <c:v>79.043999999999997</c:v>
                </c:pt>
                <c:pt idx="59293">
                  <c:v>79.045000000000002</c:v>
                </c:pt>
                <c:pt idx="59294">
                  <c:v>79.045000000000002</c:v>
                </c:pt>
                <c:pt idx="59295">
                  <c:v>79.045000000000002</c:v>
                </c:pt>
                <c:pt idx="59296">
                  <c:v>79.045000000000002</c:v>
                </c:pt>
                <c:pt idx="59297">
                  <c:v>79.046000000000006</c:v>
                </c:pt>
                <c:pt idx="59298">
                  <c:v>79.046000000000006</c:v>
                </c:pt>
                <c:pt idx="59299">
                  <c:v>79.046000000000006</c:v>
                </c:pt>
                <c:pt idx="59300">
                  <c:v>79.046999999999997</c:v>
                </c:pt>
                <c:pt idx="59301">
                  <c:v>79.046999999999997</c:v>
                </c:pt>
                <c:pt idx="59302">
                  <c:v>79.046999999999997</c:v>
                </c:pt>
                <c:pt idx="59303">
                  <c:v>79.046999999999997</c:v>
                </c:pt>
                <c:pt idx="59304">
                  <c:v>79.048000000000002</c:v>
                </c:pt>
                <c:pt idx="59305">
                  <c:v>79.048000000000002</c:v>
                </c:pt>
                <c:pt idx="59306">
                  <c:v>79.048000000000002</c:v>
                </c:pt>
                <c:pt idx="59307">
                  <c:v>79.048000000000002</c:v>
                </c:pt>
                <c:pt idx="59308">
                  <c:v>79.049000000000007</c:v>
                </c:pt>
                <c:pt idx="59309">
                  <c:v>79.049000000000007</c:v>
                </c:pt>
                <c:pt idx="59310">
                  <c:v>79.049000000000007</c:v>
                </c:pt>
                <c:pt idx="59311">
                  <c:v>79.05</c:v>
                </c:pt>
                <c:pt idx="59312">
                  <c:v>79.05</c:v>
                </c:pt>
                <c:pt idx="59313">
                  <c:v>79.05</c:v>
                </c:pt>
                <c:pt idx="59314">
                  <c:v>79.05</c:v>
                </c:pt>
                <c:pt idx="59315">
                  <c:v>79.051000000000002</c:v>
                </c:pt>
                <c:pt idx="59316">
                  <c:v>79.051000000000002</c:v>
                </c:pt>
                <c:pt idx="59317">
                  <c:v>79.051000000000002</c:v>
                </c:pt>
                <c:pt idx="59318">
                  <c:v>79.052000000000007</c:v>
                </c:pt>
                <c:pt idx="59319">
                  <c:v>79.052000000000007</c:v>
                </c:pt>
                <c:pt idx="59320">
                  <c:v>79.052000000000007</c:v>
                </c:pt>
                <c:pt idx="59321">
                  <c:v>79.052000000000007</c:v>
                </c:pt>
                <c:pt idx="59322">
                  <c:v>79.052999999999997</c:v>
                </c:pt>
                <c:pt idx="59323">
                  <c:v>79.052999999999997</c:v>
                </c:pt>
                <c:pt idx="59324">
                  <c:v>79.052999999999997</c:v>
                </c:pt>
                <c:pt idx="59325">
                  <c:v>79.054000000000002</c:v>
                </c:pt>
                <c:pt idx="59326">
                  <c:v>79.054000000000002</c:v>
                </c:pt>
                <c:pt idx="59327">
                  <c:v>79.054000000000002</c:v>
                </c:pt>
                <c:pt idx="59328">
                  <c:v>79.054000000000002</c:v>
                </c:pt>
                <c:pt idx="59329">
                  <c:v>79.055000000000007</c:v>
                </c:pt>
                <c:pt idx="59330">
                  <c:v>79.055000000000007</c:v>
                </c:pt>
                <c:pt idx="59331">
                  <c:v>79.055000000000007</c:v>
                </c:pt>
                <c:pt idx="59332">
                  <c:v>79.055999999999997</c:v>
                </c:pt>
                <c:pt idx="59333">
                  <c:v>79.055999999999997</c:v>
                </c:pt>
                <c:pt idx="59334">
                  <c:v>79.055999999999997</c:v>
                </c:pt>
                <c:pt idx="59335">
                  <c:v>79.055999999999997</c:v>
                </c:pt>
                <c:pt idx="59336">
                  <c:v>79.057000000000002</c:v>
                </c:pt>
                <c:pt idx="59337">
                  <c:v>79.057000000000002</c:v>
                </c:pt>
                <c:pt idx="59338">
                  <c:v>79.057000000000002</c:v>
                </c:pt>
                <c:pt idx="59339">
                  <c:v>79.058000000000007</c:v>
                </c:pt>
                <c:pt idx="59340">
                  <c:v>79.058000000000007</c:v>
                </c:pt>
                <c:pt idx="59341">
                  <c:v>79.058000000000007</c:v>
                </c:pt>
                <c:pt idx="59342">
                  <c:v>79.058000000000007</c:v>
                </c:pt>
                <c:pt idx="59343">
                  <c:v>79.058999999999997</c:v>
                </c:pt>
                <c:pt idx="59344">
                  <c:v>79.058999999999997</c:v>
                </c:pt>
                <c:pt idx="59345">
                  <c:v>79.058999999999997</c:v>
                </c:pt>
                <c:pt idx="59346">
                  <c:v>79.06</c:v>
                </c:pt>
                <c:pt idx="59347">
                  <c:v>79.06</c:v>
                </c:pt>
                <c:pt idx="59348">
                  <c:v>79.06</c:v>
                </c:pt>
                <c:pt idx="59349">
                  <c:v>79.06</c:v>
                </c:pt>
                <c:pt idx="59350">
                  <c:v>79.061000000000007</c:v>
                </c:pt>
                <c:pt idx="59351">
                  <c:v>79.061000000000007</c:v>
                </c:pt>
                <c:pt idx="59352">
                  <c:v>79.061000000000007</c:v>
                </c:pt>
                <c:pt idx="59353">
                  <c:v>79.061999999999998</c:v>
                </c:pt>
                <c:pt idx="59354">
                  <c:v>79.061999999999998</c:v>
                </c:pt>
                <c:pt idx="59355">
                  <c:v>79.061999999999998</c:v>
                </c:pt>
                <c:pt idx="59356">
                  <c:v>79.061999999999998</c:v>
                </c:pt>
                <c:pt idx="59357">
                  <c:v>79.063000000000002</c:v>
                </c:pt>
                <c:pt idx="59358">
                  <c:v>79.063000000000002</c:v>
                </c:pt>
                <c:pt idx="59359">
                  <c:v>79.063000000000002</c:v>
                </c:pt>
                <c:pt idx="59360">
                  <c:v>79.063000000000002</c:v>
                </c:pt>
                <c:pt idx="59361">
                  <c:v>79.064000000000007</c:v>
                </c:pt>
                <c:pt idx="59362">
                  <c:v>79.064000000000007</c:v>
                </c:pt>
                <c:pt idx="59363">
                  <c:v>79.064000000000007</c:v>
                </c:pt>
                <c:pt idx="59364">
                  <c:v>79.064999999999998</c:v>
                </c:pt>
                <c:pt idx="59365">
                  <c:v>79.064999999999998</c:v>
                </c:pt>
                <c:pt idx="59366">
                  <c:v>79.064999999999998</c:v>
                </c:pt>
                <c:pt idx="59367">
                  <c:v>79.064999999999998</c:v>
                </c:pt>
                <c:pt idx="59368">
                  <c:v>79.066000000000003</c:v>
                </c:pt>
                <c:pt idx="59369">
                  <c:v>79.066000000000003</c:v>
                </c:pt>
                <c:pt idx="59370">
                  <c:v>79.066000000000003</c:v>
                </c:pt>
                <c:pt idx="59371">
                  <c:v>79.067000000000007</c:v>
                </c:pt>
                <c:pt idx="59372">
                  <c:v>79.067000000000007</c:v>
                </c:pt>
                <c:pt idx="59373">
                  <c:v>79.067000000000007</c:v>
                </c:pt>
                <c:pt idx="59374">
                  <c:v>79.067000000000007</c:v>
                </c:pt>
                <c:pt idx="59375">
                  <c:v>79.067999999999998</c:v>
                </c:pt>
                <c:pt idx="59376">
                  <c:v>79.067999999999998</c:v>
                </c:pt>
                <c:pt idx="59377">
                  <c:v>79.067999999999998</c:v>
                </c:pt>
                <c:pt idx="59378">
                  <c:v>79.069000000000003</c:v>
                </c:pt>
                <c:pt idx="59379">
                  <c:v>79.069000000000003</c:v>
                </c:pt>
                <c:pt idx="59380">
                  <c:v>79.069000000000003</c:v>
                </c:pt>
                <c:pt idx="59381">
                  <c:v>79.069000000000003</c:v>
                </c:pt>
                <c:pt idx="59382">
                  <c:v>79.070000000000007</c:v>
                </c:pt>
                <c:pt idx="59383">
                  <c:v>79.070000000000007</c:v>
                </c:pt>
                <c:pt idx="59384">
                  <c:v>79.070000000000007</c:v>
                </c:pt>
                <c:pt idx="59385">
                  <c:v>79.070999999999998</c:v>
                </c:pt>
                <c:pt idx="59386">
                  <c:v>79.070999999999998</c:v>
                </c:pt>
                <c:pt idx="59387">
                  <c:v>79.070999999999998</c:v>
                </c:pt>
                <c:pt idx="59388">
                  <c:v>79.070999999999998</c:v>
                </c:pt>
                <c:pt idx="59389">
                  <c:v>79.072000000000003</c:v>
                </c:pt>
                <c:pt idx="59390">
                  <c:v>79.072000000000003</c:v>
                </c:pt>
                <c:pt idx="59391">
                  <c:v>79.072000000000003</c:v>
                </c:pt>
                <c:pt idx="59392">
                  <c:v>79.073000000000008</c:v>
                </c:pt>
                <c:pt idx="59393">
                  <c:v>79.073000000000008</c:v>
                </c:pt>
                <c:pt idx="59394">
                  <c:v>79.073000000000008</c:v>
                </c:pt>
                <c:pt idx="59395">
                  <c:v>79.073000000000008</c:v>
                </c:pt>
                <c:pt idx="59396">
                  <c:v>79.073999999999998</c:v>
                </c:pt>
                <c:pt idx="59397">
                  <c:v>79.073999999999998</c:v>
                </c:pt>
                <c:pt idx="59398">
                  <c:v>79.073999999999998</c:v>
                </c:pt>
                <c:pt idx="59399">
                  <c:v>79.075000000000003</c:v>
                </c:pt>
                <c:pt idx="59400">
                  <c:v>79.075000000000003</c:v>
                </c:pt>
                <c:pt idx="59401">
                  <c:v>79.075000000000003</c:v>
                </c:pt>
                <c:pt idx="59402">
                  <c:v>79.075000000000003</c:v>
                </c:pt>
                <c:pt idx="59403">
                  <c:v>79.076000000000008</c:v>
                </c:pt>
                <c:pt idx="59404">
                  <c:v>79.076000000000008</c:v>
                </c:pt>
                <c:pt idx="59405">
                  <c:v>79.076000000000008</c:v>
                </c:pt>
                <c:pt idx="59406">
                  <c:v>79.076000000000008</c:v>
                </c:pt>
                <c:pt idx="59407">
                  <c:v>79.076999999999998</c:v>
                </c:pt>
                <c:pt idx="59408">
                  <c:v>79.076999999999998</c:v>
                </c:pt>
                <c:pt idx="59409">
                  <c:v>79.076999999999998</c:v>
                </c:pt>
                <c:pt idx="59410">
                  <c:v>79.078000000000003</c:v>
                </c:pt>
                <c:pt idx="59411">
                  <c:v>79.078000000000003</c:v>
                </c:pt>
                <c:pt idx="59412">
                  <c:v>79.078000000000003</c:v>
                </c:pt>
                <c:pt idx="59413">
                  <c:v>79.078000000000003</c:v>
                </c:pt>
                <c:pt idx="59414">
                  <c:v>79.079000000000008</c:v>
                </c:pt>
                <c:pt idx="59415">
                  <c:v>79.079000000000008</c:v>
                </c:pt>
                <c:pt idx="59416">
                  <c:v>79.079000000000008</c:v>
                </c:pt>
                <c:pt idx="59417">
                  <c:v>79.08</c:v>
                </c:pt>
                <c:pt idx="59418">
                  <c:v>79.08</c:v>
                </c:pt>
                <c:pt idx="59419">
                  <c:v>79.08</c:v>
                </c:pt>
                <c:pt idx="59420">
                  <c:v>79.08</c:v>
                </c:pt>
                <c:pt idx="59421">
                  <c:v>79.081000000000003</c:v>
                </c:pt>
                <c:pt idx="59422">
                  <c:v>79.081000000000003</c:v>
                </c:pt>
                <c:pt idx="59423">
                  <c:v>79.081000000000003</c:v>
                </c:pt>
                <c:pt idx="59424">
                  <c:v>79.082000000000008</c:v>
                </c:pt>
                <c:pt idx="59425">
                  <c:v>79.082000000000008</c:v>
                </c:pt>
                <c:pt idx="59426">
                  <c:v>79.082000000000008</c:v>
                </c:pt>
                <c:pt idx="59427">
                  <c:v>79.082000000000008</c:v>
                </c:pt>
                <c:pt idx="59428">
                  <c:v>79.082999999999998</c:v>
                </c:pt>
                <c:pt idx="59429">
                  <c:v>79.082999999999998</c:v>
                </c:pt>
                <c:pt idx="59430">
                  <c:v>79.082999999999998</c:v>
                </c:pt>
                <c:pt idx="59431">
                  <c:v>79.084000000000003</c:v>
                </c:pt>
                <c:pt idx="59432">
                  <c:v>79.084000000000003</c:v>
                </c:pt>
                <c:pt idx="59433">
                  <c:v>79.084000000000003</c:v>
                </c:pt>
                <c:pt idx="59434">
                  <c:v>79.084000000000003</c:v>
                </c:pt>
                <c:pt idx="59435">
                  <c:v>79.085000000000008</c:v>
                </c:pt>
                <c:pt idx="59436">
                  <c:v>79.085000000000008</c:v>
                </c:pt>
                <c:pt idx="59437">
                  <c:v>79.085000000000008</c:v>
                </c:pt>
                <c:pt idx="59438">
                  <c:v>79.085999999999999</c:v>
                </c:pt>
                <c:pt idx="59439">
                  <c:v>79.085999999999999</c:v>
                </c:pt>
                <c:pt idx="59440">
                  <c:v>79.085999999999999</c:v>
                </c:pt>
                <c:pt idx="59441">
                  <c:v>79.085999999999999</c:v>
                </c:pt>
                <c:pt idx="59442">
                  <c:v>79.087000000000003</c:v>
                </c:pt>
                <c:pt idx="59443">
                  <c:v>79.087000000000003</c:v>
                </c:pt>
                <c:pt idx="59444">
                  <c:v>79.087000000000003</c:v>
                </c:pt>
                <c:pt idx="59445">
                  <c:v>79.087000000000003</c:v>
                </c:pt>
                <c:pt idx="59446">
                  <c:v>79.088000000000008</c:v>
                </c:pt>
                <c:pt idx="59447">
                  <c:v>79.088000000000008</c:v>
                </c:pt>
                <c:pt idx="59448">
                  <c:v>79.088000000000008</c:v>
                </c:pt>
                <c:pt idx="59449">
                  <c:v>79.088999999999999</c:v>
                </c:pt>
                <c:pt idx="59450">
                  <c:v>79.088999999999999</c:v>
                </c:pt>
                <c:pt idx="59451">
                  <c:v>79.088999999999999</c:v>
                </c:pt>
                <c:pt idx="59452">
                  <c:v>79.088999999999999</c:v>
                </c:pt>
                <c:pt idx="59453">
                  <c:v>79.09</c:v>
                </c:pt>
                <c:pt idx="59454">
                  <c:v>79.09</c:v>
                </c:pt>
                <c:pt idx="59455">
                  <c:v>79.09</c:v>
                </c:pt>
                <c:pt idx="59456">
                  <c:v>79.091000000000008</c:v>
                </c:pt>
                <c:pt idx="59457">
                  <c:v>79.091000000000008</c:v>
                </c:pt>
                <c:pt idx="59458">
                  <c:v>79.091000000000008</c:v>
                </c:pt>
                <c:pt idx="59459">
                  <c:v>79.091000000000008</c:v>
                </c:pt>
                <c:pt idx="59460">
                  <c:v>79.091999999999999</c:v>
                </c:pt>
                <c:pt idx="59461">
                  <c:v>79.091999999999999</c:v>
                </c:pt>
                <c:pt idx="59462">
                  <c:v>79.091999999999999</c:v>
                </c:pt>
                <c:pt idx="59463">
                  <c:v>79.093000000000004</c:v>
                </c:pt>
                <c:pt idx="59464">
                  <c:v>79.093000000000004</c:v>
                </c:pt>
                <c:pt idx="59465">
                  <c:v>79.093000000000004</c:v>
                </c:pt>
                <c:pt idx="59466">
                  <c:v>79.093000000000004</c:v>
                </c:pt>
                <c:pt idx="59467">
                  <c:v>79.094000000000008</c:v>
                </c:pt>
                <c:pt idx="59468">
                  <c:v>79.094000000000008</c:v>
                </c:pt>
                <c:pt idx="59469">
                  <c:v>79.094000000000008</c:v>
                </c:pt>
                <c:pt idx="59470">
                  <c:v>79.094999999999999</c:v>
                </c:pt>
                <c:pt idx="59471">
                  <c:v>79.094999999999999</c:v>
                </c:pt>
                <c:pt idx="59472">
                  <c:v>79.094999999999999</c:v>
                </c:pt>
                <c:pt idx="59473">
                  <c:v>79.094999999999999</c:v>
                </c:pt>
                <c:pt idx="59474">
                  <c:v>79.096000000000004</c:v>
                </c:pt>
                <c:pt idx="59475">
                  <c:v>79.096000000000004</c:v>
                </c:pt>
                <c:pt idx="59476">
                  <c:v>79.096000000000004</c:v>
                </c:pt>
                <c:pt idx="59477">
                  <c:v>79.097000000000008</c:v>
                </c:pt>
                <c:pt idx="59478">
                  <c:v>79.097000000000008</c:v>
                </c:pt>
                <c:pt idx="59479">
                  <c:v>79.097000000000008</c:v>
                </c:pt>
                <c:pt idx="59480">
                  <c:v>79.097000000000008</c:v>
                </c:pt>
                <c:pt idx="59481">
                  <c:v>79.097999999999999</c:v>
                </c:pt>
                <c:pt idx="59482">
                  <c:v>79.097999999999999</c:v>
                </c:pt>
                <c:pt idx="59483">
                  <c:v>79.097999999999999</c:v>
                </c:pt>
                <c:pt idx="59484">
                  <c:v>79.099000000000004</c:v>
                </c:pt>
                <c:pt idx="59485">
                  <c:v>79.099000000000004</c:v>
                </c:pt>
                <c:pt idx="59486">
                  <c:v>79.099000000000004</c:v>
                </c:pt>
                <c:pt idx="59487">
                  <c:v>79.099000000000004</c:v>
                </c:pt>
                <c:pt idx="59488">
                  <c:v>79.100000000000009</c:v>
                </c:pt>
                <c:pt idx="59489">
                  <c:v>79.100000000000009</c:v>
                </c:pt>
                <c:pt idx="59490">
                  <c:v>79.100000000000009</c:v>
                </c:pt>
                <c:pt idx="59491">
                  <c:v>79.100999999999999</c:v>
                </c:pt>
                <c:pt idx="59492">
                  <c:v>79.100999999999999</c:v>
                </c:pt>
                <c:pt idx="59493">
                  <c:v>79.100999999999999</c:v>
                </c:pt>
                <c:pt idx="59494">
                  <c:v>79.100999999999999</c:v>
                </c:pt>
                <c:pt idx="59495">
                  <c:v>79.102000000000004</c:v>
                </c:pt>
                <c:pt idx="59496">
                  <c:v>79.102000000000004</c:v>
                </c:pt>
                <c:pt idx="59497">
                  <c:v>79.102000000000004</c:v>
                </c:pt>
                <c:pt idx="59498">
                  <c:v>79.102000000000004</c:v>
                </c:pt>
                <c:pt idx="59499">
                  <c:v>79.103000000000009</c:v>
                </c:pt>
                <c:pt idx="59500">
                  <c:v>79.103000000000009</c:v>
                </c:pt>
                <c:pt idx="59501">
                  <c:v>79.103000000000009</c:v>
                </c:pt>
                <c:pt idx="59502">
                  <c:v>79.103999999999999</c:v>
                </c:pt>
                <c:pt idx="59503">
                  <c:v>79.103999999999999</c:v>
                </c:pt>
                <c:pt idx="59504">
                  <c:v>79.103999999999999</c:v>
                </c:pt>
                <c:pt idx="59505">
                  <c:v>79.103999999999999</c:v>
                </c:pt>
                <c:pt idx="59506">
                  <c:v>79.105000000000004</c:v>
                </c:pt>
                <c:pt idx="59507">
                  <c:v>79.105000000000004</c:v>
                </c:pt>
                <c:pt idx="59508">
                  <c:v>79.105000000000004</c:v>
                </c:pt>
                <c:pt idx="59509">
                  <c:v>79.105999999999995</c:v>
                </c:pt>
                <c:pt idx="59510">
                  <c:v>79.105999999999995</c:v>
                </c:pt>
                <c:pt idx="59511">
                  <c:v>79.105999999999995</c:v>
                </c:pt>
                <c:pt idx="59512">
                  <c:v>79.105999999999995</c:v>
                </c:pt>
                <c:pt idx="59513">
                  <c:v>79.106999999999999</c:v>
                </c:pt>
                <c:pt idx="59514">
                  <c:v>79.106999999999999</c:v>
                </c:pt>
                <c:pt idx="59515">
                  <c:v>79.106999999999999</c:v>
                </c:pt>
                <c:pt idx="59516">
                  <c:v>79.108000000000004</c:v>
                </c:pt>
                <c:pt idx="59517">
                  <c:v>79.108000000000004</c:v>
                </c:pt>
                <c:pt idx="59518">
                  <c:v>79.108000000000004</c:v>
                </c:pt>
                <c:pt idx="59519">
                  <c:v>79.108000000000004</c:v>
                </c:pt>
                <c:pt idx="59520">
                  <c:v>79.108999999999995</c:v>
                </c:pt>
                <c:pt idx="59521">
                  <c:v>79.108999999999995</c:v>
                </c:pt>
                <c:pt idx="59522">
                  <c:v>79.108999999999995</c:v>
                </c:pt>
                <c:pt idx="59523">
                  <c:v>79.11</c:v>
                </c:pt>
                <c:pt idx="59524">
                  <c:v>79.11</c:v>
                </c:pt>
                <c:pt idx="59525">
                  <c:v>79.11</c:v>
                </c:pt>
                <c:pt idx="59526">
                  <c:v>79.11</c:v>
                </c:pt>
                <c:pt idx="59527">
                  <c:v>79.111000000000004</c:v>
                </c:pt>
                <c:pt idx="59528">
                  <c:v>79.111000000000004</c:v>
                </c:pt>
                <c:pt idx="59529">
                  <c:v>79.111000000000004</c:v>
                </c:pt>
                <c:pt idx="59530">
                  <c:v>79.111999999999995</c:v>
                </c:pt>
                <c:pt idx="59531">
                  <c:v>79.111999999999995</c:v>
                </c:pt>
                <c:pt idx="59532">
                  <c:v>79.111999999999995</c:v>
                </c:pt>
                <c:pt idx="59533">
                  <c:v>79.111999999999995</c:v>
                </c:pt>
                <c:pt idx="59534">
                  <c:v>79.113</c:v>
                </c:pt>
                <c:pt idx="59535">
                  <c:v>79.113</c:v>
                </c:pt>
                <c:pt idx="59536">
                  <c:v>79.113</c:v>
                </c:pt>
                <c:pt idx="59537">
                  <c:v>79.114000000000004</c:v>
                </c:pt>
                <c:pt idx="59538">
                  <c:v>79.114000000000004</c:v>
                </c:pt>
                <c:pt idx="59539">
                  <c:v>79.114000000000004</c:v>
                </c:pt>
                <c:pt idx="59540">
                  <c:v>79.114000000000004</c:v>
                </c:pt>
                <c:pt idx="59541">
                  <c:v>79.114999999999995</c:v>
                </c:pt>
                <c:pt idx="59542">
                  <c:v>79.114999999999995</c:v>
                </c:pt>
                <c:pt idx="59543">
                  <c:v>79.114999999999995</c:v>
                </c:pt>
                <c:pt idx="59544">
                  <c:v>79.116</c:v>
                </c:pt>
                <c:pt idx="59545">
                  <c:v>79.116</c:v>
                </c:pt>
                <c:pt idx="59546">
                  <c:v>79.116</c:v>
                </c:pt>
                <c:pt idx="59547">
                  <c:v>79.116</c:v>
                </c:pt>
                <c:pt idx="59548">
                  <c:v>79.117000000000004</c:v>
                </c:pt>
                <c:pt idx="59549">
                  <c:v>79.117000000000004</c:v>
                </c:pt>
                <c:pt idx="59550">
                  <c:v>79.117000000000004</c:v>
                </c:pt>
                <c:pt idx="59551">
                  <c:v>79.117000000000004</c:v>
                </c:pt>
                <c:pt idx="59552">
                  <c:v>79.117999999999995</c:v>
                </c:pt>
                <c:pt idx="59553">
                  <c:v>79.117999999999995</c:v>
                </c:pt>
                <c:pt idx="59554">
                  <c:v>79.117999999999995</c:v>
                </c:pt>
                <c:pt idx="59555">
                  <c:v>79.119</c:v>
                </c:pt>
                <c:pt idx="59556">
                  <c:v>79.119</c:v>
                </c:pt>
                <c:pt idx="59557">
                  <c:v>79.119</c:v>
                </c:pt>
                <c:pt idx="59558">
                  <c:v>79.119</c:v>
                </c:pt>
                <c:pt idx="59559">
                  <c:v>79.12</c:v>
                </c:pt>
                <c:pt idx="59560">
                  <c:v>79.12</c:v>
                </c:pt>
                <c:pt idx="59561">
                  <c:v>79.12</c:v>
                </c:pt>
                <c:pt idx="59562">
                  <c:v>79.120999999999995</c:v>
                </c:pt>
                <c:pt idx="59563">
                  <c:v>79.120999999999995</c:v>
                </c:pt>
                <c:pt idx="59564">
                  <c:v>79.120999999999995</c:v>
                </c:pt>
                <c:pt idx="59565">
                  <c:v>79.120999999999995</c:v>
                </c:pt>
                <c:pt idx="59566">
                  <c:v>79.122</c:v>
                </c:pt>
                <c:pt idx="59567">
                  <c:v>79.122</c:v>
                </c:pt>
                <c:pt idx="59568">
                  <c:v>79.122</c:v>
                </c:pt>
                <c:pt idx="59569">
                  <c:v>79.123000000000005</c:v>
                </c:pt>
                <c:pt idx="59570">
                  <c:v>79.123000000000005</c:v>
                </c:pt>
                <c:pt idx="59571">
                  <c:v>79.123000000000005</c:v>
                </c:pt>
                <c:pt idx="59572">
                  <c:v>79.123000000000005</c:v>
                </c:pt>
                <c:pt idx="59573">
                  <c:v>79.123999999999995</c:v>
                </c:pt>
                <c:pt idx="59574">
                  <c:v>79.123999999999995</c:v>
                </c:pt>
                <c:pt idx="59575">
                  <c:v>79.123999999999995</c:v>
                </c:pt>
                <c:pt idx="59576">
                  <c:v>79.125</c:v>
                </c:pt>
                <c:pt idx="59577">
                  <c:v>79.125</c:v>
                </c:pt>
                <c:pt idx="59578">
                  <c:v>79.125</c:v>
                </c:pt>
                <c:pt idx="59579">
                  <c:v>79.125</c:v>
                </c:pt>
                <c:pt idx="59580">
                  <c:v>79.126000000000005</c:v>
                </c:pt>
                <c:pt idx="59581">
                  <c:v>79.126000000000005</c:v>
                </c:pt>
                <c:pt idx="59582">
                  <c:v>79.126000000000005</c:v>
                </c:pt>
                <c:pt idx="59583">
                  <c:v>79.126999999999995</c:v>
                </c:pt>
                <c:pt idx="59584">
                  <c:v>79.126999999999995</c:v>
                </c:pt>
                <c:pt idx="59585">
                  <c:v>79.126999999999995</c:v>
                </c:pt>
                <c:pt idx="59586">
                  <c:v>79.126999999999995</c:v>
                </c:pt>
                <c:pt idx="59587">
                  <c:v>79.128</c:v>
                </c:pt>
                <c:pt idx="59588">
                  <c:v>79.128</c:v>
                </c:pt>
                <c:pt idx="59589">
                  <c:v>79.128</c:v>
                </c:pt>
                <c:pt idx="59590">
                  <c:v>79.129000000000005</c:v>
                </c:pt>
                <c:pt idx="59591">
                  <c:v>79.129000000000005</c:v>
                </c:pt>
                <c:pt idx="59592">
                  <c:v>79.129000000000005</c:v>
                </c:pt>
                <c:pt idx="59593">
                  <c:v>79.129000000000005</c:v>
                </c:pt>
                <c:pt idx="59594">
                  <c:v>79.13</c:v>
                </c:pt>
                <c:pt idx="59595">
                  <c:v>79.13</c:v>
                </c:pt>
                <c:pt idx="59596">
                  <c:v>79.13</c:v>
                </c:pt>
                <c:pt idx="59597">
                  <c:v>79.13</c:v>
                </c:pt>
                <c:pt idx="59598">
                  <c:v>79.131</c:v>
                </c:pt>
                <c:pt idx="59599">
                  <c:v>79.131</c:v>
                </c:pt>
                <c:pt idx="59600">
                  <c:v>79.131</c:v>
                </c:pt>
                <c:pt idx="59601">
                  <c:v>79.132000000000005</c:v>
                </c:pt>
                <c:pt idx="59602">
                  <c:v>79.132000000000005</c:v>
                </c:pt>
                <c:pt idx="59603">
                  <c:v>79.132000000000005</c:v>
                </c:pt>
                <c:pt idx="59604">
                  <c:v>79.132000000000005</c:v>
                </c:pt>
                <c:pt idx="59605">
                  <c:v>79.132999999999996</c:v>
                </c:pt>
                <c:pt idx="59606">
                  <c:v>79.132999999999996</c:v>
                </c:pt>
                <c:pt idx="59607">
                  <c:v>79.132999999999996</c:v>
                </c:pt>
                <c:pt idx="59608">
                  <c:v>79.134</c:v>
                </c:pt>
                <c:pt idx="59609">
                  <c:v>79.134</c:v>
                </c:pt>
                <c:pt idx="59610">
                  <c:v>79.134</c:v>
                </c:pt>
                <c:pt idx="59611">
                  <c:v>79.134</c:v>
                </c:pt>
                <c:pt idx="59612">
                  <c:v>79.135000000000005</c:v>
                </c:pt>
                <c:pt idx="59613">
                  <c:v>79.135000000000005</c:v>
                </c:pt>
                <c:pt idx="59614">
                  <c:v>79.135000000000005</c:v>
                </c:pt>
                <c:pt idx="59615">
                  <c:v>79.135999999999996</c:v>
                </c:pt>
                <c:pt idx="59616">
                  <c:v>79.135999999999996</c:v>
                </c:pt>
                <c:pt idx="59617">
                  <c:v>79.135999999999996</c:v>
                </c:pt>
                <c:pt idx="59618">
                  <c:v>79.135999999999996</c:v>
                </c:pt>
                <c:pt idx="59619">
                  <c:v>79.137</c:v>
                </c:pt>
                <c:pt idx="59620">
                  <c:v>79.137</c:v>
                </c:pt>
                <c:pt idx="59621">
                  <c:v>79.137</c:v>
                </c:pt>
                <c:pt idx="59622">
                  <c:v>79.138000000000005</c:v>
                </c:pt>
                <c:pt idx="59623">
                  <c:v>79.138000000000005</c:v>
                </c:pt>
                <c:pt idx="59624">
                  <c:v>79.138000000000005</c:v>
                </c:pt>
                <c:pt idx="59625">
                  <c:v>79.138000000000005</c:v>
                </c:pt>
                <c:pt idx="59626">
                  <c:v>79.138999999999996</c:v>
                </c:pt>
                <c:pt idx="59627">
                  <c:v>79.138999999999996</c:v>
                </c:pt>
                <c:pt idx="59628">
                  <c:v>79.138999999999996</c:v>
                </c:pt>
                <c:pt idx="59629">
                  <c:v>79.14</c:v>
                </c:pt>
                <c:pt idx="59630">
                  <c:v>79.14</c:v>
                </c:pt>
                <c:pt idx="59631">
                  <c:v>79.14</c:v>
                </c:pt>
                <c:pt idx="59632">
                  <c:v>79.14</c:v>
                </c:pt>
                <c:pt idx="59633">
                  <c:v>79.141000000000005</c:v>
                </c:pt>
                <c:pt idx="59634">
                  <c:v>79.141000000000005</c:v>
                </c:pt>
                <c:pt idx="59635">
                  <c:v>79.141000000000005</c:v>
                </c:pt>
                <c:pt idx="59636">
                  <c:v>79.141999999999996</c:v>
                </c:pt>
                <c:pt idx="59637">
                  <c:v>79.141999999999996</c:v>
                </c:pt>
                <c:pt idx="59638">
                  <c:v>79.141999999999996</c:v>
                </c:pt>
                <c:pt idx="59639">
                  <c:v>79.141999999999996</c:v>
                </c:pt>
                <c:pt idx="59640">
                  <c:v>79.143000000000001</c:v>
                </c:pt>
                <c:pt idx="59641">
                  <c:v>79.143000000000001</c:v>
                </c:pt>
                <c:pt idx="59642">
                  <c:v>79.143000000000001</c:v>
                </c:pt>
                <c:pt idx="59643">
                  <c:v>79.144000000000005</c:v>
                </c:pt>
                <c:pt idx="59644">
                  <c:v>79.144000000000005</c:v>
                </c:pt>
                <c:pt idx="59645">
                  <c:v>79.144000000000005</c:v>
                </c:pt>
                <c:pt idx="59646">
                  <c:v>79.144000000000005</c:v>
                </c:pt>
                <c:pt idx="59647">
                  <c:v>79.144999999999996</c:v>
                </c:pt>
                <c:pt idx="59648">
                  <c:v>79.144999999999996</c:v>
                </c:pt>
                <c:pt idx="59649">
                  <c:v>79.144999999999996</c:v>
                </c:pt>
                <c:pt idx="59650">
                  <c:v>79.144999999999996</c:v>
                </c:pt>
                <c:pt idx="59651">
                  <c:v>79.146000000000001</c:v>
                </c:pt>
                <c:pt idx="59652">
                  <c:v>79.146000000000001</c:v>
                </c:pt>
                <c:pt idx="59653">
                  <c:v>79.146000000000001</c:v>
                </c:pt>
                <c:pt idx="59654">
                  <c:v>79.147000000000006</c:v>
                </c:pt>
                <c:pt idx="59655">
                  <c:v>79.147000000000006</c:v>
                </c:pt>
                <c:pt idx="59656">
                  <c:v>79.147000000000006</c:v>
                </c:pt>
                <c:pt idx="59657">
                  <c:v>79.147000000000006</c:v>
                </c:pt>
                <c:pt idx="59658">
                  <c:v>79.147999999999996</c:v>
                </c:pt>
                <c:pt idx="59659">
                  <c:v>79.147999999999996</c:v>
                </c:pt>
                <c:pt idx="59660">
                  <c:v>79.147999999999996</c:v>
                </c:pt>
                <c:pt idx="59661">
                  <c:v>79.149000000000001</c:v>
                </c:pt>
                <c:pt idx="59662">
                  <c:v>79.149000000000001</c:v>
                </c:pt>
                <c:pt idx="59663">
                  <c:v>79.149000000000001</c:v>
                </c:pt>
                <c:pt idx="59664">
                  <c:v>79.149000000000001</c:v>
                </c:pt>
                <c:pt idx="59665">
                  <c:v>79.150000000000006</c:v>
                </c:pt>
                <c:pt idx="59666">
                  <c:v>79.150000000000006</c:v>
                </c:pt>
                <c:pt idx="59667">
                  <c:v>79.150000000000006</c:v>
                </c:pt>
                <c:pt idx="59668">
                  <c:v>79.150999999999996</c:v>
                </c:pt>
                <c:pt idx="59669">
                  <c:v>79.150999999999996</c:v>
                </c:pt>
                <c:pt idx="59670">
                  <c:v>79.150999999999996</c:v>
                </c:pt>
                <c:pt idx="59671">
                  <c:v>79.150999999999996</c:v>
                </c:pt>
                <c:pt idx="59672">
                  <c:v>79.152000000000001</c:v>
                </c:pt>
                <c:pt idx="59673">
                  <c:v>79.152000000000001</c:v>
                </c:pt>
                <c:pt idx="59674">
                  <c:v>79.152000000000001</c:v>
                </c:pt>
                <c:pt idx="59675">
                  <c:v>79.153000000000006</c:v>
                </c:pt>
                <c:pt idx="59676">
                  <c:v>79.153000000000006</c:v>
                </c:pt>
                <c:pt idx="59677">
                  <c:v>79.153000000000006</c:v>
                </c:pt>
                <c:pt idx="59678">
                  <c:v>79.153000000000006</c:v>
                </c:pt>
                <c:pt idx="59679">
                  <c:v>79.153999999999996</c:v>
                </c:pt>
                <c:pt idx="59680">
                  <c:v>79.153999999999996</c:v>
                </c:pt>
                <c:pt idx="59681">
                  <c:v>79.153999999999996</c:v>
                </c:pt>
                <c:pt idx="59682">
                  <c:v>79.155000000000001</c:v>
                </c:pt>
                <c:pt idx="59683">
                  <c:v>79.155000000000001</c:v>
                </c:pt>
                <c:pt idx="59684">
                  <c:v>79.155000000000001</c:v>
                </c:pt>
                <c:pt idx="59685">
                  <c:v>79.155000000000001</c:v>
                </c:pt>
                <c:pt idx="59686">
                  <c:v>79.156000000000006</c:v>
                </c:pt>
                <c:pt idx="59687">
                  <c:v>79.156000000000006</c:v>
                </c:pt>
                <c:pt idx="59688">
                  <c:v>79.156000000000006</c:v>
                </c:pt>
                <c:pt idx="59689">
                  <c:v>79.156999999999996</c:v>
                </c:pt>
                <c:pt idx="59690">
                  <c:v>79.156999999999996</c:v>
                </c:pt>
                <c:pt idx="59691">
                  <c:v>79.156999999999996</c:v>
                </c:pt>
                <c:pt idx="59692">
                  <c:v>79.156999999999996</c:v>
                </c:pt>
                <c:pt idx="59693">
                  <c:v>79.158000000000001</c:v>
                </c:pt>
                <c:pt idx="59694">
                  <c:v>79.158000000000001</c:v>
                </c:pt>
                <c:pt idx="59695">
                  <c:v>79.158000000000001</c:v>
                </c:pt>
                <c:pt idx="59696">
                  <c:v>79.158000000000001</c:v>
                </c:pt>
                <c:pt idx="59697">
                  <c:v>79.159000000000006</c:v>
                </c:pt>
                <c:pt idx="59698">
                  <c:v>79.159000000000006</c:v>
                </c:pt>
                <c:pt idx="59699">
                  <c:v>79.159000000000006</c:v>
                </c:pt>
                <c:pt idx="59700">
                  <c:v>79.16</c:v>
                </c:pt>
                <c:pt idx="59701">
                  <c:v>79.16</c:v>
                </c:pt>
                <c:pt idx="59702">
                  <c:v>79.16</c:v>
                </c:pt>
                <c:pt idx="59703">
                  <c:v>79.16</c:v>
                </c:pt>
                <c:pt idx="59704">
                  <c:v>79.161000000000001</c:v>
                </c:pt>
                <c:pt idx="59705">
                  <c:v>79.161000000000001</c:v>
                </c:pt>
                <c:pt idx="59706">
                  <c:v>79.161000000000001</c:v>
                </c:pt>
                <c:pt idx="59707">
                  <c:v>79.162000000000006</c:v>
                </c:pt>
                <c:pt idx="59708">
                  <c:v>79.162000000000006</c:v>
                </c:pt>
                <c:pt idx="59709">
                  <c:v>79.162000000000006</c:v>
                </c:pt>
                <c:pt idx="59710">
                  <c:v>79.162000000000006</c:v>
                </c:pt>
                <c:pt idx="59711">
                  <c:v>79.162999999999997</c:v>
                </c:pt>
                <c:pt idx="59712">
                  <c:v>79.162999999999997</c:v>
                </c:pt>
                <c:pt idx="59713">
                  <c:v>79.162999999999997</c:v>
                </c:pt>
                <c:pt idx="59714">
                  <c:v>79.164000000000001</c:v>
                </c:pt>
                <c:pt idx="59715">
                  <c:v>79.164000000000001</c:v>
                </c:pt>
                <c:pt idx="59716">
                  <c:v>79.164000000000001</c:v>
                </c:pt>
                <c:pt idx="59717">
                  <c:v>79.164000000000001</c:v>
                </c:pt>
                <c:pt idx="59718">
                  <c:v>79.165000000000006</c:v>
                </c:pt>
                <c:pt idx="59719">
                  <c:v>79.165000000000006</c:v>
                </c:pt>
                <c:pt idx="59720">
                  <c:v>79.165000000000006</c:v>
                </c:pt>
                <c:pt idx="59721">
                  <c:v>79.165999999999997</c:v>
                </c:pt>
                <c:pt idx="59722">
                  <c:v>79.165999999999997</c:v>
                </c:pt>
                <c:pt idx="59723">
                  <c:v>79.165999999999997</c:v>
                </c:pt>
                <c:pt idx="59724">
                  <c:v>79.165999999999997</c:v>
                </c:pt>
                <c:pt idx="59725">
                  <c:v>79.167000000000002</c:v>
                </c:pt>
                <c:pt idx="59726">
                  <c:v>79.167000000000002</c:v>
                </c:pt>
                <c:pt idx="59727">
                  <c:v>79.167000000000002</c:v>
                </c:pt>
                <c:pt idx="59728">
                  <c:v>79.167000000000002</c:v>
                </c:pt>
                <c:pt idx="59729">
                  <c:v>79.168000000000006</c:v>
                </c:pt>
                <c:pt idx="59730">
                  <c:v>79.168000000000006</c:v>
                </c:pt>
                <c:pt idx="59731">
                  <c:v>79.168000000000006</c:v>
                </c:pt>
                <c:pt idx="59732">
                  <c:v>79.168999999999997</c:v>
                </c:pt>
                <c:pt idx="59733">
                  <c:v>79.168999999999997</c:v>
                </c:pt>
                <c:pt idx="59734">
                  <c:v>79.168999999999997</c:v>
                </c:pt>
                <c:pt idx="59735">
                  <c:v>79.168999999999997</c:v>
                </c:pt>
                <c:pt idx="59736">
                  <c:v>79.17</c:v>
                </c:pt>
                <c:pt idx="59737">
                  <c:v>79.17</c:v>
                </c:pt>
                <c:pt idx="59738">
                  <c:v>79.17</c:v>
                </c:pt>
                <c:pt idx="59739">
                  <c:v>79.171000000000006</c:v>
                </c:pt>
                <c:pt idx="59740">
                  <c:v>79.171000000000006</c:v>
                </c:pt>
                <c:pt idx="59741">
                  <c:v>79.171000000000006</c:v>
                </c:pt>
                <c:pt idx="59742">
                  <c:v>79.171000000000006</c:v>
                </c:pt>
                <c:pt idx="59743">
                  <c:v>79.171999999999997</c:v>
                </c:pt>
                <c:pt idx="59744">
                  <c:v>79.171999999999997</c:v>
                </c:pt>
                <c:pt idx="59745">
                  <c:v>79.171999999999997</c:v>
                </c:pt>
                <c:pt idx="59746">
                  <c:v>79.173000000000002</c:v>
                </c:pt>
                <c:pt idx="59747">
                  <c:v>79.173000000000002</c:v>
                </c:pt>
                <c:pt idx="59748">
                  <c:v>79.173000000000002</c:v>
                </c:pt>
                <c:pt idx="59749">
                  <c:v>79.173000000000002</c:v>
                </c:pt>
                <c:pt idx="59750">
                  <c:v>79.174000000000007</c:v>
                </c:pt>
                <c:pt idx="59751">
                  <c:v>79.174000000000007</c:v>
                </c:pt>
                <c:pt idx="59752">
                  <c:v>79.174000000000007</c:v>
                </c:pt>
                <c:pt idx="59753">
                  <c:v>79.174999999999997</c:v>
                </c:pt>
                <c:pt idx="59754">
                  <c:v>79.174999999999997</c:v>
                </c:pt>
                <c:pt idx="59755">
                  <c:v>79.174999999999997</c:v>
                </c:pt>
                <c:pt idx="59756">
                  <c:v>79.174999999999997</c:v>
                </c:pt>
                <c:pt idx="59757">
                  <c:v>79.176000000000002</c:v>
                </c:pt>
                <c:pt idx="59758">
                  <c:v>79.176000000000002</c:v>
                </c:pt>
                <c:pt idx="59759">
                  <c:v>79.176000000000002</c:v>
                </c:pt>
                <c:pt idx="59760">
                  <c:v>79.177000000000007</c:v>
                </c:pt>
                <c:pt idx="59761">
                  <c:v>79.177000000000007</c:v>
                </c:pt>
                <c:pt idx="59762">
                  <c:v>79.177000000000007</c:v>
                </c:pt>
                <c:pt idx="59763">
                  <c:v>79.177000000000007</c:v>
                </c:pt>
                <c:pt idx="59764">
                  <c:v>79.177999999999997</c:v>
                </c:pt>
                <c:pt idx="59765">
                  <c:v>79.177999999999997</c:v>
                </c:pt>
                <c:pt idx="59766">
                  <c:v>79.177999999999997</c:v>
                </c:pt>
                <c:pt idx="59767">
                  <c:v>79.177999999999997</c:v>
                </c:pt>
                <c:pt idx="59768">
                  <c:v>79.179000000000002</c:v>
                </c:pt>
                <c:pt idx="59769">
                  <c:v>79.179000000000002</c:v>
                </c:pt>
                <c:pt idx="59770">
                  <c:v>79.179000000000002</c:v>
                </c:pt>
                <c:pt idx="59771">
                  <c:v>79.180000000000007</c:v>
                </c:pt>
                <c:pt idx="59772">
                  <c:v>79.180000000000007</c:v>
                </c:pt>
                <c:pt idx="59773">
                  <c:v>79.180000000000007</c:v>
                </c:pt>
                <c:pt idx="59774">
                  <c:v>79.180000000000007</c:v>
                </c:pt>
                <c:pt idx="59775">
                  <c:v>79.180999999999997</c:v>
                </c:pt>
                <c:pt idx="59776">
                  <c:v>79.180999999999997</c:v>
                </c:pt>
                <c:pt idx="59777">
                  <c:v>79.180999999999997</c:v>
                </c:pt>
                <c:pt idx="59778">
                  <c:v>79.182000000000002</c:v>
                </c:pt>
                <c:pt idx="59779">
                  <c:v>79.182000000000002</c:v>
                </c:pt>
                <c:pt idx="59780">
                  <c:v>79.182000000000002</c:v>
                </c:pt>
                <c:pt idx="59781">
                  <c:v>79.182000000000002</c:v>
                </c:pt>
                <c:pt idx="59782">
                  <c:v>79.183000000000007</c:v>
                </c:pt>
                <c:pt idx="59783">
                  <c:v>79.183000000000007</c:v>
                </c:pt>
                <c:pt idx="59784">
                  <c:v>79.183000000000007</c:v>
                </c:pt>
                <c:pt idx="59785">
                  <c:v>79.183999999999997</c:v>
                </c:pt>
                <c:pt idx="59786">
                  <c:v>79.183999999999997</c:v>
                </c:pt>
                <c:pt idx="59787">
                  <c:v>79.183999999999997</c:v>
                </c:pt>
                <c:pt idx="59788">
                  <c:v>79.183999999999997</c:v>
                </c:pt>
                <c:pt idx="59789">
                  <c:v>79.185000000000002</c:v>
                </c:pt>
                <c:pt idx="59790">
                  <c:v>79.185000000000002</c:v>
                </c:pt>
                <c:pt idx="59791">
                  <c:v>79.185000000000002</c:v>
                </c:pt>
                <c:pt idx="59792">
                  <c:v>79.186000000000007</c:v>
                </c:pt>
                <c:pt idx="59793">
                  <c:v>79.186000000000007</c:v>
                </c:pt>
                <c:pt idx="59794">
                  <c:v>79.186000000000007</c:v>
                </c:pt>
                <c:pt idx="59795">
                  <c:v>79.186000000000007</c:v>
                </c:pt>
                <c:pt idx="59796">
                  <c:v>79.186999999999998</c:v>
                </c:pt>
                <c:pt idx="59797">
                  <c:v>79.186999999999998</c:v>
                </c:pt>
                <c:pt idx="59798">
                  <c:v>79.186999999999998</c:v>
                </c:pt>
                <c:pt idx="59799">
                  <c:v>79.188000000000002</c:v>
                </c:pt>
                <c:pt idx="59800">
                  <c:v>79.188000000000002</c:v>
                </c:pt>
                <c:pt idx="59801">
                  <c:v>79.188000000000002</c:v>
                </c:pt>
                <c:pt idx="59802">
                  <c:v>79.188000000000002</c:v>
                </c:pt>
                <c:pt idx="59803">
                  <c:v>79.189000000000007</c:v>
                </c:pt>
                <c:pt idx="59804">
                  <c:v>79.189000000000007</c:v>
                </c:pt>
                <c:pt idx="59805">
                  <c:v>79.189000000000007</c:v>
                </c:pt>
                <c:pt idx="59806">
                  <c:v>79.189000000000007</c:v>
                </c:pt>
                <c:pt idx="59807">
                  <c:v>79.19</c:v>
                </c:pt>
                <c:pt idx="59808">
                  <c:v>79.19</c:v>
                </c:pt>
                <c:pt idx="59809">
                  <c:v>79.19</c:v>
                </c:pt>
                <c:pt idx="59810">
                  <c:v>79.191000000000003</c:v>
                </c:pt>
                <c:pt idx="59811">
                  <c:v>79.191000000000003</c:v>
                </c:pt>
                <c:pt idx="59812">
                  <c:v>79.191000000000003</c:v>
                </c:pt>
                <c:pt idx="59813">
                  <c:v>79.191000000000003</c:v>
                </c:pt>
                <c:pt idx="59814">
                  <c:v>79.192000000000007</c:v>
                </c:pt>
                <c:pt idx="59815">
                  <c:v>79.192000000000007</c:v>
                </c:pt>
                <c:pt idx="59816">
                  <c:v>79.192000000000007</c:v>
                </c:pt>
                <c:pt idx="59817">
                  <c:v>79.192999999999998</c:v>
                </c:pt>
                <c:pt idx="59818">
                  <c:v>79.192999999999998</c:v>
                </c:pt>
                <c:pt idx="59819">
                  <c:v>79.192999999999998</c:v>
                </c:pt>
                <c:pt idx="59820">
                  <c:v>79.192999999999998</c:v>
                </c:pt>
                <c:pt idx="59821">
                  <c:v>79.194000000000003</c:v>
                </c:pt>
                <c:pt idx="59822">
                  <c:v>79.194000000000003</c:v>
                </c:pt>
                <c:pt idx="59823">
                  <c:v>79.194000000000003</c:v>
                </c:pt>
                <c:pt idx="59824">
                  <c:v>79.195000000000007</c:v>
                </c:pt>
                <c:pt idx="59825">
                  <c:v>79.195000000000007</c:v>
                </c:pt>
                <c:pt idx="59826">
                  <c:v>79.195000000000007</c:v>
                </c:pt>
                <c:pt idx="59827">
                  <c:v>79.195000000000007</c:v>
                </c:pt>
                <c:pt idx="59828">
                  <c:v>79.195999999999998</c:v>
                </c:pt>
                <c:pt idx="59829">
                  <c:v>79.195999999999998</c:v>
                </c:pt>
                <c:pt idx="59830">
                  <c:v>79.195999999999998</c:v>
                </c:pt>
                <c:pt idx="59831">
                  <c:v>79.197000000000003</c:v>
                </c:pt>
                <c:pt idx="59832">
                  <c:v>79.197000000000003</c:v>
                </c:pt>
                <c:pt idx="59833">
                  <c:v>79.197000000000003</c:v>
                </c:pt>
                <c:pt idx="59834">
                  <c:v>79.197000000000003</c:v>
                </c:pt>
                <c:pt idx="59835">
                  <c:v>79.198000000000008</c:v>
                </c:pt>
                <c:pt idx="59836">
                  <c:v>79.198000000000008</c:v>
                </c:pt>
                <c:pt idx="59837">
                  <c:v>79.198000000000008</c:v>
                </c:pt>
                <c:pt idx="59838">
                  <c:v>79.198999999999998</c:v>
                </c:pt>
                <c:pt idx="59839">
                  <c:v>79.198999999999998</c:v>
                </c:pt>
                <c:pt idx="59840">
                  <c:v>79.198999999999998</c:v>
                </c:pt>
                <c:pt idx="59841">
                  <c:v>79.198999999999998</c:v>
                </c:pt>
                <c:pt idx="59842">
                  <c:v>79.2</c:v>
                </c:pt>
                <c:pt idx="59843">
                  <c:v>79.2</c:v>
                </c:pt>
                <c:pt idx="59844">
                  <c:v>79.2</c:v>
                </c:pt>
                <c:pt idx="59845">
                  <c:v>79.201000000000008</c:v>
                </c:pt>
                <c:pt idx="59846">
                  <c:v>79.201000000000008</c:v>
                </c:pt>
                <c:pt idx="59847">
                  <c:v>79.201000000000008</c:v>
                </c:pt>
                <c:pt idx="59848">
                  <c:v>79.201000000000008</c:v>
                </c:pt>
                <c:pt idx="59849">
                  <c:v>79.201999999999998</c:v>
                </c:pt>
                <c:pt idx="59850">
                  <c:v>79.201999999999998</c:v>
                </c:pt>
                <c:pt idx="59851">
                  <c:v>79.201999999999998</c:v>
                </c:pt>
                <c:pt idx="59852">
                  <c:v>79.201999999999998</c:v>
                </c:pt>
                <c:pt idx="59853">
                  <c:v>79.203000000000003</c:v>
                </c:pt>
                <c:pt idx="59854">
                  <c:v>79.203000000000003</c:v>
                </c:pt>
                <c:pt idx="59855">
                  <c:v>79.203000000000003</c:v>
                </c:pt>
                <c:pt idx="59856">
                  <c:v>79.204000000000008</c:v>
                </c:pt>
                <c:pt idx="59857">
                  <c:v>79.204000000000008</c:v>
                </c:pt>
                <c:pt idx="59858">
                  <c:v>79.204000000000008</c:v>
                </c:pt>
                <c:pt idx="59859">
                  <c:v>79.204000000000008</c:v>
                </c:pt>
                <c:pt idx="59860">
                  <c:v>79.204999999999998</c:v>
                </c:pt>
                <c:pt idx="59861">
                  <c:v>79.204999999999998</c:v>
                </c:pt>
                <c:pt idx="59862">
                  <c:v>79.204999999999998</c:v>
                </c:pt>
                <c:pt idx="59863">
                  <c:v>79.206000000000003</c:v>
                </c:pt>
                <c:pt idx="59864">
                  <c:v>79.206000000000003</c:v>
                </c:pt>
                <c:pt idx="59865">
                  <c:v>79.206000000000003</c:v>
                </c:pt>
                <c:pt idx="59866">
                  <c:v>79.206000000000003</c:v>
                </c:pt>
                <c:pt idx="59867">
                  <c:v>79.207000000000008</c:v>
                </c:pt>
                <c:pt idx="59868">
                  <c:v>79.207000000000008</c:v>
                </c:pt>
                <c:pt idx="59869">
                  <c:v>79.207000000000008</c:v>
                </c:pt>
                <c:pt idx="59870">
                  <c:v>79.207999999999998</c:v>
                </c:pt>
                <c:pt idx="59871">
                  <c:v>79.207999999999998</c:v>
                </c:pt>
                <c:pt idx="59872">
                  <c:v>79.207999999999998</c:v>
                </c:pt>
                <c:pt idx="59873">
                  <c:v>79.207999999999998</c:v>
                </c:pt>
                <c:pt idx="59874">
                  <c:v>79.209000000000003</c:v>
                </c:pt>
                <c:pt idx="59875">
                  <c:v>79.209000000000003</c:v>
                </c:pt>
                <c:pt idx="59876">
                  <c:v>79.209000000000003</c:v>
                </c:pt>
                <c:pt idx="59877">
                  <c:v>79.210000000000008</c:v>
                </c:pt>
                <c:pt idx="59878">
                  <c:v>79.210000000000008</c:v>
                </c:pt>
                <c:pt idx="59879">
                  <c:v>79.210000000000008</c:v>
                </c:pt>
                <c:pt idx="59880">
                  <c:v>79.210000000000008</c:v>
                </c:pt>
                <c:pt idx="59881">
                  <c:v>79.210999999999999</c:v>
                </c:pt>
                <c:pt idx="59882">
                  <c:v>79.210999999999999</c:v>
                </c:pt>
                <c:pt idx="59883">
                  <c:v>79.210999999999999</c:v>
                </c:pt>
                <c:pt idx="59884">
                  <c:v>79.210999999999999</c:v>
                </c:pt>
                <c:pt idx="59885">
                  <c:v>79.212000000000003</c:v>
                </c:pt>
                <c:pt idx="59886">
                  <c:v>79.212000000000003</c:v>
                </c:pt>
                <c:pt idx="59887">
                  <c:v>79.212000000000003</c:v>
                </c:pt>
                <c:pt idx="59888">
                  <c:v>79.213000000000008</c:v>
                </c:pt>
                <c:pt idx="59889">
                  <c:v>79.213000000000008</c:v>
                </c:pt>
                <c:pt idx="59890">
                  <c:v>79.213000000000008</c:v>
                </c:pt>
                <c:pt idx="59891">
                  <c:v>79.213000000000008</c:v>
                </c:pt>
                <c:pt idx="59892">
                  <c:v>79.213999999999999</c:v>
                </c:pt>
                <c:pt idx="59893">
                  <c:v>79.213999999999999</c:v>
                </c:pt>
                <c:pt idx="59894">
                  <c:v>79.213999999999999</c:v>
                </c:pt>
                <c:pt idx="59895">
                  <c:v>79.215000000000003</c:v>
                </c:pt>
                <c:pt idx="59896">
                  <c:v>79.215000000000003</c:v>
                </c:pt>
                <c:pt idx="59897">
                  <c:v>79.215000000000003</c:v>
                </c:pt>
                <c:pt idx="59898">
                  <c:v>79.215000000000003</c:v>
                </c:pt>
                <c:pt idx="59899">
                  <c:v>79.216000000000008</c:v>
                </c:pt>
                <c:pt idx="59900">
                  <c:v>79.216000000000008</c:v>
                </c:pt>
                <c:pt idx="59901">
                  <c:v>79.216000000000008</c:v>
                </c:pt>
                <c:pt idx="59902">
                  <c:v>79.216999999999999</c:v>
                </c:pt>
                <c:pt idx="59903">
                  <c:v>79.216999999999999</c:v>
                </c:pt>
                <c:pt idx="59904">
                  <c:v>79.216999999999999</c:v>
                </c:pt>
                <c:pt idx="59905">
                  <c:v>79.216999999999999</c:v>
                </c:pt>
                <c:pt idx="59906">
                  <c:v>79.218000000000004</c:v>
                </c:pt>
                <c:pt idx="59907">
                  <c:v>79.218000000000004</c:v>
                </c:pt>
                <c:pt idx="59908">
                  <c:v>79.218000000000004</c:v>
                </c:pt>
                <c:pt idx="59909">
                  <c:v>79.219000000000008</c:v>
                </c:pt>
                <c:pt idx="59910">
                  <c:v>79.219000000000008</c:v>
                </c:pt>
                <c:pt idx="59911">
                  <c:v>79.219000000000008</c:v>
                </c:pt>
                <c:pt idx="59912">
                  <c:v>79.219000000000008</c:v>
                </c:pt>
                <c:pt idx="59913">
                  <c:v>79.22</c:v>
                </c:pt>
                <c:pt idx="59914">
                  <c:v>79.22</c:v>
                </c:pt>
                <c:pt idx="59915">
                  <c:v>79.22</c:v>
                </c:pt>
                <c:pt idx="59916">
                  <c:v>79.22</c:v>
                </c:pt>
                <c:pt idx="59917">
                  <c:v>79.221000000000004</c:v>
                </c:pt>
                <c:pt idx="59918">
                  <c:v>79.221000000000004</c:v>
                </c:pt>
                <c:pt idx="59919">
                  <c:v>79.221000000000004</c:v>
                </c:pt>
                <c:pt idx="59920">
                  <c:v>79.222000000000008</c:v>
                </c:pt>
                <c:pt idx="59921">
                  <c:v>79.222000000000008</c:v>
                </c:pt>
                <c:pt idx="59922">
                  <c:v>79.222000000000008</c:v>
                </c:pt>
                <c:pt idx="59923">
                  <c:v>79.222000000000008</c:v>
                </c:pt>
                <c:pt idx="59924">
                  <c:v>79.222999999999999</c:v>
                </c:pt>
                <c:pt idx="59925">
                  <c:v>79.222999999999999</c:v>
                </c:pt>
                <c:pt idx="59926">
                  <c:v>79.222999999999999</c:v>
                </c:pt>
                <c:pt idx="59927">
                  <c:v>79.224000000000004</c:v>
                </c:pt>
                <c:pt idx="59928">
                  <c:v>79.224000000000004</c:v>
                </c:pt>
                <c:pt idx="59929">
                  <c:v>79.224000000000004</c:v>
                </c:pt>
                <c:pt idx="59930">
                  <c:v>79.224000000000004</c:v>
                </c:pt>
                <c:pt idx="59931">
                  <c:v>79.225000000000009</c:v>
                </c:pt>
                <c:pt idx="59932">
                  <c:v>79.225000000000009</c:v>
                </c:pt>
                <c:pt idx="59933">
                  <c:v>79.225000000000009</c:v>
                </c:pt>
                <c:pt idx="59934">
                  <c:v>79.225999999999999</c:v>
                </c:pt>
                <c:pt idx="59935">
                  <c:v>79.225999999999999</c:v>
                </c:pt>
                <c:pt idx="59936">
                  <c:v>79.225999999999999</c:v>
                </c:pt>
                <c:pt idx="59937">
                  <c:v>79.225999999999999</c:v>
                </c:pt>
                <c:pt idx="59938">
                  <c:v>79.227000000000004</c:v>
                </c:pt>
                <c:pt idx="59939">
                  <c:v>79.227000000000004</c:v>
                </c:pt>
                <c:pt idx="59940">
                  <c:v>79.227000000000004</c:v>
                </c:pt>
                <c:pt idx="59941">
                  <c:v>79.228000000000009</c:v>
                </c:pt>
                <c:pt idx="59942">
                  <c:v>79.228000000000009</c:v>
                </c:pt>
                <c:pt idx="59943">
                  <c:v>79.228000000000009</c:v>
                </c:pt>
                <c:pt idx="59944">
                  <c:v>79.228000000000009</c:v>
                </c:pt>
                <c:pt idx="59945">
                  <c:v>79.228999999999999</c:v>
                </c:pt>
                <c:pt idx="59946">
                  <c:v>79.228999999999999</c:v>
                </c:pt>
                <c:pt idx="59947">
                  <c:v>79.228999999999999</c:v>
                </c:pt>
                <c:pt idx="59948">
                  <c:v>79.228999999999999</c:v>
                </c:pt>
                <c:pt idx="59949">
                  <c:v>79.23</c:v>
                </c:pt>
                <c:pt idx="59950">
                  <c:v>79.23</c:v>
                </c:pt>
                <c:pt idx="59951">
                  <c:v>79.23</c:v>
                </c:pt>
                <c:pt idx="59952">
                  <c:v>79.230999999999995</c:v>
                </c:pt>
                <c:pt idx="59953">
                  <c:v>79.230999999999995</c:v>
                </c:pt>
                <c:pt idx="59954">
                  <c:v>79.230999999999995</c:v>
                </c:pt>
                <c:pt idx="59955">
                  <c:v>79.230999999999995</c:v>
                </c:pt>
                <c:pt idx="59956">
                  <c:v>79.231999999999999</c:v>
                </c:pt>
                <c:pt idx="59957">
                  <c:v>79.231999999999999</c:v>
                </c:pt>
                <c:pt idx="59958">
                  <c:v>79.231999999999999</c:v>
                </c:pt>
                <c:pt idx="59959">
                  <c:v>79.233000000000004</c:v>
                </c:pt>
                <c:pt idx="59960">
                  <c:v>79.233000000000004</c:v>
                </c:pt>
                <c:pt idx="59961">
                  <c:v>79.233000000000004</c:v>
                </c:pt>
                <c:pt idx="59962">
                  <c:v>79.233000000000004</c:v>
                </c:pt>
                <c:pt idx="59963">
                  <c:v>79.233999999999995</c:v>
                </c:pt>
                <c:pt idx="59964">
                  <c:v>79.233999999999995</c:v>
                </c:pt>
                <c:pt idx="59965">
                  <c:v>79.233999999999995</c:v>
                </c:pt>
                <c:pt idx="59966">
                  <c:v>79.234999999999999</c:v>
                </c:pt>
                <c:pt idx="59967">
                  <c:v>79.234999999999999</c:v>
                </c:pt>
                <c:pt idx="59968">
                  <c:v>79.234999999999999</c:v>
                </c:pt>
                <c:pt idx="59969">
                  <c:v>79.234999999999999</c:v>
                </c:pt>
                <c:pt idx="59970">
                  <c:v>79.236000000000004</c:v>
                </c:pt>
                <c:pt idx="59971">
                  <c:v>79.236000000000004</c:v>
                </c:pt>
                <c:pt idx="59972">
                  <c:v>79.236000000000004</c:v>
                </c:pt>
                <c:pt idx="59973">
                  <c:v>79.236999999999995</c:v>
                </c:pt>
                <c:pt idx="59974">
                  <c:v>79.236999999999995</c:v>
                </c:pt>
                <c:pt idx="59975">
                  <c:v>79.236999999999995</c:v>
                </c:pt>
                <c:pt idx="59976">
                  <c:v>79.236999999999995</c:v>
                </c:pt>
                <c:pt idx="59977">
                  <c:v>79.238</c:v>
                </c:pt>
                <c:pt idx="59978">
                  <c:v>79.239999999999995</c:v>
                </c:pt>
                <c:pt idx="59979">
                  <c:v>79.242999999999995</c:v>
                </c:pt>
                <c:pt idx="59980">
                  <c:v>79.245999999999995</c:v>
                </c:pt>
                <c:pt idx="59981">
                  <c:v>79.248999999999995</c:v>
                </c:pt>
                <c:pt idx="59982">
                  <c:v>79.251999999999995</c:v>
                </c:pt>
                <c:pt idx="59983">
                  <c:v>79.254999999999995</c:v>
                </c:pt>
                <c:pt idx="59984">
                  <c:v>79.257999999999996</c:v>
                </c:pt>
                <c:pt idx="59985">
                  <c:v>79.260999999999996</c:v>
                </c:pt>
                <c:pt idx="59986">
                  <c:v>79.263999999999996</c:v>
                </c:pt>
                <c:pt idx="59987">
                  <c:v>79.266999999999996</c:v>
                </c:pt>
                <c:pt idx="59988">
                  <c:v>79.27</c:v>
                </c:pt>
                <c:pt idx="59989">
                  <c:v>79.272999999999996</c:v>
                </c:pt>
                <c:pt idx="59990">
                  <c:v>79.275999999999996</c:v>
                </c:pt>
                <c:pt idx="59991">
                  <c:v>79.278999999999996</c:v>
                </c:pt>
                <c:pt idx="59992">
                  <c:v>79.281999999999996</c:v>
                </c:pt>
                <c:pt idx="59993">
                  <c:v>79.284999999999997</c:v>
                </c:pt>
                <c:pt idx="59994">
                  <c:v>79.287999999999997</c:v>
                </c:pt>
                <c:pt idx="59995">
                  <c:v>79.290999999999997</c:v>
                </c:pt>
                <c:pt idx="59996">
                  <c:v>79.293999999999997</c:v>
                </c:pt>
                <c:pt idx="59997">
                  <c:v>79.296999999999997</c:v>
                </c:pt>
                <c:pt idx="59998">
                  <c:v>79.301000000000002</c:v>
                </c:pt>
                <c:pt idx="59999">
                  <c:v>79.304000000000002</c:v>
                </c:pt>
                <c:pt idx="60000">
                  <c:v>79.307000000000002</c:v>
                </c:pt>
                <c:pt idx="60001">
                  <c:v>79.31</c:v>
                </c:pt>
                <c:pt idx="60002">
                  <c:v>79.313000000000002</c:v>
                </c:pt>
                <c:pt idx="60003">
                  <c:v>79.316000000000003</c:v>
                </c:pt>
                <c:pt idx="60004">
                  <c:v>79.320000000000007</c:v>
                </c:pt>
                <c:pt idx="60005">
                  <c:v>79.323000000000008</c:v>
                </c:pt>
                <c:pt idx="60006">
                  <c:v>79.326000000000008</c:v>
                </c:pt>
                <c:pt idx="60007">
                  <c:v>79.329000000000008</c:v>
                </c:pt>
                <c:pt idx="60008">
                  <c:v>79.332000000000008</c:v>
                </c:pt>
                <c:pt idx="60009">
                  <c:v>79.335999999999999</c:v>
                </c:pt>
                <c:pt idx="60010">
                  <c:v>79.338999999999999</c:v>
                </c:pt>
                <c:pt idx="60011">
                  <c:v>79.341999999999999</c:v>
                </c:pt>
                <c:pt idx="60012">
                  <c:v>79.346000000000004</c:v>
                </c:pt>
                <c:pt idx="60013">
                  <c:v>79.349000000000004</c:v>
                </c:pt>
                <c:pt idx="60014">
                  <c:v>79.352000000000004</c:v>
                </c:pt>
                <c:pt idx="60015">
                  <c:v>79.355999999999995</c:v>
                </c:pt>
                <c:pt idx="60016">
                  <c:v>79.358999999999995</c:v>
                </c:pt>
                <c:pt idx="60017">
                  <c:v>79.361999999999995</c:v>
                </c:pt>
                <c:pt idx="60018">
                  <c:v>79.366</c:v>
                </c:pt>
                <c:pt idx="60019">
                  <c:v>79.369</c:v>
                </c:pt>
                <c:pt idx="60020">
                  <c:v>79.372</c:v>
                </c:pt>
                <c:pt idx="60021">
                  <c:v>79.376000000000005</c:v>
                </c:pt>
                <c:pt idx="60022">
                  <c:v>79.379000000000005</c:v>
                </c:pt>
                <c:pt idx="60023">
                  <c:v>79.382999999999996</c:v>
                </c:pt>
                <c:pt idx="60024">
                  <c:v>79.385999999999996</c:v>
                </c:pt>
                <c:pt idx="60025">
                  <c:v>79.388999999999996</c:v>
                </c:pt>
                <c:pt idx="60026">
                  <c:v>79.393000000000001</c:v>
                </c:pt>
                <c:pt idx="60027">
                  <c:v>79.396000000000001</c:v>
                </c:pt>
                <c:pt idx="60028">
                  <c:v>79.400000000000006</c:v>
                </c:pt>
                <c:pt idx="60029">
                  <c:v>79.403000000000006</c:v>
                </c:pt>
                <c:pt idx="60030">
                  <c:v>79.406999999999996</c:v>
                </c:pt>
                <c:pt idx="60031">
                  <c:v>79.41</c:v>
                </c:pt>
                <c:pt idx="60032">
                  <c:v>79.414000000000001</c:v>
                </c:pt>
                <c:pt idx="60033">
                  <c:v>79.417000000000002</c:v>
                </c:pt>
                <c:pt idx="60034">
                  <c:v>79.421000000000006</c:v>
                </c:pt>
                <c:pt idx="60035">
                  <c:v>79.424000000000007</c:v>
                </c:pt>
                <c:pt idx="60036">
                  <c:v>79.427999999999997</c:v>
                </c:pt>
                <c:pt idx="60037">
                  <c:v>79.430999999999997</c:v>
                </c:pt>
                <c:pt idx="60038">
                  <c:v>79.435000000000002</c:v>
                </c:pt>
                <c:pt idx="60039">
                  <c:v>79.438000000000002</c:v>
                </c:pt>
                <c:pt idx="60040">
                  <c:v>79.442000000000007</c:v>
                </c:pt>
                <c:pt idx="60041">
                  <c:v>79.445999999999998</c:v>
                </c:pt>
                <c:pt idx="60042">
                  <c:v>79.448999999999998</c:v>
                </c:pt>
                <c:pt idx="60043">
                  <c:v>79.453000000000003</c:v>
                </c:pt>
                <c:pt idx="60044">
                  <c:v>79.456000000000003</c:v>
                </c:pt>
                <c:pt idx="60045">
                  <c:v>79.460000000000008</c:v>
                </c:pt>
                <c:pt idx="60046">
                  <c:v>79.463000000000008</c:v>
                </c:pt>
                <c:pt idx="60047">
                  <c:v>79.466999999999999</c:v>
                </c:pt>
                <c:pt idx="60048">
                  <c:v>79.471000000000004</c:v>
                </c:pt>
                <c:pt idx="60049">
                  <c:v>79.474000000000004</c:v>
                </c:pt>
                <c:pt idx="60050">
                  <c:v>79.478000000000009</c:v>
                </c:pt>
                <c:pt idx="60051">
                  <c:v>79.481999999999999</c:v>
                </c:pt>
                <c:pt idx="60052">
                  <c:v>79.484999999999999</c:v>
                </c:pt>
                <c:pt idx="60053">
                  <c:v>79.489000000000004</c:v>
                </c:pt>
                <c:pt idx="60054">
                  <c:v>79.492000000000004</c:v>
                </c:pt>
                <c:pt idx="60055">
                  <c:v>79.495999999999995</c:v>
                </c:pt>
                <c:pt idx="60056">
                  <c:v>79.5</c:v>
                </c:pt>
                <c:pt idx="60057">
                  <c:v>79.503</c:v>
                </c:pt>
                <c:pt idx="60058">
                  <c:v>79.507000000000005</c:v>
                </c:pt>
                <c:pt idx="60059">
                  <c:v>79.510999999999996</c:v>
                </c:pt>
                <c:pt idx="60060">
                  <c:v>79.513999999999996</c:v>
                </c:pt>
                <c:pt idx="60061">
                  <c:v>79.519000000000005</c:v>
                </c:pt>
                <c:pt idx="60062">
                  <c:v>79.522999999999996</c:v>
                </c:pt>
                <c:pt idx="60063">
                  <c:v>79.527000000000001</c:v>
                </c:pt>
                <c:pt idx="60064">
                  <c:v>79.53</c:v>
                </c:pt>
                <c:pt idx="60065">
                  <c:v>79.534000000000006</c:v>
                </c:pt>
                <c:pt idx="60066">
                  <c:v>79.537999999999997</c:v>
                </c:pt>
                <c:pt idx="60067">
                  <c:v>79.542000000000002</c:v>
                </c:pt>
                <c:pt idx="60068">
                  <c:v>79.546000000000006</c:v>
                </c:pt>
                <c:pt idx="60069">
                  <c:v>79.549000000000007</c:v>
                </c:pt>
                <c:pt idx="60070">
                  <c:v>79.552999999999997</c:v>
                </c:pt>
                <c:pt idx="60071">
                  <c:v>79.557000000000002</c:v>
                </c:pt>
                <c:pt idx="60072">
                  <c:v>79.561000000000007</c:v>
                </c:pt>
                <c:pt idx="60073">
                  <c:v>79.564999999999998</c:v>
                </c:pt>
                <c:pt idx="60074">
                  <c:v>79.567999999999998</c:v>
                </c:pt>
                <c:pt idx="60075">
                  <c:v>79.572000000000003</c:v>
                </c:pt>
                <c:pt idx="60076">
                  <c:v>79.576000000000008</c:v>
                </c:pt>
                <c:pt idx="60077">
                  <c:v>79.58</c:v>
                </c:pt>
                <c:pt idx="60078">
                  <c:v>79.584000000000003</c:v>
                </c:pt>
                <c:pt idx="60079">
                  <c:v>79.587000000000003</c:v>
                </c:pt>
                <c:pt idx="60080">
                  <c:v>79.591000000000008</c:v>
                </c:pt>
                <c:pt idx="60081">
                  <c:v>79.594999999999999</c:v>
                </c:pt>
                <c:pt idx="60082">
                  <c:v>79.599000000000004</c:v>
                </c:pt>
                <c:pt idx="60083">
                  <c:v>79.603000000000009</c:v>
                </c:pt>
                <c:pt idx="60084">
                  <c:v>79.606000000000009</c:v>
                </c:pt>
                <c:pt idx="60085">
                  <c:v>79.61</c:v>
                </c:pt>
                <c:pt idx="60086">
                  <c:v>79.614000000000004</c:v>
                </c:pt>
                <c:pt idx="60087">
                  <c:v>79.617999999999995</c:v>
                </c:pt>
                <c:pt idx="60088">
                  <c:v>79.622</c:v>
                </c:pt>
                <c:pt idx="60089">
                  <c:v>79.626000000000005</c:v>
                </c:pt>
                <c:pt idx="60090">
                  <c:v>79.63</c:v>
                </c:pt>
                <c:pt idx="60091">
                  <c:v>79.634</c:v>
                </c:pt>
                <c:pt idx="60092">
                  <c:v>79.637</c:v>
                </c:pt>
                <c:pt idx="60093">
                  <c:v>79.641000000000005</c:v>
                </c:pt>
                <c:pt idx="60094">
                  <c:v>79.644999999999996</c:v>
                </c:pt>
                <c:pt idx="60095">
                  <c:v>79.649000000000001</c:v>
                </c:pt>
                <c:pt idx="60096">
                  <c:v>79.653000000000006</c:v>
                </c:pt>
                <c:pt idx="60097">
                  <c:v>79.656999999999996</c:v>
                </c:pt>
                <c:pt idx="60098">
                  <c:v>79.661000000000001</c:v>
                </c:pt>
                <c:pt idx="60099">
                  <c:v>79.665000000000006</c:v>
                </c:pt>
                <c:pt idx="60100">
                  <c:v>79.668000000000006</c:v>
                </c:pt>
                <c:pt idx="60101">
                  <c:v>79.671999999999997</c:v>
                </c:pt>
                <c:pt idx="60102">
                  <c:v>79.676000000000002</c:v>
                </c:pt>
                <c:pt idx="60103">
                  <c:v>79.680000000000007</c:v>
                </c:pt>
                <c:pt idx="60104">
                  <c:v>79.683999999999997</c:v>
                </c:pt>
                <c:pt idx="60105">
                  <c:v>79.688000000000002</c:v>
                </c:pt>
                <c:pt idx="60106">
                  <c:v>79.691000000000003</c:v>
                </c:pt>
                <c:pt idx="60107">
                  <c:v>79.695000000000007</c:v>
                </c:pt>
                <c:pt idx="60108">
                  <c:v>79.698999999999998</c:v>
                </c:pt>
                <c:pt idx="60109">
                  <c:v>79.703000000000003</c:v>
                </c:pt>
                <c:pt idx="60110">
                  <c:v>79.707000000000008</c:v>
                </c:pt>
                <c:pt idx="60111">
                  <c:v>79.710999999999999</c:v>
                </c:pt>
                <c:pt idx="60112">
                  <c:v>79.713999999999999</c:v>
                </c:pt>
                <c:pt idx="60113">
                  <c:v>79.718000000000004</c:v>
                </c:pt>
                <c:pt idx="60114">
                  <c:v>79.722000000000008</c:v>
                </c:pt>
                <c:pt idx="60115">
                  <c:v>79.725999999999999</c:v>
                </c:pt>
                <c:pt idx="60116">
                  <c:v>79.73</c:v>
                </c:pt>
                <c:pt idx="60117">
                  <c:v>79.733000000000004</c:v>
                </c:pt>
                <c:pt idx="60118">
                  <c:v>79.736999999999995</c:v>
                </c:pt>
                <c:pt idx="60119">
                  <c:v>79.741</c:v>
                </c:pt>
                <c:pt idx="60120">
                  <c:v>79.745000000000005</c:v>
                </c:pt>
                <c:pt idx="60121">
                  <c:v>79.748000000000005</c:v>
                </c:pt>
                <c:pt idx="60122">
                  <c:v>79.751999999999995</c:v>
                </c:pt>
                <c:pt idx="60123">
                  <c:v>79.756</c:v>
                </c:pt>
                <c:pt idx="60124">
                  <c:v>79.759</c:v>
                </c:pt>
                <c:pt idx="60125">
                  <c:v>79.763000000000005</c:v>
                </c:pt>
                <c:pt idx="60126">
                  <c:v>79.766999999999996</c:v>
                </c:pt>
                <c:pt idx="60127">
                  <c:v>79.771000000000001</c:v>
                </c:pt>
                <c:pt idx="60128">
                  <c:v>79.774000000000001</c:v>
                </c:pt>
                <c:pt idx="60129">
                  <c:v>79.778000000000006</c:v>
                </c:pt>
                <c:pt idx="60130">
                  <c:v>79.781999999999996</c:v>
                </c:pt>
                <c:pt idx="60131">
                  <c:v>79.784999999999997</c:v>
                </c:pt>
                <c:pt idx="60132">
                  <c:v>79.789000000000001</c:v>
                </c:pt>
                <c:pt idx="60133">
                  <c:v>79.793000000000006</c:v>
                </c:pt>
                <c:pt idx="60134">
                  <c:v>79.796000000000006</c:v>
                </c:pt>
                <c:pt idx="60135">
                  <c:v>79.8</c:v>
                </c:pt>
                <c:pt idx="60136">
                  <c:v>79.804000000000002</c:v>
                </c:pt>
                <c:pt idx="60137">
                  <c:v>79.807000000000002</c:v>
                </c:pt>
                <c:pt idx="60138">
                  <c:v>79.811000000000007</c:v>
                </c:pt>
                <c:pt idx="60139">
                  <c:v>79.814999999999998</c:v>
                </c:pt>
                <c:pt idx="60140">
                  <c:v>79.817999999999998</c:v>
                </c:pt>
                <c:pt idx="60141">
                  <c:v>79.822000000000003</c:v>
                </c:pt>
                <c:pt idx="60142">
                  <c:v>79.825000000000003</c:v>
                </c:pt>
                <c:pt idx="60143">
                  <c:v>79.829000000000008</c:v>
                </c:pt>
                <c:pt idx="60144">
                  <c:v>79.832999999999998</c:v>
                </c:pt>
                <c:pt idx="60145">
                  <c:v>79.835999999999999</c:v>
                </c:pt>
                <c:pt idx="60146">
                  <c:v>79.84</c:v>
                </c:pt>
                <c:pt idx="60147">
                  <c:v>79.843000000000004</c:v>
                </c:pt>
                <c:pt idx="60148">
                  <c:v>79.847000000000008</c:v>
                </c:pt>
                <c:pt idx="60149">
                  <c:v>79.850999999999999</c:v>
                </c:pt>
                <c:pt idx="60150">
                  <c:v>79.853999999999999</c:v>
                </c:pt>
                <c:pt idx="60151">
                  <c:v>79.858000000000004</c:v>
                </c:pt>
                <c:pt idx="60152">
                  <c:v>79.861000000000004</c:v>
                </c:pt>
                <c:pt idx="60153">
                  <c:v>79.864999999999995</c:v>
                </c:pt>
                <c:pt idx="60154">
                  <c:v>79.867999999999995</c:v>
                </c:pt>
                <c:pt idx="60155">
                  <c:v>79.872</c:v>
                </c:pt>
                <c:pt idx="60156">
                  <c:v>79.875</c:v>
                </c:pt>
                <c:pt idx="60157">
                  <c:v>79.879000000000005</c:v>
                </c:pt>
                <c:pt idx="60158">
                  <c:v>79.882999999999996</c:v>
                </c:pt>
                <c:pt idx="60159">
                  <c:v>79.885999999999996</c:v>
                </c:pt>
                <c:pt idx="60160">
                  <c:v>79.89</c:v>
                </c:pt>
                <c:pt idx="60161">
                  <c:v>79.893000000000001</c:v>
                </c:pt>
                <c:pt idx="60162">
                  <c:v>79.897000000000006</c:v>
                </c:pt>
                <c:pt idx="60163">
                  <c:v>79.900000000000006</c:v>
                </c:pt>
                <c:pt idx="60164">
                  <c:v>79.903999999999996</c:v>
                </c:pt>
                <c:pt idx="60165">
                  <c:v>79.906999999999996</c:v>
                </c:pt>
                <c:pt idx="60166">
                  <c:v>79.911000000000001</c:v>
                </c:pt>
                <c:pt idx="60167">
                  <c:v>79.914000000000001</c:v>
                </c:pt>
                <c:pt idx="60168">
                  <c:v>79.918000000000006</c:v>
                </c:pt>
                <c:pt idx="60169">
                  <c:v>79.921000000000006</c:v>
                </c:pt>
                <c:pt idx="60170">
                  <c:v>79.924999999999997</c:v>
                </c:pt>
                <c:pt idx="60171">
                  <c:v>79.927999999999997</c:v>
                </c:pt>
                <c:pt idx="60172">
                  <c:v>79.932000000000002</c:v>
                </c:pt>
                <c:pt idx="60173">
                  <c:v>79.935000000000002</c:v>
                </c:pt>
                <c:pt idx="60174">
                  <c:v>79.939000000000007</c:v>
                </c:pt>
                <c:pt idx="60175">
                  <c:v>79.942000000000007</c:v>
                </c:pt>
                <c:pt idx="60176">
                  <c:v>79.945000000000007</c:v>
                </c:pt>
                <c:pt idx="60177">
                  <c:v>79.948999999999998</c:v>
                </c:pt>
                <c:pt idx="60178">
                  <c:v>79.951999999999998</c:v>
                </c:pt>
                <c:pt idx="60179">
                  <c:v>79.956000000000003</c:v>
                </c:pt>
                <c:pt idx="60180">
                  <c:v>79.959000000000003</c:v>
                </c:pt>
                <c:pt idx="60181">
                  <c:v>79.963000000000008</c:v>
                </c:pt>
                <c:pt idx="60182">
                  <c:v>79.966000000000008</c:v>
                </c:pt>
                <c:pt idx="60183">
                  <c:v>79.97</c:v>
                </c:pt>
                <c:pt idx="60184">
                  <c:v>79.972999999999999</c:v>
                </c:pt>
                <c:pt idx="60185">
                  <c:v>79.975999999999999</c:v>
                </c:pt>
                <c:pt idx="60186">
                  <c:v>79.98</c:v>
                </c:pt>
                <c:pt idx="60187">
                  <c:v>79.983000000000004</c:v>
                </c:pt>
                <c:pt idx="60188">
                  <c:v>79.986999999999995</c:v>
                </c:pt>
                <c:pt idx="60189">
                  <c:v>79.989999999999995</c:v>
                </c:pt>
                <c:pt idx="60190">
                  <c:v>79.994</c:v>
                </c:pt>
                <c:pt idx="60191">
                  <c:v>79.997</c:v>
                </c:pt>
                <c:pt idx="60192">
                  <c:v>80</c:v>
                </c:pt>
                <c:pt idx="60193">
                  <c:v>80.004000000000005</c:v>
                </c:pt>
                <c:pt idx="60194">
                  <c:v>80.007000000000005</c:v>
                </c:pt>
                <c:pt idx="60195">
                  <c:v>80.010999999999996</c:v>
                </c:pt>
                <c:pt idx="60196">
                  <c:v>80.013999999999996</c:v>
                </c:pt>
                <c:pt idx="60197">
                  <c:v>80.016999999999996</c:v>
                </c:pt>
                <c:pt idx="60198">
                  <c:v>80.021000000000001</c:v>
                </c:pt>
                <c:pt idx="60199">
                  <c:v>80.024000000000001</c:v>
                </c:pt>
                <c:pt idx="60200">
                  <c:v>80.027000000000001</c:v>
                </c:pt>
                <c:pt idx="60201">
                  <c:v>80.031000000000006</c:v>
                </c:pt>
                <c:pt idx="60202">
                  <c:v>80.034000000000006</c:v>
                </c:pt>
                <c:pt idx="60203">
                  <c:v>80.037000000000006</c:v>
                </c:pt>
                <c:pt idx="60204">
                  <c:v>80.040999999999997</c:v>
                </c:pt>
                <c:pt idx="60205">
                  <c:v>80.043999999999997</c:v>
                </c:pt>
                <c:pt idx="60206">
                  <c:v>80.046999999999997</c:v>
                </c:pt>
                <c:pt idx="60207">
                  <c:v>80.051000000000002</c:v>
                </c:pt>
                <c:pt idx="60208">
                  <c:v>80.054000000000002</c:v>
                </c:pt>
                <c:pt idx="60209">
                  <c:v>80.057000000000002</c:v>
                </c:pt>
                <c:pt idx="60210">
                  <c:v>80.06</c:v>
                </c:pt>
                <c:pt idx="60211">
                  <c:v>80.063000000000002</c:v>
                </c:pt>
                <c:pt idx="60212">
                  <c:v>80.066000000000003</c:v>
                </c:pt>
                <c:pt idx="60213">
                  <c:v>80.069000000000003</c:v>
                </c:pt>
                <c:pt idx="60214">
                  <c:v>80.072000000000003</c:v>
                </c:pt>
                <c:pt idx="60215">
                  <c:v>80.075000000000003</c:v>
                </c:pt>
                <c:pt idx="60216">
                  <c:v>80.078000000000003</c:v>
                </c:pt>
                <c:pt idx="60217">
                  <c:v>80.082000000000008</c:v>
                </c:pt>
                <c:pt idx="60218">
                  <c:v>80.085000000000008</c:v>
                </c:pt>
                <c:pt idx="60219">
                  <c:v>80.088000000000008</c:v>
                </c:pt>
                <c:pt idx="60220">
                  <c:v>80.091000000000008</c:v>
                </c:pt>
                <c:pt idx="60221">
                  <c:v>80.094000000000008</c:v>
                </c:pt>
                <c:pt idx="60222">
                  <c:v>80.097000000000008</c:v>
                </c:pt>
                <c:pt idx="60223">
                  <c:v>80.100000000000009</c:v>
                </c:pt>
                <c:pt idx="60224">
                  <c:v>80.103000000000009</c:v>
                </c:pt>
                <c:pt idx="60225">
                  <c:v>80.106000000000009</c:v>
                </c:pt>
                <c:pt idx="60226">
                  <c:v>80.108999999999995</c:v>
                </c:pt>
                <c:pt idx="60227">
                  <c:v>80.111999999999995</c:v>
                </c:pt>
                <c:pt idx="60228">
                  <c:v>80.116</c:v>
                </c:pt>
                <c:pt idx="60229">
                  <c:v>80.119</c:v>
                </c:pt>
                <c:pt idx="60230">
                  <c:v>80.122</c:v>
                </c:pt>
                <c:pt idx="60231">
                  <c:v>80.125</c:v>
                </c:pt>
                <c:pt idx="60232">
                  <c:v>80.128</c:v>
                </c:pt>
                <c:pt idx="60233">
                  <c:v>80.131</c:v>
                </c:pt>
                <c:pt idx="60234">
                  <c:v>80.134</c:v>
                </c:pt>
                <c:pt idx="60235">
                  <c:v>80.137</c:v>
                </c:pt>
                <c:pt idx="60236">
                  <c:v>80.141000000000005</c:v>
                </c:pt>
                <c:pt idx="60237">
                  <c:v>80.144000000000005</c:v>
                </c:pt>
                <c:pt idx="60238">
                  <c:v>80.147000000000006</c:v>
                </c:pt>
                <c:pt idx="60239">
                  <c:v>80.150000000000006</c:v>
                </c:pt>
                <c:pt idx="60240">
                  <c:v>80.153000000000006</c:v>
                </c:pt>
                <c:pt idx="60241">
                  <c:v>80.156000000000006</c:v>
                </c:pt>
                <c:pt idx="60242">
                  <c:v>80.16</c:v>
                </c:pt>
                <c:pt idx="60243">
                  <c:v>80.162999999999997</c:v>
                </c:pt>
                <c:pt idx="60244">
                  <c:v>80.165999999999997</c:v>
                </c:pt>
                <c:pt idx="60245">
                  <c:v>80.168999999999997</c:v>
                </c:pt>
                <c:pt idx="60246">
                  <c:v>80.173000000000002</c:v>
                </c:pt>
                <c:pt idx="60247">
                  <c:v>80.176000000000002</c:v>
                </c:pt>
                <c:pt idx="60248">
                  <c:v>80.179000000000002</c:v>
                </c:pt>
                <c:pt idx="60249">
                  <c:v>80.182000000000002</c:v>
                </c:pt>
                <c:pt idx="60250">
                  <c:v>80.185000000000002</c:v>
                </c:pt>
                <c:pt idx="60251">
                  <c:v>80.189000000000007</c:v>
                </c:pt>
                <c:pt idx="60252">
                  <c:v>80.192000000000007</c:v>
                </c:pt>
                <c:pt idx="60253">
                  <c:v>80.195000000000007</c:v>
                </c:pt>
                <c:pt idx="60254">
                  <c:v>80.198999999999998</c:v>
                </c:pt>
                <c:pt idx="60255">
                  <c:v>80.201999999999998</c:v>
                </c:pt>
                <c:pt idx="60256">
                  <c:v>80.204999999999998</c:v>
                </c:pt>
                <c:pt idx="60257">
                  <c:v>80.207999999999998</c:v>
                </c:pt>
                <c:pt idx="60258">
                  <c:v>80.212000000000003</c:v>
                </c:pt>
                <c:pt idx="60259">
                  <c:v>80.215000000000003</c:v>
                </c:pt>
                <c:pt idx="60260">
                  <c:v>80.218000000000004</c:v>
                </c:pt>
                <c:pt idx="60261">
                  <c:v>80.222000000000008</c:v>
                </c:pt>
                <c:pt idx="60262">
                  <c:v>80.225000000000009</c:v>
                </c:pt>
                <c:pt idx="60263">
                  <c:v>80.228999999999999</c:v>
                </c:pt>
                <c:pt idx="60264">
                  <c:v>80.231999999999999</c:v>
                </c:pt>
                <c:pt idx="60265">
                  <c:v>80.234999999999999</c:v>
                </c:pt>
                <c:pt idx="60266">
                  <c:v>80.239000000000004</c:v>
                </c:pt>
                <c:pt idx="60267">
                  <c:v>80.242000000000004</c:v>
                </c:pt>
                <c:pt idx="60268">
                  <c:v>80.245000000000005</c:v>
                </c:pt>
                <c:pt idx="60269">
                  <c:v>80.248999999999995</c:v>
                </c:pt>
                <c:pt idx="60270">
                  <c:v>80.251999999999995</c:v>
                </c:pt>
                <c:pt idx="60271">
                  <c:v>80.256</c:v>
                </c:pt>
                <c:pt idx="60272">
                  <c:v>80.259</c:v>
                </c:pt>
                <c:pt idx="60273">
                  <c:v>80.263000000000005</c:v>
                </c:pt>
                <c:pt idx="60274">
                  <c:v>80.266000000000005</c:v>
                </c:pt>
                <c:pt idx="60275">
                  <c:v>80.27</c:v>
                </c:pt>
                <c:pt idx="60276">
                  <c:v>80.272999999999996</c:v>
                </c:pt>
                <c:pt idx="60277">
                  <c:v>80.275999999999996</c:v>
                </c:pt>
                <c:pt idx="60278">
                  <c:v>80.28</c:v>
                </c:pt>
                <c:pt idx="60279">
                  <c:v>80.283000000000001</c:v>
                </c:pt>
                <c:pt idx="60280">
                  <c:v>80.287000000000006</c:v>
                </c:pt>
                <c:pt idx="60281">
                  <c:v>80.290000000000006</c:v>
                </c:pt>
                <c:pt idx="60282">
                  <c:v>80.293999999999997</c:v>
                </c:pt>
                <c:pt idx="60283">
                  <c:v>80.296999999999997</c:v>
                </c:pt>
                <c:pt idx="60284">
                  <c:v>80.301000000000002</c:v>
                </c:pt>
                <c:pt idx="60285">
                  <c:v>80.305000000000007</c:v>
                </c:pt>
                <c:pt idx="60286">
                  <c:v>80.308000000000007</c:v>
                </c:pt>
                <c:pt idx="60287">
                  <c:v>80.311999999999998</c:v>
                </c:pt>
                <c:pt idx="60288">
                  <c:v>80.314999999999998</c:v>
                </c:pt>
                <c:pt idx="60289">
                  <c:v>80.319000000000003</c:v>
                </c:pt>
                <c:pt idx="60290">
                  <c:v>80.322000000000003</c:v>
                </c:pt>
                <c:pt idx="60291">
                  <c:v>80.326000000000008</c:v>
                </c:pt>
                <c:pt idx="60292">
                  <c:v>80.33</c:v>
                </c:pt>
                <c:pt idx="60293">
                  <c:v>80.332999999999998</c:v>
                </c:pt>
                <c:pt idx="60294">
                  <c:v>80.337000000000003</c:v>
                </c:pt>
                <c:pt idx="60295">
                  <c:v>80.34</c:v>
                </c:pt>
                <c:pt idx="60296">
                  <c:v>80.344000000000008</c:v>
                </c:pt>
                <c:pt idx="60297">
                  <c:v>80.347999999999999</c:v>
                </c:pt>
                <c:pt idx="60298">
                  <c:v>80.350999999999999</c:v>
                </c:pt>
                <c:pt idx="60299">
                  <c:v>80.356000000000009</c:v>
                </c:pt>
                <c:pt idx="60300">
                  <c:v>80.358999999999995</c:v>
                </c:pt>
                <c:pt idx="60301">
                  <c:v>80.363</c:v>
                </c:pt>
                <c:pt idx="60302">
                  <c:v>80.367000000000004</c:v>
                </c:pt>
                <c:pt idx="60303">
                  <c:v>80.370999999999995</c:v>
                </c:pt>
                <c:pt idx="60304">
                  <c:v>80.375</c:v>
                </c:pt>
                <c:pt idx="60305">
                  <c:v>80.378</c:v>
                </c:pt>
                <c:pt idx="60306">
                  <c:v>80.382000000000005</c:v>
                </c:pt>
                <c:pt idx="60307">
                  <c:v>80.385999999999996</c:v>
                </c:pt>
                <c:pt idx="60308">
                  <c:v>80.39</c:v>
                </c:pt>
                <c:pt idx="60309">
                  <c:v>80.393000000000001</c:v>
                </c:pt>
                <c:pt idx="60310">
                  <c:v>80.397000000000006</c:v>
                </c:pt>
                <c:pt idx="60311">
                  <c:v>80.400999999999996</c:v>
                </c:pt>
                <c:pt idx="60312">
                  <c:v>80.405000000000001</c:v>
                </c:pt>
                <c:pt idx="60313">
                  <c:v>80.408000000000001</c:v>
                </c:pt>
                <c:pt idx="60314">
                  <c:v>80.412000000000006</c:v>
                </c:pt>
                <c:pt idx="60315">
                  <c:v>80.415999999999997</c:v>
                </c:pt>
                <c:pt idx="60316">
                  <c:v>80.42</c:v>
                </c:pt>
                <c:pt idx="60317">
                  <c:v>80.423000000000002</c:v>
                </c:pt>
                <c:pt idx="60318">
                  <c:v>80.427000000000007</c:v>
                </c:pt>
                <c:pt idx="60319">
                  <c:v>80.430999999999997</c:v>
                </c:pt>
                <c:pt idx="60320">
                  <c:v>80.435000000000002</c:v>
                </c:pt>
                <c:pt idx="60321">
                  <c:v>80.438000000000002</c:v>
                </c:pt>
                <c:pt idx="60322">
                  <c:v>80.442000000000007</c:v>
                </c:pt>
                <c:pt idx="60323">
                  <c:v>80.445999999999998</c:v>
                </c:pt>
                <c:pt idx="60324">
                  <c:v>80.448999999999998</c:v>
                </c:pt>
                <c:pt idx="60325">
                  <c:v>80.453000000000003</c:v>
                </c:pt>
                <c:pt idx="60326">
                  <c:v>80.457000000000008</c:v>
                </c:pt>
                <c:pt idx="60327">
                  <c:v>80.460999999999999</c:v>
                </c:pt>
                <c:pt idx="60328">
                  <c:v>80.463999999999999</c:v>
                </c:pt>
                <c:pt idx="60329">
                  <c:v>80.468000000000004</c:v>
                </c:pt>
                <c:pt idx="60330">
                  <c:v>80.472000000000008</c:v>
                </c:pt>
                <c:pt idx="60331">
                  <c:v>80.475999999999999</c:v>
                </c:pt>
                <c:pt idx="60332">
                  <c:v>80.478999999999999</c:v>
                </c:pt>
                <c:pt idx="60333">
                  <c:v>80.483000000000004</c:v>
                </c:pt>
                <c:pt idx="60334">
                  <c:v>80.486999999999995</c:v>
                </c:pt>
                <c:pt idx="60335">
                  <c:v>80.491</c:v>
                </c:pt>
                <c:pt idx="60336">
                  <c:v>80.495000000000005</c:v>
                </c:pt>
                <c:pt idx="60337">
                  <c:v>80.498000000000005</c:v>
                </c:pt>
                <c:pt idx="60338">
                  <c:v>80.501999999999995</c:v>
                </c:pt>
                <c:pt idx="60339">
                  <c:v>80.506</c:v>
                </c:pt>
                <c:pt idx="60340">
                  <c:v>80.510000000000005</c:v>
                </c:pt>
                <c:pt idx="60341">
                  <c:v>80.513000000000005</c:v>
                </c:pt>
                <c:pt idx="60342">
                  <c:v>80.516999999999996</c:v>
                </c:pt>
                <c:pt idx="60343">
                  <c:v>80.521000000000001</c:v>
                </c:pt>
                <c:pt idx="60344">
                  <c:v>80.525000000000006</c:v>
                </c:pt>
                <c:pt idx="60345">
                  <c:v>80.528000000000006</c:v>
                </c:pt>
                <c:pt idx="60346">
                  <c:v>80.531999999999996</c:v>
                </c:pt>
                <c:pt idx="60347">
                  <c:v>80.536000000000001</c:v>
                </c:pt>
                <c:pt idx="60348">
                  <c:v>80.540000000000006</c:v>
                </c:pt>
                <c:pt idx="60349">
                  <c:v>80.543000000000006</c:v>
                </c:pt>
                <c:pt idx="60350">
                  <c:v>80.546999999999997</c:v>
                </c:pt>
                <c:pt idx="60351">
                  <c:v>80.551000000000002</c:v>
                </c:pt>
                <c:pt idx="60352">
                  <c:v>80.555000000000007</c:v>
                </c:pt>
                <c:pt idx="60353">
                  <c:v>80.558000000000007</c:v>
                </c:pt>
                <c:pt idx="60354">
                  <c:v>80.561999999999998</c:v>
                </c:pt>
                <c:pt idx="60355">
                  <c:v>80.566000000000003</c:v>
                </c:pt>
                <c:pt idx="60356">
                  <c:v>80.569000000000003</c:v>
                </c:pt>
                <c:pt idx="60357">
                  <c:v>80.573000000000008</c:v>
                </c:pt>
                <c:pt idx="60358">
                  <c:v>80.576999999999998</c:v>
                </c:pt>
                <c:pt idx="60359">
                  <c:v>80.58</c:v>
                </c:pt>
                <c:pt idx="60360">
                  <c:v>80.584000000000003</c:v>
                </c:pt>
                <c:pt idx="60361">
                  <c:v>80.588000000000008</c:v>
                </c:pt>
                <c:pt idx="60362">
                  <c:v>80.591999999999999</c:v>
                </c:pt>
                <c:pt idx="60363">
                  <c:v>80.594999999999999</c:v>
                </c:pt>
                <c:pt idx="60364">
                  <c:v>80.599000000000004</c:v>
                </c:pt>
                <c:pt idx="60365">
                  <c:v>80.602000000000004</c:v>
                </c:pt>
                <c:pt idx="60366">
                  <c:v>80.606000000000009</c:v>
                </c:pt>
                <c:pt idx="60367">
                  <c:v>80.61</c:v>
                </c:pt>
                <c:pt idx="60368">
                  <c:v>80.613</c:v>
                </c:pt>
                <c:pt idx="60369">
                  <c:v>80.617000000000004</c:v>
                </c:pt>
                <c:pt idx="60370">
                  <c:v>80.620999999999995</c:v>
                </c:pt>
                <c:pt idx="60371">
                  <c:v>80.623999999999995</c:v>
                </c:pt>
                <c:pt idx="60372">
                  <c:v>80.628</c:v>
                </c:pt>
                <c:pt idx="60373">
                  <c:v>80.632000000000005</c:v>
                </c:pt>
                <c:pt idx="60374">
                  <c:v>80.635000000000005</c:v>
                </c:pt>
                <c:pt idx="60375">
                  <c:v>80.638999999999996</c:v>
                </c:pt>
                <c:pt idx="60376">
                  <c:v>80.641999999999996</c:v>
                </c:pt>
                <c:pt idx="60377">
                  <c:v>80.646000000000001</c:v>
                </c:pt>
                <c:pt idx="60378">
                  <c:v>80.650000000000006</c:v>
                </c:pt>
                <c:pt idx="60379">
                  <c:v>80.653000000000006</c:v>
                </c:pt>
                <c:pt idx="60380">
                  <c:v>80.656999999999996</c:v>
                </c:pt>
                <c:pt idx="60381">
                  <c:v>80.66</c:v>
                </c:pt>
                <c:pt idx="60382">
                  <c:v>80.664000000000001</c:v>
                </c:pt>
                <c:pt idx="60383">
                  <c:v>80.667000000000002</c:v>
                </c:pt>
                <c:pt idx="60384">
                  <c:v>80.671000000000006</c:v>
                </c:pt>
                <c:pt idx="60385">
                  <c:v>80.674999999999997</c:v>
                </c:pt>
                <c:pt idx="60386">
                  <c:v>80.677999999999997</c:v>
                </c:pt>
                <c:pt idx="60387">
                  <c:v>80.682000000000002</c:v>
                </c:pt>
                <c:pt idx="60388">
                  <c:v>80.685000000000002</c:v>
                </c:pt>
                <c:pt idx="60389">
                  <c:v>80.689000000000007</c:v>
                </c:pt>
                <c:pt idx="60390">
                  <c:v>80.692000000000007</c:v>
                </c:pt>
                <c:pt idx="60391">
                  <c:v>80.695999999999998</c:v>
                </c:pt>
                <c:pt idx="60392">
                  <c:v>80.698999999999998</c:v>
                </c:pt>
                <c:pt idx="60393">
                  <c:v>80.703000000000003</c:v>
                </c:pt>
                <c:pt idx="60394">
                  <c:v>80.706000000000003</c:v>
                </c:pt>
                <c:pt idx="60395">
                  <c:v>80.710000000000008</c:v>
                </c:pt>
                <c:pt idx="60396">
                  <c:v>80.713000000000008</c:v>
                </c:pt>
                <c:pt idx="60397">
                  <c:v>80.716999999999999</c:v>
                </c:pt>
                <c:pt idx="60398">
                  <c:v>80.72</c:v>
                </c:pt>
                <c:pt idx="60399">
                  <c:v>80.724000000000004</c:v>
                </c:pt>
                <c:pt idx="60400">
                  <c:v>80.727000000000004</c:v>
                </c:pt>
                <c:pt idx="60401">
                  <c:v>80.731000000000009</c:v>
                </c:pt>
                <c:pt idx="60402">
                  <c:v>80.733999999999995</c:v>
                </c:pt>
                <c:pt idx="60403">
                  <c:v>80.738</c:v>
                </c:pt>
                <c:pt idx="60404">
                  <c:v>80.741</c:v>
                </c:pt>
                <c:pt idx="60405">
                  <c:v>80.745000000000005</c:v>
                </c:pt>
                <c:pt idx="60406">
                  <c:v>80.748000000000005</c:v>
                </c:pt>
                <c:pt idx="60407">
                  <c:v>80.751999999999995</c:v>
                </c:pt>
                <c:pt idx="60408">
                  <c:v>80.754999999999995</c:v>
                </c:pt>
                <c:pt idx="60409">
                  <c:v>80.757999999999996</c:v>
                </c:pt>
                <c:pt idx="60410">
                  <c:v>80.762</c:v>
                </c:pt>
                <c:pt idx="60411">
                  <c:v>80.765000000000001</c:v>
                </c:pt>
                <c:pt idx="60412">
                  <c:v>80.769000000000005</c:v>
                </c:pt>
                <c:pt idx="60413">
                  <c:v>80.772000000000006</c:v>
                </c:pt>
                <c:pt idx="60414">
                  <c:v>80.775999999999996</c:v>
                </c:pt>
                <c:pt idx="60415">
                  <c:v>80.778999999999996</c:v>
                </c:pt>
                <c:pt idx="60416">
                  <c:v>80.781999999999996</c:v>
                </c:pt>
                <c:pt idx="60417">
                  <c:v>80.786000000000001</c:v>
                </c:pt>
                <c:pt idx="60418">
                  <c:v>80.789000000000001</c:v>
                </c:pt>
                <c:pt idx="60419">
                  <c:v>80.793000000000006</c:v>
                </c:pt>
                <c:pt idx="60420">
                  <c:v>80.796000000000006</c:v>
                </c:pt>
                <c:pt idx="60421">
                  <c:v>80.8</c:v>
                </c:pt>
                <c:pt idx="60422">
                  <c:v>80.802999999999997</c:v>
                </c:pt>
                <c:pt idx="60423">
                  <c:v>80.805999999999997</c:v>
                </c:pt>
                <c:pt idx="60424">
                  <c:v>80.81</c:v>
                </c:pt>
                <c:pt idx="60425">
                  <c:v>80.813000000000002</c:v>
                </c:pt>
                <c:pt idx="60426">
                  <c:v>80.817000000000007</c:v>
                </c:pt>
                <c:pt idx="60427">
                  <c:v>80.820000000000007</c:v>
                </c:pt>
                <c:pt idx="60428">
                  <c:v>80.823000000000008</c:v>
                </c:pt>
                <c:pt idx="60429">
                  <c:v>80.826999999999998</c:v>
                </c:pt>
                <c:pt idx="60430">
                  <c:v>80.83</c:v>
                </c:pt>
                <c:pt idx="60431">
                  <c:v>80.834000000000003</c:v>
                </c:pt>
                <c:pt idx="60432">
                  <c:v>80.837000000000003</c:v>
                </c:pt>
                <c:pt idx="60433">
                  <c:v>80.84</c:v>
                </c:pt>
                <c:pt idx="60434">
                  <c:v>80.844000000000008</c:v>
                </c:pt>
                <c:pt idx="60435">
                  <c:v>80.847000000000008</c:v>
                </c:pt>
                <c:pt idx="60436">
                  <c:v>80.850000000000009</c:v>
                </c:pt>
                <c:pt idx="60437">
                  <c:v>80.853999999999999</c:v>
                </c:pt>
                <c:pt idx="60438">
                  <c:v>80.856999999999999</c:v>
                </c:pt>
                <c:pt idx="60439">
                  <c:v>80.861000000000004</c:v>
                </c:pt>
                <c:pt idx="60440">
                  <c:v>80.864000000000004</c:v>
                </c:pt>
                <c:pt idx="60441">
                  <c:v>80.867000000000004</c:v>
                </c:pt>
                <c:pt idx="60442">
                  <c:v>80.870999999999995</c:v>
                </c:pt>
                <c:pt idx="60443">
                  <c:v>80.873999999999995</c:v>
                </c:pt>
                <c:pt idx="60444">
                  <c:v>80.876999999999995</c:v>
                </c:pt>
                <c:pt idx="60445">
                  <c:v>80.881</c:v>
                </c:pt>
                <c:pt idx="60446">
                  <c:v>80.884</c:v>
                </c:pt>
                <c:pt idx="60447">
                  <c:v>80.887</c:v>
                </c:pt>
                <c:pt idx="60448">
                  <c:v>80.891000000000005</c:v>
                </c:pt>
                <c:pt idx="60449">
                  <c:v>80.894000000000005</c:v>
                </c:pt>
                <c:pt idx="60450">
                  <c:v>80.897999999999996</c:v>
                </c:pt>
                <c:pt idx="60451">
                  <c:v>80.900999999999996</c:v>
                </c:pt>
                <c:pt idx="60452">
                  <c:v>80.903999999999996</c:v>
                </c:pt>
                <c:pt idx="60453">
                  <c:v>80.908000000000001</c:v>
                </c:pt>
                <c:pt idx="60454">
                  <c:v>80.911000000000001</c:v>
                </c:pt>
                <c:pt idx="60455">
                  <c:v>80.914000000000001</c:v>
                </c:pt>
                <c:pt idx="60456">
                  <c:v>80.917000000000002</c:v>
                </c:pt>
                <c:pt idx="60457">
                  <c:v>80.921000000000006</c:v>
                </c:pt>
                <c:pt idx="60458">
                  <c:v>80.924000000000007</c:v>
                </c:pt>
                <c:pt idx="60459">
                  <c:v>80.927000000000007</c:v>
                </c:pt>
                <c:pt idx="60460">
                  <c:v>80.930000000000007</c:v>
                </c:pt>
                <c:pt idx="60461">
                  <c:v>80.933000000000007</c:v>
                </c:pt>
                <c:pt idx="60462">
                  <c:v>80.936000000000007</c:v>
                </c:pt>
                <c:pt idx="60463">
                  <c:v>80.939000000000007</c:v>
                </c:pt>
                <c:pt idx="60464">
                  <c:v>80.942000000000007</c:v>
                </c:pt>
                <c:pt idx="60465">
                  <c:v>80.945000000000007</c:v>
                </c:pt>
                <c:pt idx="60466">
                  <c:v>80.948000000000008</c:v>
                </c:pt>
                <c:pt idx="60467">
                  <c:v>80.951000000000008</c:v>
                </c:pt>
                <c:pt idx="60468">
                  <c:v>80.954000000000008</c:v>
                </c:pt>
                <c:pt idx="60469">
                  <c:v>80.956000000000003</c:v>
                </c:pt>
                <c:pt idx="60470">
                  <c:v>80.959000000000003</c:v>
                </c:pt>
                <c:pt idx="60471">
                  <c:v>80.960999999999999</c:v>
                </c:pt>
                <c:pt idx="60472">
                  <c:v>80.963999999999999</c:v>
                </c:pt>
                <c:pt idx="60473">
                  <c:v>80.963999999999999</c:v>
                </c:pt>
                <c:pt idx="60474">
                  <c:v>80.963999999999999</c:v>
                </c:pt>
                <c:pt idx="60475">
                  <c:v>80.963999999999999</c:v>
                </c:pt>
                <c:pt idx="60476">
                  <c:v>80.965000000000003</c:v>
                </c:pt>
                <c:pt idx="60477">
                  <c:v>80.965000000000003</c:v>
                </c:pt>
                <c:pt idx="60478">
                  <c:v>80.965000000000003</c:v>
                </c:pt>
                <c:pt idx="60479">
                  <c:v>80.966000000000008</c:v>
                </c:pt>
                <c:pt idx="60480">
                  <c:v>80.966000000000008</c:v>
                </c:pt>
                <c:pt idx="60481">
                  <c:v>80.966000000000008</c:v>
                </c:pt>
                <c:pt idx="60482">
                  <c:v>80.966000000000008</c:v>
                </c:pt>
                <c:pt idx="60483">
                  <c:v>80.966999999999999</c:v>
                </c:pt>
                <c:pt idx="60484">
                  <c:v>80.966999999999999</c:v>
                </c:pt>
                <c:pt idx="60485">
                  <c:v>80.966999999999999</c:v>
                </c:pt>
                <c:pt idx="60486">
                  <c:v>80.968000000000004</c:v>
                </c:pt>
                <c:pt idx="60487">
                  <c:v>80.968000000000004</c:v>
                </c:pt>
                <c:pt idx="60488">
                  <c:v>80.968000000000004</c:v>
                </c:pt>
                <c:pt idx="60489">
                  <c:v>80.968000000000004</c:v>
                </c:pt>
                <c:pt idx="60490">
                  <c:v>80.969000000000008</c:v>
                </c:pt>
                <c:pt idx="60491">
                  <c:v>80.969000000000008</c:v>
                </c:pt>
                <c:pt idx="60492">
                  <c:v>80.969000000000008</c:v>
                </c:pt>
                <c:pt idx="60493">
                  <c:v>80.97</c:v>
                </c:pt>
                <c:pt idx="60494">
                  <c:v>80.97</c:v>
                </c:pt>
                <c:pt idx="60495">
                  <c:v>80.97</c:v>
                </c:pt>
                <c:pt idx="60496">
                  <c:v>80.97</c:v>
                </c:pt>
                <c:pt idx="60497">
                  <c:v>80.971000000000004</c:v>
                </c:pt>
                <c:pt idx="60498">
                  <c:v>80.971000000000004</c:v>
                </c:pt>
                <c:pt idx="60499">
                  <c:v>80.971000000000004</c:v>
                </c:pt>
                <c:pt idx="60500">
                  <c:v>80.972000000000008</c:v>
                </c:pt>
                <c:pt idx="60501">
                  <c:v>80.972000000000008</c:v>
                </c:pt>
                <c:pt idx="60502">
                  <c:v>80.972000000000008</c:v>
                </c:pt>
                <c:pt idx="60503">
                  <c:v>80.972000000000008</c:v>
                </c:pt>
                <c:pt idx="60504">
                  <c:v>80.972999999999999</c:v>
                </c:pt>
                <c:pt idx="60505">
                  <c:v>80.972999999999999</c:v>
                </c:pt>
                <c:pt idx="60506">
                  <c:v>80.972999999999999</c:v>
                </c:pt>
                <c:pt idx="60507">
                  <c:v>80.972999999999999</c:v>
                </c:pt>
                <c:pt idx="60508">
                  <c:v>80.974000000000004</c:v>
                </c:pt>
                <c:pt idx="60509">
                  <c:v>80.974000000000004</c:v>
                </c:pt>
                <c:pt idx="60510">
                  <c:v>80.974000000000004</c:v>
                </c:pt>
                <c:pt idx="60511">
                  <c:v>80.975000000000009</c:v>
                </c:pt>
                <c:pt idx="60512">
                  <c:v>80.975000000000009</c:v>
                </c:pt>
                <c:pt idx="60513">
                  <c:v>80.975000000000009</c:v>
                </c:pt>
                <c:pt idx="60514">
                  <c:v>80.975000000000009</c:v>
                </c:pt>
                <c:pt idx="60515">
                  <c:v>80.975999999999999</c:v>
                </c:pt>
                <c:pt idx="60516">
                  <c:v>80.975999999999999</c:v>
                </c:pt>
                <c:pt idx="60517">
                  <c:v>80.975999999999999</c:v>
                </c:pt>
                <c:pt idx="60518">
                  <c:v>80.977000000000004</c:v>
                </c:pt>
                <c:pt idx="60519">
                  <c:v>80.977000000000004</c:v>
                </c:pt>
                <c:pt idx="60520">
                  <c:v>80.977000000000004</c:v>
                </c:pt>
                <c:pt idx="60521">
                  <c:v>80.977000000000004</c:v>
                </c:pt>
                <c:pt idx="60522">
                  <c:v>80.978000000000009</c:v>
                </c:pt>
                <c:pt idx="60523">
                  <c:v>80.978000000000009</c:v>
                </c:pt>
                <c:pt idx="60524">
                  <c:v>80.978000000000009</c:v>
                </c:pt>
                <c:pt idx="60525">
                  <c:v>80.978999999999999</c:v>
                </c:pt>
                <c:pt idx="60526">
                  <c:v>80.978999999999999</c:v>
                </c:pt>
                <c:pt idx="60527">
                  <c:v>80.978999999999999</c:v>
                </c:pt>
                <c:pt idx="60528">
                  <c:v>80.978999999999999</c:v>
                </c:pt>
                <c:pt idx="60529">
                  <c:v>80.98</c:v>
                </c:pt>
                <c:pt idx="60530">
                  <c:v>80.98</c:v>
                </c:pt>
                <c:pt idx="60531">
                  <c:v>80.98</c:v>
                </c:pt>
                <c:pt idx="60532">
                  <c:v>80.981000000000009</c:v>
                </c:pt>
                <c:pt idx="60533">
                  <c:v>80.981000000000009</c:v>
                </c:pt>
                <c:pt idx="60534">
                  <c:v>80.981000000000009</c:v>
                </c:pt>
                <c:pt idx="60535">
                  <c:v>80.981000000000009</c:v>
                </c:pt>
                <c:pt idx="60536">
                  <c:v>80.981999999999999</c:v>
                </c:pt>
                <c:pt idx="60537">
                  <c:v>80.981999999999999</c:v>
                </c:pt>
                <c:pt idx="60538">
                  <c:v>80.981999999999999</c:v>
                </c:pt>
                <c:pt idx="60539">
                  <c:v>80.981999999999999</c:v>
                </c:pt>
                <c:pt idx="60540">
                  <c:v>80.983000000000004</c:v>
                </c:pt>
                <c:pt idx="60541">
                  <c:v>80.983000000000004</c:v>
                </c:pt>
                <c:pt idx="60542">
                  <c:v>80.983000000000004</c:v>
                </c:pt>
                <c:pt idx="60543">
                  <c:v>80.983999999999995</c:v>
                </c:pt>
                <c:pt idx="60544">
                  <c:v>80.983999999999995</c:v>
                </c:pt>
                <c:pt idx="60545">
                  <c:v>80.983999999999995</c:v>
                </c:pt>
                <c:pt idx="60546">
                  <c:v>80.983999999999995</c:v>
                </c:pt>
                <c:pt idx="60547">
                  <c:v>80.984999999999999</c:v>
                </c:pt>
                <c:pt idx="60548">
                  <c:v>80.984999999999999</c:v>
                </c:pt>
                <c:pt idx="60549">
                  <c:v>80.984999999999999</c:v>
                </c:pt>
                <c:pt idx="60550">
                  <c:v>80.986000000000004</c:v>
                </c:pt>
                <c:pt idx="60551">
                  <c:v>80.986000000000004</c:v>
                </c:pt>
                <c:pt idx="60552">
                  <c:v>80.986000000000004</c:v>
                </c:pt>
                <c:pt idx="60553">
                  <c:v>80.986000000000004</c:v>
                </c:pt>
                <c:pt idx="60554">
                  <c:v>80.986999999999995</c:v>
                </c:pt>
                <c:pt idx="60555">
                  <c:v>80.986999999999995</c:v>
                </c:pt>
                <c:pt idx="60556">
                  <c:v>80.986999999999995</c:v>
                </c:pt>
                <c:pt idx="60557">
                  <c:v>80.988</c:v>
                </c:pt>
                <c:pt idx="60558">
                  <c:v>80.988</c:v>
                </c:pt>
                <c:pt idx="60559">
                  <c:v>80.988</c:v>
                </c:pt>
                <c:pt idx="60560">
                  <c:v>80.988</c:v>
                </c:pt>
                <c:pt idx="60561">
                  <c:v>80.989000000000004</c:v>
                </c:pt>
                <c:pt idx="60562">
                  <c:v>80.989000000000004</c:v>
                </c:pt>
                <c:pt idx="60563">
                  <c:v>80.989000000000004</c:v>
                </c:pt>
                <c:pt idx="60564">
                  <c:v>80.989999999999995</c:v>
                </c:pt>
                <c:pt idx="60565">
                  <c:v>80.989999999999995</c:v>
                </c:pt>
                <c:pt idx="60566">
                  <c:v>80.989999999999995</c:v>
                </c:pt>
                <c:pt idx="60567">
                  <c:v>80.989999999999995</c:v>
                </c:pt>
                <c:pt idx="60568">
                  <c:v>80.991</c:v>
                </c:pt>
                <c:pt idx="60569">
                  <c:v>80.991</c:v>
                </c:pt>
                <c:pt idx="60570">
                  <c:v>80.991</c:v>
                </c:pt>
                <c:pt idx="60571">
                  <c:v>80.991</c:v>
                </c:pt>
                <c:pt idx="60572">
                  <c:v>80.992000000000004</c:v>
                </c:pt>
                <c:pt idx="60573">
                  <c:v>80.992000000000004</c:v>
                </c:pt>
                <c:pt idx="60574">
                  <c:v>80.992000000000004</c:v>
                </c:pt>
                <c:pt idx="60575">
                  <c:v>80.992999999999995</c:v>
                </c:pt>
                <c:pt idx="60576">
                  <c:v>80.992999999999995</c:v>
                </c:pt>
                <c:pt idx="60577">
                  <c:v>80.992999999999995</c:v>
                </c:pt>
                <c:pt idx="60578">
                  <c:v>80.992999999999995</c:v>
                </c:pt>
                <c:pt idx="60579">
                  <c:v>80.994</c:v>
                </c:pt>
                <c:pt idx="60580">
                  <c:v>80.994</c:v>
                </c:pt>
                <c:pt idx="60581">
                  <c:v>80.994</c:v>
                </c:pt>
                <c:pt idx="60582">
                  <c:v>80.995000000000005</c:v>
                </c:pt>
                <c:pt idx="60583">
                  <c:v>80.995000000000005</c:v>
                </c:pt>
                <c:pt idx="60584">
                  <c:v>80.995000000000005</c:v>
                </c:pt>
                <c:pt idx="60585">
                  <c:v>80.995000000000005</c:v>
                </c:pt>
                <c:pt idx="60586">
                  <c:v>80.995999999999995</c:v>
                </c:pt>
                <c:pt idx="60587">
                  <c:v>80.995999999999995</c:v>
                </c:pt>
                <c:pt idx="60588">
                  <c:v>80.995999999999995</c:v>
                </c:pt>
                <c:pt idx="60589">
                  <c:v>80.997</c:v>
                </c:pt>
                <c:pt idx="60590">
                  <c:v>80.997</c:v>
                </c:pt>
                <c:pt idx="60591">
                  <c:v>80.997</c:v>
                </c:pt>
                <c:pt idx="60592">
                  <c:v>80.997</c:v>
                </c:pt>
                <c:pt idx="60593">
                  <c:v>80.998000000000005</c:v>
                </c:pt>
                <c:pt idx="60594">
                  <c:v>80.998000000000005</c:v>
                </c:pt>
                <c:pt idx="60595">
                  <c:v>80.998000000000005</c:v>
                </c:pt>
                <c:pt idx="60596">
                  <c:v>80.998999999999995</c:v>
                </c:pt>
                <c:pt idx="60597">
                  <c:v>80.998999999999995</c:v>
                </c:pt>
                <c:pt idx="60598">
                  <c:v>80.998999999999995</c:v>
                </c:pt>
                <c:pt idx="60599">
                  <c:v>80.998999999999995</c:v>
                </c:pt>
                <c:pt idx="60600">
                  <c:v>81</c:v>
                </c:pt>
                <c:pt idx="60601">
                  <c:v>81</c:v>
                </c:pt>
                <c:pt idx="60602">
                  <c:v>81</c:v>
                </c:pt>
                <c:pt idx="60603">
                  <c:v>81</c:v>
                </c:pt>
                <c:pt idx="60604">
                  <c:v>81.001000000000005</c:v>
                </c:pt>
                <c:pt idx="60605">
                  <c:v>81.001000000000005</c:v>
                </c:pt>
                <c:pt idx="60606">
                  <c:v>81.001000000000005</c:v>
                </c:pt>
                <c:pt idx="60607">
                  <c:v>81.001999999999995</c:v>
                </c:pt>
                <c:pt idx="60608">
                  <c:v>81.001999999999995</c:v>
                </c:pt>
                <c:pt idx="60609">
                  <c:v>81.001999999999995</c:v>
                </c:pt>
                <c:pt idx="60610">
                  <c:v>81.001999999999995</c:v>
                </c:pt>
                <c:pt idx="60611">
                  <c:v>81.003</c:v>
                </c:pt>
                <c:pt idx="60612">
                  <c:v>81.003</c:v>
                </c:pt>
                <c:pt idx="60613">
                  <c:v>81.003</c:v>
                </c:pt>
                <c:pt idx="60614">
                  <c:v>81.004000000000005</c:v>
                </c:pt>
                <c:pt idx="60615">
                  <c:v>81.004000000000005</c:v>
                </c:pt>
                <c:pt idx="60616">
                  <c:v>81.004000000000005</c:v>
                </c:pt>
                <c:pt idx="60617">
                  <c:v>81.004000000000005</c:v>
                </c:pt>
                <c:pt idx="60618">
                  <c:v>81.004999999999995</c:v>
                </c:pt>
                <c:pt idx="60619">
                  <c:v>81.004999999999995</c:v>
                </c:pt>
                <c:pt idx="60620">
                  <c:v>81.004999999999995</c:v>
                </c:pt>
                <c:pt idx="60621">
                  <c:v>81.006</c:v>
                </c:pt>
                <c:pt idx="60622">
                  <c:v>81.006</c:v>
                </c:pt>
                <c:pt idx="60623">
                  <c:v>81.006</c:v>
                </c:pt>
                <c:pt idx="60624">
                  <c:v>81.006</c:v>
                </c:pt>
                <c:pt idx="60625">
                  <c:v>81.007000000000005</c:v>
                </c:pt>
                <c:pt idx="60626">
                  <c:v>81.007000000000005</c:v>
                </c:pt>
                <c:pt idx="60627">
                  <c:v>81.007000000000005</c:v>
                </c:pt>
                <c:pt idx="60628">
                  <c:v>81.007999999999996</c:v>
                </c:pt>
                <c:pt idx="60629">
                  <c:v>81.007999999999996</c:v>
                </c:pt>
                <c:pt idx="60630">
                  <c:v>81.007999999999996</c:v>
                </c:pt>
                <c:pt idx="60631">
                  <c:v>81.007999999999996</c:v>
                </c:pt>
                <c:pt idx="60632">
                  <c:v>81.009</c:v>
                </c:pt>
                <c:pt idx="60633">
                  <c:v>81.009</c:v>
                </c:pt>
                <c:pt idx="60634">
                  <c:v>81.009</c:v>
                </c:pt>
                <c:pt idx="60635">
                  <c:v>81.009</c:v>
                </c:pt>
                <c:pt idx="60636">
                  <c:v>81.010000000000005</c:v>
                </c:pt>
                <c:pt idx="60637">
                  <c:v>81.010000000000005</c:v>
                </c:pt>
                <c:pt idx="60638">
                  <c:v>81.010000000000005</c:v>
                </c:pt>
                <c:pt idx="60639">
                  <c:v>81.010999999999996</c:v>
                </c:pt>
                <c:pt idx="60640">
                  <c:v>81.010999999999996</c:v>
                </c:pt>
                <c:pt idx="60641">
                  <c:v>81.010999999999996</c:v>
                </c:pt>
                <c:pt idx="60642">
                  <c:v>81.010999999999996</c:v>
                </c:pt>
                <c:pt idx="60643">
                  <c:v>81.012</c:v>
                </c:pt>
                <c:pt idx="60644">
                  <c:v>81.012</c:v>
                </c:pt>
                <c:pt idx="60645">
                  <c:v>81.012</c:v>
                </c:pt>
                <c:pt idx="60646">
                  <c:v>81.013000000000005</c:v>
                </c:pt>
                <c:pt idx="60647">
                  <c:v>81.013000000000005</c:v>
                </c:pt>
                <c:pt idx="60648">
                  <c:v>81.013000000000005</c:v>
                </c:pt>
                <c:pt idx="60649">
                  <c:v>81.013000000000005</c:v>
                </c:pt>
                <c:pt idx="60650">
                  <c:v>81.013999999999996</c:v>
                </c:pt>
                <c:pt idx="60651">
                  <c:v>81.013999999999996</c:v>
                </c:pt>
                <c:pt idx="60652">
                  <c:v>81.013999999999996</c:v>
                </c:pt>
                <c:pt idx="60653">
                  <c:v>81.015000000000001</c:v>
                </c:pt>
                <c:pt idx="60654">
                  <c:v>81.015000000000001</c:v>
                </c:pt>
                <c:pt idx="60655">
                  <c:v>81.015000000000001</c:v>
                </c:pt>
                <c:pt idx="60656">
                  <c:v>81.015000000000001</c:v>
                </c:pt>
                <c:pt idx="60657">
                  <c:v>81.016000000000005</c:v>
                </c:pt>
                <c:pt idx="60658">
                  <c:v>81.016000000000005</c:v>
                </c:pt>
                <c:pt idx="60659">
                  <c:v>81.016000000000005</c:v>
                </c:pt>
                <c:pt idx="60660">
                  <c:v>81.016000000000005</c:v>
                </c:pt>
                <c:pt idx="60661">
                  <c:v>81.016999999999996</c:v>
                </c:pt>
                <c:pt idx="60662">
                  <c:v>81.016999999999996</c:v>
                </c:pt>
                <c:pt idx="60663">
                  <c:v>81.016999999999996</c:v>
                </c:pt>
                <c:pt idx="60664">
                  <c:v>81.018000000000001</c:v>
                </c:pt>
                <c:pt idx="60665">
                  <c:v>81.018000000000001</c:v>
                </c:pt>
                <c:pt idx="60666">
                  <c:v>81.018000000000001</c:v>
                </c:pt>
                <c:pt idx="60667">
                  <c:v>81.018000000000001</c:v>
                </c:pt>
                <c:pt idx="60668">
                  <c:v>81.019000000000005</c:v>
                </c:pt>
                <c:pt idx="60669">
                  <c:v>81.019000000000005</c:v>
                </c:pt>
                <c:pt idx="60670">
                  <c:v>81.019000000000005</c:v>
                </c:pt>
                <c:pt idx="60671">
                  <c:v>81.02</c:v>
                </c:pt>
                <c:pt idx="60672">
                  <c:v>81.02</c:v>
                </c:pt>
                <c:pt idx="60673">
                  <c:v>81.02</c:v>
                </c:pt>
                <c:pt idx="60674">
                  <c:v>81.02</c:v>
                </c:pt>
                <c:pt idx="60675">
                  <c:v>81.021000000000001</c:v>
                </c:pt>
                <c:pt idx="60676">
                  <c:v>81.021000000000001</c:v>
                </c:pt>
                <c:pt idx="60677">
                  <c:v>81.021000000000001</c:v>
                </c:pt>
                <c:pt idx="60678">
                  <c:v>81.022000000000006</c:v>
                </c:pt>
                <c:pt idx="60679">
                  <c:v>81.022000000000006</c:v>
                </c:pt>
                <c:pt idx="60680">
                  <c:v>81.022000000000006</c:v>
                </c:pt>
                <c:pt idx="60681">
                  <c:v>81.022000000000006</c:v>
                </c:pt>
                <c:pt idx="60682">
                  <c:v>81.022999999999996</c:v>
                </c:pt>
                <c:pt idx="60683">
                  <c:v>81.022999999999996</c:v>
                </c:pt>
                <c:pt idx="60684">
                  <c:v>81.022999999999996</c:v>
                </c:pt>
                <c:pt idx="60685">
                  <c:v>81.024000000000001</c:v>
                </c:pt>
                <c:pt idx="60686">
                  <c:v>81.024000000000001</c:v>
                </c:pt>
                <c:pt idx="60687">
                  <c:v>81.024000000000001</c:v>
                </c:pt>
                <c:pt idx="60688">
                  <c:v>81.024000000000001</c:v>
                </c:pt>
                <c:pt idx="60689">
                  <c:v>81.025000000000006</c:v>
                </c:pt>
                <c:pt idx="60690">
                  <c:v>81.025000000000006</c:v>
                </c:pt>
                <c:pt idx="60691">
                  <c:v>81.025000000000006</c:v>
                </c:pt>
                <c:pt idx="60692">
                  <c:v>81.025000000000006</c:v>
                </c:pt>
                <c:pt idx="60693">
                  <c:v>81.025999999999996</c:v>
                </c:pt>
                <c:pt idx="60694">
                  <c:v>81.025999999999996</c:v>
                </c:pt>
                <c:pt idx="60695">
                  <c:v>81.025999999999996</c:v>
                </c:pt>
                <c:pt idx="60696">
                  <c:v>81.027000000000001</c:v>
                </c:pt>
                <c:pt idx="60697">
                  <c:v>81.027000000000001</c:v>
                </c:pt>
                <c:pt idx="60698">
                  <c:v>81.027000000000001</c:v>
                </c:pt>
                <c:pt idx="60699">
                  <c:v>81.027000000000001</c:v>
                </c:pt>
                <c:pt idx="60700">
                  <c:v>81.028000000000006</c:v>
                </c:pt>
                <c:pt idx="60701">
                  <c:v>81.028000000000006</c:v>
                </c:pt>
                <c:pt idx="60702">
                  <c:v>81.028000000000006</c:v>
                </c:pt>
                <c:pt idx="60703">
                  <c:v>81.028999999999996</c:v>
                </c:pt>
                <c:pt idx="60704">
                  <c:v>81.028999999999996</c:v>
                </c:pt>
                <c:pt idx="60705">
                  <c:v>81.028999999999996</c:v>
                </c:pt>
                <c:pt idx="60706">
                  <c:v>81.028999999999996</c:v>
                </c:pt>
                <c:pt idx="60707">
                  <c:v>81.03</c:v>
                </c:pt>
                <c:pt idx="60708">
                  <c:v>81.03</c:v>
                </c:pt>
                <c:pt idx="60709">
                  <c:v>81.03</c:v>
                </c:pt>
                <c:pt idx="60710">
                  <c:v>81.031000000000006</c:v>
                </c:pt>
                <c:pt idx="60711">
                  <c:v>81.031000000000006</c:v>
                </c:pt>
                <c:pt idx="60712">
                  <c:v>81.031000000000006</c:v>
                </c:pt>
                <c:pt idx="60713">
                  <c:v>81.031000000000006</c:v>
                </c:pt>
                <c:pt idx="60714">
                  <c:v>81.031999999999996</c:v>
                </c:pt>
                <c:pt idx="60715">
                  <c:v>81.031999999999996</c:v>
                </c:pt>
                <c:pt idx="60716">
                  <c:v>81.031999999999996</c:v>
                </c:pt>
                <c:pt idx="60717">
                  <c:v>81.031999999999996</c:v>
                </c:pt>
                <c:pt idx="60718">
                  <c:v>81.033000000000001</c:v>
                </c:pt>
                <c:pt idx="60719">
                  <c:v>81.033000000000001</c:v>
                </c:pt>
                <c:pt idx="60720">
                  <c:v>81.033000000000001</c:v>
                </c:pt>
                <c:pt idx="60721">
                  <c:v>81.034000000000006</c:v>
                </c:pt>
                <c:pt idx="60722">
                  <c:v>81.034000000000006</c:v>
                </c:pt>
                <c:pt idx="60723">
                  <c:v>81.034000000000006</c:v>
                </c:pt>
                <c:pt idx="60724">
                  <c:v>81.034000000000006</c:v>
                </c:pt>
                <c:pt idx="60725">
                  <c:v>81.034999999999997</c:v>
                </c:pt>
                <c:pt idx="60726">
                  <c:v>81.034999999999997</c:v>
                </c:pt>
                <c:pt idx="60727">
                  <c:v>81.034999999999997</c:v>
                </c:pt>
                <c:pt idx="60728">
                  <c:v>81.036000000000001</c:v>
                </c:pt>
                <c:pt idx="60729">
                  <c:v>81.036000000000001</c:v>
                </c:pt>
                <c:pt idx="60730">
                  <c:v>81.036000000000001</c:v>
                </c:pt>
                <c:pt idx="60731">
                  <c:v>81.036000000000001</c:v>
                </c:pt>
                <c:pt idx="60732">
                  <c:v>81.037000000000006</c:v>
                </c:pt>
                <c:pt idx="60733">
                  <c:v>81.037000000000006</c:v>
                </c:pt>
                <c:pt idx="60734">
                  <c:v>81.037000000000006</c:v>
                </c:pt>
                <c:pt idx="60735">
                  <c:v>81.037999999999997</c:v>
                </c:pt>
                <c:pt idx="60736">
                  <c:v>81.037999999999997</c:v>
                </c:pt>
                <c:pt idx="60737">
                  <c:v>81.037999999999997</c:v>
                </c:pt>
                <c:pt idx="60738">
                  <c:v>81.037999999999997</c:v>
                </c:pt>
                <c:pt idx="60739">
                  <c:v>81.039000000000001</c:v>
                </c:pt>
                <c:pt idx="60740">
                  <c:v>81.039000000000001</c:v>
                </c:pt>
                <c:pt idx="60741">
                  <c:v>81.039000000000001</c:v>
                </c:pt>
                <c:pt idx="60742">
                  <c:v>81.039000000000001</c:v>
                </c:pt>
                <c:pt idx="60743">
                  <c:v>81.040000000000006</c:v>
                </c:pt>
                <c:pt idx="60744">
                  <c:v>81.040000000000006</c:v>
                </c:pt>
                <c:pt idx="60745">
                  <c:v>81.040000000000006</c:v>
                </c:pt>
                <c:pt idx="60746">
                  <c:v>81.040999999999997</c:v>
                </c:pt>
                <c:pt idx="60747">
                  <c:v>81.040999999999997</c:v>
                </c:pt>
                <c:pt idx="60748">
                  <c:v>81.040999999999997</c:v>
                </c:pt>
                <c:pt idx="60749">
                  <c:v>81.040999999999997</c:v>
                </c:pt>
                <c:pt idx="60750">
                  <c:v>81.042000000000002</c:v>
                </c:pt>
                <c:pt idx="60751">
                  <c:v>81.042000000000002</c:v>
                </c:pt>
                <c:pt idx="60752">
                  <c:v>81.042000000000002</c:v>
                </c:pt>
                <c:pt idx="60753">
                  <c:v>81.043000000000006</c:v>
                </c:pt>
                <c:pt idx="60754">
                  <c:v>81.043000000000006</c:v>
                </c:pt>
                <c:pt idx="60755">
                  <c:v>81.043000000000006</c:v>
                </c:pt>
                <c:pt idx="60756">
                  <c:v>81.043000000000006</c:v>
                </c:pt>
                <c:pt idx="60757">
                  <c:v>81.043999999999997</c:v>
                </c:pt>
                <c:pt idx="60758">
                  <c:v>81.043999999999997</c:v>
                </c:pt>
                <c:pt idx="60759">
                  <c:v>81.043999999999997</c:v>
                </c:pt>
                <c:pt idx="60760">
                  <c:v>81.045000000000002</c:v>
                </c:pt>
                <c:pt idx="60761">
                  <c:v>81.045000000000002</c:v>
                </c:pt>
                <c:pt idx="60762">
                  <c:v>81.045000000000002</c:v>
                </c:pt>
                <c:pt idx="60763">
                  <c:v>81.045000000000002</c:v>
                </c:pt>
                <c:pt idx="60764">
                  <c:v>81.046000000000006</c:v>
                </c:pt>
                <c:pt idx="60765">
                  <c:v>81.046000000000006</c:v>
                </c:pt>
                <c:pt idx="60766">
                  <c:v>81.046000000000006</c:v>
                </c:pt>
                <c:pt idx="60767">
                  <c:v>81.046000000000006</c:v>
                </c:pt>
                <c:pt idx="60768">
                  <c:v>81.046999999999997</c:v>
                </c:pt>
                <c:pt idx="60769">
                  <c:v>81.046999999999997</c:v>
                </c:pt>
                <c:pt idx="60770">
                  <c:v>81.046999999999997</c:v>
                </c:pt>
                <c:pt idx="60771">
                  <c:v>81.048000000000002</c:v>
                </c:pt>
                <c:pt idx="60772">
                  <c:v>81.048000000000002</c:v>
                </c:pt>
                <c:pt idx="60773">
                  <c:v>81.048000000000002</c:v>
                </c:pt>
                <c:pt idx="60774">
                  <c:v>81.048000000000002</c:v>
                </c:pt>
                <c:pt idx="60775">
                  <c:v>81.049000000000007</c:v>
                </c:pt>
                <c:pt idx="60776">
                  <c:v>81.049000000000007</c:v>
                </c:pt>
                <c:pt idx="60777">
                  <c:v>81.049000000000007</c:v>
                </c:pt>
                <c:pt idx="60778">
                  <c:v>81.05</c:v>
                </c:pt>
                <c:pt idx="60779">
                  <c:v>81.05</c:v>
                </c:pt>
                <c:pt idx="60780">
                  <c:v>81.05</c:v>
                </c:pt>
                <c:pt idx="60781">
                  <c:v>81.05</c:v>
                </c:pt>
                <c:pt idx="60782">
                  <c:v>81.051000000000002</c:v>
                </c:pt>
                <c:pt idx="60783">
                  <c:v>81.051000000000002</c:v>
                </c:pt>
                <c:pt idx="60784">
                  <c:v>81.051000000000002</c:v>
                </c:pt>
                <c:pt idx="60785">
                  <c:v>81.052000000000007</c:v>
                </c:pt>
                <c:pt idx="60786">
                  <c:v>81.052000000000007</c:v>
                </c:pt>
                <c:pt idx="60787">
                  <c:v>81.052000000000007</c:v>
                </c:pt>
                <c:pt idx="60788">
                  <c:v>81.052000000000007</c:v>
                </c:pt>
                <c:pt idx="60789">
                  <c:v>81.052999999999997</c:v>
                </c:pt>
                <c:pt idx="60790">
                  <c:v>81.052999999999997</c:v>
                </c:pt>
                <c:pt idx="60791">
                  <c:v>81.052999999999997</c:v>
                </c:pt>
                <c:pt idx="60792">
                  <c:v>81.054000000000002</c:v>
                </c:pt>
                <c:pt idx="60793">
                  <c:v>81.054000000000002</c:v>
                </c:pt>
                <c:pt idx="60794">
                  <c:v>81.054000000000002</c:v>
                </c:pt>
                <c:pt idx="60795">
                  <c:v>81.054000000000002</c:v>
                </c:pt>
                <c:pt idx="60796">
                  <c:v>81.055000000000007</c:v>
                </c:pt>
                <c:pt idx="60797">
                  <c:v>81.055000000000007</c:v>
                </c:pt>
                <c:pt idx="60798">
                  <c:v>81.055000000000007</c:v>
                </c:pt>
                <c:pt idx="60799">
                  <c:v>81.055000000000007</c:v>
                </c:pt>
                <c:pt idx="60800">
                  <c:v>81.055999999999997</c:v>
                </c:pt>
                <c:pt idx="60801">
                  <c:v>81.055999999999997</c:v>
                </c:pt>
                <c:pt idx="60802">
                  <c:v>81.055999999999997</c:v>
                </c:pt>
                <c:pt idx="60803">
                  <c:v>81.057000000000002</c:v>
                </c:pt>
                <c:pt idx="60804">
                  <c:v>81.057000000000002</c:v>
                </c:pt>
                <c:pt idx="60805">
                  <c:v>81.057000000000002</c:v>
                </c:pt>
                <c:pt idx="60806">
                  <c:v>81.057000000000002</c:v>
                </c:pt>
                <c:pt idx="60807">
                  <c:v>81.058000000000007</c:v>
                </c:pt>
                <c:pt idx="60808">
                  <c:v>81.058000000000007</c:v>
                </c:pt>
                <c:pt idx="60809">
                  <c:v>81.058000000000007</c:v>
                </c:pt>
                <c:pt idx="60810">
                  <c:v>81.058999999999997</c:v>
                </c:pt>
                <c:pt idx="60811">
                  <c:v>81.058999999999997</c:v>
                </c:pt>
                <c:pt idx="60812">
                  <c:v>81.058999999999997</c:v>
                </c:pt>
                <c:pt idx="60813">
                  <c:v>81.058999999999997</c:v>
                </c:pt>
                <c:pt idx="60814">
                  <c:v>81.06</c:v>
                </c:pt>
                <c:pt idx="60815">
                  <c:v>81.06</c:v>
                </c:pt>
                <c:pt idx="60816">
                  <c:v>81.06</c:v>
                </c:pt>
                <c:pt idx="60817">
                  <c:v>81.061000000000007</c:v>
                </c:pt>
                <c:pt idx="60818">
                  <c:v>81.061000000000007</c:v>
                </c:pt>
                <c:pt idx="60819">
                  <c:v>81.061000000000007</c:v>
                </c:pt>
                <c:pt idx="60820">
                  <c:v>81.061000000000007</c:v>
                </c:pt>
                <c:pt idx="60821">
                  <c:v>81.061999999999998</c:v>
                </c:pt>
                <c:pt idx="60822">
                  <c:v>81.061999999999998</c:v>
                </c:pt>
                <c:pt idx="60823">
                  <c:v>81.061999999999998</c:v>
                </c:pt>
                <c:pt idx="60824">
                  <c:v>81.063000000000002</c:v>
                </c:pt>
                <c:pt idx="60825">
                  <c:v>81.063000000000002</c:v>
                </c:pt>
                <c:pt idx="60826">
                  <c:v>81.063000000000002</c:v>
                </c:pt>
                <c:pt idx="60827">
                  <c:v>81.063000000000002</c:v>
                </c:pt>
                <c:pt idx="60828">
                  <c:v>81.064000000000007</c:v>
                </c:pt>
                <c:pt idx="60829">
                  <c:v>81.064000000000007</c:v>
                </c:pt>
                <c:pt idx="60830">
                  <c:v>81.064000000000007</c:v>
                </c:pt>
                <c:pt idx="60831">
                  <c:v>81.064000000000007</c:v>
                </c:pt>
                <c:pt idx="60832">
                  <c:v>81.064999999999998</c:v>
                </c:pt>
                <c:pt idx="60833">
                  <c:v>81.064999999999998</c:v>
                </c:pt>
                <c:pt idx="60834">
                  <c:v>81.064999999999998</c:v>
                </c:pt>
                <c:pt idx="60835">
                  <c:v>81.066000000000003</c:v>
                </c:pt>
                <c:pt idx="60836">
                  <c:v>81.066000000000003</c:v>
                </c:pt>
                <c:pt idx="60837">
                  <c:v>81.066000000000003</c:v>
                </c:pt>
                <c:pt idx="60838">
                  <c:v>81.066000000000003</c:v>
                </c:pt>
                <c:pt idx="60839">
                  <c:v>81.067000000000007</c:v>
                </c:pt>
                <c:pt idx="60840">
                  <c:v>81.067000000000007</c:v>
                </c:pt>
                <c:pt idx="60841">
                  <c:v>81.067000000000007</c:v>
                </c:pt>
                <c:pt idx="60842">
                  <c:v>81.067999999999998</c:v>
                </c:pt>
                <c:pt idx="60843">
                  <c:v>81.067999999999998</c:v>
                </c:pt>
                <c:pt idx="60844">
                  <c:v>81.067999999999998</c:v>
                </c:pt>
                <c:pt idx="60845">
                  <c:v>81.067999999999998</c:v>
                </c:pt>
                <c:pt idx="60846">
                  <c:v>81.069000000000003</c:v>
                </c:pt>
                <c:pt idx="60847">
                  <c:v>81.069000000000003</c:v>
                </c:pt>
                <c:pt idx="60848">
                  <c:v>81.069000000000003</c:v>
                </c:pt>
                <c:pt idx="60849">
                  <c:v>81.070000000000007</c:v>
                </c:pt>
                <c:pt idx="60850">
                  <c:v>81.070000000000007</c:v>
                </c:pt>
                <c:pt idx="60851">
                  <c:v>81.070000000000007</c:v>
                </c:pt>
                <c:pt idx="60852">
                  <c:v>81.070000000000007</c:v>
                </c:pt>
                <c:pt idx="60853">
                  <c:v>81.070999999999998</c:v>
                </c:pt>
                <c:pt idx="60854">
                  <c:v>81.070999999999998</c:v>
                </c:pt>
                <c:pt idx="60855">
                  <c:v>81.070999999999998</c:v>
                </c:pt>
                <c:pt idx="60856">
                  <c:v>81.070999999999998</c:v>
                </c:pt>
                <c:pt idx="60857">
                  <c:v>81.072000000000003</c:v>
                </c:pt>
                <c:pt idx="60858">
                  <c:v>81.072000000000003</c:v>
                </c:pt>
                <c:pt idx="60859">
                  <c:v>81.072000000000003</c:v>
                </c:pt>
                <c:pt idx="60860">
                  <c:v>81.073000000000008</c:v>
                </c:pt>
                <c:pt idx="60861">
                  <c:v>81.073000000000008</c:v>
                </c:pt>
                <c:pt idx="60862">
                  <c:v>81.073000000000008</c:v>
                </c:pt>
                <c:pt idx="60863">
                  <c:v>81.073000000000008</c:v>
                </c:pt>
                <c:pt idx="60864">
                  <c:v>81.073999999999998</c:v>
                </c:pt>
                <c:pt idx="60865">
                  <c:v>81.073999999999998</c:v>
                </c:pt>
                <c:pt idx="60866">
                  <c:v>81.073999999999998</c:v>
                </c:pt>
                <c:pt idx="60867">
                  <c:v>81.075000000000003</c:v>
                </c:pt>
                <c:pt idx="60868">
                  <c:v>81.075000000000003</c:v>
                </c:pt>
                <c:pt idx="60869">
                  <c:v>81.075000000000003</c:v>
                </c:pt>
                <c:pt idx="60870">
                  <c:v>81.075000000000003</c:v>
                </c:pt>
                <c:pt idx="60871">
                  <c:v>81.076000000000008</c:v>
                </c:pt>
                <c:pt idx="60872">
                  <c:v>81.076000000000008</c:v>
                </c:pt>
                <c:pt idx="60873">
                  <c:v>81.076000000000008</c:v>
                </c:pt>
                <c:pt idx="60874">
                  <c:v>81.076999999999998</c:v>
                </c:pt>
                <c:pt idx="60875">
                  <c:v>81.076999999999998</c:v>
                </c:pt>
                <c:pt idx="60876">
                  <c:v>81.076999999999998</c:v>
                </c:pt>
                <c:pt idx="60877">
                  <c:v>81.076999999999998</c:v>
                </c:pt>
                <c:pt idx="60878">
                  <c:v>81.078000000000003</c:v>
                </c:pt>
                <c:pt idx="60879">
                  <c:v>81.078000000000003</c:v>
                </c:pt>
                <c:pt idx="60880">
                  <c:v>81.078000000000003</c:v>
                </c:pt>
                <c:pt idx="60881">
                  <c:v>81.078000000000003</c:v>
                </c:pt>
                <c:pt idx="60882">
                  <c:v>81.079000000000008</c:v>
                </c:pt>
                <c:pt idx="60883">
                  <c:v>81.079000000000008</c:v>
                </c:pt>
                <c:pt idx="60884">
                  <c:v>81.079000000000008</c:v>
                </c:pt>
                <c:pt idx="60885">
                  <c:v>81.08</c:v>
                </c:pt>
                <c:pt idx="60886">
                  <c:v>81.08</c:v>
                </c:pt>
                <c:pt idx="60887">
                  <c:v>81.08</c:v>
                </c:pt>
                <c:pt idx="60888">
                  <c:v>81.08</c:v>
                </c:pt>
                <c:pt idx="60889">
                  <c:v>81.081000000000003</c:v>
                </c:pt>
                <c:pt idx="60890">
                  <c:v>81.081000000000003</c:v>
                </c:pt>
                <c:pt idx="60891">
                  <c:v>81.081000000000003</c:v>
                </c:pt>
                <c:pt idx="60892">
                  <c:v>81.082000000000008</c:v>
                </c:pt>
                <c:pt idx="60893">
                  <c:v>81.082000000000008</c:v>
                </c:pt>
                <c:pt idx="60894">
                  <c:v>81.082000000000008</c:v>
                </c:pt>
                <c:pt idx="60895">
                  <c:v>81.082000000000008</c:v>
                </c:pt>
                <c:pt idx="60896">
                  <c:v>81.082999999999998</c:v>
                </c:pt>
                <c:pt idx="60897">
                  <c:v>81.082999999999998</c:v>
                </c:pt>
                <c:pt idx="60898">
                  <c:v>81.082999999999998</c:v>
                </c:pt>
                <c:pt idx="60899">
                  <c:v>81.084000000000003</c:v>
                </c:pt>
                <c:pt idx="60900">
                  <c:v>81.084000000000003</c:v>
                </c:pt>
                <c:pt idx="60901">
                  <c:v>81.084000000000003</c:v>
                </c:pt>
                <c:pt idx="60902">
                  <c:v>81.084000000000003</c:v>
                </c:pt>
                <c:pt idx="60903">
                  <c:v>81.085000000000008</c:v>
                </c:pt>
                <c:pt idx="60904">
                  <c:v>81.085000000000008</c:v>
                </c:pt>
                <c:pt idx="60905">
                  <c:v>81.085000000000008</c:v>
                </c:pt>
                <c:pt idx="60906">
                  <c:v>81.085000000000008</c:v>
                </c:pt>
                <c:pt idx="60907">
                  <c:v>81.085999999999999</c:v>
                </c:pt>
                <c:pt idx="60908">
                  <c:v>81.085999999999999</c:v>
                </c:pt>
                <c:pt idx="60909">
                  <c:v>81.085999999999999</c:v>
                </c:pt>
                <c:pt idx="60910">
                  <c:v>81.087000000000003</c:v>
                </c:pt>
                <c:pt idx="60911">
                  <c:v>81.087000000000003</c:v>
                </c:pt>
                <c:pt idx="60912">
                  <c:v>81.087000000000003</c:v>
                </c:pt>
                <c:pt idx="60913">
                  <c:v>81.087000000000003</c:v>
                </c:pt>
                <c:pt idx="60914">
                  <c:v>81.088000000000008</c:v>
                </c:pt>
                <c:pt idx="60915">
                  <c:v>81.088000000000008</c:v>
                </c:pt>
                <c:pt idx="60916">
                  <c:v>81.088000000000008</c:v>
                </c:pt>
                <c:pt idx="60917">
                  <c:v>81.088999999999999</c:v>
                </c:pt>
                <c:pt idx="60918">
                  <c:v>81.088999999999999</c:v>
                </c:pt>
                <c:pt idx="60919">
                  <c:v>81.088999999999999</c:v>
                </c:pt>
                <c:pt idx="60920">
                  <c:v>81.088999999999999</c:v>
                </c:pt>
                <c:pt idx="60921">
                  <c:v>81.09</c:v>
                </c:pt>
                <c:pt idx="60922">
                  <c:v>81.09</c:v>
                </c:pt>
                <c:pt idx="60923">
                  <c:v>81.09</c:v>
                </c:pt>
                <c:pt idx="60924">
                  <c:v>81.091000000000008</c:v>
                </c:pt>
                <c:pt idx="60925">
                  <c:v>81.091000000000008</c:v>
                </c:pt>
                <c:pt idx="60926">
                  <c:v>81.091000000000008</c:v>
                </c:pt>
                <c:pt idx="60927">
                  <c:v>81.091000000000008</c:v>
                </c:pt>
                <c:pt idx="60928">
                  <c:v>81.091999999999999</c:v>
                </c:pt>
                <c:pt idx="60929">
                  <c:v>81.091999999999999</c:v>
                </c:pt>
                <c:pt idx="60930">
                  <c:v>81.091999999999999</c:v>
                </c:pt>
                <c:pt idx="60931">
                  <c:v>81.091999999999999</c:v>
                </c:pt>
                <c:pt idx="60932">
                  <c:v>81.093000000000004</c:v>
                </c:pt>
                <c:pt idx="60933">
                  <c:v>81.093000000000004</c:v>
                </c:pt>
                <c:pt idx="60934">
                  <c:v>81.093000000000004</c:v>
                </c:pt>
                <c:pt idx="60935">
                  <c:v>81.094000000000008</c:v>
                </c:pt>
                <c:pt idx="60936">
                  <c:v>81.094000000000008</c:v>
                </c:pt>
                <c:pt idx="60937">
                  <c:v>81.094000000000008</c:v>
                </c:pt>
                <c:pt idx="60938">
                  <c:v>81.094000000000008</c:v>
                </c:pt>
                <c:pt idx="60939">
                  <c:v>81.094999999999999</c:v>
                </c:pt>
                <c:pt idx="60940">
                  <c:v>81.094999999999999</c:v>
                </c:pt>
                <c:pt idx="60941">
                  <c:v>81.094999999999999</c:v>
                </c:pt>
                <c:pt idx="60942">
                  <c:v>81.096000000000004</c:v>
                </c:pt>
                <c:pt idx="60943">
                  <c:v>81.096000000000004</c:v>
                </c:pt>
                <c:pt idx="60944">
                  <c:v>81.096000000000004</c:v>
                </c:pt>
                <c:pt idx="60945">
                  <c:v>81.096000000000004</c:v>
                </c:pt>
                <c:pt idx="60946">
                  <c:v>81.097000000000008</c:v>
                </c:pt>
                <c:pt idx="60947">
                  <c:v>81.097000000000008</c:v>
                </c:pt>
                <c:pt idx="60948">
                  <c:v>81.097000000000008</c:v>
                </c:pt>
                <c:pt idx="60949">
                  <c:v>81.097999999999999</c:v>
                </c:pt>
                <c:pt idx="60950">
                  <c:v>81.097999999999999</c:v>
                </c:pt>
                <c:pt idx="60951">
                  <c:v>81.097999999999999</c:v>
                </c:pt>
                <c:pt idx="60952">
                  <c:v>81.097999999999999</c:v>
                </c:pt>
                <c:pt idx="60953">
                  <c:v>81.099000000000004</c:v>
                </c:pt>
                <c:pt idx="60954">
                  <c:v>81.099000000000004</c:v>
                </c:pt>
                <c:pt idx="60955">
                  <c:v>81.099000000000004</c:v>
                </c:pt>
                <c:pt idx="60956">
                  <c:v>81.099000000000004</c:v>
                </c:pt>
                <c:pt idx="60957">
                  <c:v>81.100000000000009</c:v>
                </c:pt>
                <c:pt idx="60958">
                  <c:v>81.100000000000009</c:v>
                </c:pt>
                <c:pt idx="60959">
                  <c:v>81.100000000000009</c:v>
                </c:pt>
                <c:pt idx="60960">
                  <c:v>81.100999999999999</c:v>
                </c:pt>
                <c:pt idx="60961">
                  <c:v>81.100999999999999</c:v>
                </c:pt>
                <c:pt idx="60962">
                  <c:v>81.100999999999999</c:v>
                </c:pt>
                <c:pt idx="60963">
                  <c:v>81.100999999999999</c:v>
                </c:pt>
                <c:pt idx="60964">
                  <c:v>81.102000000000004</c:v>
                </c:pt>
                <c:pt idx="60965">
                  <c:v>81.102000000000004</c:v>
                </c:pt>
                <c:pt idx="60966">
                  <c:v>81.102000000000004</c:v>
                </c:pt>
                <c:pt idx="60967">
                  <c:v>81.103000000000009</c:v>
                </c:pt>
                <c:pt idx="60968">
                  <c:v>81.103000000000009</c:v>
                </c:pt>
                <c:pt idx="60969">
                  <c:v>81.103000000000009</c:v>
                </c:pt>
                <c:pt idx="60970">
                  <c:v>81.103000000000009</c:v>
                </c:pt>
                <c:pt idx="60971">
                  <c:v>81.103999999999999</c:v>
                </c:pt>
                <c:pt idx="60972">
                  <c:v>81.103999999999999</c:v>
                </c:pt>
                <c:pt idx="60973">
                  <c:v>81.103999999999999</c:v>
                </c:pt>
                <c:pt idx="60974">
                  <c:v>81.105000000000004</c:v>
                </c:pt>
                <c:pt idx="60975">
                  <c:v>81.105000000000004</c:v>
                </c:pt>
                <c:pt idx="60976">
                  <c:v>81.105000000000004</c:v>
                </c:pt>
                <c:pt idx="60977">
                  <c:v>81.105000000000004</c:v>
                </c:pt>
                <c:pt idx="60978">
                  <c:v>81.106000000000009</c:v>
                </c:pt>
                <c:pt idx="60979">
                  <c:v>81.106000000000009</c:v>
                </c:pt>
                <c:pt idx="60980">
                  <c:v>81.106000000000009</c:v>
                </c:pt>
                <c:pt idx="60981">
                  <c:v>81.106000000000009</c:v>
                </c:pt>
                <c:pt idx="60982">
                  <c:v>81.106999999999999</c:v>
                </c:pt>
                <c:pt idx="60983">
                  <c:v>81.106999999999999</c:v>
                </c:pt>
                <c:pt idx="60984">
                  <c:v>81.106999999999999</c:v>
                </c:pt>
                <c:pt idx="60985">
                  <c:v>81.108000000000004</c:v>
                </c:pt>
                <c:pt idx="60986">
                  <c:v>81.108000000000004</c:v>
                </c:pt>
                <c:pt idx="60987">
                  <c:v>81.108000000000004</c:v>
                </c:pt>
                <c:pt idx="60988">
                  <c:v>81.108000000000004</c:v>
                </c:pt>
                <c:pt idx="60989">
                  <c:v>81.108999999999995</c:v>
                </c:pt>
                <c:pt idx="60990">
                  <c:v>81.108999999999995</c:v>
                </c:pt>
                <c:pt idx="60991">
                  <c:v>81.108999999999995</c:v>
                </c:pt>
                <c:pt idx="60992">
                  <c:v>81.11</c:v>
                </c:pt>
                <c:pt idx="60993">
                  <c:v>81.11</c:v>
                </c:pt>
                <c:pt idx="60994">
                  <c:v>81.11</c:v>
                </c:pt>
                <c:pt idx="60995">
                  <c:v>81.11</c:v>
                </c:pt>
                <c:pt idx="60996">
                  <c:v>81.111000000000004</c:v>
                </c:pt>
                <c:pt idx="60997">
                  <c:v>81.111000000000004</c:v>
                </c:pt>
                <c:pt idx="60998">
                  <c:v>81.111000000000004</c:v>
                </c:pt>
                <c:pt idx="60999">
                  <c:v>81.111999999999995</c:v>
                </c:pt>
                <c:pt idx="61000">
                  <c:v>81.111999999999995</c:v>
                </c:pt>
                <c:pt idx="61001">
                  <c:v>81.111999999999995</c:v>
                </c:pt>
                <c:pt idx="61002">
                  <c:v>81.111999999999995</c:v>
                </c:pt>
                <c:pt idx="61003">
                  <c:v>81.113</c:v>
                </c:pt>
                <c:pt idx="61004">
                  <c:v>81.113</c:v>
                </c:pt>
                <c:pt idx="61005">
                  <c:v>81.113</c:v>
                </c:pt>
                <c:pt idx="61006">
                  <c:v>81.114000000000004</c:v>
                </c:pt>
                <c:pt idx="61007">
                  <c:v>81.114000000000004</c:v>
                </c:pt>
                <c:pt idx="61008">
                  <c:v>81.114000000000004</c:v>
                </c:pt>
                <c:pt idx="61009">
                  <c:v>81.114000000000004</c:v>
                </c:pt>
                <c:pt idx="61010">
                  <c:v>81.114999999999995</c:v>
                </c:pt>
                <c:pt idx="61011">
                  <c:v>81.114999999999995</c:v>
                </c:pt>
                <c:pt idx="61012">
                  <c:v>81.114999999999995</c:v>
                </c:pt>
                <c:pt idx="61013">
                  <c:v>81.114999999999995</c:v>
                </c:pt>
                <c:pt idx="61014">
                  <c:v>81.116</c:v>
                </c:pt>
                <c:pt idx="61015">
                  <c:v>81.116</c:v>
                </c:pt>
                <c:pt idx="61016">
                  <c:v>81.116</c:v>
                </c:pt>
                <c:pt idx="61017">
                  <c:v>81.117000000000004</c:v>
                </c:pt>
                <c:pt idx="61018">
                  <c:v>81.117000000000004</c:v>
                </c:pt>
                <c:pt idx="61019">
                  <c:v>81.117000000000004</c:v>
                </c:pt>
                <c:pt idx="61020">
                  <c:v>81.117000000000004</c:v>
                </c:pt>
                <c:pt idx="61021">
                  <c:v>81.117999999999995</c:v>
                </c:pt>
                <c:pt idx="61022">
                  <c:v>81.117999999999995</c:v>
                </c:pt>
                <c:pt idx="61023">
                  <c:v>81.117999999999995</c:v>
                </c:pt>
                <c:pt idx="61024">
                  <c:v>81.119</c:v>
                </c:pt>
                <c:pt idx="61025">
                  <c:v>81.119</c:v>
                </c:pt>
                <c:pt idx="61026">
                  <c:v>81.119</c:v>
                </c:pt>
                <c:pt idx="61027">
                  <c:v>81.119</c:v>
                </c:pt>
                <c:pt idx="61028">
                  <c:v>81.12</c:v>
                </c:pt>
                <c:pt idx="61029">
                  <c:v>81.12</c:v>
                </c:pt>
                <c:pt idx="61030">
                  <c:v>81.12</c:v>
                </c:pt>
                <c:pt idx="61031">
                  <c:v>81.120999999999995</c:v>
                </c:pt>
                <c:pt idx="61032">
                  <c:v>81.120999999999995</c:v>
                </c:pt>
                <c:pt idx="61033">
                  <c:v>81.120999999999995</c:v>
                </c:pt>
                <c:pt idx="61034">
                  <c:v>81.120999999999995</c:v>
                </c:pt>
                <c:pt idx="61035">
                  <c:v>81.122</c:v>
                </c:pt>
                <c:pt idx="61036">
                  <c:v>81.122</c:v>
                </c:pt>
                <c:pt idx="61037">
                  <c:v>81.122</c:v>
                </c:pt>
                <c:pt idx="61038">
                  <c:v>81.122</c:v>
                </c:pt>
                <c:pt idx="61039">
                  <c:v>81.123000000000005</c:v>
                </c:pt>
                <c:pt idx="61040">
                  <c:v>81.123000000000005</c:v>
                </c:pt>
                <c:pt idx="61041">
                  <c:v>81.123000000000005</c:v>
                </c:pt>
                <c:pt idx="61042">
                  <c:v>81.123999999999995</c:v>
                </c:pt>
                <c:pt idx="61043">
                  <c:v>81.123999999999995</c:v>
                </c:pt>
                <c:pt idx="61044">
                  <c:v>81.123999999999995</c:v>
                </c:pt>
                <c:pt idx="61045">
                  <c:v>81.123999999999995</c:v>
                </c:pt>
                <c:pt idx="61046">
                  <c:v>81.125</c:v>
                </c:pt>
                <c:pt idx="61047">
                  <c:v>81.125</c:v>
                </c:pt>
                <c:pt idx="61048">
                  <c:v>81.125</c:v>
                </c:pt>
                <c:pt idx="61049">
                  <c:v>81.126000000000005</c:v>
                </c:pt>
                <c:pt idx="61050">
                  <c:v>81.126000000000005</c:v>
                </c:pt>
                <c:pt idx="61051">
                  <c:v>81.126000000000005</c:v>
                </c:pt>
                <c:pt idx="61052">
                  <c:v>81.126000000000005</c:v>
                </c:pt>
                <c:pt idx="61053">
                  <c:v>81.126999999999995</c:v>
                </c:pt>
                <c:pt idx="61054">
                  <c:v>81.126999999999995</c:v>
                </c:pt>
                <c:pt idx="61055">
                  <c:v>81.126999999999995</c:v>
                </c:pt>
                <c:pt idx="61056">
                  <c:v>81.128</c:v>
                </c:pt>
                <c:pt idx="61057">
                  <c:v>81.128</c:v>
                </c:pt>
                <c:pt idx="61058">
                  <c:v>81.128</c:v>
                </c:pt>
                <c:pt idx="61059">
                  <c:v>81.128</c:v>
                </c:pt>
                <c:pt idx="61060">
                  <c:v>81.129000000000005</c:v>
                </c:pt>
                <c:pt idx="61061">
                  <c:v>81.129000000000005</c:v>
                </c:pt>
                <c:pt idx="61062">
                  <c:v>81.129000000000005</c:v>
                </c:pt>
                <c:pt idx="61063">
                  <c:v>81.13</c:v>
                </c:pt>
                <c:pt idx="61064">
                  <c:v>81.13</c:v>
                </c:pt>
                <c:pt idx="61065">
                  <c:v>81.13</c:v>
                </c:pt>
                <c:pt idx="61066">
                  <c:v>81.13</c:v>
                </c:pt>
                <c:pt idx="61067">
                  <c:v>81.131</c:v>
                </c:pt>
                <c:pt idx="61068">
                  <c:v>81.131</c:v>
                </c:pt>
                <c:pt idx="61069">
                  <c:v>81.131</c:v>
                </c:pt>
                <c:pt idx="61070">
                  <c:v>81.131</c:v>
                </c:pt>
                <c:pt idx="61071">
                  <c:v>81.132000000000005</c:v>
                </c:pt>
                <c:pt idx="61072">
                  <c:v>81.132000000000005</c:v>
                </c:pt>
                <c:pt idx="61073">
                  <c:v>81.132000000000005</c:v>
                </c:pt>
                <c:pt idx="61074">
                  <c:v>81.132999999999996</c:v>
                </c:pt>
                <c:pt idx="61075">
                  <c:v>81.132999999999996</c:v>
                </c:pt>
                <c:pt idx="61076">
                  <c:v>81.132999999999996</c:v>
                </c:pt>
                <c:pt idx="61077">
                  <c:v>81.132999999999996</c:v>
                </c:pt>
                <c:pt idx="61078">
                  <c:v>81.134</c:v>
                </c:pt>
                <c:pt idx="61079">
                  <c:v>81.134</c:v>
                </c:pt>
                <c:pt idx="61080">
                  <c:v>81.134</c:v>
                </c:pt>
                <c:pt idx="61081">
                  <c:v>81.135000000000005</c:v>
                </c:pt>
                <c:pt idx="61082">
                  <c:v>81.135000000000005</c:v>
                </c:pt>
                <c:pt idx="61083">
                  <c:v>81.135000000000005</c:v>
                </c:pt>
                <c:pt idx="61084">
                  <c:v>81.135000000000005</c:v>
                </c:pt>
                <c:pt idx="61085">
                  <c:v>81.135999999999996</c:v>
                </c:pt>
                <c:pt idx="61086">
                  <c:v>81.135999999999996</c:v>
                </c:pt>
                <c:pt idx="61087">
                  <c:v>81.135999999999996</c:v>
                </c:pt>
                <c:pt idx="61088">
                  <c:v>81.137</c:v>
                </c:pt>
                <c:pt idx="61089">
                  <c:v>81.137</c:v>
                </c:pt>
                <c:pt idx="61090">
                  <c:v>81.137</c:v>
                </c:pt>
                <c:pt idx="61091">
                  <c:v>81.137</c:v>
                </c:pt>
                <c:pt idx="61092">
                  <c:v>81.138000000000005</c:v>
                </c:pt>
                <c:pt idx="61093">
                  <c:v>81.138000000000005</c:v>
                </c:pt>
                <c:pt idx="61094">
                  <c:v>81.138000000000005</c:v>
                </c:pt>
                <c:pt idx="61095">
                  <c:v>81.138000000000005</c:v>
                </c:pt>
                <c:pt idx="61096">
                  <c:v>81.138999999999996</c:v>
                </c:pt>
                <c:pt idx="61097">
                  <c:v>81.138999999999996</c:v>
                </c:pt>
                <c:pt idx="61098">
                  <c:v>81.138999999999996</c:v>
                </c:pt>
                <c:pt idx="61099">
                  <c:v>81.14</c:v>
                </c:pt>
                <c:pt idx="61100">
                  <c:v>81.14</c:v>
                </c:pt>
                <c:pt idx="61101">
                  <c:v>81.14</c:v>
                </c:pt>
                <c:pt idx="61102">
                  <c:v>81.14</c:v>
                </c:pt>
                <c:pt idx="61103">
                  <c:v>81.141000000000005</c:v>
                </c:pt>
                <c:pt idx="61104">
                  <c:v>81.141000000000005</c:v>
                </c:pt>
                <c:pt idx="61105">
                  <c:v>81.141000000000005</c:v>
                </c:pt>
                <c:pt idx="61106">
                  <c:v>81.141999999999996</c:v>
                </c:pt>
                <c:pt idx="61107">
                  <c:v>81.141999999999996</c:v>
                </c:pt>
                <c:pt idx="61108">
                  <c:v>81.141999999999996</c:v>
                </c:pt>
                <c:pt idx="61109">
                  <c:v>81.141999999999996</c:v>
                </c:pt>
                <c:pt idx="61110">
                  <c:v>81.143000000000001</c:v>
                </c:pt>
                <c:pt idx="61111">
                  <c:v>81.143000000000001</c:v>
                </c:pt>
                <c:pt idx="61112">
                  <c:v>81.143000000000001</c:v>
                </c:pt>
                <c:pt idx="61113">
                  <c:v>81.144000000000005</c:v>
                </c:pt>
                <c:pt idx="61114">
                  <c:v>81.144000000000005</c:v>
                </c:pt>
                <c:pt idx="61115">
                  <c:v>81.144000000000005</c:v>
                </c:pt>
                <c:pt idx="61116">
                  <c:v>81.144000000000005</c:v>
                </c:pt>
                <c:pt idx="61117">
                  <c:v>81.144999999999996</c:v>
                </c:pt>
                <c:pt idx="61118">
                  <c:v>81.144999999999996</c:v>
                </c:pt>
                <c:pt idx="61119">
                  <c:v>81.144999999999996</c:v>
                </c:pt>
                <c:pt idx="61120">
                  <c:v>81.146000000000001</c:v>
                </c:pt>
                <c:pt idx="61121">
                  <c:v>81.146000000000001</c:v>
                </c:pt>
                <c:pt idx="61122">
                  <c:v>81.146000000000001</c:v>
                </c:pt>
                <c:pt idx="61123">
                  <c:v>81.146000000000001</c:v>
                </c:pt>
                <c:pt idx="61124">
                  <c:v>81.147000000000006</c:v>
                </c:pt>
                <c:pt idx="61125">
                  <c:v>81.147000000000006</c:v>
                </c:pt>
                <c:pt idx="61126">
                  <c:v>81.147000000000006</c:v>
                </c:pt>
                <c:pt idx="61127">
                  <c:v>81.147000000000006</c:v>
                </c:pt>
                <c:pt idx="61128">
                  <c:v>81.147999999999996</c:v>
                </c:pt>
                <c:pt idx="61129">
                  <c:v>81.147999999999996</c:v>
                </c:pt>
                <c:pt idx="61130">
                  <c:v>81.147999999999996</c:v>
                </c:pt>
                <c:pt idx="61131">
                  <c:v>81.149000000000001</c:v>
                </c:pt>
                <c:pt idx="61132">
                  <c:v>81.149000000000001</c:v>
                </c:pt>
                <c:pt idx="61133">
                  <c:v>81.149000000000001</c:v>
                </c:pt>
                <c:pt idx="61134">
                  <c:v>81.149000000000001</c:v>
                </c:pt>
                <c:pt idx="61135">
                  <c:v>81.150000000000006</c:v>
                </c:pt>
                <c:pt idx="61136">
                  <c:v>81.150000000000006</c:v>
                </c:pt>
                <c:pt idx="61137">
                  <c:v>81.150000000000006</c:v>
                </c:pt>
                <c:pt idx="61138">
                  <c:v>81.150999999999996</c:v>
                </c:pt>
                <c:pt idx="61139">
                  <c:v>81.150999999999996</c:v>
                </c:pt>
                <c:pt idx="61140">
                  <c:v>81.150999999999996</c:v>
                </c:pt>
                <c:pt idx="61141">
                  <c:v>81.150999999999996</c:v>
                </c:pt>
                <c:pt idx="61142">
                  <c:v>81.152000000000001</c:v>
                </c:pt>
                <c:pt idx="61143">
                  <c:v>81.152000000000001</c:v>
                </c:pt>
                <c:pt idx="61144">
                  <c:v>81.152000000000001</c:v>
                </c:pt>
                <c:pt idx="61145">
                  <c:v>81.153000000000006</c:v>
                </c:pt>
                <c:pt idx="61146">
                  <c:v>81.153000000000006</c:v>
                </c:pt>
                <c:pt idx="61147">
                  <c:v>81.153000000000006</c:v>
                </c:pt>
                <c:pt idx="61148">
                  <c:v>81.153000000000006</c:v>
                </c:pt>
                <c:pt idx="61149">
                  <c:v>81.153999999999996</c:v>
                </c:pt>
                <c:pt idx="61150">
                  <c:v>81.153999999999996</c:v>
                </c:pt>
                <c:pt idx="61151">
                  <c:v>81.153999999999996</c:v>
                </c:pt>
                <c:pt idx="61152">
                  <c:v>81.155000000000001</c:v>
                </c:pt>
                <c:pt idx="61153">
                  <c:v>81.155000000000001</c:v>
                </c:pt>
                <c:pt idx="61154">
                  <c:v>81.155000000000001</c:v>
                </c:pt>
                <c:pt idx="61155">
                  <c:v>81.155000000000001</c:v>
                </c:pt>
                <c:pt idx="61156">
                  <c:v>81.156000000000006</c:v>
                </c:pt>
                <c:pt idx="61157">
                  <c:v>81.156000000000006</c:v>
                </c:pt>
                <c:pt idx="61158">
                  <c:v>81.156000000000006</c:v>
                </c:pt>
                <c:pt idx="61159">
                  <c:v>81.156000000000006</c:v>
                </c:pt>
                <c:pt idx="61160">
                  <c:v>81.156999999999996</c:v>
                </c:pt>
                <c:pt idx="61161">
                  <c:v>81.156999999999996</c:v>
                </c:pt>
                <c:pt idx="61162">
                  <c:v>81.156999999999996</c:v>
                </c:pt>
                <c:pt idx="61163">
                  <c:v>81.158000000000001</c:v>
                </c:pt>
                <c:pt idx="61164">
                  <c:v>81.158000000000001</c:v>
                </c:pt>
                <c:pt idx="61165">
                  <c:v>81.158000000000001</c:v>
                </c:pt>
                <c:pt idx="61166">
                  <c:v>81.158000000000001</c:v>
                </c:pt>
                <c:pt idx="61167">
                  <c:v>81.159000000000006</c:v>
                </c:pt>
                <c:pt idx="61168">
                  <c:v>81.159000000000006</c:v>
                </c:pt>
                <c:pt idx="61169">
                  <c:v>81.159000000000006</c:v>
                </c:pt>
                <c:pt idx="61170">
                  <c:v>81.16</c:v>
                </c:pt>
                <c:pt idx="61171">
                  <c:v>81.16</c:v>
                </c:pt>
                <c:pt idx="61172">
                  <c:v>81.16</c:v>
                </c:pt>
                <c:pt idx="61173">
                  <c:v>81.16</c:v>
                </c:pt>
                <c:pt idx="61174">
                  <c:v>81.161000000000001</c:v>
                </c:pt>
                <c:pt idx="61175">
                  <c:v>81.161000000000001</c:v>
                </c:pt>
                <c:pt idx="61176">
                  <c:v>81.161000000000001</c:v>
                </c:pt>
                <c:pt idx="61177">
                  <c:v>81.162000000000006</c:v>
                </c:pt>
                <c:pt idx="61178">
                  <c:v>81.162000000000006</c:v>
                </c:pt>
                <c:pt idx="61179">
                  <c:v>81.162000000000006</c:v>
                </c:pt>
                <c:pt idx="61180">
                  <c:v>81.162000000000006</c:v>
                </c:pt>
                <c:pt idx="61181">
                  <c:v>81.162999999999997</c:v>
                </c:pt>
                <c:pt idx="61182">
                  <c:v>81.162999999999997</c:v>
                </c:pt>
                <c:pt idx="61183">
                  <c:v>81.162999999999997</c:v>
                </c:pt>
                <c:pt idx="61184">
                  <c:v>81.162999999999997</c:v>
                </c:pt>
                <c:pt idx="61185">
                  <c:v>81.164000000000001</c:v>
                </c:pt>
                <c:pt idx="61186">
                  <c:v>81.164000000000001</c:v>
                </c:pt>
                <c:pt idx="61187">
                  <c:v>81.164000000000001</c:v>
                </c:pt>
                <c:pt idx="61188">
                  <c:v>81.165000000000006</c:v>
                </c:pt>
                <c:pt idx="61189">
                  <c:v>81.165000000000006</c:v>
                </c:pt>
                <c:pt idx="61190">
                  <c:v>81.165000000000006</c:v>
                </c:pt>
                <c:pt idx="61191">
                  <c:v>81.165000000000006</c:v>
                </c:pt>
                <c:pt idx="61192">
                  <c:v>81.165999999999997</c:v>
                </c:pt>
                <c:pt idx="61193">
                  <c:v>81.165999999999997</c:v>
                </c:pt>
                <c:pt idx="61194">
                  <c:v>81.165999999999997</c:v>
                </c:pt>
                <c:pt idx="61195">
                  <c:v>81.167000000000002</c:v>
                </c:pt>
                <c:pt idx="61196">
                  <c:v>81.167000000000002</c:v>
                </c:pt>
                <c:pt idx="61197">
                  <c:v>81.167000000000002</c:v>
                </c:pt>
                <c:pt idx="61198">
                  <c:v>81.167000000000002</c:v>
                </c:pt>
                <c:pt idx="61199">
                  <c:v>81.168000000000006</c:v>
                </c:pt>
                <c:pt idx="61200">
                  <c:v>81.168000000000006</c:v>
                </c:pt>
                <c:pt idx="61201">
                  <c:v>81.168000000000006</c:v>
                </c:pt>
                <c:pt idx="61202">
                  <c:v>81.168999999999997</c:v>
                </c:pt>
                <c:pt idx="61203">
                  <c:v>81.168999999999997</c:v>
                </c:pt>
                <c:pt idx="61204">
                  <c:v>81.168999999999997</c:v>
                </c:pt>
                <c:pt idx="61205">
                  <c:v>81.168999999999997</c:v>
                </c:pt>
                <c:pt idx="61206">
                  <c:v>81.17</c:v>
                </c:pt>
                <c:pt idx="61207">
                  <c:v>81.17</c:v>
                </c:pt>
                <c:pt idx="61208">
                  <c:v>81.17</c:v>
                </c:pt>
                <c:pt idx="61209">
                  <c:v>81.171000000000006</c:v>
                </c:pt>
                <c:pt idx="61210">
                  <c:v>81.171000000000006</c:v>
                </c:pt>
                <c:pt idx="61211">
                  <c:v>81.171000000000006</c:v>
                </c:pt>
                <c:pt idx="61212">
                  <c:v>81.171000000000006</c:v>
                </c:pt>
                <c:pt idx="61213">
                  <c:v>81.171999999999997</c:v>
                </c:pt>
                <c:pt idx="61214">
                  <c:v>81.171999999999997</c:v>
                </c:pt>
                <c:pt idx="61215">
                  <c:v>81.171999999999997</c:v>
                </c:pt>
                <c:pt idx="61216">
                  <c:v>81.171999999999997</c:v>
                </c:pt>
                <c:pt idx="61217">
                  <c:v>81.173000000000002</c:v>
                </c:pt>
                <c:pt idx="61218">
                  <c:v>81.173000000000002</c:v>
                </c:pt>
                <c:pt idx="61219">
                  <c:v>81.173000000000002</c:v>
                </c:pt>
                <c:pt idx="61220">
                  <c:v>81.174000000000007</c:v>
                </c:pt>
                <c:pt idx="61221">
                  <c:v>81.174000000000007</c:v>
                </c:pt>
                <c:pt idx="61222">
                  <c:v>81.174000000000007</c:v>
                </c:pt>
                <c:pt idx="61223">
                  <c:v>81.174000000000007</c:v>
                </c:pt>
                <c:pt idx="61224">
                  <c:v>81.174999999999997</c:v>
                </c:pt>
                <c:pt idx="61225">
                  <c:v>81.174999999999997</c:v>
                </c:pt>
                <c:pt idx="61226">
                  <c:v>81.174999999999997</c:v>
                </c:pt>
                <c:pt idx="61227">
                  <c:v>81.176000000000002</c:v>
                </c:pt>
                <c:pt idx="61228">
                  <c:v>81.176000000000002</c:v>
                </c:pt>
                <c:pt idx="61229">
                  <c:v>81.176000000000002</c:v>
                </c:pt>
                <c:pt idx="61230">
                  <c:v>81.176000000000002</c:v>
                </c:pt>
                <c:pt idx="61231">
                  <c:v>81.177000000000007</c:v>
                </c:pt>
                <c:pt idx="61232">
                  <c:v>81.177000000000007</c:v>
                </c:pt>
                <c:pt idx="61233">
                  <c:v>81.177000000000007</c:v>
                </c:pt>
                <c:pt idx="61234">
                  <c:v>81.177999999999997</c:v>
                </c:pt>
                <c:pt idx="61235">
                  <c:v>81.177999999999997</c:v>
                </c:pt>
                <c:pt idx="61236">
                  <c:v>81.177999999999997</c:v>
                </c:pt>
                <c:pt idx="61237">
                  <c:v>81.177999999999997</c:v>
                </c:pt>
                <c:pt idx="61238">
                  <c:v>81.179000000000002</c:v>
                </c:pt>
                <c:pt idx="61239">
                  <c:v>81.179000000000002</c:v>
                </c:pt>
                <c:pt idx="61240">
                  <c:v>81.179000000000002</c:v>
                </c:pt>
                <c:pt idx="61241">
                  <c:v>81.180000000000007</c:v>
                </c:pt>
                <c:pt idx="61242">
                  <c:v>81.180000000000007</c:v>
                </c:pt>
                <c:pt idx="61243">
                  <c:v>81.180000000000007</c:v>
                </c:pt>
                <c:pt idx="61244">
                  <c:v>81.180000000000007</c:v>
                </c:pt>
                <c:pt idx="61245">
                  <c:v>81.180999999999997</c:v>
                </c:pt>
                <c:pt idx="61246">
                  <c:v>81.180999999999997</c:v>
                </c:pt>
                <c:pt idx="61247">
                  <c:v>81.180999999999997</c:v>
                </c:pt>
                <c:pt idx="61248">
                  <c:v>81.180999999999997</c:v>
                </c:pt>
                <c:pt idx="61249">
                  <c:v>81.182000000000002</c:v>
                </c:pt>
                <c:pt idx="61250">
                  <c:v>81.182000000000002</c:v>
                </c:pt>
                <c:pt idx="61251">
                  <c:v>81.182000000000002</c:v>
                </c:pt>
                <c:pt idx="61252">
                  <c:v>81.183000000000007</c:v>
                </c:pt>
                <c:pt idx="61253">
                  <c:v>81.183000000000007</c:v>
                </c:pt>
                <c:pt idx="61254">
                  <c:v>81.183000000000007</c:v>
                </c:pt>
                <c:pt idx="61255">
                  <c:v>81.183000000000007</c:v>
                </c:pt>
                <c:pt idx="61256">
                  <c:v>81.183999999999997</c:v>
                </c:pt>
                <c:pt idx="61257">
                  <c:v>81.183999999999997</c:v>
                </c:pt>
                <c:pt idx="61258">
                  <c:v>81.183999999999997</c:v>
                </c:pt>
                <c:pt idx="61259">
                  <c:v>81.185000000000002</c:v>
                </c:pt>
                <c:pt idx="61260">
                  <c:v>81.185000000000002</c:v>
                </c:pt>
                <c:pt idx="61261">
                  <c:v>81.185000000000002</c:v>
                </c:pt>
                <c:pt idx="61262">
                  <c:v>81.185000000000002</c:v>
                </c:pt>
                <c:pt idx="61263">
                  <c:v>81.186000000000007</c:v>
                </c:pt>
                <c:pt idx="61264">
                  <c:v>81.186000000000007</c:v>
                </c:pt>
                <c:pt idx="61265">
                  <c:v>81.186000000000007</c:v>
                </c:pt>
                <c:pt idx="61266">
                  <c:v>81.186999999999998</c:v>
                </c:pt>
                <c:pt idx="61267">
                  <c:v>81.186999999999998</c:v>
                </c:pt>
                <c:pt idx="61268">
                  <c:v>81.186999999999998</c:v>
                </c:pt>
                <c:pt idx="61269">
                  <c:v>81.186999999999998</c:v>
                </c:pt>
                <c:pt idx="61270">
                  <c:v>81.188000000000002</c:v>
                </c:pt>
                <c:pt idx="61271">
                  <c:v>81.188000000000002</c:v>
                </c:pt>
                <c:pt idx="61272">
                  <c:v>81.188000000000002</c:v>
                </c:pt>
                <c:pt idx="61273">
                  <c:v>81.189000000000007</c:v>
                </c:pt>
                <c:pt idx="61274">
                  <c:v>81.189000000000007</c:v>
                </c:pt>
                <c:pt idx="61275">
                  <c:v>81.189000000000007</c:v>
                </c:pt>
                <c:pt idx="61276">
                  <c:v>81.189000000000007</c:v>
                </c:pt>
                <c:pt idx="61277">
                  <c:v>81.19</c:v>
                </c:pt>
                <c:pt idx="61278">
                  <c:v>81.19</c:v>
                </c:pt>
                <c:pt idx="61279">
                  <c:v>81.19</c:v>
                </c:pt>
                <c:pt idx="61280">
                  <c:v>81.19</c:v>
                </c:pt>
                <c:pt idx="61281">
                  <c:v>81.191000000000003</c:v>
                </c:pt>
                <c:pt idx="61282">
                  <c:v>81.191000000000003</c:v>
                </c:pt>
                <c:pt idx="61283">
                  <c:v>81.191000000000003</c:v>
                </c:pt>
                <c:pt idx="61284">
                  <c:v>81.192000000000007</c:v>
                </c:pt>
                <c:pt idx="61285">
                  <c:v>81.192000000000007</c:v>
                </c:pt>
                <c:pt idx="61286">
                  <c:v>81.192000000000007</c:v>
                </c:pt>
                <c:pt idx="61287">
                  <c:v>81.192000000000007</c:v>
                </c:pt>
                <c:pt idx="61288">
                  <c:v>81.192999999999998</c:v>
                </c:pt>
                <c:pt idx="61289">
                  <c:v>81.192999999999998</c:v>
                </c:pt>
                <c:pt idx="61290">
                  <c:v>81.192999999999998</c:v>
                </c:pt>
                <c:pt idx="61291">
                  <c:v>81.194000000000003</c:v>
                </c:pt>
                <c:pt idx="61292">
                  <c:v>81.194000000000003</c:v>
                </c:pt>
                <c:pt idx="61293">
                  <c:v>81.194000000000003</c:v>
                </c:pt>
                <c:pt idx="61294">
                  <c:v>81.194000000000003</c:v>
                </c:pt>
                <c:pt idx="61295">
                  <c:v>81.195000000000007</c:v>
                </c:pt>
                <c:pt idx="61296">
                  <c:v>81.195000000000007</c:v>
                </c:pt>
                <c:pt idx="61297">
                  <c:v>81.195000000000007</c:v>
                </c:pt>
                <c:pt idx="61298">
                  <c:v>81.195999999999998</c:v>
                </c:pt>
                <c:pt idx="61299">
                  <c:v>81.195999999999998</c:v>
                </c:pt>
                <c:pt idx="61300">
                  <c:v>81.195999999999998</c:v>
                </c:pt>
                <c:pt idx="61301">
                  <c:v>81.195999999999998</c:v>
                </c:pt>
                <c:pt idx="61302">
                  <c:v>81.197000000000003</c:v>
                </c:pt>
                <c:pt idx="61303">
                  <c:v>81.197000000000003</c:v>
                </c:pt>
                <c:pt idx="61304">
                  <c:v>81.197000000000003</c:v>
                </c:pt>
                <c:pt idx="61305">
                  <c:v>81.198000000000008</c:v>
                </c:pt>
                <c:pt idx="61306">
                  <c:v>81.198000000000008</c:v>
                </c:pt>
                <c:pt idx="61307">
                  <c:v>81.198000000000008</c:v>
                </c:pt>
                <c:pt idx="61308">
                  <c:v>81.198000000000008</c:v>
                </c:pt>
                <c:pt idx="61309">
                  <c:v>81.198999999999998</c:v>
                </c:pt>
                <c:pt idx="61310">
                  <c:v>81.198999999999998</c:v>
                </c:pt>
                <c:pt idx="61311">
                  <c:v>81.198999999999998</c:v>
                </c:pt>
                <c:pt idx="61312">
                  <c:v>81.198999999999998</c:v>
                </c:pt>
                <c:pt idx="61313">
                  <c:v>81.2</c:v>
                </c:pt>
                <c:pt idx="61314">
                  <c:v>81.2</c:v>
                </c:pt>
                <c:pt idx="61315">
                  <c:v>81.2</c:v>
                </c:pt>
                <c:pt idx="61316">
                  <c:v>81.201000000000008</c:v>
                </c:pt>
                <c:pt idx="61317">
                  <c:v>81.201000000000008</c:v>
                </c:pt>
                <c:pt idx="61318">
                  <c:v>81.201000000000008</c:v>
                </c:pt>
                <c:pt idx="61319">
                  <c:v>81.201000000000008</c:v>
                </c:pt>
                <c:pt idx="61320">
                  <c:v>81.201999999999998</c:v>
                </c:pt>
                <c:pt idx="61321">
                  <c:v>81.201999999999998</c:v>
                </c:pt>
                <c:pt idx="61322">
                  <c:v>81.201999999999998</c:v>
                </c:pt>
                <c:pt idx="61323">
                  <c:v>81.203000000000003</c:v>
                </c:pt>
                <c:pt idx="61324">
                  <c:v>81.203000000000003</c:v>
                </c:pt>
                <c:pt idx="61325">
                  <c:v>81.203000000000003</c:v>
                </c:pt>
                <c:pt idx="61326">
                  <c:v>81.203000000000003</c:v>
                </c:pt>
                <c:pt idx="61327">
                  <c:v>81.204000000000008</c:v>
                </c:pt>
                <c:pt idx="61328">
                  <c:v>81.204000000000008</c:v>
                </c:pt>
                <c:pt idx="61329">
                  <c:v>81.204000000000008</c:v>
                </c:pt>
                <c:pt idx="61330">
                  <c:v>81.204999999999998</c:v>
                </c:pt>
                <c:pt idx="61331">
                  <c:v>81.204999999999998</c:v>
                </c:pt>
                <c:pt idx="61332">
                  <c:v>81.204999999999998</c:v>
                </c:pt>
                <c:pt idx="61333">
                  <c:v>81.204999999999998</c:v>
                </c:pt>
                <c:pt idx="61334">
                  <c:v>81.206000000000003</c:v>
                </c:pt>
                <c:pt idx="61335">
                  <c:v>81.206000000000003</c:v>
                </c:pt>
                <c:pt idx="61336">
                  <c:v>81.206000000000003</c:v>
                </c:pt>
                <c:pt idx="61337">
                  <c:v>81.207000000000008</c:v>
                </c:pt>
                <c:pt idx="61338">
                  <c:v>81.207000000000008</c:v>
                </c:pt>
                <c:pt idx="61339">
                  <c:v>81.207000000000008</c:v>
                </c:pt>
                <c:pt idx="61340">
                  <c:v>81.207000000000008</c:v>
                </c:pt>
                <c:pt idx="61341">
                  <c:v>81.207999999999998</c:v>
                </c:pt>
                <c:pt idx="61342">
                  <c:v>81.207999999999998</c:v>
                </c:pt>
                <c:pt idx="61343">
                  <c:v>81.207999999999998</c:v>
                </c:pt>
                <c:pt idx="61344">
                  <c:v>81.207999999999998</c:v>
                </c:pt>
                <c:pt idx="61345">
                  <c:v>81.209000000000003</c:v>
                </c:pt>
                <c:pt idx="61346">
                  <c:v>81.209000000000003</c:v>
                </c:pt>
                <c:pt idx="61347">
                  <c:v>81.209000000000003</c:v>
                </c:pt>
                <c:pt idx="61348">
                  <c:v>81.210000000000008</c:v>
                </c:pt>
                <c:pt idx="61349">
                  <c:v>81.210000000000008</c:v>
                </c:pt>
                <c:pt idx="61350">
                  <c:v>81.210000000000008</c:v>
                </c:pt>
                <c:pt idx="61351">
                  <c:v>81.210000000000008</c:v>
                </c:pt>
                <c:pt idx="61352">
                  <c:v>81.210999999999999</c:v>
                </c:pt>
                <c:pt idx="61353">
                  <c:v>81.210999999999999</c:v>
                </c:pt>
                <c:pt idx="61354">
                  <c:v>81.210999999999999</c:v>
                </c:pt>
                <c:pt idx="61355">
                  <c:v>81.212000000000003</c:v>
                </c:pt>
                <c:pt idx="61356">
                  <c:v>81.212000000000003</c:v>
                </c:pt>
                <c:pt idx="61357">
                  <c:v>81.212000000000003</c:v>
                </c:pt>
                <c:pt idx="61358">
                  <c:v>81.212000000000003</c:v>
                </c:pt>
                <c:pt idx="61359">
                  <c:v>81.213000000000008</c:v>
                </c:pt>
                <c:pt idx="61360">
                  <c:v>81.213000000000008</c:v>
                </c:pt>
                <c:pt idx="61361">
                  <c:v>81.213000000000008</c:v>
                </c:pt>
                <c:pt idx="61362">
                  <c:v>81.213999999999999</c:v>
                </c:pt>
                <c:pt idx="61363">
                  <c:v>81.213999999999999</c:v>
                </c:pt>
                <c:pt idx="61364">
                  <c:v>81.213999999999999</c:v>
                </c:pt>
                <c:pt idx="61365">
                  <c:v>81.213999999999999</c:v>
                </c:pt>
                <c:pt idx="61366">
                  <c:v>81.215000000000003</c:v>
                </c:pt>
                <c:pt idx="61367">
                  <c:v>81.215000000000003</c:v>
                </c:pt>
                <c:pt idx="61368">
                  <c:v>81.215000000000003</c:v>
                </c:pt>
                <c:pt idx="61369">
                  <c:v>81.215000000000003</c:v>
                </c:pt>
                <c:pt idx="61370">
                  <c:v>81.216000000000008</c:v>
                </c:pt>
                <c:pt idx="61371">
                  <c:v>81.216000000000008</c:v>
                </c:pt>
                <c:pt idx="61372">
                  <c:v>81.216000000000008</c:v>
                </c:pt>
                <c:pt idx="61373">
                  <c:v>81.216999999999999</c:v>
                </c:pt>
                <c:pt idx="61374">
                  <c:v>81.216999999999999</c:v>
                </c:pt>
                <c:pt idx="61375">
                  <c:v>81.216999999999999</c:v>
                </c:pt>
                <c:pt idx="61376">
                  <c:v>81.216999999999999</c:v>
                </c:pt>
                <c:pt idx="61377">
                  <c:v>81.218000000000004</c:v>
                </c:pt>
                <c:pt idx="61378">
                  <c:v>81.218000000000004</c:v>
                </c:pt>
                <c:pt idx="61379">
                  <c:v>81.218000000000004</c:v>
                </c:pt>
                <c:pt idx="61380">
                  <c:v>81.219000000000008</c:v>
                </c:pt>
                <c:pt idx="61381">
                  <c:v>81.219000000000008</c:v>
                </c:pt>
                <c:pt idx="61382">
                  <c:v>81.219000000000008</c:v>
                </c:pt>
                <c:pt idx="61383">
                  <c:v>81.219000000000008</c:v>
                </c:pt>
                <c:pt idx="61384">
                  <c:v>81.22</c:v>
                </c:pt>
                <c:pt idx="61385">
                  <c:v>81.22</c:v>
                </c:pt>
                <c:pt idx="61386">
                  <c:v>81.22</c:v>
                </c:pt>
                <c:pt idx="61387">
                  <c:v>81.221000000000004</c:v>
                </c:pt>
                <c:pt idx="61388">
                  <c:v>81.221000000000004</c:v>
                </c:pt>
                <c:pt idx="61389">
                  <c:v>81.221000000000004</c:v>
                </c:pt>
                <c:pt idx="61390">
                  <c:v>81.221000000000004</c:v>
                </c:pt>
                <c:pt idx="61391">
                  <c:v>81.222000000000008</c:v>
                </c:pt>
                <c:pt idx="61392">
                  <c:v>81.222000000000008</c:v>
                </c:pt>
                <c:pt idx="61393">
                  <c:v>81.222000000000008</c:v>
                </c:pt>
                <c:pt idx="61394">
                  <c:v>81.222000000000008</c:v>
                </c:pt>
                <c:pt idx="61395">
                  <c:v>81.222999999999999</c:v>
                </c:pt>
                <c:pt idx="61396">
                  <c:v>81.222999999999999</c:v>
                </c:pt>
                <c:pt idx="61397">
                  <c:v>81.222999999999999</c:v>
                </c:pt>
                <c:pt idx="61398">
                  <c:v>81.224000000000004</c:v>
                </c:pt>
                <c:pt idx="61399">
                  <c:v>81.224000000000004</c:v>
                </c:pt>
                <c:pt idx="61400">
                  <c:v>81.224000000000004</c:v>
                </c:pt>
                <c:pt idx="61401">
                  <c:v>81.224000000000004</c:v>
                </c:pt>
                <c:pt idx="61402">
                  <c:v>81.225000000000009</c:v>
                </c:pt>
                <c:pt idx="61403">
                  <c:v>81.225000000000009</c:v>
                </c:pt>
                <c:pt idx="61404">
                  <c:v>81.225000000000009</c:v>
                </c:pt>
                <c:pt idx="61405">
                  <c:v>81.225999999999999</c:v>
                </c:pt>
                <c:pt idx="61406">
                  <c:v>81.225999999999999</c:v>
                </c:pt>
                <c:pt idx="61407">
                  <c:v>81.225999999999999</c:v>
                </c:pt>
                <c:pt idx="61408">
                  <c:v>81.225999999999999</c:v>
                </c:pt>
                <c:pt idx="61409">
                  <c:v>81.227000000000004</c:v>
                </c:pt>
                <c:pt idx="61410">
                  <c:v>81.227000000000004</c:v>
                </c:pt>
                <c:pt idx="61411">
                  <c:v>81.227000000000004</c:v>
                </c:pt>
                <c:pt idx="61412">
                  <c:v>81.228000000000009</c:v>
                </c:pt>
                <c:pt idx="61413">
                  <c:v>81.228000000000009</c:v>
                </c:pt>
                <c:pt idx="61414">
                  <c:v>81.228000000000009</c:v>
                </c:pt>
                <c:pt idx="61415">
                  <c:v>81.228000000000009</c:v>
                </c:pt>
                <c:pt idx="61416">
                  <c:v>81.228999999999999</c:v>
                </c:pt>
                <c:pt idx="61417">
                  <c:v>81.228999999999999</c:v>
                </c:pt>
                <c:pt idx="61418">
                  <c:v>81.228999999999999</c:v>
                </c:pt>
                <c:pt idx="61419">
                  <c:v>81.23</c:v>
                </c:pt>
                <c:pt idx="61420">
                  <c:v>81.23</c:v>
                </c:pt>
                <c:pt idx="61421">
                  <c:v>81.23</c:v>
                </c:pt>
                <c:pt idx="61422">
                  <c:v>81.23</c:v>
                </c:pt>
                <c:pt idx="61423">
                  <c:v>81.231000000000009</c:v>
                </c:pt>
                <c:pt idx="61424">
                  <c:v>81.231000000000009</c:v>
                </c:pt>
                <c:pt idx="61425">
                  <c:v>81.231000000000009</c:v>
                </c:pt>
                <c:pt idx="61426">
                  <c:v>81.231000000000009</c:v>
                </c:pt>
                <c:pt idx="61427">
                  <c:v>81.231999999999999</c:v>
                </c:pt>
                <c:pt idx="61428">
                  <c:v>81.231999999999999</c:v>
                </c:pt>
                <c:pt idx="61429">
                  <c:v>81.231999999999999</c:v>
                </c:pt>
                <c:pt idx="61430">
                  <c:v>81.233000000000004</c:v>
                </c:pt>
                <c:pt idx="61431">
                  <c:v>81.233000000000004</c:v>
                </c:pt>
                <c:pt idx="61432">
                  <c:v>81.233000000000004</c:v>
                </c:pt>
                <c:pt idx="61433">
                  <c:v>81.233000000000004</c:v>
                </c:pt>
                <c:pt idx="61434">
                  <c:v>81.233999999999995</c:v>
                </c:pt>
                <c:pt idx="61435">
                  <c:v>81.233999999999995</c:v>
                </c:pt>
                <c:pt idx="61436">
                  <c:v>81.233999999999995</c:v>
                </c:pt>
                <c:pt idx="61437">
                  <c:v>81.234999999999999</c:v>
                </c:pt>
                <c:pt idx="61438">
                  <c:v>81.234999999999999</c:v>
                </c:pt>
                <c:pt idx="61439">
                  <c:v>81.234999999999999</c:v>
                </c:pt>
                <c:pt idx="61440">
                  <c:v>81.234999999999999</c:v>
                </c:pt>
                <c:pt idx="61441">
                  <c:v>81.236000000000004</c:v>
                </c:pt>
                <c:pt idx="61442">
                  <c:v>81.236000000000004</c:v>
                </c:pt>
                <c:pt idx="61443">
                  <c:v>81.236000000000004</c:v>
                </c:pt>
                <c:pt idx="61444">
                  <c:v>81.236999999999995</c:v>
                </c:pt>
                <c:pt idx="61445">
                  <c:v>81.236999999999995</c:v>
                </c:pt>
                <c:pt idx="61446">
                  <c:v>81.236999999999995</c:v>
                </c:pt>
                <c:pt idx="61447">
                  <c:v>81.236999999999995</c:v>
                </c:pt>
                <c:pt idx="61448">
                  <c:v>81.238</c:v>
                </c:pt>
                <c:pt idx="61449">
                  <c:v>81.238</c:v>
                </c:pt>
                <c:pt idx="61450">
                  <c:v>81.238</c:v>
                </c:pt>
                <c:pt idx="61451">
                  <c:v>81.238</c:v>
                </c:pt>
                <c:pt idx="61452">
                  <c:v>81.239000000000004</c:v>
                </c:pt>
                <c:pt idx="61453">
                  <c:v>81.239000000000004</c:v>
                </c:pt>
                <c:pt idx="61454">
                  <c:v>81.239000000000004</c:v>
                </c:pt>
                <c:pt idx="61455">
                  <c:v>81.239999999999995</c:v>
                </c:pt>
                <c:pt idx="61456">
                  <c:v>81.239999999999995</c:v>
                </c:pt>
                <c:pt idx="61457">
                  <c:v>81.239999999999995</c:v>
                </c:pt>
                <c:pt idx="61458">
                  <c:v>81.239999999999995</c:v>
                </c:pt>
                <c:pt idx="61459">
                  <c:v>81.241</c:v>
                </c:pt>
                <c:pt idx="61460">
                  <c:v>81.241</c:v>
                </c:pt>
                <c:pt idx="61461">
                  <c:v>81.241</c:v>
                </c:pt>
                <c:pt idx="61462">
                  <c:v>81.242000000000004</c:v>
                </c:pt>
                <c:pt idx="61463">
                  <c:v>81.242000000000004</c:v>
                </c:pt>
                <c:pt idx="61464">
                  <c:v>81.242000000000004</c:v>
                </c:pt>
                <c:pt idx="61465">
                  <c:v>81.242000000000004</c:v>
                </c:pt>
                <c:pt idx="61466">
                  <c:v>81.242999999999995</c:v>
                </c:pt>
                <c:pt idx="61467">
                  <c:v>81.242999999999995</c:v>
                </c:pt>
                <c:pt idx="61468">
                  <c:v>81.242999999999995</c:v>
                </c:pt>
                <c:pt idx="61469">
                  <c:v>81.244</c:v>
                </c:pt>
                <c:pt idx="61470">
                  <c:v>81.244</c:v>
                </c:pt>
                <c:pt idx="61471">
                  <c:v>81.244</c:v>
                </c:pt>
                <c:pt idx="61472">
                  <c:v>81.244</c:v>
                </c:pt>
                <c:pt idx="61473">
                  <c:v>81.245000000000005</c:v>
                </c:pt>
                <c:pt idx="61474">
                  <c:v>81.245000000000005</c:v>
                </c:pt>
                <c:pt idx="61475">
                  <c:v>81.245000000000005</c:v>
                </c:pt>
                <c:pt idx="61476">
                  <c:v>81.245000000000005</c:v>
                </c:pt>
                <c:pt idx="61477">
                  <c:v>81.245999999999995</c:v>
                </c:pt>
                <c:pt idx="61478">
                  <c:v>81.245999999999995</c:v>
                </c:pt>
                <c:pt idx="61479">
                  <c:v>81.245999999999995</c:v>
                </c:pt>
                <c:pt idx="61480">
                  <c:v>81.247</c:v>
                </c:pt>
                <c:pt idx="61481">
                  <c:v>81.247</c:v>
                </c:pt>
                <c:pt idx="61482">
                  <c:v>81.247</c:v>
                </c:pt>
                <c:pt idx="61483">
                  <c:v>81.247</c:v>
                </c:pt>
                <c:pt idx="61484">
                  <c:v>81.248000000000005</c:v>
                </c:pt>
                <c:pt idx="61485">
                  <c:v>81.248000000000005</c:v>
                </c:pt>
                <c:pt idx="61486">
                  <c:v>81.248000000000005</c:v>
                </c:pt>
                <c:pt idx="61487">
                  <c:v>81.248999999999995</c:v>
                </c:pt>
                <c:pt idx="61488">
                  <c:v>81.248999999999995</c:v>
                </c:pt>
                <c:pt idx="61489">
                  <c:v>81.248999999999995</c:v>
                </c:pt>
                <c:pt idx="61490">
                  <c:v>81.248999999999995</c:v>
                </c:pt>
                <c:pt idx="61491">
                  <c:v>81.25</c:v>
                </c:pt>
                <c:pt idx="61492">
                  <c:v>81.25</c:v>
                </c:pt>
                <c:pt idx="61493">
                  <c:v>81.25</c:v>
                </c:pt>
                <c:pt idx="61494">
                  <c:v>81.251000000000005</c:v>
                </c:pt>
                <c:pt idx="61495">
                  <c:v>81.251000000000005</c:v>
                </c:pt>
                <c:pt idx="61496">
                  <c:v>81.251000000000005</c:v>
                </c:pt>
                <c:pt idx="61497">
                  <c:v>81.251000000000005</c:v>
                </c:pt>
                <c:pt idx="61498">
                  <c:v>81.251999999999995</c:v>
                </c:pt>
                <c:pt idx="61499">
                  <c:v>81.251999999999995</c:v>
                </c:pt>
                <c:pt idx="61500">
                  <c:v>81.251999999999995</c:v>
                </c:pt>
                <c:pt idx="61501">
                  <c:v>81.251999999999995</c:v>
                </c:pt>
                <c:pt idx="61502">
                  <c:v>81.253</c:v>
                </c:pt>
                <c:pt idx="61503">
                  <c:v>81.253</c:v>
                </c:pt>
                <c:pt idx="61504">
                  <c:v>81.253</c:v>
                </c:pt>
                <c:pt idx="61505">
                  <c:v>81.254000000000005</c:v>
                </c:pt>
                <c:pt idx="61506">
                  <c:v>81.256</c:v>
                </c:pt>
                <c:pt idx="61507">
                  <c:v>81.259</c:v>
                </c:pt>
                <c:pt idx="61508">
                  <c:v>81.262</c:v>
                </c:pt>
                <c:pt idx="61509">
                  <c:v>81.265000000000001</c:v>
                </c:pt>
                <c:pt idx="61510">
                  <c:v>81.268000000000001</c:v>
                </c:pt>
                <c:pt idx="61511">
                  <c:v>81.271000000000001</c:v>
                </c:pt>
                <c:pt idx="61512">
                  <c:v>81.274000000000001</c:v>
                </c:pt>
                <c:pt idx="61513">
                  <c:v>81.277000000000001</c:v>
                </c:pt>
                <c:pt idx="61514">
                  <c:v>81.281000000000006</c:v>
                </c:pt>
                <c:pt idx="61515">
                  <c:v>81.284000000000006</c:v>
                </c:pt>
                <c:pt idx="61516">
                  <c:v>81.287000000000006</c:v>
                </c:pt>
                <c:pt idx="61517">
                  <c:v>81.290000000000006</c:v>
                </c:pt>
                <c:pt idx="61518">
                  <c:v>81.293000000000006</c:v>
                </c:pt>
                <c:pt idx="61519">
                  <c:v>81.296000000000006</c:v>
                </c:pt>
                <c:pt idx="61520">
                  <c:v>81.299000000000007</c:v>
                </c:pt>
                <c:pt idx="61521">
                  <c:v>81.302999999999997</c:v>
                </c:pt>
                <c:pt idx="61522">
                  <c:v>81.305999999999997</c:v>
                </c:pt>
                <c:pt idx="61523">
                  <c:v>81.308999999999997</c:v>
                </c:pt>
                <c:pt idx="61524">
                  <c:v>81.311999999999998</c:v>
                </c:pt>
                <c:pt idx="61525">
                  <c:v>81.314999999999998</c:v>
                </c:pt>
                <c:pt idx="61526">
                  <c:v>81.319000000000003</c:v>
                </c:pt>
                <c:pt idx="61527">
                  <c:v>81.322000000000003</c:v>
                </c:pt>
                <c:pt idx="61528">
                  <c:v>81.325000000000003</c:v>
                </c:pt>
                <c:pt idx="61529">
                  <c:v>81.329000000000008</c:v>
                </c:pt>
                <c:pt idx="61530">
                  <c:v>81.332000000000008</c:v>
                </c:pt>
                <c:pt idx="61531">
                  <c:v>81.335000000000008</c:v>
                </c:pt>
                <c:pt idx="61532">
                  <c:v>81.338000000000008</c:v>
                </c:pt>
                <c:pt idx="61533">
                  <c:v>81.341999999999999</c:v>
                </c:pt>
                <c:pt idx="61534">
                  <c:v>81.344999999999999</c:v>
                </c:pt>
                <c:pt idx="61535">
                  <c:v>81.347999999999999</c:v>
                </c:pt>
                <c:pt idx="61536">
                  <c:v>81.352000000000004</c:v>
                </c:pt>
                <c:pt idx="61537">
                  <c:v>81.355000000000004</c:v>
                </c:pt>
                <c:pt idx="61538">
                  <c:v>81.358999999999995</c:v>
                </c:pt>
                <c:pt idx="61539">
                  <c:v>81.361999999999995</c:v>
                </c:pt>
                <c:pt idx="61540">
                  <c:v>81.364999999999995</c:v>
                </c:pt>
                <c:pt idx="61541">
                  <c:v>81.369</c:v>
                </c:pt>
                <c:pt idx="61542">
                  <c:v>81.372</c:v>
                </c:pt>
                <c:pt idx="61543">
                  <c:v>81.376000000000005</c:v>
                </c:pt>
                <c:pt idx="61544">
                  <c:v>81.379000000000005</c:v>
                </c:pt>
                <c:pt idx="61545">
                  <c:v>81.382999999999996</c:v>
                </c:pt>
                <c:pt idx="61546">
                  <c:v>81.385999999999996</c:v>
                </c:pt>
                <c:pt idx="61547">
                  <c:v>81.39</c:v>
                </c:pt>
                <c:pt idx="61548">
                  <c:v>81.393000000000001</c:v>
                </c:pt>
                <c:pt idx="61549">
                  <c:v>81.397000000000006</c:v>
                </c:pt>
                <c:pt idx="61550">
                  <c:v>81.400000000000006</c:v>
                </c:pt>
                <c:pt idx="61551">
                  <c:v>81.403999999999996</c:v>
                </c:pt>
                <c:pt idx="61552">
                  <c:v>81.406999999999996</c:v>
                </c:pt>
                <c:pt idx="61553">
                  <c:v>81.411000000000001</c:v>
                </c:pt>
                <c:pt idx="61554">
                  <c:v>81.414000000000001</c:v>
                </c:pt>
                <c:pt idx="61555">
                  <c:v>81.418000000000006</c:v>
                </c:pt>
                <c:pt idx="61556">
                  <c:v>81.421000000000006</c:v>
                </c:pt>
                <c:pt idx="61557">
                  <c:v>81.424999999999997</c:v>
                </c:pt>
                <c:pt idx="61558">
                  <c:v>81.427999999999997</c:v>
                </c:pt>
                <c:pt idx="61559">
                  <c:v>81.432000000000002</c:v>
                </c:pt>
                <c:pt idx="61560">
                  <c:v>81.436000000000007</c:v>
                </c:pt>
                <c:pt idx="61561">
                  <c:v>81.439000000000007</c:v>
                </c:pt>
                <c:pt idx="61562">
                  <c:v>81.442999999999998</c:v>
                </c:pt>
                <c:pt idx="61563">
                  <c:v>81.445999999999998</c:v>
                </c:pt>
                <c:pt idx="61564">
                  <c:v>81.45</c:v>
                </c:pt>
                <c:pt idx="61565">
                  <c:v>81.454000000000008</c:v>
                </c:pt>
                <c:pt idx="61566">
                  <c:v>81.457000000000008</c:v>
                </c:pt>
                <c:pt idx="61567">
                  <c:v>81.460999999999999</c:v>
                </c:pt>
                <c:pt idx="61568">
                  <c:v>81.465000000000003</c:v>
                </c:pt>
                <c:pt idx="61569">
                  <c:v>81.468000000000004</c:v>
                </c:pt>
                <c:pt idx="61570">
                  <c:v>81.472999999999999</c:v>
                </c:pt>
                <c:pt idx="61571">
                  <c:v>81.477000000000004</c:v>
                </c:pt>
                <c:pt idx="61572">
                  <c:v>81.48</c:v>
                </c:pt>
                <c:pt idx="61573">
                  <c:v>81.483999999999995</c:v>
                </c:pt>
                <c:pt idx="61574">
                  <c:v>81.488</c:v>
                </c:pt>
                <c:pt idx="61575">
                  <c:v>81.492000000000004</c:v>
                </c:pt>
                <c:pt idx="61576">
                  <c:v>81.495999999999995</c:v>
                </c:pt>
                <c:pt idx="61577">
                  <c:v>81.5</c:v>
                </c:pt>
                <c:pt idx="61578">
                  <c:v>81.503</c:v>
                </c:pt>
                <c:pt idx="61579">
                  <c:v>81.507000000000005</c:v>
                </c:pt>
                <c:pt idx="61580">
                  <c:v>81.510999999999996</c:v>
                </c:pt>
                <c:pt idx="61581">
                  <c:v>81.515000000000001</c:v>
                </c:pt>
                <c:pt idx="61582">
                  <c:v>81.519000000000005</c:v>
                </c:pt>
                <c:pt idx="61583">
                  <c:v>81.522999999999996</c:v>
                </c:pt>
                <c:pt idx="61584">
                  <c:v>81.525999999999996</c:v>
                </c:pt>
                <c:pt idx="61585">
                  <c:v>81.53</c:v>
                </c:pt>
                <c:pt idx="61586">
                  <c:v>81.534000000000006</c:v>
                </c:pt>
                <c:pt idx="61587">
                  <c:v>81.537999999999997</c:v>
                </c:pt>
                <c:pt idx="61588">
                  <c:v>81.542000000000002</c:v>
                </c:pt>
                <c:pt idx="61589">
                  <c:v>81.545000000000002</c:v>
                </c:pt>
                <c:pt idx="61590">
                  <c:v>81.549000000000007</c:v>
                </c:pt>
                <c:pt idx="61591">
                  <c:v>81.552999999999997</c:v>
                </c:pt>
                <c:pt idx="61592">
                  <c:v>81.557000000000002</c:v>
                </c:pt>
                <c:pt idx="61593">
                  <c:v>81.561000000000007</c:v>
                </c:pt>
                <c:pt idx="61594">
                  <c:v>81.564000000000007</c:v>
                </c:pt>
                <c:pt idx="61595">
                  <c:v>81.567999999999998</c:v>
                </c:pt>
                <c:pt idx="61596">
                  <c:v>81.572000000000003</c:v>
                </c:pt>
                <c:pt idx="61597">
                  <c:v>81.576000000000008</c:v>
                </c:pt>
                <c:pt idx="61598">
                  <c:v>81.58</c:v>
                </c:pt>
                <c:pt idx="61599">
                  <c:v>81.584000000000003</c:v>
                </c:pt>
                <c:pt idx="61600">
                  <c:v>81.588000000000008</c:v>
                </c:pt>
                <c:pt idx="61601">
                  <c:v>81.591000000000008</c:v>
                </c:pt>
                <c:pt idx="61602">
                  <c:v>81.594999999999999</c:v>
                </c:pt>
                <c:pt idx="61603">
                  <c:v>81.599000000000004</c:v>
                </c:pt>
                <c:pt idx="61604">
                  <c:v>81.603000000000009</c:v>
                </c:pt>
                <c:pt idx="61605">
                  <c:v>81.606999999999999</c:v>
                </c:pt>
                <c:pt idx="61606">
                  <c:v>81.611000000000004</c:v>
                </c:pt>
                <c:pt idx="61607">
                  <c:v>81.614999999999995</c:v>
                </c:pt>
                <c:pt idx="61608">
                  <c:v>81.619</c:v>
                </c:pt>
                <c:pt idx="61609">
                  <c:v>81.623000000000005</c:v>
                </c:pt>
                <c:pt idx="61610">
                  <c:v>81.626999999999995</c:v>
                </c:pt>
                <c:pt idx="61611">
                  <c:v>81.631</c:v>
                </c:pt>
                <c:pt idx="61612">
                  <c:v>81.635000000000005</c:v>
                </c:pt>
                <c:pt idx="61613">
                  <c:v>81.638000000000005</c:v>
                </c:pt>
                <c:pt idx="61614">
                  <c:v>81.641999999999996</c:v>
                </c:pt>
                <c:pt idx="61615">
                  <c:v>81.646000000000001</c:v>
                </c:pt>
                <c:pt idx="61616">
                  <c:v>81.650000000000006</c:v>
                </c:pt>
                <c:pt idx="61617">
                  <c:v>81.653999999999996</c:v>
                </c:pt>
                <c:pt idx="61618">
                  <c:v>81.658000000000001</c:v>
                </c:pt>
                <c:pt idx="61619">
                  <c:v>81.662000000000006</c:v>
                </c:pt>
                <c:pt idx="61620">
                  <c:v>81.665999999999997</c:v>
                </c:pt>
                <c:pt idx="61621">
                  <c:v>81.67</c:v>
                </c:pt>
                <c:pt idx="61622">
                  <c:v>81.673000000000002</c:v>
                </c:pt>
                <c:pt idx="61623">
                  <c:v>81.677000000000007</c:v>
                </c:pt>
                <c:pt idx="61624">
                  <c:v>81.680999999999997</c:v>
                </c:pt>
                <c:pt idx="61625">
                  <c:v>81.685000000000002</c:v>
                </c:pt>
                <c:pt idx="61626">
                  <c:v>81.689000000000007</c:v>
                </c:pt>
                <c:pt idx="61627">
                  <c:v>81.692999999999998</c:v>
                </c:pt>
                <c:pt idx="61628">
                  <c:v>81.697000000000003</c:v>
                </c:pt>
                <c:pt idx="61629">
                  <c:v>81.701000000000008</c:v>
                </c:pt>
                <c:pt idx="61630">
                  <c:v>81.704000000000008</c:v>
                </c:pt>
                <c:pt idx="61631">
                  <c:v>81.707999999999998</c:v>
                </c:pt>
                <c:pt idx="61632">
                  <c:v>81.712000000000003</c:v>
                </c:pt>
                <c:pt idx="61633">
                  <c:v>81.716000000000008</c:v>
                </c:pt>
                <c:pt idx="61634">
                  <c:v>81.72</c:v>
                </c:pt>
                <c:pt idx="61635">
                  <c:v>81.724000000000004</c:v>
                </c:pt>
                <c:pt idx="61636">
                  <c:v>81.727000000000004</c:v>
                </c:pt>
                <c:pt idx="61637">
                  <c:v>81.731000000000009</c:v>
                </c:pt>
                <c:pt idx="61638">
                  <c:v>81.734999999999999</c:v>
                </c:pt>
                <c:pt idx="61639">
                  <c:v>81.739000000000004</c:v>
                </c:pt>
                <c:pt idx="61640">
                  <c:v>81.742000000000004</c:v>
                </c:pt>
                <c:pt idx="61641">
                  <c:v>81.745999999999995</c:v>
                </c:pt>
                <c:pt idx="61642">
                  <c:v>81.75</c:v>
                </c:pt>
                <c:pt idx="61643">
                  <c:v>81.754000000000005</c:v>
                </c:pt>
                <c:pt idx="61644">
                  <c:v>81.757999999999996</c:v>
                </c:pt>
                <c:pt idx="61645">
                  <c:v>81.760999999999996</c:v>
                </c:pt>
                <c:pt idx="61646">
                  <c:v>81.765000000000001</c:v>
                </c:pt>
                <c:pt idx="61647">
                  <c:v>81.769000000000005</c:v>
                </c:pt>
                <c:pt idx="61648">
                  <c:v>81.772999999999996</c:v>
                </c:pt>
                <c:pt idx="61649">
                  <c:v>81.775999999999996</c:v>
                </c:pt>
                <c:pt idx="61650">
                  <c:v>81.78</c:v>
                </c:pt>
                <c:pt idx="61651">
                  <c:v>81.784000000000006</c:v>
                </c:pt>
                <c:pt idx="61652">
                  <c:v>81.787999999999997</c:v>
                </c:pt>
                <c:pt idx="61653">
                  <c:v>81.790999999999997</c:v>
                </c:pt>
                <c:pt idx="61654">
                  <c:v>81.795000000000002</c:v>
                </c:pt>
                <c:pt idx="61655">
                  <c:v>81.799000000000007</c:v>
                </c:pt>
                <c:pt idx="61656">
                  <c:v>81.802000000000007</c:v>
                </c:pt>
                <c:pt idx="61657">
                  <c:v>81.805999999999997</c:v>
                </c:pt>
                <c:pt idx="61658">
                  <c:v>81.81</c:v>
                </c:pt>
                <c:pt idx="61659">
                  <c:v>81.813000000000002</c:v>
                </c:pt>
                <c:pt idx="61660">
                  <c:v>81.817000000000007</c:v>
                </c:pt>
                <c:pt idx="61661">
                  <c:v>81.820999999999998</c:v>
                </c:pt>
                <c:pt idx="61662">
                  <c:v>81.825000000000003</c:v>
                </c:pt>
                <c:pt idx="61663">
                  <c:v>81.828000000000003</c:v>
                </c:pt>
                <c:pt idx="61664">
                  <c:v>81.832000000000008</c:v>
                </c:pt>
                <c:pt idx="61665">
                  <c:v>81.835999999999999</c:v>
                </c:pt>
                <c:pt idx="61666">
                  <c:v>81.838999999999999</c:v>
                </c:pt>
                <c:pt idx="61667">
                  <c:v>81.843000000000004</c:v>
                </c:pt>
                <c:pt idx="61668">
                  <c:v>81.846000000000004</c:v>
                </c:pt>
                <c:pt idx="61669">
                  <c:v>81.850000000000009</c:v>
                </c:pt>
                <c:pt idx="61670">
                  <c:v>81.853999999999999</c:v>
                </c:pt>
                <c:pt idx="61671">
                  <c:v>81.856999999999999</c:v>
                </c:pt>
                <c:pt idx="61672">
                  <c:v>81.861000000000004</c:v>
                </c:pt>
                <c:pt idx="61673">
                  <c:v>81.864999999999995</c:v>
                </c:pt>
                <c:pt idx="61674">
                  <c:v>81.867999999999995</c:v>
                </c:pt>
                <c:pt idx="61675">
                  <c:v>81.872</c:v>
                </c:pt>
                <c:pt idx="61676">
                  <c:v>81.876000000000005</c:v>
                </c:pt>
                <c:pt idx="61677">
                  <c:v>81.879000000000005</c:v>
                </c:pt>
                <c:pt idx="61678">
                  <c:v>81.882999999999996</c:v>
                </c:pt>
                <c:pt idx="61679">
                  <c:v>81.885999999999996</c:v>
                </c:pt>
                <c:pt idx="61680">
                  <c:v>81.89</c:v>
                </c:pt>
                <c:pt idx="61681">
                  <c:v>81.894000000000005</c:v>
                </c:pt>
                <c:pt idx="61682">
                  <c:v>81.897000000000006</c:v>
                </c:pt>
                <c:pt idx="61683">
                  <c:v>81.900999999999996</c:v>
                </c:pt>
                <c:pt idx="61684">
                  <c:v>81.903999999999996</c:v>
                </c:pt>
                <c:pt idx="61685">
                  <c:v>81.908000000000001</c:v>
                </c:pt>
                <c:pt idx="61686">
                  <c:v>81.912000000000006</c:v>
                </c:pt>
                <c:pt idx="61687">
                  <c:v>81.915000000000006</c:v>
                </c:pt>
                <c:pt idx="61688">
                  <c:v>81.918999999999997</c:v>
                </c:pt>
                <c:pt idx="61689">
                  <c:v>81.921999999999997</c:v>
                </c:pt>
                <c:pt idx="61690">
                  <c:v>81.926000000000002</c:v>
                </c:pt>
                <c:pt idx="61691">
                  <c:v>81.93</c:v>
                </c:pt>
                <c:pt idx="61692">
                  <c:v>81.933000000000007</c:v>
                </c:pt>
                <c:pt idx="61693">
                  <c:v>81.936999999999998</c:v>
                </c:pt>
                <c:pt idx="61694">
                  <c:v>81.94</c:v>
                </c:pt>
                <c:pt idx="61695">
                  <c:v>81.944000000000003</c:v>
                </c:pt>
                <c:pt idx="61696">
                  <c:v>81.947000000000003</c:v>
                </c:pt>
                <c:pt idx="61697">
                  <c:v>81.951000000000008</c:v>
                </c:pt>
                <c:pt idx="61698">
                  <c:v>81.954000000000008</c:v>
                </c:pt>
                <c:pt idx="61699">
                  <c:v>81.957999999999998</c:v>
                </c:pt>
                <c:pt idx="61700">
                  <c:v>81.962000000000003</c:v>
                </c:pt>
                <c:pt idx="61701">
                  <c:v>81.965000000000003</c:v>
                </c:pt>
                <c:pt idx="61702">
                  <c:v>81.969000000000008</c:v>
                </c:pt>
                <c:pt idx="61703">
                  <c:v>81.972000000000008</c:v>
                </c:pt>
                <c:pt idx="61704">
                  <c:v>81.975999999999999</c:v>
                </c:pt>
                <c:pt idx="61705">
                  <c:v>81.978999999999999</c:v>
                </c:pt>
                <c:pt idx="61706">
                  <c:v>81.983000000000004</c:v>
                </c:pt>
                <c:pt idx="61707">
                  <c:v>81.986000000000004</c:v>
                </c:pt>
                <c:pt idx="61708">
                  <c:v>81.99</c:v>
                </c:pt>
                <c:pt idx="61709">
                  <c:v>81.992999999999995</c:v>
                </c:pt>
                <c:pt idx="61710">
                  <c:v>81.997</c:v>
                </c:pt>
                <c:pt idx="61711">
                  <c:v>82</c:v>
                </c:pt>
                <c:pt idx="61712">
                  <c:v>82.004000000000005</c:v>
                </c:pt>
                <c:pt idx="61713">
                  <c:v>82.007000000000005</c:v>
                </c:pt>
                <c:pt idx="61714">
                  <c:v>82.010999999999996</c:v>
                </c:pt>
                <c:pt idx="61715">
                  <c:v>82.013999999999996</c:v>
                </c:pt>
                <c:pt idx="61716">
                  <c:v>82.016999999999996</c:v>
                </c:pt>
                <c:pt idx="61717">
                  <c:v>82.021000000000001</c:v>
                </c:pt>
                <c:pt idx="61718">
                  <c:v>82.024000000000001</c:v>
                </c:pt>
                <c:pt idx="61719">
                  <c:v>82.028000000000006</c:v>
                </c:pt>
                <c:pt idx="61720">
                  <c:v>82.031000000000006</c:v>
                </c:pt>
                <c:pt idx="61721">
                  <c:v>82.034999999999997</c:v>
                </c:pt>
                <c:pt idx="61722">
                  <c:v>82.037999999999997</c:v>
                </c:pt>
                <c:pt idx="61723">
                  <c:v>82.040999999999997</c:v>
                </c:pt>
                <c:pt idx="61724">
                  <c:v>82.045000000000002</c:v>
                </c:pt>
                <c:pt idx="61725">
                  <c:v>82.048000000000002</c:v>
                </c:pt>
                <c:pt idx="61726">
                  <c:v>82.052000000000007</c:v>
                </c:pt>
                <c:pt idx="61727">
                  <c:v>82.055000000000007</c:v>
                </c:pt>
                <c:pt idx="61728">
                  <c:v>82.058999999999997</c:v>
                </c:pt>
                <c:pt idx="61729">
                  <c:v>82.061999999999998</c:v>
                </c:pt>
                <c:pt idx="61730">
                  <c:v>82.064999999999998</c:v>
                </c:pt>
                <c:pt idx="61731">
                  <c:v>82.069000000000003</c:v>
                </c:pt>
                <c:pt idx="61732">
                  <c:v>82.072000000000003</c:v>
                </c:pt>
                <c:pt idx="61733">
                  <c:v>82.075000000000003</c:v>
                </c:pt>
                <c:pt idx="61734">
                  <c:v>82.079000000000008</c:v>
                </c:pt>
                <c:pt idx="61735">
                  <c:v>82.082000000000008</c:v>
                </c:pt>
                <c:pt idx="61736">
                  <c:v>82.085000000000008</c:v>
                </c:pt>
                <c:pt idx="61737">
                  <c:v>82.088999999999999</c:v>
                </c:pt>
                <c:pt idx="61738">
                  <c:v>82.091999999999999</c:v>
                </c:pt>
                <c:pt idx="61739">
                  <c:v>82.096000000000004</c:v>
                </c:pt>
                <c:pt idx="61740">
                  <c:v>82.099000000000004</c:v>
                </c:pt>
                <c:pt idx="61741">
                  <c:v>82.102000000000004</c:v>
                </c:pt>
                <c:pt idx="61742">
                  <c:v>82.106000000000009</c:v>
                </c:pt>
                <c:pt idx="61743">
                  <c:v>82.108999999999995</c:v>
                </c:pt>
                <c:pt idx="61744">
                  <c:v>82.111999999999995</c:v>
                </c:pt>
                <c:pt idx="61745">
                  <c:v>82.116</c:v>
                </c:pt>
                <c:pt idx="61746">
                  <c:v>82.119</c:v>
                </c:pt>
                <c:pt idx="61747">
                  <c:v>82.122</c:v>
                </c:pt>
                <c:pt idx="61748">
                  <c:v>82.126000000000005</c:v>
                </c:pt>
                <c:pt idx="61749">
                  <c:v>82.129000000000005</c:v>
                </c:pt>
                <c:pt idx="61750">
                  <c:v>82.132000000000005</c:v>
                </c:pt>
                <c:pt idx="61751">
                  <c:v>82.135999999999996</c:v>
                </c:pt>
                <c:pt idx="61752">
                  <c:v>82.138999999999996</c:v>
                </c:pt>
                <c:pt idx="61753">
                  <c:v>82.141999999999996</c:v>
                </c:pt>
                <c:pt idx="61754">
                  <c:v>82.146000000000001</c:v>
                </c:pt>
                <c:pt idx="61755">
                  <c:v>82.149000000000001</c:v>
                </c:pt>
                <c:pt idx="61756">
                  <c:v>82.152000000000001</c:v>
                </c:pt>
                <c:pt idx="61757">
                  <c:v>82.155000000000001</c:v>
                </c:pt>
                <c:pt idx="61758">
                  <c:v>82.159000000000006</c:v>
                </c:pt>
                <c:pt idx="61759">
                  <c:v>82.162000000000006</c:v>
                </c:pt>
                <c:pt idx="61760">
                  <c:v>82.165000000000006</c:v>
                </c:pt>
                <c:pt idx="61761">
                  <c:v>82.168999999999997</c:v>
                </c:pt>
                <c:pt idx="61762">
                  <c:v>82.171999999999997</c:v>
                </c:pt>
                <c:pt idx="61763">
                  <c:v>82.174999999999997</c:v>
                </c:pt>
                <c:pt idx="61764">
                  <c:v>82.179000000000002</c:v>
                </c:pt>
                <c:pt idx="61765">
                  <c:v>82.182000000000002</c:v>
                </c:pt>
                <c:pt idx="61766">
                  <c:v>82.185000000000002</c:v>
                </c:pt>
                <c:pt idx="61767">
                  <c:v>82.188000000000002</c:v>
                </c:pt>
                <c:pt idx="61768">
                  <c:v>82.192000000000007</c:v>
                </c:pt>
                <c:pt idx="61769">
                  <c:v>82.195000000000007</c:v>
                </c:pt>
                <c:pt idx="61770">
                  <c:v>82.198000000000008</c:v>
                </c:pt>
                <c:pt idx="61771">
                  <c:v>82.201999999999998</c:v>
                </c:pt>
                <c:pt idx="61772">
                  <c:v>82.204999999999998</c:v>
                </c:pt>
                <c:pt idx="61773">
                  <c:v>82.207999999999998</c:v>
                </c:pt>
                <c:pt idx="61774">
                  <c:v>82.212000000000003</c:v>
                </c:pt>
                <c:pt idx="61775">
                  <c:v>82.215000000000003</c:v>
                </c:pt>
                <c:pt idx="61776">
                  <c:v>82.218000000000004</c:v>
                </c:pt>
                <c:pt idx="61777">
                  <c:v>82.221000000000004</c:v>
                </c:pt>
                <c:pt idx="61778">
                  <c:v>82.225000000000009</c:v>
                </c:pt>
                <c:pt idx="61779">
                  <c:v>82.228000000000009</c:v>
                </c:pt>
                <c:pt idx="61780">
                  <c:v>82.231000000000009</c:v>
                </c:pt>
                <c:pt idx="61781">
                  <c:v>82.233999999999995</c:v>
                </c:pt>
                <c:pt idx="61782">
                  <c:v>82.238</c:v>
                </c:pt>
                <c:pt idx="61783">
                  <c:v>82.241</c:v>
                </c:pt>
                <c:pt idx="61784">
                  <c:v>82.244</c:v>
                </c:pt>
                <c:pt idx="61785">
                  <c:v>82.247</c:v>
                </c:pt>
                <c:pt idx="61786">
                  <c:v>82.25</c:v>
                </c:pt>
                <c:pt idx="61787">
                  <c:v>82.253</c:v>
                </c:pt>
                <c:pt idx="61788">
                  <c:v>82.256</c:v>
                </c:pt>
                <c:pt idx="61789">
                  <c:v>82.259</c:v>
                </c:pt>
                <c:pt idx="61790">
                  <c:v>82.263000000000005</c:v>
                </c:pt>
                <c:pt idx="61791">
                  <c:v>82.266000000000005</c:v>
                </c:pt>
                <c:pt idx="61792">
                  <c:v>82.269000000000005</c:v>
                </c:pt>
                <c:pt idx="61793">
                  <c:v>82.272000000000006</c:v>
                </c:pt>
                <c:pt idx="61794">
                  <c:v>82.275000000000006</c:v>
                </c:pt>
                <c:pt idx="61795">
                  <c:v>82.278000000000006</c:v>
                </c:pt>
                <c:pt idx="61796">
                  <c:v>82.281000000000006</c:v>
                </c:pt>
                <c:pt idx="61797">
                  <c:v>82.284000000000006</c:v>
                </c:pt>
                <c:pt idx="61798">
                  <c:v>82.287999999999997</c:v>
                </c:pt>
                <c:pt idx="61799">
                  <c:v>82.290999999999997</c:v>
                </c:pt>
                <c:pt idx="61800">
                  <c:v>82.293999999999997</c:v>
                </c:pt>
                <c:pt idx="61801">
                  <c:v>82.296999999999997</c:v>
                </c:pt>
                <c:pt idx="61802">
                  <c:v>82.3</c:v>
                </c:pt>
                <c:pt idx="61803">
                  <c:v>82.302999999999997</c:v>
                </c:pt>
                <c:pt idx="61804">
                  <c:v>82.307000000000002</c:v>
                </c:pt>
                <c:pt idx="61805">
                  <c:v>82.31</c:v>
                </c:pt>
                <c:pt idx="61806">
                  <c:v>82.313000000000002</c:v>
                </c:pt>
                <c:pt idx="61807">
                  <c:v>82.316000000000003</c:v>
                </c:pt>
                <c:pt idx="61808">
                  <c:v>82.319000000000003</c:v>
                </c:pt>
                <c:pt idx="61809">
                  <c:v>82.323000000000008</c:v>
                </c:pt>
                <c:pt idx="61810">
                  <c:v>82.326000000000008</c:v>
                </c:pt>
                <c:pt idx="61811">
                  <c:v>82.329000000000008</c:v>
                </c:pt>
                <c:pt idx="61812">
                  <c:v>82.332000000000008</c:v>
                </c:pt>
                <c:pt idx="61813">
                  <c:v>82.335999999999999</c:v>
                </c:pt>
                <c:pt idx="61814">
                  <c:v>82.338999999999999</c:v>
                </c:pt>
                <c:pt idx="61815">
                  <c:v>82.341999999999999</c:v>
                </c:pt>
                <c:pt idx="61816">
                  <c:v>82.344999999999999</c:v>
                </c:pt>
                <c:pt idx="61817">
                  <c:v>82.349000000000004</c:v>
                </c:pt>
                <c:pt idx="61818">
                  <c:v>82.352000000000004</c:v>
                </c:pt>
                <c:pt idx="61819">
                  <c:v>82.355000000000004</c:v>
                </c:pt>
                <c:pt idx="61820">
                  <c:v>82.358999999999995</c:v>
                </c:pt>
                <c:pt idx="61821">
                  <c:v>82.361999999999995</c:v>
                </c:pt>
                <c:pt idx="61822">
                  <c:v>82.364999999999995</c:v>
                </c:pt>
                <c:pt idx="61823">
                  <c:v>82.369</c:v>
                </c:pt>
                <c:pt idx="61824">
                  <c:v>82.372</c:v>
                </c:pt>
                <c:pt idx="61825">
                  <c:v>82.375</c:v>
                </c:pt>
                <c:pt idx="61826">
                  <c:v>82.379000000000005</c:v>
                </c:pt>
                <c:pt idx="61827">
                  <c:v>82.382000000000005</c:v>
                </c:pt>
                <c:pt idx="61828">
                  <c:v>82.385999999999996</c:v>
                </c:pt>
                <c:pt idx="61829">
                  <c:v>82.388999999999996</c:v>
                </c:pt>
                <c:pt idx="61830">
                  <c:v>82.391999999999996</c:v>
                </c:pt>
                <c:pt idx="61831">
                  <c:v>82.396000000000001</c:v>
                </c:pt>
                <c:pt idx="61832">
                  <c:v>82.399000000000001</c:v>
                </c:pt>
                <c:pt idx="61833">
                  <c:v>82.403000000000006</c:v>
                </c:pt>
                <c:pt idx="61834">
                  <c:v>82.406000000000006</c:v>
                </c:pt>
                <c:pt idx="61835">
                  <c:v>82.41</c:v>
                </c:pt>
                <c:pt idx="61836">
                  <c:v>82.412999999999997</c:v>
                </c:pt>
                <c:pt idx="61837">
                  <c:v>82.417000000000002</c:v>
                </c:pt>
                <c:pt idx="61838">
                  <c:v>82.42</c:v>
                </c:pt>
                <c:pt idx="61839">
                  <c:v>82.424000000000007</c:v>
                </c:pt>
                <c:pt idx="61840">
                  <c:v>82.427000000000007</c:v>
                </c:pt>
                <c:pt idx="61841">
                  <c:v>82.430999999999997</c:v>
                </c:pt>
                <c:pt idx="61842">
                  <c:v>82.433999999999997</c:v>
                </c:pt>
                <c:pt idx="61843">
                  <c:v>82.438000000000002</c:v>
                </c:pt>
                <c:pt idx="61844">
                  <c:v>82.441000000000003</c:v>
                </c:pt>
                <c:pt idx="61845">
                  <c:v>82.445000000000007</c:v>
                </c:pt>
                <c:pt idx="61846">
                  <c:v>82.448000000000008</c:v>
                </c:pt>
                <c:pt idx="61847">
                  <c:v>82.451999999999998</c:v>
                </c:pt>
                <c:pt idx="61848">
                  <c:v>82.456000000000003</c:v>
                </c:pt>
                <c:pt idx="61849">
                  <c:v>82.459000000000003</c:v>
                </c:pt>
                <c:pt idx="61850">
                  <c:v>82.463000000000008</c:v>
                </c:pt>
                <c:pt idx="61851">
                  <c:v>82.466000000000008</c:v>
                </c:pt>
                <c:pt idx="61852">
                  <c:v>82.47</c:v>
                </c:pt>
                <c:pt idx="61853">
                  <c:v>82.474000000000004</c:v>
                </c:pt>
                <c:pt idx="61854">
                  <c:v>82.477000000000004</c:v>
                </c:pt>
                <c:pt idx="61855">
                  <c:v>82.481000000000009</c:v>
                </c:pt>
                <c:pt idx="61856">
                  <c:v>82.484999999999999</c:v>
                </c:pt>
                <c:pt idx="61857">
                  <c:v>82.489000000000004</c:v>
                </c:pt>
                <c:pt idx="61858">
                  <c:v>82.492999999999995</c:v>
                </c:pt>
                <c:pt idx="61859">
                  <c:v>82.495999999999995</c:v>
                </c:pt>
                <c:pt idx="61860">
                  <c:v>82.5</c:v>
                </c:pt>
                <c:pt idx="61861">
                  <c:v>82.504000000000005</c:v>
                </c:pt>
                <c:pt idx="61862">
                  <c:v>82.507999999999996</c:v>
                </c:pt>
                <c:pt idx="61863">
                  <c:v>82.512</c:v>
                </c:pt>
                <c:pt idx="61864">
                  <c:v>82.515000000000001</c:v>
                </c:pt>
                <c:pt idx="61865">
                  <c:v>82.519000000000005</c:v>
                </c:pt>
                <c:pt idx="61866">
                  <c:v>82.522999999999996</c:v>
                </c:pt>
                <c:pt idx="61867">
                  <c:v>82.527000000000001</c:v>
                </c:pt>
                <c:pt idx="61868">
                  <c:v>82.531000000000006</c:v>
                </c:pt>
                <c:pt idx="61869">
                  <c:v>82.534000000000006</c:v>
                </c:pt>
                <c:pt idx="61870">
                  <c:v>82.537999999999997</c:v>
                </c:pt>
                <c:pt idx="61871">
                  <c:v>82.542000000000002</c:v>
                </c:pt>
                <c:pt idx="61872">
                  <c:v>82.546000000000006</c:v>
                </c:pt>
                <c:pt idx="61873">
                  <c:v>82.549000000000007</c:v>
                </c:pt>
                <c:pt idx="61874">
                  <c:v>82.552999999999997</c:v>
                </c:pt>
                <c:pt idx="61875">
                  <c:v>82.557000000000002</c:v>
                </c:pt>
                <c:pt idx="61876">
                  <c:v>82.561000000000007</c:v>
                </c:pt>
                <c:pt idx="61877">
                  <c:v>82.564000000000007</c:v>
                </c:pt>
                <c:pt idx="61878">
                  <c:v>82.567999999999998</c:v>
                </c:pt>
                <c:pt idx="61879">
                  <c:v>82.572000000000003</c:v>
                </c:pt>
                <c:pt idx="61880">
                  <c:v>82.576000000000008</c:v>
                </c:pt>
                <c:pt idx="61881">
                  <c:v>82.579000000000008</c:v>
                </c:pt>
                <c:pt idx="61882">
                  <c:v>82.582999999999998</c:v>
                </c:pt>
                <c:pt idx="61883">
                  <c:v>82.587000000000003</c:v>
                </c:pt>
                <c:pt idx="61884">
                  <c:v>82.591000000000008</c:v>
                </c:pt>
                <c:pt idx="61885">
                  <c:v>82.594000000000008</c:v>
                </c:pt>
                <c:pt idx="61886">
                  <c:v>82.597999999999999</c:v>
                </c:pt>
                <c:pt idx="61887">
                  <c:v>82.602000000000004</c:v>
                </c:pt>
                <c:pt idx="61888">
                  <c:v>82.606000000000009</c:v>
                </c:pt>
                <c:pt idx="61889">
                  <c:v>82.61</c:v>
                </c:pt>
                <c:pt idx="61890">
                  <c:v>82.613</c:v>
                </c:pt>
                <c:pt idx="61891">
                  <c:v>82.617000000000004</c:v>
                </c:pt>
                <c:pt idx="61892">
                  <c:v>82.620999999999995</c:v>
                </c:pt>
                <c:pt idx="61893">
                  <c:v>82.625</c:v>
                </c:pt>
                <c:pt idx="61894">
                  <c:v>82.629000000000005</c:v>
                </c:pt>
                <c:pt idx="61895">
                  <c:v>82.632000000000005</c:v>
                </c:pt>
                <c:pt idx="61896">
                  <c:v>82.635999999999996</c:v>
                </c:pt>
                <c:pt idx="61897">
                  <c:v>82.64</c:v>
                </c:pt>
                <c:pt idx="61898">
                  <c:v>82.644000000000005</c:v>
                </c:pt>
                <c:pt idx="61899">
                  <c:v>82.647999999999996</c:v>
                </c:pt>
                <c:pt idx="61900">
                  <c:v>82.652000000000001</c:v>
                </c:pt>
                <c:pt idx="61901">
                  <c:v>82.655000000000001</c:v>
                </c:pt>
                <c:pt idx="61902">
                  <c:v>82.659000000000006</c:v>
                </c:pt>
                <c:pt idx="61903">
                  <c:v>82.662999999999997</c:v>
                </c:pt>
                <c:pt idx="61904">
                  <c:v>82.667000000000002</c:v>
                </c:pt>
                <c:pt idx="61905">
                  <c:v>82.67</c:v>
                </c:pt>
                <c:pt idx="61906">
                  <c:v>82.674000000000007</c:v>
                </c:pt>
                <c:pt idx="61907">
                  <c:v>82.677999999999997</c:v>
                </c:pt>
                <c:pt idx="61908">
                  <c:v>82.682000000000002</c:v>
                </c:pt>
                <c:pt idx="61909">
                  <c:v>82.686000000000007</c:v>
                </c:pt>
                <c:pt idx="61910">
                  <c:v>82.689000000000007</c:v>
                </c:pt>
                <c:pt idx="61911">
                  <c:v>82.692999999999998</c:v>
                </c:pt>
                <c:pt idx="61912">
                  <c:v>82.697000000000003</c:v>
                </c:pt>
                <c:pt idx="61913">
                  <c:v>82.701000000000008</c:v>
                </c:pt>
                <c:pt idx="61914">
                  <c:v>82.704000000000008</c:v>
                </c:pt>
                <c:pt idx="61915">
                  <c:v>82.707999999999998</c:v>
                </c:pt>
                <c:pt idx="61916">
                  <c:v>82.712000000000003</c:v>
                </c:pt>
                <c:pt idx="61917">
                  <c:v>82.716000000000008</c:v>
                </c:pt>
                <c:pt idx="61918">
                  <c:v>82.719000000000008</c:v>
                </c:pt>
                <c:pt idx="61919">
                  <c:v>82.722999999999999</c:v>
                </c:pt>
                <c:pt idx="61920">
                  <c:v>82.727000000000004</c:v>
                </c:pt>
                <c:pt idx="61921">
                  <c:v>82.731000000000009</c:v>
                </c:pt>
                <c:pt idx="61922">
                  <c:v>82.733999999999995</c:v>
                </c:pt>
                <c:pt idx="61923">
                  <c:v>82.738</c:v>
                </c:pt>
                <c:pt idx="61924">
                  <c:v>82.742000000000004</c:v>
                </c:pt>
                <c:pt idx="61925">
                  <c:v>82.745999999999995</c:v>
                </c:pt>
                <c:pt idx="61926">
                  <c:v>82.748999999999995</c:v>
                </c:pt>
                <c:pt idx="61927">
                  <c:v>82.753</c:v>
                </c:pt>
                <c:pt idx="61928">
                  <c:v>82.757000000000005</c:v>
                </c:pt>
                <c:pt idx="61929">
                  <c:v>82.760999999999996</c:v>
                </c:pt>
                <c:pt idx="61930">
                  <c:v>82.763999999999996</c:v>
                </c:pt>
                <c:pt idx="61931">
                  <c:v>82.768000000000001</c:v>
                </c:pt>
                <c:pt idx="61932">
                  <c:v>82.772000000000006</c:v>
                </c:pt>
                <c:pt idx="61933">
                  <c:v>82.775000000000006</c:v>
                </c:pt>
                <c:pt idx="61934">
                  <c:v>82.778999999999996</c:v>
                </c:pt>
                <c:pt idx="61935">
                  <c:v>82.783000000000001</c:v>
                </c:pt>
                <c:pt idx="61936">
                  <c:v>82.787000000000006</c:v>
                </c:pt>
                <c:pt idx="61937">
                  <c:v>82.79</c:v>
                </c:pt>
                <c:pt idx="61938">
                  <c:v>82.793999999999997</c:v>
                </c:pt>
                <c:pt idx="61939">
                  <c:v>82.798000000000002</c:v>
                </c:pt>
                <c:pt idx="61940">
                  <c:v>82.801000000000002</c:v>
                </c:pt>
                <c:pt idx="61941">
                  <c:v>82.805000000000007</c:v>
                </c:pt>
                <c:pt idx="61942">
                  <c:v>82.808999999999997</c:v>
                </c:pt>
                <c:pt idx="61943">
                  <c:v>82.811999999999998</c:v>
                </c:pt>
                <c:pt idx="61944">
                  <c:v>82.816000000000003</c:v>
                </c:pt>
                <c:pt idx="61945">
                  <c:v>82.820000000000007</c:v>
                </c:pt>
                <c:pt idx="61946">
                  <c:v>82.823000000000008</c:v>
                </c:pt>
                <c:pt idx="61947">
                  <c:v>82.826999999999998</c:v>
                </c:pt>
                <c:pt idx="61948">
                  <c:v>82.831000000000003</c:v>
                </c:pt>
                <c:pt idx="61949">
                  <c:v>82.834000000000003</c:v>
                </c:pt>
                <c:pt idx="61950">
                  <c:v>82.838000000000008</c:v>
                </c:pt>
                <c:pt idx="61951">
                  <c:v>82.841999999999999</c:v>
                </c:pt>
                <c:pt idx="61952">
                  <c:v>82.844999999999999</c:v>
                </c:pt>
                <c:pt idx="61953">
                  <c:v>82.849000000000004</c:v>
                </c:pt>
                <c:pt idx="61954">
                  <c:v>82.853000000000009</c:v>
                </c:pt>
                <c:pt idx="61955">
                  <c:v>82.856000000000009</c:v>
                </c:pt>
                <c:pt idx="61956">
                  <c:v>82.86</c:v>
                </c:pt>
                <c:pt idx="61957">
                  <c:v>82.863</c:v>
                </c:pt>
                <c:pt idx="61958">
                  <c:v>82.867000000000004</c:v>
                </c:pt>
                <c:pt idx="61959">
                  <c:v>82.870999999999995</c:v>
                </c:pt>
                <c:pt idx="61960">
                  <c:v>82.873999999999995</c:v>
                </c:pt>
                <c:pt idx="61961">
                  <c:v>82.878</c:v>
                </c:pt>
                <c:pt idx="61962">
                  <c:v>82.881</c:v>
                </c:pt>
                <c:pt idx="61963">
                  <c:v>82.885000000000005</c:v>
                </c:pt>
                <c:pt idx="61964">
                  <c:v>82.888999999999996</c:v>
                </c:pt>
                <c:pt idx="61965">
                  <c:v>82.891999999999996</c:v>
                </c:pt>
                <c:pt idx="61966">
                  <c:v>82.896000000000001</c:v>
                </c:pt>
                <c:pt idx="61967">
                  <c:v>82.899000000000001</c:v>
                </c:pt>
                <c:pt idx="61968">
                  <c:v>82.903000000000006</c:v>
                </c:pt>
                <c:pt idx="61969">
                  <c:v>82.906999999999996</c:v>
                </c:pt>
                <c:pt idx="61970">
                  <c:v>82.91</c:v>
                </c:pt>
                <c:pt idx="61971">
                  <c:v>82.914000000000001</c:v>
                </c:pt>
                <c:pt idx="61972">
                  <c:v>82.917000000000002</c:v>
                </c:pt>
                <c:pt idx="61973">
                  <c:v>82.921000000000006</c:v>
                </c:pt>
                <c:pt idx="61974">
                  <c:v>82.924000000000007</c:v>
                </c:pt>
                <c:pt idx="61975">
                  <c:v>82.927999999999997</c:v>
                </c:pt>
                <c:pt idx="61976">
                  <c:v>82.930999999999997</c:v>
                </c:pt>
                <c:pt idx="61977">
                  <c:v>82.935000000000002</c:v>
                </c:pt>
                <c:pt idx="61978">
                  <c:v>82.938000000000002</c:v>
                </c:pt>
                <c:pt idx="61979">
                  <c:v>82.942000000000007</c:v>
                </c:pt>
                <c:pt idx="61980">
                  <c:v>82.945000000000007</c:v>
                </c:pt>
                <c:pt idx="61981">
                  <c:v>82.948999999999998</c:v>
                </c:pt>
                <c:pt idx="61982">
                  <c:v>82.951999999999998</c:v>
                </c:pt>
                <c:pt idx="61983">
                  <c:v>82.954999999999998</c:v>
                </c:pt>
                <c:pt idx="61984">
                  <c:v>82.959000000000003</c:v>
                </c:pt>
                <c:pt idx="61985">
                  <c:v>82.962000000000003</c:v>
                </c:pt>
                <c:pt idx="61986">
                  <c:v>82.965000000000003</c:v>
                </c:pt>
                <c:pt idx="61987">
                  <c:v>82.968000000000004</c:v>
                </c:pt>
                <c:pt idx="61988">
                  <c:v>82.972000000000008</c:v>
                </c:pt>
                <c:pt idx="61989">
                  <c:v>82.975000000000009</c:v>
                </c:pt>
                <c:pt idx="61990">
                  <c:v>82.978000000000009</c:v>
                </c:pt>
                <c:pt idx="61991">
                  <c:v>82.981000000000009</c:v>
                </c:pt>
                <c:pt idx="61992">
                  <c:v>82.983999999999995</c:v>
                </c:pt>
                <c:pt idx="61993">
                  <c:v>82.986000000000004</c:v>
                </c:pt>
                <c:pt idx="61994">
                  <c:v>82.989000000000004</c:v>
                </c:pt>
                <c:pt idx="61995">
                  <c:v>82.99</c:v>
                </c:pt>
                <c:pt idx="61996">
                  <c:v>82.99</c:v>
                </c:pt>
                <c:pt idx="61997">
                  <c:v>82.99</c:v>
                </c:pt>
                <c:pt idx="61998">
                  <c:v>82.991</c:v>
                </c:pt>
                <c:pt idx="61999">
                  <c:v>82.991</c:v>
                </c:pt>
                <c:pt idx="62000">
                  <c:v>82.991</c:v>
                </c:pt>
                <c:pt idx="62001">
                  <c:v>82.991</c:v>
                </c:pt>
                <c:pt idx="62002">
                  <c:v>82.992000000000004</c:v>
                </c:pt>
                <c:pt idx="62003">
                  <c:v>82.992000000000004</c:v>
                </c:pt>
                <c:pt idx="62004">
                  <c:v>82.992000000000004</c:v>
                </c:pt>
                <c:pt idx="62005">
                  <c:v>82.992999999999995</c:v>
                </c:pt>
                <c:pt idx="62006">
                  <c:v>82.992999999999995</c:v>
                </c:pt>
                <c:pt idx="62007">
                  <c:v>82.992999999999995</c:v>
                </c:pt>
                <c:pt idx="62008">
                  <c:v>82.992999999999995</c:v>
                </c:pt>
                <c:pt idx="62009">
                  <c:v>82.994</c:v>
                </c:pt>
                <c:pt idx="62010">
                  <c:v>82.994</c:v>
                </c:pt>
                <c:pt idx="62011">
                  <c:v>82.994</c:v>
                </c:pt>
                <c:pt idx="62012">
                  <c:v>82.995000000000005</c:v>
                </c:pt>
                <c:pt idx="62013">
                  <c:v>82.995000000000005</c:v>
                </c:pt>
                <c:pt idx="62014">
                  <c:v>82.995000000000005</c:v>
                </c:pt>
                <c:pt idx="62015">
                  <c:v>82.995000000000005</c:v>
                </c:pt>
                <c:pt idx="62016">
                  <c:v>82.995999999999995</c:v>
                </c:pt>
                <c:pt idx="62017">
                  <c:v>82.995999999999995</c:v>
                </c:pt>
                <c:pt idx="62018">
                  <c:v>82.995999999999995</c:v>
                </c:pt>
                <c:pt idx="62019">
                  <c:v>82.997</c:v>
                </c:pt>
                <c:pt idx="62020">
                  <c:v>82.997</c:v>
                </c:pt>
                <c:pt idx="62021">
                  <c:v>82.997</c:v>
                </c:pt>
                <c:pt idx="62022">
                  <c:v>82.997</c:v>
                </c:pt>
                <c:pt idx="62023">
                  <c:v>82.998000000000005</c:v>
                </c:pt>
                <c:pt idx="62024">
                  <c:v>82.998000000000005</c:v>
                </c:pt>
                <c:pt idx="62025">
                  <c:v>82.998000000000005</c:v>
                </c:pt>
                <c:pt idx="62026">
                  <c:v>82.998999999999995</c:v>
                </c:pt>
                <c:pt idx="62027">
                  <c:v>82.998999999999995</c:v>
                </c:pt>
                <c:pt idx="62028">
                  <c:v>82.998999999999995</c:v>
                </c:pt>
                <c:pt idx="62029">
                  <c:v>82.998999999999995</c:v>
                </c:pt>
                <c:pt idx="62030">
                  <c:v>83</c:v>
                </c:pt>
                <c:pt idx="62031">
                  <c:v>83</c:v>
                </c:pt>
                <c:pt idx="62032">
                  <c:v>83</c:v>
                </c:pt>
                <c:pt idx="62033">
                  <c:v>83</c:v>
                </c:pt>
                <c:pt idx="62034">
                  <c:v>83.001000000000005</c:v>
                </c:pt>
                <c:pt idx="62035">
                  <c:v>83.001000000000005</c:v>
                </c:pt>
                <c:pt idx="62036">
                  <c:v>83.001000000000005</c:v>
                </c:pt>
                <c:pt idx="62037">
                  <c:v>83.001999999999995</c:v>
                </c:pt>
                <c:pt idx="62038">
                  <c:v>83.001999999999995</c:v>
                </c:pt>
                <c:pt idx="62039">
                  <c:v>83.001999999999995</c:v>
                </c:pt>
                <c:pt idx="62040">
                  <c:v>83.001999999999995</c:v>
                </c:pt>
                <c:pt idx="62041">
                  <c:v>83.003</c:v>
                </c:pt>
                <c:pt idx="62042">
                  <c:v>83.003</c:v>
                </c:pt>
                <c:pt idx="62043">
                  <c:v>83.003</c:v>
                </c:pt>
                <c:pt idx="62044">
                  <c:v>83.004000000000005</c:v>
                </c:pt>
                <c:pt idx="62045">
                  <c:v>83.004000000000005</c:v>
                </c:pt>
                <c:pt idx="62046">
                  <c:v>83.004000000000005</c:v>
                </c:pt>
                <c:pt idx="62047">
                  <c:v>83.004000000000005</c:v>
                </c:pt>
                <c:pt idx="62048">
                  <c:v>83.004999999999995</c:v>
                </c:pt>
                <c:pt idx="62049">
                  <c:v>83.004999999999995</c:v>
                </c:pt>
                <c:pt idx="62050">
                  <c:v>83.004999999999995</c:v>
                </c:pt>
                <c:pt idx="62051">
                  <c:v>83.006</c:v>
                </c:pt>
                <c:pt idx="62052">
                  <c:v>83.006</c:v>
                </c:pt>
                <c:pt idx="62053">
                  <c:v>83.006</c:v>
                </c:pt>
                <c:pt idx="62054">
                  <c:v>83.006</c:v>
                </c:pt>
                <c:pt idx="62055">
                  <c:v>83.007000000000005</c:v>
                </c:pt>
                <c:pt idx="62056">
                  <c:v>83.007000000000005</c:v>
                </c:pt>
                <c:pt idx="62057">
                  <c:v>83.007000000000005</c:v>
                </c:pt>
                <c:pt idx="62058">
                  <c:v>83.007999999999996</c:v>
                </c:pt>
                <c:pt idx="62059">
                  <c:v>83.007999999999996</c:v>
                </c:pt>
                <c:pt idx="62060">
                  <c:v>83.007999999999996</c:v>
                </c:pt>
                <c:pt idx="62061">
                  <c:v>83.007999999999996</c:v>
                </c:pt>
                <c:pt idx="62062">
                  <c:v>83.009</c:v>
                </c:pt>
                <c:pt idx="62063">
                  <c:v>83.009</c:v>
                </c:pt>
                <c:pt idx="62064">
                  <c:v>83.009</c:v>
                </c:pt>
                <c:pt idx="62065">
                  <c:v>83.009</c:v>
                </c:pt>
                <c:pt idx="62066">
                  <c:v>83.01</c:v>
                </c:pt>
                <c:pt idx="62067">
                  <c:v>83.01</c:v>
                </c:pt>
                <c:pt idx="62068">
                  <c:v>83.01</c:v>
                </c:pt>
                <c:pt idx="62069">
                  <c:v>83.010999999999996</c:v>
                </c:pt>
                <c:pt idx="62070">
                  <c:v>83.010999999999996</c:v>
                </c:pt>
                <c:pt idx="62071">
                  <c:v>83.010999999999996</c:v>
                </c:pt>
                <c:pt idx="62072">
                  <c:v>83.010999999999996</c:v>
                </c:pt>
                <c:pt idx="62073">
                  <c:v>83.012</c:v>
                </c:pt>
                <c:pt idx="62074">
                  <c:v>83.012</c:v>
                </c:pt>
                <c:pt idx="62075">
                  <c:v>83.012</c:v>
                </c:pt>
                <c:pt idx="62076">
                  <c:v>83.013000000000005</c:v>
                </c:pt>
                <c:pt idx="62077">
                  <c:v>83.013000000000005</c:v>
                </c:pt>
                <c:pt idx="62078">
                  <c:v>83.013000000000005</c:v>
                </c:pt>
                <c:pt idx="62079">
                  <c:v>83.013000000000005</c:v>
                </c:pt>
                <c:pt idx="62080">
                  <c:v>83.013999999999996</c:v>
                </c:pt>
                <c:pt idx="62081">
                  <c:v>83.013999999999996</c:v>
                </c:pt>
                <c:pt idx="62082">
                  <c:v>83.013999999999996</c:v>
                </c:pt>
                <c:pt idx="62083">
                  <c:v>83.015000000000001</c:v>
                </c:pt>
                <c:pt idx="62084">
                  <c:v>83.015000000000001</c:v>
                </c:pt>
                <c:pt idx="62085">
                  <c:v>83.015000000000001</c:v>
                </c:pt>
                <c:pt idx="62086">
                  <c:v>83.015000000000001</c:v>
                </c:pt>
                <c:pt idx="62087">
                  <c:v>83.016000000000005</c:v>
                </c:pt>
                <c:pt idx="62088">
                  <c:v>83.016000000000005</c:v>
                </c:pt>
                <c:pt idx="62089">
                  <c:v>83.016000000000005</c:v>
                </c:pt>
                <c:pt idx="62090">
                  <c:v>83.016999999999996</c:v>
                </c:pt>
                <c:pt idx="62091">
                  <c:v>83.016999999999996</c:v>
                </c:pt>
                <c:pt idx="62092">
                  <c:v>83.016999999999996</c:v>
                </c:pt>
                <c:pt idx="62093">
                  <c:v>83.016999999999996</c:v>
                </c:pt>
                <c:pt idx="62094">
                  <c:v>83.018000000000001</c:v>
                </c:pt>
                <c:pt idx="62095">
                  <c:v>83.018000000000001</c:v>
                </c:pt>
                <c:pt idx="62096">
                  <c:v>83.018000000000001</c:v>
                </c:pt>
                <c:pt idx="62097">
                  <c:v>83.018000000000001</c:v>
                </c:pt>
                <c:pt idx="62098">
                  <c:v>83.019000000000005</c:v>
                </c:pt>
                <c:pt idx="62099">
                  <c:v>83.019000000000005</c:v>
                </c:pt>
                <c:pt idx="62100">
                  <c:v>83.019000000000005</c:v>
                </c:pt>
                <c:pt idx="62101">
                  <c:v>83.02</c:v>
                </c:pt>
                <c:pt idx="62102">
                  <c:v>83.02</c:v>
                </c:pt>
                <c:pt idx="62103">
                  <c:v>83.02</c:v>
                </c:pt>
                <c:pt idx="62104">
                  <c:v>83.02</c:v>
                </c:pt>
                <c:pt idx="62105">
                  <c:v>83.021000000000001</c:v>
                </c:pt>
                <c:pt idx="62106">
                  <c:v>83.021000000000001</c:v>
                </c:pt>
                <c:pt idx="62107">
                  <c:v>83.021000000000001</c:v>
                </c:pt>
                <c:pt idx="62108">
                  <c:v>83.022000000000006</c:v>
                </c:pt>
                <c:pt idx="62109">
                  <c:v>83.022000000000006</c:v>
                </c:pt>
                <c:pt idx="62110">
                  <c:v>83.022000000000006</c:v>
                </c:pt>
                <c:pt idx="62111">
                  <c:v>83.022000000000006</c:v>
                </c:pt>
                <c:pt idx="62112">
                  <c:v>83.022999999999996</c:v>
                </c:pt>
                <c:pt idx="62113">
                  <c:v>83.022999999999996</c:v>
                </c:pt>
                <c:pt idx="62114">
                  <c:v>83.022999999999996</c:v>
                </c:pt>
                <c:pt idx="62115">
                  <c:v>83.024000000000001</c:v>
                </c:pt>
                <c:pt idx="62116">
                  <c:v>83.024000000000001</c:v>
                </c:pt>
                <c:pt idx="62117">
                  <c:v>83.024000000000001</c:v>
                </c:pt>
                <c:pt idx="62118">
                  <c:v>83.024000000000001</c:v>
                </c:pt>
                <c:pt idx="62119">
                  <c:v>83.025000000000006</c:v>
                </c:pt>
                <c:pt idx="62120">
                  <c:v>83.025000000000006</c:v>
                </c:pt>
                <c:pt idx="62121">
                  <c:v>83.025000000000006</c:v>
                </c:pt>
                <c:pt idx="62122">
                  <c:v>83.025000000000006</c:v>
                </c:pt>
                <c:pt idx="62123">
                  <c:v>83.025999999999996</c:v>
                </c:pt>
                <c:pt idx="62124">
                  <c:v>83.025999999999996</c:v>
                </c:pt>
                <c:pt idx="62125">
                  <c:v>83.025999999999996</c:v>
                </c:pt>
                <c:pt idx="62126">
                  <c:v>83.027000000000001</c:v>
                </c:pt>
                <c:pt idx="62127">
                  <c:v>83.027000000000001</c:v>
                </c:pt>
                <c:pt idx="62128">
                  <c:v>83.027000000000001</c:v>
                </c:pt>
                <c:pt idx="62129">
                  <c:v>83.027000000000001</c:v>
                </c:pt>
                <c:pt idx="62130">
                  <c:v>83.028000000000006</c:v>
                </c:pt>
                <c:pt idx="62131">
                  <c:v>83.028000000000006</c:v>
                </c:pt>
                <c:pt idx="62132">
                  <c:v>83.028000000000006</c:v>
                </c:pt>
                <c:pt idx="62133">
                  <c:v>83.028999999999996</c:v>
                </c:pt>
                <c:pt idx="62134">
                  <c:v>83.028999999999996</c:v>
                </c:pt>
                <c:pt idx="62135">
                  <c:v>83.028999999999996</c:v>
                </c:pt>
                <c:pt idx="62136">
                  <c:v>83.028999999999996</c:v>
                </c:pt>
                <c:pt idx="62137">
                  <c:v>83.03</c:v>
                </c:pt>
                <c:pt idx="62138">
                  <c:v>83.03</c:v>
                </c:pt>
                <c:pt idx="62139">
                  <c:v>83.03</c:v>
                </c:pt>
                <c:pt idx="62140">
                  <c:v>83.031000000000006</c:v>
                </c:pt>
                <c:pt idx="62141">
                  <c:v>83.031000000000006</c:v>
                </c:pt>
                <c:pt idx="62142">
                  <c:v>83.031000000000006</c:v>
                </c:pt>
                <c:pt idx="62143">
                  <c:v>83.031000000000006</c:v>
                </c:pt>
                <c:pt idx="62144">
                  <c:v>83.031999999999996</c:v>
                </c:pt>
                <c:pt idx="62145">
                  <c:v>83.031999999999996</c:v>
                </c:pt>
                <c:pt idx="62146">
                  <c:v>83.031999999999996</c:v>
                </c:pt>
                <c:pt idx="62147">
                  <c:v>83.033000000000001</c:v>
                </c:pt>
                <c:pt idx="62148">
                  <c:v>83.033000000000001</c:v>
                </c:pt>
                <c:pt idx="62149">
                  <c:v>83.033000000000001</c:v>
                </c:pt>
                <c:pt idx="62150">
                  <c:v>83.033000000000001</c:v>
                </c:pt>
                <c:pt idx="62151">
                  <c:v>83.034000000000006</c:v>
                </c:pt>
                <c:pt idx="62152">
                  <c:v>83.034000000000006</c:v>
                </c:pt>
                <c:pt idx="62153">
                  <c:v>83.034000000000006</c:v>
                </c:pt>
                <c:pt idx="62154">
                  <c:v>83.034000000000006</c:v>
                </c:pt>
                <c:pt idx="62155">
                  <c:v>83.034999999999997</c:v>
                </c:pt>
                <c:pt idx="62156">
                  <c:v>83.034999999999997</c:v>
                </c:pt>
                <c:pt idx="62157">
                  <c:v>83.034999999999997</c:v>
                </c:pt>
                <c:pt idx="62158">
                  <c:v>83.036000000000001</c:v>
                </c:pt>
                <c:pt idx="62159">
                  <c:v>83.036000000000001</c:v>
                </c:pt>
                <c:pt idx="62160">
                  <c:v>83.036000000000001</c:v>
                </c:pt>
                <c:pt idx="62161">
                  <c:v>83.036000000000001</c:v>
                </c:pt>
                <c:pt idx="62162">
                  <c:v>83.037000000000006</c:v>
                </c:pt>
                <c:pt idx="62163">
                  <c:v>83.037000000000006</c:v>
                </c:pt>
                <c:pt idx="62164">
                  <c:v>83.037000000000006</c:v>
                </c:pt>
                <c:pt idx="62165">
                  <c:v>83.037999999999997</c:v>
                </c:pt>
                <c:pt idx="62166">
                  <c:v>83.037999999999997</c:v>
                </c:pt>
                <c:pt idx="62167">
                  <c:v>83.037999999999997</c:v>
                </c:pt>
                <c:pt idx="62168">
                  <c:v>83.037999999999997</c:v>
                </c:pt>
                <c:pt idx="62169">
                  <c:v>83.039000000000001</c:v>
                </c:pt>
                <c:pt idx="62170">
                  <c:v>83.039000000000001</c:v>
                </c:pt>
                <c:pt idx="62171">
                  <c:v>83.039000000000001</c:v>
                </c:pt>
                <c:pt idx="62172">
                  <c:v>83.04</c:v>
                </c:pt>
                <c:pt idx="62173">
                  <c:v>83.04</c:v>
                </c:pt>
                <c:pt idx="62174">
                  <c:v>83.04</c:v>
                </c:pt>
                <c:pt idx="62175">
                  <c:v>83.04</c:v>
                </c:pt>
                <c:pt idx="62176">
                  <c:v>83.040999999999997</c:v>
                </c:pt>
                <c:pt idx="62177">
                  <c:v>83.040999999999997</c:v>
                </c:pt>
                <c:pt idx="62178">
                  <c:v>83.040999999999997</c:v>
                </c:pt>
                <c:pt idx="62179">
                  <c:v>83.040999999999997</c:v>
                </c:pt>
                <c:pt idx="62180">
                  <c:v>83.042000000000002</c:v>
                </c:pt>
                <c:pt idx="62181">
                  <c:v>83.042000000000002</c:v>
                </c:pt>
                <c:pt idx="62182">
                  <c:v>83.042000000000002</c:v>
                </c:pt>
                <c:pt idx="62183">
                  <c:v>83.043000000000006</c:v>
                </c:pt>
                <c:pt idx="62184">
                  <c:v>83.043000000000006</c:v>
                </c:pt>
                <c:pt idx="62185">
                  <c:v>83.043000000000006</c:v>
                </c:pt>
                <c:pt idx="62186">
                  <c:v>83.043000000000006</c:v>
                </c:pt>
                <c:pt idx="62187">
                  <c:v>83.043999999999997</c:v>
                </c:pt>
                <c:pt idx="62188">
                  <c:v>83.043999999999997</c:v>
                </c:pt>
                <c:pt idx="62189">
                  <c:v>83.043999999999997</c:v>
                </c:pt>
                <c:pt idx="62190">
                  <c:v>83.045000000000002</c:v>
                </c:pt>
                <c:pt idx="62191">
                  <c:v>83.045000000000002</c:v>
                </c:pt>
                <c:pt idx="62192">
                  <c:v>83.045000000000002</c:v>
                </c:pt>
                <c:pt idx="62193">
                  <c:v>83.045000000000002</c:v>
                </c:pt>
                <c:pt idx="62194">
                  <c:v>83.046000000000006</c:v>
                </c:pt>
                <c:pt idx="62195">
                  <c:v>83.046000000000006</c:v>
                </c:pt>
                <c:pt idx="62196">
                  <c:v>83.046000000000006</c:v>
                </c:pt>
                <c:pt idx="62197">
                  <c:v>83.046999999999997</c:v>
                </c:pt>
                <c:pt idx="62198">
                  <c:v>83.046999999999997</c:v>
                </c:pt>
                <c:pt idx="62199">
                  <c:v>83.046999999999997</c:v>
                </c:pt>
                <c:pt idx="62200">
                  <c:v>83.046999999999997</c:v>
                </c:pt>
                <c:pt idx="62201">
                  <c:v>83.048000000000002</c:v>
                </c:pt>
                <c:pt idx="62202">
                  <c:v>83.048000000000002</c:v>
                </c:pt>
                <c:pt idx="62203">
                  <c:v>83.048000000000002</c:v>
                </c:pt>
                <c:pt idx="62204">
                  <c:v>83.049000000000007</c:v>
                </c:pt>
                <c:pt idx="62205">
                  <c:v>83.049000000000007</c:v>
                </c:pt>
                <c:pt idx="62206">
                  <c:v>83.049000000000007</c:v>
                </c:pt>
                <c:pt idx="62207">
                  <c:v>83.049000000000007</c:v>
                </c:pt>
                <c:pt idx="62208">
                  <c:v>83.05</c:v>
                </c:pt>
                <c:pt idx="62209">
                  <c:v>83.05</c:v>
                </c:pt>
                <c:pt idx="62210">
                  <c:v>83.05</c:v>
                </c:pt>
                <c:pt idx="62211">
                  <c:v>83.05</c:v>
                </c:pt>
                <c:pt idx="62212">
                  <c:v>83.051000000000002</c:v>
                </c:pt>
                <c:pt idx="62213">
                  <c:v>83.051000000000002</c:v>
                </c:pt>
                <c:pt idx="62214">
                  <c:v>83.051000000000002</c:v>
                </c:pt>
                <c:pt idx="62215">
                  <c:v>83.052000000000007</c:v>
                </c:pt>
                <c:pt idx="62216">
                  <c:v>83.052000000000007</c:v>
                </c:pt>
                <c:pt idx="62217">
                  <c:v>83.052000000000007</c:v>
                </c:pt>
                <c:pt idx="62218">
                  <c:v>83.052000000000007</c:v>
                </c:pt>
                <c:pt idx="62219">
                  <c:v>83.052999999999997</c:v>
                </c:pt>
                <c:pt idx="62220">
                  <c:v>83.052999999999997</c:v>
                </c:pt>
                <c:pt idx="62221">
                  <c:v>83.052999999999997</c:v>
                </c:pt>
                <c:pt idx="62222">
                  <c:v>83.054000000000002</c:v>
                </c:pt>
                <c:pt idx="62223">
                  <c:v>83.054000000000002</c:v>
                </c:pt>
                <c:pt idx="62224">
                  <c:v>83.054000000000002</c:v>
                </c:pt>
                <c:pt idx="62225">
                  <c:v>83.054000000000002</c:v>
                </c:pt>
                <c:pt idx="62226">
                  <c:v>83.055000000000007</c:v>
                </c:pt>
                <c:pt idx="62227">
                  <c:v>83.055000000000007</c:v>
                </c:pt>
                <c:pt idx="62228">
                  <c:v>83.055000000000007</c:v>
                </c:pt>
                <c:pt idx="62229">
                  <c:v>83.055999999999997</c:v>
                </c:pt>
                <c:pt idx="62230">
                  <c:v>83.055999999999997</c:v>
                </c:pt>
                <c:pt idx="62231">
                  <c:v>83.055999999999997</c:v>
                </c:pt>
                <c:pt idx="62232">
                  <c:v>83.055999999999997</c:v>
                </c:pt>
                <c:pt idx="62233">
                  <c:v>83.057000000000002</c:v>
                </c:pt>
                <c:pt idx="62234">
                  <c:v>83.057000000000002</c:v>
                </c:pt>
                <c:pt idx="62235">
                  <c:v>83.057000000000002</c:v>
                </c:pt>
                <c:pt idx="62236">
                  <c:v>83.058000000000007</c:v>
                </c:pt>
                <c:pt idx="62237">
                  <c:v>83.058000000000007</c:v>
                </c:pt>
                <c:pt idx="62238">
                  <c:v>83.058000000000007</c:v>
                </c:pt>
                <c:pt idx="62239">
                  <c:v>83.058000000000007</c:v>
                </c:pt>
                <c:pt idx="62240">
                  <c:v>83.058999999999997</c:v>
                </c:pt>
                <c:pt idx="62241">
                  <c:v>83.058999999999997</c:v>
                </c:pt>
                <c:pt idx="62242">
                  <c:v>83.058999999999997</c:v>
                </c:pt>
                <c:pt idx="62243">
                  <c:v>83.058999999999997</c:v>
                </c:pt>
                <c:pt idx="62244">
                  <c:v>83.06</c:v>
                </c:pt>
                <c:pt idx="62245">
                  <c:v>83.06</c:v>
                </c:pt>
                <c:pt idx="62246">
                  <c:v>83.06</c:v>
                </c:pt>
                <c:pt idx="62247">
                  <c:v>83.061000000000007</c:v>
                </c:pt>
                <c:pt idx="62248">
                  <c:v>83.061000000000007</c:v>
                </c:pt>
                <c:pt idx="62249">
                  <c:v>83.061000000000007</c:v>
                </c:pt>
                <c:pt idx="62250">
                  <c:v>83.061000000000007</c:v>
                </c:pt>
                <c:pt idx="62251">
                  <c:v>83.061999999999998</c:v>
                </c:pt>
                <c:pt idx="62252">
                  <c:v>83.061999999999998</c:v>
                </c:pt>
                <c:pt idx="62253">
                  <c:v>83.061999999999998</c:v>
                </c:pt>
                <c:pt idx="62254">
                  <c:v>83.063000000000002</c:v>
                </c:pt>
                <c:pt idx="62255">
                  <c:v>83.063000000000002</c:v>
                </c:pt>
                <c:pt idx="62256">
                  <c:v>83.063000000000002</c:v>
                </c:pt>
                <c:pt idx="62257">
                  <c:v>83.063000000000002</c:v>
                </c:pt>
                <c:pt idx="62258">
                  <c:v>83.064000000000007</c:v>
                </c:pt>
                <c:pt idx="62259">
                  <c:v>83.064000000000007</c:v>
                </c:pt>
                <c:pt idx="62260">
                  <c:v>83.064000000000007</c:v>
                </c:pt>
                <c:pt idx="62261">
                  <c:v>83.064999999999998</c:v>
                </c:pt>
                <c:pt idx="62262">
                  <c:v>83.064999999999998</c:v>
                </c:pt>
                <c:pt idx="62263">
                  <c:v>83.064999999999998</c:v>
                </c:pt>
                <c:pt idx="62264">
                  <c:v>83.064999999999998</c:v>
                </c:pt>
                <c:pt idx="62265">
                  <c:v>83.066000000000003</c:v>
                </c:pt>
                <c:pt idx="62266">
                  <c:v>83.066000000000003</c:v>
                </c:pt>
                <c:pt idx="62267">
                  <c:v>83.066000000000003</c:v>
                </c:pt>
                <c:pt idx="62268">
                  <c:v>83.066000000000003</c:v>
                </c:pt>
                <c:pt idx="62269">
                  <c:v>83.067000000000007</c:v>
                </c:pt>
                <c:pt idx="62270">
                  <c:v>83.067000000000007</c:v>
                </c:pt>
                <c:pt idx="62271">
                  <c:v>83.067000000000007</c:v>
                </c:pt>
                <c:pt idx="62272">
                  <c:v>83.067999999999998</c:v>
                </c:pt>
                <c:pt idx="62273">
                  <c:v>83.067999999999998</c:v>
                </c:pt>
                <c:pt idx="62274">
                  <c:v>83.067999999999998</c:v>
                </c:pt>
                <c:pt idx="62275">
                  <c:v>83.067999999999998</c:v>
                </c:pt>
                <c:pt idx="62276">
                  <c:v>83.069000000000003</c:v>
                </c:pt>
                <c:pt idx="62277">
                  <c:v>83.069000000000003</c:v>
                </c:pt>
                <c:pt idx="62278">
                  <c:v>83.069000000000003</c:v>
                </c:pt>
                <c:pt idx="62279">
                  <c:v>83.070000000000007</c:v>
                </c:pt>
                <c:pt idx="62280">
                  <c:v>83.070000000000007</c:v>
                </c:pt>
                <c:pt idx="62281">
                  <c:v>83.070000000000007</c:v>
                </c:pt>
                <c:pt idx="62282">
                  <c:v>83.070000000000007</c:v>
                </c:pt>
                <c:pt idx="62283">
                  <c:v>83.070999999999998</c:v>
                </c:pt>
                <c:pt idx="62284">
                  <c:v>83.070999999999998</c:v>
                </c:pt>
                <c:pt idx="62285">
                  <c:v>83.070999999999998</c:v>
                </c:pt>
                <c:pt idx="62286">
                  <c:v>83.072000000000003</c:v>
                </c:pt>
                <c:pt idx="62287">
                  <c:v>83.072000000000003</c:v>
                </c:pt>
                <c:pt idx="62288">
                  <c:v>83.072000000000003</c:v>
                </c:pt>
                <c:pt idx="62289">
                  <c:v>83.072000000000003</c:v>
                </c:pt>
                <c:pt idx="62290">
                  <c:v>83.073000000000008</c:v>
                </c:pt>
                <c:pt idx="62291">
                  <c:v>83.073000000000008</c:v>
                </c:pt>
                <c:pt idx="62292">
                  <c:v>83.073000000000008</c:v>
                </c:pt>
                <c:pt idx="62293">
                  <c:v>83.073000000000008</c:v>
                </c:pt>
                <c:pt idx="62294">
                  <c:v>83.073999999999998</c:v>
                </c:pt>
                <c:pt idx="62295">
                  <c:v>83.073999999999998</c:v>
                </c:pt>
                <c:pt idx="62296">
                  <c:v>83.073999999999998</c:v>
                </c:pt>
                <c:pt idx="62297">
                  <c:v>83.075000000000003</c:v>
                </c:pt>
                <c:pt idx="62298">
                  <c:v>83.075000000000003</c:v>
                </c:pt>
                <c:pt idx="62299">
                  <c:v>83.075000000000003</c:v>
                </c:pt>
                <c:pt idx="62300">
                  <c:v>83.075000000000003</c:v>
                </c:pt>
                <c:pt idx="62301">
                  <c:v>83.076000000000008</c:v>
                </c:pt>
                <c:pt idx="62302">
                  <c:v>83.076000000000008</c:v>
                </c:pt>
                <c:pt idx="62303">
                  <c:v>83.076000000000008</c:v>
                </c:pt>
                <c:pt idx="62304">
                  <c:v>83.076999999999998</c:v>
                </c:pt>
                <c:pt idx="62305">
                  <c:v>83.076999999999998</c:v>
                </c:pt>
                <c:pt idx="62306">
                  <c:v>83.076999999999998</c:v>
                </c:pt>
                <c:pt idx="62307">
                  <c:v>83.076999999999998</c:v>
                </c:pt>
                <c:pt idx="62308">
                  <c:v>83.078000000000003</c:v>
                </c:pt>
                <c:pt idx="62309">
                  <c:v>83.078000000000003</c:v>
                </c:pt>
                <c:pt idx="62310">
                  <c:v>83.078000000000003</c:v>
                </c:pt>
                <c:pt idx="62311">
                  <c:v>83.079000000000008</c:v>
                </c:pt>
                <c:pt idx="62312">
                  <c:v>83.079000000000008</c:v>
                </c:pt>
                <c:pt idx="62313">
                  <c:v>83.079000000000008</c:v>
                </c:pt>
                <c:pt idx="62314">
                  <c:v>83.079000000000008</c:v>
                </c:pt>
                <c:pt idx="62315">
                  <c:v>83.08</c:v>
                </c:pt>
                <c:pt idx="62316">
                  <c:v>83.08</c:v>
                </c:pt>
                <c:pt idx="62317">
                  <c:v>83.08</c:v>
                </c:pt>
                <c:pt idx="62318">
                  <c:v>83.08</c:v>
                </c:pt>
                <c:pt idx="62319">
                  <c:v>83.081000000000003</c:v>
                </c:pt>
                <c:pt idx="62320">
                  <c:v>83.081000000000003</c:v>
                </c:pt>
                <c:pt idx="62321">
                  <c:v>83.081000000000003</c:v>
                </c:pt>
                <c:pt idx="62322">
                  <c:v>83.082000000000008</c:v>
                </c:pt>
                <c:pt idx="62323">
                  <c:v>83.082000000000008</c:v>
                </c:pt>
                <c:pt idx="62324">
                  <c:v>83.082000000000008</c:v>
                </c:pt>
                <c:pt idx="62325">
                  <c:v>83.082000000000008</c:v>
                </c:pt>
                <c:pt idx="62326">
                  <c:v>83.082999999999998</c:v>
                </c:pt>
                <c:pt idx="62327">
                  <c:v>83.082999999999998</c:v>
                </c:pt>
                <c:pt idx="62328">
                  <c:v>83.082999999999998</c:v>
                </c:pt>
                <c:pt idx="62329">
                  <c:v>83.084000000000003</c:v>
                </c:pt>
                <c:pt idx="62330">
                  <c:v>83.084000000000003</c:v>
                </c:pt>
                <c:pt idx="62331">
                  <c:v>83.084000000000003</c:v>
                </c:pt>
                <c:pt idx="62332">
                  <c:v>83.084000000000003</c:v>
                </c:pt>
                <c:pt idx="62333">
                  <c:v>83.085000000000008</c:v>
                </c:pt>
                <c:pt idx="62334">
                  <c:v>83.085000000000008</c:v>
                </c:pt>
                <c:pt idx="62335">
                  <c:v>83.085000000000008</c:v>
                </c:pt>
                <c:pt idx="62336">
                  <c:v>83.085999999999999</c:v>
                </c:pt>
                <c:pt idx="62337">
                  <c:v>83.085999999999999</c:v>
                </c:pt>
                <c:pt idx="62338">
                  <c:v>83.085999999999999</c:v>
                </c:pt>
                <c:pt idx="62339">
                  <c:v>83.085999999999999</c:v>
                </c:pt>
                <c:pt idx="62340">
                  <c:v>83.087000000000003</c:v>
                </c:pt>
                <c:pt idx="62341">
                  <c:v>83.087000000000003</c:v>
                </c:pt>
                <c:pt idx="62342">
                  <c:v>83.087000000000003</c:v>
                </c:pt>
                <c:pt idx="62343">
                  <c:v>83.087000000000003</c:v>
                </c:pt>
                <c:pt idx="62344">
                  <c:v>83.088000000000008</c:v>
                </c:pt>
                <c:pt idx="62345">
                  <c:v>83.088000000000008</c:v>
                </c:pt>
                <c:pt idx="62346">
                  <c:v>83.088000000000008</c:v>
                </c:pt>
                <c:pt idx="62347">
                  <c:v>83.088999999999999</c:v>
                </c:pt>
                <c:pt idx="62348">
                  <c:v>83.088999999999999</c:v>
                </c:pt>
                <c:pt idx="62349">
                  <c:v>83.088999999999999</c:v>
                </c:pt>
                <c:pt idx="62350">
                  <c:v>83.088999999999999</c:v>
                </c:pt>
                <c:pt idx="62351">
                  <c:v>83.09</c:v>
                </c:pt>
                <c:pt idx="62352">
                  <c:v>83.09</c:v>
                </c:pt>
                <c:pt idx="62353">
                  <c:v>83.09</c:v>
                </c:pt>
                <c:pt idx="62354">
                  <c:v>83.091000000000008</c:v>
                </c:pt>
                <c:pt idx="62355">
                  <c:v>83.091000000000008</c:v>
                </c:pt>
                <c:pt idx="62356">
                  <c:v>83.091000000000008</c:v>
                </c:pt>
                <c:pt idx="62357">
                  <c:v>83.091000000000008</c:v>
                </c:pt>
                <c:pt idx="62358">
                  <c:v>83.091999999999999</c:v>
                </c:pt>
                <c:pt idx="62359">
                  <c:v>83.091999999999999</c:v>
                </c:pt>
                <c:pt idx="62360">
                  <c:v>83.091999999999999</c:v>
                </c:pt>
                <c:pt idx="62361">
                  <c:v>83.093000000000004</c:v>
                </c:pt>
                <c:pt idx="62362">
                  <c:v>83.093000000000004</c:v>
                </c:pt>
                <c:pt idx="62363">
                  <c:v>83.093000000000004</c:v>
                </c:pt>
                <c:pt idx="62364">
                  <c:v>83.093000000000004</c:v>
                </c:pt>
                <c:pt idx="62365">
                  <c:v>83.094000000000008</c:v>
                </c:pt>
                <c:pt idx="62366">
                  <c:v>83.094000000000008</c:v>
                </c:pt>
                <c:pt idx="62367">
                  <c:v>83.094000000000008</c:v>
                </c:pt>
                <c:pt idx="62368">
                  <c:v>83.094999999999999</c:v>
                </c:pt>
                <c:pt idx="62369">
                  <c:v>83.094999999999999</c:v>
                </c:pt>
                <c:pt idx="62370">
                  <c:v>83.094999999999999</c:v>
                </c:pt>
                <c:pt idx="62371">
                  <c:v>83.094999999999999</c:v>
                </c:pt>
                <c:pt idx="62372">
                  <c:v>83.096000000000004</c:v>
                </c:pt>
                <c:pt idx="62373">
                  <c:v>83.096000000000004</c:v>
                </c:pt>
                <c:pt idx="62374">
                  <c:v>83.096000000000004</c:v>
                </c:pt>
                <c:pt idx="62375">
                  <c:v>83.096000000000004</c:v>
                </c:pt>
                <c:pt idx="62376">
                  <c:v>83.097000000000008</c:v>
                </c:pt>
                <c:pt idx="62377">
                  <c:v>83.097000000000008</c:v>
                </c:pt>
                <c:pt idx="62378">
                  <c:v>83.097000000000008</c:v>
                </c:pt>
                <c:pt idx="62379">
                  <c:v>83.097999999999999</c:v>
                </c:pt>
                <c:pt idx="62380">
                  <c:v>83.097999999999999</c:v>
                </c:pt>
                <c:pt idx="62381">
                  <c:v>83.097999999999999</c:v>
                </c:pt>
                <c:pt idx="62382">
                  <c:v>83.097999999999999</c:v>
                </c:pt>
                <c:pt idx="62383">
                  <c:v>83.099000000000004</c:v>
                </c:pt>
                <c:pt idx="62384">
                  <c:v>83.099000000000004</c:v>
                </c:pt>
                <c:pt idx="62385">
                  <c:v>83.099000000000004</c:v>
                </c:pt>
                <c:pt idx="62386">
                  <c:v>83.100000000000009</c:v>
                </c:pt>
                <c:pt idx="62387">
                  <c:v>83.100000000000009</c:v>
                </c:pt>
                <c:pt idx="62388">
                  <c:v>83.100000000000009</c:v>
                </c:pt>
                <c:pt idx="62389">
                  <c:v>83.100000000000009</c:v>
                </c:pt>
                <c:pt idx="62390">
                  <c:v>83.100999999999999</c:v>
                </c:pt>
                <c:pt idx="62391">
                  <c:v>83.100999999999999</c:v>
                </c:pt>
                <c:pt idx="62392">
                  <c:v>83.100999999999999</c:v>
                </c:pt>
                <c:pt idx="62393">
                  <c:v>83.102000000000004</c:v>
                </c:pt>
                <c:pt idx="62394">
                  <c:v>83.102000000000004</c:v>
                </c:pt>
                <c:pt idx="62395">
                  <c:v>83.102000000000004</c:v>
                </c:pt>
                <c:pt idx="62396">
                  <c:v>83.102000000000004</c:v>
                </c:pt>
                <c:pt idx="62397">
                  <c:v>83.103000000000009</c:v>
                </c:pt>
                <c:pt idx="62398">
                  <c:v>83.103000000000009</c:v>
                </c:pt>
                <c:pt idx="62399">
                  <c:v>83.103000000000009</c:v>
                </c:pt>
                <c:pt idx="62400">
                  <c:v>83.103000000000009</c:v>
                </c:pt>
                <c:pt idx="62401">
                  <c:v>83.103999999999999</c:v>
                </c:pt>
                <c:pt idx="62402">
                  <c:v>83.103999999999999</c:v>
                </c:pt>
                <c:pt idx="62403">
                  <c:v>83.103999999999999</c:v>
                </c:pt>
                <c:pt idx="62404">
                  <c:v>83.105000000000004</c:v>
                </c:pt>
                <c:pt idx="62405">
                  <c:v>83.105000000000004</c:v>
                </c:pt>
                <c:pt idx="62406">
                  <c:v>83.105000000000004</c:v>
                </c:pt>
                <c:pt idx="62407">
                  <c:v>83.105000000000004</c:v>
                </c:pt>
                <c:pt idx="62408">
                  <c:v>83.106000000000009</c:v>
                </c:pt>
                <c:pt idx="62409">
                  <c:v>83.106000000000009</c:v>
                </c:pt>
                <c:pt idx="62410">
                  <c:v>83.106000000000009</c:v>
                </c:pt>
                <c:pt idx="62411">
                  <c:v>83.106999999999999</c:v>
                </c:pt>
                <c:pt idx="62412">
                  <c:v>83.106999999999999</c:v>
                </c:pt>
                <c:pt idx="62413">
                  <c:v>83.106999999999999</c:v>
                </c:pt>
                <c:pt idx="62414">
                  <c:v>83.106999999999999</c:v>
                </c:pt>
                <c:pt idx="62415">
                  <c:v>83.108000000000004</c:v>
                </c:pt>
                <c:pt idx="62416">
                  <c:v>83.108000000000004</c:v>
                </c:pt>
                <c:pt idx="62417">
                  <c:v>83.108000000000004</c:v>
                </c:pt>
                <c:pt idx="62418">
                  <c:v>83.108999999999995</c:v>
                </c:pt>
                <c:pt idx="62419">
                  <c:v>83.108999999999995</c:v>
                </c:pt>
                <c:pt idx="62420">
                  <c:v>83.108999999999995</c:v>
                </c:pt>
                <c:pt idx="62421">
                  <c:v>83.108999999999995</c:v>
                </c:pt>
                <c:pt idx="62422">
                  <c:v>83.11</c:v>
                </c:pt>
                <c:pt idx="62423">
                  <c:v>83.11</c:v>
                </c:pt>
                <c:pt idx="62424">
                  <c:v>83.11</c:v>
                </c:pt>
                <c:pt idx="62425">
                  <c:v>83.11</c:v>
                </c:pt>
                <c:pt idx="62426">
                  <c:v>83.111000000000004</c:v>
                </c:pt>
                <c:pt idx="62427">
                  <c:v>83.111000000000004</c:v>
                </c:pt>
                <c:pt idx="62428">
                  <c:v>83.111000000000004</c:v>
                </c:pt>
                <c:pt idx="62429">
                  <c:v>83.111999999999995</c:v>
                </c:pt>
                <c:pt idx="62430">
                  <c:v>83.111999999999995</c:v>
                </c:pt>
                <c:pt idx="62431">
                  <c:v>83.111999999999995</c:v>
                </c:pt>
                <c:pt idx="62432">
                  <c:v>83.111999999999995</c:v>
                </c:pt>
                <c:pt idx="62433">
                  <c:v>83.113</c:v>
                </c:pt>
                <c:pt idx="62434">
                  <c:v>83.113</c:v>
                </c:pt>
                <c:pt idx="62435">
                  <c:v>83.113</c:v>
                </c:pt>
                <c:pt idx="62436">
                  <c:v>83.114000000000004</c:v>
                </c:pt>
                <c:pt idx="62437">
                  <c:v>83.114000000000004</c:v>
                </c:pt>
                <c:pt idx="62438">
                  <c:v>83.114000000000004</c:v>
                </c:pt>
                <c:pt idx="62439">
                  <c:v>83.114000000000004</c:v>
                </c:pt>
                <c:pt idx="62440">
                  <c:v>83.114999999999995</c:v>
                </c:pt>
                <c:pt idx="62441">
                  <c:v>83.114999999999995</c:v>
                </c:pt>
                <c:pt idx="62442">
                  <c:v>83.114999999999995</c:v>
                </c:pt>
                <c:pt idx="62443">
                  <c:v>83.116</c:v>
                </c:pt>
                <c:pt idx="62444">
                  <c:v>83.116</c:v>
                </c:pt>
                <c:pt idx="62445">
                  <c:v>83.116</c:v>
                </c:pt>
                <c:pt idx="62446">
                  <c:v>83.116</c:v>
                </c:pt>
                <c:pt idx="62447">
                  <c:v>83.117000000000004</c:v>
                </c:pt>
                <c:pt idx="62448">
                  <c:v>83.117000000000004</c:v>
                </c:pt>
                <c:pt idx="62449">
                  <c:v>83.117000000000004</c:v>
                </c:pt>
                <c:pt idx="62450">
                  <c:v>83.117000000000004</c:v>
                </c:pt>
                <c:pt idx="62451">
                  <c:v>83.117999999999995</c:v>
                </c:pt>
                <c:pt idx="62452">
                  <c:v>83.117999999999995</c:v>
                </c:pt>
                <c:pt idx="62453">
                  <c:v>83.117999999999995</c:v>
                </c:pt>
                <c:pt idx="62454">
                  <c:v>83.119</c:v>
                </c:pt>
                <c:pt idx="62455">
                  <c:v>83.119</c:v>
                </c:pt>
                <c:pt idx="62456">
                  <c:v>83.119</c:v>
                </c:pt>
                <c:pt idx="62457">
                  <c:v>83.119</c:v>
                </c:pt>
                <c:pt idx="62458">
                  <c:v>83.12</c:v>
                </c:pt>
                <c:pt idx="62459">
                  <c:v>83.12</c:v>
                </c:pt>
                <c:pt idx="62460">
                  <c:v>83.12</c:v>
                </c:pt>
                <c:pt idx="62461">
                  <c:v>83.120999999999995</c:v>
                </c:pt>
                <c:pt idx="62462">
                  <c:v>83.120999999999995</c:v>
                </c:pt>
                <c:pt idx="62463">
                  <c:v>83.120999999999995</c:v>
                </c:pt>
                <c:pt idx="62464">
                  <c:v>83.120999999999995</c:v>
                </c:pt>
                <c:pt idx="62465">
                  <c:v>83.122</c:v>
                </c:pt>
                <c:pt idx="62466">
                  <c:v>83.122</c:v>
                </c:pt>
                <c:pt idx="62467">
                  <c:v>83.122</c:v>
                </c:pt>
                <c:pt idx="62468">
                  <c:v>83.122</c:v>
                </c:pt>
                <c:pt idx="62469">
                  <c:v>83.123000000000005</c:v>
                </c:pt>
                <c:pt idx="62470">
                  <c:v>83.123000000000005</c:v>
                </c:pt>
                <c:pt idx="62471">
                  <c:v>83.123000000000005</c:v>
                </c:pt>
                <c:pt idx="62472">
                  <c:v>83.123999999999995</c:v>
                </c:pt>
                <c:pt idx="62473">
                  <c:v>83.123999999999995</c:v>
                </c:pt>
                <c:pt idx="62474">
                  <c:v>83.123999999999995</c:v>
                </c:pt>
                <c:pt idx="62475">
                  <c:v>83.123999999999995</c:v>
                </c:pt>
                <c:pt idx="62476">
                  <c:v>83.125</c:v>
                </c:pt>
                <c:pt idx="62477">
                  <c:v>83.125</c:v>
                </c:pt>
                <c:pt idx="62478">
                  <c:v>83.125</c:v>
                </c:pt>
                <c:pt idx="62479">
                  <c:v>83.126000000000005</c:v>
                </c:pt>
                <c:pt idx="62480">
                  <c:v>83.126000000000005</c:v>
                </c:pt>
                <c:pt idx="62481">
                  <c:v>83.126000000000005</c:v>
                </c:pt>
                <c:pt idx="62482">
                  <c:v>83.126000000000005</c:v>
                </c:pt>
                <c:pt idx="62483">
                  <c:v>83.126999999999995</c:v>
                </c:pt>
                <c:pt idx="62484">
                  <c:v>83.126999999999995</c:v>
                </c:pt>
                <c:pt idx="62485">
                  <c:v>83.126999999999995</c:v>
                </c:pt>
                <c:pt idx="62486">
                  <c:v>83.128</c:v>
                </c:pt>
                <c:pt idx="62487">
                  <c:v>83.128</c:v>
                </c:pt>
                <c:pt idx="62488">
                  <c:v>83.128</c:v>
                </c:pt>
                <c:pt idx="62489">
                  <c:v>83.128</c:v>
                </c:pt>
                <c:pt idx="62490">
                  <c:v>83.129000000000005</c:v>
                </c:pt>
                <c:pt idx="62491">
                  <c:v>83.129000000000005</c:v>
                </c:pt>
                <c:pt idx="62492">
                  <c:v>83.129000000000005</c:v>
                </c:pt>
                <c:pt idx="62493">
                  <c:v>83.129000000000005</c:v>
                </c:pt>
                <c:pt idx="62494">
                  <c:v>83.13</c:v>
                </c:pt>
                <c:pt idx="62495">
                  <c:v>83.13</c:v>
                </c:pt>
                <c:pt idx="62496">
                  <c:v>83.13</c:v>
                </c:pt>
                <c:pt idx="62497">
                  <c:v>83.131</c:v>
                </c:pt>
                <c:pt idx="62498">
                  <c:v>83.131</c:v>
                </c:pt>
                <c:pt idx="62499">
                  <c:v>83.131</c:v>
                </c:pt>
                <c:pt idx="62500">
                  <c:v>83.131</c:v>
                </c:pt>
                <c:pt idx="62501">
                  <c:v>83.132000000000005</c:v>
                </c:pt>
                <c:pt idx="62502">
                  <c:v>83.132000000000005</c:v>
                </c:pt>
                <c:pt idx="62503">
                  <c:v>83.132000000000005</c:v>
                </c:pt>
                <c:pt idx="62504">
                  <c:v>83.132999999999996</c:v>
                </c:pt>
                <c:pt idx="62505">
                  <c:v>83.132999999999996</c:v>
                </c:pt>
                <c:pt idx="62506">
                  <c:v>83.132999999999996</c:v>
                </c:pt>
                <c:pt idx="62507">
                  <c:v>83.132999999999996</c:v>
                </c:pt>
                <c:pt idx="62508">
                  <c:v>83.134</c:v>
                </c:pt>
                <c:pt idx="62509">
                  <c:v>83.134</c:v>
                </c:pt>
                <c:pt idx="62510">
                  <c:v>83.134</c:v>
                </c:pt>
                <c:pt idx="62511">
                  <c:v>83.135000000000005</c:v>
                </c:pt>
                <c:pt idx="62512">
                  <c:v>83.135000000000005</c:v>
                </c:pt>
                <c:pt idx="62513">
                  <c:v>83.135000000000005</c:v>
                </c:pt>
                <c:pt idx="62514">
                  <c:v>83.135000000000005</c:v>
                </c:pt>
                <c:pt idx="62515">
                  <c:v>83.135999999999996</c:v>
                </c:pt>
                <c:pt idx="62516">
                  <c:v>83.135999999999996</c:v>
                </c:pt>
                <c:pt idx="62517">
                  <c:v>83.135999999999996</c:v>
                </c:pt>
                <c:pt idx="62518">
                  <c:v>83.137</c:v>
                </c:pt>
                <c:pt idx="62519">
                  <c:v>83.137</c:v>
                </c:pt>
                <c:pt idx="62520">
                  <c:v>83.137</c:v>
                </c:pt>
                <c:pt idx="62521">
                  <c:v>83.137</c:v>
                </c:pt>
                <c:pt idx="62522">
                  <c:v>83.138000000000005</c:v>
                </c:pt>
                <c:pt idx="62523">
                  <c:v>83.138000000000005</c:v>
                </c:pt>
                <c:pt idx="62524">
                  <c:v>83.138000000000005</c:v>
                </c:pt>
                <c:pt idx="62525">
                  <c:v>83.138000000000005</c:v>
                </c:pt>
                <c:pt idx="62526">
                  <c:v>83.138999999999996</c:v>
                </c:pt>
                <c:pt idx="62527">
                  <c:v>83.138999999999996</c:v>
                </c:pt>
                <c:pt idx="62528">
                  <c:v>83.138999999999996</c:v>
                </c:pt>
                <c:pt idx="62529">
                  <c:v>83.14</c:v>
                </c:pt>
                <c:pt idx="62530">
                  <c:v>83.14</c:v>
                </c:pt>
                <c:pt idx="62531">
                  <c:v>83.14</c:v>
                </c:pt>
                <c:pt idx="62532">
                  <c:v>83.14</c:v>
                </c:pt>
                <c:pt idx="62533">
                  <c:v>83.141000000000005</c:v>
                </c:pt>
                <c:pt idx="62534">
                  <c:v>83.141000000000005</c:v>
                </c:pt>
                <c:pt idx="62535">
                  <c:v>83.141000000000005</c:v>
                </c:pt>
                <c:pt idx="62536">
                  <c:v>83.141999999999996</c:v>
                </c:pt>
                <c:pt idx="62537">
                  <c:v>83.141999999999996</c:v>
                </c:pt>
                <c:pt idx="62538">
                  <c:v>83.141999999999996</c:v>
                </c:pt>
                <c:pt idx="62539">
                  <c:v>83.141999999999996</c:v>
                </c:pt>
                <c:pt idx="62540">
                  <c:v>83.143000000000001</c:v>
                </c:pt>
                <c:pt idx="62541">
                  <c:v>83.143000000000001</c:v>
                </c:pt>
                <c:pt idx="62542">
                  <c:v>83.143000000000001</c:v>
                </c:pt>
                <c:pt idx="62543">
                  <c:v>83.143000000000001</c:v>
                </c:pt>
                <c:pt idx="62544">
                  <c:v>83.144000000000005</c:v>
                </c:pt>
                <c:pt idx="62545">
                  <c:v>83.144000000000005</c:v>
                </c:pt>
                <c:pt idx="62546">
                  <c:v>83.144000000000005</c:v>
                </c:pt>
                <c:pt idx="62547">
                  <c:v>83.144999999999996</c:v>
                </c:pt>
                <c:pt idx="62548">
                  <c:v>83.144999999999996</c:v>
                </c:pt>
                <c:pt idx="62549">
                  <c:v>83.144999999999996</c:v>
                </c:pt>
                <c:pt idx="62550">
                  <c:v>83.144999999999996</c:v>
                </c:pt>
                <c:pt idx="62551">
                  <c:v>83.146000000000001</c:v>
                </c:pt>
                <c:pt idx="62552">
                  <c:v>83.146000000000001</c:v>
                </c:pt>
                <c:pt idx="62553">
                  <c:v>83.146000000000001</c:v>
                </c:pt>
                <c:pt idx="62554">
                  <c:v>83.147000000000006</c:v>
                </c:pt>
                <c:pt idx="62555">
                  <c:v>83.147000000000006</c:v>
                </c:pt>
                <c:pt idx="62556">
                  <c:v>83.147000000000006</c:v>
                </c:pt>
                <c:pt idx="62557">
                  <c:v>83.147000000000006</c:v>
                </c:pt>
                <c:pt idx="62558">
                  <c:v>83.147999999999996</c:v>
                </c:pt>
                <c:pt idx="62559">
                  <c:v>83.147999999999996</c:v>
                </c:pt>
                <c:pt idx="62560">
                  <c:v>83.147999999999996</c:v>
                </c:pt>
                <c:pt idx="62561">
                  <c:v>83.149000000000001</c:v>
                </c:pt>
                <c:pt idx="62562">
                  <c:v>83.149000000000001</c:v>
                </c:pt>
                <c:pt idx="62563">
                  <c:v>83.149000000000001</c:v>
                </c:pt>
                <c:pt idx="62564">
                  <c:v>83.149000000000001</c:v>
                </c:pt>
                <c:pt idx="62565">
                  <c:v>83.15</c:v>
                </c:pt>
                <c:pt idx="62566">
                  <c:v>83.15</c:v>
                </c:pt>
                <c:pt idx="62567">
                  <c:v>83.15</c:v>
                </c:pt>
                <c:pt idx="62568">
                  <c:v>83.15</c:v>
                </c:pt>
                <c:pt idx="62569">
                  <c:v>83.150999999999996</c:v>
                </c:pt>
                <c:pt idx="62570">
                  <c:v>83.150999999999996</c:v>
                </c:pt>
                <c:pt idx="62571">
                  <c:v>83.150999999999996</c:v>
                </c:pt>
                <c:pt idx="62572">
                  <c:v>83.152000000000001</c:v>
                </c:pt>
                <c:pt idx="62573">
                  <c:v>83.152000000000001</c:v>
                </c:pt>
                <c:pt idx="62574">
                  <c:v>83.152000000000001</c:v>
                </c:pt>
                <c:pt idx="62575">
                  <c:v>83.152000000000001</c:v>
                </c:pt>
                <c:pt idx="62576">
                  <c:v>83.153000000000006</c:v>
                </c:pt>
                <c:pt idx="62577">
                  <c:v>83.153000000000006</c:v>
                </c:pt>
                <c:pt idx="62578">
                  <c:v>83.153000000000006</c:v>
                </c:pt>
                <c:pt idx="62579">
                  <c:v>83.153999999999996</c:v>
                </c:pt>
                <c:pt idx="62580">
                  <c:v>83.153999999999996</c:v>
                </c:pt>
                <c:pt idx="62581">
                  <c:v>83.153999999999996</c:v>
                </c:pt>
                <c:pt idx="62582">
                  <c:v>83.153999999999996</c:v>
                </c:pt>
                <c:pt idx="62583">
                  <c:v>83.155000000000001</c:v>
                </c:pt>
                <c:pt idx="62584">
                  <c:v>83.155000000000001</c:v>
                </c:pt>
                <c:pt idx="62585">
                  <c:v>83.155000000000001</c:v>
                </c:pt>
                <c:pt idx="62586">
                  <c:v>83.156000000000006</c:v>
                </c:pt>
                <c:pt idx="62587">
                  <c:v>83.156000000000006</c:v>
                </c:pt>
                <c:pt idx="62588">
                  <c:v>83.156000000000006</c:v>
                </c:pt>
                <c:pt idx="62589">
                  <c:v>83.156000000000006</c:v>
                </c:pt>
                <c:pt idx="62590">
                  <c:v>83.156999999999996</c:v>
                </c:pt>
                <c:pt idx="62591">
                  <c:v>83.156999999999996</c:v>
                </c:pt>
                <c:pt idx="62592">
                  <c:v>83.156999999999996</c:v>
                </c:pt>
                <c:pt idx="62593">
                  <c:v>83.156999999999996</c:v>
                </c:pt>
                <c:pt idx="62594">
                  <c:v>83.158000000000001</c:v>
                </c:pt>
                <c:pt idx="62595">
                  <c:v>83.158000000000001</c:v>
                </c:pt>
                <c:pt idx="62596">
                  <c:v>83.158000000000001</c:v>
                </c:pt>
                <c:pt idx="62597">
                  <c:v>83.159000000000006</c:v>
                </c:pt>
                <c:pt idx="62598">
                  <c:v>83.159000000000006</c:v>
                </c:pt>
                <c:pt idx="62599">
                  <c:v>83.159000000000006</c:v>
                </c:pt>
                <c:pt idx="62600">
                  <c:v>83.159000000000006</c:v>
                </c:pt>
                <c:pt idx="62601">
                  <c:v>83.16</c:v>
                </c:pt>
                <c:pt idx="62602">
                  <c:v>83.16</c:v>
                </c:pt>
                <c:pt idx="62603">
                  <c:v>83.16</c:v>
                </c:pt>
                <c:pt idx="62604">
                  <c:v>83.161000000000001</c:v>
                </c:pt>
                <c:pt idx="62605">
                  <c:v>83.161000000000001</c:v>
                </c:pt>
                <c:pt idx="62606">
                  <c:v>83.161000000000001</c:v>
                </c:pt>
                <c:pt idx="62607">
                  <c:v>83.161000000000001</c:v>
                </c:pt>
                <c:pt idx="62608">
                  <c:v>83.162000000000006</c:v>
                </c:pt>
                <c:pt idx="62609">
                  <c:v>83.162000000000006</c:v>
                </c:pt>
                <c:pt idx="62610">
                  <c:v>83.162000000000006</c:v>
                </c:pt>
                <c:pt idx="62611">
                  <c:v>83.162000000000006</c:v>
                </c:pt>
                <c:pt idx="62612">
                  <c:v>83.162999999999997</c:v>
                </c:pt>
                <c:pt idx="62613">
                  <c:v>83.162999999999997</c:v>
                </c:pt>
                <c:pt idx="62614">
                  <c:v>83.162999999999997</c:v>
                </c:pt>
                <c:pt idx="62615">
                  <c:v>83.164000000000001</c:v>
                </c:pt>
                <c:pt idx="62616">
                  <c:v>83.164000000000001</c:v>
                </c:pt>
                <c:pt idx="62617">
                  <c:v>83.164000000000001</c:v>
                </c:pt>
                <c:pt idx="62618">
                  <c:v>83.164000000000001</c:v>
                </c:pt>
                <c:pt idx="62619">
                  <c:v>83.165000000000006</c:v>
                </c:pt>
                <c:pt idx="62620">
                  <c:v>83.165000000000006</c:v>
                </c:pt>
                <c:pt idx="62621">
                  <c:v>83.165000000000006</c:v>
                </c:pt>
                <c:pt idx="62622">
                  <c:v>83.165999999999997</c:v>
                </c:pt>
                <c:pt idx="62623">
                  <c:v>83.165999999999997</c:v>
                </c:pt>
                <c:pt idx="62624">
                  <c:v>83.165999999999997</c:v>
                </c:pt>
                <c:pt idx="62625">
                  <c:v>83.165999999999997</c:v>
                </c:pt>
                <c:pt idx="62626">
                  <c:v>83.167000000000002</c:v>
                </c:pt>
                <c:pt idx="62627">
                  <c:v>83.167000000000002</c:v>
                </c:pt>
                <c:pt idx="62628">
                  <c:v>83.167000000000002</c:v>
                </c:pt>
                <c:pt idx="62629">
                  <c:v>83.168000000000006</c:v>
                </c:pt>
                <c:pt idx="62630">
                  <c:v>83.168000000000006</c:v>
                </c:pt>
                <c:pt idx="62631">
                  <c:v>83.168000000000006</c:v>
                </c:pt>
                <c:pt idx="62632">
                  <c:v>83.168000000000006</c:v>
                </c:pt>
                <c:pt idx="62633">
                  <c:v>83.168999999999997</c:v>
                </c:pt>
                <c:pt idx="62634">
                  <c:v>83.168999999999997</c:v>
                </c:pt>
                <c:pt idx="62635">
                  <c:v>83.168999999999997</c:v>
                </c:pt>
                <c:pt idx="62636">
                  <c:v>83.168999999999997</c:v>
                </c:pt>
                <c:pt idx="62637">
                  <c:v>83.17</c:v>
                </c:pt>
                <c:pt idx="62638">
                  <c:v>83.17</c:v>
                </c:pt>
                <c:pt idx="62639">
                  <c:v>83.17</c:v>
                </c:pt>
                <c:pt idx="62640">
                  <c:v>83.171000000000006</c:v>
                </c:pt>
                <c:pt idx="62641">
                  <c:v>83.171000000000006</c:v>
                </c:pt>
                <c:pt idx="62642">
                  <c:v>83.171000000000006</c:v>
                </c:pt>
                <c:pt idx="62643">
                  <c:v>83.171000000000006</c:v>
                </c:pt>
                <c:pt idx="62644">
                  <c:v>83.171999999999997</c:v>
                </c:pt>
                <c:pt idx="62645">
                  <c:v>83.171999999999997</c:v>
                </c:pt>
                <c:pt idx="62646">
                  <c:v>83.171999999999997</c:v>
                </c:pt>
                <c:pt idx="62647">
                  <c:v>83.173000000000002</c:v>
                </c:pt>
                <c:pt idx="62648">
                  <c:v>83.173000000000002</c:v>
                </c:pt>
                <c:pt idx="62649">
                  <c:v>83.173000000000002</c:v>
                </c:pt>
                <c:pt idx="62650">
                  <c:v>83.173000000000002</c:v>
                </c:pt>
                <c:pt idx="62651">
                  <c:v>83.174000000000007</c:v>
                </c:pt>
                <c:pt idx="62652">
                  <c:v>83.174000000000007</c:v>
                </c:pt>
                <c:pt idx="62653">
                  <c:v>83.174000000000007</c:v>
                </c:pt>
                <c:pt idx="62654">
                  <c:v>83.174000000000007</c:v>
                </c:pt>
                <c:pt idx="62655">
                  <c:v>83.174999999999997</c:v>
                </c:pt>
                <c:pt idx="62656">
                  <c:v>83.174999999999997</c:v>
                </c:pt>
                <c:pt idx="62657">
                  <c:v>83.174999999999997</c:v>
                </c:pt>
                <c:pt idx="62658">
                  <c:v>83.176000000000002</c:v>
                </c:pt>
                <c:pt idx="62659">
                  <c:v>83.176000000000002</c:v>
                </c:pt>
                <c:pt idx="62660">
                  <c:v>83.176000000000002</c:v>
                </c:pt>
                <c:pt idx="62661">
                  <c:v>83.176000000000002</c:v>
                </c:pt>
                <c:pt idx="62662">
                  <c:v>83.177000000000007</c:v>
                </c:pt>
                <c:pt idx="62663">
                  <c:v>83.177000000000007</c:v>
                </c:pt>
                <c:pt idx="62664">
                  <c:v>83.177000000000007</c:v>
                </c:pt>
                <c:pt idx="62665">
                  <c:v>83.177999999999997</c:v>
                </c:pt>
                <c:pt idx="62666">
                  <c:v>83.177999999999997</c:v>
                </c:pt>
                <c:pt idx="62667">
                  <c:v>83.177999999999997</c:v>
                </c:pt>
                <c:pt idx="62668">
                  <c:v>83.177999999999997</c:v>
                </c:pt>
                <c:pt idx="62669">
                  <c:v>83.179000000000002</c:v>
                </c:pt>
                <c:pt idx="62670">
                  <c:v>83.179000000000002</c:v>
                </c:pt>
                <c:pt idx="62671">
                  <c:v>83.179000000000002</c:v>
                </c:pt>
                <c:pt idx="62672">
                  <c:v>83.179000000000002</c:v>
                </c:pt>
                <c:pt idx="62673">
                  <c:v>83.18</c:v>
                </c:pt>
                <c:pt idx="62674">
                  <c:v>83.18</c:v>
                </c:pt>
                <c:pt idx="62675">
                  <c:v>83.18</c:v>
                </c:pt>
                <c:pt idx="62676">
                  <c:v>83.180999999999997</c:v>
                </c:pt>
                <c:pt idx="62677">
                  <c:v>83.180999999999997</c:v>
                </c:pt>
                <c:pt idx="62678">
                  <c:v>83.180999999999997</c:v>
                </c:pt>
                <c:pt idx="62679">
                  <c:v>83.180999999999997</c:v>
                </c:pt>
                <c:pt idx="62680">
                  <c:v>83.182000000000002</c:v>
                </c:pt>
                <c:pt idx="62681">
                  <c:v>83.182000000000002</c:v>
                </c:pt>
                <c:pt idx="62682">
                  <c:v>83.182000000000002</c:v>
                </c:pt>
                <c:pt idx="62683">
                  <c:v>83.183000000000007</c:v>
                </c:pt>
                <c:pt idx="62684">
                  <c:v>83.183000000000007</c:v>
                </c:pt>
                <c:pt idx="62685">
                  <c:v>83.183000000000007</c:v>
                </c:pt>
                <c:pt idx="62686">
                  <c:v>83.183000000000007</c:v>
                </c:pt>
                <c:pt idx="62687">
                  <c:v>83.183999999999997</c:v>
                </c:pt>
                <c:pt idx="62688">
                  <c:v>83.183999999999997</c:v>
                </c:pt>
                <c:pt idx="62689">
                  <c:v>83.183999999999997</c:v>
                </c:pt>
                <c:pt idx="62690">
                  <c:v>83.183999999999997</c:v>
                </c:pt>
                <c:pt idx="62691">
                  <c:v>83.185000000000002</c:v>
                </c:pt>
                <c:pt idx="62692">
                  <c:v>83.185000000000002</c:v>
                </c:pt>
                <c:pt idx="62693">
                  <c:v>83.185000000000002</c:v>
                </c:pt>
                <c:pt idx="62694">
                  <c:v>83.186000000000007</c:v>
                </c:pt>
                <c:pt idx="62695">
                  <c:v>83.186000000000007</c:v>
                </c:pt>
                <c:pt idx="62696">
                  <c:v>83.186000000000007</c:v>
                </c:pt>
                <c:pt idx="62697">
                  <c:v>83.186000000000007</c:v>
                </c:pt>
                <c:pt idx="62698">
                  <c:v>83.186999999999998</c:v>
                </c:pt>
                <c:pt idx="62699">
                  <c:v>83.186999999999998</c:v>
                </c:pt>
                <c:pt idx="62700">
                  <c:v>83.186999999999998</c:v>
                </c:pt>
                <c:pt idx="62701">
                  <c:v>83.188000000000002</c:v>
                </c:pt>
                <c:pt idx="62702">
                  <c:v>83.188000000000002</c:v>
                </c:pt>
                <c:pt idx="62703">
                  <c:v>83.188000000000002</c:v>
                </c:pt>
                <c:pt idx="62704">
                  <c:v>83.188000000000002</c:v>
                </c:pt>
                <c:pt idx="62705">
                  <c:v>83.189000000000007</c:v>
                </c:pt>
                <c:pt idx="62706">
                  <c:v>83.189000000000007</c:v>
                </c:pt>
                <c:pt idx="62707">
                  <c:v>83.189000000000007</c:v>
                </c:pt>
                <c:pt idx="62708">
                  <c:v>83.19</c:v>
                </c:pt>
                <c:pt idx="62709">
                  <c:v>83.19</c:v>
                </c:pt>
                <c:pt idx="62710">
                  <c:v>83.19</c:v>
                </c:pt>
                <c:pt idx="62711">
                  <c:v>83.19</c:v>
                </c:pt>
                <c:pt idx="62712">
                  <c:v>83.191000000000003</c:v>
                </c:pt>
                <c:pt idx="62713">
                  <c:v>83.191000000000003</c:v>
                </c:pt>
                <c:pt idx="62714">
                  <c:v>83.191000000000003</c:v>
                </c:pt>
                <c:pt idx="62715">
                  <c:v>83.191000000000003</c:v>
                </c:pt>
                <c:pt idx="62716">
                  <c:v>83.192000000000007</c:v>
                </c:pt>
                <c:pt idx="62717">
                  <c:v>83.192000000000007</c:v>
                </c:pt>
                <c:pt idx="62718">
                  <c:v>83.192000000000007</c:v>
                </c:pt>
                <c:pt idx="62719">
                  <c:v>83.192999999999998</c:v>
                </c:pt>
                <c:pt idx="62720">
                  <c:v>83.192999999999998</c:v>
                </c:pt>
                <c:pt idx="62721">
                  <c:v>83.192999999999998</c:v>
                </c:pt>
                <c:pt idx="62722">
                  <c:v>83.192999999999998</c:v>
                </c:pt>
                <c:pt idx="62723">
                  <c:v>83.194000000000003</c:v>
                </c:pt>
                <c:pt idx="62724">
                  <c:v>83.194000000000003</c:v>
                </c:pt>
                <c:pt idx="62725">
                  <c:v>83.194000000000003</c:v>
                </c:pt>
                <c:pt idx="62726">
                  <c:v>83.195000000000007</c:v>
                </c:pt>
                <c:pt idx="62727">
                  <c:v>83.195000000000007</c:v>
                </c:pt>
                <c:pt idx="62728">
                  <c:v>83.195000000000007</c:v>
                </c:pt>
                <c:pt idx="62729">
                  <c:v>83.195000000000007</c:v>
                </c:pt>
                <c:pt idx="62730">
                  <c:v>83.195999999999998</c:v>
                </c:pt>
                <c:pt idx="62731">
                  <c:v>83.195999999999998</c:v>
                </c:pt>
                <c:pt idx="62732">
                  <c:v>83.195999999999998</c:v>
                </c:pt>
                <c:pt idx="62733">
                  <c:v>83.195999999999998</c:v>
                </c:pt>
                <c:pt idx="62734">
                  <c:v>83.197000000000003</c:v>
                </c:pt>
                <c:pt idx="62735">
                  <c:v>83.197000000000003</c:v>
                </c:pt>
                <c:pt idx="62736">
                  <c:v>83.197000000000003</c:v>
                </c:pt>
                <c:pt idx="62737">
                  <c:v>83.198000000000008</c:v>
                </c:pt>
                <c:pt idx="62738">
                  <c:v>83.198000000000008</c:v>
                </c:pt>
                <c:pt idx="62739">
                  <c:v>83.198000000000008</c:v>
                </c:pt>
                <c:pt idx="62740">
                  <c:v>83.198000000000008</c:v>
                </c:pt>
                <c:pt idx="62741">
                  <c:v>83.198999999999998</c:v>
                </c:pt>
                <c:pt idx="62742">
                  <c:v>83.198999999999998</c:v>
                </c:pt>
                <c:pt idx="62743">
                  <c:v>83.198999999999998</c:v>
                </c:pt>
                <c:pt idx="62744">
                  <c:v>83.2</c:v>
                </c:pt>
                <c:pt idx="62745">
                  <c:v>83.2</c:v>
                </c:pt>
                <c:pt idx="62746">
                  <c:v>83.2</c:v>
                </c:pt>
                <c:pt idx="62747">
                  <c:v>83.2</c:v>
                </c:pt>
                <c:pt idx="62748">
                  <c:v>83.201000000000008</c:v>
                </c:pt>
                <c:pt idx="62749">
                  <c:v>83.201000000000008</c:v>
                </c:pt>
                <c:pt idx="62750">
                  <c:v>83.201000000000008</c:v>
                </c:pt>
                <c:pt idx="62751">
                  <c:v>83.201000000000008</c:v>
                </c:pt>
                <c:pt idx="62752">
                  <c:v>83.201999999999998</c:v>
                </c:pt>
                <c:pt idx="62753">
                  <c:v>83.201999999999998</c:v>
                </c:pt>
                <c:pt idx="62754">
                  <c:v>83.201999999999998</c:v>
                </c:pt>
                <c:pt idx="62755">
                  <c:v>83.203000000000003</c:v>
                </c:pt>
                <c:pt idx="62756">
                  <c:v>83.203000000000003</c:v>
                </c:pt>
                <c:pt idx="62757">
                  <c:v>83.203000000000003</c:v>
                </c:pt>
                <c:pt idx="62758">
                  <c:v>83.203000000000003</c:v>
                </c:pt>
                <c:pt idx="62759">
                  <c:v>83.204000000000008</c:v>
                </c:pt>
                <c:pt idx="62760">
                  <c:v>83.204000000000008</c:v>
                </c:pt>
                <c:pt idx="62761">
                  <c:v>83.204000000000008</c:v>
                </c:pt>
                <c:pt idx="62762">
                  <c:v>83.204999999999998</c:v>
                </c:pt>
                <c:pt idx="62763">
                  <c:v>83.204999999999998</c:v>
                </c:pt>
                <c:pt idx="62764">
                  <c:v>83.204999999999998</c:v>
                </c:pt>
                <c:pt idx="62765">
                  <c:v>83.204999999999998</c:v>
                </c:pt>
                <c:pt idx="62766">
                  <c:v>83.206000000000003</c:v>
                </c:pt>
                <c:pt idx="62767">
                  <c:v>83.206000000000003</c:v>
                </c:pt>
                <c:pt idx="62768">
                  <c:v>83.206000000000003</c:v>
                </c:pt>
                <c:pt idx="62769">
                  <c:v>83.207000000000008</c:v>
                </c:pt>
                <c:pt idx="62770">
                  <c:v>83.207000000000008</c:v>
                </c:pt>
                <c:pt idx="62771">
                  <c:v>83.207000000000008</c:v>
                </c:pt>
                <c:pt idx="62772">
                  <c:v>83.207000000000008</c:v>
                </c:pt>
                <c:pt idx="62773">
                  <c:v>83.207999999999998</c:v>
                </c:pt>
                <c:pt idx="62774">
                  <c:v>83.207999999999998</c:v>
                </c:pt>
                <c:pt idx="62775">
                  <c:v>83.207999999999998</c:v>
                </c:pt>
                <c:pt idx="62776">
                  <c:v>83.207999999999998</c:v>
                </c:pt>
                <c:pt idx="62777">
                  <c:v>83.209000000000003</c:v>
                </c:pt>
                <c:pt idx="62778">
                  <c:v>83.209000000000003</c:v>
                </c:pt>
                <c:pt idx="62779">
                  <c:v>83.209000000000003</c:v>
                </c:pt>
                <c:pt idx="62780">
                  <c:v>83.210000000000008</c:v>
                </c:pt>
                <c:pt idx="62781">
                  <c:v>83.210000000000008</c:v>
                </c:pt>
                <c:pt idx="62782">
                  <c:v>83.210000000000008</c:v>
                </c:pt>
                <c:pt idx="62783">
                  <c:v>83.210000000000008</c:v>
                </c:pt>
                <c:pt idx="62784">
                  <c:v>83.210999999999999</c:v>
                </c:pt>
                <c:pt idx="62785">
                  <c:v>83.210999999999999</c:v>
                </c:pt>
                <c:pt idx="62786">
                  <c:v>83.210999999999999</c:v>
                </c:pt>
                <c:pt idx="62787">
                  <c:v>83.212000000000003</c:v>
                </c:pt>
                <c:pt idx="62788">
                  <c:v>83.212000000000003</c:v>
                </c:pt>
                <c:pt idx="62789">
                  <c:v>83.212000000000003</c:v>
                </c:pt>
                <c:pt idx="62790">
                  <c:v>83.212000000000003</c:v>
                </c:pt>
                <c:pt idx="62791">
                  <c:v>83.213000000000008</c:v>
                </c:pt>
                <c:pt idx="62792">
                  <c:v>83.213000000000008</c:v>
                </c:pt>
                <c:pt idx="62793">
                  <c:v>83.213000000000008</c:v>
                </c:pt>
                <c:pt idx="62794">
                  <c:v>83.213000000000008</c:v>
                </c:pt>
                <c:pt idx="62795">
                  <c:v>83.213999999999999</c:v>
                </c:pt>
                <c:pt idx="62796">
                  <c:v>83.213999999999999</c:v>
                </c:pt>
                <c:pt idx="62797">
                  <c:v>83.213999999999999</c:v>
                </c:pt>
                <c:pt idx="62798">
                  <c:v>83.215000000000003</c:v>
                </c:pt>
                <c:pt idx="62799">
                  <c:v>83.215000000000003</c:v>
                </c:pt>
                <c:pt idx="62800">
                  <c:v>83.215000000000003</c:v>
                </c:pt>
                <c:pt idx="62801">
                  <c:v>83.215000000000003</c:v>
                </c:pt>
                <c:pt idx="62802">
                  <c:v>83.216000000000008</c:v>
                </c:pt>
                <c:pt idx="62803">
                  <c:v>83.216000000000008</c:v>
                </c:pt>
                <c:pt idx="62804">
                  <c:v>83.216000000000008</c:v>
                </c:pt>
                <c:pt idx="62805">
                  <c:v>83.216999999999999</c:v>
                </c:pt>
                <c:pt idx="62806">
                  <c:v>83.216999999999999</c:v>
                </c:pt>
                <c:pt idx="62807">
                  <c:v>83.216999999999999</c:v>
                </c:pt>
                <c:pt idx="62808">
                  <c:v>83.216999999999999</c:v>
                </c:pt>
                <c:pt idx="62809">
                  <c:v>83.218000000000004</c:v>
                </c:pt>
                <c:pt idx="62810">
                  <c:v>83.218000000000004</c:v>
                </c:pt>
                <c:pt idx="62811">
                  <c:v>83.218000000000004</c:v>
                </c:pt>
                <c:pt idx="62812">
                  <c:v>83.218000000000004</c:v>
                </c:pt>
                <c:pt idx="62813">
                  <c:v>83.219000000000008</c:v>
                </c:pt>
                <c:pt idx="62814">
                  <c:v>83.219000000000008</c:v>
                </c:pt>
                <c:pt idx="62815">
                  <c:v>83.219000000000008</c:v>
                </c:pt>
                <c:pt idx="62816">
                  <c:v>83.22</c:v>
                </c:pt>
                <c:pt idx="62817">
                  <c:v>83.22</c:v>
                </c:pt>
                <c:pt idx="62818">
                  <c:v>83.22</c:v>
                </c:pt>
                <c:pt idx="62819">
                  <c:v>83.22</c:v>
                </c:pt>
                <c:pt idx="62820">
                  <c:v>83.221000000000004</c:v>
                </c:pt>
                <c:pt idx="62821">
                  <c:v>83.221000000000004</c:v>
                </c:pt>
                <c:pt idx="62822">
                  <c:v>83.221000000000004</c:v>
                </c:pt>
                <c:pt idx="62823">
                  <c:v>83.222000000000008</c:v>
                </c:pt>
                <c:pt idx="62824">
                  <c:v>83.222000000000008</c:v>
                </c:pt>
                <c:pt idx="62825">
                  <c:v>83.222000000000008</c:v>
                </c:pt>
                <c:pt idx="62826">
                  <c:v>83.222000000000008</c:v>
                </c:pt>
                <c:pt idx="62827">
                  <c:v>83.222999999999999</c:v>
                </c:pt>
                <c:pt idx="62828">
                  <c:v>83.222999999999999</c:v>
                </c:pt>
                <c:pt idx="62829">
                  <c:v>83.222999999999999</c:v>
                </c:pt>
                <c:pt idx="62830">
                  <c:v>83.222999999999999</c:v>
                </c:pt>
                <c:pt idx="62831">
                  <c:v>83.224000000000004</c:v>
                </c:pt>
                <c:pt idx="62832">
                  <c:v>83.224000000000004</c:v>
                </c:pt>
                <c:pt idx="62833">
                  <c:v>83.224000000000004</c:v>
                </c:pt>
                <c:pt idx="62834">
                  <c:v>83.225000000000009</c:v>
                </c:pt>
                <c:pt idx="62835">
                  <c:v>83.225000000000009</c:v>
                </c:pt>
                <c:pt idx="62836">
                  <c:v>83.225000000000009</c:v>
                </c:pt>
                <c:pt idx="62837">
                  <c:v>83.225000000000009</c:v>
                </c:pt>
                <c:pt idx="62838">
                  <c:v>83.225999999999999</c:v>
                </c:pt>
                <c:pt idx="62839">
                  <c:v>83.225999999999999</c:v>
                </c:pt>
                <c:pt idx="62840">
                  <c:v>83.225999999999999</c:v>
                </c:pt>
                <c:pt idx="62841">
                  <c:v>83.227000000000004</c:v>
                </c:pt>
                <c:pt idx="62842">
                  <c:v>83.227000000000004</c:v>
                </c:pt>
                <c:pt idx="62843">
                  <c:v>83.227000000000004</c:v>
                </c:pt>
                <c:pt idx="62844">
                  <c:v>83.227000000000004</c:v>
                </c:pt>
                <c:pt idx="62845">
                  <c:v>83.228000000000009</c:v>
                </c:pt>
                <c:pt idx="62846">
                  <c:v>83.228000000000009</c:v>
                </c:pt>
                <c:pt idx="62847">
                  <c:v>83.228000000000009</c:v>
                </c:pt>
                <c:pt idx="62848">
                  <c:v>83.228999999999999</c:v>
                </c:pt>
                <c:pt idx="62849">
                  <c:v>83.228999999999999</c:v>
                </c:pt>
                <c:pt idx="62850">
                  <c:v>83.228999999999999</c:v>
                </c:pt>
                <c:pt idx="62851">
                  <c:v>83.228999999999999</c:v>
                </c:pt>
                <c:pt idx="62852">
                  <c:v>83.23</c:v>
                </c:pt>
                <c:pt idx="62853">
                  <c:v>83.23</c:v>
                </c:pt>
                <c:pt idx="62854">
                  <c:v>83.23</c:v>
                </c:pt>
                <c:pt idx="62855">
                  <c:v>83.23</c:v>
                </c:pt>
                <c:pt idx="62856">
                  <c:v>83.231000000000009</c:v>
                </c:pt>
                <c:pt idx="62857">
                  <c:v>83.231000000000009</c:v>
                </c:pt>
                <c:pt idx="62858">
                  <c:v>83.231000000000009</c:v>
                </c:pt>
                <c:pt idx="62859">
                  <c:v>83.231999999999999</c:v>
                </c:pt>
                <c:pt idx="62860">
                  <c:v>83.231999999999999</c:v>
                </c:pt>
                <c:pt idx="62861">
                  <c:v>83.231999999999999</c:v>
                </c:pt>
                <c:pt idx="62862">
                  <c:v>83.231999999999999</c:v>
                </c:pt>
                <c:pt idx="62863">
                  <c:v>83.233000000000004</c:v>
                </c:pt>
                <c:pt idx="62864">
                  <c:v>83.233000000000004</c:v>
                </c:pt>
                <c:pt idx="62865">
                  <c:v>83.233000000000004</c:v>
                </c:pt>
                <c:pt idx="62866">
                  <c:v>83.233999999999995</c:v>
                </c:pt>
                <c:pt idx="62867">
                  <c:v>83.233999999999995</c:v>
                </c:pt>
                <c:pt idx="62868">
                  <c:v>83.233999999999995</c:v>
                </c:pt>
                <c:pt idx="62869">
                  <c:v>83.233999999999995</c:v>
                </c:pt>
                <c:pt idx="62870">
                  <c:v>83.234999999999999</c:v>
                </c:pt>
                <c:pt idx="62871">
                  <c:v>83.234999999999999</c:v>
                </c:pt>
                <c:pt idx="62872">
                  <c:v>83.234999999999999</c:v>
                </c:pt>
                <c:pt idx="62873">
                  <c:v>83.236000000000004</c:v>
                </c:pt>
                <c:pt idx="62874">
                  <c:v>83.236000000000004</c:v>
                </c:pt>
                <c:pt idx="62875">
                  <c:v>83.236000000000004</c:v>
                </c:pt>
                <c:pt idx="62876">
                  <c:v>83.236000000000004</c:v>
                </c:pt>
                <c:pt idx="62877">
                  <c:v>83.236999999999995</c:v>
                </c:pt>
                <c:pt idx="62878">
                  <c:v>83.236999999999995</c:v>
                </c:pt>
                <c:pt idx="62879">
                  <c:v>83.236999999999995</c:v>
                </c:pt>
                <c:pt idx="62880">
                  <c:v>83.236999999999995</c:v>
                </c:pt>
                <c:pt idx="62881">
                  <c:v>83.238</c:v>
                </c:pt>
                <c:pt idx="62882">
                  <c:v>83.238</c:v>
                </c:pt>
                <c:pt idx="62883">
                  <c:v>83.238</c:v>
                </c:pt>
                <c:pt idx="62884">
                  <c:v>83.239000000000004</c:v>
                </c:pt>
                <c:pt idx="62885">
                  <c:v>83.239000000000004</c:v>
                </c:pt>
                <c:pt idx="62886">
                  <c:v>83.239000000000004</c:v>
                </c:pt>
                <c:pt idx="62887">
                  <c:v>83.239000000000004</c:v>
                </c:pt>
                <c:pt idx="62888">
                  <c:v>83.24</c:v>
                </c:pt>
                <c:pt idx="62889">
                  <c:v>83.24</c:v>
                </c:pt>
                <c:pt idx="62890">
                  <c:v>83.24</c:v>
                </c:pt>
                <c:pt idx="62891">
                  <c:v>83.241</c:v>
                </c:pt>
                <c:pt idx="62892">
                  <c:v>83.241</c:v>
                </c:pt>
                <c:pt idx="62893">
                  <c:v>83.241</c:v>
                </c:pt>
                <c:pt idx="62894">
                  <c:v>83.241</c:v>
                </c:pt>
                <c:pt idx="62895">
                  <c:v>83.242000000000004</c:v>
                </c:pt>
                <c:pt idx="62896">
                  <c:v>83.242000000000004</c:v>
                </c:pt>
                <c:pt idx="62897">
                  <c:v>83.242000000000004</c:v>
                </c:pt>
                <c:pt idx="62898">
                  <c:v>83.242000000000004</c:v>
                </c:pt>
                <c:pt idx="62899">
                  <c:v>83.242999999999995</c:v>
                </c:pt>
                <c:pt idx="62900">
                  <c:v>83.242999999999995</c:v>
                </c:pt>
                <c:pt idx="62901">
                  <c:v>83.242999999999995</c:v>
                </c:pt>
                <c:pt idx="62902">
                  <c:v>83.244</c:v>
                </c:pt>
                <c:pt idx="62903">
                  <c:v>83.244</c:v>
                </c:pt>
                <c:pt idx="62904">
                  <c:v>83.244</c:v>
                </c:pt>
                <c:pt idx="62905">
                  <c:v>83.244</c:v>
                </c:pt>
                <c:pt idx="62906">
                  <c:v>83.245000000000005</c:v>
                </c:pt>
                <c:pt idx="62907">
                  <c:v>83.245000000000005</c:v>
                </c:pt>
                <c:pt idx="62908">
                  <c:v>83.245000000000005</c:v>
                </c:pt>
                <c:pt idx="62909">
                  <c:v>83.245999999999995</c:v>
                </c:pt>
                <c:pt idx="62910">
                  <c:v>83.245999999999995</c:v>
                </c:pt>
                <c:pt idx="62911">
                  <c:v>83.245999999999995</c:v>
                </c:pt>
                <c:pt idx="62912">
                  <c:v>83.245999999999995</c:v>
                </c:pt>
                <c:pt idx="62913">
                  <c:v>83.247</c:v>
                </c:pt>
                <c:pt idx="62914">
                  <c:v>83.247</c:v>
                </c:pt>
                <c:pt idx="62915">
                  <c:v>83.247</c:v>
                </c:pt>
                <c:pt idx="62916">
                  <c:v>83.248000000000005</c:v>
                </c:pt>
                <c:pt idx="62917">
                  <c:v>83.248000000000005</c:v>
                </c:pt>
                <c:pt idx="62918">
                  <c:v>83.248000000000005</c:v>
                </c:pt>
                <c:pt idx="62919">
                  <c:v>83.248000000000005</c:v>
                </c:pt>
                <c:pt idx="62920">
                  <c:v>83.248999999999995</c:v>
                </c:pt>
                <c:pt idx="62921">
                  <c:v>83.248999999999995</c:v>
                </c:pt>
                <c:pt idx="62922">
                  <c:v>83.248999999999995</c:v>
                </c:pt>
                <c:pt idx="62923">
                  <c:v>83.248999999999995</c:v>
                </c:pt>
                <c:pt idx="62924">
                  <c:v>83.25</c:v>
                </c:pt>
                <c:pt idx="62925">
                  <c:v>83.25</c:v>
                </c:pt>
                <c:pt idx="62926">
                  <c:v>83.25</c:v>
                </c:pt>
                <c:pt idx="62927">
                  <c:v>83.251000000000005</c:v>
                </c:pt>
                <c:pt idx="62928">
                  <c:v>83.251000000000005</c:v>
                </c:pt>
                <c:pt idx="62929">
                  <c:v>83.251000000000005</c:v>
                </c:pt>
                <c:pt idx="62930">
                  <c:v>83.251000000000005</c:v>
                </c:pt>
                <c:pt idx="62931">
                  <c:v>83.251999999999995</c:v>
                </c:pt>
                <c:pt idx="62932">
                  <c:v>83.251999999999995</c:v>
                </c:pt>
                <c:pt idx="62933">
                  <c:v>83.251999999999995</c:v>
                </c:pt>
                <c:pt idx="62934">
                  <c:v>83.253</c:v>
                </c:pt>
                <c:pt idx="62935">
                  <c:v>83.253</c:v>
                </c:pt>
                <c:pt idx="62936">
                  <c:v>83.253</c:v>
                </c:pt>
                <c:pt idx="62937">
                  <c:v>83.253</c:v>
                </c:pt>
                <c:pt idx="62938">
                  <c:v>83.254000000000005</c:v>
                </c:pt>
                <c:pt idx="62939">
                  <c:v>83.254000000000005</c:v>
                </c:pt>
                <c:pt idx="62940">
                  <c:v>83.254000000000005</c:v>
                </c:pt>
                <c:pt idx="62941">
                  <c:v>83.254000000000005</c:v>
                </c:pt>
                <c:pt idx="62942">
                  <c:v>83.254999999999995</c:v>
                </c:pt>
                <c:pt idx="62943">
                  <c:v>83.254999999999995</c:v>
                </c:pt>
                <c:pt idx="62944">
                  <c:v>83.254999999999995</c:v>
                </c:pt>
                <c:pt idx="62945">
                  <c:v>83.256</c:v>
                </c:pt>
                <c:pt idx="62946">
                  <c:v>83.256</c:v>
                </c:pt>
                <c:pt idx="62947">
                  <c:v>83.256</c:v>
                </c:pt>
                <c:pt idx="62948">
                  <c:v>83.256</c:v>
                </c:pt>
                <c:pt idx="62949">
                  <c:v>83.257000000000005</c:v>
                </c:pt>
                <c:pt idx="62950">
                  <c:v>83.257000000000005</c:v>
                </c:pt>
                <c:pt idx="62951">
                  <c:v>83.257000000000005</c:v>
                </c:pt>
                <c:pt idx="62952">
                  <c:v>83.257999999999996</c:v>
                </c:pt>
                <c:pt idx="62953">
                  <c:v>83.257999999999996</c:v>
                </c:pt>
                <c:pt idx="62954">
                  <c:v>83.257999999999996</c:v>
                </c:pt>
                <c:pt idx="62955">
                  <c:v>83.257999999999996</c:v>
                </c:pt>
                <c:pt idx="62956">
                  <c:v>83.259</c:v>
                </c:pt>
                <c:pt idx="62957">
                  <c:v>83.259</c:v>
                </c:pt>
                <c:pt idx="62958">
                  <c:v>83.259</c:v>
                </c:pt>
                <c:pt idx="62959">
                  <c:v>83.26</c:v>
                </c:pt>
                <c:pt idx="62960">
                  <c:v>83.26</c:v>
                </c:pt>
                <c:pt idx="62961">
                  <c:v>83.26</c:v>
                </c:pt>
                <c:pt idx="62962">
                  <c:v>83.26</c:v>
                </c:pt>
                <c:pt idx="62963">
                  <c:v>83.260999999999996</c:v>
                </c:pt>
                <c:pt idx="62964">
                  <c:v>83.260999999999996</c:v>
                </c:pt>
                <c:pt idx="62965">
                  <c:v>83.260999999999996</c:v>
                </c:pt>
                <c:pt idx="62966">
                  <c:v>83.260999999999996</c:v>
                </c:pt>
                <c:pt idx="62967">
                  <c:v>83.262</c:v>
                </c:pt>
                <c:pt idx="62968">
                  <c:v>83.262</c:v>
                </c:pt>
                <c:pt idx="62969">
                  <c:v>83.262</c:v>
                </c:pt>
                <c:pt idx="62970">
                  <c:v>83.263000000000005</c:v>
                </c:pt>
                <c:pt idx="62971">
                  <c:v>83.263000000000005</c:v>
                </c:pt>
                <c:pt idx="62972">
                  <c:v>83.263000000000005</c:v>
                </c:pt>
                <c:pt idx="62973">
                  <c:v>83.263000000000005</c:v>
                </c:pt>
                <c:pt idx="62974">
                  <c:v>83.263999999999996</c:v>
                </c:pt>
                <c:pt idx="62975">
                  <c:v>83.263999999999996</c:v>
                </c:pt>
                <c:pt idx="62976">
                  <c:v>83.263999999999996</c:v>
                </c:pt>
                <c:pt idx="62977">
                  <c:v>83.265000000000001</c:v>
                </c:pt>
                <c:pt idx="62978">
                  <c:v>83.265000000000001</c:v>
                </c:pt>
                <c:pt idx="62979">
                  <c:v>83.265000000000001</c:v>
                </c:pt>
                <c:pt idx="62980">
                  <c:v>83.265000000000001</c:v>
                </c:pt>
                <c:pt idx="62981">
                  <c:v>83.266000000000005</c:v>
                </c:pt>
                <c:pt idx="62982">
                  <c:v>83.266000000000005</c:v>
                </c:pt>
                <c:pt idx="62983">
                  <c:v>83.266000000000005</c:v>
                </c:pt>
                <c:pt idx="62984">
                  <c:v>83.266000000000005</c:v>
                </c:pt>
                <c:pt idx="62985">
                  <c:v>83.266999999999996</c:v>
                </c:pt>
                <c:pt idx="62986">
                  <c:v>83.266999999999996</c:v>
                </c:pt>
                <c:pt idx="62987">
                  <c:v>83.266999999999996</c:v>
                </c:pt>
                <c:pt idx="62988">
                  <c:v>83.268000000000001</c:v>
                </c:pt>
                <c:pt idx="62989">
                  <c:v>83.268000000000001</c:v>
                </c:pt>
                <c:pt idx="62990">
                  <c:v>83.268000000000001</c:v>
                </c:pt>
                <c:pt idx="62991">
                  <c:v>83.268000000000001</c:v>
                </c:pt>
                <c:pt idx="62992">
                  <c:v>83.269000000000005</c:v>
                </c:pt>
                <c:pt idx="62993">
                  <c:v>83.269000000000005</c:v>
                </c:pt>
                <c:pt idx="62994">
                  <c:v>83.269000000000005</c:v>
                </c:pt>
                <c:pt idx="62995">
                  <c:v>83.27</c:v>
                </c:pt>
                <c:pt idx="62996">
                  <c:v>83.27</c:v>
                </c:pt>
                <c:pt idx="62997">
                  <c:v>83.27</c:v>
                </c:pt>
                <c:pt idx="62998">
                  <c:v>83.27</c:v>
                </c:pt>
                <c:pt idx="62999">
                  <c:v>83.271000000000001</c:v>
                </c:pt>
                <c:pt idx="63000">
                  <c:v>83.271000000000001</c:v>
                </c:pt>
                <c:pt idx="63001">
                  <c:v>83.271000000000001</c:v>
                </c:pt>
                <c:pt idx="63002">
                  <c:v>83.271000000000001</c:v>
                </c:pt>
                <c:pt idx="63003">
                  <c:v>83.272000000000006</c:v>
                </c:pt>
                <c:pt idx="63004">
                  <c:v>83.272000000000006</c:v>
                </c:pt>
                <c:pt idx="63005">
                  <c:v>83.272000000000006</c:v>
                </c:pt>
                <c:pt idx="63006">
                  <c:v>83.272999999999996</c:v>
                </c:pt>
                <c:pt idx="63007">
                  <c:v>83.272999999999996</c:v>
                </c:pt>
                <c:pt idx="63008">
                  <c:v>83.272999999999996</c:v>
                </c:pt>
                <c:pt idx="63009">
                  <c:v>83.272999999999996</c:v>
                </c:pt>
                <c:pt idx="63010">
                  <c:v>83.274000000000001</c:v>
                </c:pt>
                <c:pt idx="63011">
                  <c:v>83.274000000000001</c:v>
                </c:pt>
                <c:pt idx="63012">
                  <c:v>83.274000000000001</c:v>
                </c:pt>
                <c:pt idx="63013">
                  <c:v>83.275000000000006</c:v>
                </c:pt>
                <c:pt idx="63014">
                  <c:v>83.275000000000006</c:v>
                </c:pt>
                <c:pt idx="63015">
                  <c:v>83.275000000000006</c:v>
                </c:pt>
                <c:pt idx="63016">
                  <c:v>83.275000000000006</c:v>
                </c:pt>
                <c:pt idx="63017">
                  <c:v>83.275999999999996</c:v>
                </c:pt>
                <c:pt idx="63018">
                  <c:v>83.275999999999996</c:v>
                </c:pt>
                <c:pt idx="63019">
                  <c:v>83.275999999999996</c:v>
                </c:pt>
                <c:pt idx="63020">
                  <c:v>83.277000000000001</c:v>
                </c:pt>
                <c:pt idx="63021">
                  <c:v>83.277000000000001</c:v>
                </c:pt>
                <c:pt idx="63022">
                  <c:v>83.277000000000001</c:v>
                </c:pt>
                <c:pt idx="63023">
                  <c:v>83.277000000000001</c:v>
                </c:pt>
                <c:pt idx="63024">
                  <c:v>83.278000000000006</c:v>
                </c:pt>
                <c:pt idx="63025">
                  <c:v>83.278000000000006</c:v>
                </c:pt>
                <c:pt idx="63026">
                  <c:v>83.278000000000006</c:v>
                </c:pt>
                <c:pt idx="63027">
                  <c:v>83.278000000000006</c:v>
                </c:pt>
                <c:pt idx="63028">
                  <c:v>83.278999999999996</c:v>
                </c:pt>
                <c:pt idx="63029">
                  <c:v>83.278999999999996</c:v>
                </c:pt>
                <c:pt idx="63030">
                  <c:v>83.278999999999996</c:v>
                </c:pt>
                <c:pt idx="63031">
                  <c:v>83.28</c:v>
                </c:pt>
                <c:pt idx="63032">
                  <c:v>83.28</c:v>
                </c:pt>
                <c:pt idx="63033">
                  <c:v>83.28</c:v>
                </c:pt>
                <c:pt idx="63034">
                  <c:v>83.28</c:v>
                </c:pt>
                <c:pt idx="63035">
                  <c:v>83.281000000000006</c:v>
                </c:pt>
                <c:pt idx="63036">
                  <c:v>83.281000000000006</c:v>
                </c:pt>
                <c:pt idx="63037">
                  <c:v>83.281000000000006</c:v>
                </c:pt>
                <c:pt idx="63038">
                  <c:v>83.281999999999996</c:v>
                </c:pt>
                <c:pt idx="63039">
                  <c:v>83.281999999999996</c:v>
                </c:pt>
                <c:pt idx="63040">
                  <c:v>83.281999999999996</c:v>
                </c:pt>
                <c:pt idx="63041">
                  <c:v>83.281999999999996</c:v>
                </c:pt>
                <c:pt idx="63042">
                  <c:v>83.283000000000001</c:v>
                </c:pt>
                <c:pt idx="63043">
                  <c:v>83.283000000000001</c:v>
                </c:pt>
                <c:pt idx="63044">
                  <c:v>83.283000000000001</c:v>
                </c:pt>
                <c:pt idx="63045">
                  <c:v>83.283000000000001</c:v>
                </c:pt>
                <c:pt idx="63046">
                  <c:v>83.284000000000006</c:v>
                </c:pt>
                <c:pt idx="63047">
                  <c:v>83.284000000000006</c:v>
                </c:pt>
                <c:pt idx="63048">
                  <c:v>83.284000000000006</c:v>
                </c:pt>
                <c:pt idx="63049">
                  <c:v>83.284999999999997</c:v>
                </c:pt>
                <c:pt idx="63050">
                  <c:v>83.284999999999997</c:v>
                </c:pt>
                <c:pt idx="63051">
                  <c:v>83.284999999999997</c:v>
                </c:pt>
                <c:pt idx="63052">
                  <c:v>83.284999999999997</c:v>
                </c:pt>
                <c:pt idx="63053">
                  <c:v>83.286000000000001</c:v>
                </c:pt>
                <c:pt idx="63054">
                  <c:v>83.286000000000001</c:v>
                </c:pt>
                <c:pt idx="63055">
                  <c:v>83.286000000000001</c:v>
                </c:pt>
                <c:pt idx="63056">
                  <c:v>83.287000000000006</c:v>
                </c:pt>
                <c:pt idx="63057">
                  <c:v>83.287000000000006</c:v>
                </c:pt>
                <c:pt idx="63058">
                  <c:v>83.287000000000006</c:v>
                </c:pt>
                <c:pt idx="63059">
                  <c:v>83.287000000000006</c:v>
                </c:pt>
                <c:pt idx="63060">
                  <c:v>83.287999999999997</c:v>
                </c:pt>
                <c:pt idx="63061">
                  <c:v>83.287999999999997</c:v>
                </c:pt>
                <c:pt idx="63062">
                  <c:v>83.287999999999997</c:v>
                </c:pt>
                <c:pt idx="63063">
                  <c:v>83.287999999999997</c:v>
                </c:pt>
                <c:pt idx="63064">
                  <c:v>83.289000000000001</c:v>
                </c:pt>
                <c:pt idx="63065">
                  <c:v>83.289000000000001</c:v>
                </c:pt>
                <c:pt idx="63066">
                  <c:v>83.289000000000001</c:v>
                </c:pt>
                <c:pt idx="63067">
                  <c:v>83.29</c:v>
                </c:pt>
                <c:pt idx="63068">
                  <c:v>83.29</c:v>
                </c:pt>
                <c:pt idx="63069">
                  <c:v>83.29</c:v>
                </c:pt>
                <c:pt idx="63070">
                  <c:v>83.29</c:v>
                </c:pt>
                <c:pt idx="63071">
                  <c:v>83.290999999999997</c:v>
                </c:pt>
                <c:pt idx="63072">
                  <c:v>83.290999999999997</c:v>
                </c:pt>
                <c:pt idx="63073">
                  <c:v>83.290999999999997</c:v>
                </c:pt>
                <c:pt idx="63074">
                  <c:v>83.290999999999997</c:v>
                </c:pt>
                <c:pt idx="63075">
                  <c:v>83.292000000000002</c:v>
                </c:pt>
                <c:pt idx="63076">
                  <c:v>83.292000000000002</c:v>
                </c:pt>
                <c:pt idx="63077">
                  <c:v>83.292000000000002</c:v>
                </c:pt>
                <c:pt idx="63078">
                  <c:v>83.293000000000006</c:v>
                </c:pt>
                <c:pt idx="63079">
                  <c:v>83.293000000000006</c:v>
                </c:pt>
                <c:pt idx="63080">
                  <c:v>83.293000000000006</c:v>
                </c:pt>
                <c:pt idx="63081">
                  <c:v>83.293000000000006</c:v>
                </c:pt>
                <c:pt idx="63082">
                  <c:v>83.293999999999997</c:v>
                </c:pt>
                <c:pt idx="63083">
                  <c:v>83.293999999999997</c:v>
                </c:pt>
                <c:pt idx="63084">
                  <c:v>83.293999999999997</c:v>
                </c:pt>
                <c:pt idx="63085">
                  <c:v>83.295000000000002</c:v>
                </c:pt>
                <c:pt idx="63086">
                  <c:v>83.295000000000002</c:v>
                </c:pt>
                <c:pt idx="63087">
                  <c:v>83.295000000000002</c:v>
                </c:pt>
                <c:pt idx="63088">
                  <c:v>83.296000000000006</c:v>
                </c:pt>
                <c:pt idx="63089">
                  <c:v>83.299000000000007</c:v>
                </c:pt>
                <c:pt idx="63090">
                  <c:v>83.302000000000007</c:v>
                </c:pt>
                <c:pt idx="63091">
                  <c:v>83.305000000000007</c:v>
                </c:pt>
                <c:pt idx="63092">
                  <c:v>83.308000000000007</c:v>
                </c:pt>
                <c:pt idx="63093">
                  <c:v>83.311000000000007</c:v>
                </c:pt>
                <c:pt idx="63094">
                  <c:v>83.314000000000007</c:v>
                </c:pt>
                <c:pt idx="63095">
                  <c:v>83.317000000000007</c:v>
                </c:pt>
                <c:pt idx="63096">
                  <c:v>83.320000000000007</c:v>
                </c:pt>
                <c:pt idx="63097">
                  <c:v>83.323000000000008</c:v>
                </c:pt>
                <c:pt idx="63098">
                  <c:v>83.326000000000008</c:v>
                </c:pt>
                <c:pt idx="63099">
                  <c:v>83.329000000000008</c:v>
                </c:pt>
                <c:pt idx="63100">
                  <c:v>83.332000000000008</c:v>
                </c:pt>
                <c:pt idx="63101">
                  <c:v>83.335000000000008</c:v>
                </c:pt>
                <c:pt idx="63102">
                  <c:v>83.338000000000008</c:v>
                </c:pt>
                <c:pt idx="63103">
                  <c:v>83.341000000000008</c:v>
                </c:pt>
                <c:pt idx="63104">
                  <c:v>83.344999999999999</c:v>
                </c:pt>
                <c:pt idx="63105">
                  <c:v>83.347999999999999</c:v>
                </c:pt>
                <c:pt idx="63106">
                  <c:v>83.350999999999999</c:v>
                </c:pt>
                <c:pt idx="63107">
                  <c:v>83.353999999999999</c:v>
                </c:pt>
                <c:pt idx="63108">
                  <c:v>83.356999999999999</c:v>
                </c:pt>
                <c:pt idx="63109">
                  <c:v>83.361000000000004</c:v>
                </c:pt>
                <c:pt idx="63110">
                  <c:v>83.364000000000004</c:v>
                </c:pt>
                <c:pt idx="63111">
                  <c:v>83.367000000000004</c:v>
                </c:pt>
                <c:pt idx="63112">
                  <c:v>83.37</c:v>
                </c:pt>
                <c:pt idx="63113">
                  <c:v>83.373000000000005</c:v>
                </c:pt>
                <c:pt idx="63114">
                  <c:v>83.376999999999995</c:v>
                </c:pt>
                <c:pt idx="63115">
                  <c:v>83.38</c:v>
                </c:pt>
                <c:pt idx="63116">
                  <c:v>83.382999999999996</c:v>
                </c:pt>
                <c:pt idx="63117">
                  <c:v>83.387</c:v>
                </c:pt>
                <c:pt idx="63118">
                  <c:v>83.39</c:v>
                </c:pt>
                <c:pt idx="63119">
                  <c:v>83.393000000000001</c:v>
                </c:pt>
                <c:pt idx="63120">
                  <c:v>83.397000000000006</c:v>
                </c:pt>
                <c:pt idx="63121">
                  <c:v>83.4</c:v>
                </c:pt>
                <c:pt idx="63122">
                  <c:v>83.403999999999996</c:v>
                </c:pt>
                <c:pt idx="63123">
                  <c:v>83.406999999999996</c:v>
                </c:pt>
                <c:pt idx="63124">
                  <c:v>83.41</c:v>
                </c:pt>
                <c:pt idx="63125">
                  <c:v>83.414000000000001</c:v>
                </c:pt>
                <c:pt idx="63126">
                  <c:v>83.417000000000002</c:v>
                </c:pt>
                <c:pt idx="63127">
                  <c:v>83.421000000000006</c:v>
                </c:pt>
                <c:pt idx="63128">
                  <c:v>83.424000000000007</c:v>
                </c:pt>
                <c:pt idx="63129">
                  <c:v>83.427999999999997</c:v>
                </c:pt>
                <c:pt idx="63130">
                  <c:v>83.430999999999997</c:v>
                </c:pt>
                <c:pt idx="63131">
                  <c:v>83.435000000000002</c:v>
                </c:pt>
                <c:pt idx="63132">
                  <c:v>83.438000000000002</c:v>
                </c:pt>
                <c:pt idx="63133">
                  <c:v>83.442000000000007</c:v>
                </c:pt>
                <c:pt idx="63134">
                  <c:v>83.445000000000007</c:v>
                </c:pt>
                <c:pt idx="63135">
                  <c:v>83.448999999999998</c:v>
                </c:pt>
                <c:pt idx="63136">
                  <c:v>83.451999999999998</c:v>
                </c:pt>
                <c:pt idx="63137">
                  <c:v>83.456000000000003</c:v>
                </c:pt>
                <c:pt idx="63138">
                  <c:v>83.459000000000003</c:v>
                </c:pt>
                <c:pt idx="63139">
                  <c:v>83.463000000000008</c:v>
                </c:pt>
                <c:pt idx="63140">
                  <c:v>83.466999999999999</c:v>
                </c:pt>
                <c:pt idx="63141">
                  <c:v>83.47</c:v>
                </c:pt>
                <c:pt idx="63142">
                  <c:v>83.474000000000004</c:v>
                </c:pt>
                <c:pt idx="63143">
                  <c:v>83.477000000000004</c:v>
                </c:pt>
                <c:pt idx="63144">
                  <c:v>83.481000000000009</c:v>
                </c:pt>
                <c:pt idx="63145">
                  <c:v>83.484999999999999</c:v>
                </c:pt>
                <c:pt idx="63146">
                  <c:v>83.488</c:v>
                </c:pt>
                <c:pt idx="63147">
                  <c:v>83.492000000000004</c:v>
                </c:pt>
                <c:pt idx="63148">
                  <c:v>83.495999999999995</c:v>
                </c:pt>
                <c:pt idx="63149">
                  <c:v>83.498999999999995</c:v>
                </c:pt>
                <c:pt idx="63150">
                  <c:v>83.504000000000005</c:v>
                </c:pt>
                <c:pt idx="63151">
                  <c:v>83.507999999999996</c:v>
                </c:pt>
                <c:pt idx="63152">
                  <c:v>83.510999999999996</c:v>
                </c:pt>
                <c:pt idx="63153">
                  <c:v>83.515000000000001</c:v>
                </c:pt>
                <c:pt idx="63154">
                  <c:v>83.519000000000005</c:v>
                </c:pt>
                <c:pt idx="63155">
                  <c:v>83.522999999999996</c:v>
                </c:pt>
                <c:pt idx="63156">
                  <c:v>83.527000000000001</c:v>
                </c:pt>
                <c:pt idx="63157">
                  <c:v>83.531000000000006</c:v>
                </c:pt>
                <c:pt idx="63158">
                  <c:v>83.534000000000006</c:v>
                </c:pt>
                <c:pt idx="63159">
                  <c:v>83.537999999999997</c:v>
                </c:pt>
                <c:pt idx="63160">
                  <c:v>83.542000000000002</c:v>
                </c:pt>
                <c:pt idx="63161">
                  <c:v>83.546000000000006</c:v>
                </c:pt>
                <c:pt idx="63162">
                  <c:v>83.55</c:v>
                </c:pt>
                <c:pt idx="63163">
                  <c:v>83.554000000000002</c:v>
                </c:pt>
                <c:pt idx="63164">
                  <c:v>83.557000000000002</c:v>
                </c:pt>
                <c:pt idx="63165">
                  <c:v>83.561000000000007</c:v>
                </c:pt>
                <c:pt idx="63166">
                  <c:v>83.564999999999998</c:v>
                </c:pt>
                <c:pt idx="63167">
                  <c:v>83.569000000000003</c:v>
                </c:pt>
                <c:pt idx="63168">
                  <c:v>83.573000000000008</c:v>
                </c:pt>
                <c:pt idx="63169">
                  <c:v>83.576999999999998</c:v>
                </c:pt>
                <c:pt idx="63170">
                  <c:v>83.58</c:v>
                </c:pt>
                <c:pt idx="63171">
                  <c:v>83.584000000000003</c:v>
                </c:pt>
                <c:pt idx="63172">
                  <c:v>83.588000000000008</c:v>
                </c:pt>
                <c:pt idx="63173">
                  <c:v>83.591999999999999</c:v>
                </c:pt>
                <c:pt idx="63174">
                  <c:v>83.596000000000004</c:v>
                </c:pt>
                <c:pt idx="63175">
                  <c:v>83.599000000000004</c:v>
                </c:pt>
                <c:pt idx="63176">
                  <c:v>83.603000000000009</c:v>
                </c:pt>
                <c:pt idx="63177">
                  <c:v>83.606999999999999</c:v>
                </c:pt>
                <c:pt idx="63178">
                  <c:v>83.611000000000004</c:v>
                </c:pt>
                <c:pt idx="63179">
                  <c:v>83.614999999999995</c:v>
                </c:pt>
                <c:pt idx="63180">
                  <c:v>83.619</c:v>
                </c:pt>
                <c:pt idx="63181">
                  <c:v>83.622</c:v>
                </c:pt>
                <c:pt idx="63182">
                  <c:v>83.626000000000005</c:v>
                </c:pt>
                <c:pt idx="63183">
                  <c:v>83.63</c:v>
                </c:pt>
                <c:pt idx="63184">
                  <c:v>83.634</c:v>
                </c:pt>
                <c:pt idx="63185">
                  <c:v>83.638000000000005</c:v>
                </c:pt>
                <c:pt idx="63186">
                  <c:v>83.641999999999996</c:v>
                </c:pt>
                <c:pt idx="63187">
                  <c:v>83.646000000000001</c:v>
                </c:pt>
                <c:pt idx="63188">
                  <c:v>83.65</c:v>
                </c:pt>
                <c:pt idx="63189">
                  <c:v>83.653999999999996</c:v>
                </c:pt>
                <c:pt idx="63190">
                  <c:v>83.658000000000001</c:v>
                </c:pt>
                <c:pt idx="63191">
                  <c:v>83.662000000000006</c:v>
                </c:pt>
                <c:pt idx="63192">
                  <c:v>83.665000000000006</c:v>
                </c:pt>
                <c:pt idx="63193">
                  <c:v>83.668999999999997</c:v>
                </c:pt>
                <c:pt idx="63194">
                  <c:v>83.673000000000002</c:v>
                </c:pt>
                <c:pt idx="63195">
                  <c:v>83.677000000000007</c:v>
                </c:pt>
                <c:pt idx="63196">
                  <c:v>83.680999999999997</c:v>
                </c:pt>
                <c:pt idx="63197">
                  <c:v>83.685000000000002</c:v>
                </c:pt>
                <c:pt idx="63198">
                  <c:v>83.689000000000007</c:v>
                </c:pt>
                <c:pt idx="63199">
                  <c:v>83.692999999999998</c:v>
                </c:pt>
                <c:pt idx="63200">
                  <c:v>83.697000000000003</c:v>
                </c:pt>
                <c:pt idx="63201">
                  <c:v>83.701000000000008</c:v>
                </c:pt>
                <c:pt idx="63202">
                  <c:v>83.704999999999998</c:v>
                </c:pt>
                <c:pt idx="63203">
                  <c:v>83.709000000000003</c:v>
                </c:pt>
                <c:pt idx="63204">
                  <c:v>83.712000000000003</c:v>
                </c:pt>
                <c:pt idx="63205">
                  <c:v>83.716000000000008</c:v>
                </c:pt>
                <c:pt idx="63206">
                  <c:v>83.72</c:v>
                </c:pt>
                <c:pt idx="63207">
                  <c:v>83.724000000000004</c:v>
                </c:pt>
                <c:pt idx="63208">
                  <c:v>83.728000000000009</c:v>
                </c:pt>
                <c:pt idx="63209">
                  <c:v>83.731999999999999</c:v>
                </c:pt>
                <c:pt idx="63210">
                  <c:v>83.736000000000004</c:v>
                </c:pt>
                <c:pt idx="63211">
                  <c:v>83.74</c:v>
                </c:pt>
                <c:pt idx="63212">
                  <c:v>83.744</c:v>
                </c:pt>
                <c:pt idx="63213">
                  <c:v>83.747</c:v>
                </c:pt>
                <c:pt idx="63214">
                  <c:v>83.751000000000005</c:v>
                </c:pt>
                <c:pt idx="63215">
                  <c:v>83.754999999999995</c:v>
                </c:pt>
                <c:pt idx="63216">
                  <c:v>83.759</c:v>
                </c:pt>
                <c:pt idx="63217">
                  <c:v>83.763000000000005</c:v>
                </c:pt>
                <c:pt idx="63218">
                  <c:v>83.766999999999996</c:v>
                </c:pt>
                <c:pt idx="63219">
                  <c:v>83.771000000000001</c:v>
                </c:pt>
                <c:pt idx="63220">
                  <c:v>83.774000000000001</c:v>
                </c:pt>
                <c:pt idx="63221">
                  <c:v>83.778000000000006</c:v>
                </c:pt>
                <c:pt idx="63222">
                  <c:v>83.781999999999996</c:v>
                </c:pt>
                <c:pt idx="63223">
                  <c:v>83.786000000000001</c:v>
                </c:pt>
                <c:pt idx="63224">
                  <c:v>83.79</c:v>
                </c:pt>
                <c:pt idx="63225">
                  <c:v>83.793999999999997</c:v>
                </c:pt>
                <c:pt idx="63226">
                  <c:v>83.796999999999997</c:v>
                </c:pt>
                <c:pt idx="63227">
                  <c:v>83.801000000000002</c:v>
                </c:pt>
                <c:pt idx="63228">
                  <c:v>83.805000000000007</c:v>
                </c:pt>
                <c:pt idx="63229">
                  <c:v>83.808999999999997</c:v>
                </c:pt>
                <c:pt idx="63230">
                  <c:v>83.813000000000002</c:v>
                </c:pt>
                <c:pt idx="63231">
                  <c:v>83.816000000000003</c:v>
                </c:pt>
                <c:pt idx="63232">
                  <c:v>83.820000000000007</c:v>
                </c:pt>
                <c:pt idx="63233">
                  <c:v>83.823999999999998</c:v>
                </c:pt>
                <c:pt idx="63234">
                  <c:v>83.828000000000003</c:v>
                </c:pt>
                <c:pt idx="63235">
                  <c:v>83.832000000000008</c:v>
                </c:pt>
                <c:pt idx="63236">
                  <c:v>83.835000000000008</c:v>
                </c:pt>
                <c:pt idx="63237">
                  <c:v>83.838999999999999</c:v>
                </c:pt>
                <c:pt idx="63238">
                  <c:v>83.843000000000004</c:v>
                </c:pt>
                <c:pt idx="63239">
                  <c:v>83.847000000000008</c:v>
                </c:pt>
                <c:pt idx="63240">
                  <c:v>83.850999999999999</c:v>
                </c:pt>
                <c:pt idx="63241">
                  <c:v>83.853999999999999</c:v>
                </c:pt>
                <c:pt idx="63242">
                  <c:v>83.858000000000004</c:v>
                </c:pt>
                <c:pt idx="63243">
                  <c:v>83.861999999999995</c:v>
                </c:pt>
                <c:pt idx="63244">
                  <c:v>83.866</c:v>
                </c:pt>
                <c:pt idx="63245">
                  <c:v>83.869</c:v>
                </c:pt>
                <c:pt idx="63246">
                  <c:v>83.873000000000005</c:v>
                </c:pt>
                <c:pt idx="63247">
                  <c:v>83.876999999999995</c:v>
                </c:pt>
                <c:pt idx="63248">
                  <c:v>83.881</c:v>
                </c:pt>
                <c:pt idx="63249">
                  <c:v>83.884</c:v>
                </c:pt>
                <c:pt idx="63250">
                  <c:v>83.888000000000005</c:v>
                </c:pt>
                <c:pt idx="63251">
                  <c:v>83.891999999999996</c:v>
                </c:pt>
                <c:pt idx="63252">
                  <c:v>83.894999999999996</c:v>
                </c:pt>
                <c:pt idx="63253">
                  <c:v>83.899000000000001</c:v>
                </c:pt>
                <c:pt idx="63254">
                  <c:v>83.903000000000006</c:v>
                </c:pt>
                <c:pt idx="63255">
                  <c:v>83.906999999999996</c:v>
                </c:pt>
                <c:pt idx="63256">
                  <c:v>83.91</c:v>
                </c:pt>
                <c:pt idx="63257">
                  <c:v>83.914000000000001</c:v>
                </c:pt>
                <c:pt idx="63258">
                  <c:v>83.918000000000006</c:v>
                </c:pt>
                <c:pt idx="63259">
                  <c:v>83.921000000000006</c:v>
                </c:pt>
                <c:pt idx="63260">
                  <c:v>83.924999999999997</c:v>
                </c:pt>
                <c:pt idx="63261">
                  <c:v>83.929000000000002</c:v>
                </c:pt>
                <c:pt idx="63262">
                  <c:v>83.933000000000007</c:v>
                </c:pt>
                <c:pt idx="63263">
                  <c:v>83.936000000000007</c:v>
                </c:pt>
                <c:pt idx="63264">
                  <c:v>83.94</c:v>
                </c:pt>
                <c:pt idx="63265">
                  <c:v>83.944000000000003</c:v>
                </c:pt>
                <c:pt idx="63266">
                  <c:v>83.947000000000003</c:v>
                </c:pt>
                <c:pt idx="63267">
                  <c:v>83.951000000000008</c:v>
                </c:pt>
                <c:pt idx="63268">
                  <c:v>83.954999999999998</c:v>
                </c:pt>
                <c:pt idx="63269">
                  <c:v>83.957999999999998</c:v>
                </c:pt>
                <c:pt idx="63270">
                  <c:v>83.962000000000003</c:v>
                </c:pt>
                <c:pt idx="63271">
                  <c:v>83.966000000000008</c:v>
                </c:pt>
                <c:pt idx="63272">
                  <c:v>83.969000000000008</c:v>
                </c:pt>
                <c:pt idx="63273">
                  <c:v>83.972999999999999</c:v>
                </c:pt>
                <c:pt idx="63274">
                  <c:v>83.975999999999999</c:v>
                </c:pt>
                <c:pt idx="63275">
                  <c:v>83.98</c:v>
                </c:pt>
                <c:pt idx="63276">
                  <c:v>83.983999999999995</c:v>
                </c:pt>
                <c:pt idx="63277">
                  <c:v>83.986999999999995</c:v>
                </c:pt>
                <c:pt idx="63278">
                  <c:v>83.991</c:v>
                </c:pt>
                <c:pt idx="63279">
                  <c:v>83.995000000000005</c:v>
                </c:pt>
                <c:pt idx="63280">
                  <c:v>83.998000000000005</c:v>
                </c:pt>
                <c:pt idx="63281">
                  <c:v>84.001999999999995</c:v>
                </c:pt>
                <c:pt idx="63282">
                  <c:v>84.004999999999995</c:v>
                </c:pt>
                <c:pt idx="63283">
                  <c:v>84.009</c:v>
                </c:pt>
                <c:pt idx="63284">
                  <c:v>84.013000000000005</c:v>
                </c:pt>
                <c:pt idx="63285">
                  <c:v>84.016000000000005</c:v>
                </c:pt>
                <c:pt idx="63286">
                  <c:v>84.02</c:v>
                </c:pt>
                <c:pt idx="63287">
                  <c:v>84.022999999999996</c:v>
                </c:pt>
                <c:pt idx="63288">
                  <c:v>84.027000000000001</c:v>
                </c:pt>
                <c:pt idx="63289">
                  <c:v>84.031000000000006</c:v>
                </c:pt>
                <c:pt idx="63290">
                  <c:v>84.034000000000006</c:v>
                </c:pt>
                <c:pt idx="63291">
                  <c:v>84.037999999999997</c:v>
                </c:pt>
                <c:pt idx="63292">
                  <c:v>84.040999999999997</c:v>
                </c:pt>
                <c:pt idx="63293">
                  <c:v>84.045000000000002</c:v>
                </c:pt>
                <c:pt idx="63294">
                  <c:v>84.048000000000002</c:v>
                </c:pt>
                <c:pt idx="63295">
                  <c:v>84.052000000000007</c:v>
                </c:pt>
                <c:pt idx="63296">
                  <c:v>84.055999999999997</c:v>
                </c:pt>
                <c:pt idx="63297">
                  <c:v>84.058999999999997</c:v>
                </c:pt>
                <c:pt idx="63298">
                  <c:v>84.063000000000002</c:v>
                </c:pt>
                <c:pt idx="63299">
                  <c:v>84.066000000000003</c:v>
                </c:pt>
                <c:pt idx="63300">
                  <c:v>84.070000000000007</c:v>
                </c:pt>
                <c:pt idx="63301">
                  <c:v>84.073000000000008</c:v>
                </c:pt>
                <c:pt idx="63302">
                  <c:v>84.076999999999998</c:v>
                </c:pt>
                <c:pt idx="63303">
                  <c:v>84.08</c:v>
                </c:pt>
                <c:pt idx="63304">
                  <c:v>84.084000000000003</c:v>
                </c:pt>
                <c:pt idx="63305">
                  <c:v>84.087000000000003</c:v>
                </c:pt>
                <c:pt idx="63306">
                  <c:v>84.091000000000008</c:v>
                </c:pt>
                <c:pt idx="63307">
                  <c:v>84.094000000000008</c:v>
                </c:pt>
                <c:pt idx="63308">
                  <c:v>84.097999999999999</c:v>
                </c:pt>
                <c:pt idx="63309">
                  <c:v>84.100999999999999</c:v>
                </c:pt>
                <c:pt idx="63310">
                  <c:v>84.105000000000004</c:v>
                </c:pt>
                <c:pt idx="63311">
                  <c:v>84.108000000000004</c:v>
                </c:pt>
                <c:pt idx="63312">
                  <c:v>84.111999999999995</c:v>
                </c:pt>
                <c:pt idx="63313">
                  <c:v>84.114999999999995</c:v>
                </c:pt>
                <c:pt idx="63314">
                  <c:v>84.119</c:v>
                </c:pt>
                <c:pt idx="63315">
                  <c:v>84.122</c:v>
                </c:pt>
                <c:pt idx="63316">
                  <c:v>84.125</c:v>
                </c:pt>
                <c:pt idx="63317">
                  <c:v>84.129000000000005</c:v>
                </c:pt>
                <c:pt idx="63318">
                  <c:v>84.132000000000005</c:v>
                </c:pt>
                <c:pt idx="63319">
                  <c:v>84.135999999999996</c:v>
                </c:pt>
                <c:pt idx="63320">
                  <c:v>84.138999999999996</c:v>
                </c:pt>
                <c:pt idx="63321">
                  <c:v>84.143000000000001</c:v>
                </c:pt>
                <c:pt idx="63322">
                  <c:v>84.146000000000001</c:v>
                </c:pt>
                <c:pt idx="63323">
                  <c:v>84.149000000000001</c:v>
                </c:pt>
                <c:pt idx="63324">
                  <c:v>84.153000000000006</c:v>
                </c:pt>
                <c:pt idx="63325">
                  <c:v>84.156000000000006</c:v>
                </c:pt>
                <c:pt idx="63326">
                  <c:v>84.16</c:v>
                </c:pt>
                <c:pt idx="63327">
                  <c:v>84.162999999999997</c:v>
                </c:pt>
                <c:pt idx="63328">
                  <c:v>84.165999999999997</c:v>
                </c:pt>
                <c:pt idx="63329">
                  <c:v>84.17</c:v>
                </c:pt>
                <c:pt idx="63330">
                  <c:v>84.173000000000002</c:v>
                </c:pt>
                <c:pt idx="63331">
                  <c:v>84.177000000000007</c:v>
                </c:pt>
                <c:pt idx="63332">
                  <c:v>84.18</c:v>
                </c:pt>
                <c:pt idx="63333">
                  <c:v>84.183000000000007</c:v>
                </c:pt>
                <c:pt idx="63334">
                  <c:v>84.186999999999998</c:v>
                </c:pt>
                <c:pt idx="63335">
                  <c:v>84.19</c:v>
                </c:pt>
                <c:pt idx="63336">
                  <c:v>84.194000000000003</c:v>
                </c:pt>
                <c:pt idx="63337">
                  <c:v>84.197000000000003</c:v>
                </c:pt>
                <c:pt idx="63338">
                  <c:v>84.2</c:v>
                </c:pt>
                <c:pt idx="63339">
                  <c:v>84.204000000000008</c:v>
                </c:pt>
                <c:pt idx="63340">
                  <c:v>84.207000000000008</c:v>
                </c:pt>
                <c:pt idx="63341">
                  <c:v>84.210999999999999</c:v>
                </c:pt>
                <c:pt idx="63342">
                  <c:v>84.213999999999999</c:v>
                </c:pt>
                <c:pt idx="63343">
                  <c:v>84.216999999999999</c:v>
                </c:pt>
                <c:pt idx="63344">
                  <c:v>84.221000000000004</c:v>
                </c:pt>
                <c:pt idx="63345">
                  <c:v>84.224000000000004</c:v>
                </c:pt>
                <c:pt idx="63346">
                  <c:v>84.227000000000004</c:v>
                </c:pt>
                <c:pt idx="63347">
                  <c:v>84.231000000000009</c:v>
                </c:pt>
                <c:pt idx="63348">
                  <c:v>84.233999999999995</c:v>
                </c:pt>
                <c:pt idx="63349">
                  <c:v>84.238</c:v>
                </c:pt>
                <c:pt idx="63350">
                  <c:v>84.241</c:v>
                </c:pt>
                <c:pt idx="63351">
                  <c:v>84.244</c:v>
                </c:pt>
                <c:pt idx="63352">
                  <c:v>84.248000000000005</c:v>
                </c:pt>
                <c:pt idx="63353">
                  <c:v>84.251000000000005</c:v>
                </c:pt>
                <c:pt idx="63354">
                  <c:v>84.254000000000005</c:v>
                </c:pt>
                <c:pt idx="63355">
                  <c:v>84.257999999999996</c:v>
                </c:pt>
                <c:pt idx="63356">
                  <c:v>84.260999999999996</c:v>
                </c:pt>
                <c:pt idx="63357">
                  <c:v>84.263999999999996</c:v>
                </c:pt>
                <c:pt idx="63358">
                  <c:v>84.268000000000001</c:v>
                </c:pt>
                <c:pt idx="63359">
                  <c:v>84.271000000000001</c:v>
                </c:pt>
                <c:pt idx="63360">
                  <c:v>84.274000000000001</c:v>
                </c:pt>
                <c:pt idx="63361">
                  <c:v>84.278000000000006</c:v>
                </c:pt>
                <c:pt idx="63362">
                  <c:v>84.281000000000006</c:v>
                </c:pt>
                <c:pt idx="63363">
                  <c:v>84.284999999999997</c:v>
                </c:pt>
                <c:pt idx="63364">
                  <c:v>84.287999999999997</c:v>
                </c:pt>
                <c:pt idx="63365">
                  <c:v>84.290999999999997</c:v>
                </c:pt>
                <c:pt idx="63366">
                  <c:v>84.295000000000002</c:v>
                </c:pt>
                <c:pt idx="63367">
                  <c:v>84.298000000000002</c:v>
                </c:pt>
                <c:pt idx="63368">
                  <c:v>84.301000000000002</c:v>
                </c:pt>
                <c:pt idx="63369">
                  <c:v>84.305000000000007</c:v>
                </c:pt>
                <c:pt idx="63370">
                  <c:v>84.308000000000007</c:v>
                </c:pt>
                <c:pt idx="63371">
                  <c:v>84.311000000000007</c:v>
                </c:pt>
                <c:pt idx="63372">
                  <c:v>84.314999999999998</c:v>
                </c:pt>
                <c:pt idx="63373">
                  <c:v>84.317999999999998</c:v>
                </c:pt>
                <c:pt idx="63374">
                  <c:v>84.320999999999998</c:v>
                </c:pt>
                <c:pt idx="63375">
                  <c:v>84.325000000000003</c:v>
                </c:pt>
                <c:pt idx="63376">
                  <c:v>84.328000000000003</c:v>
                </c:pt>
                <c:pt idx="63377">
                  <c:v>84.332000000000008</c:v>
                </c:pt>
                <c:pt idx="63378">
                  <c:v>84.335000000000008</c:v>
                </c:pt>
                <c:pt idx="63379">
                  <c:v>84.338000000000008</c:v>
                </c:pt>
                <c:pt idx="63380">
                  <c:v>84.341999999999999</c:v>
                </c:pt>
                <c:pt idx="63381">
                  <c:v>84.344999999999999</c:v>
                </c:pt>
                <c:pt idx="63382">
                  <c:v>84.347999999999999</c:v>
                </c:pt>
                <c:pt idx="63383">
                  <c:v>84.352000000000004</c:v>
                </c:pt>
                <c:pt idx="63384">
                  <c:v>84.355000000000004</c:v>
                </c:pt>
                <c:pt idx="63385">
                  <c:v>84.358999999999995</c:v>
                </c:pt>
                <c:pt idx="63386">
                  <c:v>84.361999999999995</c:v>
                </c:pt>
                <c:pt idx="63387">
                  <c:v>84.364999999999995</c:v>
                </c:pt>
                <c:pt idx="63388">
                  <c:v>84.369</c:v>
                </c:pt>
                <c:pt idx="63389">
                  <c:v>84.372</c:v>
                </c:pt>
                <c:pt idx="63390">
                  <c:v>84.375</c:v>
                </c:pt>
                <c:pt idx="63391">
                  <c:v>84.379000000000005</c:v>
                </c:pt>
                <c:pt idx="63392">
                  <c:v>84.382000000000005</c:v>
                </c:pt>
                <c:pt idx="63393">
                  <c:v>84.385999999999996</c:v>
                </c:pt>
                <c:pt idx="63394">
                  <c:v>84.388999999999996</c:v>
                </c:pt>
                <c:pt idx="63395">
                  <c:v>84.391999999999996</c:v>
                </c:pt>
                <c:pt idx="63396">
                  <c:v>84.396000000000001</c:v>
                </c:pt>
                <c:pt idx="63397">
                  <c:v>84.399000000000001</c:v>
                </c:pt>
                <c:pt idx="63398">
                  <c:v>84.402000000000001</c:v>
                </c:pt>
                <c:pt idx="63399">
                  <c:v>84.406000000000006</c:v>
                </c:pt>
                <c:pt idx="63400">
                  <c:v>84.409000000000006</c:v>
                </c:pt>
                <c:pt idx="63401">
                  <c:v>84.412999999999997</c:v>
                </c:pt>
                <c:pt idx="63402">
                  <c:v>84.415999999999997</c:v>
                </c:pt>
                <c:pt idx="63403">
                  <c:v>84.418999999999997</c:v>
                </c:pt>
                <c:pt idx="63404">
                  <c:v>84.423000000000002</c:v>
                </c:pt>
                <c:pt idx="63405">
                  <c:v>84.426000000000002</c:v>
                </c:pt>
                <c:pt idx="63406">
                  <c:v>84.43</c:v>
                </c:pt>
                <c:pt idx="63407">
                  <c:v>84.433000000000007</c:v>
                </c:pt>
                <c:pt idx="63408">
                  <c:v>84.436000000000007</c:v>
                </c:pt>
                <c:pt idx="63409">
                  <c:v>84.44</c:v>
                </c:pt>
                <c:pt idx="63410">
                  <c:v>84.442999999999998</c:v>
                </c:pt>
                <c:pt idx="63411">
                  <c:v>84.447000000000003</c:v>
                </c:pt>
                <c:pt idx="63412">
                  <c:v>84.45</c:v>
                </c:pt>
                <c:pt idx="63413">
                  <c:v>84.453000000000003</c:v>
                </c:pt>
                <c:pt idx="63414">
                  <c:v>84.457000000000008</c:v>
                </c:pt>
                <c:pt idx="63415">
                  <c:v>84.460000000000008</c:v>
                </c:pt>
                <c:pt idx="63416">
                  <c:v>84.463999999999999</c:v>
                </c:pt>
                <c:pt idx="63417">
                  <c:v>84.466999999999999</c:v>
                </c:pt>
                <c:pt idx="63418">
                  <c:v>84.47</c:v>
                </c:pt>
                <c:pt idx="63419">
                  <c:v>84.474000000000004</c:v>
                </c:pt>
                <c:pt idx="63420">
                  <c:v>84.477000000000004</c:v>
                </c:pt>
                <c:pt idx="63421">
                  <c:v>84.481000000000009</c:v>
                </c:pt>
                <c:pt idx="63422">
                  <c:v>84.484000000000009</c:v>
                </c:pt>
                <c:pt idx="63423">
                  <c:v>84.488</c:v>
                </c:pt>
                <c:pt idx="63424">
                  <c:v>84.491</c:v>
                </c:pt>
                <c:pt idx="63425">
                  <c:v>84.494</c:v>
                </c:pt>
                <c:pt idx="63426">
                  <c:v>84.498000000000005</c:v>
                </c:pt>
                <c:pt idx="63427">
                  <c:v>84.501000000000005</c:v>
                </c:pt>
                <c:pt idx="63428">
                  <c:v>84.504999999999995</c:v>
                </c:pt>
                <c:pt idx="63429">
                  <c:v>84.507999999999996</c:v>
                </c:pt>
                <c:pt idx="63430">
                  <c:v>84.512</c:v>
                </c:pt>
                <c:pt idx="63431">
                  <c:v>84.515000000000001</c:v>
                </c:pt>
                <c:pt idx="63432">
                  <c:v>84.518000000000001</c:v>
                </c:pt>
                <c:pt idx="63433">
                  <c:v>84.522000000000006</c:v>
                </c:pt>
                <c:pt idx="63434">
                  <c:v>84.525000000000006</c:v>
                </c:pt>
                <c:pt idx="63435">
                  <c:v>84.528999999999996</c:v>
                </c:pt>
                <c:pt idx="63436">
                  <c:v>84.531999999999996</c:v>
                </c:pt>
                <c:pt idx="63437">
                  <c:v>84.536000000000001</c:v>
                </c:pt>
                <c:pt idx="63438">
                  <c:v>84.539000000000001</c:v>
                </c:pt>
                <c:pt idx="63439">
                  <c:v>84.542000000000002</c:v>
                </c:pt>
                <c:pt idx="63440">
                  <c:v>84.546000000000006</c:v>
                </c:pt>
                <c:pt idx="63441">
                  <c:v>84.549000000000007</c:v>
                </c:pt>
                <c:pt idx="63442">
                  <c:v>84.552999999999997</c:v>
                </c:pt>
                <c:pt idx="63443">
                  <c:v>84.555999999999997</c:v>
                </c:pt>
                <c:pt idx="63444">
                  <c:v>84.56</c:v>
                </c:pt>
                <c:pt idx="63445">
                  <c:v>84.563000000000002</c:v>
                </c:pt>
                <c:pt idx="63446">
                  <c:v>84.567000000000007</c:v>
                </c:pt>
                <c:pt idx="63447">
                  <c:v>84.570000000000007</c:v>
                </c:pt>
                <c:pt idx="63448">
                  <c:v>84.573000000000008</c:v>
                </c:pt>
                <c:pt idx="63449">
                  <c:v>84.576999999999998</c:v>
                </c:pt>
                <c:pt idx="63450">
                  <c:v>84.58</c:v>
                </c:pt>
                <c:pt idx="63451">
                  <c:v>84.584000000000003</c:v>
                </c:pt>
                <c:pt idx="63452">
                  <c:v>84.587000000000003</c:v>
                </c:pt>
                <c:pt idx="63453">
                  <c:v>84.591000000000008</c:v>
                </c:pt>
                <c:pt idx="63454">
                  <c:v>84.594000000000008</c:v>
                </c:pt>
                <c:pt idx="63455">
                  <c:v>84.597999999999999</c:v>
                </c:pt>
                <c:pt idx="63456">
                  <c:v>84.600999999999999</c:v>
                </c:pt>
                <c:pt idx="63457">
                  <c:v>84.605000000000004</c:v>
                </c:pt>
                <c:pt idx="63458">
                  <c:v>84.608000000000004</c:v>
                </c:pt>
                <c:pt idx="63459">
                  <c:v>84.611999999999995</c:v>
                </c:pt>
                <c:pt idx="63460">
                  <c:v>84.614999999999995</c:v>
                </c:pt>
                <c:pt idx="63461">
                  <c:v>84.619</c:v>
                </c:pt>
                <c:pt idx="63462">
                  <c:v>84.622</c:v>
                </c:pt>
                <c:pt idx="63463">
                  <c:v>84.626000000000005</c:v>
                </c:pt>
                <c:pt idx="63464">
                  <c:v>84.629000000000005</c:v>
                </c:pt>
                <c:pt idx="63465">
                  <c:v>84.632999999999996</c:v>
                </c:pt>
                <c:pt idx="63466">
                  <c:v>84.635999999999996</c:v>
                </c:pt>
                <c:pt idx="63467">
                  <c:v>84.638999999999996</c:v>
                </c:pt>
                <c:pt idx="63468">
                  <c:v>84.643000000000001</c:v>
                </c:pt>
                <c:pt idx="63469">
                  <c:v>84.646000000000001</c:v>
                </c:pt>
                <c:pt idx="63470">
                  <c:v>84.65</c:v>
                </c:pt>
                <c:pt idx="63471">
                  <c:v>84.653000000000006</c:v>
                </c:pt>
                <c:pt idx="63472">
                  <c:v>84.656999999999996</c:v>
                </c:pt>
                <c:pt idx="63473">
                  <c:v>84.66</c:v>
                </c:pt>
                <c:pt idx="63474">
                  <c:v>84.664000000000001</c:v>
                </c:pt>
                <c:pt idx="63475">
                  <c:v>84.667000000000002</c:v>
                </c:pt>
                <c:pt idx="63476">
                  <c:v>84.671000000000006</c:v>
                </c:pt>
                <c:pt idx="63477">
                  <c:v>84.674000000000007</c:v>
                </c:pt>
                <c:pt idx="63478">
                  <c:v>84.677999999999997</c:v>
                </c:pt>
                <c:pt idx="63479">
                  <c:v>84.680999999999997</c:v>
                </c:pt>
                <c:pt idx="63480">
                  <c:v>84.685000000000002</c:v>
                </c:pt>
                <c:pt idx="63481">
                  <c:v>84.688000000000002</c:v>
                </c:pt>
                <c:pt idx="63482">
                  <c:v>84.692000000000007</c:v>
                </c:pt>
                <c:pt idx="63483">
                  <c:v>84.695000000000007</c:v>
                </c:pt>
                <c:pt idx="63484">
                  <c:v>84.698999999999998</c:v>
                </c:pt>
                <c:pt idx="63485">
                  <c:v>84.701999999999998</c:v>
                </c:pt>
                <c:pt idx="63486">
                  <c:v>84.706000000000003</c:v>
                </c:pt>
                <c:pt idx="63487">
                  <c:v>84.709000000000003</c:v>
                </c:pt>
                <c:pt idx="63488">
                  <c:v>84.713000000000008</c:v>
                </c:pt>
                <c:pt idx="63489">
                  <c:v>84.716999999999999</c:v>
                </c:pt>
                <c:pt idx="63490">
                  <c:v>84.72</c:v>
                </c:pt>
                <c:pt idx="63491">
                  <c:v>84.724000000000004</c:v>
                </c:pt>
                <c:pt idx="63492">
                  <c:v>84.727000000000004</c:v>
                </c:pt>
                <c:pt idx="63493">
                  <c:v>84.731000000000009</c:v>
                </c:pt>
                <c:pt idx="63494">
                  <c:v>84.734000000000009</c:v>
                </c:pt>
                <c:pt idx="63495">
                  <c:v>84.738</c:v>
                </c:pt>
                <c:pt idx="63496">
                  <c:v>84.741</c:v>
                </c:pt>
                <c:pt idx="63497">
                  <c:v>84.745000000000005</c:v>
                </c:pt>
                <c:pt idx="63498">
                  <c:v>84.748000000000005</c:v>
                </c:pt>
                <c:pt idx="63499">
                  <c:v>84.751999999999995</c:v>
                </c:pt>
                <c:pt idx="63500">
                  <c:v>84.754999999999995</c:v>
                </c:pt>
                <c:pt idx="63501">
                  <c:v>84.759</c:v>
                </c:pt>
                <c:pt idx="63502">
                  <c:v>84.762</c:v>
                </c:pt>
                <c:pt idx="63503">
                  <c:v>84.766000000000005</c:v>
                </c:pt>
                <c:pt idx="63504">
                  <c:v>84.769000000000005</c:v>
                </c:pt>
                <c:pt idx="63505">
                  <c:v>84.772999999999996</c:v>
                </c:pt>
                <c:pt idx="63506">
                  <c:v>84.775999999999996</c:v>
                </c:pt>
                <c:pt idx="63507">
                  <c:v>84.78</c:v>
                </c:pt>
                <c:pt idx="63508">
                  <c:v>84.783000000000001</c:v>
                </c:pt>
                <c:pt idx="63509">
                  <c:v>84.787000000000006</c:v>
                </c:pt>
                <c:pt idx="63510">
                  <c:v>84.790999999999997</c:v>
                </c:pt>
                <c:pt idx="63511">
                  <c:v>84.793999999999997</c:v>
                </c:pt>
                <c:pt idx="63512">
                  <c:v>84.798000000000002</c:v>
                </c:pt>
                <c:pt idx="63513">
                  <c:v>84.801000000000002</c:v>
                </c:pt>
                <c:pt idx="63514">
                  <c:v>84.805000000000007</c:v>
                </c:pt>
                <c:pt idx="63515">
                  <c:v>84.808000000000007</c:v>
                </c:pt>
                <c:pt idx="63516">
                  <c:v>84.811999999999998</c:v>
                </c:pt>
                <c:pt idx="63517">
                  <c:v>84.814999999999998</c:v>
                </c:pt>
                <c:pt idx="63518">
                  <c:v>84.819000000000003</c:v>
                </c:pt>
                <c:pt idx="63519">
                  <c:v>84.822000000000003</c:v>
                </c:pt>
                <c:pt idx="63520">
                  <c:v>84.826000000000008</c:v>
                </c:pt>
                <c:pt idx="63521">
                  <c:v>84.829000000000008</c:v>
                </c:pt>
                <c:pt idx="63522">
                  <c:v>84.832999999999998</c:v>
                </c:pt>
                <c:pt idx="63523">
                  <c:v>84.837000000000003</c:v>
                </c:pt>
                <c:pt idx="63524">
                  <c:v>84.84</c:v>
                </c:pt>
                <c:pt idx="63525">
                  <c:v>84.844000000000008</c:v>
                </c:pt>
                <c:pt idx="63526">
                  <c:v>84.847000000000008</c:v>
                </c:pt>
                <c:pt idx="63527">
                  <c:v>84.850999999999999</c:v>
                </c:pt>
                <c:pt idx="63528">
                  <c:v>84.853999999999999</c:v>
                </c:pt>
                <c:pt idx="63529">
                  <c:v>84.858000000000004</c:v>
                </c:pt>
                <c:pt idx="63530">
                  <c:v>84.861000000000004</c:v>
                </c:pt>
                <c:pt idx="63531">
                  <c:v>84.864999999999995</c:v>
                </c:pt>
                <c:pt idx="63532">
                  <c:v>84.869</c:v>
                </c:pt>
                <c:pt idx="63533">
                  <c:v>84.872</c:v>
                </c:pt>
                <c:pt idx="63534">
                  <c:v>84.876000000000005</c:v>
                </c:pt>
                <c:pt idx="63535">
                  <c:v>84.879000000000005</c:v>
                </c:pt>
                <c:pt idx="63536">
                  <c:v>84.882999999999996</c:v>
                </c:pt>
                <c:pt idx="63537">
                  <c:v>84.885999999999996</c:v>
                </c:pt>
                <c:pt idx="63538">
                  <c:v>84.89</c:v>
                </c:pt>
                <c:pt idx="63539">
                  <c:v>84.894000000000005</c:v>
                </c:pt>
                <c:pt idx="63540">
                  <c:v>84.897000000000006</c:v>
                </c:pt>
                <c:pt idx="63541">
                  <c:v>84.900999999999996</c:v>
                </c:pt>
                <c:pt idx="63542">
                  <c:v>84.903999999999996</c:v>
                </c:pt>
                <c:pt idx="63543">
                  <c:v>84.908000000000001</c:v>
                </c:pt>
                <c:pt idx="63544">
                  <c:v>84.911000000000001</c:v>
                </c:pt>
                <c:pt idx="63545">
                  <c:v>84.915000000000006</c:v>
                </c:pt>
                <c:pt idx="63546">
                  <c:v>84.918000000000006</c:v>
                </c:pt>
                <c:pt idx="63547">
                  <c:v>84.921999999999997</c:v>
                </c:pt>
                <c:pt idx="63548">
                  <c:v>84.926000000000002</c:v>
                </c:pt>
                <c:pt idx="63549">
                  <c:v>84.929000000000002</c:v>
                </c:pt>
                <c:pt idx="63550">
                  <c:v>84.933000000000007</c:v>
                </c:pt>
                <c:pt idx="63551">
                  <c:v>84.936000000000007</c:v>
                </c:pt>
                <c:pt idx="63552">
                  <c:v>84.94</c:v>
                </c:pt>
                <c:pt idx="63553">
                  <c:v>84.944000000000003</c:v>
                </c:pt>
                <c:pt idx="63554">
                  <c:v>84.947000000000003</c:v>
                </c:pt>
                <c:pt idx="63555">
                  <c:v>84.951000000000008</c:v>
                </c:pt>
                <c:pt idx="63556">
                  <c:v>84.954000000000008</c:v>
                </c:pt>
                <c:pt idx="63557">
                  <c:v>84.957999999999998</c:v>
                </c:pt>
                <c:pt idx="63558">
                  <c:v>84.960999999999999</c:v>
                </c:pt>
                <c:pt idx="63559">
                  <c:v>84.965000000000003</c:v>
                </c:pt>
                <c:pt idx="63560">
                  <c:v>84.969000000000008</c:v>
                </c:pt>
                <c:pt idx="63561">
                  <c:v>84.972000000000008</c:v>
                </c:pt>
                <c:pt idx="63562">
                  <c:v>84.975999999999999</c:v>
                </c:pt>
                <c:pt idx="63563">
                  <c:v>84.978999999999999</c:v>
                </c:pt>
                <c:pt idx="63564">
                  <c:v>84.983000000000004</c:v>
                </c:pt>
                <c:pt idx="63565">
                  <c:v>84.986000000000004</c:v>
                </c:pt>
                <c:pt idx="63566">
                  <c:v>84.99</c:v>
                </c:pt>
                <c:pt idx="63567">
                  <c:v>84.994</c:v>
                </c:pt>
                <c:pt idx="63568">
                  <c:v>84.997</c:v>
                </c:pt>
                <c:pt idx="63569">
                  <c:v>85.001000000000005</c:v>
                </c:pt>
                <c:pt idx="63570">
                  <c:v>85.004000000000005</c:v>
                </c:pt>
                <c:pt idx="63571">
                  <c:v>85.007999999999996</c:v>
                </c:pt>
                <c:pt idx="63572">
                  <c:v>85.012</c:v>
                </c:pt>
                <c:pt idx="63573">
                  <c:v>85.015000000000001</c:v>
                </c:pt>
                <c:pt idx="63574">
                  <c:v>85.019000000000005</c:v>
                </c:pt>
                <c:pt idx="63575">
                  <c:v>85.022000000000006</c:v>
                </c:pt>
                <c:pt idx="63576">
                  <c:v>85.025999999999996</c:v>
                </c:pt>
                <c:pt idx="63577">
                  <c:v>85.028999999999996</c:v>
                </c:pt>
                <c:pt idx="63578">
                  <c:v>85.033000000000001</c:v>
                </c:pt>
                <c:pt idx="63579">
                  <c:v>85.037000000000006</c:v>
                </c:pt>
                <c:pt idx="63580">
                  <c:v>85.04</c:v>
                </c:pt>
                <c:pt idx="63581">
                  <c:v>85.043999999999997</c:v>
                </c:pt>
                <c:pt idx="63582">
                  <c:v>85.046999999999997</c:v>
                </c:pt>
                <c:pt idx="63583">
                  <c:v>85.051000000000002</c:v>
                </c:pt>
                <c:pt idx="63584">
                  <c:v>85.054000000000002</c:v>
                </c:pt>
                <c:pt idx="63585">
                  <c:v>85.058000000000007</c:v>
                </c:pt>
                <c:pt idx="63586">
                  <c:v>85.061999999999998</c:v>
                </c:pt>
                <c:pt idx="63587">
                  <c:v>85.064999999999998</c:v>
                </c:pt>
                <c:pt idx="63588">
                  <c:v>85.069000000000003</c:v>
                </c:pt>
                <c:pt idx="63589">
                  <c:v>85.072000000000003</c:v>
                </c:pt>
                <c:pt idx="63590">
                  <c:v>85.076000000000008</c:v>
                </c:pt>
                <c:pt idx="63591">
                  <c:v>85.08</c:v>
                </c:pt>
                <c:pt idx="63592">
                  <c:v>85.082999999999998</c:v>
                </c:pt>
                <c:pt idx="63593">
                  <c:v>85.087000000000003</c:v>
                </c:pt>
                <c:pt idx="63594">
                  <c:v>85.09</c:v>
                </c:pt>
                <c:pt idx="63595">
                  <c:v>85.094000000000008</c:v>
                </c:pt>
                <c:pt idx="63596">
                  <c:v>85.097000000000008</c:v>
                </c:pt>
                <c:pt idx="63597">
                  <c:v>85.100999999999999</c:v>
                </c:pt>
                <c:pt idx="63598">
                  <c:v>85.105000000000004</c:v>
                </c:pt>
                <c:pt idx="63599">
                  <c:v>85.108000000000004</c:v>
                </c:pt>
                <c:pt idx="63600">
                  <c:v>85.111999999999995</c:v>
                </c:pt>
                <c:pt idx="63601">
                  <c:v>85.114999999999995</c:v>
                </c:pt>
                <c:pt idx="63602">
                  <c:v>85.119</c:v>
                </c:pt>
                <c:pt idx="63603">
                  <c:v>85.123000000000005</c:v>
                </c:pt>
                <c:pt idx="63604">
                  <c:v>85.126000000000005</c:v>
                </c:pt>
                <c:pt idx="63605">
                  <c:v>85.13</c:v>
                </c:pt>
                <c:pt idx="63606">
                  <c:v>85.132999999999996</c:v>
                </c:pt>
                <c:pt idx="63607">
                  <c:v>85.137</c:v>
                </c:pt>
                <c:pt idx="63608">
                  <c:v>85.141000000000005</c:v>
                </c:pt>
                <c:pt idx="63609">
                  <c:v>85.144000000000005</c:v>
                </c:pt>
                <c:pt idx="63610">
                  <c:v>85.147999999999996</c:v>
                </c:pt>
                <c:pt idx="63611">
                  <c:v>85.150999999999996</c:v>
                </c:pt>
                <c:pt idx="63612">
                  <c:v>85.155000000000001</c:v>
                </c:pt>
                <c:pt idx="63613">
                  <c:v>85.158000000000001</c:v>
                </c:pt>
                <c:pt idx="63614">
                  <c:v>85.162000000000006</c:v>
                </c:pt>
                <c:pt idx="63615">
                  <c:v>85.165999999999997</c:v>
                </c:pt>
                <c:pt idx="63616">
                  <c:v>85.168999999999997</c:v>
                </c:pt>
                <c:pt idx="63617">
                  <c:v>85.173000000000002</c:v>
                </c:pt>
                <c:pt idx="63618">
                  <c:v>85.176000000000002</c:v>
                </c:pt>
                <c:pt idx="63619">
                  <c:v>85.18</c:v>
                </c:pt>
                <c:pt idx="63620">
                  <c:v>85.183000000000007</c:v>
                </c:pt>
                <c:pt idx="63621">
                  <c:v>85.186999999999998</c:v>
                </c:pt>
                <c:pt idx="63622">
                  <c:v>85.191000000000003</c:v>
                </c:pt>
                <c:pt idx="63623">
                  <c:v>85.194000000000003</c:v>
                </c:pt>
                <c:pt idx="63624">
                  <c:v>85.198000000000008</c:v>
                </c:pt>
                <c:pt idx="63625">
                  <c:v>85.201000000000008</c:v>
                </c:pt>
                <c:pt idx="63626">
                  <c:v>85.204999999999998</c:v>
                </c:pt>
                <c:pt idx="63627">
                  <c:v>85.207999999999998</c:v>
                </c:pt>
                <c:pt idx="63628">
                  <c:v>85.212000000000003</c:v>
                </c:pt>
                <c:pt idx="63629">
                  <c:v>85.216000000000008</c:v>
                </c:pt>
                <c:pt idx="63630">
                  <c:v>85.219000000000008</c:v>
                </c:pt>
                <c:pt idx="63631">
                  <c:v>85.222999999999999</c:v>
                </c:pt>
                <c:pt idx="63632">
                  <c:v>85.225999999999999</c:v>
                </c:pt>
                <c:pt idx="63633">
                  <c:v>85.23</c:v>
                </c:pt>
                <c:pt idx="63634">
                  <c:v>85.233000000000004</c:v>
                </c:pt>
                <c:pt idx="63635">
                  <c:v>85.236999999999995</c:v>
                </c:pt>
                <c:pt idx="63636">
                  <c:v>85.241</c:v>
                </c:pt>
                <c:pt idx="63637">
                  <c:v>85.244</c:v>
                </c:pt>
                <c:pt idx="63638">
                  <c:v>85.248000000000005</c:v>
                </c:pt>
                <c:pt idx="63639">
                  <c:v>85.251000000000005</c:v>
                </c:pt>
                <c:pt idx="63640">
                  <c:v>85.254999999999995</c:v>
                </c:pt>
                <c:pt idx="63641">
                  <c:v>85.257999999999996</c:v>
                </c:pt>
                <c:pt idx="63642">
                  <c:v>85.262</c:v>
                </c:pt>
                <c:pt idx="63643">
                  <c:v>85.265000000000001</c:v>
                </c:pt>
                <c:pt idx="63644">
                  <c:v>85.269000000000005</c:v>
                </c:pt>
                <c:pt idx="63645">
                  <c:v>85.272000000000006</c:v>
                </c:pt>
                <c:pt idx="63646">
                  <c:v>85.275999999999996</c:v>
                </c:pt>
                <c:pt idx="63647">
                  <c:v>85.28</c:v>
                </c:pt>
                <c:pt idx="63648">
                  <c:v>85.283000000000001</c:v>
                </c:pt>
                <c:pt idx="63649">
                  <c:v>85.286000000000001</c:v>
                </c:pt>
                <c:pt idx="63650">
                  <c:v>85.29</c:v>
                </c:pt>
                <c:pt idx="63651">
                  <c:v>85.293000000000006</c:v>
                </c:pt>
                <c:pt idx="63652">
                  <c:v>85.296999999999997</c:v>
                </c:pt>
                <c:pt idx="63653">
                  <c:v>85.3</c:v>
                </c:pt>
                <c:pt idx="63654">
                  <c:v>85.304000000000002</c:v>
                </c:pt>
                <c:pt idx="63655">
                  <c:v>85.307000000000002</c:v>
                </c:pt>
                <c:pt idx="63656">
                  <c:v>85.31</c:v>
                </c:pt>
                <c:pt idx="63657">
                  <c:v>85.313000000000002</c:v>
                </c:pt>
                <c:pt idx="63658">
                  <c:v>85.317000000000007</c:v>
                </c:pt>
                <c:pt idx="63659">
                  <c:v>85.320000000000007</c:v>
                </c:pt>
                <c:pt idx="63660">
                  <c:v>85.323000000000008</c:v>
                </c:pt>
                <c:pt idx="63661">
                  <c:v>85.326000000000008</c:v>
                </c:pt>
                <c:pt idx="63662">
                  <c:v>85.329000000000008</c:v>
                </c:pt>
                <c:pt idx="63663">
                  <c:v>85.332000000000008</c:v>
                </c:pt>
                <c:pt idx="63664">
                  <c:v>85.335000000000008</c:v>
                </c:pt>
                <c:pt idx="63665">
                  <c:v>85.338000000000008</c:v>
                </c:pt>
                <c:pt idx="63666">
                  <c:v>85.341000000000008</c:v>
                </c:pt>
                <c:pt idx="63667">
                  <c:v>85.343000000000004</c:v>
                </c:pt>
                <c:pt idx="63668">
                  <c:v>85.344000000000008</c:v>
                </c:pt>
                <c:pt idx="63669">
                  <c:v>85.344000000000008</c:v>
                </c:pt>
                <c:pt idx="63670">
                  <c:v>85.344999999999999</c:v>
                </c:pt>
                <c:pt idx="63671">
                  <c:v>85.344999999999999</c:v>
                </c:pt>
                <c:pt idx="63672">
                  <c:v>85.344999999999999</c:v>
                </c:pt>
                <c:pt idx="63673">
                  <c:v>85.344999999999999</c:v>
                </c:pt>
                <c:pt idx="63674">
                  <c:v>85.346000000000004</c:v>
                </c:pt>
                <c:pt idx="63675">
                  <c:v>85.346000000000004</c:v>
                </c:pt>
                <c:pt idx="63676">
                  <c:v>85.346000000000004</c:v>
                </c:pt>
                <c:pt idx="63677">
                  <c:v>85.346000000000004</c:v>
                </c:pt>
                <c:pt idx="63678">
                  <c:v>85.347000000000008</c:v>
                </c:pt>
                <c:pt idx="63679">
                  <c:v>85.347000000000008</c:v>
                </c:pt>
                <c:pt idx="63680">
                  <c:v>85.347000000000008</c:v>
                </c:pt>
                <c:pt idx="63681">
                  <c:v>85.347999999999999</c:v>
                </c:pt>
                <c:pt idx="63682">
                  <c:v>85.347999999999999</c:v>
                </c:pt>
                <c:pt idx="63683">
                  <c:v>85.347999999999999</c:v>
                </c:pt>
                <c:pt idx="63684">
                  <c:v>85.347999999999999</c:v>
                </c:pt>
                <c:pt idx="63685">
                  <c:v>85.349000000000004</c:v>
                </c:pt>
                <c:pt idx="63686">
                  <c:v>85.349000000000004</c:v>
                </c:pt>
                <c:pt idx="63687">
                  <c:v>85.349000000000004</c:v>
                </c:pt>
                <c:pt idx="63688">
                  <c:v>85.349000000000004</c:v>
                </c:pt>
                <c:pt idx="63689">
                  <c:v>85.350000000000009</c:v>
                </c:pt>
                <c:pt idx="63690">
                  <c:v>85.350000000000009</c:v>
                </c:pt>
                <c:pt idx="63691">
                  <c:v>85.350000000000009</c:v>
                </c:pt>
                <c:pt idx="63692">
                  <c:v>85.350999999999999</c:v>
                </c:pt>
                <c:pt idx="63693">
                  <c:v>85.350999999999999</c:v>
                </c:pt>
                <c:pt idx="63694">
                  <c:v>85.350999999999999</c:v>
                </c:pt>
                <c:pt idx="63695">
                  <c:v>85.350999999999999</c:v>
                </c:pt>
                <c:pt idx="63696">
                  <c:v>85.352000000000004</c:v>
                </c:pt>
                <c:pt idx="63697">
                  <c:v>85.352000000000004</c:v>
                </c:pt>
                <c:pt idx="63698">
                  <c:v>85.352000000000004</c:v>
                </c:pt>
                <c:pt idx="63699">
                  <c:v>85.352000000000004</c:v>
                </c:pt>
                <c:pt idx="63700">
                  <c:v>85.353000000000009</c:v>
                </c:pt>
                <c:pt idx="63701">
                  <c:v>85.353000000000009</c:v>
                </c:pt>
                <c:pt idx="63702">
                  <c:v>85.353000000000009</c:v>
                </c:pt>
                <c:pt idx="63703">
                  <c:v>85.353999999999999</c:v>
                </c:pt>
                <c:pt idx="63704">
                  <c:v>85.353999999999999</c:v>
                </c:pt>
                <c:pt idx="63705">
                  <c:v>85.353999999999999</c:v>
                </c:pt>
                <c:pt idx="63706">
                  <c:v>85.353999999999999</c:v>
                </c:pt>
                <c:pt idx="63707">
                  <c:v>85.355000000000004</c:v>
                </c:pt>
                <c:pt idx="63708">
                  <c:v>85.355000000000004</c:v>
                </c:pt>
                <c:pt idx="63709">
                  <c:v>85.355000000000004</c:v>
                </c:pt>
                <c:pt idx="63710">
                  <c:v>85.356000000000009</c:v>
                </c:pt>
                <c:pt idx="63711">
                  <c:v>85.356000000000009</c:v>
                </c:pt>
                <c:pt idx="63712">
                  <c:v>85.356000000000009</c:v>
                </c:pt>
                <c:pt idx="63713">
                  <c:v>85.356000000000009</c:v>
                </c:pt>
                <c:pt idx="63714">
                  <c:v>85.356999999999999</c:v>
                </c:pt>
                <c:pt idx="63715">
                  <c:v>85.356999999999999</c:v>
                </c:pt>
                <c:pt idx="63716">
                  <c:v>85.356999999999999</c:v>
                </c:pt>
                <c:pt idx="63717">
                  <c:v>85.356999999999999</c:v>
                </c:pt>
                <c:pt idx="63718">
                  <c:v>85.358000000000004</c:v>
                </c:pt>
                <c:pt idx="63719">
                  <c:v>85.358000000000004</c:v>
                </c:pt>
                <c:pt idx="63720">
                  <c:v>85.358000000000004</c:v>
                </c:pt>
                <c:pt idx="63721">
                  <c:v>85.359000000000009</c:v>
                </c:pt>
                <c:pt idx="63722">
                  <c:v>85.359000000000009</c:v>
                </c:pt>
                <c:pt idx="63723">
                  <c:v>85.359000000000009</c:v>
                </c:pt>
                <c:pt idx="63724">
                  <c:v>85.359000000000009</c:v>
                </c:pt>
                <c:pt idx="63725">
                  <c:v>85.36</c:v>
                </c:pt>
                <c:pt idx="63726">
                  <c:v>85.36</c:v>
                </c:pt>
                <c:pt idx="63727">
                  <c:v>85.36</c:v>
                </c:pt>
                <c:pt idx="63728">
                  <c:v>85.36</c:v>
                </c:pt>
                <c:pt idx="63729">
                  <c:v>85.361000000000004</c:v>
                </c:pt>
                <c:pt idx="63730">
                  <c:v>85.361000000000004</c:v>
                </c:pt>
                <c:pt idx="63731">
                  <c:v>85.361000000000004</c:v>
                </c:pt>
                <c:pt idx="63732">
                  <c:v>85.361999999999995</c:v>
                </c:pt>
                <c:pt idx="63733">
                  <c:v>85.361999999999995</c:v>
                </c:pt>
                <c:pt idx="63734">
                  <c:v>85.361999999999995</c:v>
                </c:pt>
                <c:pt idx="63735">
                  <c:v>85.361999999999995</c:v>
                </c:pt>
                <c:pt idx="63736">
                  <c:v>85.363</c:v>
                </c:pt>
                <c:pt idx="63737">
                  <c:v>85.363</c:v>
                </c:pt>
                <c:pt idx="63738">
                  <c:v>85.363</c:v>
                </c:pt>
                <c:pt idx="63739">
                  <c:v>85.363</c:v>
                </c:pt>
                <c:pt idx="63740">
                  <c:v>85.364000000000004</c:v>
                </c:pt>
                <c:pt idx="63741">
                  <c:v>85.364000000000004</c:v>
                </c:pt>
                <c:pt idx="63742">
                  <c:v>85.364000000000004</c:v>
                </c:pt>
                <c:pt idx="63743">
                  <c:v>85.364999999999995</c:v>
                </c:pt>
                <c:pt idx="63744">
                  <c:v>85.364999999999995</c:v>
                </c:pt>
                <c:pt idx="63745">
                  <c:v>85.364999999999995</c:v>
                </c:pt>
                <c:pt idx="63746">
                  <c:v>85.364999999999995</c:v>
                </c:pt>
                <c:pt idx="63747">
                  <c:v>85.366</c:v>
                </c:pt>
                <c:pt idx="63748">
                  <c:v>85.366</c:v>
                </c:pt>
                <c:pt idx="63749">
                  <c:v>85.366</c:v>
                </c:pt>
                <c:pt idx="63750">
                  <c:v>85.366</c:v>
                </c:pt>
                <c:pt idx="63751">
                  <c:v>85.367000000000004</c:v>
                </c:pt>
                <c:pt idx="63752">
                  <c:v>85.367000000000004</c:v>
                </c:pt>
                <c:pt idx="63753">
                  <c:v>85.367000000000004</c:v>
                </c:pt>
                <c:pt idx="63754">
                  <c:v>85.367999999999995</c:v>
                </c:pt>
                <c:pt idx="63755">
                  <c:v>85.367999999999995</c:v>
                </c:pt>
                <c:pt idx="63756">
                  <c:v>85.367999999999995</c:v>
                </c:pt>
                <c:pt idx="63757">
                  <c:v>85.367999999999995</c:v>
                </c:pt>
                <c:pt idx="63758">
                  <c:v>85.369</c:v>
                </c:pt>
                <c:pt idx="63759">
                  <c:v>85.369</c:v>
                </c:pt>
                <c:pt idx="63760">
                  <c:v>85.369</c:v>
                </c:pt>
                <c:pt idx="63761">
                  <c:v>85.37</c:v>
                </c:pt>
                <c:pt idx="63762">
                  <c:v>85.37</c:v>
                </c:pt>
                <c:pt idx="63763">
                  <c:v>85.37</c:v>
                </c:pt>
                <c:pt idx="63764">
                  <c:v>85.37</c:v>
                </c:pt>
                <c:pt idx="63765">
                  <c:v>85.370999999999995</c:v>
                </c:pt>
                <c:pt idx="63766">
                  <c:v>85.370999999999995</c:v>
                </c:pt>
                <c:pt idx="63767">
                  <c:v>85.370999999999995</c:v>
                </c:pt>
                <c:pt idx="63768">
                  <c:v>85.370999999999995</c:v>
                </c:pt>
                <c:pt idx="63769">
                  <c:v>85.372</c:v>
                </c:pt>
                <c:pt idx="63770">
                  <c:v>85.372</c:v>
                </c:pt>
                <c:pt idx="63771">
                  <c:v>85.372</c:v>
                </c:pt>
                <c:pt idx="63772">
                  <c:v>85.373000000000005</c:v>
                </c:pt>
                <c:pt idx="63773">
                  <c:v>85.373000000000005</c:v>
                </c:pt>
                <c:pt idx="63774">
                  <c:v>85.373000000000005</c:v>
                </c:pt>
                <c:pt idx="63775">
                  <c:v>85.373000000000005</c:v>
                </c:pt>
                <c:pt idx="63776">
                  <c:v>85.373999999999995</c:v>
                </c:pt>
                <c:pt idx="63777">
                  <c:v>85.373999999999995</c:v>
                </c:pt>
                <c:pt idx="63778">
                  <c:v>85.373999999999995</c:v>
                </c:pt>
                <c:pt idx="63779">
                  <c:v>85.373999999999995</c:v>
                </c:pt>
                <c:pt idx="63780">
                  <c:v>85.375</c:v>
                </c:pt>
                <c:pt idx="63781">
                  <c:v>85.375</c:v>
                </c:pt>
                <c:pt idx="63782">
                  <c:v>85.375</c:v>
                </c:pt>
                <c:pt idx="63783">
                  <c:v>85.376000000000005</c:v>
                </c:pt>
                <c:pt idx="63784">
                  <c:v>85.376000000000005</c:v>
                </c:pt>
                <c:pt idx="63785">
                  <c:v>85.376000000000005</c:v>
                </c:pt>
                <c:pt idx="63786">
                  <c:v>85.376000000000005</c:v>
                </c:pt>
                <c:pt idx="63787">
                  <c:v>85.376999999999995</c:v>
                </c:pt>
                <c:pt idx="63788">
                  <c:v>85.376999999999995</c:v>
                </c:pt>
                <c:pt idx="63789">
                  <c:v>85.376999999999995</c:v>
                </c:pt>
                <c:pt idx="63790">
                  <c:v>85.376999999999995</c:v>
                </c:pt>
                <c:pt idx="63791">
                  <c:v>85.378</c:v>
                </c:pt>
                <c:pt idx="63792">
                  <c:v>85.378</c:v>
                </c:pt>
                <c:pt idx="63793">
                  <c:v>85.378</c:v>
                </c:pt>
                <c:pt idx="63794">
                  <c:v>85.379000000000005</c:v>
                </c:pt>
                <c:pt idx="63795">
                  <c:v>85.379000000000005</c:v>
                </c:pt>
                <c:pt idx="63796">
                  <c:v>85.379000000000005</c:v>
                </c:pt>
                <c:pt idx="63797">
                  <c:v>85.379000000000005</c:v>
                </c:pt>
                <c:pt idx="63798">
                  <c:v>85.38</c:v>
                </c:pt>
                <c:pt idx="63799">
                  <c:v>85.38</c:v>
                </c:pt>
                <c:pt idx="63800">
                  <c:v>85.38</c:v>
                </c:pt>
                <c:pt idx="63801">
                  <c:v>85.381</c:v>
                </c:pt>
                <c:pt idx="63802">
                  <c:v>85.381</c:v>
                </c:pt>
                <c:pt idx="63803">
                  <c:v>85.381</c:v>
                </c:pt>
                <c:pt idx="63804">
                  <c:v>85.381</c:v>
                </c:pt>
                <c:pt idx="63805">
                  <c:v>85.382000000000005</c:v>
                </c:pt>
                <c:pt idx="63806">
                  <c:v>85.382000000000005</c:v>
                </c:pt>
                <c:pt idx="63807">
                  <c:v>85.382000000000005</c:v>
                </c:pt>
                <c:pt idx="63808">
                  <c:v>85.382000000000005</c:v>
                </c:pt>
                <c:pt idx="63809">
                  <c:v>85.382999999999996</c:v>
                </c:pt>
                <c:pt idx="63810">
                  <c:v>85.382999999999996</c:v>
                </c:pt>
                <c:pt idx="63811">
                  <c:v>85.382999999999996</c:v>
                </c:pt>
                <c:pt idx="63812">
                  <c:v>85.384</c:v>
                </c:pt>
                <c:pt idx="63813">
                  <c:v>85.384</c:v>
                </c:pt>
                <c:pt idx="63814">
                  <c:v>85.384</c:v>
                </c:pt>
                <c:pt idx="63815">
                  <c:v>85.384</c:v>
                </c:pt>
                <c:pt idx="63816">
                  <c:v>85.385000000000005</c:v>
                </c:pt>
                <c:pt idx="63817">
                  <c:v>85.385000000000005</c:v>
                </c:pt>
                <c:pt idx="63818">
                  <c:v>85.385000000000005</c:v>
                </c:pt>
                <c:pt idx="63819">
                  <c:v>85.385000000000005</c:v>
                </c:pt>
                <c:pt idx="63820">
                  <c:v>85.385999999999996</c:v>
                </c:pt>
                <c:pt idx="63821">
                  <c:v>85.385999999999996</c:v>
                </c:pt>
                <c:pt idx="63822">
                  <c:v>85.385999999999996</c:v>
                </c:pt>
                <c:pt idx="63823">
                  <c:v>85.387</c:v>
                </c:pt>
                <c:pt idx="63824">
                  <c:v>85.387</c:v>
                </c:pt>
                <c:pt idx="63825">
                  <c:v>85.387</c:v>
                </c:pt>
                <c:pt idx="63826">
                  <c:v>85.387</c:v>
                </c:pt>
                <c:pt idx="63827">
                  <c:v>85.388000000000005</c:v>
                </c:pt>
                <c:pt idx="63828">
                  <c:v>85.388000000000005</c:v>
                </c:pt>
                <c:pt idx="63829">
                  <c:v>85.388000000000005</c:v>
                </c:pt>
                <c:pt idx="63830">
                  <c:v>85.388000000000005</c:v>
                </c:pt>
                <c:pt idx="63831">
                  <c:v>85.388999999999996</c:v>
                </c:pt>
                <c:pt idx="63832">
                  <c:v>85.388999999999996</c:v>
                </c:pt>
                <c:pt idx="63833">
                  <c:v>85.388999999999996</c:v>
                </c:pt>
                <c:pt idx="63834">
                  <c:v>85.39</c:v>
                </c:pt>
                <c:pt idx="63835">
                  <c:v>85.39</c:v>
                </c:pt>
                <c:pt idx="63836">
                  <c:v>85.39</c:v>
                </c:pt>
                <c:pt idx="63837">
                  <c:v>85.39</c:v>
                </c:pt>
                <c:pt idx="63838">
                  <c:v>85.391000000000005</c:v>
                </c:pt>
                <c:pt idx="63839">
                  <c:v>85.391000000000005</c:v>
                </c:pt>
                <c:pt idx="63840">
                  <c:v>85.391000000000005</c:v>
                </c:pt>
                <c:pt idx="63841">
                  <c:v>85.391999999999996</c:v>
                </c:pt>
                <c:pt idx="63842">
                  <c:v>85.391999999999996</c:v>
                </c:pt>
                <c:pt idx="63843">
                  <c:v>85.391999999999996</c:v>
                </c:pt>
                <c:pt idx="63844">
                  <c:v>85.391999999999996</c:v>
                </c:pt>
                <c:pt idx="63845">
                  <c:v>85.393000000000001</c:v>
                </c:pt>
                <c:pt idx="63846">
                  <c:v>85.393000000000001</c:v>
                </c:pt>
                <c:pt idx="63847">
                  <c:v>85.393000000000001</c:v>
                </c:pt>
                <c:pt idx="63848">
                  <c:v>85.393000000000001</c:v>
                </c:pt>
                <c:pt idx="63849">
                  <c:v>85.394000000000005</c:v>
                </c:pt>
                <c:pt idx="63850">
                  <c:v>85.394000000000005</c:v>
                </c:pt>
                <c:pt idx="63851">
                  <c:v>85.394000000000005</c:v>
                </c:pt>
                <c:pt idx="63852">
                  <c:v>85.394999999999996</c:v>
                </c:pt>
                <c:pt idx="63853">
                  <c:v>85.394999999999996</c:v>
                </c:pt>
                <c:pt idx="63854">
                  <c:v>85.394999999999996</c:v>
                </c:pt>
                <c:pt idx="63855">
                  <c:v>85.394999999999996</c:v>
                </c:pt>
                <c:pt idx="63856">
                  <c:v>85.396000000000001</c:v>
                </c:pt>
                <c:pt idx="63857">
                  <c:v>85.396000000000001</c:v>
                </c:pt>
                <c:pt idx="63858">
                  <c:v>85.396000000000001</c:v>
                </c:pt>
                <c:pt idx="63859">
                  <c:v>85.396000000000001</c:v>
                </c:pt>
                <c:pt idx="63860">
                  <c:v>85.397000000000006</c:v>
                </c:pt>
                <c:pt idx="63861">
                  <c:v>85.397000000000006</c:v>
                </c:pt>
                <c:pt idx="63862">
                  <c:v>85.397000000000006</c:v>
                </c:pt>
                <c:pt idx="63863">
                  <c:v>85.397999999999996</c:v>
                </c:pt>
                <c:pt idx="63864">
                  <c:v>85.397999999999996</c:v>
                </c:pt>
                <c:pt idx="63865">
                  <c:v>85.397999999999996</c:v>
                </c:pt>
                <c:pt idx="63866">
                  <c:v>85.397999999999996</c:v>
                </c:pt>
                <c:pt idx="63867">
                  <c:v>85.399000000000001</c:v>
                </c:pt>
                <c:pt idx="63868">
                  <c:v>85.399000000000001</c:v>
                </c:pt>
                <c:pt idx="63869">
                  <c:v>85.399000000000001</c:v>
                </c:pt>
                <c:pt idx="63870">
                  <c:v>85.399000000000001</c:v>
                </c:pt>
                <c:pt idx="63871">
                  <c:v>85.4</c:v>
                </c:pt>
                <c:pt idx="63872">
                  <c:v>85.4</c:v>
                </c:pt>
                <c:pt idx="63873">
                  <c:v>85.4</c:v>
                </c:pt>
                <c:pt idx="63874">
                  <c:v>85.400999999999996</c:v>
                </c:pt>
                <c:pt idx="63875">
                  <c:v>85.400999999999996</c:v>
                </c:pt>
                <c:pt idx="63876">
                  <c:v>85.400999999999996</c:v>
                </c:pt>
                <c:pt idx="63877">
                  <c:v>85.400999999999996</c:v>
                </c:pt>
                <c:pt idx="63878">
                  <c:v>85.402000000000001</c:v>
                </c:pt>
                <c:pt idx="63879">
                  <c:v>85.402000000000001</c:v>
                </c:pt>
                <c:pt idx="63880">
                  <c:v>85.402000000000001</c:v>
                </c:pt>
                <c:pt idx="63881">
                  <c:v>85.403000000000006</c:v>
                </c:pt>
                <c:pt idx="63882">
                  <c:v>85.403000000000006</c:v>
                </c:pt>
                <c:pt idx="63883">
                  <c:v>85.403000000000006</c:v>
                </c:pt>
                <c:pt idx="63884">
                  <c:v>85.403000000000006</c:v>
                </c:pt>
                <c:pt idx="63885">
                  <c:v>85.403999999999996</c:v>
                </c:pt>
                <c:pt idx="63886">
                  <c:v>85.403999999999996</c:v>
                </c:pt>
                <c:pt idx="63887">
                  <c:v>85.403999999999996</c:v>
                </c:pt>
                <c:pt idx="63888">
                  <c:v>85.403999999999996</c:v>
                </c:pt>
                <c:pt idx="63889">
                  <c:v>85.405000000000001</c:v>
                </c:pt>
                <c:pt idx="63890">
                  <c:v>85.405000000000001</c:v>
                </c:pt>
                <c:pt idx="63891">
                  <c:v>85.405000000000001</c:v>
                </c:pt>
                <c:pt idx="63892">
                  <c:v>85.406000000000006</c:v>
                </c:pt>
                <c:pt idx="63893">
                  <c:v>85.406000000000006</c:v>
                </c:pt>
                <c:pt idx="63894">
                  <c:v>85.406000000000006</c:v>
                </c:pt>
                <c:pt idx="63895">
                  <c:v>85.406000000000006</c:v>
                </c:pt>
                <c:pt idx="63896">
                  <c:v>85.406999999999996</c:v>
                </c:pt>
                <c:pt idx="63897">
                  <c:v>85.406999999999996</c:v>
                </c:pt>
                <c:pt idx="63898">
                  <c:v>85.406999999999996</c:v>
                </c:pt>
                <c:pt idx="63899">
                  <c:v>85.406999999999996</c:v>
                </c:pt>
                <c:pt idx="63900">
                  <c:v>85.408000000000001</c:v>
                </c:pt>
                <c:pt idx="63901">
                  <c:v>85.408000000000001</c:v>
                </c:pt>
                <c:pt idx="63902">
                  <c:v>85.408000000000001</c:v>
                </c:pt>
                <c:pt idx="63903">
                  <c:v>85.409000000000006</c:v>
                </c:pt>
                <c:pt idx="63904">
                  <c:v>85.409000000000006</c:v>
                </c:pt>
                <c:pt idx="63905">
                  <c:v>85.409000000000006</c:v>
                </c:pt>
                <c:pt idx="63906">
                  <c:v>85.409000000000006</c:v>
                </c:pt>
                <c:pt idx="63907">
                  <c:v>85.41</c:v>
                </c:pt>
                <c:pt idx="63908">
                  <c:v>85.41</c:v>
                </c:pt>
                <c:pt idx="63909">
                  <c:v>85.41</c:v>
                </c:pt>
                <c:pt idx="63910">
                  <c:v>85.41</c:v>
                </c:pt>
                <c:pt idx="63911">
                  <c:v>85.411000000000001</c:v>
                </c:pt>
                <c:pt idx="63912">
                  <c:v>85.411000000000001</c:v>
                </c:pt>
                <c:pt idx="63913">
                  <c:v>85.411000000000001</c:v>
                </c:pt>
                <c:pt idx="63914">
                  <c:v>85.412000000000006</c:v>
                </c:pt>
                <c:pt idx="63915">
                  <c:v>85.412000000000006</c:v>
                </c:pt>
                <c:pt idx="63916">
                  <c:v>85.412000000000006</c:v>
                </c:pt>
                <c:pt idx="63917">
                  <c:v>85.412000000000006</c:v>
                </c:pt>
                <c:pt idx="63918">
                  <c:v>85.412999999999997</c:v>
                </c:pt>
                <c:pt idx="63919">
                  <c:v>85.412999999999997</c:v>
                </c:pt>
                <c:pt idx="63920">
                  <c:v>85.412999999999997</c:v>
                </c:pt>
                <c:pt idx="63921">
                  <c:v>85.412999999999997</c:v>
                </c:pt>
                <c:pt idx="63922">
                  <c:v>85.414000000000001</c:v>
                </c:pt>
                <c:pt idx="63923">
                  <c:v>85.414000000000001</c:v>
                </c:pt>
                <c:pt idx="63924">
                  <c:v>85.414000000000001</c:v>
                </c:pt>
                <c:pt idx="63925">
                  <c:v>85.415000000000006</c:v>
                </c:pt>
                <c:pt idx="63926">
                  <c:v>85.415000000000006</c:v>
                </c:pt>
                <c:pt idx="63927">
                  <c:v>85.415000000000006</c:v>
                </c:pt>
                <c:pt idx="63928">
                  <c:v>85.415000000000006</c:v>
                </c:pt>
                <c:pt idx="63929">
                  <c:v>85.415999999999997</c:v>
                </c:pt>
                <c:pt idx="63930">
                  <c:v>85.415999999999997</c:v>
                </c:pt>
                <c:pt idx="63931">
                  <c:v>85.415999999999997</c:v>
                </c:pt>
                <c:pt idx="63932">
                  <c:v>85.415999999999997</c:v>
                </c:pt>
                <c:pt idx="63933">
                  <c:v>85.417000000000002</c:v>
                </c:pt>
                <c:pt idx="63934">
                  <c:v>85.417000000000002</c:v>
                </c:pt>
                <c:pt idx="63935">
                  <c:v>85.417000000000002</c:v>
                </c:pt>
                <c:pt idx="63936">
                  <c:v>85.418000000000006</c:v>
                </c:pt>
                <c:pt idx="63937">
                  <c:v>85.418000000000006</c:v>
                </c:pt>
                <c:pt idx="63938">
                  <c:v>85.418000000000006</c:v>
                </c:pt>
                <c:pt idx="63939">
                  <c:v>85.418000000000006</c:v>
                </c:pt>
                <c:pt idx="63940">
                  <c:v>85.418999999999997</c:v>
                </c:pt>
                <c:pt idx="63941">
                  <c:v>85.418999999999997</c:v>
                </c:pt>
                <c:pt idx="63942">
                  <c:v>85.418999999999997</c:v>
                </c:pt>
                <c:pt idx="63943">
                  <c:v>85.418999999999997</c:v>
                </c:pt>
                <c:pt idx="63944">
                  <c:v>85.42</c:v>
                </c:pt>
                <c:pt idx="63945">
                  <c:v>85.42</c:v>
                </c:pt>
                <c:pt idx="63946">
                  <c:v>85.42</c:v>
                </c:pt>
                <c:pt idx="63947">
                  <c:v>85.421000000000006</c:v>
                </c:pt>
                <c:pt idx="63948">
                  <c:v>85.421000000000006</c:v>
                </c:pt>
                <c:pt idx="63949">
                  <c:v>85.421000000000006</c:v>
                </c:pt>
                <c:pt idx="63950">
                  <c:v>85.421000000000006</c:v>
                </c:pt>
                <c:pt idx="63951">
                  <c:v>85.421999999999997</c:v>
                </c:pt>
                <c:pt idx="63952">
                  <c:v>85.421999999999997</c:v>
                </c:pt>
                <c:pt idx="63953">
                  <c:v>85.421999999999997</c:v>
                </c:pt>
                <c:pt idx="63954">
                  <c:v>85.423000000000002</c:v>
                </c:pt>
                <c:pt idx="63955">
                  <c:v>85.423000000000002</c:v>
                </c:pt>
                <c:pt idx="63956">
                  <c:v>85.423000000000002</c:v>
                </c:pt>
                <c:pt idx="63957">
                  <c:v>85.423000000000002</c:v>
                </c:pt>
                <c:pt idx="63958">
                  <c:v>85.424000000000007</c:v>
                </c:pt>
                <c:pt idx="63959">
                  <c:v>85.424000000000007</c:v>
                </c:pt>
                <c:pt idx="63960">
                  <c:v>85.424000000000007</c:v>
                </c:pt>
                <c:pt idx="63961">
                  <c:v>85.424000000000007</c:v>
                </c:pt>
                <c:pt idx="63962">
                  <c:v>85.424999999999997</c:v>
                </c:pt>
                <c:pt idx="63963">
                  <c:v>85.424999999999997</c:v>
                </c:pt>
                <c:pt idx="63964">
                  <c:v>85.424999999999997</c:v>
                </c:pt>
                <c:pt idx="63965">
                  <c:v>85.426000000000002</c:v>
                </c:pt>
                <c:pt idx="63966">
                  <c:v>85.426000000000002</c:v>
                </c:pt>
                <c:pt idx="63967">
                  <c:v>85.426000000000002</c:v>
                </c:pt>
                <c:pt idx="63968">
                  <c:v>85.426000000000002</c:v>
                </c:pt>
                <c:pt idx="63969">
                  <c:v>85.427000000000007</c:v>
                </c:pt>
                <c:pt idx="63970">
                  <c:v>85.427000000000007</c:v>
                </c:pt>
                <c:pt idx="63971">
                  <c:v>85.427000000000007</c:v>
                </c:pt>
                <c:pt idx="63972">
                  <c:v>85.427000000000007</c:v>
                </c:pt>
                <c:pt idx="63973">
                  <c:v>85.427999999999997</c:v>
                </c:pt>
                <c:pt idx="63974">
                  <c:v>85.427999999999997</c:v>
                </c:pt>
                <c:pt idx="63975">
                  <c:v>85.427999999999997</c:v>
                </c:pt>
                <c:pt idx="63976">
                  <c:v>85.429000000000002</c:v>
                </c:pt>
                <c:pt idx="63977">
                  <c:v>85.429000000000002</c:v>
                </c:pt>
                <c:pt idx="63978">
                  <c:v>85.429000000000002</c:v>
                </c:pt>
                <c:pt idx="63979">
                  <c:v>85.429000000000002</c:v>
                </c:pt>
                <c:pt idx="63980">
                  <c:v>85.43</c:v>
                </c:pt>
                <c:pt idx="63981">
                  <c:v>85.43</c:v>
                </c:pt>
                <c:pt idx="63982">
                  <c:v>85.43</c:v>
                </c:pt>
                <c:pt idx="63983">
                  <c:v>85.43</c:v>
                </c:pt>
                <c:pt idx="63984">
                  <c:v>85.430999999999997</c:v>
                </c:pt>
                <c:pt idx="63985">
                  <c:v>85.430999999999997</c:v>
                </c:pt>
                <c:pt idx="63986">
                  <c:v>85.430999999999997</c:v>
                </c:pt>
                <c:pt idx="63987">
                  <c:v>85.432000000000002</c:v>
                </c:pt>
                <c:pt idx="63988">
                  <c:v>85.432000000000002</c:v>
                </c:pt>
                <c:pt idx="63989">
                  <c:v>85.432000000000002</c:v>
                </c:pt>
                <c:pt idx="63990">
                  <c:v>85.432000000000002</c:v>
                </c:pt>
                <c:pt idx="63991">
                  <c:v>85.433000000000007</c:v>
                </c:pt>
                <c:pt idx="63992">
                  <c:v>85.433000000000007</c:v>
                </c:pt>
                <c:pt idx="63993">
                  <c:v>85.433000000000007</c:v>
                </c:pt>
                <c:pt idx="63994">
                  <c:v>85.433000000000007</c:v>
                </c:pt>
                <c:pt idx="63995">
                  <c:v>85.433999999999997</c:v>
                </c:pt>
                <c:pt idx="63996">
                  <c:v>85.433999999999997</c:v>
                </c:pt>
                <c:pt idx="63997">
                  <c:v>85.433999999999997</c:v>
                </c:pt>
                <c:pt idx="63998">
                  <c:v>85.435000000000002</c:v>
                </c:pt>
                <c:pt idx="63999">
                  <c:v>85.435000000000002</c:v>
                </c:pt>
                <c:pt idx="64000">
                  <c:v>85.435000000000002</c:v>
                </c:pt>
                <c:pt idx="64001">
                  <c:v>85.435000000000002</c:v>
                </c:pt>
                <c:pt idx="64002">
                  <c:v>85.436000000000007</c:v>
                </c:pt>
                <c:pt idx="64003">
                  <c:v>85.436000000000007</c:v>
                </c:pt>
                <c:pt idx="64004">
                  <c:v>85.436000000000007</c:v>
                </c:pt>
                <c:pt idx="64005">
                  <c:v>85.436999999999998</c:v>
                </c:pt>
                <c:pt idx="64006">
                  <c:v>85.436999999999998</c:v>
                </c:pt>
                <c:pt idx="64007">
                  <c:v>85.436999999999998</c:v>
                </c:pt>
                <c:pt idx="64008">
                  <c:v>85.436999999999998</c:v>
                </c:pt>
                <c:pt idx="64009">
                  <c:v>85.438000000000002</c:v>
                </c:pt>
                <c:pt idx="64010">
                  <c:v>85.438000000000002</c:v>
                </c:pt>
                <c:pt idx="64011">
                  <c:v>85.438000000000002</c:v>
                </c:pt>
                <c:pt idx="64012">
                  <c:v>85.438000000000002</c:v>
                </c:pt>
                <c:pt idx="64013">
                  <c:v>85.439000000000007</c:v>
                </c:pt>
                <c:pt idx="64014">
                  <c:v>85.439000000000007</c:v>
                </c:pt>
                <c:pt idx="64015">
                  <c:v>85.439000000000007</c:v>
                </c:pt>
                <c:pt idx="64016">
                  <c:v>85.44</c:v>
                </c:pt>
                <c:pt idx="64017">
                  <c:v>85.44</c:v>
                </c:pt>
                <c:pt idx="64018">
                  <c:v>85.44</c:v>
                </c:pt>
                <c:pt idx="64019">
                  <c:v>85.44</c:v>
                </c:pt>
                <c:pt idx="64020">
                  <c:v>85.441000000000003</c:v>
                </c:pt>
                <c:pt idx="64021">
                  <c:v>85.441000000000003</c:v>
                </c:pt>
                <c:pt idx="64022">
                  <c:v>85.441000000000003</c:v>
                </c:pt>
                <c:pt idx="64023">
                  <c:v>85.441000000000003</c:v>
                </c:pt>
                <c:pt idx="64024">
                  <c:v>85.442000000000007</c:v>
                </c:pt>
                <c:pt idx="64025">
                  <c:v>85.442000000000007</c:v>
                </c:pt>
                <c:pt idx="64026">
                  <c:v>85.442000000000007</c:v>
                </c:pt>
                <c:pt idx="64027">
                  <c:v>85.442999999999998</c:v>
                </c:pt>
                <c:pt idx="64028">
                  <c:v>85.442999999999998</c:v>
                </c:pt>
                <c:pt idx="64029">
                  <c:v>85.442999999999998</c:v>
                </c:pt>
                <c:pt idx="64030">
                  <c:v>85.442999999999998</c:v>
                </c:pt>
                <c:pt idx="64031">
                  <c:v>85.444000000000003</c:v>
                </c:pt>
                <c:pt idx="64032">
                  <c:v>85.444000000000003</c:v>
                </c:pt>
                <c:pt idx="64033">
                  <c:v>85.444000000000003</c:v>
                </c:pt>
                <c:pt idx="64034">
                  <c:v>85.444000000000003</c:v>
                </c:pt>
                <c:pt idx="64035">
                  <c:v>85.445000000000007</c:v>
                </c:pt>
                <c:pt idx="64036">
                  <c:v>85.445000000000007</c:v>
                </c:pt>
                <c:pt idx="64037">
                  <c:v>85.445000000000007</c:v>
                </c:pt>
                <c:pt idx="64038">
                  <c:v>85.445999999999998</c:v>
                </c:pt>
                <c:pt idx="64039">
                  <c:v>85.445999999999998</c:v>
                </c:pt>
                <c:pt idx="64040">
                  <c:v>85.445999999999998</c:v>
                </c:pt>
                <c:pt idx="64041">
                  <c:v>85.445999999999998</c:v>
                </c:pt>
                <c:pt idx="64042">
                  <c:v>85.447000000000003</c:v>
                </c:pt>
                <c:pt idx="64043">
                  <c:v>85.447000000000003</c:v>
                </c:pt>
                <c:pt idx="64044">
                  <c:v>85.447000000000003</c:v>
                </c:pt>
                <c:pt idx="64045">
                  <c:v>85.447000000000003</c:v>
                </c:pt>
                <c:pt idx="64046">
                  <c:v>85.448000000000008</c:v>
                </c:pt>
                <c:pt idx="64047">
                  <c:v>85.448000000000008</c:v>
                </c:pt>
                <c:pt idx="64048">
                  <c:v>85.448000000000008</c:v>
                </c:pt>
                <c:pt idx="64049">
                  <c:v>85.448999999999998</c:v>
                </c:pt>
                <c:pt idx="64050">
                  <c:v>85.448999999999998</c:v>
                </c:pt>
                <c:pt idx="64051">
                  <c:v>85.448999999999998</c:v>
                </c:pt>
                <c:pt idx="64052">
                  <c:v>85.448999999999998</c:v>
                </c:pt>
                <c:pt idx="64053">
                  <c:v>85.45</c:v>
                </c:pt>
                <c:pt idx="64054">
                  <c:v>85.45</c:v>
                </c:pt>
                <c:pt idx="64055">
                  <c:v>85.45</c:v>
                </c:pt>
                <c:pt idx="64056">
                  <c:v>85.45</c:v>
                </c:pt>
                <c:pt idx="64057">
                  <c:v>85.451000000000008</c:v>
                </c:pt>
                <c:pt idx="64058">
                  <c:v>85.451000000000008</c:v>
                </c:pt>
                <c:pt idx="64059">
                  <c:v>85.451000000000008</c:v>
                </c:pt>
                <c:pt idx="64060">
                  <c:v>85.451999999999998</c:v>
                </c:pt>
                <c:pt idx="64061">
                  <c:v>85.451999999999998</c:v>
                </c:pt>
                <c:pt idx="64062">
                  <c:v>85.451999999999998</c:v>
                </c:pt>
                <c:pt idx="64063">
                  <c:v>85.451999999999998</c:v>
                </c:pt>
                <c:pt idx="64064">
                  <c:v>85.453000000000003</c:v>
                </c:pt>
                <c:pt idx="64065">
                  <c:v>85.453000000000003</c:v>
                </c:pt>
                <c:pt idx="64066">
                  <c:v>85.453000000000003</c:v>
                </c:pt>
                <c:pt idx="64067">
                  <c:v>85.454000000000008</c:v>
                </c:pt>
                <c:pt idx="64068">
                  <c:v>85.454000000000008</c:v>
                </c:pt>
                <c:pt idx="64069">
                  <c:v>85.454000000000008</c:v>
                </c:pt>
                <c:pt idx="64070">
                  <c:v>85.454000000000008</c:v>
                </c:pt>
                <c:pt idx="64071">
                  <c:v>85.454999999999998</c:v>
                </c:pt>
                <c:pt idx="64072">
                  <c:v>85.454999999999998</c:v>
                </c:pt>
                <c:pt idx="64073">
                  <c:v>85.454999999999998</c:v>
                </c:pt>
                <c:pt idx="64074">
                  <c:v>85.454999999999998</c:v>
                </c:pt>
                <c:pt idx="64075">
                  <c:v>85.456000000000003</c:v>
                </c:pt>
                <c:pt idx="64076">
                  <c:v>85.456000000000003</c:v>
                </c:pt>
                <c:pt idx="64077">
                  <c:v>85.456000000000003</c:v>
                </c:pt>
                <c:pt idx="64078">
                  <c:v>85.456000000000003</c:v>
                </c:pt>
                <c:pt idx="64079">
                  <c:v>85.457000000000008</c:v>
                </c:pt>
                <c:pt idx="64080">
                  <c:v>85.457000000000008</c:v>
                </c:pt>
                <c:pt idx="64081">
                  <c:v>85.457000000000008</c:v>
                </c:pt>
                <c:pt idx="64082">
                  <c:v>85.457000000000008</c:v>
                </c:pt>
                <c:pt idx="64083">
                  <c:v>85.457000000000008</c:v>
                </c:pt>
                <c:pt idx="64084">
                  <c:v>85.457000000000008</c:v>
                </c:pt>
                <c:pt idx="64085">
                  <c:v>85.457000000000008</c:v>
                </c:pt>
                <c:pt idx="64086">
                  <c:v>85.457000000000008</c:v>
                </c:pt>
                <c:pt idx="64087">
                  <c:v>85.457000000000008</c:v>
                </c:pt>
                <c:pt idx="64088">
                  <c:v>85.457000000000008</c:v>
                </c:pt>
                <c:pt idx="64089">
                  <c:v>85.457000000000008</c:v>
                </c:pt>
                <c:pt idx="64090">
                  <c:v>85.457000000000008</c:v>
                </c:pt>
                <c:pt idx="64091">
                  <c:v>85.457000000000008</c:v>
                </c:pt>
                <c:pt idx="64092">
                  <c:v>85.457000000000008</c:v>
                </c:pt>
                <c:pt idx="64093">
                  <c:v>85.457000000000008</c:v>
                </c:pt>
                <c:pt idx="64094">
                  <c:v>85.457000000000008</c:v>
                </c:pt>
                <c:pt idx="64095">
                  <c:v>85.457000000000008</c:v>
                </c:pt>
                <c:pt idx="64096">
                  <c:v>85.457000000000008</c:v>
                </c:pt>
                <c:pt idx="64097">
                  <c:v>85.457000000000008</c:v>
                </c:pt>
                <c:pt idx="64098">
                  <c:v>85.457000000000008</c:v>
                </c:pt>
                <c:pt idx="64099">
                  <c:v>85.457000000000008</c:v>
                </c:pt>
                <c:pt idx="64100">
                  <c:v>85.457000000000008</c:v>
                </c:pt>
                <c:pt idx="64101">
                  <c:v>85.457000000000008</c:v>
                </c:pt>
                <c:pt idx="64102">
                  <c:v>85.457000000000008</c:v>
                </c:pt>
                <c:pt idx="64103">
                  <c:v>85.457000000000008</c:v>
                </c:pt>
                <c:pt idx="64104">
                  <c:v>85.457000000000008</c:v>
                </c:pt>
                <c:pt idx="64105">
                  <c:v>85.457000000000008</c:v>
                </c:pt>
                <c:pt idx="64106">
                  <c:v>85.457000000000008</c:v>
                </c:pt>
                <c:pt idx="64107">
                  <c:v>85.457000000000008</c:v>
                </c:pt>
                <c:pt idx="64108">
                  <c:v>85.457000000000008</c:v>
                </c:pt>
                <c:pt idx="64109">
                  <c:v>85.457000000000008</c:v>
                </c:pt>
                <c:pt idx="64110">
                  <c:v>85.457000000000008</c:v>
                </c:pt>
                <c:pt idx="64111">
                  <c:v>85.457000000000008</c:v>
                </c:pt>
                <c:pt idx="64112">
                  <c:v>85.457000000000008</c:v>
                </c:pt>
                <c:pt idx="64113">
                  <c:v>85.457000000000008</c:v>
                </c:pt>
                <c:pt idx="64114">
                  <c:v>85.457000000000008</c:v>
                </c:pt>
                <c:pt idx="64115">
                  <c:v>85.457000000000008</c:v>
                </c:pt>
                <c:pt idx="64116">
                  <c:v>85.457000000000008</c:v>
                </c:pt>
                <c:pt idx="64117">
                  <c:v>85.457000000000008</c:v>
                </c:pt>
                <c:pt idx="64118">
                  <c:v>85.457000000000008</c:v>
                </c:pt>
                <c:pt idx="64119">
                  <c:v>85.457000000000008</c:v>
                </c:pt>
                <c:pt idx="64120">
                  <c:v>85.457000000000008</c:v>
                </c:pt>
                <c:pt idx="64121">
                  <c:v>85.457000000000008</c:v>
                </c:pt>
                <c:pt idx="64122">
                  <c:v>85.457000000000008</c:v>
                </c:pt>
                <c:pt idx="64123">
                  <c:v>85.457000000000008</c:v>
                </c:pt>
                <c:pt idx="64124">
                  <c:v>85.457000000000008</c:v>
                </c:pt>
                <c:pt idx="64125">
                  <c:v>85.457000000000008</c:v>
                </c:pt>
                <c:pt idx="64126">
                  <c:v>85.457000000000008</c:v>
                </c:pt>
                <c:pt idx="64127">
                  <c:v>85.457000000000008</c:v>
                </c:pt>
                <c:pt idx="64128">
                  <c:v>85.457000000000008</c:v>
                </c:pt>
                <c:pt idx="64129">
                  <c:v>85.457000000000008</c:v>
                </c:pt>
                <c:pt idx="64130">
                  <c:v>85.457000000000008</c:v>
                </c:pt>
                <c:pt idx="64131">
                  <c:v>85.457000000000008</c:v>
                </c:pt>
                <c:pt idx="64132">
                  <c:v>85.457000000000008</c:v>
                </c:pt>
                <c:pt idx="64133">
                  <c:v>85.457000000000008</c:v>
                </c:pt>
                <c:pt idx="64134">
                  <c:v>85.457000000000008</c:v>
                </c:pt>
                <c:pt idx="64135">
                  <c:v>85.457000000000008</c:v>
                </c:pt>
                <c:pt idx="64136">
                  <c:v>85.457000000000008</c:v>
                </c:pt>
                <c:pt idx="64137">
                  <c:v>85.457000000000008</c:v>
                </c:pt>
                <c:pt idx="64138">
                  <c:v>85.457000000000008</c:v>
                </c:pt>
                <c:pt idx="64139">
                  <c:v>85.457000000000008</c:v>
                </c:pt>
                <c:pt idx="64140">
                  <c:v>85.457000000000008</c:v>
                </c:pt>
                <c:pt idx="64141">
                  <c:v>85.457000000000008</c:v>
                </c:pt>
                <c:pt idx="64142">
                  <c:v>85.457000000000008</c:v>
                </c:pt>
                <c:pt idx="64143">
                  <c:v>85.457000000000008</c:v>
                </c:pt>
                <c:pt idx="64144">
                  <c:v>85.457000000000008</c:v>
                </c:pt>
                <c:pt idx="64145">
                  <c:v>85.457000000000008</c:v>
                </c:pt>
                <c:pt idx="64146">
                  <c:v>85.457000000000008</c:v>
                </c:pt>
                <c:pt idx="64147">
                  <c:v>85.457000000000008</c:v>
                </c:pt>
                <c:pt idx="64148">
                  <c:v>85.457000000000008</c:v>
                </c:pt>
                <c:pt idx="64149">
                  <c:v>85.457000000000008</c:v>
                </c:pt>
                <c:pt idx="64150">
                  <c:v>85.457000000000008</c:v>
                </c:pt>
                <c:pt idx="64151">
                  <c:v>85.457000000000008</c:v>
                </c:pt>
                <c:pt idx="64152">
                  <c:v>85.457000000000008</c:v>
                </c:pt>
                <c:pt idx="64153">
                  <c:v>85.457000000000008</c:v>
                </c:pt>
                <c:pt idx="64154">
                  <c:v>85.457000000000008</c:v>
                </c:pt>
                <c:pt idx="64155">
                  <c:v>85.457000000000008</c:v>
                </c:pt>
                <c:pt idx="64156">
                  <c:v>85.457000000000008</c:v>
                </c:pt>
                <c:pt idx="64157">
                  <c:v>85.457000000000008</c:v>
                </c:pt>
              </c:numCache>
            </c:numRef>
          </c:val>
          <c:smooth val="0"/>
          <c:extLst>
            <c:ext xmlns:c16="http://schemas.microsoft.com/office/drawing/2014/chart" uri="{C3380CC4-5D6E-409C-BE32-E72D297353CC}">
              <c16:uniqueId val="{00000001-B307-4DCD-8E4E-D8A8E4F39D13}"/>
            </c:ext>
          </c:extLst>
        </c:ser>
        <c:dLbls>
          <c:showLegendKey val="0"/>
          <c:showVal val="0"/>
          <c:showCatName val="0"/>
          <c:showSerName val="0"/>
          <c:showPercent val="0"/>
          <c:showBubbleSize val="0"/>
        </c:dLbls>
        <c:marker val="1"/>
        <c:smooth val="0"/>
        <c:axId val="512886640"/>
        <c:axId val="512882048"/>
      </c:lineChart>
      <c:catAx>
        <c:axId val="231614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Tempo (h)</a:t>
                </a:r>
              </a:p>
            </c:rich>
          </c:tx>
          <c:layout>
            <c:manualLayout>
              <c:xMode val="edge"/>
              <c:yMode val="edge"/>
              <c:x val="0.43092240143369176"/>
              <c:y val="0.910428125000000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31614760"/>
        <c:crosses val="autoZero"/>
        <c:auto val="1"/>
        <c:lblAlgn val="ctr"/>
        <c:lblOffset val="200"/>
        <c:tickLblSkip val="10500"/>
        <c:tickMarkSkip val="10500"/>
        <c:noMultiLvlLbl val="0"/>
      </c:catAx>
      <c:valAx>
        <c:axId val="231614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Potência (kw)</a:t>
                </a:r>
              </a:p>
            </c:rich>
          </c:tx>
          <c:layout>
            <c:manualLayout>
              <c:xMode val="edge"/>
              <c:yMode val="edge"/>
              <c:x val="5.5555555555555558E-3"/>
              <c:y val="0.28544364246135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31614368"/>
        <c:crosses val="autoZero"/>
        <c:crossBetween val="between"/>
      </c:valAx>
      <c:valAx>
        <c:axId val="512882048"/>
        <c:scaling>
          <c:orientation val="minMax"/>
        </c:scaling>
        <c:delete val="0"/>
        <c:axPos val="r"/>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t-PT" sz="900"/>
                  <a:t>Energia (kWh)</a:t>
                </a:r>
              </a:p>
            </c:rich>
          </c:tx>
          <c:layout>
            <c:manualLayout>
              <c:xMode val="edge"/>
              <c:yMode val="edge"/>
              <c:x val="0.9553978565179353"/>
              <c:y val="0.32133493729950419"/>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t-PT"/>
          </a:p>
        </c:txPr>
        <c:crossAx val="512886640"/>
        <c:crosses val="max"/>
        <c:crossBetween val="between"/>
      </c:valAx>
      <c:catAx>
        <c:axId val="512886640"/>
        <c:scaling>
          <c:orientation val="minMax"/>
        </c:scaling>
        <c:delete val="1"/>
        <c:axPos val="b"/>
        <c:majorTickMark val="out"/>
        <c:minorTickMark val="none"/>
        <c:tickLblPos val="nextTo"/>
        <c:crossAx val="512882048"/>
        <c:crosses val="autoZero"/>
        <c:auto val="1"/>
        <c:lblAlgn val="ctr"/>
        <c:lblOffset val="100"/>
        <c:noMultiLvlLbl val="0"/>
      </c:catAx>
      <c:spPr>
        <a:noFill/>
        <a:ln>
          <a:noFill/>
        </a:ln>
        <a:effectLst/>
      </c:spPr>
    </c:plotArea>
    <c:legend>
      <c:legendPos val="r"/>
      <c:layout>
        <c:manualLayout>
          <c:xMode val="edge"/>
          <c:yMode val="edge"/>
          <c:x val="0.55220734767025093"/>
          <c:y val="0.90732569444444444"/>
          <c:w val="0.44501487314085741"/>
          <c:h val="7.7547389909594616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02362265312405"/>
          <c:y val="3.6351953647303523E-2"/>
          <c:w val="0.74013247122511838"/>
          <c:h val="0.78814106373495785"/>
        </c:manualLayout>
      </c:layout>
      <c:scatterChart>
        <c:scatterStyle val="lineMarker"/>
        <c:varyColors val="0"/>
        <c:ser>
          <c:idx val="9"/>
          <c:order val="0"/>
          <c:tx>
            <c:v>Ponta</c:v>
          </c:tx>
          <c:spPr>
            <a:ln w="19050" cap="rnd">
              <a:solidFill>
                <a:srgbClr val="FF0000"/>
              </a:solidFill>
              <a:round/>
            </a:ln>
            <a:effectLst/>
          </c:spPr>
          <c:marker>
            <c:symbol val="none"/>
          </c:marker>
          <c:xVal>
            <c:numRef>
              <c:f>Inverno!$B$39:$B$44</c:f>
              <c:numCache>
                <c:formatCode>h:mm</c:formatCode>
                <c:ptCount val="6"/>
                <c:pt idx="0">
                  <c:v>0.375</c:v>
                </c:pt>
                <c:pt idx="1">
                  <c:v>0.39583333333333298</c:v>
                </c:pt>
                <c:pt idx="2">
                  <c:v>0.41666666666666702</c:v>
                </c:pt>
                <c:pt idx="3">
                  <c:v>0.4375</c:v>
                </c:pt>
                <c:pt idx="4">
                  <c:v>0.45833333333333298</c:v>
                </c:pt>
                <c:pt idx="5">
                  <c:v>0.47916666666666702</c:v>
                </c:pt>
              </c:numCache>
            </c:numRef>
          </c:xVal>
          <c:yVal>
            <c:numRef>
              <c:f>Inverno!$C$39:$C$44</c:f>
              <c:numCache>
                <c:formatCode>0</c:formatCode>
                <c:ptCount val="6"/>
                <c:pt idx="0">
                  <c:v>157.72986111111112</c:v>
                </c:pt>
                <c:pt idx="1">
                  <c:v>206.78217948717949</c:v>
                </c:pt>
                <c:pt idx="2">
                  <c:v>206.78217948717949</c:v>
                </c:pt>
                <c:pt idx="3">
                  <c:v>206.78217948717949</c:v>
                </c:pt>
                <c:pt idx="4">
                  <c:v>206.78217948717949</c:v>
                </c:pt>
                <c:pt idx="5">
                  <c:v>206.78217948717949</c:v>
                </c:pt>
              </c:numCache>
            </c:numRef>
          </c:yVal>
          <c:smooth val="0"/>
          <c:extLst>
            <c:ext xmlns:c16="http://schemas.microsoft.com/office/drawing/2014/chart" uri="{C3380CC4-5D6E-409C-BE32-E72D297353CC}">
              <c16:uniqueId val="{00000000-5C36-47B5-9FA6-71D30725D83A}"/>
            </c:ext>
          </c:extLst>
        </c:ser>
        <c:ser>
          <c:idx val="2"/>
          <c:order val="1"/>
          <c:tx>
            <c:v>Cheia</c:v>
          </c:tx>
          <c:spPr>
            <a:ln w="19050" cap="rnd">
              <a:solidFill>
                <a:schemeClr val="accent6">
                  <a:lumMod val="75000"/>
                </a:schemeClr>
              </a:solidFill>
              <a:round/>
            </a:ln>
            <a:effectLst/>
          </c:spPr>
          <c:marker>
            <c:symbol val="none"/>
          </c:marker>
          <c:xVal>
            <c:numRef>
              <c:f>Inverno!$B$44:$B$57</c:f>
              <c:numCache>
                <c:formatCode>h:mm</c:formatCode>
                <c:ptCount val="14"/>
                <c:pt idx="0">
                  <c:v>0.47916666666666702</c:v>
                </c:pt>
                <c:pt idx="1">
                  <c:v>0.5</c:v>
                </c:pt>
                <c:pt idx="2">
                  <c:v>0.52083333333333304</c:v>
                </c:pt>
                <c:pt idx="3">
                  <c:v>0.54166666666666696</c:v>
                </c:pt>
                <c:pt idx="4">
                  <c:v>0.5625</c:v>
                </c:pt>
                <c:pt idx="5">
                  <c:v>0.58333333333333304</c:v>
                </c:pt>
                <c:pt idx="6">
                  <c:v>0.60416666666666696</c:v>
                </c:pt>
                <c:pt idx="7">
                  <c:v>0.625</c:v>
                </c:pt>
                <c:pt idx="8">
                  <c:v>0.64583333333333304</c:v>
                </c:pt>
                <c:pt idx="9">
                  <c:v>0.66666666666666696</c:v>
                </c:pt>
                <c:pt idx="10">
                  <c:v>0.6875</c:v>
                </c:pt>
                <c:pt idx="11">
                  <c:v>0.70833333333333304</c:v>
                </c:pt>
                <c:pt idx="12">
                  <c:v>0.72916666666666696</c:v>
                </c:pt>
                <c:pt idx="13">
                  <c:v>0.75</c:v>
                </c:pt>
              </c:numCache>
            </c:numRef>
          </c:xVal>
          <c:yVal>
            <c:numRef>
              <c:f>Inverno!$C$44:$C$57</c:f>
              <c:numCache>
                <c:formatCode>0</c:formatCode>
                <c:ptCount val="14"/>
                <c:pt idx="0">
                  <c:v>206.78217948717949</c:v>
                </c:pt>
                <c:pt idx="1">
                  <c:v>157.72986111111112</c:v>
                </c:pt>
                <c:pt idx="2">
                  <c:v>157.72986111111112</c:v>
                </c:pt>
                <c:pt idx="3">
                  <c:v>157.72986111111112</c:v>
                </c:pt>
                <c:pt idx="4">
                  <c:v>157.72986111111112</c:v>
                </c:pt>
                <c:pt idx="5">
                  <c:v>157.72986111111112</c:v>
                </c:pt>
                <c:pt idx="6">
                  <c:v>157.72986111111112</c:v>
                </c:pt>
                <c:pt idx="7">
                  <c:v>157.72986111111112</c:v>
                </c:pt>
                <c:pt idx="8">
                  <c:v>157.72986111111112</c:v>
                </c:pt>
                <c:pt idx="9">
                  <c:v>157.72986111111112</c:v>
                </c:pt>
                <c:pt idx="10">
                  <c:v>157.72986111111112</c:v>
                </c:pt>
                <c:pt idx="11">
                  <c:v>157.72986111111112</c:v>
                </c:pt>
                <c:pt idx="12">
                  <c:v>157.72986111111112</c:v>
                </c:pt>
                <c:pt idx="13">
                  <c:v>157.72986111111112</c:v>
                </c:pt>
              </c:numCache>
            </c:numRef>
          </c:yVal>
          <c:smooth val="0"/>
          <c:extLst>
            <c:ext xmlns:c16="http://schemas.microsoft.com/office/drawing/2014/chart" uri="{C3380CC4-5D6E-409C-BE32-E72D297353CC}">
              <c16:uniqueId val="{00000001-5C36-47B5-9FA6-71D30725D83A}"/>
            </c:ext>
          </c:extLst>
        </c:ser>
        <c:ser>
          <c:idx val="1"/>
          <c:order val="2"/>
          <c:tx>
            <c:v>Ponta</c:v>
          </c:tx>
          <c:spPr>
            <a:ln w="19050" cap="rnd">
              <a:solidFill>
                <a:srgbClr val="FF0000"/>
              </a:solidFill>
              <a:round/>
            </a:ln>
            <a:effectLst/>
          </c:spPr>
          <c:marker>
            <c:symbol val="none"/>
          </c:marker>
          <c:xVal>
            <c:numRef>
              <c:f>Inverno!$B$57:$B$63</c:f>
              <c:numCache>
                <c:formatCode>h:mm</c:formatCode>
                <c:ptCount val="7"/>
                <c:pt idx="0">
                  <c:v>0.75</c:v>
                </c:pt>
                <c:pt idx="1">
                  <c:v>0.77083333333333304</c:v>
                </c:pt>
                <c:pt idx="2">
                  <c:v>0.79166666666666696</c:v>
                </c:pt>
                <c:pt idx="3">
                  <c:v>0.8125</c:v>
                </c:pt>
                <c:pt idx="4">
                  <c:v>0.83333333333333304</c:v>
                </c:pt>
                <c:pt idx="5">
                  <c:v>0.85416666666666696</c:v>
                </c:pt>
                <c:pt idx="6">
                  <c:v>0.875</c:v>
                </c:pt>
              </c:numCache>
            </c:numRef>
          </c:xVal>
          <c:yVal>
            <c:numRef>
              <c:f>Inverno!$C$57:$C$63</c:f>
              <c:numCache>
                <c:formatCode>0</c:formatCode>
                <c:ptCount val="7"/>
                <c:pt idx="0">
                  <c:v>157.72986111111112</c:v>
                </c:pt>
                <c:pt idx="1">
                  <c:v>48.091346153846153</c:v>
                </c:pt>
                <c:pt idx="2">
                  <c:v>48.091346153846153</c:v>
                </c:pt>
                <c:pt idx="3">
                  <c:v>48.091346153846153</c:v>
                </c:pt>
                <c:pt idx="4">
                  <c:v>48.091346153846153</c:v>
                </c:pt>
                <c:pt idx="5">
                  <c:v>48.091346153846153</c:v>
                </c:pt>
                <c:pt idx="6">
                  <c:v>48.091346153846153</c:v>
                </c:pt>
              </c:numCache>
            </c:numRef>
          </c:yVal>
          <c:smooth val="0"/>
          <c:extLst>
            <c:ext xmlns:c16="http://schemas.microsoft.com/office/drawing/2014/chart" uri="{C3380CC4-5D6E-409C-BE32-E72D297353CC}">
              <c16:uniqueId val="{00000002-5C36-47B5-9FA6-71D30725D83A}"/>
            </c:ext>
          </c:extLst>
        </c:ser>
        <c:ser>
          <c:idx val="5"/>
          <c:order val="7"/>
          <c:tx>
            <c:v>Sup Vazio</c:v>
          </c:tx>
          <c:spPr>
            <a:ln w="19050" cap="rnd">
              <a:solidFill>
                <a:schemeClr val="bg2">
                  <a:lumMod val="50000"/>
                </a:schemeClr>
              </a:solidFill>
              <a:round/>
            </a:ln>
            <a:effectLst/>
          </c:spPr>
          <c:marker>
            <c:symbol val="none"/>
          </c:marker>
          <c:xVal>
            <c:numRef>
              <c:f>Inverno!$B$26:$B$32</c:f>
              <c:numCache>
                <c:formatCode>h:mm</c:formatCode>
                <c:ptCount val="7"/>
                <c:pt idx="0">
                  <c:v>0.104166666666667</c:v>
                </c:pt>
                <c:pt idx="1">
                  <c:v>0.125</c:v>
                </c:pt>
                <c:pt idx="2">
                  <c:v>0.14583333333333301</c:v>
                </c:pt>
                <c:pt idx="3">
                  <c:v>0.16666666666666699</c:v>
                </c:pt>
                <c:pt idx="4">
                  <c:v>0.1875</c:v>
                </c:pt>
                <c:pt idx="5">
                  <c:v>0.20833333333333301</c:v>
                </c:pt>
                <c:pt idx="6">
                  <c:v>0.22916666666666699</c:v>
                </c:pt>
              </c:numCache>
            </c:numRef>
          </c:xVal>
          <c:yVal>
            <c:numRef>
              <c:f>Inverno!$C$26:$C$32</c:f>
              <c:numCache>
                <c:formatCode>0</c:formatCode>
                <c:ptCount val="7"/>
                <c:pt idx="0">
                  <c:v>31.5510989010989</c:v>
                </c:pt>
                <c:pt idx="1">
                  <c:v>31.5510989010989</c:v>
                </c:pt>
                <c:pt idx="2">
                  <c:v>31.5510989010989</c:v>
                </c:pt>
                <c:pt idx="3">
                  <c:v>31.5510989010989</c:v>
                </c:pt>
                <c:pt idx="4">
                  <c:v>31.5510989010989</c:v>
                </c:pt>
                <c:pt idx="5">
                  <c:v>31.5510989010989</c:v>
                </c:pt>
                <c:pt idx="6">
                  <c:v>31.5510989010989</c:v>
                </c:pt>
              </c:numCache>
            </c:numRef>
          </c:yVal>
          <c:smooth val="0"/>
          <c:extLst>
            <c:ext xmlns:c16="http://schemas.microsoft.com/office/drawing/2014/chart" uri="{C3380CC4-5D6E-409C-BE32-E72D297353CC}">
              <c16:uniqueId val="{00000003-5C36-47B5-9FA6-71D30725D83A}"/>
            </c:ext>
          </c:extLst>
        </c:ser>
        <c:dLbls>
          <c:showLegendKey val="0"/>
          <c:showVal val="0"/>
          <c:showCatName val="0"/>
          <c:showSerName val="0"/>
          <c:showPercent val="0"/>
          <c:showBubbleSize val="0"/>
        </c:dLbls>
        <c:axId val="374707392"/>
        <c:axId val="374709352"/>
      </c:scatterChart>
      <c:scatterChart>
        <c:scatterStyle val="lineMarker"/>
        <c:varyColors val="0"/>
        <c:ser>
          <c:idx val="6"/>
          <c:order val="3"/>
          <c:tx>
            <c:v>Cheia</c:v>
          </c:tx>
          <c:spPr>
            <a:ln w="19050" cap="rnd">
              <a:solidFill>
                <a:schemeClr val="accent6">
                  <a:lumMod val="75000"/>
                </a:schemeClr>
              </a:solidFill>
              <a:round/>
            </a:ln>
            <a:effectLst/>
          </c:spPr>
          <c:marker>
            <c:symbol val="none"/>
          </c:marker>
          <c:xVal>
            <c:numRef>
              <c:f>Inverno!$B$35:$B$39</c:f>
              <c:numCache>
                <c:formatCode>h:mm</c:formatCode>
                <c:ptCount val="5"/>
                <c:pt idx="0">
                  <c:v>0.29166666666666702</c:v>
                </c:pt>
                <c:pt idx="1">
                  <c:v>0.3125</c:v>
                </c:pt>
                <c:pt idx="2">
                  <c:v>0.33333333333333298</c:v>
                </c:pt>
                <c:pt idx="3">
                  <c:v>0.35416666666666702</c:v>
                </c:pt>
                <c:pt idx="4">
                  <c:v>0.375</c:v>
                </c:pt>
              </c:numCache>
            </c:numRef>
          </c:xVal>
          <c:yVal>
            <c:numRef>
              <c:f>Inverno!$C$35:$C$39</c:f>
              <c:numCache>
                <c:formatCode>0</c:formatCode>
                <c:ptCount val="5"/>
                <c:pt idx="0">
                  <c:v>48.091346153846153</c:v>
                </c:pt>
                <c:pt idx="1">
                  <c:v>157.72986111111112</c:v>
                </c:pt>
                <c:pt idx="2">
                  <c:v>157.72986111111112</c:v>
                </c:pt>
                <c:pt idx="3">
                  <c:v>157.72986111111112</c:v>
                </c:pt>
                <c:pt idx="4">
                  <c:v>157.72986111111112</c:v>
                </c:pt>
              </c:numCache>
            </c:numRef>
          </c:yVal>
          <c:smooth val="0"/>
          <c:extLst>
            <c:ext xmlns:c16="http://schemas.microsoft.com/office/drawing/2014/chart" uri="{C3380CC4-5D6E-409C-BE32-E72D297353CC}">
              <c16:uniqueId val="{00000004-5C36-47B5-9FA6-71D30725D83A}"/>
            </c:ext>
          </c:extLst>
        </c:ser>
        <c:ser>
          <c:idx val="0"/>
          <c:order val="4"/>
          <c:tx>
            <c:v>Cheia</c:v>
          </c:tx>
          <c:spPr>
            <a:ln w="19050" cap="rnd">
              <a:solidFill>
                <a:schemeClr val="accent6">
                  <a:lumMod val="75000"/>
                </a:schemeClr>
              </a:solidFill>
              <a:round/>
            </a:ln>
            <a:effectLst/>
          </c:spPr>
          <c:marker>
            <c:symbol val="none"/>
          </c:marker>
          <c:xVal>
            <c:numRef>
              <c:f>Inverno!$B$63:$B$69</c:f>
              <c:numCache>
                <c:formatCode>h:mm</c:formatCode>
                <c:ptCount val="7"/>
                <c:pt idx="0">
                  <c:v>0.875</c:v>
                </c:pt>
                <c:pt idx="1">
                  <c:v>0.89583333333333304</c:v>
                </c:pt>
                <c:pt idx="2">
                  <c:v>0.91666666666666696</c:v>
                </c:pt>
                <c:pt idx="3">
                  <c:v>0.9375</c:v>
                </c:pt>
                <c:pt idx="4">
                  <c:v>0.95833333333333304</c:v>
                </c:pt>
                <c:pt idx="5">
                  <c:v>0.97916666666666663</c:v>
                </c:pt>
                <c:pt idx="6">
                  <c:v>0.99930555555555556</c:v>
                </c:pt>
              </c:numCache>
            </c:numRef>
          </c:xVal>
          <c:yVal>
            <c:numRef>
              <c:f>Inverno!$C$63:$C$69</c:f>
              <c:numCache>
                <c:formatCode>0</c:formatCode>
                <c:ptCount val="7"/>
                <c:pt idx="0">
                  <c:v>48.091346153846153</c:v>
                </c:pt>
                <c:pt idx="1">
                  <c:v>48.091346153846153</c:v>
                </c:pt>
                <c:pt idx="2">
                  <c:v>48.091346153846153</c:v>
                </c:pt>
                <c:pt idx="3">
                  <c:v>48.091346153846153</c:v>
                </c:pt>
                <c:pt idx="4">
                  <c:v>48.091346153846153</c:v>
                </c:pt>
                <c:pt idx="5">
                  <c:v>48.091346153846153</c:v>
                </c:pt>
                <c:pt idx="6">
                  <c:v>48.091346153846153</c:v>
                </c:pt>
              </c:numCache>
            </c:numRef>
          </c:yVal>
          <c:smooth val="0"/>
          <c:extLst>
            <c:ext xmlns:c16="http://schemas.microsoft.com/office/drawing/2014/chart" uri="{C3380CC4-5D6E-409C-BE32-E72D297353CC}">
              <c16:uniqueId val="{00000005-5C36-47B5-9FA6-71D30725D83A}"/>
            </c:ext>
          </c:extLst>
        </c:ser>
        <c:ser>
          <c:idx val="4"/>
          <c:order val="5"/>
          <c:tx>
            <c:v>Vazio</c:v>
          </c:tx>
          <c:spPr>
            <a:ln w="19050" cap="rnd">
              <a:solidFill>
                <a:schemeClr val="accent1"/>
              </a:solidFill>
              <a:round/>
            </a:ln>
            <a:effectLst/>
          </c:spPr>
          <c:marker>
            <c:symbol val="none"/>
          </c:marker>
          <c:xVal>
            <c:numRef>
              <c:f>Inverno!$B$32:$B$35</c:f>
              <c:numCache>
                <c:formatCode>h:mm</c:formatCode>
                <c:ptCount val="4"/>
                <c:pt idx="0">
                  <c:v>0.22916666666666699</c:v>
                </c:pt>
                <c:pt idx="1">
                  <c:v>0.25</c:v>
                </c:pt>
                <c:pt idx="2">
                  <c:v>0.27083333333333298</c:v>
                </c:pt>
                <c:pt idx="3">
                  <c:v>0.29166666666666702</c:v>
                </c:pt>
              </c:numCache>
            </c:numRef>
          </c:xVal>
          <c:yVal>
            <c:numRef>
              <c:f>Inverno!$C$32:$C$35</c:f>
              <c:numCache>
                <c:formatCode>0</c:formatCode>
                <c:ptCount val="4"/>
                <c:pt idx="0">
                  <c:v>31.5510989010989</c:v>
                </c:pt>
                <c:pt idx="1">
                  <c:v>48.091346153846153</c:v>
                </c:pt>
                <c:pt idx="2">
                  <c:v>48.091346153846153</c:v>
                </c:pt>
                <c:pt idx="3">
                  <c:v>48.091346153846153</c:v>
                </c:pt>
              </c:numCache>
            </c:numRef>
          </c:yVal>
          <c:smooth val="0"/>
          <c:extLst>
            <c:ext xmlns:c16="http://schemas.microsoft.com/office/drawing/2014/chart" uri="{C3380CC4-5D6E-409C-BE32-E72D297353CC}">
              <c16:uniqueId val="{00000006-5C36-47B5-9FA6-71D30725D83A}"/>
            </c:ext>
          </c:extLst>
        </c:ser>
        <c:ser>
          <c:idx val="3"/>
          <c:order val="6"/>
          <c:tx>
            <c:v>Vazio</c:v>
          </c:tx>
          <c:spPr>
            <a:ln w="19050" cap="rnd">
              <a:solidFill>
                <a:schemeClr val="accent1"/>
              </a:solidFill>
              <a:round/>
            </a:ln>
            <a:effectLst/>
          </c:spPr>
          <c:marker>
            <c:symbol val="none"/>
          </c:marker>
          <c:xVal>
            <c:numRef>
              <c:f>Inverno!$B$21:$B$26</c:f>
              <c:numCache>
                <c:formatCode>h:mm</c:formatCode>
                <c:ptCount val="6"/>
                <c:pt idx="0">
                  <c:v>0</c:v>
                </c:pt>
                <c:pt idx="1">
                  <c:v>2.0833333333333332E-2</c:v>
                </c:pt>
                <c:pt idx="2">
                  <c:v>4.1666666666666664E-2</c:v>
                </c:pt>
                <c:pt idx="3">
                  <c:v>6.25E-2</c:v>
                </c:pt>
                <c:pt idx="4">
                  <c:v>8.3333333333333301E-2</c:v>
                </c:pt>
                <c:pt idx="5">
                  <c:v>0.104166666666667</c:v>
                </c:pt>
              </c:numCache>
            </c:numRef>
          </c:xVal>
          <c:yVal>
            <c:numRef>
              <c:f>Inverno!$C$21:$C$26</c:f>
              <c:numCache>
                <c:formatCode>0</c:formatCode>
                <c:ptCount val="6"/>
                <c:pt idx="0">
                  <c:v>48.091346153846153</c:v>
                </c:pt>
                <c:pt idx="1">
                  <c:v>48.091346153846153</c:v>
                </c:pt>
                <c:pt idx="2">
                  <c:v>48.091346153846153</c:v>
                </c:pt>
                <c:pt idx="3">
                  <c:v>48.091346153846153</c:v>
                </c:pt>
                <c:pt idx="4">
                  <c:v>48.091346153846153</c:v>
                </c:pt>
                <c:pt idx="5">
                  <c:v>31.5510989010989</c:v>
                </c:pt>
              </c:numCache>
            </c:numRef>
          </c:yVal>
          <c:smooth val="0"/>
          <c:extLst>
            <c:ext xmlns:c16="http://schemas.microsoft.com/office/drawing/2014/chart" uri="{C3380CC4-5D6E-409C-BE32-E72D297353CC}">
              <c16:uniqueId val="{00000007-5C36-47B5-9FA6-71D30725D83A}"/>
            </c:ext>
          </c:extLst>
        </c:ser>
        <c:dLbls>
          <c:showLegendKey val="0"/>
          <c:showVal val="0"/>
          <c:showCatName val="0"/>
          <c:showSerName val="0"/>
          <c:showPercent val="0"/>
          <c:showBubbleSize val="0"/>
        </c:dLbls>
        <c:axId val="374704256"/>
        <c:axId val="374710136"/>
      </c:scatterChart>
      <c:valAx>
        <c:axId val="374707392"/>
        <c:scaling>
          <c:orientation val="minMax"/>
          <c:max val="0.98"/>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Tempo (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h:m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374709352"/>
        <c:crosses val="autoZero"/>
        <c:crossBetween val="midCat"/>
      </c:valAx>
      <c:valAx>
        <c:axId val="374709352"/>
        <c:scaling>
          <c:orientation val="minMax"/>
          <c:max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Potencia (kW)</a:t>
                </a:r>
              </a:p>
            </c:rich>
          </c:tx>
          <c:layout>
            <c:manualLayout>
              <c:xMode val="edge"/>
              <c:yMode val="edge"/>
              <c:x val="1.8394185578989287E-2"/>
              <c:y val="0.267484771950675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374707392"/>
        <c:crosses val="autoZero"/>
        <c:crossBetween val="midCat"/>
      </c:valAx>
      <c:valAx>
        <c:axId val="374710136"/>
        <c:scaling>
          <c:orientation val="minMax"/>
          <c:max val="200"/>
        </c:scaling>
        <c:delete val="1"/>
        <c:axPos val="r"/>
        <c:numFmt formatCode="0" sourceLinked="1"/>
        <c:majorTickMark val="out"/>
        <c:minorTickMark val="none"/>
        <c:tickLblPos val="nextTo"/>
        <c:crossAx val="374704256"/>
        <c:crosses val="max"/>
        <c:crossBetween val="midCat"/>
      </c:valAx>
      <c:valAx>
        <c:axId val="374704256"/>
        <c:scaling>
          <c:orientation val="minMax"/>
        </c:scaling>
        <c:delete val="1"/>
        <c:axPos val="b"/>
        <c:numFmt formatCode="h:mm" sourceLinked="1"/>
        <c:majorTickMark val="out"/>
        <c:minorTickMark val="none"/>
        <c:tickLblPos val="nextTo"/>
        <c:crossAx val="374710136"/>
        <c:crosses val="autoZero"/>
        <c:crossBetween val="midCat"/>
      </c:valAx>
      <c:spPr>
        <a:noFill/>
        <a:ln>
          <a:noFill/>
        </a:ln>
        <a:effectLst/>
      </c:spPr>
    </c:plotArea>
    <c:legend>
      <c:legendPos val="r"/>
      <c:legendEntry>
        <c:idx val="2"/>
        <c:delete val="1"/>
      </c:legendEntry>
      <c:legendEntry>
        <c:idx val="4"/>
        <c:delete val="1"/>
      </c:legendEntry>
      <c:legendEntry>
        <c:idx val="5"/>
        <c:delete val="1"/>
      </c:legendEntry>
      <c:legendEntry>
        <c:idx val="7"/>
        <c:delete val="1"/>
      </c:legendEntry>
      <c:layout>
        <c:manualLayout>
          <c:xMode val="edge"/>
          <c:yMode val="edge"/>
          <c:x val="0.85355446498823606"/>
          <c:y val="0.29578034467389691"/>
          <c:w val="0.14450386775193294"/>
          <c:h val="0.32046501262813848"/>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38477223761157"/>
          <c:y val="4.9346536122237057E-2"/>
          <c:w val="0.88408260233918123"/>
          <c:h val="0.72180537012312718"/>
        </c:manualLayout>
      </c:layout>
      <c:barChart>
        <c:barDir val="col"/>
        <c:grouping val="clustered"/>
        <c:varyColors val="0"/>
        <c:ser>
          <c:idx val="0"/>
          <c:order val="0"/>
          <c:tx>
            <c:strRef>
              <c:f>'Consumos Totais'!$B$12</c:f>
              <c:strCache>
                <c:ptCount val="1"/>
                <c:pt idx="0">
                  <c:v>Consumo (kWh)</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Consumos Totais'!$A$13:$A$24</c:f>
              <c:strCache>
                <c:ptCount val="12"/>
                <c:pt idx="0">
                  <c:v>Janeiro</c:v>
                </c:pt>
                <c:pt idx="1">
                  <c:v>Fevereiro</c:v>
                </c:pt>
                <c:pt idx="2">
                  <c:v>Março</c:v>
                </c:pt>
                <c:pt idx="3">
                  <c:v>Abril</c:v>
                </c:pt>
                <c:pt idx="4">
                  <c:v>Maio</c:v>
                </c:pt>
                <c:pt idx="5">
                  <c:v>Junho</c:v>
                </c:pt>
                <c:pt idx="6">
                  <c:v>Julho</c:v>
                </c:pt>
                <c:pt idx="7">
                  <c:v>Agosto</c:v>
                </c:pt>
                <c:pt idx="8">
                  <c:v>Setembro</c:v>
                </c:pt>
                <c:pt idx="9">
                  <c:v>Outubro</c:v>
                </c:pt>
                <c:pt idx="10">
                  <c:v>Novembro</c:v>
                </c:pt>
                <c:pt idx="11">
                  <c:v>Dezembro</c:v>
                </c:pt>
              </c:strCache>
            </c:strRef>
          </c:cat>
          <c:val>
            <c:numRef>
              <c:f>'Consumos Totais'!$C$72:$C$83</c:f>
              <c:numCache>
                <c:formatCode>General</c:formatCode>
                <c:ptCount val="12"/>
                <c:pt idx="0">
                  <c:v>70.707000000000008</c:v>
                </c:pt>
                <c:pt idx="1">
                  <c:v>63.411000000000001</c:v>
                </c:pt>
                <c:pt idx="2">
                  <c:v>56.584000000000003</c:v>
                </c:pt>
                <c:pt idx="3">
                  <c:v>57.972999999999999</c:v>
                </c:pt>
                <c:pt idx="4">
                  <c:v>59.896999999999998</c:v>
                </c:pt>
                <c:pt idx="5">
                  <c:v>62.676000000000002</c:v>
                </c:pt>
                <c:pt idx="6">
                  <c:v>65.304000000000002</c:v>
                </c:pt>
                <c:pt idx="7">
                  <c:v>65.841000000000008</c:v>
                </c:pt>
                <c:pt idx="8">
                  <c:v>237.81</c:v>
                </c:pt>
                <c:pt idx="9">
                  <c:v>125.65900000000001</c:v>
                </c:pt>
                <c:pt idx="10">
                  <c:v>74.816000000000003</c:v>
                </c:pt>
                <c:pt idx="11">
                  <c:v>65.787000000000006</c:v>
                </c:pt>
              </c:numCache>
            </c:numRef>
          </c:val>
          <c:extLst>
            <c:ext xmlns:c16="http://schemas.microsoft.com/office/drawing/2014/chart" uri="{C3380CC4-5D6E-409C-BE32-E72D297353CC}">
              <c16:uniqueId val="{00000000-0A3A-4F46-8028-F6845943E282}"/>
            </c:ext>
          </c:extLst>
        </c:ser>
        <c:dLbls>
          <c:showLegendKey val="0"/>
          <c:showVal val="0"/>
          <c:showCatName val="0"/>
          <c:showSerName val="0"/>
          <c:showPercent val="0"/>
          <c:showBubbleSize val="0"/>
        </c:dLbls>
        <c:gapWidth val="164"/>
        <c:overlap val="-22"/>
        <c:axId val="215754408"/>
        <c:axId val="215757544"/>
      </c:barChart>
      <c:catAx>
        <c:axId val="21575440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pt-PT"/>
                  <a:t>Tempo</a:t>
                </a:r>
                <a:r>
                  <a:rPr lang="pt-PT" baseline="0"/>
                  <a:t> (Meses)</a:t>
                </a:r>
                <a:endParaRPr lang="pt-PT"/>
              </a:p>
            </c:rich>
          </c:tx>
          <c:layout>
            <c:manualLayout>
              <c:xMode val="edge"/>
              <c:yMode val="edge"/>
              <c:x val="0.46781913665743308"/>
              <c:y val="0.93041203085595614"/>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5757544"/>
        <c:crosses val="autoZero"/>
        <c:auto val="1"/>
        <c:lblAlgn val="ctr"/>
        <c:lblOffset val="100"/>
        <c:noMultiLvlLbl val="0"/>
      </c:catAx>
      <c:valAx>
        <c:axId val="215757544"/>
        <c:scaling>
          <c:orientation val="minMax"/>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pt-PT"/>
                  <a:t>Energia</a:t>
                </a:r>
                <a:r>
                  <a:rPr lang="pt-PT" baseline="0"/>
                  <a:t> Ativa (MWh)</a:t>
                </a:r>
                <a:endParaRPr lang="pt-PT"/>
              </a:p>
            </c:rich>
          </c:tx>
          <c:layout>
            <c:manualLayout>
              <c:xMode val="edge"/>
              <c:yMode val="edge"/>
              <c:x val="8.7455755617112975E-3"/>
              <c:y val="0.18717771843940068"/>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15754408"/>
        <c:crosses val="autoZero"/>
        <c:crossBetween val="between"/>
      </c:valAx>
      <c:spPr>
        <a:noFill/>
        <a:ln>
          <a:noFill/>
        </a:ln>
        <a:effectLst/>
      </c:spPr>
    </c:plotArea>
    <c:plotVisOnly val="1"/>
    <c:dispBlanksAs val="zero"/>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14742195537469"/>
          <c:y val="0.14937986111111112"/>
          <c:w val="0.83786761881608662"/>
          <c:h val="0.58819479166666666"/>
        </c:manualLayout>
      </c:layout>
      <c:barChart>
        <c:barDir val="col"/>
        <c:grouping val="stacked"/>
        <c:varyColors val="0"/>
        <c:ser>
          <c:idx val="0"/>
          <c:order val="0"/>
          <c:tx>
            <c:v>Escalão 1</c:v>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Consumos Totais'!$A$70:$A$93</c:f>
              <c:strCache>
                <c:ptCount val="24"/>
                <c:pt idx="0">
                  <c:v>Janeiro (13)</c:v>
                </c:pt>
                <c:pt idx="1">
                  <c:v>Fevereiro (13)</c:v>
                </c:pt>
                <c:pt idx="2">
                  <c:v>Março (13)</c:v>
                </c:pt>
                <c:pt idx="3">
                  <c:v>Abril (13)</c:v>
                </c:pt>
                <c:pt idx="4">
                  <c:v>Maio (13)</c:v>
                </c:pt>
                <c:pt idx="5">
                  <c:v>Junho (13)</c:v>
                </c:pt>
                <c:pt idx="6">
                  <c:v>Julho (13)</c:v>
                </c:pt>
                <c:pt idx="7">
                  <c:v>Agosto (13)</c:v>
                </c:pt>
                <c:pt idx="8">
                  <c:v>Setembro (13)</c:v>
                </c:pt>
                <c:pt idx="9">
                  <c:v>Outubro (13)</c:v>
                </c:pt>
                <c:pt idx="10">
                  <c:v>Novembro (13)</c:v>
                </c:pt>
                <c:pt idx="11">
                  <c:v>Dezembro (13)</c:v>
                </c:pt>
                <c:pt idx="12">
                  <c:v>Janeiro (14)</c:v>
                </c:pt>
                <c:pt idx="13">
                  <c:v>Fevereiro (14)</c:v>
                </c:pt>
                <c:pt idx="14">
                  <c:v>Março (14)</c:v>
                </c:pt>
                <c:pt idx="15">
                  <c:v>Abril (14)</c:v>
                </c:pt>
                <c:pt idx="16">
                  <c:v>Maio (14)</c:v>
                </c:pt>
                <c:pt idx="17">
                  <c:v>Junho (14)</c:v>
                </c:pt>
                <c:pt idx="18">
                  <c:v>Julho (14)</c:v>
                </c:pt>
                <c:pt idx="19">
                  <c:v>Agosto (14)</c:v>
                </c:pt>
                <c:pt idx="20">
                  <c:v>Setembro (14)</c:v>
                </c:pt>
                <c:pt idx="21">
                  <c:v>Outubro (14)</c:v>
                </c:pt>
                <c:pt idx="22">
                  <c:v>Novembro (14)</c:v>
                </c:pt>
                <c:pt idx="23">
                  <c:v>Dezembro (14)</c:v>
                </c:pt>
              </c:strCache>
            </c:strRef>
          </c:cat>
          <c:val>
            <c:numRef>
              <c:f>'Consumos Totais'!$B$70:$B$93</c:f>
              <c:numCache>
                <c:formatCode>General</c:formatCode>
                <c:ptCount val="24"/>
                <c:pt idx="0">
                  <c:v>5516.2</c:v>
                </c:pt>
                <c:pt idx="1">
                  <c:v>3850</c:v>
                </c:pt>
                <c:pt idx="2">
                  <c:v>5052.3999999999996</c:v>
                </c:pt>
                <c:pt idx="3">
                  <c:v>4337.6000000000004</c:v>
                </c:pt>
                <c:pt idx="4">
                  <c:v>5279</c:v>
                </c:pt>
                <c:pt idx="5">
                  <c:v>4702.2</c:v>
                </c:pt>
                <c:pt idx="6">
                  <c:v>5326.1</c:v>
                </c:pt>
                <c:pt idx="7">
                  <c:v>4268.3</c:v>
                </c:pt>
                <c:pt idx="8">
                  <c:v>15258.8</c:v>
                </c:pt>
                <c:pt idx="9">
                  <c:v>4283.8</c:v>
                </c:pt>
                <c:pt idx="10">
                  <c:v>170.9</c:v>
                </c:pt>
                <c:pt idx="11">
                  <c:v>622.6</c:v>
                </c:pt>
                <c:pt idx="12">
                  <c:v>149.5</c:v>
                </c:pt>
                <c:pt idx="13">
                  <c:v>107</c:v>
                </c:pt>
                <c:pt idx="14">
                  <c:v>1153.0999999999999</c:v>
                </c:pt>
                <c:pt idx="15">
                  <c:v>269.2</c:v>
                </c:pt>
                <c:pt idx="16">
                  <c:v>254.2</c:v>
                </c:pt>
                <c:pt idx="17">
                  <c:v>157.69999999999999</c:v>
                </c:pt>
                <c:pt idx="18">
                  <c:v>157.69999999999999</c:v>
                </c:pt>
                <c:pt idx="19">
                  <c:v>863.8</c:v>
                </c:pt>
                <c:pt idx="20">
                  <c:v>13996.4</c:v>
                </c:pt>
                <c:pt idx="21">
                  <c:v>3410.4</c:v>
                </c:pt>
                <c:pt idx="22">
                  <c:v>170.9</c:v>
                </c:pt>
                <c:pt idx="23">
                  <c:v>149.5</c:v>
                </c:pt>
              </c:numCache>
            </c:numRef>
          </c:val>
          <c:extLst>
            <c:ext xmlns:c16="http://schemas.microsoft.com/office/drawing/2014/chart" uri="{C3380CC4-5D6E-409C-BE32-E72D297353CC}">
              <c16:uniqueId val="{00000000-1349-44EB-9E8A-2D474746F6C1}"/>
            </c:ext>
          </c:extLst>
        </c:ser>
        <c:ser>
          <c:idx val="1"/>
          <c:order val="1"/>
          <c:tx>
            <c:v>Escalão 2</c:v>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Consumos Totais'!$A$70:$A$93</c:f>
              <c:strCache>
                <c:ptCount val="24"/>
                <c:pt idx="0">
                  <c:v>Janeiro (13)</c:v>
                </c:pt>
                <c:pt idx="1">
                  <c:v>Fevereiro (13)</c:v>
                </c:pt>
                <c:pt idx="2">
                  <c:v>Março (13)</c:v>
                </c:pt>
                <c:pt idx="3">
                  <c:v>Abril (13)</c:v>
                </c:pt>
                <c:pt idx="4">
                  <c:v>Maio (13)</c:v>
                </c:pt>
                <c:pt idx="5">
                  <c:v>Junho (13)</c:v>
                </c:pt>
                <c:pt idx="6">
                  <c:v>Julho (13)</c:v>
                </c:pt>
                <c:pt idx="7">
                  <c:v>Agosto (13)</c:v>
                </c:pt>
                <c:pt idx="8">
                  <c:v>Setembro (13)</c:v>
                </c:pt>
                <c:pt idx="9">
                  <c:v>Outubro (13)</c:v>
                </c:pt>
                <c:pt idx="10">
                  <c:v>Novembro (13)</c:v>
                </c:pt>
                <c:pt idx="11">
                  <c:v>Dezembro (13)</c:v>
                </c:pt>
                <c:pt idx="12">
                  <c:v>Janeiro (14)</c:v>
                </c:pt>
                <c:pt idx="13">
                  <c:v>Fevereiro (14)</c:v>
                </c:pt>
                <c:pt idx="14">
                  <c:v>Março (14)</c:v>
                </c:pt>
                <c:pt idx="15">
                  <c:v>Abril (14)</c:v>
                </c:pt>
                <c:pt idx="16">
                  <c:v>Maio (14)</c:v>
                </c:pt>
                <c:pt idx="17">
                  <c:v>Junho (14)</c:v>
                </c:pt>
                <c:pt idx="18">
                  <c:v>Julho (14)</c:v>
                </c:pt>
                <c:pt idx="19">
                  <c:v>Agosto (14)</c:v>
                </c:pt>
                <c:pt idx="20">
                  <c:v>Setembro (14)</c:v>
                </c:pt>
                <c:pt idx="21">
                  <c:v>Outubro (14)</c:v>
                </c:pt>
                <c:pt idx="22">
                  <c:v>Novembro (14)</c:v>
                </c:pt>
                <c:pt idx="23">
                  <c:v>Dezembro (14)</c:v>
                </c:pt>
              </c:strCache>
            </c:strRef>
          </c:cat>
          <c:val>
            <c:numRef>
              <c:f>'Consumos Totais'!$C$70:$C$93</c:f>
              <c:numCache>
                <c:formatCode>General</c:formatCode>
                <c:ptCount val="24"/>
                <c:pt idx="0">
                  <c:v>4487.1000000000004</c:v>
                </c:pt>
                <c:pt idx="1">
                  <c:v>3226.1</c:v>
                </c:pt>
                <c:pt idx="2">
                  <c:v>5052.3999999999996</c:v>
                </c:pt>
                <c:pt idx="3">
                  <c:v>4337.6000000000004</c:v>
                </c:pt>
                <c:pt idx="4">
                  <c:v>5279</c:v>
                </c:pt>
                <c:pt idx="5">
                  <c:v>4702.2</c:v>
                </c:pt>
                <c:pt idx="6">
                  <c:v>5326.1</c:v>
                </c:pt>
                <c:pt idx="7">
                  <c:v>4268.3</c:v>
                </c:pt>
                <c:pt idx="8">
                  <c:v>9028.7999999999993</c:v>
                </c:pt>
                <c:pt idx="9">
                  <c:v>599</c:v>
                </c:pt>
                <c:pt idx="10">
                  <c:v>141.4</c:v>
                </c:pt>
                <c:pt idx="11">
                  <c:v>454.9</c:v>
                </c:pt>
                <c:pt idx="12">
                  <c:v>119</c:v>
                </c:pt>
                <c:pt idx="13">
                  <c:v>91.2</c:v>
                </c:pt>
                <c:pt idx="14">
                  <c:v>964.41</c:v>
                </c:pt>
                <c:pt idx="15">
                  <c:v>146.19999999999999</c:v>
                </c:pt>
                <c:pt idx="16">
                  <c:v>196.2</c:v>
                </c:pt>
                <c:pt idx="17">
                  <c:v>109.7</c:v>
                </c:pt>
                <c:pt idx="18">
                  <c:v>109.7</c:v>
                </c:pt>
                <c:pt idx="19">
                  <c:v>177</c:v>
                </c:pt>
                <c:pt idx="20">
                  <c:v>5310</c:v>
                </c:pt>
                <c:pt idx="21">
                  <c:v>67.2</c:v>
                </c:pt>
                <c:pt idx="22">
                  <c:v>141.4</c:v>
                </c:pt>
                <c:pt idx="23">
                  <c:v>119</c:v>
                </c:pt>
              </c:numCache>
            </c:numRef>
          </c:val>
          <c:extLst>
            <c:ext xmlns:c16="http://schemas.microsoft.com/office/drawing/2014/chart" uri="{C3380CC4-5D6E-409C-BE32-E72D297353CC}">
              <c16:uniqueId val="{00000001-1349-44EB-9E8A-2D474746F6C1}"/>
            </c:ext>
          </c:extLst>
        </c:ser>
        <c:ser>
          <c:idx val="2"/>
          <c:order val="2"/>
          <c:tx>
            <c:v>Escalão 3</c:v>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cat>
            <c:strRef>
              <c:f>'Consumos Totais'!$A$70:$A$93</c:f>
              <c:strCache>
                <c:ptCount val="24"/>
                <c:pt idx="0">
                  <c:v>Janeiro (13)</c:v>
                </c:pt>
                <c:pt idx="1">
                  <c:v>Fevereiro (13)</c:v>
                </c:pt>
                <c:pt idx="2">
                  <c:v>Março (13)</c:v>
                </c:pt>
                <c:pt idx="3">
                  <c:v>Abril (13)</c:v>
                </c:pt>
                <c:pt idx="4">
                  <c:v>Maio (13)</c:v>
                </c:pt>
                <c:pt idx="5">
                  <c:v>Junho (13)</c:v>
                </c:pt>
                <c:pt idx="6">
                  <c:v>Julho (13)</c:v>
                </c:pt>
                <c:pt idx="7">
                  <c:v>Agosto (13)</c:v>
                </c:pt>
                <c:pt idx="8">
                  <c:v>Setembro (13)</c:v>
                </c:pt>
                <c:pt idx="9">
                  <c:v>Outubro (13)</c:v>
                </c:pt>
                <c:pt idx="10">
                  <c:v>Novembro (13)</c:v>
                </c:pt>
                <c:pt idx="11">
                  <c:v>Dezembro (13)</c:v>
                </c:pt>
                <c:pt idx="12">
                  <c:v>Janeiro (14)</c:v>
                </c:pt>
                <c:pt idx="13">
                  <c:v>Fevereiro (14)</c:v>
                </c:pt>
                <c:pt idx="14">
                  <c:v>Março (14)</c:v>
                </c:pt>
                <c:pt idx="15">
                  <c:v>Abril (14)</c:v>
                </c:pt>
                <c:pt idx="16">
                  <c:v>Maio (14)</c:v>
                </c:pt>
                <c:pt idx="17">
                  <c:v>Junho (14)</c:v>
                </c:pt>
                <c:pt idx="18">
                  <c:v>Julho (14)</c:v>
                </c:pt>
                <c:pt idx="19">
                  <c:v>Agosto (14)</c:v>
                </c:pt>
                <c:pt idx="20">
                  <c:v>Setembro (14)</c:v>
                </c:pt>
                <c:pt idx="21">
                  <c:v>Outubro (14)</c:v>
                </c:pt>
                <c:pt idx="22">
                  <c:v>Novembro (14)</c:v>
                </c:pt>
                <c:pt idx="23">
                  <c:v>Dezembro (14)</c:v>
                </c:pt>
              </c:strCache>
            </c:strRef>
          </c:cat>
          <c:val>
            <c:numRef>
              <c:f>'Consumos Totais'!$D$70:$D$93</c:f>
              <c:numCache>
                <c:formatCode>General</c:formatCode>
                <c:ptCount val="24"/>
                <c:pt idx="0">
                  <c:v>575.5</c:v>
                </c:pt>
                <c:pt idx="1">
                  <c:v>4512.5</c:v>
                </c:pt>
                <c:pt idx="2">
                  <c:v>8046</c:v>
                </c:pt>
                <c:pt idx="3">
                  <c:v>9538</c:v>
                </c:pt>
                <c:pt idx="4">
                  <c:v>12571</c:v>
                </c:pt>
                <c:pt idx="5">
                  <c:v>11875</c:v>
                </c:pt>
                <c:pt idx="6">
                  <c:v>11728.5</c:v>
                </c:pt>
                <c:pt idx="7">
                  <c:v>13886.5</c:v>
                </c:pt>
                <c:pt idx="8">
                  <c:v>16054</c:v>
                </c:pt>
                <c:pt idx="9">
                  <c:v>0</c:v>
                </c:pt>
                <c:pt idx="10">
                  <c:v>0</c:v>
                </c:pt>
                <c:pt idx="11">
                  <c:v>315.5</c:v>
                </c:pt>
                <c:pt idx="12">
                  <c:v>3</c:v>
                </c:pt>
                <c:pt idx="13">
                  <c:v>13</c:v>
                </c:pt>
                <c:pt idx="14">
                  <c:v>1079</c:v>
                </c:pt>
                <c:pt idx="15">
                  <c:v>105</c:v>
                </c:pt>
                <c:pt idx="16">
                  <c:v>265</c:v>
                </c:pt>
                <c:pt idx="17">
                  <c:v>90.5</c:v>
                </c:pt>
                <c:pt idx="18">
                  <c:v>90.5</c:v>
                </c:pt>
                <c:pt idx="19">
                  <c:v>324</c:v>
                </c:pt>
                <c:pt idx="20">
                  <c:v>538.5</c:v>
                </c:pt>
                <c:pt idx="21">
                  <c:v>0</c:v>
                </c:pt>
                <c:pt idx="22">
                  <c:v>0</c:v>
                </c:pt>
                <c:pt idx="23">
                  <c:v>3</c:v>
                </c:pt>
              </c:numCache>
            </c:numRef>
          </c:val>
          <c:extLst>
            <c:ext xmlns:c16="http://schemas.microsoft.com/office/drawing/2014/chart" uri="{C3380CC4-5D6E-409C-BE32-E72D297353CC}">
              <c16:uniqueId val="{00000002-1349-44EB-9E8A-2D474746F6C1}"/>
            </c:ext>
          </c:extLst>
        </c:ser>
        <c:dLbls>
          <c:showLegendKey val="0"/>
          <c:showVal val="0"/>
          <c:showCatName val="0"/>
          <c:showSerName val="0"/>
          <c:showPercent val="0"/>
          <c:showBubbleSize val="0"/>
        </c:dLbls>
        <c:gapWidth val="100"/>
        <c:overlap val="100"/>
        <c:axId val="509745376"/>
        <c:axId val="509740800"/>
      </c:barChart>
      <c:catAx>
        <c:axId val="50974537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pt-PT"/>
                  <a:t>Tempo (Meses)</a:t>
                </a:r>
              </a:p>
            </c:rich>
          </c:tx>
          <c:layout>
            <c:manualLayout>
              <c:xMode val="edge"/>
              <c:yMode val="edge"/>
              <c:x val="0.47607477195268683"/>
              <c:y val="0.91628125000000005"/>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pt-PT"/>
          </a:p>
        </c:txPr>
        <c:crossAx val="509740800"/>
        <c:crosses val="autoZero"/>
        <c:auto val="1"/>
        <c:lblAlgn val="ctr"/>
        <c:lblOffset val="100"/>
        <c:noMultiLvlLbl val="0"/>
      </c:catAx>
      <c:valAx>
        <c:axId val="509740800"/>
        <c:scaling>
          <c:orientation val="minMax"/>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pt-PT"/>
                  <a:t>Energia Reativa (kVAr)</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a:solidFill>
              <a:schemeClr val="bg2">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097453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69437737947061"/>
          <c:y val="5.9936859307680883E-2"/>
          <c:w val="0.73712945666790441"/>
          <c:h val="0.7881377209924233"/>
        </c:manualLayout>
      </c:layout>
      <c:scatterChart>
        <c:scatterStyle val="lineMarker"/>
        <c:varyColors val="0"/>
        <c:ser>
          <c:idx val="9"/>
          <c:order val="0"/>
          <c:tx>
            <c:v>Ponta</c:v>
          </c:tx>
          <c:spPr>
            <a:ln w="19050" cap="rnd">
              <a:solidFill>
                <a:srgbClr val="FF0000"/>
              </a:solidFill>
              <a:round/>
            </a:ln>
            <a:effectLst/>
          </c:spPr>
          <c:marker>
            <c:symbol val="none"/>
          </c:marker>
          <c:xVal>
            <c:numRef>
              <c:f>Verão!$B$58:$B$70</c:f>
              <c:numCache>
                <c:formatCode>h:mm</c:formatCode>
                <c:ptCount val="13"/>
                <c:pt idx="0">
                  <c:v>0.39583333333333398</c:v>
                </c:pt>
                <c:pt idx="1">
                  <c:v>0.40625</c:v>
                </c:pt>
                <c:pt idx="2">
                  <c:v>0.41666666666666702</c:v>
                </c:pt>
                <c:pt idx="3">
                  <c:v>0.42708333333333398</c:v>
                </c:pt>
                <c:pt idx="4">
                  <c:v>0.4375</c:v>
                </c:pt>
                <c:pt idx="5">
                  <c:v>0.44791666666666702</c:v>
                </c:pt>
                <c:pt idx="6">
                  <c:v>0.45833333333333398</c:v>
                </c:pt>
                <c:pt idx="7">
                  <c:v>0.468750000000001</c:v>
                </c:pt>
                <c:pt idx="8">
                  <c:v>0.47916666666666702</c:v>
                </c:pt>
                <c:pt idx="9">
                  <c:v>0.48958333333333398</c:v>
                </c:pt>
                <c:pt idx="10">
                  <c:v>0.500000000000001</c:v>
                </c:pt>
                <c:pt idx="11">
                  <c:v>0.51041666666666696</c:v>
                </c:pt>
                <c:pt idx="12">
                  <c:v>0.52083333333333404</c:v>
                </c:pt>
              </c:numCache>
            </c:numRef>
          </c:xVal>
          <c:yVal>
            <c:numRef>
              <c:f>Verão!$C$58:$C$70</c:f>
              <c:numCache>
                <c:formatCode>0</c:formatCode>
                <c:ptCount val="13"/>
                <c:pt idx="0">
                  <c:v>192.40615384615384</c:v>
                </c:pt>
                <c:pt idx="1">
                  <c:v>192.40615384615384</c:v>
                </c:pt>
                <c:pt idx="2">
                  <c:v>192.40615384615384</c:v>
                </c:pt>
                <c:pt idx="3">
                  <c:v>192.40615384615384</c:v>
                </c:pt>
                <c:pt idx="4">
                  <c:v>192.40615384615384</c:v>
                </c:pt>
                <c:pt idx="5">
                  <c:v>192.40615384615384</c:v>
                </c:pt>
                <c:pt idx="6">
                  <c:v>192.40615384615384</c:v>
                </c:pt>
                <c:pt idx="7">
                  <c:v>192.40615384615384</c:v>
                </c:pt>
                <c:pt idx="8">
                  <c:v>192.40615384615384</c:v>
                </c:pt>
                <c:pt idx="9">
                  <c:v>192.40615384615384</c:v>
                </c:pt>
                <c:pt idx="10">
                  <c:v>192.40615384615384</c:v>
                </c:pt>
                <c:pt idx="11">
                  <c:v>192.40615384615384</c:v>
                </c:pt>
                <c:pt idx="12">
                  <c:v>197.13873626373626</c:v>
                </c:pt>
              </c:numCache>
            </c:numRef>
          </c:yVal>
          <c:smooth val="0"/>
          <c:extLst>
            <c:ext xmlns:c16="http://schemas.microsoft.com/office/drawing/2014/chart" uri="{C3380CC4-5D6E-409C-BE32-E72D297353CC}">
              <c16:uniqueId val="{00000000-349C-444B-9BC0-75B4E0247CF7}"/>
            </c:ext>
          </c:extLst>
        </c:ser>
        <c:ser>
          <c:idx val="2"/>
          <c:order val="1"/>
          <c:tx>
            <c:v>Cheia</c:v>
          </c:tx>
          <c:spPr>
            <a:ln w="19050" cap="rnd">
              <a:solidFill>
                <a:schemeClr val="accent6"/>
              </a:solidFill>
              <a:round/>
            </a:ln>
            <a:effectLst/>
          </c:spPr>
          <c:marker>
            <c:symbol val="none"/>
          </c:marker>
          <c:xVal>
            <c:numRef>
              <c:f>Verão!$B$49:$B$58</c:f>
              <c:numCache>
                <c:formatCode>h:mm</c:formatCode>
                <c:ptCount val="10"/>
                <c:pt idx="0">
                  <c:v>0.30208333333333398</c:v>
                </c:pt>
                <c:pt idx="1">
                  <c:v>0.3125</c:v>
                </c:pt>
                <c:pt idx="2">
                  <c:v>0.32291666666666702</c:v>
                </c:pt>
                <c:pt idx="3">
                  <c:v>0.33333333333333398</c:v>
                </c:pt>
                <c:pt idx="4">
                  <c:v>0.34375</c:v>
                </c:pt>
                <c:pt idx="5">
                  <c:v>0.35416666666666702</c:v>
                </c:pt>
                <c:pt idx="6">
                  <c:v>0.36458333333333398</c:v>
                </c:pt>
                <c:pt idx="7">
                  <c:v>0.375</c:v>
                </c:pt>
                <c:pt idx="8">
                  <c:v>0.38541666666666702</c:v>
                </c:pt>
                <c:pt idx="9">
                  <c:v>0.39583333333333398</c:v>
                </c:pt>
              </c:numCache>
            </c:numRef>
          </c:xVal>
          <c:yVal>
            <c:numRef>
              <c:f>Verão!$C$49:$C$58</c:f>
              <c:numCache>
                <c:formatCode>0</c:formatCode>
                <c:ptCount val="10"/>
                <c:pt idx="0">
                  <c:v>37.372664835164834</c:v>
                </c:pt>
                <c:pt idx="1">
                  <c:v>37.372664835164834</c:v>
                </c:pt>
                <c:pt idx="2">
                  <c:v>37.372664835164834</c:v>
                </c:pt>
                <c:pt idx="3">
                  <c:v>197.13873626373626</c:v>
                </c:pt>
                <c:pt idx="4">
                  <c:v>197.13873626373626</c:v>
                </c:pt>
                <c:pt idx="5">
                  <c:v>197.13873626373626</c:v>
                </c:pt>
                <c:pt idx="6">
                  <c:v>197.13873626373626</c:v>
                </c:pt>
                <c:pt idx="7">
                  <c:v>197.13873626373626</c:v>
                </c:pt>
                <c:pt idx="8">
                  <c:v>197.13873626373626</c:v>
                </c:pt>
                <c:pt idx="9">
                  <c:v>192.40615384615384</c:v>
                </c:pt>
              </c:numCache>
            </c:numRef>
          </c:yVal>
          <c:smooth val="0"/>
          <c:extLst>
            <c:ext xmlns:c16="http://schemas.microsoft.com/office/drawing/2014/chart" uri="{C3380CC4-5D6E-409C-BE32-E72D297353CC}">
              <c16:uniqueId val="{00000001-349C-444B-9BC0-75B4E0247CF7}"/>
            </c:ext>
          </c:extLst>
        </c:ser>
        <c:ser>
          <c:idx val="6"/>
          <c:order val="2"/>
          <c:tx>
            <c:v>Cheia</c:v>
          </c:tx>
          <c:spPr>
            <a:ln w="19050" cap="rnd">
              <a:solidFill>
                <a:schemeClr val="accent6"/>
              </a:solidFill>
              <a:round/>
            </a:ln>
            <a:effectLst/>
          </c:spPr>
          <c:marker>
            <c:symbol val="none"/>
          </c:marker>
          <c:xVal>
            <c:numRef>
              <c:f>Verão!$B$70:$B$97</c:f>
              <c:numCache>
                <c:formatCode>h:mm</c:formatCode>
                <c:ptCount val="28"/>
                <c:pt idx="0">
                  <c:v>0.52083333333333404</c:v>
                </c:pt>
                <c:pt idx="1">
                  <c:v>0.531250000000001</c:v>
                </c:pt>
                <c:pt idx="2">
                  <c:v>0.54166666666666696</c:v>
                </c:pt>
                <c:pt idx="3">
                  <c:v>0.55208333333333404</c:v>
                </c:pt>
                <c:pt idx="4">
                  <c:v>0.562500000000001</c:v>
                </c:pt>
                <c:pt idx="5">
                  <c:v>0.57291666666666696</c:v>
                </c:pt>
                <c:pt idx="6">
                  <c:v>0.58333333333333404</c:v>
                </c:pt>
                <c:pt idx="7">
                  <c:v>0.593750000000001</c:v>
                </c:pt>
                <c:pt idx="8">
                  <c:v>0.60416666666666696</c:v>
                </c:pt>
                <c:pt idx="9">
                  <c:v>0.61458333333333404</c:v>
                </c:pt>
                <c:pt idx="10">
                  <c:v>0.625000000000001</c:v>
                </c:pt>
                <c:pt idx="11">
                  <c:v>0.63541666666666696</c:v>
                </c:pt>
                <c:pt idx="12">
                  <c:v>0.64583333333333404</c:v>
                </c:pt>
                <c:pt idx="13">
                  <c:v>0.656250000000001</c:v>
                </c:pt>
                <c:pt idx="14">
                  <c:v>0.66666666666666696</c:v>
                </c:pt>
                <c:pt idx="15">
                  <c:v>0.67708333333333404</c:v>
                </c:pt>
                <c:pt idx="16">
                  <c:v>0.687500000000001</c:v>
                </c:pt>
                <c:pt idx="17">
                  <c:v>0.69791666666666696</c:v>
                </c:pt>
                <c:pt idx="18">
                  <c:v>0.70833333333333404</c:v>
                </c:pt>
                <c:pt idx="19">
                  <c:v>0.718750000000001</c:v>
                </c:pt>
                <c:pt idx="20">
                  <c:v>0.72916666666666696</c:v>
                </c:pt>
                <c:pt idx="21">
                  <c:v>0.73958333333333404</c:v>
                </c:pt>
                <c:pt idx="22">
                  <c:v>0.750000000000001</c:v>
                </c:pt>
                <c:pt idx="23">
                  <c:v>0.76041666666666696</c:v>
                </c:pt>
                <c:pt idx="24">
                  <c:v>0.77083333333333404</c:v>
                </c:pt>
                <c:pt idx="25">
                  <c:v>0.781250000000001</c:v>
                </c:pt>
                <c:pt idx="26">
                  <c:v>0.79166666666666696</c:v>
                </c:pt>
                <c:pt idx="27">
                  <c:v>0.80208333333333404</c:v>
                </c:pt>
              </c:numCache>
            </c:numRef>
          </c:xVal>
          <c:yVal>
            <c:numRef>
              <c:f>Verão!$C$70:$C$97</c:f>
              <c:numCache>
                <c:formatCode>0</c:formatCode>
                <c:ptCount val="28"/>
                <c:pt idx="0">
                  <c:v>197.13873626373626</c:v>
                </c:pt>
                <c:pt idx="1">
                  <c:v>197.13873626373626</c:v>
                </c:pt>
                <c:pt idx="2">
                  <c:v>197.13873626373626</c:v>
                </c:pt>
                <c:pt idx="3">
                  <c:v>197.13873626373626</c:v>
                </c:pt>
                <c:pt idx="4">
                  <c:v>197.13873626373626</c:v>
                </c:pt>
                <c:pt idx="5">
                  <c:v>197.13873626373626</c:v>
                </c:pt>
                <c:pt idx="6">
                  <c:v>197.13873626373626</c:v>
                </c:pt>
                <c:pt idx="7">
                  <c:v>197.13873626373626</c:v>
                </c:pt>
                <c:pt idx="8">
                  <c:v>197.13873626373626</c:v>
                </c:pt>
                <c:pt idx="9">
                  <c:v>197.13873626373626</c:v>
                </c:pt>
                <c:pt idx="10">
                  <c:v>197.13873626373626</c:v>
                </c:pt>
                <c:pt idx="11">
                  <c:v>197.13873626373626</c:v>
                </c:pt>
                <c:pt idx="12">
                  <c:v>197.13873626373626</c:v>
                </c:pt>
                <c:pt idx="13">
                  <c:v>197.13873626373626</c:v>
                </c:pt>
                <c:pt idx="14">
                  <c:v>197.13873626373626</c:v>
                </c:pt>
                <c:pt idx="15">
                  <c:v>197.13873626373626</c:v>
                </c:pt>
                <c:pt idx="16">
                  <c:v>197.13873626373626</c:v>
                </c:pt>
                <c:pt idx="17">
                  <c:v>197.13873626373626</c:v>
                </c:pt>
                <c:pt idx="18">
                  <c:v>197.13873626373626</c:v>
                </c:pt>
                <c:pt idx="19">
                  <c:v>37.372664835164834</c:v>
                </c:pt>
                <c:pt idx="20">
                  <c:v>37.372664835164834</c:v>
                </c:pt>
                <c:pt idx="21">
                  <c:v>37.372664835164834</c:v>
                </c:pt>
                <c:pt idx="22">
                  <c:v>37.372664835164834</c:v>
                </c:pt>
                <c:pt idx="23">
                  <c:v>37.372664835164834</c:v>
                </c:pt>
                <c:pt idx="24">
                  <c:v>37.372664835164834</c:v>
                </c:pt>
                <c:pt idx="25">
                  <c:v>37.372664835164834</c:v>
                </c:pt>
                <c:pt idx="26">
                  <c:v>37.372664835164834</c:v>
                </c:pt>
                <c:pt idx="27">
                  <c:v>37.372664835164834</c:v>
                </c:pt>
              </c:numCache>
            </c:numRef>
          </c:yVal>
          <c:smooth val="0"/>
          <c:extLst>
            <c:ext xmlns:c16="http://schemas.microsoft.com/office/drawing/2014/chart" uri="{C3380CC4-5D6E-409C-BE32-E72D297353CC}">
              <c16:uniqueId val="{00000002-349C-444B-9BC0-75B4E0247CF7}"/>
            </c:ext>
          </c:extLst>
        </c:ser>
        <c:ser>
          <c:idx val="0"/>
          <c:order val="3"/>
          <c:tx>
            <c:v>Cheia</c:v>
          </c:tx>
          <c:spPr>
            <a:ln w="19050" cap="rnd">
              <a:solidFill>
                <a:schemeClr val="accent6"/>
              </a:solidFill>
              <a:round/>
            </a:ln>
            <a:effectLst/>
          </c:spPr>
          <c:marker>
            <c:symbol val="none"/>
          </c:marker>
          <c:xVal>
            <c:numRef>
              <c:f>Verão!$B$97:$B$115</c:f>
              <c:numCache>
                <c:formatCode>h:mm</c:formatCode>
                <c:ptCount val="19"/>
                <c:pt idx="0">
                  <c:v>0.80208333333333404</c:v>
                </c:pt>
                <c:pt idx="1">
                  <c:v>0.812500000000001</c:v>
                </c:pt>
                <c:pt idx="2">
                  <c:v>0.82291666666666696</c:v>
                </c:pt>
                <c:pt idx="3">
                  <c:v>0.83333333333333404</c:v>
                </c:pt>
                <c:pt idx="4">
                  <c:v>0.843750000000001</c:v>
                </c:pt>
                <c:pt idx="5">
                  <c:v>0.85416666666666696</c:v>
                </c:pt>
                <c:pt idx="6">
                  <c:v>0.86458333333333404</c:v>
                </c:pt>
                <c:pt idx="7">
                  <c:v>0.875000000000001</c:v>
                </c:pt>
                <c:pt idx="8">
                  <c:v>0.88541666666666696</c:v>
                </c:pt>
                <c:pt idx="9">
                  <c:v>0.89583333333333404</c:v>
                </c:pt>
                <c:pt idx="10">
                  <c:v>0.906250000000001</c:v>
                </c:pt>
                <c:pt idx="11">
                  <c:v>0.91666666666666696</c:v>
                </c:pt>
                <c:pt idx="12">
                  <c:v>0.92708333333333404</c:v>
                </c:pt>
                <c:pt idx="13">
                  <c:v>0.937500000000001</c:v>
                </c:pt>
                <c:pt idx="14">
                  <c:v>0.94791666666666696</c:v>
                </c:pt>
                <c:pt idx="15">
                  <c:v>0.95833333333333404</c:v>
                </c:pt>
                <c:pt idx="16">
                  <c:v>0.968750000000001</c:v>
                </c:pt>
                <c:pt idx="17">
                  <c:v>0.97916666666666696</c:v>
                </c:pt>
                <c:pt idx="18">
                  <c:v>0.98958333333333404</c:v>
                </c:pt>
              </c:numCache>
            </c:numRef>
          </c:xVal>
          <c:yVal>
            <c:numRef>
              <c:f>Verão!$C$97:$C$115</c:f>
              <c:numCache>
                <c:formatCode>0</c:formatCode>
                <c:ptCount val="19"/>
                <c:pt idx="0">
                  <c:v>37.372664835164834</c:v>
                </c:pt>
                <c:pt idx="1">
                  <c:v>37.372664835164834</c:v>
                </c:pt>
                <c:pt idx="2">
                  <c:v>37.372664835164834</c:v>
                </c:pt>
                <c:pt idx="3">
                  <c:v>37.372664835164834</c:v>
                </c:pt>
                <c:pt idx="4">
                  <c:v>37.372664835164834</c:v>
                </c:pt>
                <c:pt idx="5">
                  <c:v>37.372664835164834</c:v>
                </c:pt>
                <c:pt idx="6">
                  <c:v>37.372664835164834</c:v>
                </c:pt>
                <c:pt idx="7">
                  <c:v>37.372664835164834</c:v>
                </c:pt>
                <c:pt idx="8">
                  <c:v>37.372664835164834</c:v>
                </c:pt>
                <c:pt idx="9">
                  <c:v>37.372664835164834</c:v>
                </c:pt>
                <c:pt idx="10">
                  <c:v>37.372664835164834</c:v>
                </c:pt>
                <c:pt idx="11">
                  <c:v>37.372664835164834</c:v>
                </c:pt>
                <c:pt idx="12">
                  <c:v>37.372664835164834</c:v>
                </c:pt>
                <c:pt idx="13">
                  <c:v>37.372664835164834</c:v>
                </c:pt>
                <c:pt idx="14">
                  <c:v>37.372664835164834</c:v>
                </c:pt>
                <c:pt idx="15">
                  <c:v>37.372664835164834</c:v>
                </c:pt>
                <c:pt idx="16">
                  <c:v>37.372664835164834</c:v>
                </c:pt>
                <c:pt idx="17">
                  <c:v>37.372664835164834</c:v>
                </c:pt>
                <c:pt idx="18">
                  <c:v>37.372664835164834</c:v>
                </c:pt>
              </c:numCache>
            </c:numRef>
          </c:yVal>
          <c:smooth val="0"/>
          <c:extLst>
            <c:ext xmlns:c16="http://schemas.microsoft.com/office/drawing/2014/chart" uri="{C3380CC4-5D6E-409C-BE32-E72D297353CC}">
              <c16:uniqueId val="{00000003-349C-444B-9BC0-75B4E0247CF7}"/>
            </c:ext>
          </c:extLst>
        </c:ser>
        <c:ser>
          <c:idx val="4"/>
          <c:order val="4"/>
          <c:tx>
            <c:v>Vazio</c:v>
          </c:tx>
          <c:spPr>
            <a:ln w="19050" cap="rnd">
              <a:solidFill>
                <a:schemeClr val="accent1"/>
              </a:solidFill>
              <a:round/>
            </a:ln>
            <a:effectLst/>
          </c:spPr>
          <c:marker>
            <c:symbol val="none"/>
          </c:marker>
          <c:xVal>
            <c:numRef>
              <c:f>Verão!$B$21:$B$28</c:f>
              <c:numCache>
                <c:formatCode>h:mm</c:formatCode>
                <c:ptCount val="8"/>
                <c:pt idx="0">
                  <c:v>0</c:v>
                </c:pt>
                <c:pt idx="1">
                  <c:v>1.0416666666666666E-2</c:v>
                </c:pt>
                <c:pt idx="2">
                  <c:v>2.0833333333333332E-2</c:v>
                </c:pt>
                <c:pt idx="3">
                  <c:v>4.1666666666666664E-2</c:v>
                </c:pt>
                <c:pt idx="4">
                  <c:v>5.2083333333333336E-2</c:v>
                </c:pt>
                <c:pt idx="5">
                  <c:v>6.25E-2</c:v>
                </c:pt>
                <c:pt idx="6">
                  <c:v>7.2916666666666699E-2</c:v>
                </c:pt>
                <c:pt idx="7">
                  <c:v>8.3333333333333398E-2</c:v>
                </c:pt>
              </c:numCache>
            </c:numRef>
          </c:xVal>
          <c:yVal>
            <c:numRef>
              <c:f>Verão!$C$21:$C$28</c:f>
              <c:numCache>
                <c:formatCode>0</c:formatCode>
                <c:ptCount val="8"/>
                <c:pt idx="0">
                  <c:v>46.655769230769231</c:v>
                </c:pt>
                <c:pt idx="1">
                  <c:v>46.655769230769231</c:v>
                </c:pt>
                <c:pt idx="2">
                  <c:v>46.655769230769231</c:v>
                </c:pt>
                <c:pt idx="3">
                  <c:v>46.655769230769231</c:v>
                </c:pt>
                <c:pt idx="4">
                  <c:v>46.655769230769231</c:v>
                </c:pt>
                <c:pt idx="5">
                  <c:v>46.655769230769231</c:v>
                </c:pt>
                <c:pt idx="6">
                  <c:v>46.655769230769231</c:v>
                </c:pt>
                <c:pt idx="7">
                  <c:v>28.08956043956044</c:v>
                </c:pt>
              </c:numCache>
            </c:numRef>
          </c:yVal>
          <c:smooth val="0"/>
          <c:extLst>
            <c:ext xmlns:c16="http://schemas.microsoft.com/office/drawing/2014/chart" uri="{C3380CC4-5D6E-409C-BE32-E72D297353CC}">
              <c16:uniqueId val="{00000004-349C-444B-9BC0-75B4E0247CF7}"/>
            </c:ext>
          </c:extLst>
        </c:ser>
        <c:ser>
          <c:idx val="3"/>
          <c:order val="5"/>
          <c:tx>
            <c:v>Vazio</c:v>
          </c:tx>
          <c:spPr>
            <a:ln w="19050" cap="rnd">
              <a:solidFill>
                <a:schemeClr val="accent1"/>
              </a:solidFill>
              <a:round/>
            </a:ln>
            <a:effectLst/>
          </c:spPr>
          <c:marker>
            <c:symbol val="none"/>
          </c:marker>
          <c:xVal>
            <c:numRef>
              <c:f>Verão!$B$45:$B$49</c:f>
              <c:numCache>
                <c:formatCode>h:mm</c:formatCode>
                <c:ptCount val="5"/>
                <c:pt idx="0">
                  <c:v>0.26041666666666702</c:v>
                </c:pt>
                <c:pt idx="1">
                  <c:v>0.27083333333333398</c:v>
                </c:pt>
                <c:pt idx="2">
                  <c:v>0.28125</c:v>
                </c:pt>
                <c:pt idx="3">
                  <c:v>0.29166666666666702</c:v>
                </c:pt>
                <c:pt idx="4">
                  <c:v>0.30208333333333398</c:v>
                </c:pt>
              </c:numCache>
            </c:numRef>
          </c:xVal>
          <c:yVal>
            <c:numRef>
              <c:f>Verão!$C$45:$C$49</c:f>
              <c:numCache>
                <c:formatCode>0</c:formatCode>
                <c:ptCount val="5"/>
                <c:pt idx="0">
                  <c:v>46.655769230769231</c:v>
                </c:pt>
                <c:pt idx="1">
                  <c:v>46.655769230769231</c:v>
                </c:pt>
                <c:pt idx="2">
                  <c:v>46.655769230769231</c:v>
                </c:pt>
                <c:pt idx="3">
                  <c:v>46.655769230769231</c:v>
                </c:pt>
                <c:pt idx="4">
                  <c:v>37.372664835164834</c:v>
                </c:pt>
              </c:numCache>
            </c:numRef>
          </c:yVal>
          <c:smooth val="0"/>
          <c:extLst>
            <c:ext xmlns:c16="http://schemas.microsoft.com/office/drawing/2014/chart" uri="{C3380CC4-5D6E-409C-BE32-E72D297353CC}">
              <c16:uniqueId val="{00000005-349C-444B-9BC0-75B4E0247CF7}"/>
            </c:ext>
          </c:extLst>
        </c:ser>
        <c:ser>
          <c:idx val="5"/>
          <c:order val="6"/>
          <c:tx>
            <c:v>Sup Vazio</c:v>
          </c:tx>
          <c:spPr>
            <a:ln w="19050" cap="rnd">
              <a:solidFill>
                <a:schemeClr val="bg2">
                  <a:lumMod val="50000"/>
                </a:schemeClr>
              </a:solidFill>
              <a:round/>
            </a:ln>
            <a:effectLst/>
          </c:spPr>
          <c:marker>
            <c:symbol val="none"/>
          </c:marker>
          <c:xVal>
            <c:numRef>
              <c:f>Verão!$B$28:$B$45</c:f>
              <c:numCache>
                <c:formatCode>h:mm</c:formatCode>
                <c:ptCount val="18"/>
                <c:pt idx="0">
                  <c:v>8.3333333333333398E-2</c:v>
                </c:pt>
                <c:pt idx="1">
                  <c:v>9.3750000000000097E-2</c:v>
                </c:pt>
                <c:pt idx="2">
                  <c:v>0.104166666666667</c:v>
                </c:pt>
                <c:pt idx="3">
                  <c:v>0.114583333333333</c:v>
                </c:pt>
                <c:pt idx="4">
                  <c:v>0.125</c:v>
                </c:pt>
                <c:pt idx="5">
                  <c:v>0.13541666666666699</c:v>
                </c:pt>
                <c:pt idx="6">
                  <c:v>0.14583333333333401</c:v>
                </c:pt>
                <c:pt idx="7">
                  <c:v>0.15625</c:v>
                </c:pt>
                <c:pt idx="8">
                  <c:v>0.16666666666666699</c:v>
                </c:pt>
                <c:pt idx="9">
                  <c:v>0.17708333333333401</c:v>
                </c:pt>
                <c:pt idx="10">
                  <c:v>0.1875</c:v>
                </c:pt>
                <c:pt idx="11">
                  <c:v>0.19791666666666699</c:v>
                </c:pt>
                <c:pt idx="12">
                  <c:v>0.20833333333333401</c:v>
                </c:pt>
                <c:pt idx="13">
                  <c:v>0.21875</c:v>
                </c:pt>
                <c:pt idx="14">
                  <c:v>0.22916666666666699</c:v>
                </c:pt>
                <c:pt idx="15">
                  <c:v>0.23958333333333401</c:v>
                </c:pt>
                <c:pt idx="16">
                  <c:v>0.25</c:v>
                </c:pt>
                <c:pt idx="17">
                  <c:v>0.26041666666666702</c:v>
                </c:pt>
              </c:numCache>
            </c:numRef>
          </c:xVal>
          <c:yVal>
            <c:numRef>
              <c:f>Verão!$C$28:$C$45</c:f>
              <c:numCache>
                <c:formatCode>0</c:formatCode>
                <c:ptCount val="18"/>
                <c:pt idx="0">
                  <c:v>28.08956043956044</c:v>
                </c:pt>
                <c:pt idx="1">
                  <c:v>28.08956043956044</c:v>
                </c:pt>
                <c:pt idx="2">
                  <c:v>28.08956043956044</c:v>
                </c:pt>
                <c:pt idx="3">
                  <c:v>28.08956043956044</c:v>
                </c:pt>
                <c:pt idx="4">
                  <c:v>28.08956043956044</c:v>
                </c:pt>
                <c:pt idx="5">
                  <c:v>28.08956043956044</c:v>
                </c:pt>
                <c:pt idx="6">
                  <c:v>28.08956043956044</c:v>
                </c:pt>
                <c:pt idx="7">
                  <c:v>28.08956043956044</c:v>
                </c:pt>
                <c:pt idx="8">
                  <c:v>28.08956043956044</c:v>
                </c:pt>
                <c:pt idx="9">
                  <c:v>28.08956043956044</c:v>
                </c:pt>
                <c:pt idx="10">
                  <c:v>28.08956043956044</c:v>
                </c:pt>
                <c:pt idx="11">
                  <c:v>28.08956043956044</c:v>
                </c:pt>
                <c:pt idx="12">
                  <c:v>28.08956043956044</c:v>
                </c:pt>
                <c:pt idx="13">
                  <c:v>28.08956043956044</c:v>
                </c:pt>
                <c:pt idx="14">
                  <c:v>28.08956043956044</c:v>
                </c:pt>
                <c:pt idx="15">
                  <c:v>28.08956043956044</c:v>
                </c:pt>
                <c:pt idx="16">
                  <c:v>28.08956043956044</c:v>
                </c:pt>
                <c:pt idx="17">
                  <c:v>46.655769230769231</c:v>
                </c:pt>
              </c:numCache>
            </c:numRef>
          </c:yVal>
          <c:smooth val="0"/>
          <c:extLst>
            <c:ext xmlns:c16="http://schemas.microsoft.com/office/drawing/2014/chart" uri="{C3380CC4-5D6E-409C-BE32-E72D297353CC}">
              <c16:uniqueId val="{00000006-349C-444B-9BC0-75B4E0247CF7}"/>
            </c:ext>
          </c:extLst>
        </c:ser>
        <c:dLbls>
          <c:showLegendKey val="0"/>
          <c:showVal val="0"/>
          <c:showCatName val="0"/>
          <c:showSerName val="0"/>
          <c:showPercent val="0"/>
          <c:showBubbleSize val="0"/>
        </c:dLbls>
        <c:axId val="222282416"/>
        <c:axId val="222280064"/>
      </c:scatterChart>
      <c:valAx>
        <c:axId val="222282416"/>
        <c:scaling>
          <c:orientation val="minMax"/>
          <c:max val="0.98"/>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Tempo (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h:m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22280064"/>
        <c:crosses val="autoZero"/>
        <c:crossBetween val="midCat"/>
      </c:valAx>
      <c:valAx>
        <c:axId val="222280064"/>
        <c:scaling>
          <c:orientation val="minMax"/>
          <c:max val="3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Potência (k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222282416"/>
        <c:crosses val="autoZero"/>
        <c:crossBetween val="midCat"/>
      </c:valAx>
      <c:spPr>
        <a:noFill/>
        <a:ln>
          <a:noFill/>
        </a:ln>
        <a:effectLst/>
      </c:spPr>
    </c:plotArea>
    <c:legend>
      <c:legendPos val="r"/>
      <c:legendEntry>
        <c:idx val="2"/>
        <c:delete val="1"/>
      </c:legendEntry>
      <c:legendEntry>
        <c:idx val="3"/>
        <c:delete val="1"/>
      </c:legendEntry>
      <c:legendEntry>
        <c:idx val="5"/>
        <c:delete val="1"/>
      </c:legendEntry>
      <c:layout>
        <c:manualLayout>
          <c:xMode val="edge"/>
          <c:yMode val="edge"/>
          <c:x val="0.843781874565948"/>
          <c:y val="0.32408223146634968"/>
          <c:w val="0.15427689289012003"/>
          <c:h val="0.405365473183776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036141945269891E-2"/>
          <c:y val="8.0838274488015338E-2"/>
          <c:w val="0.71096444444444451"/>
          <c:h val="0.78610145065935111"/>
        </c:manualLayout>
      </c:layout>
      <c:scatterChart>
        <c:scatterStyle val="lineMarker"/>
        <c:varyColors val="0"/>
        <c:ser>
          <c:idx val="9"/>
          <c:order val="0"/>
          <c:tx>
            <c:v>Ponta</c:v>
          </c:tx>
          <c:spPr>
            <a:ln w="19050" cap="rnd">
              <a:solidFill>
                <a:srgbClr val="FF0000"/>
              </a:solidFill>
              <a:round/>
            </a:ln>
            <a:effectLst/>
          </c:spPr>
          <c:marker>
            <c:symbol val="none"/>
          </c:marker>
          <c:xVal>
            <c:numRef>
              <c:f>Setembro!$B$58:$B$70</c:f>
              <c:numCache>
                <c:formatCode>h:mm</c:formatCode>
                <c:ptCount val="13"/>
                <c:pt idx="0">
                  <c:v>0.39583333333333398</c:v>
                </c:pt>
                <c:pt idx="1">
                  <c:v>0.40625</c:v>
                </c:pt>
                <c:pt idx="2">
                  <c:v>0.41666666666666702</c:v>
                </c:pt>
                <c:pt idx="3">
                  <c:v>0.42708333333333398</c:v>
                </c:pt>
                <c:pt idx="4">
                  <c:v>0.4375</c:v>
                </c:pt>
                <c:pt idx="5">
                  <c:v>0.44791666666666702</c:v>
                </c:pt>
                <c:pt idx="6">
                  <c:v>0.45833333333333398</c:v>
                </c:pt>
                <c:pt idx="7">
                  <c:v>0.468750000000001</c:v>
                </c:pt>
                <c:pt idx="8">
                  <c:v>0.47916666666666702</c:v>
                </c:pt>
                <c:pt idx="9">
                  <c:v>0.48958333333333398</c:v>
                </c:pt>
                <c:pt idx="10">
                  <c:v>0.500000000000001</c:v>
                </c:pt>
                <c:pt idx="11">
                  <c:v>0.51041666666666696</c:v>
                </c:pt>
                <c:pt idx="12">
                  <c:v>0.52083333333333404</c:v>
                </c:pt>
              </c:numCache>
            </c:numRef>
          </c:xVal>
          <c:yVal>
            <c:numRef>
              <c:f>Setembro!$C$58:$C$70</c:f>
              <c:numCache>
                <c:formatCode>0</c:formatCode>
                <c:ptCount val="13"/>
                <c:pt idx="0">
                  <c:v>436.26153846153846</c:v>
                </c:pt>
                <c:pt idx="1">
                  <c:v>436.26153846153846</c:v>
                </c:pt>
                <c:pt idx="2">
                  <c:v>436.26153846153846</c:v>
                </c:pt>
                <c:pt idx="3">
                  <c:v>436.26153846153846</c:v>
                </c:pt>
                <c:pt idx="4">
                  <c:v>436.26153846153846</c:v>
                </c:pt>
                <c:pt idx="5">
                  <c:v>436.26153846153846</c:v>
                </c:pt>
                <c:pt idx="6">
                  <c:v>436.26153846153846</c:v>
                </c:pt>
                <c:pt idx="7">
                  <c:v>436.26153846153846</c:v>
                </c:pt>
                <c:pt idx="8">
                  <c:v>436.26153846153846</c:v>
                </c:pt>
                <c:pt idx="9">
                  <c:v>436.26153846153846</c:v>
                </c:pt>
                <c:pt idx="10">
                  <c:v>436.26153846153846</c:v>
                </c:pt>
                <c:pt idx="11">
                  <c:v>436.26153846153846</c:v>
                </c:pt>
                <c:pt idx="12">
                  <c:v>573.05714285714305</c:v>
                </c:pt>
              </c:numCache>
            </c:numRef>
          </c:yVal>
          <c:smooth val="0"/>
          <c:extLst>
            <c:ext xmlns:c16="http://schemas.microsoft.com/office/drawing/2014/chart" uri="{C3380CC4-5D6E-409C-BE32-E72D297353CC}">
              <c16:uniqueId val="{00000000-CD43-45C5-BE67-4462BB0C9CBD}"/>
            </c:ext>
          </c:extLst>
        </c:ser>
        <c:ser>
          <c:idx val="2"/>
          <c:order val="1"/>
          <c:tx>
            <c:v>Cheia</c:v>
          </c:tx>
          <c:spPr>
            <a:ln w="19050" cap="rnd">
              <a:solidFill>
                <a:schemeClr val="accent6"/>
              </a:solidFill>
              <a:round/>
            </a:ln>
            <a:effectLst/>
          </c:spPr>
          <c:marker>
            <c:symbol val="none"/>
          </c:marker>
          <c:xVal>
            <c:numRef>
              <c:f>Setembro!$B$49:$B$58</c:f>
              <c:numCache>
                <c:formatCode>h:mm</c:formatCode>
                <c:ptCount val="10"/>
                <c:pt idx="0">
                  <c:v>0.30208333333333398</c:v>
                </c:pt>
                <c:pt idx="1">
                  <c:v>0.3125</c:v>
                </c:pt>
                <c:pt idx="2">
                  <c:v>0.32291666666666702</c:v>
                </c:pt>
                <c:pt idx="3">
                  <c:v>0.33333333333333398</c:v>
                </c:pt>
                <c:pt idx="4">
                  <c:v>0.34375</c:v>
                </c:pt>
                <c:pt idx="5">
                  <c:v>0.35416666666666702</c:v>
                </c:pt>
                <c:pt idx="6">
                  <c:v>0.36458333333333398</c:v>
                </c:pt>
                <c:pt idx="7">
                  <c:v>0.375</c:v>
                </c:pt>
                <c:pt idx="8">
                  <c:v>0.38541666666666702</c:v>
                </c:pt>
                <c:pt idx="9">
                  <c:v>0.39583333333333398</c:v>
                </c:pt>
              </c:numCache>
            </c:numRef>
          </c:xVal>
          <c:yVal>
            <c:numRef>
              <c:f>Setembro!$C$49:$C$58</c:f>
              <c:numCache>
                <c:formatCode>0</c:formatCode>
                <c:ptCount val="10"/>
                <c:pt idx="0">
                  <c:v>254.78846153846155</c:v>
                </c:pt>
                <c:pt idx="1">
                  <c:v>254.78846153846155</c:v>
                </c:pt>
                <c:pt idx="2">
                  <c:v>254.78846153846155</c:v>
                </c:pt>
                <c:pt idx="3">
                  <c:v>573.05714285714305</c:v>
                </c:pt>
                <c:pt idx="4">
                  <c:v>573.05714285714305</c:v>
                </c:pt>
                <c:pt idx="5">
                  <c:v>573.05714285714305</c:v>
                </c:pt>
                <c:pt idx="6">
                  <c:v>573.05714285714305</c:v>
                </c:pt>
                <c:pt idx="7">
                  <c:v>573.05714285714305</c:v>
                </c:pt>
                <c:pt idx="8">
                  <c:v>573.05714285714305</c:v>
                </c:pt>
                <c:pt idx="9">
                  <c:v>436.26153846153846</c:v>
                </c:pt>
              </c:numCache>
            </c:numRef>
          </c:yVal>
          <c:smooth val="0"/>
          <c:extLst>
            <c:ext xmlns:c16="http://schemas.microsoft.com/office/drawing/2014/chart" uri="{C3380CC4-5D6E-409C-BE32-E72D297353CC}">
              <c16:uniqueId val="{00000001-CD43-45C5-BE67-4462BB0C9CBD}"/>
            </c:ext>
          </c:extLst>
        </c:ser>
        <c:ser>
          <c:idx val="6"/>
          <c:order val="2"/>
          <c:tx>
            <c:v>Cheia</c:v>
          </c:tx>
          <c:spPr>
            <a:ln w="19050" cap="rnd">
              <a:solidFill>
                <a:schemeClr val="accent6"/>
              </a:solidFill>
              <a:round/>
            </a:ln>
            <a:effectLst/>
          </c:spPr>
          <c:marker>
            <c:symbol val="none"/>
          </c:marker>
          <c:xVal>
            <c:numRef>
              <c:f>Setembro!$B$70:$B$97</c:f>
              <c:numCache>
                <c:formatCode>h:mm</c:formatCode>
                <c:ptCount val="28"/>
                <c:pt idx="0">
                  <c:v>0.52083333333333404</c:v>
                </c:pt>
                <c:pt idx="1">
                  <c:v>0.531250000000001</c:v>
                </c:pt>
                <c:pt idx="2">
                  <c:v>0.54166666666666696</c:v>
                </c:pt>
                <c:pt idx="3">
                  <c:v>0.55208333333333404</c:v>
                </c:pt>
                <c:pt idx="4">
                  <c:v>0.562500000000001</c:v>
                </c:pt>
                <c:pt idx="5">
                  <c:v>0.57291666666666696</c:v>
                </c:pt>
                <c:pt idx="6">
                  <c:v>0.58333333333333404</c:v>
                </c:pt>
                <c:pt idx="7">
                  <c:v>0.593750000000001</c:v>
                </c:pt>
                <c:pt idx="8">
                  <c:v>0.60416666666666696</c:v>
                </c:pt>
                <c:pt idx="9">
                  <c:v>0.61458333333333404</c:v>
                </c:pt>
                <c:pt idx="10">
                  <c:v>0.625000000000001</c:v>
                </c:pt>
                <c:pt idx="11">
                  <c:v>0.63541666666666696</c:v>
                </c:pt>
                <c:pt idx="12">
                  <c:v>0.64583333333333404</c:v>
                </c:pt>
                <c:pt idx="13">
                  <c:v>0.656250000000001</c:v>
                </c:pt>
                <c:pt idx="14">
                  <c:v>0.66666666666666696</c:v>
                </c:pt>
                <c:pt idx="15">
                  <c:v>0.67708333333333404</c:v>
                </c:pt>
                <c:pt idx="16">
                  <c:v>0.687500000000001</c:v>
                </c:pt>
                <c:pt idx="17">
                  <c:v>0.69791666666666696</c:v>
                </c:pt>
                <c:pt idx="18">
                  <c:v>0.70833333333333404</c:v>
                </c:pt>
                <c:pt idx="19">
                  <c:v>0.718750000000001</c:v>
                </c:pt>
                <c:pt idx="20">
                  <c:v>0.72916666666666696</c:v>
                </c:pt>
                <c:pt idx="21">
                  <c:v>0.73958333333333404</c:v>
                </c:pt>
                <c:pt idx="22">
                  <c:v>0.750000000000001</c:v>
                </c:pt>
                <c:pt idx="23">
                  <c:v>0.76041666666666696</c:v>
                </c:pt>
                <c:pt idx="24">
                  <c:v>0.77083333333333404</c:v>
                </c:pt>
                <c:pt idx="25">
                  <c:v>0.781250000000001</c:v>
                </c:pt>
                <c:pt idx="26">
                  <c:v>0.79166666666666696</c:v>
                </c:pt>
                <c:pt idx="27">
                  <c:v>0.80208333333333404</c:v>
                </c:pt>
              </c:numCache>
            </c:numRef>
          </c:xVal>
          <c:yVal>
            <c:numRef>
              <c:f>Setembro!$C$70:$C$97</c:f>
              <c:numCache>
                <c:formatCode>0</c:formatCode>
                <c:ptCount val="28"/>
                <c:pt idx="0">
                  <c:v>573.05714285714305</c:v>
                </c:pt>
                <c:pt idx="1">
                  <c:v>573.05714285714305</c:v>
                </c:pt>
                <c:pt idx="2">
                  <c:v>573.05714285714305</c:v>
                </c:pt>
                <c:pt idx="3">
                  <c:v>573.05714285714305</c:v>
                </c:pt>
                <c:pt idx="4">
                  <c:v>573.05714285714305</c:v>
                </c:pt>
                <c:pt idx="5">
                  <c:v>573.05714285714305</c:v>
                </c:pt>
                <c:pt idx="6">
                  <c:v>573.05714285714305</c:v>
                </c:pt>
                <c:pt idx="7">
                  <c:v>573.05714285714305</c:v>
                </c:pt>
                <c:pt idx="8">
                  <c:v>573.05714285714305</c:v>
                </c:pt>
                <c:pt idx="9">
                  <c:v>573.05714285714305</c:v>
                </c:pt>
                <c:pt idx="10">
                  <c:v>573.05714285714305</c:v>
                </c:pt>
                <c:pt idx="11">
                  <c:v>573.05714285714305</c:v>
                </c:pt>
                <c:pt idx="12">
                  <c:v>573.05714285714305</c:v>
                </c:pt>
                <c:pt idx="13">
                  <c:v>573.05714285714305</c:v>
                </c:pt>
                <c:pt idx="14">
                  <c:v>573.05714285714305</c:v>
                </c:pt>
                <c:pt idx="15">
                  <c:v>573.05714285714305</c:v>
                </c:pt>
                <c:pt idx="16">
                  <c:v>573.05714285714305</c:v>
                </c:pt>
                <c:pt idx="17">
                  <c:v>573.05714285714305</c:v>
                </c:pt>
                <c:pt idx="18">
                  <c:v>573.05714285714305</c:v>
                </c:pt>
                <c:pt idx="19">
                  <c:v>573.05714285714305</c:v>
                </c:pt>
                <c:pt idx="20">
                  <c:v>573.05714285714305</c:v>
                </c:pt>
                <c:pt idx="21">
                  <c:v>573.05714285714305</c:v>
                </c:pt>
                <c:pt idx="22">
                  <c:v>573.05714285714305</c:v>
                </c:pt>
                <c:pt idx="23">
                  <c:v>254.78846153846155</c:v>
                </c:pt>
                <c:pt idx="24">
                  <c:v>254.78846153846155</c:v>
                </c:pt>
                <c:pt idx="25">
                  <c:v>254.78846153846155</c:v>
                </c:pt>
                <c:pt idx="26">
                  <c:v>254.78846153846155</c:v>
                </c:pt>
                <c:pt idx="27">
                  <c:v>254.78846153846155</c:v>
                </c:pt>
              </c:numCache>
            </c:numRef>
          </c:yVal>
          <c:smooth val="0"/>
          <c:extLst>
            <c:ext xmlns:c16="http://schemas.microsoft.com/office/drawing/2014/chart" uri="{C3380CC4-5D6E-409C-BE32-E72D297353CC}">
              <c16:uniqueId val="{00000002-CD43-45C5-BE67-4462BB0C9CBD}"/>
            </c:ext>
          </c:extLst>
        </c:ser>
        <c:ser>
          <c:idx val="0"/>
          <c:order val="3"/>
          <c:tx>
            <c:v>Cheia</c:v>
          </c:tx>
          <c:spPr>
            <a:ln w="19050" cap="rnd">
              <a:solidFill>
                <a:schemeClr val="accent6"/>
              </a:solidFill>
              <a:round/>
            </a:ln>
            <a:effectLst/>
          </c:spPr>
          <c:marker>
            <c:symbol val="none"/>
          </c:marker>
          <c:xVal>
            <c:numRef>
              <c:f>Setembro!$B$97:$B$115</c:f>
              <c:numCache>
                <c:formatCode>h:mm</c:formatCode>
                <c:ptCount val="19"/>
                <c:pt idx="0">
                  <c:v>0.80208333333333404</c:v>
                </c:pt>
                <c:pt idx="1">
                  <c:v>0.812500000000001</c:v>
                </c:pt>
                <c:pt idx="2">
                  <c:v>0.82291666666666696</c:v>
                </c:pt>
                <c:pt idx="3">
                  <c:v>0.83333333333333404</c:v>
                </c:pt>
                <c:pt idx="4">
                  <c:v>0.843750000000001</c:v>
                </c:pt>
                <c:pt idx="5">
                  <c:v>0.85416666666666696</c:v>
                </c:pt>
                <c:pt idx="6">
                  <c:v>0.86458333333333404</c:v>
                </c:pt>
                <c:pt idx="7">
                  <c:v>0.875000000000001</c:v>
                </c:pt>
                <c:pt idx="8">
                  <c:v>0.88541666666666696</c:v>
                </c:pt>
                <c:pt idx="9">
                  <c:v>0.89583333333333404</c:v>
                </c:pt>
                <c:pt idx="10">
                  <c:v>0.906250000000001</c:v>
                </c:pt>
                <c:pt idx="11">
                  <c:v>0.91666666666666696</c:v>
                </c:pt>
                <c:pt idx="12">
                  <c:v>0.92708333333333404</c:v>
                </c:pt>
                <c:pt idx="13">
                  <c:v>0.937500000000001</c:v>
                </c:pt>
                <c:pt idx="14">
                  <c:v>0.94791666666666696</c:v>
                </c:pt>
                <c:pt idx="15">
                  <c:v>0.95833333333333404</c:v>
                </c:pt>
                <c:pt idx="16">
                  <c:v>0.968750000000001</c:v>
                </c:pt>
                <c:pt idx="17">
                  <c:v>0.97916666666666696</c:v>
                </c:pt>
                <c:pt idx="18">
                  <c:v>0.98958333333333404</c:v>
                </c:pt>
              </c:numCache>
            </c:numRef>
          </c:xVal>
          <c:yVal>
            <c:numRef>
              <c:f>Setembro!$C$97:$C$115</c:f>
              <c:numCache>
                <c:formatCode>0</c:formatCode>
                <c:ptCount val="19"/>
                <c:pt idx="0">
                  <c:v>254.78846153846155</c:v>
                </c:pt>
                <c:pt idx="1">
                  <c:v>254.78846153846155</c:v>
                </c:pt>
                <c:pt idx="2">
                  <c:v>254.78846153846155</c:v>
                </c:pt>
                <c:pt idx="3">
                  <c:v>254.78846153846155</c:v>
                </c:pt>
                <c:pt idx="4">
                  <c:v>254.78846153846155</c:v>
                </c:pt>
                <c:pt idx="5">
                  <c:v>254.78846153846155</c:v>
                </c:pt>
                <c:pt idx="6">
                  <c:v>254.78846153846155</c:v>
                </c:pt>
                <c:pt idx="7">
                  <c:v>254.78846153846155</c:v>
                </c:pt>
                <c:pt idx="8">
                  <c:v>254.78846153846155</c:v>
                </c:pt>
                <c:pt idx="9">
                  <c:v>254.78846153846155</c:v>
                </c:pt>
                <c:pt idx="10">
                  <c:v>254.78846153846155</c:v>
                </c:pt>
                <c:pt idx="11">
                  <c:v>254.78846153846155</c:v>
                </c:pt>
                <c:pt idx="12">
                  <c:v>254.78846153846155</c:v>
                </c:pt>
                <c:pt idx="13">
                  <c:v>254.78846153846155</c:v>
                </c:pt>
                <c:pt idx="14">
                  <c:v>254.78846153846155</c:v>
                </c:pt>
                <c:pt idx="15">
                  <c:v>254.78846153846155</c:v>
                </c:pt>
                <c:pt idx="16">
                  <c:v>254.78846153846155</c:v>
                </c:pt>
                <c:pt idx="17">
                  <c:v>254.78846153846155</c:v>
                </c:pt>
                <c:pt idx="18">
                  <c:v>254.78846153846155</c:v>
                </c:pt>
              </c:numCache>
            </c:numRef>
          </c:yVal>
          <c:smooth val="0"/>
          <c:extLst>
            <c:ext xmlns:c16="http://schemas.microsoft.com/office/drawing/2014/chart" uri="{C3380CC4-5D6E-409C-BE32-E72D297353CC}">
              <c16:uniqueId val="{00000003-CD43-45C5-BE67-4462BB0C9CBD}"/>
            </c:ext>
          </c:extLst>
        </c:ser>
        <c:ser>
          <c:idx val="4"/>
          <c:order val="4"/>
          <c:tx>
            <c:v>Vazio</c:v>
          </c:tx>
          <c:spPr>
            <a:ln w="19050" cap="rnd">
              <a:solidFill>
                <a:schemeClr val="accent1"/>
              </a:solidFill>
              <a:round/>
            </a:ln>
            <a:effectLst/>
          </c:spPr>
          <c:marker>
            <c:symbol val="none"/>
          </c:marker>
          <c:xVal>
            <c:numRef>
              <c:f>Setembro!$B$21:$B$28</c:f>
              <c:numCache>
                <c:formatCode>h:mm</c:formatCode>
                <c:ptCount val="8"/>
                <c:pt idx="0">
                  <c:v>0</c:v>
                </c:pt>
                <c:pt idx="1">
                  <c:v>1.0416666666666666E-2</c:v>
                </c:pt>
                <c:pt idx="2">
                  <c:v>2.0833333333333332E-2</c:v>
                </c:pt>
                <c:pt idx="3">
                  <c:v>4.1666666666666664E-2</c:v>
                </c:pt>
                <c:pt idx="4">
                  <c:v>5.2083333333333336E-2</c:v>
                </c:pt>
                <c:pt idx="5">
                  <c:v>6.25E-2</c:v>
                </c:pt>
                <c:pt idx="6">
                  <c:v>7.2916666666666699E-2</c:v>
                </c:pt>
                <c:pt idx="7">
                  <c:v>8.3333333333333398E-2</c:v>
                </c:pt>
              </c:numCache>
            </c:numRef>
          </c:xVal>
          <c:yVal>
            <c:numRef>
              <c:f>Setembro!$C$21:$C$28</c:f>
              <c:numCache>
                <c:formatCode>0</c:formatCode>
                <c:ptCount val="8"/>
                <c:pt idx="0">
                  <c:v>254.78846153846155</c:v>
                </c:pt>
                <c:pt idx="1">
                  <c:v>254.78846153846155</c:v>
                </c:pt>
                <c:pt idx="2">
                  <c:v>254.78846153846155</c:v>
                </c:pt>
                <c:pt idx="3">
                  <c:v>254.78846153846155</c:v>
                </c:pt>
                <c:pt idx="4">
                  <c:v>254.78846153846155</c:v>
                </c:pt>
                <c:pt idx="5">
                  <c:v>254.78846153846155</c:v>
                </c:pt>
                <c:pt idx="6">
                  <c:v>254.78846153846155</c:v>
                </c:pt>
                <c:pt idx="7">
                  <c:v>200.93406593406596</c:v>
                </c:pt>
              </c:numCache>
            </c:numRef>
          </c:yVal>
          <c:smooth val="0"/>
          <c:extLst>
            <c:ext xmlns:c16="http://schemas.microsoft.com/office/drawing/2014/chart" uri="{C3380CC4-5D6E-409C-BE32-E72D297353CC}">
              <c16:uniqueId val="{00000004-CD43-45C5-BE67-4462BB0C9CBD}"/>
            </c:ext>
          </c:extLst>
        </c:ser>
        <c:ser>
          <c:idx val="3"/>
          <c:order val="5"/>
          <c:tx>
            <c:v>Vazio</c:v>
          </c:tx>
          <c:spPr>
            <a:ln w="19050" cap="rnd">
              <a:solidFill>
                <a:schemeClr val="accent1"/>
              </a:solidFill>
              <a:round/>
            </a:ln>
            <a:effectLst/>
          </c:spPr>
          <c:marker>
            <c:symbol val="none"/>
          </c:marker>
          <c:xVal>
            <c:numRef>
              <c:f>Setembro!$B$45:$B$49</c:f>
              <c:numCache>
                <c:formatCode>h:mm</c:formatCode>
                <c:ptCount val="5"/>
                <c:pt idx="0">
                  <c:v>0.26041666666666702</c:v>
                </c:pt>
                <c:pt idx="1">
                  <c:v>0.27083333333333398</c:v>
                </c:pt>
                <c:pt idx="2">
                  <c:v>0.28125</c:v>
                </c:pt>
                <c:pt idx="3">
                  <c:v>0.29166666666666702</c:v>
                </c:pt>
                <c:pt idx="4">
                  <c:v>0.30208333333333398</c:v>
                </c:pt>
              </c:numCache>
            </c:numRef>
          </c:xVal>
          <c:yVal>
            <c:numRef>
              <c:f>Setembro!$C$45:$C$49</c:f>
              <c:numCache>
                <c:formatCode>0</c:formatCode>
                <c:ptCount val="5"/>
                <c:pt idx="0">
                  <c:v>254.78846153846155</c:v>
                </c:pt>
                <c:pt idx="1">
                  <c:v>254.78846153846155</c:v>
                </c:pt>
                <c:pt idx="2">
                  <c:v>254.78846153846155</c:v>
                </c:pt>
                <c:pt idx="3">
                  <c:v>254.78846153846155</c:v>
                </c:pt>
                <c:pt idx="4">
                  <c:v>254.78846153846155</c:v>
                </c:pt>
              </c:numCache>
            </c:numRef>
          </c:yVal>
          <c:smooth val="0"/>
          <c:extLst>
            <c:ext xmlns:c16="http://schemas.microsoft.com/office/drawing/2014/chart" uri="{C3380CC4-5D6E-409C-BE32-E72D297353CC}">
              <c16:uniqueId val="{00000005-CD43-45C5-BE67-4462BB0C9CBD}"/>
            </c:ext>
          </c:extLst>
        </c:ser>
        <c:ser>
          <c:idx val="5"/>
          <c:order val="6"/>
          <c:tx>
            <c:v>Sup Vazio</c:v>
          </c:tx>
          <c:spPr>
            <a:ln w="19050" cap="rnd">
              <a:solidFill>
                <a:schemeClr val="bg2">
                  <a:lumMod val="50000"/>
                </a:schemeClr>
              </a:solidFill>
              <a:round/>
            </a:ln>
            <a:effectLst/>
          </c:spPr>
          <c:marker>
            <c:symbol val="none"/>
          </c:marker>
          <c:xVal>
            <c:numRef>
              <c:f>Setembro!$B$28:$B$45</c:f>
              <c:numCache>
                <c:formatCode>h:mm</c:formatCode>
                <c:ptCount val="18"/>
                <c:pt idx="0">
                  <c:v>8.3333333333333398E-2</c:v>
                </c:pt>
                <c:pt idx="1">
                  <c:v>9.3750000000000097E-2</c:v>
                </c:pt>
                <c:pt idx="2">
                  <c:v>0.104166666666667</c:v>
                </c:pt>
                <c:pt idx="3">
                  <c:v>0.114583333333333</c:v>
                </c:pt>
                <c:pt idx="4">
                  <c:v>0.125</c:v>
                </c:pt>
                <c:pt idx="5">
                  <c:v>0.13541666666666699</c:v>
                </c:pt>
                <c:pt idx="6">
                  <c:v>0.14583333333333401</c:v>
                </c:pt>
                <c:pt idx="7">
                  <c:v>0.15625</c:v>
                </c:pt>
                <c:pt idx="8">
                  <c:v>0.16666666666666699</c:v>
                </c:pt>
                <c:pt idx="9">
                  <c:v>0.17708333333333401</c:v>
                </c:pt>
                <c:pt idx="10">
                  <c:v>0.1875</c:v>
                </c:pt>
                <c:pt idx="11">
                  <c:v>0.19791666666666699</c:v>
                </c:pt>
                <c:pt idx="12">
                  <c:v>0.20833333333333401</c:v>
                </c:pt>
                <c:pt idx="13">
                  <c:v>0.21875</c:v>
                </c:pt>
                <c:pt idx="14">
                  <c:v>0.22916666666666699</c:v>
                </c:pt>
                <c:pt idx="15">
                  <c:v>0.23958333333333401</c:v>
                </c:pt>
                <c:pt idx="16">
                  <c:v>0.25</c:v>
                </c:pt>
                <c:pt idx="17">
                  <c:v>0.26041666666666702</c:v>
                </c:pt>
              </c:numCache>
            </c:numRef>
          </c:xVal>
          <c:yVal>
            <c:numRef>
              <c:f>Setembro!$C$28:$C$45</c:f>
              <c:numCache>
                <c:formatCode>0</c:formatCode>
                <c:ptCount val="18"/>
                <c:pt idx="0">
                  <c:v>200.93406593406596</c:v>
                </c:pt>
                <c:pt idx="1">
                  <c:v>200.93406593406596</c:v>
                </c:pt>
                <c:pt idx="2">
                  <c:v>200.93406593406596</c:v>
                </c:pt>
                <c:pt idx="3">
                  <c:v>200.93406593406596</c:v>
                </c:pt>
                <c:pt idx="4">
                  <c:v>200.93406593406596</c:v>
                </c:pt>
                <c:pt idx="5">
                  <c:v>200.93406593406596</c:v>
                </c:pt>
                <c:pt idx="6">
                  <c:v>200.93406593406596</c:v>
                </c:pt>
                <c:pt idx="7">
                  <c:v>200.93406593406596</c:v>
                </c:pt>
                <c:pt idx="8">
                  <c:v>200.93406593406596</c:v>
                </c:pt>
                <c:pt idx="9">
                  <c:v>200.93406593406596</c:v>
                </c:pt>
                <c:pt idx="10">
                  <c:v>200.93406593406596</c:v>
                </c:pt>
                <c:pt idx="11">
                  <c:v>200.93406593406596</c:v>
                </c:pt>
                <c:pt idx="12">
                  <c:v>200.93406593406596</c:v>
                </c:pt>
                <c:pt idx="13">
                  <c:v>200.93406593406596</c:v>
                </c:pt>
                <c:pt idx="14">
                  <c:v>200.93406593406596</c:v>
                </c:pt>
                <c:pt idx="15">
                  <c:v>200.93406593406596</c:v>
                </c:pt>
                <c:pt idx="16">
                  <c:v>200.93406593406596</c:v>
                </c:pt>
                <c:pt idx="17">
                  <c:v>254.78846153846155</c:v>
                </c:pt>
              </c:numCache>
            </c:numRef>
          </c:yVal>
          <c:smooth val="0"/>
          <c:extLst>
            <c:ext xmlns:c16="http://schemas.microsoft.com/office/drawing/2014/chart" uri="{C3380CC4-5D6E-409C-BE32-E72D297353CC}">
              <c16:uniqueId val="{00000006-CD43-45C5-BE67-4462BB0C9CBD}"/>
            </c:ext>
          </c:extLst>
        </c:ser>
        <c:dLbls>
          <c:showLegendKey val="0"/>
          <c:showVal val="0"/>
          <c:showCatName val="0"/>
          <c:showSerName val="0"/>
          <c:showPercent val="0"/>
          <c:showBubbleSize val="0"/>
        </c:dLbls>
        <c:axId val="507369248"/>
        <c:axId val="507375520"/>
      </c:scatterChart>
      <c:valAx>
        <c:axId val="507369248"/>
        <c:scaling>
          <c:orientation val="minMax"/>
          <c:max val="0.98"/>
          <c:min val="0"/>
        </c:scaling>
        <c:delete val="0"/>
        <c:axPos val="b"/>
        <c:title>
          <c:tx>
            <c:rich>
              <a:bodyPr rot="0" spcFirstLastPara="1" vertOverflow="ellipsis" vert="horz" wrap="square" anchor="ctr" anchorCtr="1"/>
              <a:lstStyle/>
              <a:p>
                <a:pPr algn="ctr">
                  <a:defRPr sz="1000" b="0" i="0" u="none" strike="noStrike" kern="1200" baseline="0">
                    <a:solidFill>
                      <a:schemeClr val="tx1">
                        <a:lumMod val="65000"/>
                        <a:lumOff val="35000"/>
                      </a:schemeClr>
                    </a:solidFill>
                    <a:latin typeface="+mn-lt"/>
                    <a:ea typeface="+mn-ea"/>
                    <a:cs typeface="+mn-cs"/>
                  </a:defRPr>
                </a:pPr>
                <a:r>
                  <a:rPr lang="pt-PT"/>
                  <a:t>Tempo (h)</a:t>
                </a:r>
              </a:p>
            </c:rich>
          </c:tx>
          <c:overlay val="0"/>
          <c:spPr>
            <a:noFill/>
            <a:ln>
              <a:noFill/>
            </a:ln>
            <a:effectLst/>
          </c:spPr>
          <c:txPr>
            <a:bodyPr rot="0" spcFirstLastPara="1" vertOverflow="ellipsis" vert="horz" wrap="square" anchor="ctr" anchorCtr="1"/>
            <a:lstStyle/>
            <a:p>
              <a:pPr algn="ctr">
                <a:defRPr sz="1000" b="0" i="0" u="none" strike="noStrike" kern="1200" baseline="0">
                  <a:solidFill>
                    <a:schemeClr val="tx1">
                      <a:lumMod val="65000"/>
                      <a:lumOff val="35000"/>
                    </a:schemeClr>
                  </a:solidFill>
                  <a:latin typeface="+mn-lt"/>
                  <a:ea typeface="+mn-ea"/>
                  <a:cs typeface="+mn-cs"/>
                </a:defRPr>
              </a:pPr>
              <a:endParaRPr lang="pt-PT"/>
            </a:p>
          </c:txPr>
        </c:title>
        <c:numFmt formatCode="h:m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07375520"/>
        <c:crosses val="autoZero"/>
        <c:crossBetween val="midCat"/>
      </c:valAx>
      <c:valAx>
        <c:axId val="507375520"/>
        <c:scaling>
          <c:orientation val="minMax"/>
          <c:max val="7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Potência (k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07369248"/>
        <c:crosses val="autoZero"/>
        <c:crossBetween val="midCat"/>
      </c:valAx>
      <c:spPr>
        <a:noFill/>
        <a:ln>
          <a:noFill/>
        </a:ln>
        <a:effectLst/>
      </c:spPr>
    </c:plotArea>
    <c:legend>
      <c:legendPos val="r"/>
      <c:legendEntry>
        <c:idx val="2"/>
        <c:delete val="1"/>
      </c:legendEntry>
      <c:legendEntry>
        <c:idx val="3"/>
        <c:delete val="1"/>
      </c:legendEntry>
      <c:legendEntry>
        <c:idx val="5"/>
        <c:delete val="1"/>
      </c:legendEntry>
      <c:layout>
        <c:manualLayout>
          <c:xMode val="edge"/>
          <c:yMode val="edge"/>
          <c:x val="0.83709037037037037"/>
          <c:y val="0.38973513095868528"/>
          <c:w val="0.14875240740740742"/>
          <c:h val="0.3680146541770481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noFill/>
      <a:round/>
    </a:ln>
    <a:effectLst/>
  </c:spPr>
  <c:txPr>
    <a:bodyPr/>
    <a:lstStyle/>
    <a:p>
      <a:pPr>
        <a:defRPr/>
      </a:pPr>
      <a:endParaRPr lang="pt-P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withinLinear" id="16">
  <a:schemeClr val="accent3"/>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withinLinearReversed" id="25">
  <a:schemeClr val="accent5"/>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80">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80">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32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cap="flat" cmpd="sng" algn="ctr">
        <a:solidFill>
          <a:schemeClr val="tx1">
            <a:lumMod val="65000"/>
            <a:lumOff val="35000"/>
          </a:schemeClr>
        </a:solidFill>
        <a:round/>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15875" cap="flat" cmpd="sng" algn="ctr">
        <a:solidFill>
          <a:schemeClr val="tx1">
            <a:lumMod val="65000"/>
            <a:lumOff val="3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1.xml><?xml version="1.0" encoding="utf-8"?>
<cs:chartStyle xmlns:cs="http://schemas.microsoft.com/office/drawing/2012/chartStyle" xmlns:a="http://schemas.openxmlformats.org/drawingml/2006/main" id="32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cap="flat" cmpd="sng" algn="ctr">
        <a:solidFill>
          <a:schemeClr val="tx1">
            <a:lumMod val="65000"/>
            <a:lumOff val="35000"/>
          </a:schemeClr>
        </a:solidFill>
        <a:round/>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15875" cap="flat" cmpd="sng" algn="ctr">
        <a:solidFill>
          <a:schemeClr val="tx1">
            <a:lumMod val="65000"/>
            <a:lumOff val="3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DC4813-D5A3-466D-9C6F-7C7775E1D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73</Pages>
  <Words>22795</Words>
  <Characters>123097</Characters>
  <Application>Microsoft Office Word</Application>
  <DocSecurity>0</DocSecurity>
  <Lines>1025</Lines>
  <Paragraphs>2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dc:creator>
  <cp:keywords/>
  <dc:description/>
  <cp:lastModifiedBy>Francisco</cp:lastModifiedBy>
  <cp:revision>3</cp:revision>
  <cp:lastPrinted>2016-09-22T11:35:00Z</cp:lastPrinted>
  <dcterms:created xsi:type="dcterms:W3CDTF">2016-12-13T14:48:00Z</dcterms:created>
  <dcterms:modified xsi:type="dcterms:W3CDTF">2016-12-13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400c7bc-779a-33af-a507-3c8688c271fb</vt:lpwstr>
  </property>
</Properties>
</file>